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CECDD" w14:textId="77777777" w:rsidR="00801B8E" w:rsidRPr="00B72469" w:rsidRDefault="00801B8E" w:rsidP="0015045D">
      <w:pPr>
        <w:spacing w:before="9" w:after="0" w:line="240" w:lineRule="auto"/>
        <w:ind w:left="3248" w:right="3236"/>
        <w:jc w:val="center"/>
        <w:rPr>
          <w:rFonts w:ascii="Times New Roman" w:eastAsia="Times New Roman" w:hAnsi="Times New Roman" w:cs="Times New Roman"/>
          <w:b/>
          <w:bCs/>
          <w:spacing w:val="-1"/>
          <w:sz w:val="56"/>
          <w:szCs w:val="56"/>
        </w:rPr>
      </w:pPr>
      <w:r w:rsidRPr="00B72469">
        <w:rPr>
          <w:rFonts w:ascii="Times New Roman" w:eastAsia="Times New Roman" w:hAnsi="Times New Roman" w:cs="Times New Roman"/>
          <w:b/>
          <w:bCs/>
          <w:color w:val="FF0000"/>
          <w:spacing w:val="-1"/>
          <w:sz w:val="56"/>
          <w:szCs w:val="56"/>
        </w:rPr>
        <w:t>DRAFT</w:t>
      </w:r>
      <w:r w:rsidRPr="00B72469">
        <w:rPr>
          <w:rFonts w:ascii="Times New Roman" w:eastAsia="Times New Roman" w:hAnsi="Times New Roman" w:cs="Times New Roman"/>
          <w:b/>
          <w:bCs/>
          <w:spacing w:val="-1"/>
          <w:sz w:val="56"/>
          <w:szCs w:val="56"/>
        </w:rPr>
        <w:t xml:space="preserve"> </w:t>
      </w:r>
    </w:p>
    <w:p w14:paraId="0AFEBF46" w14:textId="6C67ADC1" w:rsidR="0015045D" w:rsidRPr="00B72469" w:rsidRDefault="0015045D" w:rsidP="0015045D">
      <w:pPr>
        <w:spacing w:before="9" w:after="0" w:line="240" w:lineRule="auto"/>
        <w:ind w:left="3248" w:right="3236"/>
        <w:jc w:val="center"/>
        <w:rPr>
          <w:rFonts w:ascii="Times New Roman" w:eastAsia="Times New Roman" w:hAnsi="Times New Roman" w:cs="Times New Roman"/>
          <w:sz w:val="40"/>
          <w:szCs w:val="40"/>
        </w:rPr>
      </w:pPr>
      <w:r w:rsidRPr="00B72469">
        <w:rPr>
          <w:rFonts w:ascii="Times New Roman" w:eastAsia="Times New Roman" w:hAnsi="Times New Roman" w:cs="Times New Roman"/>
          <w:b/>
          <w:bCs/>
          <w:spacing w:val="-1"/>
          <w:sz w:val="40"/>
          <w:szCs w:val="40"/>
        </w:rPr>
        <w:t>Fi</w:t>
      </w:r>
      <w:r w:rsidRPr="00B72469">
        <w:rPr>
          <w:rFonts w:ascii="Times New Roman" w:eastAsia="Times New Roman" w:hAnsi="Times New Roman" w:cs="Times New Roman"/>
          <w:b/>
          <w:bCs/>
          <w:sz w:val="40"/>
          <w:szCs w:val="40"/>
        </w:rPr>
        <w:t>nal R</w:t>
      </w:r>
      <w:r w:rsidRPr="00B72469">
        <w:rPr>
          <w:rFonts w:ascii="Times New Roman" w:eastAsia="Times New Roman" w:hAnsi="Times New Roman" w:cs="Times New Roman"/>
          <w:b/>
          <w:bCs/>
          <w:spacing w:val="-1"/>
          <w:sz w:val="40"/>
          <w:szCs w:val="40"/>
        </w:rPr>
        <w:t>e</w:t>
      </w:r>
      <w:r w:rsidRPr="00B72469">
        <w:rPr>
          <w:rFonts w:ascii="Times New Roman" w:eastAsia="Times New Roman" w:hAnsi="Times New Roman" w:cs="Times New Roman"/>
          <w:b/>
          <w:bCs/>
          <w:sz w:val="40"/>
          <w:szCs w:val="40"/>
        </w:rPr>
        <w:t>po</w:t>
      </w:r>
      <w:r w:rsidRPr="00B72469">
        <w:rPr>
          <w:rFonts w:ascii="Times New Roman" w:eastAsia="Times New Roman" w:hAnsi="Times New Roman" w:cs="Times New Roman"/>
          <w:b/>
          <w:bCs/>
          <w:spacing w:val="-1"/>
          <w:sz w:val="40"/>
          <w:szCs w:val="40"/>
        </w:rPr>
        <w:t>r</w:t>
      </w:r>
      <w:r w:rsidRPr="00B72469">
        <w:rPr>
          <w:rFonts w:ascii="Times New Roman" w:eastAsia="Times New Roman" w:hAnsi="Times New Roman" w:cs="Times New Roman"/>
          <w:b/>
          <w:bCs/>
          <w:sz w:val="40"/>
          <w:szCs w:val="40"/>
        </w:rPr>
        <w:t>t</w:t>
      </w:r>
    </w:p>
    <w:p w14:paraId="0AFEBF47" w14:textId="77777777" w:rsidR="0015045D" w:rsidRPr="00B72469" w:rsidRDefault="0015045D" w:rsidP="0015045D">
      <w:pPr>
        <w:spacing w:after="0" w:line="200" w:lineRule="exact"/>
        <w:rPr>
          <w:rFonts w:ascii="Times New Roman" w:hAnsi="Times New Roman" w:cs="Times New Roman"/>
          <w:sz w:val="20"/>
          <w:szCs w:val="20"/>
        </w:rPr>
      </w:pPr>
    </w:p>
    <w:p w14:paraId="0AFEBF48" w14:textId="77777777" w:rsidR="0015045D" w:rsidRPr="00B72469" w:rsidRDefault="0015045D" w:rsidP="0015045D">
      <w:pPr>
        <w:spacing w:before="1" w:after="0" w:line="260" w:lineRule="exact"/>
        <w:rPr>
          <w:rFonts w:ascii="Times New Roman" w:hAnsi="Times New Roman" w:cs="Times New Roman"/>
          <w:sz w:val="26"/>
          <w:szCs w:val="26"/>
        </w:rPr>
      </w:pPr>
    </w:p>
    <w:p w14:paraId="0AFEBF49" w14:textId="77777777" w:rsidR="0015045D" w:rsidRPr="00B72469" w:rsidRDefault="0015045D" w:rsidP="0015045D">
      <w:pPr>
        <w:spacing w:after="0" w:line="240" w:lineRule="auto"/>
        <w:ind w:left="1900" w:right="1887"/>
        <w:jc w:val="center"/>
        <w:rPr>
          <w:rFonts w:ascii="Times New Roman" w:eastAsia="Times New Roman" w:hAnsi="Times New Roman" w:cs="Times New Roman"/>
          <w:sz w:val="40"/>
          <w:szCs w:val="40"/>
        </w:rPr>
      </w:pPr>
      <w:r w:rsidRPr="00B72469">
        <w:rPr>
          <w:rFonts w:ascii="Times New Roman" w:eastAsia="Times New Roman" w:hAnsi="Times New Roman" w:cs="Times New Roman"/>
          <w:b/>
          <w:bCs/>
          <w:sz w:val="40"/>
          <w:szCs w:val="40"/>
        </w:rPr>
        <w:t>A</w:t>
      </w:r>
      <w:r w:rsidRPr="00B72469">
        <w:rPr>
          <w:rFonts w:ascii="Times New Roman" w:eastAsia="Times New Roman" w:hAnsi="Times New Roman" w:cs="Times New Roman"/>
          <w:b/>
          <w:bCs/>
          <w:spacing w:val="-1"/>
          <w:sz w:val="40"/>
          <w:szCs w:val="40"/>
        </w:rPr>
        <w:t>F</w:t>
      </w:r>
      <w:r w:rsidRPr="00B72469">
        <w:rPr>
          <w:rFonts w:ascii="Times New Roman" w:eastAsia="Times New Roman" w:hAnsi="Times New Roman" w:cs="Times New Roman"/>
          <w:b/>
          <w:bCs/>
          <w:sz w:val="40"/>
          <w:szCs w:val="40"/>
        </w:rPr>
        <w:t>RL</w:t>
      </w:r>
      <w:r w:rsidRPr="00B72469">
        <w:rPr>
          <w:rFonts w:ascii="Times New Roman" w:eastAsia="Times New Roman" w:hAnsi="Times New Roman" w:cs="Times New Roman"/>
          <w:b/>
          <w:bCs/>
          <w:spacing w:val="-1"/>
          <w:sz w:val="40"/>
          <w:szCs w:val="40"/>
        </w:rPr>
        <w:t xml:space="preserve"> </w:t>
      </w:r>
      <w:r w:rsidRPr="00B72469">
        <w:rPr>
          <w:rFonts w:ascii="Times New Roman" w:eastAsia="Times New Roman" w:hAnsi="Times New Roman" w:cs="Times New Roman"/>
          <w:b/>
          <w:bCs/>
          <w:sz w:val="40"/>
          <w:szCs w:val="40"/>
        </w:rPr>
        <w:t>S</w:t>
      </w:r>
      <w:r w:rsidRPr="00B72469">
        <w:rPr>
          <w:rFonts w:ascii="Times New Roman" w:eastAsia="Times New Roman" w:hAnsi="Times New Roman" w:cs="Times New Roman"/>
          <w:b/>
          <w:bCs/>
          <w:spacing w:val="-2"/>
          <w:sz w:val="40"/>
          <w:szCs w:val="40"/>
        </w:rPr>
        <w:t>B</w:t>
      </w:r>
      <w:r w:rsidRPr="00B72469">
        <w:rPr>
          <w:rFonts w:ascii="Times New Roman" w:eastAsia="Times New Roman" w:hAnsi="Times New Roman" w:cs="Times New Roman"/>
          <w:b/>
          <w:bCs/>
          <w:sz w:val="40"/>
          <w:szCs w:val="40"/>
        </w:rPr>
        <w:t xml:space="preserve">IR </w:t>
      </w:r>
      <w:r w:rsidRPr="00B72469">
        <w:rPr>
          <w:rFonts w:ascii="Times New Roman" w:eastAsia="Times New Roman" w:hAnsi="Times New Roman" w:cs="Times New Roman"/>
          <w:b/>
          <w:bCs/>
          <w:spacing w:val="-1"/>
          <w:sz w:val="40"/>
          <w:szCs w:val="40"/>
        </w:rPr>
        <w:t>P</w:t>
      </w:r>
      <w:r w:rsidRPr="00B72469">
        <w:rPr>
          <w:rFonts w:ascii="Times New Roman" w:eastAsia="Times New Roman" w:hAnsi="Times New Roman" w:cs="Times New Roman"/>
          <w:b/>
          <w:bCs/>
          <w:sz w:val="40"/>
          <w:szCs w:val="40"/>
        </w:rPr>
        <w:t xml:space="preserve">hase 3 </w:t>
      </w:r>
      <w:r w:rsidRPr="00B72469">
        <w:rPr>
          <w:rFonts w:ascii="Times New Roman" w:eastAsia="Times New Roman" w:hAnsi="Times New Roman" w:cs="Times New Roman"/>
          <w:b/>
          <w:bCs/>
          <w:spacing w:val="-1"/>
          <w:sz w:val="40"/>
          <w:szCs w:val="40"/>
        </w:rPr>
        <w:t>Pr</w:t>
      </w:r>
      <w:r w:rsidRPr="00B72469">
        <w:rPr>
          <w:rFonts w:ascii="Times New Roman" w:eastAsia="Times New Roman" w:hAnsi="Times New Roman" w:cs="Times New Roman"/>
          <w:b/>
          <w:bCs/>
          <w:sz w:val="40"/>
          <w:szCs w:val="40"/>
        </w:rPr>
        <w:t>oj</w:t>
      </w:r>
      <w:r w:rsidRPr="00B72469">
        <w:rPr>
          <w:rFonts w:ascii="Times New Roman" w:eastAsia="Times New Roman" w:hAnsi="Times New Roman" w:cs="Times New Roman"/>
          <w:b/>
          <w:bCs/>
          <w:spacing w:val="-1"/>
          <w:sz w:val="40"/>
          <w:szCs w:val="40"/>
        </w:rPr>
        <w:t>ec</w:t>
      </w:r>
      <w:r w:rsidRPr="00B72469">
        <w:rPr>
          <w:rFonts w:ascii="Times New Roman" w:eastAsia="Times New Roman" w:hAnsi="Times New Roman" w:cs="Times New Roman"/>
          <w:b/>
          <w:bCs/>
          <w:sz w:val="40"/>
          <w:szCs w:val="40"/>
        </w:rPr>
        <w:t>t</w:t>
      </w:r>
    </w:p>
    <w:p w14:paraId="0AFEBF4A" w14:textId="77777777" w:rsidR="0015045D" w:rsidRPr="00B72469" w:rsidRDefault="0015045D" w:rsidP="0015045D">
      <w:pPr>
        <w:spacing w:after="0" w:line="200" w:lineRule="exact"/>
        <w:rPr>
          <w:rFonts w:ascii="Times New Roman" w:hAnsi="Times New Roman" w:cs="Times New Roman"/>
          <w:sz w:val="20"/>
          <w:szCs w:val="20"/>
        </w:rPr>
      </w:pPr>
    </w:p>
    <w:p w14:paraId="0AFEBF4B" w14:textId="77777777" w:rsidR="0015045D" w:rsidRPr="00B72469" w:rsidRDefault="0015045D" w:rsidP="0015045D">
      <w:pPr>
        <w:spacing w:before="1" w:after="0" w:line="260" w:lineRule="exact"/>
        <w:rPr>
          <w:rFonts w:ascii="Times New Roman" w:hAnsi="Times New Roman" w:cs="Times New Roman"/>
          <w:sz w:val="26"/>
          <w:szCs w:val="26"/>
        </w:rPr>
      </w:pPr>
    </w:p>
    <w:p w14:paraId="0AFEBF4C" w14:textId="77777777" w:rsidR="0015045D" w:rsidRPr="00B72469" w:rsidRDefault="0015045D" w:rsidP="0015045D">
      <w:pPr>
        <w:spacing w:before="4" w:after="0" w:line="180" w:lineRule="exact"/>
        <w:rPr>
          <w:rFonts w:ascii="Times New Roman" w:hAnsi="Times New Roman" w:cs="Times New Roman"/>
          <w:sz w:val="18"/>
          <w:szCs w:val="18"/>
        </w:rPr>
      </w:pPr>
    </w:p>
    <w:p w14:paraId="0AFEBF4D" w14:textId="77777777" w:rsidR="0015045D" w:rsidRPr="00B72469" w:rsidRDefault="0015045D" w:rsidP="0015045D">
      <w:pPr>
        <w:spacing w:after="0" w:line="200" w:lineRule="exact"/>
        <w:rPr>
          <w:rFonts w:ascii="Times New Roman" w:hAnsi="Times New Roman" w:cs="Times New Roman"/>
          <w:sz w:val="20"/>
          <w:szCs w:val="20"/>
        </w:rPr>
      </w:pPr>
    </w:p>
    <w:p w14:paraId="0AFEBF4E" w14:textId="77777777" w:rsidR="0015045D" w:rsidRPr="00B72469" w:rsidRDefault="0015045D" w:rsidP="0015045D">
      <w:pPr>
        <w:spacing w:after="0" w:line="200" w:lineRule="exact"/>
        <w:rPr>
          <w:rFonts w:ascii="Times New Roman" w:hAnsi="Times New Roman" w:cs="Times New Roman"/>
          <w:sz w:val="20"/>
          <w:szCs w:val="20"/>
        </w:rPr>
      </w:pPr>
    </w:p>
    <w:p w14:paraId="0AFEBF4F" w14:textId="77777777" w:rsidR="0015045D" w:rsidRPr="00B72469" w:rsidRDefault="0015045D" w:rsidP="0015045D">
      <w:pPr>
        <w:spacing w:after="0" w:line="200" w:lineRule="exact"/>
        <w:rPr>
          <w:rFonts w:ascii="Times New Roman" w:hAnsi="Times New Roman" w:cs="Times New Roman"/>
          <w:sz w:val="20"/>
          <w:szCs w:val="20"/>
        </w:rPr>
      </w:pPr>
    </w:p>
    <w:p w14:paraId="0AFEBF50" w14:textId="77777777" w:rsidR="0015045D" w:rsidRPr="00B72469" w:rsidRDefault="0015045D" w:rsidP="0015045D">
      <w:pPr>
        <w:spacing w:after="0" w:line="200" w:lineRule="exact"/>
        <w:rPr>
          <w:rFonts w:ascii="Times New Roman" w:hAnsi="Times New Roman" w:cs="Times New Roman"/>
          <w:sz w:val="20"/>
          <w:szCs w:val="20"/>
        </w:rPr>
      </w:pPr>
    </w:p>
    <w:p w14:paraId="0AFEBF51" w14:textId="77777777" w:rsidR="0015045D" w:rsidRPr="00B72469" w:rsidRDefault="0015045D" w:rsidP="0015045D">
      <w:pPr>
        <w:spacing w:after="0" w:line="200" w:lineRule="exact"/>
        <w:rPr>
          <w:rFonts w:ascii="Times New Roman" w:hAnsi="Times New Roman" w:cs="Times New Roman"/>
          <w:sz w:val="20"/>
          <w:szCs w:val="20"/>
        </w:rPr>
      </w:pPr>
    </w:p>
    <w:p w14:paraId="0AFEBF52" w14:textId="77777777" w:rsidR="0015045D" w:rsidRPr="00B72469" w:rsidRDefault="0015045D" w:rsidP="0015045D">
      <w:pPr>
        <w:spacing w:after="0" w:line="200" w:lineRule="exact"/>
        <w:rPr>
          <w:rFonts w:ascii="Times New Roman" w:hAnsi="Times New Roman" w:cs="Times New Roman"/>
          <w:sz w:val="20"/>
          <w:szCs w:val="20"/>
        </w:rPr>
      </w:pPr>
    </w:p>
    <w:p w14:paraId="0AFEBF53" w14:textId="77777777" w:rsidR="0015045D" w:rsidRPr="00B72469" w:rsidRDefault="0015045D" w:rsidP="0015045D">
      <w:pPr>
        <w:spacing w:after="0" w:line="459" w:lineRule="exact"/>
        <w:ind w:left="2557" w:right="2541"/>
        <w:jc w:val="center"/>
        <w:rPr>
          <w:rFonts w:ascii="Times New Roman" w:eastAsia="Times New Roman" w:hAnsi="Times New Roman" w:cs="Times New Roman"/>
          <w:sz w:val="40"/>
          <w:szCs w:val="40"/>
        </w:rPr>
      </w:pPr>
      <w:r w:rsidRPr="00B72469">
        <w:rPr>
          <w:rFonts w:ascii="Times New Roman" w:eastAsia="Times New Roman" w:hAnsi="Times New Roman" w:cs="Times New Roman"/>
          <w:sz w:val="40"/>
          <w:szCs w:val="40"/>
        </w:rPr>
        <w:t>Indiana University Sensor Cloud Project</w:t>
      </w:r>
    </w:p>
    <w:p w14:paraId="0AFEBF54" w14:textId="77777777" w:rsidR="0015045D" w:rsidRPr="00B72469" w:rsidRDefault="0015045D" w:rsidP="0015045D">
      <w:pPr>
        <w:spacing w:after="0" w:line="200" w:lineRule="exact"/>
        <w:rPr>
          <w:rFonts w:ascii="Times New Roman" w:hAnsi="Times New Roman" w:cs="Times New Roman"/>
          <w:sz w:val="20"/>
          <w:szCs w:val="20"/>
        </w:rPr>
      </w:pPr>
    </w:p>
    <w:p w14:paraId="0AFEBF55" w14:textId="77777777" w:rsidR="0015045D" w:rsidRPr="00B72469" w:rsidRDefault="0015045D" w:rsidP="0015045D">
      <w:pPr>
        <w:spacing w:after="0" w:line="200" w:lineRule="exact"/>
        <w:rPr>
          <w:rFonts w:ascii="Times New Roman" w:hAnsi="Times New Roman" w:cs="Times New Roman"/>
          <w:sz w:val="20"/>
          <w:szCs w:val="20"/>
        </w:rPr>
      </w:pPr>
    </w:p>
    <w:p w14:paraId="0AFEBF56" w14:textId="77777777" w:rsidR="0015045D" w:rsidRPr="00B72469" w:rsidRDefault="0015045D" w:rsidP="0015045D">
      <w:pPr>
        <w:spacing w:after="0" w:line="200" w:lineRule="exact"/>
        <w:rPr>
          <w:rFonts w:ascii="Times New Roman" w:hAnsi="Times New Roman" w:cs="Times New Roman"/>
          <w:sz w:val="20"/>
          <w:szCs w:val="20"/>
        </w:rPr>
      </w:pPr>
    </w:p>
    <w:p w14:paraId="0AFEBF57" w14:textId="77777777" w:rsidR="0015045D" w:rsidRPr="00B72469" w:rsidRDefault="0015045D" w:rsidP="0015045D">
      <w:pPr>
        <w:spacing w:after="0" w:line="200" w:lineRule="exact"/>
        <w:rPr>
          <w:rFonts w:ascii="Times New Roman" w:hAnsi="Times New Roman" w:cs="Times New Roman"/>
          <w:sz w:val="20"/>
          <w:szCs w:val="20"/>
        </w:rPr>
      </w:pPr>
    </w:p>
    <w:p w14:paraId="0AFEBF58" w14:textId="77777777" w:rsidR="0015045D" w:rsidRPr="00B72469" w:rsidRDefault="0015045D" w:rsidP="0015045D">
      <w:pPr>
        <w:spacing w:after="0" w:line="200" w:lineRule="exact"/>
        <w:rPr>
          <w:rFonts w:ascii="Times New Roman" w:hAnsi="Times New Roman" w:cs="Times New Roman"/>
          <w:sz w:val="20"/>
          <w:szCs w:val="20"/>
        </w:rPr>
      </w:pPr>
    </w:p>
    <w:p w14:paraId="0AFEBF59" w14:textId="77777777" w:rsidR="0015045D" w:rsidRPr="00B72469" w:rsidRDefault="0015045D" w:rsidP="0015045D">
      <w:pPr>
        <w:spacing w:after="0" w:line="200" w:lineRule="exact"/>
        <w:rPr>
          <w:rFonts w:ascii="Times New Roman" w:hAnsi="Times New Roman" w:cs="Times New Roman"/>
          <w:sz w:val="20"/>
          <w:szCs w:val="20"/>
        </w:rPr>
      </w:pPr>
    </w:p>
    <w:p w14:paraId="0AFEBF5A" w14:textId="77777777" w:rsidR="0015045D" w:rsidRPr="00B72469" w:rsidRDefault="0015045D" w:rsidP="0015045D">
      <w:pPr>
        <w:spacing w:after="0" w:line="200" w:lineRule="exact"/>
        <w:rPr>
          <w:rFonts w:ascii="Times New Roman" w:hAnsi="Times New Roman" w:cs="Times New Roman"/>
          <w:sz w:val="20"/>
          <w:szCs w:val="20"/>
        </w:rPr>
      </w:pPr>
    </w:p>
    <w:p w14:paraId="0AFEBF5B" w14:textId="77777777" w:rsidR="0015045D" w:rsidRPr="00B72469" w:rsidRDefault="0015045D" w:rsidP="0015045D">
      <w:pPr>
        <w:spacing w:after="0" w:line="200" w:lineRule="exact"/>
        <w:rPr>
          <w:rFonts w:ascii="Times New Roman" w:hAnsi="Times New Roman" w:cs="Times New Roman"/>
          <w:sz w:val="20"/>
          <w:szCs w:val="20"/>
        </w:rPr>
      </w:pPr>
    </w:p>
    <w:p w14:paraId="0AFEBF5C" w14:textId="77777777" w:rsidR="0015045D" w:rsidRPr="00B72469" w:rsidRDefault="0015045D" w:rsidP="0015045D">
      <w:pPr>
        <w:spacing w:after="0" w:line="200" w:lineRule="exact"/>
        <w:rPr>
          <w:rFonts w:ascii="Times New Roman" w:hAnsi="Times New Roman" w:cs="Times New Roman"/>
          <w:sz w:val="20"/>
          <w:szCs w:val="20"/>
        </w:rPr>
      </w:pPr>
    </w:p>
    <w:p w14:paraId="0AFEBF5D" w14:textId="77777777" w:rsidR="0015045D" w:rsidRPr="00B72469" w:rsidRDefault="0015045D" w:rsidP="0015045D">
      <w:pPr>
        <w:spacing w:after="0" w:line="200" w:lineRule="exact"/>
        <w:rPr>
          <w:rFonts w:ascii="Times New Roman" w:hAnsi="Times New Roman" w:cs="Times New Roman"/>
          <w:sz w:val="20"/>
          <w:szCs w:val="20"/>
        </w:rPr>
      </w:pPr>
    </w:p>
    <w:p w14:paraId="0AFEBF5E" w14:textId="77777777" w:rsidR="0015045D" w:rsidRPr="00B72469" w:rsidRDefault="0015045D" w:rsidP="0015045D">
      <w:pPr>
        <w:spacing w:after="0" w:line="200" w:lineRule="exact"/>
        <w:rPr>
          <w:rFonts w:ascii="Times New Roman" w:hAnsi="Times New Roman" w:cs="Times New Roman"/>
          <w:sz w:val="20"/>
          <w:szCs w:val="20"/>
        </w:rPr>
      </w:pPr>
    </w:p>
    <w:p w14:paraId="0AFEBF5F" w14:textId="77777777" w:rsidR="0015045D" w:rsidRPr="00B72469" w:rsidRDefault="0015045D" w:rsidP="0015045D">
      <w:pPr>
        <w:spacing w:after="0" w:line="200" w:lineRule="exact"/>
        <w:rPr>
          <w:rFonts w:ascii="Times New Roman" w:hAnsi="Times New Roman" w:cs="Times New Roman"/>
          <w:sz w:val="20"/>
          <w:szCs w:val="20"/>
        </w:rPr>
      </w:pPr>
    </w:p>
    <w:p w14:paraId="0AFEBF60" w14:textId="77777777" w:rsidR="0015045D" w:rsidRPr="00B72469" w:rsidRDefault="0015045D" w:rsidP="0015045D">
      <w:pPr>
        <w:spacing w:after="0" w:line="200" w:lineRule="exact"/>
        <w:rPr>
          <w:rFonts w:ascii="Times New Roman" w:hAnsi="Times New Roman" w:cs="Times New Roman"/>
          <w:sz w:val="20"/>
          <w:szCs w:val="20"/>
        </w:rPr>
      </w:pPr>
    </w:p>
    <w:p w14:paraId="0AFEBF61" w14:textId="77777777" w:rsidR="0015045D" w:rsidRPr="00B72469" w:rsidRDefault="0015045D" w:rsidP="0015045D">
      <w:pPr>
        <w:spacing w:after="0" w:line="200" w:lineRule="exact"/>
        <w:rPr>
          <w:rFonts w:ascii="Times New Roman" w:hAnsi="Times New Roman" w:cs="Times New Roman"/>
          <w:sz w:val="20"/>
          <w:szCs w:val="20"/>
        </w:rPr>
      </w:pPr>
    </w:p>
    <w:p w14:paraId="0AFEBF62" w14:textId="77777777" w:rsidR="0015045D" w:rsidRPr="00B72469" w:rsidRDefault="0015045D" w:rsidP="0015045D">
      <w:pPr>
        <w:spacing w:after="0" w:line="200" w:lineRule="exact"/>
        <w:rPr>
          <w:rFonts w:ascii="Times New Roman" w:hAnsi="Times New Roman" w:cs="Times New Roman"/>
          <w:sz w:val="20"/>
          <w:szCs w:val="20"/>
        </w:rPr>
      </w:pPr>
    </w:p>
    <w:p w14:paraId="0AFEBF63" w14:textId="77777777" w:rsidR="0015045D" w:rsidRPr="00B72469" w:rsidRDefault="0015045D" w:rsidP="0015045D">
      <w:pPr>
        <w:spacing w:after="0" w:line="200" w:lineRule="exact"/>
        <w:rPr>
          <w:rFonts w:ascii="Times New Roman" w:hAnsi="Times New Roman" w:cs="Times New Roman"/>
          <w:sz w:val="20"/>
          <w:szCs w:val="20"/>
        </w:rPr>
      </w:pPr>
    </w:p>
    <w:p w14:paraId="0AFEBF64" w14:textId="77777777" w:rsidR="0015045D" w:rsidRPr="00B72469" w:rsidRDefault="0015045D" w:rsidP="0015045D">
      <w:pPr>
        <w:spacing w:after="0" w:line="200" w:lineRule="exact"/>
        <w:rPr>
          <w:rFonts w:ascii="Times New Roman" w:hAnsi="Times New Roman" w:cs="Times New Roman"/>
          <w:sz w:val="20"/>
          <w:szCs w:val="20"/>
        </w:rPr>
      </w:pPr>
    </w:p>
    <w:p w14:paraId="0AFEBF65" w14:textId="77777777" w:rsidR="0015045D" w:rsidRPr="00B72469" w:rsidRDefault="0015045D" w:rsidP="0015045D">
      <w:pPr>
        <w:spacing w:after="0" w:line="200" w:lineRule="exact"/>
        <w:rPr>
          <w:rFonts w:ascii="Times New Roman" w:hAnsi="Times New Roman" w:cs="Times New Roman"/>
          <w:sz w:val="20"/>
          <w:szCs w:val="20"/>
        </w:rPr>
      </w:pPr>
    </w:p>
    <w:p w14:paraId="0AFEBF66" w14:textId="77777777" w:rsidR="0015045D" w:rsidRPr="00B72469" w:rsidRDefault="0015045D" w:rsidP="0015045D">
      <w:pPr>
        <w:spacing w:after="0" w:line="200" w:lineRule="exact"/>
        <w:rPr>
          <w:rFonts w:ascii="Times New Roman" w:hAnsi="Times New Roman" w:cs="Times New Roman"/>
          <w:sz w:val="20"/>
          <w:szCs w:val="20"/>
        </w:rPr>
      </w:pPr>
    </w:p>
    <w:p w14:paraId="0AFEBF67" w14:textId="77777777" w:rsidR="0015045D" w:rsidRPr="00B72469" w:rsidRDefault="0015045D" w:rsidP="0015045D">
      <w:pPr>
        <w:spacing w:before="6" w:after="0" w:line="220" w:lineRule="exact"/>
        <w:rPr>
          <w:rFonts w:ascii="Times New Roman" w:hAnsi="Times New Roman" w:cs="Times New Roman"/>
        </w:rPr>
      </w:pPr>
    </w:p>
    <w:p w14:paraId="0AFEBF68" w14:textId="51746F13" w:rsidR="0015045D" w:rsidRPr="00B72469" w:rsidRDefault="0015045D" w:rsidP="0015045D">
      <w:pPr>
        <w:spacing w:after="0" w:line="240" w:lineRule="auto"/>
        <w:ind w:left="3225" w:right="3216"/>
        <w:jc w:val="center"/>
        <w:rPr>
          <w:rFonts w:ascii="Times New Roman" w:eastAsia="Times New Roman" w:hAnsi="Times New Roman" w:cs="Times New Roman"/>
          <w:sz w:val="28"/>
          <w:szCs w:val="28"/>
        </w:rPr>
      </w:pPr>
      <w:r w:rsidRPr="00B72469">
        <w:rPr>
          <w:rFonts w:ascii="Times New Roman" w:eastAsia="Times New Roman" w:hAnsi="Times New Roman" w:cs="Times New Roman"/>
          <w:spacing w:val="-1"/>
          <w:sz w:val="28"/>
          <w:szCs w:val="28"/>
        </w:rPr>
        <w:t>April</w:t>
      </w:r>
      <w:r w:rsidR="00424D35" w:rsidRPr="00B72469">
        <w:rPr>
          <w:rFonts w:ascii="Times New Roman" w:eastAsia="Times New Roman" w:hAnsi="Times New Roman" w:cs="Times New Roman"/>
          <w:spacing w:val="-1"/>
          <w:sz w:val="28"/>
          <w:szCs w:val="28"/>
        </w:rPr>
        <w:t xml:space="preserve"> </w:t>
      </w:r>
      <w:r w:rsidR="00B62185" w:rsidRPr="00B72469">
        <w:rPr>
          <w:rFonts w:ascii="Times New Roman" w:eastAsia="Times New Roman" w:hAnsi="Times New Roman" w:cs="Times New Roman"/>
          <w:spacing w:val="-1"/>
          <w:sz w:val="28"/>
          <w:szCs w:val="28"/>
        </w:rPr>
        <w:t>23</w:t>
      </w:r>
      <w:r w:rsidR="00B62185" w:rsidRPr="00B72469">
        <w:rPr>
          <w:rFonts w:ascii="Times New Roman" w:eastAsia="Times New Roman" w:hAnsi="Times New Roman" w:cs="Times New Roman"/>
          <w:spacing w:val="-1"/>
          <w:sz w:val="28"/>
          <w:szCs w:val="28"/>
          <w:vertAlign w:val="superscript"/>
        </w:rPr>
        <w:t>rd</w:t>
      </w:r>
      <w:r w:rsidRPr="00B72469">
        <w:rPr>
          <w:rFonts w:ascii="Times New Roman" w:eastAsia="Times New Roman" w:hAnsi="Times New Roman" w:cs="Times New Roman"/>
          <w:sz w:val="28"/>
          <w:szCs w:val="28"/>
        </w:rPr>
        <w:t>,</w:t>
      </w:r>
      <w:r w:rsidRPr="00B72469">
        <w:rPr>
          <w:rFonts w:ascii="Times New Roman" w:eastAsia="Times New Roman" w:hAnsi="Times New Roman" w:cs="Times New Roman"/>
          <w:spacing w:val="-1"/>
          <w:sz w:val="28"/>
          <w:szCs w:val="28"/>
        </w:rPr>
        <w:t xml:space="preserve"> </w:t>
      </w:r>
      <w:r w:rsidRPr="00B72469">
        <w:rPr>
          <w:rFonts w:ascii="Times New Roman" w:eastAsia="Times New Roman" w:hAnsi="Times New Roman" w:cs="Times New Roman"/>
          <w:spacing w:val="1"/>
          <w:sz w:val="28"/>
          <w:szCs w:val="28"/>
        </w:rPr>
        <w:t>2012</w:t>
      </w:r>
    </w:p>
    <w:p w14:paraId="0AFEBF69" w14:textId="77777777" w:rsidR="0015045D" w:rsidRPr="00B72469" w:rsidRDefault="0015045D" w:rsidP="0015045D">
      <w:pPr>
        <w:rPr>
          <w:rFonts w:ascii="Times New Roman" w:hAnsi="Times New Roman" w:cs="Times New Roman"/>
        </w:rPr>
      </w:pPr>
    </w:p>
    <w:p w14:paraId="0AFEBF6A" w14:textId="77777777" w:rsidR="0015045D" w:rsidRPr="00B72469" w:rsidRDefault="0015045D" w:rsidP="0015045D">
      <w:pPr>
        <w:rPr>
          <w:rFonts w:ascii="Times New Roman" w:hAnsi="Times New Roman" w:cs="Times New Roman"/>
        </w:rPr>
      </w:pPr>
    </w:p>
    <w:p w14:paraId="0AFEBF6B" w14:textId="77777777" w:rsidR="0015045D" w:rsidRPr="00B72469" w:rsidRDefault="0015045D" w:rsidP="0015045D">
      <w:pPr>
        <w:rPr>
          <w:rFonts w:ascii="Times New Roman" w:hAnsi="Times New Roman" w:cs="Times New Roman"/>
        </w:rPr>
      </w:pPr>
    </w:p>
    <w:p w14:paraId="0AFEBF6C" w14:textId="77777777" w:rsidR="0015045D" w:rsidRPr="00B72469" w:rsidRDefault="0015045D" w:rsidP="0015045D">
      <w:pPr>
        <w:rPr>
          <w:rFonts w:ascii="Times New Roman" w:hAnsi="Times New Roman" w:cs="Times New Roman"/>
        </w:rPr>
      </w:pPr>
    </w:p>
    <w:p w14:paraId="0AFEBF6D" w14:textId="05E34FA5" w:rsidR="00E54FBA" w:rsidRPr="00B72469" w:rsidRDefault="00E54FBA">
      <w:pPr>
        <w:widowControl/>
        <w:rPr>
          <w:rFonts w:ascii="Times New Roman" w:hAnsi="Times New Roman" w:cs="Times New Roman"/>
        </w:rPr>
      </w:pPr>
      <w:r w:rsidRPr="00B72469">
        <w:rPr>
          <w:rFonts w:ascii="Times New Roman" w:hAnsi="Times New Roman" w:cs="Times New Roman"/>
        </w:rPr>
        <w:br w:type="page"/>
      </w:r>
    </w:p>
    <w:p w14:paraId="0AFEBFE6" w14:textId="77777777" w:rsidR="0015045D" w:rsidRPr="00B72469" w:rsidRDefault="0015045D" w:rsidP="0015045D">
      <w:pPr>
        <w:rPr>
          <w:rFonts w:ascii="Times New Roman" w:hAnsi="Times New Roman" w:cs="Times New Roman"/>
          <w:b/>
          <w:caps/>
          <w:sz w:val="24"/>
        </w:rPr>
      </w:pPr>
      <w:r w:rsidRPr="00B72469">
        <w:rPr>
          <w:rFonts w:ascii="Times New Roman" w:hAnsi="Times New Roman" w:cs="Times New Roman"/>
          <w:b/>
          <w:caps/>
          <w:sz w:val="24"/>
        </w:rPr>
        <w:lastRenderedPageBreak/>
        <w:t>Table of Contents</w:t>
      </w:r>
    </w:p>
    <w:p w14:paraId="0AFEBFE7" w14:textId="5314A25D" w:rsidR="0015045D" w:rsidRPr="00B72469" w:rsidRDefault="003E65E7" w:rsidP="0015045D">
      <w:pPr>
        <w:pStyle w:val="ListParagraph"/>
        <w:numPr>
          <w:ilvl w:val="0"/>
          <w:numId w:val="1"/>
        </w:numPr>
        <w:rPr>
          <w:rFonts w:ascii="Times New Roman" w:hAnsi="Times New Roman" w:cs="Times New Roman"/>
          <w:caps/>
        </w:rPr>
      </w:pPr>
      <w:hyperlink w:anchor="SensorCloudArchitecture1" w:history="1">
        <w:r w:rsidR="0015045D" w:rsidRPr="00B72469">
          <w:rPr>
            <w:rStyle w:val="Hyperlink"/>
            <w:rFonts w:ascii="Times New Roman" w:hAnsi="Times New Roman" w:cs="Times New Roman"/>
            <w:caps/>
          </w:rPr>
          <w:t>Sensorcloud Architecture</w:t>
        </w:r>
      </w:hyperlink>
      <w:r w:rsidR="00626961" w:rsidRPr="00B72469">
        <w:rPr>
          <w:rFonts w:ascii="Times New Roman" w:hAnsi="Times New Roman" w:cs="Times New Roman"/>
          <w:caps/>
        </w:rPr>
        <w:t xml:space="preserve"> </w:t>
      </w:r>
    </w:p>
    <w:p w14:paraId="0AFEBFE8" w14:textId="1E7AC519" w:rsidR="0015045D" w:rsidRPr="00B72469" w:rsidRDefault="003E65E7" w:rsidP="0015045D">
      <w:pPr>
        <w:pStyle w:val="ListParagraph"/>
        <w:numPr>
          <w:ilvl w:val="1"/>
          <w:numId w:val="1"/>
        </w:numPr>
        <w:rPr>
          <w:rFonts w:ascii="Times New Roman" w:hAnsi="Times New Roman" w:cs="Times New Roman"/>
        </w:rPr>
      </w:pPr>
      <w:hyperlink w:anchor="SensorCloudArchitecture1" w:history="1">
        <w:r w:rsidR="0015045D" w:rsidRPr="00B72469">
          <w:rPr>
            <w:rStyle w:val="Hyperlink"/>
            <w:rFonts w:ascii="Times New Roman" w:hAnsi="Times New Roman" w:cs="Times New Roman"/>
          </w:rPr>
          <w:t>SensorCloud Overview</w:t>
        </w:r>
      </w:hyperlink>
    </w:p>
    <w:p w14:paraId="323FD8BA" w14:textId="4BDDFDDC" w:rsidR="00637FDA" w:rsidRPr="003E65E7" w:rsidRDefault="00D729D8" w:rsidP="005619A1">
      <w:pPr>
        <w:pStyle w:val="ListParagraph"/>
        <w:numPr>
          <w:ilvl w:val="1"/>
          <w:numId w:val="1"/>
        </w:numPr>
        <w:rPr>
          <w:rFonts w:ascii="Times New Roman" w:hAnsi="Times New Roman" w:cs="Times New Roman"/>
        </w:rPr>
      </w:pPr>
      <w:hyperlink w:anchor="SensorMiddleware" w:history="1">
        <w:r w:rsidR="00637FDA" w:rsidRPr="00D729D8">
          <w:rPr>
            <w:rStyle w:val="Hyperlink"/>
            <w:rFonts w:ascii="Times New Roman" w:hAnsi="Times New Roman" w:cs="Times New Roman"/>
          </w:rPr>
          <w:t>Sensor Cloud Middleware</w:t>
        </w:r>
      </w:hyperlink>
      <w:r w:rsidR="003E65E7" w:rsidRPr="003E65E7">
        <w:rPr>
          <w:rFonts w:ascii="Times New Roman" w:hAnsi="Times New Roman" w:cs="Times New Roman"/>
        </w:rPr>
        <w:t xml:space="preserve"> </w:t>
      </w:r>
    </w:p>
    <w:p w14:paraId="60D9817E" w14:textId="57A49C82" w:rsidR="003E65E7" w:rsidRDefault="002D6241" w:rsidP="005619A1">
      <w:pPr>
        <w:pStyle w:val="ListParagraph"/>
        <w:numPr>
          <w:ilvl w:val="1"/>
          <w:numId w:val="1"/>
        </w:numPr>
        <w:rPr>
          <w:rFonts w:ascii="Times New Roman" w:hAnsi="Times New Roman" w:cs="Times New Roman"/>
        </w:rPr>
      </w:pPr>
      <w:hyperlink w:anchor="GridBuilder" w:history="1">
        <w:r w:rsidR="003E65E7" w:rsidRPr="002D6241">
          <w:rPr>
            <w:rStyle w:val="Hyperlink"/>
            <w:rFonts w:ascii="Times New Roman" w:hAnsi="Times New Roman" w:cs="Times New Roman"/>
          </w:rPr>
          <w:t>Grid B</w:t>
        </w:r>
        <w:r w:rsidR="003E65E7" w:rsidRPr="002D6241">
          <w:rPr>
            <w:rStyle w:val="Hyperlink"/>
            <w:rFonts w:ascii="Times New Roman" w:hAnsi="Times New Roman" w:cs="Times New Roman"/>
          </w:rPr>
          <w:t>u</w:t>
        </w:r>
        <w:r w:rsidR="003E65E7" w:rsidRPr="002D6241">
          <w:rPr>
            <w:rStyle w:val="Hyperlink"/>
            <w:rFonts w:ascii="Times New Roman" w:hAnsi="Times New Roman" w:cs="Times New Roman"/>
          </w:rPr>
          <w:t>ilder</w:t>
        </w:r>
      </w:hyperlink>
    </w:p>
    <w:p w14:paraId="2DD8A85A" w14:textId="05684C94" w:rsidR="003E65E7" w:rsidRDefault="00583B21" w:rsidP="005619A1">
      <w:pPr>
        <w:pStyle w:val="ListParagraph"/>
        <w:numPr>
          <w:ilvl w:val="1"/>
          <w:numId w:val="1"/>
        </w:numPr>
        <w:rPr>
          <w:rFonts w:ascii="Times New Roman" w:hAnsi="Times New Roman" w:cs="Times New Roman"/>
        </w:rPr>
      </w:pPr>
      <w:hyperlink w:anchor="SensorGrid" w:history="1">
        <w:r w:rsidR="003E65E7" w:rsidRPr="00583B21">
          <w:rPr>
            <w:rStyle w:val="Hyperlink"/>
            <w:rFonts w:ascii="Times New Roman" w:hAnsi="Times New Roman" w:cs="Times New Roman"/>
          </w:rPr>
          <w:t xml:space="preserve">Sensor </w:t>
        </w:r>
        <w:r w:rsidR="003E65E7" w:rsidRPr="00583B21">
          <w:rPr>
            <w:rStyle w:val="Hyperlink"/>
            <w:rFonts w:ascii="Times New Roman" w:hAnsi="Times New Roman" w:cs="Times New Roman"/>
          </w:rPr>
          <w:t>G</w:t>
        </w:r>
        <w:r w:rsidR="003E65E7" w:rsidRPr="00583B21">
          <w:rPr>
            <w:rStyle w:val="Hyperlink"/>
            <w:rFonts w:ascii="Times New Roman" w:hAnsi="Times New Roman" w:cs="Times New Roman"/>
          </w:rPr>
          <w:t>rid</w:t>
        </w:r>
      </w:hyperlink>
    </w:p>
    <w:p w14:paraId="284137F1" w14:textId="7FC54C56" w:rsidR="003E65E7" w:rsidRPr="003E65E7" w:rsidRDefault="00D729D8" w:rsidP="005619A1">
      <w:pPr>
        <w:pStyle w:val="ListParagraph"/>
        <w:numPr>
          <w:ilvl w:val="1"/>
          <w:numId w:val="1"/>
        </w:numPr>
        <w:rPr>
          <w:rFonts w:ascii="Times New Roman" w:hAnsi="Times New Roman" w:cs="Times New Roman"/>
        </w:rPr>
      </w:pPr>
      <w:hyperlink w:anchor="SSAL" w:history="1">
        <w:r w:rsidR="003E65E7" w:rsidRPr="00D729D8">
          <w:rPr>
            <w:rStyle w:val="Hyperlink"/>
            <w:rFonts w:ascii="Times New Roman" w:hAnsi="Times New Roman" w:cs="Times New Roman"/>
          </w:rPr>
          <w:t>Senso</w:t>
        </w:r>
        <w:r w:rsidR="003E65E7" w:rsidRPr="00D729D8">
          <w:rPr>
            <w:rStyle w:val="Hyperlink"/>
            <w:rFonts w:ascii="Times New Roman" w:hAnsi="Times New Roman" w:cs="Times New Roman"/>
          </w:rPr>
          <w:t>r</w:t>
        </w:r>
        <w:r w:rsidR="003E65E7" w:rsidRPr="00D729D8">
          <w:rPr>
            <w:rStyle w:val="Hyperlink"/>
            <w:rFonts w:ascii="Times New Roman" w:hAnsi="Times New Roman" w:cs="Times New Roman"/>
          </w:rPr>
          <w:t xml:space="preserve"> Service Abstrat</w:t>
        </w:r>
        <w:r w:rsidR="003E65E7" w:rsidRPr="00D729D8">
          <w:rPr>
            <w:rStyle w:val="Hyperlink"/>
            <w:rFonts w:ascii="Times New Roman" w:hAnsi="Times New Roman" w:cs="Times New Roman"/>
          </w:rPr>
          <w:t>i</w:t>
        </w:r>
        <w:r w:rsidR="003E65E7" w:rsidRPr="00D729D8">
          <w:rPr>
            <w:rStyle w:val="Hyperlink"/>
            <w:rFonts w:ascii="Times New Roman" w:hAnsi="Times New Roman" w:cs="Times New Roman"/>
          </w:rPr>
          <w:t>on Layer</w:t>
        </w:r>
      </w:hyperlink>
    </w:p>
    <w:p w14:paraId="0AFEBFEA" w14:textId="4E7E280A" w:rsidR="0015045D" w:rsidRPr="00B72469" w:rsidRDefault="003E65E7" w:rsidP="0015045D">
      <w:pPr>
        <w:pStyle w:val="ListParagraph"/>
        <w:numPr>
          <w:ilvl w:val="1"/>
          <w:numId w:val="1"/>
        </w:numPr>
        <w:rPr>
          <w:rFonts w:ascii="Times New Roman" w:hAnsi="Times New Roman" w:cs="Times New Roman"/>
        </w:rPr>
      </w:pPr>
      <w:hyperlink w:anchor="ContainerService" w:history="1">
        <w:r w:rsidR="0015045D" w:rsidRPr="00B72469">
          <w:rPr>
            <w:rStyle w:val="Hyperlink"/>
            <w:rFonts w:ascii="Times New Roman" w:hAnsi="Times New Roman" w:cs="Times New Roman"/>
          </w:rPr>
          <w:t>Conta</w:t>
        </w:r>
        <w:r w:rsidR="0015045D" w:rsidRPr="00B72469">
          <w:rPr>
            <w:rStyle w:val="Hyperlink"/>
            <w:rFonts w:ascii="Times New Roman" w:hAnsi="Times New Roman" w:cs="Times New Roman"/>
          </w:rPr>
          <w:t>i</w:t>
        </w:r>
        <w:r w:rsidR="0015045D" w:rsidRPr="00B72469">
          <w:rPr>
            <w:rStyle w:val="Hyperlink"/>
            <w:rFonts w:ascii="Times New Roman" w:hAnsi="Times New Roman" w:cs="Times New Roman"/>
          </w:rPr>
          <w:t>ner Ser</w:t>
        </w:r>
        <w:r w:rsidR="0015045D" w:rsidRPr="00B72469">
          <w:rPr>
            <w:rStyle w:val="Hyperlink"/>
            <w:rFonts w:ascii="Times New Roman" w:hAnsi="Times New Roman" w:cs="Times New Roman"/>
          </w:rPr>
          <w:t>v</w:t>
        </w:r>
        <w:r w:rsidR="0015045D" w:rsidRPr="00B72469">
          <w:rPr>
            <w:rStyle w:val="Hyperlink"/>
            <w:rFonts w:ascii="Times New Roman" w:hAnsi="Times New Roman" w:cs="Times New Roman"/>
          </w:rPr>
          <w:t>ice</w:t>
        </w:r>
      </w:hyperlink>
    </w:p>
    <w:p w14:paraId="0AFEBFEB" w14:textId="2CA83AEF" w:rsidR="0015045D" w:rsidRPr="00B72469" w:rsidRDefault="003E65E7" w:rsidP="0015045D">
      <w:pPr>
        <w:pStyle w:val="ListParagraph"/>
        <w:numPr>
          <w:ilvl w:val="0"/>
          <w:numId w:val="1"/>
        </w:numPr>
        <w:rPr>
          <w:rFonts w:ascii="Times New Roman" w:hAnsi="Times New Roman" w:cs="Times New Roman"/>
        </w:rPr>
      </w:pPr>
      <w:hyperlink w:anchor="UserGuides" w:history="1">
        <w:r w:rsidR="0015045D" w:rsidRPr="00B72469">
          <w:rPr>
            <w:rStyle w:val="Hyperlink"/>
            <w:rFonts w:ascii="Times New Roman" w:hAnsi="Times New Roman" w:cs="Times New Roman"/>
          </w:rPr>
          <w:t>USER GUIDES</w:t>
        </w:r>
      </w:hyperlink>
    </w:p>
    <w:p w14:paraId="0AFEBFEC" w14:textId="705866AA" w:rsidR="0015045D" w:rsidRPr="00B72469" w:rsidRDefault="003E65E7" w:rsidP="0015045D">
      <w:pPr>
        <w:pStyle w:val="ListParagraph"/>
        <w:numPr>
          <w:ilvl w:val="1"/>
          <w:numId w:val="1"/>
        </w:numPr>
        <w:rPr>
          <w:rFonts w:ascii="Times New Roman" w:hAnsi="Times New Roman" w:cs="Times New Roman"/>
        </w:rPr>
      </w:pPr>
      <w:hyperlink w:anchor="UserGuides" w:history="1">
        <w:r w:rsidR="0015045D" w:rsidRPr="00B72469">
          <w:rPr>
            <w:rStyle w:val="Hyperlink"/>
            <w:rFonts w:ascii="Times New Roman" w:hAnsi="Times New Roman" w:cs="Times New Roman"/>
          </w:rPr>
          <w:t>SensorCloud components</w:t>
        </w:r>
      </w:hyperlink>
    </w:p>
    <w:p w14:paraId="0AFEBFED" w14:textId="7767FFF3" w:rsidR="0015045D" w:rsidRPr="00B72469" w:rsidRDefault="003E65E7" w:rsidP="0015045D">
      <w:pPr>
        <w:pStyle w:val="ListParagraph"/>
        <w:numPr>
          <w:ilvl w:val="1"/>
          <w:numId w:val="1"/>
        </w:numPr>
        <w:rPr>
          <w:rFonts w:ascii="Times New Roman" w:hAnsi="Times New Roman" w:cs="Times New Roman"/>
        </w:rPr>
      </w:pPr>
      <w:hyperlink w:anchor="DeploymentUserGuide" w:history="1">
        <w:r w:rsidR="00AB0566" w:rsidRPr="00B72469">
          <w:rPr>
            <w:rStyle w:val="Hyperlink"/>
            <w:rFonts w:ascii="Times New Roman" w:hAnsi="Times New Roman" w:cs="Times New Roman"/>
          </w:rPr>
          <w:t>Deployment and U</w:t>
        </w:r>
        <w:r w:rsidR="0015045D" w:rsidRPr="00B72469">
          <w:rPr>
            <w:rStyle w:val="Hyperlink"/>
            <w:rFonts w:ascii="Times New Roman" w:hAnsi="Times New Roman" w:cs="Times New Roman"/>
          </w:rPr>
          <w:t xml:space="preserve">ser </w:t>
        </w:r>
        <w:r w:rsidR="00AB0566" w:rsidRPr="00B72469">
          <w:rPr>
            <w:rStyle w:val="Hyperlink"/>
            <w:rFonts w:ascii="Times New Roman" w:hAnsi="Times New Roman" w:cs="Times New Roman"/>
          </w:rPr>
          <w:t>G</w:t>
        </w:r>
        <w:r w:rsidR="0015045D" w:rsidRPr="00B72469">
          <w:rPr>
            <w:rStyle w:val="Hyperlink"/>
            <w:rFonts w:ascii="Times New Roman" w:hAnsi="Times New Roman" w:cs="Times New Roman"/>
          </w:rPr>
          <w:t>uide</w:t>
        </w:r>
        <w:r w:rsidR="00AB0566" w:rsidRPr="00B72469">
          <w:rPr>
            <w:rStyle w:val="Hyperlink"/>
            <w:rFonts w:ascii="Times New Roman" w:hAnsi="Times New Roman" w:cs="Times New Roman"/>
          </w:rPr>
          <w:t>s</w:t>
        </w:r>
      </w:hyperlink>
    </w:p>
    <w:p w14:paraId="0AFEBFEE" w14:textId="3109EF6F" w:rsidR="0015045D" w:rsidRPr="00B72469" w:rsidRDefault="003E65E7" w:rsidP="0015045D">
      <w:pPr>
        <w:pStyle w:val="ListParagraph"/>
        <w:numPr>
          <w:ilvl w:val="2"/>
          <w:numId w:val="1"/>
        </w:numPr>
        <w:rPr>
          <w:rFonts w:ascii="Times New Roman" w:hAnsi="Times New Roman" w:cs="Times New Roman"/>
        </w:rPr>
      </w:pPr>
      <w:hyperlink w:anchor="DeploymentUserGuide" w:history="1">
        <w:r w:rsidR="0015045D" w:rsidRPr="00B72469">
          <w:rPr>
            <w:rStyle w:val="Hyperlink"/>
            <w:rFonts w:ascii="Times New Roman" w:hAnsi="Times New Roman" w:cs="Times New Roman"/>
          </w:rPr>
          <w:t>Tutorial of sensor deployment</w:t>
        </w:r>
      </w:hyperlink>
    </w:p>
    <w:p w14:paraId="0AFEBFEF" w14:textId="09749295" w:rsidR="0015045D" w:rsidRPr="00B72469" w:rsidRDefault="003E65E7" w:rsidP="0015045D">
      <w:pPr>
        <w:pStyle w:val="ListParagraph"/>
        <w:numPr>
          <w:ilvl w:val="2"/>
          <w:numId w:val="1"/>
        </w:numPr>
        <w:rPr>
          <w:rFonts w:ascii="Times New Roman" w:hAnsi="Times New Roman" w:cs="Times New Roman"/>
        </w:rPr>
      </w:pPr>
      <w:hyperlink w:anchor="SensorUserGuide" w:history="1">
        <w:r w:rsidR="00DC6DAD" w:rsidRPr="00B72469">
          <w:rPr>
            <w:rStyle w:val="Hyperlink"/>
            <w:rFonts w:ascii="Times New Roman" w:hAnsi="Times New Roman" w:cs="Times New Roman"/>
          </w:rPr>
          <w:t>User G</w:t>
        </w:r>
        <w:r w:rsidR="0015045D" w:rsidRPr="00B72469">
          <w:rPr>
            <w:rStyle w:val="Hyperlink"/>
            <w:rFonts w:ascii="Times New Roman" w:hAnsi="Times New Roman" w:cs="Times New Roman"/>
          </w:rPr>
          <w:t>uides</w:t>
        </w:r>
        <w:r w:rsidR="00DC6DAD" w:rsidRPr="00B72469">
          <w:rPr>
            <w:rStyle w:val="Hyperlink"/>
            <w:rFonts w:ascii="Times New Roman" w:hAnsi="Times New Roman" w:cs="Times New Roman"/>
          </w:rPr>
          <w:t xml:space="preserve"> for Sensor</w:t>
        </w:r>
      </w:hyperlink>
    </w:p>
    <w:p w14:paraId="0AFEBFF0" w14:textId="16FDD6EE" w:rsidR="0015045D" w:rsidRPr="00B72469" w:rsidRDefault="003E65E7" w:rsidP="0015045D">
      <w:pPr>
        <w:pStyle w:val="ListParagraph"/>
        <w:numPr>
          <w:ilvl w:val="1"/>
          <w:numId w:val="1"/>
        </w:numPr>
        <w:rPr>
          <w:rFonts w:ascii="Times New Roman" w:hAnsi="Times New Roman" w:cs="Times New Roman"/>
        </w:rPr>
      </w:pPr>
      <w:hyperlink w:anchor="DevelopSensors" w:history="1">
        <w:r w:rsidR="0015045D" w:rsidRPr="00B72469">
          <w:rPr>
            <w:rStyle w:val="Hyperlink"/>
            <w:rFonts w:ascii="Times New Roman" w:hAnsi="Times New Roman" w:cs="Times New Roman"/>
          </w:rPr>
          <w:t>How to develop sensors and clients</w:t>
        </w:r>
      </w:hyperlink>
    </w:p>
    <w:p w14:paraId="0AFEBFF1" w14:textId="1928F0F3" w:rsidR="0015045D" w:rsidRPr="00B72469" w:rsidRDefault="003E65E7" w:rsidP="0015045D">
      <w:pPr>
        <w:pStyle w:val="ListParagraph"/>
        <w:numPr>
          <w:ilvl w:val="1"/>
          <w:numId w:val="1"/>
        </w:numPr>
        <w:rPr>
          <w:rFonts w:ascii="Times New Roman" w:hAnsi="Times New Roman" w:cs="Times New Roman"/>
        </w:rPr>
      </w:pPr>
      <w:hyperlink w:anchor="AdvanceDevelopSensors" w:history="1">
        <w:r w:rsidR="0015045D" w:rsidRPr="00B72469">
          <w:rPr>
            <w:rStyle w:val="Hyperlink"/>
            <w:rFonts w:ascii="Times New Roman" w:hAnsi="Times New Roman" w:cs="Times New Roman"/>
          </w:rPr>
          <w:t>Advanced Guide to develop sensors and clients</w:t>
        </w:r>
      </w:hyperlink>
    </w:p>
    <w:p w14:paraId="0AFEBFF2" w14:textId="774ADF0B" w:rsidR="0015045D" w:rsidRPr="00B72469" w:rsidRDefault="003E65E7" w:rsidP="0015045D">
      <w:pPr>
        <w:pStyle w:val="ListParagraph"/>
        <w:numPr>
          <w:ilvl w:val="1"/>
          <w:numId w:val="1"/>
        </w:numPr>
        <w:rPr>
          <w:rFonts w:ascii="Times New Roman" w:hAnsi="Times New Roman" w:cs="Times New Roman"/>
        </w:rPr>
      </w:pPr>
      <w:hyperlink w:anchor="SensorCloudDevelopmentOverview" w:history="1">
        <w:r w:rsidR="0015045D" w:rsidRPr="00B72469">
          <w:rPr>
            <w:rStyle w:val="Hyperlink"/>
            <w:rFonts w:ascii="Times New Roman" w:hAnsi="Times New Roman" w:cs="Times New Roman"/>
          </w:rPr>
          <w:t>Sensor Cloud development: An overview</w:t>
        </w:r>
      </w:hyperlink>
    </w:p>
    <w:p w14:paraId="0AFEBFF3" w14:textId="7C5800AC" w:rsidR="0015045D" w:rsidRPr="00B72469" w:rsidRDefault="003E65E7" w:rsidP="0015045D">
      <w:pPr>
        <w:pStyle w:val="ListParagraph"/>
        <w:numPr>
          <w:ilvl w:val="1"/>
          <w:numId w:val="1"/>
        </w:numPr>
        <w:rPr>
          <w:rFonts w:ascii="Times New Roman" w:hAnsi="Times New Roman" w:cs="Times New Roman"/>
        </w:rPr>
      </w:pPr>
      <w:hyperlink w:anchor="NaradaBrokerConfig" w:history="1">
        <w:r w:rsidR="0015045D" w:rsidRPr="00B72469">
          <w:rPr>
            <w:rStyle w:val="Hyperlink"/>
            <w:rFonts w:ascii="Times New Roman" w:hAnsi="Times New Roman" w:cs="Times New Roman"/>
          </w:rPr>
          <w:t>NaradaBroker Distribution</w:t>
        </w:r>
      </w:hyperlink>
    </w:p>
    <w:p w14:paraId="0AFEBFF4" w14:textId="744DF97B" w:rsidR="0015045D" w:rsidRPr="00B72469" w:rsidRDefault="003E65E7" w:rsidP="0015045D">
      <w:pPr>
        <w:pStyle w:val="ListParagraph"/>
        <w:numPr>
          <w:ilvl w:val="1"/>
          <w:numId w:val="1"/>
        </w:numPr>
        <w:rPr>
          <w:rFonts w:ascii="Times New Roman" w:hAnsi="Times New Roman" w:cs="Times New Roman"/>
        </w:rPr>
      </w:pPr>
      <w:hyperlink w:anchor="LDAP" w:history="1">
        <w:r w:rsidR="0015045D" w:rsidRPr="00B72469">
          <w:rPr>
            <w:rStyle w:val="Hyperlink"/>
            <w:rFonts w:ascii="Times New Roman" w:hAnsi="Times New Roman" w:cs="Times New Roman"/>
          </w:rPr>
          <w:t>LDAP Security feature</w:t>
        </w:r>
      </w:hyperlink>
    </w:p>
    <w:p w14:paraId="0AFEBFF5" w14:textId="3C772ACD" w:rsidR="0015045D" w:rsidRPr="00B72469" w:rsidRDefault="003E65E7" w:rsidP="0015045D">
      <w:pPr>
        <w:pStyle w:val="ListParagraph"/>
        <w:numPr>
          <w:ilvl w:val="1"/>
          <w:numId w:val="1"/>
        </w:numPr>
        <w:rPr>
          <w:rFonts w:ascii="Times New Roman" w:hAnsi="Times New Roman" w:cs="Times New Roman"/>
        </w:rPr>
      </w:pPr>
      <w:hyperlink w:anchor="RestEasy" w:history="1">
        <w:r w:rsidR="0015045D" w:rsidRPr="00B72469">
          <w:rPr>
            <w:rStyle w:val="Hyperlink"/>
            <w:rFonts w:ascii="Times New Roman" w:hAnsi="Times New Roman" w:cs="Times New Roman"/>
          </w:rPr>
          <w:t>Rest Easy</w:t>
        </w:r>
      </w:hyperlink>
    </w:p>
    <w:p w14:paraId="0AFEBFF6" w14:textId="7248F76D" w:rsidR="0015045D" w:rsidRPr="00B72469" w:rsidRDefault="003E65E7" w:rsidP="0015045D">
      <w:pPr>
        <w:pStyle w:val="ListParagraph"/>
        <w:numPr>
          <w:ilvl w:val="2"/>
          <w:numId w:val="1"/>
        </w:numPr>
        <w:rPr>
          <w:rFonts w:ascii="Times New Roman" w:hAnsi="Times New Roman" w:cs="Times New Roman"/>
        </w:rPr>
      </w:pPr>
      <w:hyperlink w:anchor="ClientEndUsers" w:history="1">
        <w:r w:rsidR="0015045D" w:rsidRPr="00B72469">
          <w:rPr>
            <w:rStyle w:val="Hyperlink"/>
            <w:rFonts w:ascii="Times New Roman" w:hAnsi="Times New Roman" w:cs="Times New Roman"/>
          </w:rPr>
          <w:t>Guide for SensorCloud Client End users</w:t>
        </w:r>
      </w:hyperlink>
    </w:p>
    <w:p w14:paraId="0AFEBFF7" w14:textId="489DFA07" w:rsidR="0015045D" w:rsidRPr="00B72469" w:rsidRDefault="003E65E7" w:rsidP="0015045D">
      <w:pPr>
        <w:pStyle w:val="ListParagraph"/>
        <w:numPr>
          <w:ilvl w:val="2"/>
          <w:numId w:val="1"/>
        </w:numPr>
        <w:rPr>
          <w:rFonts w:ascii="Times New Roman" w:hAnsi="Times New Roman" w:cs="Times New Roman"/>
        </w:rPr>
      </w:pPr>
      <w:hyperlink w:anchor="ClientDevelopment" w:history="1">
        <w:r w:rsidR="0015045D" w:rsidRPr="00B72469">
          <w:rPr>
            <w:rStyle w:val="Hyperlink"/>
            <w:rFonts w:ascii="Times New Roman" w:hAnsi="Times New Roman" w:cs="Times New Roman"/>
          </w:rPr>
          <w:t>Guide for SensorCloud client developers</w:t>
        </w:r>
      </w:hyperlink>
    </w:p>
    <w:p w14:paraId="0AFEBFF8" w14:textId="701D5ACA" w:rsidR="0015045D" w:rsidRPr="00B72469" w:rsidRDefault="0015045D" w:rsidP="0015045D">
      <w:pPr>
        <w:pStyle w:val="ListParagraph"/>
        <w:numPr>
          <w:ilvl w:val="1"/>
          <w:numId w:val="1"/>
        </w:numPr>
        <w:spacing w:after="0" w:line="240" w:lineRule="auto"/>
        <w:rPr>
          <w:rFonts w:ascii="Times New Roman" w:hAnsi="Times New Roman" w:cs="Times New Roman"/>
        </w:rPr>
      </w:pPr>
      <w:r w:rsidRPr="00B72469">
        <w:rPr>
          <w:rFonts w:ascii="Times New Roman" w:hAnsi="Times New Roman" w:cs="Times New Roman"/>
        </w:rPr>
        <w:t xml:space="preserve"> </w:t>
      </w:r>
      <w:hyperlink w:anchor="StreamingWebServer" w:history="1">
        <w:r w:rsidRPr="00B72469">
          <w:rPr>
            <w:rStyle w:val="Hyperlink"/>
            <w:rFonts w:ascii="Times New Roman" w:hAnsi="Times New Roman" w:cs="Times New Roman"/>
          </w:rPr>
          <w:t>Streaming Web Server</w:t>
        </w:r>
      </w:hyperlink>
    </w:p>
    <w:p w14:paraId="0AFEBFF9" w14:textId="3130E4A1" w:rsidR="0015045D" w:rsidRPr="00B72469" w:rsidRDefault="0015045D" w:rsidP="0015045D">
      <w:pPr>
        <w:spacing w:after="0" w:line="240" w:lineRule="auto"/>
        <w:ind w:left="720"/>
        <w:contextualSpacing/>
        <w:rPr>
          <w:rFonts w:ascii="Times New Roman" w:hAnsi="Times New Roman" w:cs="Times New Roman"/>
        </w:rPr>
      </w:pPr>
      <w:r w:rsidRPr="00B72469">
        <w:rPr>
          <w:rFonts w:ascii="Times New Roman" w:hAnsi="Times New Roman" w:cs="Times New Roman"/>
        </w:rPr>
        <w:t xml:space="preserve">2.10 </w:t>
      </w:r>
      <w:hyperlink w:anchor="DynamicDeploymentDomains" w:history="1">
        <w:r w:rsidRPr="00B72469">
          <w:rPr>
            <w:rStyle w:val="Hyperlink"/>
            <w:rFonts w:ascii="Times New Roman" w:hAnsi="Times New Roman" w:cs="Times New Roman"/>
          </w:rPr>
          <w:t>Configuring dynamic deployment of domains</w:t>
        </w:r>
      </w:hyperlink>
    </w:p>
    <w:p w14:paraId="0AFEBFFC" w14:textId="3F257D35" w:rsidR="0015045D" w:rsidRPr="00B72469" w:rsidRDefault="0015045D" w:rsidP="00F373C4">
      <w:pPr>
        <w:spacing w:after="0" w:line="240" w:lineRule="auto"/>
        <w:ind w:left="720"/>
        <w:contextualSpacing/>
        <w:rPr>
          <w:rFonts w:ascii="Times New Roman" w:hAnsi="Times New Roman" w:cs="Times New Roman"/>
          <w:caps/>
        </w:rPr>
      </w:pPr>
      <w:proofErr w:type="gramStart"/>
      <w:r w:rsidRPr="00B72469">
        <w:rPr>
          <w:rFonts w:ascii="Times New Roman" w:hAnsi="Times New Roman" w:cs="Times New Roman"/>
        </w:rPr>
        <w:t xml:space="preserve">2.11  </w:t>
      </w:r>
      <w:proofErr w:type="gramEnd"/>
      <w:r w:rsidR="003E65E7">
        <w:fldChar w:fldCharType="begin"/>
      </w:r>
      <w:r w:rsidR="003E65E7">
        <w:instrText xml:space="preserve"> HYPERLINK \l "OpenStack" </w:instrText>
      </w:r>
      <w:r w:rsidR="003E65E7">
        <w:fldChar w:fldCharType="separate"/>
      </w:r>
      <w:r w:rsidRPr="00B72469">
        <w:rPr>
          <w:rStyle w:val="Hyperlink"/>
          <w:rFonts w:ascii="Times New Roman" w:hAnsi="Times New Roman" w:cs="Times New Roman"/>
        </w:rPr>
        <w:t>OpenStack Compute: Deployment and Overview</w:t>
      </w:r>
      <w:r w:rsidR="003E65E7">
        <w:rPr>
          <w:rStyle w:val="Hyperlink"/>
          <w:rFonts w:ascii="Times New Roman" w:hAnsi="Times New Roman" w:cs="Times New Roman"/>
        </w:rPr>
        <w:fldChar w:fldCharType="end"/>
      </w:r>
    </w:p>
    <w:p w14:paraId="0AFEBFFD" w14:textId="77777777" w:rsidR="0015045D" w:rsidRPr="00B72469" w:rsidRDefault="0015045D" w:rsidP="0015045D">
      <w:pPr>
        <w:pStyle w:val="ListParagraph"/>
        <w:rPr>
          <w:rFonts w:ascii="Times New Roman" w:hAnsi="Times New Roman" w:cs="Times New Roman"/>
          <w:caps/>
        </w:rPr>
      </w:pPr>
    </w:p>
    <w:p w14:paraId="461ECD32" w14:textId="77777777" w:rsidR="00F373C4" w:rsidRPr="00107752" w:rsidRDefault="003E65E7" w:rsidP="0015045D">
      <w:pPr>
        <w:pStyle w:val="ListParagraph"/>
        <w:numPr>
          <w:ilvl w:val="0"/>
          <w:numId w:val="1"/>
        </w:numPr>
        <w:ind w:left="360"/>
        <w:rPr>
          <w:rStyle w:val="Hyperlink"/>
          <w:rFonts w:ascii="Times New Roman" w:hAnsi="Times New Roman" w:cs="Times New Roman"/>
          <w:color w:val="auto"/>
          <w:u w:val="none"/>
        </w:rPr>
      </w:pPr>
      <w:hyperlink w:anchor="PerformanceAnalysis" w:history="1">
        <w:r w:rsidR="0015045D" w:rsidRPr="00B72469">
          <w:rPr>
            <w:rStyle w:val="Hyperlink"/>
            <w:rFonts w:ascii="Times New Roman" w:hAnsi="Times New Roman" w:cs="Times New Roman"/>
          </w:rPr>
          <w:t>PERFORMANCE METRICS</w:t>
        </w:r>
      </w:hyperlink>
    </w:p>
    <w:p w14:paraId="5FFAE18B" w14:textId="1556F5D5" w:rsidR="00107752" w:rsidRPr="00B72469" w:rsidRDefault="00107752" w:rsidP="00107752">
      <w:pPr>
        <w:pStyle w:val="ListParagraph"/>
        <w:numPr>
          <w:ilvl w:val="1"/>
          <w:numId w:val="1"/>
        </w:numPr>
        <w:rPr>
          <w:rStyle w:val="Hyperlink"/>
          <w:rFonts w:ascii="Times New Roman" w:hAnsi="Times New Roman" w:cs="Times New Roman"/>
          <w:color w:val="auto"/>
          <w:u w:val="none"/>
        </w:rPr>
      </w:pPr>
      <w:r>
        <w:rPr>
          <w:rStyle w:val="Hyperlink"/>
          <w:rFonts w:ascii="Times New Roman" w:hAnsi="Times New Roman" w:cs="Times New Roman"/>
          <w:color w:val="auto"/>
          <w:u w:val="none"/>
        </w:rPr>
        <w:t>This section will be completed by May 7</w:t>
      </w:r>
      <w:r w:rsidRPr="00107752">
        <w:rPr>
          <w:rStyle w:val="Hyperlink"/>
          <w:rFonts w:ascii="Times New Roman" w:hAnsi="Times New Roman" w:cs="Times New Roman"/>
          <w:color w:val="auto"/>
          <w:u w:val="none"/>
          <w:vertAlign w:val="superscript"/>
        </w:rPr>
        <w:t>th</w:t>
      </w:r>
      <w:r>
        <w:rPr>
          <w:rStyle w:val="Hyperlink"/>
          <w:rFonts w:ascii="Times New Roman" w:hAnsi="Times New Roman" w:cs="Times New Roman"/>
          <w:color w:val="auto"/>
          <w:u w:val="none"/>
        </w:rPr>
        <w:t>!</w:t>
      </w:r>
    </w:p>
    <w:p w14:paraId="1482439E" w14:textId="77777777" w:rsidR="00F373C4" w:rsidRPr="00B72469" w:rsidRDefault="003E65E7" w:rsidP="009825EA">
      <w:pPr>
        <w:pStyle w:val="ListParagraph"/>
        <w:numPr>
          <w:ilvl w:val="0"/>
          <w:numId w:val="1"/>
        </w:numPr>
        <w:spacing w:after="0" w:line="240" w:lineRule="auto"/>
        <w:ind w:left="360"/>
        <w:rPr>
          <w:rStyle w:val="Hyperlink"/>
          <w:rFonts w:ascii="Times New Roman" w:hAnsi="Times New Roman" w:cs="Times New Roman"/>
          <w:color w:val="auto"/>
          <w:u w:val="none"/>
        </w:rPr>
      </w:pPr>
      <w:hyperlink w:anchor="AppendixA" w:history="1">
        <w:r w:rsidR="0015045D" w:rsidRPr="00B72469">
          <w:rPr>
            <w:rStyle w:val="Hyperlink"/>
            <w:rFonts w:ascii="Times New Roman" w:hAnsi="Times New Roman" w:cs="Times New Roman"/>
          </w:rPr>
          <w:t>APPENDIX</w:t>
        </w:r>
      </w:hyperlink>
    </w:p>
    <w:p w14:paraId="0AFEC001" w14:textId="008CF941" w:rsidR="0015045D" w:rsidRPr="00B72469" w:rsidRDefault="003E65E7" w:rsidP="00F373C4">
      <w:pPr>
        <w:pStyle w:val="ListParagraph"/>
        <w:numPr>
          <w:ilvl w:val="1"/>
          <w:numId w:val="1"/>
        </w:numPr>
        <w:spacing w:after="0" w:line="240" w:lineRule="auto"/>
        <w:rPr>
          <w:rFonts w:ascii="Times New Roman" w:hAnsi="Times New Roman" w:cs="Times New Roman"/>
        </w:rPr>
      </w:pPr>
      <w:hyperlink w:anchor="AppendixA" w:history="1">
        <w:r w:rsidR="0015045D" w:rsidRPr="00BC09D0">
          <w:rPr>
            <w:rStyle w:val="Hyperlink"/>
            <w:rFonts w:ascii="Times New Roman" w:hAnsi="Times New Roman" w:cs="Times New Roman"/>
          </w:rPr>
          <w:t>APPENDIX A Secure Cloud Computing with Brokered Trusted Sensor Networks</w:t>
        </w:r>
      </w:hyperlink>
    </w:p>
    <w:p w14:paraId="052C6BA3" w14:textId="41468BD3" w:rsidR="00CF3FEA" w:rsidRPr="00B72469" w:rsidRDefault="003E65E7" w:rsidP="00F373C4">
      <w:pPr>
        <w:pStyle w:val="ListParagraph"/>
        <w:numPr>
          <w:ilvl w:val="1"/>
          <w:numId w:val="1"/>
        </w:numPr>
        <w:spacing w:after="0" w:line="240" w:lineRule="auto"/>
        <w:rPr>
          <w:rFonts w:ascii="Times New Roman" w:hAnsi="Times New Roman" w:cs="Times New Roman"/>
        </w:rPr>
      </w:pPr>
      <w:hyperlink w:anchor="AppendixB" w:history="1">
        <w:r w:rsidR="006962CD" w:rsidRPr="00BC09D0">
          <w:rPr>
            <w:rStyle w:val="Hyperlink"/>
            <w:rFonts w:ascii="Times New Roman" w:hAnsi="Times New Roman" w:cs="Times New Roman"/>
          </w:rPr>
          <w:t xml:space="preserve">APPENDIX B </w:t>
        </w:r>
        <w:r w:rsidR="00C24138" w:rsidRPr="00BC09D0">
          <w:rPr>
            <w:rStyle w:val="Hyperlink"/>
            <w:rFonts w:ascii="Times New Roman" w:eastAsia="Times New Roman" w:hAnsi="Times New Roman" w:cs="Times New Roman"/>
          </w:rPr>
          <w:t>Overview of Status of C</w:t>
        </w:r>
        <w:r w:rsidR="00B72469" w:rsidRPr="00BC09D0">
          <w:rPr>
            <w:rStyle w:val="Hyperlink"/>
            <w:rFonts w:ascii="Times New Roman" w:eastAsia="Times New Roman" w:hAnsi="Times New Roman" w:cs="Times New Roman"/>
          </w:rPr>
          <w:t>louds</w:t>
        </w:r>
      </w:hyperlink>
    </w:p>
    <w:p w14:paraId="2C3A0458" w14:textId="77777777" w:rsidR="00CF3FEA" w:rsidRPr="00B72469" w:rsidRDefault="00CF3FEA">
      <w:pPr>
        <w:widowControl/>
        <w:rPr>
          <w:rFonts w:ascii="Times New Roman" w:hAnsi="Times New Roman" w:cs="Times New Roman"/>
        </w:rPr>
      </w:pPr>
      <w:r w:rsidRPr="00B72469">
        <w:rPr>
          <w:rFonts w:ascii="Times New Roman" w:hAnsi="Times New Roman" w:cs="Times New Roman"/>
        </w:rPr>
        <w:br w:type="page"/>
      </w:r>
    </w:p>
    <w:p w14:paraId="0AFEC00B" w14:textId="77777777" w:rsidR="0015045D" w:rsidRPr="00B72469" w:rsidRDefault="0015045D" w:rsidP="0015045D">
      <w:pPr>
        <w:pStyle w:val="ListParagraph"/>
        <w:numPr>
          <w:ilvl w:val="0"/>
          <w:numId w:val="2"/>
        </w:numPr>
        <w:ind w:left="360"/>
        <w:rPr>
          <w:rFonts w:ascii="Times New Roman" w:hAnsi="Times New Roman" w:cs="Times New Roman"/>
          <w:b/>
          <w:sz w:val="28"/>
        </w:rPr>
      </w:pPr>
      <w:bookmarkStart w:id="0" w:name="SensorCloudArchitecture1"/>
      <w:r w:rsidRPr="00B72469">
        <w:rPr>
          <w:rFonts w:ascii="Times New Roman" w:hAnsi="Times New Roman" w:cs="Times New Roman"/>
          <w:b/>
          <w:sz w:val="28"/>
        </w:rPr>
        <w:lastRenderedPageBreak/>
        <w:t>SENSORCLOUD ARCHITECTURE</w:t>
      </w:r>
    </w:p>
    <w:p w14:paraId="0AFEC00C" w14:textId="77777777" w:rsidR="00C173AC" w:rsidRPr="00B72469" w:rsidRDefault="00C173AC" w:rsidP="00C173AC">
      <w:pPr>
        <w:pStyle w:val="ListParagraph"/>
        <w:ind w:left="360"/>
        <w:rPr>
          <w:rFonts w:ascii="Times New Roman" w:hAnsi="Times New Roman" w:cs="Times New Roman"/>
          <w:b/>
          <w:sz w:val="28"/>
        </w:rPr>
      </w:pPr>
    </w:p>
    <w:bookmarkEnd w:id="0"/>
    <w:p w14:paraId="0AFEC00D" w14:textId="37F4DD2A" w:rsidR="0015045D" w:rsidRPr="00B72469" w:rsidRDefault="00B9054E" w:rsidP="0015045D">
      <w:pPr>
        <w:pStyle w:val="ListParagraph"/>
        <w:numPr>
          <w:ilvl w:val="1"/>
          <w:numId w:val="2"/>
        </w:numPr>
        <w:rPr>
          <w:rFonts w:ascii="Times New Roman" w:hAnsi="Times New Roman" w:cs="Times New Roman"/>
          <w:b/>
          <w:sz w:val="26"/>
        </w:rPr>
      </w:pPr>
      <w:r w:rsidRPr="00B72469">
        <w:rPr>
          <w:rFonts w:ascii="Times New Roman" w:hAnsi="Times New Roman" w:cs="Times New Roman"/>
          <w:b/>
          <w:sz w:val="26"/>
        </w:rPr>
        <w:t>Sensor C</w:t>
      </w:r>
      <w:r w:rsidR="0015045D" w:rsidRPr="00B72469">
        <w:rPr>
          <w:rFonts w:ascii="Times New Roman" w:hAnsi="Times New Roman" w:cs="Times New Roman"/>
          <w:b/>
          <w:sz w:val="26"/>
        </w:rPr>
        <w:t>loud Overview</w:t>
      </w:r>
    </w:p>
    <w:p w14:paraId="0AFEC00E" w14:textId="77777777" w:rsidR="0015045D" w:rsidRPr="00B72469" w:rsidRDefault="0015045D" w:rsidP="0015045D">
      <w:pPr>
        <w:pStyle w:val="Heading1"/>
        <w:rPr>
          <w:rFonts w:ascii="Times New Roman" w:hAnsi="Times New Roman" w:cs="Times New Roman"/>
          <w:color w:val="auto"/>
          <w:sz w:val="24"/>
        </w:rPr>
      </w:pPr>
      <w:bookmarkStart w:id="1" w:name="_Toc287788173"/>
      <w:bookmarkStart w:id="2" w:name="introduction"/>
      <w:r w:rsidRPr="00B72469">
        <w:rPr>
          <w:rFonts w:ascii="Times New Roman" w:hAnsi="Times New Roman" w:cs="Times New Roman"/>
          <w:color w:val="auto"/>
          <w:sz w:val="24"/>
        </w:rPr>
        <w:t>Introduction</w:t>
      </w:r>
      <w:bookmarkEnd w:id="1"/>
      <w:bookmarkEnd w:id="2"/>
    </w:p>
    <w:p w14:paraId="0AFEC00F" w14:textId="7A4DC52F" w:rsidR="0015045D" w:rsidRPr="00B72469" w:rsidRDefault="006D0E1E" w:rsidP="0015045D">
      <w:pPr>
        <w:rPr>
          <w:rFonts w:ascii="Times New Roman" w:hAnsi="Times New Roman" w:cs="Times New Roman"/>
        </w:rPr>
      </w:pPr>
      <w:r w:rsidRPr="00B72469">
        <w:rPr>
          <w:rFonts w:ascii="Times New Roman" w:hAnsi="Times New Roman" w:cs="Times New Roman"/>
        </w:rPr>
        <w:t>Anabas</w:t>
      </w:r>
      <w:r w:rsidR="00B9054E" w:rsidRPr="00B72469">
        <w:rPr>
          <w:rFonts w:ascii="Times New Roman" w:hAnsi="Times New Roman" w:cs="Times New Roman"/>
        </w:rPr>
        <w:t xml:space="preserve">, Inc. and the </w:t>
      </w:r>
      <w:r w:rsidR="0015045D" w:rsidRPr="00B72469">
        <w:rPr>
          <w:rFonts w:ascii="Times New Roman" w:hAnsi="Times New Roman" w:cs="Times New Roman"/>
        </w:rPr>
        <w:t xml:space="preserve">Indiana University Pervasive Technology Institute </w:t>
      </w:r>
      <w:r w:rsidR="00B9054E" w:rsidRPr="00B72469">
        <w:rPr>
          <w:rFonts w:ascii="Times New Roman" w:hAnsi="Times New Roman" w:cs="Times New Roman"/>
        </w:rPr>
        <w:t xml:space="preserve">have partnered to </w:t>
      </w:r>
      <w:r w:rsidR="0015045D" w:rsidRPr="00B72469">
        <w:rPr>
          <w:rFonts w:ascii="Times New Roman" w:hAnsi="Times New Roman" w:cs="Times New Roman"/>
        </w:rPr>
        <w:t>develop a Sensor-Centric Middleware System hereafter referred to as the Sensor Cloud.</w:t>
      </w:r>
    </w:p>
    <w:p w14:paraId="0AFEC010" w14:textId="4E811BDE" w:rsidR="0015045D" w:rsidRPr="00B72469" w:rsidRDefault="0015045D" w:rsidP="0015045D">
      <w:pPr>
        <w:rPr>
          <w:rFonts w:ascii="Times New Roman" w:hAnsi="Times New Roman" w:cs="Times New Roman"/>
        </w:rPr>
      </w:pPr>
      <w:r w:rsidRPr="00B72469">
        <w:rPr>
          <w:rFonts w:ascii="Times New Roman" w:hAnsi="Times New Roman" w:cs="Times New Roman"/>
        </w:rPr>
        <w:t xml:space="preserve">The objective of the Sensor Cloud Project is to provide a general-purpose messaging system for sensor data called the </w:t>
      </w:r>
      <w:r w:rsidRPr="00B72469">
        <w:rPr>
          <w:rFonts w:ascii="Times New Roman" w:hAnsi="Times New Roman" w:cs="Times New Roman"/>
          <w:i/>
        </w:rPr>
        <w:t>Sensor Grid Server</w:t>
      </w:r>
      <w:r w:rsidRPr="00B72469">
        <w:rPr>
          <w:rFonts w:ascii="Times New Roman" w:hAnsi="Times New Roman" w:cs="Times New Roman"/>
        </w:rPr>
        <w:t xml:space="preserve">, and a robust </w:t>
      </w:r>
      <w:r w:rsidRPr="00B72469">
        <w:rPr>
          <w:rFonts w:ascii="Times New Roman" w:hAnsi="Times New Roman" w:cs="Times New Roman"/>
          <w:i/>
        </w:rPr>
        <w:t>Application API</w:t>
      </w:r>
      <w:r w:rsidRPr="00B72469">
        <w:rPr>
          <w:rFonts w:ascii="Times New Roman" w:hAnsi="Times New Roman" w:cs="Times New Roman"/>
        </w:rPr>
        <w:t xml:space="preserve"> for developing new sensors and client applications.  The key design objective of the Sensor Grid API is to create a simple integration interface for any third party application client or sensor to the Sensor Grid Server.  This objective is accomplished by implementing the </w:t>
      </w:r>
      <w:r w:rsidRPr="00B72469">
        <w:rPr>
          <w:rFonts w:ascii="Times New Roman" w:hAnsi="Times New Roman" w:cs="Times New Roman"/>
          <w:i/>
        </w:rPr>
        <w:t>publish/subscribe</w:t>
      </w:r>
      <w:r w:rsidRPr="00B72469">
        <w:rPr>
          <w:rFonts w:ascii="Times New Roman" w:hAnsi="Times New Roman" w:cs="Times New Roman"/>
        </w:rPr>
        <w:t xml:space="preserve"> design pattern which allows for loosely-coupled, reliable, scalable communication between distributed applications or systems.</w:t>
      </w:r>
    </w:p>
    <w:p w14:paraId="0AFEC011" w14:textId="77777777" w:rsidR="0015045D" w:rsidRPr="00B72469" w:rsidRDefault="0015045D" w:rsidP="0015045D">
      <w:pPr>
        <w:pStyle w:val="Heading1"/>
        <w:rPr>
          <w:rFonts w:ascii="Times New Roman" w:hAnsi="Times New Roman" w:cs="Times New Roman"/>
          <w:color w:val="auto"/>
          <w:sz w:val="24"/>
        </w:rPr>
      </w:pPr>
      <w:bookmarkStart w:id="3" w:name="_Toc287788174"/>
      <w:bookmarkStart w:id="4" w:name="pubsub"/>
      <w:r w:rsidRPr="00B72469">
        <w:rPr>
          <w:rFonts w:ascii="Times New Roman" w:hAnsi="Times New Roman" w:cs="Times New Roman"/>
          <w:color w:val="auto"/>
          <w:sz w:val="24"/>
        </w:rPr>
        <w:t>Publish/Subscribe Architecture</w:t>
      </w:r>
      <w:bookmarkEnd w:id="3"/>
      <w:bookmarkEnd w:id="4"/>
    </w:p>
    <w:p w14:paraId="0AFEC012" w14:textId="5CAE1834" w:rsidR="0015045D" w:rsidRPr="00B72469" w:rsidRDefault="0015045D" w:rsidP="0015045D">
      <w:pPr>
        <w:rPr>
          <w:rFonts w:ascii="Times New Roman" w:hAnsi="Times New Roman" w:cs="Times New Roman"/>
        </w:rPr>
      </w:pPr>
      <w:r w:rsidRPr="00B72469">
        <w:rPr>
          <w:rFonts w:ascii="Times New Roman" w:hAnsi="Times New Roman" w:cs="Times New Roman"/>
        </w:rPr>
        <w:t>The publish/subscribe (pub/sub) design pattern describes a loosely-coupled architecture based message-oriented communication between distributed applications.  In such an arrangement applications may fire-and-forget messages to a broker that manages the details of message delivery.  This is an especially powerful benefit in heterogeneous environments, allowing clients to be written using different languages and even possibly different wire protocols.  The pub/sub provider acts as the middle-man, allowing heterogeneous integration and interaction in an asynchronous (non-blocking) manner.</w:t>
      </w:r>
    </w:p>
    <w:p w14:paraId="0AFEC013"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 xml:space="preserve">The pub/sub architecture uses destinations known as </w:t>
      </w:r>
      <w:r w:rsidRPr="00B72469">
        <w:rPr>
          <w:rFonts w:ascii="Times New Roman" w:hAnsi="Times New Roman" w:cs="Times New Roman"/>
          <w:i/>
        </w:rPr>
        <w:t>topics</w:t>
      </w:r>
      <w:r w:rsidRPr="00B72469">
        <w:rPr>
          <w:rFonts w:ascii="Times New Roman" w:hAnsi="Times New Roman" w:cs="Times New Roman"/>
        </w:rPr>
        <w:t xml:space="preserve">.  Publishers address messages to a topic and subscribers register to receive messages from the topic.  </w:t>
      </w:r>
      <w:r w:rsidRPr="00B72469">
        <w:rPr>
          <w:rStyle w:val="apple-style-span"/>
          <w:rFonts w:ascii="Times New Roman" w:hAnsi="Times New Roman" w:cs="Times New Roman"/>
        </w:rPr>
        <w:t xml:space="preserve">Publishers and subscribers are generally anonymous and may dynamically publish or subscribe to the content hierarchy. The system takes care of distributing the messages arriving from a topic's multiple publishers to its multiple subscribers. Topics retain messages only as long as it takes to distribute them to current subscribers.  </w:t>
      </w:r>
      <w:r w:rsidRPr="00B72469">
        <w:rPr>
          <w:rStyle w:val="apple-converted-space"/>
          <w:rFonts w:ascii="Times New Roman" w:hAnsi="Times New Roman" w:cs="Times New Roman"/>
        </w:rPr>
        <w:t> </w:t>
      </w:r>
      <w:r w:rsidRPr="00B72469">
        <w:rPr>
          <w:rFonts w:ascii="Times New Roman" w:hAnsi="Times New Roman" w:cs="Times New Roman"/>
        </w:rPr>
        <w:t>Figure 1 illustrates pub/sub messaging.</w:t>
      </w:r>
    </w:p>
    <w:p w14:paraId="0AFEC014"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Message publication is inherently asynchronous in that no fundamental timing dependency exists between the production and the consumption of a message.  Messages can be consumed in either of two ways:</w:t>
      </w:r>
    </w:p>
    <w:p w14:paraId="0AFEC015" w14:textId="77777777" w:rsidR="0015045D" w:rsidRPr="00B72469" w:rsidRDefault="0015045D" w:rsidP="0015045D">
      <w:pPr>
        <w:pStyle w:val="ListParagraph"/>
        <w:widowControl/>
        <w:numPr>
          <w:ilvl w:val="0"/>
          <w:numId w:val="3"/>
        </w:numPr>
        <w:rPr>
          <w:rFonts w:ascii="Times New Roman" w:hAnsi="Times New Roman" w:cs="Times New Roman"/>
        </w:rPr>
      </w:pPr>
      <w:bookmarkStart w:id="5" w:name="1024191"/>
      <w:bookmarkEnd w:id="5"/>
      <w:r w:rsidRPr="00B72469">
        <w:rPr>
          <w:rFonts w:ascii="Times New Roman" w:hAnsi="Times New Roman" w:cs="Times New Roman"/>
          <w:b/>
          <w:bCs/>
        </w:rPr>
        <w:t>Synchronously.</w:t>
      </w:r>
      <w:r w:rsidRPr="00B72469">
        <w:rPr>
          <w:rFonts w:ascii="Times New Roman" w:hAnsi="Times New Roman" w:cs="Times New Roman"/>
        </w:rPr>
        <w:t> A subscriber or a receiver explicitly fetches the message from the destination by calling the receive method. The receive method can block until a message arrives or can time out if a message does not arrive within a specified time limit.</w:t>
      </w:r>
    </w:p>
    <w:p w14:paraId="0AFEC016" w14:textId="77777777" w:rsidR="0015045D" w:rsidRPr="00B72469" w:rsidRDefault="0015045D" w:rsidP="0015045D">
      <w:pPr>
        <w:widowControl/>
        <w:numPr>
          <w:ilvl w:val="0"/>
          <w:numId w:val="3"/>
        </w:numPr>
        <w:spacing w:before="100" w:beforeAutospacing="1" w:after="0" w:line="240" w:lineRule="auto"/>
        <w:rPr>
          <w:rFonts w:ascii="Times New Roman" w:hAnsi="Times New Roman" w:cs="Times New Roman"/>
        </w:rPr>
      </w:pPr>
      <w:bookmarkStart w:id="6" w:name="1024196"/>
      <w:bookmarkEnd w:id="6"/>
      <w:r w:rsidRPr="00B72469">
        <w:rPr>
          <w:rFonts w:ascii="Times New Roman" w:eastAsia="Times New Roman" w:hAnsi="Times New Roman" w:cs="Times New Roman"/>
          <w:b/>
          <w:bCs/>
        </w:rPr>
        <w:t>Asynchronously.</w:t>
      </w:r>
      <w:r w:rsidRPr="00B72469">
        <w:rPr>
          <w:rFonts w:ascii="Times New Roman" w:eastAsia="Times New Roman" w:hAnsi="Times New Roman" w:cs="Times New Roman"/>
        </w:rPr>
        <w:t> A client can register a </w:t>
      </w:r>
      <w:r w:rsidRPr="00B72469">
        <w:rPr>
          <w:rFonts w:ascii="Times New Roman" w:eastAsia="Times New Roman" w:hAnsi="Times New Roman" w:cs="Times New Roman"/>
          <w:i/>
          <w:iCs/>
        </w:rPr>
        <w:t>message listener</w:t>
      </w:r>
      <w:r w:rsidRPr="00B72469">
        <w:rPr>
          <w:rFonts w:ascii="Times New Roman" w:eastAsia="Times New Roman" w:hAnsi="Times New Roman" w:cs="Times New Roman"/>
        </w:rPr>
        <w:t> with a consumer. A message listener is similar to an event listener.</w:t>
      </w:r>
    </w:p>
    <w:tbl>
      <w:tblPr>
        <w:tblStyle w:val="TableGrid"/>
        <w:tblW w:w="0" w:type="auto"/>
        <w:jc w:val="center"/>
        <w:tblInd w:w="720" w:type="dxa"/>
        <w:tblLook w:val="04A0" w:firstRow="1" w:lastRow="0" w:firstColumn="1" w:lastColumn="0" w:noHBand="0" w:noVBand="1"/>
      </w:tblPr>
      <w:tblGrid>
        <w:gridCol w:w="8356"/>
      </w:tblGrid>
      <w:tr w:rsidR="00B96011" w:rsidRPr="00B72469" w14:paraId="47EDAD00" w14:textId="77777777" w:rsidTr="00B96011">
        <w:trPr>
          <w:jc w:val="center"/>
        </w:trPr>
        <w:tc>
          <w:tcPr>
            <w:tcW w:w="9076" w:type="dxa"/>
          </w:tcPr>
          <w:p w14:paraId="521698B8" w14:textId="28C09E7B" w:rsidR="00B96011" w:rsidRPr="00B72469" w:rsidRDefault="00B96011" w:rsidP="0015045D">
            <w:pPr>
              <w:spacing w:before="100" w:beforeAutospacing="1"/>
              <w:jc w:val="center"/>
              <w:rPr>
                <w:rFonts w:ascii="Times New Roman" w:hAnsi="Times New Roman" w:cs="Times New Roman"/>
              </w:rPr>
            </w:pPr>
            <w:r w:rsidRPr="00B72469">
              <w:rPr>
                <w:rFonts w:ascii="Times New Roman" w:hAnsi="Times New Roman" w:cs="Times New Roman"/>
                <w:noProof/>
              </w:rPr>
              <w:lastRenderedPageBreak/>
              <w:drawing>
                <wp:inline distT="0" distB="0" distL="0" distR="0" wp14:anchorId="008CAB3B" wp14:editId="2F91A20B">
                  <wp:extent cx="4751857" cy="2790701"/>
                  <wp:effectExtent l="0" t="0" r="0" b="0"/>
                  <wp:docPr id="4" name="Picture 3" descr="pubs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sub.png"/>
                          <pic:cNvPicPr/>
                        </pic:nvPicPr>
                        <pic:blipFill>
                          <a:blip r:embed="rId9" cstate="print"/>
                          <a:stretch>
                            <a:fillRect/>
                          </a:stretch>
                        </pic:blipFill>
                        <pic:spPr>
                          <a:xfrm>
                            <a:off x="0" y="0"/>
                            <a:ext cx="4751857" cy="2790701"/>
                          </a:xfrm>
                          <a:prstGeom prst="rect">
                            <a:avLst/>
                          </a:prstGeom>
                        </pic:spPr>
                      </pic:pic>
                    </a:graphicData>
                  </a:graphic>
                </wp:inline>
              </w:drawing>
            </w:r>
          </w:p>
        </w:tc>
      </w:tr>
    </w:tbl>
    <w:p w14:paraId="0AFEC018" w14:textId="77777777" w:rsidR="0015045D" w:rsidRPr="00B72469" w:rsidRDefault="0015045D" w:rsidP="0015045D">
      <w:pPr>
        <w:jc w:val="center"/>
        <w:rPr>
          <w:rFonts w:ascii="Times New Roman" w:hAnsi="Times New Roman" w:cs="Times New Roman"/>
          <w:i/>
        </w:rPr>
      </w:pPr>
      <w:r w:rsidRPr="00B72469">
        <w:rPr>
          <w:rFonts w:ascii="Times New Roman" w:hAnsi="Times New Roman" w:cs="Times New Roman"/>
          <w:i/>
        </w:rPr>
        <w:t>Figure 1 Elements of a Publisher/Subscribe System</w:t>
      </w:r>
    </w:p>
    <w:p w14:paraId="0AFEC019" w14:textId="77777777" w:rsidR="0015045D" w:rsidRPr="00B72469" w:rsidRDefault="0015045D" w:rsidP="0015045D">
      <w:pPr>
        <w:rPr>
          <w:rFonts w:ascii="Times New Roman" w:hAnsi="Times New Roman" w:cs="Times New Roman"/>
        </w:rPr>
      </w:pPr>
    </w:p>
    <w:p w14:paraId="0AFEC01A" w14:textId="6CD78FCD" w:rsidR="0015045D" w:rsidRPr="00B72469" w:rsidRDefault="0015045D" w:rsidP="0015045D">
      <w:pPr>
        <w:rPr>
          <w:rFonts w:ascii="Times New Roman" w:hAnsi="Times New Roman" w:cs="Times New Roman"/>
        </w:rPr>
      </w:pPr>
      <w:r w:rsidRPr="00B72469">
        <w:rPr>
          <w:rFonts w:ascii="Times New Roman" w:hAnsi="Times New Roman" w:cs="Times New Roman"/>
        </w:rPr>
        <w:t>A publish/subscribe system can be conveniently implemented using a Java Messaging Service (JMS) compliant Message-Oriented Middleware (MOM) such as NaradaBrokering, ActiveMQ, SonicMQ etc. to handle message mediation and delivery.</w:t>
      </w:r>
    </w:p>
    <w:p w14:paraId="0AFEC01B" w14:textId="77777777" w:rsidR="0015045D" w:rsidRPr="00B72469" w:rsidRDefault="0015045D" w:rsidP="0015045D">
      <w:pPr>
        <w:pStyle w:val="Heading1"/>
        <w:rPr>
          <w:rFonts w:ascii="Times New Roman" w:hAnsi="Times New Roman" w:cs="Times New Roman"/>
          <w:color w:val="auto"/>
          <w:sz w:val="24"/>
        </w:rPr>
      </w:pPr>
      <w:bookmarkStart w:id="7" w:name="_Toc287788175"/>
      <w:r w:rsidRPr="00B72469">
        <w:rPr>
          <w:rFonts w:ascii="Times New Roman" w:hAnsi="Times New Roman" w:cs="Times New Roman"/>
          <w:color w:val="auto"/>
          <w:sz w:val="24"/>
        </w:rPr>
        <w:t>Sensor Cloud Overview</w:t>
      </w:r>
      <w:bookmarkEnd w:id="7"/>
      <w:r w:rsidRPr="00B72469">
        <w:rPr>
          <w:rFonts w:ascii="Times New Roman" w:hAnsi="Times New Roman" w:cs="Times New Roman"/>
          <w:color w:val="auto"/>
          <w:sz w:val="24"/>
        </w:rPr>
        <w:t xml:space="preserve"> </w:t>
      </w:r>
    </w:p>
    <w:p w14:paraId="0AFEC01C"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 xml:space="preserve">The Sensor Cloud implements the </w:t>
      </w:r>
      <w:r w:rsidRPr="00B72469">
        <w:rPr>
          <w:rFonts w:ascii="Times New Roman" w:hAnsi="Times New Roman" w:cs="Times New Roman"/>
          <w:i/>
        </w:rPr>
        <w:t>publish/subscribe</w:t>
      </w:r>
      <w:r w:rsidRPr="00B72469">
        <w:rPr>
          <w:rFonts w:ascii="Times New Roman" w:hAnsi="Times New Roman" w:cs="Times New Roman"/>
        </w:rPr>
        <w:t xml:space="preserve"> design pattern to orchestrate communication between sensors and client applications which form an inherently distributed system.  </w:t>
      </w:r>
    </w:p>
    <w:p w14:paraId="0AFEC01D" w14:textId="77777777" w:rsidR="0015045D" w:rsidRPr="00B72469" w:rsidRDefault="0015045D" w:rsidP="0015045D">
      <w:pPr>
        <w:pStyle w:val="ListParagraph"/>
        <w:widowControl/>
        <w:numPr>
          <w:ilvl w:val="0"/>
          <w:numId w:val="4"/>
        </w:numPr>
        <w:rPr>
          <w:rFonts w:ascii="Times New Roman" w:hAnsi="Times New Roman" w:cs="Times New Roman"/>
        </w:rPr>
      </w:pPr>
      <w:r w:rsidRPr="00B72469">
        <w:rPr>
          <w:rFonts w:ascii="Times New Roman" w:hAnsi="Times New Roman" w:cs="Times New Roman"/>
        </w:rPr>
        <w:t xml:space="preserve">Sensor Cloud Server creates </w:t>
      </w:r>
      <w:r w:rsidRPr="00B72469">
        <w:rPr>
          <w:rFonts w:ascii="Times New Roman" w:hAnsi="Times New Roman" w:cs="Times New Roman"/>
          <w:i/>
        </w:rPr>
        <w:t>Publisher-Subscribe Channels</w:t>
      </w:r>
      <w:r w:rsidRPr="00B72469">
        <w:rPr>
          <w:rFonts w:ascii="Times New Roman" w:hAnsi="Times New Roman" w:cs="Times New Roman"/>
        </w:rPr>
        <w:t xml:space="preserve"> (Represented as a JMS Topic)</w:t>
      </w:r>
    </w:p>
    <w:p w14:paraId="0AFEC01E" w14:textId="77777777" w:rsidR="0015045D" w:rsidRPr="00B72469" w:rsidRDefault="0015045D" w:rsidP="0015045D">
      <w:pPr>
        <w:pStyle w:val="ListParagraph"/>
        <w:widowControl/>
        <w:numPr>
          <w:ilvl w:val="0"/>
          <w:numId w:val="4"/>
        </w:numPr>
        <w:rPr>
          <w:rFonts w:ascii="Times New Roman" w:hAnsi="Times New Roman" w:cs="Times New Roman"/>
        </w:rPr>
      </w:pPr>
      <w:r w:rsidRPr="00B72469">
        <w:rPr>
          <w:rFonts w:ascii="Times New Roman" w:hAnsi="Times New Roman" w:cs="Times New Roman"/>
        </w:rPr>
        <w:t xml:space="preserve">Sensors acting as publishers create </w:t>
      </w:r>
      <w:r w:rsidRPr="00B72469">
        <w:rPr>
          <w:rFonts w:ascii="Times New Roman" w:hAnsi="Times New Roman" w:cs="Times New Roman"/>
          <w:i/>
        </w:rPr>
        <w:t>TopicPublishers</w:t>
      </w:r>
      <w:r w:rsidRPr="00B72469">
        <w:rPr>
          <w:rFonts w:ascii="Times New Roman" w:hAnsi="Times New Roman" w:cs="Times New Roman"/>
        </w:rPr>
        <w:t xml:space="preserve"> to send messages to  a Topic</w:t>
      </w:r>
    </w:p>
    <w:p w14:paraId="0AFEC01F" w14:textId="77777777" w:rsidR="0015045D" w:rsidRPr="00B72469" w:rsidRDefault="0015045D" w:rsidP="0015045D">
      <w:pPr>
        <w:pStyle w:val="ListParagraph"/>
        <w:widowControl/>
        <w:numPr>
          <w:ilvl w:val="0"/>
          <w:numId w:val="4"/>
        </w:numPr>
        <w:rPr>
          <w:rFonts w:ascii="Times New Roman" w:hAnsi="Times New Roman" w:cs="Times New Roman"/>
        </w:rPr>
      </w:pPr>
      <w:r w:rsidRPr="00B72469">
        <w:rPr>
          <w:rFonts w:ascii="Times New Roman" w:hAnsi="Times New Roman" w:cs="Times New Roman"/>
        </w:rPr>
        <w:t xml:space="preserve">Client applications acting as subscribers create </w:t>
      </w:r>
      <w:r w:rsidRPr="00B72469">
        <w:rPr>
          <w:rFonts w:ascii="Times New Roman" w:hAnsi="Times New Roman" w:cs="Times New Roman"/>
          <w:i/>
        </w:rPr>
        <w:t>TopicSubscribers</w:t>
      </w:r>
      <w:r w:rsidRPr="00B72469">
        <w:rPr>
          <w:rFonts w:ascii="Times New Roman" w:hAnsi="Times New Roman" w:cs="Times New Roman"/>
        </w:rPr>
        <w:t xml:space="preserve"> to receive messages on a topic</w:t>
      </w:r>
    </w:p>
    <w:p w14:paraId="0AFEC020" w14:textId="77777777" w:rsidR="0015045D" w:rsidRPr="00B72469" w:rsidRDefault="0015045D" w:rsidP="0015045D">
      <w:pPr>
        <w:pStyle w:val="ListParagraph"/>
        <w:widowControl/>
        <w:numPr>
          <w:ilvl w:val="0"/>
          <w:numId w:val="4"/>
        </w:numPr>
        <w:rPr>
          <w:rFonts w:ascii="Times New Roman" w:hAnsi="Times New Roman" w:cs="Times New Roman"/>
        </w:rPr>
      </w:pPr>
      <w:r w:rsidRPr="00B72469">
        <w:rPr>
          <w:rFonts w:ascii="Times New Roman" w:hAnsi="Times New Roman" w:cs="Times New Roman"/>
        </w:rPr>
        <w:t>Apache ActiveMQ is used as the default underlying MOM and any other JMS style broker can be used as well.</w:t>
      </w:r>
    </w:p>
    <w:p w14:paraId="0AFEC021"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 xml:space="preserve">Figure 2 shows a high-level overview of a typical deployment scenario for the Sensor Grid.  Sensors are deployed by the Grid Builder into logical domains; the data streams from these sensors are </w:t>
      </w:r>
      <w:r w:rsidRPr="00B72469">
        <w:rPr>
          <w:rFonts w:ascii="Times New Roman" w:hAnsi="Times New Roman" w:cs="Times New Roman"/>
          <w:i/>
        </w:rPr>
        <w:t>published</w:t>
      </w:r>
      <w:r w:rsidRPr="00B72469">
        <w:rPr>
          <w:rFonts w:ascii="Times New Roman" w:hAnsi="Times New Roman" w:cs="Times New Roman"/>
        </w:rPr>
        <w:t xml:space="preserve"> as topics in the sensor grid to which client applications may </w:t>
      </w:r>
      <w:r w:rsidRPr="00B72469">
        <w:rPr>
          <w:rFonts w:ascii="Times New Roman" w:hAnsi="Times New Roman" w:cs="Times New Roman"/>
          <w:i/>
        </w:rPr>
        <w:t>subscribe</w:t>
      </w:r>
      <w:r w:rsidRPr="00B72469">
        <w:rPr>
          <w:rFonts w:ascii="Times New Roman" w:hAnsi="Times New Roman" w:cs="Times New Roman"/>
        </w:rPr>
        <w:t>.</w:t>
      </w:r>
    </w:p>
    <w:tbl>
      <w:tblPr>
        <w:tblStyle w:val="TableGrid"/>
        <w:tblW w:w="0" w:type="auto"/>
        <w:jc w:val="center"/>
        <w:tblLook w:val="04A0" w:firstRow="1" w:lastRow="0" w:firstColumn="1" w:lastColumn="0" w:noHBand="0" w:noVBand="1"/>
      </w:tblPr>
      <w:tblGrid>
        <w:gridCol w:w="9076"/>
      </w:tblGrid>
      <w:tr w:rsidR="00F654FC" w:rsidRPr="00B72469" w14:paraId="0DF0EF21" w14:textId="77777777" w:rsidTr="00F654FC">
        <w:trPr>
          <w:jc w:val="center"/>
        </w:trPr>
        <w:tc>
          <w:tcPr>
            <w:tcW w:w="9076" w:type="dxa"/>
          </w:tcPr>
          <w:p w14:paraId="22F4370F" w14:textId="47F13DF6" w:rsidR="00F654FC" w:rsidRPr="00B72469" w:rsidRDefault="00F654FC" w:rsidP="00F654FC">
            <w:pPr>
              <w:jc w:val="center"/>
              <w:rPr>
                <w:rFonts w:ascii="Times New Roman" w:hAnsi="Times New Roman" w:cs="Times New Roman"/>
              </w:rPr>
            </w:pPr>
            <w:r w:rsidRPr="00B72469">
              <w:rPr>
                <w:rFonts w:ascii="Times New Roman" w:hAnsi="Times New Roman" w:cs="Times New Roman"/>
                <w:noProof/>
              </w:rPr>
              <w:lastRenderedPageBreak/>
              <w:drawing>
                <wp:inline distT="0" distB="0" distL="0" distR="0" wp14:anchorId="0CE2DDD0" wp14:editId="7B3B7AFC">
                  <wp:extent cx="5626100" cy="3200400"/>
                  <wp:effectExtent l="0" t="0" r="0" b="0"/>
                  <wp:docPr id="14465" name="Picture 14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png"/>
                          <pic:cNvPicPr/>
                        </pic:nvPicPr>
                        <pic:blipFill>
                          <a:blip r:embed="rId10">
                            <a:extLst>
                              <a:ext uri="{28A0092B-C50C-407E-A947-70E740481C1C}">
                                <a14:useLocalDpi xmlns:a14="http://schemas.microsoft.com/office/drawing/2010/main" val="0"/>
                              </a:ext>
                            </a:extLst>
                          </a:blip>
                          <a:stretch>
                            <a:fillRect/>
                          </a:stretch>
                        </pic:blipFill>
                        <pic:spPr>
                          <a:xfrm>
                            <a:off x="0" y="0"/>
                            <a:ext cx="5626100" cy="3200400"/>
                          </a:xfrm>
                          <a:prstGeom prst="rect">
                            <a:avLst/>
                          </a:prstGeom>
                        </pic:spPr>
                      </pic:pic>
                    </a:graphicData>
                  </a:graphic>
                </wp:inline>
              </w:drawing>
            </w:r>
          </w:p>
        </w:tc>
      </w:tr>
    </w:tbl>
    <w:p w14:paraId="0AFEC024" w14:textId="77777777" w:rsidR="0015045D" w:rsidRPr="00B72469" w:rsidRDefault="0015045D" w:rsidP="0015045D">
      <w:pPr>
        <w:jc w:val="center"/>
        <w:rPr>
          <w:rFonts w:ascii="Times New Roman" w:hAnsi="Times New Roman" w:cs="Times New Roman"/>
          <w:i/>
        </w:rPr>
      </w:pPr>
      <w:r w:rsidRPr="00B72469">
        <w:rPr>
          <w:rFonts w:ascii="Times New Roman" w:hAnsi="Times New Roman" w:cs="Times New Roman"/>
          <w:i/>
        </w:rPr>
        <w:t>Figure 2 Schematic of the Sensor Cloud</w:t>
      </w:r>
    </w:p>
    <w:p w14:paraId="0AFEC025" w14:textId="77777777" w:rsidR="0015045D" w:rsidRPr="00B72469" w:rsidRDefault="0015045D" w:rsidP="0015045D">
      <w:pPr>
        <w:rPr>
          <w:rFonts w:ascii="Times New Roman" w:hAnsi="Times New Roman" w:cs="Times New Roman"/>
        </w:rPr>
      </w:pPr>
    </w:p>
    <w:p w14:paraId="0AFEC026"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Examples of physical devices already implemented include:</w:t>
      </w:r>
    </w:p>
    <w:p w14:paraId="0AFEC027" w14:textId="38519922" w:rsidR="0015045D" w:rsidRPr="00B72469" w:rsidRDefault="00F654FC" w:rsidP="0015045D">
      <w:pPr>
        <w:pStyle w:val="ListParagraph"/>
        <w:widowControl/>
        <w:numPr>
          <w:ilvl w:val="0"/>
          <w:numId w:val="5"/>
        </w:numPr>
        <w:rPr>
          <w:rFonts w:ascii="Times New Roman" w:hAnsi="Times New Roman" w:cs="Times New Roman"/>
        </w:rPr>
      </w:pPr>
      <w:r w:rsidRPr="00B72469">
        <w:rPr>
          <w:rFonts w:ascii="Times New Roman" w:hAnsi="Times New Roman" w:cs="Times New Roman"/>
        </w:rPr>
        <w:t>Web/IP</w:t>
      </w:r>
      <w:r w:rsidR="0015045D" w:rsidRPr="00B72469">
        <w:rPr>
          <w:rFonts w:ascii="Times New Roman" w:hAnsi="Times New Roman" w:cs="Times New Roman"/>
        </w:rPr>
        <w:t xml:space="preserve"> Cameras</w:t>
      </w:r>
    </w:p>
    <w:p w14:paraId="0AFEC028" w14:textId="77777777" w:rsidR="0015045D" w:rsidRPr="00B72469" w:rsidRDefault="0015045D" w:rsidP="0015045D">
      <w:pPr>
        <w:pStyle w:val="ListParagraph"/>
        <w:widowControl/>
        <w:numPr>
          <w:ilvl w:val="0"/>
          <w:numId w:val="5"/>
        </w:numPr>
        <w:rPr>
          <w:rFonts w:ascii="Times New Roman" w:hAnsi="Times New Roman" w:cs="Times New Roman"/>
        </w:rPr>
      </w:pPr>
      <w:r w:rsidRPr="00B72469">
        <w:rPr>
          <w:rFonts w:ascii="Times New Roman" w:hAnsi="Times New Roman" w:cs="Times New Roman"/>
        </w:rPr>
        <w:t>Wii Remotes</w:t>
      </w:r>
    </w:p>
    <w:p w14:paraId="0AFEC029" w14:textId="77777777" w:rsidR="0015045D" w:rsidRPr="00B72469" w:rsidRDefault="0015045D" w:rsidP="0015045D">
      <w:pPr>
        <w:pStyle w:val="ListParagraph"/>
        <w:widowControl/>
        <w:numPr>
          <w:ilvl w:val="0"/>
          <w:numId w:val="5"/>
        </w:numPr>
        <w:rPr>
          <w:rFonts w:ascii="Times New Roman" w:hAnsi="Times New Roman" w:cs="Times New Roman"/>
        </w:rPr>
      </w:pPr>
      <w:r w:rsidRPr="00B72469">
        <w:rPr>
          <w:rFonts w:ascii="Times New Roman" w:hAnsi="Times New Roman" w:cs="Times New Roman"/>
        </w:rPr>
        <w:t>Lego MindStorm NXT Robots</w:t>
      </w:r>
    </w:p>
    <w:p w14:paraId="0AFEC02A" w14:textId="77777777" w:rsidR="0015045D" w:rsidRPr="00B72469" w:rsidRDefault="0015045D" w:rsidP="0015045D">
      <w:pPr>
        <w:pStyle w:val="ListParagraph"/>
        <w:widowControl/>
        <w:numPr>
          <w:ilvl w:val="0"/>
          <w:numId w:val="5"/>
        </w:numPr>
        <w:rPr>
          <w:rFonts w:ascii="Times New Roman" w:hAnsi="Times New Roman" w:cs="Times New Roman"/>
        </w:rPr>
      </w:pPr>
      <w:r w:rsidRPr="00B72469">
        <w:rPr>
          <w:rFonts w:ascii="Times New Roman" w:hAnsi="Times New Roman" w:cs="Times New Roman"/>
        </w:rPr>
        <w:t>Bluetooth GPS Devices</w:t>
      </w:r>
    </w:p>
    <w:p w14:paraId="0AFEC02B" w14:textId="77777777" w:rsidR="0015045D" w:rsidRPr="00B72469" w:rsidRDefault="0015045D" w:rsidP="0015045D">
      <w:pPr>
        <w:pStyle w:val="ListParagraph"/>
        <w:widowControl/>
        <w:numPr>
          <w:ilvl w:val="0"/>
          <w:numId w:val="5"/>
        </w:numPr>
        <w:rPr>
          <w:rFonts w:ascii="Times New Roman" w:hAnsi="Times New Roman" w:cs="Times New Roman"/>
        </w:rPr>
      </w:pPr>
      <w:r w:rsidRPr="00B72469">
        <w:rPr>
          <w:rFonts w:ascii="Times New Roman" w:hAnsi="Times New Roman" w:cs="Times New Roman"/>
        </w:rPr>
        <w:t>RFID Readers</w:t>
      </w:r>
    </w:p>
    <w:p w14:paraId="0AFEC02C" w14:textId="77777777" w:rsidR="0015045D" w:rsidRPr="00B72469" w:rsidRDefault="0015045D" w:rsidP="0015045D">
      <w:pPr>
        <w:pStyle w:val="ListParagraph"/>
        <w:ind w:left="0"/>
        <w:rPr>
          <w:rFonts w:ascii="Times New Roman" w:hAnsi="Times New Roman" w:cs="Times New Roman"/>
        </w:rPr>
      </w:pPr>
    </w:p>
    <w:p w14:paraId="0AFEC02D" w14:textId="77777777" w:rsidR="0015045D" w:rsidRPr="00B72469" w:rsidRDefault="0015045D" w:rsidP="0015045D">
      <w:pPr>
        <w:pStyle w:val="ListParagraph"/>
        <w:ind w:left="0"/>
        <w:rPr>
          <w:rFonts w:ascii="Times New Roman" w:hAnsi="Times New Roman" w:cs="Times New Roman"/>
        </w:rPr>
      </w:pPr>
      <w:r w:rsidRPr="00B72469">
        <w:rPr>
          <w:rFonts w:ascii="Times New Roman" w:hAnsi="Times New Roman" w:cs="Times New Roman"/>
        </w:rPr>
        <w:t xml:space="preserve">However Sensors can be made from chat clients, Power Point presentations, web pages virtually anything which produces data in a time-dependent stream can be implemented as a Sensor Grid sensor. </w:t>
      </w:r>
    </w:p>
    <w:p w14:paraId="0AFEC02E" w14:textId="60F878E0" w:rsidR="0015045D" w:rsidRPr="00B72469" w:rsidRDefault="0011102B" w:rsidP="0015045D">
      <w:pPr>
        <w:pStyle w:val="Heading1"/>
        <w:rPr>
          <w:rFonts w:ascii="Times New Roman" w:hAnsi="Times New Roman" w:cs="Times New Roman"/>
          <w:color w:val="auto"/>
          <w:sz w:val="24"/>
        </w:rPr>
      </w:pPr>
      <w:bookmarkStart w:id="8" w:name="_Toc287788176"/>
      <w:r>
        <w:rPr>
          <w:rFonts w:ascii="Times New Roman" w:hAnsi="Times New Roman" w:cs="Times New Roman"/>
          <w:color w:val="auto"/>
          <w:sz w:val="24"/>
        </w:rPr>
        <w:t xml:space="preserve">High-Level </w:t>
      </w:r>
      <w:r w:rsidR="0015045D" w:rsidRPr="00B72469">
        <w:rPr>
          <w:rFonts w:ascii="Times New Roman" w:hAnsi="Times New Roman" w:cs="Times New Roman"/>
          <w:color w:val="auto"/>
          <w:sz w:val="24"/>
        </w:rPr>
        <w:t>Sensor Cloud Architecture</w:t>
      </w:r>
      <w:bookmarkEnd w:id="8"/>
      <w:r>
        <w:rPr>
          <w:rFonts w:ascii="Times New Roman" w:hAnsi="Times New Roman" w:cs="Times New Roman"/>
          <w:color w:val="auto"/>
          <w:sz w:val="24"/>
        </w:rPr>
        <w:t xml:space="preserve"> </w:t>
      </w:r>
      <w:r w:rsidR="0015045D" w:rsidRPr="00B72469">
        <w:rPr>
          <w:rFonts w:ascii="Times New Roman" w:hAnsi="Times New Roman" w:cs="Times New Roman"/>
          <w:color w:val="auto"/>
          <w:sz w:val="24"/>
        </w:rPr>
        <w:t xml:space="preserve"> </w:t>
      </w:r>
    </w:p>
    <w:p w14:paraId="0AFEC02F"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The main objective of the Sensor Cloud Project is to design and develop an enabling framework to support easy development, deployment, management, real-time visualization and presentation of collaborative sensor-centric applications. The Sensor Grid framework is based on an event-driven model that utilizes a pub/sub communication paradigm over a distributed message-based transport network.</w:t>
      </w:r>
    </w:p>
    <w:p w14:paraId="0AFEC030" w14:textId="428AAAEA" w:rsidR="0015045D" w:rsidRPr="00B72469" w:rsidRDefault="0015045D" w:rsidP="0015045D">
      <w:pPr>
        <w:rPr>
          <w:rFonts w:ascii="Times New Roman" w:hAnsi="Times New Roman" w:cs="Times New Roman"/>
        </w:rPr>
      </w:pPr>
      <w:r w:rsidRPr="00B72469">
        <w:rPr>
          <w:rFonts w:ascii="Times New Roman" w:hAnsi="Times New Roman" w:cs="Times New Roman"/>
        </w:rPr>
        <w:t>The Sensor Grid is carefully designed to provide a seamless, user-friendly, scalable and fault-tolerant environment for the development of different applications which utilize information provided by the sensors.  Application developers can obtain properties, characteristics and data from the sensor pool through the Sensor Grid API, while the technical difficulties of deploying sensors are abstracted away. At the same time, sensor developers can add new types of sensors and expose their services to application developers through Sensor Grid’s Sensor Service Abstraction Laye</w:t>
      </w:r>
      <w:r w:rsidR="00245FEF" w:rsidRPr="00B72469">
        <w:rPr>
          <w:rFonts w:ascii="Times New Roman" w:hAnsi="Times New Roman" w:cs="Times New Roman"/>
        </w:rPr>
        <w:t xml:space="preserve">r </w:t>
      </w:r>
      <w:r w:rsidR="00245FEF" w:rsidRPr="00B72469">
        <w:rPr>
          <w:rFonts w:ascii="Times New Roman" w:hAnsi="Times New Roman" w:cs="Times New Roman"/>
        </w:rPr>
        <w:lastRenderedPageBreak/>
        <w:t>(SSAL).  Narada Broker</w:t>
      </w:r>
      <w:r w:rsidRPr="00B72469">
        <w:rPr>
          <w:rFonts w:ascii="Times New Roman" w:hAnsi="Times New Roman" w:cs="Times New Roman"/>
        </w:rPr>
        <w:t xml:space="preserve"> (NB) is the transport-level messaging layer for the Sensor Grid.  The overall architecture of the Sensor Grid is shown in Figure 3.  </w:t>
      </w:r>
    </w:p>
    <w:tbl>
      <w:tblPr>
        <w:tblStyle w:val="TableGrid"/>
        <w:tblW w:w="0" w:type="auto"/>
        <w:jc w:val="center"/>
        <w:tblLook w:val="04A0" w:firstRow="1" w:lastRow="0" w:firstColumn="1" w:lastColumn="0" w:noHBand="0" w:noVBand="1"/>
      </w:tblPr>
      <w:tblGrid>
        <w:gridCol w:w="9076"/>
      </w:tblGrid>
      <w:tr w:rsidR="00245FEF" w:rsidRPr="00B72469" w14:paraId="4E3387C0" w14:textId="77777777" w:rsidTr="00245FEF">
        <w:trPr>
          <w:jc w:val="center"/>
        </w:trPr>
        <w:tc>
          <w:tcPr>
            <w:tcW w:w="9076" w:type="dxa"/>
          </w:tcPr>
          <w:p w14:paraId="14139478" w14:textId="2333C112" w:rsidR="00245FEF" w:rsidRPr="00B72469" w:rsidRDefault="00245FEF" w:rsidP="0015045D">
            <w:pPr>
              <w:jc w:val="center"/>
              <w:rPr>
                <w:rFonts w:ascii="Times New Roman" w:hAnsi="Times New Roman" w:cs="Times New Roman"/>
                <w:b/>
              </w:rPr>
            </w:pPr>
            <w:r w:rsidRPr="00B72469">
              <w:rPr>
                <w:rFonts w:ascii="Times New Roman" w:hAnsi="Times New Roman" w:cs="Times New Roman"/>
                <w:b/>
                <w:noProof/>
              </w:rPr>
              <w:drawing>
                <wp:inline distT="0" distB="0" distL="0" distR="0" wp14:anchorId="13828D5C" wp14:editId="47F873ED">
                  <wp:extent cx="5626100" cy="4552950"/>
                  <wp:effectExtent l="0" t="0" r="0" b="0"/>
                  <wp:docPr id="14468" name="Picture 14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x-overall-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5626100" cy="4552950"/>
                          </a:xfrm>
                          <a:prstGeom prst="rect">
                            <a:avLst/>
                          </a:prstGeom>
                        </pic:spPr>
                      </pic:pic>
                    </a:graphicData>
                  </a:graphic>
                </wp:inline>
              </w:drawing>
            </w:r>
          </w:p>
        </w:tc>
      </w:tr>
    </w:tbl>
    <w:p w14:paraId="0AFEC032" w14:textId="77777777" w:rsidR="0015045D" w:rsidRPr="00B72469" w:rsidRDefault="0015045D" w:rsidP="0015045D">
      <w:pPr>
        <w:jc w:val="center"/>
        <w:rPr>
          <w:rFonts w:ascii="Times New Roman" w:hAnsi="Times New Roman" w:cs="Times New Roman"/>
          <w:i/>
        </w:rPr>
      </w:pPr>
      <w:r w:rsidRPr="00B72469">
        <w:rPr>
          <w:rFonts w:ascii="Times New Roman" w:hAnsi="Times New Roman" w:cs="Times New Roman"/>
          <w:i/>
        </w:rPr>
        <w:t>Figure 3 Sensor Grid Components</w:t>
      </w:r>
    </w:p>
    <w:p w14:paraId="0AFEC033" w14:textId="77777777" w:rsidR="0015045D" w:rsidRPr="00B72469" w:rsidRDefault="0015045D" w:rsidP="0015045D">
      <w:pPr>
        <w:jc w:val="center"/>
        <w:rPr>
          <w:rFonts w:ascii="Times New Roman" w:hAnsi="Times New Roman" w:cs="Times New Roman"/>
          <w:b/>
        </w:rPr>
      </w:pPr>
    </w:p>
    <w:p w14:paraId="0AFEC034" w14:textId="77777777" w:rsidR="0015045D" w:rsidRPr="00B72469" w:rsidRDefault="0015045D" w:rsidP="0015045D">
      <w:pPr>
        <w:rPr>
          <w:rFonts w:ascii="Times New Roman" w:hAnsi="Times New Roman" w:cs="Times New Roman"/>
        </w:rPr>
      </w:pPr>
      <w:r w:rsidRPr="00B72469">
        <w:rPr>
          <w:rFonts w:ascii="Times New Roman" w:hAnsi="Times New Roman" w:cs="Times New Roman"/>
          <w:b/>
        </w:rPr>
        <w:t xml:space="preserve">Sensor Grid Server </w:t>
      </w:r>
      <w:r w:rsidRPr="00B72469">
        <w:rPr>
          <w:rFonts w:ascii="Times New Roman" w:hAnsi="Times New Roman" w:cs="Times New Roman"/>
        </w:rPr>
        <w:t>(SG)</w:t>
      </w:r>
    </w:p>
    <w:p w14:paraId="0AFEC035"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The SG mediates collaboration between sensors, applications and the GB.  Primary function of SG is to manage and broker sensor message flows.</w:t>
      </w:r>
    </w:p>
    <w:p w14:paraId="0AFEC036" w14:textId="77777777" w:rsidR="0015045D" w:rsidRPr="00B72469" w:rsidRDefault="0015045D" w:rsidP="0015045D">
      <w:pPr>
        <w:pStyle w:val="ListParagraph"/>
        <w:widowControl/>
        <w:numPr>
          <w:ilvl w:val="0"/>
          <w:numId w:val="6"/>
        </w:numPr>
        <w:rPr>
          <w:rFonts w:ascii="Times New Roman" w:hAnsi="Times New Roman" w:cs="Times New Roman"/>
        </w:rPr>
      </w:pPr>
      <w:r w:rsidRPr="00B72469">
        <w:rPr>
          <w:rFonts w:ascii="Times New Roman" w:hAnsi="Times New Roman" w:cs="Times New Roman"/>
        </w:rPr>
        <w:t>Sensor/SG flow - The SG keeps track of the status of all sensors when they are deployed or disconnected so that all applications using the sensors will be notified of changes. Sensor data normally does not pass through SG.</w:t>
      </w:r>
    </w:p>
    <w:p w14:paraId="0AFEC037" w14:textId="77777777" w:rsidR="0015045D" w:rsidRPr="00B72469" w:rsidRDefault="0015045D" w:rsidP="0015045D">
      <w:pPr>
        <w:pStyle w:val="ListParagraph"/>
        <w:widowControl/>
        <w:numPr>
          <w:ilvl w:val="0"/>
          <w:numId w:val="6"/>
        </w:numPr>
        <w:rPr>
          <w:rFonts w:ascii="Times New Roman" w:hAnsi="Times New Roman" w:cs="Times New Roman"/>
        </w:rPr>
      </w:pPr>
      <w:r w:rsidRPr="00B72469">
        <w:rPr>
          <w:rFonts w:ascii="Times New Roman" w:hAnsi="Times New Roman" w:cs="Times New Roman"/>
        </w:rPr>
        <w:t>Application/SG flow - Applications communicate application API, which in turn communicates with SG internally. Applications can define their own filtering criteria, such as location, sensor id, and type to select which sensors they are interested in. These filters are sent to SG for discovering and linking appropriate sensors logically for that application and forwards messages among the relevant sensors and that application. SG must always check which sensors meet the selected filter criteria and update the list of relevant sensors accordingly. It then sends an update message to application if there are any changes of the relevant sensors.</w:t>
      </w:r>
    </w:p>
    <w:p w14:paraId="0AFEC038" w14:textId="77777777" w:rsidR="0015045D" w:rsidRPr="00B72469" w:rsidRDefault="0015045D" w:rsidP="0015045D">
      <w:pPr>
        <w:pStyle w:val="ListParagraph"/>
        <w:widowControl/>
        <w:numPr>
          <w:ilvl w:val="0"/>
          <w:numId w:val="6"/>
        </w:numPr>
        <w:rPr>
          <w:rFonts w:ascii="Times New Roman" w:hAnsi="Times New Roman" w:cs="Times New Roman"/>
        </w:rPr>
      </w:pPr>
      <w:r w:rsidRPr="00B72469">
        <w:rPr>
          <w:rFonts w:ascii="Times New Roman" w:hAnsi="Times New Roman" w:cs="Times New Roman"/>
        </w:rPr>
        <w:lastRenderedPageBreak/>
        <w:t>Sensors’ properties are defined by the sensors itself. Applications have to obtain this information through SG.</w:t>
      </w:r>
    </w:p>
    <w:p w14:paraId="0AFEC039" w14:textId="77777777" w:rsidR="0015045D" w:rsidRPr="00B72469" w:rsidRDefault="0015045D" w:rsidP="0015045D">
      <w:pPr>
        <w:pStyle w:val="ListParagraph"/>
        <w:widowControl/>
        <w:numPr>
          <w:ilvl w:val="0"/>
          <w:numId w:val="6"/>
        </w:numPr>
        <w:rPr>
          <w:rFonts w:ascii="Times New Roman" w:hAnsi="Times New Roman" w:cs="Times New Roman"/>
        </w:rPr>
      </w:pPr>
      <w:r w:rsidRPr="00B72469">
        <w:rPr>
          <w:rFonts w:ascii="Times New Roman" w:hAnsi="Times New Roman" w:cs="Times New Roman"/>
        </w:rPr>
        <w:t>Application/Sensor flow – The SG provides each application with information of sensors they need according to the filtering criteria. The application then communicates with sensors through the application API for receiving data and sending control messages.</w:t>
      </w:r>
    </w:p>
    <w:p w14:paraId="0AFEC03A" w14:textId="77777777" w:rsidR="0015045D" w:rsidRPr="00B72469" w:rsidRDefault="0015045D" w:rsidP="0015045D">
      <w:pPr>
        <w:widowControl/>
        <w:rPr>
          <w:rFonts w:ascii="Times New Roman" w:hAnsi="Times New Roman" w:cs="Times New Roman"/>
        </w:rPr>
      </w:pPr>
      <w:r w:rsidRPr="00B72469">
        <w:rPr>
          <w:rFonts w:ascii="Times New Roman" w:hAnsi="Times New Roman" w:cs="Times New Roman"/>
          <w:b/>
        </w:rPr>
        <w:t>Application API</w:t>
      </w:r>
    </w:p>
    <w:p w14:paraId="0AFEC03B" w14:textId="4D397403" w:rsidR="0015045D" w:rsidRPr="00B72469" w:rsidRDefault="0015045D" w:rsidP="0015045D">
      <w:pPr>
        <w:rPr>
          <w:rFonts w:ascii="Times New Roman" w:hAnsi="Times New Roman" w:cs="Times New Roman"/>
        </w:rPr>
      </w:pPr>
      <w:r w:rsidRPr="00B72469">
        <w:rPr>
          <w:rFonts w:ascii="Times New Roman" w:hAnsi="Times New Roman" w:cs="Times New Roman"/>
        </w:rPr>
        <w:t xml:space="preserve">The Sensor Grid aims at supporting a large amount of applications for users and service providers of different industries (e.g. financial, military, logistics, aerospace etc.).  The Sensor Grid provides a common interface which allows any kind of application to retrieve information from the sensor pool managed by </w:t>
      </w:r>
      <w:r w:rsidR="0011754E">
        <w:rPr>
          <w:rFonts w:ascii="Times New Roman" w:hAnsi="Times New Roman" w:cs="Times New Roman"/>
        </w:rPr>
        <w:t>SCMW</w:t>
      </w:r>
      <w:r w:rsidRPr="00B72469">
        <w:rPr>
          <w:rFonts w:ascii="Times New Roman" w:hAnsi="Times New Roman" w:cs="Times New Roman"/>
        </w:rPr>
        <w:t xml:space="preserve">. The API also provides filtering mechanism which provides application with sensors matching their querying criteria only.  </w:t>
      </w:r>
    </w:p>
    <w:p w14:paraId="0AFEC03C" w14:textId="77777777" w:rsidR="0015045D" w:rsidRPr="00B72469" w:rsidRDefault="0015045D" w:rsidP="0015045D">
      <w:pPr>
        <w:rPr>
          <w:rFonts w:ascii="Times New Roman" w:hAnsi="Times New Roman" w:cs="Times New Roman"/>
          <w:b/>
        </w:rPr>
      </w:pPr>
      <w:r w:rsidRPr="00B72469">
        <w:rPr>
          <w:rFonts w:ascii="Times New Roman" w:hAnsi="Times New Roman" w:cs="Times New Roman"/>
          <w:b/>
        </w:rPr>
        <w:t>Sensor</w:t>
      </w:r>
    </w:p>
    <w:p w14:paraId="0AFEC03D"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The definition of sensor is a time-dependent stream of information with a geo-spatial location. A sensor can be a hardware device (e.g. GPS, RFID reader), a composite device (e.g. Robot carrying light, sound and ultrasonic sensor), Web services (e.g. RSS, Web page) or task-oriented Computational Service (e.g. video processing service).</w:t>
      </w:r>
    </w:p>
    <w:p w14:paraId="0AFEC03E" w14:textId="77777777" w:rsidR="0015045D" w:rsidRPr="00B72469" w:rsidRDefault="0015045D" w:rsidP="0015045D">
      <w:pPr>
        <w:rPr>
          <w:rFonts w:ascii="Times New Roman" w:hAnsi="Times New Roman" w:cs="Times New Roman"/>
          <w:b/>
        </w:rPr>
      </w:pPr>
      <w:r w:rsidRPr="00B72469">
        <w:rPr>
          <w:rFonts w:ascii="Times New Roman" w:hAnsi="Times New Roman" w:cs="Times New Roman"/>
          <w:b/>
        </w:rPr>
        <w:t>Sensor Client Program</w:t>
      </w:r>
    </w:p>
    <w:p w14:paraId="0AFEC03F" w14:textId="032993D3" w:rsidR="00E8303B" w:rsidRDefault="0015045D" w:rsidP="0015045D">
      <w:pPr>
        <w:rPr>
          <w:rFonts w:ascii="Times New Roman" w:hAnsi="Times New Roman" w:cs="Times New Roman"/>
        </w:rPr>
      </w:pPr>
      <w:r w:rsidRPr="00B72469">
        <w:rPr>
          <w:rFonts w:ascii="Times New Roman" w:hAnsi="Times New Roman" w:cs="Times New Roman"/>
        </w:rPr>
        <w:t xml:space="preserve">A sensor needs a Sensor Client Program (SCP) to connect to the Sensor Grid. The SCP is the bridge for communication between actual sensors and </w:t>
      </w:r>
      <w:r w:rsidR="0011754E">
        <w:rPr>
          <w:rFonts w:ascii="Times New Roman" w:hAnsi="Times New Roman" w:cs="Times New Roman"/>
        </w:rPr>
        <w:t>SCMW</w:t>
      </w:r>
      <w:r w:rsidRPr="00B72469">
        <w:rPr>
          <w:rFonts w:ascii="Times New Roman" w:hAnsi="Times New Roman" w:cs="Times New Roman"/>
        </w:rPr>
        <w:t>. On the sensor side SCP communicates with the sensor through device-specific components such as device drivers. On the Sensor Grid side SCP communicates with the Sensor Grid through the Sensor Service Abstraction Layer.</w:t>
      </w:r>
    </w:p>
    <w:p w14:paraId="6F29ECF9" w14:textId="77777777" w:rsidR="00E8303B" w:rsidRDefault="00E8303B">
      <w:pPr>
        <w:widowControl/>
        <w:rPr>
          <w:rFonts w:ascii="Times New Roman" w:hAnsi="Times New Roman" w:cs="Times New Roman"/>
        </w:rPr>
      </w:pPr>
      <w:r>
        <w:rPr>
          <w:rFonts w:ascii="Times New Roman" w:hAnsi="Times New Roman" w:cs="Times New Roman"/>
        </w:rPr>
        <w:br w:type="page"/>
      </w:r>
    </w:p>
    <w:p w14:paraId="23D94507" w14:textId="57906801" w:rsidR="00F4366E" w:rsidRPr="008B4B40" w:rsidRDefault="00F4366E" w:rsidP="00F4366E">
      <w:pPr>
        <w:spacing w:after="0" w:line="240" w:lineRule="auto"/>
        <w:ind w:left="115" w:right="-14"/>
        <w:rPr>
          <w:rFonts w:ascii="Times New Roman" w:eastAsia="Arial" w:hAnsi="Times New Roman" w:cs="Times New Roman"/>
          <w:b/>
          <w:bCs/>
          <w:sz w:val="28"/>
          <w:szCs w:val="28"/>
        </w:rPr>
      </w:pPr>
      <w:bookmarkStart w:id="9" w:name="SensorCloudAnalysis"/>
      <w:bookmarkStart w:id="10" w:name="SensorMiddleware"/>
      <w:bookmarkEnd w:id="9"/>
      <w:r>
        <w:rPr>
          <w:rFonts w:ascii="Times New Roman" w:eastAsia="Arial" w:hAnsi="Times New Roman" w:cs="Times New Roman"/>
          <w:b/>
          <w:bCs/>
          <w:spacing w:val="28"/>
          <w:sz w:val="28"/>
          <w:szCs w:val="28"/>
        </w:rPr>
        <w:lastRenderedPageBreak/>
        <w:t>1.2</w:t>
      </w:r>
      <w:r w:rsidR="003E65E7">
        <w:rPr>
          <w:rFonts w:ascii="Times New Roman" w:eastAsia="Arial" w:hAnsi="Times New Roman" w:cs="Times New Roman"/>
          <w:b/>
          <w:bCs/>
          <w:spacing w:val="28"/>
          <w:sz w:val="28"/>
          <w:szCs w:val="28"/>
        </w:rPr>
        <w:t xml:space="preserve"> Sensor Cloud Middleware</w:t>
      </w:r>
    </w:p>
    <w:bookmarkEnd w:id="10"/>
    <w:p w14:paraId="6139E0C0" w14:textId="77777777" w:rsidR="00F4366E" w:rsidRPr="006632F3" w:rsidRDefault="00F4366E" w:rsidP="00F4366E">
      <w:pPr>
        <w:spacing w:after="0" w:line="240" w:lineRule="auto"/>
        <w:ind w:left="694" w:right="-20"/>
        <w:rPr>
          <w:rFonts w:ascii="Times New Roman" w:eastAsia="Arial" w:hAnsi="Times New Roman" w:cs="Times New Roman"/>
          <w:b/>
          <w:bCs/>
          <w:i/>
        </w:rPr>
      </w:pPr>
    </w:p>
    <w:tbl>
      <w:tblPr>
        <w:tblStyle w:val="TableGrid"/>
        <w:tblW w:w="0" w:type="auto"/>
        <w:tblInd w:w="-342" w:type="dxa"/>
        <w:tblLook w:val="04A0" w:firstRow="1" w:lastRow="0" w:firstColumn="1" w:lastColumn="0" w:noHBand="0" w:noVBand="1"/>
      </w:tblPr>
      <w:tblGrid>
        <w:gridCol w:w="9418"/>
      </w:tblGrid>
      <w:tr w:rsidR="00F4366E" w:rsidRPr="006632F3" w14:paraId="5D0837D6" w14:textId="77777777" w:rsidTr="003E65E7">
        <w:tc>
          <w:tcPr>
            <w:tcW w:w="9418" w:type="dxa"/>
          </w:tcPr>
          <w:p w14:paraId="04702355" w14:textId="77777777" w:rsidR="00F4366E" w:rsidRPr="006632F3" w:rsidRDefault="00F4366E" w:rsidP="003E65E7">
            <w:pPr>
              <w:ind w:right="-20"/>
              <w:jc w:val="center"/>
              <w:rPr>
                <w:rFonts w:ascii="Times New Roman" w:eastAsia="Arial" w:hAnsi="Times New Roman" w:cs="Times New Roman"/>
              </w:rPr>
            </w:pPr>
            <w:r w:rsidRPr="006632F3">
              <w:rPr>
                <w:rFonts w:ascii="Times New Roman" w:hAnsi="Times New Roman" w:cs="Times New Roman"/>
                <w:noProof/>
              </w:rPr>
              <w:drawing>
                <wp:inline distT="0" distB="0" distL="0" distR="0" wp14:anchorId="10F8B8B1" wp14:editId="30D221E3">
                  <wp:extent cx="5930153" cy="4906374"/>
                  <wp:effectExtent l="0" t="0" r="0" b="8890"/>
                  <wp:docPr id="1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9713" cy="4906010"/>
                          </a:xfrm>
                          <a:prstGeom prst="rect">
                            <a:avLst/>
                          </a:prstGeom>
                          <a:noFill/>
                          <a:ln>
                            <a:noFill/>
                          </a:ln>
                        </pic:spPr>
                      </pic:pic>
                    </a:graphicData>
                  </a:graphic>
                </wp:inline>
              </w:drawing>
            </w:r>
          </w:p>
        </w:tc>
      </w:tr>
    </w:tbl>
    <w:p w14:paraId="1F530348" w14:textId="77777777" w:rsidR="00F4366E" w:rsidRPr="006632F3" w:rsidRDefault="00F4366E" w:rsidP="00F4366E">
      <w:pPr>
        <w:spacing w:before="7" w:after="0" w:line="110" w:lineRule="exact"/>
        <w:rPr>
          <w:rFonts w:ascii="Times New Roman" w:hAnsi="Times New Roman" w:cs="Times New Roman"/>
        </w:rPr>
      </w:pPr>
    </w:p>
    <w:p w14:paraId="4EB1A245" w14:textId="77777777" w:rsidR="00F4366E" w:rsidRPr="00915F0F" w:rsidRDefault="00F4366E" w:rsidP="00F4366E">
      <w:pPr>
        <w:spacing w:after="0" w:line="240" w:lineRule="auto"/>
        <w:ind w:left="118" w:right="-20"/>
        <w:jc w:val="center"/>
        <w:rPr>
          <w:rFonts w:ascii="Times New Roman" w:eastAsia="Times New Roman" w:hAnsi="Times New Roman" w:cs="Times New Roman"/>
          <w:i/>
        </w:rPr>
      </w:pPr>
      <w:r w:rsidRPr="00915F0F">
        <w:rPr>
          <w:rFonts w:ascii="Times New Roman" w:eastAsia="Times New Roman" w:hAnsi="Times New Roman" w:cs="Times New Roman"/>
          <w:bCs/>
          <w:i/>
        </w:rPr>
        <w:t>Fi</w:t>
      </w:r>
      <w:r w:rsidRPr="00915F0F">
        <w:rPr>
          <w:rFonts w:ascii="Times New Roman" w:eastAsia="Times New Roman" w:hAnsi="Times New Roman" w:cs="Times New Roman"/>
          <w:bCs/>
          <w:i/>
          <w:spacing w:val="1"/>
        </w:rPr>
        <w:t>g</w:t>
      </w:r>
      <w:r w:rsidRPr="00915F0F">
        <w:rPr>
          <w:rFonts w:ascii="Times New Roman" w:eastAsia="Times New Roman" w:hAnsi="Times New Roman" w:cs="Times New Roman"/>
          <w:bCs/>
          <w:i/>
          <w:spacing w:val="-1"/>
        </w:rPr>
        <w:t>u</w:t>
      </w:r>
      <w:r w:rsidRPr="00915F0F">
        <w:rPr>
          <w:rFonts w:ascii="Times New Roman" w:eastAsia="Times New Roman" w:hAnsi="Times New Roman" w:cs="Times New Roman"/>
          <w:bCs/>
          <w:i/>
        </w:rPr>
        <w:t>re</w:t>
      </w:r>
      <w:r w:rsidRPr="00915F0F">
        <w:rPr>
          <w:rFonts w:ascii="Times New Roman" w:eastAsia="Times New Roman" w:hAnsi="Times New Roman" w:cs="Times New Roman"/>
          <w:bCs/>
          <w:i/>
          <w:spacing w:val="-6"/>
        </w:rPr>
        <w:t xml:space="preserve"> </w:t>
      </w:r>
      <w:r>
        <w:rPr>
          <w:rFonts w:ascii="Times New Roman" w:eastAsia="Times New Roman" w:hAnsi="Times New Roman" w:cs="Times New Roman"/>
          <w:bCs/>
          <w:i/>
          <w:spacing w:val="-6"/>
        </w:rPr>
        <w:t xml:space="preserve">4 </w:t>
      </w:r>
      <w:r w:rsidRPr="00915F0F">
        <w:rPr>
          <w:rFonts w:ascii="Times New Roman" w:eastAsia="Times New Roman" w:hAnsi="Times New Roman" w:cs="Times New Roman"/>
          <w:bCs/>
          <w:i/>
          <w:spacing w:val="1"/>
        </w:rPr>
        <w:t>Sensor Cloud Middlware</w:t>
      </w:r>
    </w:p>
    <w:p w14:paraId="0FAB04FD" w14:textId="77777777" w:rsidR="00F4366E" w:rsidRPr="006632F3" w:rsidRDefault="00F4366E" w:rsidP="00F4366E">
      <w:pPr>
        <w:spacing w:before="1" w:after="0" w:line="110" w:lineRule="exact"/>
        <w:rPr>
          <w:rFonts w:ascii="Times New Roman" w:hAnsi="Times New Roman" w:cs="Times New Roman"/>
        </w:rPr>
      </w:pPr>
    </w:p>
    <w:p w14:paraId="2EEB222C" w14:textId="77777777" w:rsidR="00F4366E" w:rsidRDefault="00F4366E" w:rsidP="00F4366E">
      <w:pPr>
        <w:spacing w:after="0" w:line="240" w:lineRule="auto"/>
        <w:ind w:left="118" w:right="177"/>
        <w:rPr>
          <w:rFonts w:ascii="Times New Roman" w:eastAsia="Times New Roman" w:hAnsi="Times New Roman" w:cs="Times New Roman"/>
        </w:rPr>
      </w:pPr>
    </w:p>
    <w:p w14:paraId="0D8AB7AC" w14:textId="77777777" w:rsidR="00F4366E" w:rsidRPr="006632F3" w:rsidRDefault="00F4366E" w:rsidP="00F4366E">
      <w:pPr>
        <w:spacing w:after="0" w:line="240" w:lineRule="auto"/>
        <w:ind w:left="118" w:right="177"/>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2"/>
        </w:rPr>
        <w:t>r</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C</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id Middl</w:t>
      </w:r>
      <w:r w:rsidRPr="006632F3">
        <w:rPr>
          <w:rFonts w:ascii="Times New Roman" w:eastAsia="Times New Roman" w:hAnsi="Times New Roman" w:cs="Times New Roman"/>
          <w:spacing w:val="-1"/>
        </w:rPr>
        <w:t>ew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 xml:space="preserve">SCMW) is </w:t>
      </w:r>
      <w:r w:rsidRPr="006632F3">
        <w:rPr>
          <w:rFonts w:ascii="Times New Roman" w:eastAsia="Times New Roman" w:hAnsi="Times New Roman" w:cs="Times New Roman"/>
          <w:spacing w:val="-1"/>
        </w:rPr>
        <w:t>caref</w:t>
      </w:r>
      <w:r w:rsidRPr="006632F3">
        <w:rPr>
          <w:rFonts w:ascii="Times New Roman" w:eastAsia="Times New Roman" w:hAnsi="Times New Roman" w:cs="Times New Roman"/>
        </w:rPr>
        <w:t>u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m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5"/>
        </w:rPr>
        <w:t>r</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fa</w:t>
      </w:r>
      <w:r w:rsidRPr="006632F3">
        <w:rPr>
          <w:rFonts w:ascii="Times New Roman" w:eastAsia="Times New Roman" w:hAnsi="Times New Roman" w:cs="Times New Roman"/>
        </w:rPr>
        <w:t>ul</w:t>
      </w: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tol</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v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n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4"/>
        </w:rPr>
        <w:t>c</w:t>
      </w:r>
      <w:r w:rsidRPr="006632F3">
        <w:rPr>
          <w:rFonts w:ascii="Times New Roman" w:eastAsia="Times New Roman" w:hAnsi="Times New Roman" w:cs="Times New Roman"/>
        </w:rPr>
        <w:t>h uti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ob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ra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s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r</w:t>
      </w:r>
      <w:r w:rsidRPr="006632F3">
        <w:rPr>
          <w:rFonts w:ascii="Times New Roman" w:eastAsia="Times New Roman" w:hAnsi="Times New Roman" w:cs="Times New Roman"/>
        </w:rPr>
        <w:t>om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 pool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b/>
          <w:bCs/>
        </w:rPr>
        <w:t xml:space="preserve">Application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rPr>
        <w:t xml:space="preserve">I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ppendix B</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l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le</w:t>
      </w:r>
      <w:r w:rsidRPr="006632F3">
        <w:rPr>
          <w:rFonts w:ascii="Times New Roman" w:eastAsia="Times New Roman" w:hAnsi="Times New Roman" w:cs="Times New Roman"/>
          <w:spacing w:val="-1"/>
        </w:rPr>
        <w:t xml:space="preserve"> many of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h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 di</w:t>
      </w:r>
      <w:r w:rsidRPr="006632F3">
        <w:rPr>
          <w:rFonts w:ascii="Times New Roman" w:eastAsia="Times New Roman" w:hAnsi="Times New Roman" w:cs="Times New Roman"/>
          <w:spacing w:val="-1"/>
        </w:rPr>
        <w:t>f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l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bst</w:t>
      </w:r>
      <w:r w:rsidRPr="006632F3">
        <w:rPr>
          <w:rFonts w:ascii="Times New Roman" w:eastAsia="Times New Roman" w:hAnsi="Times New Roman" w:cs="Times New Roman"/>
          <w:spacing w:val="-1"/>
        </w:rPr>
        <w:t>ra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a</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i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d 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po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CMW</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r</w:t>
      </w:r>
      <w:r w:rsidRPr="006632F3">
        <w:rPr>
          <w:rFonts w:ascii="Times New Roman" w:eastAsia="Times New Roman" w:hAnsi="Times New Roman" w:cs="Times New Roman"/>
          <w:b/>
          <w:bCs/>
        </w:rPr>
        <w:t>vi</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 xml:space="preserve"> A</w:t>
      </w:r>
      <w:r w:rsidRPr="006632F3">
        <w:rPr>
          <w:rFonts w:ascii="Times New Roman" w:eastAsia="Times New Roman" w:hAnsi="Times New Roman" w:cs="Times New Roman"/>
          <w:b/>
          <w:bCs/>
        </w:rPr>
        <w:t>bs</w:t>
      </w:r>
      <w:r w:rsidRPr="006632F3">
        <w:rPr>
          <w:rFonts w:ascii="Times New Roman" w:eastAsia="Times New Roman" w:hAnsi="Times New Roman" w:cs="Times New Roman"/>
          <w:b/>
          <w:bCs/>
          <w:spacing w:val="-1"/>
        </w:rPr>
        <w:t>tr</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ct</w:t>
      </w:r>
      <w:r w:rsidRPr="006632F3">
        <w:rPr>
          <w:rFonts w:ascii="Times New Roman" w:eastAsia="Times New Roman" w:hAnsi="Times New Roman" w:cs="Times New Roman"/>
          <w:b/>
          <w:bCs/>
        </w:rPr>
        <w:t>ion Lay</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rPr>
        <w:t>(SS</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3.5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s).</w:t>
      </w:r>
    </w:p>
    <w:p w14:paraId="1DB4F21E" w14:textId="77777777" w:rsidR="00F4366E" w:rsidRPr="006632F3" w:rsidRDefault="00F4366E" w:rsidP="00F4366E">
      <w:pPr>
        <w:spacing w:before="16" w:after="0" w:line="260" w:lineRule="exact"/>
        <w:rPr>
          <w:rFonts w:ascii="Times New Roman" w:hAnsi="Times New Roman" w:cs="Times New Roman"/>
        </w:rPr>
      </w:pPr>
    </w:p>
    <w:p w14:paraId="41B917F4" w14:textId="77777777" w:rsidR="00F4366E" w:rsidRPr="006632F3" w:rsidRDefault="00F4366E" w:rsidP="00F4366E">
      <w:pPr>
        <w:spacing w:after="0" w:line="240" w:lineRule="auto"/>
        <w:ind w:left="118" w:right="211"/>
        <w:rPr>
          <w:rFonts w:ascii="Times New Roman" w:eastAsia="Times New Roman" w:hAnsi="Times New Roman" w:cs="Times New Roman"/>
        </w:rPr>
      </w:pPr>
      <w:r w:rsidRPr="006632F3">
        <w:rPr>
          <w:rFonts w:ascii="Times New Roman" w:eastAsia="Times New Roman" w:hAnsi="Times New Roman" w:cs="Times New Roman"/>
          <w:spacing w:val="-1"/>
        </w:rPr>
        <w:t>Nar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2"/>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N</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i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6"/>
        </w:rPr>
        <w:t>t</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is a d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bu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e</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k </w:t>
      </w:r>
      <w:r w:rsidRPr="006632F3">
        <w:rPr>
          <w:rFonts w:ascii="Times New Roman" w:eastAsia="Times New Roman" w:hAnsi="Times New Roman" w:cs="Times New Roman"/>
          <w:spacing w:val="-1"/>
        </w:rPr>
        <w:t xml:space="preserve">based on the </w:t>
      </w:r>
      <w:r w:rsidRPr="006632F3">
        <w:rPr>
          <w:rFonts w:ascii="Times New Roman" w:eastAsia="Times New Roman" w:hAnsi="Times New Roman" w:cs="Times New Roman"/>
        </w:rPr>
        <w:t>pub</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ub</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w:t>
      </w:r>
    </w:p>
    <w:p w14:paraId="74D8C82D" w14:textId="77777777" w:rsidR="00F4366E" w:rsidRPr="006632F3" w:rsidRDefault="00F4366E" w:rsidP="00F4366E">
      <w:pPr>
        <w:spacing w:after="0"/>
        <w:rPr>
          <w:rFonts w:ascii="Times New Roman" w:hAnsi="Times New Roman" w:cs="Times New Roman"/>
        </w:rPr>
        <w:sectPr w:rsidR="00F4366E" w:rsidRPr="006632F3">
          <w:footerReference w:type="default" r:id="rId13"/>
          <w:pgSz w:w="12240" w:h="15860"/>
          <w:pgMar w:top="1460" w:right="1700" w:bottom="1000" w:left="1680" w:header="0" w:footer="803" w:gutter="0"/>
          <w:cols w:space="720"/>
        </w:sectPr>
      </w:pPr>
    </w:p>
    <w:p w14:paraId="3B844CB3" w14:textId="77777777" w:rsidR="00F4366E" w:rsidRPr="006632F3" w:rsidRDefault="00F4366E" w:rsidP="00F4366E">
      <w:pPr>
        <w:spacing w:before="63" w:after="0" w:line="240" w:lineRule="auto"/>
        <w:ind w:left="118" w:right="450"/>
        <w:rPr>
          <w:rFonts w:ascii="Times New Roman" w:eastAsia="Times New Roman" w:hAnsi="Times New Roman" w:cs="Times New Roman"/>
        </w:rPr>
      </w:pPr>
      <w:r w:rsidRPr="006632F3">
        <w:rPr>
          <w:rFonts w:ascii="Times New Roman" w:eastAsia="Times New Roman" w:hAnsi="Times New Roman" w:cs="Times New Roman"/>
          <w:spacing w:val="-2"/>
        </w:rPr>
        <w:lastRenderedPageBreak/>
        <w:t>B</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using</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B</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o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 of</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k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l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i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y</w:t>
      </w:r>
      <w:r w:rsidRPr="006632F3">
        <w:rPr>
          <w:rFonts w:ascii="Times New Roman" w:eastAsia="Times New Roman" w:hAnsi="Times New Roman" w:cs="Times New Roman"/>
          <w:spacing w:val="-9"/>
        </w:rPr>
        <w:t xml:space="preserve"> </w:t>
      </w:r>
      <w:r w:rsidRPr="006632F3">
        <w:rPr>
          <w:rFonts w:ascii="Times New Roman" w:eastAsia="Times New Roman" w:hAnsi="Times New Roman" w:cs="Times New Roman"/>
        </w:rPr>
        <w:t>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bu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n</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p>
    <w:p w14:paraId="5D7F4DA9" w14:textId="77777777" w:rsidR="00F4366E" w:rsidRPr="006632F3" w:rsidRDefault="00F4366E" w:rsidP="00F4366E">
      <w:pPr>
        <w:spacing w:before="16" w:after="0" w:line="260" w:lineRule="exact"/>
        <w:rPr>
          <w:rFonts w:ascii="Times New Roman" w:hAnsi="Times New Roman" w:cs="Times New Roman"/>
        </w:rPr>
      </w:pPr>
    </w:p>
    <w:p w14:paraId="77D3360A" w14:textId="77777777" w:rsidR="00F4366E" w:rsidRPr="006632F3" w:rsidRDefault="00F4366E" w:rsidP="00F4366E">
      <w:pPr>
        <w:spacing w:after="0" w:line="240" w:lineRule="auto"/>
        <w:ind w:left="118" w:right="174"/>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v</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SCMW is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n in</w:t>
      </w:r>
      <w:r w:rsidRPr="006632F3">
        <w:rPr>
          <w:rFonts w:ascii="Times New Roman" w:eastAsia="Times New Roman" w:hAnsi="Times New Roman" w:cs="Times New Roman"/>
          <w:spacing w:val="-2"/>
        </w:rPr>
        <w:t xml:space="preserve"> 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Pr>
          <w:rFonts w:ascii="Times New Roman" w:eastAsia="Times New Roman" w:hAnsi="Times New Roman" w:cs="Times New Roman"/>
        </w:rPr>
        <w:t>4</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y</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 xml:space="preserve">SCMW i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o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2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3"/>
        </w:rPr>
        <w:t>G</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id (S</w:t>
      </w:r>
      <w:r w:rsidRPr="006632F3">
        <w:rPr>
          <w:rFonts w:ascii="Times New Roman" w:eastAsia="Times New Roman" w:hAnsi="Times New Roman" w:cs="Times New Roman"/>
          <w:b/>
          <w:bCs/>
          <w:spacing w:val="-3"/>
        </w:rPr>
        <w:t>G</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b/>
          <w:bCs/>
          <w:spacing w:val="-3"/>
        </w:rPr>
        <w:t>G</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id Build</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3"/>
        </w:rPr>
        <w:t>G</w:t>
      </w:r>
      <w:r w:rsidRPr="006632F3">
        <w:rPr>
          <w:rFonts w:ascii="Times New Roman" w:eastAsia="Times New Roman" w:hAnsi="Times New Roman" w:cs="Times New Roman"/>
          <w:b/>
          <w:bCs/>
        </w:rPr>
        <w:t>B)</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s.</w:t>
      </w:r>
    </w:p>
    <w:p w14:paraId="7CCD222D" w14:textId="77777777" w:rsidR="00F4366E" w:rsidRPr="006632F3" w:rsidRDefault="00F4366E" w:rsidP="00F4366E">
      <w:pPr>
        <w:spacing w:before="4" w:after="0" w:line="110" w:lineRule="exact"/>
        <w:rPr>
          <w:rFonts w:ascii="Times New Roman" w:hAnsi="Times New Roman" w:cs="Times New Roman"/>
        </w:rPr>
      </w:pPr>
    </w:p>
    <w:p w14:paraId="64A524FC" w14:textId="77777777" w:rsidR="00F4366E" w:rsidRPr="006632F3" w:rsidRDefault="00F4366E" w:rsidP="00F4366E">
      <w:pPr>
        <w:spacing w:after="0" w:line="200" w:lineRule="exact"/>
        <w:rPr>
          <w:rFonts w:ascii="Times New Roman" w:hAnsi="Times New Roman" w:cs="Times New Roman"/>
        </w:rPr>
      </w:pPr>
    </w:p>
    <w:p w14:paraId="2E88D581" w14:textId="77777777" w:rsidR="00F4366E" w:rsidRPr="006632F3" w:rsidRDefault="00F4366E" w:rsidP="00F4366E">
      <w:pPr>
        <w:spacing w:after="0" w:line="200" w:lineRule="exact"/>
        <w:rPr>
          <w:rFonts w:ascii="Times New Roman" w:hAnsi="Times New Roman" w:cs="Times New Roman"/>
        </w:rPr>
      </w:pPr>
    </w:p>
    <w:p w14:paraId="5273764D"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1997184" behindDoc="1" locked="0" layoutInCell="1" allowOverlap="1" wp14:anchorId="086AD52A" wp14:editId="05805B9E">
                <wp:simplePos x="0" y="0"/>
                <wp:positionH relativeFrom="page">
                  <wp:posOffset>1141730</wp:posOffset>
                </wp:positionH>
                <wp:positionV relativeFrom="paragraph">
                  <wp:posOffset>194310</wp:posOffset>
                </wp:positionV>
                <wp:extent cx="1677035" cy="1270"/>
                <wp:effectExtent l="8255" t="13335" r="10160" b="4445"/>
                <wp:wrapNone/>
                <wp:docPr id="5333" name="Group 52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77035" cy="1270"/>
                          <a:chOff x="1798" y="306"/>
                          <a:chExt cx="2641" cy="2"/>
                        </a:xfrm>
                      </wpg:grpSpPr>
                      <wps:wsp>
                        <wps:cNvPr id="5334" name="Freeform 5275"/>
                        <wps:cNvSpPr>
                          <a:spLocks/>
                        </wps:cNvSpPr>
                        <wps:spPr bwMode="auto">
                          <a:xfrm>
                            <a:off x="1798" y="306"/>
                            <a:ext cx="2641" cy="2"/>
                          </a:xfrm>
                          <a:custGeom>
                            <a:avLst/>
                            <a:gdLst>
                              <a:gd name="T0" fmla="+- 0 1798 1798"/>
                              <a:gd name="T1" fmla="*/ T0 w 2641"/>
                              <a:gd name="T2" fmla="+- 0 4440 1798"/>
                              <a:gd name="T3" fmla="*/ T2 w 2641"/>
                            </a:gdLst>
                            <a:ahLst/>
                            <a:cxnLst>
                              <a:cxn ang="0">
                                <a:pos x="T1" y="0"/>
                              </a:cxn>
                              <a:cxn ang="0">
                                <a:pos x="T3" y="0"/>
                              </a:cxn>
                            </a:cxnLst>
                            <a:rect l="0" t="0" r="r" b="b"/>
                            <a:pathLst>
                              <a:path w="2641">
                                <a:moveTo>
                                  <a:pt x="0" y="0"/>
                                </a:moveTo>
                                <a:lnTo>
                                  <a:pt x="2642"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74" o:spid="_x0000_s1026" style="position:absolute;margin-left:89.9pt;margin-top:15.3pt;width:132.05pt;height:.1pt;z-index:-251319296;mso-position-horizontal-relative:page" coordorigin="1798,306" coordsize="26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">
                <v:shape id="Freeform 5275" o:spid="_x0000_s1027" style="position:absolute;left:1798;top:306;width:2641;height:2;visibility:visible;mso-wrap-style:square;v-text-anchor:top" coordsize="264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uz8McA&#10;AADdAAAADwAAAGRycy9kb3ducmV2LnhtbESPT0sDMRTE74LfITyhN5ut1bauTYuWCu2h0H/i9bF5&#10;TRY3L8sm26799EYQPA4z8xtmOu9cJc7UhNKzgkE/A0FceF2yUXA8vN9PQISIrLHyTAq+KcB8dnsz&#10;xVz7C+/ovI9GJAiHHBXYGOtcylBYchj6viZO3sk3DmOSjZG6wUuCu0o+ZNlIOiw5LVisaWGp+Nq3&#10;TkHbLtb2+pG5TzJm/LztIr8tN0r17rrXFxCRuvgf/muvtIKn4fARft+kJyB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Ls/DHAAAA3QAAAA8AAAAAAAAAAAAAAAAAmAIAAGRy&#10;cy9kb3ducmV2LnhtbFBLBQYAAAAABAAEAPUAAACMAwAAAAA=&#10;" path="m,l2642,e" filled="f" strokeweight=".24725mm">
                  <v:path arrowok="t" o:connecttype="custom" o:connectlocs="0,0;2642,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2</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1</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Grid</w:t>
      </w:r>
      <w:r w:rsidRPr="006632F3">
        <w:rPr>
          <w:rFonts w:ascii="Times New Roman" w:eastAsia="Arial" w:hAnsi="Times New Roman" w:cs="Times New Roman"/>
          <w:b/>
          <w:bCs/>
          <w:spacing w:val="-1"/>
          <w:u w:val="single" w:color="000000"/>
        </w:rPr>
        <w:t xml:space="preserve"> Bu</w:t>
      </w:r>
      <w:r w:rsidRPr="006632F3">
        <w:rPr>
          <w:rFonts w:ascii="Times New Roman" w:eastAsia="Arial" w:hAnsi="Times New Roman" w:cs="Times New Roman"/>
          <w:b/>
          <w:bCs/>
          <w:u w:val="single" w:color="000000"/>
        </w:rPr>
        <w:t>il</w:t>
      </w:r>
      <w:r w:rsidRPr="006632F3">
        <w:rPr>
          <w:rFonts w:ascii="Times New Roman" w:eastAsia="Arial" w:hAnsi="Times New Roman" w:cs="Times New Roman"/>
          <w:b/>
          <w:bCs/>
          <w:spacing w:val="-1"/>
          <w:u w:val="single" w:color="000000"/>
        </w:rPr>
        <w:t>d</w:t>
      </w:r>
      <w:r w:rsidRPr="006632F3">
        <w:rPr>
          <w:rFonts w:ascii="Times New Roman" w:eastAsia="Arial" w:hAnsi="Times New Roman" w:cs="Times New Roman"/>
          <w:b/>
          <w:bCs/>
          <w:u w:val="single" w:color="000000"/>
        </w:rPr>
        <w:t>er</w:t>
      </w:r>
      <w:r w:rsidRPr="006632F3">
        <w:rPr>
          <w:rFonts w:ascii="Times New Roman" w:eastAsia="Arial" w:hAnsi="Times New Roman" w:cs="Times New Roman"/>
          <w:b/>
          <w:bCs/>
          <w:spacing w:val="-2"/>
          <w:u w:val="single" w:color="000000"/>
        </w:rPr>
        <w:t xml:space="preserve"> </w:t>
      </w:r>
      <w:r w:rsidRPr="006632F3">
        <w:rPr>
          <w:rFonts w:ascii="Times New Roman" w:eastAsia="Arial" w:hAnsi="Times New Roman" w:cs="Times New Roman"/>
          <w:b/>
          <w:bCs/>
          <w:u w:val="single" w:color="000000"/>
        </w:rPr>
        <w:t>(G</w:t>
      </w:r>
      <w:r w:rsidRPr="006632F3">
        <w:rPr>
          <w:rFonts w:ascii="Times New Roman" w:eastAsia="Arial" w:hAnsi="Times New Roman" w:cs="Times New Roman"/>
          <w:b/>
          <w:bCs/>
          <w:spacing w:val="-1"/>
          <w:u w:val="single" w:color="000000"/>
        </w:rPr>
        <w:t>B</w:t>
      </w:r>
      <w:r w:rsidRPr="006632F3">
        <w:rPr>
          <w:rFonts w:ascii="Times New Roman" w:eastAsia="Arial" w:hAnsi="Times New Roman" w:cs="Times New Roman"/>
          <w:b/>
          <w:bCs/>
          <w:u w:val="single" w:color="000000"/>
        </w:rPr>
        <w:t>)</w:t>
      </w:r>
    </w:p>
    <w:p w14:paraId="328E49E8" w14:textId="77777777" w:rsidR="00F4366E" w:rsidRPr="006632F3" w:rsidRDefault="00F4366E" w:rsidP="00F4366E">
      <w:pPr>
        <w:spacing w:before="63" w:after="0" w:line="240" w:lineRule="auto"/>
        <w:ind w:left="118" w:right="292"/>
        <w:rPr>
          <w:rFonts w:ascii="Times New Roman" w:eastAsia="Times New Roman" w:hAnsi="Times New Roman" w:cs="Times New Roman"/>
        </w:rPr>
      </w:pP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i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r</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moun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modul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ism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 to</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do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w:t>
      </w:r>
    </w:p>
    <w:p w14:paraId="17B60C45" w14:textId="77777777" w:rsidR="00F4366E" w:rsidRPr="006632F3" w:rsidRDefault="00F4366E" w:rsidP="00F4366E">
      <w:pPr>
        <w:spacing w:before="16" w:after="0" w:line="260" w:lineRule="exact"/>
        <w:rPr>
          <w:rFonts w:ascii="Times New Roman" w:hAnsi="Times New Roman" w:cs="Times New Roman"/>
        </w:rPr>
      </w:pPr>
    </w:p>
    <w:p w14:paraId="3E017561" w14:textId="77777777" w:rsidR="00F4366E" w:rsidRPr="006632F3" w:rsidRDefault="00F4366E" w:rsidP="00F4366E">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1.   </w:t>
      </w:r>
      <w:r w:rsidRPr="006632F3">
        <w:rPr>
          <w:rFonts w:ascii="Times New Roman" w:eastAsia="Times New Roman" w:hAnsi="Times New Roman" w:cs="Times New Roman"/>
          <w:spacing w:val="-1"/>
        </w:rPr>
        <w:t>Def</w:t>
      </w:r>
      <w:r w:rsidRPr="006632F3">
        <w:rPr>
          <w:rFonts w:ascii="Times New Roman" w:eastAsia="Times New Roman" w:hAnsi="Times New Roman" w:cs="Times New Roman"/>
        </w:rPr>
        <w:t>i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5900DA8F" w14:textId="77777777" w:rsidR="00F4366E" w:rsidRPr="006632F3" w:rsidRDefault="00F4366E" w:rsidP="00F4366E">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2.   </w:t>
      </w:r>
      <w:r w:rsidRPr="006632F3">
        <w:rPr>
          <w:rFonts w:ascii="Times New Roman" w:eastAsia="Times New Roman" w:hAnsi="Times New Roman" w:cs="Times New Roman"/>
          <w:spacing w:val="-1"/>
        </w:rPr>
        <w:t>De</w:t>
      </w:r>
      <w:r w:rsidRPr="006632F3">
        <w:rPr>
          <w:rFonts w:ascii="Times New Roman" w:eastAsia="Times New Roman" w:hAnsi="Times New Roman" w:cs="Times New Roman"/>
        </w:rPr>
        <w:t>plo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10CD955D" w14:textId="77777777" w:rsidR="00F4366E" w:rsidRPr="006632F3" w:rsidRDefault="00F4366E" w:rsidP="00F4366E">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3.   Moni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39E7DC77" w14:textId="77777777" w:rsidR="00F4366E" w:rsidRPr="006632F3" w:rsidRDefault="00F4366E" w:rsidP="00F4366E">
      <w:pPr>
        <w:spacing w:after="0" w:line="240" w:lineRule="auto"/>
        <w:ind w:left="838" w:right="589" w:hanging="360"/>
        <w:rPr>
          <w:rFonts w:ascii="Times New Roman" w:eastAsia="Times New Roman" w:hAnsi="Times New Roman" w:cs="Times New Roman"/>
        </w:rPr>
      </w:pPr>
      <w:r w:rsidRPr="006632F3">
        <w:rPr>
          <w:rFonts w:ascii="Times New Roman" w:eastAsia="Times New Roman" w:hAnsi="Times New Roman" w:cs="Times New Roman"/>
        </w:rPr>
        <w:t>4.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o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i</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0F01863E" w14:textId="77777777" w:rsidR="00F4366E" w:rsidRPr="006632F3" w:rsidRDefault="00F4366E" w:rsidP="00F4366E">
      <w:pPr>
        <w:spacing w:after="0" w:line="240" w:lineRule="auto"/>
        <w:ind w:left="838" w:right="217" w:hanging="360"/>
        <w:rPr>
          <w:rFonts w:ascii="Times New Roman" w:eastAsia="Times New Roman" w:hAnsi="Times New Roman" w:cs="Times New Roman"/>
        </w:rPr>
      </w:pPr>
      <w:r w:rsidRPr="006632F3">
        <w:rPr>
          <w:rFonts w:ascii="Times New Roman" w:eastAsia="Times New Roman" w:hAnsi="Times New Roman" w:cs="Times New Roman"/>
        </w:rPr>
        <w:t xml:space="preserve">5.   </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bu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i</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4887B72A" w14:textId="77777777" w:rsidR="00F4366E" w:rsidRPr="006632F3" w:rsidRDefault="00F4366E" w:rsidP="00F4366E">
      <w:pPr>
        <w:spacing w:before="16" w:after="0" w:line="260" w:lineRule="exact"/>
        <w:rPr>
          <w:rFonts w:ascii="Times New Roman" w:hAnsi="Times New Roman" w:cs="Times New Roman"/>
        </w:rPr>
      </w:pPr>
    </w:p>
    <w:p w14:paraId="198A9A68" w14:textId="77777777" w:rsidR="00F4366E" w:rsidRPr="006632F3" w:rsidRDefault="00F4366E" w:rsidP="00F4366E">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ra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sti</w:t>
      </w:r>
      <w:r w:rsidRPr="006632F3">
        <w:rPr>
          <w:rFonts w:ascii="Times New Roman" w:eastAsia="Times New Roman" w:hAnsi="Times New Roman" w:cs="Times New Roman"/>
          <w:spacing w:val="-1"/>
        </w:rPr>
        <w:t>cs</w:t>
      </w:r>
      <w:r w:rsidRPr="006632F3">
        <w:rPr>
          <w:rFonts w:ascii="Times New Roman" w:eastAsia="Times New Roman" w:hAnsi="Times New Roman" w:cs="Times New Roman"/>
        </w:rPr>
        <w:t>:</w:t>
      </w:r>
    </w:p>
    <w:p w14:paraId="75523A94" w14:textId="77777777" w:rsidR="00F4366E" w:rsidRPr="006632F3" w:rsidRDefault="00F4366E" w:rsidP="00F4366E">
      <w:pPr>
        <w:spacing w:after="0" w:line="240" w:lineRule="auto"/>
        <w:ind w:left="838" w:right="1107" w:hanging="360"/>
        <w:rPr>
          <w:rFonts w:ascii="Times New Roman" w:eastAsia="Times New Roman" w:hAnsi="Times New Roman" w:cs="Times New Roman"/>
        </w:rPr>
      </w:pPr>
      <w:r w:rsidRPr="006632F3">
        <w:rPr>
          <w:rFonts w:ascii="Times New Roman" w:eastAsia="Times New Roman" w:hAnsi="Times New Roman" w:cs="Times New Roman"/>
        </w:rPr>
        <w:t xml:space="preserve">1.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ibl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th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us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O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OA</w:t>
      </w:r>
      <w:r w:rsidRPr="006632F3">
        <w:rPr>
          <w:rFonts w:ascii="Times New Roman" w:eastAsia="Times New Roman" w:hAnsi="Times New Roman" w:cs="Times New Roman"/>
        </w:rPr>
        <w:t>)</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ovid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ibili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in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bility</w:t>
      </w:r>
    </w:p>
    <w:p w14:paraId="6E9E45CF" w14:textId="77777777" w:rsidR="00F4366E" w:rsidRPr="006632F3" w:rsidRDefault="00F4366E" w:rsidP="00F4366E">
      <w:pPr>
        <w:spacing w:after="0" w:line="240" w:lineRule="auto"/>
        <w:ind w:left="838" w:right="666" w:hanging="360"/>
        <w:rPr>
          <w:rFonts w:ascii="Times New Roman" w:eastAsia="Times New Roman" w:hAnsi="Times New Roman" w:cs="Times New Roman"/>
        </w:rPr>
      </w:pPr>
      <w:r w:rsidRPr="006632F3">
        <w:rPr>
          <w:rFonts w:ascii="Times New Roman" w:eastAsia="Times New Roman" w:hAnsi="Times New Roman" w:cs="Times New Roman"/>
        </w:rPr>
        <w:t>2.   S</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e</w:t>
      </w:r>
      <w:r w:rsidRPr="006632F3">
        <w:rPr>
          <w:rFonts w:ascii="Times New Roman" w:eastAsia="Times New Roman" w:hAnsi="Times New Roman" w:cs="Times New Roman"/>
          <w:spacing w:val="58"/>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59"/>
        </w:rPr>
        <w:t xml:space="preserve"> </w:t>
      </w:r>
      <w:r w:rsidRPr="006632F3">
        <w:rPr>
          <w:rFonts w:ascii="Times New Roman" w:eastAsia="Times New Roman" w:hAnsi="Times New Roman" w:cs="Times New Roman"/>
          <w:spacing w:val="-1"/>
        </w:rPr>
        <w:t>m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uld be</w:t>
      </w:r>
      <w:r w:rsidRPr="006632F3">
        <w:rPr>
          <w:rFonts w:ascii="Times New Roman" w:eastAsia="Times New Roman" w:hAnsi="Times New Roman" w:cs="Times New Roman"/>
          <w:spacing w:val="-5"/>
        </w:rPr>
        <w:t xml:space="preserve"> able to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s nu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48E914C1" w14:textId="77777777" w:rsidR="00F4366E" w:rsidRPr="006632F3" w:rsidRDefault="00F4366E" w:rsidP="00F4366E">
      <w:pPr>
        <w:spacing w:after="0" w:line="240" w:lineRule="auto"/>
        <w:ind w:left="838" w:right="623" w:hanging="360"/>
        <w:rPr>
          <w:rFonts w:ascii="Times New Roman" w:eastAsia="Times New Roman" w:hAnsi="Times New Roman" w:cs="Times New Roman"/>
        </w:rPr>
      </w:pPr>
      <w:r w:rsidRPr="006632F3">
        <w:rPr>
          <w:rFonts w:ascii="Times New Roman" w:eastAsia="Times New Roman" w:hAnsi="Times New Roman" w:cs="Times New Roman"/>
        </w:rPr>
        <w:t xml:space="preserve">3.   </w:t>
      </w:r>
      <w:r w:rsidRPr="006632F3">
        <w:rPr>
          <w:rFonts w:ascii="Times New Roman" w:eastAsia="Times New Roman" w:hAnsi="Times New Roman" w:cs="Times New Roman"/>
          <w:spacing w:val="-2"/>
        </w:rPr>
        <w:t>F</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lt tol</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nt -</w:t>
      </w:r>
      <w:r w:rsidRPr="006632F3">
        <w:rPr>
          <w:rFonts w:ascii="Times New Roman" w:eastAsia="Times New Roman" w:hAnsi="Times New Roman" w:cs="Times New Roman"/>
          <w:spacing w:val="-1"/>
        </w:rPr>
        <w:t xml:space="preserve"> fa</w:t>
      </w:r>
      <w:r w:rsidRPr="006632F3">
        <w:rPr>
          <w:rFonts w:ascii="Times New Roman" w:eastAsia="Times New Roman" w:hAnsi="Times New Roman" w:cs="Times New Roman"/>
        </w:rPr>
        <w:t>il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ts </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R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o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s should no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u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fa</w:t>
      </w:r>
      <w:r w:rsidRPr="006632F3">
        <w:rPr>
          <w:rFonts w:ascii="Times New Roman" w:eastAsia="Times New Roman" w:hAnsi="Times New Roman" w:cs="Times New Roman"/>
        </w:rPr>
        <w:t>il</w:t>
      </w:r>
    </w:p>
    <w:p w14:paraId="30CE0203" w14:textId="77777777" w:rsidR="00F4366E" w:rsidRPr="006632F3" w:rsidRDefault="00F4366E" w:rsidP="00F4366E">
      <w:pPr>
        <w:spacing w:before="16" w:after="0" w:line="260" w:lineRule="exact"/>
        <w:rPr>
          <w:rFonts w:ascii="Times New Roman" w:hAnsi="Times New Roman" w:cs="Times New Roman"/>
        </w:rPr>
      </w:pPr>
    </w:p>
    <w:p w14:paraId="6A2FF505" w14:textId="77777777" w:rsidR="00F4366E" w:rsidRPr="006632F3" w:rsidRDefault="00F4366E" w:rsidP="00F4366E">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he d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s of</w:t>
      </w:r>
      <w:r w:rsidRPr="006632F3">
        <w:rPr>
          <w:rFonts w:ascii="Times New Roman" w:eastAsia="Times New Roman" w:hAnsi="Times New Roman" w:cs="Times New Roman"/>
          <w:spacing w:val="-1"/>
        </w:rPr>
        <w:t xml:space="preserve"> 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re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3</w:t>
      </w:r>
      <w:r w:rsidRPr="006632F3">
        <w:rPr>
          <w:rFonts w:ascii="Times New Roman" w:eastAsia="Times New Roman" w:hAnsi="Times New Roman" w:cs="Times New Roman"/>
        </w:rPr>
        <w:t>.</w:t>
      </w:r>
    </w:p>
    <w:p w14:paraId="4CD7A90B" w14:textId="77777777" w:rsidR="00F4366E" w:rsidRPr="006632F3" w:rsidRDefault="00F4366E" w:rsidP="00F4366E">
      <w:pPr>
        <w:spacing w:before="18" w:after="0" w:line="220" w:lineRule="exact"/>
        <w:rPr>
          <w:rFonts w:ascii="Times New Roman" w:hAnsi="Times New Roman" w:cs="Times New Roman"/>
        </w:rPr>
      </w:pPr>
    </w:p>
    <w:p w14:paraId="087CD7E0"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1998208" behindDoc="1" locked="0" layoutInCell="1" allowOverlap="1" wp14:anchorId="28476815" wp14:editId="5670C37F">
                <wp:simplePos x="0" y="0"/>
                <wp:positionH relativeFrom="page">
                  <wp:posOffset>1141730</wp:posOffset>
                </wp:positionH>
                <wp:positionV relativeFrom="paragraph">
                  <wp:posOffset>194310</wp:posOffset>
                </wp:positionV>
                <wp:extent cx="1661795" cy="1270"/>
                <wp:effectExtent l="8255" t="13335" r="6350" b="4445"/>
                <wp:wrapNone/>
                <wp:docPr id="5331" name="Group 5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61795" cy="1270"/>
                          <a:chOff x="1798" y="306"/>
                          <a:chExt cx="2617" cy="2"/>
                        </a:xfrm>
                      </wpg:grpSpPr>
                      <wps:wsp>
                        <wps:cNvPr id="5332" name="Freeform 5273"/>
                        <wps:cNvSpPr>
                          <a:spLocks/>
                        </wps:cNvSpPr>
                        <wps:spPr bwMode="auto">
                          <a:xfrm>
                            <a:off x="1798" y="306"/>
                            <a:ext cx="2617" cy="2"/>
                          </a:xfrm>
                          <a:custGeom>
                            <a:avLst/>
                            <a:gdLst>
                              <a:gd name="T0" fmla="+- 0 1798 1798"/>
                              <a:gd name="T1" fmla="*/ T0 w 2617"/>
                              <a:gd name="T2" fmla="+- 0 4416 1798"/>
                              <a:gd name="T3" fmla="*/ T2 w 2617"/>
                            </a:gdLst>
                            <a:ahLst/>
                            <a:cxnLst>
                              <a:cxn ang="0">
                                <a:pos x="T1" y="0"/>
                              </a:cxn>
                              <a:cxn ang="0">
                                <a:pos x="T3" y="0"/>
                              </a:cxn>
                            </a:cxnLst>
                            <a:rect l="0" t="0" r="r" b="b"/>
                            <a:pathLst>
                              <a:path w="2617">
                                <a:moveTo>
                                  <a:pt x="0" y="0"/>
                                </a:moveTo>
                                <a:lnTo>
                                  <a:pt x="2618"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72" o:spid="_x0000_s1026" style="position:absolute;margin-left:89.9pt;margin-top:15.3pt;width:130.85pt;height:.1pt;z-index:-251318272;mso-position-horizontal-relative:page" coordorigin="1798,306" coordsize="26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">
                <v:shape id="Freeform 5273" o:spid="_x0000_s1027" style="position:absolute;left:1798;top:306;width:2617;height:2;visibility:visible;mso-wrap-style:square;v-text-anchor:top" coordsize="26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n1TcUA&#10;AADdAAAADwAAAGRycy9kb3ducmV2LnhtbESPQWvCQBSE74X+h+UVvJS6MdI2TV1FA0IvHqr5AY/s&#10;axKafRuyTxP/vSsUehxm5htmtZlcpy40hNazgcU8AUVcedtybaA87V8yUEGQLXaeycCVAmzWjw8r&#10;zK0f+ZsuR6lVhHDI0UAj0udah6ohh2Hue+Lo/fjBoUQ51NoOOEa463SaJG/aYctxocGeioaq3+PZ&#10;GSgOFDK5fpxKed/JpJ8PYURrzOxp2n6CEprkP/zX/rIGXpfLFO5v4hP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WfVNxQAAAN0AAAAPAAAAAAAAAAAAAAAAAJgCAABkcnMv&#10;ZG93bnJldi54bWxQSwUGAAAAAAQABAD1AAAAigMAAAAA&#10;" path="m,l2618,e" filled="f" strokeweight=".24725mm">
                  <v:path arrowok="t" o:connecttype="custom" o:connectlocs="0,0;2618,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2</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2</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Se</w:t>
      </w:r>
      <w:r w:rsidRPr="006632F3">
        <w:rPr>
          <w:rFonts w:ascii="Times New Roman" w:eastAsia="Arial" w:hAnsi="Times New Roman" w:cs="Times New Roman"/>
          <w:b/>
          <w:bCs/>
          <w:spacing w:val="-1"/>
          <w:u w:val="single" w:color="000000"/>
        </w:rPr>
        <w:t>n</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r</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Grid</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SG)</w:t>
      </w:r>
    </w:p>
    <w:p w14:paraId="38726DCA" w14:textId="77777777" w:rsidR="00F4366E" w:rsidRPr="006632F3" w:rsidRDefault="00F4366E" w:rsidP="00F4366E">
      <w:pPr>
        <w:spacing w:before="63" w:after="0" w:line="240" w:lineRule="auto"/>
        <w:ind w:left="118" w:right="615"/>
        <w:rPr>
          <w:rFonts w:ascii="Times New Roman" w:eastAsia="Times New Roman" w:hAnsi="Times New Roman" w:cs="Times New Roman"/>
        </w:rPr>
      </w:pP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w:t>
      </w:r>
      <w:r w:rsidRPr="006632F3">
        <w:rPr>
          <w:rFonts w:ascii="Times New Roman" w:eastAsia="Times New Roman" w:hAnsi="Times New Roman" w:cs="Times New Roman"/>
          <w:spacing w:val="-1"/>
        </w:rPr>
        <w:t>m</w:t>
      </w:r>
      <w:r w:rsidRPr="006632F3">
        <w:rPr>
          <w:rFonts w:ascii="Times New Roman" w:eastAsia="Times New Roman" w:hAnsi="Times New Roman" w:cs="Times New Roman"/>
        </w:rPr>
        <w:t>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b)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h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l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m</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s of</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spacing w:val="-3"/>
        </w:rPr>
        <w:t>s</w:t>
      </w:r>
      <w:r w:rsidRPr="006632F3">
        <w:rPr>
          <w:rFonts w:ascii="Times New Roman" w:eastAsia="Times New Roman" w:hAnsi="Times New Roman" w:cs="Times New Roman"/>
        </w:rPr>
        <w:t>.</w:t>
      </w:r>
    </w:p>
    <w:p w14:paraId="18EAA7D1" w14:textId="77777777" w:rsidR="00F4366E" w:rsidRPr="006632F3" w:rsidRDefault="00F4366E" w:rsidP="00F4366E">
      <w:pPr>
        <w:spacing w:before="18" w:after="0" w:line="220" w:lineRule="exact"/>
        <w:rPr>
          <w:rFonts w:ascii="Times New Roman" w:hAnsi="Times New Roman" w:cs="Times New Roman"/>
        </w:rPr>
      </w:pPr>
    </w:p>
    <w:p w14:paraId="7D34B0B3"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1999232" behindDoc="1" locked="0" layoutInCell="1" allowOverlap="1" wp14:anchorId="3F08BF1F" wp14:editId="4D98D5E3">
                <wp:simplePos x="0" y="0"/>
                <wp:positionH relativeFrom="page">
                  <wp:posOffset>1141730</wp:posOffset>
                </wp:positionH>
                <wp:positionV relativeFrom="paragraph">
                  <wp:posOffset>189230</wp:posOffset>
                </wp:positionV>
                <wp:extent cx="2335530" cy="1270"/>
                <wp:effectExtent l="17780" t="17780" r="8890" b="9525"/>
                <wp:wrapNone/>
                <wp:docPr id="5329" name="Group 52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5530" cy="1270"/>
                          <a:chOff x="1798" y="298"/>
                          <a:chExt cx="3678" cy="2"/>
                        </a:xfrm>
                      </wpg:grpSpPr>
                      <wps:wsp>
                        <wps:cNvPr id="5330" name="Freeform 5271"/>
                        <wps:cNvSpPr>
                          <a:spLocks/>
                        </wps:cNvSpPr>
                        <wps:spPr bwMode="auto">
                          <a:xfrm>
                            <a:off x="1798" y="298"/>
                            <a:ext cx="3678" cy="2"/>
                          </a:xfrm>
                          <a:custGeom>
                            <a:avLst/>
                            <a:gdLst>
                              <a:gd name="T0" fmla="+- 0 1798 1798"/>
                              <a:gd name="T1" fmla="*/ T0 w 3678"/>
                              <a:gd name="T2" fmla="+- 0 5476 1798"/>
                              <a:gd name="T3" fmla="*/ T2 w 3678"/>
                            </a:gdLst>
                            <a:ahLst/>
                            <a:cxnLst>
                              <a:cxn ang="0">
                                <a:pos x="T1" y="0"/>
                              </a:cxn>
                              <a:cxn ang="0">
                                <a:pos x="T3" y="0"/>
                              </a:cxn>
                            </a:cxnLst>
                            <a:rect l="0" t="0" r="r" b="b"/>
                            <a:pathLst>
                              <a:path w="3678">
                                <a:moveTo>
                                  <a:pt x="0" y="0"/>
                                </a:moveTo>
                                <a:lnTo>
                                  <a:pt x="3678"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70" o:spid="_x0000_s1026" style="position:absolute;margin-left:89.9pt;margin-top:14.9pt;width:183.9pt;height:.1pt;z-index:-251317248;mso-position-horizontal-relative:page" coordorigin="1798,298" coordsize="36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">
                <v:shape id="Freeform 5271" o:spid="_x0000_s1027" style="position:absolute;left:1798;top:298;width:3678;height:2;visibility:visible;mso-wrap-style:square;v-text-anchor:top" coordsize="3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skcEA&#10;AADdAAAADwAAAGRycy9kb3ducmV2LnhtbERPy4rCMBTdC/MP4Q6403R8DKUaRQTRulMHZnunuTZ1&#10;mpvSRK1/bxaCy8N5z5edrcWNWl85VvA1TEAQF05XXCr4OW0GKQgfkDXWjknBgzwsFx+9OWba3flA&#10;t2MoRQxhn6ECE0KTSekLQxb90DXEkTu71mKIsC2lbvEew20tR0nyLS1WHBsMNrQ2VPwfr1aB3V5y&#10;ednn8lD85t54O/lL051S/c9uNQMRqAtv8cu90wqm43HcH9/EJ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WbJHBAAAA3QAAAA8AAAAAAAAAAAAAAAAAmAIAAGRycy9kb3du&#10;cmV2LnhtbFBLBQYAAAAABAAEAPUAAACGAwAAAAA=&#10;" path="m,l3678,e" filled="f" strokeweight=".45925mm">
                  <v:path arrowok="t" o:connecttype="custom" o:connectlocs="0,0;3678,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2</w:t>
      </w:r>
      <w:r w:rsidRPr="006632F3">
        <w:rPr>
          <w:rFonts w:ascii="Times New Roman" w:eastAsia="Arial" w:hAnsi="Times New Roman" w:cs="Times New Roman"/>
          <w:b/>
          <w:bCs/>
          <w:spacing w:val="-2"/>
        </w:rPr>
        <w:t>.</w:t>
      </w:r>
      <w:r w:rsidRPr="006632F3">
        <w:rPr>
          <w:rFonts w:ascii="Times New Roman" w:eastAsia="Arial" w:hAnsi="Times New Roman" w:cs="Times New Roman"/>
          <w:b/>
          <w:bCs/>
        </w:rPr>
        <w:t>2.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 xml:space="preserve">r Grid </w:t>
      </w:r>
      <w:r w:rsidRPr="006632F3">
        <w:rPr>
          <w:rFonts w:ascii="Times New Roman" w:eastAsia="Arial" w:hAnsi="Times New Roman" w:cs="Times New Roman"/>
          <w:b/>
          <w:bCs/>
          <w:spacing w:val="-1"/>
        </w:rPr>
        <w:t>f</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w</w:t>
      </w:r>
    </w:p>
    <w:p w14:paraId="696BB092" w14:textId="77777777" w:rsidR="00F4366E" w:rsidRPr="006632F3" w:rsidRDefault="00F4366E" w:rsidP="00F4366E">
      <w:pPr>
        <w:spacing w:before="63" w:after="0" w:line="240" w:lineRule="auto"/>
        <w:ind w:left="118" w:right="96"/>
        <w:rPr>
          <w:rFonts w:ascii="Times New Roman" w:eastAsia="Times New Roman" w:hAnsi="Times New Roman" w:cs="Times New Roman"/>
        </w:rPr>
      </w:pP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k</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ps t</w:t>
      </w:r>
      <w:r w:rsidRPr="006632F3">
        <w:rPr>
          <w:rFonts w:ascii="Times New Roman" w:eastAsia="Times New Roman" w:hAnsi="Times New Roman" w:cs="Times New Roman"/>
          <w:spacing w:val="-1"/>
        </w:rPr>
        <w:t>rac</w:t>
      </w:r>
      <w:r w:rsidRPr="006632F3">
        <w:rPr>
          <w:rFonts w:ascii="Times New Roman" w:eastAsia="Times New Roman" w:hAnsi="Times New Roman" w:cs="Times New Roman"/>
        </w:rPr>
        <w:t>k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s 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th</w:t>
      </w:r>
      <w:r w:rsidRPr="006632F3">
        <w:rPr>
          <w:rFonts w:ascii="Times New Roman" w:eastAsia="Times New Roman" w:hAnsi="Times New Roman" w:cs="Times New Roman"/>
          <w:spacing w:val="-8"/>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o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ll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do</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not 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G</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pt when it i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o be</w:t>
      </w:r>
      <w:r w:rsidRPr="006632F3">
        <w:rPr>
          <w:rFonts w:ascii="Times New Roman" w:eastAsia="Times New Roman" w:hAnsi="Times New Roman" w:cs="Times New Roman"/>
          <w:spacing w:val="-1"/>
        </w:rPr>
        <w:t xml:space="preserve"> rec</w:t>
      </w:r>
      <w:r w:rsidRPr="006632F3">
        <w:rPr>
          <w:rFonts w:ascii="Times New Roman" w:eastAsia="Times New Roman" w:hAnsi="Times New Roman" w:cs="Times New Roman"/>
        </w:rPr>
        <w:t>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n thi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SG will subscribe to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p w14:paraId="6361C075" w14:textId="77777777" w:rsidR="00F4366E" w:rsidRPr="006632F3" w:rsidRDefault="00F4366E" w:rsidP="00F4366E">
      <w:pPr>
        <w:spacing w:before="4" w:after="0" w:line="110" w:lineRule="exact"/>
        <w:rPr>
          <w:rFonts w:ascii="Times New Roman" w:hAnsi="Times New Roman" w:cs="Times New Roman"/>
        </w:rPr>
      </w:pPr>
    </w:p>
    <w:p w14:paraId="3821262A" w14:textId="77777777" w:rsidR="00F4366E" w:rsidRPr="006632F3" w:rsidRDefault="00F4366E" w:rsidP="00F4366E">
      <w:pPr>
        <w:spacing w:after="0" w:line="200" w:lineRule="exact"/>
        <w:rPr>
          <w:rFonts w:ascii="Times New Roman" w:hAnsi="Times New Roman" w:cs="Times New Roman"/>
        </w:rPr>
      </w:pPr>
    </w:p>
    <w:p w14:paraId="6AC1F50B" w14:textId="77777777" w:rsidR="00F4366E" w:rsidRPr="006632F3" w:rsidRDefault="00F4366E" w:rsidP="00F4366E">
      <w:pPr>
        <w:spacing w:after="0" w:line="200" w:lineRule="exact"/>
        <w:rPr>
          <w:rFonts w:ascii="Times New Roman" w:hAnsi="Times New Roman" w:cs="Times New Roman"/>
        </w:rPr>
      </w:pPr>
    </w:p>
    <w:p w14:paraId="2DE29465"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00256" behindDoc="1" locked="0" layoutInCell="1" allowOverlap="1" wp14:anchorId="7B524632" wp14:editId="1E5BD91D">
                <wp:simplePos x="0" y="0"/>
                <wp:positionH relativeFrom="page">
                  <wp:posOffset>1141730</wp:posOffset>
                </wp:positionH>
                <wp:positionV relativeFrom="paragraph">
                  <wp:posOffset>189230</wp:posOffset>
                </wp:positionV>
                <wp:extent cx="2642870" cy="1270"/>
                <wp:effectExtent l="17780" t="17780" r="15875" b="9525"/>
                <wp:wrapNone/>
                <wp:docPr id="5327" name="Group 52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42870" cy="1270"/>
                          <a:chOff x="1798" y="298"/>
                          <a:chExt cx="4162" cy="2"/>
                        </a:xfrm>
                      </wpg:grpSpPr>
                      <wps:wsp>
                        <wps:cNvPr id="5328" name="Freeform 5269"/>
                        <wps:cNvSpPr>
                          <a:spLocks/>
                        </wps:cNvSpPr>
                        <wps:spPr bwMode="auto">
                          <a:xfrm>
                            <a:off x="1798" y="298"/>
                            <a:ext cx="4162" cy="2"/>
                          </a:xfrm>
                          <a:custGeom>
                            <a:avLst/>
                            <a:gdLst>
                              <a:gd name="T0" fmla="+- 0 1798 1798"/>
                              <a:gd name="T1" fmla="*/ T0 w 4162"/>
                              <a:gd name="T2" fmla="+- 0 5960 1798"/>
                              <a:gd name="T3" fmla="*/ T2 w 4162"/>
                            </a:gdLst>
                            <a:ahLst/>
                            <a:cxnLst>
                              <a:cxn ang="0">
                                <a:pos x="T1" y="0"/>
                              </a:cxn>
                              <a:cxn ang="0">
                                <a:pos x="T3" y="0"/>
                              </a:cxn>
                            </a:cxnLst>
                            <a:rect l="0" t="0" r="r" b="b"/>
                            <a:pathLst>
                              <a:path w="4162">
                                <a:moveTo>
                                  <a:pt x="0" y="0"/>
                                </a:moveTo>
                                <a:lnTo>
                                  <a:pt x="4162"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68" o:spid="_x0000_s1026" style="position:absolute;margin-left:89.9pt;margin-top:14.9pt;width:208.1pt;height:.1pt;z-index:-251316224;mso-position-horizontal-relative:page" coordorigin="1798,298" coordsize="41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">
                <v:shape id="Freeform 5269" o:spid="_x0000_s1027" style="position:absolute;left:1798;top:298;width:4162;height:2;visibility:visible;mso-wrap-style:square;v-text-anchor:top" coordsize="41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IES8AA&#10;AADdAAAADwAAAGRycy9kb3ducmV2LnhtbERPTU/CQBC9k/gfNmPiDbYiEK0sRE0IXqFyn3SHttqd&#10;bXa3tPx75mDC8eV9r7eja9WFQmw8G3ieZaCIS28brgz8FLvpK6iYkC22nsnAlSJsNw+TNebWD3yg&#10;yzFVSkI45migTqnLtY5lTQ7jzHfEwp19cJgEhkrbgIOEu1bPs2ylHTYsDTV29FVT+XfsnYHfz566&#10;8LaTxrMdTotlse9PhTFPj+PHO6hEY7qL/93f1sDyZS5z5Y08Ab2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yIES8AAAADdAAAADwAAAAAAAAAAAAAAAACYAgAAZHJzL2Rvd25y&#10;ZXYueG1sUEsFBgAAAAAEAAQA9QAAAIUDAAAAAA==&#10;" path="m,l4162,e" filled="f" strokeweight=".45925mm">
                  <v:path arrowok="t" o:connecttype="custom" o:connectlocs="0,0;4162,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2</w:t>
      </w:r>
      <w:r w:rsidRPr="006632F3">
        <w:rPr>
          <w:rFonts w:ascii="Times New Roman" w:eastAsia="Arial" w:hAnsi="Times New Roman" w:cs="Times New Roman"/>
          <w:b/>
          <w:bCs/>
          <w:spacing w:val="-2"/>
        </w:rPr>
        <w:t>.</w:t>
      </w:r>
      <w:r w:rsidRPr="006632F3">
        <w:rPr>
          <w:rFonts w:ascii="Times New Roman" w:eastAsia="Arial" w:hAnsi="Times New Roman" w:cs="Times New Roman"/>
          <w:b/>
          <w:bCs/>
        </w:rPr>
        <w:t>2.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8"/>
        </w:rPr>
        <w:t>A</w:t>
      </w:r>
      <w:r w:rsidRPr="006632F3">
        <w:rPr>
          <w:rFonts w:ascii="Times New Roman" w:eastAsia="Arial" w:hAnsi="Times New Roman" w:cs="Times New Roman"/>
          <w:b/>
          <w:bCs/>
          <w:spacing w:val="-1"/>
        </w:rPr>
        <w:t>pp</w:t>
      </w:r>
      <w:r w:rsidRPr="006632F3">
        <w:rPr>
          <w:rFonts w:ascii="Times New Roman" w:eastAsia="Arial" w:hAnsi="Times New Roman" w:cs="Times New Roman"/>
          <w:b/>
          <w:bCs/>
        </w:rPr>
        <w:t>lic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r w:rsidRPr="006632F3">
        <w:rPr>
          <w:rFonts w:ascii="Times New Roman" w:eastAsia="Arial" w:hAnsi="Times New Roman" w:cs="Times New Roman"/>
          <w:b/>
          <w:bCs/>
          <w:spacing w:val="-3"/>
        </w:rPr>
        <w:t xml:space="preserve"> </w:t>
      </w:r>
      <w:r w:rsidRPr="006632F3">
        <w:rPr>
          <w:rFonts w:ascii="Times New Roman" w:eastAsia="Arial" w:hAnsi="Times New Roman" w:cs="Times New Roman"/>
          <w:b/>
          <w:bCs/>
        </w:rPr>
        <w:t xml:space="preserve">Grid </w:t>
      </w:r>
      <w:r w:rsidRPr="006632F3">
        <w:rPr>
          <w:rFonts w:ascii="Times New Roman" w:eastAsia="Arial" w:hAnsi="Times New Roman" w:cs="Times New Roman"/>
          <w:b/>
          <w:bCs/>
          <w:spacing w:val="-1"/>
        </w:rPr>
        <w:t>f</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w</w:t>
      </w:r>
    </w:p>
    <w:p w14:paraId="6863A1A8" w14:textId="77777777" w:rsidR="00F4366E" w:rsidRPr="006632F3" w:rsidRDefault="00F4366E" w:rsidP="00F4366E">
      <w:pPr>
        <w:spacing w:before="63" w:after="0" w:line="240" w:lineRule="auto"/>
        <w:ind w:left="118" w:right="228"/>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in 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d,</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e</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n.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e</w:t>
      </w:r>
    </w:p>
    <w:p w14:paraId="513DA85C" w14:textId="77777777" w:rsidR="00F4366E" w:rsidRPr="006632F3" w:rsidRDefault="00F4366E" w:rsidP="00F4366E">
      <w:pPr>
        <w:spacing w:after="0"/>
        <w:rPr>
          <w:rFonts w:ascii="Times New Roman" w:hAnsi="Times New Roman" w:cs="Times New Roman"/>
        </w:rPr>
        <w:sectPr w:rsidR="00F4366E" w:rsidRPr="006632F3">
          <w:pgSz w:w="12240" w:h="15860"/>
          <w:pgMar w:top="1300" w:right="1700" w:bottom="1000" w:left="1680" w:header="0" w:footer="803" w:gutter="0"/>
          <w:cols w:space="720"/>
        </w:sectPr>
      </w:pPr>
    </w:p>
    <w:p w14:paraId="4570B4B4" w14:textId="77777777" w:rsidR="00F4366E" w:rsidRPr="006632F3" w:rsidRDefault="00F4366E" w:rsidP="00F4366E">
      <w:pPr>
        <w:spacing w:before="63" w:after="0" w:line="240" w:lineRule="auto"/>
        <w:ind w:left="118" w:right="362"/>
        <w:rPr>
          <w:rFonts w:ascii="Times New Roman" w:eastAsia="Times New Roman" w:hAnsi="Times New Roman" w:cs="Times New Roman"/>
        </w:rPr>
      </w:pPr>
      <w:proofErr w:type="gramStart"/>
      <w:r w:rsidRPr="006632F3">
        <w:rPr>
          <w:rFonts w:ascii="Times New Roman" w:eastAsia="Times New Roman" w:hAnsi="Times New Roman" w:cs="Times New Roman"/>
          <w:spacing w:val="-1"/>
        </w:rPr>
        <w:lastRenderedPageBreak/>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to SG</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v</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lin</w:t>
      </w:r>
      <w:r w:rsidRPr="006632F3">
        <w:rPr>
          <w:rFonts w:ascii="Times New Roman" w:eastAsia="Times New Roman" w:hAnsi="Times New Roman" w:cs="Times New Roman"/>
          <w:spacing w:val="-1"/>
        </w:rPr>
        <w:t>k</w:t>
      </w:r>
      <w:r w:rsidRPr="006632F3">
        <w:rPr>
          <w:rFonts w:ascii="Times New Roman" w:eastAsia="Times New Roman" w:hAnsi="Times New Roman" w:cs="Times New Roman"/>
        </w:rPr>
        <w:t>ing</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ar</w:t>
      </w:r>
      <w:r w:rsidRPr="006632F3">
        <w:rPr>
          <w:rFonts w:ascii="Times New Roman" w:eastAsia="Times New Roman" w:hAnsi="Times New Roman" w:cs="Times New Roman"/>
          <w:spacing w:val="-2"/>
        </w:rPr>
        <w:t>d</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mo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t</w:t>
      </w:r>
      <w:r w:rsidRPr="006632F3">
        <w:rPr>
          <w:rFonts w:ascii="Times New Roman" w:eastAsia="Times New Roman" w:hAnsi="Times New Roman" w:cs="Times New Roman"/>
          <w:spacing w:val="-5"/>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 xml:space="preserve">. SG mus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wa</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c</w:t>
      </w:r>
      <w:r w:rsidRPr="006632F3">
        <w:rPr>
          <w:rFonts w:ascii="Times New Roman" w:eastAsia="Times New Roman" w:hAnsi="Times New Roman" w:cs="Times New Roman"/>
        </w:rPr>
        <w:t xml:space="preserve">k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up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list of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l</w:t>
      </w:r>
      <w:r w:rsidRPr="006632F3">
        <w:rPr>
          <w:rFonts w:ascii="Times New Roman" w:eastAsia="Times New Roman" w:hAnsi="Times New Roman" w:cs="Times New Roman"/>
          <w:spacing w:val="-10"/>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d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 up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i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 xml:space="preserve">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0FD12AB8" w14:textId="77777777" w:rsidR="00F4366E" w:rsidRPr="006632F3" w:rsidRDefault="00F4366E" w:rsidP="00F4366E">
      <w:pPr>
        <w:spacing w:before="4" w:after="0" w:line="110" w:lineRule="exact"/>
        <w:rPr>
          <w:rFonts w:ascii="Times New Roman" w:hAnsi="Times New Roman" w:cs="Times New Roman"/>
        </w:rPr>
      </w:pPr>
    </w:p>
    <w:p w14:paraId="666099B3" w14:textId="77777777" w:rsidR="00F4366E" w:rsidRPr="006632F3" w:rsidRDefault="00F4366E" w:rsidP="00F4366E">
      <w:pPr>
        <w:spacing w:after="0" w:line="200" w:lineRule="exact"/>
        <w:rPr>
          <w:rFonts w:ascii="Times New Roman" w:hAnsi="Times New Roman" w:cs="Times New Roman"/>
        </w:rPr>
      </w:pPr>
    </w:p>
    <w:p w14:paraId="22F56576" w14:textId="77777777" w:rsidR="00F4366E" w:rsidRPr="006632F3" w:rsidRDefault="00F4366E" w:rsidP="00F4366E">
      <w:pPr>
        <w:spacing w:after="0" w:line="200" w:lineRule="exact"/>
        <w:rPr>
          <w:rFonts w:ascii="Times New Roman" w:hAnsi="Times New Roman" w:cs="Times New Roman"/>
        </w:rPr>
      </w:pPr>
    </w:p>
    <w:p w14:paraId="3B4215E4"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01280" behindDoc="1" locked="0" layoutInCell="1" allowOverlap="1" wp14:anchorId="44A4E535" wp14:editId="04F9FA86">
                <wp:simplePos x="0" y="0"/>
                <wp:positionH relativeFrom="page">
                  <wp:posOffset>1141730</wp:posOffset>
                </wp:positionH>
                <wp:positionV relativeFrom="paragraph">
                  <wp:posOffset>189230</wp:posOffset>
                </wp:positionV>
                <wp:extent cx="2699385" cy="1270"/>
                <wp:effectExtent l="17780" t="17780" r="16510" b="9525"/>
                <wp:wrapNone/>
                <wp:docPr id="5325" name="Group 5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9385" cy="1270"/>
                          <a:chOff x="1798" y="298"/>
                          <a:chExt cx="4251" cy="2"/>
                        </a:xfrm>
                      </wpg:grpSpPr>
                      <wps:wsp>
                        <wps:cNvPr id="5326" name="Freeform 5267"/>
                        <wps:cNvSpPr>
                          <a:spLocks/>
                        </wps:cNvSpPr>
                        <wps:spPr bwMode="auto">
                          <a:xfrm>
                            <a:off x="1798" y="298"/>
                            <a:ext cx="4251" cy="2"/>
                          </a:xfrm>
                          <a:custGeom>
                            <a:avLst/>
                            <a:gdLst>
                              <a:gd name="T0" fmla="+- 0 1798 1798"/>
                              <a:gd name="T1" fmla="*/ T0 w 4251"/>
                              <a:gd name="T2" fmla="+- 0 6049 1798"/>
                              <a:gd name="T3" fmla="*/ T2 w 4251"/>
                            </a:gdLst>
                            <a:ahLst/>
                            <a:cxnLst>
                              <a:cxn ang="0">
                                <a:pos x="T1" y="0"/>
                              </a:cxn>
                              <a:cxn ang="0">
                                <a:pos x="T3" y="0"/>
                              </a:cxn>
                            </a:cxnLst>
                            <a:rect l="0" t="0" r="r" b="b"/>
                            <a:pathLst>
                              <a:path w="4251">
                                <a:moveTo>
                                  <a:pt x="0" y="0"/>
                                </a:moveTo>
                                <a:lnTo>
                                  <a:pt x="4251"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66" o:spid="_x0000_s1026" style="position:absolute;margin-left:89.9pt;margin-top:14.9pt;width:212.55pt;height:.1pt;z-index:-251315200;mso-position-horizontal-relative:page" coordorigin="1798,298" coordsize="42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">
                <v:shape id="Freeform 5267" o:spid="_x0000_s1027" style="position:absolute;left:1798;top:298;width:4251;height:2;visibility:visible;mso-wrap-style:square;v-text-anchor:top" coordsize="42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2CPsQA&#10;AADdAAAADwAAAGRycy9kb3ducmV2LnhtbESP0YrCMBRE3xf8h3AF39ZUZWXpGkUUQUEftvoBl+ba&#10;BpubmkStf28WhH0cZuYMM1t0thF38sE4VjAaZiCIS6cNVwpOx83nN4gQkTU2jknBkwIs5r2PGeba&#10;PfiX7kWsRIJwyFFBHWObSxnKmiyGoWuJk3d23mJM0ldSe3wkuG3kOMum0qLhtFBjS6uayktxswpu&#10;ZiX366rYeHtYF/G4N9fT7qnUoN8tf0BE6uJ/+N3eagVfk/EU/t6kJy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dgj7EAAAA3QAAAA8AAAAAAAAAAAAAAAAAmAIAAGRycy9k&#10;b3ducmV2LnhtbFBLBQYAAAAABAAEAPUAAACJAwAAAAA=&#10;" path="m,l4251,e" filled="f" strokeweight=".45925mm">
                  <v:path arrowok="t" o:connecttype="custom" o:connectlocs="0,0;4251,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2</w:t>
      </w:r>
      <w:r w:rsidRPr="006632F3">
        <w:rPr>
          <w:rFonts w:ascii="Times New Roman" w:eastAsia="Arial" w:hAnsi="Times New Roman" w:cs="Times New Roman"/>
          <w:b/>
          <w:bCs/>
          <w:spacing w:val="-2"/>
        </w:rPr>
        <w:t>.</w:t>
      </w:r>
      <w:r w:rsidRPr="006632F3">
        <w:rPr>
          <w:rFonts w:ascii="Times New Roman" w:eastAsia="Arial" w:hAnsi="Times New Roman" w:cs="Times New Roman"/>
          <w:b/>
          <w:bCs/>
        </w:rPr>
        <w:t>2.3</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 xml:space="preserve">Grid </w:t>
      </w:r>
      <w:r w:rsidRPr="006632F3">
        <w:rPr>
          <w:rFonts w:ascii="Times New Roman" w:eastAsia="Arial" w:hAnsi="Times New Roman" w:cs="Times New Roman"/>
          <w:b/>
          <w:bCs/>
          <w:spacing w:val="-1"/>
        </w:rPr>
        <w:t>Bu</w:t>
      </w:r>
      <w:r w:rsidRPr="006632F3">
        <w:rPr>
          <w:rFonts w:ascii="Times New Roman" w:eastAsia="Arial" w:hAnsi="Times New Roman" w:cs="Times New Roman"/>
          <w:b/>
          <w:bCs/>
        </w:rPr>
        <w:t>il</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er/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 xml:space="preserve">Grid </w:t>
      </w:r>
      <w:r w:rsidRPr="006632F3">
        <w:rPr>
          <w:rFonts w:ascii="Times New Roman" w:eastAsia="Arial" w:hAnsi="Times New Roman" w:cs="Times New Roman"/>
          <w:b/>
          <w:bCs/>
          <w:spacing w:val="-1"/>
        </w:rPr>
        <w:t>f</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w</w:t>
      </w:r>
    </w:p>
    <w:p w14:paraId="714EA43E" w14:textId="77777777" w:rsidR="00F4366E" w:rsidRPr="006632F3" w:rsidRDefault="00F4366E" w:rsidP="00F4366E">
      <w:pPr>
        <w:spacing w:before="63" w:after="0" w:line="240" w:lineRule="auto"/>
        <w:ind w:left="118" w:right="157"/>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s</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ob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this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o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t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to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p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9"/>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a</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s</w:t>
      </w:r>
      <w:r w:rsidRPr="006632F3">
        <w:rPr>
          <w:rFonts w:ascii="Times New Roman" w:eastAsia="Times New Roman" w:hAnsi="Times New Roman" w:cs="Times New Roman"/>
        </w:rPr>
        <w:t>. M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t</w:t>
      </w:r>
      <w:r w:rsidRPr="006632F3">
        <w:rPr>
          <w:rFonts w:ascii="Times New Roman" w:eastAsia="Times New Roman" w:hAnsi="Times New Roman" w:cs="Times New Roman"/>
        </w:rPr>
        <w:t xml:space="preserve">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ll</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o</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 i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minimi</w:t>
      </w:r>
      <w:r w:rsidRPr="006632F3">
        <w:rPr>
          <w:rFonts w:ascii="Times New Roman" w:eastAsia="Times New Roman" w:hAnsi="Times New Roman" w:cs="Times New Roman"/>
          <w:spacing w:val="1"/>
        </w:rPr>
        <w:t>z</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p>
    <w:p w14:paraId="70FFC53F" w14:textId="77777777" w:rsidR="00F4366E" w:rsidRPr="006632F3" w:rsidRDefault="00F4366E" w:rsidP="00F4366E">
      <w:pPr>
        <w:spacing w:before="4" w:after="0" w:line="110" w:lineRule="exact"/>
        <w:rPr>
          <w:rFonts w:ascii="Times New Roman" w:hAnsi="Times New Roman" w:cs="Times New Roman"/>
        </w:rPr>
      </w:pPr>
    </w:p>
    <w:p w14:paraId="1F3F034A" w14:textId="77777777" w:rsidR="00F4366E" w:rsidRPr="006632F3" w:rsidRDefault="00F4366E" w:rsidP="00F4366E">
      <w:pPr>
        <w:spacing w:after="0" w:line="200" w:lineRule="exact"/>
        <w:rPr>
          <w:rFonts w:ascii="Times New Roman" w:hAnsi="Times New Roman" w:cs="Times New Roman"/>
        </w:rPr>
      </w:pPr>
    </w:p>
    <w:p w14:paraId="4F6DFC08" w14:textId="77777777" w:rsidR="00F4366E" w:rsidRPr="006632F3" w:rsidRDefault="00F4366E" w:rsidP="00F4366E">
      <w:pPr>
        <w:spacing w:after="0" w:line="200" w:lineRule="exact"/>
        <w:rPr>
          <w:rFonts w:ascii="Times New Roman" w:hAnsi="Times New Roman" w:cs="Times New Roman"/>
        </w:rPr>
      </w:pPr>
    </w:p>
    <w:p w14:paraId="496AAA0E"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02304" behindDoc="1" locked="0" layoutInCell="1" allowOverlap="1" wp14:anchorId="050C991C" wp14:editId="4F5A8403">
                <wp:simplePos x="0" y="0"/>
                <wp:positionH relativeFrom="page">
                  <wp:posOffset>1141730</wp:posOffset>
                </wp:positionH>
                <wp:positionV relativeFrom="paragraph">
                  <wp:posOffset>189230</wp:posOffset>
                </wp:positionV>
                <wp:extent cx="2286635" cy="1270"/>
                <wp:effectExtent l="17780" t="17780" r="10160" b="9525"/>
                <wp:wrapNone/>
                <wp:docPr id="5323" name="Group 52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6635" cy="1270"/>
                          <a:chOff x="1798" y="298"/>
                          <a:chExt cx="3601" cy="2"/>
                        </a:xfrm>
                      </wpg:grpSpPr>
                      <wps:wsp>
                        <wps:cNvPr id="5324" name="Freeform 5265"/>
                        <wps:cNvSpPr>
                          <a:spLocks/>
                        </wps:cNvSpPr>
                        <wps:spPr bwMode="auto">
                          <a:xfrm>
                            <a:off x="1798" y="298"/>
                            <a:ext cx="3601" cy="2"/>
                          </a:xfrm>
                          <a:custGeom>
                            <a:avLst/>
                            <a:gdLst>
                              <a:gd name="T0" fmla="+- 0 1798 1798"/>
                              <a:gd name="T1" fmla="*/ T0 w 3601"/>
                              <a:gd name="T2" fmla="+- 0 5399 1798"/>
                              <a:gd name="T3" fmla="*/ T2 w 3601"/>
                            </a:gdLst>
                            <a:ahLst/>
                            <a:cxnLst>
                              <a:cxn ang="0">
                                <a:pos x="T1" y="0"/>
                              </a:cxn>
                              <a:cxn ang="0">
                                <a:pos x="T3" y="0"/>
                              </a:cxn>
                            </a:cxnLst>
                            <a:rect l="0" t="0" r="r" b="b"/>
                            <a:pathLst>
                              <a:path w="3601">
                                <a:moveTo>
                                  <a:pt x="0" y="0"/>
                                </a:moveTo>
                                <a:lnTo>
                                  <a:pt x="3601"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64" o:spid="_x0000_s1026" style="position:absolute;margin-left:89.9pt;margin-top:14.9pt;width:180.05pt;height:.1pt;z-index:-251314176;mso-position-horizontal-relative:page" coordorigin="1798,298" coordsize="360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">
                <v:shape id="Freeform 5265" o:spid="_x0000_s1027" style="position:absolute;left:1798;top:298;width:3601;height:2;visibility:visible;mso-wrap-style:square;v-text-anchor:top" coordsize="36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3ohcYA&#10;AADdAAAADwAAAGRycy9kb3ducmV2LnhtbESPT2vCQBTE74V+h+UVems20SoSXaUIYile/IN4fGaf&#10;SWj2bciuJumn7wqCx2FmfsPMFp2pxI0aV1pWkEQxCOLM6pJzBYf96mMCwnlkjZVlUtCTg8X89WWG&#10;qbYtb+m287kIEHYpKii8r1MpXVaQQRfZmjh4F9sY9EE2udQNtgFuKjmI47E0WHJYKLCmZUHZ7+5q&#10;FLTHRCf9z7nXG57Yv222xlM1VOr9rfuagvDU+Wf40f7WCkbDwSfc34Qn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3ohcYAAADdAAAADwAAAAAAAAAAAAAAAACYAgAAZHJz&#10;L2Rvd25yZXYueG1sUEsFBgAAAAAEAAQA9QAAAIsDAAAAAA==&#10;" path="m,l3601,e" filled="f" strokeweight=".45925mm">
                  <v:path arrowok="t" o:connecttype="custom" o:connectlocs="0,0;3601,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2</w:t>
      </w:r>
      <w:r w:rsidRPr="006632F3">
        <w:rPr>
          <w:rFonts w:ascii="Times New Roman" w:eastAsia="Arial" w:hAnsi="Times New Roman" w:cs="Times New Roman"/>
          <w:b/>
          <w:bCs/>
          <w:spacing w:val="-2"/>
        </w:rPr>
        <w:t>.</w:t>
      </w:r>
      <w:r w:rsidRPr="006632F3">
        <w:rPr>
          <w:rFonts w:ascii="Times New Roman" w:eastAsia="Arial" w:hAnsi="Times New Roman" w:cs="Times New Roman"/>
          <w:b/>
          <w:bCs/>
        </w:rPr>
        <w:t>2.4</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8"/>
        </w:rPr>
        <w:t>A</w:t>
      </w:r>
      <w:r w:rsidRPr="006632F3">
        <w:rPr>
          <w:rFonts w:ascii="Times New Roman" w:eastAsia="Arial" w:hAnsi="Times New Roman" w:cs="Times New Roman"/>
          <w:b/>
          <w:bCs/>
          <w:spacing w:val="-1"/>
        </w:rPr>
        <w:t>pp</w:t>
      </w:r>
      <w:r w:rsidRPr="006632F3">
        <w:rPr>
          <w:rFonts w:ascii="Times New Roman" w:eastAsia="Arial" w:hAnsi="Times New Roman" w:cs="Times New Roman"/>
          <w:b/>
          <w:bCs/>
        </w:rPr>
        <w:t>lic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r w:rsidRPr="006632F3">
        <w:rPr>
          <w:rFonts w:ascii="Times New Roman" w:eastAsia="Arial" w:hAnsi="Times New Roman" w:cs="Times New Roman"/>
          <w:b/>
          <w:bCs/>
          <w:spacing w:val="-3"/>
        </w:rPr>
        <w:t xml:space="preserve"> </w:t>
      </w:r>
      <w:r w:rsidRPr="006632F3">
        <w:rPr>
          <w:rFonts w:ascii="Times New Roman" w:eastAsia="Arial" w:hAnsi="Times New Roman" w:cs="Times New Roman"/>
          <w:b/>
          <w:bCs/>
          <w:spacing w:val="-1"/>
        </w:rPr>
        <w:t>f</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w</w:t>
      </w:r>
    </w:p>
    <w:p w14:paraId="1C0AAB30" w14:textId="77777777" w:rsidR="00F4366E" w:rsidRPr="006632F3" w:rsidRDefault="00F4366E" w:rsidP="00F4366E">
      <w:pPr>
        <w:spacing w:before="63" w:after="0" w:line="240" w:lineRule="auto"/>
        <w:ind w:left="118" w:right="635"/>
        <w:rPr>
          <w:rFonts w:ascii="Times New Roman" w:eastAsia="Times New Roman" w:hAnsi="Times New Roman" w:cs="Times New Roman"/>
        </w:rPr>
      </w:pP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to th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h th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60560A95" w14:textId="77777777" w:rsidR="00F4366E" w:rsidRPr="006632F3" w:rsidRDefault="00F4366E" w:rsidP="00F4366E">
      <w:pPr>
        <w:spacing w:before="16" w:after="0" w:line="260" w:lineRule="exact"/>
        <w:rPr>
          <w:rFonts w:ascii="Times New Roman" w:hAnsi="Times New Roman" w:cs="Times New Roman"/>
        </w:rPr>
      </w:pPr>
    </w:p>
    <w:p w14:paraId="5FE0CE2B" w14:textId="4C9B45BA" w:rsidR="00F4366E" w:rsidRPr="006632F3" w:rsidRDefault="00F4366E" w:rsidP="00F4366E">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he d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re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3"/>
        </w:rPr>
        <w:t xml:space="preserve"> </w:t>
      </w:r>
      <w:r w:rsidR="00244A38">
        <w:rPr>
          <w:rFonts w:ascii="Times New Roman" w:eastAsia="Times New Roman" w:hAnsi="Times New Roman" w:cs="Times New Roman"/>
        </w:rPr>
        <w:t>1</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4</w:t>
      </w:r>
      <w:r w:rsidRPr="006632F3">
        <w:rPr>
          <w:rFonts w:ascii="Times New Roman" w:eastAsia="Times New Roman" w:hAnsi="Times New Roman" w:cs="Times New Roman"/>
        </w:rPr>
        <w:t>.</w:t>
      </w:r>
    </w:p>
    <w:p w14:paraId="4E5231DE" w14:textId="77777777" w:rsidR="00F4366E" w:rsidRPr="006632F3" w:rsidRDefault="00F4366E" w:rsidP="00F4366E">
      <w:pPr>
        <w:spacing w:before="5" w:after="0" w:line="110" w:lineRule="exact"/>
        <w:rPr>
          <w:rFonts w:ascii="Times New Roman" w:hAnsi="Times New Roman" w:cs="Times New Roman"/>
        </w:rPr>
      </w:pPr>
    </w:p>
    <w:p w14:paraId="42500138" w14:textId="77777777" w:rsidR="00F4366E" w:rsidRPr="006632F3" w:rsidRDefault="00F4366E" w:rsidP="00F4366E">
      <w:pPr>
        <w:spacing w:after="0" w:line="200" w:lineRule="exact"/>
        <w:rPr>
          <w:rFonts w:ascii="Times New Roman" w:hAnsi="Times New Roman" w:cs="Times New Roman"/>
        </w:rPr>
      </w:pPr>
    </w:p>
    <w:p w14:paraId="124B8695" w14:textId="77777777" w:rsidR="00F4366E" w:rsidRPr="006632F3" w:rsidRDefault="00F4366E" w:rsidP="00F4366E">
      <w:pPr>
        <w:spacing w:after="0" w:line="200" w:lineRule="exact"/>
        <w:rPr>
          <w:rFonts w:ascii="Times New Roman" w:hAnsi="Times New Roman" w:cs="Times New Roman"/>
        </w:rPr>
      </w:pPr>
    </w:p>
    <w:p w14:paraId="7676AF4F" w14:textId="06D41127" w:rsidR="00F4366E" w:rsidRPr="006632F3" w:rsidRDefault="00F4366E" w:rsidP="00F4366E">
      <w:pPr>
        <w:spacing w:after="0" w:line="240" w:lineRule="auto"/>
        <w:ind w:left="118" w:right="-20"/>
        <w:rPr>
          <w:rFonts w:ascii="Times New Roman" w:eastAsia="Arial" w:hAnsi="Times New Roman" w:cs="Times New Roman"/>
          <w:b/>
          <w:bCs/>
          <w:u w:val="single" w:color="000000"/>
        </w:rPr>
      </w:pP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2</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3</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SCMW API</w:t>
      </w:r>
    </w:p>
    <w:p w14:paraId="423057D8" w14:textId="77777777" w:rsidR="00F4366E" w:rsidRPr="006632F3" w:rsidRDefault="00F4366E" w:rsidP="00F4366E">
      <w:pPr>
        <w:spacing w:after="0" w:line="240" w:lineRule="auto"/>
        <w:ind w:left="118" w:right="-20"/>
        <w:rPr>
          <w:rFonts w:ascii="Times New Roman" w:eastAsia="Times New Roman" w:hAnsi="Times New Roman" w:cs="Times New Roman"/>
        </w:rPr>
      </w:pPr>
    </w:p>
    <w:p w14:paraId="53A6D3E8" w14:textId="77777777" w:rsidR="00F4366E" w:rsidRPr="006632F3" w:rsidRDefault="00F4366E" w:rsidP="00F4366E">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The 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m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r</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ount 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indu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milit</w:t>
      </w:r>
      <w:r w:rsidRPr="006632F3">
        <w:rPr>
          <w:rFonts w:ascii="Times New Roman" w:eastAsia="Times New Roman" w:hAnsi="Times New Roman" w:cs="Times New Roman"/>
          <w:spacing w:val="-1"/>
        </w:rPr>
        <w:t>a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lo</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er</w:t>
      </w:r>
      <w:r w:rsidRPr="006632F3">
        <w:rPr>
          <w:rFonts w:ascii="Times New Roman" w:eastAsia="Times New Roman" w:hAnsi="Times New Roman" w:cs="Times New Roman"/>
        </w:rPr>
        <w:t>osp</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n API w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kind 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to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e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spacing w:val="-2"/>
        </w:rPr>
        <w:t>r</w:t>
      </w:r>
      <w:r w:rsidRPr="006632F3">
        <w:rPr>
          <w:rFonts w:ascii="Times New Roman" w:eastAsia="Times New Roman" w:hAnsi="Times New Roman" w:cs="Times New Roman"/>
        </w:rPr>
        <w:t>om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ol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12"/>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so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 m</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ism</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4"/>
        </w:rPr>
        <w:t>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w:t>
      </w:r>
      <w:r w:rsidRPr="006632F3">
        <w:rPr>
          <w:rFonts w:ascii="Times New Roman" w:eastAsia="Times New Roman" w:hAnsi="Times New Roman" w:cs="Times New Roman"/>
          <w:spacing w:val="2"/>
        </w:rPr>
        <w:t>n</w:t>
      </w:r>
      <w:r w:rsidRPr="006632F3">
        <w:rPr>
          <w:rFonts w:ascii="Times New Roman" w:eastAsia="Times New Roman" w:hAnsi="Times New Roman" w:cs="Times New Roman"/>
        </w:rPr>
        <w:t>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a</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on</w:t>
      </w:r>
      <w:r w:rsidRPr="006632F3">
        <w:rPr>
          <w:rFonts w:ascii="Times New Roman" w:eastAsia="Times New Roman" w:hAnsi="Times New Roman" w:cs="Times New Roman"/>
          <w:spacing w:val="2"/>
        </w:rPr>
        <w:t>l</w:t>
      </w:r>
      <w:r w:rsidRPr="006632F3">
        <w:rPr>
          <w:rFonts w:ascii="Times New Roman" w:eastAsia="Times New Roman" w:hAnsi="Times New Roman" w:cs="Times New Roman"/>
          <w:spacing w:val="-3"/>
        </w:rPr>
        <w:t>y</w:t>
      </w:r>
      <w:r w:rsidRPr="006632F3">
        <w:rPr>
          <w:rFonts w:ascii="Times New Roman" w:eastAsia="Times New Roman" w:hAnsi="Times New Roman" w:cs="Times New Roman"/>
        </w:rPr>
        <w:t>.</w:t>
      </w:r>
    </w:p>
    <w:p w14:paraId="421C4E56" w14:textId="77777777" w:rsidR="00F4366E" w:rsidRPr="006632F3" w:rsidRDefault="00F4366E" w:rsidP="00F4366E">
      <w:pPr>
        <w:spacing w:before="16" w:after="0" w:line="260" w:lineRule="exact"/>
        <w:rPr>
          <w:rFonts w:ascii="Times New Roman" w:hAnsi="Times New Roman" w:cs="Times New Roman"/>
        </w:rPr>
      </w:pPr>
    </w:p>
    <w:p w14:paraId="52F61807" w14:textId="4AA0589A" w:rsidR="00F4366E" w:rsidRPr="006632F3" w:rsidRDefault="00F4366E" w:rsidP="00F4366E">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D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s of</w:t>
      </w:r>
      <w:r w:rsidRPr="006632F3">
        <w:rPr>
          <w:rFonts w:ascii="Times New Roman" w:eastAsia="Times New Roman" w:hAnsi="Times New Roman" w:cs="Times New Roman"/>
          <w:spacing w:val="-1"/>
        </w:rPr>
        <w:t xml:space="preserve"> the SCMW API are</w:t>
      </w:r>
      <w:r w:rsidRPr="006632F3">
        <w:rPr>
          <w:rFonts w:ascii="Times New Roman" w:eastAsia="Times New Roman" w:hAnsi="Times New Roman" w:cs="Times New Roman"/>
        </w:rPr>
        <w:t xml:space="preserve">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se</w:t>
      </w:r>
      <w:r w:rsidRPr="006632F3">
        <w:rPr>
          <w:rFonts w:ascii="Times New Roman" w:eastAsia="Times New Roman" w:hAnsi="Times New Roman" w:cs="Times New Roman"/>
        </w:rPr>
        <w:t>d in</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 xml:space="preserve"> </w:t>
      </w:r>
      <w:r w:rsidR="00244A38">
        <w:rPr>
          <w:rFonts w:ascii="Times New Roman" w:eastAsia="Times New Roman" w:hAnsi="Times New Roman" w:cs="Times New Roman"/>
        </w:rPr>
        <w:t>1</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5</w:t>
      </w:r>
      <w:r w:rsidRPr="006632F3">
        <w:rPr>
          <w:rFonts w:ascii="Times New Roman" w:eastAsia="Times New Roman" w:hAnsi="Times New Roman" w:cs="Times New Roman"/>
        </w:rPr>
        <w:t>.1</w:t>
      </w:r>
    </w:p>
    <w:p w14:paraId="460495C4" w14:textId="77777777" w:rsidR="00F4366E" w:rsidRPr="006632F3" w:rsidRDefault="00F4366E" w:rsidP="00F4366E">
      <w:pPr>
        <w:spacing w:before="5" w:after="0" w:line="110" w:lineRule="exact"/>
        <w:rPr>
          <w:rFonts w:ascii="Times New Roman" w:hAnsi="Times New Roman" w:cs="Times New Roman"/>
        </w:rPr>
      </w:pPr>
    </w:p>
    <w:p w14:paraId="38F25626" w14:textId="77777777" w:rsidR="00F4366E" w:rsidRPr="006632F3" w:rsidRDefault="00F4366E" w:rsidP="00F4366E">
      <w:pPr>
        <w:spacing w:after="0" w:line="200" w:lineRule="exact"/>
        <w:rPr>
          <w:rFonts w:ascii="Times New Roman" w:hAnsi="Times New Roman" w:cs="Times New Roman"/>
        </w:rPr>
      </w:pPr>
    </w:p>
    <w:p w14:paraId="43DFB065" w14:textId="77777777" w:rsidR="00F4366E" w:rsidRPr="006632F3" w:rsidRDefault="00F4366E" w:rsidP="00F4366E">
      <w:pPr>
        <w:spacing w:after="0" w:line="200" w:lineRule="exact"/>
        <w:rPr>
          <w:rFonts w:ascii="Times New Roman" w:hAnsi="Times New Roman" w:cs="Times New Roman"/>
        </w:rPr>
      </w:pPr>
    </w:p>
    <w:p w14:paraId="3B05BF36" w14:textId="029AC715" w:rsidR="00244A38" w:rsidRDefault="00F4366E" w:rsidP="00244A38">
      <w:pPr>
        <w:spacing w:after="0" w:line="240" w:lineRule="auto"/>
        <w:ind w:left="118" w:right="-20"/>
        <w:rPr>
          <w:rFonts w:ascii="Times New Roman" w:eastAsia="Arial" w:hAnsi="Times New Roman" w:cs="Times New Roman"/>
          <w:b/>
          <w:bCs/>
          <w:u w:val="single" w:color="000000"/>
        </w:rPr>
      </w:pP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2</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4</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Se</w:t>
      </w:r>
      <w:r w:rsidRPr="006632F3">
        <w:rPr>
          <w:rFonts w:ascii="Times New Roman" w:eastAsia="Arial" w:hAnsi="Times New Roman" w:cs="Times New Roman"/>
          <w:b/>
          <w:bCs/>
          <w:spacing w:val="-1"/>
          <w:u w:val="single" w:color="000000"/>
        </w:rPr>
        <w:t>n</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r</w:t>
      </w:r>
    </w:p>
    <w:p w14:paraId="22A72DF5" w14:textId="77777777" w:rsidR="00244A38" w:rsidRDefault="00244A38" w:rsidP="00244A38">
      <w:pPr>
        <w:spacing w:after="0" w:line="240" w:lineRule="auto"/>
        <w:ind w:left="118" w:right="-20"/>
        <w:rPr>
          <w:rFonts w:ascii="Times New Roman" w:eastAsia="Arial" w:hAnsi="Times New Roman" w:cs="Times New Roman"/>
          <w:b/>
          <w:bCs/>
          <w:u w:val="single" w:color="000000"/>
        </w:rPr>
      </w:pPr>
    </w:p>
    <w:p w14:paraId="58D24B45" w14:textId="66854B50" w:rsidR="00F4366E" w:rsidRPr="006632F3" w:rsidRDefault="00F4366E" w:rsidP="00244A38">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i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 xml:space="preserve">any </w:t>
      </w:r>
      <w:r w:rsidRPr="006632F3">
        <w:rPr>
          <w:rFonts w:ascii="Times New Roman" w:eastAsia="Times New Roman" w:hAnsi="Times New Roman" w:cs="Times New Roman"/>
        </w:rPr>
        <w:t>tim</w:t>
      </w:r>
      <w:r w:rsidRPr="006632F3">
        <w:rPr>
          <w:rFonts w:ascii="Times New Roman" w:eastAsia="Times New Roman" w:hAnsi="Times New Roman" w:cs="Times New Roman"/>
          <w:spacing w:val="-4"/>
        </w:rPr>
        <w:t>e</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st</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m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5"/>
        </w:rPr>
        <w:t>o</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w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PS, R</w:t>
      </w:r>
      <w:r w:rsidRPr="006632F3">
        <w:rPr>
          <w:rFonts w:ascii="Times New Roman" w:eastAsia="Times New Roman" w:hAnsi="Times New Roman" w:cs="Times New Roman"/>
          <w:spacing w:val="-2"/>
        </w:rPr>
        <w:t>F</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r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posi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Robot </w:t>
      </w:r>
      <w:r w:rsidRPr="006632F3">
        <w:rPr>
          <w:rFonts w:ascii="Times New Roman" w:eastAsia="Times New Roman" w:hAnsi="Times New Roman" w:cs="Times New Roman"/>
          <w:spacing w:val="-1"/>
        </w:rPr>
        <w:t>car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l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ht, soun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ul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sonic</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W</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b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spacing w:val="-11"/>
        </w:rPr>
        <w:t>v</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RSS, W</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b p</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3"/>
        </w:rPr>
        <w:t>k</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o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w:t>
      </w:r>
    </w:p>
    <w:p w14:paraId="169E7F7E" w14:textId="77777777" w:rsidR="00F4366E" w:rsidRPr="006632F3" w:rsidRDefault="00F4366E" w:rsidP="00F4366E">
      <w:pPr>
        <w:spacing w:before="4" w:after="0" w:line="110" w:lineRule="exact"/>
        <w:rPr>
          <w:rFonts w:ascii="Times New Roman" w:hAnsi="Times New Roman" w:cs="Times New Roman"/>
        </w:rPr>
      </w:pPr>
    </w:p>
    <w:p w14:paraId="598DCE0D" w14:textId="77777777" w:rsidR="00F4366E" w:rsidRPr="006632F3" w:rsidRDefault="00F4366E" w:rsidP="00F4366E">
      <w:pPr>
        <w:spacing w:after="0" w:line="200" w:lineRule="exact"/>
        <w:rPr>
          <w:rFonts w:ascii="Times New Roman" w:hAnsi="Times New Roman" w:cs="Times New Roman"/>
        </w:rPr>
      </w:pPr>
    </w:p>
    <w:p w14:paraId="3026BB4A" w14:textId="77777777" w:rsidR="00F4366E" w:rsidRPr="006632F3" w:rsidRDefault="00F4366E" w:rsidP="00F4366E">
      <w:pPr>
        <w:spacing w:after="0" w:line="200" w:lineRule="exact"/>
        <w:rPr>
          <w:rFonts w:ascii="Times New Roman" w:hAnsi="Times New Roman" w:cs="Times New Roman"/>
        </w:rPr>
      </w:pPr>
    </w:p>
    <w:p w14:paraId="58EBD54E"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05376" behindDoc="1" locked="0" layoutInCell="1" allowOverlap="1" wp14:anchorId="22F413FE" wp14:editId="08AFB5C4">
                <wp:simplePos x="0" y="0"/>
                <wp:positionH relativeFrom="page">
                  <wp:posOffset>1141730</wp:posOffset>
                </wp:positionH>
                <wp:positionV relativeFrom="paragraph">
                  <wp:posOffset>189230</wp:posOffset>
                </wp:positionV>
                <wp:extent cx="2204085" cy="1270"/>
                <wp:effectExtent l="17780" t="17780" r="16510" b="9525"/>
                <wp:wrapNone/>
                <wp:docPr id="5317" name="Group 52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04085" cy="1270"/>
                          <a:chOff x="1798" y="298"/>
                          <a:chExt cx="3471" cy="2"/>
                        </a:xfrm>
                      </wpg:grpSpPr>
                      <wps:wsp>
                        <wps:cNvPr id="5318" name="Freeform 5259"/>
                        <wps:cNvSpPr>
                          <a:spLocks/>
                        </wps:cNvSpPr>
                        <wps:spPr bwMode="auto">
                          <a:xfrm>
                            <a:off x="1798" y="298"/>
                            <a:ext cx="3471" cy="2"/>
                          </a:xfrm>
                          <a:custGeom>
                            <a:avLst/>
                            <a:gdLst>
                              <a:gd name="T0" fmla="+- 0 1798 1798"/>
                              <a:gd name="T1" fmla="*/ T0 w 3471"/>
                              <a:gd name="T2" fmla="+- 0 5270 1798"/>
                              <a:gd name="T3" fmla="*/ T2 w 3471"/>
                            </a:gdLst>
                            <a:ahLst/>
                            <a:cxnLst>
                              <a:cxn ang="0">
                                <a:pos x="T1" y="0"/>
                              </a:cxn>
                              <a:cxn ang="0">
                                <a:pos x="T3" y="0"/>
                              </a:cxn>
                            </a:cxnLst>
                            <a:rect l="0" t="0" r="r" b="b"/>
                            <a:pathLst>
                              <a:path w="3471">
                                <a:moveTo>
                                  <a:pt x="0" y="0"/>
                                </a:moveTo>
                                <a:lnTo>
                                  <a:pt x="3472"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58" o:spid="_x0000_s1026" style="position:absolute;margin-left:89.9pt;margin-top:14.9pt;width:173.55pt;height:.1pt;z-index:-251311104;mso-position-horizontal-relative:page" coordorigin="1798,298" coordsize="34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">
                <v:shape id="Freeform 5259" o:spid="_x0000_s1027" style="position:absolute;left:1798;top:298;width:3471;height:2;visibility:visible;mso-wrap-style:square;v-text-anchor:top" coordsize="34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wA98MA&#10;AADdAAAADwAAAGRycy9kb3ducmV2LnhtbERPz2vCMBS+C/4P4Q28yEzqcIzOKKIMFLxMHXh8Nm9t&#10;WfPSJdF2/705DDx+fL/ny9424kY+1I41ZBMFgrhwpuZSw+n48fwGIkRkg41j0vBHAZaL4WCOuXEd&#10;f9LtEEuRQjjkqKGKsc2lDEVFFsPEtcSJ+3beYkzQl9J47FK4beRUqVdpsebUUGFL64qKn8PVario&#10;7rQ5u/Hud505FfdfV283Y61HT/3qHUSkPj7E/+6t0TB7ydLc9CY9Ab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wA98MAAADdAAAADwAAAAAAAAAAAAAAAACYAgAAZHJzL2Rv&#10;d25yZXYueG1sUEsFBgAAAAAEAAQA9QAAAIgDAAAAAA==&#10;" path="m,l3472,e" filled="f" strokeweight=".45925mm">
                  <v:path arrowok="t" o:connecttype="custom" o:connectlocs="0,0;3472,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2</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 xml:space="preserve">r </w:t>
      </w:r>
      <w:r w:rsidRPr="006632F3">
        <w:rPr>
          <w:rFonts w:ascii="Times New Roman" w:eastAsia="Arial" w:hAnsi="Times New Roman" w:cs="Times New Roman"/>
          <w:b/>
          <w:bCs/>
          <w:spacing w:val="-1"/>
        </w:rPr>
        <w:t>C</w:t>
      </w:r>
      <w:r w:rsidRPr="006632F3">
        <w:rPr>
          <w:rFonts w:ascii="Times New Roman" w:eastAsia="Arial" w:hAnsi="Times New Roman" w:cs="Times New Roman"/>
          <w:b/>
          <w:bCs/>
        </w:rPr>
        <w:t>li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t</w:t>
      </w:r>
      <w:r w:rsidRPr="006632F3">
        <w:rPr>
          <w:rFonts w:ascii="Times New Roman" w:eastAsia="Arial" w:hAnsi="Times New Roman" w:cs="Times New Roman"/>
          <w:b/>
          <w:bCs/>
          <w:spacing w:val="-2"/>
        </w:rPr>
        <w:t xml:space="preserve"> </w:t>
      </w:r>
      <w:r w:rsidRPr="006632F3">
        <w:rPr>
          <w:rFonts w:ascii="Times New Roman" w:eastAsia="Arial" w:hAnsi="Times New Roman" w:cs="Times New Roman"/>
          <w:b/>
          <w:bCs/>
        </w:rPr>
        <w:t>Pr</w:t>
      </w:r>
      <w:r w:rsidRPr="006632F3">
        <w:rPr>
          <w:rFonts w:ascii="Times New Roman" w:eastAsia="Arial" w:hAnsi="Times New Roman" w:cs="Times New Roman"/>
          <w:b/>
          <w:bCs/>
          <w:spacing w:val="-1"/>
        </w:rPr>
        <w:t>og</w:t>
      </w:r>
      <w:r w:rsidRPr="006632F3">
        <w:rPr>
          <w:rFonts w:ascii="Times New Roman" w:eastAsia="Arial" w:hAnsi="Times New Roman" w:cs="Times New Roman"/>
          <w:b/>
          <w:bCs/>
        </w:rPr>
        <w:t>ram</w:t>
      </w:r>
    </w:p>
    <w:p w14:paraId="6A62FFDA" w14:textId="77777777" w:rsidR="00F4366E" w:rsidRPr="006632F3" w:rsidRDefault="00F4366E" w:rsidP="00F4366E">
      <w:pPr>
        <w:spacing w:before="63" w:after="0" w:line="240" w:lineRule="auto"/>
        <w:ind w:left="118" w:right="254"/>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ds a</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C</w:t>
      </w:r>
      <w:r w:rsidRPr="006632F3">
        <w:rPr>
          <w:rFonts w:ascii="Times New Roman" w:eastAsia="Times New Roman" w:hAnsi="Times New Roman" w:cs="Times New Roman"/>
          <w:b/>
          <w:bCs/>
        </w:rPr>
        <w:t>li</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t</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og</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am</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 to</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CP i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r</w:t>
      </w:r>
      <w:r w:rsidRPr="006632F3">
        <w:rPr>
          <w:rFonts w:ascii="Times New Roman" w:eastAsia="Times New Roman" w:hAnsi="Times New Roman" w:cs="Times New Roman"/>
        </w:rPr>
        <w:t>id</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ide SCP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6"/>
        </w:rPr>
        <w:t>e</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po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 d</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n the</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id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CP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w:t>
      </w:r>
      <w:r w:rsidRPr="006632F3">
        <w:rPr>
          <w:rFonts w:ascii="Times New Roman" w:eastAsia="Times New Roman" w:hAnsi="Times New Roman" w:cs="Times New Roman"/>
          <w:spacing w:val="-2"/>
        </w:rPr>
        <w:t>t</w:t>
      </w:r>
      <w:r w:rsidRPr="006632F3">
        <w:rPr>
          <w:rFonts w:ascii="Times New Roman" w:eastAsia="Times New Roman" w:hAnsi="Times New Roman" w:cs="Times New Roman"/>
        </w:rPr>
        <w:t>h 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bst</w:t>
      </w:r>
      <w:r w:rsidRPr="006632F3">
        <w:rPr>
          <w:rFonts w:ascii="Times New Roman" w:eastAsia="Times New Roman" w:hAnsi="Times New Roman" w:cs="Times New Roman"/>
          <w:spacing w:val="-1"/>
        </w:rPr>
        <w:t>rac</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6"/>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ref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 xml:space="preserve">3.5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s).</w:t>
      </w:r>
    </w:p>
    <w:p w14:paraId="72FE4B53" w14:textId="77777777" w:rsidR="00F4366E" w:rsidRPr="006632F3" w:rsidRDefault="00F4366E" w:rsidP="00F4366E">
      <w:pPr>
        <w:spacing w:before="63"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F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Pr>
          <w:rFonts w:ascii="Times New Roman" w:eastAsia="Times New Roman" w:hAnsi="Times New Roman" w:cs="Times New Roman"/>
        </w:rPr>
        <w:t>5</w:t>
      </w:r>
      <w:r w:rsidRPr="006632F3">
        <w:rPr>
          <w:rFonts w:ascii="Times New Roman" w:eastAsia="Times New Roman" w:hAnsi="Times New Roman" w:cs="Times New Roman"/>
        </w:rPr>
        <w:t xml:space="preserve">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h</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w:t>
      </w:r>
    </w:p>
    <w:p w14:paraId="209C9608" w14:textId="77777777" w:rsidR="00F4366E" w:rsidRPr="006632F3" w:rsidRDefault="00F4366E" w:rsidP="00F4366E">
      <w:pPr>
        <w:spacing w:before="36" w:after="0" w:line="240" w:lineRule="auto"/>
        <w:ind w:left="118" w:right="-20"/>
        <w:jc w:val="center"/>
        <w:rPr>
          <w:rFonts w:ascii="Times New Roman" w:eastAsia="Times New Roman" w:hAnsi="Times New Roman" w:cs="Times New Roman"/>
        </w:rPr>
      </w:pPr>
      <w:r w:rsidRPr="006632F3">
        <w:rPr>
          <w:rFonts w:ascii="Times New Roman" w:hAnsi="Times New Roman" w:cs="Times New Roman"/>
          <w:noProof/>
        </w:rPr>
        <w:lastRenderedPageBreak/>
        <w:drawing>
          <wp:inline distT="0" distB="0" distL="0" distR="0" wp14:anchorId="57DCE669" wp14:editId="50802B8D">
            <wp:extent cx="3379470" cy="3872230"/>
            <wp:effectExtent l="0" t="0" r="0" b="0"/>
            <wp:docPr id="1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9470" cy="3872230"/>
                    </a:xfrm>
                    <a:prstGeom prst="rect">
                      <a:avLst/>
                    </a:prstGeom>
                    <a:noFill/>
                    <a:ln>
                      <a:noFill/>
                    </a:ln>
                  </pic:spPr>
                </pic:pic>
              </a:graphicData>
            </a:graphic>
          </wp:inline>
        </w:drawing>
      </w:r>
    </w:p>
    <w:p w14:paraId="32347385" w14:textId="77777777" w:rsidR="00F4366E" w:rsidRPr="006632F3" w:rsidRDefault="00F4366E" w:rsidP="00F4366E">
      <w:pPr>
        <w:spacing w:before="78" w:after="0" w:line="240" w:lineRule="auto"/>
        <w:ind w:left="118" w:right="-20"/>
        <w:jc w:val="center"/>
        <w:rPr>
          <w:rFonts w:ascii="Times New Roman" w:eastAsia="Times New Roman" w:hAnsi="Times New Roman" w:cs="Times New Roman"/>
          <w:b/>
          <w:bCs/>
        </w:rPr>
      </w:pPr>
    </w:p>
    <w:p w14:paraId="21407B27" w14:textId="77777777" w:rsidR="00F4366E" w:rsidRPr="004B4550" w:rsidRDefault="00F4366E" w:rsidP="00F4366E">
      <w:pPr>
        <w:spacing w:before="78" w:after="0" w:line="240" w:lineRule="auto"/>
        <w:ind w:left="118" w:right="-20"/>
        <w:jc w:val="center"/>
        <w:rPr>
          <w:rFonts w:ascii="Times New Roman" w:eastAsia="Times New Roman" w:hAnsi="Times New Roman" w:cs="Times New Roman"/>
          <w:i/>
        </w:rPr>
      </w:pPr>
      <w:r w:rsidRPr="004B4550">
        <w:rPr>
          <w:rFonts w:ascii="Times New Roman" w:eastAsia="Times New Roman" w:hAnsi="Times New Roman" w:cs="Times New Roman"/>
          <w:bCs/>
          <w:i/>
        </w:rPr>
        <w:t>Fi</w:t>
      </w:r>
      <w:r w:rsidRPr="004B4550">
        <w:rPr>
          <w:rFonts w:ascii="Times New Roman" w:eastAsia="Times New Roman" w:hAnsi="Times New Roman" w:cs="Times New Roman"/>
          <w:bCs/>
          <w:i/>
          <w:spacing w:val="1"/>
        </w:rPr>
        <w:t>g</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re</w:t>
      </w:r>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spacing w:val="1"/>
        </w:rPr>
        <w:t>5</w:t>
      </w:r>
      <w:r w:rsidRPr="004B4550">
        <w:rPr>
          <w:rFonts w:ascii="Times New Roman" w:eastAsia="Times New Roman" w:hAnsi="Times New Roman" w:cs="Times New Roman"/>
          <w:bCs/>
          <w:i/>
          <w:spacing w:val="-2"/>
        </w:rPr>
        <w:t xml:space="preserve"> </w:t>
      </w:r>
      <w:r w:rsidRPr="004B4550">
        <w:rPr>
          <w:rFonts w:ascii="Times New Roman" w:eastAsia="Times New Roman" w:hAnsi="Times New Roman" w:cs="Times New Roman"/>
          <w:bCs/>
          <w:i/>
          <w:spacing w:val="-1"/>
        </w:rPr>
        <w:t>S</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rPr>
        <w:t>r</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c</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re</w:t>
      </w:r>
      <w:r w:rsidRPr="004B4550">
        <w:rPr>
          <w:rFonts w:ascii="Times New Roman" w:eastAsia="Times New Roman" w:hAnsi="Times New Roman" w:cs="Times New Roman"/>
          <w:bCs/>
          <w:i/>
          <w:spacing w:val="-8"/>
        </w:rPr>
        <w:t xml:space="preserve"> </w:t>
      </w:r>
      <w:r w:rsidRPr="004B4550">
        <w:rPr>
          <w:rFonts w:ascii="Times New Roman" w:eastAsia="Times New Roman" w:hAnsi="Times New Roman" w:cs="Times New Roman"/>
          <w:bCs/>
          <w:i/>
          <w:spacing w:val="1"/>
        </w:rPr>
        <w:t>o</w:t>
      </w:r>
      <w:r w:rsidRPr="004B4550">
        <w:rPr>
          <w:rFonts w:ascii="Times New Roman" w:eastAsia="Times New Roman" w:hAnsi="Times New Roman" w:cs="Times New Roman"/>
          <w:bCs/>
          <w:i/>
        </w:rPr>
        <w:t>f</w:t>
      </w:r>
      <w:r w:rsidRPr="004B4550">
        <w:rPr>
          <w:rFonts w:ascii="Times New Roman" w:eastAsia="Times New Roman" w:hAnsi="Times New Roman" w:cs="Times New Roman"/>
          <w:bCs/>
          <w:i/>
          <w:spacing w:val="-1"/>
        </w:rPr>
        <w:t xml:space="preserve"> </w:t>
      </w:r>
      <w:r w:rsidRPr="004B4550">
        <w:rPr>
          <w:rFonts w:ascii="Times New Roman" w:eastAsia="Times New Roman" w:hAnsi="Times New Roman" w:cs="Times New Roman"/>
          <w:bCs/>
          <w:i/>
        </w:rPr>
        <w:t>a</w:t>
      </w:r>
      <w:r w:rsidRPr="004B4550">
        <w:rPr>
          <w:rFonts w:ascii="Times New Roman" w:eastAsia="Times New Roman" w:hAnsi="Times New Roman" w:cs="Times New Roman"/>
          <w:bCs/>
          <w:i/>
          <w:spacing w:val="-1"/>
        </w:rPr>
        <w:t xml:space="preserve"> S</w:t>
      </w:r>
      <w:r w:rsidRPr="004B4550">
        <w:rPr>
          <w:rFonts w:ascii="Times New Roman" w:eastAsia="Times New Roman" w:hAnsi="Times New Roman" w:cs="Times New Roman"/>
          <w:bCs/>
          <w:i/>
        </w:rPr>
        <w:t>e</w:t>
      </w:r>
      <w:r w:rsidRPr="004B4550">
        <w:rPr>
          <w:rFonts w:ascii="Times New Roman" w:eastAsia="Times New Roman" w:hAnsi="Times New Roman" w:cs="Times New Roman"/>
          <w:bCs/>
          <w:i/>
          <w:spacing w:val="-1"/>
        </w:rPr>
        <w:t>ns</w:t>
      </w:r>
      <w:r w:rsidRPr="004B4550">
        <w:rPr>
          <w:rFonts w:ascii="Times New Roman" w:eastAsia="Times New Roman" w:hAnsi="Times New Roman" w:cs="Times New Roman"/>
          <w:bCs/>
          <w:i/>
          <w:spacing w:val="1"/>
        </w:rPr>
        <w:t>o</w:t>
      </w:r>
      <w:r w:rsidRPr="004B4550">
        <w:rPr>
          <w:rFonts w:ascii="Times New Roman" w:eastAsia="Times New Roman" w:hAnsi="Times New Roman" w:cs="Times New Roman"/>
          <w:bCs/>
          <w:i/>
        </w:rPr>
        <w:t>r</w:t>
      </w:r>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rPr>
        <w:t>Clie</w:t>
      </w:r>
      <w:r w:rsidRPr="004B4550">
        <w:rPr>
          <w:rFonts w:ascii="Times New Roman" w:eastAsia="Times New Roman" w:hAnsi="Times New Roman" w:cs="Times New Roman"/>
          <w:bCs/>
          <w:i/>
          <w:spacing w:val="-1"/>
        </w:rPr>
        <w:t>n</w:t>
      </w:r>
      <w:r w:rsidRPr="004B4550">
        <w:rPr>
          <w:rFonts w:ascii="Times New Roman" w:eastAsia="Times New Roman" w:hAnsi="Times New Roman" w:cs="Times New Roman"/>
          <w:bCs/>
          <w:i/>
        </w:rPr>
        <w:t>t</w:t>
      </w:r>
      <w:r w:rsidRPr="004B4550">
        <w:rPr>
          <w:rFonts w:ascii="Times New Roman" w:eastAsia="Times New Roman" w:hAnsi="Times New Roman" w:cs="Times New Roman"/>
          <w:bCs/>
          <w:i/>
          <w:spacing w:val="-4"/>
        </w:rPr>
        <w:t xml:space="preserve"> </w:t>
      </w:r>
      <w:r w:rsidRPr="004B4550">
        <w:rPr>
          <w:rFonts w:ascii="Times New Roman" w:eastAsia="Times New Roman" w:hAnsi="Times New Roman" w:cs="Times New Roman"/>
          <w:bCs/>
          <w:i/>
        </w:rPr>
        <w:t>Pr</w:t>
      </w:r>
      <w:r w:rsidRPr="004B4550">
        <w:rPr>
          <w:rFonts w:ascii="Times New Roman" w:eastAsia="Times New Roman" w:hAnsi="Times New Roman" w:cs="Times New Roman"/>
          <w:bCs/>
          <w:i/>
          <w:spacing w:val="1"/>
        </w:rPr>
        <w:t>og</w:t>
      </w:r>
      <w:r w:rsidRPr="004B4550">
        <w:rPr>
          <w:rFonts w:ascii="Times New Roman" w:eastAsia="Times New Roman" w:hAnsi="Times New Roman" w:cs="Times New Roman"/>
          <w:bCs/>
          <w:i/>
        </w:rPr>
        <w:t>r</w:t>
      </w:r>
      <w:r w:rsidRPr="004B4550">
        <w:rPr>
          <w:rFonts w:ascii="Times New Roman" w:eastAsia="Times New Roman" w:hAnsi="Times New Roman" w:cs="Times New Roman"/>
          <w:bCs/>
          <w:i/>
          <w:spacing w:val="1"/>
        </w:rPr>
        <w:t>a</w:t>
      </w:r>
      <w:r w:rsidRPr="004B4550">
        <w:rPr>
          <w:rFonts w:ascii="Times New Roman" w:eastAsia="Times New Roman" w:hAnsi="Times New Roman" w:cs="Times New Roman"/>
          <w:bCs/>
          <w:i/>
        </w:rPr>
        <w:t>m</w:t>
      </w:r>
    </w:p>
    <w:p w14:paraId="41C145BC" w14:textId="77777777" w:rsidR="00F4366E" w:rsidRPr="006632F3" w:rsidRDefault="00F4366E" w:rsidP="00F4366E">
      <w:pPr>
        <w:spacing w:before="9" w:after="0" w:line="220" w:lineRule="exact"/>
        <w:rPr>
          <w:rFonts w:ascii="Times New Roman" w:hAnsi="Times New Roman" w:cs="Times New Roman"/>
        </w:rPr>
      </w:pPr>
    </w:p>
    <w:p w14:paraId="2E9D0A79"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07424" behindDoc="1" locked="0" layoutInCell="1" allowOverlap="1" wp14:anchorId="60139F28" wp14:editId="6BCDA0B0">
                <wp:simplePos x="0" y="0"/>
                <wp:positionH relativeFrom="page">
                  <wp:posOffset>1141730</wp:posOffset>
                </wp:positionH>
                <wp:positionV relativeFrom="paragraph">
                  <wp:posOffset>189230</wp:posOffset>
                </wp:positionV>
                <wp:extent cx="2200910" cy="1270"/>
                <wp:effectExtent l="17780" t="17780" r="10160" b="9525"/>
                <wp:wrapNone/>
                <wp:docPr id="5315" name="Group 5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00910" cy="1270"/>
                          <a:chOff x="1798" y="298"/>
                          <a:chExt cx="3466" cy="2"/>
                        </a:xfrm>
                      </wpg:grpSpPr>
                      <wps:wsp>
                        <wps:cNvPr id="5316" name="Freeform 5256"/>
                        <wps:cNvSpPr>
                          <a:spLocks/>
                        </wps:cNvSpPr>
                        <wps:spPr bwMode="auto">
                          <a:xfrm>
                            <a:off x="1798" y="298"/>
                            <a:ext cx="3466" cy="2"/>
                          </a:xfrm>
                          <a:custGeom>
                            <a:avLst/>
                            <a:gdLst>
                              <a:gd name="T0" fmla="+- 0 1798 1798"/>
                              <a:gd name="T1" fmla="*/ T0 w 3466"/>
                              <a:gd name="T2" fmla="+- 0 5265 1798"/>
                              <a:gd name="T3" fmla="*/ T2 w 3466"/>
                            </a:gdLst>
                            <a:ahLst/>
                            <a:cxnLst>
                              <a:cxn ang="0">
                                <a:pos x="T1" y="0"/>
                              </a:cxn>
                              <a:cxn ang="0">
                                <a:pos x="T3" y="0"/>
                              </a:cxn>
                            </a:cxnLst>
                            <a:rect l="0" t="0" r="r" b="b"/>
                            <a:pathLst>
                              <a:path w="3466">
                                <a:moveTo>
                                  <a:pt x="0" y="0"/>
                                </a:moveTo>
                                <a:lnTo>
                                  <a:pt x="3467"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55" o:spid="_x0000_s1026" style="position:absolute;margin-left:89.9pt;margin-top:14.9pt;width:173.3pt;height:.1pt;z-index:-251309056;mso-position-horizontal-relative:page" coordorigin="1798,298" coordsize="34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">
                <v:shape id="Freeform 5256" o:spid="_x0000_s1027" style="position:absolute;left:1798;top:298;width:3466;height:2;visibility:visible;mso-wrap-style:square;v-text-anchor:top" coordsize="34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HAA8kA&#10;AADdAAAADwAAAGRycy9kb3ducmV2LnhtbESPT2sCMRTE7wW/Q3iCl1Kz2mplaxSVlvZUqC0Fb6+b&#10;5+7i5mVJsn/00zeFgsdhZn7DLNe9qURLzpeWFUzGCQjizOqScwVfny93CxA+IGusLJOCM3lYrwY3&#10;S0y17fiD2n3IRYSwT1FBEUKdSumzggz6sa2Jo3e0zmCI0uVSO+wi3FRymiRzabDkuFBgTbuCstO+&#10;MQq67ffOXZrn1/fbn8Nje+ybqXtolBoN+80TiEB9uIb/229awex+Moe/N/EJyNU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79HAA8kAAADdAAAADwAAAAAAAAAAAAAAAACYAgAA&#10;ZHJzL2Rvd25yZXYueG1sUEsFBgAAAAAEAAQA9QAAAI4DAAAAAA==&#10;" path="m,l3467,e" filled="f" strokeweight=".45925mm">
                  <v:path arrowok="t" o:connecttype="custom" o:connectlocs="0,0;3467,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2</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Co</w:t>
      </w:r>
      <w:r w:rsidRPr="006632F3">
        <w:rPr>
          <w:rFonts w:ascii="Times New Roman" w:eastAsia="Arial" w:hAnsi="Times New Roman" w:cs="Times New Roman"/>
          <w:b/>
          <w:bCs/>
        </w:rPr>
        <w:t>m</w:t>
      </w:r>
      <w:r w:rsidRPr="006632F3">
        <w:rPr>
          <w:rFonts w:ascii="Times New Roman" w:eastAsia="Arial" w:hAnsi="Times New Roman" w:cs="Times New Roman"/>
          <w:b/>
          <w:bCs/>
          <w:spacing w:val="-1"/>
        </w:rPr>
        <w:t>put</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n</w:t>
      </w:r>
      <w:r w:rsidRPr="006632F3">
        <w:rPr>
          <w:rFonts w:ascii="Times New Roman" w:eastAsia="Arial" w:hAnsi="Times New Roman" w:cs="Times New Roman"/>
          <w:b/>
          <w:bCs/>
        </w:rPr>
        <w:t>al</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Ser</w:t>
      </w:r>
      <w:r w:rsidRPr="006632F3">
        <w:rPr>
          <w:rFonts w:ascii="Times New Roman" w:eastAsia="Arial" w:hAnsi="Times New Roman" w:cs="Times New Roman"/>
          <w:b/>
          <w:bCs/>
          <w:spacing w:val="-4"/>
        </w:rPr>
        <w:t>v</w:t>
      </w:r>
      <w:r w:rsidRPr="006632F3">
        <w:rPr>
          <w:rFonts w:ascii="Times New Roman" w:eastAsia="Arial" w:hAnsi="Times New Roman" w:cs="Times New Roman"/>
          <w:b/>
          <w:bCs/>
        </w:rPr>
        <w:t>ice</w:t>
      </w:r>
    </w:p>
    <w:p w14:paraId="59A7A13E" w14:textId="77777777" w:rsidR="00F4366E" w:rsidRPr="006632F3" w:rsidRDefault="00F4366E" w:rsidP="00F4366E">
      <w:pPr>
        <w:spacing w:before="63" w:after="0" w:line="240" w:lineRule="auto"/>
        <w:ind w:left="118" w:right="451"/>
        <w:rPr>
          <w:rFonts w:ascii="Times New Roman" w:eastAsia="Times New Roman" w:hAnsi="Times New Roman" w:cs="Times New Roman"/>
        </w:rPr>
      </w:pP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kind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oe</w:t>
      </w:r>
      <w:r w:rsidRPr="006632F3">
        <w:rPr>
          <w:rFonts w:ascii="Times New Roman" w:eastAsia="Times New Roman" w:hAnsi="Times New Roman" w:cs="Times New Roman"/>
        </w:rPr>
        <w:t>s not 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p</w:t>
      </w:r>
      <w:r w:rsidRPr="006632F3">
        <w:rPr>
          <w:rFonts w:ascii="Times New Roman" w:eastAsia="Times New Roman" w:hAnsi="Times New Roman" w:cs="Times New Roman"/>
          <w:spacing w:val="-2"/>
        </w:rPr>
        <w:t>u</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 xml:space="preserve">om th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v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n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st</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d,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utpu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put, 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 v</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 xml:space="preserve">iou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s o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outpu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Since a Computational Service also produces a time-dependent stream of data it matches our definition of a sensor.</w:t>
      </w:r>
    </w:p>
    <w:p w14:paraId="0EE1A6D6" w14:textId="77777777" w:rsidR="00F4366E" w:rsidRPr="006632F3" w:rsidRDefault="00F4366E" w:rsidP="00F4366E">
      <w:pPr>
        <w:spacing w:before="16" w:after="0" w:line="260" w:lineRule="exact"/>
        <w:rPr>
          <w:rFonts w:ascii="Times New Roman" w:hAnsi="Times New Roman" w:cs="Times New Roman"/>
        </w:rPr>
      </w:pPr>
    </w:p>
    <w:p w14:paraId="01CA1505" w14:textId="77777777" w:rsidR="00F4366E" w:rsidRPr="006632F3" w:rsidRDefault="00F4366E" w:rsidP="00F4366E">
      <w:pPr>
        <w:spacing w:after="0" w:line="240" w:lineRule="auto"/>
        <w:ind w:left="118" w:right="92"/>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Pr>
          <w:rFonts w:ascii="Times New Roman" w:eastAsia="Times New Roman" w:hAnsi="Times New Roman" w:cs="Times New Roman"/>
        </w:rPr>
        <w:t>6</w:t>
      </w:r>
      <w:r w:rsidRPr="006632F3">
        <w:rPr>
          <w:rFonts w:ascii="Times New Roman" w:eastAsia="Times New Roman" w:hAnsi="Times New Roman" w:cs="Times New Roman"/>
        </w:rPr>
        <w:t xml:space="preserve">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ow</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nv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n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by</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ing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a</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2"/>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3"/>
        </w:rPr>
        <w:t>b</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s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s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d</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w:t>
      </w:r>
    </w:p>
    <w:p w14:paraId="409519E9" w14:textId="77777777" w:rsidR="00F4366E" w:rsidRPr="006632F3" w:rsidRDefault="00F4366E" w:rsidP="00F4366E">
      <w:pPr>
        <w:spacing w:before="2" w:after="0" w:line="150" w:lineRule="exact"/>
        <w:rPr>
          <w:rFonts w:ascii="Times New Roman" w:hAnsi="Times New Roman" w:cs="Times New Roman"/>
        </w:rPr>
      </w:pPr>
    </w:p>
    <w:p w14:paraId="330FE939" w14:textId="4B1B83F9" w:rsidR="00F4366E" w:rsidRPr="006632F3" w:rsidRDefault="00244A38" w:rsidP="00F4366E">
      <w:pPr>
        <w:spacing w:after="0" w:line="200" w:lineRule="exact"/>
        <w:rPr>
          <w:rFonts w:ascii="Times New Roman" w:hAnsi="Times New Roman" w:cs="Times New Roman"/>
        </w:rPr>
      </w:pPr>
      <w:r w:rsidRPr="004B4550">
        <w:rPr>
          <w:rFonts w:ascii="Times New Roman" w:hAnsi="Times New Roman" w:cs="Times New Roman"/>
          <w:i/>
          <w:noProof/>
        </w:rPr>
        <mc:AlternateContent>
          <mc:Choice Requires="wpg">
            <w:drawing>
              <wp:anchor distT="0" distB="0" distL="114300" distR="114300" simplePos="0" relativeHeight="252008448" behindDoc="1" locked="0" layoutInCell="1" allowOverlap="1" wp14:anchorId="000D9ABA" wp14:editId="239E466F">
                <wp:simplePos x="0" y="0"/>
                <wp:positionH relativeFrom="page">
                  <wp:posOffset>732030</wp:posOffset>
                </wp:positionH>
                <wp:positionV relativeFrom="paragraph">
                  <wp:posOffset>98622</wp:posOffset>
                </wp:positionV>
                <wp:extent cx="5951935" cy="892810"/>
                <wp:effectExtent l="0" t="0" r="0" b="2540"/>
                <wp:wrapNone/>
                <wp:docPr id="5290" name="Group 52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51935" cy="892810"/>
                          <a:chOff x="1868" y="-1445"/>
                          <a:chExt cx="7645" cy="1406"/>
                        </a:xfrm>
                      </wpg:grpSpPr>
                      <wpg:grpSp>
                        <wpg:cNvPr id="5291" name="Group 5252"/>
                        <wpg:cNvGrpSpPr>
                          <a:grpSpLocks/>
                        </wpg:cNvGrpSpPr>
                        <wpg:grpSpPr bwMode="auto">
                          <a:xfrm>
                            <a:off x="6105" y="-1411"/>
                            <a:ext cx="1759" cy="1322"/>
                            <a:chOff x="6105" y="-1411"/>
                            <a:chExt cx="1759" cy="1322"/>
                          </a:xfrm>
                        </wpg:grpSpPr>
                        <wps:wsp>
                          <wps:cNvPr id="5292" name="Freeform 5253"/>
                          <wps:cNvSpPr>
                            <a:spLocks/>
                          </wps:cNvSpPr>
                          <wps:spPr bwMode="auto">
                            <a:xfrm>
                              <a:off x="6105" y="-1411"/>
                              <a:ext cx="1759" cy="1322"/>
                            </a:xfrm>
                            <a:custGeom>
                              <a:avLst/>
                              <a:gdLst>
                                <a:gd name="T0" fmla="+- 0 6105 6105"/>
                                <a:gd name="T1" fmla="*/ T0 w 1759"/>
                                <a:gd name="T2" fmla="+- 0 -89 -1411"/>
                                <a:gd name="T3" fmla="*/ -89 h 1322"/>
                                <a:gd name="T4" fmla="+- 0 7864 6105"/>
                                <a:gd name="T5" fmla="*/ T4 w 1759"/>
                                <a:gd name="T6" fmla="+- 0 -89 -1411"/>
                                <a:gd name="T7" fmla="*/ -89 h 1322"/>
                                <a:gd name="T8" fmla="+- 0 7864 6105"/>
                                <a:gd name="T9" fmla="*/ T8 w 1759"/>
                                <a:gd name="T10" fmla="+- 0 -1411 -1411"/>
                                <a:gd name="T11" fmla="*/ -1411 h 1322"/>
                                <a:gd name="T12" fmla="+- 0 6105 6105"/>
                                <a:gd name="T13" fmla="*/ T12 w 1759"/>
                                <a:gd name="T14" fmla="+- 0 -1411 -1411"/>
                                <a:gd name="T15" fmla="*/ -1411 h 1322"/>
                                <a:gd name="T16" fmla="+- 0 6105 6105"/>
                                <a:gd name="T17" fmla="*/ T16 w 1759"/>
                                <a:gd name="T18" fmla="+- 0 -89 -1411"/>
                                <a:gd name="T19" fmla="*/ -89 h 1322"/>
                              </a:gdLst>
                              <a:ahLst/>
                              <a:cxnLst>
                                <a:cxn ang="0">
                                  <a:pos x="T1" y="T3"/>
                                </a:cxn>
                                <a:cxn ang="0">
                                  <a:pos x="T5" y="T7"/>
                                </a:cxn>
                                <a:cxn ang="0">
                                  <a:pos x="T9" y="T11"/>
                                </a:cxn>
                                <a:cxn ang="0">
                                  <a:pos x="T13" y="T15"/>
                                </a:cxn>
                                <a:cxn ang="0">
                                  <a:pos x="T17" y="T19"/>
                                </a:cxn>
                              </a:cxnLst>
                              <a:rect l="0" t="0" r="r" b="b"/>
                              <a:pathLst>
                                <a:path w="1759" h="1322">
                                  <a:moveTo>
                                    <a:pt x="0" y="1322"/>
                                  </a:moveTo>
                                  <a:lnTo>
                                    <a:pt x="1759" y="1322"/>
                                  </a:lnTo>
                                  <a:lnTo>
                                    <a:pt x="1759" y="0"/>
                                  </a:lnTo>
                                  <a:lnTo>
                                    <a:pt x="0" y="0"/>
                                  </a:lnTo>
                                  <a:lnTo>
                                    <a:pt x="0" y="1322"/>
                                  </a:lnTo>
                                  <a:close/>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93" name="Group 5250"/>
                        <wpg:cNvGrpSpPr>
                          <a:grpSpLocks/>
                        </wpg:cNvGrpSpPr>
                        <wpg:grpSpPr bwMode="auto">
                          <a:xfrm>
                            <a:off x="5759" y="-750"/>
                            <a:ext cx="299" cy="2"/>
                            <a:chOff x="5759" y="-750"/>
                            <a:chExt cx="299" cy="2"/>
                          </a:xfrm>
                        </wpg:grpSpPr>
                        <wps:wsp>
                          <wps:cNvPr id="5294" name="Freeform 5251"/>
                          <wps:cNvSpPr>
                            <a:spLocks/>
                          </wps:cNvSpPr>
                          <wps:spPr bwMode="auto">
                            <a:xfrm>
                              <a:off x="5759" y="-750"/>
                              <a:ext cx="299" cy="2"/>
                            </a:xfrm>
                            <a:custGeom>
                              <a:avLst/>
                              <a:gdLst>
                                <a:gd name="T0" fmla="+- 0 5759 5759"/>
                                <a:gd name="T1" fmla="*/ T0 w 299"/>
                                <a:gd name="T2" fmla="+- 0 6058 5759"/>
                                <a:gd name="T3" fmla="*/ T2 w 299"/>
                              </a:gdLst>
                              <a:ahLst/>
                              <a:cxnLst>
                                <a:cxn ang="0">
                                  <a:pos x="T1" y="0"/>
                                </a:cxn>
                                <a:cxn ang="0">
                                  <a:pos x="T3" y="0"/>
                                </a:cxn>
                              </a:cxnLst>
                              <a:rect l="0" t="0" r="r" b="b"/>
                              <a:pathLst>
                                <a:path w="299">
                                  <a:moveTo>
                                    <a:pt x="0" y="0"/>
                                  </a:moveTo>
                                  <a:lnTo>
                                    <a:pt x="299" y="0"/>
                                  </a:lnTo>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95" name="Group 5248"/>
                        <wpg:cNvGrpSpPr>
                          <a:grpSpLocks/>
                        </wpg:cNvGrpSpPr>
                        <wpg:grpSpPr bwMode="auto">
                          <a:xfrm>
                            <a:off x="6046" y="-808"/>
                            <a:ext cx="58" cy="117"/>
                            <a:chOff x="6046" y="-808"/>
                            <a:chExt cx="58" cy="117"/>
                          </a:xfrm>
                        </wpg:grpSpPr>
                        <wps:wsp>
                          <wps:cNvPr id="5296" name="Freeform 5249"/>
                          <wps:cNvSpPr>
                            <a:spLocks/>
                          </wps:cNvSpPr>
                          <wps:spPr bwMode="auto">
                            <a:xfrm>
                              <a:off x="6046" y="-808"/>
                              <a:ext cx="58" cy="117"/>
                            </a:xfrm>
                            <a:custGeom>
                              <a:avLst/>
                              <a:gdLst>
                                <a:gd name="T0" fmla="+- 0 6046 6046"/>
                                <a:gd name="T1" fmla="*/ T0 w 58"/>
                                <a:gd name="T2" fmla="+- 0 -808 -808"/>
                                <a:gd name="T3" fmla="*/ -808 h 117"/>
                                <a:gd name="T4" fmla="+- 0 6046 6046"/>
                                <a:gd name="T5" fmla="*/ T4 w 58"/>
                                <a:gd name="T6" fmla="+- 0 -691 -808"/>
                                <a:gd name="T7" fmla="*/ -691 h 117"/>
                                <a:gd name="T8" fmla="+- 0 6105 6046"/>
                                <a:gd name="T9" fmla="*/ T8 w 58"/>
                                <a:gd name="T10" fmla="+- 0 -750 -808"/>
                                <a:gd name="T11" fmla="*/ -750 h 117"/>
                                <a:gd name="T12" fmla="+- 0 6046 6046"/>
                                <a:gd name="T13" fmla="*/ T12 w 58"/>
                                <a:gd name="T14" fmla="+- 0 -808 -808"/>
                                <a:gd name="T15" fmla="*/ -808 h 117"/>
                              </a:gdLst>
                              <a:ahLst/>
                              <a:cxnLst>
                                <a:cxn ang="0">
                                  <a:pos x="T1" y="T3"/>
                                </a:cxn>
                                <a:cxn ang="0">
                                  <a:pos x="T5" y="T7"/>
                                </a:cxn>
                                <a:cxn ang="0">
                                  <a:pos x="T9" y="T11"/>
                                </a:cxn>
                                <a:cxn ang="0">
                                  <a:pos x="T13" y="T15"/>
                                </a:cxn>
                              </a:cxnLst>
                              <a:rect l="0" t="0" r="r" b="b"/>
                              <a:pathLst>
                                <a:path w="58" h="117">
                                  <a:moveTo>
                                    <a:pt x="0" y="0"/>
                                  </a:moveTo>
                                  <a:lnTo>
                                    <a:pt x="0" y="117"/>
                                  </a:lnTo>
                                  <a:lnTo>
                                    <a:pt x="59" y="5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97" name="Group 5246"/>
                        <wpg:cNvGrpSpPr>
                          <a:grpSpLocks/>
                        </wpg:cNvGrpSpPr>
                        <wpg:grpSpPr bwMode="auto">
                          <a:xfrm>
                            <a:off x="7864" y="-750"/>
                            <a:ext cx="210" cy="2"/>
                            <a:chOff x="7864" y="-750"/>
                            <a:chExt cx="210" cy="2"/>
                          </a:xfrm>
                        </wpg:grpSpPr>
                        <wps:wsp>
                          <wps:cNvPr id="5298" name="Freeform 5247"/>
                          <wps:cNvSpPr>
                            <a:spLocks/>
                          </wps:cNvSpPr>
                          <wps:spPr bwMode="auto">
                            <a:xfrm>
                              <a:off x="7864" y="-750"/>
                              <a:ext cx="210" cy="2"/>
                            </a:xfrm>
                            <a:custGeom>
                              <a:avLst/>
                              <a:gdLst>
                                <a:gd name="T0" fmla="+- 0 7864 7864"/>
                                <a:gd name="T1" fmla="*/ T0 w 210"/>
                                <a:gd name="T2" fmla="+- 0 8074 7864"/>
                                <a:gd name="T3" fmla="*/ T2 w 210"/>
                              </a:gdLst>
                              <a:ahLst/>
                              <a:cxnLst>
                                <a:cxn ang="0">
                                  <a:pos x="T1" y="0"/>
                                </a:cxn>
                                <a:cxn ang="0">
                                  <a:pos x="T3" y="0"/>
                                </a:cxn>
                              </a:cxnLst>
                              <a:rect l="0" t="0" r="r" b="b"/>
                              <a:pathLst>
                                <a:path w="210">
                                  <a:moveTo>
                                    <a:pt x="0" y="0"/>
                                  </a:moveTo>
                                  <a:lnTo>
                                    <a:pt x="210" y="0"/>
                                  </a:lnTo>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99" name="Group 5244"/>
                        <wpg:cNvGrpSpPr>
                          <a:grpSpLocks/>
                        </wpg:cNvGrpSpPr>
                        <wpg:grpSpPr bwMode="auto">
                          <a:xfrm>
                            <a:off x="3525" y="-1111"/>
                            <a:ext cx="960" cy="721"/>
                            <a:chOff x="3525" y="-1111"/>
                            <a:chExt cx="960" cy="721"/>
                          </a:xfrm>
                        </wpg:grpSpPr>
                        <wps:wsp>
                          <wps:cNvPr id="5300" name="Freeform 5245"/>
                          <wps:cNvSpPr>
                            <a:spLocks/>
                          </wps:cNvSpPr>
                          <wps:spPr bwMode="auto">
                            <a:xfrm>
                              <a:off x="3525" y="-1111"/>
                              <a:ext cx="960" cy="721"/>
                            </a:xfrm>
                            <a:custGeom>
                              <a:avLst/>
                              <a:gdLst>
                                <a:gd name="T0" fmla="+- 0 3525 3525"/>
                                <a:gd name="T1" fmla="*/ T0 w 960"/>
                                <a:gd name="T2" fmla="+- 0 -390 -1111"/>
                                <a:gd name="T3" fmla="*/ -390 h 721"/>
                                <a:gd name="T4" fmla="+- 0 4485 3525"/>
                                <a:gd name="T5" fmla="*/ T4 w 960"/>
                                <a:gd name="T6" fmla="+- 0 -390 -1111"/>
                                <a:gd name="T7" fmla="*/ -390 h 721"/>
                                <a:gd name="T8" fmla="+- 0 4485 3525"/>
                                <a:gd name="T9" fmla="*/ T8 w 960"/>
                                <a:gd name="T10" fmla="+- 0 -1111 -1111"/>
                                <a:gd name="T11" fmla="*/ -1111 h 721"/>
                                <a:gd name="T12" fmla="+- 0 3525 3525"/>
                                <a:gd name="T13" fmla="*/ T12 w 960"/>
                                <a:gd name="T14" fmla="+- 0 -1111 -1111"/>
                                <a:gd name="T15" fmla="*/ -1111 h 721"/>
                                <a:gd name="T16" fmla="+- 0 3525 3525"/>
                                <a:gd name="T17" fmla="*/ T16 w 960"/>
                                <a:gd name="T18" fmla="+- 0 -390 -1111"/>
                                <a:gd name="T19" fmla="*/ -390 h 721"/>
                              </a:gdLst>
                              <a:ahLst/>
                              <a:cxnLst>
                                <a:cxn ang="0">
                                  <a:pos x="T1" y="T3"/>
                                </a:cxn>
                                <a:cxn ang="0">
                                  <a:pos x="T5" y="T7"/>
                                </a:cxn>
                                <a:cxn ang="0">
                                  <a:pos x="T9" y="T11"/>
                                </a:cxn>
                                <a:cxn ang="0">
                                  <a:pos x="T13" y="T15"/>
                                </a:cxn>
                                <a:cxn ang="0">
                                  <a:pos x="T17" y="T19"/>
                                </a:cxn>
                              </a:cxnLst>
                              <a:rect l="0" t="0" r="r" b="b"/>
                              <a:pathLst>
                                <a:path w="960" h="721">
                                  <a:moveTo>
                                    <a:pt x="0" y="721"/>
                                  </a:moveTo>
                                  <a:lnTo>
                                    <a:pt x="960" y="721"/>
                                  </a:lnTo>
                                  <a:lnTo>
                                    <a:pt x="960" y="0"/>
                                  </a:lnTo>
                                  <a:lnTo>
                                    <a:pt x="0" y="0"/>
                                  </a:lnTo>
                                  <a:lnTo>
                                    <a:pt x="0" y="721"/>
                                  </a:lnTo>
                                  <a:close/>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01" name="Group 5242"/>
                        <wpg:cNvGrpSpPr>
                          <a:grpSpLocks/>
                        </wpg:cNvGrpSpPr>
                        <wpg:grpSpPr bwMode="auto">
                          <a:xfrm>
                            <a:off x="4485" y="-750"/>
                            <a:ext cx="346" cy="2"/>
                            <a:chOff x="4485" y="-750"/>
                            <a:chExt cx="346" cy="2"/>
                          </a:xfrm>
                        </wpg:grpSpPr>
                        <wps:wsp>
                          <wps:cNvPr id="5302" name="Freeform 5243"/>
                          <wps:cNvSpPr>
                            <a:spLocks/>
                          </wps:cNvSpPr>
                          <wps:spPr bwMode="auto">
                            <a:xfrm>
                              <a:off x="4485" y="-750"/>
                              <a:ext cx="346" cy="2"/>
                            </a:xfrm>
                            <a:custGeom>
                              <a:avLst/>
                              <a:gdLst>
                                <a:gd name="T0" fmla="+- 0 4485 4485"/>
                                <a:gd name="T1" fmla="*/ T0 w 346"/>
                                <a:gd name="T2" fmla="+- 0 4831 4485"/>
                                <a:gd name="T3" fmla="*/ T2 w 346"/>
                              </a:gdLst>
                              <a:ahLst/>
                              <a:cxnLst>
                                <a:cxn ang="0">
                                  <a:pos x="T1" y="0"/>
                                </a:cxn>
                                <a:cxn ang="0">
                                  <a:pos x="T3" y="0"/>
                                </a:cxn>
                              </a:cxnLst>
                              <a:rect l="0" t="0" r="r" b="b"/>
                              <a:pathLst>
                                <a:path w="346">
                                  <a:moveTo>
                                    <a:pt x="0" y="0"/>
                                  </a:moveTo>
                                  <a:lnTo>
                                    <a:pt x="346" y="0"/>
                                  </a:lnTo>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03" name="Group 5240"/>
                        <wpg:cNvGrpSpPr>
                          <a:grpSpLocks/>
                        </wpg:cNvGrpSpPr>
                        <wpg:grpSpPr bwMode="auto">
                          <a:xfrm>
                            <a:off x="3268" y="-750"/>
                            <a:ext cx="210" cy="2"/>
                            <a:chOff x="3268" y="-750"/>
                            <a:chExt cx="210" cy="2"/>
                          </a:xfrm>
                        </wpg:grpSpPr>
                        <wps:wsp>
                          <wps:cNvPr id="5304" name="Freeform 5241"/>
                          <wps:cNvSpPr>
                            <a:spLocks/>
                          </wps:cNvSpPr>
                          <wps:spPr bwMode="auto">
                            <a:xfrm>
                              <a:off x="3268" y="-750"/>
                              <a:ext cx="210" cy="2"/>
                            </a:xfrm>
                            <a:custGeom>
                              <a:avLst/>
                              <a:gdLst>
                                <a:gd name="T0" fmla="+- 0 3268 3268"/>
                                <a:gd name="T1" fmla="*/ T0 w 210"/>
                                <a:gd name="T2" fmla="+- 0 3478 3268"/>
                                <a:gd name="T3" fmla="*/ T2 w 210"/>
                              </a:gdLst>
                              <a:ahLst/>
                              <a:cxnLst>
                                <a:cxn ang="0">
                                  <a:pos x="T1" y="0"/>
                                </a:cxn>
                                <a:cxn ang="0">
                                  <a:pos x="T3" y="0"/>
                                </a:cxn>
                              </a:cxnLst>
                              <a:rect l="0" t="0" r="r" b="b"/>
                              <a:pathLst>
                                <a:path w="210">
                                  <a:moveTo>
                                    <a:pt x="0" y="0"/>
                                  </a:moveTo>
                                  <a:lnTo>
                                    <a:pt x="210" y="0"/>
                                  </a:lnTo>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05" name="Group 5238"/>
                        <wpg:cNvGrpSpPr>
                          <a:grpSpLocks/>
                        </wpg:cNvGrpSpPr>
                        <wpg:grpSpPr bwMode="auto">
                          <a:xfrm>
                            <a:off x="3467" y="-808"/>
                            <a:ext cx="58" cy="117"/>
                            <a:chOff x="3467" y="-808"/>
                            <a:chExt cx="58" cy="117"/>
                          </a:xfrm>
                        </wpg:grpSpPr>
                        <wps:wsp>
                          <wps:cNvPr id="5306" name="Freeform 5239"/>
                          <wps:cNvSpPr>
                            <a:spLocks/>
                          </wps:cNvSpPr>
                          <wps:spPr bwMode="auto">
                            <a:xfrm>
                              <a:off x="3467" y="-808"/>
                              <a:ext cx="58" cy="117"/>
                            </a:xfrm>
                            <a:custGeom>
                              <a:avLst/>
                              <a:gdLst>
                                <a:gd name="T0" fmla="+- 0 3467 3467"/>
                                <a:gd name="T1" fmla="*/ T0 w 58"/>
                                <a:gd name="T2" fmla="+- 0 -808 -808"/>
                                <a:gd name="T3" fmla="*/ -808 h 117"/>
                                <a:gd name="T4" fmla="+- 0 3467 3467"/>
                                <a:gd name="T5" fmla="*/ T4 w 58"/>
                                <a:gd name="T6" fmla="+- 0 -691 -808"/>
                                <a:gd name="T7" fmla="*/ -691 h 117"/>
                                <a:gd name="T8" fmla="+- 0 3525 3467"/>
                                <a:gd name="T9" fmla="*/ T8 w 58"/>
                                <a:gd name="T10" fmla="+- 0 -750 -808"/>
                                <a:gd name="T11" fmla="*/ -750 h 117"/>
                                <a:gd name="T12" fmla="+- 0 3467 3467"/>
                                <a:gd name="T13" fmla="*/ T12 w 58"/>
                                <a:gd name="T14" fmla="+- 0 -808 -808"/>
                                <a:gd name="T15" fmla="*/ -808 h 117"/>
                              </a:gdLst>
                              <a:ahLst/>
                              <a:cxnLst>
                                <a:cxn ang="0">
                                  <a:pos x="T1" y="T3"/>
                                </a:cxn>
                                <a:cxn ang="0">
                                  <a:pos x="T5" y="T7"/>
                                </a:cxn>
                                <a:cxn ang="0">
                                  <a:pos x="T9" y="T11"/>
                                </a:cxn>
                                <a:cxn ang="0">
                                  <a:pos x="T13" y="T15"/>
                                </a:cxn>
                              </a:cxnLst>
                              <a:rect l="0" t="0" r="r" b="b"/>
                              <a:pathLst>
                                <a:path w="58" h="117">
                                  <a:moveTo>
                                    <a:pt x="0" y="0"/>
                                  </a:moveTo>
                                  <a:lnTo>
                                    <a:pt x="0" y="117"/>
                                  </a:lnTo>
                                  <a:lnTo>
                                    <a:pt x="58" y="5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07" name="Group 5236"/>
                        <wpg:cNvGrpSpPr>
                          <a:grpSpLocks/>
                        </wpg:cNvGrpSpPr>
                        <wpg:grpSpPr bwMode="auto">
                          <a:xfrm>
                            <a:off x="9274" y="-750"/>
                            <a:ext cx="163" cy="2"/>
                            <a:chOff x="9274" y="-750"/>
                            <a:chExt cx="163" cy="2"/>
                          </a:xfrm>
                        </wpg:grpSpPr>
                        <wps:wsp>
                          <wps:cNvPr id="5308" name="Freeform 5237"/>
                          <wps:cNvSpPr>
                            <a:spLocks/>
                          </wps:cNvSpPr>
                          <wps:spPr bwMode="auto">
                            <a:xfrm>
                              <a:off x="9274" y="-750"/>
                              <a:ext cx="163" cy="2"/>
                            </a:xfrm>
                            <a:custGeom>
                              <a:avLst/>
                              <a:gdLst>
                                <a:gd name="T0" fmla="+- 0 9274 9274"/>
                                <a:gd name="T1" fmla="*/ T0 w 163"/>
                                <a:gd name="T2" fmla="+- 0 9437 9274"/>
                                <a:gd name="T3" fmla="*/ T2 w 163"/>
                              </a:gdLst>
                              <a:ahLst/>
                              <a:cxnLst>
                                <a:cxn ang="0">
                                  <a:pos x="T1" y="0"/>
                                </a:cxn>
                                <a:cxn ang="0">
                                  <a:pos x="T3" y="0"/>
                                </a:cxn>
                              </a:cxnLst>
                              <a:rect l="0" t="0" r="r" b="b"/>
                              <a:pathLst>
                                <a:path w="163">
                                  <a:moveTo>
                                    <a:pt x="0" y="0"/>
                                  </a:moveTo>
                                  <a:lnTo>
                                    <a:pt x="163" y="0"/>
                                  </a:lnTo>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09" name="Group 5234"/>
                        <wpg:cNvGrpSpPr>
                          <a:grpSpLocks/>
                        </wpg:cNvGrpSpPr>
                        <wpg:grpSpPr bwMode="auto">
                          <a:xfrm>
                            <a:off x="9426" y="-808"/>
                            <a:ext cx="58" cy="117"/>
                            <a:chOff x="9426" y="-808"/>
                            <a:chExt cx="58" cy="117"/>
                          </a:xfrm>
                        </wpg:grpSpPr>
                        <wps:wsp>
                          <wps:cNvPr id="5310" name="Freeform 5235"/>
                          <wps:cNvSpPr>
                            <a:spLocks/>
                          </wps:cNvSpPr>
                          <wps:spPr bwMode="auto">
                            <a:xfrm>
                              <a:off x="9426" y="-808"/>
                              <a:ext cx="58" cy="117"/>
                            </a:xfrm>
                            <a:custGeom>
                              <a:avLst/>
                              <a:gdLst>
                                <a:gd name="T0" fmla="+- 0 9426 9426"/>
                                <a:gd name="T1" fmla="*/ T0 w 58"/>
                                <a:gd name="T2" fmla="+- 0 -808 -808"/>
                                <a:gd name="T3" fmla="*/ -808 h 117"/>
                                <a:gd name="T4" fmla="+- 0 9426 9426"/>
                                <a:gd name="T5" fmla="*/ T4 w 58"/>
                                <a:gd name="T6" fmla="+- 0 -691 -808"/>
                                <a:gd name="T7" fmla="*/ -691 h 117"/>
                                <a:gd name="T8" fmla="+- 0 9484 9426"/>
                                <a:gd name="T9" fmla="*/ T8 w 58"/>
                                <a:gd name="T10" fmla="+- 0 -750 -808"/>
                                <a:gd name="T11" fmla="*/ -750 h 117"/>
                                <a:gd name="T12" fmla="+- 0 9426 9426"/>
                                <a:gd name="T13" fmla="*/ T12 w 58"/>
                                <a:gd name="T14" fmla="+- 0 -808 -808"/>
                                <a:gd name="T15" fmla="*/ -808 h 117"/>
                              </a:gdLst>
                              <a:ahLst/>
                              <a:cxnLst>
                                <a:cxn ang="0">
                                  <a:pos x="T1" y="T3"/>
                                </a:cxn>
                                <a:cxn ang="0">
                                  <a:pos x="T5" y="T7"/>
                                </a:cxn>
                                <a:cxn ang="0">
                                  <a:pos x="T9" y="T11"/>
                                </a:cxn>
                                <a:cxn ang="0">
                                  <a:pos x="T13" y="T15"/>
                                </a:cxn>
                              </a:cxnLst>
                              <a:rect l="0" t="0" r="r" b="b"/>
                              <a:pathLst>
                                <a:path w="58" h="117">
                                  <a:moveTo>
                                    <a:pt x="0" y="0"/>
                                  </a:moveTo>
                                  <a:lnTo>
                                    <a:pt x="0" y="117"/>
                                  </a:lnTo>
                                  <a:lnTo>
                                    <a:pt x="58" y="5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11" name="Group 5231"/>
                        <wpg:cNvGrpSpPr>
                          <a:grpSpLocks/>
                        </wpg:cNvGrpSpPr>
                        <wpg:grpSpPr bwMode="auto">
                          <a:xfrm>
                            <a:off x="1905" y="-750"/>
                            <a:ext cx="257" cy="2"/>
                            <a:chOff x="1905" y="-750"/>
                            <a:chExt cx="257" cy="2"/>
                          </a:xfrm>
                        </wpg:grpSpPr>
                        <wps:wsp>
                          <wps:cNvPr id="5312" name="Freeform 5233"/>
                          <wps:cNvSpPr>
                            <a:spLocks/>
                          </wps:cNvSpPr>
                          <wps:spPr bwMode="auto">
                            <a:xfrm>
                              <a:off x="1905" y="-750"/>
                              <a:ext cx="257" cy="2"/>
                            </a:xfrm>
                            <a:custGeom>
                              <a:avLst/>
                              <a:gdLst>
                                <a:gd name="T0" fmla="+- 0 1905 1905"/>
                                <a:gd name="T1" fmla="*/ T0 w 257"/>
                                <a:gd name="T2" fmla="+- 0 2162 1905"/>
                                <a:gd name="T3" fmla="*/ T2 w 257"/>
                              </a:gdLst>
                              <a:ahLst/>
                              <a:cxnLst>
                                <a:cxn ang="0">
                                  <a:pos x="T1" y="0"/>
                                </a:cxn>
                                <a:cxn ang="0">
                                  <a:pos x="T3" y="0"/>
                                </a:cxn>
                              </a:cxnLst>
                              <a:rect l="0" t="0" r="r" b="b"/>
                              <a:pathLst>
                                <a:path w="257">
                                  <a:moveTo>
                                    <a:pt x="0" y="0"/>
                                  </a:moveTo>
                                  <a:lnTo>
                                    <a:pt x="257" y="0"/>
                                  </a:lnTo>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3" name="Picture 52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868" y="-1445"/>
                              <a:ext cx="7645" cy="1406"/>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5230" o:spid="_x0000_s1026" style="position:absolute;margin-left:57.65pt;margin-top:7.75pt;width:468.65pt;height:70.3pt;z-index:-251308032;mso-position-horizontal-relative:page" coordorigin="1868,-1445" coordsize="7645,14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">
                <v:group id="Group 5252" o:spid="_x0000_s1027" style="position:absolute;left:6105;top:-1411;width:1759;height:1322" coordorigin="6105,-1411" coordsize="1759,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1LFMUAAADdAAAADwAAAGRycy9kb3ducmV2LnhtbESPQYvCMBSE78L+h/CE&#10;vWlaF8WtRhFZlz2IoC6It0fzbIvNS2liW/+9EQSPw8x8w8yXnSlFQ7UrLCuIhxEI4tTqgjMF/8fN&#10;YArCeWSNpWVScCcHy8VHb46Jti3vqTn4TAQIuwQV5N5XiZQuzcmgG9qKOHgXWxv0QdaZ1DW2AW5K&#10;OYqiiTRYcFjIsaJ1Tun1cDMKfltsV1/xT7O9Xtb383G8O21jUuqz361mIDx1/h1+tf+0gvHoO4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Z9SxTFAAAA3QAA&#10;AA8AAAAAAAAAAAAAAAAAqgIAAGRycy9kb3ducmV2LnhtbFBLBQYAAAAABAAEAPoAAACcAwAAAAA=&#10;">
                  <v:shape id="Freeform 5253" o:spid="_x0000_s1028" style="position:absolute;left:6105;top:-1411;width:1759;height:1322;visibility:visible;mso-wrap-style:square;v-text-anchor:top" coordsize="1759,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bcK8UA&#10;AADdAAAADwAAAGRycy9kb3ducmV2LnhtbESPQWsCMRSE74X+h/AKvdWsi4rdGkUWBcGLVUuvj81r&#10;duvmJWxSXf+9EQoeh5n5hpktetuKM3WhcaxgOMhAEFdON2wUHA/rtymIEJE1to5JwZUCLObPTzMs&#10;tLvwJ5330YgE4VCggjpGX0gZqposhoHzxMn7cZ3FmGRnpO7wkuC2lXmWTaTFhtNCjZ7KmqrT/s8q&#10;GEk/kb+7TVluV2v6+vZLsxoZpV5f+uUHiEh9fIT/2xutYJy/53B/k56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htwrxQAAAN0AAAAPAAAAAAAAAAAAAAAAAJgCAABkcnMv&#10;ZG93bnJldi54bWxQSwUGAAAAAAQABAD1AAAAigMAAAAA&#10;" path="m,1322r1759,l1759,,,,,1322xe" filled="f" strokeweight=".08267mm">
                    <v:path arrowok="t" o:connecttype="custom" o:connectlocs="0,-89;1759,-89;1759,-1411;0,-1411;0,-89" o:connectangles="0,0,0,0,0"/>
                  </v:shape>
                </v:group>
                <v:group id="Group 5250" o:spid="_x0000_s1029" style="position:absolute;left:5759;top:-750;width:299;height:2" coordorigin="5759,-750" coordsize="2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Nw+MYAAADdAAAADwAAAGRycy9kb3ducmV2LnhtbESPT4vCMBTE78J+h/AW&#10;9qZpFcWtRhFxlz2I4B9YvD2aZ1tsXkoT2/rtjSB4HGbmN8x82ZlSNFS7wrKCeBCBIE6tLjhTcDr+&#10;9KcgnEfWWFomBXdysFx89OaYaNvynpqDz0SAsEtQQe59lUjp0pwMuoGtiIN3sbVBH2SdSV1jG+Cm&#10;lMMomkiDBYeFHCta55ReDzej4LfFdjWKN832elnfz8fx7n8bk1Jfn91qBsJT59/hV/tPKxgPv0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43D4xgAAAN0A&#10;AAAPAAAAAAAAAAAAAAAAAKoCAABkcnMvZG93bnJldi54bWxQSwUGAAAAAAQABAD6AAAAnQMAAAAA&#10;">
                  <v:shape id="Freeform 5251" o:spid="_x0000_s1030" style="position:absolute;left:5759;top:-750;width:299;height:2;visibility:visible;mso-wrap-style:square;v-text-anchor:top" coordsize="2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7uiMcA&#10;AADdAAAADwAAAGRycy9kb3ducmV2LnhtbESPT2vCQBTE7wW/w/KE3urG0EpNXUWkLYV68Q/i8ZF9&#10;TdJm38bdjYnf3hWEHoeZ+Q0zW/SmFmdyvrKsYDxKQBDnVldcKNjvPp5eQfiArLG2TAou5GExHzzM&#10;MNO24w2dt6EQEcI+QwVlCE0mpc9LMuhHtiGO3o91BkOUrpDaYRfhppZpkkykwYrjQokNrUrK/7at&#10;UXDau8t7cTj+Ls2p+/7crFvNaavU47BfvoEI1If/8L39pRW8pNNnuL2JT0D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O7ojHAAAA3QAAAA8AAAAAAAAAAAAAAAAAmAIAAGRy&#10;cy9kb3ducmV2LnhtbFBLBQYAAAAABAAEAPUAAACMAwAAAAA=&#10;" path="m,l299,e" filled="f" strokeweight=".08267mm">
                    <v:path arrowok="t" o:connecttype="custom" o:connectlocs="0,0;299,0" o:connectangles="0,0"/>
                  </v:shape>
                </v:group>
                <v:group id="Group 5248" o:spid="_x0000_s1031" style="position:absolute;left:6046;top:-808;width:58;height:117" coordorigin="6046,-808" coordsize="58,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ZNF8YAAADdAAAADwAAAGRycy9kb3ducmV2LnhtbESPQWvCQBSE7wX/w/KE&#10;3nQTS6RGVxFR8SCFqiDeHtlnEsy+Ddk1if++Wyj0OMzMN8xi1ZtKtNS40rKCeByBIM6sLjlXcDnv&#10;Rp8gnEfWWFkmBS9ysFoO3haYatvxN7Unn4sAYZeigsL7OpXSZQUZdGNbEwfvbhuDPsgml7rBLsBN&#10;JSdRNJUGSw4LBda0KSh7nJ5Gwb7Dbv0Rb9vj47553c7J1/UYk1Lvw349B+Gp9//hv/ZBK0gmsw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k0XxgAAAN0A&#10;AAAPAAAAAAAAAAAAAAAAAKoCAABkcnMvZG93bnJldi54bWxQSwUGAAAAAAQABAD6AAAAnQMAAAAA&#10;">
                  <v:shape id="Freeform 5249" o:spid="_x0000_s1032" style="position:absolute;left:6046;top:-808;width:58;height:117;visibility:visible;mso-wrap-style:square;v-text-anchor:top" coordsize="58,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7Eq8MA&#10;AADdAAAADwAAAGRycy9kb3ducmV2LnhtbESPwWrDMBBE74X+g9hAb40U45jGtRxa00KudgK9LtbW&#10;NrFWxlIT5++jQqHHYWbeMMV+saO40OwHxxo2awWCuHVm4E7D6fj5/ALCB2SDo2PScCMP+/LxocDc&#10;uCvXdGlCJyKEfY4a+hCmXErf9mTRr91EHL1vN1sMUc6dNDNeI9yOMlEqkxYHjgs9TlT11J6bH6vh&#10;w6VHcyIV6vdd5jdVyqmyX1o/rZa3VxCBlvAf/msfjIZtssvg9018ArK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7Eq8MAAADdAAAADwAAAAAAAAAAAAAAAACYAgAAZHJzL2Rv&#10;d25yZXYueG1sUEsFBgAAAAAEAAQA9QAAAIgDAAAAAA==&#10;" path="m,l,117,59,58,,e" fillcolor="black" stroked="f">
                    <v:path arrowok="t" o:connecttype="custom" o:connectlocs="0,-808;0,-691;59,-750;0,-808" o:connectangles="0,0,0,0"/>
                  </v:shape>
                </v:group>
                <v:group id="Group 5246" o:spid="_x0000_s1033" style="position:absolute;left:7864;top:-750;width:210;height:2" coordorigin="7864,-750" coordsize="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h2+8YAAADdAAAADwAAAGRycy9kb3ducmV2LnhtbESPQWvCQBSE70L/w/IK&#10;vdVNFG2NriJiiwcRGgvi7ZF9JsHs25DdJvHfu0LB4zAz3zCLVW8q0VLjSssK4mEEgjizuuRcwe/x&#10;6/0ThPPIGivLpOBGDlbLl8ECE207/qE29bkIEHYJKii8rxMpXVaQQTe0NXHwLrYx6INscqkb7ALc&#10;VHIURVNpsOSwUGBNm4Kya/pnFHx32K3H8bbdXy+b2/k4OZz2MSn19tqv5yA89f4Z/m/vtILJaPYB&#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2Hb7xgAAAN0A&#10;AAAPAAAAAAAAAAAAAAAAAKoCAABkcnMvZG93bnJldi54bWxQSwUGAAAAAAQABAD6AAAAnQMAAAAA&#10;">
                  <v:shape id="Freeform 5247" o:spid="_x0000_s1034" style="position:absolute;left:7864;top:-750;width:210;height:2;visibility:visible;mso-wrap-style:square;v-text-anchor:top" coordsize="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Nu8MMA&#10;AADdAAAADwAAAGRycy9kb3ducmV2LnhtbERPS0vDQBC+C/0PywhexG4aadHYbSmKoIEeuhbPQ3by&#10;wOxsyK5N/PfOQfD48b23+9n36kJj7AIbWC0zUMRVcB03Bs4fr3cPoGJCdtgHJgM/FGG/W1xtsXBh&#10;4hNdbGqUhHAs0ECb0lBoHauWPMZlGIiFq8PoMQkcG+1GnCTc9zrPso322LE0tDjQc0vVl/320rvW&#10;9y/Hz/LWriZra1+X7/m5NObmej48gUo0p3/xn/vNGVjnjzJX3sgT0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Nu8MMAAADdAAAADwAAAAAAAAAAAAAAAACYAgAAZHJzL2Rv&#10;d25yZXYueG1sUEsFBgAAAAAEAAQA9QAAAIgDAAAAAA==&#10;" path="m,l210,e" filled="f" strokeweight=".08267mm">
                    <v:path arrowok="t" o:connecttype="custom" o:connectlocs="0,0;210,0" o:connectangles="0,0"/>
                  </v:shape>
                </v:group>
                <v:group id="Group 5244" o:spid="_x0000_s1035" style="position:absolute;left:3525;top:-1111;width:960;height:721" coordorigin="3525,-1111" coordsize="960,7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AtHEsYAAADdAAAADwAAAGRycy9kb3ducmV2LnhtbESPT4vCMBTE7wt+h/AE&#10;b2taxUWrUURc8SCCf0C8PZpnW2xeSpNt67ffLAh7HGbmN8xi1ZlSNFS7wrKCeBiBIE6tLjhTcL18&#10;f05BOI+ssbRMCl7kYLXsfSww0bblEzVnn4kAYZeggtz7KpHSpTkZdENbEQfvYWuDPsg6k7rGNsBN&#10;KUdR9CUNFhwWcqxok1P6PP8YBbsW2/U43jaH52Pzul8mx9shJqUG/W49B+Gp8//hd3uvFUxGsx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C0cSxgAAAN0A&#10;AAAPAAAAAAAAAAAAAAAAAKoCAABkcnMvZG93bnJldi54bWxQSwUGAAAAAAQABAD6AAAAnQMAAAAA&#10;">
                  <v:shape id="Freeform 5245" o:spid="_x0000_s1036" style="position:absolute;left:3525;top:-1111;width:960;height:721;visibility:visible;mso-wrap-style:square;v-text-anchor:top" coordsize="960,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dKxcYA&#10;AADdAAAADwAAAGRycy9kb3ducmV2LnhtbERPy2rCQBTdC/7DcIXu6kSLrUTH0ApCS6HWxyLZXTPX&#10;JCRzJ2RGTfv1nUXB5eG8l0lvGnGlzlWWFUzGEQji3OqKCwXHw+ZxDsJ5ZI2NZVLwQw6S1XCwxFjb&#10;G+/ouveFCCHsYlRQet/GUrq8JINubFviwJ1tZ9AH2BVSd3gL4aaR0yh6lgYrDg0ltrQuKa/3F6Pg&#10;O8tmxdrXny/px+nrd9va/u2SKvUw6l8XIDz1/i7+d79rBbOnKOwPb8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dKxcYAAADdAAAADwAAAAAAAAAAAAAAAACYAgAAZHJz&#10;L2Rvd25yZXYueG1sUEsFBgAAAAAEAAQA9QAAAIsDAAAAAA==&#10;" path="m,721r960,l960,,,,,721xe" filled="f" strokeweight=".08267mm">
                    <v:path arrowok="t" o:connecttype="custom" o:connectlocs="0,-390;960,-390;960,-1111;0,-1111;0,-390" o:connectangles="0,0,0,0,0"/>
                  </v:shape>
                </v:group>
                <v:group id="Group 5242" o:spid="_x0000_s1037" style="position:absolute;left:4485;top:-750;width:346;height:2" coordorigin="4485,-750" coordsize="3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iW0Q7FAAAA3QAA&#10;AA8AAAAAAAAAAAAAAAAAqgIAAGRycy9kb3ducmV2LnhtbFBLBQYAAAAABAAEAPoAAACcAwAAAAA=&#10;">
                  <v:shape id="Freeform 5243" o:spid="_x0000_s1038" style="position:absolute;left:4485;top:-750;width:346;height:2;visibility:visible;mso-wrap-style:square;v-text-anchor:top" coordsize="3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JQAMYA&#10;AADdAAAADwAAAGRycy9kb3ducmV2LnhtbESPQWvCQBSE70L/w/IK3nRXxSDRVUpRyUFKtS29PrLP&#10;JJh9G7Krif/eLRQ8DjPzDbPa9LYWN2p95VjDZKxAEOfOVFxo+P7ajRYgfEA2WDsmDXfysFm/DFaY&#10;GtfxkW6nUIgIYZ+ihjKEJpXS5yVZ9GPXEEfv7FqLIcq2kKbFLsJtLadKJdJixXGhxIbeS8ovp6vV&#10;0H3+Tg7ZR7LYbdXxevjJLsl+rrQevvZvSxCB+vAM/7czo2E+U1P4exOf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dJQAMYAAADdAAAADwAAAAAAAAAAAAAAAACYAgAAZHJz&#10;L2Rvd25yZXYueG1sUEsFBgAAAAAEAAQA9QAAAIsDAAAAAA==&#10;" path="m,l346,e" filled="f" strokeweight=".08267mm">
                    <v:path arrowok="t" o:connecttype="custom" o:connectlocs="0,0;346,0" o:connectangles="0,0"/>
                  </v:shape>
                </v:group>
                <v:group id="Group 5240" o:spid="_x0000_s1039" style="position:absolute;left:3268;top:-750;width:210;height:2" coordorigin="3268,-750" coordsize="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jq4sUAAADdAAAADwAAAGRycy9kb3ducmV2LnhtbESPQYvCMBSE7wv+h/AE&#10;b2tai4tUo4ioeJCFVUG8PZpnW2xeShPb+u/NwsIeh5n5hlmselOJlhpXWlYQjyMQxJnVJecKLufd&#10;5wyE88gaK8uk4EUOVsvBxwJTbTv+ofbkcxEg7FJUUHhfp1K6rCCDbmxr4uDdbWPQB9nkUjfYBbip&#10;5CSKvqTBksNCgTVtCsoep6dRsO+wWyfxtj0+7pvX7Tz9vh5jUmo07NdzEJ56/x/+ax+0gmkS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I6uLFAAAA3QAA&#10;AA8AAAAAAAAAAAAAAAAAqgIAAGRycy9kb3ducmV2LnhtbFBLBQYAAAAABAAEAPoAAACcAwAAAAA=&#10;">
                  <v:shape id="Freeform 5241" o:spid="_x0000_s1040" style="position:absolute;left:3268;top:-750;width:210;height:2;visibility:visible;mso-wrap-style:square;v-text-anchor:top" coordsize="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X+78UA&#10;AADdAAAADwAAAGRycy9kb3ducmV2LnhtbESPS2sCMRSF94X+h3ALbopm1CoyNYooQjvgwiiuL5M7&#10;Dzq5GSbRmf77plDo8nAeH2e9HWwjHtT52rGC6SQBQZw7U3Op4Ho5jlcgfEA22DgmBd/kYbt5flpj&#10;alzPZ3roUIo4wj5FBVUIbSqlzyuy6CeuJY5e4TqLIcqulKbDPo7bRs6SZCkt1hwJFba0ryj/0ncb&#10;uQs5P5xu2aue9loXtsg+Z9dMqdHLsHsHEWgI/+G/9odRsJgnb/D7Jj4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Ff7vxQAAAN0AAAAPAAAAAAAAAAAAAAAAAJgCAABkcnMv&#10;ZG93bnJldi54bWxQSwUGAAAAAAQABAD1AAAAigMAAAAA&#10;" path="m,l210,e" filled="f" strokeweight=".08267mm">
                    <v:path arrowok="t" o:connecttype="custom" o:connectlocs="0,0;210,0" o:connectangles="0,0"/>
                  </v:shape>
                </v:group>
                <v:group id="Group 5238" o:spid="_x0000_s1041" style="position:absolute;left:3467;top:-808;width:58;height:117" coordorigin="3467,-808" coordsize="58,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3XDcUAAADdAAAADwAAAGRycy9kb3ducmV2LnhtbESPQYvCMBSE7wv+h/AE&#10;b2tapYtUo4ioeJCFVUG8PZpnW2xeShPb+u/NwsIeh5n5hlmselOJlhpXWlYQjyMQxJnVJecKLufd&#10;5wyE88gaK8uk4EUOVsvBxwJTbTv+ofbkcxEg7FJUUHhfp1K6rCCDbmxr4uDdbWPQB9nkUjfYBbip&#10;5CSKvqTBksNCgTVtCsoep6dRsO+wW0/jbXt83Dev2zn5vh5jUmo07NdzEJ56/x/+ax+0gmQa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t1w3FAAAA3QAA&#10;AA8AAAAAAAAAAAAAAAAAqgIAAGRycy9kb3ducmV2LnhtbFBLBQYAAAAABAAEAPoAAACcAwAAAAA=&#10;">
                  <v:shape id="Freeform 5239" o:spid="_x0000_s1042" style="position:absolute;left:3467;top:-808;width:58;height:117;visibility:visible;mso-wrap-style:square;v-text-anchor:top" coordsize="58,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VescIA&#10;AADdAAAADwAAAGRycy9kb3ducmV2LnhtbESPQYvCMBSE78L+h/AW9qaJWstuNcoqCl6tgtdH82zL&#10;Ni+lidr990YQPA4z8w2zWPW2ETfqfO1Yw3ikQBAXztRcajgdd8NvED4gG2wck4Z/8rBafgwWmBl3&#10;5wPd8lCKCGGfoYYqhDaT0hcVWfQj1xJH7+I6iyHKrpSmw3uE20ZOlEqlxZrjQoUtbSoq/vKr1bB1&#10;ydGcSIXD+if1403CibJnrb8++985iEB9eIdf7b3RMJuqFJ5v4hO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xV6xwgAAAN0AAAAPAAAAAAAAAAAAAAAAAJgCAABkcnMvZG93&#10;bnJldi54bWxQSwUGAAAAAAQABAD1AAAAhwMAAAAA&#10;" path="m,l,117,58,58,,e" fillcolor="black" stroked="f">
                    <v:path arrowok="t" o:connecttype="custom" o:connectlocs="0,-808;0,-691;58,-750;0,-808" o:connectangles="0,0,0,0"/>
                  </v:shape>
                </v:group>
                <v:group id="Group 5236" o:spid="_x0000_s1043" style="position:absolute;left:9274;top:-750;width:163;height:2" coordorigin="9274,-750" coordsize="16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Ps4ccAAADdAAAADwAAAGRycy9kb3ducmV2LnhtbESPQWvCQBSE7wX/w/IK&#10;3ppNlLSSZhWRKh5CoSqU3h7ZZxLMvg3ZbRL/fbdQ6HGYmW+YfDOZVgzUu8aygiSKQRCXVjdcKbic&#10;908rEM4ja2wtk4I7OdisZw85ZtqO/EHDyVciQNhlqKD2vsukdGVNBl1kO+LgXW1v0AfZV1L3OAa4&#10;aeUijp+lwYbDQo0d7Woqb6dvo+Aw4rhdJm9Dcbvu7l/n9P2zSEip+eO0fQXhafL/4b/2UStIl/E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DPs4ccAAADd&#10;AAAADwAAAAAAAAAAAAAAAACqAgAAZHJzL2Rvd25yZXYueG1sUEsFBgAAAAAEAAQA+gAAAJ4DAAAA&#10;AA==&#10;">
                  <v:shape id="Freeform 5237" o:spid="_x0000_s1044" style="position:absolute;left:9274;top:-750;width:163;height:2;visibility:visible;mso-wrap-style:square;v-text-anchor:top" coordsize="16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ms8MA&#10;AADdAAAADwAAAGRycy9kb3ducmV2LnhtbERP3WrCMBS+H/gO4Qx2N5NtTEY1iihuAydD7QMcmmNb&#10;TE5KE23t0y8Xwi4/vv/ZondWXKkNtWcNL2MFgrjwpuZSQ37cPH+ACBHZoPVMGm4UYDEfPcwwM77j&#10;PV0PsRQphEOGGqoYm0zKUFTkMIx9Q5y4k28dxgTbUpoWuxTurHxVaiId1pwaKmxoVVFxPlycBvu5&#10;6ja3fD38DhO7+xpy2v6oi9ZPj/1yCiJSH//Fd/e30fD+ptLc9CY9AT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ms8MAAADdAAAADwAAAAAAAAAAAAAAAACYAgAAZHJzL2Rv&#10;d25yZXYueG1sUEsFBgAAAAAEAAQA9QAAAIgDAAAAAA==&#10;" path="m,l163,e" filled="f" strokeweight=".08267mm">
                    <v:path arrowok="t" o:connecttype="custom" o:connectlocs="0,0;163,0" o:connectangles="0,0"/>
                  </v:shape>
                </v:group>
                <v:group id="Group 5234" o:spid="_x0000_s1045" style="position:absolute;left:9426;top:-808;width:58;height:117" coordorigin="9426,-808" coordsize="58,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DdCMcAAADdAAAADwAAAGRycy9kb3ducmV2LnhtbESPQWvCQBSE7wX/w/IK&#10;3ppNlJSaZhWRKh5CoSqU3h7ZZxLMvg3ZbRL/fbdQ6HGYmW+YfDOZVgzUu8aygiSKQRCXVjdcKbic&#10;908vIJxH1thaJgV3crBZzx5yzLQd+YOGk69EgLDLUEHtfZdJ6cqaDLrIdsTBu9reoA+yr6TucQxw&#10;08pFHD9Lgw2HhRo72tVU3k7fRsFhxHG7TN6G4nbd3b/O6ftnkZBS88dp+wrC0+T/w3/to1aQLu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uDdCMcAAADd&#10;AAAADwAAAAAAAAAAAAAAAACqAgAAZHJzL2Rvd25yZXYueG1sUEsFBgAAAAAEAAQA+gAAAJ4DAAAA&#10;AA==&#10;">
                  <v:shape id="Freeform 5235" o:spid="_x0000_s1046" style="position:absolute;left:9426;top:-808;width:58;height:117;visibility:visible;mso-wrap-style:square;v-text-anchor:top" coordsize="58,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n1g74A&#10;AADdAAAADwAAAGRycy9kb3ducmV2LnhtbERPy4rCMBTdC/5DuII7TapVtBrFEQfc+gC3l+baFpub&#10;0mS0/v1kIbg8nPd629laPKn1lWMNyViBIM6dqbjQcL38jhYgfEA2WDsmDW/ysN30e2vMjHvxiZ7n&#10;UIgYwj5DDWUITSalz0uy6MeuIY7c3bUWQ4RtIU2LrxhuazlRai4tVhwbSmxoX1L+OP9ZDQeXXsyV&#10;VDj9LOc+2aecKnvTejjodisQgbrwFX/cR6NhNk3i/vgmPgG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659YO+AAAA3QAAAA8AAAAAAAAAAAAAAAAAmAIAAGRycy9kb3ducmV2&#10;LnhtbFBLBQYAAAAABAAEAPUAAACDAwAAAAA=&#10;" path="m,l,117,58,58,,e" fillcolor="black" stroked="f">
                    <v:path arrowok="t" o:connecttype="custom" o:connectlocs="0,-808;0,-691;58,-750;0,-808" o:connectangles="0,0,0,0"/>
                  </v:shape>
                </v:group>
                <v:group id="Group 5231" o:spid="_x0000_s1047" style="position:absolute;left:1905;top:-750;width:257;height:2" coordorigin="1905,-750" coordsize="2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1PR9PFAAAA3QAA&#10;AA8AAAAAAAAAAAAAAAAAqgIAAGRycy9kb3ducmV2LnhtbFBLBQYAAAAABAAEAPoAAACcAwAAAAA=&#10;">
                  <v:shape id="Freeform 5233" o:spid="_x0000_s1048" style="position:absolute;left:1905;top:-750;width:257;height:2;visibility:visible;mso-wrap-style:square;v-text-anchor:top" coordsize="25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SbcMcA&#10;AADdAAAADwAAAGRycy9kb3ducmV2LnhtbESPQWvCQBSE74L/YXlCL6VukmKR1DVYS6iXHqoh9PjI&#10;vibB7NuYXTX++26h4HGYmW+YVTaaTlxocK1lBfE8AkFcWd1yraA45E9LEM4ja+wsk4IbOcjW08kK&#10;U22v/EWXva9FgLBLUUHjfZ9K6aqGDLq57YmD92MHgz7IoZZ6wGuAm04mUfQiDbYcFhrsadtQddyf&#10;jYLPx7IojdmeF8XH7vR2ez+V+Tcq9TAbN68gPI3+Hv5v77SCxXOcwN+b8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km3DHAAAA3QAAAA8AAAAAAAAAAAAAAAAAmAIAAGRy&#10;cy9kb3ducmV2LnhtbFBLBQYAAAAABAAEAPUAAACMAwAAAAA=&#10;" path="m,l257,e" filled="f" strokeweight=".08267mm">
                    <v:path arrowok="t" o:connecttype="custom" o:connectlocs="0,0;257,0" o:connectangles="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32" o:spid="_x0000_s1049" type="#_x0000_t75" style="position:absolute;left:1868;top:-1445;width:7645;height:1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P3FAAAA3QAAAA8AAABkcnMvZG93bnJldi54bWxEj0FrAjEUhO8F/0N4greaWKnIanbRgtBC&#10;L1XB62Pzurt087Ik6Rr99U2h0OMwM98w2yrZXozkQ+dYw2KuQBDXznTcaDifDo9rECEiG+wdk4Yb&#10;BajKycMWC+Ou/EHjMTYiQzgUqKGNcSikDHVLFsPcDcTZ+3TeYszSN9J4vGa47eWTUitpseO80OJA&#10;Ly3VX8dvq+HtcvKpVum+PzTpNg54XsV3pfVsmnYbEJFS/A//tV+NhuflYgm/b/ITkO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6f/j9xQAAAN0AAAAPAAAAAAAAAAAAAAAA&#10;AJ8CAABkcnMvZG93bnJldi54bWxQSwUGAAAAAAQABAD3AAAAkQMAAAAA&#10;">
                    <v:imagedata r:id="rId16" o:title=""/>
                  </v:shape>
                </v:group>
                <w10:wrap anchorx="page"/>
              </v:group>
            </w:pict>
          </mc:Fallback>
        </mc:AlternateContent>
      </w:r>
    </w:p>
    <w:p w14:paraId="0472F791" w14:textId="77777777" w:rsidR="00F4366E" w:rsidRPr="006632F3" w:rsidRDefault="00F4366E" w:rsidP="00F4366E">
      <w:pPr>
        <w:spacing w:after="0" w:line="200" w:lineRule="exact"/>
        <w:rPr>
          <w:rFonts w:ascii="Times New Roman" w:hAnsi="Times New Roman" w:cs="Times New Roman"/>
        </w:rPr>
      </w:pPr>
    </w:p>
    <w:p w14:paraId="49903092" w14:textId="77777777" w:rsidR="00F4366E" w:rsidRPr="006632F3" w:rsidRDefault="00F4366E" w:rsidP="00F4366E">
      <w:pPr>
        <w:spacing w:after="0" w:line="200" w:lineRule="exact"/>
        <w:rPr>
          <w:rFonts w:ascii="Times New Roman" w:hAnsi="Times New Roman" w:cs="Times New Roman"/>
        </w:rPr>
      </w:pPr>
    </w:p>
    <w:p w14:paraId="3BA4220A" w14:textId="77777777" w:rsidR="00F4366E" w:rsidRPr="006632F3" w:rsidRDefault="00F4366E" w:rsidP="00F4366E">
      <w:pPr>
        <w:spacing w:after="0" w:line="200" w:lineRule="exact"/>
        <w:rPr>
          <w:rFonts w:ascii="Times New Roman" w:hAnsi="Times New Roman" w:cs="Times New Roman"/>
        </w:rPr>
      </w:pPr>
    </w:p>
    <w:p w14:paraId="22BA9AAC" w14:textId="77777777" w:rsidR="00F4366E" w:rsidRPr="006632F3" w:rsidRDefault="00F4366E" w:rsidP="00F4366E">
      <w:pPr>
        <w:spacing w:after="0" w:line="200" w:lineRule="exact"/>
        <w:rPr>
          <w:rFonts w:ascii="Times New Roman" w:hAnsi="Times New Roman" w:cs="Times New Roman"/>
        </w:rPr>
      </w:pPr>
    </w:p>
    <w:p w14:paraId="6BCC856F" w14:textId="77777777" w:rsidR="00F4366E" w:rsidRPr="006632F3" w:rsidRDefault="00F4366E" w:rsidP="00F4366E">
      <w:pPr>
        <w:spacing w:after="0" w:line="200" w:lineRule="exact"/>
        <w:rPr>
          <w:rFonts w:ascii="Times New Roman" w:hAnsi="Times New Roman" w:cs="Times New Roman"/>
        </w:rPr>
      </w:pPr>
    </w:p>
    <w:p w14:paraId="2027E212" w14:textId="77777777" w:rsidR="00F4366E" w:rsidRPr="006632F3" w:rsidRDefault="00F4366E" w:rsidP="00F4366E">
      <w:pPr>
        <w:spacing w:after="0" w:line="200" w:lineRule="exact"/>
        <w:rPr>
          <w:rFonts w:ascii="Times New Roman" w:hAnsi="Times New Roman" w:cs="Times New Roman"/>
        </w:rPr>
      </w:pPr>
    </w:p>
    <w:p w14:paraId="35189200" w14:textId="77777777" w:rsidR="00F4366E" w:rsidRPr="006632F3" w:rsidRDefault="00F4366E" w:rsidP="00F4366E">
      <w:pPr>
        <w:spacing w:after="0" w:line="200" w:lineRule="exact"/>
        <w:rPr>
          <w:rFonts w:ascii="Times New Roman" w:hAnsi="Times New Roman" w:cs="Times New Roman"/>
        </w:rPr>
      </w:pPr>
    </w:p>
    <w:p w14:paraId="0AA5CC17" w14:textId="3FA22969" w:rsidR="00F4366E" w:rsidRPr="004B4550" w:rsidRDefault="00F4366E" w:rsidP="00F4366E">
      <w:pPr>
        <w:spacing w:before="34" w:after="0" w:line="240" w:lineRule="auto"/>
        <w:ind w:left="118" w:right="-20"/>
        <w:jc w:val="center"/>
        <w:rPr>
          <w:rFonts w:ascii="Times New Roman" w:eastAsia="Times New Roman" w:hAnsi="Times New Roman" w:cs="Times New Roman"/>
          <w:i/>
        </w:rPr>
      </w:pPr>
      <w:r w:rsidRPr="004B4550">
        <w:rPr>
          <w:rFonts w:ascii="Times New Roman" w:hAnsi="Times New Roman" w:cs="Times New Roman"/>
          <w:i/>
          <w:noProof/>
        </w:rPr>
        <mc:AlternateContent>
          <mc:Choice Requires="wps">
            <w:drawing>
              <wp:anchor distT="0" distB="0" distL="114300" distR="114300" simplePos="0" relativeHeight="252006400" behindDoc="1" locked="0" layoutInCell="1" allowOverlap="1" wp14:anchorId="4A9A7400" wp14:editId="79A2D7B2">
                <wp:simplePos x="0" y="0"/>
                <wp:positionH relativeFrom="page">
                  <wp:posOffset>1186180</wp:posOffset>
                </wp:positionH>
                <wp:positionV relativeFrom="paragraph">
                  <wp:posOffset>-917575</wp:posOffset>
                </wp:positionV>
                <wp:extent cx="4854575" cy="892810"/>
                <wp:effectExtent l="0" t="0" r="0" b="0"/>
                <wp:wrapNone/>
                <wp:docPr id="5314" name="Text Box 5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4575" cy="892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AFB155" w14:textId="77777777" w:rsidR="003E65E7" w:rsidRDefault="003E65E7" w:rsidP="00F4366E">
                            <w:pPr>
                              <w:spacing w:before="1" w:after="0" w:line="100" w:lineRule="exact"/>
                              <w:rPr>
                                <w:sz w:val="10"/>
                                <w:szCs w:val="10"/>
                              </w:rPr>
                            </w:pPr>
                          </w:p>
                          <w:p w14:paraId="7F32E5BD" w14:textId="77777777" w:rsidR="003E65E7" w:rsidRDefault="003E65E7" w:rsidP="00F4366E">
                            <w:pPr>
                              <w:spacing w:after="0" w:line="200" w:lineRule="exact"/>
                              <w:rPr>
                                <w:sz w:val="20"/>
                                <w:szCs w:val="20"/>
                              </w:rPr>
                            </w:pPr>
                          </w:p>
                          <w:p w14:paraId="5EA47806" w14:textId="77777777" w:rsidR="003E65E7" w:rsidRDefault="003E65E7" w:rsidP="00F4366E">
                            <w:pPr>
                              <w:spacing w:after="0" w:line="200" w:lineRule="exact"/>
                              <w:rPr>
                                <w:sz w:val="20"/>
                                <w:szCs w:val="20"/>
                              </w:rPr>
                            </w:pPr>
                          </w:p>
                          <w:p w14:paraId="669D5B77" w14:textId="77777777" w:rsidR="003E65E7" w:rsidRDefault="003E65E7" w:rsidP="00F4366E">
                            <w:pPr>
                              <w:tabs>
                                <w:tab w:val="left" w:pos="4560"/>
                              </w:tabs>
                              <w:spacing w:after="0" w:line="145" w:lineRule="exact"/>
                              <w:ind w:left="320" w:right="-20"/>
                              <w:rPr>
                                <w:rFonts w:ascii="Arial" w:eastAsia="Arial" w:hAnsi="Arial" w:cs="Arial"/>
                                <w:sz w:val="16"/>
                                <w:szCs w:val="16"/>
                              </w:rPr>
                            </w:pPr>
                            <w:proofErr w:type="gramStart"/>
                            <w:r>
                              <w:rPr>
                                <w:rFonts w:ascii="Arial" w:eastAsia="Arial" w:hAnsi="Arial" w:cs="Arial"/>
                                <w:spacing w:val="-2"/>
                                <w:position w:val="-3"/>
                                <w:sz w:val="16"/>
                                <w:szCs w:val="16"/>
                              </w:rPr>
                              <w:t>en</w:t>
                            </w:r>
                            <w:r>
                              <w:rPr>
                                <w:rFonts w:ascii="Arial" w:eastAsia="Arial" w:hAnsi="Arial" w:cs="Arial"/>
                                <w:spacing w:val="7"/>
                                <w:position w:val="-3"/>
                                <w:sz w:val="16"/>
                                <w:szCs w:val="16"/>
                              </w:rPr>
                              <w:t>v</w:t>
                            </w:r>
                            <w:r>
                              <w:rPr>
                                <w:rFonts w:ascii="Arial" w:eastAsia="Arial" w:hAnsi="Arial" w:cs="Arial"/>
                                <w:spacing w:val="8"/>
                                <w:position w:val="-3"/>
                                <w:sz w:val="16"/>
                                <w:szCs w:val="16"/>
                              </w:rPr>
                              <w:t>i</w:t>
                            </w:r>
                            <w:r>
                              <w:rPr>
                                <w:rFonts w:ascii="Arial" w:eastAsia="Arial" w:hAnsi="Arial" w:cs="Arial"/>
                                <w:spacing w:val="5"/>
                                <w:position w:val="-3"/>
                                <w:sz w:val="16"/>
                                <w:szCs w:val="16"/>
                              </w:rPr>
                              <w:t>r</w:t>
                            </w:r>
                            <w:r>
                              <w:rPr>
                                <w:rFonts w:ascii="Arial" w:eastAsia="Arial" w:hAnsi="Arial" w:cs="Arial"/>
                                <w:spacing w:val="-2"/>
                                <w:position w:val="-3"/>
                                <w:sz w:val="16"/>
                                <w:szCs w:val="16"/>
                              </w:rPr>
                              <w:t>on</w:t>
                            </w:r>
                            <w:r>
                              <w:rPr>
                                <w:rFonts w:ascii="Arial" w:eastAsia="Arial" w:hAnsi="Arial" w:cs="Arial"/>
                                <w:spacing w:val="-3"/>
                                <w:position w:val="-3"/>
                                <w:sz w:val="16"/>
                                <w:szCs w:val="16"/>
                              </w:rPr>
                              <w:t>m</w:t>
                            </w:r>
                            <w:r>
                              <w:rPr>
                                <w:rFonts w:ascii="Arial" w:eastAsia="Arial" w:hAnsi="Arial" w:cs="Arial"/>
                                <w:spacing w:val="-2"/>
                                <w:position w:val="-3"/>
                                <w:sz w:val="16"/>
                                <w:szCs w:val="16"/>
                              </w:rPr>
                              <w:t>en</w:t>
                            </w:r>
                            <w:r>
                              <w:rPr>
                                <w:rFonts w:ascii="Arial" w:eastAsia="Arial" w:hAnsi="Arial" w:cs="Arial"/>
                                <w:spacing w:val="-1"/>
                                <w:position w:val="-3"/>
                                <w:sz w:val="16"/>
                                <w:szCs w:val="16"/>
                              </w:rPr>
                              <w:t>t</w:t>
                            </w:r>
                            <w:r>
                              <w:rPr>
                                <w:rFonts w:ascii="Arial" w:eastAsia="Arial" w:hAnsi="Arial" w:cs="Arial"/>
                                <w:spacing w:val="-2"/>
                                <w:position w:val="-3"/>
                                <w:sz w:val="16"/>
                                <w:szCs w:val="16"/>
                              </w:rPr>
                              <w:t>a</w:t>
                            </w:r>
                            <w:r>
                              <w:rPr>
                                <w:rFonts w:ascii="Arial" w:eastAsia="Arial" w:hAnsi="Arial" w:cs="Arial"/>
                                <w:position w:val="-3"/>
                                <w:sz w:val="16"/>
                                <w:szCs w:val="16"/>
                              </w:rPr>
                              <w:t>l</w:t>
                            </w:r>
                            <w:proofErr w:type="gramEnd"/>
                            <w:r>
                              <w:rPr>
                                <w:rFonts w:ascii="Arial" w:eastAsia="Arial" w:hAnsi="Arial" w:cs="Arial"/>
                                <w:spacing w:val="-15"/>
                                <w:position w:val="-3"/>
                                <w:sz w:val="16"/>
                                <w:szCs w:val="16"/>
                              </w:rPr>
                              <w:t xml:space="preserve"> </w:t>
                            </w:r>
                            <w:r>
                              <w:rPr>
                                <w:rFonts w:ascii="Arial" w:eastAsia="Arial" w:hAnsi="Arial" w:cs="Arial"/>
                                <w:position w:val="-3"/>
                                <w:sz w:val="16"/>
                                <w:szCs w:val="16"/>
                              </w:rPr>
                              <w:tab/>
                            </w:r>
                            <w:r>
                              <w:rPr>
                                <w:rFonts w:ascii="Arial" w:eastAsia="Arial" w:hAnsi="Arial" w:cs="Arial"/>
                                <w:w w:val="103"/>
                                <w:position w:val="-3"/>
                                <w:sz w:val="16"/>
                                <w:szCs w:val="16"/>
                              </w:rPr>
                              <w:t>C</w:t>
                            </w:r>
                            <w:r>
                              <w:rPr>
                                <w:rFonts w:ascii="Arial" w:eastAsia="Arial" w:hAnsi="Arial" w:cs="Arial"/>
                                <w:spacing w:val="-2"/>
                                <w:w w:val="103"/>
                                <w:position w:val="-3"/>
                                <w:sz w:val="16"/>
                                <w:szCs w:val="16"/>
                              </w:rPr>
                              <w:t>o</w:t>
                            </w:r>
                            <w:r>
                              <w:rPr>
                                <w:rFonts w:ascii="Arial" w:eastAsia="Arial" w:hAnsi="Arial" w:cs="Arial"/>
                                <w:spacing w:val="-3"/>
                                <w:w w:val="103"/>
                                <w:position w:val="-3"/>
                                <w:sz w:val="16"/>
                                <w:szCs w:val="16"/>
                              </w:rPr>
                              <w:t>m</w:t>
                            </w:r>
                            <w:r>
                              <w:rPr>
                                <w:rFonts w:ascii="Arial" w:eastAsia="Arial" w:hAnsi="Arial" w:cs="Arial"/>
                                <w:spacing w:val="-2"/>
                                <w:w w:val="103"/>
                                <w:position w:val="-3"/>
                                <w:sz w:val="16"/>
                                <w:szCs w:val="16"/>
                              </w:rPr>
                              <w:t>pu</w:t>
                            </w:r>
                            <w:r>
                              <w:rPr>
                                <w:rFonts w:ascii="Arial" w:eastAsia="Arial" w:hAnsi="Arial" w:cs="Arial"/>
                                <w:spacing w:val="-1"/>
                                <w:w w:val="102"/>
                                <w:position w:val="-3"/>
                                <w:sz w:val="16"/>
                                <w:szCs w:val="16"/>
                              </w:rPr>
                              <w:t>t</w:t>
                            </w:r>
                            <w:r>
                              <w:rPr>
                                <w:rFonts w:ascii="Arial" w:eastAsia="Arial" w:hAnsi="Arial" w:cs="Arial"/>
                                <w:spacing w:val="-2"/>
                                <w:w w:val="103"/>
                                <w:position w:val="-3"/>
                                <w:sz w:val="16"/>
                                <w:szCs w:val="16"/>
                              </w:rPr>
                              <w:t>a</w:t>
                            </w:r>
                            <w:r>
                              <w:rPr>
                                <w:rFonts w:ascii="Arial" w:eastAsia="Arial" w:hAnsi="Arial" w:cs="Arial"/>
                                <w:spacing w:val="-1"/>
                                <w:w w:val="102"/>
                                <w:position w:val="-3"/>
                                <w:sz w:val="16"/>
                                <w:szCs w:val="16"/>
                              </w:rPr>
                              <w:t>t</w:t>
                            </w:r>
                            <w:r>
                              <w:rPr>
                                <w:rFonts w:ascii="Arial" w:eastAsia="Arial" w:hAnsi="Arial" w:cs="Arial"/>
                                <w:spacing w:val="8"/>
                                <w:w w:val="103"/>
                                <w:position w:val="-3"/>
                                <w:sz w:val="16"/>
                                <w:szCs w:val="16"/>
                              </w:rPr>
                              <w:t>i</w:t>
                            </w:r>
                            <w:r>
                              <w:rPr>
                                <w:rFonts w:ascii="Arial" w:eastAsia="Arial" w:hAnsi="Arial" w:cs="Arial"/>
                                <w:spacing w:val="-2"/>
                                <w:w w:val="103"/>
                                <w:position w:val="-3"/>
                                <w:sz w:val="16"/>
                                <w:szCs w:val="16"/>
                              </w:rPr>
                              <w:t>ona</w:t>
                            </w:r>
                            <w:r>
                              <w:rPr>
                                <w:rFonts w:ascii="Arial" w:eastAsia="Arial" w:hAnsi="Arial" w:cs="Arial"/>
                                <w:w w:val="103"/>
                                <w:position w:val="-3"/>
                                <w:sz w:val="16"/>
                                <w:szCs w:val="16"/>
                              </w:rPr>
                              <w:t>l</w:t>
                            </w:r>
                          </w:p>
                          <w:p w14:paraId="3DCAC38A" w14:textId="77777777" w:rsidR="003E65E7" w:rsidRDefault="003E65E7" w:rsidP="00F4366E">
                            <w:pPr>
                              <w:tabs>
                                <w:tab w:val="left" w:pos="1860"/>
                                <w:tab w:val="left" w:pos="2980"/>
                                <w:tab w:val="left" w:pos="4820"/>
                                <w:tab w:val="left" w:pos="6220"/>
                              </w:tabs>
                              <w:spacing w:after="0" w:line="239" w:lineRule="exact"/>
                              <w:ind w:left="680" w:right="-20"/>
                              <w:rPr>
                                <w:rFonts w:ascii="Arial" w:eastAsia="Arial" w:hAnsi="Arial" w:cs="Arial"/>
                                <w:sz w:val="16"/>
                                <w:szCs w:val="16"/>
                              </w:rPr>
                            </w:pPr>
                            <w:proofErr w:type="gramStart"/>
                            <w:r>
                              <w:rPr>
                                <w:rFonts w:ascii="Arial" w:eastAsia="Arial" w:hAnsi="Arial" w:cs="Arial"/>
                                <w:spacing w:val="-2"/>
                                <w:position w:val="-1"/>
                                <w:sz w:val="16"/>
                                <w:szCs w:val="16"/>
                              </w:rPr>
                              <w:t>da</w:t>
                            </w:r>
                            <w:r>
                              <w:rPr>
                                <w:rFonts w:ascii="Arial" w:eastAsia="Arial" w:hAnsi="Arial" w:cs="Arial"/>
                                <w:spacing w:val="-1"/>
                                <w:position w:val="-1"/>
                                <w:sz w:val="16"/>
                                <w:szCs w:val="16"/>
                              </w:rPr>
                              <w:t>t</w:t>
                            </w:r>
                            <w:r>
                              <w:rPr>
                                <w:rFonts w:ascii="Arial" w:eastAsia="Arial" w:hAnsi="Arial" w:cs="Arial"/>
                                <w:position w:val="-1"/>
                                <w:sz w:val="16"/>
                                <w:szCs w:val="16"/>
                              </w:rPr>
                              <w:t>a</w:t>
                            </w:r>
                            <w:proofErr w:type="gramEnd"/>
                            <w:r>
                              <w:rPr>
                                <w:rFonts w:ascii="Arial" w:eastAsia="Arial" w:hAnsi="Arial" w:cs="Arial"/>
                                <w:spacing w:val="-36"/>
                                <w:position w:val="-1"/>
                                <w:sz w:val="16"/>
                                <w:szCs w:val="16"/>
                              </w:rPr>
                              <w:t xml:space="preserve"> </w:t>
                            </w:r>
                            <w:r>
                              <w:rPr>
                                <w:rFonts w:ascii="Arial" w:eastAsia="Arial" w:hAnsi="Arial" w:cs="Arial"/>
                                <w:position w:val="-1"/>
                                <w:sz w:val="16"/>
                                <w:szCs w:val="16"/>
                              </w:rPr>
                              <w:tab/>
                            </w:r>
                            <w:r>
                              <w:rPr>
                                <w:rFonts w:ascii="Arial" w:eastAsia="Arial" w:hAnsi="Arial" w:cs="Arial"/>
                                <w:spacing w:val="10"/>
                                <w:position w:val="10"/>
                                <w:sz w:val="16"/>
                                <w:szCs w:val="16"/>
                              </w:rPr>
                              <w:t>S</w:t>
                            </w:r>
                            <w:r>
                              <w:rPr>
                                <w:rFonts w:ascii="Arial" w:eastAsia="Arial" w:hAnsi="Arial" w:cs="Arial"/>
                                <w:spacing w:val="-2"/>
                                <w:position w:val="10"/>
                                <w:sz w:val="16"/>
                                <w:szCs w:val="16"/>
                              </w:rPr>
                              <w:t>en</w:t>
                            </w:r>
                            <w:r>
                              <w:rPr>
                                <w:rFonts w:ascii="Arial" w:eastAsia="Arial" w:hAnsi="Arial" w:cs="Arial"/>
                                <w:spacing w:val="7"/>
                                <w:position w:val="10"/>
                                <w:sz w:val="16"/>
                                <w:szCs w:val="16"/>
                              </w:rPr>
                              <w:t>s</w:t>
                            </w:r>
                            <w:r>
                              <w:rPr>
                                <w:rFonts w:ascii="Arial" w:eastAsia="Arial" w:hAnsi="Arial" w:cs="Arial"/>
                                <w:spacing w:val="-2"/>
                                <w:position w:val="10"/>
                                <w:sz w:val="16"/>
                                <w:szCs w:val="16"/>
                              </w:rPr>
                              <w:t>o</w:t>
                            </w:r>
                            <w:r>
                              <w:rPr>
                                <w:rFonts w:ascii="Arial" w:eastAsia="Arial" w:hAnsi="Arial" w:cs="Arial"/>
                                <w:position w:val="10"/>
                                <w:sz w:val="16"/>
                                <w:szCs w:val="16"/>
                              </w:rPr>
                              <w:t>r</w:t>
                            </w:r>
                            <w:r>
                              <w:rPr>
                                <w:rFonts w:ascii="Arial" w:eastAsia="Arial" w:hAnsi="Arial" w:cs="Arial"/>
                                <w:spacing w:val="-29"/>
                                <w:position w:val="10"/>
                                <w:sz w:val="16"/>
                                <w:szCs w:val="16"/>
                              </w:rPr>
                              <w:t xml:space="preserve"> </w:t>
                            </w:r>
                            <w:r>
                              <w:rPr>
                                <w:rFonts w:ascii="Arial" w:eastAsia="Arial" w:hAnsi="Arial" w:cs="Arial"/>
                                <w:position w:val="10"/>
                                <w:sz w:val="16"/>
                                <w:szCs w:val="16"/>
                              </w:rPr>
                              <w:tab/>
                            </w:r>
                            <w:r>
                              <w:rPr>
                                <w:rFonts w:ascii="Arial" w:eastAsia="Arial" w:hAnsi="Arial" w:cs="Arial"/>
                                <w:spacing w:val="7"/>
                                <w:position w:val="10"/>
                                <w:sz w:val="16"/>
                                <w:szCs w:val="16"/>
                              </w:rPr>
                              <w:t>s</w:t>
                            </w:r>
                            <w:r>
                              <w:rPr>
                                <w:rFonts w:ascii="Arial" w:eastAsia="Arial" w:hAnsi="Arial" w:cs="Arial"/>
                                <w:spacing w:val="-2"/>
                                <w:position w:val="10"/>
                                <w:sz w:val="16"/>
                                <w:szCs w:val="16"/>
                              </w:rPr>
                              <w:t>en</w:t>
                            </w:r>
                            <w:r>
                              <w:rPr>
                                <w:rFonts w:ascii="Arial" w:eastAsia="Arial" w:hAnsi="Arial" w:cs="Arial"/>
                                <w:spacing w:val="7"/>
                                <w:position w:val="10"/>
                                <w:sz w:val="16"/>
                                <w:szCs w:val="16"/>
                              </w:rPr>
                              <w:t>s</w:t>
                            </w:r>
                            <w:r>
                              <w:rPr>
                                <w:rFonts w:ascii="Arial" w:eastAsia="Arial" w:hAnsi="Arial" w:cs="Arial"/>
                                <w:spacing w:val="-2"/>
                                <w:position w:val="10"/>
                                <w:sz w:val="16"/>
                                <w:szCs w:val="16"/>
                              </w:rPr>
                              <w:t>o</w:t>
                            </w:r>
                            <w:r>
                              <w:rPr>
                                <w:rFonts w:ascii="Arial" w:eastAsia="Arial" w:hAnsi="Arial" w:cs="Arial"/>
                                <w:position w:val="10"/>
                                <w:sz w:val="16"/>
                                <w:szCs w:val="16"/>
                              </w:rPr>
                              <w:t>r</w:t>
                            </w:r>
                            <w:r>
                              <w:rPr>
                                <w:rFonts w:ascii="Arial" w:eastAsia="Arial" w:hAnsi="Arial" w:cs="Arial"/>
                                <w:spacing w:val="19"/>
                                <w:position w:val="10"/>
                                <w:sz w:val="16"/>
                                <w:szCs w:val="16"/>
                              </w:rPr>
                              <w:t xml:space="preserve"> </w:t>
                            </w:r>
                            <w:r>
                              <w:rPr>
                                <w:rFonts w:ascii="Arial" w:eastAsia="Arial" w:hAnsi="Arial" w:cs="Arial"/>
                                <w:spacing w:val="-2"/>
                                <w:position w:val="10"/>
                                <w:sz w:val="16"/>
                                <w:szCs w:val="16"/>
                              </w:rPr>
                              <w:t>da</w:t>
                            </w:r>
                            <w:r>
                              <w:rPr>
                                <w:rFonts w:ascii="Arial" w:eastAsia="Arial" w:hAnsi="Arial" w:cs="Arial"/>
                                <w:spacing w:val="-1"/>
                                <w:position w:val="10"/>
                                <w:sz w:val="16"/>
                                <w:szCs w:val="16"/>
                              </w:rPr>
                              <w:t>t</w:t>
                            </w:r>
                            <w:r>
                              <w:rPr>
                                <w:rFonts w:ascii="Arial" w:eastAsia="Arial" w:hAnsi="Arial" w:cs="Arial"/>
                                <w:position w:val="10"/>
                                <w:sz w:val="16"/>
                                <w:szCs w:val="16"/>
                              </w:rPr>
                              <w:t>a</w:t>
                            </w:r>
                            <w:r>
                              <w:rPr>
                                <w:rFonts w:ascii="Arial" w:eastAsia="Arial" w:hAnsi="Arial" w:cs="Arial"/>
                                <w:spacing w:val="-36"/>
                                <w:position w:val="10"/>
                                <w:sz w:val="16"/>
                                <w:szCs w:val="16"/>
                              </w:rPr>
                              <w:t xml:space="preserve"> </w:t>
                            </w:r>
                            <w:r>
                              <w:rPr>
                                <w:rFonts w:ascii="Arial" w:eastAsia="Arial" w:hAnsi="Arial" w:cs="Arial"/>
                                <w:position w:val="10"/>
                                <w:sz w:val="16"/>
                                <w:szCs w:val="16"/>
                              </w:rPr>
                              <w:tab/>
                            </w:r>
                            <w:r>
                              <w:rPr>
                                <w:rFonts w:ascii="Arial" w:eastAsia="Arial" w:hAnsi="Arial" w:cs="Arial"/>
                                <w:spacing w:val="10"/>
                                <w:position w:val="-1"/>
                                <w:sz w:val="16"/>
                                <w:szCs w:val="16"/>
                              </w:rPr>
                              <w:t>S</w:t>
                            </w:r>
                            <w:r>
                              <w:rPr>
                                <w:rFonts w:ascii="Arial" w:eastAsia="Arial" w:hAnsi="Arial" w:cs="Arial"/>
                                <w:spacing w:val="-2"/>
                                <w:position w:val="-1"/>
                                <w:sz w:val="16"/>
                                <w:szCs w:val="16"/>
                              </w:rPr>
                              <w:t>e</w:t>
                            </w:r>
                            <w:r>
                              <w:rPr>
                                <w:rFonts w:ascii="Arial" w:eastAsia="Arial" w:hAnsi="Arial" w:cs="Arial"/>
                                <w:spacing w:val="5"/>
                                <w:position w:val="-1"/>
                                <w:sz w:val="16"/>
                                <w:szCs w:val="16"/>
                              </w:rPr>
                              <w:t>r</w:t>
                            </w:r>
                            <w:r>
                              <w:rPr>
                                <w:rFonts w:ascii="Arial" w:eastAsia="Arial" w:hAnsi="Arial" w:cs="Arial"/>
                                <w:spacing w:val="7"/>
                                <w:position w:val="-1"/>
                                <w:sz w:val="16"/>
                                <w:szCs w:val="16"/>
                              </w:rPr>
                              <w:t>v</w:t>
                            </w:r>
                            <w:r>
                              <w:rPr>
                                <w:rFonts w:ascii="Arial" w:eastAsia="Arial" w:hAnsi="Arial" w:cs="Arial"/>
                                <w:spacing w:val="8"/>
                                <w:position w:val="-1"/>
                                <w:sz w:val="16"/>
                                <w:szCs w:val="16"/>
                              </w:rPr>
                              <w:t>i</w:t>
                            </w:r>
                            <w:r>
                              <w:rPr>
                                <w:rFonts w:ascii="Arial" w:eastAsia="Arial" w:hAnsi="Arial" w:cs="Arial"/>
                                <w:spacing w:val="7"/>
                                <w:position w:val="-1"/>
                                <w:sz w:val="16"/>
                                <w:szCs w:val="16"/>
                              </w:rPr>
                              <w:t>c</w:t>
                            </w:r>
                            <w:r>
                              <w:rPr>
                                <w:rFonts w:ascii="Arial" w:eastAsia="Arial" w:hAnsi="Arial" w:cs="Arial"/>
                                <w:position w:val="-1"/>
                                <w:sz w:val="16"/>
                                <w:szCs w:val="16"/>
                              </w:rPr>
                              <w:t>e</w:t>
                            </w:r>
                            <w:r>
                              <w:rPr>
                                <w:rFonts w:ascii="Arial" w:eastAsia="Arial" w:hAnsi="Arial" w:cs="Arial"/>
                                <w:spacing w:val="-28"/>
                                <w:position w:val="-1"/>
                                <w:sz w:val="16"/>
                                <w:szCs w:val="16"/>
                              </w:rPr>
                              <w:t xml:space="preserve"> </w:t>
                            </w:r>
                            <w:r>
                              <w:rPr>
                                <w:rFonts w:ascii="Arial" w:eastAsia="Arial" w:hAnsi="Arial" w:cs="Arial"/>
                                <w:position w:val="-1"/>
                                <w:sz w:val="16"/>
                                <w:szCs w:val="16"/>
                              </w:rPr>
                              <w:tab/>
                            </w:r>
                            <w:r>
                              <w:rPr>
                                <w:rFonts w:ascii="Arial" w:eastAsia="Arial" w:hAnsi="Arial" w:cs="Arial"/>
                                <w:spacing w:val="-2"/>
                                <w:position w:val="10"/>
                                <w:sz w:val="16"/>
                                <w:szCs w:val="16"/>
                              </w:rPr>
                              <w:t>p</w:t>
                            </w:r>
                            <w:r>
                              <w:rPr>
                                <w:rFonts w:ascii="Arial" w:eastAsia="Arial" w:hAnsi="Arial" w:cs="Arial"/>
                                <w:spacing w:val="5"/>
                                <w:position w:val="10"/>
                                <w:sz w:val="16"/>
                                <w:szCs w:val="16"/>
                              </w:rPr>
                              <w:t>r</w:t>
                            </w:r>
                            <w:r>
                              <w:rPr>
                                <w:rFonts w:ascii="Arial" w:eastAsia="Arial" w:hAnsi="Arial" w:cs="Arial"/>
                                <w:spacing w:val="-2"/>
                                <w:position w:val="10"/>
                                <w:sz w:val="16"/>
                                <w:szCs w:val="16"/>
                              </w:rPr>
                              <w:t>o</w:t>
                            </w:r>
                            <w:r>
                              <w:rPr>
                                <w:rFonts w:ascii="Arial" w:eastAsia="Arial" w:hAnsi="Arial" w:cs="Arial"/>
                                <w:spacing w:val="7"/>
                                <w:position w:val="10"/>
                                <w:sz w:val="16"/>
                                <w:szCs w:val="16"/>
                              </w:rPr>
                              <w:t>c</w:t>
                            </w:r>
                            <w:r>
                              <w:rPr>
                                <w:rFonts w:ascii="Arial" w:eastAsia="Arial" w:hAnsi="Arial" w:cs="Arial"/>
                                <w:spacing w:val="-2"/>
                                <w:position w:val="10"/>
                                <w:sz w:val="16"/>
                                <w:szCs w:val="16"/>
                              </w:rPr>
                              <w:t>e</w:t>
                            </w:r>
                            <w:r>
                              <w:rPr>
                                <w:rFonts w:ascii="Arial" w:eastAsia="Arial" w:hAnsi="Arial" w:cs="Arial"/>
                                <w:spacing w:val="7"/>
                                <w:position w:val="10"/>
                                <w:sz w:val="16"/>
                                <w:szCs w:val="16"/>
                              </w:rPr>
                              <w:t>ss</w:t>
                            </w:r>
                            <w:r>
                              <w:rPr>
                                <w:rFonts w:ascii="Arial" w:eastAsia="Arial" w:hAnsi="Arial" w:cs="Arial"/>
                                <w:spacing w:val="-2"/>
                                <w:position w:val="10"/>
                                <w:sz w:val="16"/>
                                <w:szCs w:val="16"/>
                              </w:rPr>
                              <w:t>e</w:t>
                            </w:r>
                            <w:r>
                              <w:rPr>
                                <w:rFonts w:ascii="Arial" w:eastAsia="Arial" w:hAnsi="Arial" w:cs="Arial"/>
                                <w:position w:val="10"/>
                                <w:sz w:val="16"/>
                                <w:szCs w:val="16"/>
                              </w:rPr>
                              <w:t>d</w:t>
                            </w:r>
                            <w:r>
                              <w:rPr>
                                <w:rFonts w:ascii="Arial" w:eastAsia="Arial" w:hAnsi="Arial" w:cs="Arial"/>
                                <w:spacing w:val="21"/>
                                <w:position w:val="10"/>
                                <w:sz w:val="16"/>
                                <w:szCs w:val="16"/>
                              </w:rPr>
                              <w:t xml:space="preserve"> </w:t>
                            </w:r>
                            <w:r>
                              <w:rPr>
                                <w:rFonts w:ascii="Arial" w:eastAsia="Arial" w:hAnsi="Arial" w:cs="Arial"/>
                                <w:spacing w:val="-2"/>
                                <w:w w:val="103"/>
                                <w:position w:val="10"/>
                                <w:sz w:val="16"/>
                                <w:szCs w:val="16"/>
                              </w:rPr>
                              <w:t>da</w:t>
                            </w:r>
                            <w:r>
                              <w:rPr>
                                <w:rFonts w:ascii="Arial" w:eastAsia="Arial" w:hAnsi="Arial" w:cs="Arial"/>
                                <w:spacing w:val="-1"/>
                                <w:w w:val="102"/>
                                <w:position w:val="10"/>
                                <w:sz w:val="16"/>
                                <w:szCs w:val="16"/>
                              </w:rPr>
                              <w:t>t</w:t>
                            </w:r>
                            <w:r>
                              <w:rPr>
                                <w:rFonts w:ascii="Arial" w:eastAsia="Arial" w:hAnsi="Arial" w:cs="Arial"/>
                                <w:w w:val="103"/>
                                <w:position w:val="10"/>
                                <w:sz w:val="16"/>
                                <w:szCs w:val="16"/>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254" o:spid="_x0000_s1026" type="#_x0000_t202" style="position:absolute;left:0;text-align:left;margin-left:93.4pt;margin-top:-72.25pt;width:382.25pt;height:70.3pt;z-index:-251310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" filled="f" stroked="f">
                <v:textbox inset="0,0,0,0">
                  <w:txbxContent>
                    <w:p w14:paraId="50AFB155" w14:textId="77777777" w:rsidR="003E65E7" w:rsidRDefault="003E65E7" w:rsidP="00F4366E">
                      <w:pPr>
                        <w:spacing w:before="1" w:after="0" w:line="100" w:lineRule="exact"/>
                        <w:rPr>
                          <w:sz w:val="10"/>
                          <w:szCs w:val="10"/>
                        </w:rPr>
                      </w:pPr>
                    </w:p>
                    <w:p w14:paraId="7F32E5BD" w14:textId="77777777" w:rsidR="003E65E7" w:rsidRDefault="003E65E7" w:rsidP="00F4366E">
                      <w:pPr>
                        <w:spacing w:after="0" w:line="200" w:lineRule="exact"/>
                        <w:rPr>
                          <w:sz w:val="20"/>
                          <w:szCs w:val="20"/>
                        </w:rPr>
                      </w:pPr>
                    </w:p>
                    <w:p w14:paraId="5EA47806" w14:textId="77777777" w:rsidR="003E65E7" w:rsidRDefault="003E65E7" w:rsidP="00F4366E">
                      <w:pPr>
                        <w:spacing w:after="0" w:line="200" w:lineRule="exact"/>
                        <w:rPr>
                          <w:sz w:val="20"/>
                          <w:szCs w:val="20"/>
                        </w:rPr>
                      </w:pPr>
                    </w:p>
                    <w:p w14:paraId="669D5B77" w14:textId="77777777" w:rsidR="003E65E7" w:rsidRDefault="003E65E7" w:rsidP="00F4366E">
                      <w:pPr>
                        <w:tabs>
                          <w:tab w:val="left" w:pos="4560"/>
                        </w:tabs>
                        <w:spacing w:after="0" w:line="145" w:lineRule="exact"/>
                        <w:ind w:left="320" w:right="-20"/>
                        <w:rPr>
                          <w:rFonts w:ascii="Arial" w:eastAsia="Arial" w:hAnsi="Arial" w:cs="Arial"/>
                          <w:sz w:val="16"/>
                          <w:szCs w:val="16"/>
                        </w:rPr>
                      </w:pPr>
                      <w:proofErr w:type="gramStart"/>
                      <w:r>
                        <w:rPr>
                          <w:rFonts w:ascii="Arial" w:eastAsia="Arial" w:hAnsi="Arial" w:cs="Arial"/>
                          <w:spacing w:val="-2"/>
                          <w:position w:val="-3"/>
                          <w:sz w:val="16"/>
                          <w:szCs w:val="16"/>
                        </w:rPr>
                        <w:t>en</w:t>
                      </w:r>
                      <w:r>
                        <w:rPr>
                          <w:rFonts w:ascii="Arial" w:eastAsia="Arial" w:hAnsi="Arial" w:cs="Arial"/>
                          <w:spacing w:val="7"/>
                          <w:position w:val="-3"/>
                          <w:sz w:val="16"/>
                          <w:szCs w:val="16"/>
                        </w:rPr>
                        <w:t>v</w:t>
                      </w:r>
                      <w:r>
                        <w:rPr>
                          <w:rFonts w:ascii="Arial" w:eastAsia="Arial" w:hAnsi="Arial" w:cs="Arial"/>
                          <w:spacing w:val="8"/>
                          <w:position w:val="-3"/>
                          <w:sz w:val="16"/>
                          <w:szCs w:val="16"/>
                        </w:rPr>
                        <w:t>i</w:t>
                      </w:r>
                      <w:r>
                        <w:rPr>
                          <w:rFonts w:ascii="Arial" w:eastAsia="Arial" w:hAnsi="Arial" w:cs="Arial"/>
                          <w:spacing w:val="5"/>
                          <w:position w:val="-3"/>
                          <w:sz w:val="16"/>
                          <w:szCs w:val="16"/>
                        </w:rPr>
                        <w:t>r</w:t>
                      </w:r>
                      <w:r>
                        <w:rPr>
                          <w:rFonts w:ascii="Arial" w:eastAsia="Arial" w:hAnsi="Arial" w:cs="Arial"/>
                          <w:spacing w:val="-2"/>
                          <w:position w:val="-3"/>
                          <w:sz w:val="16"/>
                          <w:szCs w:val="16"/>
                        </w:rPr>
                        <w:t>on</w:t>
                      </w:r>
                      <w:r>
                        <w:rPr>
                          <w:rFonts w:ascii="Arial" w:eastAsia="Arial" w:hAnsi="Arial" w:cs="Arial"/>
                          <w:spacing w:val="-3"/>
                          <w:position w:val="-3"/>
                          <w:sz w:val="16"/>
                          <w:szCs w:val="16"/>
                        </w:rPr>
                        <w:t>m</w:t>
                      </w:r>
                      <w:r>
                        <w:rPr>
                          <w:rFonts w:ascii="Arial" w:eastAsia="Arial" w:hAnsi="Arial" w:cs="Arial"/>
                          <w:spacing w:val="-2"/>
                          <w:position w:val="-3"/>
                          <w:sz w:val="16"/>
                          <w:szCs w:val="16"/>
                        </w:rPr>
                        <w:t>en</w:t>
                      </w:r>
                      <w:r>
                        <w:rPr>
                          <w:rFonts w:ascii="Arial" w:eastAsia="Arial" w:hAnsi="Arial" w:cs="Arial"/>
                          <w:spacing w:val="-1"/>
                          <w:position w:val="-3"/>
                          <w:sz w:val="16"/>
                          <w:szCs w:val="16"/>
                        </w:rPr>
                        <w:t>t</w:t>
                      </w:r>
                      <w:r>
                        <w:rPr>
                          <w:rFonts w:ascii="Arial" w:eastAsia="Arial" w:hAnsi="Arial" w:cs="Arial"/>
                          <w:spacing w:val="-2"/>
                          <w:position w:val="-3"/>
                          <w:sz w:val="16"/>
                          <w:szCs w:val="16"/>
                        </w:rPr>
                        <w:t>a</w:t>
                      </w:r>
                      <w:r>
                        <w:rPr>
                          <w:rFonts w:ascii="Arial" w:eastAsia="Arial" w:hAnsi="Arial" w:cs="Arial"/>
                          <w:position w:val="-3"/>
                          <w:sz w:val="16"/>
                          <w:szCs w:val="16"/>
                        </w:rPr>
                        <w:t>l</w:t>
                      </w:r>
                      <w:proofErr w:type="gramEnd"/>
                      <w:r>
                        <w:rPr>
                          <w:rFonts w:ascii="Arial" w:eastAsia="Arial" w:hAnsi="Arial" w:cs="Arial"/>
                          <w:spacing w:val="-15"/>
                          <w:position w:val="-3"/>
                          <w:sz w:val="16"/>
                          <w:szCs w:val="16"/>
                        </w:rPr>
                        <w:t xml:space="preserve"> </w:t>
                      </w:r>
                      <w:r>
                        <w:rPr>
                          <w:rFonts w:ascii="Arial" w:eastAsia="Arial" w:hAnsi="Arial" w:cs="Arial"/>
                          <w:position w:val="-3"/>
                          <w:sz w:val="16"/>
                          <w:szCs w:val="16"/>
                        </w:rPr>
                        <w:tab/>
                      </w:r>
                      <w:r>
                        <w:rPr>
                          <w:rFonts w:ascii="Arial" w:eastAsia="Arial" w:hAnsi="Arial" w:cs="Arial"/>
                          <w:w w:val="103"/>
                          <w:position w:val="-3"/>
                          <w:sz w:val="16"/>
                          <w:szCs w:val="16"/>
                        </w:rPr>
                        <w:t>C</w:t>
                      </w:r>
                      <w:r>
                        <w:rPr>
                          <w:rFonts w:ascii="Arial" w:eastAsia="Arial" w:hAnsi="Arial" w:cs="Arial"/>
                          <w:spacing w:val="-2"/>
                          <w:w w:val="103"/>
                          <w:position w:val="-3"/>
                          <w:sz w:val="16"/>
                          <w:szCs w:val="16"/>
                        </w:rPr>
                        <w:t>o</w:t>
                      </w:r>
                      <w:r>
                        <w:rPr>
                          <w:rFonts w:ascii="Arial" w:eastAsia="Arial" w:hAnsi="Arial" w:cs="Arial"/>
                          <w:spacing w:val="-3"/>
                          <w:w w:val="103"/>
                          <w:position w:val="-3"/>
                          <w:sz w:val="16"/>
                          <w:szCs w:val="16"/>
                        </w:rPr>
                        <w:t>m</w:t>
                      </w:r>
                      <w:r>
                        <w:rPr>
                          <w:rFonts w:ascii="Arial" w:eastAsia="Arial" w:hAnsi="Arial" w:cs="Arial"/>
                          <w:spacing w:val="-2"/>
                          <w:w w:val="103"/>
                          <w:position w:val="-3"/>
                          <w:sz w:val="16"/>
                          <w:szCs w:val="16"/>
                        </w:rPr>
                        <w:t>pu</w:t>
                      </w:r>
                      <w:r>
                        <w:rPr>
                          <w:rFonts w:ascii="Arial" w:eastAsia="Arial" w:hAnsi="Arial" w:cs="Arial"/>
                          <w:spacing w:val="-1"/>
                          <w:w w:val="102"/>
                          <w:position w:val="-3"/>
                          <w:sz w:val="16"/>
                          <w:szCs w:val="16"/>
                        </w:rPr>
                        <w:t>t</w:t>
                      </w:r>
                      <w:r>
                        <w:rPr>
                          <w:rFonts w:ascii="Arial" w:eastAsia="Arial" w:hAnsi="Arial" w:cs="Arial"/>
                          <w:spacing w:val="-2"/>
                          <w:w w:val="103"/>
                          <w:position w:val="-3"/>
                          <w:sz w:val="16"/>
                          <w:szCs w:val="16"/>
                        </w:rPr>
                        <w:t>a</w:t>
                      </w:r>
                      <w:r>
                        <w:rPr>
                          <w:rFonts w:ascii="Arial" w:eastAsia="Arial" w:hAnsi="Arial" w:cs="Arial"/>
                          <w:spacing w:val="-1"/>
                          <w:w w:val="102"/>
                          <w:position w:val="-3"/>
                          <w:sz w:val="16"/>
                          <w:szCs w:val="16"/>
                        </w:rPr>
                        <w:t>t</w:t>
                      </w:r>
                      <w:r>
                        <w:rPr>
                          <w:rFonts w:ascii="Arial" w:eastAsia="Arial" w:hAnsi="Arial" w:cs="Arial"/>
                          <w:spacing w:val="8"/>
                          <w:w w:val="103"/>
                          <w:position w:val="-3"/>
                          <w:sz w:val="16"/>
                          <w:szCs w:val="16"/>
                        </w:rPr>
                        <w:t>i</w:t>
                      </w:r>
                      <w:r>
                        <w:rPr>
                          <w:rFonts w:ascii="Arial" w:eastAsia="Arial" w:hAnsi="Arial" w:cs="Arial"/>
                          <w:spacing w:val="-2"/>
                          <w:w w:val="103"/>
                          <w:position w:val="-3"/>
                          <w:sz w:val="16"/>
                          <w:szCs w:val="16"/>
                        </w:rPr>
                        <w:t>ona</w:t>
                      </w:r>
                      <w:r>
                        <w:rPr>
                          <w:rFonts w:ascii="Arial" w:eastAsia="Arial" w:hAnsi="Arial" w:cs="Arial"/>
                          <w:w w:val="103"/>
                          <w:position w:val="-3"/>
                          <w:sz w:val="16"/>
                          <w:szCs w:val="16"/>
                        </w:rPr>
                        <w:t>l</w:t>
                      </w:r>
                    </w:p>
                    <w:p w14:paraId="3DCAC38A" w14:textId="77777777" w:rsidR="003E65E7" w:rsidRDefault="003E65E7" w:rsidP="00F4366E">
                      <w:pPr>
                        <w:tabs>
                          <w:tab w:val="left" w:pos="1860"/>
                          <w:tab w:val="left" w:pos="2980"/>
                          <w:tab w:val="left" w:pos="4820"/>
                          <w:tab w:val="left" w:pos="6220"/>
                        </w:tabs>
                        <w:spacing w:after="0" w:line="239" w:lineRule="exact"/>
                        <w:ind w:left="680" w:right="-20"/>
                        <w:rPr>
                          <w:rFonts w:ascii="Arial" w:eastAsia="Arial" w:hAnsi="Arial" w:cs="Arial"/>
                          <w:sz w:val="16"/>
                          <w:szCs w:val="16"/>
                        </w:rPr>
                      </w:pPr>
                      <w:proofErr w:type="gramStart"/>
                      <w:r>
                        <w:rPr>
                          <w:rFonts w:ascii="Arial" w:eastAsia="Arial" w:hAnsi="Arial" w:cs="Arial"/>
                          <w:spacing w:val="-2"/>
                          <w:position w:val="-1"/>
                          <w:sz w:val="16"/>
                          <w:szCs w:val="16"/>
                        </w:rPr>
                        <w:t>da</w:t>
                      </w:r>
                      <w:r>
                        <w:rPr>
                          <w:rFonts w:ascii="Arial" w:eastAsia="Arial" w:hAnsi="Arial" w:cs="Arial"/>
                          <w:spacing w:val="-1"/>
                          <w:position w:val="-1"/>
                          <w:sz w:val="16"/>
                          <w:szCs w:val="16"/>
                        </w:rPr>
                        <w:t>t</w:t>
                      </w:r>
                      <w:r>
                        <w:rPr>
                          <w:rFonts w:ascii="Arial" w:eastAsia="Arial" w:hAnsi="Arial" w:cs="Arial"/>
                          <w:position w:val="-1"/>
                          <w:sz w:val="16"/>
                          <w:szCs w:val="16"/>
                        </w:rPr>
                        <w:t>a</w:t>
                      </w:r>
                      <w:proofErr w:type="gramEnd"/>
                      <w:r>
                        <w:rPr>
                          <w:rFonts w:ascii="Arial" w:eastAsia="Arial" w:hAnsi="Arial" w:cs="Arial"/>
                          <w:spacing w:val="-36"/>
                          <w:position w:val="-1"/>
                          <w:sz w:val="16"/>
                          <w:szCs w:val="16"/>
                        </w:rPr>
                        <w:t xml:space="preserve"> </w:t>
                      </w:r>
                      <w:r>
                        <w:rPr>
                          <w:rFonts w:ascii="Arial" w:eastAsia="Arial" w:hAnsi="Arial" w:cs="Arial"/>
                          <w:position w:val="-1"/>
                          <w:sz w:val="16"/>
                          <w:szCs w:val="16"/>
                        </w:rPr>
                        <w:tab/>
                      </w:r>
                      <w:r>
                        <w:rPr>
                          <w:rFonts w:ascii="Arial" w:eastAsia="Arial" w:hAnsi="Arial" w:cs="Arial"/>
                          <w:spacing w:val="10"/>
                          <w:position w:val="10"/>
                          <w:sz w:val="16"/>
                          <w:szCs w:val="16"/>
                        </w:rPr>
                        <w:t>S</w:t>
                      </w:r>
                      <w:r>
                        <w:rPr>
                          <w:rFonts w:ascii="Arial" w:eastAsia="Arial" w:hAnsi="Arial" w:cs="Arial"/>
                          <w:spacing w:val="-2"/>
                          <w:position w:val="10"/>
                          <w:sz w:val="16"/>
                          <w:szCs w:val="16"/>
                        </w:rPr>
                        <w:t>en</w:t>
                      </w:r>
                      <w:r>
                        <w:rPr>
                          <w:rFonts w:ascii="Arial" w:eastAsia="Arial" w:hAnsi="Arial" w:cs="Arial"/>
                          <w:spacing w:val="7"/>
                          <w:position w:val="10"/>
                          <w:sz w:val="16"/>
                          <w:szCs w:val="16"/>
                        </w:rPr>
                        <w:t>s</w:t>
                      </w:r>
                      <w:r>
                        <w:rPr>
                          <w:rFonts w:ascii="Arial" w:eastAsia="Arial" w:hAnsi="Arial" w:cs="Arial"/>
                          <w:spacing w:val="-2"/>
                          <w:position w:val="10"/>
                          <w:sz w:val="16"/>
                          <w:szCs w:val="16"/>
                        </w:rPr>
                        <w:t>o</w:t>
                      </w:r>
                      <w:r>
                        <w:rPr>
                          <w:rFonts w:ascii="Arial" w:eastAsia="Arial" w:hAnsi="Arial" w:cs="Arial"/>
                          <w:position w:val="10"/>
                          <w:sz w:val="16"/>
                          <w:szCs w:val="16"/>
                        </w:rPr>
                        <w:t>r</w:t>
                      </w:r>
                      <w:r>
                        <w:rPr>
                          <w:rFonts w:ascii="Arial" w:eastAsia="Arial" w:hAnsi="Arial" w:cs="Arial"/>
                          <w:spacing w:val="-29"/>
                          <w:position w:val="10"/>
                          <w:sz w:val="16"/>
                          <w:szCs w:val="16"/>
                        </w:rPr>
                        <w:t xml:space="preserve"> </w:t>
                      </w:r>
                      <w:r>
                        <w:rPr>
                          <w:rFonts w:ascii="Arial" w:eastAsia="Arial" w:hAnsi="Arial" w:cs="Arial"/>
                          <w:position w:val="10"/>
                          <w:sz w:val="16"/>
                          <w:szCs w:val="16"/>
                        </w:rPr>
                        <w:tab/>
                      </w:r>
                      <w:r>
                        <w:rPr>
                          <w:rFonts w:ascii="Arial" w:eastAsia="Arial" w:hAnsi="Arial" w:cs="Arial"/>
                          <w:spacing w:val="7"/>
                          <w:position w:val="10"/>
                          <w:sz w:val="16"/>
                          <w:szCs w:val="16"/>
                        </w:rPr>
                        <w:t>s</w:t>
                      </w:r>
                      <w:r>
                        <w:rPr>
                          <w:rFonts w:ascii="Arial" w:eastAsia="Arial" w:hAnsi="Arial" w:cs="Arial"/>
                          <w:spacing w:val="-2"/>
                          <w:position w:val="10"/>
                          <w:sz w:val="16"/>
                          <w:szCs w:val="16"/>
                        </w:rPr>
                        <w:t>en</w:t>
                      </w:r>
                      <w:r>
                        <w:rPr>
                          <w:rFonts w:ascii="Arial" w:eastAsia="Arial" w:hAnsi="Arial" w:cs="Arial"/>
                          <w:spacing w:val="7"/>
                          <w:position w:val="10"/>
                          <w:sz w:val="16"/>
                          <w:szCs w:val="16"/>
                        </w:rPr>
                        <w:t>s</w:t>
                      </w:r>
                      <w:r>
                        <w:rPr>
                          <w:rFonts w:ascii="Arial" w:eastAsia="Arial" w:hAnsi="Arial" w:cs="Arial"/>
                          <w:spacing w:val="-2"/>
                          <w:position w:val="10"/>
                          <w:sz w:val="16"/>
                          <w:szCs w:val="16"/>
                        </w:rPr>
                        <w:t>o</w:t>
                      </w:r>
                      <w:r>
                        <w:rPr>
                          <w:rFonts w:ascii="Arial" w:eastAsia="Arial" w:hAnsi="Arial" w:cs="Arial"/>
                          <w:position w:val="10"/>
                          <w:sz w:val="16"/>
                          <w:szCs w:val="16"/>
                        </w:rPr>
                        <w:t>r</w:t>
                      </w:r>
                      <w:r>
                        <w:rPr>
                          <w:rFonts w:ascii="Arial" w:eastAsia="Arial" w:hAnsi="Arial" w:cs="Arial"/>
                          <w:spacing w:val="19"/>
                          <w:position w:val="10"/>
                          <w:sz w:val="16"/>
                          <w:szCs w:val="16"/>
                        </w:rPr>
                        <w:t xml:space="preserve"> </w:t>
                      </w:r>
                      <w:r>
                        <w:rPr>
                          <w:rFonts w:ascii="Arial" w:eastAsia="Arial" w:hAnsi="Arial" w:cs="Arial"/>
                          <w:spacing w:val="-2"/>
                          <w:position w:val="10"/>
                          <w:sz w:val="16"/>
                          <w:szCs w:val="16"/>
                        </w:rPr>
                        <w:t>da</w:t>
                      </w:r>
                      <w:r>
                        <w:rPr>
                          <w:rFonts w:ascii="Arial" w:eastAsia="Arial" w:hAnsi="Arial" w:cs="Arial"/>
                          <w:spacing w:val="-1"/>
                          <w:position w:val="10"/>
                          <w:sz w:val="16"/>
                          <w:szCs w:val="16"/>
                        </w:rPr>
                        <w:t>t</w:t>
                      </w:r>
                      <w:r>
                        <w:rPr>
                          <w:rFonts w:ascii="Arial" w:eastAsia="Arial" w:hAnsi="Arial" w:cs="Arial"/>
                          <w:position w:val="10"/>
                          <w:sz w:val="16"/>
                          <w:szCs w:val="16"/>
                        </w:rPr>
                        <w:t>a</w:t>
                      </w:r>
                      <w:r>
                        <w:rPr>
                          <w:rFonts w:ascii="Arial" w:eastAsia="Arial" w:hAnsi="Arial" w:cs="Arial"/>
                          <w:spacing w:val="-36"/>
                          <w:position w:val="10"/>
                          <w:sz w:val="16"/>
                          <w:szCs w:val="16"/>
                        </w:rPr>
                        <w:t xml:space="preserve"> </w:t>
                      </w:r>
                      <w:r>
                        <w:rPr>
                          <w:rFonts w:ascii="Arial" w:eastAsia="Arial" w:hAnsi="Arial" w:cs="Arial"/>
                          <w:position w:val="10"/>
                          <w:sz w:val="16"/>
                          <w:szCs w:val="16"/>
                        </w:rPr>
                        <w:tab/>
                      </w:r>
                      <w:r>
                        <w:rPr>
                          <w:rFonts w:ascii="Arial" w:eastAsia="Arial" w:hAnsi="Arial" w:cs="Arial"/>
                          <w:spacing w:val="10"/>
                          <w:position w:val="-1"/>
                          <w:sz w:val="16"/>
                          <w:szCs w:val="16"/>
                        </w:rPr>
                        <w:t>S</w:t>
                      </w:r>
                      <w:r>
                        <w:rPr>
                          <w:rFonts w:ascii="Arial" w:eastAsia="Arial" w:hAnsi="Arial" w:cs="Arial"/>
                          <w:spacing w:val="-2"/>
                          <w:position w:val="-1"/>
                          <w:sz w:val="16"/>
                          <w:szCs w:val="16"/>
                        </w:rPr>
                        <w:t>e</w:t>
                      </w:r>
                      <w:r>
                        <w:rPr>
                          <w:rFonts w:ascii="Arial" w:eastAsia="Arial" w:hAnsi="Arial" w:cs="Arial"/>
                          <w:spacing w:val="5"/>
                          <w:position w:val="-1"/>
                          <w:sz w:val="16"/>
                          <w:szCs w:val="16"/>
                        </w:rPr>
                        <w:t>r</w:t>
                      </w:r>
                      <w:r>
                        <w:rPr>
                          <w:rFonts w:ascii="Arial" w:eastAsia="Arial" w:hAnsi="Arial" w:cs="Arial"/>
                          <w:spacing w:val="7"/>
                          <w:position w:val="-1"/>
                          <w:sz w:val="16"/>
                          <w:szCs w:val="16"/>
                        </w:rPr>
                        <w:t>v</w:t>
                      </w:r>
                      <w:r>
                        <w:rPr>
                          <w:rFonts w:ascii="Arial" w:eastAsia="Arial" w:hAnsi="Arial" w:cs="Arial"/>
                          <w:spacing w:val="8"/>
                          <w:position w:val="-1"/>
                          <w:sz w:val="16"/>
                          <w:szCs w:val="16"/>
                        </w:rPr>
                        <w:t>i</w:t>
                      </w:r>
                      <w:r>
                        <w:rPr>
                          <w:rFonts w:ascii="Arial" w:eastAsia="Arial" w:hAnsi="Arial" w:cs="Arial"/>
                          <w:spacing w:val="7"/>
                          <w:position w:val="-1"/>
                          <w:sz w:val="16"/>
                          <w:szCs w:val="16"/>
                        </w:rPr>
                        <w:t>c</w:t>
                      </w:r>
                      <w:r>
                        <w:rPr>
                          <w:rFonts w:ascii="Arial" w:eastAsia="Arial" w:hAnsi="Arial" w:cs="Arial"/>
                          <w:position w:val="-1"/>
                          <w:sz w:val="16"/>
                          <w:szCs w:val="16"/>
                        </w:rPr>
                        <w:t>e</w:t>
                      </w:r>
                      <w:r>
                        <w:rPr>
                          <w:rFonts w:ascii="Arial" w:eastAsia="Arial" w:hAnsi="Arial" w:cs="Arial"/>
                          <w:spacing w:val="-28"/>
                          <w:position w:val="-1"/>
                          <w:sz w:val="16"/>
                          <w:szCs w:val="16"/>
                        </w:rPr>
                        <w:t xml:space="preserve"> </w:t>
                      </w:r>
                      <w:r>
                        <w:rPr>
                          <w:rFonts w:ascii="Arial" w:eastAsia="Arial" w:hAnsi="Arial" w:cs="Arial"/>
                          <w:position w:val="-1"/>
                          <w:sz w:val="16"/>
                          <w:szCs w:val="16"/>
                        </w:rPr>
                        <w:tab/>
                      </w:r>
                      <w:r>
                        <w:rPr>
                          <w:rFonts w:ascii="Arial" w:eastAsia="Arial" w:hAnsi="Arial" w:cs="Arial"/>
                          <w:spacing w:val="-2"/>
                          <w:position w:val="10"/>
                          <w:sz w:val="16"/>
                          <w:szCs w:val="16"/>
                        </w:rPr>
                        <w:t>p</w:t>
                      </w:r>
                      <w:r>
                        <w:rPr>
                          <w:rFonts w:ascii="Arial" w:eastAsia="Arial" w:hAnsi="Arial" w:cs="Arial"/>
                          <w:spacing w:val="5"/>
                          <w:position w:val="10"/>
                          <w:sz w:val="16"/>
                          <w:szCs w:val="16"/>
                        </w:rPr>
                        <w:t>r</w:t>
                      </w:r>
                      <w:r>
                        <w:rPr>
                          <w:rFonts w:ascii="Arial" w:eastAsia="Arial" w:hAnsi="Arial" w:cs="Arial"/>
                          <w:spacing w:val="-2"/>
                          <w:position w:val="10"/>
                          <w:sz w:val="16"/>
                          <w:szCs w:val="16"/>
                        </w:rPr>
                        <w:t>o</w:t>
                      </w:r>
                      <w:r>
                        <w:rPr>
                          <w:rFonts w:ascii="Arial" w:eastAsia="Arial" w:hAnsi="Arial" w:cs="Arial"/>
                          <w:spacing w:val="7"/>
                          <w:position w:val="10"/>
                          <w:sz w:val="16"/>
                          <w:szCs w:val="16"/>
                        </w:rPr>
                        <w:t>c</w:t>
                      </w:r>
                      <w:r>
                        <w:rPr>
                          <w:rFonts w:ascii="Arial" w:eastAsia="Arial" w:hAnsi="Arial" w:cs="Arial"/>
                          <w:spacing w:val="-2"/>
                          <w:position w:val="10"/>
                          <w:sz w:val="16"/>
                          <w:szCs w:val="16"/>
                        </w:rPr>
                        <w:t>e</w:t>
                      </w:r>
                      <w:r>
                        <w:rPr>
                          <w:rFonts w:ascii="Arial" w:eastAsia="Arial" w:hAnsi="Arial" w:cs="Arial"/>
                          <w:spacing w:val="7"/>
                          <w:position w:val="10"/>
                          <w:sz w:val="16"/>
                          <w:szCs w:val="16"/>
                        </w:rPr>
                        <w:t>ss</w:t>
                      </w:r>
                      <w:r>
                        <w:rPr>
                          <w:rFonts w:ascii="Arial" w:eastAsia="Arial" w:hAnsi="Arial" w:cs="Arial"/>
                          <w:spacing w:val="-2"/>
                          <w:position w:val="10"/>
                          <w:sz w:val="16"/>
                          <w:szCs w:val="16"/>
                        </w:rPr>
                        <w:t>e</w:t>
                      </w:r>
                      <w:r>
                        <w:rPr>
                          <w:rFonts w:ascii="Arial" w:eastAsia="Arial" w:hAnsi="Arial" w:cs="Arial"/>
                          <w:position w:val="10"/>
                          <w:sz w:val="16"/>
                          <w:szCs w:val="16"/>
                        </w:rPr>
                        <w:t>d</w:t>
                      </w:r>
                      <w:r>
                        <w:rPr>
                          <w:rFonts w:ascii="Arial" w:eastAsia="Arial" w:hAnsi="Arial" w:cs="Arial"/>
                          <w:spacing w:val="21"/>
                          <w:position w:val="10"/>
                          <w:sz w:val="16"/>
                          <w:szCs w:val="16"/>
                        </w:rPr>
                        <w:t xml:space="preserve"> </w:t>
                      </w:r>
                      <w:r>
                        <w:rPr>
                          <w:rFonts w:ascii="Arial" w:eastAsia="Arial" w:hAnsi="Arial" w:cs="Arial"/>
                          <w:spacing w:val="-2"/>
                          <w:w w:val="103"/>
                          <w:position w:val="10"/>
                          <w:sz w:val="16"/>
                          <w:szCs w:val="16"/>
                        </w:rPr>
                        <w:t>da</w:t>
                      </w:r>
                      <w:r>
                        <w:rPr>
                          <w:rFonts w:ascii="Arial" w:eastAsia="Arial" w:hAnsi="Arial" w:cs="Arial"/>
                          <w:spacing w:val="-1"/>
                          <w:w w:val="102"/>
                          <w:position w:val="10"/>
                          <w:sz w:val="16"/>
                          <w:szCs w:val="16"/>
                        </w:rPr>
                        <w:t>t</w:t>
                      </w:r>
                      <w:r>
                        <w:rPr>
                          <w:rFonts w:ascii="Arial" w:eastAsia="Arial" w:hAnsi="Arial" w:cs="Arial"/>
                          <w:w w:val="103"/>
                          <w:position w:val="10"/>
                          <w:sz w:val="16"/>
                          <w:szCs w:val="16"/>
                        </w:rPr>
                        <w:t>a</w:t>
                      </w:r>
                    </w:p>
                  </w:txbxContent>
                </v:textbox>
                <w10:wrap anchorx="page"/>
              </v:shape>
            </w:pict>
          </mc:Fallback>
        </mc:AlternateContent>
      </w:r>
      <w:r w:rsidRPr="004B4550">
        <w:rPr>
          <w:rFonts w:ascii="Times New Roman" w:eastAsia="Times New Roman" w:hAnsi="Times New Roman" w:cs="Times New Roman"/>
          <w:bCs/>
          <w:i/>
        </w:rPr>
        <w:t>Fi</w:t>
      </w:r>
      <w:r w:rsidRPr="004B4550">
        <w:rPr>
          <w:rFonts w:ascii="Times New Roman" w:eastAsia="Times New Roman" w:hAnsi="Times New Roman" w:cs="Times New Roman"/>
          <w:bCs/>
          <w:i/>
          <w:spacing w:val="1"/>
        </w:rPr>
        <w:t>g</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re</w:t>
      </w:r>
      <w:r>
        <w:rPr>
          <w:rFonts w:ascii="Times New Roman" w:eastAsia="Times New Roman" w:hAnsi="Times New Roman" w:cs="Times New Roman"/>
          <w:bCs/>
          <w:i/>
        </w:rPr>
        <w:t xml:space="preserve"> </w:t>
      </w:r>
      <w:r>
        <w:rPr>
          <w:rFonts w:ascii="Times New Roman" w:eastAsia="Times New Roman" w:hAnsi="Times New Roman" w:cs="Times New Roman"/>
          <w:bCs/>
          <w:i/>
          <w:spacing w:val="-6"/>
        </w:rPr>
        <w:t>6</w:t>
      </w:r>
      <w:r w:rsidRPr="004B4550">
        <w:rPr>
          <w:rFonts w:ascii="Times New Roman" w:eastAsia="Times New Roman" w:hAnsi="Times New Roman" w:cs="Times New Roman"/>
          <w:bCs/>
          <w:i/>
          <w:spacing w:val="-2"/>
        </w:rPr>
        <w:t xml:space="preserve"> </w:t>
      </w:r>
      <w:r w:rsidRPr="004B4550">
        <w:rPr>
          <w:rFonts w:ascii="Times New Roman" w:eastAsia="Times New Roman" w:hAnsi="Times New Roman" w:cs="Times New Roman"/>
          <w:bCs/>
          <w:i/>
        </w:rPr>
        <w:t>C</w:t>
      </w:r>
      <w:r w:rsidRPr="004B4550">
        <w:rPr>
          <w:rFonts w:ascii="Times New Roman" w:eastAsia="Times New Roman" w:hAnsi="Times New Roman" w:cs="Times New Roman"/>
          <w:bCs/>
          <w:i/>
          <w:spacing w:val="1"/>
        </w:rPr>
        <w:t>o</w:t>
      </w:r>
      <w:r w:rsidRPr="004B4550">
        <w:rPr>
          <w:rFonts w:ascii="Times New Roman" w:eastAsia="Times New Roman" w:hAnsi="Times New Roman" w:cs="Times New Roman"/>
          <w:bCs/>
          <w:i/>
          <w:spacing w:val="-6"/>
        </w:rPr>
        <w:t>m</w:t>
      </w:r>
      <w:r w:rsidRPr="004B4550">
        <w:rPr>
          <w:rFonts w:ascii="Times New Roman" w:eastAsia="Times New Roman" w:hAnsi="Times New Roman" w:cs="Times New Roman"/>
          <w:bCs/>
          <w:i/>
          <w:spacing w:val="-1"/>
        </w:rPr>
        <w:t>pu</w:t>
      </w:r>
      <w:r w:rsidRPr="004B4550">
        <w:rPr>
          <w:rFonts w:ascii="Times New Roman" w:eastAsia="Times New Roman" w:hAnsi="Times New Roman" w:cs="Times New Roman"/>
          <w:bCs/>
          <w:i/>
          <w:spacing w:val="1"/>
        </w:rPr>
        <w:t>tat</w:t>
      </w:r>
      <w:r w:rsidRPr="004B4550">
        <w:rPr>
          <w:rFonts w:ascii="Times New Roman" w:eastAsia="Times New Roman" w:hAnsi="Times New Roman" w:cs="Times New Roman"/>
          <w:bCs/>
          <w:i/>
        </w:rPr>
        <w:t>i</w:t>
      </w:r>
      <w:r w:rsidRPr="004B4550">
        <w:rPr>
          <w:rFonts w:ascii="Times New Roman" w:eastAsia="Times New Roman" w:hAnsi="Times New Roman" w:cs="Times New Roman"/>
          <w:bCs/>
          <w:i/>
          <w:spacing w:val="1"/>
        </w:rPr>
        <w:t>o</w:t>
      </w:r>
      <w:r w:rsidRPr="004B4550">
        <w:rPr>
          <w:rFonts w:ascii="Times New Roman" w:eastAsia="Times New Roman" w:hAnsi="Times New Roman" w:cs="Times New Roman"/>
          <w:bCs/>
          <w:i/>
          <w:spacing w:val="-1"/>
        </w:rPr>
        <w:t>n</w:t>
      </w:r>
      <w:r w:rsidRPr="004B4550">
        <w:rPr>
          <w:rFonts w:ascii="Times New Roman" w:eastAsia="Times New Roman" w:hAnsi="Times New Roman" w:cs="Times New Roman"/>
          <w:bCs/>
          <w:i/>
          <w:spacing w:val="1"/>
        </w:rPr>
        <w:t>a</w:t>
      </w:r>
      <w:r w:rsidRPr="004B4550">
        <w:rPr>
          <w:rFonts w:ascii="Times New Roman" w:eastAsia="Times New Roman" w:hAnsi="Times New Roman" w:cs="Times New Roman"/>
          <w:bCs/>
          <w:i/>
        </w:rPr>
        <w:t>l</w:t>
      </w:r>
      <w:r w:rsidRPr="004B4550">
        <w:rPr>
          <w:rFonts w:ascii="Times New Roman" w:eastAsia="Times New Roman" w:hAnsi="Times New Roman" w:cs="Times New Roman"/>
          <w:bCs/>
          <w:i/>
          <w:spacing w:val="-13"/>
        </w:rPr>
        <w:t xml:space="preserve"> </w:t>
      </w:r>
      <w:r w:rsidRPr="004B4550">
        <w:rPr>
          <w:rFonts w:ascii="Times New Roman" w:eastAsia="Times New Roman" w:hAnsi="Times New Roman" w:cs="Times New Roman"/>
          <w:bCs/>
          <w:i/>
          <w:spacing w:val="-1"/>
        </w:rPr>
        <w:t>S</w:t>
      </w:r>
      <w:r w:rsidRPr="004B4550">
        <w:rPr>
          <w:rFonts w:ascii="Times New Roman" w:eastAsia="Times New Roman" w:hAnsi="Times New Roman" w:cs="Times New Roman"/>
          <w:bCs/>
          <w:i/>
        </w:rPr>
        <w:t>er</w:t>
      </w:r>
      <w:r w:rsidRPr="004B4550">
        <w:rPr>
          <w:rFonts w:ascii="Times New Roman" w:eastAsia="Times New Roman" w:hAnsi="Times New Roman" w:cs="Times New Roman"/>
          <w:bCs/>
          <w:i/>
          <w:spacing w:val="1"/>
        </w:rPr>
        <w:t>v</w:t>
      </w:r>
      <w:r w:rsidRPr="004B4550">
        <w:rPr>
          <w:rFonts w:ascii="Times New Roman" w:eastAsia="Times New Roman" w:hAnsi="Times New Roman" w:cs="Times New Roman"/>
          <w:bCs/>
          <w:i/>
        </w:rPr>
        <w:t>ice</w:t>
      </w:r>
    </w:p>
    <w:p w14:paraId="159349C7" w14:textId="77777777" w:rsidR="00F4366E" w:rsidRPr="006632F3" w:rsidRDefault="00F4366E" w:rsidP="00F4366E">
      <w:pPr>
        <w:spacing w:before="9" w:after="0" w:line="220" w:lineRule="exact"/>
        <w:rPr>
          <w:rFonts w:ascii="Times New Roman" w:hAnsi="Times New Roman" w:cs="Times New Roman"/>
        </w:rPr>
      </w:pPr>
    </w:p>
    <w:p w14:paraId="4E820C57" w14:textId="77777777" w:rsidR="00F4366E" w:rsidRPr="006632F3" w:rsidRDefault="00F4366E" w:rsidP="00F4366E">
      <w:pPr>
        <w:spacing w:before="5" w:after="0" w:line="110" w:lineRule="exact"/>
        <w:rPr>
          <w:rFonts w:ascii="Times New Roman" w:hAnsi="Times New Roman" w:cs="Times New Roman"/>
        </w:rPr>
      </w:pPr>
    </w:p>
    <w:p w14:paraId="6E205685" w14:textId="77777777" w:rsidR="00F4366E" w:rsidRPr="006632F3" w:rsidRDefault="00F4366E" w:rsidP="00F4366E">
      <w:pPr>
        <w:spacing w:after="0" w:line="200" w:lineRule="exact"/>
        <w:rPr>
          <w:rFonts w:ascii="Times New Roman" w:hAnsi="Times New Roman" w:cs="Times New Roman"/>
        </w:rPr>
      </w:pPr>
    </w:p>
    <w:p w14:paraId="69A42240" w14:textId="77777777" w:rsidR="00F4366E" w:rsidRPr="006632F3" w:rsidRDefault="00F4366E" w:rsidP="00F4366E">
      <w:pPr>
        <w:spacing w:after="0" w:line="200" w:lineRule="exact"/>
        <w:rPr>
          <w:rFonts w:ascii="Times New Roman" w:hAnsi="Times New Roman" w:cs="Times New Roman"/>
        </w:rPr>
      </w:pPr>
    </w:p>
    <w:p w14:paraId="58C2EDDB" w14:textId="77777777" w:rsidR="00F4366E" w:rsidRPr="006632F3" w:rsidRDefault="00F4366E" w:rsidP="00F4366E">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09472" behindDoc="1" locked="0" layoutInCell="1" allowOverlap="1" wp14:anchorId="7A096E83" wp14:editId="56E1947F">
                <wp:simplePos x="0" y="0"/>
                <wp:positionH relativeFrom="page">
                  <wp:posOffset>1141730</wp:posOffset>
                </wp:positionH>
                <wp:positionV relativeFrom="paragraph">
                  <wp:posOffset>194310</wp:posOffset>
                </wp:positionV>
                <wp:extent cx="3402965" cy="1270"/>
                <wp:effectExtent l="8255" t="13335" r="8255" b="4445"/>
                <wp:wrapNone/>
                <wp:docPr id="5282" name="Group 5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02965" cy="1270"/>
                          <a:chOff x="1798" y="306"/>
                          <a:chExt cx="5359" cy="2"/>
                        </a:xfrm>
                      </wpg:grpSpPr>
                      <wps:wsp>
                        <wps:cNvPr id="5283" name="Freeform 5223"/>
                        <wps:cNvSpPr>
                          <a:spLocks/>
                        </wps:cNvSpPr>
                        <wps:spPr bwMode="auto">
                          <a:xfrm>
                            <a:off x="1798" y="306"/>
                            <a:ext cx="5359" cy="2"/>
                          </a:xfrm>
                          <a:custGeom>
                            <a:avLst/>
                            <a:gdLst>
                              <a:gd name="T0" fmla="+- 0 1798 1798"/>
                              <a:gd name="T1" fmla="*/ T0 w 5359"/>
                              <a:gd name="T2" fmla="+- 0 7157 1798"/>
                              <a:gd name="T3" fmla="*/ T2 w 5359"/>
                            </a:gdLst>
                            <a:ahLst/>
                            <a:cxnLst>
                              <a:cxn ang="0">
                                <a:pos x="T1" y="0"/>
                              </a:cxn>
                              <a:cxn ang="0">
                                <a:pos x="T3" y="0"/>
                              </a:cxn>
                            </a:cxnLst>
                            <a:rect l="0" t="0" r="r" b="b"/>
                            <a:pathLst>
                              <a:path w="5359">
                                <a:moveTo>
                                  <a:pt x="0" y="0"/>
                                </a:moveTo>
                                <a:lnTo>
                                  <a:pt x="5359"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22" o:spid="_x0000_s1026" style="position:absolute;margin-left:89.9pt;margin-top:15.3pt;width:267.95pt;height:.1pt;z-index:-251307008;mso-position-horizontal-relative:page" coordorigin="1798,306" coordsize="535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">
                <v:shape id="Freeform 5223" o:spid="_x0000_s1027" style="position:absolute;left:1798;top:306;width:5359;height:2;visibility:visible;mso-wrap-style:square;v-text-anchor:top" coordsize="53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IDnMUA&#10;AADdAAAADwAAAGRycy9kb3ducmV2LnhtbESP3WoCMRSE7wt9h3AK3kjNulKRrVFEEdSrqn2AQ3L2&#10;h25O1k1017c3gtDLYWa+YebL3tbiRq2vHCsYjxIQxNqZigsFv+ft5wyED8gGa8ek4E4elov3tzlm&#10;xnV8pNspFCJC2GeooAyhyaT0uiSLfuQa4ujlrrUYomwLaVrsItzWMk2SqbRYcVwosaF1SfrvdLUK&#10;Nuf8cMn362mn9eVnxcdhkt6HSg0++tU3iEB9+A+/2juj4CudTeD5Jj4B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EgOcxQAAAN0AAAAPAAAAAAAAAAAAAAAAAJgCAABkcnMv&#10;ZG93bnJldi54bWxQSwUGAAAAAAQABAD1AAAAigMAAAAA&#10;" path="m,l5359,e" filled="f" strokeweight=".24725mm">
                  <v:path arrowok="t" o:connecttype="custom" o:connectlocs="0,0;5359,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2</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5</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Se</w:t>
      </w:r>
      <w:r w:rsidRPr="006632F3">
        <w:rPr>
          <w:rFonts w:ascii="Times New Roman" w:eastAsia="Arial" w:hAnsi="Times New Roman" w:cs="Times New Roman"/>
          <w:b/>
          <w:bCs/>
          <w:spacing w:val="-1"/>
          <w:u w:val="single" w:color="000000"/>
        </w:rPr>
        <w:t>n</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r</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Ser</w:t>
      </w:r>
      <w:r w:rsidRPr="006632F3">
        <w:rPr>
          <w:rFonts w:ascii="Times New Roman" w:eastAsia="Arial" w:hAnsi="Times New Roman" w:cs="Times New Roman"/>
          <w:b/>
          <w:bCs/>
          <w:spacing w:val="-4"/>
          <w:u w:val="single" w:color="000000"/>
        </w:rPr>
        <w:t>v</w:t>
      </w:r>
      <w:r w:rsidRPr="006632F3">
        <w:rPr>
          <w:rFonts w:ascii="Times New Roman" w:eastAsia="Arial" w:hAnsi="Times New Roman" w:cs="Times New Roman"/>
          <w:b/>
          <w:bCs/>
          <w:u w:val="single" w:color="000000"/>
        </w:rPr>
        <w:t xml:space="preserve">ice </w:t>
      </w:r>
      <w:r w:rsidRPr="006632F3">
        <w:rPr>
          <w:rFonts w:ascii="Times New Roman" w:eastAsia="Arial" w:hAnsi="Times New Roman" w:cs="Times New Roman"/>
          <w:b/>
          <w:bCs/>
          <w:spacing w:val="-8"/>
          <w:u w:val="single" w:color="000000"/>
        </w:rPr>
        <w:t>A</w:t>
      </w:r>
      <w:r w:rsidRPr="006632F3">
        <w:rPr>
          <w:rFonts w:ascii="Times New Roman" w:eastAsia="Arial" w:hAnsi="Times New Roman" w:cs="Times New Roman"/>
          <w:b/>
          <w:bCs/>
          <w:spacing w:val="-1"/>
          <w:u w:val="single" w:color="000000"/>
        </w:rPr>
        <w:t>b</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rac</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n</w:t>
      </w:r>
      <w:r w:rsidRPr="006632F3">
        <w:rPr>
          <w:rFonts w:ascii="Times New Roman" w:eastAsia="Arial" w:hAnsi="Times New Roman" w:cs="Times New Roman"/>
          <w:b/>
          <w:bCs/>
          <w:spacing w:val="-1"/>
          <w:u w:val="single" w:color="000000"/>
        </w:rPr>
        <w:t xml:space="preserve"> L</w:t>
      </w:r>
      <w:r w:rsidRPr="006632F3">
        <w:rPr>
          <w:rFonts w:ascii="Times New Roman" w:eastAsia="Arial" w:hAnsi="Times New Roman" w:cs="Times New Roman"/>
          <w:b/>
          <w:bCs/>
          <w:u w:val="single" w:color="000000"/>
        </w:rPr>
        <w:t>a</w:t>
      </w:r>
      <w:r w:rsidRPr="006632F3">
        <w:rPr>
          <w:rFonts w:ascii="Times New Roman" w:eastAsia="Arial" w:hAnsi="Times New Roman" w:cs="Times New Roman"/>
          <w:b/>
          <w:bCs/>
          <w:spacing w:val="-7"/>
          <w:u w:val="single" w:color="000000"/>
        </w:rPr>
        <w:t>y</w:t>
      </w:r>
      <w:r w:rsidRPr="006632F3">
        <w:rPr>
          <w:rFonts w:ascii="Times New Roman" w:eastAsia="Arial" w:hAnsi="Times New Roman" w:cs="Times New Roman"/>
          <w:b/>
          <w:bCs/>
          <w:u w:val="single" w:color="000000"/>
        </w:rPr>
        <w:t>er</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SS</w:t>
      </w:r>
      <w:r w:rsidRPr="006632F3">
        <w:rPr>
          <w:rFonts w:ascii="Times New Roman" w:eastAsia="Arial" w:hAnsi="Times New Roman" w:cs="Times New Roman"/>
          <w:b/>
          <w:bCs/>
          <w:spacing w:val="-8"/>
          <w:u w:val="single" w:color="000000"/>
        </w:rPr>
        <w:t>A</w:t>
      </w:r>
      <w:r w:rsidRPr="006632F3">
        <w:rPr>
          <w:rFonts w:ascii="Times New Roman" w:eastAsia="Arial" w:hAnsi="Times New Roman" w:cs="Times New Roman"/>
          <w:b/>
          <w:bCs/>
          <w:spacing w:val="-1"/>
          <w:u w:val="single" w:color="000000"/>
        </w:rPr>
        <w:t>L</w:t>
      </w:r>
      <w:r w:rsidRPr="006632F3">
        <w:rPr>
          <w:rFonts w:ascii="Times New Roman" w:eastAsia="Arial" w:hAnsi="Times New Roman" w:cs="Times New Roman"/>
          <w:b/>
          <w:bCs/>
          <w:u w:val="single" w:color="000000"/>
        </w:rPr>
        <w:t>)</w:t>
      </w:r>
    </w:p>
    <w:p w14:paraId="492BC705" w14:textId="77777777" w:rsidR="00F4366E" w:rsidRPr="006632F3" w:rsidRDefault="00F4366E" w:rsidP="00F4366E">
      <w:pPr>
        <w:spacing w:before="63" w:after="0" w:line="240" w:lineRule="auto"/>
        <w:ind w:left="118" w:right="459"/>
        <w:rPr>
          <w:rFonts w:ascii="Times New Roman" w:eastAsia="Times New Roman" w:hAnsi="Times New Roman" w:cs="Times New Roman"/>
        </w:rPr>
      </w:pP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po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l</w:t>
      </w:r>
      <w:r w:rsidRPr="006632F3">
        <w:rPr>
          <w:rFonts w:ascii="Times New Roman" w:eastAsia="Times New Roman" w:hAnsi="Times New Roman" w:cs="Times New Roman"/>
          <w:spacing w:val="-1"/>
        </w:rPr>
        <w:t>ar</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moun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7"/>
        </w:rPr>
        <w:t>f</w:t>
      </w:r>
      <w:r w:rsidRPr="006632F3">
        <w:rPr>
          <w:rFonts w:ascii="Times New Roman" w:eastAsia="Times New Roman" w:hAnsi="Times New Roman" w:cs="Times New Roman"/>
          <w:spacing w:val="-1"/>
        </w:rPr>
        <w:t>fere</w:t>
      </w:r>
      <w:r w:rsidRPr="006632F3">
        <w:rPr>
          <w:rFonts w:ascii="Times New Roman" w:eastAsia="Times New Roman" w:hAnsi="Times New Roman" w:cs="Times New Roman"/>
        </w:rPr>
        <w:t xml:space="preserve">nt kind. </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of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out in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kn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 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st im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i</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on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o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i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7"/>
        </w:rPr>
        <w:t>n</w:t>
      </w:r>
      <w:r w:rsidRPr="006632F3">
        <w:rPr>
          <w:rFonts w:ascii="Times New Roman" w:eastAsia="Times New Roman" w:hAnsi="Times New Roman" w:cs="Times New Roman"/>
        </w:rPr>
        <w:t>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wr</w:t>
      </w:r>
      <w:r w:rsidRPr="006632F3">
        <w:rPr>
          <w:rFonts w:ascii="Times New Roman" w:eastAsia="Times New Roman" w:hAnsi="Times New Roman" w:cs="Times New Roman"/>
        </w:rPr>
        <w:t>ite simp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s uti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lib</w:t>
      </w:r>
      <w:r w:rsidRPr="006632F3">
        <w:rPr>
          <w:rFonts w:ascii="Times New Roman" w:eastAsia="Times New Roman" w:hAnsi="Times New Roman" w:cs="Times New Roman"/>
          <w:spacing w:val="-1"/>
        </w:rPr>
        <w:t>ra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lastRenderedPageBreak/>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o</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Af</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ar</w:t>
      </w:r>
      <w:r w:rsidRPr="006632F3">
        <w:rPr>
          <w:rFonts w:ascii="Times New Roman" w:eastAsia="Times New Roman" w:hAnsi="Times New Roman" w:cs="Times New Roman"/>
        </w:rPr>
        <w:t>d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ll b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ht </w:t>
      </w:r>
      <w:r w:rsidRPr="006632F3">
        <w:rPr>
          <w:rFonts w:ascii="Times New Roman" w:eastAsia="Times New Roman" w:hAnsi="Times New Roman" w:cs="Times New Roman"/>
          <w:spacing w:val="-1"/>
        </w:rPr>
        <w:t>awa</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w:t>
      </w:r>
    </w:p>
    <w:p w14:paraId="2F7EEA34" w14:textId="77777777" w:rsidR="00F4366E" w:rsidRPr="006632F3" w:rsidRDefault="00F4366E" w:rsidP="00F4366E">
      <w:pPr>
        <w:spacing w:before="16" w:after="0" w:line="260" w:lineRule="exact"/>
        <w:rPr>
          <w:rFonts w:ascii="Times New Roman" w:hAnsi="Times New Roman" w:cs="Times New Roman"/>
        </w:rPr>
      </w:pPr>
    </w:p>
    <w:p w14:paraId="0AFEC041" w14:textId="1C2654F5" w:rsidR="00DF7936" w:rsidRDefault="00F4366E" w:rsidP="00244A38">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D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s of</w:t>
      </w:r>
      <w:r w:rsidRPr="006632F3">
        <w:rPr>
          <w:rFonts w:ascii="Times New Roman" w:eastAsia="Times New Roman" w:hAnsi="Times New Roman" w:cs="Times New Roman"/>
          <w:spacing w:val="-1"/>
        </w:rPr>
        <w:t xml:space="preserve"> th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6"/>
        </w:rPr>
        <w:t xml:space="preserve"> are</w:t>
      </w:r>
      <w:r w:rsidRPr="006632F3">
        <w:rPr>
          <w:rFonts w:ascii="Times New Roman" w:eastAsia="Times New Roman" w:hAnsi="Times New Roman" w:cs="Times New Roman"/>
        </w:rPr>
        <w:t xml:space="preserve">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 xml:space="preserve"> </w:t>
      </w:r>
      <w:r>
        <w:rPr>
          <w:rFonts w:ascii="Times New Roman" w:eastAsia="Times New Roman" w:hAnsi="Times New Roman" w:cs="Times New Roman"/>
        </w:rPr>
        <w:t>1</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5</w:t>
      </w:r>
      <w:r w:rsidRPr="006632F3">
        <w:rPr>
          <w:rFonts w:ascii="Times New Roman" w:eastAsia="Times New Roman" w:hAnsi="Times New Roman" w:cs="Times New Roman"/>
        </w:rPr>
        <w:t>.2</w:t>
      </w:r>
    </w:p>
    <w:p w14:paraId="0596033D" w14:textId="77777777" w:rsidR="00583B21" w:rsidRDefault="00583B21" w:rsidP="00244A38">
      <w:pPr>
        <w:spacing w:after="0" w:line="240" w:lineRule="auto"/>
        <w:ind w:left="118" w:right="-20"/>
        <w:rPr>
          <w:rFonts w:ascii="Times New Roman" w:eastAsia="Times New Roman" w:hAnsi="Times New Roman" w:cs="Times New Roman"/>
        </w:rPr>
      </w:pPr>
    </w:p>
    <w:p w14:paraId="41691496" w14:textId="77777777" w:rsidR="00583B21" w:rsidRPr="004E185A" w:rsidRDefault="00583B21" w:rsidP="00583B21">
      <w:pPr>
        <w:spacing w:before="25" w:after="0" w:line="240" w:lineRule="auto"/>
        <w:ind w:left="118" w:right="-20"/>
        <w:rPr>
          <w:rFonts w:ascii="Times New Roman" w:eastAsia="Arial" w:hAnsi="Times New Roman" w:cs="Times New Roman"/>
          <w:sz w:val="28"/>
          <w:szCs w:val="28"/>
        </w:rPr>
      </w:pPr>
      <w:bookmarkStart w:id="11" w:name="GridBuilder"/>
      <w:bookmarkStart w:id="12" w:name="_GoBack"/>
      <w:bookmarkEnd w:id="12"/>
      <w:r w:rsidRPr="004E185A">
        <w:rPr>
          <w:rFonts w:ascii="Times New Roman" w:eastAsia="Arial" w:hAnsi="Times New Roman" w:cs="Times New Roman"/>
          <w:b/>
          <w:bCs/>
          <w:i/>
          <w:spacing w:val="-1"/>
          <w:sz w:val="28"/>
          <w:szCs w:val="28"/>
        </w:rPr>
        <w:t>1</w:t>
      </w:r>
      <w:r w:rsidRPr="004E185A">
        <w:rPr>
          <w:rFonts w:ascii="Times New Roman" w:eastAsia="Arial" w:hAnsi="Times New Roman" w:cs="Times New Roman"/>
          <w:b/>
          <w:bCs/>
          <w:i/>
          <w:spacing w:val="1"/>
          <w:sz w:val="28"/>
          <w:szCs w:val="28"/>
        </w:rPr>
        <w:t>.</w:t>
      </w:r>
      <w:r w:rsidRPr="004E185A">
        <w:rPr>
          <w:rFonts w:ascii="Times New Roman" w:eastAsia="Arial" w:hAnsi="Times New Roman" w:cs="Times New Roman"/>
          <w:b/>
          <w:bCs/>
          <w:i/>
          <w:sz w:val="28"/>
          <w:szCs w:val="28"/>
        </w:rPr>
        <w:t xml:space="preserve">3 </w:t>
      </w:r>
      <w:r w:rsidRPr="004E185A">
        <w:rPr>
          <w:rFonts w:ascii="Times New Roman" w:eastAsia="Arial" w:hAnsi="Times New Roman" w:cs="Times New Roman"/>
          <w:b/>
          <w:bCs/>
          <w:i/>
          <w:spacing w:val="28"/>
          <w:sz w:val="28"/>
          <w:szCs w:val="28"/>
        </w:rPr>
        <w:t>Grid</w:t>
      </w:r>
      <w:r w:rsidRPr="004E185A">
        <w:rPr>
          <w:rFonts w:ascii="Times New Roman" w:eastAsia="Arial" w:hAnsi="Times New Roman" w:cs="Times New Roman"/>
          <w:b/>
          <w:bCs/>
          <w:i/>
          <w:sz w:val="28"/>
          <w:szCs w:val="28"/>
        </w:rPr>
        <w:t xml:space="preserve"> </w:t>
      </w:r>
      <w:r w:rsidRPr="004E185A">
        <w:rPr>
          <w:rFonts w:ascii="Times New Roman" w:eastAsia="Arial" w:hAnsi="Times New Roman" w:cs="Times New Roman"/>
          <w:b/>
          <w:bCs/>
          <w:i/>
          <w:spacing w:val="-2"/>
          <w:sz w:val="28"/>
          <w:szCs w:val="28"/>
        </w:rPr>
        <w:t>Bu</w:t>
      </w:r>
      <w:r w:rsidRPr="004E185A">
        <w:rPr>
          <w:rFonts w:ascii="Times New Roman" w:eastAsia="Arial" w:hAnsi="Times New Roman" w:cs="Times New Roman"/>
          <w:b/>
          <w:bCs/>
          <w:i/>
          <w:spacing w:val="1"/>
          <w:sz w:val="28"/>
          <w:szCs w:val="28"/>
        </w:rPr>
        <w:t>il</w:t>
      </w:r>
      <w:r w:rsidRPr="004E185A">
        <w:rPr>
          <w:rFonts w:ascii="Times New Roman" w:eastAsia="Arial" w:hAnsi="Times New Roman" w:cs="Times New Roman"/>
          <w:b/>
          <w:bCs/>
          <w:i/>
          <w:spacing w:val="-2"/>
          <w:sz w:val="28"/>
          <w:szCs w:val="28"/>
        </w:rPr>
        <w:t>d</w:t>
      </w:r>
      <w:r w:rsidRPr="004E185A">
        <w:rPr>
          <w:rFonts w:ascii="Times New Roman" w:eastAsia="Arial" w:hAnsi="Times New Roman" w:cs="Times New Roman"/>
          <w:b/>
          <w:bCs/>
          <w:i/>
          <w:spacing w:val="-1"/>
          <w:sz w:val="28"/>
          <w:szCs w:val="28"/>
        </w:rPr>
        <w:t>e</w:t>
      </w:r>
      <w:r w:rsidRPr="004E185A">
        <w:rPr>
          <w:rFonts w:ascii="Times New Roman" w:eastAsia="Arial" w:hAnsi="Times New Roman" w:cs="Times New Roman"/>
          <w:b/>
          <w:bCs/>
          <w:i/>
          <w:sz w:val="28"/>
          <w:szCs w:val="28"/>
        </w:rPr>
        <w:t>r</w:t>
      </w:r>
    </w:p>
    <w:bookmarkEnd w:id="11"/>
    <w:p w14:paraId="77478812" w14:textId="77777777" w:rsidR="00583B21" w:rsidRPr="006632F3" w:rsidRDefault="00583B21" w:rsidP="00583B21">
      <w:pPr>
        <w:spacing w:before="1" w:after="0" w:line="240" w:lineRule="exact"/>
        <w:rPr>
          <w:rFonts w:ascii="Times New Roman" w:hAnsi="Times New Roman" w:cs="Times New Roman"/>
        </w:rPr>
      </w:pPr>
    </w:p>
    <w:p w14:paraId="0E3C029E" w14:textId="77777777" w:rsidR="00583B21" w:rsidRPr="006632F3" w:rsidRDefault="00583B21" w:rsidP="00583B21">
      <w:pPr>
        <w:spacing w:after="0" w:line="271" w:lineRule="exact"/>
        <w:ind w:left="118" w:right="-20"/>
        <w:rPr>
          <w:rFonts w:ascii="Times New Roman" w:eastAsia="Arial" w:hAnsi="Times New Roman" w:cs="Times New Roman"/>
        </w:rPr>
      </w:pPr>
      <w:r>
        <w:rPr>
          <w:rFonts w:ascii="Times New Roman" w:eastAsia="Arial" w:hAnsi="Times New Roman" w:cs="Times New Roman"/>
          <w:b/>
          <w:bCs/>
          <w:position w:val="-1"/>
          <w:u w:val="single" w:color="000000"/>
        </w:rPr>
        <w:t>1</w:t>
      </w:r>
      <w:r w:rsidRPr="006632F3">
        <w:rPr>
          <w:rFonts w:ascii="Times New Roman" w:eastAsia="Arial" w:hAnsi="Times New Roman" w:cs="Times New Roman"/>
          <w:b/>
          <w:bCs/>
          <w:position w:val="-1"/>
          <w:u w:val="single" w:color="000000"/>
        </w:rPr>
        <w:t>.3</w:t>
      </w:r>
      <w:r w:rsidRPr="006632F3">
        <w:rPr>
          <w:rFonts w:ascii="Times New Roman" w:eastAsia="Arial" w:hAnsi="Times New Roman" w:cs="Times New Roman"/>
          <w:b/>
          <w:bCs/>
          <w:spacing w:val="-2"/>
          <w:position w:val="-1"/>
          <w:u w:val="single" w:color="000000"/>
        </w:rPr>
        <w:t>.</w:t>
      </w:r>
      <w:r w:rsidRPr="006632F3">
        <w:rPr>
          <w:rFonts w:ascii="Times New Roman" w:eastAsia="Arial" w:hAnsi="Times New Roman" w:cs="Times New Roman"/>
          <w:b/>
          <w:bCs/>
          <w:position w:val="-1"/>
          <w:u w:val="single" w:color="000000"/>
        </w:rPr>
        <w:t>1</w:t>
      </w:r>
      <w:r w:rsidRPr="006632F3">
        <w:rPr>
          <w:rFonts w:ascii="Times New Roman" w:eastAsia="Arial" w:hAnsi="Times New Roman" w:cs="Times New Roman"/>
          <w:b/>
          <w:bCs/>
          <w:spacing w:val="65"/>
          <w:position w:val="-1"/>
          <w:u w:val="single" w:color="000000"/>
        </w:rPr>
        <w:t xml:space="preserve"> </w:t>
      </w:r>
      <w:r w:rsidRPr="006632F3">
        <w:rPr>
          <w:rFonts w:ascii="Times New Roman" w:eastAsia="Arial" w:hAnsi="Times New Roman" w:cs="Times New Roman"/>
          <w:b/>
          <w:bCs/>
          <w:spacing w:val="-8"/>
          <w:position w:val="-1"/>
          <w:u w:val="single" w:color="000000"/>
        </w:rPr>
        <w:t>A</w:t>
      </w:r>
      <w:r w:rsidRPr="006632F3">
        <w:rPr>
          <w:rFonts w:ascii="Times New Roman" w:eastAsia="Arial" w:hAnsi="Times New Roman" w:cs="Times New Roman"/>
          <w:b/>
          <w:bCs/>
          <w:position w:val="-1"/>
          <w:u w:val="single" w:color="000000"/>
        </w:rPr>
        <w:t>n</w:t>
      </w:r>
      <w:r w:rsidRPr="006632F3">
        <w:rPr>
          <w:rFonts w:ascii="Times New Roman" w:eastAsia="Arial" w:hAnsi="Times New Roman" w:cs="Times New Roman"/>
          <w:b/>
          <w:bCs/>
          <w:spacing w:val="-1"/>
          <w:position w:val="-1"/>
          <w:u w:val="single" w:color="000000"/>
        </w:rPr>
        <w:t xml:space="preserve"> </w:t>
      </w:r>
      <w:r w:rsidRPr="006632F3">
        <w:rPr>
          <w:rFonts w:ascii="Times New Roman" w:eastAsia="Arial" w:hAnsi="Times New Roman" w:cs="Times New Roman"/>
          <w:b/>
          <w:bCs/>
          <w:position w:val="-1"/>
          <w:u w:val="single" w:color="000000"/>
        </w:rPr>
        <w:t>O</w:t>
      </w:r>
      <w:r w:rsidRPr="006632F3">
        <w:rPr>
          <w:rFonts w:ascii="Times New Roman" w:eastAsia="Arial" w:hAnsi="Times New Roman" w:cs="Times New Roman"/>
          <w:b/>
          <w:bCs/>
          <w:spacing w:val="-4"/>
          <w:position w:val="-1"/>
          <w:u w:val="single" w:color="000000"/>
        </w:rPr>
        <w:t>v</w:t>
      </w:r>
      <w:r w:rsidRPr="006632F3">
        <w:rPr>
          <w:rFonts w:ascii="Times New Roman" w:eastAsia="Arial" w:hAnsi="Times New Roman" w:cs="Times New Roman"/>
          <w:b/>
          <w:bCs/>
          <w:position w:val="-1"/>
          <w:u w:val="single" w:color="000000"/>
        </w:rPr>
        <w:t>er</w:t>
      </w:r>
      <w:r w:rsidRPr="006632F3">
        <w:rPr>
          <w:rFonts w:ascii="Times New Roman" w:eastAsia="Arial" w:hAnsi="Times New Roman" w:cs="Times New Roman"/>
          <w:b/>
          <w:bCs/>
          <w:spacing w:val="-4"/>
          <w:position w:val="-1"/>
          <w:u w:val="single" w:color="000000"/>
        </w:rPr>
        <w:t>v</w:t>
      </w:r>
      <w:r w:rsidRPr="006632F3">
        <w:rPr>
          <w:rFonts w:ascii="Times New Roman" w:eastAsia="Arial" w:hAnsi="Times New Roman" w:cs="Times New Roman"/>
          <w:b/>
          <w:bCs/>
          <w:position w:val="-1"/>
          <w:u w:val="single" w:color="000000"/>
        </w:rPr>
        <w:t>iew</w:t>
      </w:r>
      <w:r w:rsidRPr="006632F3">
        <w:rPr>
          <w:rFonts w:ascii="Times New Roman" w:eastAsia="Arial" w:hAnsi="Times New Roman" w:cs="Times New Roman"/>
          <w:b/>
          <w:bCs/>
          <w:spacing w:val="4"/>
          <w:position w:val="-1"/>
          <w:u w:val="single" w:color="000000"/>
        </w:rPr>
        <w:t xml:space="preserve"> </w:t>
      </w:r>
      <w:r w:rsidRPr="006632F3">
        <w:rPr>
          <w:rFonts w:ascii="Times New Roman" w:eastAsia="Arial" w:hAnsi="Times New Roman" w:cs="Times New Roman"/>
          <w:b/>
          <w:bCs/>
          <w:spacing w:val="-1"/>
          <w:position w:val="-1"/>
          <w:u w:val="single" w:color="000000"/>
        </w:rPr>
        <w:t>o</w:t>
      </w:r>
      <w:r w:rsidRPr="006632F3">
        <w:rPr>
          <w:rFonts w:ascii="Times New Roman" w:eastAsia="Arial" w:hAnsi="Times New Roman" w:cs="Times New Roman"/>
          <w:b/>
          <w:bCs/>
          <w:position w:val="-1"/>
          <w:u w:val="single" w:color="000000"/>
        </w:rPr>
        <w:t>f</w:t>
      </w:r>
      <w:r w:rsidRPr="006632F3">
        <w:rPr>
          <w:rFonts w:ascii="Times New Roman" w:eastAsia="Arial" w:hAnsi="Times New Roman" w:cs="Times New Roman"/>
          <w:b/>
          <w:bCs/>
          <w:spacing w:val="-1"/>
          <w:position w:val="-1"/>
          <w:u w:val="single" w:color="000000"/>
        </w:rPr>
        <w:t xml:space="preserve"> th</w:t>
      </w:r>
      <w:r w:rsidRPr="006632F3">
        <w:rPr>
          <w:rFonts w:ascii="Times New Roman" w:eastAsia="Arial" w:hAnsi="Times New Roman" w:cs="Times New Roman"/>
          <w:b/>
          <w:bCs/>
          <w:position w:val="-1"/>
          <w:u w:val="single" w:color="000000"/>
        </w:rPr>
        <w:t>e Grid</w:t>
      </w:r>
      <w:r w:rsidRPr="006632F3">
        <w:rPr>
          <w:rFonts w:ascii="Times New Roman" w:eastAsia="Arial" w:hAnsi="Times New Roman" w:cs="Times New Roman"/>
          <w:b/>
          <w:bCs/>
          <w:spacing w:val="-1"/>
          <w:position w:val="-1"/>
          <w:u w:val="single" w:color="000000"/>
        </w:rPr>
        <w:t xml:space="preserve"> Bu</w:t>
      </w:r>
      <w:r w:rsidRPr="006632F3">
        <w:rPr>
          <w:rFonts w:ascii="Times New Roman" w:eastAsia="Arial" w:hAnsi="Times New Roman" w:cs="Times New Roman"/>
          <w:b/>
          <w:bCs/>
          <w:position w:val="-1"/>
          <w:u w:val="single" w:color="000000"/>
        </w:rPr>
        <w:t>il</w:t>
      </w:r>
      <w:r w:rsidRPr="006632F3">
        <w:rPr>
          <w:rFonts w:ascii="Times New Roman" w:eastAsia="Arial" w:hAnsi="Times New Roman" w:cs="Times New Roman"/>
          <w:b/>
          <w:bCs/>
          <w:spacing w:val="-1"/>
          <w:position w:val="-1"/>
          <w:u w:val="single" w:color="000000"/>
        </w:rPr>
        <w:t>d</w:t>
      </w:r>
      <w:r w:rsidRPr="006632F3">
        <w:rPr>
          <w:rFonts w:ascii="Times New Roman" w:eastAsia="Arial" w:hAnsi="Times New Roman" w:cs="Times New Roman"/>
          <w:b/>
          <w:bCs/>
          <w:position w:val="-1"/>
          <w:u w:val="single" w:color="000000"/>
        </w:rPr>
        <w:t>er</w:t>
      </w:r>
      <w:r w:rsidRPr="006632F3">
        <w:rPr>
          <w:rFonts w:ascii="Times New Roman" w:eastAsia="Arial" w:hAnsi="Times New Roman" w:cs="Times New Roman"/>
          <w:b/>
          <w:bCs/>
          <w:spacing w:val="-1"/>
          <w:position w:val="-1"/>
          <w:u w:val="single" w:color="000000"/>
        </w:rPr>
        <w:t xml:space="preserve"> </w:t>
      </w:r>
      <w:r w:rsidRPr="006632F3">
        <w:rPr>
          <w:rFonts w:ascii="Times New Roman" w:eastAsia="Arial" w:hAnsi="Times New Roman" w:cs="Times New Roman"/>
          <w:b/>
          <w:bCs/>
          <w:spacing w:val="-8"/>
          <w:position w:val="-1"/>
          <w:u w:val="single" w:color="000000"/>
        </w:rPr>
        <w:t>A</w:t>
      </w:r>
      <w:r w:rsidRPr="006632F3">
        <w:rPr>
          <w:rFonts w:ascii="Times New Roman" w:eastAsia="Arial" w:hAnsi="Times New Roman" w:cs="Times New Roman"/>
          <w:b/>
          <w:bCs/>
          <w:position w:val="-1"/>
          <w:u w:val="single" w:color="000000"/>
        </w:rPr>
        <w:t>rc</w:t>
      </w:r>
      <w:r w:rsidRPr="006632F3">
        <w:rPr>
          <w:rFonts w:ascii="Times New Roman" w:eastAsia="Arial" w:hAnsi="Times New Roman" w:cs="Times New Roman"/>
          <w:b/>
          <w:bCs/>
          <w:spacing w:val="-1"/>
          <w:position w:val="-1"/>
          <w:u w:val="single" w:color="000000"/>
        </w:rPr>
        <w:t>h</w:t>
      </w:r>
      <w:r w:rsidRPr="006632F3">
        <w:rPr>
          <w:rFonts w:ascii="Times New Roman" w:eastAsia="Arial" w:hAnsi="Times New Roman" w:cs="Times New Roman"/>
          <w:b/>
          <w:bCs/>
          <w:position w:val="-1"/>
          <w:u w:val="single" w:color="000000"/>
        </w:rPr>
        <w:t>i</w:t>
      </w:r>
      <w:r w:rsidRPr="006632F3">
        <w:rPr>
          <w:rFonts w:ascii="Times New Roman" w:eastAsia="Arial" w:hAnsi="Times New Roman" w:cs="Times New Roman"/>
          <w:b/>
          <w:bCs/>
          <w:spacing w:val="-1"/>
          <w:position w:val="-1"/>
          <w:u w:val="single" w:color="000000"/>
        </w:rPr>
        <w:t>t</w:t>
      </w:r>
      <w:r w:rsidRPr="006632F3">
        <w:rPr>
          <w:rFonts w:ascii="Times New Roman" w:eastAsia="Arial" w:hAnsi="Times New Roman" w:cs="Times New Roman"/>
          <w:b/>
          <w:bCs/>
          <w:position w:val="-1"/>
          <w:u w:val="single" w:color="000000"/>
        </w:rPr>
        <w:t>ec</w:t>
      </w:r>
      <w:r w:rsidRPr="006632F3">
        <w:rPr>
          <w:rFonts w:ascii="Times New Roman" w:eastAsia="Arial" w:hAnsi="Times New Roman" w:cs="Times New Roman"/>
          <w:b/>
          <w:bCs/>
          <w:spacing w:val="-1"/>
          <w:position w:val="-1"/>
          <w:u w:val="single" w:color="000000"/>
        </w:rPr>
        <w:t>tu</w:t>
      </w:r>
      <w:r w:rsidRPr="006632F3">
        <w:rPr>
          <w:rFonts w:ascii="Times New Roman" w:eastAsia="Arial" w:hAnsi="Times New Roman" w:cs="Times New Roman"/>
          <w:b/>
          <w:bCs/>
          <w:position w:val="-1"/>
          <w:u w:val="single" w:color="000000"/>
        </w:rPr>
        <w:t>re</w:t>
      </w:r>
    </w:p>
    <w:p w14:paraId="2F3D266A" w14:textId="77777777" w:rsidR="00583B21" w:rsidRPr="006632F3" w:rsidRDefault="00583B21" w:rsidP="00583B21">
      <w:pPr>
        <w:spacing w:before="5" w:after="0" w:line="110" w:lineRule="exact"/>
        <w:rPr>
          <w:rFonts w:ascii="Times New Roman" w:hAnsi="Times New Roman" w:cs="Times New Roman"/>
        </w:rPr>
      </w:pPr>
    </w:p>
    <w:p w14:paraId="57F78121" w14:textId="77777777" w:rsidR="00583B21" w:rsidRPr="006632F3" w:rsidRDefault="00583B21" w:rsidP="00583B21">
      <w:pPr>
        <w:spacing w:after="0" w:line="200" w:lineRule="exact"/>
        <w:rPr>
          <w:rFonts w:ascii="Times New Roman" w:hAnsi="Times New Roman" w:cs="Times New Roman"/>
        </w:rPr>
      </w:pPr>
    </w:p>
    <w:p w14:paraId="4D21B9E9" w14:textId="77777777" w:rsidR="00583B21" w:rsidRPr="006632F3" w:rsidRDefault="00583B21" w:rsidP="00583B21">
      <w:pPr>
        <w:spacing w:before="3" w:after="0" w:line="110" w:lineRule="exact"/>
        <w:rPr>
          <w:rFonts w:ascii="Times New Roman" w:hAnsi="Times New Roman" w:cs="Times New Roman"/>
        </w:rPr>
      </w:pPr>
    </w:p>
    <w:p w14:paraId="21E60134" w14:textId="77777777" w:rsidR="00583B21" w:rsidRPr="006632F3" w:rsidRDefault="00583B21" w:rsidP="00583B21">
      <w:pPr>
        <w:spacing w:after="0" w:line="200" w:lineRule="exact"/>
        <w:rPr>
          <w:rFonts w:ascii="Times New Roman" w:hAnsi="Times New Roman" w:cs="Times New Roman"/>
        </w:rPr>
      </w:pPr>
    </w:p>
    <w:p w14:paraId="0FC8EE67" w14:textId="77777777" w:rsidR="00583B21" w:rsidRPr="006632F3" w:rsidRDefault="00583B21" w:rsidP="00583B21">
      <w:pPr>
        <w:spacing w:after="0" w:line="240" w:lineRule="auto"/>
        <w:ind w:left="118" w:right="-20"/>
        <w:jc w:val="center"/>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66DAC6D9" wp14:editId="720B4E64">
            <wp:extent cx="5502275" cy="6456680"/>
            <wp:effectExtent l="0" t="0" r="3175" b="1270"/>
            <wp:docPr id="197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02275" cy="6456680"/>
                    </a:xfrm>
                    <a:prstGeom prst="rect">
                      <a:avLst/>
                    </a:prstGeom>
                    <a:noFill/>
                    <a:ln>
                      <a:noFill/>
                    </a:ln>
                  </pic:spPr>
                </pic:pic>
              </a:graphicData>
            </a:graphic>
          </wp:inline>
        </w:drawing>
      </w:r>
    </w:p>
    <w:p w14:paraId="2A6E95F9" w14:textId="77777777" w:rsidR="00583B21" w:rsidRPr="004B4550" w:rsidRDefault="00583B21" w:rsidP="00583B21">
      <w:pPr>
        <w:spacing w:before="53" w:after="0" w:line="240" w:lineRule="auto"/>
        <w:ind w:left="118" w:right="-20"/>
        <w:jc w:val="center"/>
        <w:rPr>
          <w:rFonts w:ascii="Times New Roman" w:eastAsia="Times New Roman" w:hAnsi="Times New Roman" w:cs="Times New Roman"/>
          <w:i/>
        </w:rPr>
      </w:pPr>
      <w:r w:rsidRPr="004B4550">
        <w:rPr>
          <w:rFonts w:ascii="Times New Roman" w:eastAsia="Times New Roman" w:hAnsi="Times New Roman" w:cs="Times New Roman"/>
          <w:bCs/>
          <w:i/>
        </w:rPr>
        <w:t>Fi</w:t>
      </w:r>
      <w:r w:rsidRPr="004B4550">
        <w:rPr>
          <w:rFonts w:ascii="Times New Roman" w:eastAsia="Times New Roman" w:hAnsi="Times New Roman" w:cs="Times New Roman"/>
          <w:bCs/>
          <w:i/>
          <w:spacing w:val="1"/>
        </w:rPr>
        <w:t>g</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re</w:t>
      </w:r>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spacing w:val="1"/>
        </w:rPr>
        <w:t>7</w:t>
      </w:r>
      <w:r w:rsidRPr="004B4550">
        <w:rPr>
          <w:rFonts w:ascii="Times New Roman" w:eastAsia="Times New Roman" w:hAnsi="Times New Roman" w:cs="Times New Roman"/>
          <w:bCs/>
          <w:i/>
          <w:spacing w:val="-2"/>
        </w:rPr>
        <w:t xml:space="preserve"> </w:t>
      </w:r>
      <w:proofErr w:type="gramStart"/>
      <w:r w:rsidRPr="004B4550">
        <w:rPr>
          <w:rFonts w:ascii="Times New Roman" w:eastAsia="Times New Roman" w:hAnsi="Times New Roman" w:cs="Times New Roman"/>
          <w:bCs/>
          <w:i/>
        </w:rPr>
        <w:t>An</w:t>
      </w:r>
      <w:proofErr w:type="gramEnd"/>
      <w:r w:rsidRPr="004B4550">
        <w:rPr>
          <w:rFonts w:ascii="Times New Roman" w:eastAsia="Times New Roman" w:hAnsi="Times New Roman" w:cs="Times New Roman"/>
          <w:bCs/>
          <w:i/>
          <w:spacing w:val="-4"/>
        </w:rPr>
        <w:t xml:space="preserve"> </w:t>
      </w:r>
      <w:r w:rsidRPr="004B4550">
        <w:rPr>
          <w:rFonts w:ascii="Times New Roman" w:eastAsia="Times New Roman" w:hAnsi="Times New Roman" w:cs="Times New Roman"/>
          <w:bCs/>
          <w:i/>
          <w:spacing w:val="1"/>
        </w:rPr>
        <w:t>ov</w:t>
      </w:r>
      <w:r w:rsidRPr="004B4550">
        <w:rPr>
          <w:rFonts w:ascii="Times New Roman" w:eastAsia="Times New Roman" w:hAnsi="Times New Roman" w:cs="Times New Roman"/>
          <w:bCs/>
          <w:i/>
        </w:rPr>
        <w:t>er</w:t>
      </w:r>
      <w:r w:rsidRPr="004B4550">
        <w:rPr>
          <w:rFonts w:ascii="Times New Roman" w:eastAsia="Times New Roman" w:hAnsi="Times New Roman" w:cs="Times New Roman"/>
          <w:bCs/>
          <w:i/>
          <w:spacing w:val="1"/>
        </w:rPr>
        <w:t>v</w:t>
      </w:r>
      <w:r w:rsidRPr="004B4550">
        <w:rPr>
          <w:rFonts w:ascii="Times New Roman" w:eastAsia="Times New Roman" w:hAnsi="Times New Roman" w:cs="Times New Roman"/>
          <w:bCs/>
          <w:i/>
        </w:rPr>
        <w:t>iew</w:t>
      </w:r>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spacing w:val="1"/>
        </w:rPr>
        <w:t>o</w:t>
      </w:r>
      <w:r w:rsidRPr="004B4550">
        <w:rPr>
          <w:rFonts w:ascii="Times New Roman" w:eastAsia="Times New Roman" w:hAnsi="Times New Roman" w:cs="Times New Roman"/>
          <w:bCs/>
          <w:i/>
        </w:rPr>
        <w:t>f</w:t>
      </w:r>
      <w:r w:rsidRPr="004B4550">
        <w:rPr>
          <w:rFonts w:ascii="Times New Roman" w:eastAsia="Times New Roman" w:hAnsi="Times New Roman" w:cs="Times New Roman"/>
          <w:bCs/>
          <w:i/>
          <w:spacing w:val="-1"/>
        </w:rPr>
        <w:t xml:space="preserve"> </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spacing w:val="-1"/>
        </w:rPr>
        <w:t>h</w:t>
      </w:r>
      <w:r w:rsidRPr="004B4550">
        <w:rPr>
          <w:rFonts w:ascii="Times New Roman" w:eastAsia="Times New Roman" w:hAnsi="Times New Roman" w:cs="Times New Roman"/>
          <w:bCs/>
          <w:i/>
        </w:rPr>
        <w:t>e</w:t>
      </w:r>
      <w:r w:rsidRPr="004B4550">
        <w:rPr>
          <w:rFonts w:ascii="Times New Roman" w:eastAsia="Times New Roman" w:hAnsi="Times New Roman" w:cs="Times New Roman"/>
          <w:bCs/>
          <w:i/>
          <w:spacing w:val="-3"/>
        </w:rPr>
        <w:t xml:space="preserve"> </w:t>
      </w:r>
      <w:r w:rsidRPr="004B4550">
        <w:rPr>
          <w:rFonts w:ascii="Times New Roman" w:eastAsia="Times New Roman" w:hAnsi="Times New Roman" w:cs="Times New Roman"/>
          <w:bCs/>
          <w:i/>
          <w:spacing w:val="-2"/>
        </w:rPr>
        <w:t>G</w:t>
      </w:r>
      <w:r w:rsidRPr="004B4550">
        <w:rPr>
          <w:rFonts w:ascii="Times New Roman" w:eastAsia="Times New Roman" w:hAnsi="Times New Roman" w:cs="Times New Roman"/>
          <w:bCs/>
          <w:i/>
        </w:rPr>
        <w:t>rid</w:t>
      </w:r>
      <w:r w:rsidRPr="004B4550">
        <w:rPr>
          <w:rFonts w:ascii="Times New Roman" w:eastAsia="Times New Roman" w:hAnsi="Times New Roman" w:cs="Times New Roman"/>
          <w:bCs/>
          <w:i/>
          <w:spacing w:val="-4"/>
        </w:rPr>
        <w:t xml:space="preserve"> </w:t>
      </w:r>
      <w:r w:rsidRPr="004B4550">
        <w:rPr>
          <w:rFonts w:ascii="Times New Roman" w:eastAsia="Times New Roman" w:hAnsi="Times New Roman" w:cs="Times New Roman"/>
          <w:bCs/>
          <w:i/>
          <w:spacing w:val="1"/>
        </w:rPr>
        <w:t>B</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il</w:t>
      </w:r>
      <w:r w:rsidRPr="004B4550">
        <w:rPr>
          <w:rFonts w:ascii="Times New Roman" w:eastAsia="Times New Roman" w:hAnsi="Times New Roman" w:cs="Times New Roman"/>
          <w:bCs/>
          <w:i/>
          <w:spacing w:val="-1"/>
        </w:rPr>
        <w:t>d</w:t>
      </w:r>
      <w:r w:rsidRPr="004B4550">
        <w:rPr>
          <w:rFonts w:ascii="Times New Roman" w:eastAsia="Times New Roman" w:hAnsi="Times New Roman" w:cs="Times New Roman"/>
          <w:bCs/>
          <w:i/>
        </w:rPr>
        <w:t>er</w:t>
      </w:r>
      <w:r w:rsidRPr="004B4550">
        <w:rPr>
          <w:rFonts w:ascii="Times New Roman" w:eastAsia="Times New Roman" w:hAnsi="Times New Roman" w:cs="Times New Roman"/>
          <w:bCs/>
          <w:i/>
          <w:spacing w:val="-7"/>
        </w:rPr>
        <w:t xml:space="preserve"> </w:t>
      </w:r>
      <w:r w:rsidRPr="004B4550">
        <w:rPr>
          <w:rFonts w:ascii="Times New Roman" w:eastAsia="Times New Roman" w:hAnsi="Times New Roman" w:cs="Times New Roman"/>
          <w:bCs/>
          <w:i/>
          <w:spacing w:val="1"/>
        </w:rPr>
        <w:t>a</w:t>
      </w:r>
      <w:r w:rsidRPr="004B4550">
        <w:rPr>
          <w:rFonts w:ascii="Times New Roman" w:eastAsia="Times New Roman" w:hAnsi="Times New Roman" w:cs="Times New Roman"/>
          <w:bCs/>
          <w:i/>
        </w:rPr>
        <w:t>rc</w:t>
      </w:r>
      <w:r w:rsidRPr="004B4550">
        <w:rPr>
          <w:rFonts w:ascii="Times New Roman" w:eastAsia="Times New Roman" w:hAnsi="Times New Roman" w:cs="Times New Roman"/>
          <w:bCs/>
          <w:i/>
          <w:spacing w:val="-1"/>
        </w:rPr>
        <w:t>h</w:t>
      </w:r>
      <w:r w:rsidRPr="004B4550">
        <w:rPr>
          <w:rFonts w:ascii="Times New Roman" w:eastAsia="Times New Roman" w:hAnsi="Times New Roman" w:cs="Times New Roman"/>
          <w:bCs/>
          <w:i/>
        </w:rPr>
        <w:t>i</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rPr>
        <w:t>ec</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re</w:t>
      </w:r>
    </w:p>
    <w:p w14:paraId="6F7C3FE8" w14:textId="77777777" w:rsidR="00583B21" w:rsidRPr="006632F3" w:rsidRDefault="00583B21" w:rsidP="00583B21">
      <w:pPr>
        <w:spacing w:before="63" w:after="0" w:line="240" w:lineRule="auto"/>
        <w:ind w:left="118" w:right="152"/>
        <w:rPr>
          <w:rFonts w:ascii="Times New Roman" w:eastAsia="Times New Roman" w:hAnsi="Times New Roman" w:cs="Times New Roman"/>
        </w:rPr>
      </w:pPr>
      <w:r w:rsidRPr="006632F3">
        <w:rPr>
          <w:rFonts w:ascii="Times New Roman" w:eastAsia="Times New Roman" w:hAnsi="Times New Roman" w:cs="Times New Roman"/>
          <w:spacing w:val="-2"/>
        </w:rPr>
        <w:lastRenderedPageBreak/>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Pr>
          <w:rFonts w:ascii="Times New Roman" w:eastAsia="Times New Roman" w:hAnsi="Times New Roman" w:cs="Times New Roman"/>
        </w:rPr>
        <w:t>7</w:t>
      </w:r>
      <w:r w:rsidRPr="006632F3">
        <w:rPr>
          <w:rFonts w:ascii="Times New Roman" w:eastAsia="Times New Roman" w:hAnsi="Times New Roman" w:cs="Times New Roman"/>
        </w:rPr>
        <w:t xml:space="preserve">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t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v</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i</w:t>
      </w:r>
      <w:r w:rsidRPr="006632F3">
        <w:rPr>
          <w:rFonts w:ascii="Times New Roman" w:eastAsia="Times New Roman" w:hAnsi="Times New Roman" w:cs="Times New Roman"/>
          <w:spacing w:val="-2"/>
        </w:rPr>
        <w:t>d</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f-Gr</w:t>
      </w:r>
      <w:r w:rsidRPr="006632F3">
        <w:rPr>
          <w:rFonts w:ascii="Times New Roman" w:eastAsia="Times New Roman" w:hAnsi="Times New Roman" w:cs="Times New Roman"/>
        </w:rPr>
        <w:t xml:space="preserve">ids.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is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j</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to 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ud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4"/>
        </w:rPr>
        <w:t>r</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d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d</w:t>
      </w:r>
      <w:r w:rsidRPr="006632F3">
        <w:rPr>
          <w:rFonts w:ascii="Times New Roman" w:eastAsia="Times New Roman" w:hAnsi="Times New Roman" w:cs="Times New Roman"/>
          <w:spacing w:val="-2"/>
        </w:rPr>
        <w:t>s</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D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ll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s on this 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v</w:t>
      </w:r>
      <w:r w:rsidRPr="006632F3">
        <w:rPr>
          <w:rFonts w:ascii="Times New Roman" w:eastAsia="Times New Roman" w:hAnsi="Times New Roman" w:cs="Times New Roman"/>
          <w:spacing w:val="-1"/>
        </w:rPr>
        <w:t>ers</w:t>
      </w:r>
      <w:r w:rsidRPr="006632F3">
        <w:rPr>
          <w:rFonts w:ascii="Times New Roman" w:eastAsia="Times New Roman" w:hAnsi="Times New Roman" w:cs="Times New Roman"/>
        </w:rPr>
        <w:t>ion.  C</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6"/>
        </w:rPr>
        <w:t>L</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hps</w:t>
      </w:r>
      <w:r w:rsidRPr="006632F3">
        <w:rPr>
          <w:rFonts w:ascii="Times New Roman" w:eastAsia="Times New Roman" w:hAnsi="Times New Roman" w:cs="Times New Roman"/>
          <w:spacing w:val="-1"/>
        </w:rPr>
        <w:t>earc</w:t>
      </w:r>
      <w:r w:rsidRPr="006632F3">
        <w:rPr>
          <w:rFonts w:ascii="Times New Roman" w:eastAsia="Times New Roman" w:hAnsi="Times New Roman" w:cs="Times New Roman"/>
        </w:rPr>
        <w:t xml:space="preserve">h i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o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hi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2</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w:t>
      </w:r>
    </w:p>
    <w:p w14:paraId="0CAC87F1" w14:textId="77777777" w:rsidR="00583B21" w:rsidRPr="006632F3" w:rsidRDefault="00583B21" w:rsidP="00583B21">
      <w:pPr>
        <w:spacing w:before="16" w:after="0" w:line="260" w:lineRule="exact"/>
        <w:rPr>
          <w:rFonts w:ascii="Times New Roman" w:hAnsi="Times New Roman" w:cs="Times New Roman"/>
        </w:rPr>
      </w:pPr>
    </w:p>
    <w:p w14:paraId="51E7E850" w14:textId="77777777" w:rsidR="00583B21" w:rsidRPr="006632F3" w:rsidRDefault="00583B21" w:rsidP="00583B21">
      <w:pPr>
        <w:spacing w:after="0" w:line="240" w:lineRule="auto"/>
        <w:ind w:left="118" w:right="268"/>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is </w:t>
      </w:r>
      <w:r w:rsidRPr="006632F3">
        <w:rPr>
          <w:rFonts w:ascii="Times New Roman" w:eastAsia="Times New Roman" w:hAnsi="Times New Roman" w:cs="Times New Roman"/>
          <w:spacing w:val="-1"/>
        </w:rPr>
        <w:t>arr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hi</w:t>
      </w:r>
      <w:r w:rsidRPr="006632F3">
        <w:rPr>
          <w:rFonts w:ascii="Times New Roman" w:eastAsia="Times New Roman" w:hAnsi="Times New Roman" w:cs="Times New Roman"/>
          <w:spacing w:val="-1"/>
        </w:rPr>
        <w:t>erarc</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nto</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o</w:t>
      </w:r>
      <w:r w:rsidRPr="006632F3">
        <w:rPr>
          <w:rFonts w:ascii="Times New Roman" w:eastAsia="Times New Roman" w:hAnsi="Times New Roman" w:cs="Times New Roman"/>
          <w:b/>
          <w:bCs/>
          <w:spacing w:val="-4"/>
        </w:rPr>
        <w:t>m</w:t>
      </w:r>
      <w:r w:rsidRPr="006632F3">
        <w:rPr>
          <w:rFonts w:ascii="Times New Roman" w:eastAsia="Times New Roman" w:hAnsi="Times New Roman" w:cs="Times New Roman"/>
          <w:b/>
          <w:bCs/>
        </w:rPr>
        <w:t>ains</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is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but not n</w:t>
      </w:r>
      <w:r w:rsidRPr="006632F3">
        <w:rPr>
          <w:rFonts w:ascii="Times New Roman" w:eastAsia="Times New Roman" w:hAnsi="Times New Roman" w:cs="Times New Roman"/>
          <w:spacing w:val="-1"/>
        </w:rPr>
        <w:t>ec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il</w:t>
      </w:r>
      <w:r w:rsidRPr="006632F3">
        <w:rPr>
          <w:rFonts w:ascii="Times New Roman" w:eastAsia="Times New Roman" w:hAnsi="Times New Roman" w:cs="Times New Roman"/>
          <w:spacing w:val="-10"/>
        </w:rPr>
        <w:t>y</w:t>
      </w:r>
      <w:r w:rsidRPr="006632F3">
        <w:rPr>
          <w:rFonts w:ascii="Times New Roman" w:eastAsia="Times New Roman" w:hAnsi="Times New Roman" w:cs="Times New Roman"/>
        </w:rPr>
        <w: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PC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o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ly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 xml:space="preserve">om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 xml:space="preserve">PC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is </w:t>
      </w:r>
      <w:r w:rsidRPr="006632F3">
        <w:rPr>
          <w:rFonts w:ascii="Times New Roman" w:eastAsia="Times New Roman" w:hAnsi="Times New Roman" w:cs="Times New Roman"/>
          <w:spacing w:val="-1"/>
        </w:rPr>
        <w:t>acce</w:t>
      </w:r>
      <w:r w:rsidRPr="006632F3">
        <w:rPr>
          <w:rFonts w:ascii="Times New Roman" w:eastAsia="Times New Roman" w:hAnsi="Times New Roman" w:cs="Times New Roman"/>
        </w:rPr>
        <w:t>ssible</w:t>
      </w:r>
      <w:r w:rsidRPr="006632F3">
        <w:rPr>
          <w:rFonts w:ascii="Times New Roman" w:eastAsia="Times New Roman" w:hAnsi="Times New Roman" w:cs="Times New Roman"/>
          <w:spacing w:val="-1"/>
        </w:rPr>
        <w:t xml:space="preserve"> fr</w:t>
      </w:r>
      <w:r w:rsidRPr="006632F3">
        <w:rPr>
          <w:rFonts w:ascii="Times New Roman" w:eastAsia="Times New Roman" w:hAnsi="Times New Roman" w:cs="Times New Roman"/>
        </w:rPr>
        <w:t>om 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n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ne</w:t>
      </w:r>
      <w:r w:rsidRPr="006632F3">
        <w:rPr>
          <w:rFonts w:ascii="Times New Roman" w:eastAsia="Times New Roman" w:hAnsi="Times New Roman" w:cs="Times New Roman"/>
          <w:spacing w:val="-1"/>
        </w:rPr>
        <w:t xml:space="preserve"> r</w:t>
      </w:r>
      <w:r w:rsidRPr="006632F3">
        <w:rPr>
          <w:rFonts w:ascii="Times New Roman" w:eastAsia="Times New Roman" w:hAnsi="Times New Roman" w:cs="Times New Roman"/>
        </w:rPr>
        <w:t>oot nod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d kn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1"/>
        </w:rPr>
        <w:t xml:space="preserve"> </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oot</w:t>
      </w:r>
      <w:r w:rsidRPr="006632F3">
        <w:rPr>
          <w:rFonts w:ascii="Times New Roman" w:eastAsia="Times New Roman" w:hAnsi="Times New Roman" w:cs="Times New Roman"/>
          <w:b/>
          <w:bCs/>
          <w:spacing w:val="-1"/>
        </w:rPr>
        <w:t xml:space="preserve"> D</w:t>
      </w:r>
      <w:r w:rsidRPr="006632F3">
        <w:rPr>
          <w:rFonts w:ascii="Times New Roman" w:eastAsia="Times New Roman" w:hAnsi="Times New Roman" w:cs="Times New Roman"/>
          <w:b/>
          <w:bCs/>
        </w:rPr>
        <w:t>o</w:t>
      </w:r>
      <w:r w:rsidRPr="006632F3">
        <w:rPr>
          <w:rFonts w:ascii="Times New Roman" w:eastAsia="Times New Roman" w:hAnsi="Times New Roman" w:cs="Times New Roman"/>
          <w:b/>
          <w:bCs/>
          <w:spacing w:val="-4"/>
        </w:rPr>
        <w:t>m</w:t>
      </w:r>
      <w:r w:rsidRPr="006632F3">
        <w:rPr>
          <w:rFonts w:ascii="Times New Roman" w:eastAsia="Times New Roman" w:hAnsi="Times New Roman" w:cs="Times New Roman"/>
          <w:b/>
          <w:bCs/>
        </w:rPr>
        <w:t>a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is st</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t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b/>
          <w:bCs/>
        </w:rPr>
        <w:t>Boo</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tr</w:t>
      </w:r>
      <w:r w:rsidRPr="006632F3">
        <w:rPr>
          <w:rFonts w:ascii="Times New Roman" w:eastAsia="Times New Roman" w:hAnsi="Times New Roman" w:cs="Times New Roman"/>
          <w:b/>
          <w:bCs/>
        </w:rPr>
        <w:t>apping.</w:t>
      </w:r>
    </w:p>
    <w:p w14:paraId="48C83501" w14:textId="77777777" w:rsidR="00583B21" w:rsidRPr="006632F3" w:rsidRDefault="00583B21" w:rsidP="00583B21">
      <w:pPr>
        <w:spacing w:before="58" w:after="0" w:line="552" w:lineRule="exact"/>
        <w:ind w:left="118" w:right="3215"/>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93440" behindDoc="1" locked="0" layoutInCell="1" allowOverlap="1" wp14:anchorId="36CB512F" wp14:editId="30F63F7B">
                <wp:simplePos x="0" y="0"/>
                <wp:positionH relativeFrom="page">
                  <wp:posOffset>1141730</wp:posOffset>
                </wp:positionH>
                <wp:positionV relativeFrom="paragraph">
                  <wp:posOffset>706755</wp:posOffset>
                </wp:positionV>
                <wp:extent cx="1517015" cy="1270"/>
                <wp:effectExtent l="8255" t="11430" r="8255" b="6350"/>
                <wp:wrapNone/>
                <wp:docPr id="5276" name="Group 52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17015" cy="1270"/>
                          <a:chOff x="1798" y="1113"/>
                          <a:chExt cx="2389" cy="2"/>
                        </a:xfrm>
                      </wpg:grpSpPr>
                      <wps:wsp>
                        <wps:cNvPr id="5277" name="Freeform 5216"/>
                        <wps:cNvSpPr>
                          <a:spLocks/>
                        </wps:cNvSpPr>
                        <wps:spPr bwMode="auto">
                          <a:xfrm>
                            <a:off x="1798" y="1113"/>
                            <a:ext cx="2389" cy="2"/>
                          </a:xfrm>
                          <a:custGeom>
                            <a:avLst/>
                            <a:gdLst>
                              <a:gd name="T0" fmla="+- 0 1798 1798"/>
                              <a:gd name="T1" fmla="*/ T0 w 2389"/>
                              <a:gd name="T2" fmla="+- 0 4188 1798"/>
                              <a:gd name="T3" fmla="*/ T2 w 2389"/>
                            </a:gdLst>
                            <a:ahLst/>
                            <a:cxnLst>
                              <a:cxn ang="0">
                                <a:pos x="T1" y="0"/>
                              </a:cxn>
                              <a:cxn ang="0">
                                <a:pos x="T3" y="0"/>
                              </a:cxn>
                            </a:cxnLst>
                            <a:rect l="0" t="0" r="r" b="b"/>
                            <a:pathLst>
                              <a:path w="2389">
                                <a:moveTo>
                                  <a:pt x="0" y="0"/>
                                </a:moveTo>
                                <a:lnTo>
                                  <a:pt x="2390"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15" o:spid="_x0000_s1026" style="position:absolute;margin-left:89.9pt;margin-top:55.65pt;width:119.45pt;height:.1pt;z-index:-251223040;mso-position-horizontal-relative:page" coordorigin="1798,1113" coordsize="23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">
                <v:shape id="Freeform 5216" o:spid="_x0000_s1027" style="position:absolute;left:1798;top:1113;width:2389;height:2;visibility:visible;mso-wrap-style:square;v-text-anchor:top" coordsize="23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LyjcUA&#10;AADdAAAADwAAAGRycy9kb3ducmV2LnhtbESPX2vCMBTF3wW/Q7jC3jTV0XV0RnGOgcyndYPq26W5&#10;a4vNTWgyrd9+EQY+Hs6fH2e5HkwnztT71rKC+SwBQVxZ3XKt4PvrffoMwgdkjZ1lUnAlD+vVeLTE&#10;XNsLf9K5CLWII+xzVNCE4HIpfdWQQT+zjjh6P7Y3GKLsa6l7vMRx08lFkjxJgy1HQoOOtg1Vp+LX&#10;RO7ePm6O5Tb9OFCZlcOb4/TVKfUwGTYvIAIN4R7+b++0gnSRZXB7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0vKNxQAAAN0AAAAPAAAAAAAAAAAAAAAAAJgCAABkcnMv&#10;ZG93bnJldi54bWxQSwUGAAAAAAQABAD1AAAAigMAAAAA&#10;" path="m,l2390,e" filled="f" strokeweight=".24725mm">
                  <v:path arrowok="t" o:connecttype="custom" o:connectlocs="0,0;2390,0" o:connectangles="0,0"/>
                </v:shape>
                <w10:wrap anchorx="page"/>
              </v:group>
            </w:pict>
          </mc:Fallback>
        </mc:AlternateContent>
      </w:r>
      <w:r w:rsidRPr="006632F3">
        <w:rPr>
          <w:rFonts w:ascii="Times New Roman" w:eastAsia="Times New Roman" w:hAnsi="Times New Roman" w:cs="Times New Roman"/>
        </w:rPr>
        <w:t xml:space="preserve">Within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ist so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ic</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po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2"/>
        </w:rPr>
        <w:t>n</w:t>
      </w:r>
      <w:r w:rsidRPr="006632F3">
        <w:rPr>
          <w:rFonts w:ascii="Times New Roman" w:eastAsia="Times New Roman" w:hAnsi="Times New Roman" w:cs="Times New Roman"/>
        </w:rPr>
        <w:t>d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e</w:t>
      </w:r>
      <w:r w:rsidRPr="006632F3">
        <w:rPr>
          <w:rFonts w:ascii="Times New Roman" w:eastAsia="Times New Roman" w:hAnsi="Times New Roman" w:cs="Times New Roman"/>
        </w:rPr>
        <w:t>s</w:t>
      </w:r>
    </w:p>
    <w:p w14:paraId="43A64F70" w14:textId="77777777" w:rsidR="00583B21" w:rsidRPr="006632F3" w:rsidRDefault="00583B21" w:rsidP="00583B21">
      <w:pPr>
        <w:spacing w:after="0" w:line="218" w:lineRule="exact"/>
        <w:ind w:left="118" w:right="-20"/>
        <w:rPr>
          <w:rFonts w:ascii="Times New Roman" w:eastAsia="Times New Roman" w:hAnsi="Times New Roman" w:cs="Times New Roman"/>
        </w:rPr>
      </w:pPr>
      <w:r w:rsidRPr="006632F3">
        <w:rPr>
          <w:rFonts w:ascii="Times New Roman" w:eastAsia="Times New Roman" w:hAnsi="Times New Roman" w:cs="Times New Roman"/>
          <w:spacing w:val="-1"/>
          <w:position w:val="1"/>
        </w:rPr>
        <w:t>G</w:t>
      </w:r>
      <w:r w:rsidRPr="006632F3">
        <w:rPr>
          <w:rFonts w:ascii="Times New Roman" w:eastAsia="Times New Roman" w:hAnsi="Times New Roman" w:cs="Times New Roman"/>
          <w:position w:val="1"/>
        </w:rPr>
        <w:t>B</w:t>
      </w:r>
      <w:r w:rsidRPr="006632F3">
        <w:rPr>
          <w:rFonts w:ascii="Times New Roman" w:eastAsia="Times New Roman" w:hAnsi="Times New Roman" w:cs="Times New Roman"/>
          <w:spacing w:val="-2"/>
          <w:position w:val="1"/>
        </w:rPr>
        <w:t xml:space="preserve"> </w:t>
      </w:r>
      <w:r w:rsidRPr="006632F3">
        <w:rPr>
          <w:rFonts w:ascii="Times New Roman" w:eastAsia="Times New Roman" w:hAnsi="Times New Roman" w:cs="Times New Roman"/>
          <w:position w:val="1"/>
        </w:rPr>
        <w:t>m</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n</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spacing w:val="-3"/>
          <w:position w:val="1"/>
        </w:rPr>
        <w:t>g</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 xml:space="preserve">s </w:t>
      </w:r>
      <w:r w:rsidRPr="006632F3">
        <w:rPr>
          <w:rFonts w:ascii="Times New Roman" w:eastAsia="Times New Roman" w:hAnsi="Times New Roman" w:cs="Times New Roman"/>
          <w:spacing w:val="-3"/>
          <w:position w:val="1"/>
        </w:rPr>
        <w:t>g</w:t>
      </w:r>
      <w:r w:rsidRPr="006632F3">
        <w:rPr>
          <w:rFonts w:ascii="Times New Roman" w:eastAsia="Times New Roman" w:hAnsi="Times New Roman" w:cs="Times New Roman"/>
          <w:spacing w:val="-1"/>
          <w:position w:val="1"/>
        </w:rPr>
        <w:t>r</w:t>
      </w:r>
      <w:r w:rsidRPr="006632F3">
        <w:rPr>
          <w:rFonts w:ascii="Times New Roman" w:eastAsia="Times New Roman" w:hAnsi="Times New Roman" w:cs="Times New Roman"/>
          <w:position w:val="1"/>
        </w:rPr>
        <w:t xml:space="preserve">ids </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 xml:space="preserve">nd </w:t>
      </w:r>
      <w:r w:rsidRPr="006632F3">
        <w:rPr>
          <w:rFonts w:ascii="Times New Roman" w:eastAsia="Times New Roman" w:hAnsi="Times New Roman" w:cs="Times New Roman"/>
          <w:spacing w:val="-1"/>
          <w:position w:val="1"/>
        </w:rPr>
        <w:t>re</w:t>
      </w:r>
      <w:r w:rsidRPr="006632F3">
        <w:rPr>
          <w:rFonts w:ascii="Times New Roman" w:eastAsia="Times New Roman" w:hAnsi="Times New Roman" w:cs="Times New Roman"/>
          <w:position w:val="1"/>
        </w:rPr>
        <w:t>sou</w:t>
      </w:r>
      <w:r w:rsidRPr="006632F3">
        <w:rPr>
          <w:rFonts w:ascii="Times New Roman" w:eastAsia="Times New Roman" w:hAnsi="Times New Roman" w:cs="Times New Roman"/>
          <w:spacing w:val="-1"/>
          <w:position w:val="1"/>
        </w:rPr>
        <w:t>rce</w:t>
      </w:r>
      <w:r w:rsidRPr="006632F3">
        <w:rPr>
          <w:rFonts w:ascii="Times New Roman" w:eastAsia="Times New Roman" w:hAnsi="Times New Roman" w:cs="Times New Roman"/>
          <w:position w:val="1"/>
        </w:rPr>
        <w:t>s th</w:t>
      </w:r>
      <w:r w:rsidRPr="006632F3">
        <w:rPr>
          <w:rFonts w:ascii="Times New Roman" w:eastAsia="Times New Roman" w:hAnsi="Times New Roman" w:cs="Times New Roman"/>
          <w:spacing w:val="-1"/>
          <w:position w:val="1"/>
        </w:rPr>
        <w:t>r</w:t>
      </w:r>
      <w:r w:rsidRPr="006632F3">
        <w:rPr>
          <w:rFonts w:ascii="Times New Roman" w:eastAsia="Times New Roman" w:hAnsi="Times New Roman" w:cs="Times New Roman"/>
          <w:position w:val="1"/>
        </w:rPr>
        <w:t>ou</w:t>
      </w:r>
      <w:r w:rsidRPr="006632F3">
        <w:rPr>
          <w:rFonts w:ascii="Times New Roman" w:eastAsia="Times New Roman" w:hAnsi="Times New Roman" w:cs="Times New Roman"/>
          <w:spacing w:val="-3"/>
          <w:position w:val="1"/>
        </w:rPr>
        <w:t>g</w:t>
      </w:r>
      <w:r w:rsidRPr="006632F3">
        <w:rPr>
          <w:rFonts w:ascii="Times New Roman" w:eastAsia="Times New Roman" w:hAnsi="Times New Roman" w:cs="Times New Roman"/>
          <w:position w:val="1"/>
        </w:rPr>
        <w:t>h a</w:t>
      </w:r>
      <w:r w:rsidRPr="006632F3">
        <w:rPr>
          <w:rFonts w:ascii="Times New Roman" w:eastAsia="Times New Roman" w:hAnsi="Times New Roman" w:cs="Times New Roman"/>
          <w:spacing w:val="-1"/>
          <w:position w:val="1"/>
        </w:rPr>
        <w:t xml:space="preserve"> </w:t>
      </w:r>
      <w:r w:rsidRPr="006632F3">
        <w:rPr>
          <w:rFonts w:ascii="Times New Roman" w:eastAsia="Times New Roman" w:hAnsi="Times New Roman" w:cs="Times New Roman"/>
          <w:position w:val="1"/>
        </w:rPr>
        <w:t>m</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n</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spacing w:val="-3"/>
          <w:position w:val="1"/>
        </w:rPr>
        <w:t>g</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spacing w:val="-9"/>
          <w:position w:val="1"/>
        </w:rPr>
        <w:t>r</w:t>
      </w:r>
      <w:r w:rsidRPr="006632F3">
        <w:rPr>
          <w:rFonts w:ascii="Times New Roman" w:eastAsia="Times New Roman" w:hAnsi="Times New Roman" w:cs="Times New Roman"/>
          <w:spacing w:val="-1"/>
          <w:position w:val="1"/>
        </w:rPr>
        <w:t>-re</w:t>
      </w:r>
      <w:r w:rsidRPr="006632F3">
        <w:rPr>
          <w:rFonts w:ascii="Times New Roman" w:eastAsia="Times New Roman" w:hAnsi="Times New Roman" w:cs="Times New Roman"/>
          <w:position w:val="1"/>
        </w:rPr>
        <w:t>sou</w:t>
      </w:r>
      <w:r w:rsidRPr="006632F3">
        <w:rPr>
          <w:rFonts w:ascii="Times New Roman" w:eastAsia="Times New Roman" w:hAnsi="Times New Roman" w:cs="Times New Roman"/>
          <w:spacing w:val="-1"/>
          <w:position w:val="1"/>
        </w:rPr>
        <w:t>rc</w:t>
      </w:r>
      <w:r w:rsidRPr="006632F3">
        <w:rPr>
          <w:rFonts w:ascii="Times New Roman" w:eastAsia="Times New Roman" w:hAnsi="Times New Roman" w:cs="Times New Roman"/>
          <w:position w:val="1"/>
        </w:rPr>
        <w:t>e</w:t>
      </w:r>
      <w:r w:rsidRPr="006632F3">
        <w:rPr>
          <w:rFonts w:ascii="Times New Roman" w:eastAsia="Times New Roman" w:hAnsi="Times New Roman" w:cs="Times New Roman"/>
          <w:spacing w:val="-1"/>
          <w:position w:val="1"/>
        </w:rPr>
        <w:t xml:space="preserve"> </w:t>
      </w:r>
      <w:r w:rsidRPr="006632F3">
        <w:rPr>
          <w:rFonts w:ascii="Times New Roman" w:eastAsia="Times New Roman" w:hAnsi="Times New Roman" w:cs="Times New Roman"/>
          <w:position w:val="1"/>
        </w:rPr>
        <w:t>mod</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 xml:space="preserve">l. </w:t>
      </w:r>
      <w:r w:rsidRPr="006632F3">
        <w:rPr>
          <w:rFonts w:ascii="Times New Roman" w:eastAsia="Times New Roman" w:hAnsi="Times New Roman" w:cs="Times New Roman"/>
          <w:spacing w:val="-1"/>
          <w:position w:val="1"/>
        </w:rPr>
        <w:t>Eac</w:t>
      </w:r>
      <w:r w:rsidRPr="006632F3">
        <w:rPr>
          <w:rFonts w:ascii="Times New Roman" w:eastAsia="Times New Roman" w:hAnsi="Times New Roman" w:cs="Times New Roman"/>
          <w:position w:val="1"/>
        </w:rPr>
        <w:t>h t</w:t>
      </w:r>
      <w:r w:rsidRPr="006632F3">
        <w:rPr>
          <w:rFonts w:ascii="Times New Roman" w:eastAsia="Times New Roman" w:hAnsi="Times New Roman" w:cs="Times New Roman"/>
          <w:spacing w:val="-7"/>
          <w:position w:val="1"/>
        </w:rPr>
        <w:t>y</w:t>
      </w:r>
      <w:r w:rsidRPr="006632F3">
        <w:rPr>
          <w:rFonts w:ascii="Times New Roman" w:eastAsia="Times New Roman" w:hAnsi="Times New Roman" w:cs="Times New Roman"/>
          <w:position w:val="1"/>
        </w:rPr>
        <w:t>pe</w:t>
      </w:r>
      <w:r w:rsidRPr="006632F3">
        <w:rPr>
          <w:rFonts w:ascii="Times New Roman" w:eastAsia="Times New Roman" w:hAnsi="Times New Roman" w:cs="Times New Roman"/>
          <w:spacing w:val="-1"/>
          <w:position w:val="1"/>
        </w:rPr>
        <w:t xml:space="preserve"> </w:t>
      </w:r>
      <w:r w:rsidRPr="006632F3">
        <w:rPr>
          <w:rFonts w:ascii="Times New Roman" w:eastAsia="Times New Roman" w:hAnsi="Times New Roman" w:cs="Times New Roman"/>
          <w:position w:val="1"/>
        </w:rPr>
        <w:t>of</w:t>
      </w:r>
    </w:p>
    <w:p w14:paraId="5E4260FD"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Resourc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do</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not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b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uld be</w:t>
      </w:r>
      <w:r w:rsidRPr="006632F3">
        <w:rPr>
          <w:rFonts w:ascii="Times New Roman" w:eastAsia="Times New Roman" w:hAnsi="Times New Roman" w:cs="Times New Roman"/>
          <w:spacing w:val="-1"/>
        </w:rPr>
        <w:t xml:space="preserve"> wra</w:t>
      </w:r>
      <w:r w:rsidRPr="006632F3">
        <w:rPr>
          <w:rFonts w:ascii="Times New Roman" w:eastAsia="Times New Roman" w:hAnsi="Times New Roman" w:cs="Times New Roman"/>
        </w:rPr>
        <w:t>p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3"/>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r</w:t>
      </w:r>
      <w:r w:rsidRPr="006632F3">
        <w:rPr>
          <w:rFonts w:ascii="Times New Roman" w:eastAsia="Times New Roman" w:hAnsi="Times New Roman" w:cs="Times New Roman"/>
          <w:b/>
          <w:bCs/>
        </w:rPr>
        <w:t>vi</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e</w:t>
      </w:r>
    </w:p>
    <w:p w14:paraId="338FB9EE" w14:textId="77777777" w:rsidR="00583B21" w:rsidRPr="006632F3" w:rsidRDefault="00583B21" w:rsidP="00583B21">
      <w:pPr>
        <w:spacing w:after="0" w:line="240" w:lineRule="auto"/>
        <w:ind w:left="118" w:right="-20"/>
        <w:rPr>
          <w:rFonts w:ascii="Times New Roman" w:eastAsia="Times New Roman" w:hAnsi="Times New Roman" w:cs="Times New Roman"/>
        </w:rPr>
      </w:pPr>
      <w:proofErr w:type="gramStart"/>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dap</w:t>
      </w:r>
      <w:r w:rsidRPr="006632F3">
        <w:rPr>
          <w:rFonts w:ascii="Times New Roman" w:eastAsia="Times New Roman" w:hAnsi="Times New Roman" w:cs="Times New Roman"/>
          <w:b/>
          <w:bCs/>
          <w:spacing w:val="-1"/>
        </w:rPr>
        <w:t>te</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3"/>
        </w:rPr>
        <w:t>)</w:t>
      </w:r>
      <w:r w:rsidRPr="006632F3">
        <w:rPr>
          <w:rFonts w:ascii="Times New Roman" w:eastAsia="Times New Roman" w:hAnsi="Times New Roman" w:cs="Times New Roman"/>
        </w:rPr>
        <w:t>.</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kind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10"/>
        </w:rPr>
        <w:t xml:space="preserve"> </w:t>
      </w:r>
      <w:r w:rsidRPr="006632F3">
        <w:rPr>
          <w:rFonts w:ascii="Times New Roman" w:eastAsia="Times New Roman" w:hAnsi="Times New Roman" w:cs="Times New Roman"/>
          <w:b/>
          <w:bCs/>
          <w:spacing w:val="-2"/>
        </w:rPr>
        <w:t>M</w:t>
      </w:r>
      <w:r w:rsidRPr="006632F3">
        <w:rPr>
          <w:rFonts w:ascii="Times New Roman" w:eastAsia="Times New Roman" w:hAnsi="Times New Roman" w:cs="Times New Roman"/>
          <w:b/>
          <w:bCs/>
        </w:rPr>
        <w:t>anag</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spacing w:val="-2"/>
        </w:rPr>
        <w:t>r</w:t>
      </w:r>
      <w:r w:rsidRPr="006632F3">
        <w:rPr>
          <w:rFonts w:ascii="Times New Roman" w:eastAsia="Times New Roman" w:hAnsi="Times New Roman" w:cs="Times New Roman"/>
        </w:rPr>
        <w:t>.</w:t>
      </w:r>
    </w:p>
    <w:p w14:paraId="2BDCA825" w14:textId="77777777" w:rsidR="00583B21" w:rsidRPr="006632F3" w:rsidRDefault="00583B21" w:rsidP="00583B21">
      <w:pPr>
        <w:spacing w:before="17" w:after="0" w:line="260" w:lineRule="exact"/>
        <w:rPr>
          <w:rFonts w:ascii="Times New Roman" w:hAnsi="Times New Roman" w:cs="Times New Roman"/>
        </w:rPr>
      </w:pPr>
    </w:p>
    <w:p w14:paraId="4B2B4E42" w14:textId="77777777" w:rsidR="00583B21" w:rsidRPr="006632F3" w:rsidRDefault="00583B21" w:rsidP="00583B21">
      <w:pPr>
        <w:spacing w:after="0" w:line="240" w:lineRule="auto"/>
        <w:ind w:left="118" w:right="196"/>
        <w:rPr>
          <w:rFonts w:ascii="Times New Roman" w:eastAsia="Times New Roman" w:hAnsi="Times New Roman" w:cs="Times New Roman"/>
        </w:rPr>
      </w:pPr>
      <w:r w:rsidRPr="006632F3">
        <w:rPr>
          <w:rFonts w:ascii="Times New Roman" w:eastAsia="Times New Roman" w:hAnsi="Times New Roman" w:cs="Times New Roman"/>
        </w:rPr>
        <w:t>S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u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4"/>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a</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2"/>
        </w:rPr>
        <w:t>M</w:t>
      </w:r>
      <w:r w:rsidRPr="006632F3">
        <w:rPr>
          <w:rFonts w:ascii="Times New Roman" w:eastAsia="Times New Roman" w:hAnsi="Times New Roman" w:cs="Times New Roman"/>
          <w:b/>
          <w:bCs/>
        </w:rPr>
        <w:t>anag</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r</w:t>
      </w:r>
      <w:r w:rsidRPr="006632F3">
        <w:rPr>
          <w:rFonts w:ascii="Times New Roman" w:eastAsia="Times New Roman" w:hAnsi="Times New Roman" w:cs="Times New Roman"/>
          <w:b/>
          <w:bCs/>
        </w:rPr>
        <w:t>vi</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 xml:space="preserve"> A</w:t>
      </w:r>
      <w:r w:rsidRPr="006632F3">
        <w:rPr>
          <w:rFonts w:ascii="Times New Roman" w:eastAsia="Times New Roman" w:hAnsi="Times New Roman" w:cs="Times New Roman"/>
          <w:b/>
          <w:bCs/>
        </w:rPr>
        <w:t>dap</w:t>
      </w:r>
      <w:r w:rsidRPr="006632F3">
        <w:rPr>
          <w:rFonts w:ascii="Times New Roman" w:eastAsia="Times New Roman" w:hAnsi="Times New Roman" w:cs="Times New Roman"/>
          <w:b/>
          <w:bCs/>
          <w:spacing w:val="-1"/>
        </w:rPr>
        <w:t>ter</w:t>
      </w:r>
      <w:r w:rsidRPr="006632F3">
        <w:rPr>
          <w:rFonts w:ascii="Times New Roman" w:eastAsia="Times New Roman" w:hAnsi="Times New Roman" w:cs="Times New Roman"/>
          <w:b/>
          <w:bCs/>
        </w:rPr>
        <w:t>s (SS</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SS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its 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 xml:space="preserve">nsor </w:t>
      </w: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rPr>
        <w:t>oli</w:t>
      </w:r>
      <w:r w:rsidRPr="006632F3">
        <w:rPr>
          <w:rFonts w:ascii="Times New Roman" w:eastAsia="Times New Roman" w:hAnsi="Times New Roman" w:cs="Times New Roman"/>
          <w:b/>
          <w:bCs/>
          <w:spacing w:val="-1"/>
        </w:rPr>
        <w:t>c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is 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l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S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to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the </w:t>
      </w:r>
      <w:r w:rsidRPr="006632F3">
        <w:rPr>
          <w:rFonts w:ascii="Times New Roman" w:eastAsia="Times New Roman" w:hAnsi="Times New Roman" w:cs="Times New Roman"/>
          <w:b/>
          <w:bCs/>
        </w:rPr>
        <w:t>p</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op</w:t>
      </w:r>
      <w:r w:rsidRPr="006632F3">
        <w:rPr>
          <w:rFonts w:ascii="Times New Roman" w:eastAsia="Times New Roman" w:hAnsi="Times New Roman" w:cs="Times New Roman"/>
          <w:b/>
          <w:bCs/>
          <w:spacing w:val="-1"/>
        </w:rPr>
        <w:t>er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 xml:space="preserve">s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ound to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w:t>
      </w:r>
    </w:p>
    <w:p w14:paraId="57662A5E" w14:textId="77777777" w:rsidR="00583B21" w:rsidRPr="006632F3" w:rsidRDefault="00583B21" w:rsidP="00583B21">
      <w:pPr>
        <w:spacing w:before="16" w:after="0" w:line="260" w:lineRule="exact"/>
        <w:rPr>
          <w:rFonts w:ascii="Times New Roman" w:hAnsi="Times New Roman" w:cs="Times New Roman"/>
        </w:rPr>
      </w:pPr>
    </w:p>
    <w:p w14:paraId="057443AD" w14:textId="77777777" w:rsidR="00583B21" w:rsidRPr="006632F3" w:rsidRDefault="00583B21" w:rsidP="00583B21">
      <w:pPr>
        <w:spacing w:after="0" w:line="240" w:lineRule="auto"/>
        <w:ind w:left="118" w:right="293"/>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al</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1"/>
        </w:rPr>
        <w:t>ec</w:t>
      </w:r>
      <w:r w:rsidRPr="006632F3">
        <w:rPr>
          <w:rFonts w:ascii="Times New Roman" w:eastAsia="Times New Roman" w:hAnsi="Times New Roman" w:cs="Times New Roman"/>
          <w:b/>
          <w:bCs/>
        </w:rPr>
        <w:t xml:space="preserve">k </w:t>
      </w:r>
      <w:r w:rsidRPr="006632F3">
        <w:rPr>
          <w:rFonts w:ascii="Times New Roman" w:eastAsia="Times New Roman" w:hAnsi="Times New Roman" w:cs="Times New Roman"/>
          <w:b/>
          <w:bCs/>
          <w:spacing w:val="-2"/>
        </w:rPr>
        <w:t>M</w:t>
      </w:r>
      <w:r w:rsidRPr="006632F3">
        <w:rPr>
          <w:rFonts w:ascii="Times New Roman" w:eastAsia="Times New Roman" w:hAnsi="Times New Roman" w:cs="Times New Roman"/>
          <w:b/>
          <w:bCs/>
        </w:rPr>
        <w:t>anag</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lth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ol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u</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n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 xml:space="preserve">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es)</w:t>
      </w:r>
      <w:r w:rsidRPr="006632F3">
        <w:rPr>
          <w:rFonts w:ascii="Times New Roman" w:eastAsia="Times New Roman" w:hAnsi="Times New Roman" w:cs="Times New Roman"/>
        </w:rPr>
        <w:t>.</w:t>
      </w:r>
    </w:p>
    <w:p w14:paraId="5854EA0F" w14:textId="77777777" w:rsidR="00583B21" w:rsidRPr="006632F3" w:rsidRDefault="00583B21" w:rsidP="00583B21">
      <w:pPr>
        <w:spacing w:before="16" w:after="0" w:line="260" w:lineRule="exact"/>
        <w:rPr>
          <w:rFonts w:ascii="Times New Roman" w:hAnsi="Times New Roman" w:cs="Times New Roman"/>
        </w:rPr>
      </w:pPr>
    </w:p>
    <w:p w14:paraId="4CA433B7"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p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p>
    <w:p w14:paraId="5260CD65" w14:textId="77777777" w:rsidR="00583B21" w:rsidRPr="006632F3" w:rsidRDefault="00583B21" w:rsidP="00583B21">
      <w:pPr>
        <w:spacing w:after="0" w:line="240" w:lineRule="auto"/>
        <w:ind w:left="118" w:right="487"/>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94464" behindDoc="1" locked="0" layoutInCell="1" allowOverlap="1" wp14:anchorId="71EE2F7E" wp14:editId="59A0DE7F">
                <wp:simplePos x="0" y="0"/>
                <wp:positionH relativeFrom="page">
                  <wp:posOffset>1141730</wp:posOffset>
                </wp:positionH>
                <wp:positionV relativeFrom="paragraph">
                  <wp:posOffset>5080</wp:posOffset>
                </wp:positionV>
                <wp:extent cx="1354455" cy="1270"/>
                <wp:effectExtent l="8255" t="5080" r="8890" b="12700"/>
                <wp:wrapNone/>
                <wp:docPr id="5274" name="Group 52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54455" cy="1270"/>
                          <a:chOff x="1798" y="8"/>
                          <a:chExt cx="2133" cy="2"/>
                        </a:xfrm>
                      </wpg:grpSpPr>
                      <wps:wsp>
                        <wps:cNvPr id="5275" name="Freeform 5214"/>
                        <wps:cNvSpPr>
                          <a:spLocks/>
                        </wps:cNvSpPr>
                        <wps:spPr bwMode="auto">
                          <a:xfrm>
                            <a:off x="1798" y="8"/>
                            <a:ext cx="2133" cy="2"/>
                          </a:xfrm>
                          <a:custGeom>
                            <a:avLst/>
                            <a:gdLst>
                              <a:gd name="T0" fmla="+- 0 1798 1798"/>
                              <a:gd name="T1" fmla="*/ T0 w 2133"/>
                              <a:gd name="T2" fmla="+- 0 3931 1798"/>
                              <a:gd name="T3" fmla="*/ T2 w 2133"/>
                            </a:gdLst>
                            <a:ahLst/>
                            <a:cxnLst>
                              <a:cxn ang="0">
                                <a:pos x="T1" y="0"/>
                              </a:cxn>
                              <a:cxn ang="0">
                                <a:pos x="T3" y="0"/>
                              </a:cxn>
                            </a:cxnLst>
                            <a:rect l="0" t="0" r="r" b="b"/>
                            <a:pathLst>
                              <a:path w="2133">
                                <a:moveTo>
                                  <a:pt x="0" y="0"/>
                                </a:moveTo>
                                <a:lnTo>
                                  <a:pt x="2133"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13" o:spid="_x0000_s1026" style="position:absolute;margin-left:89.9pt;margin-top:.4pt;width:106.65pt;height:.1pt;z-index:-251222016;mso-position-horizontal-relative:page" coordorigin="1798,8" coordsize="21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">
                <v:shape id="Freeform 5214" o:spid="_x0000_s1027" style="position:absolute;left:1798;top:8;width:2133;height:2;visibility:visible;mso-wrap-style:square;v-text-anchor:top" coordsize="21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tR/cYA&#10;AADdAAAADwAAAGRycy9kb3ducmV2LnhtbESPUUvDMBSF3wX/Q7jC3rbU0arUZUMcijBhc4rPl+ba&#10;lDU3Jcna7t8vg4GPh3POdziL1Whb0ZMPjWMF97MMBHHldMO1gp/vt+kTiBCRNbaOScGJAqyWtzcL&#10;LLUb+Iv6faxFgnAoUYGJsSulDJUhi2HmOuLk/TlvMSbpa6k9DgluWznPsgdpseG0YLCjV0PVYX+0&#10;Cg7bfrPu/OdvXsR62O3ecyPXuVKTu/HlGUSkMf6Hr+0PraCYPxZweZOegFy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9tR/cYAAADdAAAADwAAAAAAAAAAAAAAAACYAgAAZHJz&#10;L2Rvd25yZXYueG1sUEsFBgAAAAAEAAQA9QAAAIsDAAAAAA==&#10;" path="m,l2133,e" filled="f" strokeweight=".24725mm">
                  <v:path arrowok="t" o:connecttype="custom" o:connectlocs="0,0;2133,0" o:connectangles="0,0"/>
                </v:shape>
                <w10:wrap anchorx="page"/>
              </v:group>
            </w:pict>
          </mc:Fallback>
        </mc:AlternateConten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is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e</w:t>
      </w:r>
      <w:r w:rsidRPr="006632F3">
        <w:rPr>
          <w:rFonts w:ascii="Times New Roman" w:eastAsia="Times New Roman" w:hAnsi="Times New Roman" w:cs="Times New Roman"/>
        </w:rPr>
        <w:t>nsu</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2"/>
        </w:rPr>
        <w:t>e</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b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nt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wa</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s 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w:t>
      </w:r>
      <w:r w:rsidRPr="006632F3">
        <w:rPr>
          <w:rFonts w:ascii="Times New Roman" w:eastAsia="Times New Roman" w:hAnsi="Times New Roman" w:cs="Times New Roman"/>
          <w:spacing w:val="-4"/>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it </w:t>
      </w:r>
      <w:r w:rsidRPr="006632F3">
        <w:rPr>
          <w:rFonts w:ascii="Times New Roman" w:eastAsia="Times New Roman" w:hAnsi="Times New Roman" w:cs="Times New Roman"/>
          <w:spacing w:val="-2"/>
        </w:rPr>
        <w:t>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aw</w:t>
      </w:r>
      <w:r w:rsidRPr="006632F3">
        <w:rPr>
          <w:rFonts w:ascii="Times New Roman" w:eastAsia="Times New Roman" w:hAnsi="Times New Roman" w:cs="Times New Roman"/>
        </w:rPr>
        <w:t>n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lt</w:t>
      </w:r>
      <w:r w:rsidRPr="006632F3">
        <w:rPr>
          <w:rFonts w:ascii="Times New Roman" w:eastAsia="Times New Roman" w:hAnsi="Times New Roman" w:cs="Times New Roman"/>
          <w:spacing w:val="-3"/>
        </w:rPr>
        <w:t>h</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s</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the h</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lth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m</w:t>
      </w:r>
      <w:r w:rsidRPr="006632F3">
        <w:rPr>
          <w:rFonts w:ascii="Times New Roman" w:eastAsia="Times New Roman" w:hAnsi="Times New Roman" w:cs="Times New Roman"/>
        </w:rPr>
        <w:t>.</w:t>
      </w:r>
    </w:p>
    <w:p w14:paraId="66B47454" w14:textId="77777777" w:rsidR="00583B21" w:rsidRPr="006632F3" w:rsidRDefault="00583B21" w:rsidP="00583B21">
      <w:pPr>
        <w:spacing w:before="16" w:after="0" w:line="260" w:lineRule="exact"/>
        <w:rPr>
          <w:rFonts w:ascii="Times New Roman" w:hAnsi="Times New Roman" w:cs="Times New Roman"/>
        </w:rPr>
      </w:pPr>
    </w:p>
    <w:p w14:paraId="33DFB626"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p>
    <w:p w14:paraId="285B9E68" w14:textId="77777777" w:rsidR="00583B21" w:rsidRPr="006632F3" w:rsidRDefault="00583B21" w:rsidP="00583B21">
      <w:pPr>
        <w:spacing w:after="0" w:line="240" w:lineRule="auto"/>
        <w:ind w:left="118" w:right="216"/>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95488" behindDoc="1" locked="0" layoutInCell="1" allowOverlap="1" wp14:anchorId="0B84935E" wp14:editId="78163FD5">
                <wp:simplePos x="0" y="0"/>
                <wp:positionH relativeFrom="page">
                  <wp:posOffset>1141730</wp:posOffset>
                </wp:positionH>
                <wp:positionV relativeFrom="paragraph">
                  <wp:posOffset>5080</wp:posOffset>
                </wp:positionV>
                <wp:extent cx="662940" cy="1270"/>
                <wp:effectExtent l="8255" t="5080" r="5080" b="12700"/>
                <wp:wrapNone/>
                <wp:docPr id="5272" name="Group 52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2940" cy="1270"/>
                          <a:chOff x="1798" y="8"/>
                          <a:chExt cx="1044" cy="2"/>
                        </a:xfrm>
                      </wpg:grpSpPr>
                      <wps:wsp>
                        <wps:cNvPr id="5273" name="Freeform 5212"/>
                        <wps:cNvSpPr>
                          <a:spLocks/>
                        </wps:cNvSpPr>
                        <wps:spPr bwMode="auto">
                          <a:xfrm>
                            <a:off x="1798" y="8"/>
                            <a:ext cx="1044" cy="2"/>
                          </a:xfrm>
                          <a:custGeom>
                            <a:avLst/>
                            <a:gdLst>
                              <a:gd name="T0" fmla="+- 0 1798 1798"/>
                              <a:gd name="T1" fmla="*/ T0 w 1044"/>
                              <a:gd name="T2" fmla="+- 0 2842 1798"/>
                              <a:gd name="T3" fmla="*/ T2 w 1044"/>
                            </a:gdLst>
                            <a:ahLst/>
                            <a:cxnLst>
                              <a:cxn ang="0">
                                <a:pos x="T1" y="0"/>
                              </a:cxn>
                              <a:cxn ang="0">
                                <a:pos x="T3" y="0"/>
                              </a:cxn>
                            </a:cxnLst>
                            <a:rect l="0" t="0" r="r" b="b"/>
                            <a:pathLst>
                              <a:path w="1044">
                                <a:moveTo>
                                  <a:pt x="0" y="0"/>
                                </a:moveTo>
                                <a:lnTo>
                                  <a:pt x="1044"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11" o:spid="_x0000_s1026" style="position:absolute;margin-left:89.9pt;margin-top:.4pt;width:52.2pt;height:.1pt;z-index:-251220992;mso-position-horizontal-relative:page" coordorigin="1798,8" coordsize="10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">
                <v:shape id="Freeform 5212" o:spid="_x0000_s1027" style="position:absolute;left:1798;top:8;width:1044;height:2;visibility:visible;mso-wrap-style:square;v-text-anchor:top" coordsize="1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26cQA&#10;AADdAAAADwAAAGRycy9kb3ducmV2LnhtbESPzW7CMBCE75V4B2uReisOgfITMIgiKvXAhZ8H2MRL&#10;EhGvo9iAeXtcqVKPo5n5RrNcB9OIO3WutqxgOEhAEBdW11wqOJ++P2YgnEfW2FgmBU9ysF713paY&#10;afvgA92PvhQRwi5DBZX3bSalKyoy6Aa2JY7exXYGfZRdKXWHjwg3jUyTZCIN1hwXKmxpW1FxPd6M&#10;gkDt3o7nszp8yecu95yPOM2Veu+HzQKEp+D/w3/tH63gM52O4PdNfAJy9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i9unEAAAA3QAAAA8AAAAAAAAAAAAAAAAAmAIAAGRycy9k&#10;b3ducmV2LnhtbFBLBQYAAAAABAAEAPUAAACJAwAAAAA=&#10;" path="m,l1044,e" filled="f" strokeweight=".24725mm">
                  <v:path arrowok="t" o:connecttype="custom" o:connectlocs="0,0;1044,0" o:connectangles="0,0"/>
                </v:shape>
                <w10:wrap anchorx="page"/>
              </v:group>
            </w:pict>
          </mc:Fallback>
        </mc:AlternateConten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bout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r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p</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o</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 in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b/>
          <w:bCs/>
          <w:spacing w:val="-1"/>
        </w:rPr>
        <w:t>Re</w:t>
      </w:r>
      <w:r w:rsidRPr="006632F3">
        <w:rPr>
          <w:rFonts w:ascii="Times New Roman" w:eastAsia="Times New Roman" w:hAnsi="Times New Roman" w:cs="Times New Roman"/>
          <w:b/>
          <w:bCs/>
        </w:rPr>
        <w:t>gis</w:t>
      </w:r>
      <w:r w:rsidRPr="006632F3">
        <w:rPr>
          <w:rFonts w:ascii="Times New Roman" w:eastAsia="Times New Roman" w:hAnsi="Times New Roman" w:cs="Times New Roman"/>
          <w:b/>
          <w:bCs/>
          <w:spacing w:val="-1"/>
        </w:rPr>
        <w:t>try</w:t>
      </w:r>
      <w:r w:rsidRPr="006632F3">
        <w:rPr>
          <w:rFonts w:ascii="Times New Roman" w:eastAsia="Times New Roman" w:hAnsi="Times New Roman" w:cs="Times New Roman"/>
          <w:b/>
          <w:bCs/>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s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so i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up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w:t>
      </w:r>
    </w:p>
    <w:p w14:paraId="5DD8C403" w14:textId="77777777" w:rsidR="00583B21" w:rsidRPr="006632F3" w:rsidRDefault="00583B21" w:rsidP="00583B21">
      <w:pPr>
        <w:spacing w:after="0"/>
        <w:rPr>
          <w:rFonts w:ascii="Times New Roman" w:hAnsi="Times New Roman" w:cs="Times New Roman"/>
        </w:rPr>
        <w:sectPr w:rsidR="00583B21" w:rsidRPr="006632F3">
          <w:footerReference w:type="default" r:id="rId18"/>
          <w:pgSz w:w="12240" w:h="15860"/>
          <w:pgMar w:top="1300" w:right="1700" w:bottom="1000" w:left="1680" w:header="0" w:footer="803" w:gutter="0"/>
          <w:cols w:space="720"/>
        </w:sectPr>
      </w:pPr>
    </w:p>
    <w:p w14:paraId="5FE484D3" w14:textId="77777777" w:rsidR="00583B21" w:rsidRPr="006632F3" w:rsidRDefault="00583B21" w:rsidP="00583B21">
      <w:pPr>
        <w:spacing w:before="63" w:after="0" w:line="240" w:lineRule="auto"/>
        <w:ind w:left="316" w:right="-20"/>
        <w:rPr>
          <w:rFonts w:ascii="Times New Roman" w:eastAsia="Arial" w:hAnsi="Times New Roman" w:cs="Times New Roman"/>
        </w:rPr>
      </w:pPr>
      <w:r>
        <w:rPr>
          <w:rFonts w:ascii="Times New Roman" w:eastAsia="Arial" w:hAnsi="Times New Roman" w:cs="Times New Roman"/>
          <w:color w:val="010101"/>
        </w:rPr>
        <w:lastRenderedPageBreak/>
        <w:t>1</w:t>
      </w:r>
      <w:r w:rsidRPr="006632F3">
        <w:rPr>
          <w:rFonts w:ascii="Times New Roman" w:eastAsia="Arial" w:hAnsi="Times New Roman" w:cs="Times New Roman"/>
          <w:color w:val="010101"/>
        </w:rPr>
        <w:t>.3.2</w:t>
      </w:r>
      <w:r w:rsidRPr="006632F3">
        <w:rPr>
          <w:rFonts w:ascii="Times New Roman" w:eastAsia="Arial" w:hAnsi="Times New Roman" w:cs="Times New Roman"/>
          <w:color w:val="010101"/>
          <w:spacing w:val="66"/>
        </w:rPr>
        <w:t xml:space="preserve"> </w:t>
      </w:r>
      <w:r w:rsidRPr="006632F3">
        <w:rPr>
          <w:rFonts w:ascii="Times New Roman" w:eastAsia="Arial" w:hAnsi="Times New Roman" w:cs="Times New Roman"/>
          <w:color w:val="010101"/>
          <w:w w:val="109"/>
        </w:rPr>
        <w:t>Significant</w:t>
      </w:r>
      <w:r w:rsidRPr="006632F3">
        <w:rPr>
          <w:rFonts w:ascii="Times New Roman" w:eastAsia="Arial" w:hAnsi="Times New Roman" w:cs="Times New Roman"/>
          <w:color w:val="010101"/>
          <w:spacing w:val="-4"/>
          <w:w w:val="109"/>
        </w:rPr>
        <w:t xml:space="preserve"> </w:t>
      </w:r>
      <w:r w:rsidRPr="006632F3">
        <w:rPr>
          <w:rFonts w:ascii="Times New Roman" w:eastAsia="Arial" w:hAnsi="Times New Roman" w:cs="Times New Roman"/>
          <w:color w:val="010101"/>
          <w:w w:val="109"/>
        </w:rPr>
        <w:t>Classes</w:t>
      </w:r>
    </w:p>
    <w:p w14:paraId="5CC87568" w14:textId="77777777" w:rsidR="00583B21" w:rsidRPr="006632F3" w:rsidRDefault="00583B21" w:rsidP="00583B21">
      <w:pPr>
        <w:spacing w:before="9" w:after="0" w:line="220" w:lineRule="exact"/>
        <w:rPr>
          <w:rFonts w:ascii="Times New Roman" w:hAnsi="Times New Roman" w:cs="Times New Roman"/>
        </w:rPr>
      </w:pPr>
    </w:p>
    <w:p w14:paraId="114D000F" w14:textId="77777777" w:rsidR="00583B21" w:rsidRPr="006632F3" w:rsidRDefault="00583B21" w:rsidP="00583B21">
      <w:pPr>
        <w:spacing w:after="0" w:line="271" w:lineRule="exact"/>
        <w:ind w:left="316"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01632" behindDoc="1" locked="0" layoutInCell="1" allowOverlap="1" wp14:anchorId="089BC18C" wp14:editId="5A5CD261">
                <wp:simplePos x="0" y="0"/>
                <wp:positionH relativeFrom="page">
                  <wp:posOffset>4594860</wp:posOffset>
                </wp:positionH>
                <wp:positionV relativeFrom="paragraph">
                  <wp:posOffset>262890</wp:posOffset>
                </wp:positionV>
                <wp:extent cx="640715" cy="1270"/>
                <wp:effectExtent l="13335" t="15240" r="12700" b="12065"/>
                <wp:wrapNone/>
                <wp:docPr id="7004" name="Group 52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715" cy="1270"/>
                          <a:chOff x="7236" y="414"/>
                          <a:chExt cx="1009" cy="2"/>
                        </a:xfrm>
                      </wpg:grpSpPr>
                      <wps:wsp>
                        <wps:cNvPr id="7005" name="Freeform 5210"/>
                        <wps:cNvSpPr>
                          <a:spLocks/>
                        </wps:cNvSpPr>
                        <wps:spPr bwMode="auto">
                          <a:xfrm>
                            <a:off x="7236" y="414"/>
                            <a:ext cx="1009" cy="2"/>
                          </a:xfrm>
                          <a:custGeom>
                            <a:avLst/>
                            <a:gdLst>
                              <a:gd name="T0" fmla="+- 0 7236 7236"/>
                              <a:gd name="T1" fmla="*/ T0 w 1009"/>
                              <a:gd name="T2" fmla="+- 0 8245 7236"/>
                              <a:gd name="T3" fmla="*/ T2 w 1009"/>
                            </a:gdLst>
                            <a:ahLst/>
                            <a:cxnLst>
                              <a:cxn ang="0">
                                <a:pos x="T1" y="0"/>
                              </a:cxn>
                              <a:cxn ang="0">
                                <a:pos x="T3" y="0"/>
                              </a:cxn>
                            </a:cxnLst>
                            <a:rect l="0" t="0" r="r" b="b"/>
                            <a:pathLst>
                              <a:path w="1009">
                                <a:moveTo>
                                  <a:pt x="0" y="0"/>
                                </a:moveTo>
                                <a:lnTo>
                                  <a:pt x="1009" y="0"/>
                                </a:lnTo>
                              </a:path>
                            </a:pathLst>
                          </a:custGeom>
                          <a:noFill/>
                          <a:ln w="20015">
                            <a:solidFill>
                              <a:srgbClr val="80978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09" o:spid="_x0000_s1026" style="position:absolute;margin-left:361.8pt;margin-top:20.7pt;width:50.45pt;height:.1pt;z-index:-251214848;mso-position-horizontal-relative:page" coordorigin="7236,414" coordsize="10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">
                <v:shape id="Freeform 5210" o:spid="_x0000_s1027" style="position:absolute;left:7236;top:414;width:1009;height:2;visibility:visible;mso-wrap-style:square;v-text-anchor:top" coordsize="10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arM8cA&#10;AADdAAAADwAAAGRycy9kb3ducmV2LnhtbESPQWsCMRSE7wX/Q3hCL6UmFrotW6OIICwWD7UtXh+b&#10;1+zSzcvuJurqrzdCocdhZr5hZovBNeJIfag9a5hOFAji0puarYavz/XjK4gQkQ02nknDmQIs5qO7&#10;GebGn/iDjrtoRYJwyFFDFWObSxnKihyGiW+Jk/fje4cxyd5K0+MpwV0jn5TKpMOa00KFLa0qKn93&#10;B6ch6zbfQ7TZZf9u991h2xWuePBa34+H5RuISEP8D/+1C6PhRalnuL1JT0D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2qzPHAAAA3QAAAA8AAAAAAAAAAAAAAAAAmAIAAGRy&#10;cy9kb3ducmV2LnhtbFBLBQYAAAAABAAEAPUAAACMAwAAAAA=&#10;" path="m,l1009,e" filled="f" strokecolor="#809780" strokeweight=".55597mm">
                  <v:path arrowok="t" o:connecttype="custom" o:connectlocs="0,0;1009,0" o:connectangles="0,0"/>
                </v:shape>
                <w10:wrap anchorx="page"/>
              </v:group>
            </w:pict>
          </mc:Fallback>
        </mc:AlternateContent>
      </w:r>
      <w:r>
        <w:rPr>
          <w:rFonts w:ascii="Times New Roman" w:eastAsia="Arial" w:hAnsi="Times New Roman" w:cs="Times New Roman"/>
          <w:color w:val="010101"/>
          <w:position w:val="-1"/>
        </w:rPr>
        <w:t>1</w:t>
      </w:r>
      <w:r w:rsidRPr="006632F3">
        <w:rPr>
          <w:rFonts w:ascii="Times New Roman" w:eastAsia="Arial" w:hAnsi="Times New Roman" w:cs="Times New Roman"/>
          <w:color w:val="010101"/>
          <w:position w:val="-1"/>
        </w:rPr>
        <w:t>.3.</w:t>
      </w:r>
      <w:r w:rsidRPr="006632F3">
        <w:rPr>
          <w:rFonts w:ascii="Times New Roman" w:eastAsia="Arial" w:hAnsi="Times New Roman" w:cs="Times New Roman"/>
          <w:color w:val="010101"/>
          <w:position w:val="-1"/>
          <w:u w:val="single" w:color="000000"/>
        </w:rPr>
        <w:t>2.</w:t>
      </w:r>
      <w:r w:rsidRPr="006632F3">
        <w:rPr>
          <w:rFonts w:ascii="Times New Roman" w:eastAsia="Arial" w:hAnsi="Times New Roman" w:cs="Times New Roman"/>
          <w:color w:val="010101"/>
          <w:position w:val="-1"/>
        </w:rPr>
        <w:t>1</w:t>
      </w:r>
      <w:r w:rsidRPr="006632F3">
        <w:rPr>
          <w:rFonts w:ascii="Times New Roman" w:eastAsia="Arial" w:hAnsi="Times New Roman" w:cs="Times New Roman"/>
          <w:color w:val="010101"/>
          <w:spacing w:val="41"/>
          <w:position w:val="-1"/>
        </w:rPr>
        <w:t xml:space="preserve"> </w:t>
      </w:r>
      <w:r w:rsidRPr="006632F3">
        <w:rPr>
          <w:rFonts w:ascii="Times New Roman" w:eastAsia="Arial" w:hAnsi="Times New Roman" w:cs="Times New Roman"/>
          <w:color w:val="010101"/>
          <w:position w:val="-1"/>
        </w:rPr>
        <w:t>Class</w:t>
      </w:r>
      <w:r w:rsidRPr="006632F3">
        <w:rPr>
          <w:rFonts w:ascii="Times New Roman" w:eastAsia="Arial" w:hAnsi="Times New Roman" w:cs="Times New Roman"/>
          <w:color w:val="010101"/>
          <w:spacing w:val="40"/>
          <w:position w:val="-1"/>
        </w:rPr>
        <w:t xml:space="preserve"> </w:t>
      </w:r>
      <w:r w:rsidRPr="006632F3">
        <w:rPr>
          <w:rFonts w:ascii="Times New Roman" w:eastAsia="Arial" w:hAnsi="Times New Roman" w:cs="Times New Roman"/>
          <w:color w:val="010101"/>
          <w:w w:val="106"/>
          <w:position w:val="-1"/>
        </w:rPr>
        <w:t>Diagram</w:t>
      </w:r>
    </w:p>
    <w:p w14:paraId="5207FACB" w14:textId="77777777" w:rsidR="00583B21" w:rsidRPr="006632F3" w:rsidRDefault="00583B21" w:rsidP="00583B21">
      <w:pPr>
        <w:spacing w:before="2" w:after="0" w:line="140" w:lineRule="exact"/>
        <w:rPr>
          <w:rFonts w:ascii="Times New Roman" w:hAnsi="Times New Roman" w:cs="Times New Roman"/>
        </w:rPr>
      </w:pPr>
    </w:p>
    <w:p w14:paraId="172D1231" w14:textId="77777777" w:rsidR="00583B21" w:rsidRPr="006632F3" w:rsidRDefault="00583B21" w:rsidP="00583B21">
      <w:pPr>
        <w:spacing w:after="0"/>
        <w:rPr>
          <w:rFonts w:ascii="Times New Roman" w:hAnsi="Times New Roman" w:cs="Times New Roman"/>
        </w:rPr>
        <w:sectPr w:rsidR="00583B21" w:rsidRPr="006632F3">
          <w:footerReference w:type="default" r:id="rId19"/>
          <w:pgSz w:w="12240" w:h="15860"/>
          <w:pgMar w:top="1300" w:right="1420" w:bottom="1000" w:left="1720" w:header="0" w:footer="803" w:gutter="0"/>
          <w:pgNumType w:start="44"/>
          <w:cols w:space="720"/>
        </w:sectPr>
      </w:pPr>
    </w:p>
    <w:p w14:paraId="371FB07A" w14:textId="77777777" w:rsidR="00583B21" w:rsidRPr="006632F3" w:rsidRDefault="00583B21" w:rsidP="00583B21">
      <w:pPr>
        <w:spacing w:before="42" w:after="0" w:line="240" w:lineRule="auto"/>
        <w:ind w:left="693" w:right="-53"/>
        <w:jc w:val="center"/>
        <w:rPr>
          <w:rFonts w:ascii="Times New Roman" w:eastAsia="Arial" w:hAnsi="Times New Roman" w:cs="Times New Roman"/>
        </w:rPr>
      </w:pPr>
      <w:r w:rsidRPr="006632F3">
        <w:rPr>
          <w:rFonts w:ascii="Times New Roman" w:eastAsia="Arial" w:hAnsi="Times New Roman" w:cs="Times New Roman"/>
          <w:color w:val="608E60"/>
        </w:rPr>
        <w:lastRenderedPageBreak/>
        <w:t>Resource</w:t>
      </w:r>
      <w:r w:rsidRPr="006632F3">
        <w:rPr>
          <w:rFonts w:ascii="Times New Roman" w:eastAsia="Arial" w:hAnsi="Times New Roman" w:cs="Times New Roman"/>
          <w:color w:val="608E60"/>
          <w:spacing w:val="-7"/>
        </w:rPr>
        <w:t xml:space="preserve"> </w:t>
      </w:r>
      <w:r w:rsidRPr="006632F3">
        <w:rPr>
          <w:rFonts w:ascii="Times New Roman" w:eastAsia="Arial" w:hAnsi="Times New Roman" w:cs="Times New Roman"/>
          <w:color w:val="608E60"/>
          <w:w w:val="99"/>
        </w:rPr>
        <w:t>Management</w:t>
      </w:r>
    </w:p>
    <w:p w14:paraId="55C20785" w14:textId="77777777" w:rsidR="00583B21" w:rsidRPr="006632F3" w:rsidRDefault="00583B21" w:rsidP="00583B21">
      <w:pPr>
        <w:spacing w:before="6" w:after="0" w:line="150" w:lineRule="exact"/>
        <w:rPr>
          <w:rFonts w:ascii="Times New Roman" w:hAnsi="Times New Roman" w:cs="Times New Roman"/>
        </w:rPr>
      </w:pPr>
    </w:p>
    <w:p w14:paraId="0FA752EF" w14:textId="77777777" w:rsidR="00583B21" w:rsidRPr="006632F3" w:rsidRDefault="00583B21" w:rsidP="00583B21">
      <w:pPr>
        <w:spacing w:after="0" w:line="240" w:lineRule="auto"/>
        <w:ind w:left="1236" w:right="329"/>
        <w:jc w:val="center"/>
        <w:rPr>
          <w:rFonts w:ascii="Times New Roman" w:eastAsia="Arial" w:hAnsi="Times New Roman" w:cs="Times New Roman"/>
        </w:rPr>
      </w:pPr>
      <w:r w:rsidRPr="006632F3">
        <w:rPr>
          <w:rFonts w:ascii="Times New Roman" w:eastAsia="Arial" w:hAnsi="Times New Roman" w:cs="Times New Roman"/>
          <w:color w:val="7E7E7E"/>
          <w:spacing w:val="-5"/>
          <w:w w:val="183"/>
        </w:rPr>
        <w:t>I</w:t>
      </w:r>
      <w:r w:rsidRPr="006632F3">
        <w:rPr>
          <w:rFonts w:ascii="Times New Roman" w:eastAsia="Arial" w:hAnsi="Times New Roman" w:cs="Times New Roman"/>
          <w:color w:val="3F3F3F"/>
          <w:w w:val="95"/>
        </w:rPr>
        <w:t>W</w:t>
      </w:r>
      <w:r w:rsidRPr="006632F3">
        <w:rPr>
          <w:rFonts w:ascii="Times New Roman" w:eastAsia="Arial" w:hAnsi="Times New Roman" w:cs="Times New Roman"/>
          <w:color w:val="3F3F3F"/>
          <w:spacing w:val="-14"/>
          <w:w w:val="95"/>
        </w:rPr>
        <w:t>S</w:t>
      </w:r>
      <w:r w:rsidRPr="006632F3">
        <w:rPr>
          <w:rFonts w:ascii="Times New Roman" w:eastAsia="Arial" w:hAnsi="Times New Roman" w:cs="Times New Roman"/>
          <w:color w:val="212121"/>
          <w:spacing w:val="-5"/>
          <w:w w:val="115"/>
        </w:rPr>
        <w:t>M</w:t>
      </w:r>
      <w:r w:rsidRPr="006632F3">
        <w:rPr>
          <w:rFonts w:ascii="Times New Roman" w:eastAsia="Arial" w:hAnsi="Times New Roman" w:cs="Times New Roman"/>
          <w:color w:val="3F3F3F"/>
          <w:w w:val="98"/>
        </w:rPr>
        <w:t>anCIIen</w:t>
      </w:r>
      <w:r w:rsidRPr="006632F3">
        <w:rPr>
          <w:rFonts w:ascii="Times New Roman" w:eastAsia="Arial" w:hAnsi="Times New Roman" w:cs="Times New Roman"/>
          <w:color w:val="3F3F3F"/>
          <w:spacing w:val="-11"/>
          <w:w w:val="98"/>
        </w:rPr>
        <w:t>t</w:t>
      </w:r>
      <w:r w:rsidRPr="006632F3">
        <w:rPr>
          <w:rFonts w:ascii="Times New Roman" w:eastAsia="Arial" w:hAnsi="Times New Roman" w:cs="Times New Roman"/>
          <w:color w:val="7E7E7E"/>
          <w:w w:val="298"/>
        </w:rPr>
        <w:t>l</w:t>
      </w:r>
    </w:p>
    <w:p w14:paraId="21255798" w14:textId="77777777" w:rsidR="00583B21" w:rsidRPr="006632F3" w:rsidRDefault="00583B21" w:rsidP="00583B21">
      <w:pPr>
        <w:tabs>
          <w:tab w:val="left" w:pos="2000"/>
        </w:tabs>
        <w:spacing w:before="82" w:after="0" w:line="168" w:lineRule="exact"/>
        <w:ind w:left="1256" w:right="340"/>
        <w:jc w:val="center"/>
        <w:rPr>
          <w:rFonts w:ascii="Times New Roman" w:eastAsia="Arial" w:hAnsi="Times New Roman" w:cs="Times New Roman"/>
        </w:rPr>
      </w:pPr>
      <w:r w:rsidRPr="006632F3">
        <w:rPr>
          <w:rFonts w:ascii="Times New Roman" w:eastAsia="Arial" w:hAnsi="Times New Roman" w:cs="Times New Roman"/>
          <w:color w:val="7E7E7E"/>
        </w:rPr>
        <w:t>I</w:t>
      </w:r>
      <w:r w:rsidRPr="006632F3">
        <w:rPr>
          <w:rFonts w:ascii="Times New Roman" w:eastAsia="Arial" w:hAnsi="Times New Roman" w:cs="Times New Roman"/>
          <w:color w:val="7E7E7E"/>
          <w:spacing w:val="-39"/>
        </w:rPr>
        <w:t xml:space="preserve"> </w:t>
      </w:r>
      <w:r w:rsidRPr="006632F3">
        <w:rPr>
          <w:rFonts w:ascii="Times New Roman" w:eastAsia="Arial" w:hAnsi="Times New Roman" w:cs="Times New Roman"/>
          <w:color w:val="7E7E7E"/>
        </w:rPr>
        <w:tab/>
      </w:r>
      <w:r w:rsidRPr="006632F3">
        <w:rPr>
          <w:rFonts w:ascii="Times New Roman" w:eastAsia="Arial" w:hAnsi="Times New Roman" w:cs="Times New Roman"/>
          <w:color w:val="7E7E7E"/>
          <w:w w:val="183"/>
        </w:rPr>
        <w:t xml:space="preserve">I </w:t>
      </w:r>
      <w:r w:rsidRPr="006632F3">
        <w:rPr>
          <w:rFonts w:ascii="Times New Roman" w:eastAsia="Arial" w:hAnsi="Times New Roman" w:cs="Times New Roman"/>
          <w:color w:val="7E7E7E"/>
        </w:rPr>
        <w:t>I</w:t>
      </w:r>
      <w:r w:rsidRPr="006632F3">
        <w:rPr>
          <w:rFonts w:ascii="Times New Roman" w:eastAsia="Arial" w:hAnsi="Times New Roman" w:cs="Times New Roman"/>
          <w:color w:val="7E7E7E"/>
          <w:spacing w:val="-39"/>
        </w:rPr>
        <w:t xml:space="preserve"> </w:t>
      </w:r>
      <w:r w:rsidRPr="006632F3">
        <w:rPr>
          <w:rFonts w:ascii="Times New Roman" w:eastAsia="Arial" w:hAnsi="Times New Roman" w:cs="Times New Roman"/>
          <w:color w:val="7E7E7E"/>
        </w:rPr>
        <w:tab/>
      </w:r>
      <w:r w:rsidRPr="006632F3">
        <w:rPr>
          <w:rFonts w:ascii="Times New Roman" w:eastAsia="Arial" w:hAnsi="Times New Roman" w:cs="Times New Roman"/>
          <w:color w:val="7E7E7E"/>
          <w:w w:val="183"/>
        </w:rPr>
        <w:t>I</w:t>
      </w:r>
    </w:p>
    <w:p w14:paraId="309E219C" w14:textId="77777777" w:rsidR="00583B21" w:rsidRPr="006632F3" w:rsidRDefault="00583B21" w:rsidP="00583B21">
      <w:pPr>
        <w:spacing w:before="4" w:after="0" w:line="190" w:lineRule="exact"/>
        <w:rPr>
          <w:rFonts w:ascii="Times New Roman" w:hAnsi="Times New Roman" w:cs="Times New Roman"/>
        </w:rPr>
      </w:pPr>
      <w:r w:rsidRPr="006632F3">
        <w:rPr>
          <w:rFonts w:ascii="Times New Roman" w:hAnsi="Times New Roman" w:cs="Times New Roman"/>
        </w:rPr>
        <w:br w:type="column"/>
      </w:r>
    </w:p>
    <w:p w14:paraId="3D7C2AC6" w14:textId="77777777" w:rsidR="00583B21" w:rsidRPr="006632F3" w:rsidRDefault="00583B21" w:rsidP="00583B21">
      <w:pPr>
        <w:spacing w:after="0" w:line="200" w:lineRule="exact"/>
        <w:rPr>
          <w:rFonts w:ascii="Times New Roman" w:hAnsi="Times New Roman" w:cs="Times New Roman"/>
        </w:rPr>
      </w:pPr>
    </w:p>
    <w:p w14:paraId="5F81C43F" w14:textId="77777777" w:rsidR="00583B21" w:rsidRPr="006632F3" w:rsidRDefault="00583B21" w:rsidP="00583B21">
      <w:pPr>
        <w:spacing w:after="0" w:line="240" w:lineRule="auto"/>
        <w:ind w:right="-52"/>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03680" behindDoc="1" locked="0" layoutInCell="1" allowOverlap="1" wp14:anchorId="35FFA7C2" wp14:editId="2BD3931F">
                <wp:simplePos x="0" y="0"/>
                <wp:positionH relativeFrom="page">
                  <wp:posOffset>2813685</wp:posOffset>
                </wp:positionH>
                <wp:positionV relativeFrom="paragraph">
                  <wp:posOffset>-8890</wp:posOffset>
                </wp:positionV>
                <wp:extent cx="487045" cy="1270"/>
                <wp:effectExtent l="13335" t="10160" r="13970" b="7620"/>
                <wp:wrapNone/>
                <wp:docPr id="7006" name="Group 52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7045" cy="1270"/>
                          <a:chOff x="4431" y="-14"/>
                          <a:chExt cx="767" cy="2"/>
                        </a:xfrm>
                      </wpg:grpSpPr>
                      <wps:wsp>
                        <wps:cNvPr id="7007" name="Freeform 5208"/>
                        <wps:cNvSpPr>
                          <a:spLocks/>
                        </wps:cNvSpPr>
                        <wps:spPr bwMode="auto">
                          <a:xfrm>
                            <a:off x="4431" y="-14"/>
                            <a:ext cx="767" cy="2"/>
                          </a:xfrm>
                          <a:custGeom>
                            <a:avLst/>
                            <a:gdLst>
                              <a:gd name="T0" fmla="+- 0 4431 4431"/>
                              <a:gd name="T1" fmla="*/ T0 w 767"/>
                              <a:gd name="T2" fmla="+- 0 5198 4431"/>
                              <a:gd name="T3" fmla="*/ T2 w 767"/>
                            </a:gdLst>
                            <a:ahLst/>
                            <a:cxnLst>
                              <a:cxn ang="0">
                                <a:pos x="T1" y="0"/>
                              </a:cxn>
                              <a:cxn ang="0">
                                <a:pos x="T3" y="0"/>
                              </a:cxn>
                            </a:cxnLst>
                            <a:rect l="0" t="0" r="r" b="b"/>
                            <a:pathLst>
                              <a:path w="767">
                                <a:moveTo>
                                  <a:pt x="0" y="0"/>
                                </a:moveTo>
                                <a:lnTo>
                                  <a:pt x="767"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07" o:spid="_x0000_s1026" style="position:absolute;margin-left:221.55pt;margin-top:-.7pt;width:38.35pt;height:.1pt;z-index:-251212800;mso-position-horizontal-relative:page" coordorigin="4431,-14" coordsize="7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">
                <v:shape id="Freeform 5208" o:spid="_x0000_s1027" style="position:absolute;left:4431;top:-14;width:767;height:2;visibility:visible;mso-wrap-style:square;v-text-anchor:top" coordsize="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RSMIA&#10;AADdAAAADwAAAGRycy9kb3ducmV2LnhtbESPwWrDMBBE74H+g9hAb4lkH5riRg5NaUuvSUPOi7Sx&#10;ha2VsVTH/fuqEMhxmJk3zHY3+15MNEYXWEOxViCITbCOGw2n74/VM4iYkC32gUnDL0XY1Q+LLVY2&#10;XPlA0zE1IkM4VqihTWmopIymJY9xHQbi7F3C6DFlOTbSjnjNcN/LUqkn6dFxXmhxoLeWTHf88Rou&#10;Z+dMdy7fQ1mmglyxN5/TQevH5fz6AiLRnO7hW/vLatgotYH/N/kJy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LVFIwgAAAN0AAAAPAAAAAAAAAAAAAAAAAJgCAABkcnMvZG93&#10;bnJldi54bWxQSwUGAAAAAAQABAD1AAAAhwMAAAAA&#10;" path="m,l767,e" filled="f" strokecolor="#7c7c7c" strokeweight=".37064mm">
                  <v:path arrowok="t" o:connecttype="custom" o:connectlocs="0,0;767,0" o:connectangles="0,0"/>
                </v:shape>
                <w10:wrap anchorx="page"/>
              </v:group>
            </w:pict>
          </mc:Fallback>
        </mc:AlternateContent>
      </w:r>
      <w:r w:rsidRPr="006632F3">
        <w:rPr>
          <w:rFonts w:ascii="Times New Roman" w:eastAsia="Arial" w:hAnsi="Times New Roman" w:cs="Times New Roman"/>
          <w:color w:val="3F3F3F"/>
          <w:w w:val="101"/>
        </w:rPr>
        <w:t>ISensorP</w:t>
      </w:r>
      <w:r w:rsidRPr="006632F3">
        <w:rPr>
          <w:rFonts w:ascii="Times New Roman" w:eastAsia="Arial" w:hAnsi="Times New Roman" w:cs="Times New Roman"/>
          <w:color w:val="3F3F3F"/>
          <w:spacing w:val="-14"/>
          <w:w w:val="102"/>
        </w:rPr>
        <w:t>o</w:t>
      </w:r>
      <w:r w:rsidRPr="006632F3">
        <w:rPr>
          <w:rFonts w:ascii="Times New Roman" w:eastAsia="Arial" w:hAnsi="Times New Roman" w:cs="Times New Roman"/>
          <w:color w:val="010101"/>
          <w:w w:val="140"/>
        </w:rPr>
        <w:t>l</w:t>
      </w:r>
      <w:r w:rsidRPr="006632F3">
        <w:rPr>
          <w:rFonts w:ascii="Times New Roman" w:eastAsia="Arial" w:hAnsi="Times New Roman" w:cs="Times New Roman"/>
          <w:color w:val="010101"/>
          <w:spacing w:val="-18"/>
          <w:w w:val="140"/>
        </w:rPr>
        <w:t>i</w:t>
      </w:r>
      <w:r w:rsidRPr="006632F3">
        <w:rPr>
          <w:rFonts w:ascii="Times New Roman" w:eastAsia="Arial" w:hAnsi="Times New Roman" w:cs="Times New Roman"/>
          <w:color w:val="3F3F3F"/>
          <w:w w:val="110"/>
        </w:rPr>
        <w:t>c</w:t>
      </w:r>
      <w:r w:rsidRPr="006632F3">
        <w:rPr>
          <w:rFonts w:ascii="Times New Roman" w:eastAsia="Arial" w:hAnsi="Times New Roman" w:cs="Times New Roman"/>
          <w:color w:val="3F3F3F"/>
          <w:spacing w:val="1"/>
          <w:w w:val="110"/>
        </w:rPr>
        <w:t>y</w:t>
      </w:r>
      <w:r w:rsidRPr="006632F3">
        <w:rPr>
          <w:rFonts w:ascii="Times New Roman" w:eastAsia="Arial" w:hAnsi="Times New Roman" w:cs="Times New Roman"/>
          <w:color w:val="212121"/>
          <w:w w:val="199"/>
        </w:rPr>
        <w:t>l</w:t>
      </w:r>
    </w:p>
    <w:p w14:paraId="10528852" w14:textId="77777777" w:rsidR="00583B21" w:rsidRPr="006632F3" w:rsidRDefault="00583B21" w:rsidP="00583B21">
      <w:pPr>
        <w:tabs>
          <w:tab w:val="left" w:pos="740"/>
        </w:tabs>
        <w:spacing w:before="82" w:after="0" w:line="168" w:lineRule="exact"/>
        <w:ind w:right="-51"/>
        <w:rPr>
          <w:rFonts w:ascii="Times New Roman" w:eastAsia="Arial" w:hAnsi="Times New Roman" w:cs="Times New Roman"/>
        </w:rPr>
      </w:pPr>
      <w:r w:rsidRPr="006632F3">
        <w:rPr>
          <w:rFonts w:ascii="Times New Roman" w:eastAsia="Arial" w:hAnsi="Times New Roman" w:cs="Times New Roman"/>
          <w:color w:val="3F3F3F"/>
          <w:w w:val="183"/>
        </w:rPr>
        <w:t>I</w:t>
      </w:r>
      <w:r w:rsidRPr="006632F3">
        <w:rPr>
          <w:rFonts w:ascii="Times New Roman" w:eastAsia="Arial" w:hAnsi="Times New Roman" w:cs="Times New Roman"/>
          <w:color w:val="3F3F3F"/>
        </w:rPr>
        <w:tab/>
      </w:r>
      <w:r w:rsidRPr="006632F3">
        <w:rPr>
          <w:rFonts w:ascii="Times New Roman" w:eastAsia="Arial" w:hAnsi="Times New Roman" w:cs="Times New Roman"/>
          <w:color w:val="212121"/>
          <w:w w:val="122"/>
        </w:rPr>
        <w:t xml:space="preserve">I </w:t>
      </w:r>
      <w:r w:rsidRPr="006632F3">
        <w:rPr>
          <w:rFonts w:ascii="Times New Roman" w:eastAsia="Arial" w:hAnsi="Times New Roman" w:cs="Times New Roman"/>
          <w:color w:val="3F3F3F"/>
        </w:rPr>
        <w:t>I</w:t>
      </w:r>
      <w:r w:rsidRPr="006632F3">
        <w:rPr>
          <w:rFonts w:ascii="Times New Roman" w:eastAsia="Arial" w:hAnsi="Times New Roman" w:cs="Times New Roman"/>
          <w:color w:val="3F3F3F"/>
          <w:spacing w:val="-39"/>
        </w:rPr>
        <w:t xml:space="preserve"> </w:t>
      </w:r>
      <w:r w:rsidRPr="006632F3">
        <w:rPr>
          <w:rFonts w:ascii="Times New Roman" w:eastAsia="Arial" w:hAnsi="Times New Roman" w:cs="Times New Roman"/>
          <w:color w:val="3F3F3F"/>
        </w:rPr>
        <w:tab/>
      </w:r>
      <w:r w:rsidRPr="006632F3">
        <w:rPr>
          <w:rFonts w:ascii="Times New Roman" w:eastAsia="Arial" w:hAnsi="Times New Roman" w:cs="Times New Roman"/>
          <w:color w:val="212121"/>
          <w:w w:val="122"/>
        </w:rPr>
        <w:t>I</w:t>
      </w:r>
    </w:p>
    <w:p w14:paraId="494466B0" w14:textId="77777777" w:rsidR="00583B21" w:rsidRPr="006632F3" w:rsidRDefault="00583B21" w:rsidP="00583B21">
      <w:pPr>
        <w:spacing w:before="46" w:after="0" w:line="240" w:lineRule="auto"/>
        <w:ind w:left="1800" w:right="2525"/>
        <w:jc w:val="center"/>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color w:val="3F3F3F"/>
          <w:w w:val="106"/>
        </w:rPr>
        <w:lastRenderedPageBreak/>
        <w:t>jWSManProcessorl</w:t>
      </w:r>
      <w:proofErr w:type="gramEnd"/>
    </w:p>
    <w:p w14:paraId="602450EB" w14:textId="77777777" w:rsidR="00583B21" w:rsidRPr="006632F3" w:rsidRDefault="00583B21" w:rsidP="00583B21">
      <w:pPr>
        <w:tabs>
          <w:tab w:val="left" w:pos="2800"/>
          <w:tab w:val="left" w:pos="3400"/>
        </w:tabs>
        <w:spacing w:before="38" w:after="0" w:line="240" w:lineRule="auto"/>
        <w:ind w:left="1828" w:right="-20"/>
        <w:rPr>
          <w:rFonts w:ascii="Times New Roman" w:eastAsia="Arial" w:hAnsi="Times New Roman" w:cs="Times New Roman"/>
        </w:rPr>
      </w:pPr>
      <w:r w:rsidRPr="006632F3">
        <w:rPr>
          <w:rFonts w:ascii="Times New Roman" w:eastAsia="Arial" w:hAnsi="Times New Roman" w:cs="Times New Roman"/>
          <w:color w:val="010101"/>
          <w:w w:val="194"/>
        </w:rPr>
        <w:t>I</w:t>
      </w:r>
      <w:r w:rsidRPr="006632F3">
        <w:rPr>
          <w:rFonts w:ascii="Times New Roman" w:eastAsia="Arial" w:hAnsi="Times New Roman" w:cs="Times New Roman"/>
          <w:color w:val="010101"/>
        </w:rPr>
        <w:tab/>
      </w:r>
      <w:r w:rsidRPr="006632F3">
        <w:rPr>
          <w:rFonts w:ascii="Times New Roman" w:eastAsia="Arial" w:hAnsi="Times New Roman" w:cs="Times New Roman"/>
          <w:color w:val="3F3F3F"/>
          <w:w w:val="129"/>
        </w:rPr>
        <w:t>I</w:t>
      </w:r>
      <w:r w:rsidRPr="006632F3">
        <w:rPr>
          <w:rFonts w:ascii="Times New Roman" w:eastAsia="Arial" w:hAnsi="Times New Roman" w:cs="Times New Roman"/>
          <w:color w:val="3F3F3F"/>
        </w:rPr>
        <w:tab/>
      </w:r>
      <w:r w:rsidRPr="006632F3">
        <w:rPr>
          <w:rFonts w:ascii="Times New Roman" w:eastAsia="Arial" w:hAnsi="Times New Roman" w:cs="Times New Roman"/>
          <w:color w:val="D65DD6"/>
        </w:rPr>
        <w:t>Sensor</w:t>
      </w:r>
      <w:r w:rsidRPr="006632F3">
        <w:rPr>
          <w:rFonts w:ascii="Times New Roman" w:eastAsia="Arial" w:hAnsi="Times New Roman" w:cs="Times New Roman"/>
          <w:color w:val="D65DD6"/>
          <w:spacing w:val="-11"/>
        </w:rPr>
        <w:t xml:space="preserve"> </w:t>
      </w:r>
      <w:r w:rsidRPr="006632F3">
        <w:rPr>
          <w:rFonts w:ascii="Times New Roman" w:eastAsia="Arial" w:hAnsi="Times New Roman" w:cs="Times New Roman"/>
          <w:color w:val="D65DD6"/>
          <w:w w:val="102"/>
        </w:rPr>
        <w:t>Service</w:t>
      </w:r>
    </w:p>
    <w:p w14:paraId="6C411F2F" w14:textId="77777777" w:rsidR="00583B21" w:rsidRPr="006632F3" w:rsidRDefault="00583B21" w:rsidP="00583B21">
      <w:pPr>
        <w:tabs>
          <w:tab w:val="left" w:pos="2800"/>
          <w:tab w:val="left" w:pos="3320"/>
        </w:tabs>
        <w:spacing w:after="0" w:line="184" w:lineRule="exact"/>
        <w:ind w:left="1828" w:right="-20"/>
        <w:rPr>
          <w:rFonts w:ascii="Times New Roman" w:eastAsia="Arial" w:hAnsi="Times New Roman" w:cs="Times New Roman"/>
        </w:rPr>
      </w:pPr>
      <w:r w:rsidRPr="006632F3">
        <w:rPr>
          <w:rFonts w:ascii="Times New Roman" w:eastAsia="Arial" w:hAnsi="Times New Roman" w:cs="Times New Roman"/>
          <w:color w:val="010101"/>
          <w:w w:val="129"/>
          <w:position w:val="-1"/>
          <w:u w:val="single" w:color="000000"/>
        </w:rPr>
        <w:t>I</w:t>
      </w:r>
      <w:r w:rsidRPr="006632F3">
        <w:rPr>
          <w:rFonts w:ascii="Times New Roman" w:eastAsia="Arial" w:hAnsi="Times New Roman" w:cs="Times New Roman"/>
          <w:color w:val="010101"/>
          <w:spacing w:val="-14"/>
          <w:w w:val="129"/>
          <w:position w:val="-1"/>
          <w:u w:val="single" w:color="000000"/>
        </w:rPr>
        <w:t xml:space="preserve"> </w:t>
      </w:r>
      <w:r w:rsidRPr="006632F3">
        <w:rPr>
          <w:rFonts w:ascii="Times New Roman" w:eastAsia="Arial" w:hAnsi="Times New Roman" w:cs="Times New Roman"/>
          <w:color w:val="010101"/>
          <w:position w:val="-1"/>
          <w:u w:val="single" w:color="000000"/>
        </w:rPr>
        <w:tab/>
      </w:r>
      <w:r w:rsidRPr="006632F3">
        <w:rPr>
          <w:rFonts w:ascii="Times New Roman" w:eastAsia="Arial" w:hAnsi="Times New Roman" w:cs="Times New Roman"/>
          <w:color w:val="3F3F3F"/>
          <w:w w:val="129"/>
          <w:position w:val="-1"/>
        </w:rPr>
        <w:t>I</w:t>
      </w:r>
      <w:r w:rsidRPr="006632F3">
        <w:rPr>
          <w:rFonts w:ascii="Times New Roman" w:eastAsia="Arial" w:hAnsi="Times New Roman" w:cs="Times New Roman"/>
          <w:color w:val="3F3F3F"/>
          <w:position w:val="-1"/>
        </w:rPr>
        <w:tab/>
      </w:r>
      <w:r w:rsidRPr="006632F3">
        <w:rPr>
          <w:rFonts w:ascii="Times New Roman" w:eastAsia="Arial" w:hAnsi="Times New Roman" w:cs="Times New Roman"/>
          <w:color w:val="D65DD6"/>
          <w:position w:val="-1"/>
        </w:rPr>
        <w:t>Abstraction</w:t>
      </w:r>
      <w:r w:rsidRPr="006632F3">
        <w:rPr>
          <w:rFonts w:ascii="Times New Roman" w:eastAsia="Arial" w:hAnsi="Times New Roman" w:cs="Times New Roman"/>
          <w:color w:val="D65DD6"/>
          <w:spacing w:val="-15"/>
          <w:position w:val="-1"/>
        </w:rPr>
        <w:t xml:space="preserve"> </w:t>
      </w:r>
      <w:r w:rsidRPr="006632F3">
        <w:rPr>
          <w:rFonts w:ascii="Times New Roman" w:eastAsia="Arial" w:hAnsi="Times New Roman" w:cs="Times New Roman"/>
          <w:color w:val="C170BF"/>
          <w:w w:val="101"/>
          <w:position w:val="-1"/>
        </w:rPr>
        <w:t>Layer</w:t>
      </w:r>
    </w:p>
    <w:p w14:paraId="195649C9" w14:textId="77777777" w:rsidR="00583B21" w:rsidRPr="006632F3" w:rsidRDefault="00583B21" w:rsidP="00583B21">
      <w:pPr>
        <w:spacing w:after="0" w:line="254" w:lineRule="exact"/>
        <w:ind w:right="-20"/>
        <w:rPr>
          <w:rFonts w:ascii="Times New Roman" w:eastAsia="Courier New" w:hAnsi="Times New Roman" w:cs="Times New Roman"/>
        </w:rPr>
      </w:pPr>
      <w:r w:rsidRPr="006632F3">
        <w:rPr>
          <w:rFonts w:ascii="Times New Roman" w:eastAsia="Courier New" w:hAnsi="Times New Roman" w:cs="Times New Roman"/>
          <w:color w:val="C170BF"/>
          <w:w w:val="84"/>
          <w:position w:val="2"/>
        </w:rPr>
        <w:t>r---------------</w:t>
      </w:r>
      <w:r w:rsidRPr="006632F3">
        <w:rPr>
          <w:rFonts w:ascii="Times New Roman" w:eastAsia="Courier New" w:hAnsi="Times New Roman" w:cs="Times New Roman"/>
          <w:color w:val="C170BF"/>
          <w:spacing w:val="-15"/>
          <w:w w:val="84"/>
          <w:position w:val="2"/>
        </w:rPr>
        <w:t>-</w:t>
      </w:r>
      <w:r w:rsidRPr="006632F3">
        <w:rPr>
          <w:rFonts w:ascii="Times New Roman" w:eastAsia="Courier New" w:hAnsi="Times New Roman" w:cs="Times New Roman"/>
          <w:color w:val="C170BF"/>
          <w:w w:val="85"/>
          <w:position w:val="2"/>
        </w:rPr>
        <w:t>------------------</w:t>
      </w:r>
      <w:r w:rsidRPr="006632F3">
        <w:rPr>
          <w:rFonts w:ascii="Times New Roman" w:eastAsia="Courier New" w:hAnsi="Times New Roman" w:cs="Times New Roman"/>
          <w:color w:val="C170BF"/>
          <w:spacing w:val="-28"/>
          <w:w w:val="85"/>
          <w:position w:val="2"/>
        </w:rPr>
        <w:t>-</w:t>
      </w:r>
      <w:r w:rsidRPr="006632F3">
        <w:rPr>
          <w:rFonts w:ascii="Times New Roman" w:eastAsia="Courier New" w:hAnsi="Times New Roman" w:cs="Times New Roman"/>
          <w:color w:val="E490E4"/>
          <w:w w:val="33"/>
          <w:position w:val="2"/>
        </w:rPr>
        <w:t>1</w:t>
      </w:r>
    </w:p>
    <w:p w14:paraId="1E59534D" w14:textId="77777777" w:rsidR="00583B21" w:rsidRPr="006632F3" w:rsidRDefault="00583B21" w:rsidP="00583B21">
      <w:pPr>
        <w:tabs>
          <w:tab w:val="left" w:pos="880"/>
          <w:tab w:val="left" w:pos="4920"/>
        </w:tabs>
        <w:spacing w:before="8" w:after="0" w:line="202" w:lineRule="exact"/>
        <w:ind w:right="-20"/>
        <w:rPr>
          <w:rFonts w:ascii="Times New Roman" w:eastAsia="Arial" w:hAnsi="Times New Roman" w:cs="Times New Roman"/>
        </w:rPr>
      </w:pPr>
      <w:r w:rsidRPr="006632F3">
        <w:rPr>
          <w:rFonts w:ascii="Times New Roman" w:eastAsia="Arial" w:hAnsi="Times New Roman" w:cs="Times New Roman"/>
          <w:color w:val="C170BF"/>
          <w:position w:val="-1"/>
        </w:rPr>
        <w:t>:</w:t>
      </w:r>
      <w:r w:rsidRPr="006632F3">
        <w:rPr>
          <w:rFonts w:ascii="Times New Roman" w:eastAsia="Arial" w:hAnsi="Times New Roman" w:cs="Times New Roman"/>
          <w:color w:val="C170BF"/>
          <w:spacing w:val="-42"/>
          <w:position w:val="-1"/>
        </w:rPr>
        <w:t xml:space="preserve"> </w:t>
      </w:r>
      <w:r w:rsidRPr="006632F3">
        <w:rPr>
          <w:rFonts w:ascii="Times New Roman" w:eastAsia="Arial" w:hAnsi="Times New Roman" w:cs="Times New Roman"/>
          <w:color w:val="C170BF"/>
          <w:position w:val="-1"/>
        </w:rPr>
        <w:tab/>
      </w:r>
      <w:r w:rsidRPr="006632F3">
        <w:rPr>
          <w:rFonts w:ascii="Times New Roman" w:eastAsia="Arial" w:hAnsi="Times New Roman" w:cs="Times New Roman"/>
          <w:color w:val="212121"/>
          <w:position w:val="-1"/>
        </w:rPr>
        <w:t>I</w:t>
      </w:r>
      <w:r w:rsidRPr="006632F3">
        <w:rPr>
          <w:rFonts w:ascii="Times New Roman" w:eastAsia="Arial" w:hAnsi="Times New Roman" w:cs="Times New Roman"/>
          <w:color w:val="212121"/>
          <w:spacing w:val="-39"/>
          <w:position w:val="-1"/>
        </w:rPr>
        <w:t xml:space="preserve"> </w:t>
      </w:r>
      <w:r w:rsidRPr="006632F3">
        <w:rPr>
          <w:rFonts w:ascii="Times New Roman" w:eastAsia="Arial" w:hAnsi="Times New Roman" w:cs="Times New Roman"/>
          <w:color w:val="212121"/>
          <w:position w:val="-1"/>
        </w:rPr>
        <w:tab/>
      </w:r>
      <w:r w:rsidRPr="006632F3">
        <w:rPr>
          <w:rFonts w:ascii="Times New Roman" w:eastAsia="Arial" w:hAnsi="Times New Roman" w:cs="Times New Roman"/>
          <w:color w:val="E490E4"/>
          <w:w w:val="174"/>
          <w:position w:val="-1"/>
        </w:rPr>
        <w:t>:</w:t>
      </w:r>
    </w:p>
    <w:p w14:paraId="63DD7C0D" w14:textId="77777777" w:rsidR="00583B21" w:rsidRPr="006632F3" w:rsidRDefault="00583B21" w:rsidP="00583B21">
      <w:pPr>
        <w:tabs>
          <w:tab w:val="left" w:pos="2020"/>
          <w:tab w:val="left" w:pos="4920"/>
        </w:tabs>
        <w:spacing w:after="0" w:line="115" w:lineRule="exact"/>
        <w:ind w:right="-20"/>
        <w:rPr>
          <w:rFonts w:ascii="Times New Roman" w:eastAsia="Arial" w:hAnsi="Times New Roman" w:cs="Times New Roman"/>
        </w:rPr>
      </w:pPr>
      <w:r w:rsidRPr="006632F3">
        <w:rPr>
          <w:rFonts w:ascii="Times New Roman" w:eastAsia="Arial" w:hAnsi="Times New Roman" w:cs="Times New Roman"/>
          <w:color w:val="C170BF"/>
          <w:w w:val="66"/>
        </w:rPr>
        <w:t xml:space="preserve">1  </w:t>
      </w:r>
      <w:r w:rsidRPr="006632F3">
        <w:rPr>
          <w:rFonts w:ascii="Times New Roman" w:eastAsia="Arial" w:hAnsi="Times New Roman" w:cs="Times New Roman"/>
          <w:color w:val="C170BF"/>
          <w:spacing w:val="16"/>
          <w:w w:val="66"/>
        </w:rPr>
        <w:t xml:space="preserve"> </w:t>
      </w:r>
      <w:r w:rsidRPr="006632F3">
        <w:rPr>
          <w:rFonts w:ascii="Times New Roman" w:eastAsia="Arial" w:hAnsi="Times New Roman" w:cs="Times New Roman"/>
          <w:color w:val="3F3F3F"/>
          <w:w w:val="103"/>
        </w:rPr>
        <w:t>jsens</w:t>
      </w:r>
      <w:r w:rsidRPr="006632F3">
        <w:rPr>
          <w:rFonts w:ascii="Times New Roman" w:eastAsia="Arial" w:hAnsi="Times New Roman" w:cs="Times New Roman"/>
          <w:color w:val="3F3F3F"/>
          <w:spacing w:val="-14"/>
          <w:w w:val="103"/>
        </w:rPr>
        <w:t>o</w:t>
      </w:r>
      <w:r w:rsidRPr="006632F3">
        <w:rPr>
          <w:rFonts w:ascii="Times New Roman" w:eastAsia="Arial" w:hAnsi="Times New Roman" w:cs="Times New Roman"/>
          <w:color w:val="212121"/>
          <w:spacing w:val="-6"/>
          <w:w w:val="124"/>
        </w:rPr>
        <w:t>r</w:t>
      </w:r>
      <w:r w:rsidRPr="006632F3">
        <w:rPr>
          <w:rFonts w:ascii="Times New Roman" w:eastAsia="Arial" w:hAnsi="Times New Roman" w:cs="Times New Roman"/>
          <w:color w:val="3F3F3F"/>
          <w:spacing w:val="-2"/>
          <w:w w:val="97"/>
        </w:rPr>
        <w:t>C</w:t>
      </w:r>
      <w:r w:rsidRPr="006632F3">
        <w:rPr>
          <w:rFonts w:ascii="Times New Roman" w:eastAsia="Arial" w:hAnsi="Times New Roman" w:cs="Times New Roman"/>
          <w:color w:val="010101"/>
          <w:w w:val="199"/>
        </w:rPr>
        <w:t>i</w:t>
      </w:r>
      <w:r w:rsidRPr="006632F3">
        <w:rPr>
          <w:rFonts w:ascii="Times New Roman" w:eastAsia="Arial" w:hAnsi="Times New Roman" w:cs="Times New Roman"/>
          <w:color w:val="525252"/>
          <w:w w:val="103"/>
        </w:rPr>
        <w:t>icntSer</w:t>
      </w:r>
      <w:r w:rsidRPr="006632F3">
        <w:rPr>
          <w:rFonts w:ascii="Times New Roman" w:eastAsia="Arial" w:hAnsi="Times New Roman" w:cs="Times New Roman"/>
          <w:color w:val="525252"/>
          <w:spacing w:val="-11"/>
          <w:w w:val="104"/>
        </w:rPr>
        <w:t>v</w:t>
      </w:r>
      <w:r w:rsidRPr="006632F3">
        <w:rPr>
          <w:rFonts w:ascii="Times New Roman" w:eastAsia="Arial" w:hAnsi="Times New Roman" w:cs="Times New Roman"/>
          <w:color w:val="010101"/>
          <w:spacing w:val="-18"/>
          <w:w w:val="199"/>
        </w:rPr>
        <w:t>i</w:t>
      </w:r>
      <w:r w:rsidRPr="006632F3">
        <w:rPr>
          <w:rFonts w:ascii="Times New Roman" w:eastAsia="Arial" w:hAnsi="Times New Roman" w:cs="Times New Roman"/>
          <w:color w:val="3F3F3F"/>
          <w:w w:val="101"/>
        </w:rPr>
        <w:t>ceAd</w:t>
      </w:r>
      <w:r w:rsidRPr="006632F3">
        <w:rPr>
          <w:rFonts w:ascii="Times New Roman" w:eastAsia="Arial" w:hAnsi="Times New Roman" w:cs="Times New Roman"/>
          <w:color w:val="3F3F3F"/>
          <w:spacing w:val="-14"/>
          <w:w w:val="102"/>
        </w:rPr>
        <w:t>a</w:t>
      </w:r>
      <w:r w:rsidRPr="006632F3">
        <w:rPr>
          <w:rFonts w:ascii="Times New Roman" w:eastAsia="Arial" w:hAnsi="Times New Roman" w:cs="Times New Roman"/>
          <w:color w:val="212121"/>
          <w:spacing w:val="-9"/>
          <w:w w:val="117"/>
        </w:rPr>
        <w:t>p</w:t>
      </w:r>
      <w:r w:rsidRPr="006632F3">
        <w:rPr>
          <w:rFonts w:ascii="Times New Roman" w:eastAsia="Arial" w:hAnsi="Times New Roman" w:cs="Times New Roman"/>
          <w:color w:val="3F3F3F"/>
          <w:w w:val="112"/>
        </w:rPr>
        <w:t>t</w:t>
      </w:r>
      <w:r w:rsidRPr="006632F3">
        <w:rPr>
          <w:rFonts w:ascii="Times New Roman" w:eastAsia="Arial" w:hAnsi="Times New Roman" w:cs="Times New Roman"/>
          <w:color w:val="3F3F3F"/>
          <w:spacing w:val="-14"/>
          <w:w w:val="113"/>
        </w:rPr>
        <w:t>e</w:t>
      </w:r>
      <w:r w:rsidRPr="006632F3">
        <w:rPr>
          <w:rFonts w:ascii="Times New Roman" w:eastAsia="Arial" w:hAnsi="Times New Roman" w:cs="Times New Roman"/>
          <w:color w:val="212121"/>
          <w:w w:val="124"/>
        </w:rPr>
        <w:t>r</w:t>
      </w:r>
      <w:r w:rsidRPr="006632F3">
        <w:rPr>
          <w:rFonts w:ascii="Times New Roman" w:eastAsia="Arial" w:hAnsi="Times New Roman" w:cs="Times New Roman"/>
          <w:color w:val="212121"/>
        </w:rPr>
        <w:tab/>
      </w:r>
      <w:r w:rsidRPr="006632F3">
        <w:rPr>
          <w:rFonts w:ascii="Times New Roman" w:eastAsia="Arial" w:hAnsi="Times New Roman" w:cs="Times New Roman"/>
          <w:color w:val="525252"/>
          <w:w w:val="106"/>
        </w:rPr>
        <w:t>pensorScr</w:t>
      </w:r>
      <w:r w:rsidRPr="006632F3">
        <w:rPr>
          <w:rFonts w:ascii="Times New Roman" w:eastAsia="Arial" w:hAnsi="Times New Roman" w:cs="Times New Roman"/>
          <w:color w:val="525252"/>
          <w:spacing w:val="-11"/>
          <w:w w:val="107"/>
        </w:rPr>
        <w:t>v</w:t>
      </w:r>
      <w:r w:rsidRPr="006632F3">
        <w:rPr>
          <w:rFonts w:ascii="Times New Roman" w:eastAsia="Arial" w:hAnsi="Times New Roman" w:cs="Times New Roman"/>
          <w:color w:val="010101"/>
          <w:spacing w:val="-18"/>
          <w:w w:val="199"/>
        </w:rPr>
        <w:t>i</w:t>
      </w:r>
      <w:r w:rsidRPr="006632F3">
        <w:rPr>
          <w:rFonts w:ascii="Times New Roman" w:eastAsia="Arial" w:hAnsi="Times New Roman" w:cs="Times New Roman"/>
          <w:color w:val="3F3F3F"/>
          <w:w w:val="101"/>
        </w:rPr>
        <w:t>ceAd</w:t>
      </w:r>
      <w:r w:rsidRPr="006632F3">
        <w:rPr>
          <w:rFonts w:ascii="Times New Roman" w:eastAsia="Arial" w:hAnsi="Times New Roman" w:cs="Times New Roman"/>
          <w:color w:val="3F3F3F"/>
          <w:spacing w:val="-14"/>
          <w:w w:val="102"/>
        </w:rPr>
        <w:t>a</w:t>
      </w:r>
      <w:r w:rsidRPr="006632F3">
        <w:rPr>
          <w:rFonts w:ascii="Times New Roman" w:eastAsia="Arial" w:hAnsi="Times New Roman" w:cs="Times New Roman"/>
          <w:color w:val="212121"/>
          <w:spacing w:val="-9"/>
          <w:w w:val="117"/>
        </w:rPr>
        <w:t>p</w:t>
      </w:r>
      <w:r w:rsidRPr="006632F3">
        <w:rPr>
          <w:rFonts w:ascii="Times New Roman" w:eastAsia="Arial" w:hAnsi="Times New Roman" w:cs="Times New Roman"/>
          <w:color w:val="3F3F3F"/>
          <w:w w:val="112"/>
        </w:rPr>
        <w:t>t</w:t>
      </w:r>
      <w:r w:rsidRPr="006632F3">
        <w:rPr>
          <w:rFonts w:ascii="Times New Roman" w:eastAsia="Arial" w:hAnsi="Times New Roman" w:cs="Times New Roman"/>
          <w:color w:val="3F3F3F"/>
          <w:spacing w:val="-14"/>
          <w:w w:val="113"/>
        </w:rPr>
        <w:t>e</w:t>
      </w:r>
      <w:r w:rsidRPr="006632F3">
        <w:rPr>
          <w:rFonts w:ascii="Times New Roman" w:eastAsia="Arial" w:hAnsi="Times New Roman" w:cs="Times New Roman"/>
          <w:color w:val="212121"/>
          <w:spacing w:val="3"/>
          <w:w w:val="124"/>
        </w:rPr>
        <w:t>r</w:t>
      </w:r>
      <w:r w:rsidRPr="006632F3">
        <w:rPr>
          <w:rFonts w:ascii="Times New Roman" w:eastAsia="Arial" w:hAnsi="Times New Roman" w:cs="Times New Roman"/>
          <w:color w:val="7E7E7E"/>
          <w:w w:val="199"/>
        </w:rPr>
        <w:t>l</w:t>
      </w:r>
      <w:r w:rsidRPr="006632F3">
        <w:rPr>
          <w:rFonts w:ascii="Times New Roman" w:eastAsia="Arial" w:hAnsi="Times New Roman" w:cs="Times New Roman"/>
          <w:color w:val="7E7E7E"/>
        </w:rPr>
        <w:tab/>
      </w:r>
      <w:r w:rsidRPr="006632F3">
        <w:rPr>
          <w:rFonts w:ascii="Times New Roman" w:eastAsia="Arial" w:hAnsi="Times New Roman" w:cs="Times New Roman"/>
          <w:color w:val="E490E4"/>
        </w:rPr>
        <w:t>1</w:t>
      </w:r>
    </w:p>
    <w:p w14:paraId="42ECD8B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3" w:space="720" w:equalWidth="0">
            <w:col w:w="2486" w:space="215"/>
            <w:col w:w="818" w:space="180"/>
            <w:col w:w="5401"/>
          </w:cols>
        </w:sectPr>
      </w:pPr>
    </w:p>
    <w:p w14:paraId="13429DBB" w14:textId="77777777" w:rsidR="00583B21" w:rsidRPr="006632F3" w:rsidRDefault="00583B21" w:rsidP="00583B21">
      <w:pPr>
        <w:spacing w:before="6" w:after="0" w:line="100" w:lineRule="exact"/>
        <w:rPr>
          <w:rFonts w:ascii="Times New Roman" w:hAnsi="Times New Roman" w:cs="Times New Roman"/>
        </w:rPr>
      </w:pPr>
    </w:p>
    <w:p w14:paraId="7DA9B9B7" w14:textId="77777777" w:rsidR="00583B21" w:rsidRPr="006632F3" w:rsidRDefault="00583B21" w:rsidP="00583B21">
      <w:pPr>
        <w:spacing w:after="0" w:line="200" w:lineRule="exact"/>
        <w:rPr>
          <w:rFonts w:ascii="Times New Roman" w:hAnsi="Times New Roman" w:cs="Times New Roman"/>
        </w:rPr>
      </w:pPr>
    </w:p>
    <w:p w14:paraId="734696D1" w14:textId="77777777" w:rsidR="00583B21" w:rsidRPr="006632F3" w:rsidRDefault="00583B21" w:rsidP="00583B21">
      <w:pPr>
        <w:spacing w:after="0" w:line="240" w:lineRule="auto"/>
        <w:ind w:left="1043" w:right="-18"/>
        <w:jc w:val="center"/>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02656" behindDoc="1" locked="0" layoutInCell="1" allowOverlap="1" wp14:anchorId="6EBFD756" wp14:editId="50B4FE98">
                <wp:simplePos x="0" y="0"/>
                <wp:positionH relativeFrom="page">
                  <wp:posOffset>1779905</wp:posOffset>
                </wp:positionH>
                <wp:positionV relativeFrom="paragraph">
                  <wp:posOffset>-8890</wp:posOffset>
                </wp:positionV>
                <wp:extent cx="740410" cy="1270"/>
                <wp:effectExtent l="8255" t="10160" r="13335" b="7620"/>
                <wp:wrapNone/>
                <wp:docPr id="256" name="Group 5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1270"/>
                          <a:chOff x="2803" y="-14"/>
                          <a:chExt cx="1166" cy="2"/>
                        </a:xfrm>
                      </wpg:grpSpPr>
                      <wps:wsp>
                        <wps:cNvPr id="257" name="Freeform 5206"/>
                        <wps:cNvSpPr>
                          <a:spLocks/>
                        </wps:cNvSpPr>
                        <wps:spPr bwMode="auto">
                          <a:xfrm>
                            <a:off x="2803" y="-14"/>
                            <a:ext cx="1166" cy="2"/>
                          </a:xfrm>
                          <a:custGeom>
                            <a:avLst/>
                            <a:gdLst>
                              <a:gd name="T0" fmla="+- 0 2803 2803"/>
                              <a:gd name="T1" fmla="*/ T0 w 1166"/>
                              <a:gd name="T2" fmla="+- 0 3969 2803"/>
                              <a:gd name="T3" fmla="*/ T2 w 1166"/>
                            </a:gdLst>
                            <a:ahLst/>
                            <a:cxnLst>
                              <a:cxn ang="0">
                                <a:pos x="T1" y="0"/>
                              </a:cxn>
                              <a:cxn ang="0">
                                <a:pos x="T3" y="0"/>
                              </a:cxn>
                            </a:cxnLst>
                            <a:rect l="0" t="0" r="r" b="b"/>
                            <a:pathLst>
                              <a:path w="1166">
                                <a:moveTo>
                                  <a:pt x="0" y="0"/>
                                </a:moveTo>
                                <a:lnTo>
                                  <a:pt x="1166"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05" o:spid="_x0000_s1026" style="position:absolute;margin-left:140.15pt;margin-top:-.7pt;width:58.3pt;height:.1pt;z-index:-251213824;mso-position-horizontal-relative:page" coordorigin="2803,-14" coordsize="11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">
                <v:shape id="Freeform 5206" o:spid="_x0000_s1027" style="position:absolute;left:2803;top:-14;width:1166;height:2;visibility:visible;mso-wrap-style:square;v-text-anchor:top" coordsize="11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Ai8YA&#10;AADcAAAADwAAAGRycy9kb3ducmV2LnhtbESPT2vCQBTE74V+h+UVeim6McU/xGxEFLEUL1HB6yP7&#10;TEKyb2N2q+m37xYKPQ4z8xsmXQ2mFXfqXW1ZwWQcgSAurK65VHA+7UYLEM4ja2wtk4JvcrDKnp9S&#10;TLR9cE73oy9FgLBLUEHlfZdI6YqKDLqx7YiDd7W9QR9kX0rd4yPATSvjKJpJgzWHhQo72lRUNMcv&#10;oyCfxvute2s+W5KbS+7qxXtzOyj1+jKslyA8Df4//Nf+0Ari6Rx+z4QjIL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I/Ai8YAAADcAAAADwAAAAAAAAAAAAAAAACYAgAAZHJz&#10;L2Rvd25yZXYueG1sUEsFBgAAAAAEAAQA9QAAAIsDAAAAAA==&#10;" path="m,l1166,e" filled="f" strokecolor="#7c7c7c" strokeweight=".37064mm">
                  <v:path arrowok="t" o:connecttype="custom" o:connectlocs="0,0;1166,0" o:connectangles="0,0"/>
                </v:shape>
                <w10:wrap anchorx="page"/>
              </v:group>
            </w:pict>
          </mc:Fallback>
        </mc:AlternateContent>
      </w:r>
      <w:r w:rsidRPr="006632F3">
        <w:rPr>
          <w:rFonts w:ascii="Times New Roman" w:eastAsia="Arial" w:hAnsi="Times New Roman" w:cs="Times New Roman"/>
          <w:color w:val="3F3F3F"/>
          <w:w w:val="99"/>
        </w:rPr>
        <w:t>ISensor</w:t>
      </w:r>
      <w:r w:rsidRPr="006632F3">
        <w:rPr>
          <w:rFonts w:ascii="Times New Roman" w:eastAsia="Arial" w:hAnsi="Times New Roman" w:cs="Times New Roman"/>
          <w:color w:val="3F3F3F"/>
          <w:spacing w:val="-18"/>
        </w:rPr>
        <w:t>C</w:t>
      </w:r>
      <w:r w:rsidRPr="006632F3">
        <w:rPr>
          <w:rFonts w:ascii="Times New Roman" w:eastAsia="Arial" w:hAnsi="Times New Roman" w:cs="Times New Roman"/>
          <w:color w:val="646264"/>
          <w:w w:val="140"/>
        </w:rPr>
        <w:t>I</w:t>
      </w:r>
      <w:r w:rsidRPr="006632F3">
        <w:rPr>
          <w:rFonts w:ascii="Times New Roman" w:eastAsia="Arial" w:hAnsi="Times New Roman" w:cs="Times New Roman"/>
          <w:color w:val="646264"/>
          <w:spacing w:val="-14"/>
          <w:w w:val="140"/>
        </w:rPr>
        <w:t>I</w:t>
      </w:r>
      <w:r w:rsidRPr="006632F3">
        <w:rPr>
          <w:rFonts w:ascii="Times New Roman" w:eastAsia="Arial" w:hAnsi="Times New Roman" w:cs="Times New Roman"/>
          <w:color w:val="3F3F3F"/>
          <w:w w:val="104"/>
        </w:rPr>
        <w:t>e</w:t>
      </w:r>
      <w:r w:rsidRPr="006632F3">
        <w:rPr>
          <w:rFonts w:ascii="Times New Roman" w:eastAsia="Arial" w:hAnsi="Times New Roman" w:cs="Times New Roman"/>
          <w:color w:val="3F3F3F"/>
          <w:spacing w:val="-4"/>
          <w:w w:val="104"/>
        </w:rPr>
        <w:t>n</w:t>
      </w:r>
      <w:r w:rsidRPr="006632F3">
        <w:rPr>
          <w:rFonts w:ascii="Times New Roman" w:eastAsia="Arial" w:hAnsi="Times New Roman" w:cs="Times New Roman"/>
          <w:color w:val="212121"/>
          <w:spacing w:val="-1"/>
          <w:w w:val="103"/>
        </w:rPr>
        <w:t>t</w:t>
      </w:r>
      <w:r w:rsidRPr="006632F3">
        <w:rPr>
          <w:rFonts w:ascii="Times New Roman" w:eastAsia="Arial" w:hAnsi="Times New Roman" w:cs="Times New Roman"/>
          <w:color w:val="3F3F3F"/>
          <w:w w:val="101"/>
        </w:rPr>
        <w:t>Adapte</w:t>
      </w:r>
      <w:r w:rsidRPr="006632F3">
        <w:rPr>
          <w:rFonts w:ascii="Times New Roman" w:eastAsia="Arial" w:hAnsi="Times New Roman" w:cs="Times New Roman"/>
          <w:color w:val="3F3F3F"/>
          <w:spacing w:val="-3"/>
          <w:w w:val="102"/>
        </w:rPr>
        <w:t>r</w:t>
      </w:r>
      <w:r w:rsidRPr="006632F3">
        <w:rPr>
          <w:rFonts w:ascii="Times New Roman" w:eastAsia="Times New Roman" w:hAnsi="Times New Roman" w:cs="Times New Roman"/>
          <w:color w:val="010101"/>
          <w:w w:val="80"/>
        </w:rPr>
        <w:t>1</w:t>
      </w:r>
    </w:p>
    <w:p w14:paraId="7614BB25" w14:textId="77777777" w:rsidR="00583B21" w:rsidRPr="006632F3" w:rsidRDefault="00583B21" w:rsidP="00583B21">
      <w:pPr>
        <w:tabs>
          <w:tab w:val="left" w:pos="2220"/>
        </w:tabs>
        <w:spacing w:before="28" w:after="0" w:line="208" w:lineRule="exact"/>
        <w:ind w:left="736" w:right="-79"/>
        <w:rPr>
          <w:rFonts w:ascii="Times New Roman" w:eastAsia="Arial" w:hAnsi="Times New Roman" w:cs="Times New Roman"/>
        </w:rPr>
      </w:pPr>
      <w:r w:rsidRPr="006632F3">
        <w:rPr>
          <w:rFonts w:ascii="Times New Roman" w:eastAsia="Times New Roman" w:hAnsi="Times New Roman" w:cs="Times New Roman"/>
          <w:color w:val="010101"/>
          <w:w w:val="122"/>
          <w:position w:val="-1"/>
        </w:rPr>
        <w:t>----i</w:t>
      </w:r>
      <w:r w:rsidRPr="006632F3">
        <w:rPr>
          <w:rFonts w:ascii="Times New Roman" w:eastAsia="Times New Roman" w:hAnsi="Times New Roman" w:cs="Times New Roman"/>
          <w:color w:val="010101"/>
          <w:position w:val="-1"/>
        </w:rPr>
        <w:tab/>
      </w:r>
      <w:r w:rsidRPr="006632F3">
        <w:rPr>
          <w:rFonts w:ascii="Times New Roman" w:eastAsia="Arial" w:hAnsi="Times New Roman" w:cs="Times New Roman"/>
          <w:color w:val="010101"/>
          <w:w w:val="122"/>
          <w:position w:val="-1"/>
        </w:rPr>
        <w:t>I</w:t>
      </w:r>
    </w:p>
    <w:p w14:paraId="145C77F3" w14:textId="77777777" w:rsidR="00583B21" w:rsidRPr="006632F3" w:rsidRDefault="00583B21" w:rsidP="00583B21">
      <w:pPr>
        <w:tabs>
          <w:tab w:val="left" w:pos="2120"/>
        </w:tabs>
        <w:spacing w:after="0" w:line="222" w:lineRule="exact"/>
        <w:ind w:left="1035" w:right="-39"/>
        <w:jc w:val="center"/>
        <w:rPr>
          <w:rFonts w:ascii="Times New Roman" w:eastAsia="Arial" w:hAnsi="Times New Roman" w:cs="Times New Roman"/>
        </w:rPr>
      </w:pPr>
      <w:r w:rsidRPr="006632F3">
        <w:rPr>
          <w:rFonts w:ascii="Times New Roman" w:eastAsia="Courier New" w:hAnsi="Times New Roman" w:cs="Times New Roman"/>
          <w:color w:val="3F3F3F"/>
          <w:w w:val="57"/>
          <w:position w:val="2"/>
          <w:u w:val="single" w:color="000000"/>
        </w:rPr>
        <w:t>L</w:t>
      </w:r>
      <w:r w:rsidRPr="006632F3">
        <w:rPr>
          <w:rFonts w:ascii="Times New Roman" w:eastAsia="Courier New" w:hAnsi="Times New Roman" w:cs="Times New Roman"/>
          <w:color w:val="3F3F3F"/>
          <w:spacing w:val="59"/>
          <w:w w:val="57"/>
          <w:position w:val="2"/>
          <w:u w:val="single" w:color="000000"/>
        </w:rPr>
        <w:t xml:space="preserve"> </w:t>
      </w:r>
      <w:r w:rsidRPr="006632F3">
        <w:rPr>
          <w:rFonts w:ascii="Times New Roman" w:eastAsia="Courier New" w:hAnsi="Times New Roman" w:cs="Times New Roman"/>
          <w:color w:val="3F3F3F"/>
          <w:w w:val="57"/>
          <w:position w:val="2"/>
          <w:u w:val="single" w:color="000000"/>
        </w:rPr>
        <w:tab/>
      </w:r>
      <w:r w:rsidRPr="006632F3">
        <w:rPr>
          <w:rFonts w:ascii="Times New Roman" w:eastAsia="Arial" w:hAnsi="Times New Roman" w:cs="Times New Roman"/>
          <w:color w:val="010101"/>
          <w:w w:val="118"/>
          <w:position w:val="2"/>
          <w:u w:val="single" w:color="000000"/>
        </w:rPr>
        <w:t>J</w:t>
      </w:r>
    </w:p>
    <w:p w14:paraId="3A726258" w14:textId="77777777" w:rsidR="00583B21" w:rsidRPr="006632F3" w:rsidRDefault="00583B21" w:rsidP="00583B21">
      <w:pPr>
        <w:spacing w:after="0" w:line="107" w:lineRule="exact"/>
        <w:ind w:right="517"/>
        <w:jc w:val="right"/>
        <w:rPr>
          <w:rFonts w:ascii="Times New Roman" w:eastAsia="Arial" w:hAnsi="Times New Roman" w:cs="Times New Roman"/>
        </w:rPr>
      </w:pPr>
      <w:r w:rsidRPr="006632F3">
        <w:rPr>
          <w:rFonts w:ascii="Times New Roman" w:eastAsia="Arial" w:hAnsi="Times New Roman" w:cs="Times New Roman"/>
          <w:color w:val="646264"/>
          <w:w w:val="180"/>
        </w:rPr>
        <w:t>II\</w:t>
      </w:r>
    </w:p>
    <w:p w14:paraId="5133A53B" w14:textId="77777777" w:rsidR="00583B21" w:rsidRPr="006632F3" w:rsidRDefault="00583B21" w:rsidP="00583B21">
      <w:pPr>
        <w:tabs>
          <w:tab w:val="left" w:pos="760"/>
          <w:tab w:val="left" w:pos="980"/>
          <w:tab w:val="left" w:pos="5920"/>
        </w:tabs>
        <w:spacing w:before="12" w:after="0" w:line="240" w:lineRule="auto"/>
        <w:ind w:left="21"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C170BF"/>
          <w:w w:val="99"/>
          <w:u w:val="single" w:color="3B3B3B"/>
        </w:rPr>
        <w:lastRenderedPageBreak/>
        <w:t xml:space="preserve"> </w:t>
      </w:r>
      <w:r w:rsidRPr="006632F3">
        <w:rPr>
          <w:rFonts w:ascii="Times New Roman" w:eastAsia="Arial" w:hAnsi="Times New Roman" w:cs="Times New Roman"/>
          <w:color w:val="C170BF"/>
          <w:u w:val="single" w:color="3B3B3B"/>
        </w:rPr>
        <w:tab/>
      </w:r>
      <w:r w:rsidRPr="006632F3">
        <w:rPr>
          <w:rFonts w:ascii="Times New Roman" w:eastAsia="Arial" w:hAnsi="Times New Roman" w:cs="Times New Roman"/>
          <w:color w:val="C170BF"/>
        </w:rPr>
        <w:tab/>
      </w:r>
      <w:r w:rsidRPr="006632F3">
        <w:rPr>
          <w:rFonts w:ascii="Times New Roman" w:eastAsia="Arial" w:hAnsi="Times New Roman" w:cs="Times New Roman"/>
          <w:color w:val="C170BF"/>
          <w:w w:val="183"/>
        </w:rPr>
        <w:t>I</w:t>
      </w:r>
      <w:r w:rsidRPr="006632F3">
        <w:rPr>
          <w:rFonts w:ascii="Times New Roman" w:eastAsia="Arial" w:hAnsi="Times New Roman" w:cs="Times New Roman"/>
          <w:color w:val="C170BF"/>
        </w:rPr>
        <w:tab/>
      </w:r>
      <w:r w:rsidRPr="006632F3">
        <w:rPr>
          <w:rFonts w:ascii="Times New Roman" w:eastAsia="Arial" w:hAnsi="Times New Roman" w:cs="Times New Roman"/>
          <w:color w:val="E490E4"/>
          <w:w w:val="275"/>
        </w:rPr>
        <w:t>I</w:t>
      </w:r>
    </w:p>
    <w:p w14:paraId="4556AB6A" w14:textId="77777777" w:rsidR="00583B21" w:rsidRPr="006632F3" w:rsidRDefault="00583B21" w:rsidP="00583B21">
      <w:pPr>
        <w:tabs>
          <w:tab w:val="left" w:pos="980"/>
          <w:tab w:val="left" w:pos="5920"/>
        </w:tabs>
        <w:spacing w:after="0" w:line="122" w:lineRule="exact"/>
        <w:ind w:right="-20"/>
        <w:rPr>
          <w:rFonts w:ascii="Times New Roman" w:eastAsia="Arial"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27232" behindDoc="1" locked="0" layoutInCell="1" allowOverlap="1" wp14:anchorId="4A97ECE7" wp14:editId="41683209">
                <wp:simplePos x="0" y="0"/>
                <wp:positionH relativeFrom="page">
                  <wp:posOffset>3441065</wp:posOffset>
                </wp:positionH>
                <wp:positionV relativeFrom="paragraph">
                  <wp:posOffset>39370</wp:posOffset>
                </wp:positionV>
                <wp:extent cx="3171190" cy="120650"/>
                <wp:effectExtent l="2540" t="1270" r="0" b="1905"/>
                <wp:wrapNone/>
                <wp:docPr id="258" name="Text Box 5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190" cy="120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932E2A" w14:textId="77777777" w:rsidR="00583B21" w:rsidRDefault="00583B21" w:rsidP="00583B21">
                            <w:pPr>
                              <w:tabs>
                                <w:tab w:val="left" w:pos="1660"/>
                                <w:tab w:val="left" w:pos="2020"/>
                                <w:tab w:val="left" w:pos="3240"/>
                                <w:tab w:val="left" w:pos="4920"/>
                              </w:tabs>
                              <w:spacing w:after="0" w:line="190" w:lineRule="exact"/>
                              <w:ind w:right="-69"/>
                              <w:rPr>
                                <w:rFonts w:ascii="Arial" w:eastAsia="Arial" w:hAnsi="Arial" w:cs="Arial"/>
                                <w:sz w:val="12"/>
                                <w:szCs w:val="12"/>
                              </w:rPr>
                            </w:pPr>
                            <w:r>
                              <w:rPr>
                                <w:rFonts w:ascii="Arial" w:eastAsia="Arial" w:hAnsi="Arial" w:cs="Arial"/>
                                <w:color w:val="C170BF"/>
                                <w:w w:val="183"/>
                                <w:sz w:val="12"/>
                                <w:szCs w:val="12"/>
                              </w:rPr>
                              <w:t>I</w:t>
                            </w:r>
                            <w:r>
                              <w:rPr>
                                <w:rFonts w:ascii="Arial" w:eastAsia="Arial" w:hAnsi="Arial" w:cs="Arial"/>
                                <w:color w:val="C170BF"/>
                                <w:spacing w:val="4"/>
                                <w:w w:val="183"/>
                                <w:sz w:val="12"/>
                                <w:szCs w:val="12"/>
                              </w:rPr>
                              <w:t xml:space="preserve"> </w:t>
                            </w:r>
                            <w:r>
                              <w:rPr>
                                <w:rFonts w:ascii="Arial" w:eastAsia="Arial" w:hAnsi="Arial" w:cs="Arial"/>
                                <w:color w:val="3F3F3F"/>
                                <w:sz w:val="19"/>
                                <w:szCs w:val="19"/>
                              </w:rPr>
                              <w:t>I</w:t>
                            </w:r>
                            <w:r>
                              <w:rPr>
                                <w:rFonts w:ascii="Arial" w:eastAsia="Arial" w:hAnsi="Arial" w:cs="Arial"/>
                                <w:color w:val="3F3F3F"/>
                                <w:spacing w:val="-45"/>
                                <w:sz w:val="19"/>
                                <w:szCs w:val="19"/>
                              </w:rPr>
                              <w:t xml:space="preserve"> </w:t>
                            </w:r>
                            <w:r>
                              <w:rPr>
                                <w:rFonts w:ascii="Arial" w:eastAsia="Arial" w:hAnsi="Arial" w:cs="Arial"/>
                                <w:color w:val="3F3F3F"/>
                                <w:sz w:val="19"/>
                                <w:szCs w:val="19"/>
                              </w:rPr>
                              <w:tab/>
                            </w:r>
                            <w:r>
                              <w:rPr>
                                <w:rFonts w:ascii="Arial" w:eastAsia="Arial" w:hAnsi="Arial" w:cs="Arial"/>
                                <w:color w:val="7E7E7E"/>
                                <w:w w:val="174"/>
                                <w:sz w:val="19"/>
                                <w:szCs w:val="19"/>
                              </w:rPr>
                              <w:t>I</w:t>
                            </w:r>
                            <w:r>
                              <w:rPr>
                                <w:rFonts w:ascii="Arial" w:eastAsia="Arial" w:hAnsi="Arial" w:cs="Arial"/>
                                <w:color w:val="7E7E7E"/>
                                <w:sz w:val="19"/>
                                <w:szCs w:val="19"/>
                              </w:rPr>
                              <w:tab/>
                              <w:t>I</w:t>
                            </w:r>
                            <w:r>
                              <w:rPr>
                                <w:rFonts w:ascii="Arial" w:eastAsia="Arial" w:hAnsi="Arial" w:cs="Arial"/>
                                <w:color w:val="7E7E7E"/>
                                <w:spacing w:val="-45"/>
                                <w:sz w:val="19"/>
                                <w:szCs w:val="19"/>
                              </w:rPr>
                              <w:t xml:space="preserve"> </w:t>
                            </w:r>
                            <w:r>
                              <w:rPr>
                                <w:rFonts w:ascii="Arial" w:eastAsia="Arial" w:hAnsi="Arial" w:cs="Arial"/>
                                <w:color w:val="7E7E7E"/>
                                <w:sz w:val="19"/>
                                <w:szCs w:val="19"/>
                              </w:rPr>
                              <w:tab/>
                            </w:r>
                            <w:r>
                              <w:rPr>
                                <w:rFonts w:ascii="Arial" w:eastAsia="Arial" w:hAnsi="Arial" w:cs="Arial"/>
                                <w:color w:val="7E7E7E"/>
                                <w:w w:val="174"/>
                                <w:sz w:val="19"/>
                                <w:szCs w:val="19"/>
                              </w:rPr>
                              <w:t>I</w:t>
                            </w:r>
                            <w:r>
                              <w:rPr>
                                <w:rFonts w:ascii="Arial" w:eastAsia="Arial" w:hAnsi="Arial" w:cs="Arial"/>
                                <w:color w:val="7E7E7E"/>
                                <w:spacing w:val="16"/>
                                <w:w w:val="174"/>
                                <w:sz w:val="19"/>
                                <w:szCs w:val="19"/>
                              </w:rPr>
                              <w:t xml:space="preserve"> </w:t>
                            </w:r>
                            <w:r>
                              <w:rPr>
                                <w:rFonts w:ascii="Arial" w:eastAsia="Arial" w:hAnsi="Arial" w:cs="Arial"/>
                                <w:color w:val="646264"/>
                                <w:sz w:val="12"/>
                                <w:szCs w:val="12"/>
                              </w:rPr>
                              <w:t>n</w:t>
                            </w:r>
                            <w:r>
                              <w:rPr>
                                <w:rFonts w:ascii="Arial" w:eastAsia="Arial" w:hAnsi="Arial" w:cs="Arial"/>
                                <w:color w:val="646264"/>
                                <w:spacing w:val="-7"/>
                                <w:sz w:val="12"/>
                                <w:szCs w:val="12"/>
                              </w:rPr>
                              <w:t>s</w:t>
                            </w:r>
                            <w:r>
                              <w:rPr>
                                <w:rFonts w:ascii="Arial" w:eastAsia="Arial" w:hAnsi="Arial" w:cs="Arial"/>
                                <w:color w:val="7E7E7E"/>
                                <w:spacing w:val="-5"/>
                                <w:sz w:val="12"/>
                                <w:szCs w:val="12"/>
                              </w:rPr>
                              <w:t>t</w:t>
                            </w:r>
                            <w:r>
                              <w:rPr>
                                <w:rFonts w:ascii="Arial" w:eastAsia="Arial" w:hAnsi="Arial" w:cs="Arial"/>
                                <w:color w:val="646264"/>
                                <w:sz w:val="12"/>
                                <w:szCs w:val="12"/>
                              </w:rPr>
                              <w:t>a</w:t>
                            </w:r>
                            <w:r>
                              <w:rPr>
                                <w:rFonts w:ascii="Arial" w:eastAsia="Arial" w:hAnsi="Arial" w:cs="Arial"/>
                                <w:color w:val="646264"/>
                                <w:spacing w:val="-14"/>
                                <w:sz w:val="12"/>
                                <w:szCs w:val="12"/>
                              </w:rPr>
                              <w:t>n</w:t>
                            </w:r>
                            <w:r>
                              <w:rPr>
                                <w:rFonts w:ascii="Arial" w:eastAsia="Arial" w:hAnsi="Arial" w:cs="Arial"/>
                                <w:color w:val="3F3F3F"/>
                                <w:sz w:val="12"/>
                                <w:szCs w:val="12"/>
                              </w:rPr>
                              <w:t>t</w:t>
                            </w:r>
                            <w:r>
                              <w:rPr>
                                <w:rFonts w:ascii="Arial" w:eastAsia="Arial" w:hAnsi="Arial" w:cs="Arial"/>
                                <w:color w:val="3F3F3F"/>
                                <w:spacing w:val="-13"/>
                                <w:sz w:val="12"/>
                                <w:szCs w:val="12"/>
                              </w:rPr>
                              <w:t>l</w:t>
                            </w:r>
                            <w:r>
                              <w:rPr>
                                <w:rFonts w:ascii="Arial" w:eastAsia="Arial" w:hAnsi="Arial" w:cs="Arial"/>
                                <w:color w:val="646264"/>
                                <w:spacing w:val="-8"/>
                                <w:sz w:val="12"/>
                                <w:szCs w:val="12"/>
                              </w:rPr>
                              <w:t>a</w:t>
                            </w:r>
                            <w:r>
                              <w:rPr>
                                <w:rFonts w:ascii="Arial" w:eastAsia="Arial" w:hAnsi="Arial" w:cs="Arial"/>
                                <w:color w:val="7E7E7E"/>
                                <w:spacing w:val="-6"/>
                                <w:sz w:val="12"/>
                                <w:szCs w:val="12"/>
                              </w:rPr>
                              <w:t>t</w:t>
                            </w:r>
                            <w:r>
                              <w:rPr>
                                <w:rFonts w:ascii="Arial" w:eastAsia="Arial" w:hAnsi="Arial" w:cs="Arial"/>
                                <w:color w:val="646264"/>
                                <w:sz w:val="12"/>
                                <w:szCs w:val="12"/>
                              </w:rPr>
                              <w:t>es</w:t>
                            </w:r>
                            <w:r>
                              <w:rPr>
                                <w:rFonts w:ascii="Arial" w:eastAsia="Arial" w:hAnsi="Arial" w:cs="Arial"/>
                                <w:color w:val="646264"/>
                                <w:spacing w:val="-6"/>
                                <w:sz w:val="12"/>
                                <w:szCs w:val="12"/>
                              </w:rPr>
                              <w:t xml:space="preserve"> </w:t>
                            </w:r>
                            <w:r>
                              <w:rPr>
                                <w:rFonts w:ascii="Arial" w:eastAsia="Arial" w:hAnsi="Arial" w:cs="Arial"/>
                                <w:color w:val="646264"/>
                                <w:sz w:val="12"/>
                                <w:szCs w:val="12"/>
                              </w:rPr>
                              <w:tab/>
                            </w:r>
                            <w:r>
                              <w:rPr>
                                <w:rFonts w:ascii="Arial" w:eastAsia="Arial" w:hAnsi="Arial" w:cs="Arial"/>
                                <w:color w:val="E490E4"/>
                                <w:sz w:val="12"/>
                                <w:szCs w:val="12"/>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04" o:spid="_x0000_s1027" type="#_x0000_t202" style="position:absolute;margin-left:270.95pt;margin-top:3.1pt;width:249.7pt;height:9.5pt;z-index:-251189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" filled="f" stroked="f">
                <v:textbox inset="0,0,0,0">
                  <w:txbxContent>
                    <w:p w14:paraId="10932E2A" w14:textId="77777777" w:rsidR="00583B21" w:rsidRDefault="00583B21" w:rsidP="00583B21">
                      <w:pPr>
                        <w:tabs>
                          <w:tab w:val="left" w:pos="1660"/>
                          <w:tab w:val="left" w:pos="2020"/>
                          <w:tab w:val="left" w:pos="3240"/>
                          <w:tab w:val="left" w:pos="4920"/>
                        </w:tabs>
                        <w:spacing w:after="0" w:line="190" w:lineRule="exact"/>
                        <w:ind w:right="-69"/>
                        <w:rPr>
                          <w:rFonts w:ascii="Arial" w:eastAsia="Arial" w:hAnsi="Arial" w:cs="Arial"/>
                          <w:sz w:val="12"/>
                          <w:szCs w:val="12"/>
                        </w:rPr>
                      </w:pPr>
                      <w:r>
                        <w:rPr>
                          <w:rFonts w:ascii="Arial" w:eastAsia="Arial" w:hAnsi="Arial" w:cs="Arial"/>
                          <w:color w:val="C170BF"/>
                          <w:w w:val="183"/>
                          <w:sz w:val="12"/>
                          <w:szCs w:val="12"/>
                        </w:rPr>
                        <w:t>I</w:t>
                      </w:r>
                      <w:r>
                        <w:rPr>
                          <w:rFonts w:ascii="Arial" w:eastAsia="Arial" w:hAnsi="Arial" w:cs="Arial"/>
                          <w:color w:val="C170BF"/>
                          <w:spacing w:val="4"/>
                          <w:w w:val="183"/>
                          <w:sz w:val="12"/>
                          <w:szCs w:val="12"/>
                        </w:rPr>
                        <w:t xml:space="preserve"> </w:t>
                      </w:r>
                      <w:r>
                        <w:rPr>
                          <w:rFonts w:ascii="Arial" w:eastAsia="Arial" w:hAnsi="Arial" w:cs="Arial"/>
                          <w:color w:val="3F3F3F"/>
                          <w:sz w:val="19"/>
                          <w:szCs w:val="19"/>
                        </w:rPr>
                        <w:t>I</w:t>
                      </w:r>
                      <w:r>
                        <w:rPr>
                          <w:rFonts w:ascii="Arial" w:eastAsia="Arial" w:hAnsi="Arial" w:cs="Arial"/>
                          <w:color w:val="3F3F3F"/>
                          <w:spacing w:val="-45"/>
                          <w:sz w:val="19"/>
                          <w:szCs w:val="19"/>
                        </w:rPr>
                        <w:t xml:space="preserve"> </w:t>
                      </w:r>
                      <w:r>
                        <w:rPr>
                          <w:rFonts w:ascii="Arial" w:eastAsia="Arial" w:hAnsi="Arial" w:cs="Arial"/>
                          <w:color w:val="3F3F3F"/>
                          <w:sz w:val="19"/>
                          <w:szCs w:val="19"/>
                        </w:rPr>
                        <w:tab/>
                      </w:r>
                      <w:r>
                        <w:rPr>
                          <w:rFonts w:ascii="Arial" w:eastAsia="Arial" w:hAnsi="Arial" w:cs="Arial"/>
                          <w:color w:val="7E7E7E"/>
                          <w:w w:val="174"/>
                          <w:sz w:val="19"/>
                          <w:szCs w:val="19"/>
                        </w:rPr>
                        <w:t>I</w:t>
                      </w:r>
                      <w:r>
                        <w:rPr>
                          <w:rFonts w:ascii="Arial" w:eastAsia="Arial" w:hAnsi="Arial" w:cs="Arial"/>
                          <w:color w:val="7E7E7E"/>
                          <w:sz w:val="19"/>
                          <w:szCs w:val="19"/>
                        </w:rPr>
                        <w:tab/>
                        <w:t>I</w:t>
                      </w:r>
                      <w:r>
                        <w:rPr>
                          <w:rFonts w:ascii="Arial" w:eastAsia="Arial" w:hAnsi="Arial" w:cs="Arial"/>
                          <w:color w:val="7E7E7E"/>
                          <w:spacing w:val="-45"/>
                          <w:sz w:val="19"/>
                          <w:szCs w:val="19"/>
                        </w:rPr>
                        <w:t xml:space="preserve"> </w:t>
                      </w:r>
                      <w:r>
                        <w:rPr>
                          <w:rFonts w:ascii="Arial" w:eastAsia="Arial" w:hAnsi="Arial" w:cs="Arial"/>
                          <w:color w:val="7E7E7E"/>
                          <w:sz w:val="19"/>
                          <w:szCs w:val="19"/>
                        </w:rPr>
                        <w:tab/>
                      </w:r>
                      <w:r>
                        <w:rPr>
                          <w:rFonts w:ascii="Arial" w:eastAsia="Arial" w:hAnsi="Arial" w:cs="Arial"/>
                          <w:color w:val="7E7E7E"/>
                          <w:w w:val="174"/>
                          <w:sz w:val="19"/>
                          <w:szCs w:val="19"/>
                        </w:rPr>
                        <w:t>I</w:t>
                      </w:r>
                      <w:r>
                        <w:rPr>
                          <w:rFonts w:ascii="Arial" w:eastAsia="Arial" w:hAnsi="Arial" w:cs="Arial"/>
                          <w:color w:val="7E7E7E"/>
                          <w:spacing w:val="16"/>
                          <w:w w:val="174"/>
                          <w:sz w:val="19"/>
                          <w:szCs w:val="19"/>
                        </w:rPr>
                        <w:t xml:space="preserve"> </w:t>
                      </w:r>
                      <w:r>
                        <w:rPr>
                          <w:rFonts w:ascii="Arial" w:eastAsia="Arial" w:hAnsi="Arial" w:cs="Arial"/>
                          <w:color w:val="646264"/>
                          <w:sz w:val="12"/>
                          <w:szCs w:val="12"/>
                        </w:rPr>
                        <w:t>n</w:t>
                      </w:r>
                      <w:r>
                        <w:rPr>
                          <w:rFonts w:ascii="Arial" w:eastAsia="Arial" w:hAnsi="Arial" w:cs="Arial"/>
                          <w:color w:val="646264"/>
                          <w:spacing w:val="-7"/>
                          <w:sz w:val="12"/>
                          <w:szCs w:val="12"/>
                        </w:rPr>
                        <w:t>s</w:t>
                      </w:r>
                      <w:r>
                        <w:rPr>
                          <w:rFonts w:ascii="Arial" w:eastAsia="Arial" w:hAnsi="Arial" w:cs="Arial"/>
                          <w:color w:val="7E7E7E"/>
                          <w:spacing w:val="-5"/>
                          <w:sz w:val="12"/>
                          <w:szCs w:val="12"/>
                        </w:rPr>
                        <w:t>t</w:t>
                      </w:r>
                      <w:r>
                        <w:rPr>
                          <w:rFonts w:ascii="Arial" w:eastAsia="Arial" w:hAnsi="Arial" w:cs="Arial"/>
                          <w:color w:val="646264"/>
                          <w:sz w:val="12"/>
                          <w:szCs w:val="12"/>
                        </w:rPr>
                        <w:t>a</w:t>
                      </w:r>
                      <w:r>
                        <w:rPr>
                          <w:rFonts w:ascii="Arial" w:eastAsia="Arial" w:hAnsi="Arial" w:cs="Arial"/>
                          <w:color w:val="646264"/>
                          <w:spacing w:val="-14"/>
                          <w:sz w:val="12"/>
                          <w:szCs w:val="12"/>
                        </w:rPr>
                        <w:t>n</w:t>
                      </w:r>
                      <w:r>
                        <w:rPr>
                          <w:rFonts w:ascii="Arial" w:eastAsia="Arial" w:hAnsi="Arial" w:cs="Arial"/>
                          <w:color w:val="3F3F3F"/>
                          <w:sz w:val="12"/>
                          <w:szCs w:val="12"/>
                        </w:rPr>
                        <w:t>t</w:t>
                      </w:r>
                      <w:r>
                        <w:rPr>
                          <w:rFonts w:ascii="Arial" w:eastAsia="Arial" w:hAnsi="Arial" w:cs="Arial"/>
                          <w:color w:val="3F3F3F"/>
                          <w:spacing w:val="-13"/>
                          <w:sz w:val="12"/>
                          <w:szCs w:val="12"/>
                        </w:rPr>
                        <w:t>l</w:t>
                      </w:r>
                      <w:r>
                        <w:rPr>
                          <w:rFonts w:ascii="Arial" w:eastAsia="Arial" w:hAnsi="Arial" w:cs="Arial"/>
                          <w:color w:val="646264"/>
                          <w:spacing w:val="-8"/>
                          <w:sz w:val="12"/>
                          <w:szCs w:val="12"/>
                        </w:rPr>
                        <w:t>a</w:t>
                      </w:r>
                      <w:r>
                        <w:rPr>
                          <w:rFonts w:ascii="Arial" w:eastAsia="Arial" w:hAnsi="Arial" w:cs="Arial"/>
                          <w:color w:val="7E7E7E"/>
                          <w:spacing w:val="-6"/>
                          <w:sz w:val="12"/>
                          <w:szCs w:val="12"/>
                        </w:rPr>
                        <w:t>t</w:t>
                      </w:r>
                      <w:r>
                        <w:rPr>
                          <w:rFonts w:ascii="Arial" w:eastAsia="Arial" w:hAnsi="Arial" w:cs="Arial"/>
                          <w:color w:val="646264"/>
                          <w:sz w:val="12"/>
                          <w:szCs w:val="12"/>
                        </w:rPr>
                        <w:t>es</w:t>
                      </w:r>
                      <w:r>
                        <w:rPr>
                          <w:rFonts w:ascii="Arial" w:eastAsia="Arial" w:hAnsi="Arial" w:cs="Arial"/>
                          <w:color w:val="646264"/>
                          <w:spacing w:val="-6"/>
                          <w:sz w:val="12"/>
                          <w:szCs w:val="12"/>
                        </w:rPr>
                        <w:t xml:space="preserve"> </w:t>
                      </w:r>
                      <w:r>
                        <w:rPr>
                          <w:rFonts w:ascii="Arial" w:eastAsia="Arial" w:hAnsi="Arial" w:cs="Arial"/>
                          <w:color w:val="646264"/>
                          <w:sz w:val="12"/>
                          <w:szCs w:val="12"/>
                        </w:rPr>
                        <w:tab/>
                      </w:r>
                      <w:r>
                        <w:rPr>
                          <w:rFonts w:ascii="Arial" w:eastAsia="Arial" w:hAnsi="Arial" w:cs="Arial"/>
                          <w:color w:val="E490E4"/>
                          <w:sz w:val="12"/>
                          <w:szCs w:val="12"/>
                        </w:rPr>
                        <w:t>1</w:t>
                      </w:r>
                    </w:p>
                  </w:txbxContent>
                </v:textbox>
                <w10:wrap anchorx="page"/>
              </v:shape>
            </w:pict>
          </mc:Fallback>
        </mc:AlternateContent>
      </w:r>
      <w:r w:rsidRPr="006632F3">
        <w:rPr>
          <w:rFonts w:ascii="Times New Roman" w:eastAsia="Times New Roman" w:hAnsi="Times New Roman" w:cs="Times New Roman"/>
          <w:color w:val="3F3F3F"/>
          <w:w w:val="80"/>
          <w:position w:val="-1"/>
        </w:rPr>
        <w:t>1</w:t>
      </w:r>
      <w:r w:rsidRPr="006632F3">
        <w:rPr>
          <w:rFonts w:ascii="Times New Roman" w:eastAsia="Times New Roman" w:hAnsi="Times New Roman" w:cs="Times New Roman"/>
          <w:color w:val="3F3F3F"/>
          <w:spacing w:val="-17"/>
          <w:position w:val="-1"/>
        </w:rPr>
        <w:t xml:space="preserve"> </w:t>
      </w:r>
      <w:r w:rsidRPr="006632F3">
        <w:rPr>
          <w:rFonts w:ascii="Times New Roman" w:eastAsia="Arial" w:hAnsi="Times New Roman" w:cs="Times New Roman"/>
          <w:color w:val="3F3F3F"/>
          <w:position w:val="-1"/>
        </w:rPr>
        <w:t>Sensor</w:t>
      </w:r>
      <w:r w:rsidRPr="006632F3">
        <w:rPr>
          <w:rFonts w:ascii="Times New Roman" w:eastAsia="Arial" w:hAnsi="Times New Roman" w:cs="Times New Roman"/>
          <w:color w:val="3F3F3F"/>
          <w:spacing w:val="-14"/>
          <w:w w:val="101"/>
          <w:position w:val="-1"/>
        </w:rPr>
        <w:t>C</w:t>
      </w:r>
      <w:r w:rsidRPr="006632F3">
        <w:rPr>
          <w:rFonts w:ascii="Times New Roman" w:eastAsia="Arial" w:hAnsi="Times New Roman" w:cs="Times New Roman"/>
          <w:color w:val="010101"/>
          <w:w w:val="141"/>
          <w:position w:val="-1"/>
        </w:rPr>
        <w:t>i</w:t>
      </w:r>
      <w:r w:rsidRPr="006632F3">
        <w:rPr>
          <w:rFonts w:ascii="Times New Roman" w:eastAsia="Arial" w:hAnsi="Times New Roman" w:cs="Times New Roman"/>
          <w:color w:val="010101"/>
          <w:spacing w:val="-18"/>
          <w:w w:val="141"/>
          <w:position w:val="-1"/>
        </w:rPr>
        <w:t>i</w:t>
      </w:r>
      <w:r w:rsidRPr="006632F3">
        <w:rPr>
          <w:rFonts w:ascii="Times New Roman" w:eastAsia="Arial" w:hAnsi="Times New Roman" w:cs="Times New Roman"/>
          <w:color w:val="3F3F3F"/>
          <w:w w:val="104"/>
          <w:position w:val="-1"/>
        </w:rPr>
        <w:t>en</w:t>
      </w:r>
      <w:r w:rsidRPr="006632F3">
        <w:rPr>
          <w:rFonts w:ascii="Times New Roman" w:eastAsia="Arial" w:hAnsi="Times New Roman" w:cs="Times New Roman"/>
          <w:color w:val="3F3F3F"/>
          <w:spacing w:val="7"/>
          <w:w w:val="103"/>
          <w:position w:val="-1"/>
        </w:rPr>
        <w:t>t</w:t>
      </w:r>
      <w:r w:rsidRPr="006632F3">
        <w:rPr>
          <w:rFonts w:ascii="Times New Roman" w:eastAsia="Times New Roman" w:hAnsi="Times New Roman" w:cs="Times New Roman"/>
          <w:color w:val="212121"/>
          <w:w w:val="80"/>
          <w:position w:val="-1"/>
        </w:rPr>
        <w:t>1</w:t>
      </w:r>
      <w:r w:rsidRPr="006632F3">
        <w:rPr>
          <w:rFonts w:ascii="Times New Roman" w:eastAsia="Times New Roman" w:hAnsi="Times New Roman" w:cs="Times New Roman"/>
          <w:color w:val="212121"/>
          <w:position w:val="-1"/>
        </w:rPr>
        <w:tab/>
      </w:r>
      <w:r w:rsidRPr="006632F3">
        <w:rPr>
          <w:rFonts w:ascii="Times New Roman" w:eastAsia="Arial" w:hAnsi="Times New Roman" w:cs="Times New Roman"/>
          <w:color w:val="C170BF"/>
          <w:w w:val="183"/>
          <w:position w:val="-1"/>
        </w:rPr>
        <w:t>I</w:t>
      </w:r>
      <w:r w:rsidRPr="006632F3">
        <w:rPr>
          <w:rFonts w:ascii="Times New Roman" w:eastAsia="Arial" w:hAnsi="Times New Roman" w:cs="Times New Roman"/>
          <w:color w:val="C170BF"/>
          <w:position w:val="-1"/>
        </w:rPr>
        <w:tab/>
      </w:r>
      <w:r w:rsidRPr="006632F3">
        <w:rPr>
          <w:rFonts w:ascii="Times New Roman" w:eastAsia="Arial" w:hAnsi="Times New Roman" w:cs="Times New Roman"/>
          <w:color w:val="E490E4"/>
          <w:w w:val="275"/>
          <w:position w:val="-1"/>
        </w:rPr>
        <w:t>I</w:t>
      </w:r>
    </w:p>
    <w:p w14:paraId="28FAD953" w14:textId="77777777" w:rsidR="00583B21" w:rsidRPr="006632F3" w:rsidRDefault="00583B21" w:rsidP="00583B21">
      <w:pPr>
        <w:tabs>
          <w:tab w:val="left" w:pos="700"/>
          <w:tab w:val="left" w:pos="1840"/>
          <w:tab w:val="left" w:pos="5300"/>
        </w:tabs>
        <w:spacing w:after="0" w:line="257" w:lineRule="exact"/>
        <w:ind w:left="-42" w:right="495"/>
        <w:jc w:val="center"/>
        <w:rPr>
          <w:rFonts w:ascii="Times New Roman" w:eastAsia="Arial" w:hAnsi="Times New Roman" w:cs="Times New Roman"/>
        </w:rPr>
      </w:pPr>
      <w:r w:rsidRPr="006632F3">
        <w:rPr>
          <w:rFonts w:ascii="Times New Roman" w:eastAsia="Arial" w:hAnsi="Times New Roman" w:cs="Times New Roman"/>
          <w:color w:val="3F3F3F"/>
          <w:w w:val="183"/>
          <w:position w:val="-1"/>
        </w:rPr>
        <w:t>I</w:t>
      </w:r>
      <w:r w:rsidRPr="006632F3">
        <w:rPr>
          <w:rFonts w:ascii="Times New Roman" w:eastAsia="Arial" w:hAnsi="Times New Roman" w:cs="Times New Roman"/>
          <w:color w:val="3F3F3F"/>
          <w:position w:val="-1"/>
        </w:rPr>
        <w:tab/>
      </w:r>
      <w:r w:rsidRPr="006632F3">
        <w:rPr>
          <w:rFonts w:ascii="Times New Roman" w:eastAsia="Arial" w:hAnsi="Times New Roman" w:cs="Times New Roman"/>
          <w:color w:val="212121"/>
          <w:position w:val="-1"/>
        </w:rPr>
        <w:t xml:space="preserve">I  </w:t>
      </w:r>
      <w:r w:rsidRPr="006632F3">
        <w:rPr>
          <w:rFonts w:ascii="Times New Roman" w:eastAsia="Arial" w:hAnsi="Times New Roman" w:cs="Times New Roman"/>
          <w:color w:val="212121"/>
          <w:spacing w:val="41"/>
          <w:position w:val="-1"/>
        </w:rPr>
        <w:t xml:space="preserve"> </w:t>
      </w:r>
      <w:r w:rsidRPr="006632F3">
        <w:rPr>
          <w:rFonts w:ascii="Times New Roman" w:eastAsia="Arial" w:hAnsi="Times New Roman" w:cs="Times New Roman"/>
          <w:color w:val="C170BF"/>
          <w:w w:val="77"/>
          <w:position w:val="-1"/>
        </w:rPr>
        <w:t>1</w:t>
      </w:r>
      <w:r w:rsidRPr="006632F3">
        <w:rPr>
          <w:rFonts w:ascii="Times New Roman" w:eastAsia="Arial" w:hAnsi="Times New Roman" w:cs="Times New Roman"/>
          <w:color w:val="C170BF"/>
          <w:spacing w:val="-20"/>
          <w:w w:val="77"/>
          <w:position w:val="-1"/>
        </w:rPr>
        <w:t xml:space="preserve"> </w:t>
      </w:r>
      <w:r w:rsidRPr="006632F3">
        <w:rPr>
          <w:rFonts w:ascii="Times New Roman" w:eastAsia="Arial" w:hAnsi="Times New Roman" w:cs="Times New Roman"/>
          <w:color w:val="C170BF"/>
          <w:position w:val="-1"/>
        </w:rPr>
        <w:tab/>
      </w:r>
      <w:r w:rsidRPr="006632F3">
        <w:rPr>
          <w:rFonts w:ascii="Times New Roman" w:eastAsia="Arial" w:hAnsi="Times New Roman" w:cs="Times New Roman"/>
          <w:color w:val="3F3F3F"/>
          <w:w w:val="77"/>
          <w:position w:val="-1"/>
        </w:rPr>
        <w:t>I</w:t>
      </w:r>
      <w:r w:rsidRPr="006632F3">
        <w:rPr>
          <w:rFonts w:ascii="Times New Roman" w:eastAsia="Arial" w:hAnsi="Times New Roman" w:cs="Times New Roman"/>
          <w:color w:val="3F3F3F"/>
          <w:position w:val="-1"/>
        </w:rPr>
        <w:tab/>
      </w:r>
      <w:r w:rsidRPr="006632F3">
        <w:rPr>
          <w:rFonts w:ascii="Times New Roman" w:eastAsia="Arial" w:hAnsi="Times New Roman" w:cs="Times New Roman"/>
          <w:color w:val="646264"/>
          <w:position w:val="-1"/>
        </w:rPr>
        <w:t>nsta</w:t>
      </w:r>
      <w:r w:rsidRPr="006632F3">
        <w:rPr>
          <w:rFonts w:ascii="Times New Roman" w:eastAsia="Arial" w:hAnsi="Times New Roman" w:cs="Times New Roman"/>
          <w:color w:val="646264"/>
          <w:spacing w:val="15"/>
          <w:position w:val="-1"/>
        </w:rPr>
        <w:t xml:space="preserve"> </w:t>
      </w:r>
      <w:r w:rsidRPr="006632F3">
        <w:rPr>
          <w:rFonts w:ascii="Times New Roman" w:eastAsia="Arial" w:hAnsi="Times New Roman" w:cs="Times New Roman"/>
          <w:color w:val="3F3F3F"/>
          <w:w w:val="105"/>
          <w:position w:val="-1"/>
        </w:rPr>
        <w:t>t</w:t>
      </w:r>
      <w:r w:rsidRPr="006632F3">
        <w:rPr>
          <w:rFonts w:ascii="Times New Roman" w:eastAsia="Arial" w:hAnsi="Times New Roman" w:cs="Times New Roman"/>
          <w:color w:val="3F3F3F"/>
          <w:spacing w:val="-13"/>
          <w:w w:val="106"/>
          <w:position w:val="-1"/>
        </w:rPr>
        <w:t>l</w:t>
      </w:r>
      <w:r w:rsidRPr="006632F3">
        <w:rPr>
          <w:rFonts w:ascii="Times New Roman" w:eastAsia="Arial" w:hAnsi="Times New Roman" w:cs="Times New Roman"/>
          <w:color w:val="646264"/>
          <w:spacing w:val="-8"/>
          <w:w w:val="110"/>
          <w:position w:val="-1"/>
        </w:rPr>
        <w:t>a</w:t>
      </w:r>
      <w:r w:rsidRPr="006632F3">
        <w:rPr>
          <w:rFonts w:ascii="Times New Roman" w:eastAsia="Arial" w:hAnsi="Times New Roman" w:cs="Times New Roman"/>
          <w:color w:val="7E7E7E"/>
          <w:spacing w:val="-6"/>
          <w:w w:val="103"/>
          <w:position w:val="-1"/>
        </w:rPr>
        <w:t>t</w:t>
      </w:r>
      <w:r w:rsidRPr="006632F3">
        <w:rPr>
          <w:rFonts w:ascii="Times New Roman" w:eastAsia="Arial" w:hAnsi="Times New Roman" w:cs="Times New Roman"/>
          <w:color w:val="646264"/>
          <w:w w:val="110"/>
          <w:position w:val="-1"/>
        </w:rPr>
        <w:t>e</w:t>
      </w:r>
    </w:p>
    <w:p w14:paraId="3A701A7F" w14:textId="77777777" w:rsidR="00583B21" w:rsidRPr="006632F3" w:rsidRDefault="00583B21" w:rsidP="00583B21">
      <w:pPr>
        <w:tabs>
          <w:tab w:val="left" w:pos="740"/>
          <w:tab w:val="left" w:pos="5080"/>
          <w:tab w:val="left" w:pos="5920"/>
        </w:tabs>
        <w:spacing w:after="0" w:line="159" w:lineRule="exact"/>
        <w:ind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04704" behindDoc="1" locked="0" layoutInCell="1" allowOverlap="1" wp14:anchorId="55544E1F" wp14:editId="1E45E6B6">
                <wp:simplePos x="0" y="0"/>
                <wp:positionH relativeFrom="page">
                  <wp:posOffset>1539240</wp:posOffset>
                </wp:positionH>
                <wp:positionV relativeFrom="paragraph">
                  <wp:posOffset>16510</wp:posOffset>
                </wp:positionV>
                <wp:extent cx="1988185" cy="1675130"/>
                <wp:effectExtent l="5715" t="6985" r="6350" b="3810"/>
                <wp:wrapNone/>
                <wp:docPr id="259" name="Group 51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88185" cy="1675130"/>
                          <a:chOff x="2424" y="26"/>
                          <a:chExt cx="3131" cy="2638"/>
                        </a:xfrm>
                      </wpg:grpSpPr>
                      <wpg:grpSp>
                        <wpg:cNvPr id="260" name="Group 5202"/>
                        <wpg:cNvGrpSpPr>
                          <a:grpSpLocks/>
                        </wpg:cNvGrpSpPr>
                        <wpg:grpSpPr bwMode="auto">
                          <a:xfrm>
                            <a:off x="2445" y="37"/>
                            <a:ext cx="2" cy="2617"/>
                            <a:chOff x="2445" y="37"/>
                            <a:chExt cx="2" cy="2617"/>
                          </a:xfrm>
                        </wpg:grpSpPr>
                        <wps:wsp>
                          <wps:cNvPr id="261" name="Freeform 5203"/>
                          <wps:cNvSpPr>
                            <a:spLocks/>
                          </wps:cNvSpPr>
                          <wps:spPr bwMode="auto">
                            <a:xfrm>
                              <a:off x="2445" y="37"/>
                              <a:ext cx="2" cy="2617"/>
                            </a:xfrm>
                            <a:custGeom>
                              <a:avLst/>
                              <a:gdLst>
                                <a:gd name="T0" fmla="+- 0 2654 37"/>
                                <a:gd name="T1" fmla="*/ 2654 h 2617"/>
                                <a:gd name="T2" fmla="+- 0 37 37"/>
                                <a:gd name="T3" fmla="*/ 37 h 2617"/>
                              </a:gdLst>
                              <a:ahLst/>
                              <a:cxnLst>
                                <a:cxn ang="0">
                                  <a:pos x="0" y="T1"/>
                                </a:cxn>
                                <a:cxn ang="0">
                                  <a:pos x="0" y="T3"/>
                                </a:cxn>
                              </a:cxnLst>
                              <a:rect l="0" t="0" r="r" b="b"/>
                              <a:pathLst>
                                <a:path h="2617">
                                  <a:moveTo>
                                    <a:pt x="0" y="2617"/>
                                  </a:moveTo>
                                  <a:lnTo>
                                    <a:pt x="0"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2" name="Group 5200"/>
                        <wpg:cNvGrpSpPr>
                          <a:grpSpLocks/>
                        </wpg:cNvGrpSpPr>
                        <wpg:grpSpPr bwMode="auto">
                          <a:xfrm>
                            <a:off x="2435" y="2644"/>
                            <a:ext cx="3110" cy="2"/>
                            <a:chOff x="2435" y="2644"/>
                            <a:chExt cx="3110" cy="2"/>
                          </a:xfrm>
                        </wpg:grpSpPr>
                        <wps:wsp>
                          <wps:cNvPr id="263" name="Freeform 5201"/>
                          <wps:cNvSpPr>
                            <a:spLocks/>
                          </wps:cNvSpPr>
                          <wps:spPr bwMode="auto">
                            <a:xfrm>
                              <a:off x="2435" y="2644"/>
                              <a:ext cx="3110" cy="2"/>
                            </a:xfrm>
                            <a:custGeom>
                              <a:avLst/>
                              <a:gdLst>
                                <a:gd name="T0" fmla="+- 0 2435 2435"/>
                                <a:gd name="T1" fmla="*/ T0 w 3110"/>
                                <a:gd name="T2" fmla="+- 0 5545 2435"/>
                                <a:gd name="T3" fmla="*/ T2 w 3110"/>
                              </a:gdLst>
                              <a:ahLst/>
                              <a:cxnLst>
                                <a:cxn ang="0">
                                  <a:pos x="T1" y="0"/>
                                </a:cxn>
                                <a:cxn ang="0">
                                  <a:pos x="T3" y="0"/>
                                </a:cxn>
                              </a:cxnLst>
                              <a:rect l="0" t="0" r="r" b="b"/>
                              <a:pathLst>
                                <a:path w="3110">
                                  <a:moveTo>
                                    <a:pt x="0" y="0"/>
                                  </a:moveTo>
                                  <a:lnTo>
                                    <a:pt x="3110"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99" o:spid="_x0000_s1026" style="position:absolute;margin-left:121.2pt;margin-top:1.3pt;width:156.55pt;height:131.9pt;z-index:-251211776;mso-position-horizontal-relative:page" coordorigin="2424,26" coordsize="3131,2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">
                <v:group id="Group 5202" o:spid="_x0000_s1027" style="position:absolute;left:2445;top:37;width:2;height:2617" coordorigin="2445,37" coordsize="2,26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4egMMAAADcAAAADwAAAGRycy9kb3ducmV2LnhtbERPTWvCQBC9F/oflhF6&#10;q5tYDBJdg0gtPQShKpTehuyYhGRnQ3ZN4r93D0KPj/e9ySbTioF6V1tWEM8jEMSF1TWXCi7nw/sK&#10;hPPIGlvLpOBODrLt68sGU21H/qHh5EsRQtilqKDyvkuldEVFBt3cdsSBu9reoA+wL6XucQzhppWL&#10;KEqkwZpDQ4Ud7SsqmtPNKPgacdx9xJ9D3lz397/z8vibx6TU22zarUF4mvy/+On+1goWS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Ph6AwwAAANwAAAAP&#10;AAAAAAAAAAAAAAAAAKoCAABkcnMvZG93bnJldi54bWxQSwUGAAAAAAQABAD6AAAAmgMAAAAA&#10;">
                  <v:shape id="Freeform 5203" o:spid="_x0000_s1028" style="position:absolute;left:2445;top:37;width:2;height:2617;visibility:visible;mso-wrap-style:square;v-text-anchor:top" coordsize="2,26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YKssYA&#10;AADcAAAADwAAAGRycy9kb3ducmV2LnhtbESPW2vCQBSE3wv9D8sp+FJ0EyleoquIKBRR8Pbi2yF7&#10;TEKyZ2N21fjvu4VCH4eZ+YaZzltTiQc1rrCsIO5FIIhTqwvOFJxP6+4IhPPIGivLpOBFDuaz97cp&#10;Jto++UCPo89EgLBLUEHufZ1I6dKcDLqerYmDd7WNQR9kk0nd4DPATSX7UTSQBgsOCznWtMwpLY93&#10;o8DFn+PTdnuwX+V+uFy5y22XlhulOh/tYgLCU+v/w3/tb62gP4jh90w4AnL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YKssYAAADcAAAADwAAAAAAAAAAAAAAAACYAgAAZHJz&#10;L2Rvd25yZXYueG1sUEsFBgAAAAAEAAQA9QAAAIsDAAAAAA==&#10;" path="m,2617l,e" filled="f" strokecolor="#7c7c7c" strokeweight=".37064mm">
                    <v:path arrowok="t" o:connecttype="custom" o:connectlocs="0,2654;0,37" o:connectangles="0,0"/>
                  </v:shape>
                </v:group>
                <v:group id="Group 5200" o:spid="_x0000_s1029" style="position:absolute;left:2435;top:2644;width:3110;height:2" coordorigin="2435,2644" coordsize="3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shape id="Freeform 5201" o:spid="_x0000_s1030" style="position:absolute;left:2435;top:2644;width:3110;height:2;visibility:visible;mso-wrap-style:square;v-text-anchor:top" coordsize="3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Nj8YA&#10;AADcAAAADwAAAGRycy9kb3ducmV2LnhtbESPzWrDMBCE74W8g9hCb7XcGEJwIofSEAiBUJr+QG6L&#10;tbZMrJWx5MR++6pQyHGYmW+Y9Wa0rbhS7xvHCl6SFARx6XTDtYKvz93zEoQPyBpbx6RgIg+bYvaw&#10;xly7G3/Q9RRqESHsc1RgQuhyKX1pyKJPXEccvcr1FkOUfS11j7cIt62cp+lCWmw4Lhjs6M1QeTkN&#10;VsHhezrr7CczUzUcB3kYu+378azU0+P4ugIRaAz38H97rxXMFxn8nYlHQB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Nj8YAAADcAAAADwAAAAAAAAAAAAAAAACYAgAAZHJz&#10;L2Rvd25yZXYueG1sUEsFBgAAAAAEAAQA9QAAAIsDAAAAAA==&#10;" path="m,l3110,e" filled="f" strokecolor="#7c7c7c" strokeweight=".37064mm">
                    <v:path arrowok="t" o:connecttype="custom" o:connectlocs="0,0;3110,0" o:connectangles="0,0"/>
                  </v:shape>
                </v:group>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05728" behindDoc="1" locked="0" layoutInCell="1" allowOverlap="1" wp14:anchorId="7AB099B9" wp14:editId="64064498">
                <wp:simplePos x="0" y="0"/>
                <wp:positionH relativeFrom="page">
                  <wp:posOffset>3057525</wp:posOffset>
                </wp:positionH>
                <wp:positionV relativeFrom="paragraph">
                  <wp:posOffset>97155</wp:posOffset>
                </wp:positionV>
                <wp:extent cx="1270" cy="534035"/>
                <wp:effectExtent l="9525" t="11430" r="8255" b="6985"/>
                <wp:wrapNone/>
                <wp:docPr id="264" name="Group 5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534035"/>
                          <a:chOff x="4815" y="153"/>
                          <a:chExt cx="2" cy="841"/>
                        </a:xfrm>
                      </wpg:grpSpPr>
                      <wps:wsp>
                        <wps:cNvPr id="265" name="Freeform 5198"/>
                        <wps:cNvSpPr>
                          <a:spLocks/>
                        </wps:cNvSpPr>
                        <wps:spPr bwMode="auto">
                          <a:xfrm>
                            <a:off x="4815" y="153"/>
                            <a:ext cx="2" cy="841"/>
                          </a:xfrm>
                          <a:custGeom>
                            <a:avLst/>
                            <a:gdLst>
                              <a:gd name="T0" fmla="+- 0 993 153"/>
                              <a:gd name="T1" fmla="*/ 993 h 841"/>
                              <a:gd name="T2" fmla="+- 0 153 153"/>
                              <a:gd name="T3" fmla="*/ 153 h 841"/>
                            </a:gdLst>
                            <a:ahLst/>
                            <a:cxnLst>
                              <a:cxn ang="0">
                                <a:pos x="0" y="T1"/>
                              </a:cxn>
                              <a:cxn ang="0">
                                <a:pos x="0" y="T3"/>
                              </a:cxn>
                            </a:cxnLst>
                            <a:rect l="0" t="0" r="r" b="b"/>
                            <a:pathLst>
                              <a:path h="841">
                                <a:moveTo>
                                  <a:pt x="0" y="840"/>
                                </a:moveTo>
                                <a:lnTo>
                                  <a:pt x="0" y="0"/>
                                </a:lnTo>
                              </a:path>
                            </a:pathLst>
                          </a:custGeom>
                          <a:noFill/>
                          <a:ln w="6672">
                            <a:solidFill>
                              <a:srgbClr val="3F3F4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97" o:spid="_x0000_s1026" style="position:absolute;margin-left:240.75pt;margin-top:7.65pt;width:.1pt;height:42.05pt;z-index:-251210752;mso-position-horizontal-relative:page" coordorigin="4815,153" coordsize="2,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">
                <v:shape id="Freeform 5198" o:spid="_x0000_s1027" style="position:absolute;left:4815;top:153;width:2;height:841;visibility:visible;mso-wrap-style:square;v-text-anchor:top" coordsize="2,8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mypMQA&#10;AADcAAAADwAAAGRycy9kb3ducmV2LnhtbESPT2sCMRTE70K/Q3gFb262giKrUVpB8FTxX4u3x+a5&#10;G7p5WTbpmn77RhA8DjPzG2axirYRPXXeOFbwluUgiEunDVcKTsfNaAbCB2SNjWNS8EceVsuXwQIL&#10;7W68p/4QKpEg7AtUUIfQFlL6siaLPnMtcfKurrMYkuwqqTu8Jbht5DjPp9Ki4bRQY0vrmsqfw69V&#10;8LX9vsbL7myazypQaz76Mo87pYav8X0OIlAMz/CjvdUKxtMJ3M+kI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JsqTEAAAA3AAAAA8AAAAAAAAAAAAAAAAAmAIAAGRycy9k&#10;b3ducmV2LnhtbFBLBQYAAAAABAAEAPUAAACJAwAAAAA=&#10;" path="m,840l,e" filled="f" strokecolor="#3f3f48" strokeweight=".18533mm">
                  <v:path arrowok="t" o:connecttype="custom" o:connectlocs="0,993;0,153" o:connectangles="0,0"/>
                </v:shape>
                <w10:wrap anchorx="page"/>
              </v:group>
            </w:pict>
          </mc:Fallback>
        </mc:AlternateContent>
      </w:r>
      <w:r w:rsidRPr="006632F3">
        <w:rPr>
          <w:rFonts w:ascii="Times New Roman" w:eastAsia="Arial" w:hAnsi="Times New Roman" w:cs="Times New Roman"/>
          <w:color w:val="3F3F3F"/>
          <w:position w:val="1"/>
        </w:rPr>
        <w:t>I</w:t>
      </w:r>
      <w:r w:rsidRPr="006632F3">
        <w:rPr>
          <w:rFonts w:ascii="Times New Roman" w:eastAsia="Arial" w:hAnsi="Times New Roman" w:cs="Times New Roman"/>
          <w:color w:val="3F3F3F"/>
          <w:spacing w:val="-39"/>
          <w:position w:val="1"/>
        </w:rPr>
        <w:t xml:space="preserve"> </w:t>
      </w:r>
      <w:r w:rsidRPr="006632F3">
        <w:rPr>
          <w:rFonts w:ascii="Times New Roman" w:eastAsia="Arial" w:hAnsi="Times New Roman" w:cs="Times New Roman"/>
          <w:color w:val="3F3F3F"/>
          <w:position w:val="1"/>
        </w:rPr>
        <w:tab/>
      </w:r>
      <w:r w:rsidRPr="006632F3">
        <w:rPr>
          <w:rFonts w:ascii="Times New Roman" w:eastAsia="Arial" w:hAnsi="Times New Roman" w:cs="Times New Roman"/>
          <w:color w:val="212121"/>
          <w:position w:val="1"/>
        </w:rPr>
        <w:t xml:space="preserve">I  </w:t>
      </w:r>
      <w:r w:rsidRPr="006632F3">
        <w:rPr>
          <w:rFonts w:ascii="Times New Roman" w:eastAsia="Arial" w:hAnsi="Times New Roman" w:cs="Times New Roman"/>
          <w:color w:val="212121"/>
          <w:spacing w:val="41"/>
          <w:position w:val="1"/>
        </w:rPr>
        <w:t xml:space="preserve"> </w:t>
      </w:r>
      <w:r w:rsidRPr="006632F3">
        <w:rPr>
          <w:rFonts w:ascii="Times New Roman" w:eastAsia="Arial" w:hAnsi="Times New Roman" w:cs="Times New Roman"/>
          <w:color w:val="C170BF"/>
          <w:w w:val="203"/>
          <w:position w:val="1"/>
        </w:rPr>
        <w:t>I</w:t>
      </w:r>
      <w:r w:rsidRPr="006632F3">
        <w:rPr>
          <w:rFonts w:ascii="Times New Roman" w:eastAsia="Arial" w:hAnsi="Times New Roman" w:cs="Times New Roman"/>
          <w:color w:val="C170BF"/>
          <w:position w:val="1"/>
        </w:rPr>
        <w:tab/>
      </w:r>
      <w:r w:rsidRPr="006632F3">
        <w:rPr>
          <w:rFonts w:ascii="Times New Roman" w:eastAsia="Arial" w:hAnsi="Times New Roman" w:cs="Times New Roman"/>
          <w:color w:val="3F3F3F"/>
          <w:w w:val="203"/>
          <w:position w:val="1"/>
        </w:rPr>
        <w:t>\];</w:t>
      </w:r>
      <w:r w:rsidRPr="006632F3">
        <w:rPr>
          <w:rFonts w:ascii="Times New Roman" w:eastAsia="Arial" w:hAnsi="Times New Roman" w:cs="Times New Roman"/>
          <w:color w:val="3F3F3F"/>
          <w:spacing w:val="-48"/>
          <w:w w:val="203"/>
          <w:position w:val="1"/>
        </w:rPr>
        <w:t xml:space="preserve"> </w:t>
      </w:r>
      <w:r w:rsidRPr="006632F3">
        <w:rPr>
          <w:rFonts w:ascii="Times New Roman" w:eastAsia="Arial" w:hAnsi="Times New Roman" w:cs="Times New Roman"/>
          <w:color w:val="3F3F3F"/>
          <w:position w:val="1"/>
        </w:rPr>
        <w:tab/>
      </w:r>
      <w:r w:rsidRPr="006632F3">
        <w:rPr>
          <w:rFonts w:ascii="Times New Roman" w:eastAsia="Arial" w:hAnsi="Times New Roman" w:cs="Times New Roman"/>
          <w:color w:val="E490E4"/>
          <w:w w:val="275"/>
          <w:position w:val="1"/>
        </w:rPr>
        <w:t>I</w:t>
      </w:r>
    </w:p>
    <w:p w14:paraId="79B54FB4" w14:textId="77777777" w:rsidR="00583B21" w:rsidRPr="006632F3" w:rsidRDefault="00583B21" w:rsidP="00583B21">
      <w:pPr>
        <w:tabs>
          <w:tab w:val="left" w:pos="1320"/>
          <w:tab w:val="left" w:pos="3220"/>
        </w:tabs>
        <w:spacing w:before="49" w:after="0" w:line="240" w:lineRule="auto"/>
        <w:ind w:left="535" w:right="-20"/>
        <w:rPr>
          <w:rFonts w:ascii="Times New Roman" w:eastAsia="Arial" w:hAnsi="Times New Roman" w:cs="Times New Roman"/>
        </w:rPr>
      </w:pPr>
      <w:proofErr w:type="gramStart"/>
      <w:r w:rsidRPr="006632F3">
        <w:rPr>
          <w:rFonts w:ascii="Times New Roman" w:eastAsia="Arial" w:hAnsi="Times New Roman" w:cs="Times New Roman"/>
          <w:color w:val="7E7E7E"/>
          <w:spacing w:val="-16"/>
          <w:w w:val="298"/>
        </w:rPr>
        <w:t>i</w:t>
      </w:r>
      <w:r w:rsidRPr="006632F3">
        <w:rPr>
          <w:rFonts w:ascii="Times New Roman" w:eastAsia="Arial" w:hAnsi="Times New Roman" w:cs="Times New Roman"/>
          <w:color w:val="646264"/>
          <w:w w:val="96"/>
        </w:rPr>
        <w:t>nstant</w:t>
      </w:r>
      <w:r w:rsidRPr="006632F3">
        <w:rPr>
          <w:rFonts w:ascii="Times New Roman" w:eastAsia="Arial" w:hAnsi="Times New Roman" w:cs="Times New Roman"/>
          <w:color w:val="646264"/>
          <w:spacing w:val="-17"/>
          <w:w w:val="97"/>
        </w:rPr>
        <w:t>l</w:t>
      </w:r>
      <w:r w:rsidRPr="006632F3">
        <w:rPr>
          <w:rFonts w:ascii="Times New Roman" w:eastAsia="Arial" w:hAnsi="Times New Roman" w:cs="Times New Roman"/>
          <w:color w:val="525252"/>
          <w:w w:val="95"/>
        </w:rPr>
        <w:t>tes</w:t>
      </w:r>
      <w:proofErr w:type="gramEnd"/>
      <w:r w:rsidRPr="006632F3">
        <w:rPr>
          <w:rFonts w:ascii="Times New Roman" w:eastAsia="Arial" w:hAnsi="Times New Roman" w:cs="Times New Roman"/>
          <w:color w:val="525252"/>
        </w:rPr>
        <w:tab/>
      </w:r>
      <w:r w:rsidRPr="006632F3">
        <w:rPr>
          <w:rFonts w:ascii="Times New Roman" w:eastAsia="Arial" w:hAnsi="Times New Roman" w:cs="Times New Roman"/>
          <w:color w:val="212121"/>
          <w:spacing w:val="-8"/>
          <w:w w:val="183"/>
        </w:rPr>
        <w:t>I</w:t>
      </w:r>
      <w:r w:rsidRPr="006632F3">
        <w:rPr>
          <w:rFonts w:ascii="Times New Roman" w:eastAsia="Arial" w:hAnsi="Times New Roman" w:cs="Times New Roman"/>
          <w:color w:val="3F3F3F"/>
          <w:w w:val="101"/>
        </w:rPr>
        <w:t>Sens</w:t>
      </w:r>
      <w:r w:rsidRPr="006632F3">
        <w:rPr>
          <w:rFonts w:ascii="Times New Roman" w:eastAsia="Arial" w:hAnsi="Times New Roman" w:cs="Times New Roman"/>
          <w:color w:val="3F3F3F"/>
          <w:spacing w:val="-14"/>
          <w:w w:val="102"/>
        </w:rPr>
        <w:t>o</w:t>
      </w:r>
      <w:r w:rsidRPr="006632F3">
        <w:rPr>
          <w:rFonts w:ascii="Times New Roman" w:eastAsia="Arial" w:hAnsi="Times New Roman" w:cs="Times New Roman"/>
          <w:color w:val="212121"/>
          <w:spacing w:val="-6"/>
          <w:w w:val="124"/>
        </w:rPr>
        <w:t>r</w:t>
      </w:r>
      <w:r w:rsidRPr="006632F3">
        <w:rPr>
          <w:rFonts w:ascii="Times New Roman" w:eastAsia="Arial" w:hAnsi="Times New Roman" w:cs="Times New Roman"/>
          <w:color w:val="3F3F3F"/>
          <w:spacing w:val="-5"/>
          <w:w w:val="97"/>
        </w:rPr>
        <w:t>C</w:t>
      </w:r>
      <w:r w:rsidRPr="006632F3">
        <w:rPr>
          <w:rFonts w:ascii="Times New Roman" w:eastAsia="Arial" w:hAnsi="Times New Roman" w:cs="Times New Roman"/>
          <w:color w:val="010101"/>
          <w:w w:val="117"/>
        </w:rPr>
        <w:t>I</w:t>
      </w:r>
      <w:r w:rsidRPr="006632F3">
        <w:rPr>
          <w:rFonts w:ascii="Times New Roman" w:eastAsia="Arial" w:hAnsi="Times New Roman" w:cs="Times New Roman"/>
          <w:color w:val="010101"/>
          <w:spacing w:val="-9"/>
          <w:w w:val="117"/>
        </w:rPr>
        <w:t>I</w:t>
      </w:r>
      <w:r w:rsidRPr="006632F3">
        <w:rPr>
          <w:rFonts w:ascii="Times New Roman" w:eastAsia="Arial" w:hAnsi="Times New Roman" w:cs="Times New Roman"/>
          <w:color w:val="3F3F3F"/>
          <w:w w:val="101"/>
        </w:rPr>
        <w:t>entAd</w:t>
      </w:r>
      <w:r w:rsidRPr="006632F3">
        <w:rPr>
          <w:rFonts w:ascii="Times New Roman" w:eastAsia="Arial" w:hAnsi="Times New Roman" w:cs="Times New Roman"/>
          <w:color w:val="3F3F3F"/>
          <w:spacing w:val="-14"/>
          <w:w w:val="102"/>
        </w:rPr>
        <w:t>a</w:t>
      </w:r>
      <w:r w:rsidRPr="006632F3">
        <w:rPr>
          <w:rFonts w:ascii="Times New Roman" w:eastAsia="Arial" w:hAnsi="Times New Roman" w:cs="Times New Roman"/>
          <w:color w:val="212121"/>
          <w:spacing w:val="-9"/>
          <w:w w:val="117"/>
        </w:rPr>
        <w:t>p</w:t>
      </w:r>
      <w:r w:rsidRPr="006632F3">
        <w:rPr>
          <w:rFonts w:ascii="Times New Roman" w:eastAsia="Arial" w:hAnsi="Times New Roman" w:cs="Times New Roman"/>
          <w:color w:val="3F3F3F"/>
          <w:w w:val="112"/>
        </w:rPr>
        <w:t>t</w:t>
      </w:r>
      <w:r w:rsidRPr="006632F3">
        <w:rPr>
          <w:rFonts w:ascii="Times New Roman" w:eastAsia="Arial" w:hAnsi="Times New Roman" w:cs="Times New Roman"/>
          <w:color w:val="3F3F3F"/>
          <w:spacing w:val="-14"/>
          <w:w w:val="113"/>
        </w:rPr>
        <w:t>e</w:t>
      </w:r>
      <w:r w:rsidRPr="006632F3">
        <w:rPr>
          <w:rFonts w:ascii="Times New Roman" w:eastAsia="Arial" w:hAnsi="Times New Roman" w:cs="Times New Roman"/>
          <w:color w:val="212121"/>
          <w:spacing w:val="3"/>
          <w:w w:val="124"/>
        </w:rPr>
        <w:t>r</w:t>
      </w:r>
      <w:r w:rsidRPr="006632F3">
        <w:rPr>
          <w:rFonts w:ascii="Times New Roman" w:eastAsia="Arial" w:hAnsi="Times New Roman" w:cs="Times New Roman"/>
          <w:color w:val="7E7E7E"/>
          <w:w w:val="199"/>
        </w:rPr>
        <w:t>l</w:t>
      </w:r>
      <w:r w:rsidRPr="006632F3">
        <w:rPr>
          <w:rFonts w:ascii="Times New Roman" w:eastAsia="Arial" w:hAnsi="Times New Roman" w:cs="Times New Roman"/>
          <w:color w:val="7E7E7E"/>
        </w:rPr>
        <w:tab/>
      </w:r>
      <w:r w:rsidRPr="006632F3">
        <w:rPr>
          <w:rFonts w:ascii="Times New Roman" w:eastAsia="Arial" w:hAnsi="Times New Roman" w:cs="Times New Roman"/>
          <w:color w:val="525252"/>
        </w:rPr>
        <w:t>iSens</w:t>
      </w:r>
      <w:r w:rsidRPr="006632F3">
        <w:rPr>
          <w:rFonts w:ascii="Times New Roman" w:eastAsia="Arial" w:hAnsi="Times New Roman" w:cs="Times New Roman"/>
          <w:color w:val="525252"/>
          <w:spacing w:val="-14"/>
        </w:rPr>
        <w:t>o</w:t>
      </w:r>
      <w:r w:rsidRPr="006632F3">
        <w:rPr>
          <w:rFonts w:ascii="Times New Roman" w:eastAsia="Arial" w:hAnsi="Times New Roman" w:cs="Times New Roman"/>
          <w:color w:val="212121"/>
        </w:rPr>
        <w:t>r</w:t>
      </w:r>
      <w:r w:rsidRPr="006632F3">
        <w:rPr>
          <w:rFonts w:ascii="Times New Roman" w:eastAsia="Arial" w:hAnsi="Times New Roman" w:cs="Times New Roman"/>
          <w:color w:val="212121"/>
          <w:spacing w:val="-3"/>
        </w:rPr>
        <w:t>A</w:t>
      </w:r>
      <w:r w:rsidRPr="006632F3">
        <w:rPr>
          <w:rFonts w:ascii="Times New Roman" w:eastAsia="Arial" w:hAnsi="Times New Roman" w:cs="Times New Roman"/>
          <w:color w:val="3F3F3F"/>
        </w:rPr>
        <w:t xml:space="preserve">dapterl   </w:t>
      </w:r>
      <w:r w:rsidRPr="006632F3">
        <w:rPr>
          <w:rFonts w:ascii="Times New Roman" w:eastAsia="Arial" w:hAnsi="Times New Roman" w:cs="Times New Roman"/>
          <w:color w:val="3F3F3F"/>
          <w:spacing w:val="32"/>
        </w:rPr>
        <w:t xml:space="preserve"> </w:t>
      </w:r>
      <w:r w:rsidRPr="006632F3">
        <w:rPr>
          <w:rFonts w:ascii="Times New Roman" w:eastAsia="Arial" w:hAnsi="Times New Roman" w:cs="Times New Roman"/>
          <w:color w:val="3F3F3F"/>
        </w:rPr>
        <w:t>-In</w:t>
      </w:r>
      <w:r w:rsidRPr="006632F3">
        <w:rPr>
          <w:rFonts w:ascii="Times New Roman" w:eastAsia="Arial" w:hAnsi="Times New Roman" w:cs="Times New Roman"/>
          <w:color w:val="3F3F3F"/>
          <w:spacing w:val="4"/>
        </w:rPr>
        <w:t>s</w:t>
      </w:r>
      <w:r w:rsidRPr="006632F3">
        <w:rPr>
          <w:rFonts w:ascii="Times New Roman" w:eastAsia="Arial" w:hAnsi="Times New Roman" w:cs="Times New Roman"/>
          <w:color w:val="646264"/>
        </w:rPr>
        <w:t>ta</w:t>
      </w:r>
      <w:r w:rsidRPr="006632F3">
        <w:rPr>
          <w:rFonts w:ascii="Times New Roman" w:eastAsia="Arial" w:hAnsi="Times New Roman" w:cs="Times New Roman"/>
          <w:color w:val="646264"/>
          <w:spacing w:val="-14"/>
        </w:rPr>
        <w:t>n</w:t>
      </w:r>
      <w:r w:rsidRPr="006632F3">
        <w:rPr>
          <w:rFonts w:ascii="Times New Roman" w:eastAsia="Arial" w:hAnsi="Times New Roman" w:cs="Times New Roman"/>
          <w:color w:val="7E7E7E"/>
          <w:spacing w:val="-9"/>
        </w:rPr>
        <w:t>t</w:t>
      </w:r>
      <w:r w:rsidRPr="006632F3">
        <w:rPr>
          <w:rFonts w:ascii="Times New Roman" w:eastAsia="Arial" w:hAnsi="Times New Roman" w:cs="Times New Roman"/>
          <w:color w:val="525252"/>
        </w:rPr>
        <w:t>i</w:t>
      </w:r>
      <w:r w:rsidRPr="006632F3">
        <w:rPr>
          <w:rFonts w:ascii="Times New Roman" w:eastAsia="Arial" w:hAnsi="Times New Roman" w:cs="Times New Roman"/>
          <w:color w:val="525252"/>
          <w:spacing w:val="3"/>
        </w:rPr>
        <w:t>a</w:t>
      </w:r>
      <w:r w:rsidRPr="006632F3">
        <w:rPr>
          <w:rFonts w:ascii="Times New Roman" w:eastAsia="Arial" w:hAnsi="Times New Roman" w:cs="Times New Roman"/>
          <w:color w:val="7E7E7E"/>
          <w:spacing w:val="-16"/>
        </w:rPr>
        <w:t>t</w:t>
      </w:r>
      <w:r w:rsidRPr="006632F3">
        <w:rPr>
          <w:rFonts w:ascii="Times New Roman" w:eastAsia="Arial" w:hAnsi="Times New Roman" w:cs="Times New Roman"/>
          <w:color w:val="646264"/>
        </w:rPr>
        <w:t xml:space="preserve">es  </w:t>
      </w:r>
      <w:r w:rsidRPr="006632F3">
        <w:rPr>
          <w:rFonts w:ascii="Times New Roman" w:eastAsia="Arial" w:hAnsi="Times New Roman" w:cs="Times New Roman"/>
          <w:color w:val="646264"/>
          <w:spacing w:val="31"/>
        </w:rPr>
        <w:t xml:space="preserve"> </w:t>
      </w:r>
      <w:r w:rsidRPr="006632F3">
        <w:rPr>
          <w:rFonts w:ascii="Times New Roman" w:eastAsia="Arial" w:hAnsi="Times New Roman" w:cs="Times New Roman"/>
          <w:color w:val="212121"/>
          <w:spacing w:val="-8"/>
          <w:w w:val="183"/>
        </w:rPr>
        <w:t>I</w:t>
      </w:r>
      <w:r w:rsidRPr="006632F3">
        <w:rPr>
          <w:rFonts w:ascii="Times New Roman" w:eastAsia="Arial" w:hAnsi="Times New Roman" w:cs="Times New Roman"/>
          <w:color w:val="3F3F3F"/>
          <w:w w:val="101"/>
        </w:rPr>
        <w:t>ServlceAdapte</w:t>
      </w:r>
      <w:r w:rsidRPr="006632F3">
        <w:rPr>
          <w:rFonts w:ascii="Times New Roman" w:eastAsia="Arial" w:hAnsi="Times New Roman" w:cs="Times New Roman"/>
          <w:color w:val="3F3F3F"/>
          <w:spacing w:val="3"/>
          <w:w w:val="102"/>
        </w:rPr>
        <w:t>r</w:t>
      </w:r>
      <w:r w:rsidRPr="006632F3">
        <w:rPr>
          <w:rFonts w:ascii="Times New Roman" w:eastAsia="Arial" w:hAnsi="Times New Roman" w:cs="Times New Roman"/>
          <w:color w:val="212121"/>
          <w:w w:val="199"/>
        </w:rPr>
        <w:t>l</w:t>
      </w:r>
      <w:r w:rsidRPr="006632F3">
        <w:rPr>
          <w:rFonts w:ascii="Times New Roman" w:eastAsia="Arial" w:hAnsi="Times New Roman" w:cs="Times New Roman"/>
          <w:color w:val="212121"/>
          <w:spacing w:val="-16"/>
        </w:rPr>
        <w:t xml:space="preserve"> </w:t>
      </w:r>
      <w:r w:rsidRPr="006632F3">
        <w:rPr>
          <w:rFonts w:ascii="Times New Roman" w:eastAsia="Arial" w:hAnsi="Times New Roman" w:cs="Times New Roman"/>
          <w:color w:val="E490E4"/>
          <w:w w:val="262"/>
        </w:rPr>
        <w:t>:</w:t>
      </w:r>
    </w:p>
    <w:p w14:paraId="3BBF96DD" w14:textId="77777777" w:rsidR="00583B21" w:rsidRPr="006632F3" w:rsidRDefault="00583B21" w:rsidP="00583B21">
      <w:pPr>
        <w:tabs>
          <w:tab w:val="left" w:pos="3180"/>
        </w:tabs>
        <w:spacing w:before="47" w:after="0" w:line="103" w:lineRule="exact"/>
        <w:ind w:left="2436" w:right="3059"/>
        <w:jc w:val="center"/>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22112" behindDoc="1" locked="0" layoutInCell="1" allowOverlap="1" wp14:anchorId="5F8254C2" wp14:editId="25FA72A4">
                <wp:simplePos x="0" y="0"/>
                <wp:positionH relativeFrom="page">
                  <wp:posOffset>6773545</wp:posOffset>
                </wp:positionH>
                <wp:positionV relativeFrom="paragraph">
                  <wp:posOffset>83820</wp:posOffset>
                </wp:positionV>
                <wp:extent cx="1270" cy="2676525"/>
                <wp:effectExtent l="10795" t="7620" r="6985" b="11430"/>
                <wp:wrapNone/>
                <wp:docPr id="266" name="Group 5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2676525"/>
                          <a:chOff x="10667" y="132"/>
                          <a:chExt cx="2" cy="4215"/>
                        </a:xfrm>
                      </wpg:grpSpPr>
                      <wps:wsp>
                        <wps:cNvPr id="267" name="Freeform 5196"/>
                        <wps:cNvSpPr>
                          <a:spLocks/>
                        </wps:cNvSpPr>
                        <wps:spPr bwMode="auto">
                          <a:xfrm>
                            <a:off x="10667" y="132"/>
                            <a:ext cx="2" cy="4215"/>
                          </a:xfrm>
                          <a:custGeom>
                            <a:avLst/>
                            <a:gdLst>
                              <a:gd name="T0" fmla="+- 0 4347 132"/>
                              <a:gd name="T1" fmla="*/ 4347 h 4215"/>
                              <a:gd name="T2" fmla="+- 0 132 132"/>
                              <a:gd name="T3" fmla="*/ 132 h 4215"/>
                            </a:gdLst>
                            <a:ahLst/>
                            <a:cxnLst>
                              <a:cxn ang="0">
                                <a:pos x="0" y="T1"/>
                              </a:cxn>
                              <a:cxn ang="0">
                                <a:pos x="0" y="T3"/>
                              </a:cxn>
                            </a:cxnLst>
                            <a:rect l="0" t="0" r="r" b="b"/>
                            <a:pathLst>
                              <a:path h="4215">
                                <a:moveTo>
                                  <a:pt x="0" y="4215"/>
                                </a:moveTo>
                                <a:lnTo>
                                  <a:pt x="0" y="0"/>
                                </a:lnTo>
                              </a:path>
                            </a:pathLst>
                          </a:custGeom>
                          <a:noFill/>
                          <a:ln w="6672">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95" o:spid="_x0000_s1026" style="position:absolute;margin-left:533.35pt;margin-top:6.6pt;width:.1pt;height:210.75pt;z-index:-251194368;mso-position-horizontal-relative:page" coordorigin="10667,132" coordsize="2,4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">
                <v:shape id="Freeform 5196" o:spid="_x0000_s1027" style="position:absolute;left:10667;top:132;width:2;height:4215;visibility:visible;mso-wrap-style:square;v-text-anchor:top" coordsize="2,4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93y8MA&#10;AADcAAAADwAAAGRycy9kb3ducmV2LnhtbESPQYvCMBSE7wv+h/AEb9tUD1WqUYqw4FFdkXp7NG/b&#10;ss1LabIa/fVGWPA4zMw3zGoTTCeuNLjWsoJpkoIgrqxuuVZw+v76XIBwHlljZ5kU3MnBZj36WGGu&#10;7Y0PdD36WkQIuxwVNN73uZSuasigS2xPHL0fOxj0UQ611APeItx0cpammTTYclxosKdtQ9Xv8c8o&#10;SB92vrWnfVkW2XlxuJRhei+CUpNxKJYgPAX/Dv+3d1rBLJvD60w8AnL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93y8MAAADcAAAADwAAAAAAAAAAAAAAAACYAgAAZHJzL2Rv&#10;d25yZXYueG1sUEsFBgAAAAAEAAQA9QAAAIgDAAAAAA==&#10;" path="m,4215l,e" filled="f" strokecolor="#3f3f3f" strokeweight=".18533mm">
                  <v:path arrowok="t" o:connecttype="custom" o:connectlocs="0,4347;0,132" o:connectangles="0,0"/>
                </v:shape>
                <w10:wrap anchorx="page"/>
              </v:group>
            </w:pict>
          </mc:Fallback>
        </mc:AlternateContent>
      </w:r>
      <w:r w:rsidRPr="006632F3">
        <w:rPr>
          <w:rFonts w:ascii="Times New Roman" w:eastAsia="Arial" w:hAnsi="Times New Roman" w:cs="Times New Roman"/>
          <w:color w:val="7E7E7E"/>
          <w:position w:val="-9"/>
        </w:rPr>
        <w:t>I</w:t>
      </w:r>
      <w:r w:rsidRPr="006632F3">
        <w:rPr>
          <w:rFonts w:ascii="Times New Roman" w:eastAsia="Arial" w:hAnsi="Times New Roman" w:cs="Times New Roman"/>
          <w:color w:val="7E7E7E"/>
          <w:spacing w:val="-39"/>
          <w:position w:val="-9"/>
        </w:rPr>
        <w:t xml:space="preserve"> </w:t>
      </w:r>
      <w:r w:rsidRPr="006632F3">
        <w:rPr>
          <w:rFonts w:ascii="Times New Roman" w:eastAsia="Arial" w:hAnsi="Times New Roman" w:cs="Times New Roman"/>
          <w:color w:val="7E7E7E"/>
          <w:position w:val="-9"/>
        </w:rPr>
        <w:tab/>
      </w:r>
      <w:r w:rsidRPr="006632F3">
        <w:rPr>
          <w:rFonts w:ascii="Times New Roman" w:eastAsia="Arial" w:hAnsi="Times New Roman" w:cs="Times New Roman"/>
          <w:color w:val="7E7E7E"/>
          <w:w w:val="122"/>
          <w:position w:val="-9"/>
        </w:rPr>
        <w:t>I</w:t>
      </w:r>
    </w:p>
    <w:p w14:paraId="400B7A78" w14:textId="77777777" w:rsidR="00583B21" w:rsidRPr="006632F3" w:rsidRDefault="00583B21" w:rsidP="00583B21">
      <w:pPr>
        <w:spacing w:after="0"/>
        <w:jc w:val="center"/>
        <w:rPr>
          <w:rFonts w:ascii="Times New Roman" w:hAnsi="Times New Roman" w:cs="Times New Roman"/>
        </w:rPr>
        <w:sectPr w:rsidR="00583B21" w:rsidRPr="006632F3">
          <w:type w:val="continuous"/>
          <w:pgSz w:w="12240" w:h="15860"/>
          <w:pgMar w:top="1460" w:right="1420" w:bottom="280" w:left="1720" w:header="720" w:footer="720" w:gutter="0"/>
          <w:cols w:num="2" w:space="720" w:equalWidth="0">
            <w:col w:w="2290" w:space="411"/>
            <w:col w:w="6399"/>
          </w:cols>
        </w:sectPr>
      </w:pPr>
    </w:p>
    <w:p w14:paraId="136633CD" w14:textId="77777777" w:rsidR="00583B21" w:rsidRPr="006632F3" w:rsidRDefault="00583B21" w:rsidP="00583B21">
      <w:pPr>
        <w:spacing w:after="0" w:line="123" w:lineRule="exact"/>
        <w:ind w:left="896" w:right="545"/>
        <w:jc w:val="center"/>
        <w:rPr>
          <w:rFonts w:ascii="Times New Roman" w:eastAsia="Arial" w:hAnsi="Times New Roman" w:cs="Times New Roman"/>
        </w:rPr>
      </w:pPr>
      <w:r w:rsidRPr="006632F3">
        <w:rPr>
          <w:rFonts w:ascii="Times New Roman" w:eastAsia="Arial" w:hAnsi="Times New Roman" w:cs="Times New Roman"/>
          <w:color w:val="212121"/>
          <w:spacing w:val="-15"/>
          <w:w w:val="97"/>
        </w:rPr>
        <w:lastRenderedPageBreak/>
        <w:t>-</w:t>
      </w:r>
      <w:r w:rsidRPr="006632F3">
        <w:rPr>
          <w:rFonts w:ascii="Times New Roman" w:eastAsia="Arial" w:hAnsi="Times New Roman" w:cs="Times New Roman"/>
          <w:color w:val="525252"/>
          <w:w w:val="95"/>
        </w:rPr>
        <w:t>Insta</w:t>
      </w:r>
      <w:r w:rsidRPr="006632F3">
        <w:rPr>
          <w:rFonts w:ascii="Times New Roman" w:eastAsia="Arial" w:hAnsi="Times New Roman" w:cs="Times New Roman"/>
          <w:color w:val="525252"/>
          <w:w w:val="96"/>
        </w:rPr>
        <w:t>n</w:t>
      </w:r>
      <w:r w:rsidRPr="006632F3">
        <w:rPr>
          <w:rFonts w:ascii="Times New Roman" w:eastAsia="Arial" w:hAnsi="Times New Roman" w:cs="Times New Roman"/>
          <w:color w:val="7E7E7E"/>
          <w:w w:val="104"/>
        </w:rPr>
        <w:t>t</w:t>
      </w:r>
      <w:r w:rsidRPr="006632F3">
        <w:rPr>
          <w:rFonts w:ascii="Times New Roman" w:eastAsia="Arial" w:hAnsi="Times New Roman" w:cs="Times New Roman"/>
          <w:color w:val="7E7E7E"/>
          <w:spacing w:val="-13"/>
          <w:w w:val="105"/>
        </w:rPr>
        <w:t>i</w:t>
      </w:r>
      <w:r w:rsidRPr="006632F3">
        <w:rPr>
          <w:rFonts w:ascii="Times New Roman" w:eastAsia="Arial" w:hAnsi="Times New Roman" w:cs="Times New Roman"/>
          <w:color w:val="646264"/>
          <w:w w:val="95"/>
        </w:rPr>
        <w:t>ates</w:t>
      </w:r>
    </w:p>
    <w:p w14:paraId="52DDE9A8" w14:textId="77777777" w:rsidR="00583B21" w:rsidRPr="006632F3" w:rsidRDefault="00583B21" w:rsidP="00583B21">
      <w:pPr>
        <w:spacing w:before="2" w:after="0" w:line="100" w:lineRule="exact"/>
        <w:rPr>
          <w:rFonts w:ascii="Times New Roman" w:hAnsi="Times New Roman" w:cs="Times New Roman"/>
        </w:rPr>
      </w:pPr>
    </w:p>
    <w:p w14:paraId="2659B5FD" w14:textId="77777777" w:rsidR="00583B21" w:rsidRPr="006632F3" w:rsidRDefault="00583B21" w:rsidP="00583B21">
      <w:pPr>
        <w:spacing w:after="0" w:line="200" w:lineRule="exact"/>
        <w:rPr>
          <w:rFonts w:ascii="Times New Roman" w:hAnsi="Times New Roman" w:cs="Times New Roman"/>
        </w:rPr>
      </w:pPr>
    </w:p>
    <w:p w14:paraId="5AA76A39" w14:textId="77777777" w:rsidR="00583B21" w:rsidRPr="006632F3" w:rsidRDefault="00583B21" w:rsidP="00583B21">
      <w:pPr>
        <w:spacing w:after="0" w:line="240" w:lineRule="auto"/>
        <w:ind w:left="434" w:right="-59"/>
        <w:jc w:val="center"/>
        <w:rPr>
          <w:rFonts w:ascii="Times New Roman" w:eastAsia="Courier New"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06752" behindDoc="1" locked="0" layoutInCell="1" allowOverlap="1" wp14:anchorId="140CC117" wp14:editId="48585C15">
                <wp:simplePos x="0" y="0"/>
                <wp:positionH relativeFrom="page">
                  <wp:posOffset>2139950</wp:posOffset>
                </wp:positionH>
                <wp:positionV relativeFrom="paragraph">
                  <wp:posOffset>25400</wp:posOffset>
                </wp:positionV>
                <wp:extent cx="713740" cy="1270"/>
                <wp:effectExtent l="15875" t="15875" r="13335" b="11430"/>
                <wp:wrapNone/>
                <wp:docPr id="268" name="Group 5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3740" cy="1270"/>
                          <a:chOff x="3370" y="40"/>
                          <a:chExt cx="1124" cy="2"/>
                        </a:xfrm>
                      </wpg:grpSpPr>
                      <wps:wsp>
                        <wps:cNvPr id="269" name="Freeform 5194"/>
                        <wps:cNvSpPr>
                          <a:spLocks/>
                        </wps:cNvSpPr>
                        <wps:spPr bwMode="auto">
                          <a:xfrm>
                            <a:off x="3370" y="40"/>
                            <a:ext cx="1124" cy="2"/>
                          </a:xfrm>
                          <a:custGeom>
                            <a:avLst/>
                            <a:gdLst>
                              <a:gd name="T0" fmla="+- 0 3370 3370"/>
                              <a:gd name="T1" fmla="*/ T0 w 1124"/>
                              <a:gd name="T2" fmla="+- 0 4494 3370"/>
                              <a:gd name="T3" fmla="*/ T2 w 1124"/>
                            </a:gdLst>
                            <a:ahLst/>
                            <a:cxnLst>
                              <a:cxn ang="0">
                                <a:pos x="T1" y="0"/>
                              </a:cxn>
                              <a:cxn ang="0">
                                <a:pos x="T3" y="0"/>
                              </a:cxn>
                            </a:cxnLst>
                            <a:rect l="0" t="0" r="r" b="b"/>
                            <a:pathLst>
                              <a:path w="1124">
                                <a:moveTo>
                                  <a:pt x="0" y="0"/>
                                </a:moveTo>
                                <a:lnTo>
                                  <a:pt x="1124" y="0"/>
                                </a:lnTo>
                              </a:path>
                            </a:pathLst>
                          </a:custGeom>
                          <a:noFill/>
                          <a:ln w="13343">
                            <a:solidFill>
                              <a:srgbClr val="4B4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93" o:spid="_x0000_s1026" style="position:absolute;margin-left:168.5pt;margin-top:2pt;width:56.2pt;height:.1pt;z-index:-251209728;mso-position-horizontal-relative:page" coordorigin="3370,40" coordsize="11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">
                <v:shape id="Freeform 5194" o:spid="_x0000_s1027" style="position:absolute;left:3370;top:40;width:1124;height:2;visibility:visible;mso-wrap-style:square;v-text-anchor:top" coordsize="11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kySMUA&#10;AADcAAAADwAAAGRycy9kb3ducmV2LnhtbESPQWsCMRSE7wX/Q3iCN01WQdqtUUSQSvFStQdvr5vn&#10;ZnHzsm5SXfvrm4LQ4zAz3zCzRedqcaU2VJ41ZCMFgrjwpuJSw2G/Hj6DCBHZYO2ZNNwpwGLee5ph&#10;bvyNP+i6i6VIEA45arAxNrmUobDkMIx8Q5y8k28dxiTbUpoWbwnuajlWaiodVpwWLDa0slScd99O&#10;w5v9uattVh95c3xXX67MJtvLp9aDfrd8BRGpi//hR3tjNIynL/B3Jh0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qTJIxQAAANwAAAAPAAAAAAAAAAAAAAAAAJgCAABkcnMv&#10;ZG93bnJldi54bWxQSwUGAAAAAAQABAD1AAAAigMAAAAA&#10;" path="m,l1124,e" filled="f" strokecolor="#4b4474" strokeweight=".37064mm">
                  <v:path arrowok="t" o:connecttype="custom" o:connectlocs="0,0;1124,0" o:connectangles="0,0"/>
                </v:shape>
                <w10:wrap anchorx="page"/>
              </v:group>
            </w:pict>
          </mc:Fallback>
        </mc:AlternateContent>
      </w:r>
      <w:r w:rsidRPr="006632F3">
        <w:rPr>
          <w:rFonts w:ascii="Times New Roman" w:eastAsia="Times New Roman" w:hAnsi="Times New Roman" w:cs="Times New Roman"/>
          <w:color w:val="608E60"/>
          <w:w w:val="188"/>
        </w:rPr>
        <w:t>--</w:t>
      </w:r>
      <w:r w:rsidRPr="006632F3">
        <w:rPr>
          <w:rFonts w:ascii="Times New Roman" w:eastAsia="Times New Roman" w:hAnsi="Times New Roman" w:cs="Times New Roman"/>
          <w:color w:val="608E60"/>
        </w:rPr>
        <w:t xml:space="preserve">  </w:t>
      </w:r>
      <w:r w:rsidRPr="006632F3">
        <w:rPr>
          <w:rFonts w:ascii="Times New Roman" w:eastAsia="Times New Roman" w:hAnsi="Times New Roman" w:cs="Times New Roman"/>
          <w:color w:val="608E60"/>
          <w:spacing w:val="-22"/>
        </w:rPr>
        <w:t xml:space="preserve"> </w:t>
      </w:r>
      <w:r w:rsidRPr="006632F3">
        <w:rPr>
          <w:rFonts w:ascii="Times New Roman" w:eastAsia="Courier New" w:hAnsi="Times New Roman" w:cs="Times New Roman"/>
          <w:color w:val="608E60"/>
          <w:w w:val="85"/>
        </w:rPr>
        <w:t>-------</w:t>
      </w:r>
      <w:r w:rsidRPr="006632F3">
        <w:rPr>
          <w:rFonts w:ascii="Times New Roman" w:eastAsia="Courier New" w:hAnsi="Times New Roman" w:cs="Times New Roman"/>
          <w:color w:val="608E60"/>
          <w:spacing w:val="-26"/>
          <w:w w:val="85"/>
        </w:rPr>
        <w:t>-</w:t>
      </w:r>
      <w:r w:rsidRPr="006632F3">
        <w:rPr>
          <w:rFonts w:ascii="Times New Roman" w:eastAsia="Courier New" w:hAnsi="Times New Roman" w:cs="Times New Roman"/>
          <w:color w:val="464F6D"/>
          <w:spacing w:val="-21"/>
          <w:w w:val="185"/>
        </w:rPr>
        <w:t>,</w:t>
      </w:r>
      <w:r w:rsidRPr="006632F3">
        <w:rPr>
          <w:rFonts w:ascii="Times New Roman" w:eastAsia="Courier New" w:hAnsi="Times New Roman" w:cs="Times New Roman"/>
          <w:color w:val="608E60"/>
          <w:w w:val="90"/>
        </w:rPr>
        <w:t>-</w:t>
      </w:r>
    </w:p>
    <w:p w14:paraId="63A2F934" w14:textId="77777777" w:rsidR="00583B21" w:rsidRPr="006632F3" w:rsidRDefault="00583B21" w:rsidP="00583B21">
      <w:pPr>
        <w:spacing w:after="0" w:line="200" w:lineRule="exact"/>
        <w:rPr>
          <w:rFonts w:ascii="Times New Roman" w:hAnsi="Times New Roman" w:cs="Times New Roman"/>
        </w:rPr>
      </w:pPr>
      <w:r w:rsidRPr="006632F3">
        <w:rPr>
          <w:rFonts w:ascii="Times New Roman" w:hAnsi="Times New Roman" w:cs="Times New Roman"/>
        </w:rPr>
        <w:br w:type="column"/>
      </w:r>
    </w:p>
    <w:p w14:paraId="7E3F1A53" w14:textId="77777777" w:rsidR="00583B21" w:rsidRPr="006632F3" w:rsidRDefault="00583B21" w:rsidP="00583B21">
      <w:pPr>
        <w:spacing w:after="0" w:line="200" w:lineRule="exact"/>
        <w:rPr>
          <w:rFonts w:ascii="Times New Roman" w:hAnsi="Times New Roman" w:cs="Times New Roman"/>
        </w:rPr>
      </w:pPr>
    </w:p>
    <w:p w14:paraId="55E1EB92" w14:textId="77777777" w:rsidR="00583B21" w:rsidRPr="006632F3" w:rsidRDefault="00583B21" w:rsidP="00583B21">
      <w:pPr>
        <w:spacing w:before="8" w:after="0" w:line="220" w:lineRule="exact"/>
        <w:rPr>
          <w:rFonts w:ascii="Times New Roman" w:hAnsi="Times New Roman" w:cs="Times New Roman"/>
        </w:rPr>
      </w:pPr>
    </w:p>
    <w:p w14:paraId="57171EF9" w14:textId="77777777" w:rsidR="00583B21" w:rsidRPr="006632F3" w:rsidRDefault="00583B21" w:rsidP="00583B21">
      <w:pPr>
        <w:spacing w:after="0" w:line="240" w:lineRule="auto"/>
        <w:ind w:right="-53"/>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96512" behindDoc="1" locked="0" layoutInCell="1" allowOverlap="1" wp14:anchorId="00D16B79" wp14:editId="7D14AC43">
                <wp:simplePos x="0" y="0"/>
                <wp:positionH relativeFrom="page">
                  <wp:posOffset>2490470</wp:posOffset>
                </wp:positionH>
                <wp:positionV relativeFrom="paragraph">
                  <wp:posOffset>153670</wp:posOffset>
                </wp:positionV>
                <wp:extent cx="3239135" cy="730885"/>
                <wp:effectExtent l="4445" t="1270" r="4445" b="1270"/>
                <wp:wrapNone/>
                <wp:docPr id="270" name="Group 5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9135" cy="730885"/>
                          <a:chOff x="3922" y="242"/>
                          <a:chExt cx="5101" cy="1151"/>
                        </a:xfrm>
                      </wpg:grpSpPr>
                      <pic:pic xmlns:pic="http://schemas.openxmlformats.org/drawingml/2006/picture">
                        <pic:nvPicPr>
                          <pic:cNvPr id="271" name="Picture 519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200" y="279"/>
                            <a:ext cx="1282" cy="315"/>
                          </a:xfrm>
                          <a:prstGeom prst="rect">
                            <a:avLst/>
                          </a:prstGeom>
                          <a:noFill/>
                          <a:extLst>
                            <a:ext uri="{909E8E84-426E-40DD-AFC4-6F175D3DCCD1}">
                              <a14:hiddenFill xmlns:a14="http://schemas.microsoft.com/office/drawing/2010/main">
                                <a:solidFill>
                                  <a:srgbClr val="FFFFFF"/>
                                </a:solidFill>
                              </a14:hiddenFill>
                            </a:ext>
                          </a:extLst>
                        </pic:spPr>
                      </pic:pic>
                      <wpg:grpSp>
                        <wpg:cNvPr id="272" name="Group 5190"/>
                        <wpg:cNvGrpSpPr>
                          <a:grpSpLocks/>
                        </wpg:cNvGrpSpPr>
                        <wpg:grpSpPr bwMode="auto">
                          <a:xfrm>
                            <a:off x="3937" y="258"/>
                            <a:ext cx="3404" cy="2"/>
                            <a:chOff x="3937" y="258"/>
                            <a:chExt cx="3404" cy="2"/>
                          </a:xfrm>
                        </wpg:grpSpPr>
                        <wps:wsp>
                          <wps:cNvPr id="273" name="Freeform 5191"/>
                          <wps:cNvSpPr>
                            <a:spLocks/>
                          </wps:cNvSpPr>
                          <wps:spPr bwMode="auto">
                            <a:xfrm>
                              <a:off x="3937" y="258"/>
                              <a:ext cx="3404" cy="2"/>
                            </a:xfrm>
                            <a:custGeom>
                              <a:avLst/>
                              <a:gdLst>
                                <a:gd name="T0" fmla="+- 0 3937 3937"/>
                                <a:gd name="T1" fmla="*/ T0 w 3404"/>
                                <a:gd name="T2" fmla="+- 0 7341 3937"/>
                                <a:gd name="T3" fmla="*/ T2 w 3404"/>
                              </a:gdLst>
                              <a:ahLst/>
                              <a:cxnLst>
                                <a:cxn ang="0">
                                  <a:pos x="T1" y="0"/>
                                </a:cxn>
                                <a:cxn ang="0">
                                  <a:pos x="T3" y="0"/>
                                </a:cxn>
                              </a:cxnLst>
                              <a:rect l="0" t="0" r="r" b="b"/>
                              <a:pathLst>
                                <a:path w="3404">
                                  <a:moveTo>
                                    <a:pt x="0" y="0"/>
                                  </a:moveTo>
                                  <a:lnTo>
                                    <a:pt x="3404" y="0"/>
                                  </a:lnTo>
                                </a:path>
                              </a:pathLst>
                            </a:custGeom>
                            <a:noFill/>
                            <a:ln w="20015">
                              <a:solidFill>
                                <a:srgbClr val="44444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4" name="Group 5188"/>
                        <wpg:cNvGrpSpPr>
                          <a:grpSpLocks/>
                        </wpg:cNvGrpSpPr>
                        <wpg:grpSpPr bwMode="auto">
                          <a:xfrm>
                            <a:off x="7326" y="258"/>
                            <a:ext cx="2" cy="1125"/>
                            <a:chOff x="7326" y="258"/>
                            <a:chExt cx="2" cy="1125"/>
                          </a:xfrm>
                        </wpg:grpSpPr>
                        <wps:wsp>
                          <wps:cNvPr id="275" name="Freeform 5189"/>
                          <wps:cNvSpPr>
                            <a:spLocks/>
                          </wps:cNvSpPr>
                          <wps:spPr bwMode="auto">
                            <a:xfrm>
                              <a:off x="7326" y="258"/>
                              <a:ext cx="2" cy="1125"/>
                            </a:xfrm>
                            <a:custGeom>
                              <a:avLst/>
                              <a:gdLst>
                                <a:gd name="T0" fmla="+- 0 1383 258"/>
                                <a:gd name="T1" fmla="*/ 1383 h 1125"/>
                                <a:gd name="T2" fmla="+- 0 258 258"/>
                                <a:gd name="T3" fmla="*/ 258 h 1125"/>
                              </a:gdLst>
                              <a:ahLst/>
                              <a:cxnLst>
                                <a:cxn ang="0">
                                  <a:pos x="0" y="T1"/>
                                </a:cxn>
                                <a:cxn ang="0">
                                  <a:pos x="0" y="T3"/>
                                </a:cxn>
                              </a:cxnLst>
                              <a:rect l="0" t="0" r="r" b="b"/>
                              <a:pathLst>
                                <a:path h="1125">
                                  <a:moveTo>
                                    <a:pt x="0" y="1125"/>
                                  </a:moveTo>
                                  <a:lnTo>
                                    <a:pt x="0" y="0"/>
                                  </a:lnTo>
                                </a:path>
                              </a:pathLst>
                            </a:custGeom>
                            <a:noFill/>
                            <a:ln w="6672">
                              <a:solidFill>
                                <a:srgbClr val="23232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6" name="Group 5186"/>
                        <wpg:cNvGrpSpPr>
                          <a:grpSpLocks/>
                        </wpg:cNvGrpSpPr>
                        <wpg:grpSpPr bwMode="auto">
                          <a:xfrm>
                            <a:off x="5913" y="573"/>
                            <a:ext cx="2" cy="809"/>
                            <a:chOff x="5913" y="573"/>
                            <a:chExt cx="2" cy="809"/>
                          </a:xfrm>
                        </wpg:grpSpPr>
                        <wps:wsp>
                          <wps:cNvPr id="277" name="Freeform 5187"/>
                          <wps:cNvSpPr>
                            <a:spLocks/>
                          </wps:cNvSpPr>
                          <wps:spPr bwMode="auto">
                            <a:xfrm>
                              <a:off x="5913" y="573"/>
                              <a:ext cx="2" cy="809"/>
                            </a:xfrm>
                            <a:custGeom>
                              <a:avLst/>
                              <a:gdLst>
                                <a:gd name="T0" fmla="+- 0 1383 573"/>
                                <a:gd name="T1" fmla="*/ 1383 h 809"/>
                                <a:gd name="T2" fmla="+- 0 573 573"/>
                                <a:gd name="T3" fmla="*/ 573 h 809"/>
                              </a:gdLst>
                              <a:ahLst/>
                              <a:cxnLst>
                                <a:cxn ang="0">
                                  <a:pos x="0" y="T1"/>
                                </a:cxn>
                                <a:cxn ang="0">
                                  <a:pos x="0" y="T3"/>
                                </a:cxn>
                              </a:cxnLst>
                              <a:rect l="0" t="0" r="r" b="b"/>
                              <a:pathLst>
                                <a:path h="809">
                                  <a:moveTo>
                                    <a:pt x="0" y="810"/>
                                  </a:moveTo>
                                  <a:lnTo>
                                    <a:pt x="0" y="0"/>
                                  </a:lnTo>
                                </a:path>
                              </a:pathLst>
                            </a:custGeom>
                            <a:noFill/>
                            <a:ln w="13343">
                              <a:solidFill>
                                <a:srgbClr val="6B6B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8" name="Group 5184"/>
                        <wpg:cNvGrpSpPr>
                          <a:grpSpLocks/>
                        </wpg:cNvGrpSpPr>
                        <wpg:grpSpPr bwMode="auto">
                          <a:xfrm>
                            <a:off x="6091" y="973"/>
                            <a:ext cx="2921" cy="2"/>
                            <a:chOff x="6091" y="973"/>
                            <a:chExt cx="2921" cy="2"/>
                          </a:xfrm>
                        </wpg:grpSpPr>
                        <wps:wsp>
                          <wps:cNvPr id="279" name="Freeform 5185"/>
                          <wps:cNvSpPr>
                            <a:spLocks/>
                          </wps:cNvSpPr>
                          <wps:spPr bwMode="auto">
                            <a:xfrm>
                              <a:off x="6091" y="973"/>
                              <a:ext cx="2921" cy="2"/>
                            </a:xfrm>
                            <a:custGeom>
                              <a:avLst/>
                              <a:gdLst>
                                <a:gd name="T0" fmla="+- 0 6091 6091"/>
                                <a:gd name="T1" fmla="*/ T0 w 2921"/>
                                <a:gd name="T2" fmla="+- 0 9012 6091"/>
                                <a:gd name="T3" fmla="*/ T2 w 2921"/>
                              </a:gdLst>
                              <a:ahLst/>
                              <a:cxnLst>
                                <a:cxn ang="0">
                                  <a:pos x="T1" y="0"/>
                                </a:cxn>
                                <a:cxn ang="0">
                                  <a:pos x="T3" y="0"/>
                                </a:cxn>
                              </a:cxnLst>
                              <a:rect l="0" t="0" r="r" b="b"/>
                              <a:pathLst>
                                <a:path w="2921">
                                  <a:moveTo>
                                    <a:pt x="0" y="0"/>
                                  </a:moveTo>
                                  <a:lnTo>
                                    <a:pt x="2921"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0" name="Group 5182"/>
                        <wpg:cNvGrpSpPr>
                          <a:grpSpLocks/>
                        </wpg:cNvGrpSpPr>
                        <wpg:grpSpPr bwMode="auto">
                          <a:xfrm>
                            <a:off x="5534" y="1377"/>
                            <a:ext cx="756" cy="2"/>
                            <a:chOff x="5534" y="1377"/>
                            <a:chExt cx="756" cy="2"/>
                          </a:xfrm>
                        </wpg:grpSpPr>
                        <wps:wsp>
                          <wps:cNvPr id="281" name="Freeform 5183"/>
                          <wps:cNvSpPr>
                            <a:spLocks/>
                          </wps:cNvSpPr>
                          <wps:spPr bwMode="auto">
                            <a:xfrm>
                              <a:off x="5534" y="1377"/>
                              <a:ext cx="756" cy="2"/>
                            </a:xfrm>
                            <a:custGeom>
                              <a:avLst/>
                              <a:gdLst>
                                <a:gd name="T0" fmla="+- 0 5534 5534"/>
                                <a:gd name="T1" fmla="*/ T0 w 756"/>
                                <a:gd name="T2" fmla="+- 0 6291 5534"/>
                                <a:gd name="T3" fmla="*/ T2 w 756"/>
                              </a:gdLst>
                              <a:ahLst/>
                              <a:cxnLst>
                                <a:cxn ang="0">
                                  <a:pos x="T1" y="0"/>
                                </a:cxn>
                                <a:cxn ang="0">
                                  <a:pos x="T3" y="0"/>
                                </a:cxn>
                              </a:cxnLst>
                              <a:rect l="0" t="0" r="r" b="b"/>
                              <a:pathLst>
                                <a:path w="756">
                                  <a:moveTo>
                                    <a:pt x="0" y="0"/>
                                  </a:moveTo>
                                  <a:lnTo>
                                    <a:pt x="757" y="0"/>
                                  </a:lnTo>
                                </a:path>
                              </a:pathLst>
                            </a:custGeom>
                            <a:noFill/>
                            <a:ln w="6672">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81" o:spid="_x0000_s1026" style="position:absolute;margin-left:196.1pt;margin-top:12.1pt;width:255.05pt;height:57.55pt;z-index:-251219968;mso-position-horizontal-relative:page" coordorigin="3922,242" coordsize="5101,1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">
                <v:shape id="Picture 5192" o:spid="_x0000_s1027" type="#_x0000_t75" style="position:absolute;left:5200;top:279;width:1282;height:3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wwCHFAAAA3AAAAA8AAABkcnMvZG93bnJldi54bWxEj0FrwkAUhO+C/2F5Qm91Yw5WUleJAcVL&#10;D1oVvD2yr0na7NuYXU38911B8DjMzDfMfNmbWtyodZVlBZNxBII4t7riQsHhe/0+A+E8ssbaMim4&#10;k4PlYjiYY6Jtxzu67X0hAoRdggpK75tESpeXZNCNbUMcvB/bGvRBtoXULXYBbmoZR9FUGqw4LJTY&#10;UFZS/re/GgXdb3pcXbKY75Wdbb6y86o7pTul3kZ9+gnCU+9f4Wd7qxXEHxN4nAlHQC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cMAhxQAAANwAAAAPAAAAAAAAAAAAAAAA&#10;AJ8CAABkcnMvZG93bnJldi54bWxQSwUGAAAAAAQABAD3AAAAkQMAAAAA&#10;">
                  <v:imagedata r:id="rId21" o:title=""/>
                </v:shape>
                <v:group id="Group 5190" o:spid="_x0000_s1028" style="position:absolute;left:3937;top:258;width:3404;height:2" coordorigin="3937,258" coordsize="34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shape id="Freeform 5191" o:spid="_x0000_s1029" style="position:absolute;left:3937;top:258;width:3404;height:2;visibility:visible;mso-wrap-style:square;v-text-anchor:top" coordsize="34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49DMQA&#10;AADcAAAADwAAAGRycy9kb3ducmV2LnhtbESPQWvCQBSE7wX/w/IK3ppNFazErGIsJQVPVQ89vmaf&#10;SUj2bciuJvn3XaHQ4zAz3zDpbjStuFPvassKXqMYBHFhdc2lgsv542UNwnlkja1lUjCRg9129pRi&#10;ou3AX3Q/+VIECLsEFVTed4mUrqjIoItsRxy8q+0N+iD7UuoehwA3rVzE8UoarDksVNjRoaKiOd2M&#10;gm463vz+p8Gyyc33+yrjKctypebP434DwtPo/8N/7U+tYPG2hMeZc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PQzEAAAA3AAAAA8AAAAAAAAAAAAAAAAAmAIAAGRycy9k&#10;b3ducmV2LnhtbFBLBQYAAAAABAAEAPUAAACJAwAAAAA=&#10;" path="m,l3404,e" filled="f" strokecolor="#444448" strokeweight=".55597mm">
                    <v:path arrowok="t" o:connecttype="custom" o:connectlocs="0,0;3404,0" o:connectangles="0,0"/>
                  </v:shape>
                </v:group>
                <v:group id="Group 5188" o:spid="_x0000_s1030" style="position:absolute;left:7326;top:258;width:2;height:1125" coordorigin="7326,258" coordsize="2,1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yOXsUAAADcAAAADwAAAGRycy9kb3ducmV2LnhtbESPT2vCQBTE74LfYXmC&#10;t7qJf0t0FRGVHqRQLZTeHtlnEsy+Ddk1id++KxQ8DjPzG2a16UwpGqpdYVlBPIpAEKdWF5wp+L4c&#10;3t5BOI+ssbRMCh7kYLPu91aYaNvyFzVnn4kAYZeggtz7KpHSpTkZdCNbEQfvamuDPsg6k7rGNsBN&#10;KcdRNJcGCw4LOVa0yym9ne9GwbHFdjuJ983pdt09fi+zz59TTEoNB912CcJT51/h//aHVjBeTOF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fcjl7FAAAA3AAA&#10;AA8AAAAAAAAAAAAAAAAAqgIAAGRycy9kb3ducmV2LnhtbFBLBQYAAAAABAAEAPoAAACcAwAAAAA=&#10;">
                  <v:shape id="Freeform 5189" o:spid="_x0000_s1031" style="position:absolute;left:7326;top:258;width:2;height:1125;visibility:visible;mso-wrap-style:square;v-text-anchor:top" coordsize="2,1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Qm58YA&#10;AADcAAAADwAAAGRycy9kb3ducmV2LnhtbESPW2sCMRSE3wv9D+EU+lazlWplu1FUECqI4A3p29nN&#10;2QvdnCybVOO/bwpCH4eZ+YbJZsG04kK9aywreB0kIIgLqxuuFBwPq5cJCOeRNbaWScGNHMymjw8Z&#10;ptpeeUeXva9EhLBLUUHtfZdK6YqaDLqB7YijV9reoI+yr6Tu8RrhppXDJBlLgw3HhRo7WtZUfO9/&#10;jILFemnKr2Nwu3ybv23yZFGdT0Gp56cw/wDhKfj/8L39qRUM30fwdyYeATn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Qm58YAAADcAAAADwAAAAAAAAAAAAAAAACYAgAAZHJz&#10;L2Rvd25yZXYueG1sUEsFBgAAAAAEAAQA9QAAAIsDAAAAAA==&#10;" path="m,1125l,e" filled="f" strokecolor="#232323" strokeweight=".18533mm">
                    <v:path arrowok="t" o:connecttype="custom" o:connectlocs="0,1383;0,258" o:connectangles="0,0"/>
                  </v:shape>
                </v:group>
                <v:group id="Group 5186" o:spid="_x0000_s1032" style="position:absolute;left:5913;top:573;width:2;height:809" coordorigin="5913,573" coordsize="2,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K1ssYAAADcAAAADwAAAGRycy9kb3ducmV2LnhtbESPQWvCQBSE7wX/w/KE&#10;3ppNLE0lZhURKx5CoSqU3h7ZZxLMvg3ZbRL/fbdQ6HGYmW+YfDOZVgzUu8aygiSKQRCXVjdcKbic&#10;356WIJxH1thaJgV3crBZzx5yzLQd+YOGk69EgLDLUEHtfZdJ6cqaDLrIdsTBu9reoA+yr6TucQxw&#10;08pFHKfSYMNhocaOdjWVt9O3UXAYcdw+J/uhuF1396/zy/tnkZBSj/NpuwLhafL/4b/2UStYv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QrWyxgAAANwA&#10;AAAPAAAAAAAAAAAAAAAAAKoCAABkcnMvZG93bnJldi54bWxQSwUGAAAAAAQABAD6AAAAnQMAAAAA&#10;">
                  <v:shape id="Freeform 5187" o:spid="_x0000_s1033" style="position:absolute;left:5913;top:573;width:2;height:809;visibility:visible;mso-wrap-style:square;v-text-anchor:top" coordsize="2,8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k1BMQA&#10;AADcAAAADwAAAGRycy9kb3ducmV2LnhtbESPT2sCMRTE70K/Q3iFXqRm60FlNUoVpN7EP1s8PpLn&#10;7tLNy5Kk6/bbN4LgcZiZ3zCLVW8b0ZEPtWMFH6MMBLF2puZSwfm0fZ+BCBHZYOOYFPxRgNXyZbDA&#10;3LgbH6g7xlIkCIccFVQxtrmUQVdkMYxcS5y8q/MWY5K+lMbjLcFtI8dZNpEWa04LFba0qUj/HH+t&#10;gu+LLyTt9Kmwaz388tdtt5eFUm+v/eccRKQ+PsOP9s4oGE+ncD+Tjo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5NQTEAAAA3AAAAA8AAAAAAAAAAAAAAAAAmAIAAGRycy9k&#10;b3ducmV2LnhtbFBLBQYAAAAABAAEAPUAAACJAwAAAAA=&#10;" path="m,810l,e" filled="f" strokecolor="#6b6b6b" strokeweight=".37064mm">
                    <v:path arrowok="t" o:connecttype="custom" o:connectlocs="0,1383;0,573" o:connectangles="0,0"/>
                  </v:shape>
                </v:group>
                <v:group id="Group 5184" o:spid="_x0000_s1034" style="position:absolute;left:6091;top:973;width:2921;height:2" coordorigin="6091,973" coordsize="2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GEW8IAAADcAAAADwAAAGRycy9kb3ducmV2LnhtbERPTYvCMBC9C/sfwix4&#10;07SKunSNIrIuexDBuiDehmZsi82kNLGt/94cBI+P971c96YSLTWutKwgHkcgiDOrS84V/J92oy8Q&#10;ziNrrCyTggc5WK8+BktMtO34SG3qcxFC2CWooPC+TqR0WUEG3djWxIG72sagD7DJpW6wC+GmkpMo&#10;mkuDJYeGAmvaFpTd0rtR8Ntht5nGP+3+dt0+LqfZ4byPSanhZ7/5BuGp92/xy/2nFUwW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aRhFvCAAAA3AAAAA8A&#10;AAAAAAAAAAAAAAAAqgIAAGRycy9kb3ducmV2LnhtbFBLBQYAAAAABAAEAPoAAACZAwAAAAA=&#10;">
                  <v:shape id="Freeform 5185" o:spid="_x0000_s1035" style="position:absolute;left:6091;top:973;width:2921;height:2;visibility:visible;mso-wrap-style:square;v-text-anchor:top" coordsize="29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Hq1cQA&#10;AADcAAAADwAAAGRycy9kb3ducmV2LnhtbESP0YrCMBRE3wX/IVxhX2RN7YqrXaNIURR8UvsBl+Zu&#10;W2xuSpOt9e/NguDjMDNnmNWmN7XoqHWVZQXTSQSCOLe64kJBdt1/LkA4j6yxtkwKHuRgsx4OVpho&#10;e+czdRdfiABhl6CC0vsmkdLlJRl0E9sQB+/XtgZ9kG0hdYv3ADe1jKNoLg1WHBZKbCgtKb9d/oyC&#10;3WH71WWc7uJ4nO1nnJ6O48NJqY9Rv/0B4an37/CrfdQK4u8l/J8JR0C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B6tXEAAAA3AAAAA8AAAAAAAAAAAAAAAAAmAIAAGRycy9k&#10;b3ducmV2LnhtbFBLBQYAAAAABAAEAPUAAACJAwAAAAA=&#10;" path="m,l2921,e" filled="f" strokecolor="#7c7c7c" strokeweight=".37064mm">
                    <v:path arrowok="t" o:connecttype="custom" o:connectlocs="0,0;2921,0" o:connectangles="0,0"/>
                  </v:shape>
                </v:group>
                <v:group id="Group 5182" o:spid="_x0000_s1036" style="position:absolute;left:5534;top:1377;width:756;height:2" coordorigin="5534,1377" coordsize="7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shape id="Freeform 5183" o:spid="_x0000_s1037" style="position:absolute;left:5534;top:1377;width:756;height:2;visibility:visible;mso-wrap-style:square;v-text-anchor:top" coordsize="7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0/BMUA&#10;AADcAAAADwAAAGRycy9kb3ducmV2LnhtbESPQWvCQBCF7wX/wzKCt7qJ0mJTN0EFwUMpVMVeh+w0&#10;G5KdDdnVxH/vFgo9Pt68781bF6NtxY16XztWkM4TEMSl0zVXCs6n/fMKhA/IGlvHpOBOHop88rTG&#10;TLuBv+h2DJWIEPYZKjAhdJmUvjRk0c9dRxy9H9dbDFH2ldQ9DhFuW7lIkldpsebYYLCjnaGyOV5t&#10;fOPDdtvyMwz8/dZc0uXenJuXrVKz6bh5BxFoDP/Hf+mDVrBYpfA7JhJA5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zT8ExQAAANwAAAAPAAAAAAAAAAAAAAAAAJgCAABkcnMv&#10;ZG93bnJldi54bWxQSwUGAAAAAAQABAD1AAAAigMAAAAA&#10;" path="m,l757,e" filled="f" strokecolor="#3f3f3f" strokeweight=".18533mm">
                    <v:path arrowok="t" o:connecttype="custom" o:connectlocs="0,0;757,0" o:connectangles="0,0"/>
                  </v:shape>
                </v:group>
                <w10:wrap anchorx="page"/>
              </v:group>
            </w:pict>
          </mc:Fallback>
        </mc:AlternateContent>
      </w:r>
      <w:r w:rsidRPr="006632F3">
        <w:rPr>
          <w:rFonts w:ascii="Times New Roman" w:eastAsia="Times New Roman" w:hAnsi="Times New Roman" w:cs="Times New Roman"/>
          <w:color w:val="525252"/>
        </w:rPr>
        <w:t>JSensorManager</w:t>
      </w:r>
    </w:p>
    <w:p w14:paraId="2D0C159E" w14:textId="77777777" w:rsidR="00583B21" w:rsidRPr="006632F3" w:rsidRDefault="00583B21" w:rsidP="00583B21">
      <w:pPr>
        <w:spacing w:before="13" w:after="0" w:line="200" w:lineRule="exact"/>
        <w:rPr>
          <w:rFonts w:ascii="Times New Roman" w:hAnsi="Times New Roman" w:cs="Times New Roman"/>
        </w:rPr>
      </w:pPr>
    </w:p>
    <w:p w14:paraId="43A61C19" w14:textId="77777777" w:rsidR="00583B21" w:rsidRPr="006632F3" w:rsidRDefault="00583B21" w:rsidP="00583B21">
      <w:pPr>
        <w:tabs>
          <w:tab w:val="left" w:pos="880"/>
        </w:tabs>
        <w:spacing w:after="0" w:line="203" w:lineRule="exact"/>
        <w:ind w:right="-67"/>
        <w:rPr>
          <w:rFonts w:ascii="Times New Roman" w:eastAsia="Arial" w:hAnsi="Times New Roman" w:cs="Times New Roman"/>
        </w:rPr>
      </w:pPr>
      <w:r w:rsidRPr="006632F3">
        <w:rPr>
          <w:rFonts w:ascii="Times New Roman" w:eastAsia="Arial" w:hAnsi="Times New Roman" w:cs="Times New Roman"/>
          <w:color w:val="7E7E7E"/>
          <w:w w:val="183"/>
          <w:position w:val="-1"/>
          <w:u w:val="single" w:color="3F3F3F"/>
        </w:rPr>
        <w:t>I</w:t>
      </w:r>
      <w:r w:rsidRPr="006632F3">
        <w:rPr>
          <w:rFonts w:ascii="Times New Roman" w:eastAsia="Arial" w:hAnsi="Times New Roman" w:cs="Times New Roman"/>
          <w:color w:val="7E7E7E"/>
          <w:w w:val="99"/>
          <w:position w:val="-1"/>
          <w:u w:val="single" w:color="3F3F3F"/>
        </w:rPr>
        <w:t xml:space="preserve"> </w:t>
      </w:r>
      <w:r w:rsidRPr="006632F3">
        <w:rPr>
          <w:rFonts w:ascii="Times New Roman" w:eastAsia="Arial" w:hAnsi="Times New Roman" w:cs="Times New Roman"/>
          <w:color w:val="7E7E7E"/>
          <w:position w:val="-1"/>
          <w:u w:val="single" w:color="3F3F3F"/>
        </w:rPr>
        <w:tab/>
      </w:r>
    </w:p>
    <w:p w14:paraId="5690D2C8" w14:textId="77777777" w:rsidR="00583B21" w:rsidRPr="006632F3" w:rsidRDefault="00583B21" w:rsidP="00583B21">
      <w:pPr>
        <w:tabs>
          <w:tab w:val="left" w:pos="340"/>
          <w:tab w:val="left" w:pos="1480"/>
          <w:tab w:val="left" w:pos="2240"/>
          <w:tab w:val="left" w:pos="3060"/>
          <w:tab w:val="left" w:pos="4000"/>
          <w:tab w:val="left" w:pos="4860"/>
        </w:tabs>
        <w:spacing w:before="55" w:after="0" w:line="240" w:lineRule="auto"/>
        <w:ind w:left="21"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C170BF"/>
        </w:rPr>
        <w:lastRenderedPageBreak/>
        <w:t>:</w:t>
      </w:r>
      <w:r w:rsidRPr="006632F3">
        <w:rPr>
          <w:rFonts w:ascii="Times New Roman" w:eastAsia="Arial" w:hAnsi="Times New Roman" w:cs="Times New Roman"/>
          <w:color w:val="C170BF"/>
          <w:spacing w:val="-48"/>
        </w:rPr>
        <w:t xml:space="preserve"> </w:t>
      </w:r>
      <w:r w:rsidRPr="006632F3">
        <w:rPr>
          <w:rFonts w:ascii="Times New Roman" w:eastAsia="Arial" w:hAnsi="Times New Roman" w:cs="Times New Roman"/>
          <w:color w:val="C170BF"/>
        </w:rPr>
        <w:tab/>
      </w:r>
      <w:r w:rsidRPr="006632F3">
        <w:rPr>
          <w:rFonts w:ascii="Times New Roman" w:eastAsia="Arial" w:hAnsi="Times New Roman" w:cs="Times New Roman"/>
          <w:color w:val="212121"/>
        </w:rPr>
        <w:t>I</w:t>
      </w:r>
      <w:r w:rsidRPr="006632F3">
        <w:rPr>
          <w:rFonts w:ascii="Times New Roman" w:eastAsia="Arial" w:hAnsi="Times New Roman" w:cs="Times New Roman"/>
          <w:color w:val="212121"/>
          <w:spacing w:val="-45"/>
        </w:rPr>
        <w:t xml:space="preserve"> </w:t>
      </w:r>
      <w:r w:rsidRPr="006632F3">
        <w:rPr>
          <w:rFonts w:ascii="Times New Roman" w:eastAsia="Arial" w:hAnsi="Times New Roman" w:cs="Times New Roman"/>
          <w:color w:val="212121"/>
        </w:rPr>
        <w:tab/>
      </w:r>
      <w:r w:rsidRPr="006632F3">
        <w:rPr>
          <w:rFonts w:ascii="Times New Roman" w:eastAsia="Arial" w:hAnsi="Times New Roman" w:cs="Times New Roman"/>
          <w:color w:val="7E7E7E"/>
        </w:rPr>
        <w:t>I</w:t>
      </w:r>
      <w:r w:rsidRPr="006632F3">
        <w:rPr>
          <w:rFonts w:ascii="Times New Roman" w:eastAsia="Arial" w:hAnsi="Times New Roman" w:cs="Times New Roman"/>
          <w:color w:val="7E7E7E"/>
          <w:spacing w:val="-45"/>
        </w:rPr>
        <w:t xml:space="preserve"> </w:t>
      </w:r>
      <w:r w:rsidRPr="006632F3">
        <w:rPr>
          <w:rFonts w:ascii="Times New Roman" w:eastAsia="Arial" w:hAnsi="Times New Roman" w:cs="Times New Roman"/>
          <w:color w:val="7E7E7E"/>
        </w:rPr>
        <w:tab/>
        <w:t>I</w:t>
      </w:r>
      <w:r w:rsidRPr="006632F3">
        <w:rPr>
          <w:rFonts w:ascii="Times New Roman" w:eastAsia="Arial" w:hAnsi="Times New Roman" w:cs="Times New Roman"/>
          <w:color w:val="7E7E7E"/>
          <w:spacing w:val="-45"/>
        </w:rPr>
        <w:t xml:space="preserve"> </w:t>
      </w:r>
      <w:r w:rsidRPr="006632F3">
        <w:rPr>
          <w:rFonts w:ascii="Times New Roman" w:eastAsia="Arial" w:hAnsi="Times New Roman" w:cs="Times New Roman"/>
          <w:color w:val="7E7E7E"/>
        </w:rPr>
        <w:tab/>
      </w:r>
      <w:r w:rsidRPr="006632F3">
        <w:rPr>
          <w:rFonts w:ascii="Times New Roman" w:eastAsia="Arial" w:hAnsi="Times New Roman" w:cs="Times New Roman"/>
          <w:color w:val="3F3F3F"/>
        </w:rPr>
        <w:t>I</w:t>
      </w:r>
      <w:r w:rsidRPr="006632F3">
        <w:rPr>
          <w:rFonts w:ascii="Times New Roman" w:eastAsia="Arial" w:hAnsi="Times New Roman" w:cs="Times New Roman"/>
          <w:color w:val="3F3F3F"/>
          <w:spacing w:val="-45"/>
        </w:rPr>
        <w:t xml:space="preserve"> </w:t>
      </w:r>
      <w:r w:rsidRPr="006632F3">
        <w:rPr>
          <w:rFonts w:ascii="Times New Roman" w:eastAsia="Arial" w:hAnsi="Times New Roman" w:cs="Times New Roman"/>
          <w:color w:val="3F3F3F"/>
        </w:rPr>
        <w:tab/>
      </w:r>
      <w:r w:rsidRPr="006632F3">
        <w:rPr>
          <w:rFonts w:ascii="Times New Roman" w:eastAsia="Arial" w:hAnsi="Times New Roman" w:cs="Times New Roman"/>
          <w:color w:val="212121"/>
          <w:u w:val="single" w:color="000000"/>
        </w:rPr>
        <w:t>I</w:t>
      </w:r>
      <w:r w:rsidRPr="006632F3">
        <w:rPr>
          <w:rFonts w:ascii="Times New Roman" w:eastAsia="Arial" w:hAnsi="Times New Roman" w:cs="Times New Roman"/>
          <w:color w:val="212121"/>
          <w:spacing w:val="7"/>
          <w:u w:val="single" w:color="000000"/>
        </w:rPr>
        <w:t xml:space="preserve"> </w:t>
      </w:r>
      <w:r w:rsidRPr="006632F3">
        <w:rPr>
          <w:rFonts w:ascii="Times New Roman" w:eastAsia="Arial" w:hAnsi="Times New Roman" w:cs="Times New Roman"/>
          <w:color w:val="212121"/>
          <w:u w:val="single" w:color="000000"/>
        </w:rPr>
        <w:tab/>
      </w:r>
      <w:r w:rsidRPr="006632F3">
        <w:rPr>
          <w:rFonts w:ascii="Times New Roman" w:eastAsia="Arial" w:hAnsi="Times New Roman" w:cs="Times New Roman"/>
          <w:color w:val="212121"/>
          <w:spacing w:val="13"/>
          <w:w w:val="115"/>
        </w:rPr>
        <w:t>I</w:t>
      </w:r>
      <w:r w:rsidRPr="006632F3">
        <w:rPr>
          <w:rFonts w:ascii="Times New Roman" w:eastAsia="Arial" w:hAnsi="Times New Roman" w:cs="Times New Roman"/>
          <w:color w:val="E490E4"/>
          <w:w w:val="165"/>
        </w:rPr>
        <w:t>:</w:t>
      </w:r>
    </w:p>
    <w:p w14:paraId="0CF32B7C" w14:textId="77777777" w:rsidR="00583B21" w:rsidRPr="006632F3" w:rsidRDefault="00583B21" w:rsidP="00583B21">
      <w:pPr>
        <w:spacing w:before="2" w:after="0" w:line="399" w:lineRule="exact"/>
        <w:ind w:left="21"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07776" behindDoc="1" locked="0" layoutInCell="1" allowOverlap="1" wp14:anchorId="1D218619" wp14:editId="2A22208F">
                <wp:simplePos x="0" y="0"/>
                <wp:positionH relativeFrom="page">
                  <wp:posOffset>6263005</wp:posOffset>
                </wp:positionH>
                <wp:positionV relativeFrom="paragraph">
                  <wp:posOffset>187960</wp:posOffset>
                </wp:positionV>
                <wp:extent cx="1270" cy="1101090"/>
                <wp:effectExtent l="14605" t="6985" r="12700" b="15875"/>
                <wp:wrapNone/>
                <wp:docPr id="5240" name="Group 5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1101090"/>
                          <a:chOff x="9863" y="296"/>
                          <a:chExt cx="2" cy="1734"/>
                        </a:xfrm>
                      </wpg:grpSpPr>
                      <wps:wsp>
                        <wps:cNvPr id="5241" name="Freeform 5180"/>
                        <wps:cNvSpPr>
                          <a:spLocks/>
                        </wps:cNvSpPr>
                        <wps:spPr bwMode="auto">
                          <a:xfrm>
                            <a:off x="9863" y="296"/>
                            <a:ext cx="2" cy="1734"/>
                          </a:xfrm>
                          <a:custGeom>
                            <a:avLst/>
                            <a:gdLst>
                              <a:gd name="T0" fmla="+- 0 2030 296"/>
                              <a:gd name="T1" fmla="*/ 2030 h 1734"/>
                              <a:gd name="T2" fmla="+- 0 296 296"/>
                              <a:gd name="T3" fmla="*/ 296 h 1734"/>
                            </a:gdLst>
                            <a:ahLst/>
                            <a:cxnLst>
                              <a:cxn ang="0">
                                <a:pos x="0" y="T1"/>
                              </a:cxn>
                              <a:cxn ang="0">
                                <a:pos x="0" y="T3"/>
                              </a:cxn>
                            </a:cxnLst>
                            <a:rect l="0" t="0" r="r" b="b"/>
                            <a:pathLst>
                              <a:path h="1734">
                                <a:moveTo>
                                  <a:pt x="0" y="1734"/>
                                </a:moveTo>
                                <a:lnTo>
                                  <a:pt x="0"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79" o:spid="_x0000_s1026" style="position:absolute;margin-left:493.15pt;margin-top:14.8pt;width:.1pt;height:86.7pt;z-index:-251208704;mso-position-horizontal-relative:page" coordorigin="9863,296" coordsize="2,17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">
                <v:shape id="Freeform 5180" o:spid="_x0000_s1027" style="position:absolute;left:9863;top:296;width:2;height:1734;visibility:visible;mso-wrap-style:square;v-text-anchor:top" coordsize="2,17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HeOcgA&#10;AADdAAAADwAAAGRycy9kb3ducmV2LnhtbESPQWsCMRSE74L/ITzBi2hWsUW3RrG1hYI9VK0Hb6/J&#10;6+7i5mXZRN3665uC4HGYmW+Y2aKxpThT7QvHCoaDBASxdqbgTMHX7q0/AeEDssHSMSn4JQ+Lebs1&#10;w9S4C2/ovA2ZiBD2KSrIQ6hSKb3OyaIfuIo4ej+uthiirDNparxEuC3lKEkepcWC40KOFb3kpI/b&#10;k1Vw1fvPyWE97n28auemB/29Xz2vlep2muUTiEBNuIdv7Xej4GE0HsL/m/gE5P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5Id45yAAAAN0AAAAPAAAAAAAAAAAAAAAAAJgCAABk&#10;cnMvZG93bnJldi54bWxQSwUGAAAAAAQABAD1AAAAjQMAAAAA&#10;" path="m,1734l,e" filled="f" strokecolor="#7c7c7c" strokeweight=".37064mm">
                  <v:path arrowok="t" o:connecttype="custom" o:connectlocs="0,2030;0,296" o:connectangles="0,0"/>
                </v:shape>
                <w10:wrap anchorx="page"/>
              </v:group>
            </w:pict>
          </mc:Fallback>
        </mc:AlternateContent>
      </w:r>
      <w:r w:rsidRPr="006632F3">
        <w:rPr>
          <w:rFonts w:ascii="Times New Roman" w:eastAsia="Times New Roman" w:hAnsi="Times New Roman" w:cs="Times New Roman"/>
          <w:color w:val="C170BF"/>
          <w:w w:val="93"/>
          <w:position w:val="-2"/>
        </w:rPr>
        <w:t>I_--------</w:t>
      </w:r>
      <w:r w:rsidRPr="006632F3">
        <w:rPr>
          <w:rFonts w:ascii="Times New Roman" w:eastAsia="Times New Roman" w:hAnsi="Times New Roman" w:cs="Times New Roman"/>
          <w:color w:val="C170BF"/>
          <w:spacing w:val="-32"/>
          <w:w w:val="93"/>
          <w:position w:val="-2"/>
        </w:rPr>
        <w:t>-</w:t>
      </w:r>
      <w:r w:rsidRPr="006632F3">
        <w:rPr>
          <w:rFonts w:ascii="Times New Roman" w:eastAsia="Times New Roman" w:hAnsi="Times New Roman" w:cs="Times New Roman"/>
          <w:color w:val="759775"/>
          <w:spacing w:val="-10"/>
          <w:w w:val="35"/>
          <w:position w:val="-2"/>
        </w:rPr>
        <w:t>-</w:t>
      </w:r>
      <w:r w:rsidRPr="006632F3">
        <w:rPr>
          <w:rFonts w:ascii="Times New Roman" w:eastAsia="Times New Roman" w:hAnsi="Times New Roman" w:cs="Times New Roman"/>
          <w:color w:val="C170BF"/>
          <w:w w:val="105"/>
          <w:position w:val="-2"/>
        </w:rPr>
        <w:t>---</w:t>
      </w:r>
      <w:r w:rsidRPr="006632F3">
        <w:rPr>
          <w:rFonts w:ascii="Times New Roman" w:eastAsia="Times New Roman" w:hAnsi="Times New Roman" w:cs="Times New Roman"/>
          <w:color w:val="C170BF"/>
          <w:spacing w:val="1"/>
          <w:w w:val="105"/>
          <w:position w:val="-2"/>
        </w:rPr>
        <w:t>-</w:t>
      </w:r>
      <w:r w:rsidRPr="006632F3">
        <w:rPr>
          <w:rFonts w:ascii="Times New Roman" w:eastAsia="Times New Roman" w:hAnsi="Times New Roman" w:cs="Times New Roman"/>
          <w:color w:val="646264"/>
          <w:w w:val="129"/>
          <w:position w:val="-2"/>
        </w:rPr>
        <w:t>-</w:t>
      </w:r>
      <w:proofErr w:type="gramStart"/>
      <w:r w:rsidRPr="006632F3">
        <w:rPr>
          <w:rFonts w:ascii="Times New Roman" w:eastAsia="Times New Roman" w:hAnsi="Times New Roman" w:cs="Times New Roman"/>
          <w:color w:val="646264"/>
          <w:w w:val="129"/>
          <w:position w:val="-2"/>
        </w:rPr>
        <w:t>:.:.</w:t>
      </w:r>
      <w:proofErr w:type="gramEnd"/>
      <w:r w:rsidRPr="006632F3">
        <w:rPr>
          <w:rFonts w:ascii="Times New Roman" w:eastAsia="Times New Roman" w:hAnsi="Times New Roman" w:cs="Times New Roman"/>
          <w:color w:val="957E95"/>
          <w:w w:val="28"/>
          <w:position w:val="-2"/>
        </w:rPr>
        <w:t>-=--=--=--=--=--=--=--=--=--=--=--=</w:t>
      </w:r>
      <w:r w:rsidRPr="006632F3">
        <w:rPr>
          <w:rFonts w:ascii="Times New Roman" w:eastAsia="Times New Roman" w:hAnsi="Times New Roman" w:cs="Times New Roman"/>
          <w:color w:val="957E95"/>
          <w:spacing w:val="-7"/>
          <w:w w:val="29"/>
          <w:position w:val="-2"/>
        </w:rPr>
        <w:t>-</w:t>
      </w:r>
      <w:r w:rsidRPr="006632F3">
        <w:rPr>
          <w:rFonts w:ascii="Times New Roman" w:eastAsia="Times New Roman" w:hAnsi="Times New Roman" w:cs="Times New Roman"/>
          <w:color w:val="C170BF"/>
          <w:spacing w:val="1"/>
          <w:w w:val="104"/>
          <w:position w:val="-2"/>
        </w:rPr>
        <w:t>-</w:t>
      </w:r>
      <w:r w:rsidRPr="006632F3">
        <w:rPr>
          <w:rFonts w:ascii="Times New Roman" w:eastAsia="Times New Roman" w:hAnsi="Times New Roman" w:cs="Times New Roman"/>
          <w:color w:val="957E95"/>
          <w:w w:val="27"/>
          <w:position w:val="-2"/>
        </w:rPr>
        <w:t>-=</w:t>
      </w:r>
      <w:r w:rsidRPr="006632F3">
        <w:rPr>
          <w:rFonts w:ascii="Times New Roman" w:eastAsia="Times New Roman" w:hAnsi="Times New Roman" w:cs="Times New Roman"/>
          <w:color w:val="957E95"/>
          <w:spacing w:val="2"/>
          <w:w w:val="27"/>
          <w:position w:val="-2"/>
        </w:rPr>
        <w:t>-</w:t>
      </w:r>
      <w:r w:rsidRPr="006632F3">
        <w:rPr>
          <w:rFonts w:ascii="Times New Roman" w:eastAsia="Times New Roman" w:hAnsi="Times New Roman" w:cs="Times New Roman"/>
          <w:color w:val="608E60"/>
          <w:w w:val="92"/>
          <w:position w:val="-2"/>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w:t>
      </w:r>
    </w:p>
    <w:p w14:paraId="67D7EBF1" w14:textId="77777777" w:rsidR="00583B21" w:rsidRPr="006632F3" w:rsidRDefault="00583B21" w:rsidP="00583B21">
      <w:pPr>
        <w:spacing w:after="0" w:line="97" w:lineRule="exact"/>
        <w:ind w:right="-20"/>
        <w:rPr>
          <w:rFonts w:ascii="Times New Roman" w:eastAsia="Arial" w:hAnsi="Times New Roman" w:cs="Times New Roman"/>
        </w:rPr>
      </w:pPr>
      <w:r w:rsidRPr="006632F3">
        <w:rPr>
          <w:rFonts w:ascii="Times New Roman" w:eastAsia="Arial" w:hAnsi="Times New Roman" w:cs="Times New Roman"/>
          <w:color w:val="3F3F3F"/>
          <w:w w:val="110"/>
        </w:rPr>
        <w:t>IReso</w:t>
      </w:r>
      <w:r w:rsidRPr="006632F3">
        <w:rPr>
          <w:rFonts w:ascii="Times New Roman" w:eastAsia="Arial" w:hAnsi="Times New Roman" w:cs="Times New Roman"/>
          <w:color w:val="3F3F3F"/>
          <w:spacing w:val="-21"/>
          <w:w w:val="111"/>
        </w:rPr>
        <w:t>u</w:t>
      </w:r>
      <w:r w:rsidRPr="006632F3">
        <w:rPr>
          <w:rFonts w:ascii="Times New Roman" w:eastAsia="Arial" w:hAnsi="Times New Roman" w:cs="Times New Roman"/>
          <w:color w:val="212121"/>
          <w:spacing w:val="-5"/>
          <w:w w:val="135"/>
        </w:rPr>
        <w:t>r</w:t>
      </w:r>
      <w:r w:rsidRPr="006632F3">
        <w:rPr>
          <w:rFonts w:ascii="Times New Roman" w:eastAsia="Arial" w:hAnsi="Times New Roman" w:cs="Times New Roman"/>
          <w:color w:val="3F3F3F"/>
          <w:w w:val="107"/>
        </w:rPr>
        <w:t>ceManage</w:t>
      </w:r>
      <w:r w:rsidRPr="006632F3">
        <w:rPr>
          <w:rFonts w:ascii="Times New Roman" w:eastAsia="Arial" w:hAnsi="Times New Roman" w:cs="Times New Roman"/>
          <w:color w:val="3F3F3F"/>
          <w:spacing w:val="-7"/>
          <w:w w:val="107"/>
        </w:rPr>
        <w:t>r</w:t>
      </w:r>
      <w:r w:rsidRPr="006632F3">
        <w:rPr>
          <w:rFonts w:ascii="Times New Roman" w:eastAsia="Arial" w:hAnsi="Times New Roman" w:cs="Times New Roman"/>
          <w:color w:val="7E7E7E"/>
          <w:w w:val="326"/>
        </w:rPr>
        <w:t>l</w:t>
      </w:r>
    </w:p>
    <w:p w14:paraId="618369B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3" w:space="720" w:equalWidth="0">
            <w:col w:w="2124" w:space="104"/>
            <w:col w:w="894" w:space="556"/>
            <w:col w:w="5422"/>
          </w:cols>
        </w:sectPr>
      </w:pPr>
    </w:p>
    <w:p w14:paraId="097BAAA3" w14:textId="77777777" w:rsidR="00583B21" w:rsidRPr="006632F3" w:rsidRDefault="00583B21" w:rsidP="00583B21">
      <w:pPr>
        <w:spacing w:after="0" w:line="200" w:lineRule="exact"/>
        <w:rPr>
          <w:rFonts w:ascii="Times New Roman" w:hAnsi="Times New Roman" w:cs="Times New Roman"/>
        </w:rPr>
      </w:pPr>
    </w:p>
    <w:p w14:paraId="684DED2E" w14:textId="77777777" w:rsidR="00583B21" w:rsidRPr="006632F3" w:rsidRDefault="00583B21" w:rsidP="00583B21">
      <w:pPr>
        <w:spacing w:before="10" w:after="0" w:line="280" w:lineRule="exact"/>
        <w:rPr>
          <w:rFonts w:ascii="Times New Roman" w:hAnsi="Times New Roman" w:cs="Times New Roman"/>
        </w:rPr>
      </w:pPr>
    </w:p>
    <w:p w14:paraId="1090DFDF" w14:textId="77777777" w:rsidR="00583B21" w:rsidRPr="006632F3" w:rsidRDefault="00583B21" w:rsidP="00583B21">
      <w:pPr>
        <w:spacing w:after="0" w:line="240" w:lineRule="auto"/>
        <w:ind w:left="911" w:right="146"/>
        <w:jc w:val="center"/>
        <w:rPr>
          <w:rFonts w:ascii="Times New Roman" w:eastAsia="Arial" w:hAnsi="Times New Roman" w:cs="Times New Roman"/>
        </w:rPr>
      </w:pPr>
      <w:r w:rsidRPr="006632F3">
        <w:rPr>
          <w:rFonts w:ascii="Times New Roman" w:eastAsia="Arial" w:hAnsi="Times New Roman" w:cs="Times New Roman"/>
          <w:color w:val="67A8D4"/>
          <w:w w:val="101"/>
        </w:rPr>
        <w:t>Domain</w:t>
      </w:r>
    </w:p>
    <w:p w14:paraId="20E91F8B" w14:textId="77777777" w:rsidR="00583B21" w:rsidRPr="006632F3" w:rsidRDefault="00583B21" w:rsidP="00583B21">
      <w:pPr>
        <w:spacing w:before="14" w:after="0" w:line="136" w:lineRule="exact"/>
        <w:ind w:left="714" w:right="-53"/>
        <w:jc w:val="center"/>
        <w:rPr>
          <w:rFonts w:ascii="Times New Roman" w:eastAsia="Arial" w:hAnsi="Times New Roman" w:cs="Times New Roman"/>
        </w:rPr>
      </w:pPr>
      <w:r w:rsidRPr="006632F3">
        <w:rPr>
          <w:rFonts w:ascii="Times New Roman" w:eastAsia="Arial" w:hAnsi="Times New Roman" w:cs="Times New Roman"/>
          <w:color w:val="67A8D4"/>
          <w:w w:val="99"/>
          <w:position w:val="-5"/>
        </w:rPr>
        <w:t>Management</w:t>
      </w:r>
    </w:p>
    <w:p w14:paraId="2A6BCD72" w14:textId="77777777" w:rsidR="00583B21" w:rsidRPr="006632F3" w:rsidRDefault="00583B21" w:rsidP="00583B21">
      <w:pPr>
        <w:spacing w:before="19" w:after="0" w:line="260" w:lineRule="exact"/>
        <w:rPr>
          <w:rFonts w:ascii="Times New Roman" w:hAnsi="Times New Roman" w:cs="Times New Roman"/>
        </w:rPr>
      </w:pPr>
      <w:r w:rsidRPr="006632F3">
        <w:rPr>
          <w:rFonts w:ascii="Times New Roman" w:hAnsi="Times New Roman" w:cs="Times New Roman"/>
        </w:rPr>
        <w:br w:type="column"/>
      </w:r>
    </w:p>
    <w:p w14:paraId="04B55FDD" w14:textId="77777777" w:rsidR="00583B21" w:rsidRPr="006632F3" w:rsidRDefault="00583B21" w:rsidP="00583B21">
      <w:pPr>
        <w:spacing w:after="0" w:line="240" w:lineRule="auto"/>
        <w:ind w:right="-66"/>
        <w:rPr>
          <w:rFonts w:ascii="Times New Roman" w:eastAsia="Arial" w:hAnsi="Times New Roman" w:cs="Times New Roman"/>
        </w:rPr>
      </w:pPr>
      <w:r w:rsidRPr="006632F3">
        <w:rPr>
          <w:rFonts w:ascii="Times New Roman" w:eastAsia="Arial" w:hAnsi="Times New Roman" w:cs="Times New Roman"/>
          <w:color w:val="523DB5"/>
        </w:rPr>
        <w:t>Managers</w:t>
      </w:r>
    </w:p>
    <w:p w14:paraId="3D2B65C5" w14:textId="77777777" w:rsidR="00583B21" w:rsidRPr="006632F3" w:rsidRDefault="00583B21" w:rsidP="00583B21">
      <w:pPr>
        <w:spacing w:before="5" w:after="0" w:line="110" w:lineRule="exact"/>
        <w:rPr>
          <w:rFonts w:ascii="Times New Roman" w:hAnsi="Times New Roman" w:cs="Times New Roman"/>
        </w:rPr>
      </w:pPr>
      <w:r w:rsidRPr="006632F3">
        <w:rPr>
          <w:rFonts w:ascii="Times New Roman" w:hAnsi="Times New Roman" w:cs="Times New Roman"/>
        </w:rPr>
        <w:br w:type="column"/>
      </w:r>
    </w:p>
    <w:p w14:paraId="44EC1128"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eastAsia="Arial" w:hAnsi="Times New Roman" w:cs="Times New Roman"/>
          <w:color w:val="3F3F3F"/>
          <w:w w:val="105"/>
        </w:rPr>
        <w:t>-</w:t>
      </w:r>
      <w:r w:rsidRPr="006632F3">
        <w:rPr>
          <w:rFonts w:ascii="Times New Roman" w:eastAsia="Arial" w:hAnsi="Times New Roman" w:cs="Times New Roman"/>
          <w:color w:val="3F3F3F"/>
          <w:spacing w:val="-20"/>
          <w:w w:val="105"/>
        </w:rPr>
        <w:t>i</w:t>
      </w:r>
      <w:r w:rsidRPr="006632F3">
        <w:rPr>
          <w:rFonts w:ascii="Times New Roman" w:eastAsia="Arial" w:hAnsi="Times New Roman" w:cs="Times New Roman"/>
          <w:color w:val="646264"/>
          <w:w w:val="104"/>
        </w:rPr>
        <w:t>nstan</w:t>
      </w:r>
      <w:r w:rsidRPr="006632F3">
        <w:rPr>
          <w:rFonts w:ascii="Times New Roman" w:eastAsia="Arial" w:hAnsi="Times New Roman" w:cs="Times New Roman"/>
          <w:color w:val="646264"/>
          <w:spacing w:val="-8"/>
          <w:w w:val="104"/>
        </w:rPr>
        <w:t>t</w:t>
      </w:r>
      <w:r w:rsidRPr="006632F3">
        <w:rPr>
          <w:rFonts w:ascii="Times New Roman" w:eastAsia="Arial" w:hAnsi="Times New Roman" w:cs="Times New Roman"/>
          <w:color w:val="3F3F3F"/>
          <w:w w:val="107"/>
        </w:rPr>
        <w:t>ia</w:t>
      </w:r>
      <w:r w:rsidRPr="006632F3">
        <w:rPr>
          <w:rFonts w:ascii="Times New Roman" w:eastAsia="Arial" w:hAnsi="Times New Roman" w:cs="Times New Roman"/>
          <w:color w:val="3F3F3F"/>
          <w:spacing w:val="-5"/>
          <w:w w:val="106"/>
        </w:rPr>
        <w:t>t</w:t>
      </w:r>
      <w:r w:rsidRPr="006632F3">
        <w:rPr>
          <w:rFonts w:ascii="Times New Roman" w:eastAsia="Arial" w:hAnsi="Times New Roman" w:cs="Times New Roman"/>
          <w:color w:val="646264"/>
          <w:w w:val="107"/>
        </w:rPr>
        <w:t>es</w:t>
      </w:r>
    </w:p>
    <w:p w14:paraId="2F5AF629" w14:textId="77777777" w:rsidR="00583B21" w:rsidRPr="006632F3" w:rsidRDefault="00583B21" w:rsidP="00583B21">
      <w:pPr>
        <w:spacing w:before="8" w:after="0" w:line="180" w:lineRule="exact"/>
        <w:rPr>
          <w:rFonts w:ascii="Times New Roman" w:hAnsi="Times New Roman" w:cs="Times New Roman"/>
        </w:rPr>
      </w:pPr>
    </w:p>
    <w:p w14:paraId="4FA25970" w14:textId="77777777" w:rsidR="00583B21" w:rsidRPr="006632F3" w:rsidRDefault="00583B21" w:rsidP="00583B21">
      <w:pPr>
        <w:spacing w:after="0" w:line="406" w:lineRule="exact"/>
        <w:ind w:right="-20"/>
        <w:jc w:val="right"/>
        <w:rPr>
          <w:rFonts w:ascii="Times New Roman" w:eastAsia="Arial" w:hAnsi="Times New Roman" w:cs="Times New Roman"/>
        </w:rPr>
      </w:pPr>
      <w:r w:rsidRPr="006632F3">
        <w:rPr>
          <w:rFonts w:ascii="Times New Roman" w:hAnsi="Times New Roman" w:cs="Times New Roman"/>
          <w:noProof/>
        </w:rPr>
        <w:drawing>
          <wp:anchor distT="0" distB="0" distL="114300" distR="114300" simplePos="0" relativeHeight="252097536" behindDoc="1" locked="0" layoutInCell="1" allowOverlap="1" wp14:anchorId="7A47DF9E" wp14:editId="325AB027">
            <wp:simplePos x="0" y="0"/>
            <wp:positionH relativeFrom="page">
              <wp:posOffset>2754630</wp:posOffset>
            </wp:positionH>
            <wp:positionV relativeFrom="paragraph">
              <wp:posOffset>159385</wp:posOffset>
            </wp:positionV>
            <wp:extent cx="574040" cy="80010"/>
            <wp:effectExtent l="0" t="0" r="0" b="0"/>
            <wp:wrapNone/>
            <wp:docPr id="5239" name="Picture 5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040" cy="80010"/>
                    </a:xfrm>
                    <a:prstGeom prst="rect">
                      <a:avLst/>
                    </a:prstGeom>
                    <a:noFill/>
                  </pic:spPr>
                </pic:pic>
              </a:graphicData>
            </a:graphic>
            <wp14:sizeRelH relativeFrom="page">
              <wp14:pctWidth>0</wp14:pctWidth>
            </wp14:sizeRelH>
            <wp14:sizeRelV relativeFrom="page">
              <wp14:pctHeight>0</wp14:pctHeight>
            </wp14:sizeRelV>
          </wp:anchor>
        </w:drawing>
      </w:r>
      <w:r w:rsidRPr="006632F3">
        <w:rPr>
          <w:rFonts w:ascii="Times New Roman" w:eastAsia="Arial" w:hAnsi="Times New Roman" w:cs="Times New Roman"/>
          <w:color w:val="7E7E7E"/>
          <w:w w:val="86"/>
          <w:position w:val="-3"/>
        </w:rPr>
        <w:t>I</w:t>
      </w:r>
    </w:p>
    <w:p w14:paraId="224DEFA9" w14:textId="77777777" w:rsidR="00583B21" w:rsidRPr="006632F3" w:rsidRDefault="00583B21" w:rsidP="00583B21">
      <w:pPr>
        <w:spacing w:after="0" w:line="200" w:lineRule="exact"/>
        <w:rPr>
          <w:rFonts w:ascii="Times New Roman" w:hAnsi="Times New Roman" w:cs="Times New Roman"/>
        </w:rPr>
      </w:pPr>
      <w:r w:rsidRPr="006632F3">
        <w:rPr>
          <w:rFonts w:ascii="Times New Roman" w:hAnsi="Times New Roman" w:cs="Times New Roman"/>
        </w:rPr>
        <w:br w:type="column"/>
      </w:r>
    </w:p>
    <w:p w14:paraId="22EFF54C" w14:textId="77777777" w:rsidR="00583B21" w:rsidRPr="006632F3" w:rsidRDefault="00583B21" w:rsidP="00583B21">
      <w:pPr>
        <w:spacing w:before="14" w:after="0" w:line="260" w:lineRule="exact"/>
        <w:rPr>
          <w:rFonts w:ascii="Times New Roman" w:hAnsi="Times New Roman" w:cs="Times New Roman"/>
        </w:rPr>
      </w:pPr>
    </w:p>
    <w:p w14:paraId="6AA22259" w14:textId="77777777" w:rsidR="00583B21" w:rsidRPr="006632F3" w:rsidRDefault="00583B21" w:rsidP="00583B21">
      <w:pPr>
        <w:spacing w:after="0" w:line="114" w:lineRule="exact"/>
        <w:ind w:left="139" w:right="46"/>
        <w:jc w:val="center"/>
        <w:rPr>
          <w:rFonts w:ascii="Times New Roman" w:eastAsia="Times New Roman" w:hAnsi="Times New Roman" w:cs="Times New Roman"/>
        </w:rPr>
      </w:pPr>
      <w:r w:rsidRPr="006632F3">
        <w:rPr>
          <w:rFonts w:ascii="Times New Roman" w:eastAsia="Times New Roman" w:hAnsi="Times New Roman" w:cs="Times New Roman"/>
          <w:color w:val="3F3F3F"/>
          <w:w w:val="134"/>
          <w:position w:val="-2"/>
        </w:rPr>
        <w:t>1</w:t>
      </w:r>
    </w:p>
    <w:p w14:paraId="690CA3F2" w14:textId="77777777" w:rsidR="00583B21" w:rsidRPr="006632F3" w:rsidRDefault="00583B21" w:rsidP="00583B21">
      <w:pPr>
        <w:spacing w:after="0" w:line="150" w:lineRule="exact"/>
        <w:ind w:left="-33" w:right="-53"/>
        <w:jc w:val="center"/>
        <w:rPr>
          <w:rFonts w:ascii="Times New Roman" w:eastAsia="Arial" w:hAnsi="Times New Roman" w:cs="Times New Roman"/>
        </w:rPr>
      </w:pPr>
      <w:r w:rsidRPr="006632F3">
        <w:rPr>
          <w:rFonts w:ascii="Times New Roman" w:eastAsia="Arial" w:hAnsi="Times New Roman" w:cs="Times New Roman"/>
          <w:color w:val="9E4B4B"/>
          <w:w w:val="131"/>
          <w:position w:val="1"/>
        </w:rPr>
        <w:t>r</w:t>
      </w:r>
      <w:r w:rsidRPr="006632F3">
        <w:rPr>
          <w:rFonts w:ascii="Times New Roman" w:eastAsia="Arial" w:hAnsi="Times New Roman" w:cs="Times New Roman"/>
          <w:color w:val="9E4B4B"/>
          <w:spacing w:val="-21"/>
          <w:position w:val="1"/>
        </w:rPr>
        <w:t xml:space="preserve"> </w:t>
      </w:r>
      <w:r w:rsidRPr="006632F3">
        <w:rPr>
          <w:rFonts w:ascii="Times New Roman" w:eastAsia="Arial" w:hAnsi="Times New Roman" w:cs="Times New Roman"/>
          <w:color w:val="892F2F"/>
          <w:w w:val="215"/>
          <w:position w:val="1"/>
        </w:rPr>
        <w:t>--</w:t>
      </w:r>
    </w:p>
    <w:p w14:paraId="24FA5F2C" w14:textId="77777777" w:rsidR="00583B21" w:rsidRPr="006632F3" w:rsidRDefault="00583B21" w:rsidP="00583B21">
      <w:pPr>
        <w:spacing w:before="1" w:after="0" w:line="150" w:lineRule="exact"/>
        <w:rPr>
          <w:rFonts w:ascii="Times New Roman" w:hAnsi="Times New Roman" w:cs="Times New Roman"/>
        </w:rPr>
      </w:pPr>
      <w:r w:rsidRPr="006632F3">
        <w:rPr>
          <w:rFonts w:ascii="Times New Roman" w:hAnsi="Times New Roman" w:cs="Times New Roman"/>
        </w:rPr>
        <w:br w:type="column"/>
      </w:r>
    </w:p>
    <w:p w14:paraId="3421CFCF" w14:textId="77777777" w:rsidR="00583B21" w:rsidRPr="006632F3" w:rsidRDefault="00583B21" w:rsidP="00583B21">
      <w:pPr>
        <w:spacing w:after="0" w:line="200" w:lineRule="exact"/>
        <w:rPr>
          <w:rFonts w:ascii="Times New Roman" w:hAnsi="Times New Roman" w:cs="Times New Roman"/>
        </w:rPr>
      </w:pPr>
    </w:p>
    <w:p w14:paraId="102E1437" w14:textId="77777777" w:rsidR="00583B21" w:rsidRPr="006632F3" w:rsidRDefault="00583B21" w:rsidP="00583B21">
      <w:pPr>
        <w:tabs>
          <w:tab w:val="left" w:pos="1460"/>
          <w:tab w:val="left" w:pos="2220"/>
        </w:tabs>
        <w:spacing w:after="0" w:line="240" w:lineRule="auto"/>
        <w:ind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25184" behindDoc="1" locked="0" layoutInCell="1" allowOverlap="1" wp14:anchorId="5C249677" wp14:editId="02AD4C52">
                <wp:simplePos x="0" y="0"/>
                <wp:positionH relativeFrom="page">
                  <wp:posOffset>4728210</wp:posOffset>
                </wp:positionH>
                <wp:positionV relativeFrom="paragraph">
                  <wp:posOffset>192405</wp:posOffset>
                </wp:positionV>
                <wp:extent cx="53340" cy="1270"/>
                <wp:effectExtent l="13335" t="11430" r="9525" b="6350"/>
                <wp:wrapNone/>
                <wp:docPr id="5237" name="Group 5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340" cy="1270"/>
                          <a:chOff x="7446" y="303"/>
                          <a:chExt cx="84" cy="2"/>
                        </a:xfrm>
                      </wpg:grpSpPr>
                      <wps:wsp>
                        <wps:cNvPr id="5238" name="Freeform 5177"/>
                        <wps:cNvSpPr>
                          <a:spLocks/>
                        </wps:cNvSpPr>
                        <wps:spPr bwMode="auto">
                          <a:xfrm>
                            <a:off x="7446" y="303"/>
                            <a:ext cx="84" cy="2"/>
                          </a:xfrm>
                          <a:custGeom>
                            <a:avLst/>
                            <a:gdLst>
                              <a:gd name="T0" fmla="+- 0 7446 7446"/>
                              <a:gd name="T1" fmla="*/ T0 w 84"/>
                              <a:gd name="T2" fmla="+- 0 7531 7446"/>
                              <a:gd name="T3" fmla="*/ T2 w 84"/>
                            </a:gdLst>
                            <a:ahLst/>
                            <a:cxnLst>
                              <a:cxn ang="0">
                                <a:pos x="T1" y="0"/>
                              </a:cxn>
                              <a:cxn ang="0">
                                <a:pos x="T3" y="0"/>
                              </a:cxn>
                            </a:cxnLst>
                            <a:rect l="0" t="0" r="r" b="b"/>
                            <a:pathLst>
                              <a:path w="84">
                                <a:moveTo>
                                  <a:pt x="0" y="0"/>
                                </a:moveTo>
                                <a:lnTo>
                                  <a:pt x="85" y="0"/>
                                </a:lnTo>
                              </a:path>
                            </a:pathLst>
                          </a:custGeom>
                          <a:noFill/>
                          <a:ln w="667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76" o:spid="_x0000_s1026" style="position:absolute;margin-left:372.3pt;margin-top:15.15pt;width:4.2pt;height:.1pt;z-index:-251191296;mso-position-horizontal-relative:page" coordorigin="7446,303" coordsize="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">
                <v:shape id="Freeform 5177" o:spid="_x0000_s1027" style="position:absolute;left:7446;top:303;width:84;height:2;visibility:visible;mso-wrap-style:square;v-text-anchor:top" coordsize="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B3JcAA&#10;AADdAAAADwAAAGRycy9kb3ducmV2LnhtbERPza7BQBTeS7zD5EjsmHLjJ2UIV24udsoDHJ2jLZ0z&#10;TWdQb28WEssv3/982ZhSPKh2hWUFg34Egji1uuBMwen415uCcB5ZY2mZFLzIwXLRbs0x1vbJB3ok&#10;PhMhhF2MCnLvq1hKl+Zk0PVtRRy4i60N+gDrTOoanyHclHIYRWNpsODQkGNFvzmlt+RuFPyfd5vB&#10;erSXyaTJtlPS18reNkp1O81qBsJT47/ij3urFYyGP2FueBOegFy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CB3JcAAAADdAAAADwAAAAAAAAAAAAAAAACYAgAAZHJzL2Rvd25y&#10;ZXYueG1sUEsFBgAAAAAEAAQA9QAAAIUDAAAAAA==&#10;" path="m,l85,e" filled="f" strokeweight=".18533mm">
                  <v:path arrowok="t" o:connecttype="custom" o:connectlocs="0,0;85,0" o:connectangles="0,0"/>
                </v:shape>
                <w10:wrap anchorx="page"/>
              </v:group>
            </w:pict>
          </mc:Fallback>
        </mc:AlternateContent>
      </w:r>
      <w:r w:rsidRPr="006632F3">
        <w:rPr>
          <w:rFonts w:ascii="Times New Roman" w:eastAsia="Arial" w:hAnsi="Times New Roman" w:cs="Times New Roman"/>
          <w:color w:val="3F3F3F"/>
          <w:spacing w:val="-11"/>
          <w:u w:val="single" w:color="882E2E"/>
        </w:rPr>
        <w:t>-</w:t>
      </w:r>
      <w:r w:rsidRPr="006632F3">
        <w:rPr>
          <w:rFonts w:ascii="Times New Roman" w:eastAsia="Arial" w:hAnsi="Times New Roman" w:cs="Times New Roman"/>
          <w:color w:val="646264"/>
          <w:u w:val="single" w:color="882E2E"/>
        </w:rPr>
        <w:t>manager</w:t>
      </w:r>
      <w:r w:rsidRPr="006632F3">
        <w:rPr>
          <w:rFonts w:ascii="Times New Roman" w:eastAsia="Arial" w:hAnsi="Times New Roman" w:cs="Times New Roman"/>
          <w:color w:val="646264"/>
          <w:spacing w:val="-1"/>
          <w:u w:val="single" w:color="882E2E"/>
        </w:rPr>
        <w:t xml:space="preserve"> </w:t>
      </w:r>
      <w:r w:rsidRPr="006632F3">
        <w:rPr>
          <w:rFonts w:ascii="Times New Roman" w:eastAsia="Arial" w:hAnsi="Times New Roman" w:cs="Times New Roman"/>
          <w:color w:val="646264"/>
          <w:u w:val="single" w:color="882E2E"/>
        </w:rPr>
        <w:tab/>
      </w:r>
      <w:r w:rsidRPr="006632F3">
        <w:rPr>
          <w:rFonts w:ascii="Times New Roman" w:eastAsia="Arial" w:hAnsi="Times New Roman" w:cs="Times New Roman"/>
          <w:color w:val="482323"/>
          <w:spacing w:val="-22"/>
          <w:w w:val="155"/>
          <w:position w:val="1"/>
        </w:rPr>
        <w:t>t</w:t>
      </w:r>
      <w:r w:rsidRPr="006632F3">
        <w:rPr>
          <w:rFonts w:ascii="Times New Roman" w:eastAsia="Arial" w:hAnsi="Times New Roman" w:cs="Times New Roman"/>
          <w:color w:val="212121"/>
          <w:w w:val="95"/>
        </w:rPr>
        <w:t>I</w:t>
      </w:r>
      <w:r w:rsidRPr="006632F3">
        <w:rPr>
          <w:rFonts w:ascii="Times New Roman" w:eastAsia="Arial" w:hAnsi="Times New Roman" w:cs="Times New Roman"/>
          <w:color w:val="212121"/>
          <w:spacing w:val="-45"/>
        </w:rPr>
        <w:t xml:space="preserve"> </w:t>
      </w:r>
      <w:r w:rsidRPr="006632F3">
        <w:rPr>
          <w:rFonts w:ascii="Times New Roman" w:eastAsia="Arial" w:hAnsi="Times New Roman" w:cs="Times New Roman"/>
          <w:color w:val="212121"/>
          <w:w w:val="99"/>
          <w:u w:val="single" w:color="882E2E"/>
        </w:rPr>
        <w:t xml:space="preserve"> </w:t>
      </w:r>
      <w:r w:rsidRPr="006632F3">
        <w:rPr>
          <w:rFonts w:ascii="Times New Roman" w:eastAsia="Arial" w:hAnsi="Times New Roman" w:cs="Times New Roman"/>
          <w:color w:val="212121"/>
          <w:u w:val="single" w:color="882E2E"/>
        </w:rPr>
        <w:tab/>
      </w:r>
      <w:r w:rsidRPr="006632F3">
        <w:rPr>
          <w:rFonts w:ascii="Times New Roman" w:eastAsia="Arial" w:hAnsi="Times New Roman" w:cs="Times New Roman"/>
          <w:color w:val="212121"/>
          <w:w w:val="99"/>
          <w:u w:val="single" w:color="882E2E"/>
        </w:rPr>
        <w:t xml:space="preserve"> </w:t>
      </w:r>
      <w:r w:rsidRPr="006632F3">
        <w:rPr>
          <w:rFonts w:ascii="Times New Roman" w:eastAsia="Arial" w:hAnsi="Times New Roman" w:cs="Times New Roman"/>
          <w:color w:val="212121"/>
          <w:spacing w:val="-33"/>
          <w:u w:val="single" w:color="882E2E"/>
        </w:rPr>
        <w:t xml:space="preserve"> </w:t>
      </w:r>
      <w:r w:rsidRPr="006632F3">
        <w:rPr>
          <w:rFonts w:ascii="Times New Roman" w:eastAsia="Arial" w:hAnsi="Times New Roman" w:cs="Times New Roman"/>
          <w:color w:val="212121"/>
          <w:spacing w:val="-41"/>
        </w:rPr>
        <w:t xml:space="preserve"> </w:t>
      </w:r>
      <w:r w:rsidRPr="006632F3">
        <w:rPr>
          <w:rFonts w:ascii="Times New Roman" w:eastAsia="Arial" w:hAnsi="Times New Roman" w:cs="Times New Roman"/>
          <w:color w:val="892F2F"/>
          <w:w w:val="68"/>
          <w:position w:val="1"/>
        </w:rPr>
        <w:t>_</w:t>
      </w:r>
    </w:p>
    <w:p w14:paraId="52CA378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5" w:space="720" w:equalWidth="0">
            <w:col w:w="1739" w:space="825"/>
            <w:col w:w="756" w:space="137"/>
            <w:col w:w="996" w:space="790"/>
            <w:col w:w="344" w:space="139"/>
            <w:col w:w="3374"/>
          </w:cols>
        </w:sectPr>
      </w:pPr>
    </w:p>
    <w:p w14:paraId="32C2178E" w14:textId="77777777" w:rsidR="00583B21" w:rsidRPr="006632F3" w:rsidRDefault="00583B21" w:rsidP="00583B21">
      <w:pPr>
        <w:spacing w:after="0" w:line="435" w:lineRule="exact"/>
        <w:ind w:left="305" w:right="-100"/>
        <w:rPr>
          <w:rFonts w:ascii="Times New Roman" w:eastAsia="Courier New"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08800" behindDoc="1" locked="0" layoutInCell="1" allowOverlap="1" wp14:anchorId="4D558748" wp14:editId="6533B66A">
                <wp:simplePos x="0" y="0"/>
                <wp:positionH relativeFrom="page">
                  <wp:posOffset>3507740</wp:posOffset>
                </wp:positionH>
                <wp:positionV relativeFrom="paragraph">
                  <wp:posOffset>235585</wp:posOffset>
                </wp:positionV>
                <wp:extent cx="493395" cy="1270"/>
                <wp:effectExtent l="12065" t="6985" r="8890" b="10795"/>
                <wp:wrapNone/>
                <wp:docPr id="5235" name="Group 51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395" cy="1270"/>
                          <a:chOff x="5524" y="371"/>
                          <a:chExt cx="777" cy="2"/>
                        </a:xfrm>
                      </wpg:grpSpPr>
                      <wps:wsp>
                        <wps:cNvPr id="5236" name="Freeform 5175"/>
                        <wps:cNvSpPr>
                          <a:spLocks/>
                        </wps:cNvSpPr>
                        <wps:spPr bwMode="auto">
                          <a:xfrm>
                            <a:off x="5524" y="371"/>
                            <a:ext cx="777" cy="2"/>
                          </a:xfrm>
                          <a:custGeom>
                            <a:avLst/>
                            <a:gdLst>
                              <a:gd name="T0" fmla="+- 0 5524 5524"/>
                              <a:gd name="T1" fmla="*/ T0 w 777"/>
                              <a:gd name="T2" fmla="+- 0 6301 5524"/>
                              <a:gd name="T3" fmla="*/ T2 w 777"/>
                            </a:gdLst>
                            <a:ahLst/>
                            <a:cxnLst>
                              <a:cxn ang="0">
                                <a:pos x="T1" y="0"/>
                              </a:cxn>
                              <a:cxn ang="0">
                                <a:pos x="T3" y="0"/>
                              </a:cxn>
                            </a:cxnLst>
                            <a:rect l="0" t="0" r="r" b="b"/>
                            <a:pathLst>
                              <a:path w="777">
                                <a:moveTo>
                                  <a:pt x="0" y="0"/>
                                </a:moveTo>
                                <a:lnTo>
                                  <a:pt x="777" y="0"/>
                                </a:lnTo>
                              </a:path>
                            </a:pathLst>
                          </a:custGeom>
                          <a:noFill/>
                          <a:ln w="13343">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74" o:spid="_x0000_s1026" style="position:absolute;margin-left:276.2pt;margin-top:18.55pt;width:38.85pt;height:.1pt;z-index:-251207680;mso-position-horizontal-relative:page" coordorigin="5524,371" coordsize="7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">
                <v:shape id="Freeform 5175" o:spid="_x0000_s1027" style="position:absolute;left:5524;top:371;width:777;height:2;visibility:visible;mso-wrap-style:square;v-text-anchor:top" coordsize="77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z49MYA&#10;AADdAAAADwAAAGRycy9kb3ducmV2LnhtbESPQWvCQBSE7wX/w/IEb3WjthKiq0io0oNQNR48PrLP&#10;JJh9G7JbTf69Wyh4HGbmG2a57kwt7tS6yrKCyTgCQZxbXXGh4Jxt32MQziNrrC2Tgp4crFeDtyUm&#10;2j74SPeTL0SAsEtQQel9k0jp8pIMurFtiIN3ta1BH2RbSN3iI8BNLadRNJcGKw4LJTaUlpTfTr9G&#10;wVcW42X3I7f9bP9xiNMqtZOsV2o07DYLEJ46/wr/t7+1gs/pbA5/b8ITkK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z49MYAAADdAAAADwAAAAAAAAAAAAAAAACYAgAAZHJz&#10;L2Rvd25yZXYueG1sUEsFBgAAAAAEAAQA9QAAAIsDAAAAAA==&#10;" path="m,l777,e" filled="f" strokecolor="#606060" strokeweight=".37064mm">
                  <v:path arrowok="t" o:connecttype="custom" o:connectlocs="0,0;777,0" o:connectangles="0,0"/>
                </v:shape>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09824" behindDoc="1" locked="0" layoutInCell="1" allowOverlap="1" wp14:anchorId="0BE9E883" wp14:editId="2789A190">
                <wp:simplePos x="0" y="0"/>
                <wp:positionH relativeFrom="page">
                  <wp:posOffset>4488180</wp:posOffset>
                </wp:positionH>
                <wp:positionV relativeFrom="paragraph">
                  <wp:posOffset>235585</wp:posOffset>
                </wp:positionV>
                <wp:extent cx="647065" cy="1270"/>
                <wp:effectExtent l="11430" t="6985" r="8255" b="10795"/>
                <wp:wrapNone/>
                <wp:docPr id="5233" name="Group 5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7065" cy="1270"/>
                          <a:chOff x="7068" y="371"/>
                          <a:chExt cx="1019" cy="2"/>
                        </a:xfrm>
                      </wpg:grpSpPr>
                      <wps:wsp>
                        <wps:cNvPr id="5234" name="Freeform 5173"/>
                        <wps:cNvSpPr>
                          <a:spLocks/>
                        </wps:cNvSpPr>
                        <wps:spPr bwMode="auto">
                          <a:xfrm>
                            <a:off x="7068" y="371"/>
                            <a:ext cx="1019" cy="2"/>
                          </a:xfrm>
                          <a:custGeom>
                            <a:avLst/>
                            <a:gdLst>
                              <a:gd name="T0" fmla="+- 0 7068 7068"/>
                              <a:gd name="T1" fmla="*/ T0 w 1019"/>
                              <a:gd name="T2" fmla="+- 0 8087 7068"/>
                              <a:gd name="T3" fmla="*/ T2 w 1019"/>
                            </a:gdLst>
                            <a:ahLst/>
                            <a:cxnLst>
                              <a:cxn ang="0">
                                <a:pos x="T1" y="0"/>
                              </a:cxn>
                              <a:cxn ang="0">
                                <a:pos x="T3" y="0"/>
                              </a:cxn>
                            </a:cxnLst>
                            <a:rect l="0" t="0" r="r" b="b"/>
                            <a:pathLst>
                              <a:path w="1019">
                                <a:moveTo>
                                  <a:pt x="0" y="0"/>
                                </a:moveTo>
                                <a:lnTo>
                                  <a:pt x="1019" y="0"/>
                                </a:lnTo>
                              </a:path>
                            </a:pathLst>
                          </a:custGeom>
                          <a:noFill/>
                          <a:ln w="13343">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72" o:spid="_x0000_s1026" style="position:absolute;margin-left:353.4pt;margin-top:18.55pt;width:50.95pt;height:.1pt;z-index:-251206656;mso-position-horizontal-relative:page" coordorigin="7068,371" coordsize="10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">
                <v:shape id="Freeform 5173" o:spid="_x0000_s1027" style="position:absolute;left:7068;top:371;width:1019;height:2;visibility:visible;mso-wrap-style:square;v-text-anchor:top" coordsize="10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TXg8cA&#10;AADdAAAADwAAAGRycy9kb3ducmV2LnhtbESPT2vCQBTE7wW/w/KE3urGP1WTZhVRBKF4MBaht0f2&#10;NYlm34bsVqOfvlso9DjMzG+YdNmZWlypdZVlBcNBBII4t7riQsHHcfsyB+E8ssbaMim4k4PloveU&#10;YqLtjQ90zXwhAoRdggpK75tESpeXZNANbEMcvC/bGvRBtoXULd4C3NRyFEVTabDisFBiQ+uS8kv2&#10;bRRQZmb2vjnR/vx4j+fxpDGn6FOp5363egPhqfP/4b/2Tit4HY0n8PsmPAG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U14PHAAAA3QAAAA8AAAAAAAAAAAAAAAAAmAIAAGRy&#10;cy9kb3ducmV2LnhtbFBLBQYAAAAABAAEAPUAAACMAwAAAAA=&#10;" path="m,l1019,e" filled="f" strokecolor="#5b5b5b" strokeweight=".37064mm">
                  <v:path arrowok="t" o:connecttype="custom" o:connectlocs="0,0;1019,0" o:connectangles="0,0"/>
                </v:shape>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10848" behindDoc="1" locked="0" layoutInCell="1" allowOverlap="1" wp14:anchorId="6607DF16" wp14:editId="57063DA9">
                <wp:simplePos x="0" y="0"/>
                <wp:positionH relativeFrom="page">
                  <wp:posOffset>5262245</wp:posOffset>
                </wp:positionH>
                <wp:positionV relativeFrom="paragraph">
                  <wp:posOffset>235585</wp:posOffset>
                </wp:positionV>
                <wp:extent cx="920750" cy="1270"/>
                <wp:effectExtent l="13970" t="6985" r="8255" b="10795"/>
                <wp:wrapNone/>
                <wp:docPr id="5231" name="Group 51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0" cy="1270"/>
                          <a:chOff x="8287" y="371"/>
                          <a:chExt cx="1450" cy="2"/>
                        </a:xfrm>
                      </wpg:grpSpPr>
                      <wps:wsp>
                        <wps:cNvPr id="5232" name="Freeform 5171"/>
                        <wps:cNvSpPr>
                          <a:spLocks/>
                        </wps:cNvSpPr>
                        <wps:spPr bwMode="auto">
                          <a:xfrm>
                            <a:off x="8287" y="371"/>
                            <a:ext cx="1450" cy="2"/>
                          </a:xfrm>
                          <a:custGeom>
                            <a:avLst/>
                            <a:gdLst>
                              <a:gd name="T0" fmla="+- 0 8287 8287"/>
                              <a:gd name="T1" fmla="*/ T0 w 1450"/>
                              <a:gd name="T2" fmla="+- 0 9737 8287"/>
                              <a:gd name="T3" fmla="*/ T2 w 1450"/>
                            </a:gdLst>
                            <a:ahLst/>
                            <a:cxnLst>
                              <a:cxn ang="0">
                                <a:pos x="T1" y="0"/>
                              </a:cxn>
                              <a:cxn ang="0">
                                <a:pos x="T3" y="0"/>
                              </a:cxn>
                            </a:cxnLst>
                            <a:rect l="0" t="0" r="r" b="b"/>
                            <a:pathLst>
                              <a:path w="1450">
                                <a:moveTo>
                                  <a:pt x="0" y="0"/>
                                </a:moveTo>
                                <a:lnTo>
                                  <a:pt x="1450" y="0"/>
                                </a:lnTo>
                              </a:path>
                            </a:pathLst>
                          </a:custGeom>
                          <a:noFill/>
                          <a:ln w="13343">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70" o:spid="_x0000_s1026" style="position:absolute;margin-left:414.35pt;margin-top:18.55pt;width:72.5pt;height:.1pt;z-index:-251205632;mso-position-horizontal-relative:page" coordorigin="8287,371" coordsize="14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">
                <v:shape id="Freeform 5171" o:spid="_x0000_s1027" style="position:absolute;left:8287;top:371;width:1450;height:2;visibility:visible;mso-wrap-style:square;v-text-anchor:top" coordsize="145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uisYA&#10;AADdAAAADwAAAGRycy9kb3ducmV2LnhtbESPQWvCQBSE7wX/w/IK3nTTWEuJriJCoa1QqxW8PrLP&#10;JJh9G3fXJP33bkHocZiZb5j5sje1aMn5yrKCp3ECgji3uuJCweHnbfQKwgdkjbVlUvBLHpaLwcMc&#10;M2073lG7D4WIEPYZKihDaDIpfV6SQT+2DXH0TtYZDFG6QmqHXYSbWqZJ8iINVhwXSmxoXVJ+3l+N&#10;gm6z+3DP6fF7y18yObXXzynyRanhY7+agQjUh//wvf2uFUzTSQp/b+IT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uisYAAADdAAAADwAAAAAAAAAAAAAAAACYAgAAZHJz&#10;L2Rvd25yZXYueG1sUEsFBgAAAAAEAAQA9QAAAIsDAAAAAA==&#10;" path="m,l1450,e" filled="f" strokecolor="#5b5b5b" strokeweight=".37064mm">
                  <v:path arrowok="t" o:connecttype="custom" o:connectlocs="0,0;1450,0" o:connectangles="0,0"/>
                </v:shape>
                <w10:wrap anchorx="page"/>
              </v:group>
            </w:pict>
          </mc:Fallback>
        </mc:AlternateContent>
      </w:r>
      <w:r w:rsidRPr="006632F3">
        <w:rPr>
          <w:rFonts w:ascii="Times New Roman" w:eastAsia="Courier New" w:hAnsi="Times New Roman" w:cs="Times New Roman"/>
          <w:color w:val="8CBDE2"/>
          <w:spacing w:val="-155"/>
          <w:w w:val="115"/>
          <w:position w:val="2"/>
        </w:rPr>
        <w:t>,</w:t>
      </w:r>
      <w:r w:rsidRPr="006632F3">
        <w:rPr>
          <w:rFonts w:ascii="Times New Roman" w:eastAsia="Arial" w:hAnsi="Times New Roman" w:cs="Times New Roman"/>
          <w:color w:val="212121"/>
          <w:spacing w:val="-59"/>
          <w:w w:val="183"/>
          <w:position w:val="-5"/>
        </w:rPr>
        <w:t>I</w:t>
      </w:r>
      <w:r w:rsidRPr="006632F3">
        <w:rPr>
          <w:rFonts w:ascii="Times New Roman" w:eastAsia="Courier New" w:hAnsi="Times New Roman" w:cs="Times New Roman"/>
          <w:color w:val="7BA7C3"/>
          <w:spacing w:val="-189"/>
          <w:w w:val="53"/>
          <w:position w:val="2"/>
        </w:rPr>
        <w:t>-</w:t>
      </w:r>
      <w:r w:rsidRPr="006632F3">
        <w:rPr>
          <w:rFonts w:ascii="Times New Roman" w:eastAsia="Arial" w:hAnsi="Times New Roman" w:cs="Times New Roman"/>
          <w:color w:val="3F3F3F"/>
          <w:w w:val="104"/>
          <w:position w:val="-5"/>
        </w:rPr>
        <w:t>R</w:t>
      </w:r>
      <w:r w:rsidRPr="006632F3">
        <w:rPr>
          <w:rFonts w:ascii="Times New Roman" w:eastAsia="Arial" w:hAnsi="Times New Roman" w:cs="Times New Roman"/>
          <w:color w:val="3F3F3F"/>
          <w:spacing w:val="-52"/>
          <w:w w:val="104"/>
          <w:position w:val="-5"/>
        </w:rPr>
        <w:t>e</w:t>
      </w:r>
      <w:r w:rsidRPr="006632F3">
        <w:rPr>
          <w:rFonts w:ascii="Times New Roman" w:eastAsia="Courier New" w:hAnsi="Times New Roman" w:cs="Times New Roman"/>
          <w:color w:val="7BA7C3"/>
          <w:spacing w:val="-164"/>
          <w:w w:val="53"/>
          <w:position w:val="2"/>
        </w:rPr>
        <w:t>-</w:t>
      </w:r>
      <w:r w:rsidRPr="006632F3">
        <w:rPr>
          <w:rFonts w:ascii="Times New Roman" w:eastAsia="Arial" w:hAnsi="Times New Roman" w:cs="Times New Roman"/>
          <w:color w:val="3F3F3F"/>
          <w:spacing w:val="4"/>
          <w:w w:val="104"/>
          <w:position w:val="-5"/>
        </w:rPr>
        <w:t>g</w:t>
      </w:r>
      <w:r w:rsidRPr="006632F3">
        <w:rPr>
          <w:rFonts w:ascii="Times New Roman" w:eastAsia="Courier New" w:hAnsi="Times New Roman" w:cs="Times New Roman"/>
          <w:color w:val="7BA7C3"/>
          <w:spacing w:val="-203"/>
          <w:w w:val="53"/>
          <w:position w:val="2"/>
        </w:rPr>
        <w:t>-</w:t>
      </w:r>
      <w:r w:rsidRPr="006632F3">
        <w:rPr>
          <w:rFonts w:ascii="Times New Roman" w:eastAsia="Arial" w:hAnsi="Times New Roman" w:cs="Times New Roman"/>
          <w:color w:val="3F3F3F"/>
          <w:w w:val="99"/>
          <w:position w:val="-5"/>
        </w:rPr>
        <w:t>st</w:t>
      </w:r>
      <w:r w:rsidRPr="006632F3">
        <w:rPr>
          <w:rFonts w:ascii="Times New Roman" w:eastAsia="Arial" w:hAnsi="Times New Roman" w:cs="Times New Roman"/>
          <w:color w:val="3F3F3F"/>
          <w:spacing w:val="-47"/>
          <w:position w:val="-5"/>
        </w:rPr>
        <w:t>e</w:t>
      </w:r>
      <w:r w:rsidRPr="006632F3">
        <w:rPr>
          <w:rFonts w:ascii="Times New Roman" w:eastAsia="Courier New" w:hAnsi="Times New Roman" w:cs="Times New Roman"/>
          <w:color w:val="7BA7C3"/>
          <w:spacing w:val="-136"/>
          <w:w w:val="53"/>
          <w:position w:val="2"/>
        </w:rPr>
        <w:t>-</w:t>
      </w:r>
      <w:r w:rsidRPr="006632F3">
        <w:rPr>
          <w:rFonts w:ascii="Times New Roman" w:eastAsia="Arial" w:hAnsi="Times New Roman" w:cs="Times New Roman"/>
          <w:color w:val="3F3F3F"/>
          <w:position w:val="-5"/>
        </w:rPr>
        <w:t>r</w:t>
      </w:r>
      <w:r w:rsidRPr="006632F3">
        <w:rPr>
          <w:rFonts w:ascii="Times New Roman" w:eastAsia="Arial" w:hAnsi="Times New Roman" w:cs="Times New Roman"/>
          <w:color w:val="3F3F3F"/>
          <w:spacing w:val="-26"/>
          <w:position w:val="-5"/>
        </w:rPr>
        <w:t>e</w:t>
      </w:r>
      <w:r w:rsidRPr="006632F3">
        <w:rPr>
          <w:rFonts w:ascii="Times New Roman" w:eastAsia="Courier New" w:hAnsi="Times New Roman" w:cs="Times New Roman"/>
          <w:color w:val="7BA7C3"/>
          <w:spacing w:val="-181"/>
          <w:w w:val="53"/>
          <w:position w:val="2"/>
        </w:rPr>
        <w:t>-</w:t>
      </w:r>
      <w:r w:rsidRPr="006632F3">
        <w:rPr>
          <w:rFonts w:ascii="Times New Roman" w:eastAsia="Arial" w:hAnsi="Times New Roman" w:cs="Times New Roman"/>
          <w:color w:val="3F3F3F"/>
          <w:position w:val="-5"/>
        </w:rPr>
        <w:t>d</w:t>
      </w:r>
      <w:r w:rsidRPr="006632F3">
        <w:rPr>
          <w:rFonts w:ascii="Times New Roman" w:eastAsia="Arial" w:hAnsi="Times New Roman" w:cs="Times New Roman"/>
          <w:color w:val="3F3F3F"/>
          <w:spacing w:val="-46"/>
          <w:w w:val="99"/>
          <w:position w:val="-5"/>
        </w:rPr>
        <w:t>S</w:t>
      </w:r>
      <w:r w:rsidRPr="006632F3">
        <w:rPr>
          <w:rFonts w:ascii="Times New Roman" w:eastAsia="Courier New" w:hAnsi="Times New Roman" w:cs="Times New Roman"/>
          <w:color w:val="7BA7C3"/>
          <w:spacing w:val="-137"/>
          <w:w w:val="53"/>
          <w:position w:val="2"/>
        </w:rPr>
        <w:t>-</w:t>
      </w:r>
      <w:r w:rsidRPr="006632F3">
        <w:rPr>
          <w:rFonts w:ascii="Times New Roman" w:eastAsia="Arial" w:hAnsi="Times New Roman" w:cs="Times New Roman"/>
          <w:color w:val="3F3F3F"/>
          <w:position w:val="-5"/>
        </w:rPr>
        <w:t>u</w:t>
      </w:r>
      <w:r w:rsidRPr="006632F3">
        <w:rPr>
          <w:rFonts w:ascii="Times New Roman" w:eastAsia="Arial" w:hAnsi="Times New Roman" w:cs="Times New Roman"/>
          <w:color w:val="3F3F3F"/>
          <w:spacing w:val="-52"/>
          <w:position w:val="-5"/>
        </w:rPr>
        <w:t>b</w:t>
      </w:r>
      <w:r w:rsidRPr="006632F3">
        <w:rPr>
          <w:rFonts w:ascii="Times New Roman" w:eastAsia="Courier New" w:hAnsi="Times New Roman" w:cs="Times New Roman"/>
          <w:color w:val="7BA7C3"/>
          <w:spacing w:val="-127"/>
          <w:w w:val="53"/>
          <w:position w:val="2"/>
        </w:rPr>
        <w:t>-</w:t>
      </w:r>
      <w:r w:rsidRPr="006632F3">
        <w:rPr>
          <w:rFonts w:ascii="Times New Roman" w:eastAsia="Arial" w:hAnsi="Times New Roman" w:cs="Times New Roman"/>
          <w:color w:val="3F3F3F"/>
          <w:spacing w:val="-12"/>
          <w:position w:val="-5"/>
        </w:rPr>
        <w:t>D</w:t>
      </w:r>
      <w:r w:rsidRPr="006632F3">
        <w:rPr>
          <w:rFonts w:ascii="Times New Roman" w:eastAsia="Courier New" w:hAnsi="Times New Roman" w:cs="Times New Roman"/>
          <w:color w:val="7BA7C3"/>
          <w:spacing w:val="-207"/>
          <w:w w:val="53"/>
          <w:position w:val="2"/>
        </w:rPr>
        <w:t>-</w:t>
      </w:r>
      <w:r w:rsidRPr="006632F3">
        <w:rPr>
          <w:rFonts w:ascii="Times New Roman" w:eastAsia="Arial" w:hAnsi="Times New Roman" w:cs="Times New Roman"/>
          <w:color w:val="3F3F3F"/>
          <w:position w:val="-5"/>
        </w:rPr>
        <w:t>o</w:t>
      </w:r>
      <w:r w:rsidRPr="006632F3">
        <w:rPr>
          <w:rFonts w:ascii="Times New Roman" w:eastAsia="Arial" w:hAnsi="Times New Roman" w:cs="Times New Roman"/>
          <w:color w:val="3F3F3F"/>
          <w:spacing w:val="-51"/>
          <w:position w:val="-5"/>
        </w:rPr>
        <w:t>m</w:t>
      </w:r>
      <w:r w:rsidRPr="006632F3">
        <w:rPr>
          <w:rFonts w:ascii="Times New Roman" w:eastAsia="Courier New" w:hAnsi="Times New Roman" w:cs="Times New Roman"/>
          <w:color w:val="7BA7C3"/>
          <w:spacing w:val="-129"/>
          <w:w w:val="53"/>
          <w:position w:val="2"/>
        </w:rPr>
        <w:t>-</w:t>
      </w:r>
      <w:r w:rsidRPr="006632F3">
        <w:rPr>
          <w:rFonts w:ascii="Times New Roman" w:eastAsia="Arial" w:hAnsi="Times New Roman" w:cs="Times New Roman"/>
          <w:color w:val="3F3F3F"/>
          <w:spacing w:val="-20"/>
          <w:position w:val="-5"/>
        </w:rPr>
        <w:t>a</w:t>
      </w:r>
      <w:r w:rsidRPr="006632F3">
        <w:rPr>
          <w:rFonts w:ascii="Times New Roman" w:eastAsia="Arial" w:hAnsi="Times New Roman" w:cs="Times New Roman"/>
          <w:color w:val="212121"/>
          <w:spacing w:val="-7"/>
          <w:w w:val="199"/>
          <w:position w:val="-5"/>
        </w:rPr>
        <w:t>i</w:t>
      </w:r>
      <w:r w:rsidRPr="006632F3">
        <w:rPr>
          <w:rFonts w:ascii="Times New Roman" w:eastAsia="Courier New" w:hAnsi="Times New Roman" w:cs="Times New Roman"/>
          <w:color w:val="7BA7C3"/>
          <w:spacing w:val="-213"/>
          <w:w w:val="53"/>
          <w:position w:val="2"/>
        </w:rPr>
        <w:t>-</w:t>
      </w:r>
      <w:r w:rsidRPr="006632F3">
        <w:rPr>
          <w:rFonts w:ascii="Times New Roman" w:eastAsia="Arial" w:hAnsi="Times New Roman" w:cs="Times New Roman"/>
          <w:color w:val="3F3F3F"/>
          <w:spacing w:val="-10"/>
          <w:w w:val="125"/>
          <w:position w:val="-5"/>
        </w:rPr>
        <w:t>n</w:t>
      </w:r>
      <w:r w:rsidRPr="006632F3">
        <w:rPr>
          <w:rFonts w:ascii="Times New Roman" w:eastAsia="Arial" w:hAnsi="Times New Roman" w:cs="Times New Roman"/>
          <w:color w:val="212121"/>
          <w:spacing w:val="-8"/>
          <w:w w:val="199"/>
          <w:position w:val="-5"/>
        </w:rPr>
        <w:t>l</w:t>
      </w:r>
      <w:r w:rsidRPr="006632F3">
        <w:rPr>
          <w:rFonts w:ascii="Times New Roman" w:eastAsia="Courier New" w:hAnsi="Times New Roman" w:cs="Times New Roman"/>
          <w:color w:val="7BA7C3"/>
          <w:w w:val="53"/>
          <w:position w:val="2"/>
        </w:rPr>
        <w:t>-</w:t>
      </w:r>
    </w:p>
    <w:p w14:paraId="5B0E7BAD" w14:textId="77777777" w:rsidR="00583B21" w:rsidRPr="006632F3" w:rsidRDefault="00583B21" w:rsidP="00583B21">
      <w:pPr>
        <w:spacing w:before="9" w:after="0" w:line="280" w:lineRule="exact"/>
        <w:rPr>
          <w:rFonts w:ascii="Times New Roman" w:hAnsi="Times New Roman" w:cs="Times New Roman"/>
        </w:rPr>
      </w:pPr>
      <w:r w:rsidRPr="006632F3">
        <w:rPr>
          <w:rFonts w:ascii="Times New Roman" w:hAnsi="Times New Roman" w:cs="Times New Roman"/>
        </w:rPr>
        <w:br w:type="column"/>
      </w:r>
    </w:p>
    <w:p w14:paraId="55AB7490" w14:textId="77777777" w:rsidR="00583B21" w:rsidRPr="006632F3" w:rsidRDefault="00583B21" w:rsidP="00583B21">
      <w:pPr>
        <w:spacing w:after="0" w:line="240" w:lineRule="auto"/>
        <w:ind w:right="-58"/>
        <w:rPr>
          <w:rFonts w:ascii="Times New Roman" w:eastAsia="Arial" w:hAnsi="Times New Roman" w:cs="Times New Roman"/>
        </w:rPr>
      </w:pPr>
      <w:r w:rsidRPr="006632F3">
        <w:rPr>
          <w:rFonts w:ascii="Times New Roman" w:eastAsia="Arial" w:hAnsi="Times New Roman" w:cs="Times New Roman"/>
          <w:color w:val="525252"/>
          <w:w w:val="116"/>
        </w:rPr>
        <w:t>f'rimar</w:t>
      </w:r>
      <w:r w:rsidRPr="006632F3">
        <w:rPr>
          <w:rFonts w:ascii="Times New Roman" w:eastAsia="Arial" w:hAnsi="Times New Roman" w:cs="Times New Roman"/>
          <w:color w:val="525252"/>
          <w:spacing w:val="-12"/>
          <w:w w:val="117"/>
        </w:rPr>
        <w:t>y</w:t>
      </w:r>
      <w:r w:rsidRPr="006632F3">
        <w:rPr>
          <w:rFonts w:ascii="Times New Roman" w:eastAsia="Arial" w:hAnsi="Times New Roman" w:cs="Times New Roman"/>
          <w:color w:val="212121"/>
          <w:spacing w:val="-5"/>
          <w:w w:val="109"/>
        </w:rPr>
        <w:t>H</w:t>
      </w:r>
      <w:r w:rsidRPr="006632F3">
        <w:rPr>
          <w:rFonts w:ascii="Times New Roman" w:eastAsia="Arial" w:hAnsi="Times New Roman" w:cs="Times New Roman"/>
          <w:color w:val="3F3F3F"/>
          <w:w w:val="102"/>
        </w:rPr>
        <w:t>e</w:t>
      </w:r>
      <w:r w:rsidRPr="006632F3">
        <w:rPr>
          <w:rFonts w:ascii="Times New Roman" w:eastAsia="Arial" w:hAnsi="Times New Roman" w:cs="Times New Roman"/>
          <w:color w:val="3F3F3F"/>
          <w:spacing w:val="-14"/>
          <w:w w:val="102"/>
        </w:rPr>
        <w:t>a</w:t>
      </w:r>
      <w:r w:rsidRPr="006632F3">
        <w:rPr>
          <w:rFonts w:ascii="Times New Roman" w:eastAsia="Arial" w:hAnsi="Times New Roman" w:cs="Times New Roman"/>
          <w:color w:val="212121"/>
          <w:w w:val="199"/>
        </w:rPr>
        <w:t>l</w:t>
      </w:r>
      <w:r w:rsidRPr="006632F3">
        <w:rPr>
          <w:rFonts w:ascii="Times New Roman" w:eastAsia="Arial" w:hAnsi="Times New Roman" w:cs="Times New Roman"/>
          <w:color w:val="3F3F3F"/>
          <w:w w:val="102"/>
        </w:rPr>
        <w:t>thChe</w:t>
      </w:r>
      <w:r w:rsidRPr="006632F3">
        <w:rPr>
          <w:rFonts w:ascii="Times New Roman" w:eastAsia="Arial" w:hAnsi="Times New Roman" w:cs="Times New Roman"/>
          <w:color w:val="3F3F3F"/>
          <w:spacing w:val="-9"/>
          <w:w w:val="103"/>
        </w:rPr>
        <w:t>c</w:t>
      </w:r>
      <w:r w:rsidRPr="006632F3">
        <w:rPr>
          <w:rFonts w:ascii="Times New Roman" w:eastAsia="Arial" w:hAnsi="Times New Roman" w:cs="Times New Roman"/>
          <w:color w:val="212121"/>
          <w:spacing w:val="-7"/>
          <w:w w:val="122"/>
        </w:rPr>
        <w:t>k</w:t>
      </w:r>
      <w:r w:rsidRPr="006632F3">
        <w:rPr>
          <w:rFonts w:ascii="Times New Roman" w:eastAsia="Arial" w:hAnsi="Times New Roman" w:cs="Times New Roman"/>
          <w:color w:val="3F3F3F"/>
          <w:w w:val="101"/>
        </w:rPr>
        <w:t>e</w:t>
      </w:r>
      <w:r w:rsidRPr="006632F3">
        <w:rPr>
          <w:rFonts w:ascii="Times New Roman" w:eastAsia="Arial" w:hAnsi="Times New Roman" w:cs="Times New Roman"/>
          <w:color w:val="3F3F3F"/>
          <w:spacing w:val="-6"/>
          <w:w w:val="101"/>
        </w:rPr>
        <w:t>r</w:t>
      </w:r>
      <w:r w:rsidRPr="006632F3">
        <w:rPr>
          <w:rFonts w:ascii="Times New Roman" w:eastAsia="Arial" w:hAnsi="Times New Roman" w:cs="Times New Roman"/>
          <w:color w:val="7E7E7E"/>
          <w:w w:val="298"/>
        </w:rPr>
        <w:t>l</w:t>
      </w:r>
    </w:p>
    <w:p w14:paraId="2DA3948D" w14:textId="77777777" w:rsidR="00583B21" w:rsidRPr="006632F3" w:rsidRDefault="00583B21" w:rsidP="00583B21">
      <w:pPr>
        <w:tabs>
          <w:tab w:val="left" w:pos="1480"/>
          <w:tab w:val="left" w:pos="2700"/>
        </w:tabs>
        <w:spacing w:after="0" w:line="123" w:lineRule="exact"/>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3F3F3F"/>
          <w:w w:val="99"/>
        </w:rPr>
        <w:lastRenderedPageBreak/>
        <w:t>SAMMod</w:t>
      </w:r>
      <w:r w:rsidRPr="006632F3">
        <w:rPr>
          <w:rFonts w:ascii="Times New Roman" w:eastAsia="Arial" w:hAnsi="Times New Roman" w:cs="Times New Roman"/>
          <w:color w:val="3F3F3F"/>
          <w:spacing w:val="-20"/>
        </w:rPr>
        <w:t>u</w:t>
      </w:r>
      <w:r w:rsidRPr="006632F3">
        <w:rPr>
          <w:rFonts w:ascii="Times New Roman" w:eastAsia="Arial" w:hAnsi="Times New Roman" w:cs="Times New Roman"/>
          <w:color w:val="010101"/>
          <w:spacing w:val="-18"/>
          <w:w w:val="199"/>
        </w:rPr>
        <w:t>l</w:t>
      </w:r>
      <w:r w:rsidRPr="006632F3">
        <w:rPr>
          <w:rFonts w:ascii="Times New Roman" w:eastAsia="Arial" w:hAnsi="Times New Roman" w:cs="Times New Roman"/>
          <w:color w:val="525252"/>
          <w:w w:val="110"/>
        </w:rPr>
        <w:t>a</w:t>
      </w:r>
      <w:r w:rsidRPr="006632F3">
        <w:rPr>
          <w:rFonts w:ascii="Times New Roman" w:eastAsia="Arial" w:hAnsi="Times New Roman" w:cs="Times New Roman"/>
          <w:color w:val="525252"/>
        </w:rPr>
        <w:tab/>
      </w:r>
      <w:r w:rsidRPr="006632F3">
        <w:rPr>
          <w:rFonts w:ascii="Times New Roman" w:eastAsia="Arial" w:hAnsi="Times New Roman" w:cs="Times New Roman"/>
          <w:color w:val="3F3F3F"/>
          <w:w w:val="104"/>
        </w:rPr>
        <w:t>R</w:t>
      </w:r>
      <w:r w:rsidRPr="006632F3">
        <w:rPr>
          <w:rFonts w:ascii="Times New Roman" w:eastAsia="Arial" w:hAnsi="Times New Roman" w:cs="Times New Roman"/>
          <w:color w:val="3F3F3F"/>
          <w:spacing w:val="-48"/>
          <w:w w:val="104"/>
          <w:u w:val="single" w:color="000000"/>
        </w:rPr>
        <w:t>o</w:t>
      </w:r>
      <w:r w:rsidRPr="006632F3">
        <w:rPr>
          <w:rFonts w:ascii="Times New Roman" w:eastAsia="Arial" w:hAnsi="Times New Roman" w:cs="Times New Roman"/>
          <w:color w:val="646264"/>
          <w:spacing w:val="-48"/>
          <w:w w:val="298"/>
          <w:u w:val="single" w:color="000000"/>
        </w:rPr>
        <w:t>l</w:t>
      </w:r>
      <w:r w:rsidRPr="006632F3">
        <w:rPr>
          <w:rFonts w:ascii="Times New Roman" w:eastAsia="Arial" w:hAnsi="Times New Roman" w:cs="Times New Roman"/>
          <w:color w:val="3F3F3F"/>
          <w:spacing w:val="-14"/>
          <w:w w:val="104"/>
          <w:u w:val="single" w:color="000000"/>
        </w:rPr>
        <w:t>g</w:t>
      </w:r>
      <w:r w:rsidRPr="006632F3">
        <w:rPr>
          <w:rFonts w:ascii="Times New Roman" w:eastAsia="Arial" w:hAnsi="Times New Roman" w:cs="Times New Roman"/>
          <w:color w:val="646264"/>
          <w:spacing w:val="2"/>
          <w:w w:val="99"/>
          <w:u w:val="single" w:color="000000"/>
        </w:rPr>
        <w:t xml:space="preserve"> </w:t>
      </w:r>
      <w:r w:rsidRPr="006632F3">
        <w:rPr>
          <w:rFonts w:ascii="Times New Roman" w:eastAsia="Arial" w:hAnsi="Times New Roman" w:cs="Times New Roman"/>
          <w:color w:val="3F3F3F"/>
          <w:u w:val="single" w:color="000000"/>
        </w:rPr>
        <w:t>stor</w:t>
      </w:r>
      <w:r w:rsidRPr="006632F3">
        <w:rPr>
          <w:rFonts w:ascii="Times New Roman" w:eastAsia="Arial" w:hAnsi="Times New Roman" w:cs="Times New Roman"/>
          <w:color w:val="3F3F3F"/>
        </w:rPr>
        <w:t>odSorvlce</w:t>
      </w:r>
      <w:r w:rsidRPr="006632F3">
        <w:rPr>
          <w:rFonts w:ascii="Times New Roman" w:eastAsia="Arial" w:hAnsi="Times New Roman" w:cs="Times New Roman"/>
          <w:color w:val="3F3F3F"/>
          <w:spacing w:val="-26"/>
        </w:rPr>
        <w:t xml:space="preserve"> </w:t>
      </w:r>
      <w:r w:rsidRPr="006632F3">
        <w:rPr>
          <w:rFonts w:ascii="Times New Roman" w:eastAsia="Arial" w:hAnsi="Times New Roman" w:cs="Times New Roman"/>
          <w:color w:val="3F3F3F"/>
        </w:rPr>
        <w:tab/>
        <w:t>Rog</w:t>
      </w:r>
      <w:r w:rsidRPr="006632F3">
        <w:rPr>
          <w:rFonts w:ascii="Times New Roman" w:eastAsia="Arial" w:hAnsi="Times New Roman" w:cs="Times New Roman"/>
          <w:color w:val="3F3F3F"/>
          <w:spacing w:val="-9"/>
        </w:rPr>
        <w:t xml:space="preserve"> </w:t>
      </w:r>
      <w:r w:rsidRPr="006632F3">
        <w:rPr>
          <w:rFonts w:ascii="Times New Roman" w:eastAsia="Arial" w:hAnsi="Times New Roman" w:cs="Times New Roman"/>
          <w:color w:val="3F3F3F"/>
        </w:rPr>
        <w:t>storodServ</w:t>
      </w:r>
      <w:r w:rsidRPr="006632F3">
        <w:rPr>
          <w:rFonts w:ascii="Times New Roman" w:eastAsia="Arial" w:hAnsi="Times New Roman" w:cs="Times New Roman"/>
          <w:color w:val="3F3F3F"/>
          <w:spacing w:val="-9"/>
        </w:rPr>
        <w:t xml:space="preserve"> </w:t>
      </w:r>
      <w:r w:rsidRPr="006632F3">
        <w:rPr>
          <w:rFonts w:ascii="Times New Roman" w:eastAsia="Arial" w:hAnsi="Times New Roman" w:cs="Times New Roman"/>
          <w:color w:val="3F3F3F"/>
          <w:w w:val="101"/>
        </w:rPr>
        <w:t>ceAdapter</w:t>
      </w:r>
    </w:p>
    <w:p w14:paraId="7786AFB3"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3" w:space="720" w:equalWidth="0">
            <w:col w:w="1853" w:space="123"/>
            <w:col w:w="1313" w:space="579"/>
            <w:col w:w="5232"/>
          </w:cols>
        </w:sectPr>
      </w:pPr>
    </w:p>
    <w:p w14:paraId="050F5500" w14:textId="77777777" w:rsidR="00583B21" w:rsidRPr="006632F3" w:rsidRDefault="00583B21" w:rsidP="00583B21">
      <w:pPr>
        <w:tabs>
          <w:tab w:val="left" w:pos="1960"/>
          <w:tab w:val="left" w:pos="3200"/>
        </w:tabs>
        <w:spacing w:before="82" w:after="0" w:line="240" w:lineRule="auto"/>
        <w:ind w:left="452" w:right="-20"/>
        <w:rPr>
          <w:rFonts w:ascii="Times New Roman" w:eastAsia="Arial" w:hAnsi="Times New Roman" w:cs="Times New Roman"/>
        </w:rPr>
      </w:pPr>
      <w:r w:rsidRPr="006632F3">
        <w:rPr>
          <w:rFonts w:ascii="Times New Roman" w:eastAsia="Arial" w:hAnsi="Times New Roman" w:cs="Times New Roman"/>
          <w:color w:val="212121"/>
          <w:w w:val="8"/>
        </w:rPr>
        <w:lastRenderedPageBreak/>
        <w:t>1--</w:t>
      </w:r>
      <w:r w:rsidRPr="006632F3">
        <w:rPr>
          <w:rFonts w:ascii="Times New Roman" w:eastAsia="Arial" w:hAnsi="Times New Roman" w:cs="Times New Roman"/>
          <w:color w:val="212121"/>
          <w:spacing w:val="-4"/>
          <w:w w:val="8"/>
        </w:rPr>
        <w:t>1</w:t>
      </w:r>
      <w:r w:rsidRPr="006632F3">
        <w:rPr>
          <w:rFonts w:ascii="Times New Roman" w:eastAsia="Arial" w:hAnsi="Times New Roman" w:cs="Times New Roman"/>
          <w:color w:val="212121"/>
          <w:w w:val="214"/>
        </w:rPr>
        <w:t>------11</w:t>
      </w:r>
      <w:r w:rsidRPr="006632F3">
        <w:rPr>
          <w:rFonts w:ascii="Times New Roman" w:eastAsia="Arial" w:hAnsi="Times New Roman" w:cs="Times New Roman"/>
          <w:color w:val="212121"/>
        </w:rPr>
        <w:tab/>
      </w:r>
      <w:r w:rsidRPr="006632F3">
        <w:rPr>
          <w:rFonts w:ascii="Times New Roman" w:eastAsia="Arial" w:hAnsi="Times New Roman" w:cs="Times New Roman"/>
          <w:color w:val="7E7E7E"/>
          <w:w w:val="183"/>
        </w:rPr>
        <w:t>I</w:t>
      </w:r>
      <w:r w:rsidRPr="006632F3">
        <w:rPr>
          <w:rFonts w:ascii="Times New Roman" w:eastAsia="Arial" w:hAnsi="Times New Roman" w:cs="Times New Roman"/>
          <w:color w:val="7E7E7E"/>
        </w:rPr>
        <w:tab/>
      </w:r>
      <w:r w:rsidRPr="006632F3">
        <w:rPr>
          <w:rFonts w:ascii="Times New Roman" w:eastAsia="Arial" w:hAnsi="Times New Roman" w:cs="Times New Roman"/>
          <w:color w:val="7E7E7E"/>
          <w:w w:val="183"/>
        </w:rPr>
        <w:t>I</w:t>
      </w:r>
    </w:p>
    <w:p w14:paraId="383C94ED" w14:textId="77777777" w:rsidR="00583B21" w:rsidRPr="006632F3" w:rsidRDefault="00583B21" w:rsidP="00583B21">
      <w:pPr>
        <w:tabs>
          <w:tab w:val="left" w:pos="3320"/>
          <w:tab w:val="left" w:pos="4440"/>
        </w:tabs>
        <w:spacing w:after="0" w:line="435" w:lineRule="exact"/>
        <w:ind w:left="1030" w:right="-112"/>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14944" behindDoc="1" locked="0" layoutInCell="1" allowOverlap="1" wp14:anchorId="2578611A" wp14:editId="1631DAB8">
                <wp:simplePos x="0" y="0"/>
                <wp:positionH relativeFrom="page">
                  <wp:posOffset>1472565</wp:posOffset>
                </wp:positionH>
                <wp:positionV relativeFrom="paragraph">
                  <wp:posOffset>366395</wp:posOffset>
                </wp:positionV>
                <wp:extent cx="614045" cy="1270"/>
                <wp:effectExtent l="5715" t="13970" r="8890" b="3810"/>
                <wp:wrapNone/>
                <wp:docPr id="5229" name="Group 51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4045" cy="1270"/>
                          <a:chOff x="2319" y="577"/>
                          <a:chExt cx="967" cy="2"/>
                        </a:xfrm>
                      </wpg:grpSpPr>
                      <wps:wsp>
                        <wps:cNvPr id="5230" name="Freeform 5169"/>
                        <wps:cNvSpPr>
                          <a:spLocks/>
                        </wps:cNvSpPr>
                        <wps:spPr bwMode="auto">
                          <a:xfrm>
                            <a:off x="2319" y="577"/>
                            <a:ext cx="967" cy="2"/>
                          </a:xfrm>
                          <a:custGeom>
                            <a:avLst/>
                            <a:gdLst>
                              <a:gd name="T0" fmla="+- 0 2319 2319"/>
                              <a:gd name="T1" fmla="*/ T0 w 967"/>
                              <a:gd name="T2" fmla="+- 0 3286 2319"/>
                              <a:gd name="T3" fmla="*/ T2 w 967"/>
                            </a:gdLst>
                            <a:ahLst/>
                            <a:cxnLst>
                              <a:cxn ang="0">
                                <a:pos x="T1" y="0"/>
                              </a:cxn>
                              <a:cxn ang="0">
                                <a:pos x="T3" y="0"/>
                              </a:cxn>
                            </a:cxnLst>
                            <a:rect l="0" t="0" r="r" b="b"/>
                            <a:pathLst>
                              <a:path w="967">
                                <a:moveTo>
                                  <a:pt x="0" y="0"/>
                                </a:moveTo>
                                <a:lnTo>
                                  <a:pt x="967" y="0"/>
                                </a:lnTo>
                              </a:path>
                            </a:pathLst>
                          </a:custGeom>
                          <a:noFill/>
                          <a:ln w="6672">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68" o:spid="_x0000_s1026" style="position:absolute;margin-left:115.95pt;margin-top:28.85pt;width:48.35pt;height:.1pt;z-index:-251201536;mso-position-horizontal-relative:page" coordorigin="2319,577" coordsize="9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">
                <v:shape id="Freeform 5169" o:spid="_x0000_s1027" style="position:absolute;left:2319;top:577;width:967;height:2;visibility:visible;mso-wrap-style:square;v-text-anchor:top" coordsize="9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55X8QA&#10;AADdAAAADwAAAGRycy9kb3ducmV2LnhtbERPTU/CQBC9m/gfNmPiTbYiGFJYiAE1nggCIeE2dMe2&#10;0p1tdkda/z17MPH48r5ni9416kIh1p4NPA4yUMSFtzWXBva7t4cJqCjIFhvPZOCXIizmtzczzK3v&#10;+JMuWylVCuGYo4FKpM21jkVFDuPAt8SJ+/LBoSQYSm0DdincNXqYZc/aYc2pocKWlhUV5+2PM/Au&#10;a+nDyI833encHg+j/ffKvhpzf9e/TEEJ9fIv/nN/WAPj4VPan96kJ6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eV/EAAAA3QAAAA8AAAAAAAAAAAAAAAAAmAIAAGRycy9k&#10;b3ducmV2LnhtbFBLBQYAAAAABAAEAPUAAACJAwAAAAA=&#10;" path="m,l967,e" filled="f" strokecolor="#030303" strokeweight=".18533mm">
                  <v:path arrowok="t" o:connecttype="custom" o:connectlocs="0,0;967,0" o:connectangles="0,0"/>
                </v:shape>
                <w10:wrap anchorx="page"/>
              </v:group>
            </w:pict>
          </mc:Fallback>
        </mc:AlternateContent>
      </w:r>
      <w:r w:rsidRPr="006632F3">
        <w:rPr>
          <w:rFonts w:ascii="Times New Roman" w:eastAsia="Arial" w:hAnsi="Times New Roman" w:cs="Times New Roman"/>
          <w:color w:val="3F3F3F"/>
          <w:w w:val="50"/>
          <w:position w:val="-7"/>
        </w:rPr>
        <w:t>1·,</w:t>
      </w:r>
      <w:r w:rsidRPr="006632F3">
        <w:rPr>
          <w:rFonts w:ascii="Times New Roman" w:eastAsia="Arial" w:hAnsi="Times New Roman" w:cs="Times New Roman"/>
          <w:color w:val="3F3F3F"/>
          <w:position w:val="-7"/>
        </w:rPr>
        <w:tab/>
      </w:r>
      <w:r w:rsidRPr="006632F3">
        <w:rPr>
          <w:rFonts w:ascii="Times New Roman" w:eastAsia="Arial" w:hAnsi="Times New Roman" w:cs="Times New Roman"/>
          <w:i/>
          <w:color w:val="646264"/>
          <w:w w:val="128"/>
          <w:position w:val="-7"/>
        </w:rPr>
        <w:t>\</w:t>
      </w:r>
      <w:r w:rsidRPr="006632F3">
        <w:rPr>
          <w:rFonts w:ascii="Times New Roman" w:eastAsia="Arial" w:hAnsi="Times New Roman" w:cs="Times New Roman"/>
          <w:i/>
          <w:color w:val="646264"/>
          <w:w w:val="128"/>
          <w:position w:val="-7"/>
          <w:u w:val="single" w:color="000000"/>
        </w:rPr>
        <w:t>V</w:t>
      </w:r>
      <w:r w:rsidRPr="006632F3">
        <w:rPr>
          <w:rFonts w:ascii="Times New Roman" w:eastAsia="Arial" w:hAnsi="Times New Roman" w:cs="Times New Roman"/>
          <w:i/>
          <w:color w:val="646264"/>
          <w:spacing w:val="7"/>
          <w:w w:val="128"/>
          <w:position w:val="-7"/>
          <w:u w:val="single" w:color="000000"/>
        </w:rPr>
        <w:t xml:space="preserve"> </w:t>
      </w:r>
      <w:r w:rsidRPr="006632F3">
        <w:rPr>
          <w:rFonts w:ascii="Times New Roman" w:eastAsia="Arial" w:hAnsi="Times New Roman" w:cs="Times New Roman"/>
          <w:color w:val="7E7E7E"/>
          <w:spacing w:val="-10"/>
          <w:w w:val="129"/>
          <w:position w:val="-7"/>
          <w:u w:val="single" w:color="000000"/>
        </w:rPr>
        <w:t>-</w:t>
      </w:r>
      <w:r w:rsidRPr="006632F3">
        <w:rPr>
          <w:rFonts w:ascii="Times New Roman" w:eastAsia="Arial" w:hAnsi="Times New Roman" w:cs="Times New Roman"/>
          <w:color w:val="3F3F3F"/>
          <w:w w:val="69"/>
          <w:position w:val="-7"/>
          <w:u w:val="single" w:color="000000"/>
        </w:rPr>
        <w:t>o</w:t>
      </w:r>
      <w:r w:rsidRPr="006632F3">
        <w:rPr>
          <w:rFonts w:ascii="Times New Roman" w:eastAsia="Arial" w:hAnsi="Times New Roman" w:cs="Times New Roman"/>
          <w:color w:val="3F3F3F"/>
          <w:spacing w:val="-16"/>
          <w:w w:val="69"/>
          <w:position w:val="-7"/>
          <w:u w:val="single" w:color="000000"/>
        </w:rPr>
        <w:t>n</w:t>
      </w:r>
      <w:r w:rsidRPr="006632F3">
        <w:rPr>
          <w:rFonts w:ascii="Times New Roman" w:eastAsia="Arial" w:hAnsi="Times New Roman" w:cs="Times New Roman"/>
          <w:color w:val="646264"/>
          <w:w w:val="95"/>
          <w:position w:val="-7"/>
          <w:u w:val="single" w:color="000000"/>
        </w:rPr>
        <w:t>stantiate</w:t>
      </w:r>
      <w:r w:rsidRPr="006632F3">
        <w:rPr>
          <w:rFonts w:ascii="Times New Roman" w:eastAsia="Arial" w:hAnsi="Times New Roman" w:cs="Times New Roman"/>
          <w:color w:val="646264"/>
          <w:w w:val="96"/>
          <w:position w:val="-7"/>
          <w:u w:val="single" w:color="000000"/>
        </w:rPr>
        <w:t>s</w:t>
      </w:r>
      <w:r w:rsidRPr="006632F3">
        <w:rPr>
          <w:rFonts w:ascii="Times New Roman" w:eastAsia="Arial" w:hAnsi="Times New Roman" w:cs="Times New Roman"/>
          <w:color w:val="646264"/>
          <w:w w:val="99"/>
          <w:position w:val="-7"/>
          <w:u w:val="single" w:color="000000"/>
        </w:rPr>
        <w:t xml:space="preserve"> </w:t>
      </w:r>
      <w:r w:rsidRPr="006632F3">
        <w:rPr>
          <w:rFonts w:ascii="Times New Roman" w:eastAsia="Arial" w:hAnsi="Times New Roman" w:cs="Times New Roman"/>
          <w:color w:val="646264"/>
          <w:position w:val="-7"/>
          <w:u w:val="single" w:color="000000"/>
        </w:rPr>
        <w:tab/>
      </w:r>
      <w:r w:rsidRPr="006632F3">
        <w:rPr>
          <w:rFonts w:ascii="Times New Roman" w:eastAsia="Arial" w:hAnsi="Times New Roman" w:cs="Times New Roman"/>
          <w:color w:val="646264"/>
          <w:position w:val="-7"/>
        </w:rPr>
        <w:t xml:space="preserve">  </w:t>
      </w:r>
      <w:r w:rsidRPr="006632F3">
        <w:rPr>
          <w:rFonts w:ascii="Times New Roman" w:eastAsia="Arial" w:hAnsi="Times New Roman" w:cs="Times New Roman"/>
          <w:color w:val="3F3F3F"/>
          <w:w w:val="274"/>
          <w:position w:val="-7"/>
        </w:rPr>
        <w:t>i</w:t>
      </w:r>
      <w:r w:rsidRPr="006632F3">
        <w:rPr>
          <w:rFonts w:ascii="Times New Roman" w:eastAsia="Arial" w:hAnsi="Times New Roman" w:cs="Times New Roman"/>
          <w:color w:val="3F3F3F"/>
          <w:spacing w:val="-57"/>
          <w:position w:val="-7"/>
        </w:rPr>
        <w:t xml:space="preserve"> </w:t>
      </w:r>
      <w:r w:rsidRPr="006632F3">
        <w:rPr>
          <w:rFonts w:ascii="Times New Roman" w:eastAsia="Times New Roman" w:hAnsi="Times New Roman" w:cs="Times New Roman"/>
          <w:color w:val="7E7E7E"/>
          <w:w w:val="134"/>
          <w:position w:val="-7"/>
        </w:rPr>
        <w:t>1</w:t>
      </w:r>
    </w:p>
    <w:p w14:paraId="072A1D38" w14:textId="77777777" w:rsidR="00583B21" w:rsidRPr="006632F3" w:rsidRDefault="00583B21" w:rsidP="00583B21">
      <w:pPr>
        <w:spacing w:before="6" w:after="0" w:line="130" w:lineRule="exact"/>
        <w:rPr>
          <w:rFonts w:ascii="Times New Roman" w:hAnsi="Times New Roman" w:cs="Times New Roman"/>
        </w:rPr>
      </w:pPr>
      <w:r w:rsidRPr="006632F3">
        <w:rPr>
          <w:rFonts w:ascii="Times New Roman" w:hAnsi="Times New Roman" w:cs="Times New Roman"/>
        </w:rPr>
        <w:br w:type="column"/>
      </w:r>
    </w:p>
    <w:p w14:paraId="75AFAE01" w14:textId="77777777" w:rsidR="00583B21" w:rsidRPr="006632F3" w:rsidRDefault="00583B21" w:rsidP="00583B21">
      <w:pPr>
        <w:tabs>
          <w:tab w:val="left" w:pos="1160"/>
        </w:tabs>
        <w:spacing w:after="0" w:line="240" w:lineRule="auto"/>
        <w:ind w:right="-20"/>
        <w:rPr>
          <w:rFonts w:ascii="Times New Roman" w:eastAsia="Arial" w:hAnsi="Times New Roman" w:cs="Times New Roman"/>
        </w:rPr>
      </w:pPr>
      <w:r w:rsidRPr="006632F3">
        <w:rPr>
          <w:rFonts w:ascii="Times New Roman" w:hAnsi="Times New Roman" w:cs="Times New Roman"/>
          <w:noProof/>
        </w:rPr>
        <w:drawing>
          <wp:anchor distT="0" distB="0" distL="114300" distR="114300" simplePos="0" relativeHeight="252098560" behindDoc="1" locked="0" layoutInCell="1" allowOverlap="1" wp14:anchorId="11A08822" wp14:editId="5693382C">
            <wp:simplePos x="0" y="0"/>
            <wp:positionH relativeFrom="page">
              <wp:posOffset>6025515</wp:posOffset>
            </wp:positionH>
            <wp:positionV relativeFrom="paragraph">
              <wp:posOffset>73025</wp:posOffset>
            </wp:positionV>
            <wp:extent cx="640715" cy="266700"/>
            <wp:effectExtent l="0" t="0" r="6985" b="0"/>
            <wp:wrapNone/>
            <wp:docPr id="5228" name="Picture 5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0715" cy="266700"/>
                    </a:xfrm>
                    <a:prstGeom prst="rect">
                      <a:avLst/>
                    </a:prstGeom>
                    <a:noFill/>
                  </pic:spPr>
                </pic:pic>
              </a:graphicData>
            </a:graphic>
            <wp14:sizeRelH relativeFrom="page">
              <wp14:pctWidth>0</wp14:pctWidth>
            </wp14:sizeRelH>
            <wp14:sizeRelV relativeFrom="page">
              <wp14:pctHeight>0</wp14:pctHeight>
            </wp14:sizeRelV>
          </wp:anchor>
        </w:drawing>
      </w:r>
      <w:r w:rsidRPr="006632F3">
        <w:rPr>
          <w:rFonts w:ascii="Times New Roman" w:hAnsi="Times New Roman" w:cs="Times New Roman"/>
          <w:noProof/>
        </w:rPr>
        <mc:AlternateContent>
          <mc:Choice Requires="wpg">
            <w:drawing>
              <wp:anchor distT="0" distB="0" distL="114300" distR="114300" simplePos="0" relativeHeight="252111872" behindDoc="1" locked="0" layoutInCell="1" allowOverlap="1" wp14:anchorId="68DED62F" wp14:editId="47CBBFFC">
                <wp:simplePos x="0" y="0"/>
                <wp:positionH relativeFrom="page">
                  <wp:posOffset>4485005</wp:posOffset>
                </wp:positionH>
                <wp:positionV relativeFrom="paragraph">
                  <wp:posOffset>-23495</wp:posOffset>
                </wp:positionV>
                <wp:extent cx="654050" cy="760730"/>
                <wp:effectExtent l="8255" t="5080" r="4445" b="5715"/>
                <wp:wrapNone/>
                <wp:docPr id="5223" name="Group 51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0" cy="760730"/>
                          <a:chOff x="7063" y="-37"/>
                          <a:chExt cx="1030" cy="1198"/>
                        </a:xfrm>
                      </wpg:grpSpPr>
                      <wpg:grpSp>
                        <wpg:cNvPr id="5224" name="Group 5165"/>
                        <wpg:cNvGrpSpPr>
                          <a:grpSpLocks/>
                        </wpg:cNvGrpSpPr>
                        <wpg:grpSpPr bwMode="auto">
                          <a:xfrm>
                            <a:off x="7068" y="-26"/>
                            <a:ext cx="1019" cy="2"/>
                            <a:chOff x="7068" y="-26"/>
                            <a:chExt cx="1019" cy="2"/>
                          </a:xfrm>
                        </wpg:grpSpPr>
                        <wps:wsp>
                          <wps:cNvPr id="5225" name="Freeform 5166"/>
                          <wps:cNvSpPr>
                            <a:spLocks/>
                          </wps:cNvSpPr>
                          <wps:spPr bwMode="auto">
                            <a:xfrm>
                              <a:off x="7068" y="-26"/>
                              <a:ext cx="1019" cy="2"/>
                            </a:xfrm>
                            <a:custGeom>
                              <a:avLst/>
                              <a:gdLst>
                                <a:gd name="T0" fmla="+- 0 7068 7068"/>
                                <a:gd name="T1" fmla="*/ T0 w 1019"/>
                                <a:gd name="T2" fmla="+- 0 8087 7068"/>
                                <a:gd name="T3" fmla="*/ T2 w 1019"/>
                              </a:gdLst>
                              <a:ahLst/>
                              <a:cxnLst>
                                <a:cxn ang="0">
                                  <a:pos x="T1" y="0"/>
                                </a:cxn>
                                <a:cxn ang="0">
                                  <a:pos x="T3" y="0"/>
                                </a:cxn>
                              </a:cxnLst>
                              <a:rect l="0" t="0" r="r" b="b"/>
                              <a:pathLst>
                                <a:path w="1019">
                                  <a:moveTo>
                                    <a:pt x="0" y="0"/>
                                  </a:moveTo>
                                  <a:lnTo>
                                    <a:pt x="1019" y="0"/>
                                  </a:lnTo>
                                </a:path>
                              </a:pathLst>
                            </a:custGeom>
                            <a:noFill/>
                            <a:ln w="667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26" name="Group 5163"/>
                        <wpg:cNvGrpSpPr>
                          <a:grpSpLocks/>
                        </wpg:cNvGrpSpPr>
                        <wpg:grpSpPr bwMode="auto">
                          <a:xfrm>
                            <a:off x="7578" y="-32"/>
                            <a:ext cx="2" cy="1188"/>
                            <a:chOff x="7578" y="-32"/>
                            <a:chExt cx="2" cy="1188"/>
                          </a:xfrm>
                        </wpg:grpSpPr>
                        <wps:wsp>
                          <wps:cNvPr id="5227" name="Freeform 5164"/>
                          <wps:cNvSpPr>
                            <a:spLocks/>
                          </wps:cNvSpPr>
                          <wps:spPr bwMode="auto">
                            <a:xfrm>
                              <a:off x="7578" y="-32"/>
                              <a:ext cx="2" cy="1188"/>
                            </a:xfrm>
                            <a:custGeom>
                              <a:avLst/>
                              <a:gdLst>
                                <a:gd name="T0" fmla="+- 0 1156 -32"/>
                                <a:gd name="T1" fmla="*/ 1156 h 1188"/>
                                <a:gd name="T2" fmla="+- 0 -32 -32"/>
                                <a:gd name="T3" fmla="*/ -32 h 1188"/>
                              </a:gdLst>
                              <a:ahLst/>
                              <a:cxnLst>
                                <a:cxn ang="0">
                                  <a:pos x="0" y="T1"/>
                                </a:cxn>
                                <a:cxn ang="0">
                                  <a:pos x="0" y="T3"/>
                                </a:cxn>
                              </a:cxnLst>
                              <a:rect l="0" t="0" r="r" b="b"/>
                              <a:pathLst>
                                <a:path h="1188">
                                  <a:moveTo>
                                    <a:pt x="0" y="1188"/>
                                  </a:moveTo>
                                  <a:lnTo>
                                    <a:pt x="0" y="0"/>
                                  </a:lnTo>
                                </a:path>
                              </a:pathLst>
                            </a:custGeom>
                            <a:noFill/>
                            <a:ln w="6672">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62" o:spid="_x0000_s1026" style="position:absolute;margin-left:353.15pt;margin-top:-1.85pt;width:51.5pt;height:59.9pt;z-index:-251204608;mso-position-horizontal-relative:page" coordorigin="7063,-37" coordsize="1030,1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">
                <v:group id="Group 5165" o:spid="_x0000_s1027" style="position:absolute;left:7068;top:-26;width:1019;height:2" coordorigin="7068,-26" coordsize="10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bUha8YAAADdAAAADwAAAGRycy9kb3ducmV2LnhtbESPQWvCQBSE74L/YXmC&#10;t7pJrEWiq4hY8SCFqiDeHtlnEsy+DdltEv99t1DwOMzMN8xy3ZtKtNS40rKCeBKBIM6sLjlXcDl/&#10;vs1BOI+ssbJMCp7kYL0aDpaYatvxN7Unn4sAYZeigsL7OpXSZQUZdBNbEwfvbhuDPsgml7rBLsBN&#10;JZMo+pAGSw4LBda0LSh7nH6Mgn2H3WYa79rj47593s6zr+sxJqXGo36zAOGp96/wf/ugFcyS5B3+&#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tSFrxgAAAN0A&#10;AAAPAAAAAAAAAAAAAAAAAKoCAABkcnMvZG93bnJldi54bWxQSwUGAAAAAAQABAD6AAAAnQMAAAAA&#10;">
                  <v:shape id="Freeform 5166" o:spid="_x0000_s1028" style="position:absolute;left:7068;top:-26;width:1019;height:2;visibility:visible;mso-wrap-style:square;v-text-anchor:top" coordsize="10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Bj2sQA&#10;AADdAAAADwAAAGRycy9kb3ducmV2LnhtbESPQWsCMRSE7wX/Q3iCl1KzrqzYrVFULPaqtvfXzetm&#10;6eZlSaKu/fWmUOhxmJlvmMWqt624kA+NYwWTcQaCuHK64VrB++n1aQ4iRGSNrWNScKMAq+XgYYGl&#10;dlc+0OUYa5EgHEpUYGLsSilDZchiGLuOOHlfzluMSfpaao/XBLetzLNsJi02nBYMdrQ1VH0fz1YB&#10;FR+bxn7u/eOP2e3k/Dx9Lqas1GjYr19AROrjf/iv/aYVFHlewO+b9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wY9rEAAAA3QAAAA8AAAAAAAAAAAAAAAAAmAIAAGRycy9k&#10;b3ducmV2LnhtbFBLBQYAAAAABAAEAPUAAACJAwAAAAA=&#10;" path="m,l1019,e" filled="f" strokeweight=".18533mm">
                    <v:path arrowok="t" o:connecttype="custom" o:connectlocs="0,0;1019,0" o:connectangles="0,0"/>
                  </v:shape>
                </v:group>
                <v:group id="Group 5163" o:spid="_x0000_s1029" style="position:absolute;left:7578;top:-32;width:2;height:1188" coordorigin="7578,-32" coordsize="2,11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isah8UAAADdAAAADwAAAGRycy9kb3ducmV2LnhtbESPQYvCMBSE7wv+h/AE&#10;b2vairJUo4i44kGE1QXx9miebbF5KU22rf/eCMIeh5n5hlmselOJlhpXWlYQjyMQxJnVJecKfs/f&#10;n18gnEfWWFkmBQ9ysFoOPhaYatvxD7Unn4sAYZeigsL7OpXSZQUZdGNbEwfvZhuDPsgml7rBLsBN&#10;JZMomkmDJYeFAmvaFJTdT39Gwa7Dbj2Jt+3hfts8rufp8XKISanRsF/PQXjq/X/43d5rBdMkmcHr&#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orGofFAAAA3QAA&#10;AA8AAAAAAAAAAAAAAAAAqgIAAGRycy9kb3ducmV2LnhtbFBLBQYAAAAABAAEAPoAAACcAwAAAAA=&#10;">
                  <v:shape id="Freeform 5164" o:spid="_x0000_s1030" style="position:absolute;left:7578;top:-32;width:2;height:1188;visibility:visible;mso-wrap-style:square;v-text-anchor:top" coordsize="2,1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gWg8QA&#10;AADdAAAADwAAAGRycy9kb3ducmV2LnhtbESPzUrEQBCE74LvMLTgRdyJAX+IO7uIIHhYD0Yv3tp0&#10;mwQzPXGmzY4+vSMIHouq+opab7OfzMIxjUEcnK0qMCxdoFF6B89Pd6dXYJKiEE5B2MEXJ9huDg/W&#10;2FDYyyMvrfamQCQ16GBQnRtrUzewx7QKM0vx3kL0qEXG3lLEfYH7ydZVdWE9jlIWBpz5duDuvf30&#10;Dna65CV/e7K6e23phegjnjw4d3yUb67BKGf9D/+178nBeV1fwu+b8gTs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IFoPEAAAA3QAAAA8AAAAAAAAAAAAAAAAAmAIAAGRycy9k&#10;b3ducmV2LnhtbFBLBQYAAAAABAAEAPUAAACJAwAAAAA=&#10;" path="m,1188l,e" filled="f" strokecolor="#1f1f1f" strokeweight=".18533mm">
                    <v:path arrowok="t" o:connecttype="custom" o:connectlocs="0,1156;0,-32" o:connectangles="0,0"/>
                  </v:shape>
                </v:group>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12896" behindDoc="1" locked="0" layoutInCell="1" allowOverlap="1" wp14:anchorId="6E910A80" wp14:editId="4D4CB62D">
                <wp:simplePos x="0" y="0"/>
                <wp:positionH relativeFrom="page">
                  <wp:posOffset>5248910</wp:posOffset>
                </wp:positionH>
                <wp:positionV relativeFrom="paragraph">
                  <wp:posOffset>13335</wp:posOffset>
                </wp:positionV>
                <wp:extent cx="1387475" cy="1270"/>
                <wp:effectExtent l="10160" t="13335" r="12065" b="13970"/>
                <wp:wrapNone/>
                <wp:docPr id="5221" name="Group 51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87475" cy="1270"/>
                          <a:chOff x="8266" y="21"/>
                          <a:chExt cx="2185" cy="2"/>
                        </a:xfrm>
                      </wpg:grpSpPr>
                      <wps:wsp>
                        <wps:cNvPr id="5222" name="Freeform 5161"/>
                        <wps:cNvSpPr>
                          <a:spLocks/>
                        </wps:cNvSpPr>
                        <wps:spPr bwMode="auto">
                          <a:xfrm>
                            <a:off x="8266" y="21"/>
                            <a:ext cx="2185" cy="2"/>
                          </a:xfrm>
                          <a:custGeom>
                            <a:avLst/>
                            <a:gdLst>
                              <a:gd name="T0" fmla="+- 0 8266 8266"/>
                              <a:gd name="T1" fmla="*/ T0 w 2185"/>
                              <a:gd name="T2" fmla="+- 0 10451 8266"/>
                              <a:gd name="T3" fmla="*/ T2 w 2185"/>
                            </a:gdLst>
                            <a:ahLst/>
                            <a:cxnLst>
                              <a:cxn ang="0">
                                <a:pos x="T1" y="0"/>
                              </a:cxn>
                              <a:cxn ang="0">
                                <a:pos x="T3" y="0"/>
                              </a:cxn>
                            </a:cxnLst>
                            <a:rect l="0" t="0" r="r" b="b"/>
                            <a:pathLst>
                              <a:path w="2185">
                                <a:moveTo>
                                  <a:pt x="0" y="0"/>
                                </a:moveTo>
                                <a:lnTo>
                                  <a:pt x="2185" y="0"/>
                                </a:lnTo>
                              </a:path>
                            </a:pathLst>
                          </a:custGeom>
                          <a:noFill/>
                          <a:ln w="13343">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60" o:spid="_x0000_s1026" style="position:absolute;margin-left:413.3pt;margin-top:1.05pt;width:109.25pt;height:.1pt;z-index:-251203584;mso-position-horizontal-relative:page" coordorigin="8266,21" coordsize="21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">
                <v:shape id="Freeform 5161" o:spid="_x0000_s1027" style="position:absolute;left:8266;top:21;width:2185;height:2;visibility:visible;mso-wrap-style:square;v-text-anchor:top" coordsize="21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xBl8QA&#10;AADdAAAADwAAAGRycy9kb3ducmV2LnhtbESPQYvCMBSE74L/ITzBm6Z2V12qURZhRQ8erP6AR/O2&#10;KTYv3SZq/fdmQfA4zMw3zHLd2VrcqPWVYwWTcQKCuHC64lLB+fQz+gLhA7LG2jEpeJCH9arfW2Km&#10;3Z2PdMtDKSKEfYYKTAhNJqUvDFn0Y9cQR+/XtRZDlG0pdYv3CLe1TJNkJi1WHBcMNrQxVFzyq1WA&#10;5oB/k73O9fHzoz6H2XZ+mm6VGg667wWIQF14h1/tnVYwTdMU/t/EJ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MQZfEAAAA3QAAAA8AAAAAAAAAAAAAAAAAmAIAAGRycy9k&#10;b3ducmV2LnhtbFBLBQYAAAAABAAEAPUAAACJAwAAAAA=&#10;" path="m,l2185,e" filled="f" strokecolor="#1f1f1f" strokeweight=".37064mm">
                  <v:path arrowok="t" o:connecttype="custom" o:connectlocs="0,0;2185,0" o:connectangles="0,0"/>
                </v:shape>
                <w10:wrap anchorx="page"/>
              </v:group>
            </w:pict>
          </mc:Fallback>
        </mc:AlternateContent>
      </w:r>
      <w:r w:rsidRPr="006632F3">
        <w:rPr>
          <w:rFonts w:ascii="Times New Roman" w:eastAsia="Arial" w:hAnsi="Times New Roman" w:cs="Times New Roman"/>
          <w:color w:val="3F3F3F"/>
          <w:w w:val="78"/>
        </w:rPr>
        <w:t>I</w:t>
      </w:r>
      <w:r w:rsidRPr="006632F3">
        <w:rPr>
          <w:rFonts w:ascii="Times New Roman" w:eastAsia="Arial" w:hAnsi="Times New Roman" w:cs="Times New Roman"/>
          <w:color w:val="3F3F3F"/>
          <w:spacing w:val="8"/>
          <w:w w:val="78"/>
        </w:rPr>
        <w:t xml:space="preserve"> </w:t>
      </w:r>
      <w:r w:rsidRPr="006632F3">
        <w:rPr>
          <w:rFonts w:ascii="Times New Roman" w:eastAsia="Arial" w:hAnsi="Times New Roman" w:cs="Times New Roman"/>
          <w:color w:val="646264"/>
          <w:w w:val="150"/>
        </w:rPr>
        <w:t>·</w:t>
      </w:r>
      <w:r w:rsidRPr="006632F3">
        <w:rPr>
          <w:rFonts w:ascii="Times New Roman" w:eastAsia="Arial" w:hAnsi="Times New Roman" w:cs="Times New Roman"/>
          <w:color w:val="646264"/>
          <w:spacing w:val="-43"/>
        </w:rPr>
        <w:t xml:space="preserve"> </w:t>
      </w:r>
      <w:r w:rsidRPr="006632F3">
        <w:rPr>
          <w:rFonts w:ascii="Times New Roman" w:eastAsia="Arial" w:hAnsi="Times New Roman" w:cs="Times New Roman"/>
          <w:color w:val="BF6060"/>
        </w:rPr>
        <w:t>Registry</w:t>
      </w:r>
      <w:r w:rsidRPr="006632F3">
        <w:rPr>
          <w:rFonts w:ascii="Times New Roman" w:eastAsia="Arial" w:hAnsi="Times New Roman" w:cs="Times New Roman"/>
          <w:color w:val="BF6060"/>
        </w:rPr>
        <w:tab/>
      </w:r>
      <w:r w:rsidRPr="006632F3">
        <w:rPr>
          <w:rFonts w:ascii="Times New Roman" w:eastAsia="Arial" w:hAnsi="Times New Roman" w:cs="Times New Roman"/>
          <w:color w:val="212121"/>
          <w:w w:val="78"/>
        </w:rPr>
        <w:t>I</w:t>
      </w:r>
      <w:r w:rsidRPr="006632F3">
        <w:rPr>
          <w:rFonts w:ascii="Times New Roman" w:eastAsia="Arial" w:hAnsi="Times New Roman" w:cs="Times New Roman"/>
          <w:color w:val="212121"/>
          <w:spacing w:val="8"/>
          <w:w w:val="78"/>
        </w:rPr>
        <w:t xml:space="preserve"> </w:t>
      </w:r>
      <w:r w:rsidRPr="006632F3">
        <w:rPr>
          <w:rFonts w:ascii="Times New Roman" w:eastAsia="Arial" w:hAnsi="Times New Roman" w:cs="Times New Roman"/>
          <w:color w:val="646264"/>
          <w:w w:val="150"/>
        </w:rPr>
        <w:t>·</w:t>
      </w:r>
    </w:p>
    <w:p w14:paraId="6FB35332" w14:textId="77777777" w:rsidR="00583B21" w:rsidRPr="006632F3" w:rsidRDefault="00583B21" w:rsidP="00583B21">
      <w:pPr>
        <w:spacing w:before="36" w:after="0" w:line="240" w:lineRule="auto"/>
        <w:ind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13920" behindDoc="1" locked="0" layoutInCell="1" allowOverlap="1" wp14:anchorId="12F5C8EC" wp14:editId="7A29C0C6">
                <wp:simplePos x="0" y="0"/>
                <wp:positionH relativeFrom="page">
                  <wp:posOffset>6076315</wp:posOffset>
                </wp:positionH>
                <wp:positionV relativeFrom="paragraph">
                  <wp:posOffset>205740</wp:posOffset>
                </wp:positionV>
                <wp:extent cx="553720" cy="1270"/>
                <wp:effectExtent l="8890" t="5715" r="8890" b="12065"/>
                <wp:wrapNone/>
                <wp:docPr id="5219" name="Group 5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720" cy="1270"/>
                          <a:chOff x="9569" y="324"/>
                          <a:chExt cx="872" cy="2"/>
                        </a:xfrm>
                      </wpg:grpSpPr>
                      <wps:wsp>
                        <wps:cNvPr id="5220" name="Freeform 5159"/>
                        <wps:cNvSpPr>
                          <a:spLocks/>
                        </wps:cNvSpPr>
                        <wps:spPr bwMode="auto">
                          <a:xfrm>
                            <a:off x="9569" y="324"/>
                            <a:ext cx="872" cy="2"/>
                          </a:xfrm>
                          <a:custGeom>
                            <a:avLst/>
                            <a:gdLst>
                              <a:gd name="T0" fmla="+- 0 9569 9569"/>
                              <a:gd name="T1" fmla="*/ T0 w 872"/>
                              <a:gd name="T2" fmla="+- 0 10441 9569"/>
                              <a:gd name="T3" fmla="*/ T2 w 872"/>
                            </a:gdLst>
                            <a:ahLst/>
                            <a:cxnLst>
                              <a:cxn ang="0">
                                <a:pos x="T1" y="0"/>
                              </a:cxn>
                              <a:cxn ang="0">
                                <a:pos x="T3" y="0"/>
                              </a:cxn>
                            </a:cxnLst>
                            <a:rect l="0" t="0" r="r" b="b"/>
                            <a:pathLst>
                              <a:path w="872">
                                <a:moveTo>
                                  <a:pt x="0" y="0"/>
                                </a:moveTo>
                                <a:lnTo>
                                  <a:pt x="872" y="0"/>
                                </a:lnTo>
                              </a:path>
                            </a:pathLst>
                          </a:custGeom>
                          <a:noFill/>
                          <a:ln w="6672">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58" o:spid="_x0000_s1026" style="position:absolute;margin-left:478.45pt;margin-top:16.2pt;width:43.6pt;height:.1pt;z-index:-251202560;mso-position-horizontal-relative:page" coordorigin="9569,324" coordsize="8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">
                <v:shape id="Freeform 5159" o:spid="_x0000_s1027" style="position:absolute;left:9569;top:324;width:872;height:2;visibility:visible;mso-wrap-style:square;v-text-anchor:top" coordsize="8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KBocIA&#10;AADdAAAADwAAAGRycy9kb3ducmV2LnhtbERPS2vCQBC+F/oflil4q7uNKG3qKtKi9OrjUG9DdkyC&#10;2dmQ2cbor+8eBI8f33u+HHyjeuqkDmzhbWxAERfB1VxaOOzXr++gJCI7bAKThSsJLBfPT3PMXbjw&#10;lvpdLFUKYcnRQhVjm2stRUUeZRxa4sSdQucxJtiV2nV4SeG+0ZkxM+2x5tRQYUtfFRXn3Z+38CFm&#10;Uq/M8fcqxWYt3/t+eztqa0cvw+oTVKQhPsR394+zMM2ytD+9SU9AL/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0oGhwgAAAN0AAAAPAAAAAAAAAAAAAAAAAJgCAABkcnMvZG93&#10;bnJldi54bWxQSwUGAAAAAAQABAD1AAAAhwMAAAAA&#10;" path="m,l872,e" filled="f" strokecolor="#3b3b3b" strokeweight=".18533mm">
                  <v:path arrowok="t" o:connecttype="custom" o:connectlocs="0,0;872,0" o:connectangles="0,0"/>
                </v:shape>
                <w10:wrap anchorx="page"/>
              </v:group>
            </w:pict>
          </mc:Fallback>
        </mc:AlternateContent>
      </w:r>
      <w:r w:rsidRPr="006632F3">
        <w:rPr>
          <w:rFonts w:ascii="Times New Roman" w:eastAsia="Times New Roman" w:hAnsi="Times New Roman" w:cs="Times New Roman"/>
          <w:color w:val="3F3F3F"/>
          <w:w w:val="248"/>
        </w:rPr>
        <w:t>L---</w:t>
      </w:r>
      <w:r w:rsidRPr="006632F3">
        <w:rPr>
          <w:rFonts w:ascii="Times New Roman" w:eastAsia="Times New Roman" w:hAnsi="Times New Roman" w:cs="Times New Roman"/>
          <w:color w:val="3F3F3F"/>
          <w:spacing w:val="-32"/>
          <w:w w:val="248"/>
        </w:rPr>
        <w:t xml:space="preserve"> </w:t>
      </w:r>
      <w:r w:rsidRPr="006632F3">
        <w:rPr>
          <w:rFonts w:ascii="Times New Roman" w:eastAsia="Times New Roman" w:hAnsi="Times New Roman" w:cs="Times New Roman"/>
          <w:color w:val="3F3F3F"/>
          <w:spacing w:val="-45"/>
          <w:w w:val="249"/>
        </w:rPr>
        <w:t>-</w:t>
      </w:r>
      <w:r w:rsidRPr="006632F3">
        <w:rPr>
          <w:rFonts w:ascii="Times New Roman" w:eastAsia="Times New Roman" w:hAnsi="Times New Roman" w:cs="Times New Roman"/>
          <w:color w:val="3F3F3F"/>
          <w:spacing w:val="-38"/>
          <w:w w:val="248"/>
        </w:rPr>
        <w:t>:</w:t>
      </w:r>
      <w:proofErr w:type="gramStart"/>
      <w:r w:rsidRPr="006632F3">
        <w:rPr>
          <w:rFonts w:ascii="Times New Roman" w:eastAsia="Times New Roman" w:hAnsi="Times New Roman" w:cs="Times New Roman"/>
          <w:color w:val="212121"/>
          <w:spacing w:val="-1"/>
          <w:w w:val="216"/>
        </w:rPr>
        <w:t>,</w:t>
      </w:r>
      <w:r w:rsidRPr="006632F3">
        <w:rPr>
          <w:rFonts w:ascii="Times New Roman" w:eastAsia="Times New Roman" w:hAnsi="Times New Roman" w:cs="Times New Roman"/>
          <w:color w:val="3F3F3F"/>
          <w:spacing w:val="-15"/>
          <w:w w:val="249"/>
        </w:rPr>
        <w:t>-</w:t>
      </w:r>
      <w:r w:rsidRPr="006632F3">
        <w:rPr>
          <w:rFonts w:ascii="Times New Roman" w:eastAsia="Times New Roman" w:hAnsi="Times New Roman" w:cs="Times New Roman"/>
          <w:color w:val="3F3F3F"/>
          <w:w w:val="600"/>
        </w:rPr>
        <w:t>--'</w:t>
      </w:r>
      <w:proofErr w:type="gramEnd"/>
    </w:p>
    <w:p w14:paraId="4D8BA8AA"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2" w:space="720" w:equalWidth="0">
            <w:col w:w="4841" w:space="1253"/>
            <w:col w:w="3006"/>
          </w:cols>
        </w:sectPr>
      </w:pPr>
    </w:p>
    <w:p w14:paraId="01D25336" w14:textId="77777777" w:rsidR="00583B21" w:rsidRPr="006632F3" w:rsidRDefault="00583B21" w:rsidP="00583B21">
      <w:pPr>
        <w:spacing w:before="1" w:after="0" w:line="160" w:lineRule="exact"/>
        <w:rPr>
          <w:rFonts w:ascii="Times New Roman" w:hAnsi="Times New Roman" w:cs="Times New Roman"/>
        </w:rPr>
      </w:pPr>
    </w:p>
    <w:p w14:paraId="7CCEDCBC" w14:textId="77777777" w:rsidR="00583B21" w:rsidRPr="006632F3" w:rsidRDefault="00583B21" w:rsidP="00583B21">
      <w:pPr>
        <w:spacing w:after="0" w:line="240" w:lineRule="auto"/>
        <w:ind w:left="589" w:right="-58"/>
        <w:rPr>
          <w:rFonts w:ascii="Times New Roman" w:eastAsia="Arial" w:hAnsi="Times New Roman" w:cs="Times New Roman"/>
        </w:rPr>
      </w:pPr>
      <w:proofErr w:type="gramStart"/>
      <w:r w:rsidRPr="006632F3">
        <w:rPr>
          <w:rFonts w:ascii="Times New Roman" w:eastAsia="Arial" w:hAnsi="Times New Roman" w:cs="Times New Roman"/>
          <w:color w:val="525252"/>
        </w:rPr>
        <w:t>jBootstrapSer</w:t>
      </w:r>
      <w:r w:rsidRPr="006632F3">
        <w:rPr>
          <w:rFonts w:ascii="Times New Roman" w:eastAsia="Arial" w:hAnsi="Times New Roman" w:cs="Times New Roman"/>
          <w:color w:val="525252"/>
          <w:spacing w:val="-11"/>
          <w:w w:val="101"/>
        </w:rPr>
        <w:t>v</w:t>
      </w:r>
      <w:r w:rsidRPr="006632F3">
        <w:rPr>
          <w:rFonts w:ascii="Times New Roman" w:eastAsia="Arial" w:hAnsi="Times New Roman" w:cs="Times New Roman"/>
          <w:color w:val="010101"/>
          <w:spacing w:val="-18"/>
          <w:w w:val="199"/>
        </w:rPr>
        <w:t>i</w:t>
      </w:r>
      <w:r w:rsidRPr="006632F3">
        <w:rPr>
          <w:rFonts w:ascii="Times New Roman" w:eastAsia="Arial" w:hAnsi="Times New Roman" w:cs="Times New Roman"/>
          <w:color w:val="3F3F3F"/>
          <w:w w:val="108"/>
        </w:rPr>
        <w:t>c</w:t>
      </w:r>
      <w:r w:rsidRPr="006632F3">
        <w:rPr>
          <w:rFonts w:ascii="Times New Roman" w:eastAsia="Arial" w:hAnsi="Times New Roman" w:cs="Times New Roman"/>
          <w:color w:val="3F3F3F"/>
          <w:spacing w:val="-14"/>
          <w:w w:val="108"/>
        </w:rPr>
        <w:t>e</w:t>
      </w:r>
      <w:r w:rsidRPr="006632F3">
        <w:rPr>
          <w:rFonts w:ascii="Times New Roman" w:eastAsia="Arial" w:hAnsi="Times New Roman" w:cs="Times New Roman"/>
          <w:color w:val="7E7E7E"/>
          <w:w w:val="298"/>
        </w:rPr>
        <w:t>l</w:t>
      </w:r>
      <w:proofErr w:type="gramEnd"/>
    </w:p>
    <w:p w14:paraId="26F71941" w14:textId="77777777" w:rsidR="00583B21" w:rsidRPr="006632F3" w:rsidRDefault="00583B21" w:rsidP="00583B21">
      <w:pPr>
        <w:spacing w:before="4" w:after="0" w:line="110" w:lineRule="exact"/>
        <w:rPr>
          <w:rFonts w:ascii="Times New Roman" w:hAnsi="Times New Roman" w:cs="Times New Roman"/>
        </w:rPr>
      </w:pPr>
      <w:r w:rsidRPr="006632F3">
        <w:rPr>
          <w:rFonts w:ascii="Times New Roman" w:hAnsi="Times New Roman" w:cs="Times New Roman"/>
        </w:rPr>
        <w:br w:type="column"/>
      </w:r>
    </w:p>
    <w:p w14:paraId="70908DE1" w14:textId="77777777" w:rsidR="00583B21" w:rsidRPr="006632F3" w:rsidRDefault="00583B21" w:rsidP="00583B21">
      <w:pPr>
        <w:tabs>
          <w:tab w:val="left" w:pos="1460"/>
        </w:tabs>
        <w:spacing w:after="0" w:line="240" w:lineRule="auto"/>
        <w:ind w:right="-65"/>
        <w:rPr>
          <w:rFonts w:ascii="Times New Roman" w:eastAsia="Times New Roman" w:hAnsi="Times New Roman" w:cs="Times New Roman"/>
        </w:rPr>
      </w:pPr>
      <w:r w:rsidRPr="006632F3">
        <w:rPr>
          <w:rFonts w:ascii="Times New Roman" w:eastAsia="Arial" w:hAnsi="Times New Roman" w:cs="Times New Roman"/>
          <w:color w:val="3F3F3F"/>
          <w:w w:val="98"/>
        </w:rPr>
        <w:t>ISystemHealthChecke</w:t>
      </w:r>
      <w:r w:rsidRPr="006632F3">
        <w:rPr>
          <w:rFonts w:ascii="Times New Roman" w:eastAsia="Arial" w:hAnsi="Times New Roman" w:cs="Times New Roman"/>
          <w:color w:val="3F3F3F"/>
          <w:spacing w:val="-9"/>
          <w:w w:val="99"/>
        </w:rPr>
        <w:t>r</w:t>
      </w:r>
      <w:r w:rsidRPr="006632F3">
        <w:rPr>
          <w:rFonts w:ascii="Times New Roman" w:eastAsia="Arial" w:hAnsi="Times New Roman" w:cs="Times New Roman"/>
          <w:color w:val="212121"/>
          <w:w w:val="199"/>
        </w:rPr>
        <w:t>l</w:t>
      </w:r>
      <w:r w:rsidRPr="006632F3">
        <w:rPr>
          <w:rFonts w:ascii="Times New Roman" w:eastAsia="Arial" w:hAnsi="Times New Roman" w:cs="Times New Roman"/>
          <w:color w:val="212121"/>
        </w:rPr>
        <w:tab/>
      </w:r>
      <w:r w:rsidRPr="006632F3">
        <w:rPr>
          <w:rFonts w:ascii="Times New Roman" w:eastAsia="Arial" w:hAnsi="Times New Roman" w:cs="Times New Roman"/>
          <w:color w:val="7E7E7E"/>
          <w:w w:val="183"/>
        </w:rPr>
        <w:t>I</w:t>
      </w:r>
      <w:r w:rsidRPr="006632F3">
        <w:rPr>
          <w:rFonts w:ascii="Times New Roman" w:eastAsia="Arial" w:hAnsi="Times New Roman" w:cs="Times New Roman"/>
          <w:color w:val="7E7E7E"/>
          <w:spacing w:val="25"/>
          <w:w w:val="183"/>
        </w:rPr>
        <w:t xml:space="preserve"> </w:t>
      </w:r>
      <w:r w:rsidRPr="006632F3">
        <w:rPr>
          <w:rFonts w:ascii="Times New Roman" w:eastAsia="Arial" w:hAnsi="Times New Roman" w:cs="Times New Roman"/>
          <w:color w:val="3F3F3F"/>
        </w:rPr>
        <w:t xml:space="preserve">Manager  </w:t>
      </w:r>
      <w:r w:rsidRPr="006632F3">
        <w:rPr>
          <w:rFonts w:ascii="Times New Roman" w:eastAsia="Arial" w:hAnsi="Times New Roman" w:cs="Times New Roman"/>
          <w:color w:val="3F3F3F"/>
          <w:spacing w:val="25"/>
        </w:rPr>
        <w:t xml:space="preserve"> </w:t>
      </w:r>
      <w:r w:rsidRPr="006632F3">
        <w:rPr>
          <w:rFonts w:ascii="Times New Roman" w:eastAsia="Times New Roman" w:hAnsi="Times New Roman" w:cs="Times New Roman"/>
          <w:color w:val="7E7E7E"/>
          <w:spacing w:val="-8"/>
          <w:w w:val="71"/>
        </w:rPr>
        <w:t>1</w:t>
      </w:r>
      <w:r w:rsidRPr="006632F3">
        <w:rPr>
          <w:rFonts w:ascii="Times New Roman" w:eastAsia="Times New Roman" w:hAnsi="Times New Roman" w:cs="Times New Roman"/>
          <w:color w:val="6452BA"/>
          <w:w w:val="47"/>
        </w:rPr>
        <w:t>1</w:t>
      </w:r>
    </w:p>
    <w:p w14:paraId="749FE493" w14:textId="77777777" w:rsidR="00583B21" w:rsidRPr="006632F3" w:rsidRDefault="00583B21" w:rsidP="00583B21">
      <w:pPr>
        <w:tabs>
          <w:tab w:val="left" w:pos="2040"/>
        </w:tabs>
        <w:spacing w:after="0" w:line="350" w:lineRule="exact"/>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Times New Roman" w:hAnsi="Times New Roman" w:cs="Times New Roman"/>
          <w:color w:val="3F3F3F"/>
          <w:w w:val="80"/>
        </w:rPr>
        <w:lastRenderedPageBreak/>
        <w:t xml:space="preserve">1     </w:t>
      </w:r>
      <w:r w:rsidRPr="006632F3">
        <w:rPr>
          <w:rFonts w:ascii="Times New Roman" w:eastAsia="Times New Roman" w:hAnsi="Times New Roman" w:cs="Times New Roman"/>
          <w:color w:val="3F3F3F"/>
          <w:spacing w:val="8"/>
          <w:w w:val="80"/>
        </w:rPr>
        <w:t xml:space="preserve"> </w:t>
      </w:r>
      <w:r w:rsidRPr="006632F3">
        <w:rPr>
          <w:rFonts w:ascii="Times New Roman" w:eastAsia="Arial" w:hAnsi="Times New Roman" w:cs="Times New Roman"/>
          <w:color w:val="212121"/>
          <w:spacing w:val="-5"/>
        </w:rPr>
        <w:t>R</w:t>
      </w:r>
      <w:r w:rsidRPr="006632F3">
        <w:rPr>
          <w:rFonts w:ascii="Times New Roman" w:eastAsia="Arial" w:hAnsi="Times New Roman" w:cs="Times New Roman"/>
          <w:color w:val="3F3F3F"/>
        </w:rPr>
        <w:t xml:space="preserve">egistry   </w:t>
      </w:r>
      <w:r w:rsidRPr="006632F3">
        <w:rPr>
          <w:rFonts w:ascii="Times New Roman" w:eastAsia="Arial" w:hAnsi="Times New Roman" w:cs="Times New Roman"/>
          <w:color w:val="3F3F3F"/>
          <w:spacing w:val="17"/>
        </w:rPr>
        <w:t xml:space="preserve"> </w:t>
      </w:r>
      <w:r w:rsidRPr="006632F3">
        <w:rPr>
          <w:rFonts w:ascii="Times New Roman" w:eastAsia="Times New Roman" w:hAnsi="Times New Roman" w:cs="Times New Roman"/>
          <w:color w:val="010101"/>
          <w:w w:val="80"/>
        </w:rPr>
        <w:t>1</w:t>
      </w:r>
      <w:r w:rsidRPr="006632F3">
        <w:rPr>
          <w:rFonts w:ascii="Times New Roman" w:eastAsia="Times New Roman" w:hAnsi="Times New Roman" w:cs="Times New Roman"/>
          <w:color w:val="010101"/>
        </w:rPr>
        <w:tab/>
      </w:r>
      <w:r w:rsidRPr="006632F3">
        <w:rPr>
          <w:rFonts w:ascii="Times New Roman" w:eastAsia="Arial" w:hAnsi="Times New Roman" w:cs="Times New Roman"/>
          <w:color w:val="646264"/>
          <w:w w:val="111"/>
        </w:rPr>
        <w:t>'f</w:t>
      </w:r>
    </w:p>
    <w:p w14:paraId="3510D4B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3" w:space="720" w:equalWidth="0">
            <w:col w:w="1610" w:space="1175"/>
            <w:col w:w="2299" w:space="1052"/>
            <w:col w:w="2964"/>
          </w:cols>
        </w:sectPr>
      </w:pPr>
    </w:p>
    <w:p w14:paraId="61BD26F4" w14:textId="77777777" w:rsidR="00583B21" w:rsidRPr="006632F3" w:rsidRDefault="00583B21" w:rsidP="00583B21">
      <w:pPr>
        <w:spacing w:before="2" w:after="0" w:line="100" w:lineRule="exact"/>
        <w:rPr>
          <w:rFonts w:ascii="Times New Roman" w:hAnsi="Times New Roman" w:cs="Times New Roman"/>
        </w:rPr>
      </w:pPr>
    </w:p>
    <w:p w14:paraId="308C3A81" w14:textId="77777777" w:rsidR="00583B21" w:rsidRPr="006632F3" w:rsidRDefault="00583B21" w:rsidP="00583B21">
      <w:pPr>
        <w:tabs>
          <w:tab w:val="left" w:pos="1500"/>
          <w:tab w:val="left" w:pos="2780"/>
          <w:tab w:val="left" w:pos="3980"/>
        </w:tabs>
        <w:spacing w:after="0" w:line="185" w:lineRule="exact"/>
        <w:ind w:left="589" w:right="-76"/>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15968" behindDoc="1" locked="0" layoutInCell="1" allowOverlap="1" wp14:anchorId="2ED5713A" wp14:editId="4D659D4E">
                <wp:simplePos x="0" y="0"/>
                <wp:positionH relativeFrom="page">
                  <wp:posOffset>1472565</wp:posOffset>
                </wp:positionH>
                <wp:positionV relativeFrom="paragraph">
                  <wp:posOffset>43180</wp:posOffset>
                </wp:positionV>
                <wp:extent cx="620395" cy="1270"/>
                <wp:effectExtent l="5715" t="5080" r="12065" b="12700"/>
                <wp:wrapNone/>
                <wp:docPr id="5217" name="Group 51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0395" cy="1270"/>
                          <a:chOff x="2319" y="68"/>
                          <a:chExt cx="977" cy="2"/>
                        </a:xfrm>
                      </wpg:grpSpPr>
                      <wps:wsp>
                        <wps:cNvPr id="5218" name="Freeform 5157"/>
                        <wps:cNvSpPr>
                          <a:spLocks/>
                        </wps:cNvSpPr>
                        <wps:spPr bwMode="auto">
                          <a:xfrm>
                            <a:off x="2319" y="68"/>
                            <a:ext cx="977" cy="2"/>
                          </a:xfrm>
                          <a:custGeom>
                            <a:avLst/>
                            <a:gdLst>
                              <a:gd name="T0" fmla="+- 0 2319 2319"/>
                              <a:gd name="T1" fmla="*/ T0 w 977"/>
                              <a:gd name="T2" fmla="+- 0 3296 2319"/>
                              <a:gd name="T3" fmla="*/ T2 w 977"/>
                            </a:gdLst>
                            <a:ahLst/>
                            <a:cxnLst>
                              <a:cxn ang="0">
                                <a:pos x="T1" y="0"/>
                              </a:cxn>
                              <a:cxn ang="0">
                                <a:pos x="T3" y="0"/>
                              </a:cxn>
                            </a:cxnLst>
                            <a:rect l="0" t="0" r="r" b="b"/>
                            <a:pathLst>
                              <a:path w="977">
                                <a:moveTo>
                                  <a:pt x="0" y="0"/>
                                </a:moveTo>
                                <a:lnTo>
                                  <a:pt x="977" y="0"/>
                                </a:lnTo>
                              </a:path>
                            </a:pathLst>
                          </a:custGeom>
                          <a:noFill/>
                          <a:ln w="6672">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56" o:spid="_x0000_s1026" style="position:absolute;margin-left:115.95pt;margin-top:3.4pt;width:48.85pt;height:.1pt;z-index:-251200512;mso-position-horizontal-relative:page" coordorigin="2319,68" coordsize="9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">
                <v:shape id="Freeform 5157" o:spid="_x0000_s1027" style="position:absolute;left:2319;top:68;width:977;height:2;visibility:visible;mso-wrap-style:square;v-text-anchor:top" coordsize="97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XU4MAA&#10;AADdAAAADwAAAGRycy9kb3ducmV2LnhtbERPzYrCMBC+L/gOYQRva1rBRbtGWYqKt8XWBxib2bRs&#10;MylNrPXtzUHw+PH9b3ajbcVAvW8cK0jnCQjiyumGjYJLefhcgfABWWPrmBQ8yMNuO/nYYKbdnc80&#10;FMGIGMI+QwV1CF0mpa9qsujnriOO3J/rLYYIeyN1j/cYblu5SJIvabHh2FBjR3lN1X9xswp0Xpbp&#10;795ch8o7m5+O68KYtVKz6fjzDSLQGN7il/ukFSwXaZwb38QnIL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sXU4MAAAADdAAAADwAAAAAAAAAAAAAAAACYAgAAZHJzL2Rvd25y&#10;ZXYueG1sUEsFBgAAAAAEAAQA9QAAAIUDAAAAAA==&#10;" path="m,l977,e" filled="f" strokecolor="#030303" strokeweight=".18533mm">
                  <v:path arrowok="t" o:connecttype="custom" o:connectlocs="0,0;977,0" o:connectangles="0,0"/>
                </v:shape>
                <w10:wrap anchorx="page"/>
              </v:group>
            </w:pict>
          </mc:Fallback>
        </mc:AlternateContent>
      </w:r>
      <w:r w:rsidRPr="006632F3">
        <w:rPr>
          <w:rFonts w:ascii="Times New Roman" w:eastAsia="Arial" w:hAnsi="Times New Roman" w:cs="Times New Roman"/>
          <w:color w:val="7E7E7E"/>
          <w:w w:val="178"/>
          <w:position w:val="-8"/>
          <w:u w:val="single" w:color="3F3F3F"/>
        </w:rPr>
        <w:t>I</w:t>
      </w:r>
      <w:r w:rsidRPr="006632F3">
        <w:rPr>
          <w:rFonts w:ascii="Times New Roman" w:eastAsia="Arial" w:hAnsi="Times New Roman" w:cs="Times New Roman"/>
          <w:color w:val="7E7E7E"/>
          <w:spacing w:val="-37"/>
          <w:w w:val="178"/>
          <w:position w:val="-8"/>
          <w:u w:val="single" w:color="3F3F3F"/>
        </w:rPr>
        <w:t xml:space="preserve"> </w:t>
      </w:r>
      <w:r w:rsidRPr="006632F3">
        <w:rPr>
          <w:rFonts w:ascii="Times New Roman" w:eastAsia="Arial" w:hAnsi="Times New Roman" w:cs="Times New Roman"/>
          <w:color w:val="7E7E7E"/>
          <w:position w:val="-8"/>
          <w:u w:val="single" w:color="3F3F3F"/>
        </w:rPr>
        <w:tab/>
      </w:r>
      <w:r w:rsidRPr="006632F3">
        <w:rPr>
          <w:rFonts w:ascii="Times New Roman" w:eastAsia="Arial" w:hAnsi="Times New Roman" w:cs="Times New Roman"/>
          <w:color w:val="7E7E7E"/>
          <w:w w:val="178"/>
          <w:position w:val="-3"/>
        </w:rPr>
        <w:t>I</w:t>
      </w:r>
      <w:r w:rsidRPr="006632F3">
        <w:rPr>
          <w:rFonts w:ascii="Times New Roman" w:eastAsia="Arial" w:hAnsi="Times New Roman" w:cs="Times New Roman"/>
          <w:color w:val="7E7E7E"/>
          <w:position w:val="-3"/>
        </w:rPr>
        <w:tab/>
      </w:r>
      <w:r w:rsidRPr="006632F3">
        <w:rPr>
          <w:rFonts w:ascii="Times New Roman" w:eastAsia="Arial" w:hAnsi="Times New Roman" w:cs="Times New Roman"/>
          <w:color w:val="212121"/>
          <w:position w:val="-3"/>
        </w:rPr>
        <w:t>I</w:t>
      </w:r>
      <w:r w:rsidRPr="006632F3">
        <w:rPr>
          <w:rFonts w:ascii="Times New Roman" w:eastAsia="Arial" w:hAnsi="Times New Roman" w:cs="Times New Roman"/>
          <w:color w:val="212121"/>
          <w:spacing w:val="-45"/>
          <w:position w:val="-3"/>
        </w:rPr>
        <w:t xml:space="preserve"> </w:t>
      </w:r>
      <w:r w:rsidRPr="006632F3">
        <w:rPr>
          <w:rFonts w:ascii="Times New Roman" w:eastAsia="Arial" w:hAnsi="Times New Roman" w:cs="Times New Roman"/>
          <w:color w:val="212121"/>
          <w:position w:val="-3"/>
        </w:rPr>
        <w:tab/>
        <w:t xml:space="preserve">I  </w:t>
      </w:r>
      <w:r w:rsidRPr="006632F3">
        <w:rPr>
          <w:rFonts w:ascii="Times New Roman" w:eastAsia="Arial" w:hAnsi="Times New Roman" w:cs="Times New Roman"/>
          <w:color w:val="212121"/>
          <w:spacing w:val="41"/>
          <w:position w:val="-3"/>
        </w:rPr>
        <w:t xml:space="preserve"> </w:t>
      </w:r>
      <w:r w:rsidRPr="006632F3">
        <w:rPr>
          <w:rFonts w:ascii="Times New Roman" w:eastAsia="Arial" w:hAnsi="Times New Roman" w:cs="Times New Roman"/>
          <w:color w:val="7E7E7E"/>
          <w:w w:val="126"/>
          <w:position w:val="-3"/>
        </w:rPr>
        <w:t>l</w:t>
      </w:r>
      <w:r w:rsidRPr="006632F3">
        <w:rPr>
          <w:rFonts w:ascii="Times New Roman" w:eastAsia="Arial" w:hAnsi="Times New Roman" w:cs="Times New Roman"/>
          <w:color w:val="7E7E7E"/>
          <w:spacing w:val="45"/>
          <w:w w:val="126"/>
          <w:position w:val="-3"/>
        </w:rPr>
        <w:t xml:space="preserve"> </w:t>
      </w:r>
      <w:r w:rsidRPr="006632F3">
        <w:rPr>
          <w:rFonts w:ascii="Times New Roman" w:eastAsia="Arial" w:hAnsi="Times New Roman" w:cs="Times New Roman"/>
          <w:color w:val="3F3F3F"/>
          <w:w w:val="261"/>
          <w:position w:val="-3"/>
        </w:rPr>
        <w:t>-</w:t>
      </w:r>
      <w:r w:rsidRPr="006632F3">
        <w:rPr>
          <w:rFonts w:ascii="Times New Roman" w:eastAsia="Arial" w:hAnsi="Times New Roman" w:cs="Times New Roman"/>
          <w:color w:val="3F3F3F"/>
          <w:spacing w:val="-28"/>
          <w:position w:val="-3"/>
        </w:rPr>
        <w:t xml:space="preserve"> </w:t>
      </w:r>
      <w:r w:rsidRPr="006632F3">
        <w:rPr>
          <w:rFonts w:ascii="Times New Roman" w:eastAsia="Arial" w:hAnsi="Times New Roman" w:cs="Times New Roman"/>
          <w:color w:val="010101"/>
          <w:w w:val="256"/>
          <w:position w:val="-3"/>
        </w:rPr>
        <w:t>--</w:t>
      </w:r>
      <w:r w:rsidRPr="006632F3">
        <w:rPr>
          <w:rFonts w:ascii="Times New Roman" w:eastAsia="Arial" w:hAnsi="Times New Roman" w:cs="Times New Roman"/>
          <w:color w:val="010101"/>
          <w:spacing w:val="21"/>
          <w:w w:val="256"/>
          <w:position w:val="-3"/>
        </w:rPr>
        <w:t xml:space="preserve"> </w:t>
      </w:r>
      <w:r w:rsidRPr="006632F3">
        <w:rPr>
          <w:rFonts w:ascii="Times New Roman" w:eastAsia="Arial" w:hAnsi="Times New Roman" w:cs="Times New Roman"/>
          <w:color w:val="7E7E7E"/>
          <w:w w:val="366"/>
          <w:position w:val="-3"/>
        </w:rPr>
        <w:t>--</w:t>
      </w:r>
    </w:p>
    <w:p w14:paraId="0EAD34DE" w14:textId="77777777" w:rsidR="00583B21" w:rsidRPr="006632F3" w:rsidRDefault="00583B21" w:rsidP="00583B21">
      <w:pPr>
        <w:tabs>
          <w:tab w:val="left" w:pos="1540"/>
        </w:tabs>
        <w:spacing w:before="73"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color w:val="3F3F3F"/>
          <w:spacing w:val="-66"/>
          <w:w w:val="298"/>
        </w:rPr>
        <w:lastRenderedPageBreak/>
        <w:t>l</w:t>
      </w:r>
      <w:r w:rsidRPr="006632F3">
        <w:rPr>
          <w:rFonts w:ascii="Times New Roman" w:eastAsia="Arial" w:hAnsi="Times New Roman" w:cs="Times New Roman"/>
          <w:color w:val="212121"/>
          <w:w w:val="173"/>
        </w:rPr>
        <w:t>f</w:t>
      </w:r>
      <w:r w:rsidRPr="006632F3">
        <w:rPr>
          <w:rFonts w:ascii="Times New Roman" w:eastAsia="Arial" w:hAnsi="Times New Roman" w:cs="Times New Roman"/>
          <w:color w:val="212121"/>
          <w:spacing w:val="-16"/>
          <w:w w:val="173"/>
        </w:rPr>
        <w:t>-</w:t>
      </w:r>
      <w:r w:rsidRPr="006632F3">
        <w:rPr>
          <w:rFonts w:ascii="Times New Roman" w:eastAsia="Arial" w:hAnsi="Times New Roman" w:cs="Times New Roman"/>
          <w:color w:val="212121"/>
          <w:spacing w:val="-29"/>
          <w:w w:val="174"/>
        </w:rPr>
        <w:t>-</w:t>
      </w:r>
      <w:r w:rsidRPr="006632F3">
        <w:rPr>
          <w:rFonts w:ascii="Times New Roman" w:eastAsia="Arial" w:hAnsi="Times New Roman" w:cs="Times New Roman"/>
          <w:color w:val="010101"/>
          <w:w w:val="337"/>
        </w:rPr>
        <w:t>-</w:t>
      </w:r>
      <w:proofErr w:type="gramEnd"/>
      <w:r w:rsidRPr="006632F3">
        <w:rPr>
          <w:rFonts w:ascii="Times New Roman" w:eastAsia="Arial" w:hAnsi="Times New Roman" w:cs="Times New Roman"/>
          <w:color w:val="010101"/>
          <w:spacing w:val="-2"/>
        </w:rPr>
        <w:t xml:space="preserve"> </w:t>
      </w:r>
      <w:r w:rsidRPr="006632F3">
        <w:rPr>
          <w:rFonts w:ascii="Times New Roman" w:eastAsia="Arial" w:hAnsi="Times New Roman" w:cs="Times New Roman"/>
          <w:color w:val="010101"/>
          <w:w w:val="337"/>
        </w:rPr>
        <w:t>-</w:t>
      </w:r>
      <w:r w:rsidRPr="006632F3">
        <w:rPr>
          <w:rFonts w:ascii="Times New Roman" w:eastAsia="Arial" w:hAnsi="Times New Roman" w:cs="Times New Roman"/>
          <w:color w:val="010101"/>
          <w:spacing w:val="-88"/>
          <w:w w:val="337"/>
        </w:rPr>
        <w:t xml:space="preserve"> </w:t>
      </w:r>
      <w:r w:rsidRPr="006632F3">
        <w:rPr>
          <w:rFonts w:ascii="Times New Roman" w:eastAsia="Arial" w:hAnsi="Times New Roman" w:cs="Times New Roman"/>
          <w:color w:val="010101"/>
          <w:w w:val="337"/>
        </w:rPr>
        <w:t>-</w:t>
      </w:r>
      <w:r w:rsidRPr="006632F3">
        <w:rPr>
          <w:rFonts w:ascii="Times New Roman" w:eastAsia="Arial" w:hAnsi="Times New Roman" w:cs="Times New Roman"/>
          <w:color w:val="010101"/>
          <w:spacing w:val="-90"/>
          <w:w w:val="337"/>
        </w:rPr>
        <w:t xml:space="preserve"> </w:t>
      </w:r>
      <w:r w:rsidRPr="006632F3">
        <w:rPr>
          <w:rFonts w:ascii="Times New Roman" w:eastAsia="Arial" w:hAnsi="Times New Roman" w:cs="Times New Roman"/>
          <w:color w:val="010101"/>
          <w:w w:val="337"/>
        </w:rPr>
        <w:t>-</w:t>
      </w:r>
      <w:r w:rsidRPr="006632F3">
        <w:rPr>
          <w:rFonts w:ascii="Times New Roman" w:eastAsia="Arial" w:hAnsi="Times New Roman" w:cs="Times New Roman"/>
          <w:color w:val="010101"/>
          <w:spacing w:val="-76"/>
          <w:w w:val="337"/>
        </w:rPr>
        <w:t xml:space="preserve"> </w:t>
      </w:r>
      <w:r w:rsidRPr="006632F3">
        <w:rPr>
          <w:rFonts w:ascii="Times New Roman" w:eastAsia="Arial" w:hAnsi="Times New Roman" w:cs="Times New Roman"/>
          <w:color w:val="3F3F3F"/>
          <w:w w:val="189"/>
        </w:rPr>
        <w:t>]</w:t>
      </w:r>
      <w:r w:rsidRPr="006632F3">
        <w:rPr>
          <w:rFonts w:ascii="Times New Roman" w:eastAsia="Arial" w:hAnsi="Times New Roman" w:cs="Times New Roman"/>
          <w:color w:val="3F3F3F"/>
          <w:spacing w:val="-17"/>
        </w:rPr>
        <w:t xml:space="preserve"> </w:t>
      </w:r>
      <w:r w:rsidRPr="006632F3">
        <w:rPr>
          <w:rFonts w:ascii="Times New Roman" w:eastAsia="Arial" w:hAnsi="Times New Roman" w:cs="Times New Roman"/>
          <w:color w:val="3F3F3F"/>
          <w:w w:val="190"/>
        </w:rPr>
        <w:t>L</w:t>
      </w:r>
      <w:r w:rsidRPr="006632F3">
        <w:rPr>
          <w:rFonts w:ascii="Times New Roman" w:eastAsia="Arial" w:hAnsi="Times New Roman" w:cs="Times New Roman"/>
          <w:color w:val="3F3F3F"/>
          <w:spacing w:val="-30"/>
          <w:w w:val="190"/>
          <w:u w:val="single" w:color="3E3E3E"/>
        </w:rPr>
        <w:t xml:space="preserve"> </w:t>
      </w:r>
      <w:r w:rsidRPr="006632F3">
        <w:rPr>
          <w:rFonts w:ascii="Times New Roman" w:eastAsia="Arial" w:hAnsi="Times New Roman" w:cs="Times New Roman"/>
          <w:color w:val="3F3F3F"/>
          <w:u w:val="single" w:color="3E3E3E"/>
        </w:rPr>
        <w:tab/>
      </w:r>
      <w:r w:rsidRPr="006632F3">
        <w:rPr>
          <w:rFonts w:ascii="Times New Roman" w:eastAsia="Arial" w:hAnsi="Times New Roman" w:cs="Times New Roman"/>
          <w:color w:val="3F3F3F"/>
          <w:w w:val="189"/>
        </w:rPr>
        <w:t>fSCont</w:t>
      </w:r>
      <w:r w:rsidRPr="006632F3">
        <w:rPr>
          <w:rFonts w:ascii="Times New Roman" w:eastAsia="Arial" w:hAnsi="Times New Roman" w:cs="Times New Roman"/>
          <w:color w:val="3F3F3F"/>
          <w:spacing w:val="5"/>
          <w:w w:val="190"/>
        </w:rPr>
        <w:t>e</w:t>
      </w:r>
      <w:r w:rsidRPr="006632F3">
        <w:rPr>
          <w:rFonts w:ascii="Times New Roman" w:eastAsia="Arial" w:hAnsi="Times New Roman" w:cs="Times New Roman"/>
          <w:color w:val="212121"/>
          <w:spacing w:val="-3"/>
          <w:w w:val="90"/>
        </w:rPr>
        <w:t>x</w:t>
      </w:r>
      <w:r w:rsidRPr="006632F3">
        <w:rPr>
          <w:rFonts w:ascii="Times New Roman" w:eastAsia="Arial" w:hAnsi="Times New Roman" w:cs="Times New Roman"/>
          <w:color w:val="3F3F3F"/>
          <w:w w:val="103"/>
        </w:rPr>
        <w:t>tStore</w:t>
      </w:r>
    </w:p>
    <w:p w14:paraId="25D1DF7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2" w:space="720" w:equalWidth="0">
            <w:col w:w="5479" w:space="520"/>
            <w:col w:w="3101"/>
          </w:cols>
        </w:sectPr>
      </w:pPr>
    </w:p>
    <w:p w14:paraId="7F77E379" w14:textId="77777777" w:rsidR="00583B21" w:rsidRPr="006632F3" w:rsidRDefault="00583B21" w:rsidP="00583B21">
      <w:pPr>
        <w:tabs>
          <w:tab w:val="left" w:pos="3040"/>
          <w:tab w:val="left" w:pos="6240"/>
        </w:tabs>
        <w:spacing w:after="0" w:line="326" w:lineRule="exact"/>
        <w:ind w:left="694" w:right="-94"/>
        <w:rPr>
          <w:rFonts w:ascii="Times New Roman" w:eastAsia="Times New Roman" w:hAnsi="Times New Roman" w:cs="Times New Roman"/>
        </w:rPr>
      </w:pPr>
      <w:r w:rsidRPr="006632F3">
        <w:rPr>
          <w:rFonts w:ascii="Times New Roman" w:eastAsia="Times New Roman" w:hAnsi="Times New Roman" w:cs="Times New Roman"/>
          <w:color w:val="646264"/>
          <w:w w:val="63"/>
          <w:position w:val="-4"/>
        </w:rPr>
        <w:lastRenderedPageBreak/>
        <w:t>•i"</w:t>
      </w:r>
      <w:r w:rsidRPr="006632F3">
        <w:rPr>
          <w:rFonts w:ascii="Times New Roman" w:eastAsia="Times New Roman" w:hAnsi="Times New Roman" w:cs="Times New Roman"/>
          <w:color w:val="646264"/>
          <w:w w:val="64"/>
          <w:position w:val="-4"/>
        </w:rPr>
        <w:t>•</w:t>
      </w:r>
      <w:r w:rsidRPr="006632F3">
        <w:rPr>
          <w:rFonts w:ascii="Times New Roman" w:eastAsia="Times New Roman" w:hAnsi="Times New Roman" w:cs="Times New Roman"/>
          <w:color w:val="646264"/>
          <w:spacing w:val="-42"/>
          <w:position w:val="-4"/>
        </w:rPr>
        <w:t xml:space="preserve"> </w:t>
      </w:r>
      <w:r w:rsidRPr="006632F3">
        <w:rPr>
          <w:rFonts w:ascii="Times New Roman" w:eastAsia="Arial" w:hAnsi="Times New Roman" w:cs="Times New Roman"/>
          <w:color w:val="212121"/>
          <w:spacing w:val="-81"/>
          <w:w w:val="62"/>
          <w:position w:val="-4"/>
        </w:rPr>
        <w:t>I</w:t>
      </w:r>
      <w:r w:rsidRPr="006632F3">
        <w:rPr>
          <w:rFonts w:ascii="Times New Roman" w:eastAsia="Arial" w:hAnsi="Times New Roman" w:cs="Times New Roman"/>
          <w:color w:val="010101"/>
          <w:w w:val="110"/>
          <w:position w:val="-4"/>
        </w:rPr>
        <w:t>L_</w:t>
      </w:r>
      <w:r w:rsidRPr="006632F3">
        <w:rPr>
          <w:rFonts w:ascii="Times New Roman" w:eastAsia="Arial" w:hAnsi="Times New Roman" w:cs="Times New Roman"/>
          <w:color w:val="010101"/>
          <w:spacing w:val="-3"/>
          <w:w w:val="110"/>
          <w:position w:val="-4"/>
        </w:rPr>
        <w:t>_</w:t>
      </w:r>
      <w:r w:rsidRPr="006632F3">
        <w:rPr>
          <w:rFonts w:ascii="Times New Roman" w:eastAsia="Arial" w:hAnsi="Times New Roman" w:cs="Times New Roman"/>
          <w:color w:val="464F6D"/>
          <w:w w:val="102"/>
          <w:position w:val="-4"/>
        </w:rPr>
        <w:t>-</w:t>
      </w:r>
      <w:proofErr w:type="gramStart"/>
      <w:r w:rsidRPr="006632F3">
        <w:rPr>
          <w:rFonts w:ascii="Times New Roman" w:eastAsia="Arial" w:hAnsi="Times New Roman" w:cs="Times New Roman"/>
          <w:color w:val="464F6D"/>
          <w:spacing w:val="-63"/>
          <w:w w:val="101"/>
          <w:position w:val="-4"/>
        </w:rPr>
        <w:t>:</w:t>
      </w:r>
      <w:r w:rsidRPr="006632F3">
        <w:rPr>
          <w:rFonts w:ascii="Times New Roman" w:eastAsia="Arial" w:hAnsi="Times New Roman" w:cs="Times New Roman"/>
          <w:color w:val="33237B"/>
          <w:spacing w:val="-2"/>
          <w:w w:val="34"/>
          <w:position w:val="-4"/>
        </w:rPr>
        <w:t>L</w:t>
      </w:r>
      <w:proofErr w:type="gramEnd"/>
      <w:r w:rsidRPr="006632F3">
        <w:rPr>
          <w:rFonts w:ascii="Times New Roman" w:eastAsia="Arial" w:hAnsi="Times New Roman" w:cs="Times New Roman"/>
          <w:color w:val="464F6D"/>
          <w:spacing w:val="-73"/>
          <w:w w:val="102"/>
          <w:position w:val="-4"/>
        </w:rPr>
        <w:t>-</w:t>
      </w:r>
      <w:r w:rsidRPr="006632F3">
        <w:rPr>
          <w:rFonts w:ascii="Times New Roman" w:eastAsia="Arial" w:hAnsi="Times New Roman" w:cs="Times New Roman"/>
          <w:color w:val="33237B"/>
          <w:spacing w:val="-38"/>
          <w:w w:val="88"/>
          <w:position w:val="-4"/>
        </w:rPr>
        <w:t>-</w:t>
      </w:r>
      <w:r w:rsidRPr="006632F3">
        <w:rPr>
          <w:rFonts w:ascii="Times New Roman" w:eastAsia="Arial" w:hAnsi="Times New Roman" w:cs="Times New Roman"/>
          <w:color w:val="010101"/>
          <w:spacing w:val="-119"/>
          <w:w w:val="77"/>
          <w:position w:val="-4"/>
        </w:rPr>
        <w:t>_</w:t>
      </w:r>
      <w:r w:rsidRPr="006632F3">
        <w:rPr>
          <w:rFonts w:ascii="Times New Roman" w:eastAsia="Arial" w:hAnsi="Times New Roman" w:cs="Times New Roman"/>
          <w:color w:val="33237B"/>
          <w:spacing w:val="-2"/>
          <w:w w:val="88"/>
          <w:position w:val="-4"/>
        </w:rPr>
        <w:t>-</w:t>
      </w:r>
      <w:r w:rsidRPr="006632F3">
        <w:rPr>
          <w:rFonts w:ascii="Times New Roman" w:eastAsia="Arial" w:hAnsi="Times New Roman" w:cs="Times New Roman"/>
          <w:color w:val="010101"/>
          <w:spacing w:val="-159"/>
          <w:w w:val="77"/>
          <w:position w:val="-4"/>
        </w:rPr>
        <w:t>_</w:t>
      </w:r>
      <w:r w:rsidRPr="006632F3">
        <w:rPr>
          <w:rFonts w:ascii="Times New Roman" w:eastAsia="Arial" w:hAnsi="Times New Roman" w:cs="Times New Roman"/>
          <w:color w:val="33237B"/>
          <w:spacing w:val="16"/>
          <w:w w:val="99"/>
          <w:position w:val="-4"/>
        </w:rPr>
        <w:t>-</w:t>
      </w:r>
      <w:r w:rsidRPr="006632F3">
        <w:rPr>
          <w:rFonts w:ascii="Times New Roman" w:eastAsia="Arial" w:hAnsi="Times New Roman" w:cs="Times New Roman"/>
          <w:color w:val="010101"/>
          <w:spacing w:val="-186"/>
          <w:w w:val="77"/>
          <w:position w:val="-4"/>
        </w:rPr>
        <w:t>_</w:t>
      </w:r>
      <w:r w:rsidRPr="006632F3">
        <w:rPr>
          <w:rFonts w:ascii="Times New Roman" w:eastAsia="Arial" w:hAnsi="Times New Roman" w:cs="Times New Roman"/>
          <w:color w:val="33237B"/>
          <w:spacing w:val="18"/>
          <w:w w:val="88"/>
          <w:position w:val="-4"/>
        </w:rPr>
        <w:t>-</w:t>
      </w:r>
      <w:r w:rsidRPr="006632F3">
        <w:rPr>
          <w:rFonts w:ascii="Times New Roman" w:eastAsia="Times New Roman" w:hAnsi="Times New Roman" w:cs="Times New Roman"/>
          <w:color w:val="010101"/>
          <w:w w:val="162"/>
          <w:position w:val="-4"/>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_</w:t>
      </w:r>
      <w:r w:rsidRPr="006632F3">
        <w:rPr>
          <w:rFonts w:ascii="Times New Roman" w:eastAsia="Times New Roman" w:hAnsi="Times New Roman" w:cs="Times New Roman"/>
          <w:color w:val="010101"/>
          <w:w w:val="161"/>
          <w:position w:val="-4"/>
        </w:rPr>
        <w:t>l</w:t>
      </w:r>
      <w:r w:rsidRPr="006632F3">
        <w:rPr>
          <w:rFonts w:ascii="Times New Roman" w:eastAsia="Times New Roman" w:hAnsi="Times New Roman" w:cs="Times New Roman"/>
          <w:color w:val="010101"/>
          <w:position w:val="-4"/>
          <w:u w:val="single" w:color="000000"/>
        </w:rPr>
        <w:t xml:space="preserve"> </w:t>
      </w:r>
      <w:r w:rsidRPr="006632F3">
        <w:rPr>
          <w:rFonts w:ascii="Times New Roman" w:eastAsia="Times New Roman" w:hAnsi="Times New Roman" w:cs="Times New Roman"/>
          <w:color w:val="010101"/>
          <w:position w:val="-4"/>
          <w:u w:val="single" w:color="000000"/>
        </w:rPr>
        <w:tab/>
      </w:r>
      <w:r w:rsidRPr="006632F3">
        <w:rPr>
          <w:rFonts w:ascii="Times New Roman" w:eastAsia="Times New Roman" w:hAnsi="Times New Roman" w:cs="Times New Roman"/>
          <w:color w:val="33237B"/>
          <w:spacing w:val="-73"/>
          <w:w w:val="115"/>
          <w:position w:val="-4"/>
        </w:rPr>
        <w:t>-</w:t>
      </w:r>
      <w:r w:rsidRPr="006632F3">
        <w:rPr>
          <w:rFonts w:ascii="Times New Roman" w:eastAsia="Times New Roman" w:hAnsi="Times New Roman" w:cs="Times New Roman"/>
          <w:color w:val="010101"/>
          <w:spacing w:val="-48"/>
          <w:w w:val="105"/>
          <w:position w:val="-4"/>
        </w:rPr>
        <w:t>_</w:t>
      </w:r>
      <w:r w:rsidRPr="006632F3">
        <w:rPr>
          <w:rFonts w:ascii="Times New Roman" w:eastAsia="Times New Roman" w:hAnsi="Times New Roman" w:cs="Times New Roman"/>
          <w:color w:val="33237B"/>
          <w:spacing w:val="-47"/>
          <w:w w:val="115"/>
          <w:position w:val="-4"/>
        </w:rPr>
        <w:t>-</w:t>
      </w:r>
      <w:r w:rsidRPr="006632F3">
        <w:rPr>
          <w:rFonts w:ascii="Times New Roman" w:eastAsia="Times New Roman" w:hAnsi="Times New Roman" w:cs="Times New Roman"/>
          <w:color w:val="525252"/>
          <w:w w:val="47"/>
          <w:position w:val="-4"/>
        </w:rPr>
        <w:t>_j</w:t>
      </w:r>
      <w:r w:rsidRPr="006632F3">
        <w:rPr>
          <w:rFonts w:ascii="Times New Roman" w:eastAsia="Times New Roman" w:hAnsi="Times New Roman" w:cs="Times New Roman"/>
          <w:color w:val="525252"/>
          <w:spacing w:val="-16"/>
          <w:w w:val="48"/>
          <w:position w:val="-4"/>
        </w:rPr>
        <w:t>f</w:t>
      </w:r>
      <w:r w:rsidRPr="006632F3">
        <w:rPr>
          <w:rFonts w:ascii="Times New Roman" w:eastAsia="Times New Roman" w:hAnsi="Times New Roman" w:cs="Times New Roman"/>
          <w:color w:val="010101"/>
          <w:spacing w:val="-108"/>
          <w:w w:val="105"/>
          <w:position w:val="-4"/>
        </w:rPr>
        <w:t>_</w:t>
      </w:r>
      <w:r w:rsidRPr="006632F3">
        <w:rPr>
          <w:rFonts w:ascii="Times New Roman" w:eastAsia="Times New Roman" w:hAnsi="Times New Roman" w:cs="Times New Roman"/>
          <w:color w:val="33237B"/>
          <w:spacing w:val="8"/>
          <w:w w:val="115"/>
          <w:position w:val="-4"/>
        </w:rPr>
        <w:t>-</w:t>
      </w:r>
      <w:r w:rsidRPr="006632F3">
        <w:rPr>
          <w:rFonts w:ascii="Times New Roman" w:eastAsia="Times New Roman" w:hAnsi="Times New Roman" w:cs="Times New Roman"/>
          <w:color w:val="010101"/>
          <w:spacing w:val="-139"/>
          <w:w w:val="105"/>
          <w:position w:val="-4"/>
        </w:rPr>
        <w:t>_</w:t>
      </w:r>
      <w:r w:rsidRPr="006632F3">
        <w:rPr>
          <w:rFonts w:ascii="Times New Roman" w:eastAsia="Times New Roman" w:hAnsi="Times New Roman" w:cs="Times New Roman"/>
          <w:color w:val="33237B"/>
          <w:spacing w:val="15"/>
          <w:w w:val="115"/>
          <w:position w:val="-4"/>
        </w:rPr>
        <w:t>-</w:t>
      </w:r>
      <w:r w:rsidRPr="006632F3">
        <w:rPr>
          <w:rFonts w:ascii="Times New Roman" w:eastAsia="Times New Roman" w:hAnsi="Times New Roman" w:cs="Times New Roman"/>
          <w:color w:val="33237B"/>
          <w:spacing w:val="-73"/>
          <w:w w:val="115"/>
          <w:position w:val="-4"/>
        </w:rPr>
        <w:t>-</w:t>
      </w:r>
      <w:r w:rsidRPr="006632F3">
        <w:rPr>
          <w:rFonts w:ascii="Times New Roman" w:eastAsia="Times New Roman" w:hAnsi="Times New Roman" w:cs="Times New Roman"/>
          <w:color w:val="010101"/>
          <w:spacing w:val="-48"/>
          <w:w w:val="105"/>
          <w:position w:val="-4"/>
        </w:rPr>
        <w:t>_</w:t>
      </w:r>
      <w:r w:rsidRPr="006632F3">
        <w:rPr>
          <w:rFonts w:ascii="Times New Roman" w:eastAsia="Times New Roman" w:hAnsi="Times New Roman" w:cs="Times New Roman"/>
          <w:color w:val="33237B"/>
          <w:spacing w:val="-47"/>
          <w:w w:val="115"/>
          <w:position w:val="-4"/>
        </w:rPr>
        <w:t>-</w:t>
      </w:r>
      <w:r w:rsidRPr="006632F3">
        <w:rPr>
          <w:rFonts w:ascii="Times New Roman" w:eastAsia="Times New Roman" w:hAnsi="Times New Roman" w:cs="Times New Roman"/>
          <w:color w:val="010101"/>
          <w:spacing w:val="-78"/>
          <w:w w:val="105"/>
          <w:position w:val="-4"/>
        </w:rPr>
        <w:t>_</w:t>
      </w:r>
      <w:r w:rsidRPr="006632F3">
        <w:rPr>
          <w:rFonts w:ascii="Times New Roman" w:eastAsia="Times New Roman" w:hAnsi="Times New Roman" w:cs="Times New Roman"/>
          <w:color w:val="33237B"/>
          <w:spacing w:val="-20"/>
          <w:w w:val="115"/>
          <w:position w:val="-4"/>
        </w:rPr>
        <w:t>-</w:t>
      </w:r>
      <w:r w:rsidRPr="006632F3">
        <w:rPr>
          <w:rFonts w:ascii="Times New Roman" w:eastAsia="Times New Roman" w:hAnsi="Times New Roman" w:cs="Times New Roman"/>
          <w:color w:val="010101"/>
          <w:spacing w:val="-108"/>
          <w:w w:val="105"/>
          <w:position w:val="-4"/>
        </w:rPr>
        <w:t>_</w:t>
      </w:r>
      <w:r w:rsidRPr="006632F3">
        <w:rPr>
          <w:rFonts w:ascii="Times New Roman" w:eastAsia="Times New Roman" w:hAnsi="Times New Roman" w:cs="Times New Roman"/>
          <w:color w:val="33237B"/>
          <w:spacing w:val="8"/>
          <w:w w:val="115"/>
          <w:position w:val="-4"/>
        </w:rPr>
        <w:t>-</w:t>
      </w:r>
      <w:r w:rsidRPr="006632F3">
        <w:rPr>
          <w:rFonts w:ascii="Times New Roman" w:eastAsia="Times New Roman" w:hAnsi="Times New Roman" w:cs="Times New Roman"/>
          <w:color w:val="010101"/>
          <w:spacing w:val="-139"/>
          <w:w w:val="105"/>
          <w:position w:val="-4"/>
        </w:rPr>
        <w:t>_</w:t>
      </w:r>
      <w:r w:rsidRPr="006632F3">
        <w:rPr>
          <w:rFonts w:ascii="Times New Roman" w:eastAsia="Times New Roman" w:hAnsi="Times New Roman" w:cs="Times New Roman"/>
          <w:color w:val="33237B"/>
          <w:spacing w:val="15"/>
          <w:w w:val="115"/>
          <w:position w:val="-4"/>
        </w:rPr>
        <w:t>-</w:t>
      </w:r>
      <w:r w:rsidRPr="006632F3">
        <w:rPr>
          <w:rFonts w:ascii="Times New Roman" w:eastAsia="Times New Roman" w:hAnsi="Times New Roman" w:cs="Times New Roman"/>
          <w:color w:val="33237B"/>
          <w:spacing w:val="-64"/>
          <w:w w:val="128"/>
          <w:position w:val="-4"/>
        </w:rPr>
        <w:t>-</w:t>
      </w:r>
      <w:r w:rsidRPr="006632F3">
        <w:rPr>
          <w:rFonts w:ascii="Times New Roman" w:eastAsia="Times New Roman" w:hAnsi="Times New Roman" w:cs="Times New Roman"/>
          <w:color w:val="010101"/>
          <w:spacing w:val="-41"/>
          <w:w w:val="117"/>
          <w:position w:val="-4"/>
        </w:rPr>
        <w:t>_</w:t>
      </w:r>
      <w:r w:rsidRPr="006632F3">
        <w:rPr>
          <w:rFonts w:ascii="Times New Roman" w:eastAsia="Times New Roman" w:hAnsi="Times New Roman" w:cs="Times New Roman"/>
          <w:color w:val="33237B"/>
          <w:spacing w:val="-40"/>
          <w:w w:val="128"/>
          <w:position w:val="-4"/>
        </w:rPr>
        <w:t>-</w:t>
      </w:r>
      <w:r w:rsidRPr="006632F3">
        <w:rPr>
          <w:rFonts w:ascii="Times New Roman" w:eastAsia="Times New Roman" w:hAnsi="Times New Roman" w:cs="Times New Roman"/>
          <w:color w:val="525252"/>
          <w:w w:val="46"/>
          <w:position w:val="-4"/>
        </w:rPr>
        <w:t>_!</w:t>
      </w:r>
      <w:r w:rsidRPr="006632F3">
        <w:rPr>
          <w:rFonts w:ascii="Times New Roman" w:eastAsia="Times New Roman" w:hAnsi="Times New Roman" w:cs="Times New Roman"/>
          <w:color w:val="525252"/>
          <w:w w:val="45"/>
          <w:position w:val="-4"/>
        </w:rPr>
        <w:t>\</w:t>
      </w:r>
      <w:r w:rsidRPr="006632F3">
        <w:rPr>
          <w:rFonts w:ascii="Times New Roman" w:eastAsia="Times New Roman" w:hAnsi="Times New Roman" w:cs="Times New Roman"/>
          <w:color w:val="525252"/>
          <w:spacing w:val="-34"/>
          <w:w w:val="46"/>
          <w:position w:val="-4"/>
        </w:rPr>
        <w:t>-</w:t>
      </w:r>
      <w:r w:rsidRPr="006632F3">
        <w:rPr>
          <w:rFonts w:ascii="Times New Roman" w:eastAsia="Times New Roman" w:hAnsi="Times New Roman" w:cs="Times New Roman"/>
          <w:color w:val="010101"/>
          <w:spacing w:val="-93"/>
          <w:w w:val="117"/>
          <w:position w:val="-4"/>
        </w:rPr>
        <w:t>_</w:t>
      </w:r>
      <w:r w:rsidRPr="006632F3">
        <w:rPr>
          <w:rFonts w:ascii="Times New Roman" w:eastAsia="Times New Roman" w:hAnsi="Times New Roman" w:cs="Times New Roman"/>
          <w:color w:val="33237B"/>
          <w:spacing w:val="-9"/>
          <w:w w:val="128"/>
          <w:position w:val="-4"/>
        </w:rPr>
        <w:t>-</w:t>
      </w:r>
      <w:r w:rsidRPr="006632F3">
        <w:rPr>
          <w:rFonts w:ascii="Times New Roman" w:eastAsia="Times New Roman" w:hAnsi="Times New Roman" w:cs="Times New Roman"/>
          <w:color w:val="010101"/>
          <w:spacing w:val="-136"/>
          <w:w w:val="117"/>
          <w:position w:val="-4"/>
        </w:rPr>
        <w:t>_</w:t>
      </w:r>
      <w:r w:rsidRPr="006632F3">
        <w:rPr>
          <w:rFonts w:ascii="Times New Roman" w:eastAsia="Times New Roman" w:hAnsi="Times New Roman" w:cs="Times New Roman"/>
          <w:color w:val="33237B"/>
          <w:w w:val="128"/>
          <w:position w:val="-4"/>
        </w:rPr>
        <w:t>-</w:t>
      </w:r>
      <w:r w:rsidRPr="006632F3">
        <w:rPr>
          <w:rFonts w:ascii="Times New Roman" w:eastAsia="Times New Roman" w:hAnsi="Times New Roman" w:cs="Times New Roman"/>
          <w:color w:val="33237B"/>
          <w:spacing w:val="-14"/>
          <w:position w:val="-4"/>
        </w:rPr>
        <w:t xml:space="preserve"> </w:t>
      </w:r>
      <w:r w:rsidRPr="006632F3">
        <w:rPr>
          <w:rFonts w:ascii="Times New Roman" w:eastAsia="Times New Roman" w:hAnsi="Times New Roman" w:cs="Times New Roman"/>
          <w:color w:val="212121"/>
          <w:spacing w:val="-7"/>
          <w:w w:val="81"/>
          <w:position w:val="-4"/>
        </w:rPr>
        <w:t>y</w:t>
      </w:r>
      <w:r w:rsidRPr="006632F3">
        <w:rPr>
          <w:rFonts w:ascii="Times New Roman" w:eastAsia="Times New Roman" w:hAnsi="Times New Roman" w:cs="Times New Roman"/>
          <w:color w:val="212121"/>
          <w:w w:val="81"/>
          <w:position w:val="-4"/>
        </w:rPr>
        <w:t>--</w:t>
      </w:r>
      <w:r w:rsidRPr="006632F3">
        <w:rPr>
          <w:rFonts w:ascii="Times New Roman" w:eastAsia="Times New Roman" w:hAnsi="Times New Roman" w:cs="Times New Roman"/>
          <w:color w:val="212121"/>
          <w:spacing w:val="-2"/>
          <w:w w:val="81"/>
          <w:position w:val="-4"/>
        </w:rPr>
        <w:t>-</w:t>
      </w:r>
      <w:r w:rsidRPr="006632F3">
        <w:rPr>
          <w:rFonts w:ascii="Times New Roman" w:eastAsia="Times New Roman" w:hAnsi="Times New Roman" w:cs="Times New Roman"/>
          <w:color w:val="212121"/>
          <w:w w:val="80"/>
          <w:position w:val="-4"/>
        </w:rPr>
        <w:t>i</w:t>
      </w:r>
      <w:r w:rsidRPr="006632F3">
        <w:rPr>
          <w:rFonts w:ascii="Times New Roman" w:eastAsia="Times New Roman" w:hAnsi="Times New Roman" w:cs="Times New Roman"/>
          <w:color w:val="212121"/>
          <w:spacing w:val="-34"/>
          <w:w w:val="81"/>
          <w:position w:val="-4"/>
        </w:rPr>
        <w:t>.</w:t>
      </w:r>
      <w:r w:rsidRPr="006632F3">
        <w:rPr>
          <w:rFonts w:ascii="Times New Roman" w:eastAsia="Times New Roman" w:hAnsi="Times New Roman" w:cs="Times New Roman"/>
          <w:color w:val="010101"/>
          <w:spacing w:val="-72"/>
          <w:w w:val="152"/>
          <w:position w:val="-4"/>
        </w:rPr>
        <w:t>_</w:t>
      </w:r>
      <w:r w:rsidRPr="006632F3">
        <w:rPr>
          <w:rFonts w:ascii="Times New Roman" w:eastAsia="Times New Roman" w:hAnsi="Times New Roman" w:cs="Times New Roman"/>
          <w:color w:val="525252"/>
          <w:w w:val="79"/>
          <w:position w:val="-4"/>
        </w:rPr>
        <w:t>•t</w:t>
      </w:r>
      <w:r w:rsidRPr="006632F3">
        <w:rPr>
          <w:rFonts w:ascii="Times New Roman" w:eastAsia="Times New Roman" w:hAnsi="Times New Roman" w:cs="Times New Roman"/>
          <w:color w:val="525252"/>
          <w:spacing w:val="-86"/>
          <w:w w:val="79"/>
          <w:position w:val="-4"/>
        </w:rPr>
        <w:t>e</w:t>
      </w:r>
      <w:r w:rsidRPr="006632F3">
        <w:rPr>
          <w:rFonts w:ascii="Times New Roman" w:eastAsia="Times New Roman" w:hAnsi="Times New Roman" w:cs="Times New Roman"/>
          <w:color w:val="010101"/>
          <w:spacing w:val="-70"/>
          <w:w w:val="152"/>
          <w:position w:val="-4"/>
        </w:rPr>
        <w:t>_</w:t>
      </w:r>
      <w:r w:rsidRPr="006632F3">
        <w:rPr>
          <w:rFonts w:ascii="Times New Roman" w:eastAsia="Times New Roman" w:hAnsi="Times New Roman" w:cs="Times New Roman"/>
          <w:color w:val="525252"/>
          <w:w w:val="86"/>
          <w:position w:val="-4"/>
        </w:rPr>
        <w:t>s</w:t>
      </w:r>
      <w:r w:rsidRPr="006632F3">
        <w:rPr>
          <w:rFonts w:ascii="Times New Roman" w:eastAsia="Times New Roman" w:hAnsi="Times New Roman" w:cs="Times New Roman"/>
          <w:color w:val="525252"/>
          <w:position w:val="-4"/>
        </w:rPr>
        <w:t xml:space="preserve"> </w:t>
      </w:r>
      <w:r w:rsidRPr="006632F3">
        <w:rPr>
          <w:rFonts w:ascii="Times New Roman" w:eastAsia="Times New Roman" w:hAnsi="Times New Roman" w:cs="Times New Roman"/>
          <w:color w:val="525252"/>
          <w:position w:val="-4"/>
          <w:u w:val="single" w:color="000000"/>
        </w:rPr>
        <w:t xml:space="preserve"> </w:t>
      </w:r>
      <w:r w:rsidRPr="006632F3">
        <w:rPr>
          <w:rFonts w:ascii="Times New Roman" w:eastAsia="Times New Roman" w:hAnsi="Times New Roman" w:cs="Times New Roman"/>
          <w:color w:val="525252"/>
          <w:position w:val="-4"/>
          <w:u w:val="single" w:color="000000"/>
        </w:rPr>
        <w:tab/>
      </w:r>
    </w:p>
    <w:p w14:paraId="355E9F14" w14:textId="77777777" w:rsidR="00583B21" w:rsidRPr="006632F3" w:rsidRDefault="00583B21" w:rsidP="00583B21">
      <w:pPr>
        <w:spacing w:after="0" w:line="326" w:lineRule="exact"/>
        <w:ind w:right="-20"/>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Times New Roman" w:hAnsi="Times New Roman" w:cs="Times New Roman"/>
          <w:color w:val="010101"/>
          <w:w w:val="46"/>
          <w:position w:val="-4"/>
        </w:rPr>
        <w:lastRenderedPageBreak/>
        <w:t>j</w:t>
      </w:r>
      <w:r w:rsidRPr="006632F3">
        <w:rPr>
          <w:rFonts w:ascii="Times New Roman" w:eastAsia="Times New Roman" w:hAnsi="Times New Roman" w:cs="Times New Roman"/>
          <w:color w:val="010101"/>
          <w:spacing w:val="-140"/>
          <w:w w:val="47"/>
          <w:position w:val="-4"/>
        </w:rPr>
        <w:t>_</w:t>
      </w:r>
      <w:r w:rsidRPr="006632F3">
        <w:rPr>
          <w:rFonts w:ascii="Times New Roman" w:eastAsia="Times New Roman" w:hAnsi="Times New Roman" w:cs="Times New Roman"/>
          <w:color w:val="212121"/>
          <w:w w:val="24"/>
          <w:position w:val="-4"/>
        </w:rPr>
        <w:t>l</w:t>
      </w:r>
      <w:r w:rsidRPr="006632F3">
        <w:rPr>
          <w:rFonts w:ascii="Times New Roman" w:eastAsia="Times New Roman" w:hAnsi="Times New Roman" w:cs="Times New Roman"/>
          <w:color w:val="212121"/>
          <w:spacing w:val="-59"/>
          <w:position w:val="-4"/>
        </w:rPr>
        <w:t xml:space="preserve"> </w:t>
      </w:r>
      <w:r w:rsidRPr="006632F3">
        <w:rPr>
          <w:rFonts w:ascii="Times New Roman" w:eastAsia="Times New Roman" w:hAnsi="Times New Roman" w:cs="Times New Roman"/>
          <w:color w:val="010101"/>
          <w:w w:val="179"/>
          <w:position w:val="-4"/>
        </w:rPr>
        <w:t>-+---</w:t>
      </w:r>
      <w:r w:rsidRPr="006632F3">
        <w:rPr>
          <w:rFonts w:ascii="Times New Roman" w:eastAsia="Times New Roman" w:hAnsi="Times New Roman" w:cs="Times New Roman"/>
          <w:color w:val="525252"/>
          <w:w w:val="114"/>
          <w:position w:val="-4"/>
        </w:rPr>
        <w:t>====</w:t>
      </w:r>
    </w:p>
    <w:p w14:paraId="0A09A181"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2" w:space="720" w:equalWidth="0">
            <w:col w:w="6255" w:space="181"/>
            <w:col w:w="2664"/>
          </w:cols>
        </w:sectPr>
      </w:pPr>
    </w:p>
    <w:p w14:paraId="2E85802C" w14:textId="77777777" w:rsidR="00583B21" w:rsidRPr="006632F3" w:rsidRDefault="00583B21" w:rsidP="00583B21">
      <w:pPr>
        <w:tabs>
          <w:tab w:val="left" w:pos="5240"/>
          <w:tab w:val="left" w:pos="6500"/>
        </w:tabs>
        <w:spacing w:after="0" w:line="114" w:lineRule="exact"/>
        <w:ind w:left="830"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16992" behindDoc="1" locked="0" layoutInCell="1" allowOverlap="1" wp14:anchorId="4E508E01" wp14:editId="03649FF2">
                <wp:simplePos x="0" y="0"/>
                <wp:positionH relativeFrom="page">
                  <wp:posOffset>5365750</wp:posOffset>
                </wp:positionH>
                <wp:positionV relativeFrom="paragraph">
                  <wp:posOffset>-204470</wp:posOffset>
                </wp:positionV>
                <wp:extent cx="1270" cy="500380"/>
                <wp:effectExtent l="12700" t="5080" r="5080" b="8890"/>
                <wp:wrapNone/>
                <wp:docPr id="5215" name="Group 51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500380"/>
                          <a:chOff x="8450" y="-322"/>
                          <a:chExt cx="2" cy="788"/>
                        </a:xfrm>
                      </wpg:grpSpPr>
                      <wps:wsp>
                        <wps:cNvPr id="5216" name="Freeform 5155"/>
                        <wps:cNvSpPr>
                          <a:spLocks/>
                        </wps:cNvSpPr>
                        <wps:spPr bwMode="auto">
                          <a:xfrm>
                            <a:off x="8450" y="-322"/>
                            <a:ext cx="2" cy="788"/>
                          </a:xfrm>
                          <a:custGeom>
                            <a:avLst/>
                            <a:gdLst>
                              <a:gd name="T0" fmla="+- 0 466 -322"/>
                              <a:gd name="T1" fmla="*/ 466 h 788"/>
                              <a:gd name="T2" fmla="+- 0 -322 -322"/>
                              <a:gd name="T3" fmla="*/ -322 h 788"/>
                            </a:gdLst>
                            <a:ahLst/>
                            <a:cxnLst>
                              <a:cxn ang="0">
                                <a:pos x="0" y="T1"/>
                              </a:cxn>
                              <a:cxn ang="0">
                                <a:pos x="0" y="T3"/>
                              </a:cxn>
                            </a:cxnLst>
                            <a:rect l="0" t="0" r="r" b="b"/>
                            <a:pathLst>
                              <a:path h="788">
                                <a:moveTo>
                                  <a:pt x="0" y="788"/>
                                </a:moveTo>
                                <a:lnTo>
                                  <a:pt x="0" y="0"/>
                                </a:lnTo>
                              </a:path>
                            </a:pathLst>
                          </a:custGeom>
                          <a:noFill/>
                          <a:ln w="6672">
                            <a:solidFill>
                              <a:srgbClr val="0F0C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54" o:spid="_x0000_s1026" style="position:absolute;margin-left:422.5pt;margin-top:-16.1pt;width:.1pt;height:39.4pt;z-index:-251199488;mso-position-horizontal-relative:page" coordorigin="8450,-322" coordsize="2,7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">
                <v:shape id="Freeform 5155" o:spid="_x0000_s1027" style="position:absolute;left:8450;top:-322;width:2;height:788;visibility:visible;mso-wrap-style:square;v-text-anchor:top" coordsize="2,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ryAsIA&#10;AADdAAAADwAAAGRycy9kb3ducmV2LnhtbESPQYvCMBSE7wv+h/AEb2tqQVmqUawgeLWrB2/P5tkU&#10;m5fSRFv/vREW9jjMzDfMajPYRjyp87VjBbNpAoK4dLrmSsHpd//9A8IHZI2NY1LwIg+b9ehrhZl2&#10;PR/pWYRKRAj7DBWYENpMSl8asuinriWO3s11FkOUXSV1h32E20amSbKQFmuOCwZb2hkq78XDKrgW&#10;TXrO80uJeXuWfDfbU3+plJqMh+0SRKAh/If/2getYJ7OFvB5E5+AX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vICwgAAAN0AAAAPAAAAAAAAAAAAAAAAAJgCAABkcnMvZG93&#10;bnJldi54bWxQSwUGAAAAAAQABAD1AAAAhwMAAAAA&#10;" path="m,788l,e" filled="f" strokecolor="#0f0c0c" strokeweight=".18533mm">
                  <v:path arrowok="t" o:connecttype="custom" o:connectlocs="0,466;0,-322" o:connectangles="0,0"/>
                </v:shape>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26208" behindDoc="1" locked="0" layoutInCell="1" allowOverlap="1" wp14:anchorId="4658C9C0" wp14:editId="5740A57D">
                <wp:simplePos x="0" y="0"/>
                <wp:positionH relativeFrom="page">
                  <wp:posOffset>5068570</wp:posOffset>
                </wp:positionH>
                <wp:positionV relativeFrom="paragraph">
                  <wp:posOffset>28575</wp:posOffset>
                </wp:positionV>
                <wp:extent cx="110490" cy="1270"/>
                <wp:effectExtent l="10795" t="9525" r="12065" b="8255"/>
                <wp:wrapNone/>
                <wp:docPr id="5213" name="Group 51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0490" cy="1270"/>
                          <a:chOff x="7982" y="45"/>
                          <a:chExt cx="174" cy="2"/>
                        </a:xfrm>
                      </wpg:grpSpPr>
                      <wps:wsp>
                        <wps:cNvPr id="5214" name="Freeform 5153"/>
                        <wps:cNvSpPr>
                          <a:spLocks/>
                        </wps:cNvSpPr>
                        <wps:spPr bwMode="auto">
                          <a:xfrm>
                            <a:off x="7982" y="45"/>
                            <a:ext cx="174" cy="2"/>
                          </a:xfrm>
                          <a:custGeom>
                            <a:avLst/>
                            <a:gdLst>
                              <a:gd name="T0" fmla="+- 0 7982 7982"/>
                              <a:gd name="T1" fmla="*/ T0 w 174"/>
                              <a:gd name="T2" fmla="+- 0 8156 7982"/>
                              <a:gd name="T3" fmla="*/ T2 w 174"/>
                            </a:gdLst>
                            <a:ahLst/>
                            <a:cxnLst>
                              <a:cxn ang="0">
                                <a:pos x="T1" y="0"/>
                              </a:cxn>
                              <a:cxn ang="0">
                                <a:pos x="T3" y="0"/>
                              </a:cxn>
                            </a:cxnLst>
                            <a:rect l="0" t="0" r="r" b="b"/>
                            <a:pathLst>
                              <a:path w="174">
                                <a:moveTo>
                                  <a:pt x="0" y="0"/>
                                </a:moveTo>
                                <a:lnTo>
                                  <a:pt x="174" y="0"/>
                                </a:lnTo>
                              </a:path>
                            </a:pathLst>
                          </a:custGeom>
                          <a:noFill/>
                          <a:ln w="93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52" o:spid="_x0000_s1026" style="position:absolute;margin-left:399.1pt;margin-top:2.25pt;width:8.7pt;height:.1pt;z-index:-251190272;mso-position-horizontal-relative:page" coordorigin="7982,45" coordsize="1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">
                <v:shape id="Freeform 5153" o:spid="_x0000_s1027" style="position:absolute;left:7982;top:45;width:174;height:2;visibility:visible;mso-wrap-style:square;v-text-anchor:top" coordsize="1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tJ0cYA&#10;AADdAAAADwAAAGRycy9kb3ducmV2LnhtbESP3WrCQBSE74W+w3IK3pmNaWwldZVSKv70ovjzAIfs&#10;MUnNng3ZVePbu4Lg5TAz3zCTWWdqcabWVZYVDKMYBHFudcWFgv1uPhiDcB5ZY22ZFFzJwWz60ptg&#10;pu2FN3Te+kIECLsMFZTeN5mULi/JoItsQxy8g20N+iDbQuoWLwFuapnE8bs0WHFYKLGh75Ly4/Zk&#10;FGCa/vwffz+adfIWb9zfSubjxUGp/mv39QnCU+ef4Ud7qRWMkmEK9zfhCc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ntJ0cYAAADdAAAADwAAAAAAAAAAAAAAAACYAgAAZHJz&#10;L2Rvd25yZXYueG1sUEsFBgAAAAAEAAQA9QAAAIsDAAAAAA==&#10;" path="m,l174,e" filled="f" strokeweight=".74pt">
                  <v:path arrowok="t" o:connecttype="custom" o:connectlocs="0,0;174,0" o:connectangles="0,0"/>
                </v:shape>
                <w10:wrap anchorx="page"/>
              </v:group>
            </w:pict>
          </mc:Fallback>
        </mc:AlternateContent>
      </w:r>
      <w:r w:rsidRPr="006632F3">
        <w:rPr>
          <w:rFonts w:ascii="Times New Roman" w:eastAsia="Arial" w:hAnsi="Times New Roman" w:cs="Times New Roman"/>
          <w:color w:val="3F3F3F"/>
          <w:w w:val="188"/>
          <w:position w:val="-4"/>
        </w:rPr>
        <w:t>I</w:t>
      </w:r>
      <w:r w:rsidRPr="006632F3">
        <w:rPr>
          <w:rFonts w:ascii="Times New Roman" w:eastAsia="Arial" w:hAnsi="Times New Roman" w:cs="Times New Roman"/>
          <w:color w:val="3F3F3F"/>
          <w:spacing w:val="-54"/>
          <w:w w:val="188"/>
          <w:position w:val="-4"/>
        </w:rPr>
        <w:t xml:space="preserve"> </w:t>
      </w:r>
      <w:r w:rsidRPr="006632F3">
        <w:rPr>
          <w:rFonts w:ascii="Times New Roman" w:eastAsia="Arial" w:hAnsi="Times New Roman" w:cs="Times New Roman"/>
          <w:color w:val="3F3F3F"/>
          <w:position w:val="-4"/>
        </w:rPr>
        <w:tab/>
      </w:r>
      <w:r w:rsidRPr="006632F3">
        <w:rPr>
          <w:rFonts w:ascii="Times New Roman" w:eastAsia="Arial" w:hAnsi="Times New Roman" w:cs="Times New Roman"/>
          <w:color w:val="BF6060"/>
          <w:w w:val="188"/>
          <w:position w:val="-4"/>
        </w:rPr>
        <w:t>L</w:t>
      </w:r>
      <w:r w:rsidRPr="006632F3">
        <w:rPr>
          <w:rFonts w:ascii="Times New Roman" w:eastAsia="Arial" w:hAnsi="Times New Roman" w:cs="Times New Roman"/>
          <w:color w:val="BF6060"/>
          <w:spacing w:val="-44"/>
          <w:w w:val="188"/>
          <w:position w:val="-4"/>
        </w:rPr>
        <w:t xml:space="preserve"> </w:t>
      </w:r>
      <w:r w:rsidRPr="006632F3">
        <w:rPr>
          <w:rFonts w:ascii="Times New Roman" w:eastAsia="Arial" w:hAnsi="Times New Roman" w:cs="Times New Roman"/>
          <w:color w:val="BF6060"/>
          <w:spacing w:val="-36"/>
          <w:w w:val="188"/>
          <w:position w:val="-4"/>
          <w:u w:val="single" w:color="BE5F5F"/>
        </w:rPr>
        <w:t xml:space="preserve"> </w:t>
      </w:r>
      <w:r w:rsidRPr="006632F3">
        <w:rPr>
          <w:rFonts w:ascii="Times New Roman" w:eastAsia="Arial" w:hAnsi="Times New Roman" w:cs="Times New Roman"/>
          <w:color w:val="BF6060"/>
          <w:position w:val="-4"/>
          <w:u w:val="single" w:color="BE5F5F"/>
        </w:rPr>
        <w:tab/>
      </w:r>
      <w:r w:rsidRPr="006632F3">
        <w:rPr>
          <w:rFonts w:ascii="Times New Roman" w:eastAsia="Arial" w:hAnsi="Times New Roman" w:cs="Times New Roman"/>
          <w:color w:val="BF6060"/>
          <w:w w:val="102"/>
          <w:position w:val="-4"/>
        </w:rPr>
        <w:t>_</w:t>
      </w:r>
    </w:p>
    <w:p w14:paraId="5292D533"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space="720"/>
        </w:sectPr>
      </w:pPr>
    </w:p>
    <w:p w14:paraId="6609EEBA" w14:textId="77777777" w:rsidR="00583B21" w:rsidRPr="006632F3" w:rsidRDefault="00583B21" w:rsidP="00583B21">
      <w:pPr>
        <w:tabs>
          <w:tab w:val="left" w:pos="1240"/>
        </w:tabs>
        <w:spacing w:after="0" w:line="459" w:lineRule="exact"/>
        <w:ind w:left="777" w:right="448"/>
        <w:jc w:val="center"/>
        <w:rPr>
          <w:rFonts w:ascii="Times New Roman" w:eastAsia="Times New Roman" w:hAnsi="Times New Roman" w:cs="Times New Roman"/>
        </w:rPr>
      </w:pPr>
      <w:r w:rsidRPr="006632F3">
        <w:rPr>
          <w:rFonts w:ascii="Times New Roman" w:hAnsi="Times New Roman" w:cs="Times New Roman"/>
          <w:noProof/>
        </w:rPr>
        <w:lastRenderedPageBreak/>
        <w:drawing>
          <wp:anchor distT="0" distB="0" distL="114300" distR="114300" simplePos="0" relativeHeight="252099584" behindDoc="1" locked="0" layoutInCell="1" allowOverlap="1" wp14:anchorId="661984F9" wp14:editId="7C0F391E">
            <wp:simplePos x="0" y="0"/>
            <wp:positionH relativeFrom="page">
              <wp:posOffset>1379855</wp:posOffset>
            </wp:positionH>
            <wp:positionV relativeFrom="paragraph">
              <wp:posOffset>149860</wp:posOffset>
            </wp:positionV>
            <wp:extent cx="494030" cy="400685"/>
            <wp:effectExtent l="0" t="0" r="1270" b="0"/>
            <wp:wrapNone/>
            <wp:docPr id="5212" name="Picture 5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030" cy="400685"/>
                    </a:xfrm>
                    <a:prstGeom prst="rect">
                      <a:avLst/>
                    </a:prstGeom>
                    <a:noFill/>
                  </pic:spPr>
                </pic:pic>
              </a:graphicData>
            </a:graphic>
            <wp14:sizeRelH relativeFrom="page">
              <wp14:pctWidth>0</wp14:pctWidth>
            </wp14:sizeRelH>
            <wp14:sizeRelV relativeFrom="page">
              <wp14:pctHeight>0</wp14:pctHeight>
            </wp14:sizeRelV>
          </wp:anchor>
        </w:drawing>
      </w:r>
      <w:r w:rsidRPr="006632F3">
        <w:rPr>
          <w:rFonts w:ascii="Times New Roman" w:hAnsi="Times New Roman" w:cs="Times New Roman"/>
          <w:noProof/>
        </w:rPr>
        <mc:AlternateContent>
          <mc:Choice Requires="wpg">
            <w:drawing>
              <wp:anchor distT="0" distB="0" distL="114300" distR="114300" simplePos="0" relativeHeight="252118016" behindDoc="1" locked="0" layoutInCell="1" allowOverlap="1" wp14:anchorId="6F0F2CFB" wp14:editId="343D8767">
                <wp:simplePos x="0" y="0"/>
                <wp:positionH relativeFrom="page">
                  <wp:posOffset>2606675</wp:posOffset>
                </wp:positionH>
                <wp:positionV relativeFrom="paragraph">
                  <wp:posOffset>120015</wp:posOffset>
                </wp:positionV>
                <wp:extent cx="1687830" cy="1270"/>
                <wp:effectExtent l="6350" t="5715" r="10795" b="12065"/>
                <wp:wrapNone/>
                <wp:docPr id="5210" name="Group 5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87830" cy="1270"/>
                          <a:chOff x="4105" y="189"/>
                          <a:chExt cx="2658" cy="2"/>
                        </a:xfrm>
                      </wpg:grpSpPr>
                      <wps:wsp>
                        <wps:cNvPr id="5211" name="Freeform 5150"/>
                        <wps:cNvSpPr>
                          <a:spLocks/>
                        </wps:cNvSpPr>
                        <wps:spPr bwMode="auto">
                          <a:xfrm>
                            <a:off x="4105" y="189"/>
                            <a:ext cx="2658" cy="2"/>
                          </a:xfrm>
                          <a:custGeom>
                            <a:avLst/>
                            <a:gdLst>
                              <a:gd name="T0" fmla="+- 0 4105 4105"/>
                              <a:gd name="T1" fmla="*/ T0 w 2658"/>
                              <a:gd name="T2" fmla="+- 0 6764 4105"/>
                              <a:gd name="T3" fmla="*/ T2 w 2658"/>
                            </a:gdLst>
                            <a:ahLst/>
                            <a:cxnLst>
                              <a:cxn ang="0">
                                <a:pos x="T1" y="0"/>
                              </a:cxn>
                              <a:cxn ang="0">
                                <a:pos x="T3" y="0"/>
                              </a:cxn>
                            </a:cxnLst>
                            <a:rect l="0" t="0" r="r" b="b"/>
                            <a:pathLst>
                              <a:path w="2658">
                                <a:moveTo>
                                  <a:pt x="0" y="0"/>
                                </a:moveTo>
                                <a:lnTo>
                                  <a:pt x="2659" y="0"/>
                                </a:lnTo>
                              </a:path>
                            </a:pathLst>
                          </a:custGeom>
                          <a:noFill/>
                          <a:ln w="6672">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49" o:spid="_x0000_s1026" style="position:absolute;margin-left:205.25pt;margin-top:9.45pt;width:132.9pt;height:.1pt;z-index:-251198464;mso-position-horizontal-relative:page" coordorigin="4105,189" coordsize="26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">
                <v:shape id="Freeform 5150" o:spid="_x0000_s1027" style="position:absolute;left:4105;top:189;width:2658;height:2;visibility:visible;mso-wrap-style:square;v-text-anchor:top" coordsize="26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LbvsUA&#10;AADdAAAADwAAAGRycy9kb3ducmV2LnhtbESPQWvCQBSE74L/YXlCL6KbDbVIdBUpFaSnavX+zD6T&#10;YPZtyK4x9dd3CwWPw8x8wyzXva1FR62vHGtQ0wQEce5MxYWG4/d2MgfhA7LB2jFp+CEP69VwsMTM&#10;uDvvqTuEQkQI+ww1lCE0mZQ+L8min7qGOHoX11oMUbaFNC3eI9zWMk2SN2mx4rhQYkPvJeXXw81q&#10;2KXVayFz9fh8qI9OjWeb/en8pfXLqN8sQATqwzP8394ZDbNUKfh7E5+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gtu+xQAAAN0AAAAPAAAAAAAAAAAAAAAAAJgCAABkcnMv&#10;ZG93bnJldi54bWxQSwUGAAAAAAQABAD1AAAAigMAAAAA&#10;" path="m,l2659,e" filled="f" strokecolor="#3b3b3b" strokeweight=".18533mm">
                  <v:path arrowok="t" o:connecttype="custom" o:connectlocs="0,0;2659,0" o:connectangles="0,0"/>
                </v:shape>
                <w10:wrap anchorx="page"/>
              </v:group>
            </w:pict>
          </mc:Fallback>
        </mc:AlternateContent>
      </w:r>
      <w:r w:rsidRPr="006632F3">
        <w:rPr>
          <w:rFonts w:ascii="Times New Roman" w:eastAsia="Arial" w:hAnsi="Times New Roman" w:cs="Times New Roman"/>
          <w:color w:val="3F3F3F"/>
          <w:w w:val="200"/>
          <w:position w:val="1"/>
        </w:rPr>
        <w:t>I</w:t>
      </w:r>
      <w:r w:rsidRPr="006632F3">
        <w:rPr>
          <w:rFonts w:ascii="Times New Roman" w:eastAsia="Arial" w:hAnsi="Times New Roman" w:cs="Times New Roman"/>
          <w:color w:val="3F3F3F"/>
          <w:position w:val="1"/>
        </w:rPr>
        <w:tab/>
      </w:r>
      <w:r w:rsidRPr="006632F3">
        <w:rPr>
          <w:rFonts w:ascii="Times New Roman" w:eastAsia="Times New Roman" w:hAnsi="Times New Roman" w:cs="Times New Roman"/>
          <w:color w:val="C170BF"/>
          <w:w w:val="81"/>
          <w:position w:val="1"/>
        </w:rPr>
        <w:t>--</w:t>
      </w:r>
      <w:r w:rsidRPr="006632F3">
        <w:rPr>
          <w:rFonts w:ascii="Times New Roman" w:eastAsia="Times New Roman" w:hAnsi="Times New Roman" w:cs="Times New Roman"/>
          <w:color w:val="C170BF"/>
          <w:spacing w:val="-5"/>
          <w:w w:val="81"/>
          <w:position w:val="1"/>
        </w:rPr>
        <w:t>-</w:t>
      </w:r>
      <w:r w:rsidRPr="006632F3">
        <w:rPr>
          <w:rFonts w:ascii="Times New Roman" w:eastAsia="Times New Roman" w:hAnsi="Times New Roman" w:cs="Times New Roman"/>
          <w:color w:val="8CBDE2"/>
          <w:spacing w:val="-19"/>
          <w:w w:val="170"/>
          <w:position w:val="1"/>
        </w:rPr>
        <w:t>:</w:t>
      </w:r>
      <w:r w:rsidRPr="006632F3">
        <w:rPr>
          <w:rFonts w:ascii="Times New Roman" w:eastAsia="Times New Roman" w:hAnsi="Times New Roman" w:cs="Times New Roman"/>
          <w:color w:val="C170BF"/>
          <w:w w:val="84"/>
          <w:position w:val="1"/>
        </w:rPr>
        <w:t>--</w:t>
      </w:r>
      <w:r w:rsidRPr="006632F3">
        <w:rPr>
          <w:rFonts w:ascii="Times New Roman" w:eastAsia="Times New Roman" w:hAnsi="Times New Roman" w:cs="Times New Roman"/>
          <w:color w:val="C170BF"/>
          <w:spacing w:val="-25"/>
          <w:w w:val="84"/>
          <w:position w:val="1"/>
        </w:rPr>
        <w:t>-</w:t>
      </w:r>
      <w:r w:rsidRPr="006632F3">
        <w:rPr>
          <w:rFonts w:ascii="Times New Roman" w:eastAsia="Times New Roman" w:hAnsi="Times New Roman" w:cs="Times New Roman"/>
          <w:color w:val="7E7E7E"/>
          <w:w w:val="71"/>
          <w:position w:val="1"/>
        </w:rPr>
        <w:t>1</w:t>
      </w:r>
    </w:p>
    <w:p w14:paraId="2618304F" w14:textId="77777777" w:rsidR="00583B21" w:rsidRPr="006632F3" w:rsidRDefault="00583B21" w:rsidP="00583B21">
      <w:pPr>
        <w:spacing w:before="5" w:after="0" w:line="100" w:lineRule="exact"/>
        <w:rPr>
          <w:rFonts w:ascii="Times New Roman" w:hAnsi="Times New Roman" w:cs="Times New Roman"/>
        </w:rPr>
      </w:pPr>
    </w:p>
    <w:p w14:paraId="09021F45" w14:textId="77777777" w:rsidR="00583B21" w:rsidRPr="006632F3" w:rsidRDefault="00583B21" w:rsidP="00583B21">
      <w:pPr>
        <w:tabs>
          <w:tab w:val="left" w:pos="1760"/>
        </w:tabs>
        <w:spacing w:after="0" w:line="240" w:lineRule="auto"/>
        <w:ind w:left="1303" w:right="-51"/>
        <w:rPr>
          <w:rFonts w:ascii="Times New Roman" w:eastAsia="Arial"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28256" behindDoc="1" locked="0" layoutInCell="1" allowOverlap="1" wp14:anchorId="37805BC0" wp14:editId="524CACB7">
                <wp:simplePos x="0" y="0"/>
                <wp:positionH relativeFrom="page">
                  <wp:posOffset>1919605</wp:posOffset>
                </wp:positionH>
                <wp:positionV relativeFrom="paragraph">
                  <wp:posOffset>89535</wp:posOffset>
                </wp:positionV>
                <wp:extent cx="979805" cy="127000"/>
                <wp:effectExtent l="0" t="3810" r="0" b="2540"/>
                <wp:wrapNone/>
                <wp:docPr id="5209" name="Text Box 5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9805"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988754" w14:textId="77777777" w:rsidR="00583B21" w:rsidRDefault="00583B21" w:rsidP="00583B21">
                            <w:pPr>
                              <w:tabs>
                                <w:tab w:val="left" w:pos="460"/>
                                <w:tab w:val="left" w:pos="1480"/>
                              </w:tabs>
                              <w:spacing w:after="0" w:line="200" w:lineRule="exact"/>
                              <w:ind w:right="-70"/>
                              <w:rPr>
                                <w:rFonts w:ascii="Arial" w:eastAsia="Arial" w:hAnsi="Arial" w:cs="Arial"/>
                                <w:sz w:val="18"/>
                                <w:szCs w:val="18"/>
                              </w:rPr>
                            </w:pPr>
                            <w:r>
                              <w:rPr>
                                <w:rFonts w:ascii="Arial" w:eastAsia="Arial" w:hAnsi="Arial" w:cs="Arial"/>
                                <w:color w:val="A34BA1"/>
                                <w:w w:val="66"/>
                                <w:sz w:val="10"/>
                                <w:szCs w:val="10"/>
                              </w:rPr>
                              <w:t>1</w:t>
                            </w:r>
                            <w:r>
                              <w:rPr>
                                <w:rFonts w:ascii="Arial" w:eastAsia="Arial" w:hAnsi="Arial" w:cs="Arial"/>
                                <w:color w:val="A34BA1"/>
                                <w:spacing w:val="-11"/>
                                <w:w w:val="66"/>
                                <w:sz w:val="10"/>
                                <w:szCs w:val="10"/>
                              </w:rPr>
                              <w:t xml:space="preserve"> </w:t>
                            </w:r>
                            <w:r>
                              <w:rPr>
                                <w:rFonts w:ascii="Arial" w:eastAsia="Arial" w:hAnsi="Arial" w:cs="Arial"/>
                                <w:color w:val="A34BA1"/>
                                <w:sz w:val="10"/>
                                <w:szCs w:val="10"/>
                              </w:rPr>
                              <w:tab/>
                            </w:r>
                            <w:r>
                              <w:rPr>
                                <w:rFonts w:ascii="Times New Roman" w:eastAsia="Times New Roman" w:hAnsi="Times New Roman" w:cs="Times New Roman"/>
                                <w:color w:val="8CBDE2"/>
                                <w:w w:val="66"/>
                                <w:sz w:val="20"/>
                                <w:szCs w:val="20"/>
                              </w:rPr>
                              <w:t>1</w:t>
                            </w:r>
                            <w:r>
                              <w:rPr>
                                <w:rFonts w:ascii="Times New Roman" w:eastAsia="Times New Roman" w:hAnsi="Times New Roman" w:cs="Times New Roman"/>
                                <w:color w:val="8CBDE2"/>
                                <w:spacing w:val="6"/>
                                <w:w w:val="66"/>
                                <w:sz w:val="20"/>
                                <w:szCs w:val="20"/>
                              </w:rPr>
                              <w:t xml:space="preserve"> </w:t>
                            </w:r>
                            <w:r>
                              <w:rPr>
                                <w:rFonts w:ascii="Times New Roman" w:eastAsia="Times New Roman" w:hAnsi="Times New Roman" w:cs="Times New Roman"/>
                                <w:color w:val="7E7E7E"/>
                                <w:w w:val="66"/>
                                <w:sz w:val="20"/>
                                <w:szCs w:val="20"/>
                              </w:rPr>
                              <w:t>1</w:t>
                            </w:r>
                            <w:r>
                              <w:rPr>
                                <w:rFonts w:ascii="Times New Roman" w:eastAsia="Times New Roman" w:hAnsi="Times New Roman" w:cs="Times New Roman"/>
                                <w:color w:val="7E7E7E"/>
                                <w:sz w:val="20"/>
                                <w:szCs w:val="20"/>
                              </w:rPr>
                              <w:tab/>
                            </w:r>
                            <w:r>
                              <w:rPr>
                                <w:rFonts w:ascii="Arial" w:eastAsia="Arial" w:hAnsi="Arial" w:cs="Arial"/>
                                <w:color w:val="212121"/>
                                <w:w w:val="122"/>
                                <w:sz w:val="18"/>
                                <w:szCs w:val="18"/>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48" o:spid="_x0000_s1028" type="#_x0000_t202" style="position:absolute;left:0;text-align:left;margin-left:151.15pt;margin-top:7.05pt;width:77.15pt;height:10pt;z-index:-25118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" filled="f" stroked="f">
                <v:textbox inset="0,0,0,0">
                  <w:txbxContent>
                    <w:p w14:paraId="43988754" w14:textId="77777777" w:rsidR="00583B21" w:rsidRDefault="00583B21" w:rsidP="00583B21">
                      <w:pPr>
                        <w:tabs>
                          <w:tab w:val="left" w:pos="460"/>
                          <w:tab w:val="left" w:pos="1480"/>
                        </w:tabs>
                        <w:spacing w:after="0" w:line="200" w:lineRule="exact"/>
                        <w:ind w:right="-70"/>
                        <w:rPr>
                          <w:rFonts w:ascii="Arial" w:eastAsia="Arial" w:hAnsi="Arial" w:cs="Arial"/>
                          <w:sz w:val="18"/>
                          <w:szCs w:val="18"/>
                        </w:rPr>
                      </w:pPr>
                      <w:r>
                        <w:rPr>
                          <w:rFonts w:ascii="Arial" w:eastAsia="Arial" w:hAnsi="Arial" w:cs="Arial"/>
                          <w:color w:val="A34BA1"/>
                          <w:w w:val="66"/>
                          <w:sz w:val="10"/>
                          <w:szCs w:val="10"/>
                        </w:rPr>
                        <w:t>1</w:t>
                      </w:r>
                      <w:r>
                        <w:rPr>
                          <w:rFonts w:ascii="Arial" w:eastAsia="Arial" w:hAnsi="Arial" w:cs="Arial"/>
                          <w:color w:val="A34BA1"/>
                          <w:spacing w:val="-11"/>
                          <w:w w:val="66"/>
                          <w:sz w:val="10"/>
                          <w:szCs w:val="10"/>
                        </w:rPr>
                        <w:t xml:space="preserve"> </w:t>
                      </w:r>
                      <w:r>
                        <w:rPr>
                          <w:rFonts w:ascii="Arial" w:eastAsia="Arial" w:hAnsi="Arial" w:cs="Arial"/>
                          <w:color w:val="A34BA1"/>
                          <w:sz w:val="10"/>
                          <w:szCs w:val="10"/>
                        </w:rPr>
                        <w:tab/>
                      </w:r>
                      <w:r>
                        <w:rPr>
                          <w:rFonts w:ascii="Times New Roman" w:eastAsia="Times New Roman" w:hAnsi="Times New Roman" w:cs="Times New Roman"/>
                          <w:color w:val="8CBDE2"/>
                          <w:w w:val="66"/>
                          <w:sz w:val="20"/>
                          <w:szCs w:val="20"/>
                        </w:rPr>
                        <w:t>1</w:t>
                      </w:r>
                      <w:r>
                        <w:rPr>
                          <w:rFonts w:ascii="Times New Roman" w:eastAsia="Times New Roman" w:hAnsi="Times New Roman" w:cs="Times New Roman"/>
                          <w:color w:val="8CBDE2"/>
                          <w:spacing w:val="6"/>
                          <w:w w:val="66"/>
                          <w:sz w:val="20"/>
                          <w:szCs w:val="20"/>
                        </w:rPr>
                        <w:t xml:space="preserve"> </w:t>
                      </w:r>
                      <w:r>
                        <w:rPr>
                          <w:rFonts w:ascii="Times New Roman" w:eastAsia="Times New Roman" w:hAnsi="Times New Roman" w:cs="Times New Roman"/>
                          <w:color w:val="7E7E7E"/>
                          <w:w w:val="66"/>
                          <w:sz w:val="20"/>
                          <w:szCs w:val="20"/>
                        </w:rPr>
                        <w:t>1</w:t>
                      </w:r>
                      <w:r>
                        <w:rPr>
                          <w:rFonts w:ascii="Times New Roman" w:eastAsia="Times New Roman" w:hAnsi="Times New Roman" w:cs="Times New Roman"/>
                          <w:color w:val="7E7E7E"/>
                          <w:sz w:val="20"/>
                          <w:szCs w:val="20"/>
                        </w:rPr>
                        <w:tab/>
                      </w:r>
                      <w:r>
                        <w:rPr>
                          <w:rFonts w:ascii="Arial" w:eastAsia="Arial" w:hAnsi="Arial" w:cs="Arial"/>
                          <w:color w:val="212121"/>
                          <w:w w:val="122"/>
                          <w:sz w:val="18"/>
                          <w:szCs w:val="18"/>
                        </w:rPr>
                        <w:t>I</w:t>
                      </w:r>
                    </w:p>
                  </w:txbxContent>
                </v:textbox>
                <w10:wrap anchorx="page"/>
              </v:shape>
            </w:pict>
          </mc:Fallback>
        </mc:AlternateContent>
      </w:r>
      <w:proofErr w:type="gramStart"/>
      <w:r w:rsidRPr="006632F3">
        <w:rPr>
          <w:rFonts w:ascii="Times New Roman" w:eastAsia="Arial" w:hAnsi="Times New Roman" w:cs="Times New Roman"/>
          <w:color w:val="A34BA1"/>
          <w:w w:val="174"/>
        </w:rPr>
        <w:t>:</w:t>
      </w:r>
      <w:r w:rsidRPr="006632F3">
        <w:rPr>
          <w:rFonts w:ascii="Times New Roman" w:eastAsia="Arial" w:hAnsi="Times New Roman" w:cs="Times New Roman"/>
          <w:color w:val="A34BA1"/>
        </w:rPr>
        <w:tab/>
      </w:r>
      <w:proofErr w:type="gramEnd"/>
      <w:r w:rsidRPr="006632F3">
        <w:rPr>
          <w:rFonts w:ascii="Times New Roman" w:eastAsia="Arial" w:hAnsi="Times New Roman" w:cs="Times New Roman"/>
          <w:color w:val="8CBDE2"/>
          <w:w w:val="262"/>
        </w:rPr>
        <w:t>:</w:t>
      </w:r>
      <w:r w:rsidRPr="006632F3">
        <w:rPr>
          <w:rFonts w:ascii="Times New Roman" w:eastAsia="Arial" w:hAnsi="Times New Roman" w:cs="Times New Roman"/>
          <w:color w:val="8CBDE2"/>
          <w:spacing w:val="-53"/>
          <w:w w:val="262"/>
        </w:rPr>
        <w:t xml:space="preserve"> </w:t>
      </w:r>
      <w:r w:rsidRPr="006632F3">
        <w:rPr>
          <w:rFonts w:ascii="Times New Roman" w:eastAsia="Arial" w:hAnsi="Times New Roman" w:cs="Times New Roman"/>
          <w:color w:val="3F3F3F"/>
          <w:w w:val="101"/>
        </w:rPr>
        <w:t>jMessagin</w:t>
      </w:r>
      <w:r w:rsidRPr="006632F3">
        <w:rPr>
          <w:rFonts w:ascii="Times New Roman" w:eastAsia="Arial" w:hAnsi="Times New Roman" w:cs="Times New Roman"/>
          <w:color w:val="3F3F3F"/>
          <w:spacing w:val="-8"/>
          <w:w w:val="101"/>
        </w:rPr>
        <w:t>g</w:t>
      </w:r>
      <w:r w:rsidRPr="006632F3">
        <w:rPr>
          <w:rFonts w:ascii="Times New Roman" w:eastAsia="Arial" w:hAnsi="Times New Roman" w:cs="Times New Roman"/>
          <w:color w:val="212121"/>
          <w:spacing w:val="-16"/>
          <w:w w:val="109"/>
        </w:rPr>
        <w:t>N</w:t>
      </w:r>
      <w:r w:rsidRPr="006632F3">
        <w:rPr>
          <w:rFonts w:ascii="Times New Roman" w:eastAsia="Arial" w:hAnsi="Times New Roman" w:cs="Times New Roman"/>
          <w:color w:val="3F3F3F"/>
          <w:w w:val="104"/>
        </w:rPr>
        <w:t>od</w:t>
      </w:r>
      <w:r w:rsidRPr="006632F3">
        <w:rPr>
          <w:rFonts w:ascii="Times New Roman" w:eastAsia="Arial" w:hAnsi="Times New Roman" w:cs="Times New Roman"/>
          <w:color w:val="3F3F3F"/>
          <w:spacing w:val="-3"/>
          <w:w w:val="104"/>
        </w:rPr>
        <w:t>e</w:t>
      </w:r>
      <w:r w:rsidRPr="006632F3">
        <w:rPr>
          <w:rFonts w:ascii="Times New Roman" w:eastAsia="Arial" w:hAnsi="Times New Roman" w:cs="Times New Roman"/>
          <w:color w:val="212121"/>
          <w:w w:val="199"/>
        </w:rPr>
        <w:t>l</w:t>
      </w:r>
    </w:p>
    <w:p w14:paraId="31764201" w14:textId="77777777" w:rsidR="00583B21" w:rsidRPr="006632F3" w:rsidRDefault="00583B21" w:rsidP="00583B21">
      <w:pPr>
        <w:tabs>
          <w:tab w:val="left" w:pos="1180"/>
          <w:tab w:val="left" w:pos="1680"/>
          <w:tab w:val="left" w:pos="2680"/>
        </w:tabs>
        <w:spacing w:before="58" w:after="0" w:line="145" w:lineRule="exact"/>
        <w:ind w:left="272" w:right="-33"/>
        <w:jc w:val="center"/>
        <w:rPr>
          <w:rFonts w:ascii="Times New Roman" w:eastAsia="Arial" w:hAnsi="Times New Roman" w:cs="Times New Roman"/>
        </w:rPr>
      </w:pPr>
      <w:r w:rsidRPr="006632F3">
        <w:rPr>
          <w:rFonts w:ascii="Times New Roman" w:eastAsia="Times New Roman" w:hAnsi="Times New Roman" w:cs="Times New Roman"/>
          <w:color w:val="8CBDE2"/>
          <w:w w:val="229"/>
          <w:position w:val="-5"/>
        </w:rPr>
        <w:t>._</w:t>
      </w:r>
      <w:r w:rsidRPr="006632F3">
        <w:rPr>
          <w:rFonts w:ascii="Times New Roman" w:eastAsia="Times New Roman" w:hAnsi="Times New Roman" w:cs="Times New Roman"/>
          <w:color w:val="8CBDE2"/>
          <w:spacing w:val="-32"/>
          <w:w w:val="229"/>
          <w:position w:val="-5"/>
        </w:rPr>
        <w:t xml:space="preserve"> </w:t>
      </w:r>
      <w:r w:rsidRPr="006632F3">
        <w:rPr>
          <w:rFonts w:ascii="Times New Roman" w:eastAsia="Times New Roman" w:hAnsi="Times New Roman" w:cs="Times New Roman"/>
          <w:color w:val="8CBDE2"/>
          <w:spacing w:val="-32"/>
          <w:w w:val="229"/>
          <w:position w:val="-5"/>
          <w:u w:val="single" w:color="7AA6C2"/>
        </w:rPr>
        <w:t xml:space="preserve"> </w:t>
      </w:r>
      <w:r w:rsidRPr="006632F3">
        <w:rPr>
          <w:rFonts w:ascii="Times New Roman" w:eastAsia="Times New Roman" w:hAnsi="Times New Roman" w:cs="Times New Roman"/>
          <w:color w:val="8CBDE2"/>
          <w:w w:val="229"/>
          <w:position w:val="-5"/>
          <w:u w:val="single" w:color="7AA6C2"/>
        </w:rPr>
        <w:tab/>
      </w:r>
      <w:r w:rsidRPr="006632F3">
        <w:rPr>
          <w:rFonts w:ascii="Times New Roman" w:eastAsia="Times New Roman" w:hAnsi="Times New Roman" w:cs="Times New Roman"/>
          <w:color w:val="8E70B5"/>
          <w:w w:val="130"/>
          <w:position w:val="-5"/>
        </w:rPr>
        <w:t>_!</w:t>
      </w:r>
      <w:r w:rsidRPr="006632F3">
        <w:rPr>
          <w:rFonts w:ascii="Times New Roman" w:eastAsia="Times New Roman" w:hAnsi="Times New Roman" w:cs="Times New Roman"/>
          <w:color w:val="8E70B5"/>
          <w:spacing w:val="-8"/>
          <w:w w:val="130"/>
          <w:position w:val="-5"/>
        </w:rPr>
        <w:t xml:space="preserve"> </w:t>
      </w:r>
      <w:r w:rsidRPr="006632F3">
        <w:rPr>
          <w:rFonts w:ascii="Times New Roman" w:eastAsia="Times New Roman" w:hAnsi="Times New Roman" w:cs="Times New Roman"/>
          <w:color w:val="8E70B5"/>
          <w:spacing w:val="-8"/>
          <w:w w:val="130"/>
          <w:position w:val="-5"/>
          <w:u w:val="single" w:color="7AA6C2"/>
        </w:rPr>
        <w:t xml:space="preserve"> </w:t>
      </w:r>
      <w:r w:rsidRPr="006632F3">
        <w:rPr>
          <w:rFonts w:ascii="Times New Roman" w:eastAsia="Times New Roman" w:hAnsi="Times New Roman" w:cs="Times New Roman"/>
          <w:color w:val="8E70B5"/>
          <w:w w:val="130"/>
          <w:position w:val="-5"/>
          <w:u w:val="single" w:color="7AA6C2"/>
        </w:rPr>
        <w:tab/>
      </w:r>
      <w:r w:rsidRPr="006632F3">
        <w:rPr>
          <w:rFonts w:ascii="Times New Roman" w:eastAsia="Times New Roman" w:hAnsi="Times New Roman" w:cs="Times New Roman"/>
          <w:color w:val="8CBDE2"/>
          <w:w w:val="360"/>
          <w:position w:val="-5"/>
        </w:rPr>
        <w:t>,</w:t>
      </w:r>
      <w:r w:rsidRPr="006632F3">
        <w:rPr>
          <w:rFonts w:ascii="Times New Roman" w:eastAsia="Times New Roman" w:hAnsi="Times New Roman" w:cs="Times New Roman"/>
          <w:color w:val="8CBDE2"/>
          <w:spacing w:val="-54"/>
          <w:w w:val="360"/>
          <w:position w:val="-5"/>
        </w:rPr>
        <w:t xml:space="preserve"> </w:t>
      </w:r>
      <w:r w:rsidRPr="006632F3">
        <w:rPr>
          <w:rFonts w:ascii="Times New Roman" w:eastAsia="Arial" w:hAnsi="Times New Roman" w:cs="Times New Roman"/>
          <w:color w:val="7E7E7E"/>
          <w:position w:val="-5"/>
        </w:rPr>
        <w:t>L</w:t>
      </w:r>
      <w:r w:rsidRPr="006632F3">
        <w:rPr>
          <w:rFonts w:ascii="Times New Roman" w:eastAsia="Arial" w:hAnsi="Times New Roman" w:cs="Times New Roman"/>
          <w:color w:val="7E7E7E"/>
          <w:position w:val="-5"/>
        </w:rPr>
        <w:tab/>
      </w:r>
      <w:r w:rsidRPr="006632F3">
        <w:rPr>
          <w:rFonts w:ascii="Times New Roman" w:eastAsia="Arial" w:hAnsi="Times New Roman" w:cs="Times New Roman"/>
          <w:color w:val="212121"/>
          <w:w w:val="104"/>
          <w:position w:val="-5"/>
        </w:rPr>
        <w:t>J</w:t>
      </w:r>
    </w:p>
    <w:p w14:paraId="20CEF316" w14:textId="77777777" w:rsidR="00583B21" w:rsidRPr="006632F3" w:rsidRDefault="00583B21" w:rsidP="00583B21">
      <w:pPr>
        <w:spacing w:before="15" w:after="0" w:line="280" w:lineRule="exact"/>
        <w:rPr>
          <w:rFonts w:ascii="Times New Roman" w:hAnsi="Times New Roman" w:cs="Times New Roman"/>
        </w:rPr>
      </w:pPr>
      <w:r w:rsidRPr="006632F3">
        <w:rPr>
          <w:rFonts w:ascii="Times New Roman" w:hAnsi="Times New Roman" w:cs="Times New Roman"/>
        </w:rPr>
        <w:br w:type="column"/>
      </w:r>
    </w:p>
    <w:p w14:paraId="3E505AD9" w14:textId="77777777" w:rsidR="00583B21" w:rsidRPr="006632F3" w:rsidRDefault="00583B21" w:rsidP="00583B21">
      <w:pPr>
        <w:spacing w:after="0" w:line="249" w:lineRule="exact"/>
        <w:ind w:right="-75"/>
        <w:rPr>
          <w:rFonts w:ascii="Times New Roman" w:eastAsia="Times New Roman" w:hAnsi="Times New Roman" w:cs="Times New Roman"/>
        </w:rPr>
      </w:pPr>
      <w:r w:rsidRPr="006632F3">
        <w:rPr>
          <w:rFonts w:ascii="Times New Roman" w:eastAsia="Times New Roman" w:hAnsi="Times New Roman" w:cs="Times New Roman"/>
          <w:i/>
          <w:color w:val="646264"/>
          <w:w w:val="83"/>
          <w:position w:val="-2"/>
        </w:rPr>
        <w:t>r</w:t>
      </w:r>
      <w:r w:rsidRPr="006632F3">
        <w:rPr>
          <w:rFonts w:ascii="Times New Roman" w:eastAsia="Times New Roman" w:hAnsi="Times New Roman" w:cs="Times New Roman"/>
          <w:i/>
          <w:color w:val="646264"/>
          <w:spacing w:val="-28"/>
          <w:position w:val="-2"/>
        </w:rPr>
        <w:t xml:space="preserve"> </w:t>
      </w:r>
      <w:r w:rsidRPr="006632F3">
        <w:rPr>
          <w:rFonts w:ascii="Times New Roman" w:eastAsia="Times New Roman" w:hAnsi="Times New Roman" w:cs="Times New Roman"/>
          <w:i/>
          <w:color w:val="3F3F3F"/>
          <w:w w:val="162"/>
          <w:position w:val="-2"/>
        </w:rPr>
        <w:t>----</w:t>
      </w:r>
    </w:p>
    <w:p w14:paraId="2BBA1817" w14:textId="77777777" w:rsidR="00583B21" w:rsidRPr="006632F3" w:rsidRDefault="00583B21" w:rsidP="00583B21">
      <w:pPr>
        <w:spacing w:after="0" w:line="107" w:lineRule="exact"/>
        <w:ind w:right="-20"/>
        <w:rPr>
          <w:rFonts w:ascii="Times New Roman" w:eastAsia="Times New Roman" w:hAnsi="Times New Roman" w:cs="Times New Roman"/>
        </w:rPr>
      </w:pPr>
      <w:r w:rsidRPr="006632F3">
        <w:rPr>
          <w:rFonts w:ascii="Times New Roman" w:eastAsia="Times New Roman" w:hAnsi="Times New Roman" w:cs="Times New Roman"/>
          <w:color w:val="7E7E7E"/>
        </w:rPr>
        <w:t>1</w:t>
      </w:r>
    </w:p>
    <w:p w14:paraId="1D3AFB5B" w14:textId="77777777" w:rsidR="00583B21" w:rsidRPr="006632F3" w:rsidRDefault="00583B21" w:rsidP="00583B21">
      <w:pPr>
        <w:spacing w:after="0" w:line="123" w:lineRule="exact"/>
        <w:ind w:right="-20"/>
        <w:rPr>
          <w:rFonts w:ascii="Times New Roman" w:eastAsia="Arial" w:hAnsi="Times New Roman" w:cs="Times New Roman"/>
        </w:rPr>
      </w:pPr>
      <w:r w:rsidRPr="006632F3">
        <w:rPr>
          <w:rFonts w:ascii="Times New Roman" w:eastAsia="Arial" w:hAnsi="Times New Roman" w:cs="Times New Roman"/>
          <w:color w:val="7E7E7E"/>
          <w:w w:val="300"/>
        </w:rPr>
        <w:t>I</w:t>
      </w:r>
    </w:p>
    <w:p w14:paraId="7AC99318" w14:textId="77777777" w:rsidR="00583B21" w:rsidRPr="006632F3" w:rsidRDefault="00583B21" w:rsidP="00583B21">
      <w:pPr>
        <w:spacing w:after="0" w:line="126" w:lineRule="exact"/>
        <w:ind w:right="-20"/>
        <w:rPr>
          <w:rFonts w:ascii="Times New Roman" w:eastAsia="Arial" w:hAnsi="Times New Roman" w:cs="Times New Roman"/>
        </w:rPr>
      </w:pPr>
      <w:r w:rsidRPr="006632F3">
        <w:rPr>
          <w:rFonts w:ascii="Times New Roman" w:eastAsia="Arial" w:hAnsi="Times New Roman" w:cs="Times New Roman"/>
          <w:color w:val="7E7E7E"/>
          <w:w w:val="300"/>
        </w:rPr>
        <w:t>I</w:t>
      </w:r>
    </w:p>
    <w:p w14:paraId="221CF309" w14:textId="77777777" w:rsidR="00583B21" w:rsidRPr="006632F3" w:rsidRDefault="00583B21" w:rsidP="00583B21">
      <w:pPr>
        <w:spacing w:before="6" w:after="0" w:line="120" w:lineRule="exact"/>
        <w:rPr>
          <w:rFonts w:ascii="Times New Roman" w:hAnsi="Times New Roman" w:cs="Times New Roman"/>
        </w:rPr>
      </w:pPr>
      <w:r w:rsidRPr="006632F3">
        <w:rPr>
          <w:rFonts w:ascii="Times New Roman" w:hAnsi="Times New Roman" w:cs="Times New Roman"/>
        </w:rPr>
        <w:br w:type="column"/>
      </w:r>
    </w:p>
    <w:p w14:paraId="4BA468BA" w14:textId="77777777" w:rsidR="00583B21" w:rsidRPr="006632F3" w:rsidRDefault="00583B21" w:rsidP="00583B21">
      <w:pPr>
        <w:spacing w:after="0" w:line="200" w:lineRule="exact"/>
        <w:rPr>
          <w:rFonts w:ascii="Times New Roman" w:hAnsi="Times New Roman" w:cs="Times New Roman"/>
        </w:rPr>
      </w:pPr>
    </w:p>
    <w:p w14:paraId="7D5273D8" w14:textId="77777777" w:rsidR="00583B21" w:rsidRPr="006632F3" w:rsidRDefault="00583B21" w:rsidP="00583B21">
      <w:pPr>
        <w:tabs>
          <w:tab w:val="left" w:pos="640"/>
        </w:tabs>
        <w:spacing w:after="0" w:line="240" w:lineRule="auto"/>
        <w:ind w:left="-30" w:right="752"/>
        <w:jc w:val="center"/>
        <w:rPr>
          <w:rFonts w:ascii="Times New Roman" w:eastAsia="Times New Roman" w:hAnsi="Times New Roman" w:cs="Times New Roman"/>
        </w:rPr>
      </w:pPr>
      <w:r w:rsidRPr="006632F3">
        <w:rPr>
          <w:rFonts w:ascii="Times New Roman" w:eastAsia="Times New Roman" w:hAnsi="Times New Roman" w:cs="Times New Roman"/>
          <w:color w:val="646264"/>
          <w:w w:val="373"/>
        </w:rPr>
        <w:t>--,</w:t>
      </w:r>
      <w:r w:rsidRPr="006632F3">
        <w:rPr>
          <w:rFonts w:ascii="Times New Roman" w:eastAsia="Times New Roman" w:hAnsi="Times New Roman" w:cs="Times New Roman"/>
          <w:color w:val="646264"/>
        </w:rPr>
        <w:tab/>
      </w:r>
      <w:r w:rsidRPr="006632F3">
        <w:rPr>
          <w:rFonts w:ascii="Times New Roman" w:eastAsia="Times New Roman" w:hAnsi="Times New Roman" w:cs="Times New Roman"/>
          <w:color w:val="212121"/>
          <w:w w:val="192"/>
        </w:rPr>
        <w:t>7</w:t>
      </w:r>
    </w:p>
    <w:p w14:paraId="5F332239" w14:textId="77777777" w:rsidR="00583B21" w:rsidRPr="006632F3" w:rsidRDefault="00583B21" w:rsidP="00583B21">
      <w:pPr>
        <w:spacing w:before="36" w:after="0" w:line="240" w:lineRule="auto"/>
        <w:ind w:left="189" w:right="-20"/>
        <w:rPr>
          <w:rFonts w:ascii="Times New Roman" w:eastAsia="Arial" w:hAnsi="Times New Roman" w:cs="Times New Roman"/>
        </w:rPr>
      </w:pPr>
      <w:r w:rsidRPr="006632F3">
        <w:rPr>
          <w:rFonts w:ascii="Times New Roman" w:eastAsia="Arial" w:hAnsi="Times New Roman" w:cs="Times New Roman"/>
          <w:color w:val="3F3F3F"/>
        </w:rPr>
        <w:t>MessageP«&gt;</w:t>
      </w:r>
      <w:proofErr w:type="gramStart"/>
      <w:r w:rsidRPr="006632F3">
        <w:rPr>
          <w:rFonts w:ascii="Times New Roman" w:eastAsia="Arial" w:hAnsi="Times New Roman" w:cs="Times New Roman"/>
          <w:color w:val="3F3F3F"/>
        </w:rPr>
        <w:t xml:space="preserve">Ceflor </w:t>
      </w:r>
      <w:r w:rsidRPr="006632F3">
        <w:rPr>
          <w:rFonts w:ascii="Times New Roman" w:eastAsia="Arial" w:hAnsi="Times New Roman" w:cs="Times New Roman"/>
          <w:color w:val="3F3F3F"/>
          <w:spacing w:val="18"/>
        </w:rPr>
        <w:t xml:space="preserve"> </w:t>
      </w:r>
      <w:r w:rsidRPr="006632F3">
        <w:rPr>
          <w:rFonts w:ascii="Times New Roman" w:eastAsia="Arial" w:hAnsi="Times New Roman" w:cs="Times New Roman"/>
          <w:color w:val="3F3F3F"/>
          <w:w w:val="54"/>
        </w:rPr>
        <w:t>_</w:t>
      </w:r>
      <w:proofErr w:type="gramEnd"/>
      <w:r w:rsidRPr="006632F3">
        <w:rPr>
          <w:rFonts w:ascii="Times New Roman" w:eastAsia="Arial" w:hAnsi="Times New Roman" w:cs="Times New Roman"/>
          <w:color w:val="3F3F3F"/>
          <w:w w:val="54"/>
        </w:rPr>
        <w:t xml:space="preserve">,..,  </w:t>
      </w:r>
      <w:r w:rsidRPr="006632F3">
        <w:rPr>
          <w:rFonts w:ascii="Times New Roman" w:eastAsia="Arial" w:hAnsi="Times New Roman" w:cs="Times New Roman"/>
          <w:color w:val="3F3F3F"/>
          <w:spacing w:val="7"/>
          <w:w w:val="54"/>
        </w:rPr>
        <w:t xml:space="preserve"> </w:t>
      </w:r>
      <w:r w:rsidRPr="006632F3">
        <w:rPr>
          <w:rFonts w:ascii="Times New Roman" w:eastAsia="Arial" w:hAnsi="Times New Roman" w:cs="Times New Roman"/>
          <w:color w:val="646264"/>
          <w:w w:val="106"/>
        </w:rPr>
        <w:t>•</w:t>
      </w:r>
    </w:p>
    <w:p w14:paraId="47B4CF2E" w14:textId="77777777" w:rsidR="00583B21" w:rsidRPr="006632F3" w:rsidRDefault="00583B21" w:rsidP="00583B21">
      <w:pPr>
        <w:tabs>
          <w:tab w:val="left" w:pos="1620"/>
        </w:tabs>
        <w:spacing w:before="32" w:after="0" w:line="240" w:lineRule="auto"/>
        <w:ind w:left="170" w:right="-60"/>
        <w:rPr>
          <w:rFonts w:ascii="Times New Roman" w:eastAsia="Times New Roman" w:hAnsi="Times New Roman" w:cs="Times New Roman"/>
        </w:rPr>
      </w:pPr>
      <w:proofErr w:type="gramStart"/>
      <w:r w:rsidRPr="006632F3">
        <w:rPr>
          <w:rFonts w:ascii="Times New Roman" w:eastAsia="Arial" w:hAnsi="Times New Roman" w:cs="Times New Roman"/>
          <w:color w:val="212121"/>
          <w:spacing w:val="-4"/>
          <w:w w:val="217"/>
        </w:rPr>
        <w:t>l</w:t>
      </w:r>
      <w:r w:rsidRPr="006632F3">
        <w:rPr>
          <w:rFonts w:ascii="Times New Roman" w:eastAsia="Arial" w:hAnsi="Times New Roman" w:cs="Times New Roman"/>
          <w:color w:val="646264"/>
          <w:w w:val="113"/>
        </w:rPr>
        <w:t>oc</w:t>
      </w:r>
      <w:r w:rsidRPr="006632F3">
        <w:rPr>
          <w:rFonts w:ascii="Times New Roman" w:eastAsia="Arial" w:hAnsi="Times New Roman" w:cs="Times New Roman"/>
          <w:color w:val="646264"/>
          <w:spacing w:val="-11"/>
        </w:rPr>
        <w:t xml:space="preserve"> </w:t>
      </w:r>
      <w:r w:rsidRPr="006632F3">
        <w:rPr>
          <w:rFonts w:ascii="Times New Roman" w:eastAsia="Arial" w:hAnsi="Times New Roman" w:cs="Times New Roman"/>
          <w:color w:val="525252"/>
          <w:w w:val="190"/>
        </w:rPr>
        <w:t>:</w:t>
      </w:r>
      <w:proofErr w:type="gramEnd"/>
      <w:r w:rsidRPr="006632F3">
        <w:rPr>
          <w:rFonts w:ascii="Times New Roman" w:eastAsia="Arial" w:hAnsi="Times New Roman" w:cs="Times New Roman"/>
          <w:color w:val="525252"/>
          <w:spacing w:val="-17"/>
        </w:rPr>
        <w:t xml:space="preserve"> </w:t>
      </w:r>
      <w:r w:rsidRPr="006632F3">
        <w:rPr>
          <w:rFonts w:ascii="Times New Roman" w:eastAsia="Times New Roman" w:hAnsi="Times New Roman" w:cs="Times New Roman"/>
          <w:color w:val="525252"/>
          <w:w w:val="91"/>
        </w:rPr>
        <w:t>Universa</w:t>
      </w:r>
      <w:r w:rsidRPr="006632F3">
        <w:rPr>
          <w:rFonts w:ascii="Times New Roman" w:eastAsia="Times New Roman" w:hAnsi="Times New Roman" w:cs="Times New Roman"/>
          <w:color w:val="525252"/>
          <w:spacing w:val="-3"/>
          <w:w w:val="91"/>
        </w:rPr>
        <w:t>t</w:t>
      </w:r>
      <w:r w:rsidRPr="006632F3">
        <w:rPr>
          <w:rFonts w:ascii="Times New Roman" w:eastAsia="Times New Roman" w:hAnsi="Times New Roman" w:cs="Times New Roman"/>
          <w:color w:val="212121"/>
          <w:spacing w:val="-15"/>
          <w:w w:val="213"/>
        </w:rPr>
        <w:t>l</w:t>
      </w:r>
      <w:r w:rsidRPr="006632F3">
        <w:rPr>
          <w:rFonts w:ascii="Times New Roman" w:eastAsia="Times New Roman" w:hAnsi="Times New Roman" w:cs="Times New Roman"/>
          <w:color w:val="525252"/>
          <w:w w:val="97"/>
        </w:rPr>
        <w:t>ocato</w:t>
      </w:r>
      <w:r w:rsidRPr="006632F3">
        <w:rPr>
          <w:rFonts w:ascii="Times New Roman" w:eastAsia="Times New Roman" w:hAnsi="Times New Roman" w:cs="Times New Roman"/>
          <w:color w:val="525252"/>
          <w:w w:val="98"/>
        </w:rPr>
        <w:t>r</w:t>
      </w:r>
      <w:r w:rsidRPr="006632F3">
        <w:rPr>
          <w:rFonts w:ascii="Times New Roman" w:eastAsia="Times New Roman" w:hAnsi="Times New Roman" w:cs="Times New Roman"/>
          <w:color w:val="525252"/>
          <w:spacing w:val="-20"/>
        </w:rPr>
        <w:t xml:space="preserve"> </w:t>
      </w:r>
      <w:r w:rsidRPr="006632F3">
        <w:rPr>
          <w:rFonts w:ascii="Times New Roman" w:eastAsia="Times New Roman" w:hAnsi="Times New Roman" w:cs="Times New Roman"/>
          <w:color w:val="212121"/>
          <w:w w:val="96"/>
        </w:rPr>
        <w:lastRenderedPageBreak/>
        <w:t>.2..</w:t>
      </w:r>
      <w:r w:rsidRPr="006632F3">
        <w:rPr>
          <w:rFonts w:ascii="Times New Roman" w:eastAsia="Times New Roman" w:hAnsi="Times New Roman" w:cs="Times New Roman"/>
          <w:color w:val="212121"/>
          <w:u w:val="single" w:color="202020"/>
        </w:rPr>
        <w:t xml:space="preserve"> </w:t>
      </w:r>
      <w:r w:rsidRPr="006632F3">
        <w:rPr>
          <w:rFonts w:ascii="Times New Roman" w:eastAsia="Times New Roman" w:hAnsi="Times New Roman" w:cs="Times New Roman"/>
          <w:color w:val="212121"/>
          <w:u w:val="single" w:color="202020"/>
        </w:rPr>
        <w:tab/>
      </w:r>
    </w:p>
    <w:p w14:paraId="7E7CF5D1" w14:textId="77777777" w:rsidR="00583B21" w:rsidRPr="006632F3" w:rsidRDefault="00583B21" w:rsidP="00583B21">
      <w:pPr>
        <w:spacing w:before="5" w:after="0" w:line="58" w:lineRule="exact"/>
        <w:ind w:left="179" w:right="-20"/>
        <w:rPr>
          <w:rFonts w:ascii="Times New Roman" w:eastAsia="Arial" w:hAnsi="Times New Roman" w:cs="Times New Roman"/>
        </w:rPr>
      </w:pPr>
      <w:proofErr w:type="gramStart"/>
      <w:r w:rsidRPr="006632F3">
        <w:rPr>
          <w:rFonts w:ascii="Times New Roman" w:eastAsia="Arial" w:hAnsi="Times New Roman" w:cs="Times New Roman"/>
          <w:color w:val="646264"/>
          <w:w w:val="117"/>
          <w:position w:val="-6"/>
        </w:rPr>
        <w:t>u</w:t>
      </w:r>
      <w:r w:rsidRPr="006632F3">
        <w:rPr>
          <w:rFonts w:ascii="Times New Roman" w:eastAsia="Arial" w:hAnsi="Times New Roman" w:cs="Times New Roman"/>
          <w:color w:val="646264"/>
          <w:spacing w:val="-25"/>
          <w:w w:val="117"/>
          <w:position w:val="-6"/>
        </w:rPr>
        <w:t>u</w:t>
      </w:r>
      <w:r w:rsidRPr="006632F3">
        <w:rPr>
          <w:rFonts w:ascii="Times New Roman" w:eastAsia="Arial" w:hAnsi="Times New Roman" w:cs="Times New Roman"/>
          <w:color w:val="212121"/>
          <w:spacing w:val="-4"/>
          <w:w w:val="217"/>
          <w:position w:val="-6"/>
        </w:rPr>
        <w:t>i</w:t>
      </w:r>
      <w:r w:rsidRPr="006632F3">
        <w:rPr>
          <w:rFonts w:ascii="Times New Roman" w:eastAsia="Arial" w:hAnsi="Times New Roman" w:cs="Times New Roman"/>
          <w:color w:val="525252"/>
          <w:w w:val="127"/>
          <w:position w:val="-6"/>
        </w:rPr>
        <w:t>d</w:t>
      </w:r>
      <w:proofErr w:type="gramEnd"/>
      <w:r w:rsidRPr="006632F3">
        <w:rPr>
          <w:rFonts w:ascii="Times New Roman" w:eastAsia="Arial" w:hAnsi="Times New Roman" w:cs="Times New Roman"/>
          <w:color w:val="525252"/>
          <w:spacing w:val="-20"/>
          <w:position w:val="-6"/>
        </w:rPr>
        <w:t xml:space="preserve"> </w:t>
      </w:r>
      <w:r w:rsidRPr="006632F3">
        <w:rPr>
          <w:rFonts w:ascii="Times New Roman" w:eastAsia="Arial" w:hAnsi="Times New Roman" w:cs="Times New Roman"/>
          <w:color w:val="7E7E7E"/>
          <w:spacing w:val="-20"/>
          <w:w w:val="285"/>
          <w:position w:val="-6"/>
        </w:rPr>
        <w:t>:</w:t>
      </w:r>
      <w:r w:rsidRPr="006632F3">
        <w:rPr>
          <w:rFonts w:ascii="Times New Roman" w:eastAsia="Arial" w:hAnsi="Times New Roman" w:cs="Times New Roman"/>
          <w:color w:val="525252"/>
          <w:w w:val="106"/>
          <w:position w:val="-6"/>
        </w:rPr>
        <w:t>String</w:t>
      </w:r>
    </w:p>
    <w:p w14:paraId="1AEF5887" w14:textId="77777777" w:rsidR="00583B21" w:rsidRPr="006632F3" w:rsidRDefault="00583B21" w:rsidP="00583B21">
      <w:pPr>
        <w:spacing w:before="12" w:after="0" w:line="260" w:lineRule="exact"/>
        <w:rPr>
          <w:rFonts w:ascii="Times New Roman" w:hAnsi="Times New Roman" w:cs="Times New Roman"/>
        </w:rPr>
      </w:pPr>
      <w:r w:rsidRPr="006632F3">
        <w:rPr>
          <w:rFonts w:ascii="Times New Roman" w:hAnsi="Times New Roman" w:cs="Times New Roman"/>
        </w:rPr>
        <w:br w:type="column"/>
      </w:r>
    </w:p>
    <w:p w14:paraId="6B23E16C" w14:textId="77777777" w:rsidR="00583B21" w:rsidRPr="006632F3" w:rsidRDefault="00583B21" w:rsidP="00583B21">
      <w:pPr>
        <w:spacing w:after="0" w:line="126" w:lineRule="exact"/>
        <w:ind w:right="2484"/>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19040" behindDoc="1" locked="0" layoutInCell="1" allowOverlap="1" wp14:anchorId="628ACBC2" wp14:editId="01B7C52C">
                <wp:simplePos x="0" y="0"/>
                <wp:positionH relativeFrom="page">
                  <wp:posOffset>3821430</wp:posOffset>
                </wp:positionH>
                <wp:positionV relativeFrom="paragraph">
                  <wp:posOffset>43815</wp:posOffset>
                </wp:positionV>
                <wp:extent cx="1410970" cy="1171575"/>
                <wp:effectExtent l="1905" t="5715" r="6350" b="3810"/>
                <wp:wrapNone/>
                <wp:docPr id="5194" name="Group 5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10970" cy="1171575"/>
                          <a:chOff x="6018" y="69"/>
                          <a:chExt cx="2222" cy="1845"/>
                        </a:xfrm>
                      </wpg:grpSpPr>
                      <wpg:grpSp>
                        <wpg:cNvPr id="5195" name="Group 5146"/>
                        <wpg:cNvGrpSpPr>
                          <a:grpSpLocks/>
                        </wpg:cNvGrpSpPr>
                        <wpg:grpSpPr bwMode="auto">
                          <a:xfrm>
                            <a:off x="6039" y="80"/>
                            <a:ext cx="2" cy="673"/>
                            <a:chOff x="6039" y="80"/>
                            <a:chExt cx="2" cy="673"/>
                          </a:xfrm>
                        </wpg:grpSpPr>
                        <wps:wsp>
                          <wps:cNvPr id="5196" name="Freeform 5147"/>
                          <wps:cNvSpPr>
                            <a:spLocks/>
                          </wps:cNvSpPr>
                          <wps:spPr bwMode="auto">
                            <a:xfrm>
                              <a:off x="6039" y="80"/>
                              <a:ext cx="2" cy="673"/>
                            </a:xfrm>
                            <a:custGeom>
                              <a:avLst/>
                              <a:gdLst>
                                <a:gd name="T0" fmla="+- 0 752 80"/>
                                <a:gd name="T1" fmla="*/ 752 h 673"/>
                                <a:gd name="T2" fmla="+- 0 80 80"/>
                                <a:gd name="T3" fmla="*/ 80 h 673"/>
                              </a:gdLst>
                              <a:ahLst/>
                              <a:cxnLst>
                                <a:cxn ang="0">
                                  <a:pos x="0" y="T1"/>
                                </a:cxn>
                                <a:cxn ang="0">
                                  <a:pos x="0" y="T3"/>
                                </a:cxn>
                              </a:cxnLst>
                              <a:rect l="0" t="0" r="r" b="b"/>
                              <a:pathLst>
                                <a:path h="673">
                                  <a:moveTo>
                                    <a:pt x="0" y="672"/>
                                  </a:moveTo>
                                  <a:lnTo>
                                    <a:pt x="0" y="0"/>
                                  </a:lnTo>
                                </a:path>
                              </a:pathLst>
                            </a:custGeom>
                            <a:noFill/>
                            <a:ln w="13343">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97" name="Group 5144"/>
                        <wpg:cNvGrpSpPr>
                          <a:grpSpLocks/>
                        </wpg:cNvGrpSpPr>
                        <wpg:grpSpPr bwMode="auto">
                          <a:xfrm>
                            <a:off x="7326" y="237"/>
                            <a:ext cx="2" cy="683"/>
                            <a:chOff x="7326" y="237"/>
                            <a:chExt cx="2" cy="683"/>
                          </a:xfrm>
                        </wpg:grpSpPr>
                        <wps:wsp>
                          <wps:cNvPr id="5198" name="Freeform 5145"/>
                          <wps:cNvSpPr>
                            <a:spLocks/>
                          </wps:cNvSpPr>
                          <wps:spPr bwMode="auto">
                            <a:xfrm>
                              <a:off x="7326" y="237"/>
                              <a:ext cx="2" cy="683"/>
                            </a:xfrm>
                            <a:custGeom>
                              <a:avLst/>
                              <a:gdLst>
                                <a:gd name="T0" fmla="+- 0 921 237"/>
                                <a:gd name="T1" fmla="*/ 921 h 683"/>
                                <a:gd name="T2" fmla="+- 0 237 237"/>
                                <a:gd name="T3" fmla="*/ 237 h 683"/>
                              </a:gdLst>
                              <a:ahLst/>
                              <a:cxnLst>
                                <a:cxn ang="0">
                                  <a:pos x="0" y="T1"/>
                                </a:cxn>
                                <a:cxn ang="0">
                                  <a:pos x="0" y="T3"/>
                                </a:cxn>
                              </a:cxnLst>
                              <a:rect l="0" t="0" r="r" b="b"/>
                              <a:pathLst>
                                <a:path h="683">
                                  <a:moveTo>
                                    <a:pt x="0" y="684"/>
                                  </a:moveTo>
                                  <a:lnTo>
                                    <a:pt x="0" y="0"/>
                                  </a:lnTo>
                                </a:path>
                              </a:pathLst>
                            </a:custGeom>
                            <a:noFill/>
                            <a:ln w="6672">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99" name="Group 5142"/>
                        <wpg:cNvGrpSpPr>
                          <a:grpSpLocks/>
                        </wpg:cNvGrpSpPr>
                        <wpg:grpSpPr bwMode="auto">
                          <a:xfrm>
                            <a:off x="6165" y="374"/>
                            <a:ext cx="2059" cy="2"/>
                            <a:chOff x="6165" y="374"/>
                            <a:chExt cx="2059" cy="2"/>
                          </a:xfrm>
                        </wpg:grpSpPr>
                        <wps:wsp>
                          <wps:cNvPr id="5200" name="Freeform 5143"/>
                          <wps:cNvSpPr>
                            <a:spLocks/>
                          </wps:cNvSpPr>
                          <wps:spPr bwMode="auto">
                            <a:xfrm>
                              <a:off x="6165" y="374"/>
                              <a:ext cx="2059" cy="2"/>
                            </a:xfrm>
                            <a:custGeom>
                              <a:avLst/>
                              <a:gdLst>
                                <a:gd name="T0" fmla="+- 0 6165 6165"/>
                                <a:gd name="T1" fmla="*/ T0 w 2059"/>
                                <a:gd name="T2" fmla="+- 0 8224 6165"/>
                                <a:gd name="T3" fmla="*/ T2 w 2059"/>
                              </a:gdLst>
                              <a:ahLst/>
                              <a:cxnLst>
                                <a:cxn ang="0">
                                  <a:pos x="T1" y="0"/>
                                </a:cxn>
                                <a:cxn ang="0">
                                  <a:pos x="T3" y="0"/>
                                </a:cxn>
                              </a:cxnLst>
                              <a:rect l="0" t="0" r="r" b="b"/>
                              <a:pathLst>
                                <a:path w="2059">
                                  <a:moveTo>
                                    <a:pt x="0" y="0"/>
                                  </a:moveTo>
                                  <a:lnTo>
                                    <a:pt x="2059" y="0"/>
                                  </a:lnTo>
                                </a:path>
                              </a:pathLst>
                            </a:custGeom>
                            <a:noFill/>
                            <a:ln w="20015">
                              <a:solidFill>
                                <a:srgbClr val="3434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01" name="Group 5140"/>
                        <wpg:cNvGrpSpPr>
                          <a:grpSpLocks/>
                        </wpg:cNvGrpSpPr>
                        <wpg:grpSpPr bwMode="auto">
                          <a:xfrm>
                            <a:off x="6028" y="742"/>
                            <a:ext cx="1303" cy="2"/>
                            <a:chOff x="6028" y="742"/>
                            <a:chExt cx="1303" cy="2"/>
                          </a:xfrm>
                        </wpg:grpSpPr>
                        <wps:wsp>
                          <wps:cNvPr id="5202" name="Freeform 5141"/>
                          <wps:cNvSpPr>
                            <a:spLocks/>
                          </wps:cNvSpPr>
                          <wps:spPr bwMode="auto">
                            <a:xfrm>
                              <a:off x="6028" y="742"/>
                              <a:ext cx="1303" cy="2"/>
                            </a:xfrm>
                            <a:custGeom>
                              <a:avLst/>
                              <a:gdLst>
                                <a:gd name="T0" fmla="+- 0 6028 6028"/>
                                <a:gd name="T1" fmla="*/ T0 w 1303"/>
                                <a:gd name="T2" fmla="+- 0 7331 6028"/>
                                <a:gd name="T3" fmla="*/ T2 w 1303"/>
                              </a:gdLst>
                              <a:ahLst/>
                              <a:cxnLst>
                                <a:cxn ang="0">
                                  <a:pos x="T1" y="0"/>
                                </a:cxn>
                                <a:cxn ang="0">
                                  <a:pos x="T3" y="0"/>
                                </a:cxn>
                              </a:cxnLst>
                              <a:rect l="0" t="0" r="r" b="b"/>
                              <a:pathLst>
                                <a:path w="1303">
                                  <a:moveTo>
                                    <a:pt x="0" y="0"/>
                                  </a:moveTo>
                                  <a:lnTo>
                                    <a:pt x="1303" y="0"/>
                                  </a:lnTo>
                                </a:path>
                              </a:pathLst>
                            </a:custGeom>
                            <a:noFill/>
                            <a:ln w="13343">
                              <a:solidFill>
                                <a:srgbClr val="57575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03" name="Group 5138"/>
                        <wpg:cNvGrpSpPr>
                          <a:grpSpLocks/>
                        </wpg:cNvGrpSpPr>
                        <wpg:grpSpPr bwMode="auto">
                          <a:xfrm>
                            <a:off x="6175" y="915"/>
                            <a:ext cx="1156" cy="2"/>
                            <a:chOff x="6175" y="915"/>
                            <a:chExt cx="1156" cy="2"/>
                          </a:xfrm>
                        </wpg:grpSpPr>
                        <wps:wsp>
                          <wps:cNvPr id="5204" name="Freeform 5139"/>
                          <wps:cNvSpPr>
                            <a:spLocks/>
                          </wps:cNvSpPr>
                          <wps:spPr bwMode="auto">
                            <a:xfrm>
                              <a:off x="6175" y="915"/>
                              <a:ext cx="1156" cy="2"/>
                            </a:xfrm>
                            <a:custGeom>
                              <a:avLst/>
                              <a:gdLst>
                                <a:gd name="T0" fmla="+- 0 6175 6175"/>
                                <a:gd name="T1" fmla="*/ T0 w 1156"/>
                                <a:gd name="T2" fmla="+- 0 7331 6175"/>
                                <a:gd name="T3" fmla="*/ T2 w 1156"/>
                              </a:gdLst>
                              <a:ahLst/>
                              <a:cxnLst>
                                <a:cxn ang="0">
                                  <a:pos x="T1" y="0"/>
                                </a:cxn>
                                <a:cxn ang="0">
                                  <a:pos x="T3" y="0"/>
                                </a:cxn>
                              </a:cxnLst>
                              <a:rect l="0" t="0" r="r" b="b"/>
                              <a:pathLst>
                                <a:path w="1156">
                                  <a:moveTo>
                                    <a:pt x="0" y="0"/>
                                  </a:moveTo>
                                  <a:lnTo>
                                    <a:pt x="1156" y="0"/>
                                  </a:lnTo>
                                </a:path>
                              </a:pathLst>
                            </a:custGeom>
                            <a:noFill/>
                            <a:ln w="6672">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05" name="Group 5136"/>
                        <wpg:cNvGrpSpPr>
                          <a:grpSpLocks/>
                        </wpg:cNvGrpSpPr>
                        <wpg:grpSpPr bwMode="auto">
                          <a:xfrm>
                            <a:off x="6758" y="910"/>
                            <a:ext cx="2" cy="999"/>
                            <a:chOff x="6758" y="910"/>
                            <a:chExt cx="2" cy="999"/>
                          </a:xfrm>
                        </wpg:grpSpPr>
                        <wps:wsp>
                          <wps:cNvPr id="5206" name="Freeform 5137"/>
                          <wps:cNvSpPr>
                            <a:spLocks/>
                          </wps:cNvSpPr>
                          <wps:spPr bwMode="auto">
                            <a:xfrm>
                              <a:off x="6758" y="910"/>
                              <a:ext cx="2" cy="999"/>
                            </a:xfrm>
                            <a:custGeom>
                              <a:avLst/>
                              <a:gdLst>
                                <a:gd name="T0" fmla="+- 0 1909 910"/>
                                <a:gd name="T1" fmla="*/ 1909 h 999"/>
                                <a:gd name="T2" fmla="+- 0 910 910"/>
                                <a:gd name="T3" fmla="*/ 910 h 999"/>
                              </a:gdLst>
                              <a:ahLst/>
                              <a:cxnLst>
                                <a:cxn ang="0">
                                  <a:pos x="0" y="T1"/>
                                </a:cxn>
                                <a:cxn ang="0">
                                  <a:pos x="0" y="T3"/>
                                </a:cxn>
                              </a:cxnLst>
                              <a:rect l="0" t="0" r="r" b="b"/>
                              <a:pathLst>
                                <a:path h="999">
                                  <a:moveTo>
                                    <a:pt x="0" y="999"/>
                                  </a:moveTo>
                                  <a:lnTo>
                                    <a:pt x="0" y="0"/>
                                  </a:lnTo>
                                </a:path>
                              </a:pathLst>
                            </a:custGeom>
                            <a:noFill/>
                            <a:ln w="6672">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07" name="Group 5134"/>
                        <wpg:cNvGrpSpPr>
                          <a:grpSpLocks/>
                        </wpg:cNvGrpSpPr>
                        <wpg:grpSpPr bwMode="auto">
                          <a:xfrm>
                            <a:off x="6375" y="1903"/>
                            <a:ext cx="767" cy="2"/>
                            <a:chOff x="6375" y="1903"/>
                            <a:chExt cx="767" cy="2"/>
                          </a:xfrm>
                        </wpg:grpSpPr>
                        <wps:wsp>
                          <wps:cNvPr id="5208" name="Freeform 5135"/>
                          <wps:cNvSpPr>
                            <a:spLocks/>
                          </wps:cNvSpPr>
                          <wps:spPr bwMode="auto">
                            <a:xfrm>
                              <a:off x="6375" y="1903"/>
                              <a:ext cx="767" cy="2"/>
                            </a:xfrm>
                            <a:custGeom>
                              <a:avLst/>
                              <a:gdLst>
                                <a:gd name="T0" fmla="+- 0 6375 6375"/>
                                <a:gd name="T1" fmla="*/ T0 w 767"/>
                                <a:gd name="T2" fmla="+- 0 7142 6375"/>
                                <a:gd name="T3" fmla="*/ T2 w 767"/>
                              </a:gdLst>
                              <a:ahLst/>
                              <a:cxnLst>
                                <a:cxn ang="0">
                                  <a:pos x="T1" y="0"/>
                                </a:cxn>
                                <a:cxn ang="0">
                                  <a:pos x="T3" y="0"/>
                                </a:cxn>
                              </a:cxnLst>
                              <a:rect l="0" t="0" r="r" b="b"/>
                              <a:pathLst>
                                <a:path w="767">
                                  <a:moveTo>
                                    <a:pt x="0" y="0"/>
                                  </a:moveTo>
                                  <a:lnTo>
                                    <a:pt x="767" y="0"/>
                                  </a:lnTo>
                                </a:path>
                              </a:pathLst>
                            </a:custGeom>
                            <a:noFill/>
                            <a:ln w="6672">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33" o:spid="_x0000_s1026" style="position:absolute;margin-left:300.9pt;margin-top:3.45pt;width:111.1pt;height:92.25pt;z-index:-251197440;mso-position-horizontal-relative:page" coordorigin="6018,69" coordsize="2222,1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">
                <v:group id="Group 5146" o:spid="_x0000_s1027" style="position:absolute;left:6039;top:80;width:2;height:673" coordorigin="6039,80" coordsize="2,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Msa8YAAADdAAAADwAAAGRycy9kb3ducmV2LnhtbESPT2vCQBTE7wW/w/KE&#10;3uomlhSNriKi4kEK/gHx9sg+k2D2bciuSfz23UKhx2FmfsPMl72pREuNKy0riEcRCOLM6pJzBZfz&#10;9mMCwnlkjZVlUvAiB8vF4G2OqbYdH6k9+VwECLsUFRTe16mULivIoBvZmjh4d9sY9EE2udQNdgFu&#10;KjmOoi9psOSwUGBN64Kyx+lpFOw67Faf8aY9PO7r1+2cfF8PMSn1PuxXMxCeev8f/mvvtYIkni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YyxrxgAAAN0A&#10;AAAPAAAAAAAAAAAAAAAAAKoCAABkcnMvZG93bnJldi54bWxQSwUGAAAAAAQABAD6AAAAnQMAAAAA&#10;">
                  <v:shape id="Freeform 5147" o:spid="_x0000_s1028" style="position:absolute;left:6039;top:80;width:2;height:673;visibility:visible;mso-wrap-style:square;v-text-anchor:top" coordsize="2,6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Nxt8YA&#10;AADdAAAADwAAAGRycy9kb3ducmV2LnhtbESPT4vCMBTE7wt+h/AEL4umKitajeIqgnjzD+Lx2Tzb&#10;YvPSbVKt336zsOBxmJnfMLNFYwrxoMrllhX0exEI4sTqnFMFp+OmOwbhPLLGwjIpeJGDxbz1McNY&#10;2yfv6XHwqQgQdjEqyLwvYyldkpFB17MlcfButjLog6xSqSt8Brgp5CCKRtJgzmEhw5JWGSX3Q20U&#10;lD+7ep3z7XP4fZFmdd/V5+G1VqrTbpZTEJ4a/w7/t7dawVd/MoK/N+EJ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oNxt8YAAADdAAAADwAAAAAAAAAAAAAAAACYAgAAZHJz&#10;L2Rvd25yZXYueG1sUEsFBgAAAAAEAAQA9QAAAIsDAAAAAA==&#10;" path="m,672l,e" filled="f" strokecolor="#777" strokeweight=".37064mm">
                    <v:path arrowok="t" o:connecttype="custom" o:connectlocs="0,752;0,80" o:connectangles="0,0"/>
                  </v:shape>
                </v:group>
                <v:group id="Group 5144" o:spid="_x0000_s1029" style="position:absolute;left:7326;top:237;width:2;height:683" coordorigin="7326,237" coordsize="2,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0Xh8YAAADdAAAADwAAAGRycy9kb3ducmV2LnhtbESPQWvCQBSE74X+h+UV&#10;etNNKtqauoqIigcpNAri7ZF9JsHs25DdJvHfu4LQ4zAz3zCzRW8q0VLjSssK4mEEgjizuuRcwfGw&#10;GXyBcB5ZY2WZFNzIwWL++jLDRNuOf6lNfS4ChF2CCgrv60RKlxVk0A1tTRy8i20M+iCbXOoGuwA3&#10;lfyIook0WHJYKLCmVUHZNf0zCrYddstRvG7318vqdj6Mf077mJR6f+uX3yA89f4//GzvtIJxPP2E&#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ReHxgAAAN0A&#10;AAAPAAAAAAAAAAAAAAAAAKoCAABkcnMvZG93bnJldi54bWxQSwUGAAAAAAQABAD6AAAAnQMAAAAA&#10;">
                  <v:shape id="Freeform 5145" o:spid="_x0000_s1030" style="position:absolute;left:7326;top:237;width:2;height:683;visibility:visible;mso-wrap-style:square;v-text-anchor:top" coordsize="2,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cyacIA&#10;AADdAAAADwAAAGRycy9kb3ducmV2LnhtbERPz2vCMBS+D/wfwhN2m6nCxqyNIoLgYQxWx7y+Ns+m&#10;2LyUJLb1v18Ogx0/vt/FbrKdGMiH1rGC5SIDQVw73XKj4Pt8fHkHESKyxs4xKXhQgN129lRgrt3I&#10;XzSUsREphEOOCkyMfS5lqA1ZDAvXEyfu6rzFmKBvpPY4pnDbyVWWvUmLLacGgz0dDNW38m4VxBVe&#10;vDt+VP5Rff648700vi2Vep5P+w2ISFP8F/+5T1rB63Kd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tzJpwgAAAN0AAAAPAAAAAAAAAAAAAAAAAJgCAABkcnMvZG93&#10;bnJldi54bWxQSwUGAAAAAAQABAD1AAAAhwMAAAAA&#10;" path="m,684l,e" filled="f" strokecolor="#3b3b3b" strokeweight=".18533mm">
                    <v:path arrowok="t" o:connecttype="custom" o:connectlocs="0,921;0,237" o:connectangles="0,0"/>
                  </v:shape>
                </v:group>
                <v:group id="Group 5142" o:spid="_x0000_s1031" style="position:absolute;left:6165;top:374;width:2059;height:2" coordorigin="6165,374" coordsize="205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y4mbscAAADd&#10;AAAADwAAAAAAAAAAAAAAAACqAgAAZHJzL2Rvd25yZXYueG1sUEsFBgAAAAAEAAQA+gAAAJ4DAAAA&#10;AA==&#10;">
                  <v:shape id="Freeform 5143" o:spid="_x0000_s1032" style="position:absolute;left:6165;top:374;width:2059;height:2;visibility:visible;mso-wrap-style:square;v-text-anchor:top" coordsize="20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vsQA&#10;AADdAAAADwAAAGRycy9kb3ducmV2LnhtbESPQWvCQBSE70L/w/IKXqRuLLTY6CoiFKVYISp4fWSf&#10;SXD3bcyuJv33XUHwOMzMN8x03lkjbtT4yrGC0TABQZw7XXGh4LD/fhuD8AFZo3FMCv7Iw3z20pti&#10;ql3LGd12oRARwj5FBWUIdSqlz0uy6IeuJo7eyTUWQ5RNIXWDbYRbI9+T5FNarDgulFjTsqT8vLta&#10;Basfv6najH4vbI6r7QGv5qsdKNV/7RYTEIG68Aw/2mut4CMi4f4mPgE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P/r7EAAAA3QAAAA8AAAAAAAAAAAAAAAAAmAIAAGRycy9k&#10;b3ducmV2LnhtbFBLBQYAAAAABAAEAPUAAACJAwAAAAA=&#10;" path="m,l2059,e" filled="f" strokecolor="#343434" strokeweight=".55597mm">
                    <v:path arrowok="t" o:connecttype="custom" o:connectlocs="0,0;2059,0" o:connectangles="0,0"/>
                  </v:shape>
                </v:group>
                <v:group id="Group 5140" o:spid="_x0000_s1033" style="position:absolute;left:6028;top:742;width:1303;height:2" coordorigin="6028,742" coordsize="13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nfek8UAAADdAAAADwAAAGRycy9kb3ducmV2LnhtbESPQYvCMBSE74L/ITzB&#10;m6ZVFKlGEdldPMiCdWHx9miebbF5KU22rf/eLAgeh5n5htnselOJlhpXWlYQTyMQxJnVJecKfi6f&#10;kxUI55E1VpZJwYMc7LbDwQYTbTs+U5v6XAQIuwQVFN7XiZQuK8igm9qaOHg32xj0QTa51A12AW4q&#10;OYuipTRYclgosKZDQdk9/TMKvjrs9vP4oz3db4fH9bL4/j3FpNR41O/XIDz1/h1+tY9awWIWxf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533pPFAAAA3QAA&#10;AA8AAAAAAAAAAAAAAAAAqgIAAGRycy9kb3ducmV2LnhtbFBLBQYAAAAABAAEAPoAAACcAwAAAAA=&#10;">
                  <v:shape id="Freeform 5141" o:spid="_x0000_s1034" style="position:absolute;left:6028;top:742;width:1303;height:2;visibility:visible;mso-wrap-style:square;v-text-anchor:top" coordsize="13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l1R8QA&#10;AADdAAAADwAAAGRycy9kb3ducmV2LnhtbESPQWsCMRSE7wX/Q3gFL1KzXanI1ijSIvRaFcTbY/NM&#10;lm5ewiZd1/76RhA8DjPzDbNcD64VPXWx8azgdVqAIK69btgoOOy3LwsQMSFrbD2TgitFWK9GT0us&#10;tL/wN/W7ZESGcKxQgU0pVFLG2pLDOPWBOHtn3zlMWXZG6g4vGe5aWRbFXDpsOC9YDPRhqf7Z/ToF&#10;8fxZ8ywYc5X9xP7NjqfJvA9KjZ+HzTuIREN6hO/tL63grSxKuL3JT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pdUfEAAAA3QAAAA8AAAAAAAAAAAAAAAAAmAIAAGRycy9k&#10;b3ducmV2LnhtbFBLBQYAAAAABAAEAPUAAACJAwAAAAA=&#10;" path="m,l1303,e" filled="f" strokecolor="#575757" strokeweight=".37064mm">
                    <v:path arrowok="t" o:connecttype="custom" o:connectlocs="0,0;1303,0" o:connectangles="0,0"/>
                  </v:shape>
                </v:group>
                <v:group id="Group 5138" o:spid="_x0000_s1035" style="position:absolute;left:6175;top:915;width:1156;height:2" coordorigin="6175,915" coordsize="11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nlf8UAAADdAAAADwAAAGRycy9kb3ducmV2LnhtbESPQYvCMBSE74L/ITxh&#10;b5pWUaQaRUSXPciCVVj29miebbF5KU1s67/fLAgeh5n5hllve1OJlhpXWlYQTyIQxJnVJecKrpfj&#10;eAnCeWSNlWVS8CQH281wsMZE247P1KY+FwHCLkEFhfd1IqXLCjLoJrYmDt7NNgZ9kE0udYNdgJtK&#10;TqNoIQ2WHBYKrGlfUHZPH0bBZ4fdbhYf2tP9tn/+XubfP6eYlPoY9bsVCE+9f4df7S+tYD6NZv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Hp5X/FAAAA3QAA&#10;AA8AAAAAAAAAAAAAAAAAqgIAAGRycy9kb3ducmV2LnhtbFBLBQYAAAAABAAEAPoAAACcAwAAAAA=&#10;">
                  <v:shape id="Freeform 5139" o:spid="_x0000_s1036" style="position:absolute;left:6175;top:915;width:1156;height:2;visibility:visible;mso-wrap-style:square;v-text-anchor:top" coordsize="11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GjecMA&#10;AADdAAAADwAAAGRycy9kb3ducmV2LnhtbESPwYoCMRBE7wv+Q2jBy6KJuisyGkUUQdjLrvoBzaSd&#10;GZ10hiTq+PdmQfBYVNUrar5sbS1u5EPlWMNwoEAQ585UXGg4Hrb9KYgQkQ3WjknDgwIsF52POWbG&#10;3fmPbvtYiAThkKGGMsYmkzLkJVkMA9cQJ+/kvMWYpC+k8XhPcFvLkVITabHitFBiQ+uS8sv+ajXk&#10;Uzfecvy150/344+n5rBTYaN1r9uuZiAitfEdfrV3RsP3SH3B/5v0BO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GjecMAAADdAAAADwAAAAAAAAAAAAAAAACYAgAAZHJzL2Rv&#10;d25yZXYueG1sUEsFBgAAAAAEAAQA9QAAAIgDAAAAAA==&#10;" path="m,l1156,e" filled="f" strokecolor="#030303" strokeweight=".18533mm">
                    <v:path arrowok="t" o:connecttype="custom" o:connectlocs="0,0;1156,0" o:connectangles="0,0"/>
                  </v:shape>
                </v:group>
                <v:group id="Group 5136" o:spid="_x0000_s1037" style="position:absolute;left:6758;top:910;width:2;height:999" coordorigin="6758,910" coordsize="2,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zYkMUAAADdAAAADwAAAGRycy9kb3ducmV2LnhtbESPQYvCMBSE7wv+h/AE&#10;b2tapYtUo4ioeJCFVUG8PZpnW2xeShPb+u/NwsIeh5n5hlmselOJlhpXWlYQjyMQxJnVJecKLufd&#10;5wyE88gaK8uk4EUOVsvBxwJTbTv+ofbkcxEg7FJUUHhfp1K6rCCDbmxr4uDdbWPQB9nkUjfYBbip&#10;5CSKvqTBksNCgTVtCsoep6dRsO+wW0/jbXt83Dev2zn5vh5jUmo07NdzEJ56/x/+ax+0gmQS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FM2JDFAAAA3QAA&#10;AA8AAAAAAAAAAAAAAAAAqgIAAGRycy9kb3ducmV2LnhtbFBLBQYAAAAABAAEAPoAAACcAwAAAAA=&#10;">
                  <v:shape id="Freeform 5137" o:spid="_x0000_s1038" style="position:absolute;left:6758;top:910;width:2;height:999;visibility:visible;mso-wrap-style:square;v-text-anchor:top" coordsize="2,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sq/ccA&#10;AADdAAAADwAAAGRycy9kb3ducmV2LnhtbESPT2vCQBTE74V+h+UVvBTdKPiH6CpVEFSqperB4zP7&#10;moRk34bsqvHbu0LB4zAzv2Ems8aU4kq1yy0r6HYiEMSJ1TmnCo6HZXsEwnlkjaVlUnAnB7Pp+9sE&#10;Y21v/EvXvU9FgLCLUUHmfRVL6ZKMDLqOrYiD92drgz7IOpW6xluAm1L2omggDeYcFjKsaJFRUuwv&#10;RsF8uTsN03Vz/zTF4nwodtvN949XqvXRfI1BeGr8K/zfXmkF/V40gOeb8ATk9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rKv3HAAAA3QAAAA8AAAAAAAAAAAAAAAAAmAIAAGRy&#10;cy9kb3ducmV2LnhtbFBLBQYAAAAABAAEAPUAAACMAwAAAAA=&#10;" path="m,999l,e" filled="f" strokecolor="#1f1f1f" strokeweight=".18533mm">
                    <v:path arrowok="t" o:connecttype="custom" o:connectlocs="0,1909;0,910" o:connectangles="0,0"/>
                  </v:shape>
                </v:group>
                <v:group id="Group 5134" o:spid="_x0000_s1039" style="position:absolute;left:6375;top:1903;width:767;height:2" coordorigin="6375,1903" coordsize="7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tLjfMcAAADdAAAADwAAAGRycy9kb3ducmV2LnhtbESPQWvCQBSE7wX/w/IK&#10;3ppNlLSSZhURKx5CoSqU3h7ZZxLMvg3ZbRL/fbdQ6HGYmW+YfDOZVgzUu8aygiSKQRCXVjdcKbic&#10;355WIJxH1thaJgV3crBZzx5yzLQd+YOGk69EgLDLUEHtfZdJ6cqaDLrIdsTBu9reoA+yr6TucQxw&#10;08pFHD9Lgw2HhRo72tVU3k7fRsFhxHG7TPZDcbvu7l/n9P2zSEip+eO0fQXhafL/4b/2UStIF/E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tLjfMcAAADd&#10;AAAADwAAAAAAAAAAAAAAAACqAgAAZHJzL2Rvd25yZXYueG1sUEsFBgAAAAAEAAQA+gAAAJ4DAAAA&#10;AA==&#10;">
                  <v:shape id="Freeform 5135" o:spid="_x0000_s1040" style="position:absolute;left:6375;top:1903;width:767;height:2;visibility:visible;mso-wrap-style:square;v-text-anchor:top" coordsize="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WcQA&#10;AADdAAAADwAAAGRycy9kb3ducmV2LnhtbERPz2vCMBS+D/wfwhN2GZpOVpXOKFM27I5TkR0fzbMt&#10;Ni81iVr9681hsOPH93u26EwjLuR8bVnB6zABQVxYXXOpYLf9GkxB+ICssbFMCm7kYTHvPc0w0/bK&#10;P3TZhFLEEPYZKqhCaDMpfVGRQT+0LXHkDtYZDBG6UmqH1xhuGjlKkrE0WHNsqLClVUXFcXM2Cvan&#10;c/rilp9va3nP8x2t2nTy+63Uc7/7eAcRqAv/4j93rhWkoyTOjW/iE5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JvlnEAAAA3QAAAA8AAAAAAAAAAAAAAAAAmAIAAGRycy9k&#10;b3ducmV2LnhtbFBLBQYAAAAABAAEAPUAAACJAwAAAAA=&#10;" path="m,l767,e" filled="f" strokecolor="#3b3b3b" strokeweight=".18533mm">
                    <v:path arrowok="t" o:connecttype="custom" o:connectlocs="0,0;767,0" o:connectangles="0,0"/>
                  </v:shape>
                </v:group>
                <w10:wrap anchorx="page"/>
              </v:group>
            </w:pict>
          </mc:Fallback>
        </mc:AlternateContent>
      </w:r>
      <w:r w:rsidRPr="006632F3">
        <w:rPr>
          <w:rFonts w:ascii="Times New Roman" w:eastAsia="Arial" w:hAnsi="Times New Roman" w:cs="Times New Roman"/>
          <w:color w:val="C170BF"/>
          <w:w w:val="183"/>
        </w:rPr>
        <w:t xml:space="preserve">I </w:t>
      </w:r>
      <w:r w:rsidRPr="006632F3">
        <w:rPr>
          <w:rFonts w:ascii="Times New Roman" w:eastAsia="Arial" w:hAnsi="Times New Roman" w:cs="Times New Roman"/>
          <w:color w:val="C170BF"/>
          <w:w w:val="183"/>
        </w:rPr>
        <w:lastRenderedPageBreak/>
        <w:t>I</w:t>
      </w:r>
    </w:p>
    <w:p w14:paraId="5A8BD6C8" w14:textId="77777777" w:rsidR="00583B21" w:rsidRPr="006632F3" w:rsidRDefault="00583B21" w:rsidP="00583B21">
      <w:pPr>
        <w:tabs>
          <w:tab w:val="left" w:pos="280"/>
        </w:tabs>
        <w:spacing w:after="0" w:line="168" w:lineRule="exact"/>
        <w:ind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23136" behindDoc="1" locked="0" layoutInCell="1" allowOverlap="1" wp14:anchorId="0213C77C" wp14:editId="4BD890C1">
                <wp:simplePos x="0" y="0"/>
                <wp:positionH relativeFrom="page">
                  <wp:posOffset>5349240</wp:posOffset>
                </wp:positionH>
                <wp:positionV relativeFrom="paragraph">
                  <wp:posOffset>7620</wp:posOffset>
                </wp:positionV>
                <wp:extent cx="487045" cy="1270"/>
                <wp:effectExtent l="5715" t="7620" r="12065" b="10160"/>
                <wp:wrapNone/>
                <wp:docPr id="5192" name="Group 5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7045" cy="1270"/>
                          <a:chOff x="8424" y="12"/>
                          <a:chExt cx="767" cy="2"/>
                        </a:xfrm>
                      </wpg:grpSpPr>
                      <wps:wsp>
                        <wps:cNvPr id="5193" name="Freeform 5132"/>
                        <wps:cNvSpPr>
                          <a:spLocks/>
                        </wps:cNvSpPr>
                        <wps:spPr bwMode="auto">
                          <a:xfrm>
                            <a:off x="8424" y="12"/>
                            <a:ext cx="767" cy="2"/>
                          </a:xfrm>
                          <a:custGeom>
                            <a:avLst/>
                            <a:gdLst>
                              <a:gd name="T0" fmla="+- 0 8424 8424"/>
                              <a:gd name="T1" fmla="*/ T0 w 767"/>
                              <a:gd name="T2" fmla="+- 0 9191 8424"/>
                              <a:gd name="T3" fmla="*/ T2 w 767"/>
                            </a:gdLst>
                            <a:ahLst/>
                            <a:cxnLst>
                              <a:cxn ang="0">
                                <a:pos x="T1" y="0"/>
                              </a:cxn>
                              <a:cxn ang="0">
                                <a:pos x="T3" y="0"/>
                              </a:cxn>
                            </a:cxnLst>
                            <a:rect l="0" t="0" r="r" b="b"/>
                            <a:pathLst>
                              <a:path w="767">
                                <a:moveTo>
                                  <a:pt x="0" y="0"/>
                                </a:moveTo>
                                <a:lnTo>
                                  <a:pt x="767" y="0"/>
                                </a:lnTo>
                              </a:path>
                            </a:pathLst>
                          </a:custGeom>
                          <a:noFill/>
                          <a:ln w="6672">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31" o:spid="_x0000_s1026" style="position:absolute;margin-left:421.2pt;margin-top:.6pt;width:38.35pt;height:.1pt;z-index:-251193344;mso-position-horizontal-relative:page" coordorigin="8424,12" coordsize="7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">
                <v:shape id="Freeform 5132" o:spid="_x0000_s1027" style="position:absolute;left:8424;top:12;width:767;height:2;visibility:visible;mso-wrap-style:square;v-text-anchor:top" coordsize="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8yssUA&#10;AADdAAAADwAAAGRycy9kb3ducmV2LnhtbESPQWvCQBSE70L/w/IKvekmSts0dSMiCIWcooLXR/Y1&#10;mzb7NmZXjf++Kwg9DjPzDbNcjbYTFxp861hBOktAENdOt9woOOy30wyED8gaO8ek4EYeVsXTZIm5&#10;dleu6LILjYgQ9jkqMCH0uZS+NmTRz1xPHL1vN1gMUQ6N1ANeI9x2cp4kb9Jiy3HBYE8bQ/Xv7mwV&#10;HEeb/PRHd8rKqjKlvZVnzt6Venke158gAo3hP/xof2kFr+nHAu5v4hO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HzKyxQAAAN0AAAAPAAAAAAAAAAAAAAAAAJgCAABkcnMv&#10;ZG93bnJldi54bWxQSwUGAAAAAAQABAD1AAAAigMAAAAA&#10;" path="m,l767,e" filled="f" strokecolor="#3f3f3f" strokeweight=".18533mm">
                  <v:path arrowok="t" o:connecttype="custom" o:connectlocs="0,0;767,0" o:connectangles="0,0"/>
                </v:shape>
                <w10:wrap anchorx="page"/>
              </v:group>
            </w:pict>
          </mc:Fallback>
        </mc:AlternateContent>
      </w:r>
      <w:r w:rsidRPr="006632F3">
        <w:rPr>
          <w:rFonts w:ascii="Times New Roman" w:eastAsia="Arial" w:hAnsi="Times New Roman" w:cs="Times New Roman"/>
          <w:color w:val="C170BF"/>
          <w:w w:val="183"/>
          <w:position w:val="3"/>
        </w:rPr>
        <w:t>I</w:t>
      </w:r>
      <w:r w:rsidRPr="006632F3">
        <w:rPr>
          <w:rFonts w:ascii="Times New Roman" w:eastAsia="Arial" w:hAnsi="Times New Roman" w:cs="Times New Roman"/>
          <w:color w:val="C170BF"/>
          <w:position w:val="3"/>
        </w:rPr>
        <w:tab/>
      </w:r>
      <w:proofErr w:type="gramStart"/>
      <w:r w:rsidRPr="006632F3">
        <w:rPr>
          <w:rFonts w:ascii="Times New Roman" w:eastAsia="Arial" w:hAnsi="Times New Roman" w:cs="Times New Roman"/>
          <w:color w:val="212121"/>
          <w:spacing w:val="-5"/>
          <w:position w:val="-1"/>
        </w:rPr>
        <w:t>U</w:t>
      </w:r>
      <w:r w:rsidRPr="006632F3">
        <w:rPr>
          <w:rFonts w:ascii="Times New Roman" w:eastAsia="Arial" w:hAnsi="Times New Roman" w:cs="Times New Roman"/>
          <w:color w:val="3F3F3F"/>
          <w:position w:val="-1"/>
        </w:rPr>
        <w:t xml:space="preserve">serTools </w:t>
      </w:r>
      <w:r w:rsidRPr="006632F3">
        <w:rPr>
          <w:rFonts w:ascii="Times New Roman" w:eastAsia="Arial" w:hAnsi="Times New Roman" w:cs="Times New Roman"/>
          <w:color w:val="3F3F3F"/>
          <w:spacing w:val="27"/>
          <w:position w:val="-1"/>
        </w:rPr>
        <w:t xml:space="preserve"> </w:t>
      </w:r>
      <w:r w:rsidRPr="006632F3">
        <w:rPr>
          <w:rFonts w:ascii="Times New Roman" w:eastAsia="Times New Roman" w:hAnsi="Times New Roman" w:cs="Times New Roman"/>
          <w:color w:val="3F3F3F"/>
          <w:w w:val="80"/>
          <w:position w:val="-1"/>
        </w:rPr>
        <w:t>1</w:t>
      </w:r>
      <w:proofErr w:type="gramEnd"/>
    </w:p>
    <w:p w14:paraId="41BB9BE2" w14:textId="77777777" w:rsidR="00583B21" w:rsidRPr="006632F3" w:rsidRDefault="00583B21" w:rsidP="00583B21">
      <w:pPr>
        <w:tabs>
          <w:tab w:val="left" w:pos="940"/>
        </w:tabs>
        <w:spacing w:before="17" w:after="0" w:line="197" w:lineRule="exact"/>
        <w:ind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20064" behindDoc="1" locked="0" layoutInCell="1" allowOverlap="1" wp14:anchorId="4E360922" wp14:editId="0A094B6D">
                <wp:simplePos x="0" y="0"/>
                <wp:positionH relativeFrom="page">
                  <wp:posOffset>4885055</wp:posOffset>
                </wp:positionH>
                <wp:positionV relativeFrom="paragraph">
                  <wp:posOffset>97155</wp:posOffset>
                </wp:positionV>
                <wp:extent cx="1270" cy="1021080"/>
                <wp:effectExtent l="8255" t="11430" r="9525" b="5715"/>
                <wp:wrapNone/>
                <wp:docPr id="5190" name="Group 51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1021080"/>
                          <a:chOff x="7693" y="153"/>
                          <a:chExt cx="2" cy="1608"/>
                        </a:xfrm>
                      </wpg:grpSpPr>
                      <wps:wsp>
                        <wps:cNvPr id="5191" name="Freeform 5130"/>
                        <wps:cNvSpPr>
                          <a:spLocks/>
                        </wps:cNvSpPr>
                        <wps:spPr bwMode="auto">
                          <a:xfrm>
                            <a:off x="7693" y="153"/>
                            <a:ext cx="2" cy="1608"/>
                          </a:xfrm>
                          <a:custGeom>
                            <a:avLst/>
                            <a:gdLst>
                              <a:gd name="T0" fmla="+- 0 1761 153"/>
                              <a:gd name="T1" fmla="*/ 1761 h 1608"/>
                              <a:gd name="T2" fmla="+- 0 153 153"/>
                              <a:gd name="T3" fmla="*/ 153 h 1608"/>
                            </a:gdLst>
                            <a:ahLst/>
                            <a:cxnLst>
                              <a:cxn ang="0">
                                <a:pos x="0" y="T1"/>
                              </a:cxn>
                              <a:cxn ang="0">
                                <a:pos x="0" y="T3"/>
                              </a:cxn>
                            </a:cxnLst>
                            <a:rect l="0" t="0" r="r" b="b"/>
                            <a:pathLst>
                              <a:path h="1608">
                                <a:moveTo>
                                  <a:pt x="0" y="1608"/>
                                </a:moveTo>
                                <a:lnTo>
                                  <a:pt x="0" y="0"/>
                                </a:lnTo>
                              </a:path>
                            </a:pathLst>
                          </a:custGeom>
                          <a:noFill/>
                          <a:ln w="6672">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29" o:spid="_x0000_s1026" style="position:absolute;margin-left:384.65pt;margin-top:7.65pt;width:.1pt;height:80.4pt;z-index:-251196416;mso-position-horizontal-relative:page" coordorigin="7693,153" coordsize="2,1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">
                <v:shape id="Freeform 5130" o:spid="_x0000_s1027" style="position:absolute;left:7693;top:153;width:2;height:1608;visibility:visible;mso-wrap-style:square;v-text-anchor:top" coordsize="2,1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wKsUA&#10;AADdAAAADwAAAGRycy9kb3ducmV2LnhtbESPW2vCQBSE3wv+h+UU+lY3EUw1uoqI9oIgeHs/ZI9J&#10;aPZs2F1N/PfdQqGPw8x8w8yXvWnEnZyvLStIhwkI4sLqmksF59P2dQLCB2SNjWVS8CAPy8XgaY65&#10;th0f6H4MpYgQ9jkqqEJocyl9UZFBP7QtcfSu1hkMUbpSaoddhJtGjpIkkwZrjgsVtrSuqPg+3kyk&#10;ZN3h9v6wu327cW+jSzbef2y/lHp57lczEIH68B/+a39qBeN0msLvm/gE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Z3AqxQAAAN0AAAAPAAAAAAAAAAAAAAAAAJgCAABkcnMv&#10;ZG93bnJldi54bWxQSwUGAAAAAAQABAD1AAAAigMAAAAA&#10;" path="m,1608l,e" filled="f" strokecolor="#1f1f1f" strokeweight=".18533mm">
                  <v:path arrowok="t" o:connecttype="custom" o:connectlocs="0,1761;0,153" o:connectangles="0,0"/>
                </v:shape>
                <w10:wrap anchorx="page"/>
              </v:group>
            </w:pict>
          </mc:Fallback>
        </mc:AlternateContent>
      </w:r>
      <w:r w:rsidRPr="006632F3">
        <w:rPr>
          <w:rFonts w:ascii="Times New Roman" w:eastAsia="Arial" w:hAnsi="Times New Roman" w:cs="Times New Roman"/>
          <w:color w:val="C170BF"/>
          <w:w w:val="183"/>
          <w:position w:val="-1"/>
        </w:rPr>
        <w:t>I</w:t>
      </w:r>
      <w:r w:rsidRPr="006632F3">
        <w:rPr>
          <w:rFonts w:ascii="Times New Roman" w:eastAsia="Arial" w:hAnsi="Times New Roman" w:cs="Times New Roman"/>
          <w:color w:val="C170BF"/>
          <w:spacing w:val="56"/>
          <w:w w:val="183"/>
          <w:position w:val="-1"/>
        </w:rPr>
        <w:t xml:space="preserve"> </w:t>
      </w:r>
      <w:r w:rsidRPr="006632F3">
        <w:rPr>
          <w:rFonts w:ascii="Times New Roman" w:eastAsia="Arial" w:hAnsi="Times New Roman" w:cs="Times New Roman"/>
          <w:color w:val="7E7E7E"/>
          <w:spacing w:val="-19"/>
          <w:w w:val="174"/>
          <w:position w:val="-2"/>
        </w:rPr>
        <w:t>I</w:t>
      </w:r>
      <w:r w:rsidRPr="006632F3">
        <w:rPr>
          <w:rFonts w:ascii="Times New Roman" w:eastAsia="Arial" w:hAnsi="Times New Roman" w:cs="Times New Roman"/>
          <w:color w:val="3F3F3F"/>
          <w:w w:val="99"/>
          <w:position w:val="-2"/>
          <w:u w:val="single" w:color="1C1C1C"/>
        </w:rPr>
        <w:t xml:space="preserve"> </w:t>
      </w:r>
      <w:r w:rsidRPr="006632F3">
        <w:rPr>
          <w:rFonts w:ascii="Times New Roman" w:eastAsia="Arial" w:hAnsi="Times New Roman" w:cs="Times New Roman"/>
          <w:color w:val="3F3F3F"/>
          <w:position w:val="-2"/>
          <w:u w:val="single" w:color="1C1C1C"/>
        </w:rPr>
        <w:tab/>
      </w:r>
      <w:r w:rsidRPr="006632F3">
        <w:rPr>
          <w:rFonts w:ascii="Times New Roman" w:eastAsia="Arial" w:hAnsi="Times New Roman" w:cs="Times New Roman"/>
          <w:color w:val="3F3F3F"/>
          <w:w w:val="115"/>
          <w:position w:val="-2"/>
        </w:rPr>
        <w:t>I</w:t>
      </w:r>
    </w:p>
    <w:p w14:paraId="5558162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4" w:space="720" w:equalWidth="0">
            <w:col w:w="2846" w:space="768"/>
            <w:col w:w="600" w:space="114"/>
            <w:col w:w="1625" w:space="561"/>
            <w:col w:w="2586"/>
          </w:cols>
        </w:sectPr>
      </w:pPr>
    </w:p>
    <w:p w14:paraId="2F56A2F9" w14:textId="77777777" w:rsidR="00583B21" w:rsidRPr="006632F3" w:rsidRDefault="00583B21" w:rsidP="00583B21">
      <w:pPr>
        <w:spacing w:before="1" w:after="0" w:line="110" w:lineRule="exact"/>
        <w:rPr>
          <w:rFonts w:ascii="Times New Roman" w:hAnsi="Times New Roman" w:cs="Times New Roman"/>
        </w:rPr>
      </w:pPr>
    </w:p>
    <w:p w14:paraId="29B6E4E7" w14:textId="77777777" w:rsidR="00583B21" w:rsidRPr="006632F3" w:rsidRDefault="00583B21" w:rsidP="00583B21">
      <w:pPr>
        <w:spacing w:after="0" w:line="200" w:lineRule="exact"/>
        <w:rPr>
          <w:rFonts w:ascii="Times New Roman" w:hAnsi="Times New Roman" w:cs="Times New Roman"/>
        </w:rPr>
      </w:pPr>
    </w:p>
    <w:p w14:paraId="68783F77" w14:textId="77777777" w:rsidR="00583B21" w:rsidRPr="006632F3" w:rsidRDefault="00583B21" w:rsidP="00583B21">
      <w:pPr>
        <w:spacing w:after="0" w:line="240" w:lineRule="auto"/>
        <w:ind w:left="2143" w:right="-20"/>
        <w:rPr>
          <w:rFonts w:ascii="Times New Roman" w:eastAsia="Arial" w:hAnsi="Times New Roman" w:cs="Times New Roman"/>
        </w:rPr>
      </w:pPr>
      <w:r w:rsidRPr="006632F3">
        <w:rPr>
          <w:rFonts w:ascii="Times New Roman" w:eastAsia="Arial" w:hAnsi="Times New Roman" w:cs="Times New Roman"/>
          <w:color w:val="3F3F3F"/>
          <w:w w:val="600"/>
        </w:rPr>
        <w:t>t</w:t>
      </w:r>
      <w:r w:rsidRPr="006632F3">
        <w:rPr>
          <w:rFonts w:ascii="Times New Roman" w:eastAsia="Arial" w:hAnsi="Times New Roman" w:cs="Times New Roman"/>
          <w:color w:val="3F3F3F"/>
          <w:spacing w:val="-25"/>
          <w:w w:val="600"/>
        </w:rPr>
        <w:t xml:space="preserve"> </w:t>
      </w:r>
      <w:r w:rsidRPr="006632F3">
        <w:rPr>
          <w:rFonts w:ascii="Times New Roman" w:eastAsia="Arial" w:hAnsi="Times New Roman" w:cs="Times New Roman"/>
          <w:color w:val="7E7E7E"/>
          <w:spacing w:val="-17"/>
        </w:rPr>
        <w:t>-</w:t>
      </w:r>
      <w:proofErr w:type="gramStart"/>
      <w:r w:rsidRPr="006632F3">
        <w:rPr>
          <w:rFonts w:ascii="Times New Roman" w:eastAsia="Arial" w:hAnsi="Times New Roman" w:cs="Times New Roman"/>
          <w:color w:val="525252"/>
          <w:spacing w:val="-48"/>
        </w:rPr>
        <w:t>n</w:t>
      </w:r>
      <w:r w:rsidRPr="006632F3">
        <w:rPr>
          <w:rFonts w:ascii="Times New Roman" w:eastAsia="Arial" w:hAnsi="Times New Roman" w:cs="Times New Roman"/>
          <w:color w:val="7E7E7E"/>
        </w:rPr>
        <w:t>i</w:t>
      </w:r>
      <w:proofErr w:type="gramEnd"/>
      <w:r w:rsidRPr="006632F3">
        <w:rPr>
          <w:rFonts w:ascii="Times New Roman" w:eastAsia="Arial" w:hAnsi="Times New Roman" w:cs="Times New Roman"/>
          <w:color w:val="7E7E7E"/>
          <w:spacing w:val="-13"/>
        </w:rPr>
        <w:t xml:space="preserve"> </w:t>
      </w:r>
      <w:r w:rsidRPr="006632F3">
        <w:rPr>
          <w:rFonts w:ascii="Times New Roman" w:eastAsia="Arial" w:hAnsi="Times New Roman" w:cs="Times New Roman"/>
          <w:color w:val="525252"/>
        </w:rPr>
        <w:t>stantiates</w:t>
      </w:r>
    </w:p>
    <w:p w14:paraId="6827B85B" w14:textId="77777777" w:rsidR="00583B21" w:rsidRPr="006632F3" w:rsidRDefault="00583B21" w:rsidP="00583B21">
      <w:pPr>
        <w:spacing w:before="27" w:after="0" w:line="23" w:lineRule="exact"/>
        <w:ind w:right="-20"/>
        <w:jc w:val="right"/>
        <w:rPr>
          <w:rFonts w:ascii="Times New Roman" w:eastAsia="Times New Roman" w:hAnsi="Times New Roman" w:cs="Times New Roman"/>
        </w:rPr>
      </w:pPr>
      <w:proofErr w:type="gramStart"/>
      <w:r w:rsidRPr="006632F3">
        <w:rPr>
          <w:rFonts w:ascii="Times New Roman" w:eastAsia="Times New Roman" w:hAnsi="Times New Roman" w:cs="Times New Roman"/>
          <w:color w:val="646264"/>
          <w:w w:val="147"/>
          <w:position w:val="-15"/>
        </w:rPr>
        <w:t>r--</w:t>
      </w:r>
      <w:proofErr w:type="gramEnd"/>
      <w:r w:rsidRPr="006632F3">
        <w:rPr>
          <w:rFonts w:ascii="Times New Roman" w:eastAsia="Times New Roman" w:hAnsi="Times New Roman" w:cs="Times New Roman"/>
          <w:color w:val="646264"/>
          <w:w w:val="147"/>
          <w:position w:val="-15"/>
        </w:rPr>
        <w:t>=</w:t>
      </w:r>
      <w:r w:rsidRPr="006632F3">
        <w:rPr>
          <w:rFonts w:ascii="Times New Roman" w:eastAsia="Times New Roman" w:hAnsi="Times New Roman" w:cs="Times New Roman"/>
          <w:color w:val="646264"/>
          <w:w w:val="148"/>
          <w:position w:val="-15"/>
        </w:rPr>
        <w:t>-</w:t>
      </w:r>
    </w:p>
    <w:p w14:paraId="56D86C20" w14:textId="77777777" w:rsidR="00583B21" w:rsidRPr="006632F3" w:rsidRDefault="00583B21" w:rsidP="00583B21">
      <w:pPr>
        <w:spacing w:after="0" w:line="121" w:lineRule="exact"/>
        <w:ind w:left="95"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7E7E7E"/>
          <w:w w:val="300"/>
        </w:rPr>
        <w:lastRenderedPageBreak/>
        <w:t>I</w:t>
      </w:r>
    </w:p>
    <w:p w14:paraId="47B8E523" w14:textId="77777777" w:rsidR="00583B21" w:rsidRPr="006632F3" w:rsidRDefault="00583B21" w:rsidP="00583B21">
      <w:pPr>
        <w:spacing w:after="0" w:line="121" w:lineRule="exact"/>
        <w:ind w:left="95" w:right="-20"/>
        <w:rPr>
          <w:rFonts w:ascii="Times New Roman" w:eastAsia="Arial" w:hAnsi="Times New Roman" w:cs="Times New Roman"/>
        </w:rPr>
      </w:pPr>
      <w:r w:rsidRPr="006632F3">
        <w:rPr>
          <w:rFonts w:ascii="Times New Roman" w:eastAsia="Arial" w:hAnsi="Times New Roman" w:cs="Times New Roman"/>
          <w:color w:val="7E7E7E"/>
          <w:w w:val="300"/>
          <w:position w:val="-1"/>
        </w:rPr>
        <w:t>I</w:t>
      </w:r>
    </w:p>
    <w:p w14:paraId="1B3B3D91" w14:textId="77777777" w:rsidR="00583B21" w:rsidRPr="006632F3" w:rsidRDefault="00583B21" w:rsidP="00583B21">
      <w:pPr>
        <w:spacing w:after="0" w:line="138" w:lineRule="exact"/>
        <w:ind w:right="-61"/>
        <w:rPr>
          <w:rFonts w:ascii="Times New Roman" w:eastAsia="Arial" w:hAnsi="Times New Roman" w:cs="Times New Roman"/>
        </w:rPr>
      </w:pPr>
      <w:r w:rsidRPr="006632F3">
        <w:rPr>
          <w:rFonts w:ascii="Times New Roman" w:eastAsia="Arial" w:hAnsi="Times New Roman" w:cs="Times New Roman"/>
          <w:color w:val="646264"/>
          <w:w w:val="88"/>
        </w:rPr>
        <w:t>..</w:t>
      </w:r>
      <w:proofErr w:type="gramStart"/>
      <w:r w:rsidRPr="006632F3">
        <w:rPr>
          <w:rFonts w:ascii="Times New Roman" w:eastAsia="Arial" w:hAnsi="Times New Roman" w:cs="Times New Roman"/>
          <w:color w:val="646264"/>
          <w:w w:val="88"/>
        </w:rPr>
        <w:t>s</w:t>
      </w:r>
      <w:proofErr w:type="gramEnd"/>
      <w:r w:rsidRPr="006632F3">
        <w:rPr>
          <w:rFonts w:ascii="Times New Roman" w:eastAsia="Arial" w:hAnsi="Times New Roman" w:cs="Times New Roman"/>
          <w:color w:val="646264"/>
          <w:spacing w:val="1"/>
          <w:w w:val="88"/>
        </w:rPr>
        <w:t xml:space="preserve"> </w:t>
      </w:r>
      <w:r w:rsidRPr="006632F3">
        <w:rPr>
          <w:rFonts w:ascii="Times New Roman" w:eastAsia="Arial" w:hAnsi="Times New Roman" w:cs="Times New Roman"/>
          <w:color w:val="646264"/>
          <w:w w:val="89"/>
        </w:rPr>
        <w:t>nd</w:t>
      </w:r>
      <w:r w:rsidRPr="006632F3">
        <w:rPr>
          <w:rFonts w:ascii="Times New Roman" w:eastAsia="Arial" w:hAnsi="Times New Roman" w:cs="Times New Roman"/>
          <w:color w:val="646264"/>
          <w:spacing w:val="-27"/>
        </w:rPr>
        <w:t xml:space="preserve"> </w:t>
      </w:r>
      <w:r w:rsidRPr="006632F3">
        <w:rPr>
          <w:rFonts w:ascii="Times New Roman" w:eastAsia="Arial" w:hAnsi="Times New Roman" w:cs="Times New Roman"/>
          <w:color w:val="646264"/>
          <w:w w:val="82"/>
        </w:rPr>
        <w:t>messa</w:t>
      </w:r>
      <w:r w:rsidRPr="006632F3">
        <w:rPr>
          <w:rFonts w:ascii="Times New Roman" w:eastAsia="Arial" w:hAnsi="Times New Roman" w:cs="Times New Roman"/>
          <w:color w:val="646264"/>
          <w:spacing w:val="-15"/>
          <w:w w:val="82"/>
        </w:rPr>
        <w:t>g</w:t>
      </w:r>
      <w:r w:rsidRPr="006632F3">
        <w:rPr>
          <w:rFonts w:ascii="Times New Roman" w:eastAsia="Arial" w:hAnsi="Times New Roman" w:cs="Times New Roman"/>
          <w:color w:val="3F3F3F"/>
          <w:w w:val="94"/>
        </w:rPr>
        <w:t>e</w:t>
      </w:r>
    </w:p>
    <w:p w14:paraId="4AB5B2F3" w14:textId="77777777" w:rsidR="00583B21" w:rsidRPr="006632F3" w:rsidRDefault="00583B21" w:rsidP="00583B21">
      <w:pPr>
        <w:spacing w:before="3" w:after="0" w:line="116" w:lineRule="exact"/>
        <w:ind w:left="95" w:right="-20"/>
        <w:rPr>
          <w:rFonts w:ascii="Times New Roman" w:eastAsia="Arial" w:hAnsi="Times New Roman" w:cs="Times New Roman"/>
        </w:rPr>
      </w:pPr>
      <w:r w:rsidRPr="006632F3">
        <w:rPr>
          <w:rFonts w:ascii="Times New Roman" w:eastAsia="Arial" w:hAnsi="Times New Roman" w:cs="Times New Roman"/>
          <w:color w:val="7E7E7E"/>
          <w:w w:val="300"/>
          <w:position w:val="-1"/>
        </w:rPr>
        <w:t>I</w:t>
      </w:r>
    </w:p>
    <w:p w14:paraId="379EF4DC" w14:textId="77777777" w:rsidR="00583B21" w:rsidRPr="006632F3" w:rsidRDefault="00583B21" w:rsidP="00583B21">
      <w:pPr>
        <w:tabs>
          <w:tab w:val="left" w:pos="1800"/>
        </w:tabs>
        <w:spacing w:after="0" w:line="209" w:lineRule="exact"/>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7E7E7E"/>
          <w:spacing w:val="-45"/>
          <w:w w:val="382"/>
          <w:position w:val="1"/>
        </w:rPr>
        <w:lastRenderedPageBreak/>
        <w:t>·</w:t>
      </w:r>
      <w:proofErr w:type="gramStart"/>
      <w:r w:rsidRPr="006632F3">
        <w:rPr>
          <w:rFonts w:ascii="Times New Roman" w:eastAsia="Arial" w:hAnsi="Times New Roman" w:cs="Times New Roman"/>
          <w:color w:val="3F3F3F"/>
          <w:w w:val="119"/>
          <w:position w:val="1"/>
        </w:rPr>
        <w:t>in</w:t>
      </w:r>
      <w:r w:rsidRPr="006632F3">
        <w:rPr>
          <w:rFonts w:ascii="Times New Roman" w:eastAsia="Arial" w:hAnsi="Times New Roman" w:cs="Times New Roman"/>
          <w:color w:val="3F3F3F"/>
          <w:position w:val="1"/>
        </w:rPr>
        <w:t xml:space="preserve"> </w:t>
      </w:r>
      <w:r w:rsidRPr="006632F3">
        <w:rPr>
          <w:rFonts w:ascii="Times New Roman" w:eastAsia="Arial" w:hAnsi="Times New Roman" w:cs="Times New Roman"/>
          <w:color w:val="3F3F3F"/>
          <w:spacing w:val="-13"/>
          <w:position w:val="1"/>
        </w:rPr>
        <w:t xml:space="preserve"> </w:t>
      </w:r>
      <w:r w:rsidRPr="006632F3">
        <w:rPr>
          <w:rFonts w:ascii="Times New Roman" w:eastAsia="Arial" w:hAnsi="Times New Roman" w:cs="Times New Roman"/>
          <w:color w:val="646264"/>
          <w:position w:val="1"/>
        </w:rPr>
        <w:t>tantiates</w:t>
      </w:r>
      <w:proofErr w:type="gramEnd"/>
      <w:r w:rsidRPr="006632F3">
        <w:rPr>
          <w:rFonts w:ascii="Times New Roman" w:eastAsia="Arial" w:hAnsi="Times New Roman" w:cs="Times New Roman"/>
          <w:color w:val="646264"/>
          <w:position w:val="1"/>
        </w:rPr>
        <w:t xml:space="preserve">  </w:t>
      </w:r>
      <w:r w:rsidRPr="006632F3">
        <w:rPr>
          <w:rFonts w:ascii="Times New Roman" w:eastAsia="Arial" w:hAnsi="Times New Roman" w:cs="Times New Roman"/>
          <w:color w:val="646264"/>
          <w:spacing w:val="5"/>
          <w:position w:val="1"/>
        </w:rPr>
        <w:t xml:space="preserve"> </w:t>
      </w:r>
      <w:r w:rsidRPr="006632F3">
        <w:rPr>
          <w:rFonts w:ascii="Times New Roman" w:eastAsia="Arial" w:hAnsi="Times New Roman" w:cs="Times New Roman"/>
          <w:color w:val="C170BF"/>
          <w:w w:val="183"/>
          <w:position w:val="7"/>
        </w:rPr>
        <w:t>I</w:t>
      </w:r>
      <w:r w:rsidRPr="006632F3">
        <w:rPr>
          <w:rFonts w:ascii="Times New Roman" w:eastAsia="Arial" w:hAnsi="Times New Roman" w:cs="Times New Roman"/>
          <w:color w:val="C170BF"/>
          <w:spacing w:val="56"/>
          <w:w w:val="183"/>
          <w:position w:val="7"/>
        </w:rPr>
        <w:t xml:space="preserve"> </w:t>
      </w:r>
      <w:r w:rsidRPr="006632F3">
        <w:rPr>
          <w:rFonts w:ascii="Times New Roman" w:eastAsia="Arial" w:hAnsi="Times New Roman" w:cs="Times New Roman"/>
          <w:color w:val="7E7E7E"/>
        </w:rPr>
        <w:t>L</w:t>
      </w:r>
      <w:r w:rsidRPr="006632F3">
        <w:rPr>
          <w:rFonts w:ascii="Times New Roman" w:eastAsia="Arial" w:hAnsi="Times New Roman" w:cs="Times New Roman"/>
          <w:color w:val="7E7E7E"/>
        </w:rPr>
        <w:tab/>
      </w:r>
      <w:r w:rsidRPr="006632F3">
        <w:rPr>
          <w:rFonts w:ascii="Times New Roman" w:eastAsia="Arial" w:hAnsi="Times New Roman" w:cs="Times New Roman"/>
          <w:color w:val="3F3F3F"/>
          <w:w w:val="68"/>
          <w:position w:val="3"/>
        </w:rPr>
        <w:t>_I</w:t>
      </w:r>
    </w:p>
    <w:p w14:paraId="68247AEE" w14:textId="77777777" w:rsidR="00583B21" w:rsidRPr="006632F3" w:rsidRDefault="00583B21" w:rsidP="00583B21">
      <w:pPr>
        <w:tabs>
          <w:tab w:val="left" w:pos="1820"/>
        </w:tabs>
        <w:spacing w:before="79" w:after="0" w:line="210" w:lineRule="exact"/>
        <w:ind w:left="1130" w:right="1560"/>
        <w:jc w:val="center"/>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24160" behindDoc="1" locked="0" layoutInCell="1" allowOverlap="1" wp14:anchorId="219F418F" wp14:editId="75A2BDD3">
                <wp:simplePos x="0" y="0"/>
                <wp:positionH relativeFrom="page">
                  <wp:posOffset>5389245</wp:posOffset>
                </wp:positionH>
                <wp:positionV relativeFrom="paragraph">
                  <wp:posOffset>-17780</wp:posOffset>
                </wp:positionV>
                <wp:extent cx="447040" cy="1270"/>
                <wp:effectExtent l="7620" t="10795" r="12065" b="6985"/>
                <wp:wrapNone/>
                <wp:docPr id="5188" name="Group 5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040" cy="1270"/>
                          <a:chOff x="8487" y="-28"/>
                          <a:chExt cx="704" cy="2"/>
                        </a:xfrm>
                      </wpg:grpSpPr>
                      <wps:wsp>
                        <wps:cNvPr id="5189" name="Freeform 5128"/>
                        <wps:cNvSpPr>
                          <a:spLocks/>
                        </wps:cNvSpPr>
                        <wps:spPr bwMode="auto">
                          <a:xfrm>
                            <a:off x="8487" y="-28"/>
                            <a:ext cx="704" cy="2"/>
                          </a:xfrm>
                          <a:custGeom>
                            <a:avLst/>
                            <a:gdLst>
                              <a:gd name="T0" fmla="+- 0 8487 8487"/>
                              <a:gd name="T1" fmla="*/ T0 w 704"/>
                              <a:gd name="T2" fmla="+- 0 9191 8487"/>
                              <a:gd name="T3" fmla="*/ T2 w 704"/>
                            </a:gdLst>
                            <a:ahLst/>
                            <a:cxnLst>
                              <a:cxn ang="0">
                                <a:pos x="T1" y="0"/>
                              </a:cxn>
                              <a:cxn ang="0">
                                <a:pos x="T3" y="0"/>
                              </a:cxn>
                            </a:cxnLst>
                            <a:rect l="0" t="0" r="r" b="b"/>
                            <a:pathLst>
                              <a:path w="704">
                                <a:moveTo>
                                  <a:pt x="0" y="0"/>
                                </a:moveTo>
                                <a:lnTo>
                                  <a:pt x="704"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27" o:spid="_x0000_s1026" style="position:absolute;margin-left:424.35pt;margin-top:-1.4pt;width:35.2pt;height:.1pt;z-index:-251192320;mso-position-horizontal-relative:page" coordorigin="8487,-28" coordsize="7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">
                <v:shape id="Freeform 5128" o:spid="_x0000_s1027" style="position:absolute;left:8487;top:-28;width:704;height:2;visibility:visible;mso-wrap-style:square;v-text-anchor:top" coordsize="7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I1cQA&#10;AADdAAAADwAAAGRycy9kb3ducmV2LnhtbESPQWvCQBSE70L/w/IK3nRjwRJTN0EKrV5aMApeH9nX&#10;bDD7Nt3davz33ULB4zAz3zDrarS9uJAPnWMFi3kGgrhxuuNWwfHwNstBhIissXdMCm4UoCofJmss&#10;tLvyni51bEWCcChQgYlxKKQMjSGLYe4G4uR9OW8xJulbqT1eE9z28inLnqXFjtOCwYFeDTXn+scq&#10;+O5zs8vejTsd/DauPj+CIZ0rNX0cNy8gIo3xHv5v77SC5SJfwd+b9AR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yNXEAAAA3QAAAA8AAAAAAAAAAAAAAAAAmAIAAGRycy9k&#10;b3ducmV2LnhtbFBLBQYAAAAABAAEAPUAAACJAwAAAAA=&#10;" path="m,l704,e" filled="f" strokecolor="#7c7c7c" strokeweight=".37064mm">
                  <v:path arrowok="t" o:connecttype="custom" o:connectlocs="0,0;704,0" o:connectangles="0,0"/>
                </v:shape>
                <w10:wrap anchorx="page"/>
              </v:group>
            </w:pict>
          </mc:Fallback>
        </mc:AlternateContent>
      </w:r>
      <w:r w:rsidRPr="006632F3">
        <w:rPr>
          <w:rFonts w:ascii="Times New Roman" w:eastAsia="Arial" w:hAnsi="Times New Roman" w:cs="Times New Roman"/>
          <w:color w:val="7E7E7E"/>
          <w:w w:val="99"/>
          <w:position w:val="-20"/>
          <w:u w:val="single" w:color="000000"/>
        </w:rPr>
        <w:t xml:space="preserve"> </w:t>
      </w:r>
      <w:r w:rsidRPr="006632F3">
        <w:rPr>
          <w:rFonts w:ascii="Times New Roman" w:eastAsia="Arial" w:hAnsi="Times New Roman" w:cs="Times New Roman"/>
          <w:color w:val="7E7E7E"/>
          <w:position w:val="-20"/>
          <w:u w:val="single" w:color="000000"/>
        </w:rPr>
        <w:t xml:space="preserve"> </w:t>
      </w:r>
      <w:r w:rsidRPr="006632F3">
        <w:rPr>
          <w:rFonts w:ascii="Times New Roman" w:eastAsia="Arial" w:hAnsi="Times New Roman" w:cs="Times New Roman"/>
          <w:color w:val="7E7E7E"/>
          <w:spacing w:val="-20"/>
          <w:position w:val="-20"/>
          <w:u w:val="single" w:color="000000"/>
        </w:rPr>
        <w:t xml:space="preserve"> </w:t>
      </w:r>
      <w:r w:rsidRPr="006632F3">
        <w:rPr>
          <w:rFonts w:ascii="Times New Roman" w:eastAsia="Arial" w:hAnsi="Times New Roman" w:cs="Times New Roman"/>
          <w:color w:val="7E7E7E"/>
          <w:w w:val="84"/>
          <w:position w:val="-20"/>
          <w:u w:val="single" w:color="000000"/>
        </w:rPr>
        <w:t>I</w:t>
      </w:r>
      <w:r w:rsidRPr="006632F3">
        <w:rPr>
          <w:rFonts w:ascii="Times New Roman" w:eastAsia="Arial" w:hAnsi="Times New Roman" w:cs="Times New Roman"/>
          <w:color w:val="7E7E7E"/>
          <w:w w:val="99"/>
          <w:position w:val="-20"/>
          <w:u w:val="single" w:color="000000"/>
        </w:rPr>
        <w:t xml:space="preserve"> </w:t>
      </w:r>
      <w:r w:rsidRPr="006632F3">
        <w:rPr>
          <w:rFonts w:ascii="Times New Roman" w:eastAsia="Arial" w:hAnsi="Times New Roman" w:cs="Times New Roman"/>
          <w:color w:val="7E7E7E"/>
          <w:position w:val="-20"/>
          <w:u w:val="single" w:color="000000"/>
        </w:rPr>
        <w:tab/>
      </w:r>
    </w:p>
    <w:p w14:paraId="5A8CE296" w14:textId="77777777" w:rsidR="00583B21" w:rsidRPr="006632F3" w:rsidRDefault="00583B21" w:rsidP="00583B21">
      <w:pPr>
        <w:spacing w:after="0"/>
        <w:jc w:val="center"/>
        <w:rPr>
          <w:rFonts w:ascii="Times New Roman" w:hAnsi="Times New Roman" w:cs="Times New Roman"/>
        </w:rPr>
        <w:sectPr w:rsidR="00583B21" w:rsidRPr="006632F3">
          <w:type w:val="continuous"/>
          <w:pgSz w:w="12240" w:h="15860"/>
          <w:pgMar w:top="1460" w:right="1420" w:bottom="280" w:left="1720" w:header="720" w:footer="720" w:gutter="0"/>
          <w:cols w:num="3" w:space="720" w:equalWidth="0">
            <w:col w:w="3322" w:space="199"/>
            <w:col w:w="777" w:space="1290"/>
            <w:col w:w="3512"/>
          </w:cols>
        </w:sectPr>
      </w:pPr>
    </w:p>
    <w:p w14:paraId="69DD846F" w14:textId="77777777" w:rsidR="00583B21" w:rsidRPr="006632F3" w:rsidRDefault="00583B21" w:rsidP="00583B21">
      <w:pPr>
        <w:spacing w:after="0" w:line="168" w:lineRule="exact"/>
        <w:ind w:right="745"/>
        <w:jc w:val="right"/>
        <w:rPr>
          <w:rFonts w:ascii="Times New Roman" w:eastAsia="Times New Roman" w:hAnsi="Times New Roman" w:cs="Times New Roman"/>
        </w:rPr>
      </w:pPr>
      <w:r w:rsidRPr="006632F3">
        <w:rPr>
          <w:rFonts w:ascii="Times New Roman" w:eastAsia="Times New Roman" w:hAnsi="Times New Roman" w:cs="Times New Roman"/>
          <w:color w:val="7E7E7E"/>
          <w:w w:val="554"/>
          <w:position w:val="-1"/>
        </w:rPr>
        <w:lastRenderedPageBreak/>
        <w:t>-</w:t>
      </w:r>
      <w:r w:rsidRPr="006632F3">
        <w:rPr>
          <w:rFonts w:ascii="Times New Roman" w:eastAsia="Times New Roman" w:hAnsi="Times New Roman" w:cs="Times New Roman"/>
          <w:color w:val="7E7E7E"/>
          <w:spacing w:val="-77"/>
          <w:w w:val="554"/>
          <w:position w:val="-1"/>
        </w:rPr>
        <w:t xml:space="preserve"> </w:t>
      </w:r>
      <w:r w:rsidRPr="006632F3">
        <w:rPr>
          <w:rFonts w:ascii="Times New Roman" w:eastAsia="Times New Roman" w:hAnsi="Times New Roman" w:cs="Times New Roman"/>
          <w:color w:val="646264"/>
          <w:w w:val="142"/>
          <w:position w:val="-1"/>
        </w:rPr>
        <w:t>-,</w:t>
      </w:r>
    </w:p>
    <w:p w14:paraId="722E7E66" w14:textId="77777777" w:rsidR="00583B21" w:rsidRPr="006632F3" w:rsidRDefault="00583B21" w:rsidP="00583B21">
      <w:pPr>
        <w:tabs>
          <w:tab w:val="left" w:pos="2800"/>
        </w:tabs>
        <w:spacing w:after="0" w:line="104" w:lineRule="exact"/>
        <w:ind w:left="1829" w:right="-58"/>
        <w:rPr>
          <w:rFonts w:ascii="Times New Roman" w:eastAsia="Arial" w:hAnsi="Times New Roman" w:cs="Times New Roman"/>
        </w:rPr>
      </w:pPr>
      <w:r w:rsidRPr="006632F3">
        <w:rPr>
          <w:rFonts w:ascii="Times New Roman" w:eastAsia="Times New Roman" w:hAnsi="Times New Roman" w:cs="Times New Roman"/>
          <w:color w:val="212121"/>
          <w:w w:val="80"/>
        </w:rPr>
        <w:t>1</w:t>
      </w:r>
      <w:r w:rsidRPr="006632F3">
        <w:rPr>
          <w:rFonts w:ascii="Times New Roman" w:eastAsia="Times New Roman" w:hAnsi="Times New Roman" w:cs="Times New Roman"/>
          <w:color w:val="212121"/>
          <w:spacing w:val="16"/>
          <w:w w:val="80"/>
        </w:rPr>
        <w:t xml:space="preserve"> </w:t>
      </w:r>
      <w:r w:rsidRPr="006632F3">
        <w:rPr>
          <w:rFonts w:ascii="Times New Roman" w:eastAsia="Arial" w:hAnsi="Times New Roman" w:cs="Times New Roman"/>
          <w:color w:val="3F3F3F"/>
          <w:w w:val="101"/>
        </w:rPr>
        <w:t>Brokelll'lode</w:t>
      </w:r>
      <w:r w:rsidRPr="006632F3">
        <w:rPr>
          <w:rFonts w:ascii="Times New Roman" w:eastAsia="Arial" w:hAnsi="Times New Roman" w:cs="Times New Roman"/>
          <w:color w:val="3F3F3F"/>
        </w:rPr>
        <w:tab/>
      </w:r>
      <w:r w:rsidRPr="006632F3">
        <w:rPr>
          <w:rFonts w:ascii="Times New Roman" w:eastAsia="Arial" w:hAnsi="Times New Roman" w:cs="Times New Roman"/>
          <w:color w:val="212121"/>
          <w:w w:val="215"/>
        </w:rPr>
        <w:t>lf-</w:t>
      </w:r>
      <w:r w:rsidRPr="006632F3">
        <w:rPr>
          <w:rFonts w:ascii="Times New Roman" w:eastAsia="Arial" w:hAnsi="Times New Roman" w:cs="Times New Roman"/>
          <w:color w:val="212121"/>
          <w:spacing w:val="8"/>
          <w:w w:val="216"/>
        </w:rPr>
        <w:t>_</w:t>
      </w:r>
      <w:r w:rsidRPr="006632F3">
        <w:rPr>
          <w:rFonts w:ascii="Times New Roman" w:eastAsia="Arial" w:hAnsi="Times New Roman" w:cs="Times New Roman"/>
          <w:color w:val="3F3F3F"/>
          <w:spacing w:val="-48"/>
          <w:w w:val="107"/>
        </w:rPr>
        <w:t>T</w:t>
      </w:r>
      <w:r w:rsidRPr="006632F3">
        <w:rPr>
          <w:rFonts w:ascii="Times New Roman" w:eastAsia="Arial" w:hAnsi="Times New Roman" w:cs="Times New Roman"/>
          <w:color w:val="212121"/>
          <w:spacing w:val="-88"/>
          <w:w w:val="135"/>
        </w:rPr>
        <w:t>_</w:t>
      </w:r>
      <w:r w:rsidRPr="006632F3">
        <w:rPr>
          <w:rFonts w:ascii="Times New Roman" w:eastAsia="Arial" w:hAnsi="Times New Roman" w:cs="Times New Roman"/>
          <w:color w:val="3F3F3F"/>
          <w:w w:val="112"/>
        </w:rPr>
        <w:t>r</w:t>
      </w:r>
      <w:r w:rsidRPr="006632F3">
        <w:rPr>
          <w:rFonts w:ascii="Times New Roman" w:eastAsia="Arial" w:hAnsi="Times New Roman" w:cs="Times New Roman"/>
          <w:color w:val="3F3F3F"/>
          <w:spacing w:val="-34"/>
          <w:w w:val="112"/>
        </w:rPr>
        <w:t>a</w:t>
      </w:r>
      <w:r w:rsidRPr="006632F3">
        <w:rPr>
          <w:rFonts w:ascii="Times New Roman" w:eastAsia="Arial" w:hAnsi="Times New Roman" w:cs="Times New Roman"/>
          <w:color w:val="212121"/>
          <w:spacing w:val="-46"/>
          <w:w w:val="135"/>
        </w:rPr>
        <w:t>_</w:t>
      </w:r>
      <w:r w:rsidRPr="006632F3">
        <w:rPr>
          <w:rFonts w:ascii="Times New Roman" w:eastAsia="Arial" w:hAnsi="Times New Roman" w:cs="Times New Roman"/>
          <w:color w:val="3F3F3F"/>
          <w:spacing w:val="-1"/>
          <w:w w:val="110"/>
        </w:rPr>
        <w:t>n</w:t>
      </w:r>
      <w:r w:rsidRPr="006632F3">
        <w:rPr>
          <w:rFonts w:ascii="Times New Roman" w:eastAsia="Arial" w:hAnsi="Times New Roman" w:cs="Times New Roman"/>
          <w:color w:val="212121"/>
          <w:spacing w:val="-65"/>
          <w:w w:val="88"/>
        </w:rPr>
        <w:t>_</w:t>
      </w:r>
      <w:r w:rsidRPr="006632F3">
        <w:rPr>
          <w:rFonts w:ascii="Times New Roman" w:eastAsia="Arial" w:hAnsi="Times New Roman" w:cs="Times New Roman"/>
          <w:color w:val="3F3F3F"/>
          <w:spacing w:val="-7"/>
          <w:w w:val="110"/>
        </w:rPr>
        <w:t>s</w:t>
      </w:r>
      <w:r w:rsidRPr="006632F3">
        <w:rPr>
          <w:rFonts w:ascii="Times New Roman" w:eastAsia="Arial" w:hAnsi="Times New Roman" w:cs="Times New Roman"/>
          <w:color w:val="212121"/>
          <w:w w:val="88"/>
        </w:rPr>
        <w:t>p</w:t>
      </w:r>
      <w:r w:rsidRPr="006632F3">
        <w:rPr>
          <w:rFonts w:ascii="Times New Roman" w:eastAsia="Arial" w:hAnsi="Times New Roman" w:cs="Times New Roman"/>
          <w:color w:val="212121"/>
          <w:spacing w:val="-48"/>
          <w:w w:val="88"/>
        </w:rPr>
        <w:t>_</w:t>
      </w:r>
      <w:r w:rsidRPr="006632F3">
        <w:rPr>
          <w:rFonts w:ascii="Times New Roman" w:eastAsia="Arial" w:hAnsi="Times New Roman" w:cs="Times New Roman"/>
          <w:color w:val="3F3F3F"/>
          <w:spacing w:val="-27"/>
          <w:w w:val="126"/>
        </w:rPr>
        <w:t>o</w:t>
      </w:r>
      <w:r w:rsidRPr="006632F3">
        <w:rPr>
          <w:rFonts w:ascii="Times New Roman" w:eastAsia="Arial" w:hAnsi="Times New Roman" w:cs="Times New Roman"/>
          <w:color w:val="212121"/>
          <w:w w:val="67"/>
        </w:rPr>
        <w:t>_</w:t>
      </w:r>
      <w:r w:rsidRPr="006632F3">
        <w:rPr>
          <w:rFonts w:ascii="Times New Roman" w:eastAsia="Arial" w:hAnsi="Times New Roman" w:cs="Times New Roman"/>
          <w:color w:val="212121"/>
          <w:spacing w:val="-27"/>
          <w:w w:val="67"/>
        </w:rPr>
        <w:t>r</w:t>
      </w:r>
      <w:r w:rsidRPr="006632F3">
        <w:rPr>
          <w:rFonts w:ascii="Times New Roman" w:eastAsia="Arial" w:hAnsi="Times New Roman" w:cs="Times New Roman"/>
          <w:color w:val="3F3F3F"/>
          <w:spacing w:val="1"/>
          <w:w w:val="104"/>
        </w:rPr>
        <w:t>t</w:t>
      </w:r>
      <w:r w:rsidRPr="006632F3">
        <w:rPr>
          <w:rFonts w:ascii="Times New Roman" w:eastAsia="Arial" w:hAnsi="Times New Roman" w:cs="Times New Roman"/>
          <w:color w:val="3F3F3F"/>
          <w:w w:val="104"/>
        </w:rPr>
        <w:t>S</w:t>
      </w:r>
      <w:r w:rsidRPr="006632F3">
        <w:rPr>
          <w:rFonts w:ascii="Times New Roman" w:eastAsia="Arial" w:hAnsi="Times New Roman" w:cs="Times New Roman"/>
          <w:color w:val="3F3F3F"/>
          <w:spacing w:val="-16"/>
          <w:w w:val="105"/>
        </w:rPr>
        <w:t>u</w:t>
      </w:r>
      <w:r w:rsidRPr="006632F3">
        <w:rPr>
          <w:rFonts w:ascii="Times New Roman" w:eastAsia="Arial" w:hAnsi="Times New Roman" w:cs="Times New Roman"/>
          <w:color w:val="3F3F3F"/>
          <w:spacing w:val="5"/>
          <w:w w:val="110"/>
        </w:rPr>
        <w:t>b</w:t>
      </w:r>
      <w:r w:rsidRPr="006632F3">
        <w:rPr>
          <w:rFonts w:ascii="Times New Roman" w:eastAsia="Arial" w:hAnsi="Times New Roman" w:cs="Times New Roman"/>
          <w:color w:val="3F3F3F"/>
          <w:spacing w:val="-7"/>
          <w:w w:val="110"/>
        </w:rPr>
        <w:t>s</w:t>
      </w:r>
      <w:r w:rsidRPr="006632F3">
        <w:rPr>
          <w:rFonts w:ascii="Times New Roman" w:eastAsia="Arial" w:hAnsi="Times New Roman" w:cs="Times New Roman"/>
          <w:color w:val="3F3F3F"/>
          <w:w w:val="110"/>
        </w:rPr>
        <w:t>t</w:t>
      </w:r>
      <w:r w:rsidRPr="006632F3">
        <w:rPr>
          <w:rFonts w:ascii="Times New Roman" w:eastAsia="Arial" w:hAnsi="Times New Roman" w:cs="Times New Roman"/>
          <w:color w:val="3F3F3F"/>
          <w:spacing w:val="-23"/>
          <w:w w:val="111"/>
        </w:rPr>
        <w:t>r</w:t>
      </w:r>
      <w:r w:rsidRPr="006632F3">
        <w:rPr>
          <w:rFonts w:ascii="Times New Roman" w:eastAsia="Arial" w:hAnsi="Times New Roman" w:cs="Times New Roman"/>
          <w:color w:val="212121"/>
          <w:spacing w:val="-60"/>
          <w:w w:val="135"/>
        </w:rPr>
        <w:t>_</w:t>
      </w:r>
      <w:r w:rsidRPr="006632F3">
        <w:rPr>
          <w:rFonts w:ascii="Times New Roman" w:eastAsia="Arial" w:hAnsi="Times New Roman" w:cs="Times New Roman"/>
          <w:color w:val="3F3F3F"/>
          <w:spacing w:val="-9"/>
          <w:w w:val="111"/>
        </w:rPr>
        <w:t>a</w:t>
      </w:r>
      <w:r w:rsidRPr="006632F3">
        <w:rPr>
          <w:rFonts w:ascii="Times New Roman" w:eastAsia="Arial" w:hAnsi="Times New Roman" w:cs="Times New Roman"/>
          <w:color w:val="3F3F3F"/>
          <w:spacing w:val="-20"/>
          <w:w w:val="137"/>
        </w:rPr>
        <w:t>t</w:t>
      </w:r>
      <w:r w:rsidRPr="006632F3">
        <w:rPr>
          <w:rFonts w:ascii="Times New Roman" w:eastAsia="Arial" w:hAnsi="Times New Roman" w:cs="Times New Roman"/>
          <w:color w:val="212121"/>
          <w:spacing w:val="-42"/>
          <w:w w:val="135"/>
        </w:rPr>
        <w:t>_</w:t>
      </w:r>
      <w:r w:rsidRPr="006632F3">
        <w:rPr>
          <w:rFonts w:ascii="Times New Roman" w:eastAsia="Arial" w:hAnsi="Times New Roman" w:cs="Times New Roman"/>
          <w:color w:val="3F3F3F"/>
          <w:spacing w:val="-15"/>
          <w:w w:val="110"/>
        </w:rPr>
        <w:t>e</w:t>
      </w:r>
      <w:r w:rsidRPr="006632F3">
        <w:rPr>
          <w:rFonts w:ascii="Times New Roman" w:eastAsia="Arial" w:hAnsi="Times New Roman" w:cs="Times New Roman"/>
          <w:color w:val="212121"/>
          <w:spacing w:val="-8"/>
          <w:w w:val="271"/>
        </w:rPr>
        <w:t>_</w:t>
      </w:r>
      <w:r w:rsidRPr="006632F3">
        <w:rPr>
          <w:rFonts w:ascii="Times New Roman" w:eastAsia="Arial" w:hAnsi="Times New Roman" w:cs="Times New Roman"/>
          <w:color w:val="010101"/>
          <w:w w:val="104"/>
        </w:rPr>
        <w:t>--1</w:t>
      </w:r>
    </w:p>
    <w:p w14:paraId="7CB3F45B" w14:textId="77777777" w:rsidR="00583B21" w:rsidRPr="006632F3" w:rsidRDefault="00583B21" w:rsidP="00583B21">
      <w:pPr>
        <w:spacing w:before="9" w:after="0" w:line="170" w:lineRule="exact"/>
        <w:rPr>
          <w:rFonts w:ascii="Times New Roman" w:hAnsi="Times New Roman" w:cs="Times New Roman"/>
        </w:rPr>
      </w:pPr>
      <w:r w:rsidRPr="006632F3">
        <w:rPr>
          <w:rFonts w:ascii="Times New Roman" w:hAnsi="Times New Roman" w:cs="Times New Roman"/>
        </w:rPr>
        <w:br w:type="column"/>
      </w:r>
    </w:p>
    <w:p w14:paraId="1EB23714" w14:textId="77777777" w:rsidR="00583B21" w:rsidRPr="006632F3" w:rsidRDefault="00583B21" w:rsidP="00583B21">
      <w:pPr>
        <w:tabs>
          <w:tab w:val="left" w:pos="760"/>
        </w:tabs>
        <w:spacing w:after="0" w:line="93" w:lineRule="exact"/>
        <w:ind w:right="-20"/>
        <w:rPr>
          <w:rFonts w:ascii="Times New Roman" w:eastAsia="Arial" w:hAnsi="Times New Roman" w:cs="Times New Roman"/>
        </w:rPr>
      </w:pPr>
      <w:r w:rsidRPr="006632F3">
        <w:rPr>
          <w:rFonts w:ascii="Times New Roman" w:eastAsia="Arial" w:hAnsi="Times New Roman" w:cs="Times New Roman"/>
          <w:color w:val="7E7E7E"/>
          <w:spacing w:val="-18"/>
          <w:w w:val="275"/>
          <w:position w:val="-9"/>
        </w:rPr>
        <w:t>I</w:t>
      </w:r>
      <w:r w:rsidRPr="006632F3">
        <w:rPr>
          <w:rFonts w:ascii="Times New Roman" w:eastAsia="Arial" w:hAnsi="Times New Roman" w:cs="Times New Roman"/>
          <w:color w:val="3F3F3F"/>
          <w:w w:val="99"/>
          <w:position w:val="-9"/>
          <w:u w:val="thick" w:color="606060"/>
        </w:rPr>
        <w:t xml:space="preserve"> </w:t>
      </w:r>
      <w:r w:rsidRPr="006632F3">
        <w:rPr>
          <w:rFonts w:ascii="Times New Roman" w:eastAsia="Arial" w:hAnsi="Times New Roman" w:cs="Times New Roman"/>
          <w:color w:val="3F3F3F"/>
          <w:position w:val="-9"/>
          <w:u w:val="thick" w:color="606060"/>
        </w:rPr>
        <w:tab/>
      </w:r>
      <w:r w:rsidRPr="006632F3">
        <w:rPr>
          <w:rFonts w:ascii="Times New Roman" w:eastAsia="Arial" w:hAnsi="Times New Roman" w:cs="Times New Roman"/>
          <w:color w:val="3F3F3F"/>
          <w:position w:val="-4"/>
        </w:rPr>
        <w:t xml:space="preserve">UsarUI    </w:t>
      </w:r>
      <w:r w:rsidRPr="006632F3">
        <w:rPr>
          <w:rFonts w:ascii="Times New Roman" w:eastAsia="Arial" w:hAnsi="Times New Roman" w:cs="Times New Roman"/>
          <w:color w:val="3F3F3F"/>
          <w:spacing w:val="3"/>
          <w:position w:val="-4"/>
        </w:rPr>
        <w:t xml:space="preserve"> </w:t>
      </w:r>
      <w:r w:rsidRPr="006632F3">
        <w:rPr>
          <w:rFonts w:ascii="Times New Roman" w:eastAsia="Arial" w:hAnsi="Times New Roman" w:cs="Times New Roman"/>
          <w:color w:val="3F3F3F"/>
          <w:w w:val="183"/>
          <w:position w:val="-9"/>
        </w:rPr>
        <w:t>I</w:t>
      </w:r>
    </w:p>
    <w:p w14:paraId="35F7C30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2" w:space="720" w:equalWidth="0">
            <w:col w:w="4470" w:space="2223"/>
            <w:col w:w="2407"/>
          </w:cols>
        </w:sectPr>
      </w:pPr>
    </w:p>
    <w:p w14:paraId="7D017EF7" w14:textId="77777777" w:rsidR="00583B21" w:rsidRPr="006632F3" w:rsidRDefault="00583B21" w:rsidP="00583B21">
      <w:pPr>
        <w:tabs>
          <w:tab w:val="left" w:pos="2800"/>
          <w:tab w:val="left" w:pos="4440"/>
        </w:tabs>
        <w:spacing w:after="0" w:line="184" w:lineRule="exact"/>
        <w:ind w:left="1829" w:right="-67"/>
        <w:rPr>
          <w:rFonts w:ascii="Times New Roman" w:eastAsia="Arial" w:hAnsi="Times New Roman" w:cs="Times New Roman"/>
        </w:rPr>
      </w:pPr>
      <w:r w:rsidRPr="006632F3">
        <w:rPr>
          <w:rFonts w:ascii="Times New Roman" w:eastAsia="Arial" w:hAnsi="Times New Roman" w:cs="Times New Roman"/>
          <w:color w:val="212121"/>
        </w:rPr>
        <w:lastRenderedPageBreak/>
        <w:t>I</w:t>
      </w:r>
      <w:r w:rsidRPr="006632F3">
        <w:rPr>
          <w:rFonts w:ascii="Times New Roman" w:eastAsia="Arial" w:hAnsi="Times New Roman" w:cs="Times New Roman"/>
          <w:color w:val="212121"/>
          <w:spacing w:val="-39"/>
        </w:rPr>
        <w:t xml:space="preserve"> </w:t>
      </w:r>
      <w:r w:rsidRPr="006632F3">
        <w:rPr>
          <w:rFonts w:ascii="Times New Roman" w:eastAsia="Arial" w:hAnsi="Times New Roman" w:cs="Times New Roman"/>
          <w:color w:val="212121"/>
        </w:rPr>
        <w:tab/>
      </w:r>
      <w:r w:rsidRPr="006632F3">
        <w:rPr>
          <w:rFonts w:ascii="Times New Roman" w:eastAsia="Arial" w:hAnsi="Times New Roman" w:cs="Times New Roman"/>
          <w:color w:val="212121"/>
          <w:u w:val="thick" w:color="5B5B5B"/>
        </w:rPr>
        <w:t>I</w:t>
      </w:r>
      <w:r w:rsidRPr="006632F3">
        <w:rPr>
          <w:rFonts w:ascii="Times New Roman" w:eastAsia="Arial" w:hAnsi="Times New Roman" w:cs="Times New Roman"/>
          <w:color w:val="212121"/>
          <w:spacing w:val="11"/>
          <w:u w:val="thick" w:color="5B5B5B"/>
        </w:rPr>
        <w:t xml:space="preserve"> </w:t>
      </w:r>
      <w:r w:rsidRPr="006632F3">
        <w:rPr>
          <w:rFonts w:ascii="Times New Roman" w:eastAsia="Arial" w:hAnsi="Times New Roman" w:cs="Times New Roman"/>
          <w:color w:val="212121"/>
          <w:u w:val="thick" w:color="5B5B5B"/>
        </w:rPr>
        <w:tab/>
      </w:r>
      <w:r w:rsidRPr="006632F3">
        <w:rPr>
          <w:rFonts w:ascii="Times New Roman" w:eastAsia="Arial" w:hAnsi="Times New Roman" w:cs="Times New Roman"/>
          <w:color w:val="646264"/>
          <w:w w:val="193"/>
        </w:rPr>
        <w:t>-</w:t>
      </w:r>
      <w:r w:rsidRPr="006632F3">
        <w:rPr>
          <w:rFonts w:ascii="Times New Roman" w:eastAsia="Arial" w:hAnsi="Times New Roman" w:cs="Times New Roman"/>
          <w:color w:val="646264"/>
          <w:spacing w:val="10"/>
          <w:w w:val="193"/>
        </w:rPr>
        <w:t>-</w:t>
      </w:r>
      <w:r w:rsidRPr="006632F3">
        <w:rPr>
          <w:rFonts w:ascii="Times New Roman" w:eastAsia="Arial" w:hAnsi="Times New Roman" w:cs="Times New Roman"/>
          <w:color w:val="3F3F3F"/>
          <w:w w:val="203"/>
        </w:rPr>
        <w:t>--</w:t>
      </w:r>
    </w:p>
    <w:p w14:paraId="3D70B601" w14:textId="77777777" w:rsidR="00583B21" w:rsidRPr="006632F3" w:rsidRDefault="00583B21" w:rsidP="00583B21">
      <w:pPr>
        <w:spacing w:before="16" w:after="0" w:line="240" w:lineRule="auto"/>
        <w:ind w:left="2809" w:right="485"/>
        <w:jc w:val="center"/>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21088" behindDoc="1" locked="0" layoutInCell="1" allowOverlap="1" wp14:anchorId="7F592E4D" wp14:editId="1B523A7C">
                <wp:simplePos x="0" y="0"/>
                <wp:positionH relativeFrom="page">
                  <wp:posOffset>2259965</wp:posOffset>
                </wp:positionH>
                <wp:positionV relativeFrom="paragraph">
                  <wp:posOffset>118745</wp:posOffset>
                </wp:positionV>
                <wp:extent cx="493395" cy="1270"/>
                <wp:effectExtent l="12065" t="13970" r="8890" b="3810"/>
                <wp:wrapNone/>
                <wp:docPr id="5186" name="Group 51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395" cy="1270"/>
                          <a:chOff x="3559" y="187"/>
                          <a:chExt cx="777" cy="2"/>
                        </a:xfrm>
                      </wpg:grpSpPr>
                      <wps:wsp>
                        <wps:cNvPr id="5187" name="Freeform 5126"/>
                        <wps:cNvSpPr>
                          <a:spLocks/>
                        </wps:cNvSpPr>
                        <wps:spPr bwMode="auto">
                          <a:xfrm>
                            <a:off x="3559" y="187"/>
                            <a:ext cx="777" cy="2"/>
                          </a:xfrm>
                          <a:custGeom>
                            <a:avLst/>
                            <a:gdLst>
                              <a:gd name="T0" fmla="+- 0 3559 3559"/>
                              <a:gd name="T1" fmla="*/ T0 w 777"/>
                              <a:gd name="T2" fmla="+- 0 4337 3559"/>
                              <a:gd name="T3" fmla="*/ T2 w 777"/>
                            </a:gdLst>
                            <a:ahLst/>
                            <a:cxnLst>
                              <a:cxn ang="0">
                                <a:pos x="T1" y="0"/>
                              </a:cxn>
                              <a:cxn ang="0">
                                <a:pos x="T3" y="0"/>
                              </a:cxn>
                            </a:cxnLst>
                            <a:rect l="0" t="0" r="r" b="b"/>
                            <a:pathLst>
                              <a:path w="777">
                                <a:moveTo>
                                  <a:pt x="0" y="0"/>
                                </a:moveTo>
                                <a:lnTo>
                                  <a:pt x="778" y="0"/>
                                </a:lnTo>
                              </a:path>
                            </a:pathLst>
                          </a:custGeom>
                          <a:noFill/>
                          <a:ln w="6672">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125" o:spid="_x0000_s1026" style="position:absolute;margin-left:177.95pt;margin-top:9.35pt;width:38.85pt;height:.1pt;z-index:-251195392;mso-position-horizontal-relative:page" coordorigin="3559,187" coordsize="7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">
                <v:shape id="Freeform 5126" o:spid="_x0000_s1027" style="position:absolute;left:3559;top:187;width:777;height:2;visibility:visible;mso-wrap-style:square;v-text-anchor:top" coordsize="77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XYMcA&#10;AADdAAAADwAAAGRycy9kb3ducmV2LnhtbESP3WrCQBSE7wt9h+UUvCl1o2IrqRtpRVEQpLU+wDF7&#10;8kOzZ2N2TeLbu0Khl8PMfMPMF72pREuNKy0rGA0jEMSp1SXnCo4/65cZCOeRNVaWScGVHCySx4c5&#10;xtp2/E3tweciQNjFqKDwvo6ldGlBBt3Q1sTBy2xj0AfZ5FI32AW4qeQ4il6lwZLDQoE1LQtKfw8X&#10;o2DTpfuL/pysvjZ82p1X1/Z5uc6UGjz1H+8gPPX+P/zX3moF09HsDe5vwhOQy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6iV2DHAAAA3QAAAA8AAAAAAAAAAAAAAAAAmAIAAGRy&#10;cy9kb3ducmV2LnhtbFBLBQYAAAAABAAEAPUAAACMAwAAAAA=&#10;" path="m,l778,e" filled="f" strokecolor="#3b3b3b" strokeweight=".18533mm">
                  <v:path arrowok="t" o:connecttype="custom" o:connectlocs="0,0;778,0" o:connectangles="0,0"/>
                </v:shape>
                <w10:wrap anchorx="page"/>
              </v:group>
            </w:pict>
          </mc:Fallback>
        </mc:AlternateContent>
      </w:r>
      <w:r w:rsidRPr="006632F3">
        <w:rPr>
          <w:rFonts w:ascii="Times New Roman" w:eastAsia="Arial" w:hAnsi="Times New Roman" w:cs="Times New Roman"/>
          <w:color w:val="3F3F3F"/>
          <w:spacing w:val="-12"/>
          <w:w w:val="120"/>
        </w:rPr>
        <w:t>+</w:t>
      </w:r>
      <w:proofErr w:type="gramStart"/>
      <w:r w:rsidRPr="006632F3">
        <w:rPr>
          <w:rFonts w:ascii="Times New Roman" w:eastAsia="Arial" w:hAnsi="Times New Roman" w:cs="Times New Roman"/>
          <w:color w:val="646264"/>
          <w:w w:val="106"/>
        </w:rPr>
        <w:t>sen</w:t>
      </w:r>
      <w:r w:rsidRPr="006632F3">
        <w:rPr>
          <w:rFonts w:ascii="Times New Roman" w:eastAsia="Arial" w:hAnsi="Times New Roman" w:cs="Times New Roman"/>
          <w:color w:val="646264"/>
          <w:spacing w:val="-7"/>
          <w:w w:val="106"/>
        </w:rPr>
        <w:t>d</w:t>
      </w:r>
      <w:r w:rsidRPr="006632F3">
        <w:rPr>
          <w:rFonts w:ascii="Times New Roman" w:eastAsia="Arial" w:hAnsi="Times New Roman" w:cs="Times New Roman"/>
          <w:color w:val="7E7E7E"/>
          <w:spacing w:val="-13"/>
          <w:w w:val="121"/>
        </w:rPr>
        <w:t>(</w:t>
      </w:r>
      <w:proofErr w:type="gramEnd"/>
      <w:r w:rsidRPr="006632F3">
        <w:rPr>
          <w:rFonts w:ascii="Times New Roman" w:eastAsia="Arial" w:hAnsi="Times New Roman" w:cs="Times New Roman"/>
          <w:color w:val="3F3F3F"/>
          <w:w w:val="119"/>
        </w:rPr>
        <w:t>in</w:t>
      </w:r>
      <w:r w:rsidRPr="006632F3">
        <w:rPr>
          <w:rFonts w:ascii="Times New Roman" w:eastAsia="Arial" w:hAnsi="Times New Roman" w:cs="Times New Roman"/>
          <w:color w:val="3F3F3F"/>
          <w:spacing w:val="-19"/>
        </w:rPr>
        <w:t xml:space="preserve"> </w:t>
      </w:r>
      <w:r w:rsidRPr="006632F3">
        <w:rPr>
          <w:rFonts w:ascii="Times New Roman" w:eastAsia="Arial" w:hAnsi="Times New Roman" w:cs="Times New Roman"/>
          <w:color w:val="525252"/>
          <w:w w:val="129"/>
        </w:rPr>
        <w:t>loc</w:t>
      </w:r>
      <w:r w:rsidRPr="006632F3">
        <w:rPr>
          <w:rFonts w:ascii="Times New Roman" w:eastAsia="Arial" w:hAnsi="Times New Roman" w:cs="Times New Roman"/>
          <w:color w:val="525252"/>
          <w:spacing w:val="6"/>
          <w:w w:val="128"/>
        </w:rPr>
        <w:t>:</w:t>
      </w:r>
      <w:r w:rsidRPr="006632F3">
        <w:rPr>
          <w:rFonts w:ascii="Times New Roman" w:eastAsia="Arial" w:hAnsi="Times New Roman" w:cs="Times New Roman"/>
          <w:color w:val="525252"/>
          <w:w w:val="110"/>
        </w:rPr>
        <w:t>U</w:t>
      </w:r>
      <w:r w:rsidRPr="006632F3">
        <w:rPr>
          <w:rFonts w:ascii="Times New Roman" w:eastAsia="Arial" w:hAnsi="Times New Roman" w:cs="Times New Roman"/>
          <w:color w:val="525252"/>
          <w:spacing w:val="-17"/>
          <w:w w:val="110"/>
        </w:rPr>
        <w:t>n</w:t>
      </w:r>
      <w:r w:rsidRPr="006632F3">
        <w:rPr>
          <w:rFonts w:ascii="Times New Roman" w:eastAsia="Arial" w:hAnsi="Times New Roman" w:cs="Times New Roman"/>
          <w:color w:val="7E7E7E"/>
          <w:w w:val="118"/>
        </w:rPr>
        <w:t>i</w:t>
      </w:r>
      <w:r w:rsidRPr="006632F3">
        <w:rPr>
          <w:rFonts w:ascii="Times New Roman" w:eastAsia="Arial" w:hAnsi="Times New Roman" w:cs="Times New Roman"/>
          <w:color w:val="7E7E7E"/>
          <w:spacing w:val="-6"/>
          <w:w w:val="118"/>
        </w:rPr>
        <w:t>v</w:t>
      </w:r>
      <w:r w:rsidRPr="006632F3">
        <w:rPr>
          <w:rFonts w:ascii="Times New Roman" w:eastAsia="Arial" w:hAnsi="Times New Roman" w:cs="Times New Roman"/>
          <w:color w:val="525252"/>
          <w:w w:val="112"/>
        </w:rPr>
        <w:t>ersalloc</w:t>
      </w:r>
      <w:r w:rsidRPr="006632F3">
        <w:rPr>
          <w:rFonts w:ascii="Times New Roman" w:eastAsia="Arial" w:hAnsi="Times New Roman" w:cs="Times New Roman"/>
          <w:color w:val="525252"/>
          <w:spacing w:val="-7"/>
          <w:w w:val="112"/>
        </w:rPr>
        <w:t>a</w:t>
      </w:r>
      <w:r w:rsidRPr="006632F3">
        <w:rPr>
          <w:rFonts w:ascii="Times New Roman" w:eastAsia="Arial" w:hAnsi="Times New Roman" w:cs="Times New Roman"/>
          <w:color w:val="7E7E7E"/>
          <w:spacing w:val="-16"/>
          <w:w w:val="150"/>
        </w:rPr>
        <w:t>t</w:t>
      </w:r>
      <w:r w:rsidRPr="006632F3">
        <w:rPr>
          <w:rFonts w:ascii="Times New Roman" w:eastAsia="Arial" w:hAnsi="Times New Roman" w:cs="Times New Roman"/>
          <w:color w:val="646264"/>
          <w:spacing w:val="-13"/>
          <w:w w:val="118"/>
        </w:rPr>
        <w:t>o</w:t>
      </w:r>
      <w:r w:rsidRPr="006632F3">
        <w:rPr>
          <w:rFonts w:ascii="Times New Roman" w:eastAsia="Arial" w:hAnsi="Times New Roman" w:cs="Times New Roman"/>
          <w:color w:val="3F3F3F"/>
          <w:spacing w:val="-7"/>
          <w:w w:val="135"/>
        </w:rPr>
        <w:t>r</w:t>
      </w:r>
      <w:r w:rsidRPr="006632F3">
        <w:rPr>
          <w:rFonts w:ascii="Times New Roman" w:eastAsia="Arial" w:hAnsi="Times New Roman" w:cs="Times New Roman"/>
          <w:color w:val="646264"/>
          <w:w w:val="121"/>
        </w:rPr>
        <w:t>)</w:t>
      </w:r>
    </w:p>
    <w:p w14:paraId="280309F9" w14:textId="77777777" w:rsidR="00583B21" w:rsidRPr="006632F3" w:rsidRDefault="00583B21" w:rsidP="00583B21">
      <w:pPr>
        <w:spacing w:before="95" w:after="0" w:line="110" w:lineRule="exact"/>
        <w:ind w:right="1103"/>
        <w:jc w:val="right"/>
        <w:rPr>
          <w:rFonts w:ascii="Times New Roman" w:eastAsia="Arial" w:hAnsi="Times New Roman" w:cs="Times New Roman"/>
        </w:rPr>
      </w:pPr>
      <w:r w:rsidRPr="006632F3">
        <w:rPr>
          <w:rFonts w:ascii="Times New Roman" w:eastAsia="Arial" w:hAnsi="Times New Roman" w:cs="Times New Roman"/>
          <w:color w:val="646264"/>
          <w:w w:val="99"/>
          <w:position w:val="-2"/>
        </w:rPr>
        <w:t>«</w:t>
      </w:r>
      <w:proofErr w:type="gramStart"/>
      <w:r w:rsidRPr="006632F3">
        <w:rPr>
          <w:rFonts w:ascii="Times New Roman" w:eastAsia="Arial" w:hAnsi="Times New Roman" w:cs="Times New Roman"/>
          <w:color w:val="646264"/>
          <w:w w:val="99"/>
          <w:position w:val="-2"/>
        </w:rPr>
        <w:t>sen</w:t>
      </w:r>
      <w:r w:rsidRPr="006632F3">
        <w:rPr>
          <w:rFonts w:ascii="Times New Roman" w:eastAsia="Arial" w:hAnsi="Times New Roman" w:cs="Times New Roman"/>
          <w:color w:val="646264"/>
          <w:spacing w:val="-9"/>
          <w:w w:val="99"/>
          <w:position w:val="-2"/>
        </w:rPr>
        <w:t>d</w:t>
      </w:r>
      <w:proofErr w:type="gramEnd"/>
      <w:r w:rsidRPr="006632F3">
        <w:rPr>
          <w:rFonts w:ascii="Times New Roman" w:eastAsia="Arial" w:hAnsi="Times New Roman" w:cs="Times New Roman"/>
          <w:color w:val="7E7E7E"/>
          <w:w w:val="99"/>
          <w:position w:val="-2"/>
        </w:rPr>
        <w:t>»</w:t>
      </w:r>
    </w:p>
    <w:p w14:paraId="17A2657C" w14:textId="77777777" w:rsidR="00583B21" w:rsidRPr="006632F3" w:rsidRDefault="00583B21" w:rsidP="00583B21">
      <w:pPr>
        <w:spacing w:before="4" w:after="0" w:line="120" w:lineRule="exact"/>
        <w:rPr>
          <w:rFonts w:ascii="Times New Roman" w:hAnsi="Times New Roman" w:cs="Times New Roman"/>
        </w:rPr>
      </w:pPr>
      <w:r w:rsidRPr="006632F3">
        <w:rPr>
          <w:rFonts w:ascii="Times New Roman" w:hAnsi="Times New Roman" w:cs="Times New Roman"/>
        </w:rPr>
        <w:br w:type="column"/>
      </w:r>
    </w:p>
    <w:p w14:paraId="4C1BF939" w14:textId="77777777" w:rsidR="00583B21" w:rsidRPr="006632F3" w:rsidRDefault="00583B21" w:rsidP="00583B21">
      <w:pPr>
        <w:tabs>
          <w:tab w:val="left" w:pos="740"/>
        </w:tabs>
        <w:spacing w:after="0" w:line="184" w:lineRule="auto"/>
        <w:ind w:right="1537"/>
        <w:rPr>
          <w:rFonts w:ascii="Times New Roman" w:eastAsia="Arial" w:hAnsi="Times New Roman" w:cs="Times New Roman"/>
        </w:rPr>
      </w:pPr>
      <w:r w:rsidRPr="006632F3">
        <w:rPr>
          <w:rFonts w:ascii="Times New Roman" w:eastAsia="Arial" w:hAnsi="Times New Roman" w:cs="Times New Roman"/>
          <w:color w:val="7E7E7E"/>
          <w:spacing w:val="-19"/>
          <w:w w:val="174"/>
        </w:rPr>
        <w:t>I</w:t>
      </w:r>
      <w:r w:rsidRPr="006632F3">
        <w:rPr>
          <w:rFonts w:ascii="Times New Roman" w:eastAsia="Arial" w:hAnsi="Times New Roman" w:cs="Times New Roman"/>
          <w:color w:val="3F3F3F"/>
          <w:w w:val="99"/>
          <w:u w:val="single" w:color="000000"/>
        </w:rPr>
        <w:t xml:space="preserve"> </w:t>
      </w:r>
      <w:r w:rsidRPr="006632F3">
        <w:rPr>
          <w:rFonts w:ascii="Times New Roman" w:eastAsia="Arial" w:hAnsi="Times New Roman" w:cs="Times New Roman"/>
          <w:color w:val="3F3F3F"/>
          <w:u w:val="single" w:color="000000"/>
        </w:rPr>
        <w:tab/>
      </w:r>
      <w:r w:rsidRPr="006632F3">
        <w:rPr>
          <w:rFonts w:ascii="Times New Roman" w:eastAsia="Arial" w:hAnsi="Times New Roman" w:cs="Times New Roman"/>
          <w:color w:val="3F3F3F"/>
          <w:w w:val="37"/>
          <w:u w:val="single" w:color="000000"/>
        </w:rPr>
        <w:t xml:space="preserve"> </w:t>
      </w:r>
      <w:r w:rsidRPr="006632F3">
        <w:rPr>
          <w:rFonts w:ascii="Times New Roman" w:eastAsia="Arial" w:hAnsi="Times New Roman" w:cs="Times New Roman"/>
          <w:color w:val="3F3F3F"/>
          <w:w w:val="115"/>
        </w:rPr>
        <w:t xml:space="preserve">I </w:t>
      </w:r>
      <w:r w:rsidRPr="006632F3">
        <w:rPr>
          <w:rFonts w:ascii="Times New Roman" w:eastAsia="Arial" w:hAnsi="Times New Roman" w:cs="Times New Roman"/>
          <w:color w:val="7E7E7E"/>
          <w:w w:val="174"/>
          <w:u w:val="single" w:color="030303"/>
        </w:rPr>
        <w:t>I</w:t>
      </w:r>
      <w:r w:rsidRPr="006632F3">
        <w:rPr>
          <w:rFonts w:ascii="Times New Roman" w:eastAsia="Arial" w:hAnsi="Times New Roman" w:cs="Times New Roman"/>
          <w:color w:val="7E7E7E"/>
          <w:spacing w:val="-40"/>
          <w:w w:val="174"/>
          <w:u w:val="single" w:color="030303"/>
        </w:rPr>
        <w:t xml:space="preserve"> </w:t>
      </w:r>
      <w:r w:rsidRPr="006632F3">
        <w:rPr>
          <w:rFonts w:ascii="Times New Roman" w:eastAsia="Arial" w:hAnsi="Times New Roman" w:cs="Times New Roman"/>
          <w:color w:val="7E7E7E"/>
          <w:u w:val="single" w:color="030303"/>
        </w:rPr>
        <w:tab/>
      </w:r>
      <w:r w:rsidRPr="006632F3">
        <w:rPr>
          <w:rFonts w:ascii="Times New Roman" w:eastAsia="Arial" w:hAnsi="Times New Roman" w:cs="Times New Roman"/>
          <w:color w:val="3F3F3F"/>
          <w:w w:val="115"/>
        </w:rPr>
        <w:t>I</w:t>
      </w:r>
    </w:p>
    <w:p w14:paraId="6834DBD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2" w:space="720" w:equalWidth="0">
            <w:col w:w="4941" w:space="1752"/>
            <w:col w:w="2407"/>
          </w:cols>
        </w:sectPr>
      </w:pPr>
    </w:p>
    <w:p w14:paraId="4EE3BD86" w14:textId="77777777" w:rsidR="00583B21" w:rsidRPr="006632F3" w:rsidRDefault="00583B21" w:rsidP="00583B21">
      <w:pPr>
        <w:tabs>
          <w:tab w:val="left" w:pos="3580"/>
        </w:tabs>
        <w:spacing w:before="71" w:after="0" w:line="271" w:lineRule="auto"/>
        <w:ind w:left="3573" w:hanging="2122"/>
        <w:jc w:val="right"/>
        <w:rPr>
          <w:rFonts w:ascii="Times New Roman" w:eastAsia="Arial" w:hAnsi="Times New Roman" w:cs="Times New Roman"/>
        </w:rPr>
      </w:pPr>
      <w:r w:rsidRPr="006632F3">
        <w:rPr>
          <w:rFonts w:ascii="Times New Roman" w:hAnsi="Times New Roman" w:cs="Times New Roman"/>
          <w:noProof/>
        </w:rPr>
        <w:lastRenderedPageBreak/>
        <mc:AlternateContent>
          <mc:Choice Requires="wps">
            <w:drawing>
              <wp:anchor distT="0" distB="0" distL="114300" distR="114300" simplePos="0" relativeHeight="252129280" behindDoc="1" locked="0" layoutInCell="1" allowOverlap="1" wp14:anchorId="3C9A59EC" wp14:editId="08789964">
                <wp:simplePos x="0" y="0"/>
                <wp:positionH relativeFrom="page">
                  <wp:posOffset>3380740</wp:posOffset>
                </wp:positionH>
                <wp:positionV relativeFrom="paragraph">
                  <wp:posOffset>131445</wp:posOffset>
                </wp:positionV>
                <wp:extent cx="58420" cy="69850"/>
                <wp:effectExtent l="0" t="0" r="0" b="0"/>
                <wp:wrapNone/>
                <wp:docPr id="5185" name="Text Box 5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 cy="69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962D0B" w14:textId="77777777" w:rsidR="00583B21" w:rsidRDefault="00583B21" w:rsidP="00583B21">
                            <w:pPr>
                              <w:spacing w:after="0" w:line="110" w:lineRule="exact"/>
                              <w:ind w:right="-56"/>
                              <w:rPr>
                                <w:rFonts w:ascii="Arial" w:eastAsia="Arial" w:hAnsi="Arial" w:cs="Arial"/>
                                <w:sz w:val="11"/>
                                <w:szCs w:val="11"/>
                              </w:rPr>
                            </w:pPr>
                            <w:r>
                              <w:rPr>
                                <w:rFonts w:ascii="Arial" w:eastAsia="Arial" w:hAnsi="Arial" w:cs="Arial"/>
                                <w:color w:val="646264"/>
                                <w:w w:val="300"/>
                                <w:sz w:val="11"/>
                                <w:szCs w:val="11"/>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24" o:spid="_x0000_s1029" type="#_x0000_t202" style="position:absolute;left:0;text-align:left;margin-left:266.2pt;margin-top:10.35pt;width:4.6pt;height:5.5pt;z-index:-251187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" filled="f" stroked="f">
                <v:textbox inset="0,0,0,0">
                  <w:txbxContent>
                    <w:p w14:paraId="20962D0B" w14:textId="77777777" w:rsidR="00583B21" w:rsidRDefault="00583B21" w:rsidP="00583B21">
                      <w:pPr>
                        <w:spacing w:after="0" w:line="110" w:lineRule="exact"/>
                        <w:ind w:right="-56"/>
                        <w:rPr>
                          <w:rFonts w:ascii="Arial" w:eastAsia="Arial" w:hAnsi="Arial" w:cs="Arial"/>
                          <w:sz w:val="11"/>
                          <w:szCs w:val="11"/>
                        </w:rPr>
                      </w:pPr>
                      <w:r>
                        <w:rPr>
                          <w:rFonts w:ascii="Arial" w:eastAsia="Arial" w:hAnsi="Arial" w:cs="Arial"/>
                          <w:color w:val="646264"/>
                          <w:w w:val="300"/>
                          <w:sz w:val="11"/>
                          <w:szCs w:val="11"/>
                        </w:rPr>
                        <w:t>I</w:t>
                      </w:r>
                    </w:p>
                  </w:txbxContent>
                </v:textbox>
                <w10:wrap anchorx="page"/>
              </v:shape>
            </w:pict>
          </mc:Fallback>
        </mc:AlternateContent>
      </w:r>
      <w:r w:rsidRPr="006632F3">
        <w:rPr>
          <w:rFonts w:ascii="Times New Roman" w:eastAsia="Arial" w:hAnsi="Times New Roman" w:cs="Times New Roman"/>
          <w:color w:val="D65DD6"/>
        </w:rPr>
        <w:t>Messaging</w:t>
      </w:r>
      <w:r w:rsidRPr="006632F3">
        <w:rPr>
          <w:rFonts w:ascii="Times New Roman" w:eastAsia="Arial" w:hAnsi="Times New Roman" w:cs="Times New Roman"/>
          <w:color w:val="D65DD6"/>
          <w:spacing w:val="-4"/>
        </w:rPr>
        <w:t xml:space="preserve"> </w:t>
      </w:r>
      <w:r w:rsidRPr="006632F3">
        <w:rPr>
          <w:rFonts w:ascii="Times New Roman" w:eastAsia="Arial" w:hAnsi="Times New Roman" w:cs="Times New Roman"/>
          <w:color w:val="C170BF"/>
        </w:rPr>
        <w:t>Layer</w:t>
      </w:r>
      <w:r w:rsidRPr="006632F3">
        <w:rPr>
          <w:rFonts w:ascii="Times New Roman" w:eastAsia="Arial" w:hAnsi="Times New Roman" w:cs="Times New Roman"/>
          <w:color w:val="C170BF"/>
        </w:rPr>
        <w:tab/>
      </w:r>
      <w:r w:rsidRPr="006632F3">
        <w:rPr>
          <w:rFonts w:ascii="Times New Roman" w:eastAsia="Arial" w:hAnsi="Times New Roman" w:cs="Times New Roman"/>
          <w:color w:val="C170BF"/>
        </w:rPr>
        <w:tab/>
      </w:r>
      <w:r w:rsidRPr="006632F3">
        <w:rPr>
          <w:rFonts w:ascii="Times New Roman" w:eastAsia="Arial" w:hAnsi="Times New Roman" w:cs="Times New Roman"/>
          <w:color w:val="646264"/>
          <w:w w:val="200"/>
          <w:position w:val="8"/>
        </w:rPr>
        <w:t xml:space="preserve">I </w:t>
      </w:r>
      <w:r w:rsidRPr="006632F3">
        <w:rPr>
          <w:rFonts w:ascii="Times New Roman" w:eastAsia="Arial" w:hAnsi="Times New Roman" w:cs="Times New Roman"/>
          <w:color w:val="212121"/>
          <w:w w:val="200"/>
        </w:rPr>
        <w:t>I</w:t>
      </w:r>
    </w:p>
    <w:p w14:paraId="11EA8A69" w14:textId="77777777" w:rsidR="00583B21" w:rsidRPr="006632F3" w:rsidRDefault="00583B21" w:rsidP="00583B21">
      <w:pPr>
        <w:spacing w:after="0" w:line="123" w:lineRule="exact"/>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010101"/>
          <w:spacing w:val="-18"/>
          <w:w w:val="183"/>
        </w:rPr>
        <w:lastRenderedPageBreak/>
        <w:t>I</w:t>
      </w:r>
      <w:r w:rsidRPr="006632F3">
        <w:rPr>
          <w:rFonts w:ascii="Times New Roman" w:eastAsia="Arial" w:hAnsi="Times New Roman" w:cs="Times New Roman"/>
          <w:color w:val="3F3F3F"/>
          <w:w w:val="94"/>
        </w:rPr>
        <w:t>Fort&lt;Daemo</w:t>
      </w:r>
      <w:r w:rsidRPr="006632F3">
        <w:rPr>
          <w:rFonts w:ascii="Times New Roman" w:eastAsia="Arial" w:hAnsi="Times New Roman" w:cs="Times New Roman"/>
          <w:color w:val="3F3F3F"/>
          <w:w w:val="95"/>
        </w:rPr>
        <w:t>n</w:t>
      </w:r>
      <w:r w:rsidRPr="006632F3">
        <w:rPr>
          <w:rFonts w:ascii="Times New Roman" w:eastAsia="Arial" w:hAnsi="Times New Roman" w:cs="Times New Roman"/>
          <w:color w:val="3F3F3F"/>
          <w:spacing w:val="-22"/>
        </w:rPr>
        <w:t xml:space="preserve"> </w:t>
      </w:r>
      <w:r w:rsidRPr="006632F3">
        <w:rPr>
          <w:rFonts w:ascii="Times New Roman" w:eastAsia="Arial" w:hAnsi="Times New Roman" w:cs="Times New Roman"/>
          <w:color w:val="212121"/>
          <w:w w:val="199"/>
        </w:rPr>
        <w:t>l</w:t>
      </w:r>
    </w:p>
    <w:p w14:paraId="6DCC919E" w14:textId="77777777" w:rsidR="00583B21" w:rsidRPr="006632F3" w:rsidRDefault="00583B21" w:rsidP="00583B21">
      <w:pPr>
        <w:tabs>
          <w:tab w:val="left" w:pos="740"/>
        </w:tabs>
        <w:spacing w:after="0" w:line="243" w:lineRule="exact"/>
        <w:ind w:right="-20"/>
        <w:rPr>
          <w:rFonts w:ascii="Times New Roman" w:eastAsia="Times New Roman" w:hAnsi="Times New Roman" w:cs="Times New Roman"/>
        </w:rPr>
      </w:pPr>
      <w:r w:rsidRPr="006632F3">
        <w:rPr>
          <w:rFonts w:ascii="Times New Roman" w:eastAsia="Arial" w:hAnsi="Times New Roman" w:cs="Times New Roman"/>
          <w:color w:val="010101"/>
        </w:rPr>
        <w:t>I</w:t>
      </w:r>
      <w:r w:rsidRPr="006632F3">
        <w:rPr>
          <w:rFonts w:ascii="Times New Roman" w:eastAsia="Arial" w:hAnsi="Times New Roman" w:cs="Times New Roman"/>
          <w:color w:val="010101"/>
          <w:spacing w:val="-39"/>
        </w:rPr>
        <w:t xml:space="preserve"> </w:t>
      </w:r>
      <w:r w:rsidRPr="006632F3">
        <w:rPr>
          <w:rFonts w:ascii="Times New Roman" w:eastAsia="Arial" w:hAnsi="Times New Roman" w:cs="Times New Roman"/>
          <w:color w:val="010101"/>
        </w:rPr>
        <w:tab/>
      </w:r>
      <w:r w:rsidRPr="006632F3">
        <w:rPr>
          <w:rFonts w:ascii="Times New Roman" w:eastAsia="Times New Roman" w:hAnsi="Times New Roman" w:cs="Times New Roman"/>
          <w:color w:val="010101"/>
          <w:w w:val="277"/>
        </w:rPr>
        <w:t>t--</w:t>
      </w:r>
    </w:p>
    <w:p w14:paraId="5BFB526F" w14:textId="77777777" w:rsidR="00583B21" w:rsidRPr="006632F3" w:rsidRDefault="00583B21" w:rsidP="00583B21">
      <w:pPr>
        <w:spacing w:after="0" w:line="110" w:lineRule="exact"/>
        <w:ind w:left="967" w:right="-20"/>
        <w:rPr>
          <w:rFonts w:ascii="Times New Roman" w:eastAsia="Arial" w:hAnsi="Times New Roman" w:cs="Times New Roman"/>
        </w:rPr>
      </w:pPr>
      <w:r w:rsidRPr="006632F3">
        <w:rPr>
          <w:rFonts w:ascii="Times New Roman" w:eastAsia="Arial" w:hAnsi="Times New Roman" w:cs="Times New Roman"/>
          <w:color w:val="3F3F3F"/>
          <w:w w:val="145"/>
        </w:rPr>
        <w:t>1</w:t>
      </w:r>
    </w:p>
    <w:p w14:paraId="539645DD"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num="2" w:space="720" w:equalWidth="0">
            <w:col w:w="3697" w:space="948"/>
            <w:col w:w="4455"/>
          </w:cols>
        </w:sectPr>
      </w:pPr>
    </w:p>
    <w:p w14:paraId="47030B72" w14:textId="77777777" w:rsidR="00583B21" w:rsidRPr="006632F3" w:rsidRDefault="00583B21" w:rsidP="00583B21">
      <w:pPr>
        <w:spacing w:before="4" w:after="0" w:line="170" w:lineRule="exact"/>
        <w:rPr>
          <w:rFonts w:ascii="Times New Roman" w:hAnsi="Times New Roman" w:cs="Times New Roman"/>
        </w:rPr>
      </w:pPr>
    </w:p>
    <w:p w14:paraId="5ADAFE49" w14:textId="77777777" w:rsidR="00583B21" w:rsidRPr="006632F3" w:rsidRDefault="00583B21" w:rsidP="00583B21">
      <w:pPr>
        <w:spacing w:after="0" w:line="200" w:lineRule="exact"/>
        <w:rPr>
          <w:rFonts w:ascii="Times New Roman" w:hAnsi="Times New Roman" w:cs="Times New Roman"/>
        </w:rPr>
      </w:pPr>
    </w:p>
    <w:p w14:paraId="1E5A299D" w14:textId="77777777" w:rsidR="00583B21" w:rsidRPr="006632F3" w:rsidRDefault="00583B21" w:rsidP="00583B21">
      <w:pPr>
        <w:spacing w:after="0" w:line="200" w:lineRule="exact"/>
        <w:rPr>
          <w:rFonts w:ascii="Times New Roman" w:hAnsi="Times New Roman" w:cs="Times New Roman"/>
        </w:rPr>
      </w:pPr>
    </w:p>
    <w:p w14:paraId="03FB1F84" w14:textId="77777777" w:rsidR="00583B21" w:rsidRPr="006632F3" w:rsidRDefault="00583B21" w:rsidP="00583B21">
      <w:pPr>
        <w:spacing w:after="0" w:line="200" w:lineRule="exact"/>
        <w:rPr>
          <w:rFonts w:ascii="Times New Roman" w:hAnsi="Times New Roman" w:cs="Times New Roman"/>
        </w:rPr>
      </w:pPr>
    </w:p>
    <w:p w14:paraId="53F4B643" w14:textId="77777777" w:rsidR="00583B21" w:rsidRPr="006632F3" w:rsidRDefault="00583B21" w:rsidP="00583B21">
      <w:pPr>
        <w:spacing w:after="0" w:line="200" w:lineRule="exact"/>
        <w:rPr>
          <w:rFonts w:ascii="Times New Roman" w:hAnsi="Times New Roman" w:cs="Times New Roman"/>
        </w:rPr>
      </w:pPr>
    </w:p>
    <w:p w14:paraId="6E0101BA" w14:textId="77777777" w:rsidR="00583B21" w:rsidRPr="006632F3" w:rsidRDefault="00583B21" w:rsidP="00583B21">
      <w:pPr>
        <w:spacing w:after="0" w:line="200" w:lineRule="exact"/>
        <w:rPr>
          <w:rFonts w:ascii="Times New Roman" w:hAnsi="Times New Roman" w:cs="Times New Roman"/>
        </w:rPr>
      </w:pPr>
    </w:p>
    <w:p w14:paraId="37AC3129" w14:textId="77777777" w:rsidR="00583B21" w:rsidRPr="006632F3" w:rsidRDefault="00583B21" w:rsidP="00583B21">
      <w:pPr>
        <w:spacing w:after="0" w:line="200" w:lineRule="exact"/>
        <w:rPr>
          <w:rFonts w:ascii="Times New Roman" w:hAnsi="Times New Roman" w:cs="Times New Roman"/>
        </w:rPr>
      </w:pPr>
    </w:p>
    <w:p w14:paraId="63E6BDA5" w14:textId="77777777" w:rsidR="00583B21" w:rsidRPr="006632F3" w:rsidRDefault="00583B21" w:rsidP="00583B21">
      <w:pPr>
        <w:spacing w:after="0" w:line="200" w:lineRule="exact"/>
        <w:rPr>
          <w:rFonts w:ascii="Times New Roman" w:hAnsi="Times New Roman" w:cs="Times New Roman"/>
        </w:rPr>
      </w:pPr>
    </w:p>
    <w:p w14:paraId="26065549" w14:textId="77777777" w:rsidR="00583B21" w:rsidRPr="006632F3" w:rsidRDefault="00583B21" w:rsidP="00583B21">
      <w:pPr>
        <w:spacing w:after="0" w:line="200" w:lineRule="exact"/>
        <w:rPr>
          <w:rFonts w:ascii="Times New Roman" w:hAnsi="Times New Roman" w:cs="Times New Roman"/>
        </w:rPr>
      </w:pPr>
    </w:p>
    <w:p w14:paraId="5C028C0A" w14:textId="77777777" w:rsidR="00583B21" w:rsidRPr="006632F3" w:rsidRDefault="00583B21" w:rsidP="00583B21">
      <w:pPr>
        <w:spacing w:after="0" w:line="200" w:lineRule="exact"/>
        <w:rPr>
          <w:rFonts w:ascii="Times New Roman" w:hAnsi="Times New Roman" w:cs="Times New Roman"/>
        </w:rPr>
      </w:pPr>
    </w:p>
    <w:p w14:paraId="68C33026" w14:textId="77777777" w:rsidR="00583B21" w:rsidRPr="006632F3" w:rsidRDefault="00583B21" w:rsidP="00583B21">
      <w:pPr>
        <w:spacing w:after="0" w:line="200" w:lineRule="exact"/>
        <w:rPr>
          <w:rFonts w:ascii="Times New Roman" w:hAnsi="Times New Roman" w:cs="Times New Roman"/>
        </w:rPr>
      </w:pPr>
    </w:p>
    <w:p w14:paraId="231B1DD0" w14:textId="77777777" w:rsidR="00583B21" w:rsidRPr="006632F3" w:rsidRDefault="00583B21" w:rsidP="00583B21">
      <w:pPr>
        <w:spacing w:after="0" w:line="200" w:lineRule="exact"/>
        <w:rPr>
          <w:rFonts w:ascii="Times New Roman" w:hAnsi="Times New Roman" w:cs="Times New Roman"/>
        </w:rPr>
      </w:pPr>
    </w:p>
    <w:p w14:paraId="62537FA4" w14:textId="77777777" w:rsidR="00583B21" w:rsidRPr="006632F3" w:rsidRDefault="00583B21" w:rsidP="00583B21">
      <w:pPr>
        <w:spacing w:before="35" w:after="0" w:line="240" w:lineRule="auto"/>
        <w:ind w:left="1303" w:right="-20"/>
        <w:rPr>
          <w:rFonts w:ascii="Times New Roman" w:eastAsia="Courier New"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00608" behindDoc="1" locked="0" layoutInCell="1" allowOverlap="1" wp14:anchorId="15A13EF6" wp14:editId="65F92E98">
                <wp:simplePos x="0" y="0"/>
                <wp:positionH relativeFrom="page">
                  <wp:posOffset>1980565</wp:posOffset>
                </wp:positionH>
                <wp:positionV relativeFrom="paragraph">
                  <wp:posOffset>-1487805</wp:posOffset>
                </wp:positionV>
                <wp:extent cx="3136900" cy="1548765"/>
                <wp:effectExtent l="0" t="7620" r="0" b="0"/>
                <wp:wrapNone/>
                <wp:docPr id="282" name="Group 5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36900" cy="1548765"/>
                          <a:chOff x="3119" y="-2343"/>
                          <a:chExt cx="4940" cy="2439"/>
                        </a:xfrm>
                      </wpg:grpSpPr>
                      <pic:pic xmlns:pic="http://schemas.openxmlformats.org/drawingml/2006/picture">
                        <pic:nvPicPr>
                          <pic:cNvPr id="283" name="Picture 51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3119" y="-2279"/>
                            <a:ext cx="4940" cy="2375"/>
                          </a:xfrm>
                          <a:prstGeom prst="rect">
                            <a:avLst/>
                          </a:prstGeom>
                          <a:noFill/>
                          <a:extLst>
                            <a:ext uri="{909E8E84-426E-40DD-AFC4-6F175D3DCCD1}">
                              <a14:hiddenFill xmlns:a14="http://schemas.microsoft.com/office/drawing/2010/main">
                                <a:solidFill>
                                  <a:srgbClr val="FFFFFF"/>
                                </a:solidFill>
                              </a14:hiddenFill>
                            </a:ext>
                          </a:extLst>
                        </pic:spPr>
                      </pic:pic>
                      <wpg:grpSp>
                        <wpg:cNvPr id="284" name="Group 5121"/>
                        <wpg:cNvGrpSpPr>
                          <a:grpSpLocks/>
                        </wpg:cNvGrpSpPr>
                        <wpg:grpSpPr bwMode="auto">
                          <a:xfrm>
                            <a:off x="3727" y="-2295"/>
                            <a:ext cx="956" cy="2"/>
                            <a:chOff x="3727" y="-2295"/>
                            <a:chExt cx="956" cy="2"/>
                          </a:xfrm>
                        </wpg:grpSpPr>
                        <wps:wsp>
                          <wps:cNvPr id="285" name="Freeform 5122"/>
                          <wps:cNvSpPr>
                            <a:spLocks/>
                          </wps:cNvSpPr>
                          <wps:spPr bwMode="auto">
                            <a:xfrm>
                              <a:off x="3727" y="-2295"/>
                              <a:ext cx="956" cy="2"/>
                            </a:xfrm>
                            <a:custGeom>
                              <a:avLst/>
                              <a:gdLst>
                                <a:gd name="T0" fmla="+- 0 3727 3727"/>
                                <a:gd name="T1" fmla="*/ T0 w 956"/>
                                <a:gd name="T2" fmla="+- 0 4683 3727"/>
                                <a:gd name="T3" fmla="*/ T2 w 956"/>
                              </a:gdLst>
                              <a:ahLst/>
                              <a:cxnLst>
                                <a:cxn ang="0">
                                  <a:pos x="T1" y="0"/>
                                </a:cxn>
                                <a:cxn ang="0">
                                  <a:pos x="T3" y="0"/>
                                </a:cxn>
                              </a:cxnLst>
                              <a:rect l="0" t="0" r="r" b="b"/>
                              <a:pathLst>
                                <a:path w="956">
                                  <a:moveTo>
                                    <a:pt x="0" y="0"/>
                                  </a:moveTo>
                                  <a:lnTo>
                                    <a:pt x="956" y="0"/>
                                  </a:lnTo>
                                </a:path>
                              </a:pathLst>
                            </a:custGeom>
                            <a:noFill/>
                            <a:ln w="6672">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6" name="Group 5119"/>
                        <wpg:cNvGrpSpPr>
                          <a:grpSpLocks/>
                        </wpg:cNvGrpSpPr>
                        <wpg:grpSpPr bwMode="auto">
                          <a:xfrm>
                            <a:off x="6375" y="-2332"/>
                            <a:ext cx="767" cy="2"/>
                            <a:chOff x="6375" y="-2332"/>
                            <a:chExt cx="767" cy="2"/>
                          </a:xfrm>
                        </wpg:grpSpPr>
                        <wps:wsp>
                          <wps:cNvPr id="287" name="Freeform 5120"/>
                          <wps:cNvSpPr>
                            <a:spLocks/>
                          </wps:cNvSpPr>
                          <wps:spPr bwMode="auto">
                            <a:xfrm>
                              <a:off x="6375" y="-2332"/>
                              <a:ext cx="767" cy="2"/>
                            </a:xfrm>
                            <a:custGeom>
                              <a:avLst/>
                              <a:gdLst>
                                <a:gd name="T0" fmla="+- 0 6375 6375"/>
                                <a:gd name="T1" fmla="*/ T0 w 767"/>
                                <a:gd name="T2" fmla="+- 0 7142 6375"/>
                                <a:gd name="T3" fmla="*/ T2 w 767"/>
                              </a:gdLst>
                              <a:ahLst/>
                              <a:cxnLst>
                                <a:cxn ang="0">
                                  <a:pos x="T1" y="0"/>
                                </a:cxn>
                                <a:cxn ang="0">
                                  <a:pos x="T3" y="0"/>
                                </a:cxn>
                              </a:cxnLst>
                              <a:rect l="0" t="0" r="r" b="b"/>
                              <a:pathLst>
                                <a:path w="767">
                                  <a:moveTo>
                                    <a:pt x="0" y="0"/>
                                  </a:moveTo>
                                  <a:lnTo>
                                    <a:pt x="767" y="0"/>
                                  </a:lnTo>
                                </a:path>
                              </a:pathLst>
                            </a:custGeom>
                            <a:noFill/>
                            <a:ln w="13343">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7" name="Group 5117"/>
                        <wpg:cNvGrpSpPr>
                          <a:grpSpLocks/>
                        </wpg:cNvGrpSpPr>
                        <wpg:grpSpPr bwMode="auto">
                          <a:xfrm>
                            <a:off x="4956" y="-2295"/>
                            <a:ext cx="756" cy="2"/>
                            <a:chOff x="4956" y="-2295"/>
                            <a:chExt cx="756" cy="2"/>
                          </a:xfrm>
                        </wpg:grpSpPr>
                        <wps:wsp>
                          <wps:cNvPr id="19714" name="Freeform 5118"/>
                          <wps:cNvSpPr>
                            <a:spLocks/>
                          </wps:cNvSpPr>
                          <wps:spPr bwMode="auto">
                            <a:xfrm>
                              <a:off x="4956" y="-2295"/>
                              <a:ext cx="756" cy="2"/>
                            </a:xfrm>
                            <a:custGeom>
                              <a:avLst/>
                              <a:gdLst>
                                <a:gd name="T0" fmla="+- 0 4956 4956"/>
                                <a:gd name="T1" fmla="*/ T0 w 756"/>
                                <a:gd name="T2" fmla="+- 0 5713 4956"/>
                                <a:gd name="T3" fmla="*/ T2 w 756"/>
                              </a:gdLst>
                              <a:ahLst/>
                              <a:cxnLst>
                                <a:cxn ang="0">
                                  <a:pos x="T1" y="0"/>
                                </a:cxn>
                                <a:cxn ang="0">
                                  <a:pos x="T3" y="0"/>
                                </a:cxn>
                              </a:cxnLst>
                              <a:rect l="0" t="0" r="r" b="b"/>
                              <a:pathLst>
                                <a:path w="756">
                                  <a:moveTo>
                                    <a:pt x="0" y="0"/>
                                  </a:moveTo>
                                  <a:lnTo>
                                    <a:pt x="757" y="0"/>
                                  </a:lnTo>
                                </a:path>
                              </a:pathLst>
                            </a:custGeom>
                            <a:noFill/>
                            <a:ln w="6672">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16" o:spid="_x0000_s1026" style="position:absolute;margin-left:155.95pt;margin-top:-117.15pt;width:247pt;height:121.95pt;z-index:-251215872;mso-position-horizontal-relative:page" coordorigin="3119,-2343" coordsize="4940,2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">
                <v:shape id="Picture 5123" o:spid="_x0000_s1027" type="#_x0000_t75" style="position:absolute;left:3119;top:-2279;width:4940;height:2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A+5jGAAAA3AAAAA8AAABkcnMvZG93bnJldi54bWxEj91qwkAUhO+FvsNyCt5I3TTFItFViiAI&#10;FsQf6u0he9xEs2dDdjWxT98VhF4OM/MNM513thI3anzpWMH7MAFBnDtdslFw2C/fxiB8QNZYOSYF&#10;d/Iwn730pphp1/KWbrtgRISwz1BBEUKdSenzgiz6oauJo3dyjcUQZWOkbrCNcFvJNEk+pcWS40KB&#10;NS0Kyi+7q1XQ7kfpYXG2absuf36Pm5P5HgyMUv3X7msCIlAX/sPP9korSMcf8DgTj4Cc/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ID7mMYAAADcAAAADwAAAAAAAAAAAAAA&#10;AACfAgAAZHJzL2Rvd25yZXYueG1sUEsFBgAAAAAEAAQA9wAAAJIDAAAAAA==&#10;">
                  <v:imagedata r:id="rId26" o:title=""/>
                </v:shape>
                <v:group id="Group 5121" o:spid="_x0000_s1028" style="position:absolute;left:3727;top:-2295;width:956;height:2" coordorigin="3727,-2295" coordsize="9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shape id="Freeform 5122" o:spid="_x0000_s1029" style="position:absolute;left:3727;top:-2295;width:956;height:2;visibility:visible;mso-wrap-style:square;v-text-anchor:top" coordsize="9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wnYMMA&#10;AADcAAAADwAAAGRycy9kb3ducmV2LnhtbESPT2sCMRTE70K/Q3gFb5pUUGRrlPq3Hlvb3l83r8nS&#10;zcuyibr66Ruh4HGYmd8ws0Xna3GiNlaBNTwNFQjiMpiKrYbPj+1gCiImZIN1YNJwoQiL+UNvhoUJ&#10;Z36n0yFZkSEcC9TgUmoKKWPpyGMchoY4ez+h9ZiybK00LZ4z3NdypNREeqw4LzhsaOWo/D0cvYa1&#10;XY6/o7rurm+bV2Xpa4mT4LTuP3YvzyASdeke/m/vjYbRdAy3M/kIyP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wnYMMAAADcAAAADwAAAAAAAAAAAAAAAACYAgAAZHJzL2Rv&#10;d25yZXYueG1sUEsFBgAAAAAEAAQA9QAAAIgDAAAAAA==&#10;" path="m,l956,e" filled="f" strokecolor="#3f3f3f" strokeweight=".18533mm">
                    <v:path arrowok="t" o:connecttype="custom" o:connectlocs="0,0;956,0" o:connectangles="0,0"/>
                  </v:shape>
                </v:group>
                <v:group id="Group 5119" o:spid="_x0000_s1030" style="position:absolute;left:6375;top:-2332;width:767;height:2" coordorigin="6375,-2332" coordsize="7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shape id="Freeform 5120" o:spid="_x0000_s1031" style="position:absolute;left:6375;top:-2332;width:767;height:2;visibility:visible;mso-wrap-style:square;v-text-anchor:top" coordsize="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0U8IA&#10;AADcAAAADwAAAGRycy9kb3ducmV2LnhtbESPT2sCMRTE70K/Q3iCN81uDq1sjVJLW7z6B8+P5Lkb&#10;3Lwsm3TdfnsjFDwOM/MbZrUZfSsG6qMLrKFcFCCITbCOaw2n4/d8CSImZIttYNLwRxE265fJCisb&#10;bryn4ZBqkSEcK9TQpNRVUkbTkMe4CB1x9i6h95iy7Gtpe7xluG+lKopX6dFxXmiwo8+GzPXw6zVc&#10;zs6Z61l9BaVSSa7cmp9hr/VsOn68g0g0pmf4v72zGtTyDR5n8hGQ6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qnRTwgAAANwAAAAPAAAAAAAAAAAAAAAAAJgCAABkcnMvZG93&#10;bnJldi54bWxQSwUGAAAAAAQABAD1AAAAhwMAAAAA&#10;" path="m,l767,e" filled="f" strokecolor="#7c7c7c" strokeweight=".37064mm">
                    <v:path arrowok="t" o:connecttype="custom" o:connectlocs="0,0;767,0" o:connectangles="0,0"/>
                  </v:shape>
                </v:group>
                <v:group id="Group 5117" o:spid="_x0000_s1032" style="position:absolute;left:4956;top:-2295;width:756;height:2" coordorigin="4956,-2295" coordsize="7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shape id="Freeform 5118" o:spid="_x0000_s1033" style="position:absolute;left:4956;top:-2295;width:756;height:2;visibility:visible;mso-wrap-style:square;v-text-anchor:top" coordsize="7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dwF8cA&#10;AADeAAAADwAAAGRycy9kb3ducmV2LnhtbESPT2vCQBDF7wW/wzJCb7qJ/aNGV6kFoYciVEWvQ3bM&#10;hmRnQ3Zr4rd3C0JvM7z3e/Nmue5tLa7U+tKxgnScgCDOnS65UHA8bEczED4ga6wdk4IbeVivBk9L&#10;zLTr+Ieu+1CIGMI+QwUmhCaT0ueGLPqxa4ijdnGtxRDXtpC6xS6G21pOkuRdWiw5XjDY0KehvNr/&#10;2ljj2zabfBc6Ps+rU/qyNcfqbaPU87D/WIAI1Id/84P+0pGbT9NX+Hsnzi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i3cBfHAAAA3gAAAA8AAAAAAAAAAAAAAAAAmAIAAGRy&#10;cy9kb3ducmV2LnhtbFBLBQYAAAAABAAEAPUAAACMAwAAAAA=&#10;" path="m,l757,e" filled="f" strokecolor="#3f3f3f" strokeweight=".18533mm">
                    <v:path arrowok="t" o:connecttype="custom" o:connectlocs="0,0;757,0" o:connectangles="0,0"/>
                  </v:shape>
                </v:group>
                <w10:wrap anchorx="page"/>
              </v:group>
            </w:pict>
          </mc:Fallback>
        </mc:AlternateContent>
      </w:r>
      <w:r w:rsidRPr="006632F3">
        <w:rPr>
          <w:rFonts w:ascii="Times New Roman" w:eastAsia="Courier New" w:hAnsi="Times New Roman" w:cs="Times New Roman"/>
          <w:color w:val="BF54BF"/>
        </w:rPr>
        <w:t>L----------------------------------------</w:t>
      </w:r>
    </w:p>
    <w:p w14:paraId="38549091" w14:textId="77777777" w:rsidR="00583B21" w:rsidRPr="004B4550" w:rsidRDefault="00583B21" w:rsidP="00583B21">
      <w:pPr>
        <w:spacing w:after="0" w:line="195" w:lineRule="exact"/>
        <w:ind w:left="305" w:right="-20"/>
        <w:jc w:val="center"/>
        <w:rPr>
          <w:rFonts w:ascii="Times New Roman" w:eastAsia="Times New Roman" w:hAnsi="Times New Roman" w:cs="Times New Roman"/>
          <w:i/>
        </w:rPr>
      </w:pPr>
      <w:r w:rsidRPr="004B4550">
        <w:rPr>
          <w:rFonts w:ascii="Times New Roman" w:eastAsia="Times New Roman" w:hAnsi="Times New Roman" w:cs="Times New Roman"/>
          <w:i/>
          <w:color w:val="010101"/>
          <w:w w:val="124"/>
        </w:rPr>
        <w:t>Figure</w:t>
      </w:r>
      <w:r w:rsidRPr="004B4550">
        <w:rPr>
          <w:rFonts w:ascii="Times New Roman" w:eastAsia="Times New Roman" w:hAnsi="Times New Roman" w:cs="Times New Roman"/>
          <w:i/>
          <w:color w:val="010101"/>
          <w:spacing w:val="-19"/>
          <w:w w:val="124"/>
        </w:rPr>
        <w:t xml:space="preserve"> </w:t>
      </w:r>
      <w:r w:rsidRPr="004B4550">
        <w:rPr>
          <w:rFonts w:ascii="Times New Roman" w:eastAsia="Times New Roman" w:hAnsi="Times New Roman" w:cs="Times New Roman"/>
          <w:i/>
          <w:color w:val="010101"/>
        </w:rPr>
        <w:t>8</w:t>
      </w:r>
      <w:r w:rsidRPr="004B4550">
        <w:rPr>
          <w:rFonts w:ascii="Times New Roman" w:eastAsia="Times New Roman" w:hAnsi="Times New Roman" w:cs="Times New Roman"/>
          <w:i/>
          <w:color w:val="010101"/>
          <w:spacing w:val="28"/>
        </w:rPr>
        <w:t xml:space="preserve"> </w:t>
      </w:r>
      <w:r w:rsidRPr="004B4550">
        <w:rPr>
          <w:rFonts w:ascii="Times New Roman" w:eastAsia="Times New Roman" w:hAnsi="Times New Roman" w:cs="Times New Roman"/>
          <w:i/>
          <w:color w:val="010101"/>
          <w:w w:val="119"/>
        </w:rPr>
        <w:t>Class</w:t>
      </w:r>
      <w:r w:rsidRPr="004B4550">
        <w:rPr>
          <w:rFonts w:ascii="Times New Roman" w:eastAsia="Times New Roman" w:hAnsi="Times New Roman" w:cs="Times New Roman"/>
          <w:i/>
          <w:color w:val="010101"/>
          <w:spacing w:val="-25"/>
          <w:w w:val="119"/>
        </w:rPr>
        <w:t xml:space="preserve"> </w:t>
      </w:r>
      <w:r w:rsidRPr="004B4550">
        <w:rPr>
          <w:rFonts w:ascii="Times New Roman" w:eastAsia="Times New Roman" w:hAnsi="Times New Roman" w:cs="Times New Roman"/>
          <w:i/>
          <w:color w:val="010101"/>
          <w:w w:val="119"/>
        </w:rPr>
        <w:t>Diagram</w:t>
      </w:r>
      <w:r w:rsidRPr="004B4550">
        <w:rPr>
          <w:rFonts w:ascii="Times New Roman" w:eastAsia="Times New Roman" w:hAnsi="Times New Roman" w:cs="Times New Roman"/>
          <w:i/>
          <w:color w:val="010101"/>
          <w:spacing w:val="7"/>
          <w:w w:val="119"/>
        </w:rPr>
        <w:t xml:space="preserve"> </w:t>
      </w:r>
      <w:r w:rsidRPr="004B4550">
        <w:rPr>
          <w:rFonts w:ascii="Times New Roman" w:eastAsia="Times New Roman" w:hAnsi="Times New Roman" w:cs="Times New Roman"/>
          <w:i/>
          <w:color w:val="010101"/>
        </w:rPr>
        <w:t>of</w:t>
      </w:r>
      <w:r w:rsidRPr="004B4550">
        <w:rPr>
          <w:rFonts w:ascii="Times New Roman" w:eastAsia="Times New Roman" w:hAnsi="Times New Roman" w:cs="Times New Roman"/>
          <w:i/>
          <w:color w:val="010101"/>
          <w:spacing w:val="17"/>
        </w:rPr>
        <w:t xml:space="preserve"> </w:t>
      </w:r>
      <w:r w:rsidRPr="004B4550">
        <w:rPr>
          <w:rFonts w:ascii="Times New Roman" w:eastAsia="Times New Roman" w:hAnsi="Times New Roman" w:cs="Times New Roman"/>
          <w:i/>
          <w:color w:val="010101"/>
          <w:w w:val="122"/>
        </w:rPr>
        <w:t>Grid</w:t>
      </w:r>
      <w:r w:rsidRPr="004B4550">
        <w:rPr>
          <w:rFonts w:ascii="Times New Roman" w:eastAsia="Times New Roman" w:hAnsi="Times New Roman" w:cs="Times New Roman"/>
          <w:i/>
          <w:color w:val="010101"/>
          <w:spacing w:val="-6"/>
          <w:w w:val="122"/>
        </w:rPr>
        <w:t xml:space="preserve"> </w:t>
      </w:r>
      <w:r w:rsidRPr="004B4550">
        <w:rPr>
          <w:rFonts w:ascii="Times New Roman" w:eastAsia="Times New Roman" w:hAnsi="Times New Roman" w:cs="Times New Roman"/>
          <w:i/>
          <w:color w:val="010101"/>
          <w:w w:val="122"/>
        </w:rPr>
        <w:t>Builder</w:t>
      </w:r>
    </w:p>
    <w:p w14:paraId="1F3AEA49"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20" w:bottom="280" w:left="1720" w:header="720" w:footer="720" w:gutter="0"/>
          <w:cols w:space="720"/>
        </w:sectPr>
      </w:pPr>
    </w:p>
    <w:p w14:paraId="323AC3AB" w14:textId="77777777" w:rsidR="00583B21" w:rsidRPr="006632F3" w:rsidRDefault="00583B21" w:rsidP="00583B21">
      <w:pPr>
        <w:spacing w:before="63" w:after="0" w:line="240" w:lineRule="auto"/>
        <w:ind w:left="118" w:right="549"/>
        <w:rPr>
          <w:rFonts w:ascii="Times New Roman" w:eastAsia="Times New Roman" w:hAnsi="Times New Roman" w:cs="Times New Roman"/>
        </w:rPr>
      </w:pPr>
      <w:r w:rsidRPr="006632F3">
        <w:rPr>
          <w:rFonts w:ascii="Times New Roman" w:eastAsia="Times New Roman" w:hAnsi="Times New Roman" w:cs="Times New Roman"/>
          <w:spacing w:val="-1"/>
        </w:rPr>
        <w:lastRenderedPageBreak/>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to 5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13714619" w14:textId="77777777" w:rsidR="00583B21" w:rsidRPr="006632F3" w:rsidRDefault="00583B21" w:rsidP="00583B21">
      <w:pPr>
        <w:spacing w:before="3" w:after="0" w:line="120" w:lineRule="exact"/>
        <w:rPr>
          <w:rFonts w:ascii="Times New Roman" w:hAnsi="Times New Roman" w:cs="Times New Roman"/>
        </w:rPr>
      </w:pPr>
    </w:p>
    <w:p w14:paraId="7B9AF1CA" w14:textId="77777777" w:rsidR="00583B21" w:rsidRPr="006632F3" w:rsidRDefault="00583B21" w:rsidP="00583B21">
      <w:pPr>
        <w:spacing w:after="0" w:line="200" w:lineRule="exact"/>
        <w:rPr>
          <w:rFonts w:ascii="Times New Roman" w:hAnsi="Times New Roman" w:cs="Times New Roman"/>
        </w:rPr>
      </w:pPr>
    </w:p>
    <w:p w14:paraId="023AC1E1" w14:textId="77777777" w:rsidR="00583B21" w:rsidRPr="006632F3" w:rsidRDefault="00583B21" w:rsidP="00583B21">
      <w:pPr>
        <w:spacing w:after="0" w:line="200" w:lineRule="exact"/>
        <w:rPr>
          <w:rFonts w:ascii="Times New Roman" w:hAnsi="Times New Roman" w:cs="Times New Roman"/>
        </w:rPr>
      </w:pPr>
    </w:p>
    <w:p w14:paraId="232C9301"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M</w:t>
      </w:r>
      <w:r w:rsidRPr="006632F3">
        <w:rPr>
          <w:rFonts w:ascii="Times New Roman" w:eastAsia="Times New Roman" w:hAnsi="Times New Roman" w:cs="Times New Roman"/>
          <w:b/>
          <w:bCs/>
          <w:i/>
        </w:rPr>
        <w:t>essagi</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 xml:space="preserve">g </w:t>
      </w:r>
      <w:r w:rsidRPr="006632F3">
        <w:rPr>
          <w:rFonts w:ascii="Times New Roman" w:eastAsia="Times New Roman" w:hAnsi="Times New Roman" w:cs="Times New Roman"/>
          <w:b/>
          <w:bCs/>
          <w:i/>
          <w:spacing w:val="-1"/>
        </w:rPr>
        <w:t>L</w:t>
      </w:r>
      <w:r w:rsidRPr="006632F3">
        <w:rPr>
          <w:rFonts w:ascii="Times New Roman" w:eastAsia="Times New Roman" w:hAnsi="Times New Roman" w:cs="Times New Roman"/>
          <w:b/>
          <w:bCs/>
          <w:i/>
        </w:rPr>
        <w:t>ayer</w:t>
      </w:r>
    </w:p>
    <w:p w14:paraId="00106509" w14:textId="77777777" w:rsidR="00583B21" w:rsidRPr="006632F3" w:rsidRDefault="00583B21" w:rsidP="00583B21">
      <w:pPr>
        <w:spacing w:before="55" w:after="0" w:line="240" w:lineRule="auto"/>
        <w:ind w:left="118" w:right="460"/>
        <w:rPr>
          <w:rFonts w:ascii="Times New Roman" w:eastAsia="Times New Roman" w:hAnsi="Times New Roman" w:cs="Times New Roman"/>
        </w:rPr>
      </w:pP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built on top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5"/>
        </w:rPr>
        <w:t>e</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w:t>
      </w:r>
      <w:r w:rsidRPr="006632F3">
        <w:rPr>
          <w:rFonts w:ascii="Times New Roman" w:eastAsia="Times New Roman" w:hAnsi="Times New Roman" w:cs="Times New Roman"/>
          <w:spacing w:val="-1"/>
        </w:rPr>
        <w:t>Dae</w:t>
      </w:r>
      <w:r w:rsidRPr="006632F3">
        <w:rPr>
          <w:rFonts w:ascii="Times New Roman" w:eastAsia="Times New Roman" w:hAnsi="Times New Roman" w:cs="Times New Roman"/>
        </w:rPr>
        <w:t>mon,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5"/>
        </w:rPr>
        <w:t>i</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on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 on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With this m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a</w:t>
      </w:r>
      <w:r w:rsidRPr="006632F3">
        <w:rPr>
          <w:rFonts w:ascii="Times New Roman" w:eastAsia="Times New Roman" w:hAnsi="Times New Roman" w:cs="Times New Roman"/>
        </w:rPr>
        <w:t>te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d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bu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w:t>
      </w:r>
    </w:p>
    <w:p w14:paraId="1000C252" w14:textId="77777777" w:rsidR="00583B21" w:rsidRPr="006632F3" w:rsidRDefault="00583B21" w:rsidP="00583B21">
      <w:pPr>
        <w:spacing w:before="14" w:after="0" w:line="260" w:lineRule="exact"/>
        <w:rPr>
          <w:rFonts w:ascii="Times New Roman" w:hAnsi="Times New Roman" w:cs="Times New Roman"/>
        </w:rPr>
      </w:pPr>
    </w:p>
    <w:p w14:paraId="082B722D" w14:textId="77777777" w:rsidR="00583B21" w:rsidRPr="006632F3" w:rsidRDefault="00583B21" w:rsidP="00583B21">
      <w:pPr>
        <w:spacing w:after="0" w:line="240" w:lineRule="auto"/>
        <w:ind w:left="118" w:right="478"/>
        <w:rPr>
          <w:rFonts w:ascii="Times New Roman" w:eastAsia="Times New Roman" w:hAnsi="Times New Roman" w:cs="Times New Roman"/>
        </w:rPr>
      </w:pP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of</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nique</w:t>
      </w:r>
      <w:r w:rsidRPr="006632F3">
        <w:rPr>
          <w:rFonts w:ascii="Times New Roman" w:eastAsia="Times New Roman" w:hAnsi="Times New Roman" w:cs="Times New Roman"/>
          <w:spacing w:val="-1"/>
        </w:rPr>
        <w:t xml:space="preserve"> UU</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n</w:t>
      </w:r>
      <w:r w:rsidRPr="006632F3">
        <w:rPr>
          <w:rFonts w:ascii="Times New Roman" w:eastAsia="Times New Roman" w:hAnsi="Times New Roman" w:cs="Times New Roman"/>
        </w:rPr>
        <w:t>d 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U</w:t>
      </w:r>
      <w:r w:rsidRPr="006632F3">
        <w:rPr>
          <w:rFonts w:ascii="Times New Roman" w:eastAsia="Times New Roman" w:hAnsi="Times New Roman" w:cs="Times New Roman"/>
        </w:rPr>
        <w:t>ni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w:t>
      </w:r>
      <w:r w:rsidRPr="006632F3">
        <w:rPr>
          <w:rFonts w:ascii="Times New Roman" w:eastAsia="Times New Roman" w:hAnsi="Times New Roman" w:cs="Times New Roman"/>
          <w:spacing w:val="-1"/>
        </w:rPr>
        <w:t>U</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n</w:t>
      </w:r>
      <w:r w:rsidRPr="006632F3">
        <w:rPr>
          <w:rFonts w:ascii="Times New Roman" w:eastAsia="Times New Roman" w:hAnsi="Times New Roman" w:cs="Times New Roman"/>
          <w:spacing w:val="-1"/>
        </w:rPr>
        <w:t>ec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o 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 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u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hos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d</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s, 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h. 4 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UD</w:t>
      </w:r>
      <w:r w:rsidRPr="006632F3">
        <w:rPr>
          <w:rFonts w:ascii="Times New Roman" w:eastAsia="Times New Roman" w:hAnsi="Times New Roman" w:cs="Times New Roman"/>
        </w:rPr>
        <w:t xml:space="preserve">P,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 xml:space="preserve">CP, </w:t>
      </w:r>
      <w:r w:rsidRPr="006632F3">
        <w:rPr>
          <w:rFonts w:ascii="Times New Roman" w:eastAsia="Times New Roman" w:hAnsi="Times New Roman" w:cs="Times New Roman"/>
          <w:spacing w:val="-1"/>
        </w:rPr>
        <w:t>HTT</w:t>
      </w:r>
      <w:r w:rsidRPr="006632F3">
        <w:rPr>
          <w:rFonts w:ascii="Times New Roman" w:eastAsia="Times New Roman" w:hAnsi="Times New Roman" w:cs="Times New Roman"/>
        </w:rPr>
        <w:t xml:space="preserve">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N</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
    <w:p w14:paraId="05C7D3D4" w14:textId="77777777" w:rsidR="00583B21" w:rsidRPr="006632F3" w:rsidRDefault="00583B21" w:rsidP="00583B21">
      <w:pPr>
        <w:spacing w:before="16" w:after="0" w:line="260" w:lineRule="exact"/>
        <w:rPr>
          <w:rFonts w:ascii="Times New Roman" w:hAnsi="Times New Roman" w:cs="Times New Roman"/>
        </w:rPr>
      </w:pPr>
    </w:p>
    <w:p w14:paraId="5E162521" w14:textId="77777777" w:rsidR="00583B21" w:rsidRPr="006632F3" w:rsidRDefault="00583B21" w:rsidP="00583B21">
      <w:pPr>
        <w:spacing w:after="0" w:line="240" w:lineRule="auto"/>
        <w:ind w:left="118" w:right="396"/>
        <w:rPr>
          <w:rFonts w:ascii="Times New Roman" w:eastAsia="Times New Roman" w:hAnsi="Times New Roman" w:cs="Times New Roman"/>
        </w:rPr>
      </w:pPr>
      <w:r w:rsidRPr="006632F3">
        <w:rPr>
          <w:rFonts w:ascii="Times New Roman" w:eastAsia="Times New Roman" w:hAnsi="Times New Roman" w:cs="Times New Roman"/>
          <w:spacing w:val="-1"/>
        </w:rPr>
        <w:t>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Sub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a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t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t sp</w:t>
      </w:r>
      <w:r w:rsidRPr="006632F3">
        <w:rPr>
          <w:rFonts w:ascii="Times New Roman" w:eastAsia="Times New Roman" w:hAnsi="Times New Roman" w:cs="Times New Roman"/>
          <w:spacing w:val="-1"/>
        </w:rPr>
        <w:t>aw</w:t>
      </w:r>
      <w:r w:rsidRPr="006632F3">
        <w:rPr>
          <w:rFonts w:ascii="Times New Roman" w:eastAsia="Times New Roman" w:hAnsi="Times New Roman" w:cs="Times New Roman"/>
        </w:rPr>
        <w:t>n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6"/>
        </w:rPr>
        <w: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k</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 xml:space="preserve">ps </w:t>
      </w:r>
      <w:r w:rsidRPr="006632F3">
        <w:rPr>
          <w:rFonts w:ascii="Times New Roman" w:eastAsia="Times New Roman" w:hAnsi="Times New Roman" w:cs="Times New Roman"/>
          <w:spacing w:val="-1"/>
        </w:rPr>
        <w:t>wa</w:t>
      </w:r>
      <w:r w:rsidRPr="006632F3">
        <w:rPr>
          <w:rFonts w:ascii="Times New Roman" w:eastAsia="Times New Roman" w:hAnsi="Times New Roman" w:cs="Times New Roman"/>
        </w:rPr>
        <w:t>i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sso</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pon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rr</w:t>
      </w:r>
      <w:r w:rsidRPr="006632F3">
        <w:rPr>
          <w:rFonts w:ascii="Times New Roman" w:eastAsia="Times New Roman" w:hAnsi="Times New Roman" w:cs="Times New Roman"/>
        </w:rPr>
        <w:t>iv</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p>
    <w:p w14:paraId="129B44B7" w14:textId="77777777" w:rsidR="00583B21" w:rsidRPr="006632F3" w:rsidRDefault="00583B21" w:rsidP="00583B21">
      <w:pPr>
        <w:spacing w:before="16" w:after="0" w:line="260" w:lineRule="exact"/>
        <w:rPr>
          <w:rFonts w:ascii="Times New Roman" w:hAnsi="Times New Roman" w:cs="Times New Roman"/>
        </w:rPr>
      </w:pPr>
    </w:p>
    <w:p w14:paraId="69A7ED0E" w14:textId="77777777" w:rsidR="00583B21" w:rsidRPr="006632F3" w:rsidRDefault="00583B21" w:rsidP="00583B21">
      <w:pPr>
        <w:spacing w:after="0" w:line="240" w:lineRule="auto"/>
        <w:ind w:left="118" w:right="915"/>
        <w:rPr>
          <w:rFonts w:ascii="Times New Roman" w:eastAsia="Times New Roman" w:hAnsi="Times New Roman" w:cs="Times New Roman"/>
        </w:rPr>
      </w:pP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wa</w:t>
      </w:r>
      <w:r w:rsidRPr="006632F3">
        <w:rPr>
          <w:rFonts w:ascii="Times New Roman" w:eastAsia="Times New Roman" w:hAnsi="Times New Roman" w:cs="Times New Roman"/>
        </w:rPr>
        <w:t xml:space="preserve">nt to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uld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or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o</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f</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 a</w:t>
      </w:r>
      <w:r w:rsidRPr="006632F3">
        <w:rPr>
          <w:rFonts w:ascii="Times New Roman" w:eastAsia="Times New Roman" w:hAnsi="Times New Roman" w:cs="Times New Roman"/>
          <w:spacing w:val="-1"/>
        </w:rPr>
        <w:t xml:space="preserve"> 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Sub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m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 mod</w:t>
      </w:r>
      <w:r w:rsidRPr="006632F3">
        <w:rPr>
          <w:rFonts w:ascii="Times New Roman" w:eastAsia="Times New Roman" w:hAnsi="Times New Roman" w:cs="Times New Roman"/>
          <w:spacing w:val="-7"/>
        </w:rPr>
        <w:t>u</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this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ude</w:t>
      </w:r>
      <w:r w:rsidRPr="006632F3">
        <w:rPr>
          <w:rFonts w:ascii="Times New Roman" w:eastAsia="Times New Roman" w:hAnsi="Times New Roman" w:cs="Times New Roman"/>
          <w:spacing w:val="-2"/>
        </w:rPr>
        <w:t xml:space="preserve"> 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Hea</w:t>
      </w:r>
      <w:r w:rsidRPr="006632F3">
        <w:rPr>
          <w:rFonts w:ascii="Times New Roman" w:eastAsia="Times New Roman" w:hAnsi="Times New Roman" w:cs="Times New Roman"/>
        </w:rPr>
        <w:t>lthC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T</w:t>
      </w:r>
      <w:r w:rsidRPr="006632F3">
        <w:rPr>
          <w:rFonts w:ascii="Times New Roman" w:eastAsia="Times New Roman" w:hAnsi="Times New Roman" w:cs="Times New Roman"/>
        </w:rPr>
        <w:t>ools.</w:t>
      </w:r>
    </w:p>
    <w:p w14:paraId="6A3E2459" w14:textId="77777777" w:rsidR="00583B21" w:rsidRPr="006632F3" w:rsidRDefault="00583B21" w:rsidP="00583B21">
      <w:pPr>
        <w:spacing w:before="16" w:after="0" w:line="260" w:lineRule="exact"/>
        <w:rPr>
          <w:rFonts w:ascii="Times New Roman" w:hAnsi="Times New Roman" w:cs="Times New Roman"/>
        </w:rPr>
      </w:pPr>
    </w:p>
    <w:p w14:paraId="6D056A9B"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C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u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b</w:t>
      </w:r>
    </w:p>
    <w:p w14:paraId="03D7BB51"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S) int</w:t>
      </w:r>
      <w:r w:rsidRPr="006632F3">
        <w:rPr>
          <w:rFonts w:ascii="Times New Roman" w:eastAsia="Times New Roman" w:hAnsi="Times New Roman" w:cs="Times New Roman"/>
          <w:spacing w:val="-1"/>
        </w:rPr>
        <w:t>erface</w:t>
      </w:r>
      <w:r w:rsidRPr="006632F3">
        <w:rPr>
          <w:rFonts w:ascii="Times New Roman" w:eastAsia="Times New Roman" w:hAnsi="Times New Roman" w:cs="Times New Roman"/>
        </w:rPr>
        <w:t xml:space="preserve">. WS 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built on top</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is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p>
    <w:p w14:paraId="0639C169" w14:textId="77777777" w:rsidR="00583B21" w:rsidRPr="006632F3" w:rsidRDefault="00583B21" w:rsidP="00583B21">
      <w:pPr>
        <w:spacing w:before="3" w:after="0" w:line="120" w:lineRule="exact"/>
        <w:rPr>
          <w:rFonts w:ascii="Times New Roman" w:hAnsi="Times New Roman" w:cs="Times New Roman"/>
        </w:rPr>
      </w:pPr>
    </w:p>
    <w:p w14:paraId="70BD8859" w14:textId="77777777" w:rsidR="00583B21" w:rsidRPr="006632F3" w:rsidRDefault="00583B21" w:rsidP="00583B21">
      <w:pPr>
        <w:spacing w:after="0" w:line="200" w:lineRule="exact"/>
        <w:rPr>
          <w:rFonts w:ascii="Times New Roman" w:hAnsi="Times New Roman" w:cs="Times New Roman"/>
        </w:rPr>
      </w:pPr>
    </w:p>
    <w:p w14:paraId="3224A8CE" w14:textId="77777777" w:rsidR="00583B21" w:rsidRPr="006632F3" w:rsidRDefault="00583B21" w:rsidP="00583B21">
      <w:pPr>
        <w:spacing w:after="0" w:line="200" w:lineRule="exact"/>
        <w:rPr>
          <w:rFonts w:ascii="Times New Roman" w:hAnsi="Times New Roman" w:cs="Times New Roman"/>
        </w:rPr>
      </w:pPr>
    </w:p>
    <w:p w14:paraId="436CC505"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D</w:t>
      </w:r>
      <w:r w:rsidRPr="006632F3">
        <w:rPr>
          <w:rFonts w:ascii="Times New Roman" w:eastAsia="Times New Roman" w:hAnsi="Times New Roman" w:cs="Times New Roman"/>
          <w:b/>
          <w:bCs/>
          <w:i/>
        </w:rPr>
        <w:t>o</w:t>
      </w:r>
      <w:r w:rsidRPr="006632F3">
        <w:rPr>
          <w:rFonts w:ascii="Times New Roman" w:eastAsia="Times New Roman" w:hAnsi="Times New Roman" w:cs="Times New Roman"/>
          <w:b/>
          <w:bCs/>
          <w:i/>
          <w:spacing w:val="4"/>
        </w:rPr>
        <w:t>m</w:t>
      </w:r>
      <w:r w:rsidRPr="006632F3">
        <w:rPr>
          <w:rFonts w:ascii="Times New Roman" w:eastAsia="Times New Roman" w:hAnsi="Times New Roman" w:cs="Times New Roman"/>
          <w:b/>
          <w:bCs/>
          <w:i/>
        </w:rPr>
        <w:t xml:space="preserve">ain </w:t>
      </w:r>
      <w:r w:rsidRPr="006632F3">
        <w:rPr>
          <w:rFonts w:ascii="Times New Roman" w:eastAsia="Times New Roman" w:hAnsi="Times New Roman" w:cs="Times New Roman"/>
          <w:b/>
          <w:bCs/>
          <w:i/>
          <w:spacing w:val="-1"/>
        </w:rPr>
        <w:t>M</w:t>
      </w:r>
      <w:r w:rsidRPr="006632F3">
        <w:rPr>
          <w:rFonts w:ascii="Times New Roman" w:eastAsia="Times New Roman" w:hAnsi="Times New Roman" w:cs="Times New Roman"/>
          <w:b/>
          <w:bCs/>
          <w:i/>
        </w:rPr>
        <w:t>a</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age</w:t>
      </w:r>
      <w:r w:rsidRPr="006632F3">
        <w:rPr>
          <w:rFonts w:ascii="Times New Roman" w:eastAsia="Times New Roman" w:hAnsi="Times New Roman" w:cs="Times New Roman"/>
          <w:b/>
          <w:bCs/>
          <w:i/>
          <w:spacing w:val="4"/>
        </w:rPr>
        <w:t>m</w:t>
      </w:r>
      <w:r w:rsidRPr="006632F3">
        <w:rPr>
          <w:rFonts w:ascii="Times New Roman" w:eastAsia="Times New Roman" w:hAnsi="Times New Roman" w:cs="Times New Roman"/>
          <w:b/>
          <w:bCs/>
          <w:i/>
        </w:rPr>
        <w:t>e</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t</w:t>
      </w:r>
    </w:p>
    <w:p w14:paraId="3ECF3705" w14:textId="77777777" w:rsidR="00583B21" w:rsidRPr="006632F3" w:rsidRDefault="00583B21" w:rsidP="00583B21">
      <w:pPr>
        <w:spacing w:before="55" w:after="0" w:line="240" w:lineRule="auto"/>
        <w:ind w:left="118" w:right="501"/>
        <w:rPr>
          <w:rFonts w:ascii="Times New Roman" w:eastAsia="Times New Roman" w:hAnsi="Times New Roman" w:cs="Times New Roman"/>
        </w:rPr>
      </w:pP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d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on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s.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hi</w:t>
      </w:r>
      <w:r w:rsidRPr="006632F3">
        <w:rPr>
          <w:rFonts w:ascii="Times New Roman" w:eastAsia="Times New Roman" w:hAnsi="Times New Roman" w:cs="Times New Roman"/>
          <w:spacing w:val="-1"/>
        </w:rPr>
        <w:t>erarc</w:t>
      </w:r>
      <w:r w:rsidRPr="006632F3">
        <w:rPr>
          <w:rFonts w:ascii="Times New Roman" w:eastAsia="Times New Roman" w:hAnsi="Times New Roman" w:cs="Times New Roman"/>
        </w:rPr>
        <w:t>h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oot n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t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most 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e</w:t>
      </w:r>
      <w:r w:rsidRPr="006632F3">
        <w:rPr>
          <w:rFonts w:ascii="Times New Roman" w:eastAsia="Times New Roman" w:hAnsi="Times New Roman" w:cs="Times New Roman"/>
        </w:rPr>
        <w:t>nt nod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nu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ild n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erarc</w:t>
      </w:r>
      <w:r w:rsidRPr="006632F3">
        <w:rPr>
          <w:rFonts w:ascii="Times New Roman" w:eastAsia="Times New Roman" w:hAnsi="Times New Roman" w:cs="Times New Roman"/>
        </w:rPr>
        <w:t>h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m</w:t>
      </w:r>
      <w:r w:rsidRPr="006632F3">
        <w:rPr>
          <w:rFonts w:ascii="Times New Roman" w:eastAsia="Times New Roman" w:hAnsi="Times New Roman" w:cs="Times New Roman"/>
          <w:spacing w:val="-7"/>
        </w:rPr>
        <w:t>t</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w:t>
      </w:r>
    </w:p>
    <w:p w14:paraId="2E7E8B5E" w14:textId="77777777" w:rsidR="00583B21" w:rsidRPr="006632F3" w:rsidRDefault="00583B21" w:rsidP="00583B21">
      <w:pPr>
        <w:spacing w:before="16" w:after="0" w:line="260" w:lineRule="exact"/>
        <w:rPr>
          <w:rFonts w:ascii="Times New Roman" w:hAnsi="Times New Roman" w:cs="Times New Roman"/>
        </w:rPr>
      </w:pPr>
    </w:p>
    <w:p w14:paraId="47B552BD" w14:textId="77777777" w:rsidR="00583B21" w:rsidRPr="006632F3" w:rsidRDefault="00583B21" w:rsidP="00583B21">
      <w:pPr>
        <w:spacing w:after="0" w:line="240" w:lineRule="auto"/>
        <w:ind w:left="118" w:right="422"/>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k</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p th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o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erarc</w:t>
      </w:r>
      <w:r w:rsidRPr="006632F3">
        <w:rPr>
          <w:rFonts w:ascii="Times New Roman" w:eastAsia="Times New Roman" w:hAnsi="Times New Roman" w:cs="Times New Roman"/>
        </w:rPr>
        <w:t>h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 xml:space="preserve">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ar</w:t>
      </w:r>
      <w:r w:rsidRPr="006632F3">
        <w:rPr>
          <w:rFonts w:ascii="Times New Roman" w:eastAsia="Times New Roman" w:hAnsi="Times New Roman" w:cs="Times New Roman"/>
        </w:rPr>
        <w:t>t b</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t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its p</w:t>
      </w:r>
      <w:r w:rsidRPr="006632F3">
        <w:rPr>
          <w:rFonts w:ascii="Times New Roman" w:eastAsia="Times New Roman" w:hAnsi="Times New Roman" w:cs="Times New Roman"/>
          <w:spacing w:val="-1"/>
        </w:rPr>
        <w:t>are</w:t>
      </w:r>
      <w:r w:rsidRPr="006632F3">
        <w:rPr>
          <w:rFonts w:ascii="Times New Roman" w:eastAsia="Times New Roman" w:hAnsi="Times New Roman" w:cs="Times New Roman"/>
        </w:rPr>
        <w:t>nt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so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o sp</w:t>
      </w:r>
      <w:r w:rsidRPr="006632F3">
        <w:rPr>
          <w:rFonts w:ascii="Times New Roman" w:eastAsia="Times New Roman" w:hAnsi="Times New Roman" w:cs="Times New Roman"/>
          <w:spacing w:val="-1"/>
        </w:rPr>
        <w:t>aw</w:t>
      </w:r>
      <w:r w:rsidRPr="006632F3">
        <w:rPr>
          <w:rFonts w:ascii="Times New Roman" w:eastAsia="Times New Roman" w:hAnsi="Times New Roman" w:cs="Times New Roman"/>
        </w:rPr>
        <w:t>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ild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i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 is no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ar</w:t>
      </w:r>
      <w:r w:rsidRPr="006632F3">
        <w:rPr>
          <w:rFonts w:ascii="Times New Roman" w:eastAsia="Times New Roman" w:hAnsi="Times New Roman" w:cs="Times New Roman"/>
        </w:rPr>
        <w:t>t b</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o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i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
    <w:p w14:paraId="12340257" w14:textId="77777777" w:rsidR="00583B21" w:rsidRPr="006632F3" w:rsidRDefault="00583B21" w:rsidP="00583B21">
      <w:pPr>
        <w:spacing w:after="0"/>
        <w:rPr>
          <w:rFonts w:ascii="Times New Roman" w:hAnsi="Times New Roman" w:cs="Times New Roman"/>
        </w:rPr>
        <w:sectPr w:rsidR="00583B21" w:rsidRPr="006632F3">
          <w:pgSz w:w="12240" w:h="15860"/>
          <w:pgMar w:top="1300" w:right="1420" w:bottom="1000" w:left="1680" w:header="0" w:footer="803" w:gutter="0"/>
          <w:cols w:space="720"/>
        </w:sectPr>
      </w:pPr>
    </w:p>
    <w:p w14:paraId="704A89BC" w14:textId="77777777" w:rsidR="00583B21" w:rsidRPr="006632F3" w:rsidRDefault="00583B21" w:rsidP="00583B21">
      <w:pPr>
        <w:spacing w:after="0" w:line="200" w:lineRule="exact"/>
        <w:rPr>
          <w:rFonts w:ascii="Times New Roman" w:hAnsi="Times New Roman" w:cs="Times New Roman"/>
        </w:rPr>
      </w:pPr>
      <w:r w:rsidRPr="006632F3">
        <w:rPr>
          <w:rFonts w:ascii="Times New Roman" w:hAnsi="Times New Roman" w:cs="Times New Roman"/>
          <w:noProof/>
        </w:rPr>
        <w:lastRenderedPageBreak/>
        <mc:AlternateContent>
          <mc:Choice Requires="wps">
            <w:drawing>
              <wp:anchor distT="0" distB="0" distL="114300" distR="114300" simplePos="0" relativeHeight="252130304" behindDoc="1" locked="0" layoutInCell="1" allowOverlap="1" wp14:anchorId="237D6525" wp14:editId="1C9E13CF">
                <wp:simplePos x="0" y="0"/>
                <wp:positionH relativeFrom="page">
                  <wp:posOffset>3244850</wp:posOffset>
                </wp:positionH>
                <wp:positionV relativeFrom="page">
                  <wp:posOffset>2609215</wp:posOffset>
                </wp:positionV>
                <wp:extent cx="337185" cy="158750"/>
                <wp:effectExtent l="0" t="0" r="0" b="3810"/>
                <wp:wrapNone/>
                <wp:docPr id="5176" name="Text Box 5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D52DC8" w14:textId="77777777" w:rsidR="00583B21" w:rsidRDefault="00583B21" w:rsidP="00583B21">
                            <w:pPr>
                              <w:spacing w:after="0" w:line="168" w:lineRule="exact"/>
                              <w:ind w:left="2" w:right="-20"/>
                              <w:rPr>
                                <w:rFonts w:ascii="Arial" w:eastAsia="Arial" w:hAnsi="Arial" w:cs="Arial"/>
                                <w:sz w:val="16"/>
                                <w:szCs w:val="16"/>
                              </w:rPr>
                            </w:pPr>
                            <w:proofErr w:type="gramStart"/>
                            <w:r>
                              <w:rPr>
                                <w:rFonts w:ascii="Arial" w:eastAsia="Arial" w:hAnsi="Arial" w:cs="Arial"/>
                                <w:w w:val="103"/>
                                <w:sz w:val="16"/>
                                <w:szCs w:val="16"/>
                              </w:rPr>
                              <w:t>n</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15" o:spid="_x0000_s1030" type="#_x0000_t202" style="position:absolute;margin-left:255.5pt;margin-top:205.45pt;width:26.55pt;height:12.5pt;z-index:-251186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" filled="f" stroked="f">
                <v:textbox inset="0,0,0,0">
                  <w:txbxContent>
                    <w:p w14:paraId="1CD52DC8" w14:textId="77777777" w:rsidR="00583B21" w:rsidRDefault="00583B21" w:rsidP="00583B21">
                      <w:pPr>
                        <w:spacing w:after="0" w:line="168" w:lineRule="exact"/>
                        <w:ind w:left="2" w:right="-20"/>
                        <w:rPr>
                          <w:rFonts w:ascii="Arial" w:eastAsia="Arial" w:hAnsi="Arial" w:cs="Arial"/>
                          <w:sz w:val="16"/>
                          <w:szCs w:val="16"/>
                        </w:rPr>
                      </w:pPr>
                      <w:proofErr w:type="gramStart"/>
                      <w:r>
                        <w:rPr>
                          <w:rFonts w:ascii="Arial" w:eastAsia="Arial" w:hAnsi="Arial" w:cs="Arial"/>
                          <w:w w:val="103"/>
                          <w:sz w:val="16"/>
                          <w:szCs w:val="16"/>
                        </w:rPr>
                        <w:t>n</w:t>
                      </w:r>
                      <w:proofErr w:type="gramEnd"/>
                    </w:p>
                  </w:txbxContent>
                </v:textbox>
                <w10:wrap anchorx="page" anchory="page"/>
              </v:shape>
            </w:pict>
          </mc:Fallback>
        </mc:AlternateContent>
      </w:r>
    </w:p>
    <w:p w14:paraId="7692F218" w14:textId="77777777" w:rsidR="00583B21" w:rsidRPr="006632F3" w:rsidRDefault="00583B21" w:rsidP="00583B21">
      <w:pPr>
        <w:spacing w:after="0" w:line="200" w:lineRule="exact"/>
        <w:rPr>
          <w:rFonts w:ascii="Times New Roman" w:hAnsi="Times New Roman" w:cs="Times New Roman"/>
        </w:rPr>
      </w:pPr>
    </w:p>
    <w:p w14:paraId="7E5E8C35" w14:textId="77777777" w:rsidR="00583B21" w:rsidRPr="006632F3" w:rsidRDefault="00583B21" w:rsidP="00583B21">
      <w:pPr>
        <w:spacing w:after="0" w:line="200" w:lineRule="exact"/>
        <w:rPr>
          <w:rFonts w:ascii="Times New Roman" w:hAnsi="Times New Roman" w:cs="Times New Roman"/>
        </w:rPr>
      </w:pPr>
    </w:p>
    <w:p w14:paraId="0C35D973" w14:textId="77777777" w:rsidR="00583B21" w:rsidRPr="006632F3" w:rsidRDefault="00583B21" w:rsidP="00583B21">
      <w:pPr>
        <w:spacing w:after="0" w:line="200" w:lineRule="exact"/>
        <w:rPr>
          <w:rFonts w:ascii="Times New Roman" w:hAnsi="Times New Roman" w:cs="Times New Roman"/>
        </w:rPr>
      </w:pPr>
    </w:p>
    <w:p w14:paraId="08E3BE90" w14:textId="77777777" w:rsidR="00583B21" w:rsidRPr="006632F3" w:rsidRDefault="00583B21" w:rsidP="00583B21">
      <w:pPr>
        <w:spacing w:after="0" w:line="200" w:lineRule="exact"/>
        <w:rPr>
          <w:rFonts w:ascii="Times New Roman" w:hAnsi="Times New Roman" w:cs="Times New Roman"/>
        </w:rPr>
      </w:pPr>
    </w:p>
    <w:p w14:paraId="24124D1E" w14:textId="77777777" w:rsidR="00583B21" w:rsidRPr="006632F3" w:rsidRDefault="00583B21" w:rsidP="00583B21">
      <w:pPr>
        <w:spacing w:after="0" w:line="200" w:lineRule="exact"/>
        <w:rPr>
          <w:rFonts w:ascii="Times New Roman" w:hAnsi="Times New Roman" w:cs="Times New Roman"/>
        </w:rPr>
      </w:pPr>
    </w:p>
    <w:p w14:paraId="6D253137" w14:textId="77777777" w:rsidR="00583B21" w:rsidRPr="006632F3" w:rsidRDefault="00583B21" w:rsidP="00583B21">
      <w:pPr>
        <w:spacing w:after="0" w:line="200" w:lineRule="exact"/>
        <w:rPr>
          <w:rFonts w:ascii="Times New Roman" w:hAnsi="Times New Roman" w:cs="Times New Roman"/>
        </w:rPr>
      </w:pPr>
    </w:p>
    <w:p w14:paraId="46DE0976" w14:textId="77777777" w:rsidR="00583B21" w:rsidRPr="006632F3" w:rsidRDefault="00583B21" w:rsidP="00583B21">
      <w:pPr>
        <w:spacing w:after="0" w:line="200" w:lineRule="exact"/>
        <w:rPr>
          <w:rFonts w:ascii="Times New Roman" w:hAnsi="Times New Roman" w:cs="Times New Roman"/>
        </w:rPr>
      </w:pPr>
    </w:p>
    <w:p w14:paraId="4F1DBEB8" w14:textId="77777777" w:rsidR="00583B21" w:rsidRPr="006632F3" w:rsidRDefault="00583B21" w:rsidP="00583B21">
      <w:pPr>
        <w:spacing w:after="0" w:line="200" w:lineRule="exact"/>
        <w:rPr>
          <w:rFonts w:ascii="Times New Roman" w:hAnsi="Times New Roman" w:cs="Times New Roman"/>
        </w:rPr>
      </w:pPr>
    </w:p>
    <w:p w14:paraId="432A844B" w14:textId="77777777" w:rsidR="00583B21" w:rsidRPr="006632F3" w:rsidRDefault="00583B21" w:rsidP="00583B21">
      <w:pPr>
        <w:spacing w:after="0" w:line="200" w:lineRule="exact"/>
        <w:rPr>
          <w:rFonts w:ascii="Times New Roman" w:hAnsi="Times New Roman" w:cs="Times New Roman"/>
        </w:rPr>
      </w:pPr>
    </w:p>
    <w:p w14:paraId="5121F6DB" w14:textId="77777777" w:rsidR="00583B21" w:rsidRPr="006632F3" w:rsidRDefault="00583B21" w:rsidP="00583B21">
      <w:pPr>
        <w:spacing w:after="0" w:line="200" w:lineRule="exact"/>
        <w:rPr>
          <w:rFonts w:ascii="Times New Roman" w:hAnsi="Times New Roman" w:cs="Times New Roman"/>
        </w:rPr>
      </w:pPr>
    </w:p>
    <w:p w14:paraId="1F07FF96" w14:textId="77777777" w:rsidR="00583B21" w:rsidRPr="006632F3" w:rsidRDefault="00583B21" w:rsidP="00583B21">
      <w:pPr>
        <w:spacing w:after="0" w:line="200" w:lineRule="exact"/>
        <w:rPr>
          <w:rFonts w:ascii="Times New Roman" w:hAnsi="Times New Roman" w:cs="Times New Roman"/>
        </w:rPr>
      </w:pPr>
    </w:p>
    <w:p w14:paraId="10E4D0AC" w14:textId="77777777" w:rsidR="00583B21" w:rsidRPr="006632F3" w:rsidRDefault="00583B21" w:rsidP="00583B21">
      <w:pPr>
        <w:spacing w:after="0" w:line="200" w:lineRule="exact"/>
        <w:rPr>
          <w:rFonts w:ascii="Times New Roman" w:hAnsi="Times New Roman" w:cs="Times New Roman"/>
        </w:rPr>
      </w:pPr>
    </w:p>
    <w:p w14:paraId="35260C49" w14:textId="77777777" w:rsidR="00583B21" w:rsidRPr="006632F3" w:rsidRDefault="00583B21" w:rsidP="00583B21">
      <w:pPr>
        <w:spacing w:after="0" w:line="200" w:lineRule="exact"/>
        <w:rPr>
          <w:rFonts w:ascii="Times New Roman" w:hAnsi="Times New Roman" w:cs="Times New Roman"/>
        </w:rPr>
      </w:pPr>
    </w:p>
    <w:p w14:paraId="0FB21008" w14:textId="77777777" w:rsidR="00583B21" w:rsidRPr="006632F3" w:rsidRDefault="00583B21" w:rsidP="00583B21">
      <w:pPr>
        <w:spacing w:after="0" w:line="200" w:lineRule="exact"/>
        <w:rPr>
          <w:rFonts w:ascii="Times New Roman" w:hAnsi="Times New Roman" w:cs="Times New Roman"/>
        </w:rPr>
      </w:pPr>
    </w:p>
    <w:p w14:paraId="3D1DCFA2" w14:textId="77777777" w:rsidR="00583B21" w:rsidRPr="006632F3" w:rsidRDefault="00583B21" w:rsidP="00583B21">
      <w:pPr>
        <w:spacing w:after="0" w:line="200" w:lineRule="exact"/>
        <w:rPr>
          <w:rFonts w:ascii="Times New Roman" w:hAnsi="Times New Roman" w:cs="Times New Roman"/>
        </w:rPr>
      </w:pPr>
    </w:p>
    <w:p w14:paraId="3BB353B1" w14:textId="77777777" w:rsidR="00583B21" w:rsidRPr="006632F3" w:rsidRDefault="00583B21" w:rsidP="00583B21">
      <w:pPr>
        <w:spacing w:after="0" w:line="200" w:lineRule="exact"/>
        <w:rPr>
          <w:rFonts w:ascii="Times New Roman" w:hAnsi="Times New Roman" w:cs="Times New Roman"/>
        </w:rPr>
      </w:pPr>
    </w:p>
    <w:p w14:paraId="699E7EF8" w14:textId="77777777" w:rsidR="00583B21" w:rsidRPr="006632F3" w:rsidRDefault="00583B21" w:rsidP="00583B21">
      <w:pPr>
        <w:spacing w:after="0" w:line="200" w:lineRule="exact"/>
        <w:rPr>
          <w:rFonts w:ascii="Times New Roman" w:hAnsi="Times New Roman" w:cs="Times New Roman"/>
        </w:rPr>
      </w:pPr>
    </w:p>
    <w:p w14:paraId="0079EFDA" w14:textId="77777777" w:rsidR="00583B21" w:rsidRPr="006632F3" w:rsidRDefault="00583B21" w:rsidP="00583B21">
      <w:pPr>
        <w:spacing w:after="0" w:line="200" w:lineRule="exact"/>
        <w:rPr>
          <w:rFonts w:ascii="Times New Roman" w:hAnsi="Times New Roman" w:cs="Times New Roman"/>
        </w:rPr>
      </w:pPr>
    </w:p>
    <w:p w14:paraId="60F3260E" w14:textId="77777777" w:rsidR="00583B21" w:rsidRPr="006632F3" w:rsidRDefault="00583B21" w:rsidP="00583B21">
      <w:pPr>
        <w:spacing w:after="0" w:line="200" w:lineRule="exact"/>
        <w:rPr>
          <w:rFonts w:ascii="Times New Roman" w:hAnsi="Times New Roman" w:cs="Times New Roman"/>
        </w:rPr>
      </w:pPr>
    </w:p>
    <w:p w14:paraId="6B07D933" w14:textId="77777777" w:rsidR="00583B21" w:rsidRPr="006632F3" w:rsidRDefault="00583B21" w:rsidP="00583B21">
      <w:pPr>
        <w:spacing w:after="0" w:line="200" w:lineRule="exact"/>
        <w:rPr>
          <w:rFonts w:ascii="Times New Roman" w:hAnsi="Times New Roman" w:cs="Times New Roman"/>
        </w:rPr>
      </w:pPr>
    </w:p>
    <w:p w14:paraId="27247755" w14:textId="77777777" w:rsidR="00583B21" w:rsidRPr="006632F3" w:rsidRDefault="00583B21" w:rsidP="00583B21">
      <w:pPr>
        <w:spacing w:after="0" w:line="200" w:lineRule="exact"/>
        <w:rPr>
          <w:rFonts w:ascii="Times New Roman" w:hAnsi="Times New Roman" w:cs="Times New Roman"/>
        </w:rPr>
      </w:pPr>
    </w:p>
    <w:p w14:paraId="3D02D0D2" w14:textId="77777777" w:rsidR="00583B21" w:rsidRPr="006632F3" w:rsidRDefault="00583B21" w:rsidP="00583B21">
      <w:pPr>
        <w:spacing w:after="0" w:line="200" w:lineRule="exact"/>
        <w:rPr>
          <w:rFonts w:ascii="Times New Roman" w:hAnsi="Times New Roman" w:cs="Times New Roman"/>
        </w:rPr>
      </w:pPr>
    </w:p>
    <w:p w14:paraId="3011D312" w14:textId="77777777" w:rsidR="00583B21" w:rsidRPr="006632F3" w:rsidRDefault="00583B21" w:rsidP="00583B21">
      <w:pPr>
        <w:spacing w:after="0" w:line="200" w:lineRule="exact"/>
        <w:rPr>
          <w:rFonts w:ascii="Times New Roman" w:hAnsi="Times New Roman" w:cs="Times New Roman"/>
        </w:rPr>
      </w:pPr>
    </w:p>
    <w:p w14:paraId="36DB17A8" w14:textId="77777777" w:rsidR="00583B21" w:rsidRPr="006632F3" w:rsidRDefault="00583B21" w:rsidP="00583B21">
      <w:pPr>
        <w:spacing w:after="0" w:line="200" w:lineRule="exact"/>
        <w:rPr>
          <w:rFonts w:ascii="Times New Roman" w:hAnsi="Times New Roman" w:cs="Times New Roman"/>
        </w:rPr>
      </w:pPr>
    </w:p>
    <w:p w14:paraId="0E2751C4" w14:textId="77777777" w:rsidR="00583B21" w:rsidRPr="006632F3" w:rsidRDefault="00583B21" w:rsidP="00583B21">
      <w:pPr>
        <w:spacing w:after="0" w:line="200" w:lineRule="exact"/>
        <w:rPr>
          <w:rFonts w:ascii="Times New Roman" w:hAnsi="Times New Roman" w:cs="Times New Roman"/>
        </w:rPr>
      </w:pPr>
    </w:p>
    <w:p w14:paraId="1578757E" w14:textId="77777777" w:rsidR="00583B21" w:rsidRPr="006632F3" w:rsidRDefault="00583B21" w:rsidP="00583B21">
      <w:pPr>
        <w:spacing w:after="0" w:line="200" w:lineRule="exact"/>
        <w:rPr>
          <w:rFonts w:ascii="Times New Roman" w:hAnsi="Times New Roman" w:cs="Times New Roman"/>
        </w:rPr>
      </w:pPr>
    </w:p>
    <w:p w14:paraId="49401979" w14:textId="77777777" w:rsidR="00583B21" w:rsidRPr="006632F3" w:rsidRDefault="00583B21" w:rsidP="00583B21">
      <w:pPr>
        <w:spacing w:after="0" w:line="200" w:lineRule="exact"/>
        <w:rPr>
          <w:rFonts w:ascii="Times New Roman" w:hAnsi="Times New Roman" w:cs="Times New Roman"/>
        </w:rPr>
      </w:pPr>
    </w:p>
    <w:p w14:paraId="3B1E015D" w14:textId="77777777" w:rsidR="00583B21" w:rsidRPr="006632F3" w:rsidRDefault="00583B21" w:rsidP="00583B21">
      <w:pPr>
        <w:spacing w:after="0" w:line="200" w:lineRule="exact"/>
        <w:rPr>
          <w:rFonts w:ascii="Times New Roman" w:hAnsi="Times New Roman" w:cs="Times New Roman"/>
        </w:rPr>
      </w:pPr>
    </w:p>
    <w:p w14:paraId="09270E6D" w14:textId="77777777" w:rsidR="00583B21" w:rsidRPr="006632F3" w:rsidRDefault="00583B21" w:rsidP="00583B21">
      <w:pPr>
        <w:spacing w:after="0" w:line="200" w:lineRule="exact"/>
        <w:rPr>
          <w:rFonts w:ascii="Times New Roman" w:hAnsi="Times New Roman" w:cs="Times New Roman"/>
        </w:rPr>
      </w:pPr>
    </w:p>
    <w:p w14:paraId="3A612392" w14:textId="77777777" w:rsidR="00583B21" w:rsidRPr="006632F3" w:rsidRDefault="00583B21" w:rsidP="00583B21">
      <w:pPr>
        <w:spacing w:after="0" w:line="200" w:lineRule="exact"/>
        <w:rPr>
          <w:rFonts w:ascii="Times New Roman" w:hAnsi="Times New Roman" w:cs="Times New Roman"/>
        </w:rPr>
      </w:pPr>
    </w:p>
    <w:p w14:paraId="3B9E65D1" w14:textId="77777777" w:rsidR="00583B21" w:rsidRPr="006632F3" w:rsidRDefault="00583B21" w:rsidP="00583B21">
      <w:pPr>
        <w:spacing w:after="0" w:line="200" w:lineRule="exact"/>
        <w:rPr>
          <w:rFonts w:ascii="Times New Roman" w:hAnsi="Times New Roman" w:cs="Times New Roman"/>
        </w:rPr>
      </w:pPr>
    </w:p>
    <w:p w14:paraId="46B4CB3B" w14:textId="77777777" w:rsidR="00583B21" w:rsidRPr="006632F3" w:rsidRDefault="00583B21" w:rsidP="00583B21">
      <w:pPr>
        <w:spacing w:after="0" w:line="200" w:lineRule="exact"/>
        <w:rPr>
          <w:rFonts w:ascii="Times New Roman" w:hAnsi="Times New Roman" w:cs="Times New Roman"/>
        </w:rPr>
      </w:pPr>
    </w:p>
    <w:p w14:paraId="20E57B24" w14:textId="77777777" w:rsidR="00583B21" w:rsidRPr="006632F3" w:rsidRDefault="00583B21" w:rsidP="00583B21">
      <w:pPr>
        <w:spacing w:after="0" w:line="200" w:lineRule="exact"/>
        <w:rPr>
          <w:rFonts w:ascii="Times New Roman" w:hAnsi="Times New Roman" w:cs="Times New Roman"/>
        </w:rPr>
      </w:pPr>
    </w:p>
    <w:p w14:paraId="1EB1CC5A" w14:textId="77777777" w:rsidR="00583B21" w:rsidRPr="006632F3" w:rsidRDefault="00583B21" w:rsidP="00583B21">
      <w:pPr>
        <w:spacing w:after="0" w:line="200" w:lineRule="exact"/>
        <w:rPr>
          <w:rFonts w:ascii="Times New Roman" w:hAnsi="Times New Roman" w:cs="Times New Roman"/>
        </w:rPr>
      </w:pPr>
    </w:p>
    <w:p w14:paraId="25F95BFC" w14:textId="77777777" w:rsidR="00583B21" w:rsidRPr="006632F3" w:rsidRDefault="00583B21" w:rsidP="00583B21">
      <w:pPr>
        <w:spacing w:before="3" w:after="0" w:line="200" w:lineRule="exact"/>
        <w:rPr>
          <w:rFonts w:ascii="Times New Roman" w:hAnsi="Times New Roman" w:cs="Times New Roman"/>
        </w:rPr>
      </w:pPr>
    </w:p>
    <w:p w14:paraId="6A4A8A5E" w14:textId="77777777" w:rsidR="00583B21" w:rsidRPr="004B4550" w:rsidRDefault="00583B21" w:rsidP="00583B21">
      <w:pPr>
        <w:spacing w:before="34" w:after="0" w:line="240" w:lineRule="auto"/>
        <w:ind w:left="118" w:right="-20"/>
        <w:jc w:val="center"/>
        <w:rPr>
          <w:rFonts w:ascii="Times New Roman" w:eastAsia="Times New Roman" w:hAnsi="Times New Roman" w:cs="Times New Roman"/>
        </w:rPr>
      </w:pPr>
      <w:r w:rsidRPr="004B4550">
        <w:rPr>
          <w:rFonts w:ascii="Times New Roman" w:hAnsi="Times New Roman" w:cs="Times New Roman"/>
          <w:noProof/>
        </w:rPr>
        <mc:AlternateContent>
          <mc:Choice Requires="wps">
            <w:drawing>
              <wp:anchor distT="0" distB="0" distL="114300" distR="114300" simplePos="0" relativeHeight="252131328" behindDoc="1" locked="0" layoutInCell="1" allowOverlap="1" wp14:anchorId="776ABE18" wp14:editId="550B8D03">
                <wp:simplePos x="0" y="0"/>
                <wp:positionH relativeFrom="page">
                  <wp:posOffset>1139190</wp:posOffset>
                </wp:positionH>
                <wp:positionV relativeFrom="paragraph">
                  <wp:posOffset>-4615815</wp:posOffset>
                </wp:positionV>
                <wp:extent cx="3863340" cy="4595495"/>
                <wp:effectExtent l="0" t="3810" r="0" b="1270"/>
                <wp:wrapNone/>
                <wp:docPr id="5175" name="Text Box 5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340" cy="4595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182AFC" w14:textId="77777777" w:rsidR="00583B21" w:rsidRDefault="00583B21" w:rsidP="00583B21">
                            <w:pPr>
                              <w:spacing w:before="5" w:after="0" w:line="120" w:lineRule="exact"/>
                              <w:rPr>
                                <w:sz w:val="12"/>
                                <w:szCs w:val="12"/>
                              </w:rPr>
                            </w:pPr>
                          </w:p>
                          <w:p w14:paraId="5F35F903" w14:textId="77777777" w:rsidR="00583B21" w:rsidRDefault="00583B21" w:rsidP="00583B21">
                            <w:pPr>
                              <w:spacing w:after="0" w:line="240" w:lineRule="auto"/>
                              <w:ind w:left="2896" w:right="2141"/>
                              <w:jc w:val="center"/>
                              <w:rPr>
                                <w:rFonts w:ascii="Arial" w:eastAsia="Arial" w:hAnsi="Arial" w:cs="Arial"/>
                                <w:sz w:val="16"/>
                                <w:szCs w:val="16"/>
                              </w:rPr>
                            </w:pPr>
                            <w:r>
                              <w:rPr>
                                <w:rFonts w:ascii="Arial" w:eastAsia="Arial" w:hAnsi="Arial" w:cs="Arial"/>
                                <w:sz w:val="16"/>
                                <w:szCs w:val="16"/>
                              </w:rPr>
                              <w:t>R</w:t>
                            </w:r>
                            <w:r>
                              <w:rPr>
                                <w:rFonts w:ascii="Arial" w:eastAsia="Arial" w:hAnsi="Arial" w:cs="Arial"/>
                                <w:spacing w:val="-2"/>
                                <w:sz w:val="16"/>
                                <w:szCs w:val="16"/>
                              </w:rPr>
                              <w:t>oo</w:t>
                            </w:r>
                            <w:r>
                              <w:rPr>
                                <w:rFonts w:ascii="Arial" w:eastAsia="Arial" w:hAnsi="Arial" w:cs="Arial"/>
                                <w:sz w:val="16"/>
                                <w:szCs w:val="16"/>
                              </w:rPr>
                              <w:t>t</w:t>
                            </w:r>
                            <w:r>
                              <w:rPr>
                                <w:rFonts w:ascii="Arial" w:eastAsia="Arial" w:hAnsi="Arial" w:cs="Arial"/>
                                <w:spacing w:val="10"/>
                                <w:sz w:val="16"/>
                                <w:szCs w:val="16"/>
                              </w:rPr>
                              <w:t xml:space="preserve"> </w:t>
                            </w:r>
                            <w:r>
                              <w:rPr>
                                <w:rFonts w:ascii="Arial" w:eastAsia="Arial" w:hAnsi="Arial" w:cs="Arial"/>
                                <w:w w:val="103"/>
                                <w:sz w:val="16"/>
                                <w:szCs w:val="16"/>
                              </w:rPr>
                              <w:t>D</w:t>
                            </w:r>
                            <w:r>
                              <w:rPr>
                                <w:rFonts w:ascii="Arial" w:eastAsia="Arial" w:hAnsi="Arial" w:cs="Arial"/>
                                <w:spacing w:val="-2"/>
                                <w:w w:val="103"/>
                                <w:sz w:val="16"/>
                                <w:szCs w:val="16"/>
                              </w:rPr>
                              <w:t>o</w:t>
                            </w:r>
                            <w:r>
                              <w:rPr>
                                <w:rFonts w:ascii="Arial" w:eastAsia="Arial" w:hAnsi="Arial" w:cs="Arial"/>
                                <w:spacing w:val="-3"/>
                                <w:w w:val="103"/>
                                <w:sz w:val="16"/>
                                <w:szCs w:val="16"/>
                              </w:rPr>
                              <w:t>m</w:t>
                            </w:r>
                            <w:r>
                              <w:rPr>
                                <w:rFonts w:ascii="Arial" w:eastAsia="Arial" w:hAnsi="Arial" w:cs="Arial"/>
                                <w:spacing w:val="-2"/>
                                <w:w w:val="103"/>
                                <w:sz w:val="16"/>
                                <w:szCs w:val="16"/>
                              </w:rPr>
                              <w:t>a</w:t>
                            </w:r>
                            <w:r>
                              <w:rPr>
                                <w:rFonts w:ascii="Arial" w:eastAsia="Arial" w:hAnsi="Arial" w:cs="Arial"/>
                                <w:spacing w:val="8"/>
                                <w:w w:val="103"/>
                                <w:sz w:val="16"/>
                                <w:szCs w:val="16"/>
                              </w:rPr>
                              <w:t>i</w:t>
                            </w:r>
                            <w:r>
                              <w:rPr>
                                <w:rFonts w:ascii="Arial" w:eastAsia="Arial" w:hAnsi="Arial" w:cs="Arial"/>
                                <w:w w:val="103"/>
                                <w:sz w:val="16"/>
                                <w:szCs w:val="16"/>
                              </w:rPr>
                              <w:t>n</w:t>
                            </w:r>
                          </w:p>
                          <w:p w14:paraId="349EBE69" w14:textId="77777777" w:rsidR="00583B21" w:rsidRDefault="00583B21" w:rsidP="00583B21">
                            <w:pPr>
                              <w:spacing w:after="0" w:line="200" w:lineRule="exact"/>
                              <w:rPr>
                                <w:sz w:val="20"/>
                                <w:szCs w:val="20"/>
                              </w:rPr>
                            </w:pPr>
                          </w:p>
                          <w:p w14:paraId="48FB7F36" w14:textId="77777777" w:rsidR="00583B21" w:rsidRDefault="00583B21" w:rsidP="00583B21">
                            <w:pPr>
                              <w:spacing w:before="12" w:after="0" w:line="220" w:lineRule="exact"/>
                            </w:pPr>
                          </w:p>
                          <w:p w14:paraId="734C15E1" w14:textId="77777777" w:rsidR="00583B21" w:rsidRDefault="00583B21" w:rsidP="00583B21">
                            <w:pPr>
                              <w:spacing w:after="0" w:line="240" w:lineRule="auto"/>
                              <w:ind w:left="2835" w:right="2440"/>
                              <w:jc w:val="center"/>
                              <w:rPr>
                                <w:rFonts w:ascii="Arial" w:eastAsia="Arial" w:hAnsi="Arial" w:cs="Arial"/>
                                <w:sz w:val="16"/>
                                <w:szCs w:val="16"/>
                              </w:rPr>
                            </w:pPr>
                            <w:r>
                              <w:rPr>
                                <w:rFonts w:ascii="Arial" w:eastAsia="Arial" w:hAnsi="Arial" w:cs="Arial"/>
                                <w:spacing w:val="10"/>
                                <w:w w:val="103"/>
                                <w:sz w:val="16"/>
                                <w:szCs w:val="16"/>
                              </w:rPr>
                              <w:t>B</w:t>
                            </w:r>
                            <w:r>
                              <w:rPr>
                                <w:rFonts w:ascii="Arial" w:eastAsia="Arial" w:hAnsi="Arial" w:cs="Arial"/>
                                <w:spacing w:val="-2"/>
                                <w:w w:val="103"/>
                                <w:sz w:val="16"/>
                                <w:szCs w:val="16"/>
                              </w:rPr>
                              <w:t>oo</w:t>
                            </w:r>
                            <w:r>
                              <w:rPr>
                                <w:rFonts w:ascii="Arial" w:eastAsia="Arial" w:hAnsi="Arial" w:cs="Arial"/>
                                <w:spacing w:val="-1"/>
                                <w:w w:val="102"/>
                                <w:sz w:val="16"/>
                                <w:szCs w:val="16"/>
                              </w:rPr>
                              <w:t>t</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p</w:t>
                            </w:r>
                          </w:p>
                          <w:p w14:paraId="48F03BB8" w14:textId="77777777" w:rsidR="00583B21" w:rsidRDefault="00583B21" w:rsidP="00583B21">
                            <w:pPr>
                              <w:spacing w:before="26" w:after="0" w:line="240" w:lineRule="auto"/>
                              <w:ind w:left="2926" w:right="2486"/>
                              <w:jc w:val="center"/>
                              <w:rPr>
                                <w:rFonts w:ascii="Arial" w:eastAsia="Arial" w:hAnsi="Arial" w:cs="Arial"/>
                                <w:sz w:val="16"/>
                                <w:szCs w:val="16"/>
                              </w:rPr>
                            </w:pP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w w:val="103"/>
                                <w:sz w:val="16"/>
                                <w:szCs w:val="16"/>
                              </w:rPr>
                              <w:t>e</w:t>
                            </w:r>
                          </w:p>
                          <w:p w14:paraId="432FD9BC" w14:textId="77777777" w:rsidR="00583B21" w:rsidRDefault="00583B21" w:rsidP="00583B21">
                            <w:pPr>
                              <w:spacing w:before="7" w:after="0" w:line="260" w:lineRule="exact"/>
                              <w:rPr>
                                <w:sz w:val="26"/>
                                <w:szCs w:val="26"/>
                              </w:rPr>
                            </w:pPr>
                          </w:p>
                          <w:p w14:paraId="1DC0DD9C" w14:textId="77777777" w:rsidR="00583B21" w:rsidRDefault="00583B21" w:rsidP="00583B21">
                            <w:pPr>
                              <w:tabs>
                                <w:tab w:val="left" w:pos="4260"/>
                              </w:tabs>
                              <w:spacing w:after="0" w:line="760" w:lineRule="atLeast"/>
                              <w:ind w:left="2929" w:right="998" w:hanging="1260"/>
                              <w:rPr>
                                <w:rFonts w:ascii="Arial" w:eastAsia="Arial" w:hAnsi="Arial" w:cs="Arial"/>
                                <w:sz w:val="16"/>
                                <w:szCs w:val="16"/>
                              </w:rPr>
                            </w:pPr>
                            <w:r>
                              <w:rPr>
                                <w:rFonts w:ascii="Arial" w:eastAsia="Arial" w:hAnsi="Arial" w:cs="Arial"/>
                                <w:position w:val="-5"/>
                                <w:sz w:val="16"/>
                                <w:szCs w:val="16"/>
                              </w:rPr>
                              <w:t>H</w:t>
                            </w:r>
                            <w:r>
                              <w:rPr>
                                <w:rFonts w:ascii="Arial" w:eastAsia="Arial" w:hAnsi="Arial" w:cs="Arial"/>
                                <w:spacing w:val="-2"/>
                                <w:position w:val="-5"/>
                                <w:sz w:val="16"/>
                                <w:szCs w:val="16"/>
                              </w:rPr>
                              <w:t>ea</w:t>
                            </w:r>
                            <w:r>
                              <w:rPr>
                                <w:rFonts w:ascii="Arial" w:eastAsia="Arial" w:hAnsi="Arial" w:cs="Arial"/>
                                <w:spacing w:val="5"/>
                                <w:position w:val="-5"/>
                                <w:sz w:val="16"/>
                                <w:szCs w:val="16"/>
                              </w:rPr>
                              <w:t>r</w:t>
                            </w:r>
                            <w:r>
                              <w:rPr>
                                <w:rFonts w:ascii="Arial" w:eastAsia="Arial" w:hAnsi="Arial" w:cs="Arial"/>
                                <w:position w:val="-5"/>
                                <w:sz w:val="16"/>
                                <w:szCs w:val="16"/>
                              </w:rPr>
                              <w:t>t</w:t>
                            </w:r>
                            <w:r>
                              <w:rPr>
                                <w:rFonts w:ascii="Arial" w:eastAsia="Arial" w:hAnsi="Arial" w:cs="Arial"/>
                                <w:spacing w:val="11"/>
                                <w:position w:val="-5"/>
                                <w:sz w:val="16"/>
                                <w:szCs w:val="16"/>
                              </w:rPr>
                              <w:t xml:space="preserve"> </w:t>
                            </w:r>
                            <w:r>
                              <w:rPr>
                                <w:rFonts w:ascii="Arial" w:eastAsia="Arial" w:hAnsi="Arial" w:cs="Arial"/>
                                <w:spacing w:val="-2"/>
                                <w:position w:val="-5"/>
                                <w:sz w:val="16"/>
                                <w:szCs w:val="16"/>
                              </w:rPr>
                              <w:t>bea</w:t>
                            </w:r>
                            <w:r>
                              <w:rPr>
                                <w:rFonts w:ascii="Arial" w:eastAsia="Arial" w:hAnsi="Arial" w:cs="Arial"/>
                                <w:position w:val="-5"/>
                                <w:sz w:val="16"/>
                                <w:szCs w:val="16"/>
                              </w:rPr>
                              <w:t>t</w:t>
                            </w:r>
                            <w:r>
                              <w:rPr>
                                <w:rFonts w:ascii="Arial" w:eastAsia="Arial" w:hAnsi="Arial" w:cs="Arial"/>
                                <w:spacing w:val="-36"/>
                                <w:position w:val="-5"/>
                                <w:sz w:val="16"/>
                                <w:szCs w:val="16"/>
                              </w:rPr>
                              <w:t xml:space="preserve"> </w:t>
                            </w:r>
                            <w:r>
                              <w:rPr>
                                <w:rFonts w:ascii="Arial" w:eastAsia="Arial" w:hAnsi="Arial" w:cs="Arial"/>
                                <w:position w:val="-5"/>
                                <w:sz w:val="16"/>
                                <w:szCs w:val="16"/>
                              </w:rPr>
                              <w:tab/>
                            </w:r>
                            <w:r>
                              <w:rPr>
                                <w:rFonts w:ascii="Arial" w:eastAsia="Arial" w:hAnsi="Arial" w:cs="Arial"/>
                                <w:position w:val="-5"/>
                                <w:sz w:val="16"/>
                                <w:szCs w:val="16"/>
                              </w:rPr>
                              <w:tab/>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5"/>
                                <w:sz w:val="16"/>
                                <w:szCs w:val="16"/>
                              </w:rPr>
                              <w:t>r</w:t>
                            </w:r>
                            <w:r>
                              <w:rPr>
                                <w:rFonts w:ascii="Arial" w:eastAsia="Arial" w:hAnsi="Arial" w:cs="Arial"/>
                                <w:sz w:val="16"/>
                                <w:szCs w:val="16"/>
                              </w:rPr>
                              <w:t>t</w:t>
                            </w:r>
                            <w:r>
                              <w:rPr>
                                <w:rFonts w:ascii="Arial" w:eastAsia="Arial" w:hAnsi="Arial" w:cs="Arial"/>
                                <w:spacing w:val="11"/>
                                <w:sz w:val="16"/>
                                <w:szCs w:val="16"/>
                              </w:rPr>
                              <w:t xml:space="preserve"> </w:t>
                            </w:r>
                            <w:r>
                              <w:rPr>
                                <w:rFonts w:ascii="Arial" w:eastAsia="Arial" w:hAnsi="Arial" w:cs="Arial"/>
                                <w:spacing w:val="-2"/>
                                <w:w w:val="103"/>
                                <w:sz w:val="16"/>
                                <w:szCs w:val="16"/>
                              </w:rPr>
                              <w:t>bea</w:t>
                            </w:r>
                            <w:r>
                              <w:rPr>
                                <w:rFonts w:ascii="Arial" w:eastAsia="Arial" w:hAnsi="Arial" w:cs="Arial"/>
                                <w:w w:val="102"/>
                                <w:sz w:val="16"/>
                                <w:szCs w:val="16"/>
                              </w:rPr>
                              <w:t xml:space="preserve">t </w:t>
                            </w:r>
                            <w:r>
                              <w:rPr>
                                <w:rFonts w:ascii="Arial" w:eastAsia="Arial" w:hAnsi="Arial" w:cs="Arial"/>
                                <w:spacing w:val="7"/>
                                <w:position w:val="6"/>
                                <w:sz w:val="16"/>
                                <w:szCs w:val="16"/>
                              </w:rPr>
                              <w:t>s</w:t>
                            </w:r>
                            <w:r>
                              <w:rPr>
                                <w:rFonts w:ascii="Arial" w:eastAsia="Arial" w:hAnsi="Arial" w:cs="Arial"/>
                                <w:spacing w:val="-2"/>
                                <w:position w:val="6"/>
                                <w:sz w:val="16"/>
                                <w:szCs w:val="16"/>
                              </w:rPr>
                              <w:t>pa</w:t>
                            </w:r>
                            <w:r>
                              <w:rPr>
                                <w:rFonts w:ascii="Arial" w:eastAsia="Arial" w:hAnsi="Arial" w:cs="Arial"/>
                                <w:position w:val="6"/>
                                <w:sz w:val="16"/>
                                <w:szCs w:val="16"/>
                              </w:rPr>
                              <w:t>w</w:t>
                            </w:r>
                            <w:r>
                              <w:rPr>
                                <w:rFonts w:ascii="Arial" w:eastAsia="Arial" w:hAnsi="Arial" w:cs="Arial"/>
                                <w:spacing w:val="-18"/>
                                <w:position w:val="6"/>
                                <w:sz w:val="16"/>
                                <w:szCs w:val="16"/>
                              </w:rPr>
                              <w:t xml:space="preserve"> </w:t>
                            </w:r>
                            <w:r>
                              <w:rPr>
                                <w:rFonts w:ascii="Arial" w:eastAsia="Arial" w:hAnsi="Arial" w:cs="Arial"/>
                                <w:spacing w:val="7"/>
                                <w:w w:val="103"/>
                                <w:sz w:val="16"/>
                                <w:szCs w:val="16"/>
                              </w:rPr>
                              <w:t>s</w:t>
                            </w:r>
                            <w:r>
                              <w:rPr>
                                <w:rFonts w:ascii="Arial" w:eastAsia="Arial" w:hAnsi="Arial" w:cs="Arial"/>
                                <w:spacing w:val="-2"/>
                                <w:w w:val="103"/>
                                <w:sz w:val="16"/>
                                <w:szCs w:val="16"/>
                              </w:rPr>
                              <w:t>pa</w:t>
                            </w:r>
                            <w:r>
                              <w:rPr>
                                <w:rFonts w:ascii="Arial" w:eastAsia="Arial" w:hAnsi="Arial" w:cs="Arial"/>
                                <w:w w:val="103"/>
                                <w:sz w:val="16"/>
                                <w:szCs w:val="16"/>
                              </w:rPr>
                              <w:t>wn</w:t>
                            </w:r>
                          </w:p>
                          <w:p w14:paraId="0B027B1F" w14:textId="77777777" w:rsidR="00583B21" w:rsidRDefault="00583B21" w:rsidP="00583B21">
                            <w:pPr>
                              <w:spacing w:before="7" w:after="0" w:line="170" w:lineRule="exact"/>
                              <w:rPr>
                                <w:sz w:val="17"/>
                                <w:szCs w:val="17"/>
                              </w:rPr>
                            </w:pPr>
                          </w:p>
                          <w:p w14:paraId="793A18BE" w14:textId="77777777" w:rsidR="00583B21" w:rsidRDefault="00583B21" w:rsidP="00583B21">
                            <w:pPr>
                              <w:tabs>
                                <w:tab w:val="left" w:pos="4760"/>
                              </w:tabs>
                              <w:spacing w:after="0" w:line="240" w:lineRule="auto"/>
                              <w:ind w:left="1774" w:right="-20"/>
                              <w:rPr>
                                <w:rFonts w:ascii="Arial" w:eastAsia="Arial" w:hAnsi="Arial" w:cs="Arial"/>
                                <w:sz w:val="16"/>
                                <w:szCs w:val="16"/>
                              </w:rPr>
                            </w:pPr>
                            <w:r>
                              <w:rPr>
                                <w:rFonts w:ascii="Arial" w:eastAsia="Arial" w:hAnsi="Arial" w:cs="Arial"/>
                                <w:sz w:val="16"/>
                                <w:szCs w:val="16"/>
                              </w:rPr>
                              <w:t>D</w:t>
                            </w:r>
                            <w:r>
                              <w:rPr>
                                <w:rFonts w:ascii="Arial" w:eastAsia="Arial" w:hAnsi="Arial" w:cs="Arial"/>
                                <w:spacing w:val="-2"/>
                                <w:sz w:val="16"/>
                                <w:szCs w:val="16"/>
                              </w:rPr>
                              <w:t>o</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r>
                              <w:rPr>
                                <w:rFonts w:ascii="Arial" w:eastAsia="Arial" w:hAnsi="Arial" w:cs="Arial"/>
                                <w:spacing w:val="16"/>
                                <w:sz w:val="16"/>
                                <w:szCs w:val="16"/>
                              </w:rPr>
                              <w:t xml:space="preserve"> </w:t>
                            </w:r>
                            <w:r>
                              <w:rPr>
                                <w:rFonts w:ascii="Arial" w:eastAsia="Arial" w:hAnsi="Arial" w:cs="Arial"/>
                                <w:sz w:val="16"/>
                                <w:szCs w:val="16"/>
                              </w:rPr>
                              <w:t>1</w:t>
                            </w:r>
                            <w:r>
                              <w:rPr>
                                <w:rFonts w:ascii="Arial" w:eastAsia="Arial" w:hAnsi="Arial" w:cs="Arial"/>
                                <w:spacing w:val="-42"/>
                                <w:sz w:val="16"/>
                                <w:szCs w:val="16"/>
                              </w:rPr>
                              <w:t xml:space="preserve"> </w:t>
                            </w:r>
                            <w:r>
                              <w:rPr>
                                <w:rFonts w:ascii="Arial" w:eastAsia="Arial" w:hAnsi="Arial" w:cs="Arial"/>
                                <w:sz w:val="16"/>
                                <w:szCs w:val="16"/>
                              </w:rPr>
                              <w:tab/>
                              <w:t>D</w:t>
                            </w:r>
                            <w:r>
                              <w:rPr>
                                <w:rFonts w:ascii="Arial" w:eastAsia="Arial" w:hAnsi="Arial" w:cs="Arial"/>
                                <w:spacing w:val="-2"/>
                                <w:sz w:val="16"/>
                                <w:szCs w:val="16"/>
                              </w:rPr>
                              <w:t>o</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r>
                              <w:rPr>
                                <w:rFonts w:ascii="Arial" w:eastAsia="Arial" w:hAnsi="Arial" w:cs="Arial"/>
                                <w:spacing w:val="16"/>
                                <w:sz w:val="16"/>
                                <w:szCs w:val="16"/>
                              </w:rPr>
                              <w:t xml:space="preserve"> </w:t>
                            </w:r>
                            <w:r>
                              <w:rPr>
                                <w:rFonts w:ascii="Arial" w:eastAsia="Arial" w:hAnsi="Arial" w:cs="Arial"/>
                                <w:w w:val="103"/>
                                <w:sz w:val="16"/>
                                <w:szCs w:val="16"/>
                              </w:rPr>
                              <w:t>2</w:t>
                            </w:r>
                          </w:p>
                          <w:p w14:paraId="44D431FA" w14:textId="77777777" w:rsidR="00583B21" w:rsidRDefault="00583B21" w:rsidP="00583B21">
                            <w:pPr>
                              <w:spacing w:after="0" w:line="200" w:lineRule="exact"/>
                              <w:rPr>
                                <w:sz w:val="20"/>
                                <w:szCs w:val="20"/>
                              </w:rPr>
                            </w:pPr>
                          </w:p>
                          <w:p w14:paraId="1B8E0E87" w14:textId="77777777" w:rsidR="00583B21" w:rsidRDefault="00583B21" w:rsidP="00583B21">
                            <w:pPr>
                              <w:spacing w:before="12" w:after="0" w:line="220" w:lineRule="exact"/>
                            </w:pPr>
                          </w:p>
                          <w:p w14:paraId="33D00831" w14:textId="77777777" w:rsidR="00583B21" w:rsidRDefault="00583B21" w:rsidP="00583B21">
                            <w:pPr>
                              <w:tabs>
                                <w:tab w:val="left" w:pos="4600"/>
                              </w:tabs>
                              <w:spacing w:after="0" w:line="240" w:lineRule="auto"/>
                              <w:ind w:left="1605" w:right="670"/>
                              <w:jc w:val="center"/>
                              <w:rPr>
                                <w:rFonts w:ascii="Arial" w:eastAsia="Arial" w:hAnsi="Arial" w:cs="Arial"/>
                                <w:sz w:val="16"/>
                                <w:szCs w:val="16"/>
                              </w:rPr>
                            </w:pPr>
                            <w:r>
                              <w:rPr>
                                <w:rFonts w:ascii="Arial" w:eastAsia="Arial" w:hAnsi="Arial" w:cs="Arial"/>
                                <w:spacing w:val="10"/>
                                <w:sz w:val="16"/>
                                <w:szCs w:val="16"/>
                              </w:rPr>
                              <w:t>B</w:t>
                            </w:r>
                            <w:r>
                              <w:rPr>
                                <w:rFonts w:ascii="Arial" w:eastAsia="Arial" w:hAnsi="Arial" w:cs="Arial"/>
                                <w:spacing w:val="-2"/>
                                <w:sz w:val="16"/>
                                <w:szCs w:val="16"/>
                              </w:rPr>
                              <w:t>oo</w:t>
                            </w:r>
                            <w:r>
                              <w:rPr>
                                <w:rFonts w:ascii="Arial" w:eastAsia="Arial" w:hAnsi="Arial" w:cs="Arial"/>
                                <w:spacing w:val="-1"/>
                                <w:sz w:val="16"/>
                                <w:szCs w:val="16"/>
                              </w:rPr>
                              <w:t>t</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2"/>
                                <w:sz w:val="16"/>
                                <w:szCs w:val="16"/>
                              </w:rPr>
                              <w:t>a</w:t>
                            </w:r>
                            <w:r>
                              <w:rPr>
                                <w:rFonts w:ascii="Arial" w:eastAsia="Arial" w:hAnsi="Arial" w:cs="Arial"/>
                                <w:sz w:val="16"/>
                                <w:szCs w:val="16"/>
                              </w:rPr>
                              <w:t>p</w:t>
                            </w:r>
                            <w:r>
                              <w:rPr>
                                <w:rFonts w:ascii="Arial" w:eastAsia="Arial" w:hAnsi="Arial" w:cs="Arial"/>
                                <w:spacing w:val="-25"/>
                                <w:sz w:val="16"/>
                                <w:szCs w:val="16"/>
                              </w:rPr>
                              <w:t xml:space="preserve"> </w:t>
                            </w:r>
                            <w:r>
                              <w:rPr>
                                <w:rFonts w:ascii="Arial" w:eastAsia="Arial" w:hAnsi="Arial" w:cs="Arial"/>
                                <w:sz w:val="16"/>
                                <w:szCs w:val="16"/>
                              </w:rPr>
                              <w:tab/>
                            </w:r>
                            <w:r>
                              <w:rPr>
                                <w:rFonts w:ascii="Arial" w:eastAsia="Arial" w:hAnsi="Arial" w:cs="Arial"/>
                                <w:spacing w:val="10"/>
                                <w:w w:val="103"/>
                                <w:sz w:val="16"/>
                                <w:szCs w:val="16"/>
                              </w:rPr>
                              <w:t>B</w:t>
                            </w:r>
                            <w:r>
                              <w:rPr>
                                <w:rFonts w:ascii="Arial" w:eastAsia="Arial" w:hAnsi="Arial" w:cs="Arial"/>
                                <w:spacing w:val="-2"/>
                                <w:w w:val="103"/>
                                <w:sz w:val="16"/>
                                <w:szCs w:val="16"/>
                              </w:rPr>
                              <w:t>oo</w:t>
                            </w:r>
                            <w:r>
                              <w:rPr>
                                <w:rFonts w:ascii="Arial" w:eastAsia="Arial" w:hAnsi="Arial" w:cs="Arial"/>
                                <w:spacing w:val="-1"/>
                                <w:w w:val="102"/>
                                <w:sz w:val="16"/>
                                <w:szCs w:val="16"/>
                              </w:rPr>
                              <w:t>t</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p</w:t>
                            </w:r>
                          </w:p>
                          <w:p w14:paraId="4ED70DA7" w14:textId="77777777" w:rsidR="00583B21" w:rsidRDefault="00583B21" w:rsidP="00583B21">
                            <w:pPr>
                              <w:tabs>
                                <w:tab w:val="left" w:pos="4700"/>
                              </w:tabs>
                              <w:spacing w:before="11" w:after="0" w:line="240" w:lineRule="auto"/>
                              <w:ind w:left="1714" w:right="-20"/>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28"/>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w w:val="103"/>
                                <w:sz w:val="16"/>
                                <w:szCs w:val="16"/>
                              </w:rPr>
                              <w:t>e</w:t>
                            </w:r>
                          </w:p>
                          <w:p w14:paraId="2B338EF2" w14:textId="77777777" w:rsidR="00583B21" w:rsidRDefault="00583B21" w:rsidP="00583B21">
                            <w:pPr>
                              <w:spacing w:after="0" w:line="200" w:lineRule="exact"/>
                              <w:rPr>
                                <w:sz w:val="20"/>
                                <w:szCs w:val="20"/>
                              </w:rPr>
                            </w:pPr>
                          </w:p>
                          <w:p w14:paraId="73FF9421" w14:textId="77777777" w:rsidR="00583B21" w:rsidRDefault="00583B21" w:rsidP="00583B21">
                            <w:pPr>
                              <w:spacing w:after="0" w:line="200" w:lineRule="exact"/>
                              <w:rPr>
                                <w:sz w:val="20"/>
                                <w:szCs w:val="20"/>
                              </w:rPr>
                            </w:pPr>
                          </w:p>
                          <w:p w14:paraId="2EE2BB5D" w14:textId="77777777" w:rsidR="00583B21" w:rsidRDefault="00583B21" w:rsidP="00583B21">
                            <w:pPr>
                              <w:spacing w:before="17" w:after="0" w:line="240" w:lineRule="exact"/>
                              <w:rPr>
                                <w:sz w:val="24"/>
                                <w:szCs w:val="24"/>
                              </w:rPr>
                            </w:pPr>
                          </w:p>
                          <w:p w14:paraId="4B3A9E8C" w14:textId="77777777" w:rsidR="00583B21" w:rsidRDefault="00583B21" w:rsidP="00583B21">
                            <w:pPr>
                              <w:spacing w:after="0" w:line="240" w:lineRule="auto"/>
                              <w:ind w:left="422" w:right="4811"/>
                              <w:jc w:val="center"/>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5"/>
                                <w:sz w:val="16"/>
                                <w:szCs w:val="16"/>
                              </w:rPr>
                              <w:t>r</w:t>
                            </w:r>
                            <w:r>
                              <w:rPr>
                                <w:rFonts w:ascii="Arial" w:eastAsia="Arial" w:hAnsi="Arial" w:cs="Arial"/>
                                <w:sz w:val="16"/>
                                <w:szCs w:val="16"/>
                              </w:rPr>
                              <w:t>t</w:t>
                            </w:r>
                            <w:r>
                              <w:rPr>
                                <w:rFonts w:ascii="Arial" w:eastAsia="Arial" w:hAnsi="Arial" w:cs="Arial"/>
                                <w:spacing w:val="11"/>
                                <w:sz w:val="16"/>
                                <w:szCs w:val="16"/>
                              </w:rPr>
                              <w:t xml:space="preserve"> </w:t>
                            </w:r>
                            <w:r>
                              <w:rPr>
                                <w:rFonts w:ascii="Arial" w:eastAsia="Arial" w:hAnsi="Arial" w:cs="Arial"/>
                                <w:spacing w:val="-2"/>
                                <w:w w:val="103"/>
                                <w:sz w:val="16"/>
                                <w:szCs w:val="16"/>
                              </w:rPr>
                              <w:t>bea</w:t>
                            </w:r>
                            <w:r>
                              <w:rPr>
                                <w:rFonts w:ascii="Arial" w:eastAsia="Arial" w:hAnsi="Arial" w:cs="Arial"/>
                                <w:w w:val="102"/>
                                <w:sz w:val="16"/>
                                <w:szCs w:val="16"/>
                              </w:rPr>
                              <w:t>t</w:t>
                            </w:r>
                          </w:p>
                          <w:p w14:paraId="22E150CE" w14:textId="77777777" w:rsidR="00583B21" w:rsidRDefault="00583B21" w:rsidP="00583B21">
                            <w:pPr>
                              <w:spacing w:before="7" w:after="0" w:line="130" w:lineRule="exact"/>
                              <w:rPr>
                                <w:sz w:val="13"/>
                                <w:szCs w:val="13"/>
                              </w:rPr>
                            </w:pPr>
                          </w:p>
                          <w:p w14:paraId="38E5B08C" w14:textId="77777777" w:rsidR="00583B21" w:rsidRDefault="00583B21" w:rsidP="00583B21">
                            <w:pPr>
                              <w:spacing w:after="0" w:line="200" w:lineRule="exact"/>
                              <w:rPr>
                                <w:sz w:val="20"/>
                                <w:szCs w:val="20"/>
                              </w:rPr>
                            </w:pPr>
                          </w:p>
                          <w:p w14:paraId="5EB2D029" w14:textId="77777777" w:rsidR="00583B21" w:rsidRDefault="00583B21" w:rsidP="00583B21">
                            <w:pPr>
                              <w:spacing w:after="0" w:line="200" w:lineRule="exact"/>
                              <w:rPr>
                                <w:sz w:val="20"/>
                                <w:szCs w:val="20"/>
                              </w:rPr>
                            </w:pPr>
                          </w:p>
                          <w:p w14:paraId="0CE8A4EA" w14:textId="77777777" w:rsidR="00583B21" w:rsidRDefault="00583B21" w:rsidP="00583B21">
                            <w:pPr>
                              <w:spacing w:after="0" w:line="240" w:lineRule="auto"/>
                              <w:ind w:left="1714" w:right="-20"/>
                              <w:rPr>
                                <w:rFonts w:ascii="Arial" w:eastAsia="Arial" w:hAnsi="Arial" w:cs="Arial"/>
                                <w:sz w:val="16"/>
                                <w:szCs w:val="16"/>
                              </w:rPr>
                            </w:pPr>
                            <w:proofErr w:type="gramStart"/>
                            <w:r>
                              <w:rPr>
                                <w:rFonts w:ascii="Arial" w:eastAsia="Arial" w:hAnsi="Arial" w:cs="Arial"/>
                                <w:spacing w:val="7"/>
                                <w:w w:val="103"/>
                                <w:sz w:val="16"/>
                                <w:szCs w:val="16"/>
                              </w:rPr>
                              <w:t>s</w:t>
                            </w:r>
                            <w:r>
                              <w:rPr>
                                <w:rFonts w:ascii="Arial" w:eastAsia="Arial" w:hAnsi="Arial" w:cs="Arial"/>
                                <w:spacing w:val="-2"/>
                                <w:w w:val="103"/>
                                <w:sz w:val="16"/>
                                <w:szCs w:val="16"/>
                              </w:rPr>
                              <w:t>pa</w:t>
                            </w:r>
                            <w:r>
                              <w:rPr>
                                <w:rFonts w:ascii="Arial" w:eastAsia="Arial" w:hAnsi="Arial" w:cs="Arial"/>
                                <w:w w:val="103"/>
                                <w:sz w:val="16"/>
                                <w:szCs w:val="16"/>
                              </w:rPr>
                              <w:t>wn</w:t>
                            </w:r>
                            <w:proofErr w:type="gramEnd"/>
                          </w:p>
                          <w:p w14:paraId="540B6DB0" w14:textId="77777777" w:rsidR="00583B21" w:rsidRDefault="00583B21" w:rsidP="00583B21">
                            <w:pPr>
                              <w:spacing w:before="26" w:after="0" w:line="240" w:lineRule="auto"/>
                              <w:ind w:left="575" w:right="-20"/>
                              <w:rPr>
                                <w:rFonts w:ascii="Arial" w:eastAsia="Arial" w:hAnsi="Arial" w:cs="Arial"/>
                                <w:sz w:val="16"/>
                                <w:szCs w:val="16"/>
                              </w:rPr>
                            </w:pPr>
                            <w:r>
                              <w:rPr>
                                <w:rFonts w:ascii="Arial" w:eastAsia="Arial" w:hAnsi="Arial" w:cs="Arial"/>
                                <w:sz w:val="16"/>
                                <w:szCs w:val="16"/>
                              </w:rPr>
                              <w:t>D</w:t>
                            </w:r>
                            <w:r>
                              <w:rPr>
                                <w:rFonts w:ascii="Arial" w:eastAsia="Arial" w:hAnsi="Arial" w:cs="Arial"/>
                                <w:spacing w:val="-2"/>
                                <w:sz w:val="16"/>
                                <w:szCs w:val="16"/>
                              </w:rPr>
                              <w:t>o</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r>
                              <w:rPr>
                                <w:rFonts w:ascii="Arial" w:eastAsia="Arial" w:hAnsi="Arial" w:cs="Arial"/>
                                <w:spacing w:val="16"/>
                                <w:sz w:val="16"/>
                                <w:szCs w:val="16"/>
                              </w:rPr>
                              <w:t xml:space="preserve"> </w:t>
                            </w:r>
                            <w:r>
                              <w:rPr>
                                <w:rFonts w:ascii="Arial" w:eastAsia="Arial" w:hAnsi="Arial" w:cs="Arial"/>
                                <w:w w:val="103"/>
                                <w:sz w:val="16"/>
                                <w:szCs w:val="16"/>
                              </w:rPr>
                              <w:t>3</w:t>
                            </w:r>
                          </w:p>
                          <w:p w14:paraId="557BDA1E" w14:textId="77777777" w:rsidR="00583B21" w:rsidRDefault="00583B21" w:rsidP="00583B21">
                            <w:pPr>
                              <w:spacing w:before="2" w:after="0" w:line="180" w:lineRule="exact"/>
                              <w:rPr>
                                <w:sz w:val="18"/>
                                <w:szCs w:val="18"/>
                              </w:rPr>
                            </w:pPr>
                          </w:p>
                          <w:p w14:paraId="0B6BA14B" w14:textId="77777777" w:rsidR="00583B21" w:rsidRDefault="00583B21" w:rsidP="00583B21">
                            <w:pPr>
                              <w:spacing w:after="0" w:line="284" w:lineRule="exact"/>
                              <w:ind w:left="3055" w:right="2456"/>
                              <w:jc w:val="center"/>
                              <w:rPr>
                                <w:rFonts w:ascii="Arial" w:eastAsia="Arial" w:hAnsi="Arial" w:cs="Arial"/>
                                <w:sz w:val="25"/>
                                <w:szCs w:val="25"/>
                              </w:rPr>
                            </w:pPr>
                            <w:r>
                              <w:rPr>
                                <w:rFonts w:ascii="Arial" w:eastAsia="Arial" w:hAnsi="Arial" w:cs="Arial"/>
                                <w:spacing w:val="-1"/>
                                <w:w w:val="102"/>
                                <w:position w:val="-1"/>
                                <w:sz w:val="25"/>
                                <w:szCs w:val="25"/>
                              </w:rPr>
                              <w:t>…</w:t>
                            </w:r>
                            <w:r>
                              <w:rPr>
                                <w:rFonts w:ascii="Arial" w:eastAsia="Arial" w:hAnsi="Arial" w:cs="Arial"/>
                                <w:spacing w:val="4"/>
                                <w:w w:val="101"/>
                                <w:position w:val="-1"/>
                                <w:sz w:val="25"/>
                                <w:szCs w:val="25"/>
                              </w:rPr>
                              <w:t>..</w:t>
                            </w:r>
                            <w:r>
                              <w:rPr>
                                <w:rFonts w:ascii="Arial" w:eastAsia="Arial" w:hAnsi="Arial" w:cs="Arial"/>
                                <w:w w:val="101"/>
                                <w:position w:val="-1"/>
                                <w:sz w:val="25"/>
                                <w:szCs w:val="25"/>
                              </w:rPr>
                              <w:t>.</w:t>
                            </w:r>
                          </w:p>
                          <w:p w14:paraId="3B177F68" w14:textId="77777777" w:rsidR="00583B21" w:rsidRDefault="00583B21" w:rsidP="00583B21">
                            <w:pPr>
                              <w:spacing w:after="0" w:line="165" w:lineRule="exact"/>
                              <w:ind w:left="440" w:right="-20"/>
                              <w:rPr>
                                <w:rFonts w:ascii="Arial" w:eastAsia="Arial" w:hAnsi="Arial" w:cs="Arial"/>
                                <w:sz w:val="16"/>
                                <w:szCs w:val="16"/>
                              </w:rPr>
                            </w:pPr>
                            <w:r>
                              <w:rPr>
                                <w:rFonts w:ascii="Arial" w:eastAsia="Arial" w:hAnsi="Arial" w:cs="Arial"/>
                                <w:spacing w:val="10"/>
                                <w:w w:val="103"/>
                                <w:sz w:val="16"/>
                                <w:szCs w:val="16"/>
                              </w:rPr>
                              <w:t>B</w:t>
                            </w:r>
                            <w:r>
                              <w:rPr>
                                <w:rFonts w:ascii="Arial" w:eastAsia="Arial" w:hAnsi="Arial" w:cs="Arial"/>
                                <w:spacing w:val="-2"/>
                                <w:w w:val="103"/>
                                <w:sz w:val="16"/>
                                <w:szCs w:val="16"/>
                              </w:rPr>
                              <w:t>oo</w:t>
                            </w:r>
                            <w:r>
                              <w:rPr>
                                <w:rFonts w:ascii="Arial" w:eastAsia="Arial" w:hAnsi="Arial" w:cs="Arial"/>
                                <w:spacing w:val="-1"/>
                                <w:w w:val="102"/>
                                <w:sz w:val="16"/>
                                <w:szCs w:val="16"/>
                              </w:rPr>
                              <w:t>t</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p</w:t>
                            </w:r>
                          </w:p>
                          <w:p w14:paraId="0F7F855C" w14:textId="77777777" w:rsidR="00583B21" w:rsidRDefault="00583B21" w:rsidP="00583B21">
                            <w:pPr>
                              <w:spacing w:before="11" w:after="0" w:line="240" w:lineRule="auto"/>
                              <w:ind w:left="515" w:right="-20"/>
                              <w:rPr>
                                <w:rFonts w:ascii="Arial" w:eastAsia="Arial" w:hAnsi="Arial" w:cs="Arial"/>
                                <w:sz w:val="16"/>
                                <w:szCs w:val="16"/>
                              </w:rPr>
                            </w:pP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w w:val="103"/>
                                <w:sz w:val="16"/>
                                <w:szCs w:val="16"/>
                              </w:rPr>
                              <w: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14" o:spid="_x0000_s1031" type="#_x0000_t202" style="position:absolute;left:0;text-align:left;margin-left:89.7pt;margin-top:-363.45pt;width:304.2pt;height:361.85pt;z-index:-251185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" filled="f" stroked="f">
                <v:textbox inset="0,0,0,0">
                  <w:txbxContent>
                    <w:p w14:paraId="69182AFC" w14:textId="77777777" w:rsidR="00583B21" w:rsidRDefault="00583B21" w:rsidP="00583B21">
                      <w:pPr>
                        <w:spacing w:before="5" w:after="0" w:line="120" w:lineRule="exact"/>
                        <w:rPr>
                          <w:sz w:val="12"/>
                          <w:szCs w:val="12"/>
                        </w:rPr>
                      </w:pPr>
                    </w:p>
                    <w:p w14:paraId="5F35F903" w14:textId="77777777" w:rsidR="00583B21" w:rsidRDefault="00583B21" w:rsidP="00583B21">
                      <w:pPr>
                        <w:spacing w:after="0" w:line="240" w:lineRule="auto"/>
                        <w:ind w:left="2896" w:right="2141"/>
                        <w:jc w:val="center"/>
                        <w:rPr>
                          <w:rFonts w:ascii="Arial" w:eastAsia="Arial" w:hAnsi="Arial" w:cs="Arial"/>
                          <w:sz w:val="16"/>
                          <w:szCs w:val="16"/>
                        </w:rPr>
                      </w:pPr>
                      <w:r>
                        <w:rPr>
                          <w:rFonts w:ascii="Arial" w:eastAsia="Arial" w:hAnsi="Arial" w:cs="Arial"/>
                          <w:sz w:val="16"/>
                          <w:szCs w:val="16"/>
                        </w:rPr>
                        <w:t>R</w:t>
                      </w:r>
                      <w:r>
                        <w:rPr>
                          <w:rFonts w:ascii="Arial" w:eastAsia="Arial" w:hAnsi="Arial" w:cs="Arial"/>
                          <w:spacing w:val="-2"/>
                          <w:sz w:val="16"/>
                          <w:szCs w:val="16"/>
                        </w:rPr>
                        <w:t>oo</w:t>
                      </w:r>
                      <w:r>
                        <w:rPr>
                          <w:rFonts w:ascii="Arial" w:eastAsia="Arial" w:hAnsi="Arial" w:cs="Arial"/>
                          <w:sz w:val="16"/>
                          <w:szCs w:val="16"/>
                        </w:rPr>
                        <w:t>t</w:t>
                      </w:r>
                      <w:r>
                        <w:rPr>
                          <w:rFonts w:ascii="Arial" w:eastAsia="Arial" w:hAnsi="Arial" w:cs="Arial"/>
                          <w:spacing w:val="10"/>
                          <w:sz w:val="16"/>
                          <w:szCs w:val="16"/>
                        </w:rPr>
                        <w:t xml:space="preserve"> </w:t>
                      </w:r>
                      <w:r>
                        <w:rPr>
                          <w:rFonts w:ascii="Arial" w:eastAsia="Arial" w:hAnsi="Arial" w:cs="Arial"/>
                          <w:w w:val="103"/>
                          <w:sz w:val="16"/>
                          <w:szCs w:val="16"/>
                        </w:rPr>
                        <w:t>D</w:t>
                      </w:r>
                      <w:r>
                        <w:rPr>
                          <w:rFonts w:ascii="Arial" w:eastAsia="Arial" w:hAnsi="Arial" w:cs="Arial"/>
                          <w:spacing w:val="-2"/>
                          <w:w w:val="103"/>
                          <w:sz w:val="16"/>
                          <w:szCs w:val="16"/>
                        </w:rPr>
                        <w:t>o</w:t>
                      </w:r>
                      <w:r>
                        <w:rPr>
                          <w:rFonts w:ascii="Arial" w:eastAsia="Arial" w:hAnsi="Arial" w:cs="Arial"/>
                          <w:spacing w:val="-3"/>
                          <w:w w:val="103"/>
                          <w:sz w:val="16"/>
                          <w:szCs w:val="16"/>
                        </w:rPr>
                        <w:t>m</w:t>
                      </w:r>
                      <w:r>
                        <w:rPr>
                          <w:rFonts w:ascii="Arial" w:eastAsia="Arial" w:hAnsi="Arial" w:cs="Arial"/>
                          <w:spacing w:val="-2"/>
                          <w:w w:val="103"/>
                          <w:sz w:val="16"/>
                          <w:szCs w:val="16"/>
                        </w:rPr>
                        <w:t>a</w:t>
                      </w:r>
                      <w:r>
                        <w:rPr>
                          <w:rFonts w:ascii="Arial" w:eastAsia="Arial" w:hAnsi="Arial" w:cs="Arial"/>
                          <w:spacing w:val="8"/>
                          <w:w w:val="103"/>
                          <w:sz w:val="16"/>
                          <w:szCs w:val="16"/>
                        </w:rPr>
                        <w:t>i</w:t>
                      </w:r>
                      <w:r>
                        <w:rPr>
                          <w:rFonts w:ascii="Arial" w:eastAsia="Arial" w:hAnsi="Arial" w:cs="Arial"/>
                          <w:w w:val="103"/>
                          <w:sz w:val="16"/>
                          <w:szCs w:val="16"/>
                        </w:rPr>
                        <w:t>n</w:t>
                      </w:r>
                    </w:p>
                    <w:p w14:paraId="349EBE69" w14:textId="77777777" w:rsidR="00583B21" w:rsidRDefault="00583B21" w:rsidP="00583B21">
                      <w:pPr>
                        <w:spacing w:after="0" w:line="200" w:lineRule="exact"/>
                        <w:rPr>
                          <w:sz w:val="20"/>
                          <w:szCs w:val="20"/>
                        </w:rPr>
                      </w:pPr>
                    </w:p>
                    <w:p w14:paraId="48FB7F36" w14:textId="77777777" w:rsidR="00583B21" w:rsidRDefault="00583B21" w:rsidP="00583B21">
                      <w:pPr>
                        <w:spacing w:before="12" w:after="0" w:line="220" w:lineRule="exact"/>
                      </w:pPr>
                    </w:p>
                    <w:p w14:paraId="734C15E1" w14:textId="77777777" w:rsidR="00583B21" w:rsidRDefault="00583B21" w:rsidP="00583B21">
                      <w:pPr>
                        <w:spacing w:after="0" w:line="240" w:lineRule="auto"/>
                        <w:ind w:left="2835" w:right="2440"/>
                        <w:jc w:val="center"/>
                        <w:rPr>
                          <w:rFonts w:ascii="Arial" w:eastAsia="Arial" w:hAnsi="Arial" w:cs="Arial"/>
                          <w:sz w:val="16"/>
                          <w:szCs w:val="16"/>
                        </w:rPr>
                      </w:pPr>
                      <w:r>
                        <w:rPr>
                          <w:rFonts w:ascii="Arial" w:eastAsia="Arial" w:hAnsi="Arial" w:cs="Arial"/>
                          <w:spacing w:val="10"/>
                          <w:w w:val="103"/>
                          <w:sz w:val="16"/>
                          <w:szCs w:val="16"/>
                        </w:rPr>
                        <w:t>B</w:t>
                      </w:r>
                      <w:r>
                        <w:rPr>
                          <w:rFonts w:ascii="Arial" w:eastAsia="Arial" w:hAnsi="Arial" w:cs="Arial"/>
                          <w:spacing w:val="-2"/>
                          <w:w w:val="103"/>
                          <w:sz w:val="16"/>
                          <w:szCs w:val="16"/>
                        </w:rPr>
                        <w:t>oo</w:t>
                      </w:r>
                      <w:r>
                        <w:rPr>
                          <w:rFonts w:ascii="Arial" w:eastAsia="Arial" w:hAnsi="Arial" w:cs="Arial"/>
                          <w:spacing w:val="-1"/>
                          <w:w w:val="102"/>
                          <w:sz w:val="16"/>
                          <w:szCs w:val="16"/>
                        </w:rPr>
                        <w:t>t</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p</w:t>
                      </w:r>
                    </w:p>
                    <w:p w14:paraId="48F03BB8" w14:textId="77777777" w:rsidR="00583B21" w:rsidRDefault="00583B21" w:rsidP="00583B21">
                      <w:pPr>
                        <w:spacing w:before="26" w:after="0" w:line="240" w:lineRule="auto"/>
                        <w:ind w:left="2926" w:right="2486"/>
                        <w:jc w:val="center"/>
                        <w:rPr>
                          <w:rFonts w:ascii="Arial" w:eastAsia="Arial" w:hAnsi="Arial" w:cs="Arial"/>
                          <w:sz w:val="16"/>
                          <w:szCs w:val="16"/>
                        </w:rPr>
                      </w:pP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w w:val="103"/>
                          <w:sz w:val="16"/>
                          <w:szCs w:val="16"/>
                        </w:rPr>
                        <w:t>e</w:t>
                      </w:r>
                    </w:p>
                    <w:p w14:paraId="432FD9BC" w14:textId="77777777" w:rsidR="00583B21" w:rsidRDefault="00583B21" w:rsidP="00583B21">
                      <w:pPr>
                        <w:spacing w:before="7" w:after="0" w:line="260" w:lineRule="exact"/>
                        <w:rPr>
                          <w:sz w:val="26"/>
                          <w:szCs w:val="26"/>
                        </w:rPr>
                      </w:pPr>
                    </w:p>
                    <w:p w14:paraId="1DC0DD9C" w14:textId="77777777" w:rsidR="00583B21" w:rsidRDefault="00583B21" w:rsidP="00583B21">
                      <w:pPr>
                        <w:tabs>
                          <w:tab w:val="left" w:pos="4260"/>
                        </w:tabs>
                        <w:spacing w:after="0" w:line="760" w:lineRule="atLeast"/>
                        <w:ind w:left="2929" w:right="998" w:hanging="1260"/>
                        <w:rPr>
                          <w:rFonts w:ascii="Arial" w:eastAsia="Arial" w:hAnsi="Arial" w:cs="Arial"/>
                          <w:sz w:val="16"/>
                          <w:szCs w:val="16"/>
                        </w:rPr>
                      </w:pPr>
                      <w:r>
                        <w:rPr>
                          <w:rFonts w:ascii="Arial" w:eastAsia="Arial" w:hAnsi="Arial" w:cs="Arial"/>
                          <w:position w:val="-5"/>
                          <w:sz w:val="16"/>
                          <w:szCs w:val="16"/>
                        </w:rPr>
                        <w:t>H</w:t>
                      </w:r>
                      <w:r>
                        <w:rPr>
                          <w:rFonts w:ascii="Arial" w:eastAsia="Arial" w:hAnsi="Arial" w:cs="Arial"/>
                          <w:spacing w:val="-2"/>
                          <w:position w:val="-5"/>
                          <w:sz w:val="16"/>
                          <w:szCs w:val="16"/>
                        </w:rPr>
                        <w:t>ea</w:t>
                      </w:r>
                      <w:r>
                        <w:rPr>
                          <w:rFonts w:ascii="Arial" w:eastAsia="Arial" w:hAnsi="Arial" w:cs="Arial"/>
                          <w:spacing w:val="5"/>
                          <w:position w:val="-5"/>
                          <w:sz w:val="16"/>
                          <w:szCs w:val="16"/>
                        </w:rPr>
                        <w:t>r</w:t>
                      </w:r>
                      <w:r>
                        <w:rPr>
                          <w:rFonts w:ascii="Arial" w:eastAsia="Arial" w:hAnsi="Arial" w:cs="Arial"/>
                          <w:position w:val="-5"/>
                          <w:sz w:val="16"/>
                          <w:szCs w:val="16"/>
                        </w:rPr>
                        <w:t>t</w:t>
                      </w:r>
                      <w:r>
                        <w:rPr>
                          <w:rFonts w:ascii="Arial" w:eastAsia="Arial" w:hAnsi="Arial" w:cs="Arial"/>
                          <w:spacing w:val="11"/>
                          <w:position w:val="-5"/>
                          <w:sz w:val="16"/>
                          <w:szCs w:val="16"/>
                        </w:rPr>
                        <w:t xml:space="preserve"> </w:t>
                      </w:r>
                      <w:r>
                        <w:rPr>
                          <w:rFonts w:ascii="Arial" w:eastAsia="Arial" w:hAnsi="Arial" w:cs="Arial"/>
                          <w:spacing w:val="-2"/>
                          <w:position w:val="-5"/>
                          <w:sz w:val="16"/>
                          <w:szCs w:val="16"/>
                        </w:rPr>
                        <w:t>bea</w:t>
                      </w:r>
                      <w:r>
                        <w:rPr>
                          <w:rFonts w:ascii="Arial" w:eastAsia="Arial" w:hAnsi="Arial" w:cs="Arial"/>
                          <w:position w:val="-5"/>
                          <w:sz w:val="16"/>
                          <w:szCs w:val="16"/>
                        </w:rPr>
                        <w:t>t</w:t>
                      </w:r>
                      <w:r>
                        <w:rPr>
                          <w:rFonts w:ascii="Arial" w:eastAsia="Arial" w:hAnsi="Arial" w:cs="Arial"/>
                          <w:spacing w:val="-36"/>
                          <w:position w:val="-5"/>
                          <w:sz w:val="16"/>
                          <w:szCs w:val="16"/>
                        </w:rPr>
                        <w:t xml:space="preserve"> </w:t>
                      </w:r>
                      <w:r>
                        <w:rPr>
                          <w:rFonts w:ascii="Arial" w:eastAsia="Arial" w:hAnsi="Arial" w:cs="Arial"/>
                          <w:position w:val="-5"/>
                          <w:sz w:val="16"/>
                          <w:szCs w:val="16"/>
                        </w:rPr>
                        <w:tab/>
                      </w:r>
                      <w:r>
                        <w:rPr>
                          <w:rFonts w:ascii="Arial" w:eastAsia="Arial" w:hAnsi="Arial" w:cs="Arial"/>
                          <w:position w:val="-5"/>
                          <w:sz w:val="16"/>
                          <w:szCs w:val="16"/>
                        </w:rPr>
                        <w:tab/>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5"/>
                          <w:sz w:val="16"/>
                          <w:szCs w:val="16"/>
                        </w:rPr>
                        <w:t>r</w:t>
                      </w:r>
                      <w:r>
                        <w:rPr>
                          <w:rFonts w:ascii="Arial" w:eastAsia="Arial" w:hAnsi="Arial" w:cs="Arial"/>
                          <w:sz w:val="16"/>
                          <w:szCs w:val="16"/>
                        </w:rPr>
                        <w:t>t</w:t>
                      </w:r>
                      <w:r>
                        <w:rPr>
                          <w:rFonts w:ascii="Arial" w:eastAsia="Arial" w:hAnsi="Arial" w:cs="Arial"/>
                          <w:spacing w:val="11"/>
                          <w:sz w:val="16"/>
                          <w:szCs w:val="16"/>
                        </w:rPr>
                        <w:t xml:space="preserve"> </w:t>
                      </w:r>
                      <w:r>
                        <w:rPr>
                          <w:rFonts w:ascii="Arial" w:eastAsia="Arial" w:hAnsi="Arial" w:cs="Arial"/>
                          <w:spacing w:val="-2"/>
                          <w:w w:val="103"/>
                          <w:sz w:val="16"/>
                          <w:szCs w:val="16"/>
                        </w:rPr>
                        <w:t>bea</w:t>
                      </w:r>
                      <w:r>
                        <w:rPr>
                          <w:rFonts w:ascii="Arial" w:eastAsia="Arial" w:hAnsi="Arial" w:cs="Arial"/>
                          <w:w w:val="102"/>
                          <w:sz w:val="16"/>
                          <w:szCs w:val="16"/>
                        </w:rPr>
                        <w:t xml:space="preserve">t </w:t>
                      </w:r>
                      <w:r>
                        <w:rPr>
                          <w:rFonts w:ascii="Arial" w:eastAsia="Arial" w:hAnsi="Arial" w:cs="Arial"/>
                          <w:spacing w:val="7"/>
                          <w:position w:val="6"/>
                          <w:sz w:val="16"/>
                          <w:szCs w:val="16"/>
                        </w:rPr>
                        <w:t>s</w:t>
                      </w:r>
                      <w:r>
                        <w:rPr>
                          <w:rFonts w:ascii="Arial" w:eastAsia="Arial" w:hAnsi="Arial" w:cs="Arial"/>
                          <w:spacing w:val="-2"/>
                          <w:position w:val="6"/>
                          <w:sz w:val="16"/>
                          <w:szCs w:val="16"/>
                        </w:rPr>
                        <w:t>pa</w:t>
                      </w:r>
                      <w:r>
                        <w:rPr>
                          <w:rFonts w:ascii="Arial" w:eastAsia="Arial" w:hAnsi="Arial" w:cs="Arial"/>
                          <w:position w:val="6"/>
                          <w:sz w:val="16"/>
                          <w:szCs w:val="16"/>
                        </w:rPr>
                        <w:t>w</w:t>
                      </w:r>
                      <w:r>
                        <w:rPr>
                          <w:rFonts w:ascii="Arial" w:eastAsia="Arial" w:hAnsi="Arial" w:cs="Arial"/>
                          <w:spacing w:val="-18"/>
                          <w:position w:val="6"/>
                          <w:sz w:val="16"/>
                          <w:szCs w:val="16"/>
                        </w:rPr>
                        <w:t xml:space="preserve"> </w:t>
                      </w:r>
                      <w:r>
                        <w:rPr>
                          <w:rFonts w:ascii="Arial" w:eastAsia="Arial" w:hAnsi="Arial" w:cs="Arial"/>
                          <w:spacing w:val="7"/>
                          <w:w w:val="103"/>
                          <w:sz w:val="16"/>
                          <w:szCs w:val="16"/>
                        </w:rPr>
                        <w:t>s</w:t>
                      </w:r>
                      <w:r>
                        <w:rPr>
                          <w:rFonts w:ascii="Arial" w:eastAsia="Arial" w:hAnsi="Arial" w:cs="Arial"/>
                          <w:spacing w:val="-2"/>
                          <w:w w:val="103"/>
                          <w:sz w:val="16"/>
                          <w:szCs w:val="16"/>
                        </w:rPr>
                        <w:t>pa</w:t>
                      </w:r>
                      <w:r>
                        <w:rPr>
                          <w:rFonts w:ascii="Arial" w:eastAsia="Arial" w:hAnsi="Arial" w:cs="Arial"/>
                          <w:w w:val="103"/>
                          <w:sz w:val="16"/>
                          <w:szCs w:val="16"/>
                        </w:rPr>
                        <w:t>wn</w:t>
                      </w:r>
                    </w:p>
                    <w:p w14:paraId="0B027B1F" w14:textId="77777777" w:rsidR="00583B21" w:rsidRDefault="00583B21" w:rsidP="00583B21">
                      <w:pPr>
                        <w:spacing w:before="7" w:after="0" w:line="170" w:lineRule="exact"/>
                        <w:rPr>
                          <w:sz w:val="17"/>
                          <w:szCs w:val="17"/>
                        </w:rPr>
                      </w:pPr>
                    </w:p>
                    <w:p w14:paraId="793A18BE" w14:textId="77777777" w:rsidR="00583B21" w:rsidRDefault="00583B21" w:rsidP="00583B21">
                      <w:pPr>
                        <w:tabs>
                          <w:tab w:val="left" w:pos="4760"/>
                        </w:tabs>
                        <w:spacing w:after="0" w:line="240" w:lineRule="auto"/>
                        <w:ind w:left="1774" w:right="-20"/>
                        <w:rPr>
                          <w:rFonts w:ascii="Arial" w:eastAsia="Arial" w:hAnsi="Arial" w:cs="Arial"/>
                          <w:sz w:val="16"/>
                          <w:szCs w:val="16"/>
                        </w:rPr>
                      </w:pPr>
                      <w:r>
                        <w:rPr>
                          <w:rFonts w:ascii="Arial" w:eastAsia="Arial" w:hAnsi="Arial" w:cs="Arial"/>
                          <w:sz w:val="16"/>
                          <w:szCs w:val="16"/>
                        </w:rPr>
                        <w:t>D</w:t>
                      </w:r>
                      <w:r>
                        <w:rPr>
                          <w:rFonts w:ascii="Arial" w:eastAsia="Arial" w:hAnsi="Arial" w:cs="Arial"/>
                          <w:spacing w:val="-2"/>
                          <w:sz w:val="16"/>
                          <w:szCs w:val="16"/>
                        </w:rPr>
                        <w:t>o</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r>
                        <w:rPr>
                          <w:rFonts w:ascii="Arial" w:eastAsia="Arial" w:hAnsi="Arial" w:cs="Arial"/>
                          <w:spacing w:val="16"/>
                          <w:sz w:val="16"/>
                          <w:szCs w:val="16"/>
                        </w:rPr>
                        <w:t xml:space="preserve"> </w:t>
                      </w:r>
                      <w:r>
                        <w:rPr>
                          <w:rFonts w:ascii="Arial" w:eastAsia="Arial" w:hAnsi="Arial" w:cs="Arial"/>
                          <w:sz w:val="16"/>
                          <w:szCs w:val="16"/>
                        </w:rPr>
                        <w:t>1</w:t>
                      </w:r>
                      <w:r>
                        <w:rPr>
                          <w:rFonts w:ascii="Arial" w:eastAsia="Arial" w:hAnsi="Arial" w:cs="Arial"/>
                          <w:spacing w:val="-42"/>
                          <w:sz w:val="16"/>
                          <w:szCs w:val="16"/>
                        </w:rPr>
                        <w:t xml:space="preserve"> </w:t>
                      </w:r>
                      <w:r>
                        <w:rPr>
                          <w:rFonts w:ascii="Arial" w:eastAsia="Arial" w:hAnsi="Arial" w:cs="Arial"/>
                          <w:sz w:val="16"/>
                          <w:szCs w:val="16"/>
                        </w:rPr>
                        <w:tab/>
                        <w:t>D</w:t>
                      </w:r>
                      <w:r>
                        <w:rPr>
                          <w:rFonts w:ascii="Arial" w:eastAsia="Arial" w:hAnsi="Arial" w:cs="Arial"/>
                          <w:spacing w:val="-2"/>
                          <w:sz w:val="16"/>
                          <w:szCs w:val="16"/>
                        </w:rPr>
                        <w:t>o</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r>
                        <w:rPr>
                          <w:rFonts w:ascii="Arial" w:eastAsia="Arial" w:hAnsi="Arial" w:cs="Arial"/>
                          <w:spacing w:val="16"/>
                          <w:sz w:val="16"/>
                          <w:szCs w:val="16"/>
                        </w:rPr>
                        <w:t xml:space="preserve"> </w:t>
                      </w:r>
                      <w:r>
                        <w:rPr>
                          <w:rFonts w:ascii="Arial" w:eastAsia="Arial" w:hAnsi="Arial" w:cs="Arial"/>
                          <w:w w:val="103"/>
                          <w:sz w:val="16"/>
                          <w:szCs w:val="16"/>
                        </w:rPr>
                        <w:t>2</w:t>
                      </w:r>
                    </w:p>
                    <w:p w14:paraId="44D431FA" w14:textId="77777777" w:rsidR="00583B21" w:rsidRDefault="00583B21" w:rsidP="00583B21">
                      <w:pPr>
                        <w:spacing w:after="0" w:line="200" w:lineRule="exact"/>
                        <w:rPr>
                          <w:sz w:val="20"/>
                          <w:szCs w:val="20"/>
                        </w:rPr>
                      </w:pPr>
                    </w:p>
                    <w:p w14:paraId="1B8E0E87" w14:textId="77777777" w:rsidR="00583B21" w:rsidRDefault="00583B21" w:rsidP="00583B21">
                      <w:pPr>
                        <w:spacing w:before="12" w:after="0" w:line="220" w:lineRule="exact"/>
                      </w:pPr>
                    </w:p>
                    <w:p w14:paraId="33D00831" w14:textId="77777777" w:rsidR="00583B21" w:rsidRDefault="00583B21" w:rsidP="00583B21">
                      <w:pPr>
                        <w:tabs>
                          <w:tab w:val="left" w:pos="4600"/>
                        </w:tabs>
                        <w:spacing w:after="0" w:line="240" w:lineRule="auto"/>
                        <w:ind w:left="1605" w:right="670"/>
                        <w:jc w:val="center"/>
                        <w:rPr>
                          <w:rFonts w:ascii="Arial" w:eastAsia="Arial" w:hAnsi="Arial" w:cs="Arial"/>
                          <w:sz w:val="16"/>
                          <w:szCs w:val="16"/>
                        </w:rPr>
                      </w:pPr>
                      <w:r>
                        <w:rPr>
                          <w:rFonts w:ascii="Arial" w:eastAsia="Arial" w:hAnsi="Arial" w:cs="Arial"/>
                          <w:spacing w:val="10"/>
                          <w:sz w:val="16"/>
                          <w:szCs w:val="16"/>
                        </w:rPr>
                        <w:t>B</w:t>
                      </w:r>
                      <w:r>
                        <w:rPr>
                          <w:rFonts w:ascii="Arial" w:eastAsia="Arial" w:hAnsi="Arial" w:cs="Arial"/>
                          <w:spacing w:val="-2"/>
                          <w:sz w:val="16"/>
                          <w:szCs w:val="16"/>
                        </w:rPr>
                        <w:t>oo</w:t>
                      </w:r>
                      <w:r>
                        <w:rPr>
                          <w:rFonts w:ascii="Arial" w:eastAsia="Arial" w:hAnsi="Arial" w:cs="Arial"/>
                          <w:spacing w:val="-1"/>
                          <w:sz w:val="16"/>
                          <w:szCs w:val="16"/>
                        </w:rPr>
                        <w:t>t</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2"/>
                          <w:sz w:val="16"/>
                          <w:szCs w:val="16"/>
                        </w:rPr>
                        <w:t>a</w:t>
                      </w:r>
                      <w:r>
                        <w:rPr>
                          <w:rFonts w:ascii="Arial" w:eastAsia="Arial" w:hAnsi="Arial" w:cs="Arial"/>
                          <w:sz w:val="16"/>
                          <w:szCs w:val="16"/>
                        </w:rPr>
                        <w:t>p</w:t>
                      </w:r>
                      <w:r>
                        <w:rPr>
                          <w:rFonts w:ascii="Arial" w:eastAsia="Arial" w:hAnsi="Arial" w:cs="Arial"/>
                          <w:spacing w:val="-25"/>
                          <w:sz w:val="16"/>
                          <w:szCs w:val="16"/>
                        </w:rPr>
                        <w:t xml:space="preserve"> </w:t>
                      </w:r>
                      <w:r>
                        <w:rPr>
                          <w:rFonts w:ascii="Arial" w:eastAsia="Arial" w:hAnsi="Arial" w:cs="Arial"/>
                          <w:sz w:val="16"/>
                          <w:szCs w:val="16"/>
                        </w:rPr>
                        <w:tab/>
                      </w:r>
                      <w:r>
                        <w:rPr>
                          <w:rFonts w:ascii="Arial" w:eastAsia="Arial" w:hAnsi="Arial" w:cs="Arial"/>
                          <w:spacing w:val="10"/>
                          <w:w w:val="103"/>
                          <w:sz w:val="16"/>
                          <w:szCs w:val="16"/>
                        </w:rPr>
                        <w:t>B</w:t>
                      </w:r>
                      <w:r>
                        <w:rPr>
                          <w:rFonts w:ascii="Arial" w:eastAsia="Arial" w:hAnsi="Arial" w:cs="Arial"/>
                          <w:spacing w:val="-2"/>
                          <w:w w:val="103"/>
                          <w:sz w:val="16"/>
                          <w:szCs w:val="16"/>
                        </w:rPr>
                        <w:t>oo</w:t>
                      </w:r>
                      <w:r>
                        <w:rPr>
                          <w:rFonts w:ascii="Arial" w:eastAsia="Arial" w:hAnsi="Arial" w:cs="Arial"/>
                          <w:spacing w:val="-1"/>
                          <w:w w:val="102"/>
                          <w:sz w:val="16"/>
                          <w:szCs w:val="16"/>
                        </w:rPr>
                        <w:t>t</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p</w:t>
                      </w:r>
                    </w:p>
                    <w:p w14:paraId="4ED70DA7" w14:textId="77777777" w:rsidR="00583B21" w:rsidRDefault="00583B21" w:rsidP="00583B21">
                      <w:pPr>
                        <w:tabs>
                          <w:tab w:val="left" w:pos="4700"/>
                        </w:tabs>
                        <w:spacing w:before="11" w:after="0" w:line="240" w:lineRule="auto"/>
                        <w:ind w:left="1714" w:right="-20"/>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28"/>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w w:val="103"/>
                          <w:sz w:val="16"/>
                          <w:szCs w:val="16"/>
                        </w:rPr>
                        <w:t>e</w:t>
                      </w:r>
                    </w:p>
                    <w:p w14:paraId="2B338EF2" w14:textId="77777777" w:rsidR="00583B21" w:rsidRDefault="00583B21" w:rsidP="00583B21">
                      <w:pPr>
                        <w:spacing w:after="0" w:line="200" w:lineRule="exact"/>
                        <w:rPr>
                          <w:sz w:val="20"/>
                          <w:szCs w:val="20"/>
                        </w:rPr>
                      </w:pPr>
                    </w:p>
                    <w:p w14:paraId="73FF9421" w14:textId="77777777" w:rsidR="00583B21" w:rsidRDefault="00583B21" w:rsidP="00583B21">
                      <w:pPr>
                        <w:spacing w:after="0" w:line="200" w:lineRule="exact"/>
                        <w:rPr>
                          <w:sz w:val="20"/>
                          <w:szCs w:val="20"/>
                        </w:rPr>
                      </w:pPr>
                    </w:p>
                    <w:p w14:paraId="2EE2BB5D" w14:textId="77777777" w:rsidR="00583B21" w:rsidRDefault="00583B21" w:rsidP="00583B21">
                      <w:pPr>
                        <w:spacing w:before="17" w:after="0" w:line="240" w:lineRule="exact"/>
                        <w:rPr>
                          <w:sz w:val="24"/>
                          <w:szCs w:val="24"/>
                        </w:rPr>
                      </w:pPr>
                    </w:p>
                    <w:p w14:paraId="4B3A9E8C" w14:textId="77777777" w:rsidR="00583B21" w:rsidRDefault="00583B21" w:rsidP="00583B21">
                      <w:pPr>
                        <w:spacing w:after="0" w:line="240" w:lineRule="auto"/>
                        <w:ind w:left="422" w:right="4811"/>
                        <w:jc w:val="center"/>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5"/>
                          <w:sz w:val="16"/>
                          <w:szCs w:val="16"/>
                        </w:rPr>
                        <w:t>r</w:t>
                      </w:r>
                      <w:r>
                        <w:rPr>
                          <w:rFonts w:ascii="Arial" w:eastAsia="Arial" w:hAnsi="Arial" w:cs="Arial"/>
                          <w:sz w:val="16"/>
                          <w:szCs w:val="16"/>
                        </w:rPr>
                        <w:t>t</w:t>
                      </w:r>
                      <w:r>
                        <w:rPr>
                          <w:rFonts w:ascii="Arial" w:eastAsia="Arial" w:hAnsi="Arial" w:cs="Arial"/>
                          <w:spacing w:val="11"/>
                          <w:sz w:val="16"/>
                          <w:szCs w:val="16"/>
                        </w:rPr>
                        <w:t xml:space="preserve"> </w:t>
                      </w:r>
                      <w:r>
                        <w:rPr>
                          <w:rFonts w:ascii="Arial" w:eastAsia="Arial" w:hAnsi="Arial" w:cs="Arial"/>
                          <w:spacing w:val="-2"/>
                          <w:w w:val="103"/>
                          <w:sz w:val="16"/>
                          <w:szCs w:val="16"/>
                        </w:rPr>
                        <w:t>bea</w:t>
                      </w:r>
                      <w:r>
                        <w:rPr>
                          <w:rFonts w:ascii="Arial" w:eastAsia="Arial" w:hAnsi="Arial" w:cs="Arial"/>
                          <w:w w:val="102"/>
                          <w:sz w:val="16"/>
                          <w:szCs w:val="16"/>
                        </w:rPr>
                        <w:t>t</w:t>
                      </w:r>
                    </w:p>
                    <w:p w14:paraId="22E150CE" w14:textId="77777777" w:rsidR="00583B21" w:rsidRDefault="00583B21" w:rsidP="00583B21">
                      <w:pPr>
                        <w:spacing w:before="7" w:after="0" w:line="130" w:lineRule="exact"/>
                        <w:rPr>
                          <w:sz w:val="13"/>
                          <w:szCs w:val="13"/>
                        </w:rPr>
                      </w:pPr>
                    </w:p>
                    <w:p w14:paraId="38E5B08C" w14:textId="77777777" w:rsidR="00583B21" w:rsidRDefault="00583B21" w:rsidP="00583B21">
                      <w:pPr>
                        <w:spacing w:after="0" w:line="200" w:lineRule="exact"/>
                        <w:rPr>
                          <w:sz w:val="20"/>
                          <w:szCs w:val="20"/>
                        </w:rPr>
                      </w:pPr>
                    </w:p>
                    <w:p w14:paraId="5EB2D029" w14:textId="77777777" w:rsidR="00583B21" w:rsidRDefault="00583B21" w:rsidP="00583B21">
                      <w:pPr>
                        <w:spacing w:after="0" w:line="200" w:lineRule="exact"/>
                        <w:rPr>
                          <w:sz w:val="20"/>
                          <w:szCs w:val="20"/>
                        </w:rPr>
                      </w:pPr>
                    </w:p>
                    <w:p w14:paraId="0CE8A4EA" w14:textId="77777777" w:rsidR="00583B21" w:rsidRDefault="00583B21" w:rsidP="00583B21">
                      <w:pPr>
                        <w:spacing w:after="0" w:line="240" w:lineRule="auto"/>
                        <w:ind w:left="1714" w:right="-20"/>
                        <w:rPr>
                          <w:rFonts w:ascii="Arial" w:eastAsia="Arial" w:hAnsi="Arial" w:cs="Arial"/>
                          <w:sz w:val="16"/>
                          <w:szCs w:val="16"/>
                        </w:rPr>
                      </w:pPr>
                      <w:proofErr w:type="gramStart"/>
                      <w:r>
                        <w:rPr>
                          <w:rFonts w:ascii="Arial" w:eastAsia="Arial" w:hAnsi="Arial" w:cs="Arial"/>
                          <w:spacing w:val="7"/>
                          <w:w w:val="103"/>
                          <w:sz w:val="16"/>
                          <w:szCs w:val="16"/>
                        </w:rPr>
                        <w:t>s</w:t>
                      </w:r>
                      <w:r>
                        <w:rPr>
                          <w:rFonts w:ascii="Arial" w:eastAsia="Arial" w:hAnsi="Arial" w:cs="Arial"/>
                          <w:spacing w:val="-2"/>
                          <w:w w:val="103"/>
                          <w:sz w:val="16"/>
                          <w:szCs w:val="16"/>
                        </w:rPr>
                        <w:t>pa</w:t>
                      </w:r>
                      <w:r>
                        <w:rPr>
                          <w:rFonts w:ascii="Arial" w:eastAsia="Arial" w:hAnsi="Arial" w:cs="Arial"/>
                          <w:w w:val="103"/>
                          <w:sz w:val="16"/>
                          <w:szCs w:val="16"/>
                        </w:rPr>
                        <w:t>wn</w:t>
                      </w:r>
                      <w:proofErr w:type="gramEnd"/>
                    </w:p>
                    <w:p w14:paraId="540B6DB0" w14:textId="77777777" w:rsidR="00583B21" w:rsidRDefault="00583B21" w:rsidP="00583B21">
                      <w:pPr>
                        <w:spacing w:before="26" w:after="0" w:line="240" w:lineRule="auto"/>
                        <w:ind w:left="575" w:right="-20"/>
                        <w:rPr>
                          <w:rFonts w:ascii="Arial" w:eastAsia="Arial" w:hAnsi="Arial" w:cs="Arial"/>
                          <w:sz w:val="16"/>
                          <w:szCs w:val="16"/>
                        </w:rPr>
                      </w:pPr>
                      <w:r>
                        <w:rPr>
                          <w:rFonts w:ascii="Arial" w:eastAsia="Arial" w:hAnsi="Arial" w:cs="Arial"/>
                          <w:sz w:val="16"/>
                          <w:szCs w:val="16"/>
                        </w:rPr>
                        <w:t>D</w:t>
                      </w:r>
                      <w:r>
                        <w:rPr>
                          <w:rFonts w:ascii="Arial" w:eastAsia="Arial" w:hAnsi="Arial" w:cs="Arial"/>
                          <w:spacing w:val="-2"/>
                          <w:sz w:val="16"/>
                          <w:szCs w:val="16"/>
                        </w:rPr>
                        <w:t>o</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r>
                        <w:rPr>
                          <w:rFonts w:ascii="Arial" w:eastAsia="Arial" w:hAnsi="Arial" w:cs="Arial"/>
                          <w:spacing w:val="16"/>
                          <w:sz w:val="16"/>
                          <w:szCs w:val="16"/>
                        </w:rPr>
                        <w:t xml:space="preserve"> </w:t>
                      </w:r>
                      <w:r>
                        <w:rPr>
                          <w:rFonts w:ascii="Arial" w:eastAsia="Arial" w:hAnsi="Arial" w:cs="Arial"/>
                          <w:w w:val="103"/>
                          <w:sz w:val="16"/>
                          <w:szCs w:val="16"/>
                        </w:rPr>
                        <w:t>3</w:t>
                      </w:r>
                    </w:p>
                    <w:p w14:paraId="557BDA1E" w14:textId="77777777" w:rsidR="00583B21" w:rsidRDefault="00583B21" w:rsidP="00583B21">
                      <w:pPr>
                        <w:spacing w:before="2" w:after="0" w:line="180" w:lineRule="exact"/>
                        <w:rPr>
                          <w:sz w:val="18"/>
                          <w:szCs w:val="18"/>
                        </w:rPr>
                      </w:pPr>
                    </w:p>
                    <w:p w14:paraId="0B6BA14B" w14:textId="77777777" w:rsidR="00583B21" w:rsidRDefault="00583B21" w:rsidP="00583B21">
                      <w:pPr>
                        <w:spacing w:after="0" w:line="284" w:lineRule="exact"/>
                        <w:ind w:left="3055" w:right="2456"/>
                        <w:jc w:val="center"/>
                        <w:rPr>
                          <w:rFonts w:ascii="Arial" w:eastAsia="Arial" w:hAnsi="Arial" w:cs="Arial"/>
                          <w:sz w:val="25"/>
                          <w:szCs w:val="25"/>
                        </w:rPr>
                      </w:pPr>
                      <w:r>
                        <w:rPr>
                          <w:rFonts w:ascii="Arial" w:eastAsia="Arial" w:hAnsi="Arial" w:cs="Arial"/>
                          <w:spacing w:val="-1"/>
                          <w:w w:val="102"/>
                          <w:position w:val="-1"/>
                          <w:sz w:val="25"/>
                          <w:szCs w:val="25"/>
                        </w:rPr>
                        <w:t>…</w:t>
                      </w:r>
                      <w:r>
                        <w:rPr>
                          <w:rFonts w:ascii="Arial" w:eastAsia="Arial" w:hAnsi="Arial" w:cs="Arial"/>
                          <w:spacing w:val="4"/>
                          <w:w w:val="101"/>
                          <w:position w:val="-1"/>
                          <w:sz w:val="25"/>
                          <w:szCs w:val="25"/>
                        </w:rPr>
                        <w:t>..</w:t>
                      </w:r>
                      <w:r>
                        <w:rPr>
                          <w:rFonts w:ascii="Arial" w:eastAsia="Arial" w:hAnsi="Arial" w:cs="Arial"/>
                          <w:w w:val="101"/>
                          <w:position w:val="-1"/>
                          <w:sz w:val="25"/>
                          <w:szCs w:val="25"/>
                        </w:rPr>
                        <w:t>.</w:t>
                      </w:r>
                    </w:p>
                    <w:p w14:paraId="3B177F68" w14:textId="77777777" w:rsidR="00583B21" w:rsidRDefault="00583B21" w:rsidP="00583B21">
                      <w:pPr>
                        <w:spacing w:after="0" w:line="165" w:lineRule="exact"/>
                        <w:ind w:left="440" w:right="-20"/>
                        <w:rPr>
                          <w:rFonts w:ascii="Arial" w:eastAsia="Arial" w:hAnsi="Arial" w:cs="Arial"/>
                          <w:sz w:val="16"/>
                          <w:szCs w:val="16"/>
                        </w:rPr>
                      </w:pPr>
                      <w:r>
                        <w:rPr>
                          <w:rFonts w:ascii="Arial" w:eastAsia="Arial" w:hAnsi="Arial" w:cs="Arial"/>
                          <w:spacing w:val="10"/>
                          <w:w w:val="103"/>
                          <w:sz w:val="16"/>
                          <w:szCs w:val="16"/>
                        </w:rPr>
                        <w:t>B</w:t>
                      </w:r>
                      <w:r>
                        <w:rPr>
                          <w:rFonts w:ascii="Arial" w:eastAsia="Arial" w:hAnsi="Arial" w:cs="Arial"/>
                          <w:spacing w:val="-2"/>
                          <w:w w:val="103"/>
                          <w:sz w:val="16"/>
                          <w:szCs w:val="16"/>
                        </w:rPr>
                        <w:t>oo</w:t>
                      </w:r>
                      <w:r>
                        <w:rPr>
                          <w:rFonts w:ascii="Arial" w:eastAsia="Arial" w:hAnsi="Arial" w:cs="Arial"/>
                          <w:spacing w:val="-1"/>
                          <w:w w:val="102"/>
                          <w:sz w:val="16"/>
                          <w:szCs w:val="16"/>
                        </w:rPr>
                        <w:t>t</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p</w:t>
                      </w:r>
                    </w:p>
                    <w:p w14:paraId="0F7F855C" w14:textId="77777777" w:rsidR="00583B21" w:rsidRDefault="00583B21" w:rsidP="00583B21">
                      <w:pPr>
                        <w:spacing w:before="11" w:after="0" w:line="240" w:lineRule="auto"/>
                        <w:ind w:left="515" w:right="-20"/>
                        <w:rPr>
                          <w:rFonts w:ascii="Arial" w:eastAsia="Arial" w:hAnsi="Arial" w:cs="Arial"/>
                          <w:sz w:val="16"/>
                          <w:szCs w:val="16"/>
                        </w:rPr>
                      </w:pP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w w:val="103"/>
                          <w:sz w:val="16"/>
                          <w:szCs w:val="16"/>
                        </w:rPr>
                        <w:t>e</w:t>
                      </w:r>
                    </w:p>
                  </w:txbxContent>
                </v:textbox>
                <w10:wrap anchorx="page"/>
              </v:shape>
            </w:pict>
          </mc:Fallback>
        </mc:AlternateContent>
      </w:r>
      <w:r w:rsidRPr="004B4550">
        <w:rPr>
          <w:rFonts w:ascii="Times New Roman" w:hAnsi="Times New Roman" w:cs="Times New Roman"/>
          <w:noProof/>
        </w:rPr>
        <mc:AlternateContent>
          <mc:Choice Requires="wpg">
            <w:drawing>
              <wp:anchor distT="0" distB="0" distL="114300" distR="114300" simplePos="0" relativeHeight="252132352" behindDoc="1" locked="0" layoutInCell="1" allowOverlap="1" wp14:anchorId="372D9451" wp14:editId="6A9FB44D">
                <wp:simplePos x="0" y="0"/>
                <wp:positionH relativeFrom="page">
                  <wp:posOffset>1139190</wp:posOffset>
                </wp:positionH>
                <wp:positionV relativeFrom="paragraph">
                  <wp:posOffset>-4615815</wp:posOffset>
                </wp:positionV>
                <wp:extent cx="3863340" cy="4595495"/>
                <wp:effectExtent l="5715" t="0" r="0" b="1270"/>
                <wp:wrapNone/>
                <wp:docPr id="5113" name="Group 50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63340" cy="4595495"/>
                          <a:chOff x="1794" y="-7269"/>
                          <a:chExt cx="6084" cy="7237"/>
                        </a:xfrm>
                      </wpg:grpSpPr>
                      <wpg:grpSp>
                        <wpg:cNvPr id="5114" name="Group 5112"/>
                        <wpg:cNvGrpSpPr>
                          <a:grpSpLocks/>
                        </wpg:cNvGrpSpPr>
                        <wpg:grpSpPr bwMode="auto">
                          <a:xfrm>
                            <a:off x="6026" y="-4262"/>
                            <a:ext cx="1809" cy="1581"/>
                            <a:chOff x="6026" y="-4262"/>
                            <a:chExt cx="1809" cy="1581"/>
                          </a:xfrm>
                        </wpg:grpSpPr>
                        <wps:wsp>
                          <wps:cNvPr id="5115" name="Freeform 5113"/>
                          <wps:cNvSpPr>
                            <a:spLocks/>
                          </wps:cNvSpPr>
                          <wps:spPr bwMode="auto">
                            <a:xfrm>
                              <a:off x="6026" y="-4262"/>
                              <a:ext cx="1809" cy="1581"/>
                            </a:xfrm>
                            <a:custGeom>
                              <a:avLst/>
                              <a:gdLst>
                                <a:gd name="T0" fmla="+- 0 6026 6026"/>
                                <a:gd name="T1" fmla="*/ T0 w 1809"/>
                                <a:gd name="T2" fmla="+- 0 -2681 -4262"/>
                                <a:gd name="T3" fmla="*/ -2681 h 1581"/>
                                <a:gd name="T4" fmla="+- 0 7835 6026"/>
                                <a:gd name="T5" fmla="*/ T4 w 1809"/>
                                <a:gd name="T6" fmla="+- 0 -2681 -4262"/>
                                <a:gd name="T7" fmla="*/ -2681 h 1581"/>
                                <a:gd name="T8" fmla="+- 0 7835 6026"/>
                                <a:gd name="T9" fmla="*/ T8 w 1809"/>
                                <a:gd name="T10" fmla="+- 0 -4262 -4262"/>
                                <a:gd name="T11" fmla="*/ -4262 h 1581"/>
                                <a:gd name="T12" fmla="+- 0 6026 6026"/>
                                <a:gd name="T13" fmla="*/ T12 w 1809"/>
                                <a:gd name="T14" fmla="+- 0 -4262 -4262"/>
                                <a:gd name="T15" fmla="*/ -4262 h 1581"/>
                                <a:gd name="T16" fmla="+- 0 6026 6026"/>
                                <a:gd name="T17" fmla="*/ T16 w 1809"/>
                                <a:gd name="T18" fmla="+- 0 -2681 -4262"/>
                                <a:gd name="T19" fmla="*/ -2681 h 1581"/>
                              </a:gdLst>
                              <a:ahLst/>
                              <a:cxnLst>
                                <a:cxn ang="0">
                                  <a:pos x="T1" y="T3"/>
                                </a:cxn>
                                <a:cxn ang="0">
                                  <a:pos x="T5" y="T7"/>
                                </a:cxn>
                                <a:cxn ang="0">
                                  <a:pos x="T9" y="T11"/>
                                </a:cxn>
                                <a:cxn ang="0">
                                  <a:pos x="T13" y="T15"/>
                                </a:cxn>
                                <a:cxn ang="0">
                                  <a:pos x="T17" y="T19"/>
                                </a:cxn>
                              </a:cxnLst>
                              <a:rect l="0" t="0" r="r" b="b"/>
                              <a:pathLst>
                                <a:path w="1809" h="1581">
                                  <a:moveTo>
                                    <a:pt x="0" y="1581"/>
                                  </a:moveTo>
                                  <a:lnTo>
                                    <a:pt x="1809" y="1581"/>
                                  </a:lnTo>
                                  <a:lnTo>
                                    <a:pt x="1809" y="0"/>
                                  </a:lnTo>
                                  <a:lnTo>
                                    <a:pt x="0" y="0"/>
                                  </a:lnTo>
                                  <a:lnTo>
                                    <a:pt x="0" y="1581"/>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16" name="Group 5110"/>
                        <wpg:cNvGrpSpPr>
                          <a:grpSpLocks/>
                        </wpg:cNvGrpSpPr>
                        <wpg:grpSpPr bwMode="auto">
                          <a:xfrm>
                            <a:off x="6256" y="-3894"/>
                            <a:ext cx="1080" cy="1082"/>
                            <a:chOff x="6256" y="-3894"/>
                            <a:chExt cx="1080" cy="1082"/>
                          </a:xfrm>
                        </wpg:grpSpPr>
                        <wps:wsp>
                          <wps:cNvPr id="5117" name="Freeform 5111"/>
                          <wps:cNvSpPr>
                            <a:spLocks/>
                          </wps:cNvSpPr>
                          <wps:spPr bwMode="auto">
                            <a:xfrm>
                              <a:off x="6256" y="-3894"/>
                              <a:ext cx="1080" cy="1082"/>
                            </a:xfrm>
                            <a:custGeom>
                              <a:avLst/>
                              <a:gdLst>
                                <a:gd name="T0" fmla="+- 0 6796 6256"/>
                                <a:gd name="T1" fmla="*/ T0 w 1080"/>
                                <a:gd name="T2" fmla="+- 0 -3894 -3894"/>
                                <a:gd name="T3" fmla="*/ -3894 h 1082"/>
                                <a:gd name="T4" fmla="+- 0 6709 6256"/>
                                <a:gd name="T5" fmla="*/ T4 w 1080"/>
                                <a:gd name="T6" fmla="+- 0 -3887 -3894"/>
                                <a:gd name="T7" fmla="*/ -3887 h 1082"/>
                                <a:gd name="T8" fmla="+- 0 6626 6256"/>
                                <a:gd name="T9" fmla="*/ T8 w 1080"/>
                                <a:gd name="T10" fmla="+- 0 -3866 -3894"/>
                                <a:gd name="T11" fmla="*/ -3866 h 1082"/>
                                <a:gd name="T12" fmla="+- 0 6548 6256"/>
                                <a:gd name="T13" fmla="*/ T12 w 1080"/>
                                <a:gd name="T14" fmla="+- 0 -3834 -3894"/>
                                <a:gd name="T15" fmla="*/ -3834 h 1082"/>
                                <a:gd name="T16" fmla="+- 0 6477 6256"/>
                                <a:gd name="T17" fmla="*/ T16 w 1080"/>
                                <a:gd name="T18" fmla="+- 0 -3790 -3894"/>
                                <a:gd name="T19" fmla="*/ -3790 h 1082"/>
                                <a:gd name="T20" fmla="+- 0 6415 6256"/>
                                <a:gd name="T21" fmla="*/ T20 w 1080"/>
                                <a:gd name="T22" fmla="+- 0 -3735 -3894"/>
                                <a:gd name="T23" fmla="*/ -3735 h 1082"/>
                                <a:gd name="T24" fmla="+- 0 6361 6256"/>
                                <a:gd name="T25" fmla="*/ T24 w 1080"/>
                                <a:gd name="T26" fmla="+- 0 -3672 -3894"/>
                                <a:gd name="T27" fmla="*/ -3672 h 1082"/>
                                <a:gd name="T28" fmla="+- 0 6317 6256"/>
                                <a:gd name="T29" fmla="*/ T28 w 1080"/>
                                <a:gd name="T30" fmla="+- 0 -3602 -3894"/>
                                <a:gd name="T31" fmla="*/ -3602 h 1082"/>
                                <a:gd name="T32" fmla="+- 0 6284 6256"/>
                                <a:gd name="T33" fmla="*/ T32 w 1080"/>
                                <a:gd name="T34" fmla="+- 0 -3524 -3894"/>
                                <a:gd name="T35" fmla="*/ -3524 h 1082"/>
                                <a:gd name="T36" fmla="+- 0 6263 6256"/>
                                <a:gd name="T37" fmla="*/ T36 w 1080"/>
                                <a:gd name="T38" fmla="+- 0 -3441 -3894"/>
                                <a:gd name="T39" fmla="*/ -3441 h 1082"/>
                                <a:gd name="T40" fmla="+- 0 6256 6256"/>
                                <a:gd name="T41" fmla="*/ T40 w 1080"/>
                                <a:gd name="T42" fmla="+- 0 -3353 -3894"/>
                                <a:gd name="T43" fmla="*/ -3353 h 1082"/>
                                <a:gd name="T44" fmla="+- 0 6258 6256"/>
                                <a:gd name="T45" fmla="*/ T44 w 1080"/>
                                <a:gd name="T46" fmla="+- 0 -3309 -3894"/>
                                <a:gd name="T47" fmla="*/ -3309 h 1082"/>
                                <a:gd name="T48" fmla="+- 0 6272 6256"/>
                                <a:gd name="T49" fmla="*/ T48 w 1080"/>
                                <a:gd name="T50" fmla="+- 0 -3223 -3894"/>
                                <a:gd name="T51" fmla="*/ -3223 h 1082"/>
                                <a:gd name="T52" fmla="+- 0 6299 6256"/>
                                <a:gd name="T53" fmla="*/ T52 w 1080"/>
                                <a:gd name="T54" fmla="+- 0 -3143 -3894"/>
                                <a:gd name="T55" fmla="*/ -3143 h 1082"/>
                                <a:gd name="T56" fmla="+- 0 6337 6256"/>
                                <a:gd name="T57" fmla="*/ T56 w 1080"/>
                                <a:gd name="T58" fmla="+- 0 -3068 -3894"/>
                                <a:gd name="T59" fmla="*/ -3068 h 1082"/>
                                <a:gd name="T60" fmla="+- 0 6386 6256"/>
                                <a:gd name="T61" fmla="*/ T60 w 1080"/>
                                <a:gd name="T62" fmla="+- 0 -3001 -3894"/>
                                <a:gd name="T63" fmla="*/ -3001 h 1082"/>
                                <a:gd name="T64" fmla="+- 0 6445 6256"/>
                                <a:gd name="T65" fmla="*/ T64 w 1080"/>
                                <a:gd name="T66" fmla="+- 0 -2942 -3894"/>
                                <a:gd name="T67" fmla="*/ -2942 h 1082"/>
                                <a:gd name="T68" fmla="+- 0 6512 6256"/>
                                <a:gd name="T69" fmla="*/ T68 w 1080"/>
                                <a:gd name="T70" fmla="+- 0 -2893 -3894"/>
                                <a:gd name="T71" fmla="*/ -2893 h 1082"/>
                                <a:gd name="T72" fmla="+- 0 6586 6256"/>
                                <a:gd name="T73" fmla="*/ T72 w 1080"/>
                                <a:gd name="T74" fmla="+- 0 -2855 -3894"/>
                                <a:gd name="T75" fmla="*/ -2855 h 1082"/>
                                <a:gd name="T76" fmla="+- 0 6667 6256"/>
                                <a:gd name="T77" fmla="*/ T76 w 1080"/>
                                <a:gd name="T78" fmla="+- 0 -2828 -3894"/>
                                <a:gd name="T79" fmla="*/ -2828 h 1082"/>
                                <a:gd name="T80" fmla="+- 0 6752 6256"/>
                                <a:gd name="T81" fmla="*/ T80 w 1080"/>
                                <a:gd name="T82" fmla="+- 0 -2814 -3894"/>
                                <a:gd name="T83" fmla="*/ -2814 h 1082"/>
                                <a:gd name="T84" fmla="+- 0 6796 6256"/>
                                <a:gd name="T85" fmla="*/ T84 w 1080"/>
                                <a:gd name="T86" fmla="+- 0 -2812 -3894"/>
                                <a:gd name="T87" fmla="*/ -2812 h 1082"/>
                                <a:gd name="T88" fmla="+- 0 6840 6256"/>
                                <a:gd name="T89" fmla="*/ T88 w 1080"/>
                                <a:gd name="T90" fmla="+- 0 -2814 -3894"/>
                                <a:gd name="T91" fmla="*/ -2814 h 1082"/>
                                <a:gd name="T92" fmla="+- 0 6926 6256"/>
                                <a:gd name="T93" fmla="*/ T92 w 1080"/>
                                <a:gd name="T94" fmla="+- 0 -2828 -3894"/>
                                <a:gd name="T95" fmla="*/ -2828 h 1082"/>
                                <a:gd name="T96" fmla="+- 0 7006 6256"/>
                                <a:gd name="T97" fmla="*/ T96 w 1080"/>
                                <a:gd name="T98" fmla="+- 0 -2855 -3894"/>
                                <a:gd name="T99" fmla="*/ -2855 h 1082"/>
                                <a:gd name="T100" fmla="+- 0 7081 6256"/>
                                <a:gd name="T101" fmla="*/ T100 w 1080"/>
                                <a:gd name="T102" fmla="+- 0 -2893 -3894"/>
                                <a:gd name="T103" fmla="*/ -2893 h 1082"/>
                                <a:gd name="T104" fmla="+- 0 7147 6256"/>
                                <a:gd name="T105" fmla="*/ T104 w 1080"/>
                                <a:gd name="T106" fmla="+- 0 -2942 -3894"/>
                                <a:gd name="T107" fmla="*/ -2942 h 1082"/>
                                <a:gd name="T108" fmla="+- 0 7206 6256"/>
                                <a:gd name="T109" fmla="*/ T108 w 1080"/>
                                <a:gd name="T110" fmla="+- 0 -3001 -3894"/>
                                <a:gd name="T111" fmla="*/ -3001 h 1082"/>
                                <a:gd name="T112" fmla="+- 0 7255 6256"/>
                                <a:gd name="T113" fmla="*/ T112 w 1080"/>
                                <a:gd name="T114" fmla="+- 0 -3068 -3894"/>
                                <a:gd name="T115" fmla="*/ -3068 h 1082"/>
                                <a:gd name="T116" fmla="+- 0 7294 6256"/>
                                <a:gd name="T117" fmla="*/ T116 w 1080"/>
                                <a:gd name="T118" fmla="+- 0 -3143 -3894"/>
                                <a:gd name="T119" fmla="*/ -3143 h 1082"/>
                                <a:gd name="T120" fmla="+- 0 7320 6256"/>
                                <a:gd name="T121" fmla="*/ T120 w 1080"/>
                                <a:gd name="T122" fmla="+- 0 -3223 -3894"/>
                                <a:gd name="T123" fmla="*/ -3223 h 1082"/>
                                <a:gd name="T124" fmla="+- 0 7334 6256"/>
                                <a:gd name="T125" fmla="*/ T124 w 1080"/>
                                <a:gd name="T126" fmla="+- 0 -3309 -3894"/>
                                <a:gd name="T127" fmla="*/ -3309 h 1082"/>
                                <a:gd name="T128" fmla="+- 0 7336 6256"/>
                                <a:gd name="T129" fmla="*/ T128 w 1080"/>
                                <a:gd name="T130" fmla="+- 0 -3353 -3894"/>
                                <a:gd name="T131" fmla="*/ -3353 h 1082"/>
                                <a:gd name="T132" fmla="+- 0 7334 6256"/>
                                <a:gd name="T133" fmla="*/ T132 w 1080"/>
                                <a:gd name="T134" fmla="+- 0 -3397 -3894"/>
                                <a:gd name="T135" fmla="*/ -3397 h 1082"/>
                                <a:gd name="T136" fmla="+- 0 7320 6256"/>
                                <a:gd name="T137" fmla="*/ T136 w 1080"/>
                                <a:gd name="T138" fmla="+- 0 -3483 -3894"/>
                                <a:gd name="T139" fmla="*/ -3483 h 1082"/>
                                <a:gd name="T140" fmla="+- 0 7294 6256"/>
                                <a:gd name="T141" fmla="*/ T140 w 1080"/>
                                <a:gd name="T142" fmla="+- 0 -3563 -3894"/>
                                <a:gd name="T143" fmla="*/ -3563 h 1082"/>
                                <a:gd name="T144" fmla="+- 0 7255 6256"/>
                                <a:gd name="T145" fmla="*/ T144 w 1080"/>
                                <a:gd name="T146" fmla="+- 0 -3638 -3894"/>
                                <a:gd name="T147" fmla="*/ -3638 h 1082"/>
                                <a:gd name="T148" fmla="+- 0 7206 6256"/>
                                <a:gd name="T149" fmla="*/ T148 w 1080"/>
                                <a:gd name="T150" fmla="+- 0 -3705 -3894"/>
                                <a:gd name="T151" fmla="*/ -3705 h 1082"/>
                                <a:gd name="T152" fmla="+- 0 7147 6256"/>
                                <a:gd name="T153" fmla="*/ T152 w 1080"/>
                                <a:gd name="T154" fmla="+- 0 -3764 -3894"/>
                                <a:gd name="T155" fmla="*/ -3764 h 1082"/>
                                <a:gd name="T156" fmla="+- 0 7081 6256"/>
                                <a:gd name="T157" fmla="*/ T156 w 1080"/>
                                <a:gd name="T158" fmla="+- 0 -3813 -3894"/>
                                <a:gd name="T159" fmla="*/ -3813 h 1082"/>
                                <a:gd name="T160" fmla="+- 0 7006 6256"/>
                                <a:gd name="T161" fmla="*/ T160 w 1080"/>
                                <a:gd name="T162" fmla="+- 0 -3851 -3894"/>
                                <a:gd name="T163" fmla="*/ -3851 h 1082"/>
                                <a:gd name="T164" fmla="+- 0 6926 6256"/>
                                <a:gd name="T165" fmla="*/ T164 w 1080"/>
                                <a:gd name="T166" fmla="+- 0 -3878 -3894"/>
                                <a:gd name="T167" fmla="*/ -3878 h 1082"/>
                                <a:gd name="T168" fmla="+- 0 6840 6256"/>
                                <a:gd name="T169" fmla="*/ T168 w 1080"/>
                                <a:gd name="T170" fmla="+- 0 -3892 -3894"/>
                                <a:gd name="T171" fmla="*/ -3892 h 1082"/>
                                <a:gd name="T172" fmla="+- 0 6796 6256"/>
                                <a:gd name="T173" fmla="*/ T172 w 1080"/>
                                <a:gd name="T174" fmla="+- 0 -3894 -3894"/>
                                <a:gd name="T175" fmla="*/ -3894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540" y="0"/>
                                  </a:moveTo>
                                  <a:lnTo>
                                    <a:pt x="453" y="7"/>
                                  </a:lnTo>
                                  <a:lnTo>
                                    <a:pt x="370" y="28"/>
                                  </a:lnTo>
                                  <a:lnTo>
                                    <a:pt x="292" y="60"/>
                                  </a:lnTo>
                                  <a:lnTo>
                                    <a:pt x="221" y="104"/>
                                  </a:lnTo>
                                  <a:lnTo>
                                    <a:pt x="159" y="159"/>
                                  </a:lnTo>
                                  <a:lnTo>
                                    <a:pt x="105" y="222"/>
                                  </a:lnTo>
                                  <a:lnTo>
                                    <a:pt x="61" y="292"/>
                                  </a:lnTo>
                                  <a:lnTo>
                                    <a:pt x="28" y="370"/>
                                  </a:lnTo>
                                  <a:lnTo>
                                    <a:pt x="7" y="453"/>
                                  </a:lnTo>
                                  <a:lnTo>
                                    <a:pt x="0" y="541"/>
                                  </a:lnTo>
                                  <a:lnTo>
                                    <a:pt x="2" y="585"/>
                                  </a:lnTo>
                                  <a:lnTo>
                                    <a:pt x="16" y="671"/>
                                  </a:lnTo>
                                  <a:lnTo>
                                    <a:pt x="43" y="751"/>
                                  </a:lnTo>
                                  <a:lnTo>
                                    <a:pt x="81" y="826"/>
                                  </a:lnTo>
                                  <a:lnTo>
                                    <a:pt x="130" y="893"/>
                                  </a:lnTo>
                                  <a:lnTo>
                                    <a:pt x="189" y="952"/>
                                  </a:lnTo>
                                  <a:lnTo>
                                    <a:pt x="256" y="1001"/>
                                  </a:lnTo>
                                  <a:lnTo>
                                    <a:pt x="330" y="1039"/>
                                  </a:lnTo>
                                  <a:lnTo>
                                    <a:pt x="411" y="1066"/>
                                  </a:lnTo>
                                  <a:lnTo>
                                    <a:pt x="496" y="1080"/>
                                  </a:lnTo>
                                  <a:lnTo>
                                    <a:pt x="540" y="1082"/>
                                  </a:lnTo>
                                  <a:lnTo>
                                    <a:pt x="584" y="1080"/>
                                  </a:lnTo>
                                  <a:lnTo>
                                    <a:pt x="670" y="1066"/>
                                  </a:lnTo>
                                  <a:lnTo>
                                    <a:pt x="750" y="1039"/>
                                  </a:lnTo>
                                  <a:lnTo>
                                    <a:pt x="825" y="1001"/>
                                  </a:lnTo>
                                  <a:lnTo>
                                    <a:pt x="891" y="952"/>
                                  </a:lnTo>
                                  <a:lnTo>
                                    <a:pt x="950" y="893"/>
                                  </a:lnTo>
                                  <a:lnTo>
                                    <a:pt x="999" y="826"/>
                                  </a:lnTo>
                                  <a:lnTo>
                                    <a:pt x="1038" y="751"/>
                                  </a:lnTo>
                                  <a:lnTo>
                                    <a:pt x="1064" y="671"/>
                                  </a:lnTo>
                                  <a:lnTo>
                                    <a:pt x="1078" y="585"/>
                                  </a:lnTo>
                                  <a:lnTo>
                                    <a:pt x="1080" y="541"/>
                                  </a:lnTo>
                                  <a:lnTo>
                                    <a:pt x="1078" y="497"/>
                                  </a:lnTo>
                                  <a:lnTo>
                                    <a:pt x="1064" y="411"/>
                                  </a:lnTo>
                                  <a:lnTo>
                                    <a:pt x="1038" y="331"/>
                                  </a:lnTo>
                                  <a:lnTo>
                                    <a:pt x="999" y="256"/>
                                  </a:lnTo>
                                  <a:lnTo>
                                    <a:pt x="950" y="189"/>
                                  </a:lnTo>
                                  <a:lnTo>
                                    <a:pt x="891" y="130"/>
                                  </a:lnTo>
                                  <a:lnTo>
                                    <a:pt x="825" y="81"/>
                                  </a:lnTo>
                                  <a:lnTo>
                                    <a:pt x="750" y="43"/>
                                  </a:lnTo>
                                  <a:lnTo>
                                    <a:pt x="670" y="16"/>
                                  </a:lnTo>
                                  <a:lnTo>
                                    <a:pt x="584" y="2"/>
                                  </a:lnTo>
                                  <a:lnTo>
                                    <a:pt x="54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18" name="Group 5108"/>
                        <wpg:cNvGrpSpPr>
                          <a:grpSpLocks/>
                        </wpg:cNvGrpSpPr>
                        <wpg:grpSpPr bwMode="auto">
                          <a:xfrm>
                            <a:off x="6256" y="-3894"/>
                            <a:ext cx="1080" cy="1082"/>
                            <a:chOff x="6256" y="-3894"/>
                            <a:chExt cx="1080" cy="1082"/>
                          </a:xfrm>
                        </wpg:grpSpPr>
                        <wps:wsp>
                          <wps:cNvPr id="5119" name="Freeform 5109"/>
                          <wps:cNvSpPr>
                            <a:spLocks/>
                          </wps:cNvSpPr>
                          <wps:spPr bwMode="auto">
                            <a:xfrm>
                              <a:off x="6256" y="-3894"/>
                              <a:ext cx="1080" cy="1082"/>
                            </a:xfrm>
                            <a:custGeom>
                              <a:avLst/>
                              <a:gdLst>
                                <a:gd name="T0" fmla="+- 0 6256 6256"/>
                                <a:gd name="T1" fmla="*/ T0 w 1080"/>
                                <a:gd name="T2" fmla="+- 0 -3353 -3894"/>
                                <a:gd name="T3" fmla="*/ -3353 h 1082"/>
                                <a:gd name="T4" fmla="+- 0 6263 6256"/>
                                <a:gd name="T5" fmla="*/ T4 w 1080"/>
                                <a:gd name="T6" fmla="+- 0 -3441 -3894"/>
                                <a:gd name="T7" fmla="*/ -3441 h 1082"/>
                                <a:gd name="T8" fmla="+- 0 6284 6256"/>
                                <a:gd name="T9" fmla="*/ T8 w 1080"/>
                                <a:gd name="T10" fmla="+- 0 -3524 -3894"/>
                                <a:gd name="T11" fmla="*/ -3524 h 1082"/>
                                <a:gd name="T12" fmla="+- 0 6317 6256"/>
                                <a:gd name="T13" fmla="*/ T12 w 1080"/>
                                <a:gd name="T14" fmla="+- 0 -3602 -3894"/>
                                <a:gd name="T15" fmla="*/ -3602 h 1082"/>
                                <a:gd name="T16" fmla="+- 0 6361 6256"/>
                                <a:gd name="T17" fmla="*/ T16 w 1080"/>
                                <a:gd name="T18" fmla="+- 0 -3672 -3894"/>
                                <a:gd name="T19" fmla="*/ -3672 h 1082"/>
                                <a:gd name="T20" fmla="+- 0 6415 6256"/>
                                <a:gd name="T21" fmla="*/ T20 w 1080"/>
                                <a:gd name="T22" fmla="+- 0 -3735 -3894"/>
                                <a:gd name="T23" fmla="*/ -3735 h 1082"/>
                                <a:gd name="T24" fmla="+- 0 6477 6256"/>
                                <a:gd name="T25" fmla="*/ T24 w 1080"/>
                                <a:gd name="T26" fmla="+- 0 -3790 -3894"/>
                                <a:gd name="T27" fmla="*/ -3790 h 1082"/>
                                <a:gd name="T28" fmla="+- 0 6548 6256"/>
                                <a:gd name="T29" fmla="*/ T28 w 1080"/>
                                <a:gd name="T30" fmla="+- 0 -3834 -3894"/>
                                <a:gd name="T31" fmla="*/ -3834 h 1082"/>
                                <a:gd name="T32" fmla="+- 0 6626 6256"/>
                                <a:gd name="T33" fmla="*/ T32 w 1080"/>
                                <a:gd name="T34" fmla="+- 0 -3866 -3894"/>
                                <a:gd name="T35" fmla="*/ -3866 h 1082"/>
                                <a:gd name="T36" fmla="+- 0 6709 6256"/>
                                <a:gd name="T37" fmla="*/ T36 w 1080"/>
                                <a:gd name="T38" fmla="+- 0 -3887 -3894"/>
                                <a:gd name="T39" fmla="*/ -3887 h 1082"/>
                                <a:gd name="T40" fmla="+- 0 6796 6256"/>
                                <a:gd name="T41" fmla="*/ T40 w 1080"/>
                                <a:gd name="T42" fmla="+- 0 -3894 -3894"/>
                                <a:gd name="T43" fmla="*/ -3894 h 1082"/>
                                <a:gd name="T44" fmla="+- 0 6840 6256"/>
                                <a:gd name="T45" fmla="*/ T44 w 1080"/>
                                <a:gd name="T46" fmla="+- 0 -3892 -3894"/>
                                <a:gd name="T47" fmla="*/ -3892 h 1082"/>
                                <a:gd name="T48" fmla="+- 0 6926 6256"/>
                                <a:gd name="T49" fmla="*/ T48 w 1080"/>
                                <a:gd name="T50" fmla="+- 0 -3878 -3894"/>
                                <a:gd name="T51" fmla="*/ -3878 h 1082"/>
                                <a:gd name="T52" fmla="+- 0 7006 6256"/>
                                <a:gd name="T53" fmla="*/ T52 w 1080"/>
                                <a:gd name="T54" fmla="+- 0 -3851 -3894"/>
                                <a:gd name="T55" fmla="*/ -3851 h 1082"/>
                                <a:gd name="T56" fmla="+- 0 7081 6256"/>
                                <a:gd name="T57" fmla="*/ T56 w 1080"/>
                                <a:gd name="T58" fmla="+- 0 -3813 -3894"/>
                                <a:gd name="T59" fmla="*/ -3813 h 1082"/>
                                <a:gd name="T60" fmla="+- 0 7147 6256"/>
                                <a:gd name="T61" fmla="*/ T60 w 1080"/>
                                <a:gd name="T62" fmla="+- 0 -3764 -3894"/>
                                <a:gd name="T63" fmla="*/ -3764 h 1082"/>
                                <a:gd name="T64" fmla="+- 0 7206 6256"/>
                                <a:gd name="T65" fmla="*/ T64 w 1080"/>
                                <a:gd name="T66" fmla="+- 0 -3705 -3894"/>
                                <a:gd name="T67" fmla="*/ -3705 h 1082"/>
                                <a:gd name="T68" fmla="+- 0 7255 6256"/>
                                <a:gd name="T69" fmla="*/ T68 w 1080"/>
                                <a:gd name="T70" fmla="+- 0 -3638 -3894"/>
                                <a:gd name="T71" fmla="*/ -3638 h 1082"/>
                                <a:gd name="T72" fmla="+- 0 7294 6256"/>
                                <a:gd name="T73" fmla="*/ T72 w 1080"/>
                                <a:gd name="T74" fmla="+- 0 -3563 -3894"/>
                                <a:gd name="T75" fmla="*/ -3563 h 1082"/>
                                <a:gd name="T76" fmla="+- 0 7320 6256"/>
                                <a:gd name="T77" fmla="*/ T76 w 1080"/>
                                <a:gd name="T78" fmla="+- 0 -3483 -3894"/>
                                <a:gd name="T79" fmla="*/ -3483 h 1082"/>
                                <a:gd name="T80" fmla="+- 0 7334 6256"/>
                                <a:gd name="T81" fmla="*/ T80 w 1080"/>
                                <a:gd name="T82" fmla="+- 0 -3397 -3894"/>
                                <a:gd name="T83" fmla="*/ -3397 h 1082"/>
                                <a:gd name="T84" fmla="+- 0 7336 6256"/>
                                <a:gd name="T85" fmla="*/ T84 w 1080"/>
                                <a:gd name="T86" fmla="+- 0 -3353 -3894"/>
                                <a:gd name="T87" fmla="*/ -3353 h 1082"/>
                                <a:gd name="T88" fmla="+- 0 7334 6256"/>
                                <a:gd name="T89" fmla="*/ T88 w 1080"/>
                                <a:gd name="T90" fmla="+- 0 -3309 -3894"/>
                                <a:gd name="T91" fmla="*/ -3309 h 1082"/>
                                <a:gd name="T92" fmla="+- 0 7329 6256"/>
                                <a:gd name="T93" fmla="*/ T92 w 1080"/>
                                <a:gd name="T94" fmla="+- 0 -3265 -3894"/>
                                <a:gd name="T95" fmla="*/ -3265 h 1082"/>
                                <a:gd name="T96" fmla="+- 0 7308 6256"/>
                                <a:gd name="T97" fmla="*/ T96 w 1080"/>
                                <a:gd name="T98" fmla="+- 0 -3182 -3894"/>
                                <a:gd name="T99" fmla="*/ -3182 h 1082"/>
                                <a:gd name="T100" fmla="+- 0 7276 6256"/>
                                <a:gd name="T101" fmla="*/ T100 w 1080"/>
                                <a:gd name="T102" fmla="+- 0 -3104 -3894"/>
                                <a:gd name="T103" fmla="*/ -3104 h 1082"/>
                                <a:gd name="T104" fmla="+- 0 7232 6256"/>
                                <a:gd name="T105" fmla="*/ T104 w 1080"/>
                                <a:gd name="T106" fmla="+- 0 -3034 -3894"/>
                                <a:gd name="T107" fmla="*/ -3034 h 1082"/>
                                <a:gd name="T108" fmla="+- 0 7178 6256"/>
                                <a:gd name="T109" fmla="*/ T108 w 1080"/>
                                <a:gd name="T110" fmla="+- 0 -2971 -3894"/>
                                <a:gd name="T111" fmla="*/ -2971 h 1082"/>
                                <a:gd name="T112" fmla="+- 0 7115 6256"/>
                                <a:gd name="T113" fmla="*/ T112 w 1080"/>
                                <a:gd name="T114" fmla="+- 0 -2916 -3894"/>
                                <a:gd name="T115" fmla="*/ -2916 h 1082"/>
                                <a:gd name="T116" fmla="+- 0 7044 6256"/>
                                <a:gd name="T117" fmla="*/ T116 w 1080"/>
                                <a:gd name="T118" fmla="+- 0 -2872 -3894"/>
                                <a:gd name="T119" fmla="*/ -2872 h 1082"/>
                                <a:gd name="T120" fmla="+- 0 6967 6256"/>
                                <a:gd name="T121" fmla="*/ T120 w 1080"/>
                                <a:gd name="T122" fmla="+- 0 -2840 -3894"/>
                                <a:gd name="T123" fmla="*/ -2840 h 1082"/>
                                <a:gd name="T124" fmla="+- 0 6884 6256"/>
                                <a:gd name="T125" fmla="*/ T124 w 1080"/>
                                <a:gd name="T126" fmla="+- 0 -2819 -3894"/>
                                <a:gd name="T127" fmla="*/ -2819 h 1082"/>
                                <a:gd name="T128" fmla="+- 0 6796 6256"/>
                                <a:gd name="T129" fmla="*/ T128 w 1080"/>
                                <a:gd name="T130" fmla="+- 0 -2812 -3894"/>
                                <a:gd name="T131" fmla="*/ -2812 h 1082"/>
                                <a:gd name="T132" fmla="+- 0 6752 6256"/>
                                <a:gd name="T133" fmla="*/ T132 w 1080"/>
                                <a:gd name="T134" fmla="+- 0 -2814 -3894"/>
                                <a:gd name="T135" fmla="*/ -2814 h 1082"/>
                                <a:gd name="T136" fmla="+- 0 6667 6256"/>
                                <a:gd name="T137" fmla="*/ T136 w 1080"/>
                                <a:gd name="T138" fmla="+- 0 -2828 -3894"/>
                                <a:gd name="T139" fmla="*/ -2828 h 1082"/>
                                <a:gd name="T140" fmla="+- 0 6586 6256"/>
                                <a:gd name="T141" fmla="*/ T140 w 1080"/>
                                <a:gd name="T142" fmla="+- 0 -2855 -3894"/>
                                <a:gd name="T143" fmla="*/ -2855 h 1082"/>
                                <a:gd name="T144" fmla="+- 0 6512 6256"/>
                                <a:gd name="T145" fmla="*/ T144 w 1080"/>
                                <a:gd name="T146" fmla="+- 0 -2893 -3894"/>
                                <a:gd name="T147" fmla="*/ -2893 h 1082"/>
                                <a:gd name="T148" fmla="+- 0 6445 6256"/>
                                <a:gd name="T149" fmla="*/ T148 w 1080"/>
                                <a:gd name="T150" fmla="+- 0 -2942 -3894"/>
                                <a:gd name="T151" fmla="*/ -2942 h 1082"/>
                                <a:gd name="T152" fmla="+- 0 6386 6256"/>
                                <a:gd name="T153" fmla="*/ T152 w 1080"/>
                                <a:gd name="T154" fmla="+- 0 -3001 -3894"/>
                                <a:gd name="T155" fmla="*/ -3001 h 1082"/>
                                <a:gd name="T156" fmla="+- 0 6337 6256"/>
                                <a:gd name="T157" fmla="*/ T156 w 1080"/>
                                <a:gd name="T158" fmla="+- 0 -3068 -3894"/>
                                <a:gd name="T159" fmla="*/ -3068 h 1082"/>
                                <a:gd name="T160" fmla="+- 0 6299 6256"/>
                                <a:gd name="T161" fmla="*/ T160 w 1080"/>
                                <a:gd name="T162" fmla="+- 0 -3143 -3894"/>
                                <a:gd name="T163" fmla="*/ -3143 h 1082"/>
                                <a:gd name="T164" fmla="+- 0 6272 6256"/>
                                <a:gd name="T165" fmla="*/ T164 w 1080"/>
                                <a:gd name="T166" fmla="+- 0 -3223 -3894"/>
                                <a:gd name="T167" fmla="*/ -3223 h 1082"/>
                                <a:gd name="T168" fmla="+- 0 6258 6256"/>
                                <a:gd name="T169" fmla="*/ T168 w 1080"/>
                                <a:gd name="T170" fmla="+- 0 -3309 -3894"/>
                                <a:gd name="T171" fmla="*/ -3309 h 1082"/>
                                <a:gd name="T172" fmla="+- 0 6256 6256"/>
                                <a:gd name="T173" fmla="*/ T172 w 1080"/>
                                <a:gd name="T174" fmla="+- 0 -3353 -3894"/>
                                <a:gd name="T175" fmla="*/ -3353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0" y="541"/>
                                  </a:moveTo>
                                  <a:lnTo>
                                    <a:pt x="7" y="453"/>
                                  </a:lnTo>
                                  <a:lnTo>
                                    <a:pt x="28" y="370"/>
                                  </a:lnTo>
                                  <a:lnTo>
                                    <a:pt x="61" y="292"/>
                                  </a:lnTo>
                                  <a:lnTo>
                                    <a:pt x="105" y="222"/>
                                  </a:lnTo>
                                  <a:lnTo>
                                    <a:pt x="159" y="159"/>
                                  </a:lnTo>
                                  <a:lnTo>
                                    <a:pt x="221" y="104"/>
                                  </a:lnTo>
                                  <a:lnTo>
                                    <a:pt x="292" y="60"/>
                                  </a:lnTo>
                                  <a:lnTo>
                                    <a:pt x="370" y="28"/>
                                  </a:lnTo>
                                  <a:lnTo>
                                    <a:pt x="453" y="7"/>
                                  </a:lnTo>
                                  <a:lnTo>
                                    <a:pt x="540" y="0"/>
                                  </a:lnTo>
                                  <a:lnTo>
                                    <a:pt x="584" y="2"/>
                                  </a:lnTo>
                                  <a:lnTo>
                                    <a:pt x="670" y="16"/>
                                  </a:lnTo>
                                  <a:lnTo>
                                    <a:pt x="750" y="43"/>
                                  </a:lnTo>
                                  <a:lnTo>
                                    <a:pt x="825" y="81"/>
                                  </a:lnTo>
                                  <a:lnTo>
                                    <a:pt x="891" y="130"/>
                                  </a:lnTo>
                                  <a:lnTo>
                                    <a:pt x="950" y="189"/>
                                  </a:lnTo>
                                  <a:lnTo>
                                    <a:pt x="999" y="256"/>
                                  </a:lnTo>
                                  <a:lnTo>
                                    <a:pt x="1038" y="331"/>
                                  </a:lnTo>
                                  <a:lnTo>
                                    <a:pt x="1064" y="411"/>
                                  </a:lnTo>
                                  <a:lnTo>
                                    <a:pt x="1078" y="497"/>
                                  </a:lnTo>
                                  <a:lnTo>
                                    <a:pt x="1080" y="541"/>
                                  </a:lnTo>
                                  <a:lnTo>
                                    <a:pt x="1078" y="585"/>
                                  </a:lnTo>
                                  <a:lnTo>
                                    <a:pt x="1073" y="629"/>
                                  </a:lnTo>
                                  <a:lnTo>
                                    <a:pt x="1052" y="712"/>
                                  </a:lnTo>
                                  <a:lnTo>
                                    <a:pt x="1020" y="790"/>
                                  </a:lnTo>
                                  <a:lnTo>
                                    <a:pt x="976" y="860"/>
                                  </a:lnTo>
                                  <a:lnTo>
                                    <a:pt x="922" y="923"/>
                                  </a:lnTo>
                                  <a:lnTo>
                                    <a:pt x="859" y="978"/>
                                  </a:lnTo>
                                  <a:lnTo>
                                    <a:pt x="788" y="1022"/>
                                  </a:lnTo>
                                  <a:lnTo>
                                    <a:pt x="711" y="1054"/>
                                  </a:lnTo>
                                  <a:lnTo>
                                    <a:pt x="628" y="1075"/>
                                  </a:lnTo>
                                  <a:lnTo>
                                    <a:pt x="540" y="1082"/>
                                  </a:lnTo>
                                  <a:lnTo>
                                    <a:pt x="496" y="1080"/>
                                  </a:lnTo>
                                  <a:lnTo>
                                    <a:pt x="411" y="1066"/>
                                  </a:lnTo>
                                  <a:lnTo>
                                    <a:pt x="330" y="1039"/>
                                  </a:lnTo>
                                  <a:lnTo>
                                    <a:pt x="256" y="1001"/>
                                  </a:lnTo>
                                  <a:lnTo>
                                    <a:pt x="189" y="952"/>
                                  </a:lnTo>
                                  <a:lnTo>
                                    <a:pt x="130" y="893"/>
                                  </a:lnTo>
                                  <a:lnTo>
                                    <a:pt x="81" y="826"/>
                                  </a:lnTo>
                                  <a:lnTo>
                                    <a:pt x="43" y="751"/>
                                  </a:lnTo>
                                  <a:lnTo>
                                    <a:pt x="16" y="671"/>
                                  </a:lnTo>
                                  <a:lnTo>
                                    <a:pt x="2" y="585"/>
                                  </a:lnTo>
                                  <a:lnTo>
                                    <a:pt x="0" y="54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20" name="Group 5106"/>
                        <wpg:cNvGrpSpPr>
                          <a:grpSpLocks/>
                        </wpg:cNvGrpSpPr>
                        <wpg:grpSpPr bwMode="auto">
                          <a:xfrm>
                            <a:off x="3027" y="-4262"/>
                            <a:ext cx="1809" cy="1581"/>
                            <a:chOff x="3027" y="-4262"/>
                            <a:chExt cx="1809" cy="1581"/>
                          </a:xfrm>
                        </wpg:grpSpPr>
                        <wps:wsp>
                          <wps:cNvPr id="5121" name="Freeform 5107"/>
                          <wps:cNvSpPr>
                            <a:spLocks/>
                          </wps:cNvSpPr>
                          <wps:spPr bwMode="auto">
                            <a:xfrm>
                              <a:off x="3027" y="-4262"/>
                              <a:ext cx="1809" cy="1581"/>
                            </a:xfrm>
                            <a:custGeom>
                              <a:avLst/>
                              <a:gdLst>
                                <a:gd name="T0" fmla="+- 0 3027 3027"/>
                                <a:gd name="T1" fmla="*/ T0 w 1809"/>
                                <a:gd name="T2" fmla="+- 0 -2681 -4262"/>
                                <a:gd name="T3" fmla="*/ -2681 h 1581"/>
                                <a:gd name="T4" fmla="+- 0 4836 3027"/>
                                <a:gd name="T5" fmla="*/ T4 w 1809"/>
                                <a:gd name="T6" fmla="+- 0 -2681 -4262"/>
                                <a:gd name="T7" fmla="*/ -2681 h 1581"/>
                                <a:gd name="T8" fmla="+- 0 4836 3027"/>
                                <a:gd name="T9" fmla="*/ T8 w 1809"/>
                                <a:gd name="T10" fmla="+- 0 -4262 -4262"/>
                                <a:gd name="T11" fmla="*/ -4262 h 1581"/>
                                <a:gd name="T12" fmla="+- 0 3027 3027"/>
                                <a:gd name="T13" fmla="*/ T12 w 1809"/>
                                <a:gd name="T14" fmla="+- 0 -4262 -4262"/>
                                <a:gd name="T15" fmla="*/ -4262 h 1581"/>
                                <a:gd name="T16" fmla="+- 0 3027 3027"/>
                                <a:gd name="T17" fmla="*/ T16 w 1809"/>
                                <a:gd name="T18" fmla="+- 0 -2681 -4262"/>
                                <a:gd name="T19" fmla="*/ -2681 h 1581"/>
                              </a:gdLst>
                              <a:ahLst/>
                              <a:cxnLst>
                                <a:cxn ang="0">
                                  <a:pos x="T1" y="T3"/>
                                </a:cxn>
                                <a:cxn ang="0">
                                  <a:pos x="T5" y="T7"/>
                                </a:cxn>
                                <a:cxn ang="0">
                                  <a:pos x="T9" y="T11"/>
                                </a:cxn>
                                <a:cxn ang="0">
                                  <a:pos x="T13" y="T15"/>
                                </a:cxn>
                                <a:cxn ang="0">
                                  <a:pos x="T17" y="T19"/>
                                </a:cxn>
                              </a:cxnLst>
                              <a:rect l="0" t="0" r="r" b="b"/>
                              <a:pathLst>
                                <a:path w="1809" h="1581">
                                  <a:moveTo>
                                    <a:pt x="0" y="1581"/>
                                  </a:moveTo>
                                  <a:lnTo>
                                    <a:pt x="1809" y="1581"/>
                                  </a:lnTo>
                                  <a:lnTo>
                                    <a:pt x="1809" y="0"/>
                                  </a:lnTo>
                                  <a:lnTo>
                                    <a:pt x="0" y="0"/>
                                  </a:lnTo>
                                  <a:lnTo>
                                    <a:pt x="0" y="1581"/>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22" name="Group 5104"/>
                        <wpg:cNvGrpSpPr>
                          <a:grpSpLocks/>
                        </wpg:cNvGrpSpPr>
                        <wpg:grpSpPr bwMode="auto">
                          <a:xfrm>
                            <a:off x="3257" y="-3894"/>
                            <a:ext cx="1080" cy="1082"/>
                            <a:chOff x="3257" y="-3894"/>
                            <a:chExt cx="1080" cy="1082"/>
                          </a:xfrm>
                        </wpg:grpSpPr>
                        <wps:wsp>
                          <wps:cNvPr id="5123" name="Freeform 5105"/>
                          <wps:cNvSpPr>
                            <a:spLocks/>
                          </wps:cNvSpPr>
                          <wps:spPr bwMode="auto">
                            <a:xfrm>
                              <a:off x="3257" y="-3894"/>
                              <a:ext cx="1080" cy="1082"/>
                            </a:xfrm>
                            <a:custGeom>
                              <a:avLst/>
                              <a:gdLst>
                                <a:gd name="T0" fmla="+- 0 3797 3257"/>
                                <a:gd name="T1" fmla="*/ T0 w 1080"/>
                                <a:gd name="T2" fmla="+- 0 -3894 -3894"/>
                                <a:gd name="T3" fmla="*/ -3894 h 1082"/>
                                <a:gd name="T4" fmla="+- 0 3710 3257"/>
                                <a:gd name="T5" fmla="*/ T4 w 1080"/>
                                <a:gd name="T6" fmla="+- 0 -3887 -3894"/>
                                <a:gd name="T7" fmla="*/ -3887 h 1082"/>
                                <a:gd name="T8" fmla="+- 0 3627 3257"/>
                                <a:gd name="T9" fmla="*/ T8 w 1080"/>
                                <a:gd name="T10" fmla="+- 0 -3866 -3894"/>
                                <a:gd name="T11" fmla="*/ -3866 h 1082"/>
                                <a:gd name="T12" fmla="+- 0 3549 3257"/>
                                <a:gd name="T13" fmla="*/ T12 w 1080"/>
                                <a:gd name="T14" fmla="+- 0 -3834 -3894"/>
                                <a:gd name="T15" fmla="*/ -3834 h 1082"/>
                                <a:gd name="T16" fmla="+- 0 3479 3257"/>
                                <a:gd name="T17" fmla="*/ T16 w 1080"/>
                                <a:gd name="T18" fmla="+- 0 -3790 -3894"/>
                                <a:gd name="T19" fmla="*/ -3790 h 1082"/>
                                <a:gd name="T20" fmla="+- 0 3416 3257"/>
                                <a:gd name="T21" fmla="*/ T20 w 1080"/>
                                <a:gd name="T22" fmla="+- 0 -3735 -3894"/>
                                <a:gd name="T23" fmla="*/ -3735 h 1082"/>
                                <a:gd name="T24" fmla="+- 0 3362 3257"/>
                                <a:gd name="T25" fmla="*/ T24 w 1080"/>
                                <a:gd name="T26" fmla="+- 0 -3672 -3894"/>
                                <a:gd name="T27" fmla="*/ -3672 h 1082"/>
                                <a:gd name="T28" fmla="+- 0 3318 3257"/>
                                <a:gd name="T29" fmla="*/ T28 w 1080"/>
                                <a:gd name="T30" fmla="+- 0 -3602 -3894"/>
                                <a:gd name="T31" fmla="*/ -3602 h 1082"/>
                                <a:gd name="T32" fmla="+- 0 3285 3257"/>
                                <a:gd name="T33" fmla="*/ T32 w 1080"/>
                                <a:gd name="T34" fmla="+- 0 -3524 -3894"/>
                                <a:gd name="T35" fmla="*/ -3524 h 1082"/>
                                <a:gd name="T36" fmla="+- 0 3265 3257"/>
                                <a:gd name="T37" fmla="*/ T36 w 1080"/>
                                <a:gd name="T38" fmla="+- 0 -3441 -3894"/>
                                <a:gd name="T39" fmla="*/ -3441 h 1082"/>
                                <a:gd name="T40" fmla="+- 0 3257 3257"/>
                                <a:gd name="T41" fmla="*/ T40 w 1080"/>
                                <a:gd name="T42" fmla="+- 0 -3353 -3894"/>
                                <a:gd name="T43" fmla="*/ -3353 h 1082"/>
                                <a:gd name="T44" fmla="+- 0 3259 3257"/>
                                <a:gd name="T45" fmla="*/ T44 w 1080"/>
                                <a:gd name="T46" fmla="+- 0 -3309 -3894"/>
                                <a:gd name="T47" fmla="*/ -3309 h 1082"/>
                                <a:gd name="T48" fmla="+- 0 3273 3257"/>
                                <a:gd name="T49" fmla="*/ T48 w 1080"/>
                                <a:gd name="T50" fmla="+- 0 -3223 -3894"/>
                                <a:gd name="T51" fmla="*/ -3223 h 1082"/>
                                <a:gd name="T52" fmla="+- 0 3300 3257"/>
                                <a:gd name="T53" fmla="*/ T52 w 1080"/>
                                <a:gd name="T54" fmla="+- 0 -3143 -3894"/>
                                <a:gd name="T55" fmla="*/ -3143 h 1082"/>
                                <a:gd name="T56" fmla="+- 0 3338 3257"/>
                                <a:gd name="T57" fmla="*/ T56 w 1080"/>
                                <a:gd name="T58" fmla="+- 0 -3068 -3894"/>
                                <a:gd name="T59" fmla="*/ -3068 h 1082"/>
                                <a:gd name="T60" fmla="+- 0 3387 3257"/>
                                <a:gd name="T61" fmla="*/ T60 w 1080"/>
                                <a:gd name="T62" fmla="+- 0 -3001 -3894"/>
                                <a:gd name="T63" fmla="*/ -3001 h 1082"/>
                                <a:gd name="T64" fmla="+- 0 3446 3257"/>
                                <a:gd name="T65" fmla="*/ T64 w 1080"/>
                                <a:gd name="T66" fmla="+- 0 -2942 -3894"/>
                                <a:gd name="T67" fmla="*/ -2942 h 1082"/>
                                <a:gd name="T68" fmla="+- 0 3513 3257"/>
                                <a:gd name="T69" fmla="*/ T68 w 1080"/>
                                <a:gd name="T70" fmla="+- 0 -2893 -3894"/>
                                <a:gd name="T71" fmla="*/ -2893 h 1082"/>
                                <a:gd name="T72" fmla="+- 0 3587 3257"/>
                                <a:gd name="T73" fmla="*/ T72 w 1080"/>
                                <a:gd name="T74" fmla="+- 0 -2855 -3894"/>
                                <a:gd name="T75" fmla="*/ -2855 h 1082"/>
                                <a:gd name="T76" fmla="+- 0 3668 3257"/>
                                <a:gd name="T77" fmla="*/ T76 w 1080"/>
                                <a:gd name="T78" fmla="+- 0 -2828 -3894"/>
                                <a:gd name="T79" fmla="*/ -2828 h 1082"/>
                                <a:gd name="T80" fmla="+- 0 3753 3257"/>
                                <a:gd name="T81" fmla="*/ T80 w 1080"/>
                                <a:gd name="T82" fmla="+- 0 -2814 -3894"/>
                                <a:gd name="T83" fmla="*/ -2814 h 1082"/>
                                <a:gd name="T84" fmla="+- 0 3797 3257"/>
                                <a:gd name="T85" fmla="*/ T84 w 1080"/>
                                <a:gd name="T86" fmla="+- 0 -2812 -3894"/>
                                <a:gd name="T87" fmla="*/ -2812 h 1082"/>
                                <a:gd name="T88" fmla="+- 0 3842 3257"/>
                                <a:gd name="T89" fmla="*/ T88 w 1080"/>
                                <a:gd name="T90" fmla="+- 0 -2814 -3894"/>
                                <a:gd name="T91" fmla="*/ -2814 h 1082"/>
                                <a:gd name="T92" fmla="+- 0 3927 3257"/>
                                <a:gd name="T93" fmla="*/ T92 w 1080"/>
                                <a:gd name="T94" fmla="+- 0 -2828 -3894"/>
                                <a:gd name="T95" fmla="*/ -2828 h 1082"/>
                                <a:gd name="T96" fmla="+- 0 4007 3257"/>
                                <a:gd name="T97" fmla="*/ T96 w 1080"/>
                                <a:gd name="T98" fmla="+- 0 -2855 -3894"/>
                                <a:gd name="T99" fmla="*/ -2855 h 1082"/>
                                <a:gd name="T100" fmla="+- 0 4082 3257"/>
                                <a:gd name="T101" fmla="*/ T100 w 1080"/>
                                <a:gd name="T102" fmla="+- 0 -2893 -3894"/>
                                <a:gd name="T103" fmla="*/ -2893 h 1082"/>
                                <a:gd name="T104" fmla="+- 0 4149 3257"/>
                                <a:gd name="T105" fmla="*/ T104 w 1080"/>
                                <a:gd name="T106" fmla="+- 0 -2942 -3894"/>
                                <a:gd name="T107" fmla="*/ -2942 h 1082"/>
                                <a:gd name="T108" fmla="+- 0 4207 3257"/>
                                <a:gd name="T109" fmla="*/ T108 w 1080"/>
                                <a:gd name="T110" fmla="+- 0 -3001 -3894"/>
                                <a:gd name="T111" fmla="*/ -3001 h 1082"/>
                                <a:gd name="T112" fmla="+- 0 4256 3257"/>
                                <a:gd name="T113" fmla="*/ T112 w 1080"/>
                                <a:gd name="T114" fmla="+- 0 -3068 -3894"/>
                                <a:gd name="T115" fmla="*/ -3068 h 1082"/>
                                <a:gd name="T116" fmla="+- 0 4295 3257"/>
                                <a:gd name="T117" fmla="*/ T116 w 1080"/>
                                <a:gd name="T118" fmla="+- 0 -3143 -3894"/>
                                <a:gd name="T119" fmla="*/ -3143 h 1082"/>
                                <a:gd name="T120" fmla="+- 0 4321 3257"/>
                                <a:gd name="T121" fmla="*/ T120 w 1080"/>
                                <a:gd name="T122" fmla="+- 0 -3223 -3894"/>
                                <a:gd name="T123" fmla="*/ -3223 h 1082"/>
                                <a:gd name="T124" fmla="+- 0 4335 3257"/>
                                <a:gd name="T125" fmla="*/ T124 w 1080"/>
                                <a:gd name="T126" fmla="+- 0 -3309 -3894"/>
                                <a:gd name="T127" fmla="*/ -3309 h 1082"/>
                                <a:gd name="T128" fmla="+- 0 4337 3257"/>
                                <a:gd name="T129" fmla="*/ T128 w 1080"/>
                                <a:gd name="T130" fmla="+- 0 -3353 -3894"/>
                                <a:gd name="T131" fmla="*/ -3353 h 1082"/>
                                <a:gd name="T132" fmla="+- 0 4335 3257"/>
                                <a:gd name="T133" fmla="*/ T132 w 1080"/>
                                <a:gd name="T134" fmla="+- 0 -3397 -3894"/>
                                <a:gd name="T135" fmla="*/ -3397 h 1082"/>
                                <a:gd name="T136" fmla="+- 0 4321 3257"/>
                                <a:gd name="T137" fmla="*/ T136 w 1080"/>
                                <a:gd name="T138" fmla="+- 0 -3483 -3894"/>
                                <a:gd name="T139" fmla="*/ -3483 h 1082"/>
                                <a:gd name="T140" fmla="+- 0 4295 3257"/>
                                <a:gd name="T141" fmla="*/ T140 w 1080"/>
                                <a:gd name="T142" fmla="+- 0 -3563 -3894"/>
                                <a:gd name="T143" fmla="*/ -3563 h 1082"/>
                                <a:gd name="T144" fmla="+- 0 4256 3257"/>
                                <a:gd name="T145" fmla="*/ T144 w 1080"/>
                                <a:gd name="T146" fmla="+- 0 -3638 -3894"/>
                                <a:gd name="T147" fmla="*/ -3638 h 1082"/>
                                <a:gd name="T148" fmla="+- 0 4207 3257"/>
                                <a:gd name="T149" fmla="*/ T148 w 1080"/>
                                <a:gd name="T150" fmla="+- 0 -3705 -3894"/>
                                <a:gd name="T151" fmla="*/ -3705 h 1082"/>
                                <a:gd name="T152" fmla="+- 0 4149 3257"/>
                                <a:gd name="T153" fmla="*/ T152 w 1080"/>
                                <a:gd name="T154" fmla="+- 0 -3764 -3894"/>
                                <a:gd name="T155" fmla="*/ -3764 h 1082"/>
                                <a:gd name="T156" fmla="+- 0 4082 3257"/>
                                <a:gd name="T157" fmla="*/ T156 w 1080"/>
                                <a:gd name="T158" fmla="+- 0 -3813 -3894"/>
                                <a:gd name="T159" fmla="*/ -3813 h 1082"/>
                                <a:gd name="T160" fmla="+- 0 4007 3257"/>
                                <a:gd name="T161" fmla="*/ T160 w 1080"/>
                                <a:gd name="T162" fmla="+- 0 -3851 -3894"/>
                                <a:gd name="T163" fmla="*/ -3851 h 1082"/>
                                <a:gd name="T164" fmla="+- 0 3927 3257"/>
                                <a:gd name="T165" fmla="*/ T164 w 1080"/>
                                <a:gd name="T166" fmla="+- 0 -3878 -3894"/>
                                <a:gd name="T167" fmla="*/ -3878 h 1082"/>
                                <a:gd name="T168" fmla="+- 0 3842 3257"/>
                                <a:gd name="T169" fmla="*/ T168 w 1080"/>
                                <a:gd name="T170" fmla="+- 0 -3892 -3894"/>
                                <a:gd name="T171" fmla="*/ -3892 h 1082"/>
                                <a:gd name="T172" fmla="+- 0 3797 3257"/>
                                <a:gd name="T173" fmla="*/ T172 w 1080"/>
                                <a:gd name="T174" fmla="+- 0 -3894 -3894"/>
                                <a:gd name="T175" fmla="*/ -3894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540" y="0"/>
                                  </a:moveTo>
                                  <a:lnTo>
                                    <a:pt x="453" y="7"/>
                                  </a:lnTo>
                                  <a:lnTo>
                                    <a:pt x="370" y="28"/>
                                  </a:lnTo>
                                  <a:lnTo>
                                    <a:pt x="292" y="60"/>
                                  </a:lnTo>
                                  <a:lnTo>
                                    <a:pt x="222" y="104"/>
                                  </a:lnTo>
                                  <a:lnTo>
                                    <a:pt x="159" y="159"/>
                                  </a:lnTo>
                                  <a:lnTo>
                                    <a:pt x="105" y="222"/>
                                  </a:lnTo>
                                  <a:lnTo>
                                    <a:pt x="61" y="292"/>
                                  </a:lnTo>
                                  <a:lnTo>
                                    <a:pt x="28" y="370"/>
                                  </a:lnTo>
                                  <a:lnTo>
                                    <a:pt x="8" y="453"/>
                                  </a:lnTo>
                                  <a:lnTo>
                                    <a:pt x="0" y="541"/>
                                  </a:lnTo>
                                  <a:lnTo>
                                    <a:pt x="2" y="585"/>
                                  </a:lnTo>
                                  <a:lnTo>
                                    <a:pt x="16" y="671"/>
                                  </a:lnTo>
                                  <a:lnTo>
                                    <a:pt x="43" y="751"/>
                                  </a:lnTo>
                                  <a:lnTo>
                                    <a:pt x="81" y="826"/>
                                  </a:lnTo>
                                  <a:lnTo>
                                    <a:pt x="130" y="893"/>
                                  </a:lnTo>
                                  <a:lnTo>
                                    <a:pt x="189" y="952"/>
                                  </a:lnTo>
                                  <a:lnTo>
                                    <a:pt x="256" y="1001"/>
                                  </a:lnTo>
                                  <a:lnTo>
                                    <a:pt x="330" y="1039"/>
                                  </a:lnTo>
                                  <a:lnTo>
                                    <a:pt x="411" y="1066"/>
                                  </a:lnTo>
                                  <a:lnTo>
                                    <a:pt x="496" y="1080"/>
                                  </a:lnTo>
                                  <a:lnTo>
                                    <a:pt x="540" y="1082"/>
                                  </a:lnTo>
                                  <a:lnTo>
                                    <a:pt x="585" y="1080"/>
                                  </a:lnTo>
                                  <a:lnTo>
                                    <a:pt x="670" y="1066"/>
                                  </a:lnTo>
                                  <a:lnTo>
                                    <a:pt x="750" y="1039"/>
                                  </a:lnTo>
                                  <a:lnTo>
                                    <a:pt x="825" y="1001"/>
                                  </a:lnTo>
                                  <a:lnTo>
                                    <a:pt x="892" y="952"/>
                                  </a:lnTo>
                                  <a:lnTo>
                                    <a:pt x="950" y="893"/>
                                  </a:lnTo>
                                  <a:lnTo>
                                    <a:pt x="999" y="826"/>
                                  </a:lnTo>
                                  <a:lnTo>
                                    <a:pt x="1038" y="751"/>
                                  </a:lnTo>
                                  <a:lnTo>
                                    <a:pt x="1064" y="671"/>
                                  </a:lnTo>
                                  <a:lnTo>
                                    <a:pt x="1078" y="585"/>
                                  </a:lnTo>
                                  <a:lnTo>
                                    <a:pt x="1080" y="541"/>
                                  </a:lnTo>
                                  <a:lnTo>
                                    <a:pt x="1078" y="497"/>
                                  </a:lnTo>
                                  <a:lnTo>
                                    <a:pt x="1064" y="411"/>
                                  </a:lnTo>
                                  <a:lnTo>
                                    <a:pt x="1038" y="331"/>
                                  </a:lnTo>
                                  <a:lnTo>
                                    <a:pt x="999" y="256"/>
                                  </a:lnTo>
                                  <a:lnTo>
                                    <a:pt x="950" y="189"/>
                                  </a:lnTo>
                                  <a:lnTo>
                                    <a:pt x="892" y="130"/>
                                  </a:lnTo>
                                  <a:lnTo>
                                    <a:pt x="825" y="81"/>
                                  </a:lnTo>
                                  <a:lnTo>
                                    <a:pt x="750" y="43"/>
                                  </a:lnTo>
                                  <a:lnTo>
                                    <a:pt x="670" y="16"/>
                                  </a:lnTo>
                                  <a:lnTo>
                                    <a:pt x="585" y="2"/>
                                  </a:lnTo>
                                  <a:lnTo>
                                    <a:pt x="54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24" name="Group 5102"/>
                        <wpg:cNvGrpSpPr>
                          <a:grpSpLocks/>
                        </wpg:cNvGrpSpPr>
                        <wpg:grpSpPr bwMode="auto">
                          <a:xfrm>
                            <a:off x="3257" y="-3894"/>
                            <a:ext cx="1080" cy="1082"/>
                            <a:chOff x="3257" y="-3894"/>
                            <a:chExt cx="1080" cy="1082"/>
                          </a:xfrm>
                        </wpg:grpSpPr>
                        <wps:wsp>
                          <wps:cNvPr id="5125" name="Freeform 5103"/>
                          <wps:cNvSpPr>
                            <a:spLocks/>
                          </wps:cNvSpPr>
                          <wps:spPr bwMode="auto">
                            <a:xfrm>
                              <a:off x="3257" y="-3894"/>
                              <a:ext cx="1080" cy="1082"/>
                            </a:xfrm>
                            <a:custGeom>
                              <a:avLst/>
                              <a:gdLst>
                                <a:gd name="T0" fmla="+- 0 3257 3257"/>
                                <a:gd name="T1" fmla="*/ T0 w 1080"/>
                                <a:gd name="T2" fmla="+- 0 -3353 -3894"/>
                                <a:gd name="T3" fmla="*/ -3353 h 1082"/>
                                <a:gd name="T4" fmla="+- 0 3265 3257"/>
                                <a:gd name="T5" fmla="*/ T4 w 1080"/>
                                <a:gd name="T6" fmla="+- 0 -3441 -3894"/>
                                <a:gd name="T7" fmla="*/ -3441 h 1082"/>
                                <a:gd name="T8" fmla="+- 0 3285 3257"/>
                                <a:gd name="T9" fmla="*/ T8 w 1080"/>
                                <a:gd name="T10" fmla="+- 0 -3524 -3894"/>
                                <a:gd name="T11" fmla="*/ -3524 h 1082"/>
                                <a:gd name="T12" fmla="+- 0 3318 3257"/>
                                <a:gd name="T13" fmla="*/ T12 w 1080"/>
                                <a:gd name="T14" fmla="+- 0 -3602 -3894"/>
                                <a:gd name="T15" fmla="*/ -3602 h 1082"/>
                                <a:gd name="T16" fmla="+- 0 3362 3257"/>
                                <a:gd name="T17" fmla="*/ T16 w 1080"/>
                                <a:gd name="T18" fmla="+- 0 -3672 -3894"/>
                                <a:gd name="T19" fmla="*/ -3672 h 1082"/>
                                <a:gd name="T20" fmla="+- 0 3416 3257"/>
                                <a:gd name="T21" fmla="*/ T20 w 1080"/>
                                <a:gd name="T22" fmla="+- 0 -3735 -3894"/>
                                <a:gd name="T23" fmla="*/ -3735 h 1082"/>
                                <a:gd name="T24" fmla="+- 0 3479 3257"/>
                                <a:gd name="T25" fmla="*/ T24 w 1080"/>
                                <a:gd name="T26" fmla="+- 0 -3790 -3894"/>
                                <a:gd name="T27" fmla="*/ -3790 h 1082"/>
                                <a:gd name="T28" fmla="+- 0 3549 3257"/>
                                <a:gd name="T29" fmla="*/ T28 w 1080"/>
                                <a:gd name="T30" fmla="+- 0 -3834 -3894"/>
                                <a:gd name="T31" fmla="*/ -3834 h 1082"/>
                                <a:gd name="T32" fmla="+- 0 3627 3257"/>
                                <a:gd name="T33" fmla="*/ T32 w 1080"/>
                                <a:gd name="T34" fmla="+- 0 -3866 -3894"/>
                                <a:gd name="T35" fmla="*/ -3866 h 1082"/>
                                <a:gd name="T36" fmla="+- 0 3710 3257"/>
                                <a:gd name="T37" fmla="*/ T36 w 1080"/>
                                <a:gd name="T38" fmla="+- 0 -3887 -3894"/>
                                <a:gd name="T39" fmla="*/ -3887 h 1082"/>
                                <a:gd name="T40" fmla="+- 0 3797 3257"/>
                                <a:gd name="T41" fmla="*/ T40 w 1080"/>
                                <a:gd name="T42" fmla="+- 0 -3894 -3894"/>
                                <a:gd name="T43" fmla="*/ -3894 h 1082"/>
                                <a:gd name="T44" fmla="+- 0 3842 3257"/>
                                <a:gd name="T45" fmla="*/ T44 w 1080"/>
                                <a:gd name="T46" fmla="+- 0 -3892 -3894"/>
                                <a:gd name="T47" fmla="*/ -3892 h 1082"/>
                                <a:gd name="T48" fmla="+- 0 3927 3257"/>
                                <a:gd name="T49" fmla="*/ T48 w 1080"/>
                                <a:gd name="T50" fmla="+- 0 -3878 -3894"/>
                                <a:gd name="T51" fmla="*/ -3878 h 1082"/>
                                <a:gd name="T52" fmla="+- 0 4007 3257"/>
                                <a:gd name="T53" fmla="*/ T52 w 1080"/>
                                <a:gd name="T54" fmla="+- 0 -3851 -3894"/>
                                <a:gd name="T55" fmla="*/ -3851 h 1082"/>
                                <a:gd name="T56" fmla="+- 0 4082 3257"/>
                                <a:gd name="T57" fmla="*/ T56 w 1080"/>
                                <a:gd name="T58" fmla="+- 0 -3813 -3894"/>
                                <a:gd name="T59" fmla="*/ -3813 h 1082"/>
                                <a:gd name="T60" fmla="+- 0 4149 3257"/>
                                <a:gd name="T61" fmla="*/ T60 w 1080"/>
                                <a:gd name="T62" fmla="+- 0 -3764 -3894"/>
                                <a:gd name="T63" fmla="*/ -3764 h 1082"/>
                                <a:gd name="T64" fmla="+- 0 4207 3257"/>
                                <a:gd name="T65" fmla="*/ T64 w 1080"/>
                                <a:gd name="T66" fmla="+- 0 -3705 -3894"/>
                                <a:gd name="T67" fmla="*/ -3705 h 1082"/>
                                <a:gd name="T68" fmla="+- 0 4256 3257"/>
                                <a:gd name="T69" fmla="*/ T68 w 1080"/>
                                <a:gd name="T70" fmla="+- 0 -3638 -3894"/>
                                <a:gd name="T71" fmla="*/ -3638 h 1082"/>
                                <a:gd name="T72" fmla="+- 0 4295 3257"/>
                                <a:gd name="T73" fmla="*/ T72 w 1080"/>
                                <a:gd name="T74" fmla="+- 0 -3563 -3894"/>
                                <a:gd name="T75" fmla="*/ -3563 h 1082"/>
                                <a:gd name="T76" fmla="+- 0 4321 3257"/>
                                <a:gd name="T77" fmla="*/ T76 w 1080"/>
                                <a:gd name="T78" fmla="+- 0 -3483 -3894"/>
                                <a:gd name="T79" fmla="*/ -3483 h 1082"/>
                                <a:gd name="T80" fmla="+- 0 4335 3257"/>
                                <a:gd name="T81" fmla="*/ T80 w 1080"/>
                                <a:gd name="T82" fmla="+- 0 -3397 -3894"/>
                                <a:gd name="T83" fmla="*/ -3397 h 1082"/>
                                <a:gd name="T84" fmla="+- 0 4337 3257"/>
                                <a:gd name="T85" fmla="*/ T84 w 1080"/>
                                <a:gd name="T86" fmla="+- 0 -3353 -3894"/>
                                <a:gd name="T87" fmla="*/ -3353 h 1082"/>
                                <a:gd name="T88" fmla="+- 0 4335 3257"/>
                                <a:gd name="T89" fmla="*/ T88 w 1080"/>
                                <a:gd name="T90" fmla="+- 0 -3309 -3894"/>
                                <a:gd name="T91" fmla="*/ -3309 h 1082"/>
                                <a:gd name="T92" fmla="+- 0 4330 3257"/>
                                <a:gd name="T93" fmla="*/ T92 w 1080"/>
                                <a:gd name="T94" fmla="+- 0 -3265 -3894"/>
                                <a:gd name="T95" fmla="*/ -3265 h 1082"/>
                                <a:gd name="T96" fmla="+- 0 4310 3257"/>
                                <a:gd name="T97" fmla="*/ T96 w 1080"/>
                                <a:gd name="T98" fmla="+- 0 -3182 -3894"/>
                                <a:gd name="T99" fmla="*/ -3182 h 1082"/>
                                <a:gd name="T100" fmla="+- 0 4277 3257"/>
                                <a:gd name="T101" fmla="*/ T100 w 1080"/>
                                <a:gd name="T102" fmla="+- 0 -3104 -3894"/>
                                <a:gd name="T103" fmla="*/ -3104 h 1082"/>
                                <a:gd name="T104" fmla="+- 0 4233 3257"/>
                                <a:gd name="T105" fmla="*/ T104 w 1080"/>
                                <a:gd name="T106" fmla="+- 0 -3034 -3894"/>
                                <a:gd name="T107" fmla="*/ -3034 h 1082"/>
                                <a:gd name="T108" fmla="+- 0 4179 3257"/>
                                <a:gd name="T109" fmla="*/ T108 w 1080"/>
                                <a:gd name="T110" fmla="+- 0 -2971 -3894"/>
                                <a:gd name="T111" fmla="*/ -2971 h 1082"/>
                                <a:gd name="T112" fmla="+- 0 4116 3257"/>
                                <a:gd name="T113" fmla="*/ T112 w 1080"/>
                                <a:gd name="T114" fmla="+- 0 -2916 -3894"/>
                                <a:gd name="T115" fmla="*/ -2916 h 1082"/>
                                <a:gd name="T116" fmla="+- 0 4045 3257"/>
                                <a:gd name="T117" fmla="*/ T116 w 1080"/>
                                <a:gd name="T118" fmla="+- 0 -2872 -3894"/>
                                <a:gd name="T119" fmla="*/ -2872 h 1082"/>
                                <a:gd name="T120" fmla="+- 0 3968 3257"/>
                                <a:gd name="T121" fmla="*/ T120 w 1080"/>
                                <a:gd name="T122" fmla="+- 0 -2840 -3894"/>
                                <a:gd name="T123" fmla="*/ -2840 h 1082"/>
                                <a:gd name="T124" fmla="+- 0 3885 3257"/>
                                <a:gd name="T125" fmla="*/ T124 w 1080"/>
                                <a:gd name="T126" fmla="+- 0 -2819 -3894"/>
                                <a:gd name="T127" fmla="*/ -2819 h 1082"/>
                                <a:gd name="T128" fmla="+- 0 3797 3257"/>
                                <a:gd name="T129" fmla="*/ T128 w 1080"/>
                                <a:gd name="T130" fmla="+- 0 -2812 -3894"/>
                                <a:gd name="T131" fmla="*/ -2812 h 1082"/>
                                <a:gd name="T132" fmla="+- 0 3753 3257"/>
                                <a:gd name="T133" fmla="*/ T132 w 1080"/>
                                <a:gd name="T134" fmla="+- 0 -2814 -3894"/>
                                <a:gd name="T135" fmla="*/ -2814 h 1082"/>
                                <a:gd name="T136" fmla="+- 0 3668 3257"/>
                                <a:gd name="T137" fmla="*/ T136 w 1080"/>
                                <a:gd name="T138" fmla="+- 0 -2828 -3894"/>
                                <a:gd name="T139" fmla="*/ -2828 h 1082"/>
                                <a:gd name="T140" fmla="+- 0 3587 3257"/>
                                <a:gd name="T141" fmla="*/ T140 w 1080"/>
                                <a:gd name="T142" fmla="+- 0 -2855 -3894"/>
                                <a:gd name="T143" fmla="*/ -2855 h 1082"/>
                                <a:gd name="T144" fmla="+- 0 3513 3257"/>
                                <a:gd name="T145" fmla="*/ T144 w 1080"/>
                                <a:gd name="T146" fmla="+- 0 -2893 -3894"/>
                                <a:gd name="T147" fmla="*/ -2893 h 1082"/>
                                <a:gd name="T148" fmla="+- 0 3446 3257"/>
                                <a:gd name="T149" fmla="*/ T148 w 1080"/>
                                <a:gd name="T150" fmla="+- 0 -2942 -3894"/>
                                <a:gd name="T151" fmla="*/ -2942 h 1082"/>
                                <a:gd name="T152" fmla="+- 0 3387 3257"/>
                                <a:gd name="T153" fmla="*/ T152 w 1080"/>
                                <a:gd name="T154" fmla="+- 0 -3001 -3894"/>
                                <a:gd name="T155" fmla="*/ -3001 h 1082"/>
                                <a:gd name="T156" fmla="+- 0 3338 3257"/>
                                <a:gd name="T157" fmla="*/ T156 w 1080"/>
                                <a:gd name="T158" fmla="+- 0 -3068 -3894"/>
                                <a:gd name="T159" fmla="*/ -3068 h 1082"/>
                                <a:gd name="T160" fmla="+- 0 3300 3257"/>
                                <a:gd name="T161" fmla="*/ T160 w 1080"/>
                                <a:gd name="T162" fmla="+- 0 -3143 -3894"/>
                                <a:gd name="T163" fmla="*/ -3143 h 1082"/>
                                <a:gd name="T164" fmla="+- 0 3273 3257"/>
                                <a:gd name="T165" fmla="*/ T164 w 1080"/>
                                <a:gd name="T166" fmla="+- 0 -3223 -3894"/>
                                <a:gd name="T167" fmla="*/ -3223 h 1082"/>
                                <a:gd name="T168" fmla="+- 0 3259 3257"/>
                                <a:gd name="T169" fmla="*/ T168 w 1080"/>
                                <a:gd name="T170" fmla="+- 0 -3309 -3894"/>
                                <a:gd name="T171" fmla="*/ -3309 h 1082"/>
                                <a:gd name="T172" fmla="+- 0 3257 3257"/>
                                <a:gd name="T173" fmla="*/ T172 w 1080"/>
                                <a:gd name="T174" fmla="+- 0 -3353 -3894"/>
                                <a:gd name="T175" fmla="*/ -3353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0" y="541"/>
                                  </a:moveTo>
                                  <a:lnTo>
                                    <a:pt x="8" y="453"/>
                                  </a:lnTo>
                                  <a:lnTo>
                                    <a:pt x="28" y="370"/>
                                  </a:lnTo>
                                  <a:lnTo>
                                    <a:pt x="61" y="292"/>
                                  </a:lnTo>
                                  <a:lnTo>
                                    <a:pt x="105" y="222"/>
                                  </a:lnTo>
                                  <a:lnTo>
                                    <a:pt x="159" y="159"/>
                                  </a:lnTo>
                                  <a:lnTo>
                                    <a:pt x="222" y="104"/>
                                  </a:lnTo>
                                  <a:lnTo>
                                    <a:pt x="292" y="60"/>
                                  </a:lnTo>
                                  <a:lnTo>
                                    <a:pt x="370" y="28"/>
                                  </a:lnTo>
                                  <a:lnTo>
                                    <a:pt x="453" y="7"/>
                                  </a:lnTo>
                                  <a:lnTo>
                                    <a:pt x="540" y="0"/>
                                  </a:lnTo>
                                  <a:lnTo>
                                    <a:pt x="585" y="2"/>
                                  </a:lnTo>
                                  <a:lnTo>
                                    <a:pt x="670" y="16"/>
                                  </a:lnTo>
                                  <a:lnTo>
                                    <a:pt x="750" y="43"/>
                                  </a:lnTo>
                                  <a:lnTo>
                                    <a:pt x="825" y="81"/>
                                  </a:lnTo>
                                  <a:lnTo>
                                    <a:pt x="892" y="130"/>
                                  </a:lnTo>
                                  <a:lnTo>
                                    <a:pt x="950" y="189"/>
                                  </a:lnTo>
                                  <a:lnTo>
                                    <a:pt x="999" y="256"/>
                                  </a:lnTo>
                                  <a:lnTo>
                                    <a:pt x="1038" y="331"/>
                                  </a:lnTo>
                                  <a:lnTo>
                                    <a:pt x="1064" y="411"/>
                                  </a:lnTo>
                                  <a:lnTo>
                                    <a:pt x="1078" y="497"/>
                                  </a:lnTo>
                                  <a:lnTo>
                                    <a:pt x="1080" y="541"/>
                                  </a:lnTo>
                                  <a:lnTo>
                                    <a:pt x="1078" y="585"/>
                                  </a:lnTo>
                                  <a:lnTo>
                                    <a:pt x="1073" y="629"/>
                                  </a:lnTo>
                                  <a:lnTo>
                                    <a:pt x="1053" y="712"/>
                                  </a:lnTo>
                                  <a:lnTo>
                                    <a:pt x="1020" y="790"/>
                                  </a:lnTo>
                                  <a:lnTo>
                                    <a:pt x="976" y="860"/>
                                  </a:lnTo>
                                  <a:lnTo>
                                    <a:pt x="922" y="923"/>
                                  </a:lnTo>
                                  <a:lnTo>
                                    <a:pt x="859" y="978"/>
                                  </a:lnTo>
                                  <a:lnTo>
                                    <a:pt x="788" y="1022"/>
                                  </a:lnTo>
                                  <a:lnTo>
                                    <a:pt x="711" y="1054"/>
                                  </a:lnTo>
                                  <a:lnTo>
                                    <a:pt x="628" y="1075"/>
                                  </a:lnTo>
                                  <a:lnTo>
                                    <a:pt x="540" y="1082"/>
                                  </a:lnTo>
                                  <a:lnTo>
                                    <a:pt x="496" y="1080"/>
                                  </a:lnTo>
                                  <a:lnTo>
                                    <a:pt x="411" y="1066"/>
                                  </a:lnTo>
                                  <a:lnTo>
                                    <a:pt x="330" y="1039"/>
                                  </a:lnTo>
                                  <a:lnTo>
                                    <a:pt x="256" y="1001"/>
                                  </a:lnTo>
                                  <a:lnTo>
                                    <a:pt x="189" y="952"/>
                                  </a:lnTo>
                                  <a:lnTo>
                                    <a:pt x="130" y="893"/>
                                  </a:lnTo>
                                  <a:lnTo>
                                    <a:pt x="81" y="826"/>
                                  </a:lnTo>
                                  <a:lnTo>
                                    <a:pt x="43" y="751"/>
                                  </a:lnTo>
                                  <a:lnTo>
                                    <a:pt x="16" y="671"/>
                                  </a:lnTo>
                                  <a:lnTo>
                                    <a:pt x="2" y="585"/>
                                  </a:lnTo>
                                  <a:lnTo>
                                    <a:pt x="0" y="54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26" name="Group 5100"/>
                        <wpg:cNvGrpSpPr>
                          <a:grpSpLocks/>
                        </wpg:cNvGrpSpPr>
                        <wpg:grpSpPr bwMode="auto">
                          <a:xfrm>
                            <a:off x="4262" y="-7235"/>
                            <a:ext cx="1898" cy="1660"/>
                            <a:chOff x="4262" y="-7235"/>
                            <a:chExt cx="1898" cy="1660"/>
                          </a:xfrm>
                        </wpg:grpSpPr>
                        <wps:wsp>
                          <wps:cNvPr id="5127" name="Freeform 5101"/>
                          <wps:cNvSpPr>
                            <a:spLocks/>
                          </wps:cNvSpPr>
                          <wps:spPr bwMode="auto">
                            <a:xfrm>
                              <a:off x="4262" y="-7235"/>
                              <a:ext cx="1898" cy="1660"/>
                            </a:xfrm>
                            <a:custGeom>
                              <a:avLst/>
                              <a:gdLst>
                                <a:gd name="T0" fmla="+- 0 4262 4262"/>
                                <a:gd name="T1" fmla="*/ T0 w 1898"/>
                                <a:gd name="T2" fmla="+- 0 -5575 -7235"/>
                                <a:gd name="T3" fmla="*/ -5575 h 1660"/>
                                <a:gd name="T4" fmla="+- 0 6160 4262"/>
                                <a:gd name="T5" fmla="*/ T4 w 1898"/>
                                <a:gd name="T6" fmla="+- 0 -5575 -7235"/>
                                <a:gd name="T7" fmla="*/ -5575 h 1660"/>
                                <a:gd name="T8" fmla="+- 0 6160 4262"/>
                                <a:gd name="T9" fmla="*/ T8 w 1898"/>
                                <a:gd name="T10" fmla="+- 0 -7235 -7235"/>
                                <a:gd name="T11" fmla="*/ -7235 h 1660"/>
                                <a:gd name="T12" fmla="+- 0 4262 4262"/>
                                <a:gd name="T13" fmla="*/ T12 w 1898"/>
                                <a:gd name="T14" fmla="+- 0 -7235 -7235"/>
                                <a:gd name="T15" fmla="*/ -7235 h 1660"/>
                                <a:gd name="T16" fmla="+- 0 4262 4262"/>
                                <a:gd name="T17" fmla="*/ T16 w 1898"/>
                                <a:gd name="T18" fmla="+- 0 -5575 -7235"/>
                                <a:gd name="T19" fmla="*/ -5575 h 1660"/>
                              </a:gdLst>
                              <a:ahLst/>
                              <a:cxnLst>
                                <a:cxn ang="0">
                                  <a:pos x="T1" y="T3"/>
                                </a:cxn>
                                <a:cxn ang="0">
                                  <a:pos x="T5" y="T7"/>
                                </a:cxn>
                                <a:cxn ang="0">
                                  <a:pos x="T9" y="T11"/>
                                </a:cxn>
                                <a:cxn ang="0">
                                  <a:pos x="T13" y="T15"/>
                                </a:cxn>
                                <a:cxn ang="0">
                                  <a:pos x="T17" y="T19"/>
                                </a:cxn>
                              </a:cxnLst>
                              <a:rect l="0" t="0" r="r" b="b"/>
                              <a:pathLst>
                                <a:path w="1898" h="1660">
                                  <a:moveTo>
                                    <a:pt x="0" y="1660"/>
                                  </a:moveTo>
                                  <a:lnTo>
                                    <a:pt x="1898" y="1660"/>
                                  </a:lnTo>
                                  <a:lnTo>
                                    <a:pt x="1898" y="0"/>
                                  </a:lnTo>
                                  <a:lnTo>
                                    <a:pt x="0" y="0"/>
                                  </a:lnTo>
                                  <a:lnTo>
                                    <a:pt x="0" y="1660"/>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28" name="Group 5098"/>
                        <wpg:cNvGrpSpPr>
                          <a:grpSpLocks/>
                        </wpg:cNvGrpSpPr>
                        <wpg:grpSpPr bwMode="auto">
                          <a:xfrm>
                            <a:off x="4492" y="-6867"/>
                            <a:ext cx="1080" cy="1082"/>
                            <a:chOff x="4492" y="-6867"/>
                            <a:chExt cx="1080" cy="1082"/>
                          </a:xfrm>
                        </wpg:grpSpPr>
                        <wps:wsp>
                          <wps:cNvPr id="5129" name="Freeform 5099"/>
                          <wps:cNvSpPr>
                            <a:spLocks/>
                          </wps:cNvSpPr>
                          <wps:spPr bwMode="auto">
                            <a:xfrm>
                              <a:off x="4492" y="-6867"/>
                              <a:ext cx="1080" cy="1082"/>
                            </a:xfrm>
                            <a:custGeom>
                              <a:avLst/>
                              <a:gdLst>
                                <a:gd name="T0" fmla="+- 0 5032 4492"/>
                                <a:gd name="T1" fmla="*/ T0 w 1080"/>
                                <a:gd name="T2" fmla="+- 0 -6867 -6867"/>
                                <a:gd name="T3" fmla="*/ -6867 h 1082"/>
                                <a:gd name="T4" fmla="+- 0 4944 4492"/>
                                <a:gd name="T5" fmla="*/ T4 w 1080"/>
                                <a:gd name="T6" fmla="+- 0 -6860 -6867"/>
                                <a:gd name="T7" fmla="*/ -6860 h 1082"/>
                                <a:gd name="T8" fmla="+- 0 4861 4492"/>
                                <a:gd name="T9" fmla="*/ T8 w 1080"/>
                                <a:gd name="T10" fmla="+- 0 -6839 -6867"/>
                                <a:gd name="T11" fmla="*/ -6839 h 1082"/>
                                <a:gd name="T12" fmla="+- 0 4784 4492"/>
                                <a:gd name="T13" fmla="*/ T12 w 1080"/>
                                <a:gd name="T14" fmla="+- 0 -6807 -6867"/>
                                <a:gd name="T15" fmla="*/ -6807 h 1082"/>
                                <a:gd name="T16" fmla="+- 0 4713 4492"/>
                                <a:gd name="T17" fmla="*/ T16 w 1080"/>
                                <a:gd name="T18" fmla="+- 0 -6763 -6867"/>
                                <a:gd name="T19" fmla="*/ -6763 h 1082"/>
                                <a:gd name="T20" fmla="+- 0 4650 4492"/>
                                <a:gd name="T21" fmla="*/ T20 w 1080"/>
                                <a:gd name="T22" fmla="+- 0 -6708 -6867"/>
                                <a:gd name="T23" fmla="*/ -6708 h 1082"/>
                                <a:gd name="T24" fmla="+- 0 4596 4492"/>
                                <a:gd name="T25" fmla="*/ T24 w 1080"/>
                                <a:gd name="T26" fmla="+- 0 -6645 -6867"/>
                                <a:gd name="T27" fmla="*/ -6645 h 1082"/>
                                <a:gd name="T28" fmla="+- 0 4552 4492"/>
                                <a:gd name="T29" fmla="*/ T28 w 1080"/>
                                <a:gd name="T30" fmla="+- 0 -6575 -6867"/>
                                <a:gd name="T31" fmla="*/ -6575 h 1082"/>
                                <a:gd name="T32" fmla="+- 0 4519 4492"/>
                                <a:gd name="T33" fmla="*/ T32 w 1080"/>
                                <a:gd name="T34" fmla="+- 0 -6497 -6867"/>
                                <a:gd name="T35" fmla="*/ -6497 h 1082"/>
                                <a:gd name="T36" fmla="+- 0 4499 4492"/>
                                <a:gd name="T37" fmla="*/ T36 w 1080"/>
                                <a:gd name="T38" fmla="+- 0 -6414 -6867"/>
                                <a:gd name="T39" fmla="*/ -6414 h 1082"/>
                                <a:gd name="T40" fmla="+- 0 4492 4492"/>
                                <a:gd name="T41" fmla="*/ T40 w 1080"/>
                                <a:gd name="T42" fmla="+- 0 -6326 -6867"/>
                                <a:gd name="T43" fmla="*/ -6326 h 1082"/>
                                <a:gd name="T44" fmla="+- 0 4494 4492"/>
                                <a:gd name="T45" fmla="*/ T44 w 1080"/>
                                <a:gd name="T46" fmla="+- 0 -6282 -6867"/>
                                <a:gd name="T47" fmla="*/ -6282 h 1082"/>
                                <a:gd name="T48" fmla="+- 0 4507 4492"/>
                                <a:gd name="T49" fmla="*/ T48 w 1080"/>
                                <a:gd name="T50" fmla="+- 0 -6196 -6867"/>
                                <a:gd name="T51" fmla="*/ -6196 h 1082"/>
                                <a:gd name="T52" fmla="+- 0 4534 4492"/>
                                <a:gd name="T53" fmla="*/ T52 w 1080"/>
                                <a:gd name="T54" fmla="+- 0 -6116 -6867"/>
                                <a:gd name="T55" fmla="*/ -6116 h 1082"/>
                                <a:gd name="T56" fmla="+- 0 4573 4492"/>
                                <a:gd name="T57" fmla="*/ T56 w 1080"/>
                                <a:gd name="T58" fmla="+- 0 -6041 -6867"/>
                                <a:gd name="T59" fmla="*/ -6041 h 1082"/>
                                <a:gd name="T60" fmla="+- 0 4622 4492"/>
                                <a:gd name="T61" fmla="*/ T60 w 1080"/>
                                <a:gd name="T62" fmla="+- 0 -5974 -6867"/>
                                <a:gd name="T63" fmla="*/ -5974 h 1082"/>
                                <a:gd name="T64" fmla="+- 0 4680 4492"/>
                                <a:gd name="T65" fmla="*/ T64 w 1080"/>
                                <a:gd name="T66" fmla="+- 0 -5915 -6867"/>
                                <a:gd name="T67" fmla="*/ -5915 h 1082"/>
                                <a:gd name="T68" fmla="+- 0 4747 4492"/>
                                <a:gd name="T69" fmla="*/ T68 w 1080"/>
                                <a:gd name="T70" fmla="+- 0 -5866 -6867"/>
                                <a:gd name="T71" fmla="*/ -5866 h 1082"/>
                                <a:gd name="T72" fmla="+- 0 4821 4492"/>
                                <a:gd name="T73" fmla="*/ T72 w 1080"/>
                                <a:gd name="T74" fmla="+- 0 -5828 -6867"/>
                                <a:gd name="T75" fmla="*/ -5828 h 1082"/>
                                <a:gd name="T76" fmla="+- 0 4902 4492"/>
                                <a:gd name="T77" fmla="*/ T76 w 1080"/>
                                <a:gd name="T78" fmla="+- 0 -5801 -6867"/>
                                <a:gd name="T79" fmla="*/ -5801 h 1082"/>
                                <a:gd name="T80" fmla="+- 0 4987 4492"/>
                                <a:gd name="T81" fmla="*/ T80 w 1080"/>
                                <a:gd name="T82" fmla="+- 0 -5787 -6867"/>
                                <a:gd name="T83" fmla="*/ -5787 h 1082"/>
                                <a:gd name="T84" fmla="+- 0 5032 4492"/>
                                <a:gd name="T85" fmla="*/ T84 w 1080"/>
                                <a:gd name="T86" fmla="+- 0 -5785 -6867"/>
                                <a:gd name="T87" fmla="*/ -5785 h 1082"/>
                                <a:gd name="T88" fmla="+- 0 5076 4492"/>
                                <a:gd name="T89" fmla="*/ T88 w 1080"/>
                                <a:gd name="T90" fmla="+- 0 -5787 -6867"/>
                                <a:gd name="T91" fmla="*/ -5787 h 1082"/>
                                <a:gd name="T92" fmla="+- 0 5161 4492"/>
                                <a:gd name="T93" fmla="*/ T92 w 1080"/>
                                <a:gd name="T94" fmla="+- 0 -5801 -6867"/>
                                <a:gd name="T95" fmla="*/ -5801 h 1082"/>
                                <a:gd name="T96" fmla="+- 0 5242 4492"/>
                                <a:gd name="T97" fmla="*/ T96 w 1080"/>
                                <a:gd name="T98" fmla="+- 0 -5828 -6867"/>
                                <a:gd name="T99" fmla="*/ -5828 h 1082"/>
                                <a:gd name="T100" fmla="+- 0 5316 4492"/>
                                <a:gd name="T101" fmla="*/ T100 w 1080"/>
                                <a:gd name="T102" fmla="+- 0 -5866 -6867"/>
                                <a:gd name="T103" fmla="*/ -5866 h 1082"/>
                                <a:gd name="T104" fmla="+- 0 5383 4492"/>
                                <a:gd name="T105" fmla="*/ T104 w 1080"/>
                                <a:gd name="T106" fmla="+- 0 -5915 -6867"/>
                                <a:gd name="T107" fmla="*/ -5915 h 1082"/>
                                <a:gd name="T108" fmla="+- 0 5441 4492"/>
                                <a:gd name="T109" fmla="*/ T108 w 1080"/>
                                <a:gd name="T110" fmla="+- 0 -5974 -6867"/>
                                <a:gd name="T111" fmla="*/ -5974 h 1082"/>
                                <a:gd name="T112" fmla="+- 0 5490 4492"/>
                                <a:gd name="T113" fmla="*/ T112 w 1080"/>
                                <a:gd name="T114" fmla="+- 0 -6041 -6867"/>
                                <a:gd name="T115" fmla="*/ -6041 h 1082"/>
                                <a:gd name="T116" fmla="+- 0 5529 4492"/>
                                <a:gd name="T117" fmla="*/ T116 w 1080"/>
                                <a:gd name="T118" fmla="+- 0 -6116 -6867"/>
                                <a:gd name="T119" fmla="*/ -6116 h 1082"/>
                                <a:gd name="T120" fmla="+- 0 5556 4492"/>
                                <a:gd name="T121" fmla="*/ T120 w 1080"/>
                                <a:gd name="T122" fmla="+- 0 -6196 -6867"/>
                                <a:gd name="T123" fmla="*/ -6196 h 1082"/>
                                <a:gd name="T124" fmla="+- 0 5570 4492"/>
                                <a:gd name="T125" fmla="*/ T124 w 1080"/>
                                <a:gd name="T126" fmla="+- 0 -6282 -6867"/>
                                <a:gd name="T127" fmla="*/ -6282 h 1082"/>
                                <a:gd name="T128" fmla="+- 0 5571 4492"/>
                                <a:gd name="T129" fmla="*/ T128 w 1080"/>
                                <a:gd name="T130" fmla="+- 0 -6326 -6867"/>
                                <a:gd name="T131" fmla="*/ -6326 h 1082"/>
                                <a:gd name="T132" fmla="+- 0 5570 4492"/>
                                <a:gd name="T133" fmla="*/ T132 w 1080"/>
                                <a:gd name="T134" fmla="+- 0 -6370 -6867"/>
                                <a:gd name="T135" fmla="*/ -6370 h 1082"/>
                                <a:gd name="T136" fmla="+- 0 5556 4492"/>
                                <a:gd name="T137" fmla="*/ T136 w 1080"/>
                                <a:gd name="T138" fmla="+- 0 -6456 -6867"/>
                                <a:gd name="T139" fmla="*/ -6456 h 1082"/>
                                <a:gd name="T140" fmla="+- 0 5529 4492"/>
                                <a:gd name="T141" fmla="*/ T140 w 1080"/>
                                <a:gd name="T142" fmla="+- 0 -6537 -6867"/>
                                <a:gd name="T143" fmla="*/ -6537 h 1082"/>
                                <a:gd name="T144" fmla="+- 0 5490 4492"/>
                                <a:gd name="T145" fmla="*/ T144 w 1080"/>
                                <a:gd name="T146" fmla="+- 0 -6611 -6867"/>
                                <a:gd name="T147" fmla="*/ -6611 h 1082"/>
                                <a:gd name="T148" fmla="+- 0 5441 4492"/>
                                <a:gd name="T149" fmla="*/ T148 w 1080"/>
                                <a:gd name="T150" fmla="+- 0 -6678 -6867"/>
                                <a:gd name="T151" fmla="*/ -6678 h 1082"/>
                                <a:gd name="T152" fmla="+- 0 5383 4492"/>
                                <a:gd name="T153" fmla="*/ T152 w 1080"/>
                                <a:gd name="T154" fmla="+- 0 -6737 -6867"/>
                                <a:gd name="T155" fmla="*/ -6737 h 1082"/>
                                <a:gd name="T156" fmla="+- 0 5316 4492"/>
                                <a:gd name="T157" fmla="*/ T156 w 1080"/>
                                <a:gd name="T158" fmla="+- 0 -6786 -6867"/>
                                <a:gd name="T159" fmla="*/ -6786 h 1082"/>
                                <a:gd name="T160" fmla="+- 0 5242 4492"/>
                                <a:gd name="T161" fmla="*/ T160 w 1080"/>
                                <a:gd name="T162" fmla="+- 0 -6824 -6867"/>
                                <a:gd name="T163" fmla="*/ -6824 h 1082"/>
                                <a:gd name="T164" fmla="+- 0 5161 4492"/>
                                <a:gd name="T165" fmla="*/ T164 w 1080"/>
                                <a:gd name="T166" fmla="+- 0 -6851 -6867"/>
                                <a:gd name="T167" fmla="*/ -6851 h 1082"/>
                                <a:gd name="T168" fmla="+- 0 5076 4492"/>
                                <a:gd name="T169" fmla="*/ T168 w 1080"/>
                                <a:gd name="T170" fmla="+- 0 -6865 -6867"/>
                                <a:gd name="T171" fmla="*/ -6865 h 1082"/>
                                <a:gd name="T172" fmla="+- 0 5032 4492"/>
                                <a:gd name="T173" fmla="*/ T172 w 1080"/>
                                <a:gd name="T174" fmla="+- 0 -6867 -6867"/>
                                <a:gd name="T175" fmla="*/ -6867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540" y="0"/>
                                  </a:moveTo>
                                  <a:lnTo>
                                    <a:pt x="452" y="7"/>
                                  </a:lnTo>
                                  <a:lnTo>
                                    <a:pt x="369" y="28"/>
                                  </a:lnTo>
                                  <a:lnTo>
                                    <a:pt x="292" y="60"/>
                                  </a:lnTo>
                                  <a:lnTo>
                                    <a:pt x="221" y="104"/>
                                  </a:lnTo>
                                  <a:lnTo>
                                    <a:pt x="158" y="159"/>
                                  </a:lnTo>
                                  <a:lnTo>
                                    <a:pt x="104" y="222"/>
                                  </a:lnTo>
                                  <a:lnTo>
                                    <a:pt x="60" y="292"/>
                                  </a:lnTo>
                                  <a:lnTo>
                                    <a:pt x="27" y="370"/>
                                  </a:lnTo>
                                  <a:lnTo>
                                    <a:pt x="7" y="453"/>
                                  </a:lnTo>
                                  <a:lnTo>
                                    <a:pt x="0" y="541"/>
                                  </a:lnTo>
                                  <a:lnTo>
                                    <a:pt x="2" y="585"/>
                                  </a:lnTo>
                                  <a:lnTo>
                                    <a:pt x="15" y="671"/>
                                  </a:lnTo>
                                  <a:lnTo>
                                    <a:pt x="42" y="751"/>
                                  </a:lnTo>
                                  <a:lnTo>
                                    <a:pt x="81" y="826"/>
                                  </a:lnTo>
                                  <a:lnTo>
                                    <a:pt x="130" y="893"/>
                                  </a:lnTo>
                                  <a:lnTo>
                                    <a:pt x="188" y="952"/>
                                  </a:lnTo>
                                  <a:lnTo>
                                    <a:pt x="255" y="1001"/>
                                  </a:lnTo>
                                  <a:lnTo>
                                    <a:pt x="329" y="1039"/>
                                  </a:lnTo>
                                  <a:lnTo>
                                    <a:pt x="410" y="1066"/>
                                  </a:lnTo>
                                  <a:lnTo>
                                    <a:pt x="495" y="1080"/>
                                  </a:lnTo>
                                  <a:lnTo>
                                    <a:pt x="540" y="1082"/>
                                  </a:lnTo>
                                  <a:lnTo>
                                    <a:pt x="584" y="1080"/>
                                  </a:lnTo>
                                  <a:lnTo>
                                    <a:pt x="669" y="1066"/>
                                  </a:lnTo>
                                  <a:lnTo>
                                    <a:pt x="750" y="1039"/>
                                  </a:lnTo>
                                  <a:lnTo>
                                    <a:pt x="824" y="1001"/>
                                  </a:lnTo>
                                  <a:lnTo>
                                    <a:pt x="891" y="952"/>
                                  </a:lnTo>
                                  <a:lnTo>
                                    <a:pt x="949" y="893"/>
                                  </a:lnTo>
                                  <a:lnTo>
                                    <a:pt x="998" y="826"/>
                                  </a:lnTo>
                                  <a:lnTo>
                                    <a:pt x="1037" y="751"/>
                                  </a:lnTo>
                                  <a:lnTo>
                                    <a:pt x="1064" y="671"/>
                                  </a:lnTo>
                                  <a:lnTo>
                                    <a:pt x="1078" y="585"/>
                                  </a:lnTo>
                                  <a:lnTo>
                                    <a:pt x="1079" y="541"/>
                                  </a:lnTo>
                                  <a:lnTo>
                                    <a:pt x="1078" y="497"/>
                                  </a:lnTo>
                                  <a:lnTo>
                                    <a:pt x="1064" y="411"/>
                                  </a:lnTo>
                                  <a:lnTo>
                                    <a:pt x="1037" y="330"/>
                                  </a:lnTo>
                                  <a:lnTo>
                                    <a:pt x="998" y="256"/>
                                  </a:lnTo>
                                  <a:lnTo>
                                    <a:pt x="949" y="189"/>
                                  </a:lnTo>
                                  <a:lnTo>
                                    <a:pt x="891" y="130"/>
                                  </a:lnTo>
                                  <a:lnTo>
                                    <a:pt x="824" y="81"/>
                                  </a:lnTo>
                                  <a:lnTo>
                                    <a:pt x="750" y="43"/>
                                  </a:lnTo>
                                  <a:lnTo>
                                    <a:pt x="669" y="16"/>
                                  </a:lnTo>
                                  <a:lnTo>
                                    <a:pt x="584" y="2"/>
                                  </a:lnTo>
                                  <a:lnTo>
                                    <a:pt x="54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30" name="Group 5096"/>
                        <wpg:cNvGrpSpPr>
                          <a:grpSpLocks/>
                        </wpg:cNvGrpSpPr>
                        <wpg:grpSpPr bwMode="auto">
                          <a:xfrm>
                            <a:off x="4492" y="-6867"/>
                            <a:ext cx="1080" cy="1082"/>
                            <a:chOff x="4492" y="-6867"/>
                            <a:chExt cx="1080" cy="1082"/>
                          </a:xfrm>
                        </wpg:grpSpPr>
                        <wps:wsp>
                          <wps:cNvPr id="5131" name="Freeform 5097"/>
                          <wps:cNvSpPr>
                            <a:spLocks/>
                          </wps:cNvSpPr>
                          <wps:spPr bwMode="auto">
                            <a:xfrm>
                              <a:off x="4492" y="-6867"/>
                              <a:ext cx="1080" cy="1082"/>
                            </a:xfrm>
                            <a:custGeom>
                              <a:avLst/>
                              <a:gdLst>
                                <a:gd name="T0" fmla="+- 0 4492 4492"/>
                                <a:gd name="T1" fmla="*/ T0 w 1080"/>
                                <a:gd name="T2" fmla="+- 0 -6326 -6867"/>
                                <a:gd name="T3" fmla="*/ -6326 h 1082"/>
                                <a:gd name="T4" fmla="+- 0 4499 4492"/>
                                <a:gd name="T5" fmla="*/ T4 w 1080"/>
                                <a:gd name="T6" fmla="+- 0 -6414 -6867"/>
                                <a:gd name="T7" fmla="*/ -6414 h 1082"/>
                                <a:gd name="T8" fmla="+- 0 4519 4492"/>
                                <a:gd name="T9" fmla="*/ T8 w 1080"/>
                                <a:gd name="T10" fmla="+- 0 -6497 -6867"/>
                                <a:gd name="T11" fmla="*/ -6497 h 1082"/>
                                <a:gd name="T12" fmla="+- 0 4552 4492"/>
                                <a:gd name="T13" fmla="*/ T12 w 1080"/>
                                <a:gd name="T14" fmla="+- 0 -6575 -6867"/>
                                <a:gd name="T15" fmla="*/ -6575 h 1082"/>
                                <a:gd name="T16" fmla="+- 0 4596 4492"/>
                                <a:gd name="T17" fmla="*/ T16 w 1080"/>
                                <a:gd name="T18" fmla="+- 0 -6645 -6867"/>
                                <a:gd name="T19" fmla="*/ -6645 h 1082"/>
                                <a:gd name="T20" fmla="+- 0 4650 4492"/>
                                <a:gd name="T21" fmla="*/ T20 w 1080"/>
                                <a:gd name="T22" fmla="+- 0 -6708 -6867"/>
                                <a:gd name="T23" fmla="*/ -6708 h 1082"/>
                                <a:gd name="T24" fmla="+- 0 4713 4492"/>
                                <a:gd name="T25" fmla="*/ T24 w 1080"/>
                                <a:gd name="T26" fmla="+- 0 -6763 -6867"/>
                                <a:gd name="T27" fmla="*/ -6763 h 1082"/>
                                <a:gd name="T28" fmla="+- 0 4784 4492"/>
                                <a:gd name="T29" fmla="*/ T28 w 1080"/>
                                <a:gd name="T30" fmla="+- 0 -6807 -6867"/>
                                <a:gd name="T31" fmla="*/ -6807 h 1082"/>
                                <a:gd name="T32" fmla="+- 0 4861 4492"/>
                                <a:gd name="T33" fmla="*/ T32 w 1080"/>
                                <a:gd name="T34" fmla="+- 0 -6839 -6867"/>
                                <a:gd name="T35" fmla="*/ -6839 h 1082"/>
                                <a:gd name="T36" fmla="+- 0 4944 4492"/>
                                <a:gd name="T37" fmla="*/ T36 w 1080"/>
                                <a:gd name="T38" fmla="+- 0 -6860 -6867"/>
                                <a:gd name="T39" fmla="*/ -6860 h 1082"/>
                                <a:gd name="T40" fmla="+- 0 5032 4492"/>
                                <a:gd name="T41" fmla="*/ T40 w 1080"/>
                                <a:gd name="T42" fmla="+- 0 -6867 -6867"/>
                                <a:gd name="T43" fmla="*/ -6867 h 1082"/>
                                <a:gd name="T44" fmla="+- 0 5076 4492"/>
                                <a:gd name="T45" fmla="*/ T44 w 1080"/>
                                <a:gd name="T46" fmla="+- 0 -6865 -6867"/>
                                <a:gd name="T47" fmla="*/ -6865 h 1082"/>
                                <a:gd name="T48" fmla="+- 0 5161 4492"/>
                                <a:gd name="T49" fmla="*/ T48 w 1080"/>
                                <a:gd name="T50" fmla="+- 0 -6851 -6867"/>
                                <a:gd name="T51" fmla="*/ -6851 h 1082"/>
                                <a:gd name="T52" fmla="+- 0 5242 4492"/>
                                <a:gd name="T53" fmla="*/ T52 w 1080"/>
                                <a:gd name="T54" fmla="+- 0 -6824 -6867"/>
                                <a:gd name="T55" fmla="*/ -6824 h 1082"/>
                                <a:gd name="T56" fmla="+- 0 5316 4492"/>
                                <a:gd name="T57" fmla="*/ T56 w 1080"/>
                                <a:gd name="T58" fmla="+- 0 -6786 -6867"/>
                                <a:gd name="T59" fmla="*/ -6786 h 1082"/>
                                <a:gd name="T60" fmla="+- 0 5383 4492"/>
                                <a:gd name="T61" fmla="*/ T60 w 1080"/>
                                <a:gd name="T62" fmla="+- 0 -6737 -6867"/>
                                <a:gd name="T63" fmla="*/ -6737 h 1082"/>
                                <a:gd name="T64" fmla="+- 0 5441 4492"/>
                                <a:gd name="T65" fmla="*/ T64 w 1080"/>
                                <a:gd name="T66" fmla="+- 0 -6678 -6867"/>
                                <a:gd name="T67" fmla="*/ -6678 h 1082"/>
                                <a:gd name="T68" fmla="+- 0 5490 4492"/>
                                <a:gd name="T69" fmla="*/ T68 w 1080"/>
                                <a:gd name="T70" fmla="+- 0 -6611 -6867"/>
                                <a:gd name="T71" fmla="*/ -6611 h 1082"/>
                                <a:gd name="T72" fmla="+- 0 5529 4492"/>
                                <a:gd name="T73" fmla="*/ T72 w 1080"/>
                                <a:gd name="T74" fmla="+- 0 -6537 -6867"/>
                                <a:gd name="T75" fmla="*/ -6537 h 1082"/>
                                <a:gd name="T76" fmla="+- 0 5556 4492"/>
                                <a:gd name="T77" fmla="*/ T76 w 1080"/>
                                <a:gd name="T78" fmla="+- 0 -6456 -6867"/>
                                <a:gd name="T79" fmla="*/ -6456 h 1082"/>
                                <a:gd name="T80" fmla="+- 0 5570 4492"/>
                                <a:gd name="T81" fmla="*/ T80 w 1080"/>
                                <a:gd name="T82" fmla="+- 0 -6370 -6867"/>
                                <a:gd name="T83" fmla="*/ -6370 h 1082"/>
                                <a:gd name="T84" fmla="+- 0 5571 4492"/>
                                <a:gd name="T85" fmla="*/ T84 w 1080"/>
                                <a:gd name="T86" fmla="+- 0 -6326 -6867"/>
                                <a:gd name="T87" fmla="*/ -6326 h 1082"/>
                                <a:gd name="T88" fmla="+- 0 5570 4492"/>
                                <a:gd name="T89" fmla="*/ T88 w 1080"/>
                                <a:gd name="T90" fmla="+- 0 -6282 -6867"/>
                                <a:gd name="T91" fmla="*/ -6282 h 1082"/>
                                <a:gd name="T92" fmla="+- 0 5564 4492"/>
                                <a:gd name="T93" fmla="*/ T92 w 1080"/>
                                <a:gd name="T94" fmla="+- 0 -6238 -6867"/>
                                <a:gd name="T95" fmla="*/ -6238 h 1082"/>
                                <a:gd name="T96" fmla="+- 0 5544 4492"/>
                                <a:gd name="T97" fmla="*/ T96 w 1080"/>
                                <a:gd name="T98" fmla="+- 0 -6155 -6867"/>
                                <a:gd name="T99" fmla="*/ -6155 h 1082"/>
                                <a:gd name="T100" fmla="+- 0 5511 4492"/>
                                <a:gd name="T101" fmla="*/ T100 w 1080"/>
                                <a:gd name="T102" fmla="+- 0 -6078 -6867"/>
                                <a:gd name="T103" fmla="*/ -6078 h 1082"/>
                                <a:gd name="T104" fmla="+- 0 5467 4492"/>
                                <a:gd name="T105" fmla="*/ T104 w 1080"/>
                                <a:gd name="T106" fmla="+- 0 -6007 -6867"/>
                                <a:gd name="T107" fmla="*/ -6007 h 1082"/>
                                <a:gd name="T108" fmla="+- 0 5413 4492"/>
                                <a:gd name="T109" fmla="*/ T108 w 1080"/>
                                <a:gd name="T110" fmla="+- 0 -5944 -6867"/>
                                <a:gd name="T111" fmla="*/ -5944 h 1082"/>
                                <a:gd name="T112" fmla="+- 0 5350 4492"/>
                                <a:gd name="T113" fmla="*/ T112 w 1080"/>
                                <a:gd name="T114" fmla="+- 0 -5890 -6867"/>
                                <a:gd name="T115" fmla="*/ -5890 h 1082"/>
                                <a:gd name="T116" fmla="+- 0 5280 4492"/>
                                <a:gd name="T117" fmla="*/ T116 w 1080"/>
                                <a:gd name="T118" fmla="+- 0 -5846 -6867"/>
                                <a:gd name="T119" fmla="*/ -5846 h 1082"/>
                                <a:gd name="T120" fmla="+- 0 5202 4492"/>
                                <a:gd name="T121" fmla="*/ T120 w 1080"/>
                                <a:gd name="T122" fmla="+- 0 -5813 -6867"/>
                                <a:gd name="T123" fmla="*/ -5813 h 1082"/>
                                <a:gd name="T124" fmla="+- 0 5119 4492"/>
                                <a:gd name="T125" fmla="*/ T124 w 1080"/>
                                <a:gd name="T126" fmla="+- 0 -5792 -6867"/>
                                <a:gd name="T127" fmla="*/ -5792 h 1082"/>
                                <a:gd name="T128" fmla="+- 0 5032 4492"/>
                                <a:gd name="T129" fmla="*/ T128 w 1080"/>
                                <a:gd name="T130" fmla="+- 0 -5785 -6867"/>
                                <a:gd name="T131" fmla="*/ -5785 h 1082"/>
                                <a:gd name="T132" fmla="+- 0 4987 4492"/>
                                <a:gd name="T133" fmla="*/ T132 w 1080"/>
                                <a:gd name="T134" fmla="+- 0 -5787 -6867"/>
                                <a:gd name="T135" fmla="*/ -5787 h 1082"/>
                                <a:gd name="T136" fmla="+- 0 4902 4492"/>
                                <a:gd name="T137" fmla="*/ T136 w 1080"/>
                                <a:gd name="T138" fmla="+- 0 -5801 -6867"/>
                                <a:gd name="T139" fmla="*/ -5801 h 1082"/>
                                <a:gd name="T140" fmla="+- 0 4821 4492"/>
                                <a:gd name="T141" fmla="*/ T140 w 1080"/>
                                <a:gd name="T142" fmla="+- 0 -5828 -6867"/>
                                <a:gd name="T143" fmla="*/ -5828 h 1082"/>
                                <a:gd name="T144" fmla="+- 0 4747 4492"/>
                                <a:gd name="T145" fmla="*/ T144 w 1080"/>
                                <a:gd name="T146" fmla="+- 0 -5866 -6867"/>
                                <a:gd name="T147" fmla="*/ -5866 h 1082"/>
                                <a:gd name="T148" fmla="+- 0 4680 4492"/>
                                <a:gd name="T149" fmla="*/ T148 w 1080"/>
                                <a:gd name="T150" fmla="+- 0 -5915 -6867"/>
                                <a:gd name="T151" fmla="*/ -5915 h 1082"/>
                                <a:gd name="T152" fmla="+- 0 4622 4492"/>
                                <a:gd name="T153" fmla="*/ T152 w 1080"/>
                                <a:gd name="T154" fmla="+- 0 -5974 -6867"/>
                                <a:gd name="T155" fmla="*/ -5974 h 1082"/>
                                <a:gd name="T156" fmla="+- 0 4573 4492"/>
                                <a:gd name="T157" fmla="*/ T156 w 1080"/>
                                <a:gd name="T158" fmla="+- 0 -6041 -6867"/>
                                <a:gd name="T159" fmla="*/ -6041 h 1082"/>
                                <a:gd name="T160" fmla="+- 0 4534 4492"/>
                                <a:gd name="T161" fmla="*/ T160 w 1080"/>
                                <a:gd name="T162" fmla="+- 0 -6116 -6867"/>
                                <a:gd name="T163" fmla="*/ -6116 h 1082"/>
                                <a:gd name="T164" fmla="+- 0 4507 4492"/>
                                <a:gd name="T165" fmla="*/ T164 w 1080"/>
                                <a:gd name="T166" fmla="+- 0 -6196 -6867"/>
                                <a:gd name="T167" fmla="*/ -6196 h 1082"/>
                                <a:gd name="T168" fmla="+- 0 4494 4492"/>
                                <a:gd name="T169" fmla="*/ T168 w 1080"/>
                                <a:gd name="T170" fmla="+- 0 -6282 -6867"/>
                                <a:gd name="T171" fmla="*/ -6282 h 1082"/>
                                <a:gd name="T172" fmla="+- 0 4492 4492"/>
                                <a:gd name="T173" fmla="*/ T172 w 1080"/>
                                <a:gd name="T174" fmla="+- 0 -6326 -6867"/>
                                <a:gd name="T175" fmla="*/ -6326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0" y="541"/>
                                  </a:moveTo>
                                  <a:lnTo>
                                    <a:pt x="7" y="453"/>
                                  </a:lnTo>
                                  <a:lnTo>
                                    <a:pt x="27" y="370"/>
                                  </a:lnTo>
                                  <a:lnTo>
                                    <a:pt x="60" y="292"/>
                                  </a:lnTo>
                                  <a:lnTo>
                                    <a:pt x="104" y="222"/>
                                  </a:lnTo>
                                  <a:lnTo>
                                    <a:pt x="158" y="159"/>
                                  </a:lnTo>
                                  <a:lnTo>
                                    <a:pt x="221" y="104"/>
                                  </a:lnTo>
                                  <a:lnTo>
                                    <a:pt x="292" y="60"/>
                                  </a:lnTo>
                                  <a:lnTo>
                                    <a:pt x="369" y="28"/>
                                  </a:lnTo>
                                  <a:lnTo>
                                    <a:pt x="452" y="7"/>
                                  </a:lnTo>
                                  <a:lnTo>
                                    <a:pt x="540" y="0"/>
                                  </a:lnTo>
                                  <a:lnTo>
                                    <a:pt x="584" y="2"/>
                                  </a:lnTo>
                                  <a:lnTo>
                                    <a:pt x="669" y="16"/>
                                  </a:lnTo>
                                  <a:lnTo>
                                    <a:pt x="750" y="43"/>
                                  </a:lnTo>
                                  <a:lnTo>
                                    <a:pt x="824" y="81"/>
                                  </a:lnTo>
                                  <a:lnTo>
                                    <a:pt x="891" y="130"/>
                                  </a:lnTo>
                                  <a:lnTo>
                                    <a:pt x="949" y="189"/>
                                  </a:lnTo>
                                  <a:lnTo>
                                    <a:pt x="998" y="256"/>
                                  </a:lnTo>
                                  <a:lnTo>
                                    <a:pt x="1037" y="330"/>
                                  </a:lnTo>
                                  <a:lnTo>
                                    <a:pt x="1064" y="411"/>
                                  </a:lnTo>
                                  <a:lnTo>
                                    <a:pt x="1078" y="497"/>
                                  </a:lnTo>
                                  <a:lnTo>
                                    <a:pt x="1079" y="541"/>
                                  </a:lnTo>
                                  <a:lnTo>
                                    <a:pt x="1078" y="585"/>
                                  </a:lnTo>
                                  <a:lnTo>
                                    <a:pt x="1072" y="629"/>
                                  </a:lnTo>
                                  <a:lnTo>
                                    <a:pt x="1052" y="712"/>
                                  </a:lnTo>
                                  <a:lnTo>
                                    <a:pt x="1019" y="789"/>
                                  </a:lnTo>
                                  <a:lnTo>
                                    <a:pt x="975" y="860"/>
                                  </a:lnTo>
                                  <a:lnTo>
                                    <a:pt x="921" y="923"/>
                                  </a:lnTo>
                                  <a:lnTo>
                                    <a:pt x="858" y="977"/>
                                  </a:lnTo>
                                  <a:lnTo>
                                    <a:pt x="788" y="1021"/>
                                  </a:lnTo>
                                  <a:lnTo>
                                    <a:pt x="710" y="1054"/>
                                  </a:lnTo>
                                  <a:lnTo>
                                    <a:pt x="627" y="1075"/>
                                  </a:lnTo>
                                  <a:lnTo>
                                    <a:pt x="540" y="1082"/>
                                  </a:lnTo>
                                  <a:lnTo>
                                    <a:pt x="495" y="1080"/>
                                  </a:lnTo>
                                  <a:lnTo>
                                    <a:pt x="410" y="1066"/>
                                  </a:lnTo>
                                  <a:lnTo>
                                    <a:pt x="329" y="1039"/>
                                  </a:lnTo>
                                  <a:lnTo>
                                    <a:pt x="255" y="1001"/>
                                  </a:lnTo>
                                  <a:lnTo>
                                    <a:pt x="188" y="952"/>
                                  </a:lnTo>
                                  <a:lnTo>
                                    <a:pt x="130" y="893"/>
                                  </a:lnTo>
                                  <a:lnTo>
                                    <a:pt x="81" y="826"/>
                                  </a:lnTo>
                                  <a:lnTo>
                                    <a:pt x="42" y="751"/>
                                  </a:lnTo>
                                  <a:lnTo>
                                    <a:pt x="15" y="671"/>
                                  </a:lnTo>
                                  <a:lnTo>
                                    <a:pt x="2" y="585"/>
                                  </a:lnTo>
                                  <a:lnTo>
                                    <a:pt x="0" y="54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32" name="Group 5094"/>
                        <wpg:cNvGrpSpPr>
                          <a:grpSpLocks/>
                        </wpg:cNvGrpSpPr>
                        <wpg:grpSpPr bwMode="auto">
                          <a:xfrm>
                            <a:off x="3754" y="-6290"/>
                            <a:ext cx="707" cy="2396"/>
                            <a:chOff x="3754" y="-6290"/>
                            <a:chExt cx="707" cy="2396"/>
                          </a:xfrm>
                        </wpg:grpSpPr>
                        <wps:wsp>
                          <wps:cNvPr id="5133" name="Freeform 5095"/>
                          <wps:cNvSpPr>
                            <a:spLocks/>
                          </wps:cNvSpPr>
                          <wps:spPr bwMode="auto">
                            <a:xfrm>
                              <a:off x="3754" y="-6290"/>
                              <a:ext cx="707" cy="2396"/>
                            </a:xfrm>
                            <a:custGeom>
                              <a:avLst/>
                              <a:gdLst>
                                <a:gd name="T0" fmla="+- 0 4461 3754"/>
                                <a:gd name="T1" fmla="*/ T0 w 707"/>
                                <a:gd name="T2" fmla="+- 0 -6290 -6290"/>
                                <a:gd name="T3" fmla="*/ -6290 h 2396"/>
                                <a:gd name="T4" fmla="+- 0 4257 3754"/>
                                <a:gd name="T5" fmla="*/ T4 w 707"/>
                                <a:gd name="T6" fmla="+- 0 -6026 -6290"/>
                                <a:gd name="T7" fmla="*/ -6026 h 2396"/>
                                <a:gd name="T8" fmla="+- 0 4086 3754"/>
                                <a:gd name="T9" fmla="*/ T8 w 707"/>
                                <a:gd name="T10" fmla="+- 0 -5751 -6290"/>
                                <a:gd name="T11" fmla="*/ -5751 h 2396"/>
                                <a:gd name="T12" fmla="+- 0 3951 3754"/>
                                <a:gd name="T13" fmla="*/ T12 w 707"/>
                                <a:gd name="T14" fmla="+- 0 -5467 -6290"/>
                                <a:gd name="T15" fmla="*/ -5467 h 2396"/>
                                <a:gd name="T16" fmla="+- 0 3851 3754"/>
                                <a:gd name="T17" fmla="*/ T16 w 707"/>
                                <a:gd name="T18" fmla="+- 0 -5172 -6290"/>
                                <a:gd name="T19" fmla="*/ -5172 h 2396"/>
                                <a:gd name="T20" fmla="+- 0 3785 3754"/>
                                <a:gd name="T21" fmla="*/ T20 w 707"/>
                                <a:gd name="T22" fmla="+- 0 -4868 -6290"/>
                                <a:gd name="T23" fmla="*/ -4868 h 2396"/>
                                <a:gd name="T24" fmla="+- 0 3754 3754"/>
                                <a:gd name="T25" fmla="*/ T24 w 707"/>
                                <a:gd name="T26" fmla="+- 0 -4553 -6290"/>
                                <a:gd name="T27" fmla="*/ -4553 h 2396"/>
                                <a:gd name="T28" fmla="+- 0 3758 3754"/>
                                <a:gd name="T29" fmla="*/ T28 w 707"/>
                                <a:gd name="T30" fmla="+- 0 -4228 -6290"/>
                                <a:gd name="T31" fmla="*/ -4228 h 2396"/>
                                <a:gd name="T32" fmla="+- 0 3797 3754"/>
                                <a:gd name="T33" fmla="*/ T32 w 707"/>
                                <a:gd name="T34" fmla="+- 0 -3894 -6290"/>
                                <a:gd name="T35" fmla="*/ -3894 h 23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7" h="2396">
                                  <a:moveTo>
                                    <a:pt x="707" y="0"/>
                                  </a:moveTo>
                                  <a:lnTo>
                                    <a:pt x="503" y="264"/>
                                  </a:lnTo>
                                  <a:lnTo>
                                    <a:pt x="332" y="539"/>
                                  </a:lnTo>
                                  <a:lnTo>
                                    <a:pt x="197" y="823"/>
                                  </a:lnTo>
                                  <a:lnTo>
                                    <a:pt x="97" y="1118"/>
                                  </a:lnTo>
                                  <a:lnTo>
                                    <a:pt x="31" y="1422"/>
                                  </a:lnTo>
                                  <a:lnTo>
                                    <a:pt x="0" y="1737"/>
                                  </a:lnTo>
                                  <a:lnTo>
                                    <a:pt x="4" y="2062"/>
                                  </a:lnTo>
                                  <a:lnTo>
                                    <a:pt x="43" y="2396"/>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34" name="Group 5092"/>
                        <wpg:cNvGrpSpPr>
                          <a:grpSpLocks/>
                        </wpg:cNvGrpSpPr>
                        <wpg:grpSpPr bwMode="auto">
                          <a:xfrm>
                            <a:off x="4409" y="-6326"/>
                            <a:ext cx="88" cy="83"/>
                            <a:chOff x="4409" y="-6326"/>
                            <a:chExt cx="88" cy="83"/>
                          </a:xfrm>
                        </wpg:grpSpPr>
                        <wps:wsp>
                          <wps:cNvPr id="5135" name="Freeform 5093"/>
                          <wps:cNvSpPr>
                            <a:spLocks/>
                          </wps:cNvSpPr>
                          <wps:spPr bwMode="auto">
                            <a:xfrm>
                              <a:off x="4409" y="-6326"/>
                              <a:ext cx="88" cy="83"/>
                            </a:xfrm>
                            <a:custGeom>
                              <a:avLst/>
                              <a:gdLst>
                                <a:gd name="T0" fmla="+- 0 4492 4409"/>
                                <a:gd name="T1" fmla="*/ T0 w 88"/>
                                <a:gd name="T2" fmla="+- 0 -6326 -6326"/>
                                <a:gd name="T3" fmla="*/ -6326 h 83"/>
                                <a:gd name="T4" fmla="+- 0 4409 4409"/>
                                <a:gd name="T5" fmla="*/ T4 w 88"/>
                                <a:gd name="T6" fmla="+- 0 -6320 -6326"/>
                                <a:gd name="T7" fmla="*/ -6320 h 83"/>
                                <a:gd name="T8" fmla="+- 0 4497 4409"/>
                                <a:gd name="T9" fmla="*/ T8 w 88"/>
                                <a:gd name="T10" fmla="+- 0 -6243 -6326"/>
                                <a:gd name="T11" fmla="*/ -6243 h 83"/>
                                <a:gd name="T12" fmla="+- 0 4492 4409"/>
                                <a:gd name="T13" fmla="*/ T12 w 88"/>
                                <a:gd name="T14" fmla="+- 0 -6326 -6326"/>
                                <a:gd name="T15" fmla="*/ -6326 h 83"/>
                              </a:gdLst>
                              <a:ahLst/>
                              <a:cxnLst>
                                <a:cxn ang="0">
                                  <a:pos x="T1" y="T3"/>
                                </a:cxn>
                                <a:cxn ang="0">
                                  <a:pos x="T5" y="T7"/>
                                </a:cxn>
                                <a:cxn ang="0">
                                  <a:pos x="T9" y="T11"/>
                                </a:cxn>
                                <a:cxn ang="0">
                                  <a:pos x="T13" y="T15"/>
                                </a:cxn>
                              </a:cxnLst>
                              <a:rect l="0" t="0" r="r" b="b"/>
                              <a:pathLst>
                                <a:path w="88" h="83">
                                  <a:moveTo>
                                    <a:pt x="83" y="0"/>
                                  </a:moveTo>
                                  <a:lnTo>
                                    <a:pt x="0" y="6"/>
                                  </a:lnTo>
                                  <a:lnTo>
                                    <a:pt x="88" y="83"/>
                                  </a:lnTo>
                                  <a:lnTo>
                                    <a:pt x="8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36" name="Group 5090"/>
                        <wpg:cNvGrpSpPr>
                          <a:grpSpLocks/>
                        </wpg:cNvGrpSpPr>
                        <wpg:grpSpPr bwMode="auto">
                          <a:xfrm>
                            <a:off x="3439" y="-5328"/>
                            <a:ext cx="833" cy="246"/>
                            <a:chOff x="3439" y="-5328"/>
                            <a:chExt cx="833" cy="246"/>
                          </a:xfrm>
                        </wpg:grpSpPr>
                        <wps:wsp>
                          <wps:cNvPr id="5137" name="Freeform 5091"/>
                          <wps:cNvSpPr>
                            <a:spLocks/>
                          </wps:cNvSpPr>
                          <wps:spPr bwMode="auto">
                            <a:xfrm>
                              <a:off x="3439" y="-5328"/>
                              <a:ext cx="833" cy="246"/>
                            </a:xfrm>
                            <a:custGeom>
                              <a:avLst/>
                              <a:gdLst>
                                <a:gd name="T0" fmla="+- 0 3439 3439"/>
                                <a:gd name="T1" fmla="*/ T0 w 833"/>
                                <a:gd name="T2" fmla="+- 0 -5328 -5328"/>
                                <a:gd name="T3" fmla="*/ -5328 h 246"/>
                                <a:gd name="T4" fmla="+- 0 3439 3439"/>
                                <a:gd name="T5" fmla="*/ T4 w 833"/>
                                <a:gd name="T6" fmla="+- 0 -5082 -5328"/>
                                <a:gd name="T7" fmla="*/ -5082 h 246"/>
                                <a:gd name="T8" fmla="+- 0 4272 3439"/>
                                <a:gd name="T9" fmla="*/ T8 w 833"/>
                                <a:gd name="T10" fmla="+- 0 -5082 -5328"/>
                                <a:gd name="T11" fmla="*/ -5082 h 246"/>
                                <a:gd name="T12" fmla="+- 0 4272 3439"/>
                                <a:gd name="T13" fmla="*/ T12 w 833"/>
                                <a:gd name="T14" fmla="+- 0 -5328 -5328"/>
                                <a:gd name="T15" fmla="*/ -5328 h 246"/>
                                <a:gd name="T16" fmla="+- 0 3439 3439"/>
                                <a:gd name="T17" fmla="*/ T16 w 833"/>
                                <a:gd name="T18" fmla="+- 0 -5328 -5328"/>
                                <a:gd name="T19" fmla="*/ -5328 h 246"/>
                              </a:gdLst>
                              <a:ahLst/>
                              <a:cxnLst>
                                <a:cxn ang="0">
                                  <a:pos x="T1" y="T3"/>
                                </a:cxn>
                                <a:cxn ang="0">
                                  <a:pos x="T5" y="T7"/>
                                </a:cxn>
                                <a:cxn ang="0">
                                  <a:pos x="T9" y="T11"/>
                                </a:cxn>
                                <a:cxn ang="0">
                                  <a:pos x="T13" y="T15"/>
                                </a:cxn>
                                <a:cxn ang="0">
                                  <a:pos x="T17" y="T19"/>
                                </a:cxn>
                              </a:cxnLst>
                              <a:rect l="0" t="0" r="r" b="b"/>
                              <a:pathLst>
                                <a:path w="833" h="246">
                                  <a:moveTo>
                                    <a:pt x="0" y="0"/>
                                  </a:moveTo>
                                  <a:lnTo>
                                    <a:pt x="0" y="246"/>
                                  </a:lnTo>
                                  <a:lnTo>
                                    <a:pt x="833" y="246"/>
                                  </a:lnTo>
                                  <a:lnTo>
                                    <a:pt x="833"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38" name="Group 5088"/>
                        <wpg:cNvGrpSpPr>
                          <a:grpSpLocks/>
                        </wpg:cNvGrpSpPr>
                        <wpg:grpSpPr bwMode="auto">
                          <a:xfrm>
                            <a:off x="5607" y="-6296"/>
                            <a:ext cx="1189" cy="2402"/>
                            <a:chOff x="5607" y="-6296"/>
                            <a:chExt cx="1189" cy="2402"/>
                          </a:xfrm>
                        </wpg:grpSpPr>
                        <wps:wsp>
                          <wps:cNvPr id="5139" name="Freeform 5089"/>
                          <wps:cNvSpPr>
                            <a:spLocks/>
                          </wps:cNvSpPr>
                          <wps:spPr bwMode="auto">
                            <a:xfrm>
                              <a:off x="5607" y="-6296"/>
                              <a:ext cx="1189" cy="2402"/>
                            </a:xfrm>
                            <a:custGeom>
                              <a:avLst/>
                              <a:gdLst>
                                <a:gd name="T0" fmla="+- 0 5607 5607"/>
                                <a:gd name="T1" fmla="*/ T0 w 1189"/>
                                <a:gd name="T2" fmla="+- 0 -6296 -6296"/>
                                <a:gd name="T3" fmla="*/ -6296 h 2402"/>
                                <a:gd name="T4" fmla="+- 0 5869 5607"/>
                                <a:gd name="T5" fmla="*/ T4 w 1189"/>
                                <a:gd name="T6" fmla="+- 0 -6053 -6296"/>
                                <a:gd name="T7" fmla="*/ -6053 h 2402"/>
                                <a:gd name="T8" fmla="+- 0 6099 5607"/>
                                <a:gd name="T9" fmla="*/ T8 w 1189"/>
                                <a:gd name="T10" fmla="+- 0 -5794 -6296"/>
                                <a:gd name="T11" fmla="*/ -5794 h 2402"/>
                                <a:gd name="T12" fmla="+- 0 6296 5607"/>
                                <a:gd name="T13" fmla="*/ T12 w 1189"/>
                                <a:gd name="T14" fmla="+- 0 -5518 -6296"/>
                                <a:gd name="T15" fmla="*/ -5518 h 2402"/>
                                <a:gd name="T16" fmla="+- 0 6461 5607"/>
                                <a:gd name="T17" fmla="*/ T16 w 1189"/>
                                <a:gd name="T18" fmla="+- 0 -5225 -6296"/>
                                <a:gd name="T19" fmla="*/ -5225 h 2402"/>
                                <a:gd name="T20" fmla="+- 0 6593 5607"/>
                                <a:gd name="T21" fmla="*/ T20 w 1189"/>
                                <a:gd name="T22" fmla="+- 0 -4917 -6296"/>
                                <a:gd name="T23" fmla="*/ -4917 h 2402"/>
                                <a:gd name="T24" fmla="+- 0 6693 5607"/>
                                <a:gd name="T25" fmla="*/ T24 w 1189"/>
                                <a:gd name="T26" fmla="+- 0 -4593 -6296"/>
                                <a:gd name="T27" fmla="*/ -4593 h 2402"/>
                                <a:gd name="T28" fmla="+- 0 6761 5607"/>
                                <a:gd name="T29" fmla="*/ T28 w 1189"/>
                                <a:gd name="T30" fmla="+- 0 -4252 -6296"/>
                                <a:gd name="T31" fmla="*/ -4252 h 2402"/>
                                <a:gd name="T32" fmla="+- 0 6796 5607"/>
                                <a:gd name="T33" fmla="*/ T32 w 1189"/>
                                <a:gd name="T34" fmla="+- 0 -3894 -6296"/>
                                <a:gd name="T35" fmla="*/ -3894 h 24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189" h="2402">
                                  <a:moveTo>
                                    <a:pt x="0" y="0"/>
                                  </a:moveTo>
                                  <a:lnTo>
                                    <a:pt x="262" y="243"/>
                                  </a:lnTo>
                                  <a:lnTo>
                                    <a:pt x="492" y="502"/>
                                  </a:lnTo>
                                  <a:lnTo>
                                    <a:pt x="689" y="778"/>
                                  </a:lnTo>
                                  <a:lnTo>
                                    <a:pt x="854" y="1071"/>
                                  </a:lnTo>
                                  <a:lnTo>
                                    <a:pt x="986" y="1379"/>
                                  </a:lnTo>
                                  <a:lnTo>
                                    <a:pt x="1086" y="1703"/>
                                  </a:lnTo>
                                  <a:lnTo>
                                    <a:pt x="1154" y="2044"/>
                                  </a:lnTo>
                                  <a:lnTo>
                                    <a:pt x="1189" y="2402"/>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40" name="Group 5086"/>
                        <wpg:cNvGrpSpPr>
                          <a:grpSpLocks/>
                        </wpg:cNvGrpSpPr>
                        <wpg:grpSpPr bwMode="auto">
                          <a:xfrm>
                            <a:off x="5571" y="-6334"/>
                            <a:ext cx="82" cy="90"/>
                            <a:chOff x="5571" y="-6334"/>
                            <a:chExt cx="82" cy="90"/>
                          </a:xfrm>
                        </wpg:grpSpPr>
                        <wps:wsp>
                          <wps:cNvPr id="5141" name="Freeform 5087"/>
                          <wps:cNvSpPr>
                            <a:spLocks/>
                          </wps:cNvSpPr>
                          <wps:spPr bwMode="auto">
                            <a:xfrm>
                              <a:off x="5571" y="-6334"/>
                              <a:ext cx="82" cy="90"/>
                            </a:xfrm>
                            <a:custGeom>
                              <a:avLst/>
                              <a:gdLst>
                                <a:gd name="T0" fmla="+- 0 5654 5571"/>
                                <a:gd name="T1" fmla="*/ T0 w 82"/>
                                <a:gd name="T2" fmla="+- 0 -6334 -6334"/>
                                <a:gd name="T3" fmla="*/ -6334 h 90"/>
                                <a:gd name="T4" fmla="+- 0 5571 5571"/>
                                <a:gd name="T5" fmla="*/ T4 w 82"/>
                                <a:gd name="T6" fmla="+- 0 -6326 -6334"/>
                                <a:gd name="T7" fmla="*/ -6326 h 90"/>
                                <a:gd name="T8" fmla="+- 0 5579 5571"/>
                                <a:gd name="T9" fmla="*/ T8 w 82"/>
                                <a:gd name="T10" fmla="+- 0 -6243 -6334"/>
                                <a:gd name="T11" fmla="*/ -6243 h 90"/>
                                <a:gd name="T12" fmla="+- 0 5654 5571"/>
                                <a:gd name="T13" fmla="*/ T12 w 82"/>
                                <a:gd name="T14" fmla="+- 0 -6334 -6334"/>
                                <a:gd name="T15" fmla="*/ -6334 h 90"/>
                              </a:gdLst>
                              <a:ahLst/>
                              <a:cxnLst>
                                <a:cxn ang="0">
                                  <a:pos x="T1" y="T3"/>
                                </a:cxn>
                                <a:cxn ang="0">
                                  <a:pos x="T5" y="T7"/>
                                </a:cxn>
                                <a:cxn ang="0">
                                  <a:pos x="T9" y="T11"/>
                                </a:cxn>
                                <a:cxn ang="0">
                                  <a:pos x="T13" y="T15"/>
                                </a:cxn>
                              </a:cxnLst>
                              <a:rect l="0" t="0" r="r" b="b"/>
                              <a:pathLst>
                                <a:path w="82" h="90">
                                  <a:moveTo>
                                    <a:pt x="83" y="0"/>
                                  </a:moveTo>
                                  <a:lnTo>
                                    <a:pt x="0" y="8"/>
                                  </a:lnTo>
                                  <a:lnTo>
                                    <a:pt x="8" y="91"/>
                                  </a:lnTo>
                                  <a:lnTo>
                                    <a:pt x="8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42" name="Group 5084"/>
                        <wpg:cNvGrpSpPr>
                          <a:grpSpLocks/>
                        </wpg:cNvGrpSpPr>
                        <wpg:grpSpPr bwMode="auto">
                          <a:xfrm>
                            <a:off x="6035" y="-5380"/>
                            <a:ext cx="832" cy="246"/>
                            <a:chOff x="6035" y="-5380"/>
                            <a:chExt cx="832" cy="246"/>
                          </a:xfrm>
                        </wpg:grpSpPr>
                        <wps:wsp>
                          <wps:cNvPr id="5143" name="Freeform 5085"/>
                          <wps:cNvSpPr>
                            <a:spLocks/>
                          </wps:cNvSpPr>
                          <wps:spPr bwMode="auto">
                            <a:xfrm>
                              <a:off x="6035" y="-5380"/>
                              <a:ext cx="832" cy="246"/>
                            </a:xfrm>
                            <a:custGeom>
                              <a:avLst/>
                              <a:gdLst>
                                <a:gd name="T0" fmla="+- 0 6035 6035"/>
                                <a:gd name="T1" fmla="*/ T0 w 832"/>
                                <a:gd name="T2" fmla="+- 0 -5380 -5380"/>
                                <a:gd name="T3" fmla="*/ -5380 h 246"/>
                                <a:gd name="T4" fmla="+- 0 6035 6035"/>
                                <a:gd name="T5" fmla="*/ T4 w 832"/>
                                <a:gd name="T6" fmla="+- 0 -5134 -5380"/>
                                <a:gd name="T7" fmla="*/ -5134 h 246"/>
                                <a:gd name="T8" fmla="+- 0 6867 6035"/>
                                <a:gd name="T9" fmla="*/ T8 w 832"/>
                                <a:gd name="T10" fmla="+- 0 -5134 -5380"/>
                                <a:gd name="T11" fmla="*/ -5134 h 246"/>
                                <a:gd name="T12" fmla="+- 0 6867 6035"/>
                                <a:gd name="T13" fmla="*/ T12 w 832"/>
                                <a:gd name="T14" fmla="+- 0 -5380 -5380"/>
                                <a:gd name="T15" fmla="*/ -5380 h 246"/>
                                <a:gd name="T16" fmla="+- 0 6035 6035"/>
                                <a:gd name="T17" fmla="*/ T16 w 832"/>
                                <a:gd name="T18" fmla="+- 0 -5380 -5380"/>
                                <a:gd name="T19" fmla="*/ -5380 h 246"/>
                              </a:gdLst>
                              <a:ahLst/>
                              <a:cxnLst>
                                <a:cxn ang="0">
                                  <a:pos x="T1" y="T3"/>
                                </a:cxn>
                                <a:cxn ang="0">
                                  <a:pos x="T5" y="T7"/>
                                </a:cxn>
                                <a:cxn ang="0">
                                  <a:pos x="T9" y="T11"/>
                                </a:cxn>
                                <a:cxn ang="0">
                                  <a:pos x="T13" y="T15"/>
                                </a:cxn>
                                <a:cxn ang="0">
                                  <a:pos x="T17" y="T19"/>
                                </a:cxn>
                              </a:cxnLst>
                              <a:rect l="0" t="0" r="r" b="b"/>
                              <a:pathLst>
                                <a:path w="832" h="246">
                                  <a:moveTo>
                                    <a:pt x="0" y="0"/>
                                  </a:moveTo>
                                  <a:lnTo>
                                    <a:pt x="0" y="246"/>
                                  </a:lnTo>
                                  <a:lnTo>
                                    <a:pt x="832" y="246"/>
                                  </a:lnTo>
                                  <a:lnTo>
                                    <a:pt x="832"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44" name="Group 5082"/>
                        <wpg:cNvGrpSpPr>
                          <a:grpSpLocks/>
                        </wpg:cNvGrpSpPr>
                        <wpg:grpSpPr bwMode="auto">
                          <a:xfrm>
                            <a:off x="1827" y="-1668"/>
                            <a:ext cx="1809" cy="1581"/>
                            <a:chOff x="1827" y="-1668"/>
                            <a:chExt cx="1809" cy="1581"/>
                          </a:xfrm>
                        </wpg:grpSpPr>
                        <wps:wsp>
                          <wps:cNvPr id="5145" name="Freeform 5083"/>
                          <wps:cNvSpPr>
                            <a:spLocks/>
                          </wps:cNvSpPr>
                          <wps:spPr bwMode="auto">
                            <a:xfrm>
                              <a:off x="1827" y="-1668"/>
                              <a:ext cx="1809" cy="1581"/>
                            </a:xfrm>
                            <a:custGeom>
                              <a:avLst/>
                              <a:gdLst>
                                <a:gd name="T0" fmla="+- 0 1827 1827"/>
                                <a:gd name="T1" fmla="*/ T0 w 1809"/>
                                <a:gd name="T2" fmla="+- 0 -87 -1668"/>
                                <a:gd name="T3" fmla="*/ -87 h 1581"/>
                                <a:gd name="T4" fmla="+- 0 3636 1827"/>
                                <a:gd name="T5" fmla="*/ T4 w 1809"/>
                                <a:gd name="T6" fmla="+- 0 -87 -1668"/>
                                <a:gd name="T7" fmla="*/ -87 h 1581"/>
                                <a:gd name="T8" fmla="+- 0 3636 1827"/>
                                <a:gd name="T9" fmla="*/ T8 w 1809"/>
                                <a:gd name="T10" fmla="+- 0 -1668 -1668"/>
                                <a:gd name="T11" fmla="*/ -1668 h 1581"/>
                                <a:gd name="T12" fmla="+- 0 1827 1827"/>
                                <a:gd name="T13" fmla="*/ T12 w 1809"/>
                                <a:gd name="T14" fmla="+- 0 -1668 -1668"/>
                                <a:gd name="T15" fmla="*/ -1668 h 1581"/>
                                <a:gd name="T16" fmla="+- 0 1827 1827"/>
                                <a:gd name="T17" fmla="*/ T16 w 1809"/>
                                <a:gd name="T18" fmla="+- 0 -87 -1668"/>
                                <a:gd name="T19" fmla="*/ -87 h 1581"/>
                              </a:gdLst>
                              <a:ahLst/>
                              <a:cxnLst>
                                <a:cxn ang="0">
                                  <a:pos x="T1" y="T3"/>
                                </a:cxn>
                                <a:cxn ang="0">
                                  <a:pos x="T5" y="T7"/>
                                </a:cxn>
                                <a:cxn ang="0">
                                  <a:pos x="T9" y="T11"/>
                                </a:cxn>
                                <a:cxn ang="0">
                                  <a:pos x="T13" y="T15"/>
                                </a:cxn>
                                <a:cxn ang="0">
                                  <a:pos x="T17" y="T19"/>
                                </a:cxn>
                              </a:cxnLst>
                              <a:rect l="0" t="0" r="r" b="b"/>
                              <a:pathLst>
                                <a:path w="1809" h="1581">
                                  <a:moveTo>
                                    <a:pt x="0" y="1581"/>
                                  </a:moveTo>
                                  <a:lnTo>
                                    <a:pt x="1809" y="1581"/>
                                  </a:lnTo>
                                  <a:lnTo>
                                    <a:pt x="1809" y="0"/>
                                  </a:lnTo>
                                  <a:lnTo>
                                    <a:pt x="0" y="0"/>
                                  </a:lnTo>
                                  <a:lnTo>
                                    <a:pt x="0" y="1581"/>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46" name="Group 5080"/>
                        <wpg:cNvGrpSpPr>
                          <a:grpSpLocks/>
                        </wpg:cNvGrpSpPr>
                        <wpg:grpSpPr bwMode="auto">
                          <a:xfrm>
                            <a:off x="2058" y="-1300"/>
                            <a:ext cx="1080" cy="1082"/>
                            <a:chOff x="2058" y="-1300"/>
                            <a:chExt cx="1080" cy="1082"/>
                          </a:xfrm>
                        </wpg:grpSpPr>
                        <wps:wsp>
                          <wps:cNvPr id="5147" name="Freeform 5081"/>
                          <wps:cNvSpPr>
                            <a:spLocks/>
                          </wps:cNvSpPr>
                          <wps:spPr bwMode="auto">
                            <a:xfrm>
                              <a:off x="2058" y="-1300"/>
                              <a:ext cx="1080" cy="1082"/>
                            </a:xfrm>
                            <a:custGeom>
                              <a:avLst/>
                              <a:gdLst>
                                <a:gd name="T0" fmla="+- 0 2598 2058"/>
                                <a:gd name="T1" fmla="*/ T0 w 1080"/>
                                <a:gd name="T2" fmla="+- 0 -1300 -1300"/>
                                <a:gd name="T3" fmla="*/ -1300 h 1082"/>
                                <a:gd name="T4" fmla="+- 0 2510 2058"/>
                                <a:gd name="T5" fmla="*/ T4 w 1080"/>
                                <a:gd name="T6" fmla="+- 0 -1293 -1300"/>
                                <a:gd name="T7" fmla="*/ -1293 h 1082"/>
                                <a:gd name="T8" fmla="+- 0 2427 2058"/>
                                <a:gd name="T9" fmla="*/ T8 w 1080"/>
                                <a:gd name="T10" fmla="+- 0 -1273 -1300"/>
                                <a:gd name="T11" fmla="*/ -1273 h 1082"/>
                                <a:gd name="T12" fmla="+- 0 2350 2058"/>
                                <a:gd name="T13" fmla="*/ T12 w 1080"/>
                                <a:gd name="T14" fmla="+- 0 -1240 -1300"/>
                                <a:gd name="T15" fmla="*/ -1240 h 1082"/>
                                <a:gd name="T16" fmla="+- 0 2279 2058"/>
                                <a:gd name="T17" fmla="*/ T16 w 1080"/>
                                <a:gd name="T18" fmla="+- 0 -1196 -1300"/>
                                <a:gd name="T19" fmla="*/ -1196 h 1082"/>
                                <a:gd name="T20" fmla="+- 0 2216 2058"/>
                                <a:gd name="T21" fmla="*/ T20 w 1080"/>
                                <a:gd name="T22" fmla="+- 0 -1142 -1300"/>
                                <a:gd name="T23" fmla="*/ -1142 h 1082"/>
                                <a:gd name="T24" fmla="+- 0 2162 2058"/>
                                <a:gd name="T25" fmla="*/ T24 w 1080"/>
                                <a:gd name="T26" fmla="+- 0 -1079 -1300"/>
                                <a:gd name="T27" fmla="*/ -1079 h 1082"/>
                                <a:gd name="T28" fmla="+- 0 2118 2058"/>
                                <a:gd name="T29" fmla="*/ T28 w 1080"/>
                                <a:gd name="T30" fmla="+- 0 -1008 -1300"/>
                                <a:gd name="T31" fmla="*/ -1008 h 1082"/>
                                <a:gd name="T32" fmla="+- 0 2085 2058"/>
                                <a:gd name="T33" fmla="*/ T32 w 1080"/>
                                <a:gd name="T34" fmla="+- 0 -930 -1300"/>
                                <a:gd name="T35" fmla="*/ -930 h 1082"/>
                                <a:gd name="T36" fmla="+- 0 2065 2058"/>
                                <a:gd name="T37" fmla="*/ T36 w 1080"/>
                                <a:gd name="T38" fmla="+- 0 -847 -1300"/>
                                <a:gd name="T39" fmla="*/ -847 h 1082"/>
                                <a:gd name="T40" fmla="+- 0 2058 2058"/>
                                <a:gd name="T41" fmla="*/ T40 w 1080"/>
                                <a:gd name="T42" fmla="+- 0 -759 -1300"/>
                                <a:gd name="T43" fmla="*/ -759 h 1082"/>
                                <a:gd name="T44" fmla="+- 0 2060 2058"/>
                                <a:gd name="T45" fmla="*/ T44 w 1080"/>
                                <a:gd name="T46" fmla="+- 0 -715 -1300"/>
                                <a:gd name="T47" fmla="*/ -715 h 1082"/>
                                <a:gd name="T48" fmla="+- 0 2074 2058"/>
                                <a:gd name="T49" fmla="*/ T48 w 1080"/>
                                <a:gd name="T50" fmla="+- 0 -629 -1300"/>
                                <a:gd name="T51" fmla="*/ -629 h 1082"/>
                                <a:gd name="T52" fmla="+- 0 2100 2058"/>
                                <a:gd name="T53" fmla="*/ T52 w 1080"/>
                                <a:gd name="T54" fmla="+- 0 -549 -1300"/>
                                <a:gd name="T55" fmla="*/ -549 h 1082"/>
                                <a:gd name="T56" fmla="+- 0 2139 2058"/>
                                <a:gd name="T57" fmla="*/ T56 w 1080"/>
                                <a:gd name="T58" fmla="+- 0 -474 -1300"/>
                                <a:gd name="T59" fmla="*/ -474 h 1082"/>
                                <a:gd name="T60" fmla="+- 0 2188 2058"/>
                                <a:gd name="T61" fmla="*/ T60 w 1080"/>
                                <a:gd name="T62" fmla="+- 0 -407 -1300"/>
                                <a:gd name="T63" fmla="*/ -407 h 1082"/>
                                <a:gd name="T64" fmla="+- 0 2246 2058"/>
                                <a:gd name="T65" fmla="*/ T64 w 1080"/>
                                <a:gd name="T66" fmla="+- 0 -349 -1300"/>
                                <a:gd name="T67" fmla="*/ -349 h 1082"/>
                                <a:gd name="T68" fmla="+- 0 2313 2058"/>
                                <a:gd name="T69" fmla="*/ T68 w 1080"/>
                                <a:gd name="T70" fmla="+- 0 -299 -1300"/>
                                <a:gd name="T71" fmla="*/ -299 h 1082"/>
                                <a:gd name="T72" fmla="+- 0 2388 2058"/>
                                <a:gd name="T73" fmla="*/ T72 w 1080"/>
                                <a:gd name="T74" fmla="+- 0 -261 -1300"/>
                                <a:gd name="T75" fmla="*/ -261 h 1082"/>
                                <a:gd name="T76" fmla="+- 0 2468 2058"/>
                                <a:gd name="T77" fmla="*/ T76 w 1080"/>
                                <a:gd name="T78" fmla="+- 0 -234 -1300"/>
                                <a:gd name="T79" fmla="*/ -234 h 1082"/>
                                <a:gd name="T80" fmla="+- 0 2553 2058"/>
                                <a:gd name="T81" fmla="*/ T80 w 1080"/>
                                <a:gd name="T82" fmla="+- 0 -220 -1300"/>
                                <a:gd name="T83" fmla="*/ -220 h 1082"/>
                                <a:gd name="T84" fmla="+- 0 2598 2058"/>
                                <a:gd name="T85" fmla="*/ T84 w 1080"/>
                                <a:gd name="T86" fmla="+- 0 -218 -1300"/>
                                <a:gd name="T87" fmla="*/ -218 h 1082"/>
                                <a:gd name="T88" fmla="+- 0 2642 2058"/>
                                <a:gd name="T89" fmla="*/ T88 w 1080"/>
                                <a:gd name="T90" fmla="+- 0 -220 -1300"/>
                                <a:gd name="T91" fmla="*/ -220 h 1082"/>
                                <a:gd name="T92" fmla="+- 0 2727 2058"/>
                                <a:gd name="T93" fmla="*/ T92 w 1080"/>
                                <a:gd name="T94" fmla="+- 0 -234 -1300"/>
                                <a:gd name="T95" fmla="*/ -234 h 1082"/>
                                <a:gd name="T96" fmla="+- 0 2808 2058"/>
                                <a:gd name="T97" fmla="*/ T96 w 1080"/>
                                <a:gd name="T98" fmla="+- 0 -261 -1300"/>
                                <a:gd name="T99" fmla="*/ -261 h 1082"/>
                                <a:gd name="T100" fmla="+- 0 2882 2058"/>
                                <a:gd name="T101" fmla="*/ T100 w 1080"/>
                                <a:gd name="T102" fmla="+- 0 -299 -1300"/>
                                <a:gd name="T103" fmla="*/ -299 h 1082"/>
                                <a:gd name="T104" fmla="+- 0 2949 2058"/>
                                <a:gd name="T105" fmla="*/ T104 w 1080"/>
                                <a:gd name="T106" fmla="+- 0 -349 -1300"/>
                                <a:gd name="T107" fmla="*/ -349 h 1082"/>
                                <a:gd name="T108" fmla="+- 0 3008 2058"/>
                                <a:gd name="T109" fmla="*/ T108 w 1080"/>
                                <a:gd name="T110" fmla="+- 0 -407 -1300"/>
                                <a:gd name="T111" fmla="*/ -407 h 1082"/>
                                <a:gd name="T112" fmla="+- 0 3057 2058"/>
                                <a:gd name="T113" fmla="*/ T112 w 1080"/>
                                <a:gd name="T114" fmla="+- 0 -474 -1300"/>
                                <a:gd name="T115" fmla="*/ -474 h 1082"/>
                                <a:gd name="T116" fmla="+- 0 3095 2058"/>
                                <a:gd name="T117" fmla="*/ T116 w 1080"/>
                                <a:gd name="T118" fmla="+- 0 -549 -1300"/>
                                <a:gd name="T119" fmla="*/ -549 h 1082"/>
                                <a:gd name="T120" fmla="+- 0 3122 2058"/>
                                <a:gd name="T121" fmla="*/ T120 w 1080"/>
                                <a:gd name="T122" fmla="+- 0 -629 -1300"/>
                                <a:gd name="T123" fmla="*/ -629 h 1082"/>
                                <a:gd name="T124" fmla="+- 0 3136 2058"/>
                                <a:gd name="T125" fmla="*/ T124 w 1080"/>
                                <a:gd name="T126" fmla="+- 0 -715 -1300"/>
                                <a:gd name="T127" fmla="*/ -715 h 1082"/>
                                <a:gd name="T128" fmla="+- 0 3138 2058"/>
                                <a:gd name="T129" fmla="*/ T128 w 1080"/>
                                <a:gd name="T130" fmla="+- 0 -759 -1300"/>
                                <a:gd name="T131" fmla="*/ -759 h 1082"/>
                                <a:gd name="T132" fmla="+- 0 3136 2058"/>
                                <a:gd name="T133" fmla="*/ T132 w 1080"/>
                                <a:gd name="T134" fmla="+- 0 -804 -1300"/>
                                <a:gd name="T135" fmla="*/ -804 h 1082"/>
                                <a:gd name="T136" fmla="+- 0 3122 2058"/>
                                <a:gd name="T137" fmla="*/ T136 w 1080"/>
                                <a:gd name="T138" fmla="+- 0 -889 -1300"/>
                                <a:gd name="T139" fmla="*/ -889 h 1082"/>
                                <a:gd name="T140" fmla="+- 0 3095 2058"/>
                                <a:gd name="T141" fmla="*/ T140 w 1080"/>
                                <a:gd name="T142" fmla="+- 0 -970 -1300"/>
                                <a:gd name="T143" fmla="*/ -970 h 1082"/>
                                <a:gd name="T144" fmla="+- 0 3057 2058"/>
                                <a:gd name="T145" fmla="*/ T144 w 1080"/>
                                <a:gd name="T146" fmla="+- 0 -1044 -1300"/>
                                <a:gd name="T147" fmla="*/ -1044 h 1082"/>
                                <a:gd name="T148" fmla="+- 0 3008 2058"/>
                                <a:gd name="T149" fmla="*/ T148 w 1080"/>
                                <a:gd name="T150" fmla="+- 0 -1111 -1300"/>
                                <a:gd name="T151" fmla="*/ -1111 h 1082"/>
                                <a:gd name="T152" fmla="+- 0 2949 2058"/>
                                <a:gd name="T153" fmla="*/ T152 w 1080"/>
                                <a:gd name="T154" fmla="+- 0 -1170 -1300"/>
                                <a:gd name="T155" fmla="*/ -1170 h 1082"/>
                                <a:gd name="T156" fmla="+- 0 2882 2058"/>
                                <a:gd name="T157" fmla="*/ T156 w 1080"/>
                                <a:gd name="T158" fmla="+- 0 -1219 -1300"/>
                                <a:gd name="T159" fmla="*/ -1219 h 1082"/>
                                <a:gd name="T160" fmla="+- 0 2808 2058"/>
                                <a:gd name="T161" fmla="*/ T160 w 1080"/>
                                <a:gd name="T162" fmla="+- 0 -1258 -1300"/>
                                <a:gd name="T163" fmla="*/ -1258 h 1082"/>
                                <a:gd name="T164" fmla="+- 0 2727 2058"/>
                                <a:gd name="T165" fmla="*/ T164 w 1080"/>
                                <a:gd name="T166" fmla="+- 0 -1284 -1300"/>
                                <a:gd name="T167" fmla="*/ -1284 h 1082"/>
                                <a:gd name="T168" fmla="+- 0 2642 2058"/>
                                <a:gd name="T169" fmla="*/ T168 w 1080"/>
                                <a:gd name="T170" fmla="+- 0 -1298 -1300"/>
                                <a:gd name="T171" fmla="*/ -1298 h 1082"/>
                                <a:gd name="T172" fmla="+- 0 2598 2058"/>
                                <a:gd name="T173" fmla="*/ T172 w 1080"/>
                                <a:gd name="T174" fmla="+- 0 -1300 -1300"/>
                                <a:gd name="T175" fmla="*/ -1300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540" y="0"/>
                                  </a:moveTo>
                                  <a:lnTo>
                                    <a:pt x="452" y="7"/>
                                  </a:lnTo>
                                  <a:lnTo>
                                    <a:pt x="369" y="27"/>
                                  </a:lnTo>
                                  <a:lnTo>
                                    <a:pt x="292" y="60"/>
                                  </a:lnTo>
                                  <a:lnTo>
                                    <a:pt x="221" y="104"/>
                                  </a:lnTo>
                                  <a:lnTo>
                                    <a:pt x="158" y="158"/>
                                  </a:lnTo>
                                  <a:lnTo>
                                    <a:pt x="104" y="221"/>
                                  </a:lnTo>
                                  <a:lnTo>
                                    <a:pt x="60" y="292"/>
                                  </a:lnTo>
                                  <a:lnTo>
                                    <a:pt x="27" y="370"/>
                                  </a:lnTo>
                                  <a:lnTo>
                                    <a:pt x="7" y="453"/>
                                  </a:lnTo>
                                  <a:lnTo>
                                    <a:pt x="0" y="541"/>
                                  </a:lnTo>
                                  <a:lnTo>
                                    <a:pt x="2" y="585"/>
                                  </a:lnTo>
                                  <a:lnTo>
                                    <a:pt x="16" y="671"/>
                                  </a:lnTo>
                                  <a:lnTo>
                                    <a:pt x="42" y="751"/>
                                  </a:lnTo>
                                  <a:lnTo>
                                    <a:pt x="81" y="826"/>
                                  </a:lnTo>
                                  <a:lnTo>
                                    <a:pt x="130" y="893"/>
                                  </a:lnTo>
                                  <a:lnTo>
                                    <a:pt x="188" y="951"/>
                                  </a:lnTo>
                                  <a:lnTo>
                                    <a:pt x="255" y="1001"/>
                                  </a:lnTo>
                                  <a:lnTo>
                                    <a:pt x="330" y="1039"/>
                                  </a:lnTo>
                                  <a:lnTo>
                                    <a:pt x="410" y="1066"/>
                                  </a:lnTo>
                                  <a:lnTo>
                                    <a:pt x="495" y="1080"/>
                                  </a:lnTo>
                                  <a:lnTo>
                                    <a:pt x="540" y="1082"/>
                                  </a:lnTo>
                                  <a:lnTo>
                                    <a:pt x="584" y="1080"/>
                                  </a:lnTo>
                                  <a:lnTo>
                                    <a:pt x="669" y="1066"/>
                                  </a:lnTo>
                                  <a:lnTo>
                                    <a:pt x="750" y="1039"/>
                                  </a:lnTo>
                                  <a:lnTo>
                                    <a:pt x="824" y="1001"/>
                                  </a:lnTo>
                                  <a:lnTo>
                                    <a:pt x="891" y="951"/>
                                  </a:lnTo>
                                  <a:lnTo>
                                    <a:pt x="950" y="893"/>
                                  </a:lnTo>
                                  <a:lnTo>
                                    <a:pt x="999" y="826"/>
                                  </a:lnTo>
                                  <a:lnTo>
                                    <a:pt x="1037" y="751"/>
                                  </a:lnTo>
                                  <a:lnTo>
                                    <a:pt x="1064" y="671"/>
                                  </a:lnTo>
                                  <a:lnTo>
                                    <a:pt x="1078" y="585"/>
                                  </a:lnTo>
                                  <a:lnTo>
                                    <a:pt x="1080" y="541"/>
                                  </a:lnTo>
                                  <a:lnTo>
                                    <a:pt x="1078" y="496"/>
                                  </a:lnTo>
                                  <a:lnTo>
                                    <a:pt x="1064" y="411"/>
                                  </a:lnTo>
                                  <a:lnTo>
                                    <a:pt x="1037" y="330"/>
                                  </a:lnTo>
                                  <a:lnTo>
                                    <a:pt x="999" y="256"/>
                                  </a:lnTo>
                                  <a:lnTo>
                                    <a:pt x="950" y="189"/>
                                  </a:lnTo>
                                  <a:lnTo>
                                    <a:pt x="891" y="130"/>
                                  </a:lnTo>
                                  <a:lnTo>
                                    <a:pt x="824" y="81"/>
                                  </a:lnTo>
                                  <a:lnTo>
                                    <a:pt x="750" y="42"/>
                                  </a:lnTo>
                                  <a:lnTo>
                                    <a:pt x="669" y="16"/>
                                  </a:lnTo>
                                  <a:lnTo>
                                    <a:pt x="584" y="2"/>
                                  </a:lnTo>
                                  <a:lnTo>
                                    <a:pt x="54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48" name="Group 5078"/>
                        <wpg:cNvGrpSpPr>
                          <a:grpSpLocks/>
                        </wpg:cNvGrpSpPr>
                        <wpg:grpSpPr bwMode="auto">
                          <a:xfrm>
                            <a:off x="2058" y="-1300"/>
                            <a:ext cx="1080" cy="1082"/>
                            <a:chOff x="2058" y="-1300"/>
                            <a:chExt cx="1080" cy="1082"/>
                          </a:xfrm>
                        </wpg:grpSpPr>
                        <wps:wsp>
                          <wps:cNvPr id="5149" name="Freeform 5079"/>
                          <wps:cNvSpPr>
                            <a:spLocks/>
                          </wps:cNvSpPr>
                          <wps:spPr bwMode="auto">
                            <a:xfrm>
                              <a:off x="2058" y="-1300"/>
                              <a:ext cx="1080" cy="1082"/>
                            </a:xfrm>
                            <a:custGeom>
                              <a:avLst/>
                              <a:gdLst>
                                <a:gd name="T0" fmla="+- 0 2058 2058"/>
                                <a:gd name="T1" fmla="*/ T0 w 1080"/>
                                <a:gd name="T2" fmla="+- 0 -759 -1300"/>
                                <a:gd name="T3" fmla="*/ -759 h 1082"/>
                                <a:gd name="T4" fmla="+- 0 2065 2058"/>
                                <a:gd name="T5" fmla="*/ T4 w 1080"/>
                                <a:gd name="T6" fmla="+- 0 -847 -1300"/>
                                <a:gd name="T7" fmla="*/ -847 h 1082"/>
                                <a:gd name="T8" fmla="+- 0 2085 2058"/>
                                <a:gd name="T9" fmla="*/ T8 w 1080"/>
                                <a:gd name="T10" fmla="+- 0 -930 -1300"/>
                                <a:gd name="T11" fmla="*/ -930 h 1082"/>
                                <a:gd name="T12" fmla="+- 0 2118 2058"/>
                                <a:gd name="T13" fmla="*/ T12 w 1080"/>
                                <a:gd name="T14" fmla="+- 0 -1008 -1300"/>
                                <a:gd name="T15" fmla="*/ -1008 h 1082"/>
                                <a:gd name="T16" fmla="+- 0 2162 2058"/>
                                <a:gd name="T17" fmla="*/ T16 w 1080"/>
                                <a:gd name="T18" fmla="+- 0 -1079 -1300"/>
                                <a:gd name="T19" fmla="*/ -1079 h 1082"/>
                                <a:gd name="T20" fmla="+- 0 2216 2058"/>
                                <a:gd name="T21" fmla="*/ T20 w 1080"/>
                                <a:gd name="T22" fmla="+- 0 -1142 -1300"/>
                                <a:gd name="T23" fmla="*/ -1142 h 1082"/>
                                <a:gd name="T24" fmla="+- 0 2279 2058"/>
                                <a:gd name="T25" fmla="*/ T24 w 1080"/>
                                <a:gd name="T26" fmla="+- 0 -1196 -1300"/>
                                <a:gd name="T27" fmla="*/ -1196 h 1082"/>
                                <a:gd name="T28" fmla="+- 0 2350 2058"/>
                                <a:gd name="T29" fmla="*/ T28 w 1080"/>
                                <a:gd name="T30" fmla="+- 0 -1240 -1300"/>
                                <a:gd name="T31" fmla="*/ -1240 h 1082"/>
                                <a:gd name="T32" fmla="+- 0 2427 2058"/>
                                <a:gd name="T33" fmla="*/ T32 w 1080"/>
                                <a:gd name="T34" fmla="+- 0 -1273 -1300"/>
                                <a:gd name="T35" fmla="*/ -1273 h 1082"/>
                                <a:gd name="T36" fmla="+- 0 2510 2058"/>
                                <a:gd name="T37" fmla="*/ T36 w 1080"/>
                                <a:gd name="T38" fmla="+- 0 -1293 -1300"/>
                                <a:gd name="T39" fmla="*/ -1293 h 1082"/>
                                <a:gd name="T40" fmla="+- 0 2598 2058"/>
                                <a:gd name="T41" fmla="*/ T40 w 1080"/>
                                <a:gd name="T42" fmla="+- 0 -1300 -1300"/>
                                <a:gd name="T43" fmla="*/ -1300 h 1082"/>
                                <a:gd name="T44" fmla="+- 0 2642 2058"/>
                                <a:gd name="T45" fmla="*/ T44 w 1080"/>
                                <a:gd name="T46" fmla="+- 0 -1298 -1300"/>
                                <a:gd name="T47" fmla="*/ -1298 h 1082"/>
                                <a:gd name="T48" fmla="+- 0 2727 2058"/>
                                <a:gd name="T49" fmla="*/ T48 w 1080"/>
                                <a:gd name="T50" fmla="+- 0 -1284 -1300"/>
                                <a:gd name="T51" fmla="*/ -1284 h 1082"/>
                                <a:gd name="T52" fmla="+- 0 2808 2058"/>
                                <a:gd name="T53" fmla="*/ T52 w 1080"/>
                                <a:gd name="T54" fmla="+- 0 -1258 -1300"/>
                                <a:gd name="T55" fmla="*/ -1258 h 1082"/>
                                <a:gd name="T56" fmla="+- 0 2882 2058"/>
                                <a:gd name="T57" fmla="*/ T56 w 1080"/>
                                <a:gd name="T58" fmla="+- 0 -1219 -1300"/>
                                <a:gd name="T59" fmla="*/ -1219 h 1082"/>
                                <a:gd name="T60" fmla="+- 0 2949 2058"/>
                                <a:gd name="T61" fmla="*/ T60 w 1080"/>
                                <a:gd name="T62" fmla="+- 0 -1170 -1300"/>
                                <a:gd name="T63" fmla="*/ -1170 h 1082"/>
                                <a:gd name="T64" fmla="+- 0 3008 2058"/>
                                <a:gd name="T65" fmla="*/ T64 w 1080"/>
                                <a:gd name="T66" fmla="+- 0 -1111 -1300"/>
                                <a:gd name="T67" fmla="*/ -1111 h 1082"/>
                                <a:gd name="T68" fmla="+- 0 3057 2058"/>
                                <a:gd name="T69" fmla="*/ T68 w 1080"/>
                                <a:gd name="T70" fmla="+- 0 -1044 -1300"/>
                                <a:gd name="T71" fmla="*/ -1044 h 1082"/>
                                <a:gd name="T72" fmla="+- 0 3095 2058"/>
                                <a:gd name="T73" fmla="*/ T72 w 1080"/>
                                <a:gd name="T74" fmla="+- 0 -970 -1300"/>
                                <a:gd name="T75" fmla="*/ -970 h 1082"/>
                                <a:gd name="T76" fmla="+- 0 3122 2058"/>
                                <a:gd name="T77" fmla="*/ T76 w 1080"/>
                                <a:gd name="T78" fmla="+- 0 -889 -1300"/>
                                <a:gd name="T79" fmla="*/ -889 h 1082"/>
                                <a:gd name="T80" fmla="+- 0 3136 2058"/>
                                <a:gd name="T81" fmla="*/ T80 w 1080"/>
                                <a:gd name="T82" fmla="+- 0 -804 -1300"/>
                                <a:gd name="T83" fmla="*/ -804 h 1082"/>
                                <a:gd name="T84" fmla="+- 0 3138 2058"/>
                                <a:gd name="T85" fmla="*/ T84 w 1080"/>
                                <a:gd name="T86" fmla="+- 0 -759 -1300"/>
                                <a:gd name="T87" fmla="*/ -759 h 1082"/>
                                <a:gd name="T88" fmla="+- 0 3136 2058"/>
                                <a:gd name="T89" fmla="*/ T88 w 1080"/>
                                <a:gd name="T90" fmla="+- 0 -715 -1300"/>
                                <a:gd name="T91" fmla="*/ -715 h 1082"/>
                                <a:gd name="T92" fmla="+- 0 3130 2058"/>
                                <a:gd name="T93" fmla="*/ T92 w 1080"/>
                                <a:gd name="T94" fmla="+- 0 -672 -1300"/>
                                <a:gd name="T95" fmla="*/ -672 h 1082"/>
                                <a:gd name="T96" fmla="+- 0 3110 2058"/>
                                <a:gd name="T97" fmla="*/ T96 w 1080"/>
                                <a:gd name="T98" fmla="+- 0 -588 -1300"/>
                                <a:gd name="T99" fmla="*/ -588 h 1082"/>
                                <a:gd name="T100" fmla="+- 0 3077 2058"/>
                                <a:gd name="T101" fmla="*/ T100 w 1080"/>
                                <a:gd name="T102" fmla="+- 0 -511 -1300"/>
                                <a:gd name="T103" fmla="*/ -511 h 1082"/>
                                <a:gd name="T104" fmla="+- 0 3033 2058"/>
                                <a:gd name="T105" fmla="*/ T104 w 1080"/>
                                <a:gd name="T106" fmla="+- 0 -440 -1300"/>
                                <a:gd name="T107" fmla="*/ -440 h 1082"/>
                                <a:gd name="T108" fmla="+- 0 2979 2058"/>
                                <a:gd name="T109" fmla="*/ T108 w 1080"/>
                                <a:gd name="T110" fmla="+- 0 -377 -1300"/>
                                <a:gd name="T111" fmla="*/ -377 h 1082"/>
                                <a:gd name="T112" fmla="+- 0 2916 2058"/>
                                <a:gd name="T113" fmla="*/ T112 w 1080"/>
                                <a:gd name="T114" fmla="+- 0 -323 -1300"/>
                                <a:gd name="T115" fmla="*/ -323 h 1082"/>
                                <a:gd name="T116" fmla="+- 0 2846 2058"/>
                                <a:gd name="T117" fmla="*/ T116 w 1080"/>
                                <a:gd name="T118" fmla="+- 0 -279 -1300"/>
                                <a:gd name="T119" fmla="*/ -279 h 1082"/>
                                <a:gd name="T120" fmla="+- 0 2768 2058"/>
                                <a:gd name="T121" fmla="*/ T120 w 1080"/>
                                <a:gd name="T122" fmla="+- 0 -246 -1300"/>
                                <a:gd name="T123" fmla="*/ -246 h 1082"/>
                                <a:gd name="T124" fmla="+- 0 2685 2058"/>
                                <a:gd name="T125" fmla="*/ T124 w 1080"/>
                                <a:gd name="T126" fmla="+- 0 -225 -1300"/>
                                <a:gd name="T127" fmla="*/ -225 h 1082"/>
                                <a:gd name="T128" fmla="+- 0 2598 2058"/>
                                <a:gd name="T129" fmla="*/ T128 w 1080"/>
                                <a:gd name="T130" fmla="+- 0 -218 -1300"/>
                                <a:gd name="T131" fmla="*/ -218 h 1082"/>
                                <a:gd name="T132" fmla="+- 0 2553 2058"/>
                                <a:gd name="T133" fmla="*/ T132 w 1080"/>
                                <a:gd name="T134" fmla="+- 0 -220 -1300"/>
                                <a:gd name="T135" fmla="*/ -220 h 1082"/>
                                <a:gd name="T136" fmla="+- 0 2468 2058"/>
                                <a:gd name="T137" fmla="*/ T136 w 1080"/>
                                <a:gd name="T138" fmla="+- 0 -234 -1300"/>
                                <a:gd name="T139" fmla="*/ -234 h 1082"/>
                                <a:gd name="T140" fmla="+- 0 2388 2058"/>
                                <a:gd name="T141" fmla="*/ T140 w 1080"/>
                                <a:gd name="T142" fmla="+- 0 -261 -1300"/>
                                <a:gd name="T143" fmla="*/ -261 h 1082"/>
                                <a:gd name="T144" fmla="+- 0 2313 2058"/>
                                <a:gd name="T145" fmla="*/ T144 w 1080"/>
                                <a:gd name="T146" fmla="+- 0 -299 -1300"/>
                                <a:gd name="T147" fmla="*/ -299 h 1082"/>
                                <a:gd name="T148" fmla="+- 0 2246 2058"/>
                                <a:gd name="T149" fmla="*/ T148 w 1080"/>
                                <a:gd name="T150" fmla="+- 0 -349 -1300"/>
                                <a:gd name="T151" fmla="*/ -349 h 1082"/>
                                <a:gd name="T152" fmla="+- 0 2188 2058"/>
                                <a:gd name="T153" fmla="*/ T152 w 1080"/>
                                <a:gd name="T154" fmla="+- 0 -407 -1300"/>
                                <a:gd name="T155" fmla="*/ -407 h 1082"/>
                                <a:gd name="T156" fmla="+- 0 2139 2058"/>
                                <a:gd name="T157" fmla="*/ T156 w 1080"/>
                                <a:gd name="T158" fmla="+- 0 -474 -1300"/>
                                <a:gd name="T159" fmla="*/ -474 h 1082"/>
                                <a:gd name="T160" fmla="+- 0 2100 2058"/>
                                <a:gd name="T161" fmla="*/ T160 w 1080"/>
                                <a:gd name="T162" fmla="+- 0 -549 -1300"/>
                                <a:gd name="T163" fmla="*/ -549 h 1082"/>
                                <a:gd name="T164" fmla="+- 0 2074 2058"/>
                                <a:gd name="T165" fmla="*/ T164 w 1080"/>
                                <a:gd name="T166" fmla="+- 0 -629 -1300"/>
                                <a:gd name="T167" fmla="*/ -629 h 1082"/>
                                <a:gd name="T168" fmla="+- 0 2060 2058"/>
                                <a:gd name="T169" fmla="*/ T168 w 1080"/>
                                <a:gd name="T170" fmla="+- 0 -715 -1300"/>
                                <a:gd name="T171" fmla="*/ -715 h 1082"/>
                                <a:gd name="T172" fmla="+- 0 2058 2058"/>
                                <a:gd name="T173" fmla="*/ T172 w 1080"/>
                                <a:gd name="T174" fmla="+- 0 -759 -1300"/>
                                <a:gd name="T175" fmla="*/ -759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80" h="1082">
                                  <a:moveTo>
                                    <a:pt x="0" y="541"/>
                                  </a:moveTo>
                                  <a:lnTo>
                                    <a:pt x="7" y="453"/>
                                  </a:lnTo>
                                  <a:lnTo>
                                    <a:pt x="27" y="370"/>
                                  </a:lnTo>
                                  <a:lnTo>
                                    <a:pt x="60" y="292"/>
                                  </a:lnTo>
                                  <a:lnTo>
                                    <a:pt x="104" y="221"/>
                                  </a:lnTo>
                                  <a:lnTo>
                                    <a:pt x="158" y="158"/>
                                  </a:lnTo>
                                  <a:lnTo>
                                    <a:pt x="221" y="104"/>
                                  </a:lnTo>
                                  <a:lnTo>
                                    <a:pt x="292" y="60"/>
                                  </a:lnTo>
                                  <a:lnTo>
                                    <a:pt x="369" y="27"/>
                                  </a:lnTo>
                                  <a:lnTo>
                                    <a:pt x="452" y="7"/>
                                  </a:lnTo>
                                  <a:lnTo>
                                    <a:pt x="540" y="0"/>
                                  </a:lnTo>
                                  <a:lnTo>
                                    <a:pt x="584" y="2"/>
                                  </a:lnTo>
                                  <a:lnTo>
                                    <a:pt x="669" y="16"/>
                                  </a:lnTo>
                                  <a:lnTo>
                                    <a:pt x="750" y="42"/>
                                  </a:lnTo>
                                  <a:lnTo>
                                    <a:pt x="824" y="81"/>
                                  </a:lnTo>
                                  <a:lnTo>
                                    <a:pt x="891" y="130"/>
                                  </a:lnTo>
                                  <a:lnTo>
                                    <a:pt x="950" y="189"/>
                                  </a:lnTo>
                                  <a:lnTo>
                                    <a:pt x="999" y="256"/>
                                  </a:lnTo>
                                  <a:lnTo>
                                    <a:pt x="1037" y="330"/>
                                  </a:lnTo>
                                  <a:lnTo>
                                    <a:pt x="1064" y="411"/>
                                  </a:lnTo>
                                  <a:lnTo>
                                    <a:pt x="1078" y="496"/>
                                  </a:lnTo>
                                  <a:lnTo>
                                    <a:pt x="1080" y="541"/>
                                  </a:lnTo>
                                  <a:lnTo>
                                    <a:pt x="1078" y="585"/>
                                  </a:lnTo>
                                  <a:lnTo>
                                    <a:pt x="1072" y="628"/>
                                  </a:lnTo>
                                  <a:lnTo>
                                    <a:pt x="1052" y="712"/>
                                  </a:lnTo>
                                  <a:lnTo>
                                    <a:pt x="1019" y="789"/>
                                  </a:lnTo>
                                  <a:lnTo>
                                    <a:pt x="975" y="860"/>
                                  </a:lnTo>
                                  <a:lnTo>
                                    <a:pt x="921" y="923"/>
                                  </a:lnTo>
                                  <a:lnTo>
                                    <a:pt x="858" y="977"/>
                                  </a:lnTo>
                                  <a:lnTo>
                                    <a:pt x="788" y="1021"/>
                                  </a:lnTo>
                                  <a:lnTo>
                                    <a:pt x="710" y="1054"/>
                                  </a:lnTo>
                                  <a:lnTo>
                                    <a:pt x="627" y="1075"/>
                                  </a:lnTo>
                                  <a:lnTo>
                                    <a:pt x="540" y="1082"/>
                                  </a:lnTo>
                                  <a:lnTo>
                                    <a:pt x="495" y="1080"/>
                                  </a:lnTo>
                                  <a:lnTo>
                                    <a:pt x="410" y="1066"/>
                                  </a:lnTo>
                                  <a:lnTo>
                                    <a:pt x="330" y="1039"/>
                                  </a:lnTo>
                                  <a:lnTo>
                                    <a:pt x="255" y="1001"/>
                                  </a:lnTo>
                                  <a:lnTo>
                                    <a:pt x="188" y="951"/>
                                  </a:lnTo>
                                  <a:lnTo>
                                    <a:pt x="130" y="893"/>
                                  </a:lnTo>
                                  <a:lnTo>
                                    <a:pt x="81" y="826"/>
                                  </a:lnTo>
                                  <a:lnTo>
                                    <a:pt x="42" y="751"/>
                                  </a:lnTo>
                                  <a:lnTo>
                                    <a:pt x="16" y="671"/>
                                  </a:lnTo>
                                  <a:lnTo>
                                    <a:pt x="2" y="585"/>
                                  </a:lnTo>
                                  <a:lnTo>
                                    <a:pt x="0" y="54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50" name="Group 5076"/>
                        <wpg:cNvGrpSpPr>
                          <a:grpSpLocks/>
                        </wpg:cNvGrpSpPr>
                        <wpg:grpSpPr bwMode="auto">
                          <a:xfrm>
                            <a:off x="2548" y="-3320"/>
                            <a:ext cx="675" cy="2020"/>
                            <a:chOff x="2548" y="-3320"/>
                            <a:chExt cx="675" cy="2020"/>
                          </a:xfrm>
                        </wpg:grpSpPr>
                        <wps:wsp>
                          <wps:cNvPr id="5151" name="Freeform 5077"/>
                          <wps:cNvSpPr>
                            <a:spLocks/>
                          </wps:cNvSpPr>
                          <wps:spPr bwMode="auto">
                            <a:xfrm>
                              <a:off x="2548" y="-3320"/>
                              <a:ext cx="675" cy="2020"/>
                            </a:xfrm>
                            <a:custGeom>
                              <a:avLst/>
                              <a:gdLst>
                                <a:gd name="T0" fmla="+- 0 3223 2548"/>
                                <a:gd name="T1" fmla="*/ T0 w 675"/>
                                <a:gd name="T2" fmla="+- 0 -3320 -3320"/>
                                <a:gd name="T3" fmla="*/ -3320 h 2020"/>
                                <a:gd name="T4" fmla="+- 0 3025 2548"/>
                                <a:gd name="T5" fmla="*/ T4 w 675"/>
                                <a:gd name="T6" fmla="+- 0 -3107 -3320"/>
                                <a:gd name="T7" fmla="*/ -3107 h 2020"/>
                                <a:gd name="T8" fmla="+- 0 2861 2548"/>
                                <a:gd name="T9" fmla="*/ T8 w 675"/>
                                <a:gd name="T10" fmla="+- 0 -2882 -3320"/>
                                <a:gd name="T11" fmla="*/ -2882 h 2020"/>
                                <a:gd name="T12" fmla="+- 0 2731 2548"/>
                                <a:gd name="T13" fmla="*/ T12 w 675"/>
                                <a:gd name="T14" fmla="+- 0 -2646 -3320"/>
                                <a:gd name="T15" fmla="*/ -2646 h 2020"/>
                                <a:gd name="T16" fmla="+- 0 2635 2548"/>
                                <a:gd name="T17" fmla="*/ T16 w 675"/>
                                <a:gd name="T18" fmla="+- 0 -2399 -3320"/>
                                <a:gd name="T19" fmla="*/ -2399 h 2020"/>
                                <a:gd name="T20" fmla="+- 0 2574 2548"/>
                                <a:gd name="T21" fmla="*/ T20 w 675"/>
                                <a:gd name="T22" fmla="+- 0 -2141 -3320"/>
                                <a:gd name="T23" fmla="*/ -2141 h 2020"/>
                                <a:gd name="T24" fmla="+- 0 2548 2548"/>
                                <a:gd name="T25" fmla="*/ T24 w 675"/>
                                <a:gd name="T26" fmla="+- 0 -1871 -3320"/>
                                <a:gd name="T27" fmla="*/ -1871 h 2020"/>
                                <a:gd name="T28" fmla="+- 0 2556 2548"/>
                                <a:gd name="T29" fmla="*/ T28 w 675"/>
                                <a:gd name="T30" fmla="+- 0 -1591 -3320"/>
                                <a:gd name="T31" fmla="*/ -1591 h 2020"/>
                                <a:gd name="T32" fmla="+- 0 2598 2548"/>
                                <a:gd name="T33" fmla="*/ T32 w 675"/>
                                <a:gd name="T34" fmla="+- 0 -1300 -3320"/>
                                <a:gd name="T35" fmla="*/ -1300 h 20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75" h="2020">
                                  <a:moveTo>
                                    <a:pt x="675" y="0"/>
                                  </a:moveTo>
                                  <a:lnTo>
                                    <a:pt x="477" y="213"/>
                                  </a:lnTo>
                                  <a:lnTo>
                                    <a:pt x="313" y="438"/>
                                  </a:lnTo>
                                  <a:lnTo>
                                    <a:pt x="183" y="674"/>
                                  </a:lnTo>
                                  <a:lnTo>
                                    <a:pt x="87" y="921"/>
                                  </a:lnTo>
                                  <a:lnTo>
                                    <a:pt x="26" y="1179"/>
                                  </a:lnTo>
                                  <a:lnTo>
                                    <a:pt x="0" y="1449"/>
                                  </a:lnTo>
                                  <a:lnTo>
                                    <a:pt x="8" y="1729"/>
                                  </a:lnTo>
                                  <a:lnTo>
                                    <a:pt x="50" y="202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52" name="Group 5074"/>
                        <wpg:cNvGrpSpPr>
                          <a:grpSpLocks/>
                        </wpg:cNvGrpSpPr>
                        <wpg:grpSpPr bwMode="auto">
                          <a:xfrm>
                            <a:off x="3175" y="-3355"/>
                            <a:ext cx="82" cy="85"/>
                            <a:chOff x="3175" y="-3355"/>
                            <a:chExt cx="82" cy="85"/>
                          </a:xfrm>
                        </wpg:grpSpPr>
                        <wps:wsp>
                          <wps:cNvPr id="5153" name="Freeform 5075"/>
                          <wps:cNvSpPr>
                            <a:spLocks/>
                          </wps:cNvSpPr>
                          <wps:spPr bwMode="auto">
                            <a:xfrm>
                              <a:off x="3175" y="-3355"/>
                              <a:ext cx="82" cy="85"/>
                            </a:xfrm>
                            <a:custGeom>
                              <a:avLst/>
                              <a:gdLst>
                                <a:gd name="T0" fmla="+- 0 3175 3175"/>
                                <a:gd name="T1" fmla="*/ T0 w 82"/>
                                <a:gd name="T2" fmla="+- 0 -3355 -3355"/>
                                <a:gd name="T3" fmla="*/ -3355 h 85"/>
                                <a:gd name="T4" fmla="+- 0 3255 3175"/>
                                <a:gd name="T5" fmla="*/ T4 w 82"/>
                                <a:gd name="T6" fmla="+- 0 -3270 -3355"/>
                                <a:gd name="T7" fmla="*/ -3270 h 85"/>
                                <a:gd name="T8" fmla="+- 0 3257 3175"/>
                                <a:gd name="T9" fmla="*/ T8 w 82"/>
                                <a:gd name="T10" fmla="+- 0 -3353 -3355"/>
                                <a:gd name="T11" fmla="*/ -3353 h 85"/>
                                <a:gd name="T12" fmla="+- 0 3175 3175"/>
                                <a:gd name="T13" fmla="*/ T12 w 82"/>
                                <a:gd name="T14" fmla="+- 0 -3355 -3355"/>
                                <a:gd name="T15" fmla="*/ -3355 h 85"/>
                              </a:gdLst>
                              <a:ahLst/>
                              <a:cxnLst>
                                <a:cxn ang="0">
                                  <a:pos x="T1" y="T3"/>
                                </a:cxn>
                                <a:cxn ang="0">
                                  <a:pos x="T5" y="T7"/>
                                </a:cxn>
                                <a:cxn ang="0">
                                  <a:pos x="T9" y="T11"/>
                                </a:cxn>
                                <a:cxn ang="0">
                                  <a:pos x="T13" y="T15"/>
                                </a:cxn>
                              </a:cxnLst>
                              <a:rect l="0" t="0" r="r" b="b"/>
                              <a:pathLst>
                                <a:path w="82" h="85">
                                  <a:moveTo>
                                    <a:pt x="0" y="0"/>
                                  </a:moveTo>
                                  <a:lnTo>
                                    <a:pt x="80" y="85"/>
                                  </a:lnTo>
                                  <a:lnTo>
                                    <a:pt x="82" y="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54" name="Group 5072"/>
                        <wpg:cNvGrpSpPr>
                          <a:grpSpLocks/>
                        </wpg:cNvGrpSpPr>
                        <wpg:grpSpPr bwMode="auto">
                          <a:xfrm>
                            <a:off x="2226" y="-2554"/>
                            <a:ext cx="832" cy="246"/>
                            <a:chOff x="2226" y="-2554"/>
                            <a:chExt cx="832" cy="246"/>
                          </a:xfrm>
                        </wpg:grpSpPr>
                        <wps:wsp>
                          <wps:cNvPr id="5155" name="Freeform 5073"/>
                          <wps:cNvSpPr>
                            <a:spLocks/>
                          </wps:cNvSpPr>
                          <wps:spPr bwMode="auto">
                            <a:xfrm>
                              <a:off x="2226" y="-2554"/>
                              <a:ext cx="832" cy="246"/>
                            </a:xfrm>
                            <a:custGeom>
                              <a:avLst/>
                              <a:gdLst>
                                <a:gd name="T0" fmla="+- 0 2226 2226"/>
                                <a:gd name="T1" fmla="*/ T0 w 832"/>
                                <a:gd name="T2" fmla="+- 0 -2554 -2554"/>
                                <a:gd name="T3" fmla="*/ -2554 h 246"/>
                                <a:gd name="T4" fmla="+- 0 2226 2226"/>
                                <a:gd name="T5" fmla="*/ T4 w 832"/>
                                <a:gd name="T6" fmla="+- 0 -2308 -2554"/>
                                <a:gd name="T7" fmla="*/ -2308 h 246"/>
                                <a:gd name="T8" fmla="+- 0 3058 2226"/>
                                <a:gd name="T9" fmla="*/ T8 w 832"/>
                                <a:gd name="T10" fmla="+- 0 -2308 -2554"/>
                                <a:gd name="T11" fmla="*/ -2308 h 246"/>
                                <a:gd name="T12" fmla="+- 0 3058 2226"/>
                                <a:gd name="T13" fmla="*/ T12 w 832"/>
                                <a:gd name="T14" fmla="+- 0 -2554 -2554"/>
                                <a:gd name="T15" fmla="*/ -2554 h 246"/>
                                <a:gd name="T16" fmla="+- 0 2226 2226"/>
                                <a:gd name="T17" fmla="*/ T16 w 832"/>
                                <a:gd name="T18" fmla="+- 0 -2554 -2554"/>
                                <a:gd name="T19" fmla="*/ -2554 h 246"/>
                              </a:gdLst>
                              <a:ahLst/>
                              <a:cxnLst>
                                <a:cxn ang="0">
                                  <a:pos x="T1" y="T3"/>
                                </a:cxn>
                                <a:cxn ang="0">
                                  <a:pos x="T5" y="T7"/>
                                </a:cxn>
                                <a:cxn ang="0">
                                  <a:pos x="T9" y="T11"/>
                                </a:cxn>
                                <a:cxn ang="0">
                                  <a:pos x="T13" y="T15"/>
                                </a:cxn>
                                <a:cxn ang="0">
                                  <a:pos x="T17" y="T19"/>
                                </a:cxn>
                              </a:cxnLst>
                              <a:rect l="0" t="0" r="r" b="b"/>
                              <a:pathLst>
                                <a:path w="832" h="246">
                                  <a:moveTo>
                                    <a:pt x="0" y="0"/>
                                  </a:moveTo>
                                  <a:lnTo>
                                    <a:pt x="0" y="246"/>
                                  </a:lnTo>
                                  <a:lnTo>
                                    <a:pt x="832" y="246"/>
                                  </a:lnTo>
                                  <a:lnTo>
                                    <a:pt x="832"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56" name="Group 5070"/>
                        <wpg:cNvGrpSpPr>
                          <a:grpSpLocks/>
                        </wpg:cNvGrpSpPr>
                        <wpg:grpSpPr bwMode="auto">
                          <a:xfrm>
                            <a:off x="4367" y="-5785"/>
                            <a:ext cx="708" cy="2397"/>
                            <a:chOff x="4367" y="-5785"/>
                            <a:chExt cx="708" cy="2397"/>
                          </a:xfrm>
                        </wpg:grpSpPr>
                        <wps:wsp>
                          <wps:cNvPr id="5157" name="Freeform 5071"/>
                          <wps:cNvSpPr>
                            <a:spLocks/>
                          </wps:cNvSpPr>
                          <wps:spPr bwMode="auto">
                            <a:xfrm>
                              <a:off x="4367" y="-5785"/>
                              <a:ext cx="708" cy="2397"/>
                            </a:xfrm>
                            <a:custGeom>
                              <a:avLst/>
                              <a:gdLst>
                                <a:gd name="T0" fmla="+- 0 4367 4367"/>
                                <a:gd name="T1" fmla="*/ T0 w 708"/>
                                <a:gd name="T2" fmla="+- 0 -3388 -5785"/>
                                <a:gd name="T3" fmla="*/ -3388 h 2397"/>
                                <a:gd name="T4" fmla="+- 0 4572 4367"/>
                                <a:gd name="T5" fmla="*/ T4 w 708"/>
                                <a:gd name="T6" fmla="+- 0 -3653 -5785"/>
                                <a:gd name="T7" fmla="*/ -3653 h 2397"/>
                                <a:gd name="T8" fmla="+- 0 4743 4367"/>
                                <a:gd name="T9" fmla="*/ T8 w 708"/>
                                <a:gd name="T10" fmla="+- 0 -3928 -5785"/>
                                <a:gd name="T11" fmla="*/ -3928 h 2397"/>
                                <a:gd name="T12" fmla="+- 0 4878 4367"/>
                                <a:gd name="T13" fmla="*/ T12 w 708"/>
                                <a:gd name="T14" fmla="+- 0 -4212 -5785"/>
                                <a:gd name="T15" fmla="*/ -4212 h 2397"/>
                                <a:gd name="T16" fmla="+- 0 4978 4367"/>
                                <a:gd name="T17" fmla="*/ T16 w 708"/>
                                <a:gd name="T18" fmla="+- 0 -4506 -5785"/>
                                <a:gd name="T19" fmla="*/ -4506 h 2397"/>
                                <a:gd name="T20" fmla="+- 0 5044 4367"/>
                                <a:gd name="T21" fmla="*/ T20 w 708"/>
                                <a:gd name="T22" fmla="+- 0 -4811 -5785"/>
                                <a:gd name="T23" fmla="*/ -4811 h 2397"/>
                                <a:gd name="T24" fmla="+- 0 5075 4367"/>
                                <a:gd name="T25" fmla="*/ T24 w 708"/>
                                <a:gd name="T26" fmla="+- 0 -5126 -5785"/>
                                <a:gd name="T27" fmla="*/ -5126 h 2397"/>
                                <a:gd name="T28" fmla="+- 0 5070 4367"/>
                                <a:gd name="T29" fmla="*/ T28 w 708"/>
                                <a:gd name="T30" fmla="+- 0 -5450 -5785"/>
                                <a:gd name="T31" fmla="*/ -5450 h 2397"/>
                                <a:gd name="T32" fmla="+- 0 5032 4367"/>
                                <a:gd name="T33" fmla="*/ T32 w 708"/>
                                <a:gd name="T34" fmla="+- 0 -5785 -5785"/>
                                <a:gd name="T35" fmla="*/ -5785 h 23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8" h="2397">
                                  <a:moveTo>
                                    <a:pt x="0" y="2397"/>
                                  </a:moveTo>
                                  <a:lnTo>
                                    <a:pt x="205" y="2132"/>
                                  </a:lnTo>
                                  <a:lnTo>
                                    <a:pt x="376" y="1857"/>
                                  </a:lnTo>
                                  <a:lnTo>
                                    <a:pt x="511" y="1573"/>
                                  </a:lnTo>
                                  <a:lnTo>
                                    <a:pt x="611" y="1279"/>
                                  </a:lnTo>
                                  <a:lnTo>
                                    <a:pt x="677" y="974"/>
                                  </a:lnTo>
                                  <a:lnTo>
                                    <a:pt x="708" y="659"/>
                                  </a:lnTo>
                                  <a:lnTo>
                                    <a:pt x="703" y="335"/>
                                  </a:lnTo>
                                  <a:lnTo>
                                    <a:pt x="665"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58" name="Group 5068"/>
                        <wpg:cNvGrpSpPr>
                          <a:grpSpLocks/>
                        </wpg:cNvGrpSpPr>
                        <wpg:grpSpPr bwMode="auto">
                          <a:xfrm>
                            <a:off x="4331" y="-3436"/>
                            <a:ext cx="89" cy="83"/>
                            <a:chOff x="4331" y="-3436"/>
                            <a:chExt cx="89" cy="83"/>
                          </a:xfrm>
                        </wpg:grpSpPr>
                        <wps:wsp>
                          <wps:cNvPr id="5159" name="Freeform 5069"/>
                          <wps:cNvSpPr>
                            <a:spLocks/>
                          </wps:cNvSpPr>
                          <wps:spPr bwMode="auto">
                            <a:xfrm>
                              <a:off x="4331" y="-3436"/>
                              <a:ext cx="89" cy="83"/>
                            </a:xfrm>
                            <a:custGeom>
                              <a:avLst/>
                              <a:gdLst>
                                <a:gd name="T0" fmla="+- 0 4331 4331"/>
                                <a:gd name="T1" fmla="*/ T0 w 89"/>
                                <a:gd name="T2" fmla="+- 0 -3436 -3436"/>
                                <a:gd name="T3" fmla="*/ -3436 h 83"/>
                                <a:gd name="T4" fmla="+- 0 4337 4331"/>
                                <a:gd name="T5" fmla="*/ T4 w 89"/>
                                <a:gd name="T6" fmla="+- 0 -3353 -3436"/>
                                <a:gd name="T7" fmla="*/ -3353 h 83"/>
                                <a:gd name="T8" fmla="+- 0 4420 4331"/>
                                <a:gd name="T9" fmla="*/ T8 w 89"/>
                                <a:gd name="T10" fmla="+- 0 -3359 -3436"/>
                                <a:gd name="T11" fmla="*/ -3359 h 83"/>
                                <a:gd name="T12" fmla="+- 0 4331 4331"/>
                                <a:gd name="T13" fmla="*/ T12 w 89"/>
                                <a:gd name="T14" fmla="+- 0 -3436 -3436"/>
                                <a:gd name="T15" fmla="*/ -3436 h 83"/>
                              </a:gdLst>
                              <a:ahLst/>
                              <a:cxnLst>
                                <a:cxn ang="0">
                                  <a:pos x="T1" y="T3"/>
                                </a:cxn>
                                <a:cxn ang="0">
                                  <a:pos x="T5" y="T7"/>
                                </a:cxn>
                                <a:cxn ang="0">
                                  <a:pos x="T9" y="T11"/>
                                </a:cxn>
                                <a:cxn ang="0">
                                  <a:pos x="T13" y="T15"/>
                                </a:cxn>
                              </a:cxnLst>
                              <a:rect l="0" t="0" r="r" b="b"/>
                              <a:pathLst>
                                <a:path w="89" h="83">
                                  <a:moveTo>
                                    <a:pt x="0" y="0"/>
                                  </a:moveTo>
                                  <a:lnTo>
                                    <a:pt x="6" y="83"/>
                                  </a:lnTo>
                                  <a:lnTo>
                                    <a:pt x="89" y="7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60" name="Group 5066"/>
                        <wpg:cNvGrpSpPr>
                          <a:grpSpLocks/>
                        </wpg:cNvGrpSpPr>
                        <wpg:grpSpPr bwMode="auto">
                          <a:xfrm>
                            <a:off x="4706" y="-4622"/>
                            <a:ext cx="532" cy="246"/>
                            <a:chOff x="4706" y="-4622"/>
                            <a:chExt cx="532" cy="246"/>
                          </a:xfrm>
                        </wpg:grpSpPr>
                        <wps:wsp>
                          <wps:cNvPr id="5161" name="Freeform 5067"/>
                          <wps:cNvSpPr>
                            <a:spLocks/>
                          </wps:cNvSpPr>
                          <wps:spPr bwMode="auto">
                            <a:xfrm>
                              <a:off x="4706" y="-4622"/>
                              <a:ext cx="532" cy="246"/>
                            </a:xfrm>
                            <a:custGeom>
                              <a:avLst/>
                              <a:gdLst>
                                <a:gd name="T0" fmla="+- 0 4706 4706"/>
                                <a:gd name="T1" fmla="*/ T0 w 532"/>
                                <a:gd name="T2" fmla="+- 0 -4622 -4622"/>
                                <a:gd name="T3" fmla="*/ -4622 h 246"/>
                                <a:gd name="T4" fmla="+- 0 4706 4706"/>
                                <a:gd name="T5" fmla="*/ T4 w 532"/>
                                <a:gd name="T6" fmla="+- 0 -4376 -4622"/>
                                <a:gd name="T7" fmla="*/ -4376 h 246"/>
                                <a:gd name="T8" fmla="+- 0 5239 4706"/>
                                <a:gd name="T9" fmla="*/ T8 w 532"/>
                                <a:gd name="T10" fmla="+- 0 -4376 -4622"/>
                                <a:gd name="T11" fmla="*/ -4376 h 246"/>
                                <a:gd name="T12" fmla="+- 0 5239 4706"/>
                                <a:gd name="T13" fmla="*/ T12 w 532"/>
                                <a:gd name="T14" fmla="+- 0 -4622 -4622"/>
                                <a:gd name="T15" fmla="*/ -4622 h 246"/>
                                <a:gd name="T16" fmla="+- 0 4706 4706"/>
                                <a:gd name="T17" fmla="*/ T16 w 532"/>
                                <a:gd name="T18" fmla="+- 0 -4622 -4622"/>
                                <a:gd name="T19" fmla="*/ -4622 h 246"/>
                              </a:gdLst>
                              <a:ahLst/>
                              <a:cxnLst>
                                <a:cxn ang="0">
                                  <a:pos x="T1" y="T3"/>
                                </a:cxn>
                                <a:cxn ang="0">
                                  <a:pos x="T5" y="T7"/>
                                </a:cxn>
                                <a:cxn ang="0">
                                  <a:pos x="T9" y="T11"/>
                                </a:cxn>
                                <a:cxn ang="0">
                                  <a:pos x="T13" y="T15"/>
                                </a:cxn>
                                <a:cxn ang="0">
                                  <a:pos x="T17" y="T19"/>
                                </a:cxn>
                              </a:cxnLst>
                              <a:rect l="0" t="0" r="r" b="b"/>
                              <a:pathLst>
                                <a:path w="532" h="246">
                                  <a:moveTo>
                                    <a:pt x="0" y="0"/>
                                  </a:moveTo>
                                  <a:lnTo>
                                    <a:pt x="0" y="246"/>
                                  </a:lnTo>
                                  <a:lnTo>
                                    <a:pt x="533" y="246"/>
                                  </a:lnTo>
                                  <a:lnTo>
                                    <a:pt x="533"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62" name="Group 5064"/>
                        <wpg:cNvGrpSpPr>
                          <a:grpSpLocks/>
                        </wpg:cNvGrpSpPr>
                        <wpg:grpSpPr bwMode="auto">
                          <a:xfrm>
                            <a:off x="5032" y="-5785"/>
                            <a:ext cx="1188" cy="2402"/>
                            <a:chOff x="5032" y="-5785"/>
                            <a:chExt cx="1188" cy="2402"/>
                          </a:xfrm>
                        </wpg:grpSpPr>
                        <wps:wsp>
                          <wps:cNvPr id="5163" name="Freeform 5065"/>
                          <wps:cNvSpPr>
                            <a:spLocks/>
                          </wps:cNvSpPr>
                          <wps:spPr bwMode="auto">
                            <a:xfrm>
                              <a:off x="5032" y="-5785"/>
                              <a:ext cx="1188" cy="2402"/>
                            </a:xfrm>
                            <a:custGeom>
                              <a:avLst/>
                              <a:gdLst>
                                <a:gd name="T0" fmla="+- 0 6220 5032"/>
                                <a:gd name="T1" fmla="*/ T0 w 1188"/>
                                <a:gd name="T2" fmla="+- 0 -3383 -5785"/>
                                <a:gd name="T3" fmla="*/ -3383 h 2402"/>
                                <a:gd name="T4" fmla="+- 0 5958 5032"/>
                                <a:gd name="T5" fmla="*/ T4 w 1188"/>
                                <a:gd name="T6" fmla="+- 0 -3625 -5785"/>
                                <a:gd name="T7" fmla="*/ -3625 h 2402"/>
                                <a:gd name="T8" fmla="+- 0 5729 5032"/>
                                <a:gd name="T9" fmla="*/ T8 w 1188"/>
                                <a:gd name="T10" fmla="+- 0 -3885 -5785"/>
                                <a:gd name="T11" fmla="*/ -3885 h 2402"/>
                                <a:gd name="T12" fmla="+- 0 5531 5032"/>
                                <a:gd name="T13" fmla="*/ T12 w 1188"/>
                                <a:gd name="T14" fmla="+- 0 -4161 -5785"/>
                                <a:gd name="T15" fmla="*/ -4161 h 2402"/>
                                <a:gd name="T16" fmla="+- 0 5366 5032"/>
                                <a:gd name="T17" fmla="*/ T16 w 1188"/>
                                <a:gd name="T18" fmla="+- 0 -4453 -5785"/>
                                <a:gd name="T19" fmla="*/ -4453 h 2402"/>
                                <a:gd name="T20" fmla="+- 0 5234 5032"/>
                                <a:gd name="T21" fmla="*/ T20 w 1188"/>
                                <a:gd name="T22" fmla="+- 0 -4762 -5785"/>
                                <a:gd name="T23" fmla="*/ -4762 h 2402"/>
                                <a:gd name="T24" fmla="+- 0 5134 5032"/>
                                <a:gd name="T25" fmla="*/ T24 w 1188"/>
                                <a:gd name="T26" fmla="+- 0 -5086 -5785"/>
                                <a:gd name="T27" fmla="*/ -5086 h 2402"/>
                                <a:gd name="T28" fmla="+- 0 5066 5032"/>
                                <a:gd name="T29" fmla="*/ T28 w 1188"/>
                                <a:gd name="T30" fmla="+- 0 -5427 -5785"/>
                                <a:gd name="T31" fmla="*/ -5427 h 2402"/>
                                <a:gd name="T32" fmla="+- 0 5032 5032"/>
                                <a:gd name="T33" fmla="*/ T32 w 1188"/>
                                <a:gd name="T34" fmla="+- 0 -5785 -5785"/>
                                <a:gd name="T35" fmla="*/ -5785 h 24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188" h="2402">
                                  <a:moveTo>
                                    <a:pt x="1188" y="2402"/>
                                  </a:moveTo>
                                  <a:lnTo>
                                    <a:pt x="926" y="2160"/>
                                  </a:lnTo>
                                  <a:lnTo>
                                    <a:pt x="697" y="1900"/>
                                  </a:lnTo>
                                  <a:lnTo>
                                    <a:pt x="499" y="1624"/>
                                  </a:lnTo>
                                  <a:lnTo>
                                    <a:pt x="334" y="1332"/>
                                  </a:lnTo>
                                  <a:lnTo>
                                    <a:pt x="202" y="1023"/>
                                  </a:lnTo>
                                  <a:lnTo>
                                    <a:pt x="102" y="699"/>
                                  </a:lnTo>
                                  <a:lnTo>
                                    <a:pt x="34" y="358"/>
                                  </a:lnTo>
                                  <a:lnTo>
                                    <a:pt x="0"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64" name="Group 5062"/>
                        <wpg:cNvGrpSpPr>
                          <a:grpSpLocks/>
                        </wpg:cNvGrpSpPr>
                        <wpg:grpSpPr bwMode="auto">
                          <a:xfrm>
                            <a:off x="6174" y="-3435"/>
                            <a:ext cx="82" cy="89"/>
                            <a:chOff x="6174" y="-3435"/>
                            <a:chExt cx="82" cy="89"/>
                          </a:xfrm>
                        </wpg:grpSpPr>
                        <wps:wsp>
                          <wps:cNvPr id="5165" name="Freeform 5063"/>
                          <wps:cNvSpPr>
                            <a:spLocks/>
                          </wps:cNvSpPr>
                          <wps:spPr bwMode="auto">
                            <a:xfrm>
                              <a:off x="6174" y="-3435"/>
                              <a:ext cx="82" cy="89"/>
                            </a:xfrm>
                            <a:custGeom>
                              <a:avLst/>
                              <a:gdLst>
                                <a:gd name="T0" fmla="+- 0 6249 6174"/>
                                <a:gd name="T1" fmla="*/ T0 w 82"/>
                                <a:gd name="T2" fmla="+- 0 -3435 -3435"/>
                                <a:gd name="T3" fmla="*/ -3435 h 89"/>
                                <a:gd name="T4" fmla="+- 0 6174 6174"/>
                                <a:gd name="T5" fmla="*/ T4 w 82"/>
                                <a:gd name="T6" fmla="+- 0 -3345 -3435"/>
                                <a:gd name="T7" fmla="*/ -3345 h 89"/>
                                <a:gd name="T8" fmla="+- 0 6256 6174"/>
                                <a:gd name="T9" fmla="*/ T8 w 82"/>
                                <a:gd name="T10" fmla="+- 0 -3353 -3435"/>
                                <a:gd name="T11" fmla="*/ -3353 h 89"/>
                                <a:gd name="T12" fmla="+- 0 6249 6174"/>
                                <a:gd name="T13" fmla="*/ T12 w 82"/>
                                <a:gd name="T14" fmla="+- 0 -3435 -3435"/>
                                <a:gd name="T15" fmla="*/ -3435 h 89"/>
                              </a:gdLst>
                              <a:ahLst/>
                              <a:cxnLst>
                                <a:cxn ang="0">
                                  <a:pos x="T1" y="T3"/>
                                </a:cxn>
                                <a:cxn ang="0">
                                  <a:pos x="T5" y="T7"/>
                                </a:cxn>
                                <a:cxn ang="0">
                                  <a:pos x="T9" y="T11"/>
                                </a:cxn>
                                <a:cxn ang="0">
                                  <a:pos x="T13" y="T15"/>
                                </a:cxn>
                              </a:cxnLst>
                              <a:rect l="0" t="0" r="r" b="b"/>
                              <a:pathLst>
                                <a:path w="82" h="89">
                                  <a:moveTo>
                                    <a:pt x="75" y="0"/>
                                  </a:moveTo>
                                  <a:lnTo>
                                    <a:pt x="0" y="90"/>
                                  </a:lnTo>
                                  <a:lnTo>
                                    <a:pt x="82" y="82"/>
                                  </a:lnTo>
                                  <a:lnTo>
                                    <a:pt x="7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66" name="Group 5060"/>
                        <wpg:cNvGrpSpPr>
                          <a:grpSpLocks/>
                        </wpg:cNvGrpSpPr>
                        <wpg:grpSpPr bwMode="auto">
                          <a:xfrm>
                            <a:off x="5110" y="-4569"/>
                            <a:ext cx="531" cy="246"/>
                            <a:chOff x="5110" y="-4569"/>
                            <a:chExt cx="531" cy="246"/>
                          </a:xfrm>
                        </wpg:grpSpPr>
                        <wps:wsp>
                          <wps:cNvPr id="5167" name="Freeform 5061"/>
                          <wps:cNvSpPr>
                            <a:spLocks/>
                          </wps:cNvSpPr>
                          <wps:spPr bwMode="auto">
                            <a:xfrm>
                              <a:off x="5110" y="-4569"/>
                              <a:ext cx="531" cy="246"/>
                            </a:xfrm>
                            <a:custGeom>
                              <a:avLst/>
                              <a:gdLst>
                                <a:gd name="T0" fmla="+- 0 5110 5110"/>
                                <a:gd name="T1" fmla="*/ T0 w 531"/>
                                <a:gd name="T2" fmla="+- 0 -4569 -4569"/>
                                <a:gd name="T3" fmla="*/ -4569 h 246"/>
                                <a:gd name="T4" fmla="+- 0 5110 5110"/>
                                <a:gd name="T5" fmla="*/ T4 w 531"/>
                                <a:gd name="T6" fmla="+- 0 -4323 -4569"/>
                                <a:gd name="T7" fmla="*/ -4323 h 246"/>
                                <a:gd name="T8" fmla="+- 0 5642 5110"/>
                                <a:gd name="T9" fmla="*/ T8 w 531"/>
                                <a:gd name="T10" fmla="+- 0 -4323 -4569"/>
                                <a:gd name="T11" fmla="*/ -4323 h 246"/>
                                <a:gd name="T12" fmla="+- 0 5642 5110"/>
                                <a:gd name="T13" fmla="*/ T12 w 531"/>
                                <a:gd name="T14" fmla="+- 0 -4569 -4569"/>
                                <a:gd name="T15" fmla="*/ -4569 h 246"/>
                                <a:gd name="T16" fmla="+- 0 5110 5110"/>
                                <a:gd name="T17" fmla="*/ T16 w 531"/>
                                <a:gd name="T18" fmla="+- 0 -4569 -4569"/>
                                <a:gd name="T19" fmla="*/ -4569 h 246"/>
                              </a:gdLst>
                              <a:ahLst/>
                              <a:cxnLst>
                                <a:cxn ang="0">
                                  <a:pos x="T1" y="T3"/>
                                </a:cxn>
                                <a:cxn ang="0">
                                  <a:pos x="T5" y="T7"/>
                                </a:cxn>
                                <a:cxn ang="0">
                                  <a:pos x="T9" y="T11"/>
                                </a:cxn>
                                <a:cxn ang="0">
                                  <a:pos x="T13" y="T15"/>
                                </a:cxn>
                                <a:cxn ang="0">
                                  <a:pos x="T17" y="T19"/>
                                </a:cxn>
                              </a:cxnLst>
                              <a:rect l="0" t="0" r="r" b="b"/>
                              <a:pathLst>
                                <a:path w="531" h="246">
                                  <a:moveTo>
                                    <a:pt x="0" y="0"/>
                                  </a:moveTo>
                                  <a:lnTo>
                                    <a:pt x="0" y="246"/>
                                  </a:lnTo>
                                  <a:lnTo>
                                    <a:pt x="532" y="246"/>
                                  </a:lnTo>
                                  <a:lnTo>
                                    <a:pt x="532"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68" name="Group 5058"/>
                        <wpg:cNvGrpSpPr>
                          <a:grpSpLocks/>
                        </wpg:cNvGrpSpPr>
                        <wpg:grpSpPr bwMode="auto">
                          <a:xfrm>
                            <a:off x="3171" y="-2812"/>
                            <a:ext cx="675" cy="2021"/>
                            <a:chOff x="3171" y="-2812"/>
                            <a:chExt cx="675" cy="2021"/>
                          </a:xfrm>
                        </wpg:grpSpPr>
                        <wps:wsp>
                          <wps:cNvPr id="5169" name="Freeform 5059"/>
                          <wps:cNvSpPr>
                            <a:spLocks/>
                          </wps:cNvSpPr>
                          <wps:spPr bwMode="auto">
                            <a:xfrm>
                              <a:off x="3171" y="-2812"/>
                              <a:ext cx="675" cy="2021"/>
                            </a:xfrm>
                            <a:custGeom>
                              <a:avLst/>
                              <a:gdLst>
                                <a:gd name="T0" fmla="+- 0 3171 3171"/>
                                <a:gd name="T1" fmla="*/ T0 w 675"/>
                                <a:gd name="T2" fmla="+- 0 -791 -2812"/>
                                <a:gd name="T3" fmla="*/ -791 h 2021"/>
                                <a:gd name="T4" fmla="+- 0 3370 3171"/>
                                <a:gd name="T5" fmla="*/ T4 w 675"/>
                                <a:gd name="T6" fmla="+- 0 -1005 -2812"/>
                                <a:gd name="T7" fmla="*/ -1005 h 2021"/>
                                <a:gd name="T8" fmla="+- 0 3534 3171"/>
                                <a:gd name="T9" fmla="*/ T8 w 675"/>
                                <a:gd name="T10" fmla="+- 0 -1230 -2812"/>
                                <a:gd name="T11" fmla="*/ -1230 h 2021"/>
                                <a:gd name="T12" fmla="+- 0 3663 3171"/>
                                <a:gd name="T13" fmla="*/ T12 w 675"/>
                                <a:gd name="T14" fmla="+- 0 -1465 -2812"/>
                                <a:gd name="T15" fmla="*/ -1465 h 2021"/>
                                <a:gd name="T16" fmla="+- 0 3759 3171"/>
                                <a:gd name="T17" fmla="*/ T16 w 675"/>
                                <a:gd name="T18" fmla="+- 0 -1712 -2812"/>
                                <a:gd name="T19" fmla="*/ -1712 h 2021"/>
                                <a:gd name="T20" fmla="+- 0 3820 3171"/>
                                <a:gd name="T21" fmla="*/ T20 w 675"/>
                                <a:gd name="T22" fmla="+- 0 -1971 -2812"/>
                                <a:gd name="T23" fmla="*/ -1971 h 2021"/>
                                <a:gd name="T24" fmla="+- 0 3846 3171"/>
                                <a:gd name="T25" fmla="*/ T24 w 675"/>
                                <a:gd name="T26" fmla="+- 0 -2240 -2812"/>
                                <a:gd name="T27" fmla="*/ -2240 h 2021"/>
                                <a:gd name="T28" fmla="+- 0 3839 3171"/>
                                <a:gd name="T29" fmla="*/ T28 w 675"/>
                                <a:gd name="T30" fmla="+- 0 -2520 -2812"/>
                                <a:gd name="T31" fmla="*/ -2520 h 2021"/>
                                <a:gd name="T32" fmla="+- 0 3797 3171"/>
                                <a:gd name="T33" fmla="*/ T32 w 675"/>
                                <a:gd name="T34" fmla="+- 0 -2812 -2812"/>
                                <a:gd name="T35" fmla="*/ -2812 h 20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75" h="2021">
                                  <a:moveTo>
                                    <a:pt x="0" y="2021"/>
                                  </a:moveTo>
                                  <a:lnTo>
                                    <a:pt x="199" y="1807"/>
                                  </a:lnTo>
                                  <a:lnTo>
                                    <a:pt x="363" y="1582"/>
                                  </a:lnTo>
                                  <a:lnTo>
                                    <a:pt x="492" y="1347"/>
                                  </a:lnTo>
                                  <a:lnTo>
                                    <a:pt x="588" y="1100"/>
                                  </a:lnTo>
                                  <a:lnTo>
                                    <a:pt x="649" y="841"/>
                                  </a:lnTo>
                                  <a:lnTo>
                                    <a:pt x="675" y="572"/>
                                  </a:lnTo>
                                  <a:lnTo>
                                    <a:pt x="668" y="292"/>
                                  </a:lnTo>
                                  <a:lnTo>
                                    <a:pt x="626"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70" name="Group 5056"/>
                        <wpg:cNvGrpSpPr>
                          <a:grpSpLocks/>
                        </wpg:cNvGrpSpPr>
                        <wpg:grpSpPr bwMode="auto">
                          <a:xfrm>
                            <a:off x="3138" y="-842"/>
                            <a:ext cx="82" cy="85"/>
                            <a:chOff x="3138" y="-842"/>
                            <a:chExt cx="82" cy="85"/>
                          </a:xfrm>
                        </wpg:grpSpPr>
                        <wps:wsp>
                          <wps:cNvPr id="5171" name="Freeform 5057"/>
                          <wps:cNvSpPr>
                            <a:spLocks/>
                          </wps:cNvSpPr>
                          <wps:spPr bwMode="auto">
                            <a:xfrm>
                              <a:off x="3138" y="-842"/>
                              <a:ext cx="82" cy="85"/>
                            </a:xfrm>
                            <a:custGeom>
                              <a:avLst/>
                              <a:gdLst>
                                <a:gd name="T0" fmla="+- 0 3139 3138"/>
                                <a:gd name="T1" fmla="*/ T0 w 82"/>
                                <a:gd name="T2" fmla="+- 0 -842 -842"/>
                                <a:gd name="T3" fmla="*/ -842 h 85"/>
                                <a:gd name="T4" fmla="+- 0 3138 3138"/>
                                <a:gd name="T5" fmla="*/ T4 w 82"/>
                                <a:gd name="T6" fmla="+- 0 -759 -842"/>
                                <a:gd name="T7" fmla="*/ -759 h 85"/>
                                <a:gd name="T8" fmla="+- 0 3220 3138"/>
                                <a:gd name="T9" fmla="*/ T8 w 82"/>
                                <a:gd name="T10" fmla="+- 0 -756 -842"/>
                                <a:gd name="T11" fmla="*/ -756 h 85"/>
                                <a:gd name="T12" fmla="+- 0 3139 3138"/>
                                <a:gd name="T13" fmla="*/ T12 w 82"/>
                                <a:gd name="T14" fmla="+- 0 -842 -842"/>
                                <a:gd name="T15" fmla="*/ -842 h 85"/>
                              </a:gdLst>
                              <a:ahLst/>
                              <a:cxnLst>
                                <a:cxn ang="0">
                                  <a:pos x="T1" y="T3"/>
                                </a:cxn>
                                <a:cxn ang="0">
                                  <a:pos x="T5" y="T7"/>
                                </a:cxn>
                                <a:cxn ang="0">
                                  <a:pos x="T9" y="T11"/>
                                </a:cxn>
                                <a:cxn ang="0">
                                  <a:pos x="T13" y="T15"/>
                                </a:cxn>
                              </a:cxnLst>
                              <a:rect l="0" t="0" r="r" b="b"/>
                              <a:pathLst>
                                <a:path w="82" h="85">
                                  <a:moveTo>
                                    <a:pt x="1" y="0"/>
                                  </a:moveTo>
                                  <a:lnTo>
                                    <a:pt x="0" y="83"/>
                                  </a:lnTo>
                                  <a:lnTo>
                                    <a:pt x="82" y="86"/>
                                  </a:lnTo>
                                  <a:lnTo>
                                    <a:pt x="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72" name="Group 5053"/>
                        <wpg:cNvGrpSpPr>
                          <a:grpSpLocks/>
                        </wpg:cNvGrpSpPr>
                        <wpg:grpSpPr bwMode="auto">
                          <a:xfrm>
                            <a:off x="3487" y="-1829"/>
                            <a:ext cx="531" cy="246"/>
                            <a:chOff x="3487" y="-1829"/>
                            <a:chExt cx="531" cy="246"/>
                          </a:xfrm>
                        </wpg:grpSpPr>
                        <wps:wsp>
                          <wps:cNvPr id="5173" name="Freeform 5055"/>
                          <wps:cNvSpPr>
                            <a:spLocks/>
                          </wps:cNvSpPr>
                          <wps:spPr bwMode="auto">
                            <a:xfrm>
                              <a:off x="3487" y="-1829"/>
                              <a:ext cx="531" cy="246"/>
                            </a:xfrm>
                            <a:custGeom>
                              <a:avLst/>
                              <a:gdLst>
                                <a:gd name="T0" fmla="+- 0 3487 3487"/>
                                <a:gd name="T1" fmla="*/ T0 w 531"/>
                                <a:gd name="T2" fmla="+- 0 -1829 -1829"/>
                                <a:gd name="T3" fmla="*/ -1829 h 246"/>
                                <a:gd name="T4" fmla="+- 0 3487 3487"/>
                                <a:gd name="T5" fmla="*/ T4 w 531"/>
                                <a:gd name="T6" fmla="+- 0 -1583 -1829"/>
                                <a:gd name="T7" fmla="*/ -1583 h 246"/>
                                <a:gd name="T8" fmla="+- 0 4018 3487"/>
                                <a:gd name="T9" fmla="*/ T8 w 531"/>
                                <a:gd name="T10" fmla="+- 0 -1583 -1829"/>
                                <a:gd name="T11" fmla="*/ -1583 h 246"/>
                                <a:gd name="T12" fmla="+- 0 4018 3487"/>
                                <a:gd name="T13" fmla="*/ T12 w 531"/>
                                <a:gd name="T14" fmla="+- 0 -1829 -1829"/>
                                <a:gd name="T15" fmla="*/ -1829 h 246"/>
                                <a:gd name="T16" fmla="+- 0 3487 3487"/>
                                <a:gd name="T17" fmla="*/ T16 w 531"/>
                                <a:gd name="T18" fmla="+- 0 -1829 -1829"/>
                                <a:gd name="T19" fmla="*/ -1829 h 246"/>
                              </a:gdLst>
                              <a:ahLst/>
                              <a:cxnLst>
                                <a:cxn ang="0">
                                  <a:pos x="T1" y="T3"/>
                                </a:cxn>
                                <a:cxn ang="0">
                                  <a:pos x="T5" y="T7"/>
                                </a:cxn>
                                <a:cxn ang="0">
                                  <a:pos x="T9" y="T11"/>
                                </a:cxn>
                                <a:cxn ang="0">
                                  <a:pos x="T13" y="T15"/>
                                </a:cxn>
                                <a:cxn ang="0">
                                  <a:pos x="T17" y="T19"/>
                                </a:cxn>
                              </a:cxnLst>
                              <a:rect l="0" t="0" r="r" b="b"/>
                              <a:pathLst>
                                <a:path w="531" h="246">
                                  <a:moveTo>
                                    <a:pt x="0" y="0"/>
                                  </a:moveTo>
                                  <a:lnTo>
                                    <a:pt x="0" y="246"/>
                                  </a:lnTo>
                                  <a:lnTo>
                                    <a:pt x="531" y="246"/>
                                  </a:lnTo>
                                  <a:lnTo>
                                    <a:pt x="53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74" name="Picture 505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794" y="-7269"/>
                              <a:ext cx="6084" cy="7237"/>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5052" o:spid="_x0000_s1026" style="position:absolute;margin-left:89.7pt;margin-top:-363.45pt;width:304.2pt;height:361.85pt;z-index:-251184128;mso-position-horizontal-relative:page" coordorigin="1794,-7269" coordsize="6084,72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">
                <v:group id="Group 5112" o:spid="_x0000_s1027" style="position:absolute;left:6026;top:-4262;width:1809;height:1581" coordorigin="6026,-4262" coordsize="1809,1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IqqxgAAAN0A&#10;AAAPAAAAAAAAAAAAAAAAAKoCAABkcnMvZG93bnJldi54bWxQSwUGAAAAAAQABAD6AAAAnQMAAAAA&#10;">
                  <v:shape id="Freeform 5113" o:spid="_x0000_s1028" style="position:absolute;left:6026;top:-4262;width:1809;height:1581;visibility:visible;mso-wrap-style:square;v-text-anchor:top" coordsize="1809,1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CA/8YA&#10;AADdAAAADwAAAGRycy9kb3ducmV2LnhtbESPQWvCQBSE7wX/w/IKvdXNBpSSukqpKD1YqbG9v2Zf&#10;k5Ds25BdTfrvXUHwOMzMN8xiNdpWnKn3tWMNapqAIC6cqbnU8H3cPL+A8AHZYOuYNPyTh9Vy8rDA&#10;zLiBD3TOQykihH2GGqoQukxKX1Rk0U9dRxy9P9dbDFH2pTQ9DhFuW5kmyVxarDkuVNjRe0VFk5+s&#10;hvVW/dBp99sU5eegxmaX7r/2qdZPj+PbK4hAY7iHb+0Po2Gm1Ayub+IT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5CA/8YAAADdAAAADwAAAAAAAAAAAAAAAACYAgAAZHJz&#10;L2Rvd25yZXYueG1sUEsFBgAAAAAEAAQA9QAAAIsDAAAAAA==&#10;" path="m,1581r1809,l1809,,,,,1581xe" filled="f" strokeweight=".08264mm">
                    <v:path arrowok="t" o:connecttype="custom" o:connectlocs="0,-2681;1809,-2681;1809,-4262;0,-4262;0,-2681" o:connectangles="0,0,0,0,0"/>
                  </v:shape>
                </v:group>
                <v:group id="Group 5110" o:spid="_x0000_s1029" style="position:absolute;left:6256;top:-3894;width:1080;height:1082" coordorigin="6256,-3894"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YrFGxgAAAN0A&#10;AAAPAAAAAAAAAAAAAAAAAKoCAABkcnMvZG93bnJldi54bWxQSwUGAAAAAAQABAD6AAAAnQMAAAAA&#10;">
                  <v:shape id="Freeform 5111" o:spid="_x0000_s1030" style="position:absolute;left:6256;top:-3894;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fOLcMA&#10;AADdAAAADwAAAGRycy9kb3ducmV2LnhtbESPT4vCMBTE7wt+h/AEb2taoa5Uo4iw6M2/F2+P5tmW&#10;Ni+hydbut98Iwh6HmfkNs9oMphU9db62rCCdJiCIC6trLhXcrt+fCxA+IGtsLZOCX/KwWY8+Vphr&#10;++Qz9ZdQighhn6OCKgSXS+mLigz6qXXE0XvYzmCIsiul7vAZ4aaVsySZS4M1x4UKHe0qKprLj1Gg&#10;rwMfjvvZnfqmnafNKXPnzCk1GQ/bJYhAQ/gPv9sHrSBL0y94vYlP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fOLcMAAADdAAAADwAAAAAAAAAAAAAAAACYAgAAZHJzL2Rv&#10;d25yZXYueG1sUEsFBgAAAAAEAAQA9QAAAIgDAAAAAA==&#10;" path="m540,l453,7,370,28,292,60r-71,44l159,159r-54,63l61,292,28,370,7,453,,541r2,44l16,671r27,80l81,826r49,67l189,952r67,49l330,1039r81,27l496,1080r44,2l584,1080r86,-14l750,1039r75,-38l891,952r59,-59l999,826r39,-75l1064,671r14,-86l1080,541r-2,-44l1064,411r-26,-80l999,256,950,189,891,130,825,81,750,43,670,16,584,2,540,e" stroked="f">
                    <v:path arrowok="t" o:connecttype="custom" o:connectlocs="540,-3894;453,-3887;370,-3866;292,-3834;221,-3790;159,-3735;105,-3672;61,-3602;28,-3524;7,-3441;0,-3353;2,-3309;16,-3223;43,-3143;81,-3068;130,-3001;189,-2942;256,-2893;330,-2855;411,-2828;496,-2814;540,-2812;584,-2814;670,-2828;750,-2855;825,-2893;891,-2942;950,-3001;999,-3068;1038,-3143;1064,-3223;1078,-3309;1080,-3353;1078,-3397;1064,-3483;1038,-3563;999,-3638;950,-3705;891,-3764;825,-3813;750,-3851;670,-3878;584,-3892;540,-3894" o:connectangles="0,0,0,0,0,0,0,0,0,0,0,0,0,0,0,0,0,0,0,0,0,0,0,0,0,0,0,0,0,0,0,0,0,0,0,0,0,0,0,0,0,0,0,0"/>
                  </v:shape>
                </v:group>
                <v:group id="Group 5108" o:spid="_x0000_s1031" style="position:absolute;left:6256;top:-3894;width:1080;height:1082" coordorigin="6256,-3894"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GxgK/CAAAA3QAAAA8A&#10;AAAAAAAAAAAAAAAAqgIAAGRycy9kb3ducmV2LnhtbFBLBQYAAAAABAAEAPoAAACZAwAAAAA=&#10;">
                  <v:shape id="Freeform 5109" o:spid="_x0000_s1032" style="position:absolute;left:6256;top:-3894;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aCbscA&#10;AADdAAAADwAAAGRycy9kb3ducmV2LnhtbESPS2sCQRCE74H8h6ED3nR2BcWsjhIUTYwB8XHw2Oz0&#10;PshOz7Iz6uqvdwJCjkVVfUVNZq2pxIUaV1pWEPciEMSp1SXnCo6HZXcEwnlkjZVlUnAjB7Pp68sE&#10;E22vvKPL3uciQNglqKDwvk6kdGlBBl3P1sTBy2xj0AfZ5FI3eA1wU8l+FA2lwZLDQoE1zQtKf/dn&#10;o6D8XPvb8OcsT9v1ZvV9X2bxYpQp1XlrP8YgPLX+P/xsf2kFgzh+h7834QnI6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2gm7HAAAA3QAAAA8AAAAAAAAAAAAAAAAAmAIAAGRy&#10;cy9kb3ducmV2LnhtbFBLBQYAAAAABAAEAPUAAACMAwAAAAA=&#10;" path="m,541l7,453,28,370,61,292r44,-70l159,159r62,-55l292,60,370,28,453,7,540,r44,2l670,16r80,27l825,81r66,49l950,189r49,67l1038,331r26,80l1078,497r2,44l1078,585r-5,44l1052,712r-32,78l976,860r-54,63l859,978r-71,44l711,1054r-83,21l540,1082r-44,-2l411,1066r-81,-27l256,1001,189,952,130,893,81,826,43,751,16,671,2,585,,541e" filled="f" strokeweight=".08264mm">
                    <v:path arrowok="t" o:connecttype="custom" o:connectlocs="0,-3353;7,-3441;28,-3524;61,-3602;105,-3672;159,-3735;221,-3790;292,-3834;370,-3866;453,-3887;540,-3894;584,-3892;670,-3878;750,-3851;825,-3813;891,-3764;950,-3705;999,-3638;1038,-3563;1064,-3483;1078,-3397;1080,-3353;1078,-3309;1073,-3265;1052,-3182;1020,-3104;976,-3034;922,-2971;859,-2916;788,-2872;711,-2840;628,-2819;540,-2812;496,-2814;411,-2828;330,-2855;256,-2893;189,-2942;130,-3001;81,-3068;43,-3143;16,-3223;2,-3309;0,-3353" o:connectangles="0,0,0,0,0,0,0,0,0,0,0,0,0,0,0,0,0,0,0,0,0,0,0,0,0,0,0,0,0,0,0,0,0,0,0,0,0,0,0,0,0,0,0,0"/>
                  </v:shape>
                </v:group>
                <v:group id="Group 5106" o:spid="_x0000_s1033" style="position:absolute;left:3027;top:-4262;width:1809;height:1581" coordorigin="3027,-4262" coordsize="1809,1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tGFMMAAADdAAAADwAAAGRycy9kb3ducmV2LnhtbERPy4rCMBTdC/MP4Qqz&#10;07QOilRTERmHWYjgA4bZXZrbBzY3pYlt/XuzEFweznu9GUwtOmpdZVlBPI1AEGdWV1wouF72kyUI&#10;55E11pZJwYMcbNKP0RoTbXs+UXf2hQgh7BJUUHrfJFK6rCSDbmob4sDltjXoA2wLqVvsQ7ip5SyK&#10;FtJgxaGhxIZ2JWW3890o+Omx337F393hlu8e/5f58e8Qk1Kf42G7AuFp8G/xy/2rFczjWdgf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xq0YUwwAAAN0AAAAP&#10;AAAAAAAAAAAAAAAAAKoCAABkcnMvZG93bnJldi54bWxQSwUGAAAAAAQABAD6AAAAmgMAAAAA&#10;">
                  <v:shape id="Freeform 5107" o:spid="_x0000_s1034" style="position:absolute;left:3027;top:-4262;width:1809;height:1581;visibility:visible;mso-wrap-style:square;v-text-anchor:top" coordsize="1809,1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dMQcUA&#10;AADdAAAADwAAAGRycy9kb3ducmV2LnhtbESPQWvCQBSE74X+h+UVvNXNBiwluooolh6sVFvvz+wz&#10;Ccm+DdnVpP++Kwgeh5n5hpktBtuIK3W+cqxBjRMQxLkzFRcafn82r+8gfEA22DgmDX/kYTF/fpph&#10;ZlzPe7oeQiEihH2GGsoQ2kxKn5dk0Y9dSxy9s+sshii7QpoO+wi3jUyT5E1arDgulNjSqqS8Plys&#10;hvWHOtJle6rz4qtXQ71Nd9+7VOvRy7Ccggg0hEf43v40GiYqVXB7E5+An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x0xBxQAAAN0AAAAPAAAAAAAAAAAAAAAAAJgCAABkcnMv&#10;ZG93bnJldi54bWxQSwUGAAAAAAQABAD1AAAAigMAAAAA&#10;" path="m,1581r1809,l1809,,,,,1581xe" filled="f" strokeweight=".08264mm">
                    <v:path arrowok="t" o:connecttype="custom" o:connectlocs="0,-2681;1809,-2681;1809,-4262;0,-4262;0,-2681" o:connectangles="0,0,0,0,0"/>
                  </v:shape>
                </v:group>
                <v:group id="Group 5104" o:spid="_x0000_s1035" style="position:absolute;left:3257;top:-3894;width:1080;height:1082" coordorigin="3257,-3894"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V9+MUAAADdAAAADwAAAGRycy9kb3ducmV2LnhtbESPQYvCMBSE7wv+h/CE&#10;va1pu7hINYqIigcRVgXx9miebbF5KU1s6783wsIeh5n5hpktelOJlhpXWlYQjyIQxJnVJecKzqfN&#10;1wSE88gaK8uk4EkOFvPBxwxTbTv+pfbocxEg7FJUUHhfp1K6rCCDbmRr4uDdbGPQB9nkUjfYBbip&#10;ZBJFP9JgyWGhwJpWBWX348Mo2HbYLb/jdbu/31bP62l8uOxjUupz2C+nIDz1/j/8195pBeM4SeD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41ffjFAAAA3QAA&#10;AA8AAAAAAAAAAAAAAAAAqgIAAGRycy9kb3ducmV2LnhtbFBLBQYAAAAABAAEAPoAAACcAwAAAAA=&#10;">
                  <v:shape id="Freeform 5105" o:spid="_x0000_s1036" style="position:absolute;left:3257;top:-3894;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ACk8QA&#10;AADdAAAADwAAAGRycy9kb3ducmV2LnhtbESPwWrDMBBE74X8g9hCb41sF4fgRjYlEJpbmziX3BZr&#10;axtbK2Epjvv3VaHQ4zAzb5hdtZhRzDT53rKCdJ2AIG6s7rlVcKkPz1sQPiBrHC2Tgm/yUJWrhx0W&#10;2t75RPM5tCJC2BeooAvBFVL6piODfm0dcfS+7GQwRDm1Uk94j3AzyixJNtJgz3GhQ0f7jprhfDMK&#10;dL3w8eM9u9I8jJt0+MzdKXdKPT0ub68gAi3hP/zXPmoFeZq9wO+b+ARk+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QApPEAAAA3QAAAA8AAAAAAAAAAAAAAAAAmAIAAGRycy9k&#10;b3ducmV2LnhtbFBLBQYAAAAABAAEAPUAAACJAwAAAAA=&#10;" path="m540,l453,7,370,28,292,60r-70,44l159,159r-54,63l61,292,28,370,8,453,,541r2,44l16,671r27,80l81,826r49,67l189,952r67,49l330,1039r81,27l496,1080r44,2l585,1080r85,-14l750,1039r75,-38l892,952r58,-59l999,826r39,-75l1064,671r14,-86l1080,541r-2,-44l1064,411r-26,-80l999,256,950,189,892,130,825,81,750,43,670,16,585,2,540,e" stroked="f">
                    <v:path arrowok="t" o:connecttype="custom" o:connectlocs="540,-3894;453,-3887;370,-3866;292,-3834;222,-3790;159,-3735;105,-3672;61,-3602;28,-3524;8,-3441;0,-3353;2,-3309;16,-3223;43,-3143;81,-3068;130,-3001;189,-2942;256,-2893;330,-2855;411,-2828;496,-2814;540,-2812;585,-2814;670,-2828;750,-2855;825,-2893;892,-2942;950,-3001;999,-3068;1038,-3143;1064,-3223;1078,-3309;1080,-3353;1078,-3397;1064,-3483;1038,-3563;999,-3638;950,-3705;892,-3764;825,-3813;750,-3851;670,-3878;585,-3892;540,-3894" o:connectangles="0,0,0,0,0,0,0,0,0,0,0,0,0,0,0,0,0,0,0,0,0,0,0,0,0,0,0,0,0,0,0,0,0,0,0,0,0,0,0,0,0,0,0,0"/>
                  </v:shape>
                </v:group>
                <v:group id="Group 5102" o:spid="_x0000_s1037" style="position:absolute;left:3257;top:-3894;width:1080;height:1082" coordorigin="3257,-3894"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BAF8cAAADdAAAADwAAAGRycy9kb3ducmV2LnhtbESPQWvCQBSE7wX/w/KE&#10;3ppNbFMkZhURKx5CoSqU3h7ZZxLMvg3ZbRL/fbdQ6HGYmW+YfDOZVgzUu8aygiSKQRCXVjdcKbic&#10;356WIJxH1thaJgV3crBZzx5yzLQd+YOGk69EgLDLUEHtfZdJ6cqaDLrIdsTBu9reoA+yr6TucQxw&#10;08pFHL9Kgw2HhRo72tVU3k7fRsFhxHH7nOyH4nbd3b/O6ftnkZBSj/NpuwLhafL/4b/2UStIk8U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pBAF8cAAADd&#10;AAAADwAAAAAAAAAAAAAAAACqAgAAZHJzL2Rvd25yZXYueG1sUEsFBgAAAAAEAAQA+gAAAJ4DAAAA&#10;AA==&#10;">
                  <v:shape id="Freeform 5103" o:spid="_x0000_s1038" style="position:absolute;left:3257;top:-3894;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dC1scA&#10;AADdAAAADwAAAGRycy9kb3ducmV2LnhtbESPW2vCQBSE3wv+h+UIvtVNBEVSVxHFW1sQbR/6eMie&#10;XDB7NmQ3GvvrXaHQx2FmvmFmi85U4kqNKy0riIcRCOLU6pJzBd9fm9cpCOeRNVaWScGdHCzmvZcZ&#10;Jtre+ETXs89FgLBLUEHhfZ1I6dKCDLqhrYmDl9nGoA+yyaVu8BbgppKjKJpIgyWHhQJrWhWUXs6t&#10;UVDuDv4++Wzlz/HwsX3/3WTxepopNeh3yzcQnjr/H/5r77WCcTwaw/NNeAJy/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XQtbHAAAA3QAAAA8AAAAAAAAAAAAAAAAAmAIAAGRy&#10;cy9kb3ducmV2LnhtbFBLBQYAAAAABAAEAPUAAACMAwAAAAA=&#10;" path="m,541l8,453,28,370,61,292r44,-70l159,159r63,-55l292,60,370,28,453,7,540,r45,2l670,16r80,27l825,81r67,49l950,189r49,67l1038,331r26,80l1078,497r2,44l1078,585r-5,44l1053,712r-33,78l976,860r-54,63l859,978r-71,44l711,1054r-83,21l540,1082r-44,-2l411,1066r-81,-27l256,1001,189,952,130,893,81,826,43,751,16,671,2,585,,541e" filled="f" strokeweight=".08264mm">
                    <v:path arrowok="t" o:connecttype="custom" o:connectlocs="0,-3353;8,-3441;28,-3524;61,-3602;105,-3672;159,-3735;222,-3790;292,-3834;370,-3866;453,-3887;540,-3894;585,-3892;670,-3878;750,-3851;825,-3813;892,-3764;950,-3705;999,-3638;1038,-3563;1064,-3483;1078,-3397;1080,-3353;1078,-3309;1073,-3265;1053,-3182;1020,-3104;976,-3034;922,-2971;859,-2916;788,-2872;711,-2840;628,-2819;540,-2812;496,-2814;411,-2828;330,-2855;256,-2893;189,-2942;130,-3001;81,-3068;43,-3143;16,-3223;2,-3309;0,-3353" o:connectangles="0,0,0,0,0,0,0,0,0,0,0,0,0,0,0,0,0,0,0,0,0,0,0,0,0,0,0,0,0,0,0,0,0,0,0,0,0,0,0,0,0,0,0,0"/>
                  </v:shape>
                </v:group>
                <v:group id="Group 5100" o:spid="_x0000_s1039" style="position:absolute;left:4262;top:-7235;width:1898;height:1660" coordorigin="4262,-7235" coordsize="1898,16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57+8UAAADdAAAADwAAAGRycy9kb3ducmV2LnhtbESPQYvCMBSE7wv7H8Jb&#10;8LamVZSlaxSRVTyIYF0Qb4/m2Rabl9LEtv57Iwgeh5n5hpktelOJlhpXWlYQDyMQxJnVJecK/o/r&#10;7x8QziNrrCyTgjs5WMw/P2aYaNvxgdrU5yJA2CWooPC+TqR0WUEG3dDWxMG72MagD7LJpW6wC3BT&#10;yVEUTaXBksNCgTWtCsqu6c0o2HTYLcfxX7u7Xlb383GyP+1iUmrw1S9/QXjq/Tv8am+1gkk8msL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EOe/vFAAAA3QAA&#10;AA8AAAAAAAAAAAAAAAAAqgIAAGRycy9kb3ducmV2LnhtbFBLBQYAAAAABAAEAPoAAACcAwAAAAA=&#10;">
                  <v:shape id="Freeform 5101" o:spid="_x0000_s1040" style="position:absolute;left:4262;top:-7235;width:1898;height:1660;visibility:visible;mso-wrap-style:square;v-text-anchor:top" coordsize="1898,1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KqJsgA&#10;AADdAAAADwAAAGRycy9kb3ducmV2LnhtbESPQWvCQBSE7wX/w/IEb3WTUGtJXUVqpfZobCnentln&#10;Esy+TbNbjf56VxB6HGbmG2Yy60wtjtS6yrKCeBiBIM6trrhQ8LVZPr6AcB5ZY22ZFJzJwWzae5hg&#10;qu2J13TMfCEChF2KCkrvm1RKl5dk0A1tQxy8vW0N+iDbQuoWTwFuaplE0bM0WHFYKLGht5LyQ/Zn&#10;FCzOT++Xj/Hnd5Zs45/f3WaRrbcXpQb9bv4KwlPn/8P39korGMXJGG5vwhOQ0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gqomyAAAAN0AAAAPAAAAAAAAAAAAAAAAAJgCAABk&#10;cnMvZG93bnJldi54bWxQSwUGAAAAAAQABAD1AAAAjQMAAAAA&#10;" path="m,1660r1898,l1898,,,,,1660xe" filled="f" strokeweight=".08264mm">
                    <v:path arrowok="t" o:connecttype="custom" o:connectlocs="0,-5575;1898,-5575;1898,-7235;0,-7235;0,-5575" o:connectangles="0,0,0,0,0"/>
                  </v:shape>
                </v:group>
                <v:group id="Group 5098" o:spid="_x0000_s1041" style="position:absolute;left:4492;top:-6867;width:1080;height:1082" coordorigin="4492,-6867"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91KEsMAAADdAAAADwAAAGRycy9kb3ducmV2LnhtbERPy4rCMBTdC/MP4Qqz&#10;07QOilRTERmHWYjgA4bZXZrbBzY3pYlt/XuzEFweznu9GUwtOmpdZVlBPI1AEGdWV1wouF72kyUI&#10;55E11pZJwYMcbNKP0RoTbXs+UXf2hQgh7BJUUHrfJFK6rCSDbmob4sDltjXoA2wLqVvsQ7ip5SyK&#10;FtJgxaGhxIZ2JWW3890o+Omx337F393hlu8e/5f58e8Qk1Kf42G7AuFp8G/xy/2rFczjW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3UoSwwAAAN0AAAAP&#10;AAAAAAAAAAAAAAAAAKoCAABkcnMvZG93bnJldi54bWxQSwUGAAAAAAQABAD6AAAAmgMAAAAA&#10;">
                  <v:shape id="Freeform 5099" o:spid="_x0000_s1042" style="position:absolute;left:4492;top:-6867;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g1ecQA&#10;AADdAAAADwAAAGRycy9kb3ducmV2LnhtbESPwWrDMBBE74X8g9hCb41sg0PjRjYlEJpbmziX3BZr&#10;axtbK2Epjvv3VaHQ4zAzb5hdtZhRzDT53rKCdJ2AIG6s7rlVcKkPzy8gfEDWOFomBd/koSpXDzss&#10;tL3zieZzaEWEsC9QQReCK6T0TUcG/do64uh92clgiHJqpZ7wHuFmlFmSbKTBnuNCh472HTXD+WYU&#10;6Hrh48d7dqV5GDfp8Jm7U+6Uenpc3l5BBFrCf/ivfdQK8jTbwu+b+ARk+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4NXnEAAAA3QAAAA8AAAAAAAAAAAAAAAAAmAIAAGRycy9k&#10;b3ducmV2LnhtbFBLBQYAAAAABAAEAPUAAACJAwAAAAA=&#10;" path="m540,l452,7,369,28,292,60r-71,44l158,159r-54,63l60,292,27,370,7,453,,541r2,44l15,671r27,80l81,826r49,67l188,952r67,49l329,1039r81,27l495,1080r45,2l584,1080r85,-14l750,1039r74,-38l891,952r58,-59l998,826r39,-75l1064,671r14,-86l1079,541r-1,-44l1064,411r-27,-81l998,256,949,189,891,130,824,81,750,43,669,16,584,2,540,e" stroked="f">
                    <v:path arrowok="t" o:connecttype="custom" o:connectlocs="540,-6867;452,-6860;369,-6839;292,-6807;221,-6763;158,-6708;104,-6645;60,-6575;27,-6497;7,-6414;0,-6326;2,-6282;15,-6196;42,-6116;81,-6041;130,-5974;188,-5915;255,-5866;329,-5828;410,-5801;495,-5787;540,-5785;584,-5787;669,-5801;750,-5828;824,-5866;891,-5915;949,-5974;998,-6041;1037,-6116;1064,-6196;1078,-6282;1079,-6326;1078,-6370;1064,-6456;1037,-6537;998,-6611;949,-6678;891,-6737;824,-6786;750,-6824;669,-6851;584,-6865;540,-6867" o:connectangles="0,0,0,0,0,0,0,0,0,0,0,0,0,0,0,0,0,0,0,0,0,0,0,0,0,0,0,0,0,0,0,0,0,0,0,0,0,0,0,0,0,0,0,0"/>
                  </v:shape>
                </v:group>
                <v:group id="Group 5096" o:spid="_x0000_s1043" style="position:absolute;left:4492;top:-6867;width:1080;height:1082" coordorigin="4492,-6867"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LQycMAAADdAAAADwAAAGRycy9kb3ducmV2LnhtbERPy4rCMBTdC/MP4Qru&#10;NK2iSDUVkXFwIQM+YJjdpbl9YHNTmkxb/94shFkeznu7G0wtOmpdZVlBPItAEGdWV1wouN+O0zUI&#10;55E11pZJwZMc7NKP0RYTbXu+UHf1hQgh7BJUUHrfJFK6rCSDbmYb4sDltjXoA2wLqVvsQ7ip5TyK&#10;VtJgxaGhxIYOJWWP659R8NVjv1/En935kR+ev7fl9885JqUm42G/AeFp8P/it/ukFSzjRdgf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0ctDJwwAAAN0AAAAP&#10;AAAAAAAAAAAAAAAAAKoCAABkcnMvZG93bnJldi54bWxQSwUGAAAAAAQABAD6AAAAmgMAAAAA&#10;">
                  <v:shape id="Freeform 5097" o:spid="_x0000_s1044" style="position:absolute;left:4492;top:-6867;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XSCMgA&#10;AADdAAAADwAAAGRycy9kb3ducmV2LnhtbESPW2vCQBSE3wv9D8sR+lY3aalIdBVpsa1VEC8PPh6y&#10;JxeaPRuyaxL7612h4OMwM98w03lvKtFS40rLCuJhBII4tbrkXMHxsHweg3AeWWNlmRRcyMF89vgw&#10;xUTbjnfU7n0uAoRdggoK7+tESpcWZNANbU0cvMw2Bn2QTS51g12Am0q+RNFIGiw5LBRY03tB6e/+&#10;bBSUXyt/GW3O8rRdrT9//pZZ/DHOlHoa9IsJCE+9v4f/299awVv8GsPtTXgCcnY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2ddIIyAAAAN0AAAAPAAAAAAAAAAAAAAAAAJgCAABk&#10;cnMvZG93bnJldi54bWxQSwUGAAAAAAQABAD1AAAAjQMAAAAA&#10;" path="m,541l7,453,27,370,60,292r44,-70l158,159r63,-55l292,60,369,28,452,7,540,r44,2l669,16r81,27l824,81r67,49l949,189r49,67l1037,330r27,81l1078,497r1,44l1078,585r-6,44l1052,712r-33,77l975,860r-54,63l858,977r-70,44l710,1054r-83,21l540,1082r-45,-2l410,1066r-81,-27l255,1001,188,952,130,893,81,826,42,751,15,671,2,585,,541e" filled="f" strokeweight=".08264mm">
                    <v:path arrowok="t" o:connecttype="custom" o:connectlocs="0,-6326;7,-6414;27,-6497;60,-6575;104,-6645;158,-6708;221,-6763;292,-6807;369,-6839;452,-6860;540,-6867;584,-6865;669,-6851;750,-6824;824,-6786;891,-6737;949,-6678;998,-6611;1037,-6537;1064,-6456;1078,-6370;1079,-6326;1078,-6282;1072,-6238;1052,-6155;1019,-6078;975,-6007;921,-5944;858,-5890;788,-5846;710,-5813;627,-5792;540,-5785;495,-5787;410,-5801;329,-5828;255,-5866;188,-5915;130,-5974;81,-6041;42,-6116;15,-6196;2,-6282;0,-6326" o:connectangles="0,0,0,0,0,0,0,0,0,0,0,0,0,0,0,0,0,0,0,0,0,0,0,0,0,0,0,0,0,0,0,0,0,0,0,0,0,0,0,0,0,0,0,0"/>
                  </v:shape>
                </v:group>
                <v:group id="Group 5094" o:spid="_x0000_s1045" style="position:absolute;left:3754;top:-6290;width:707;height:2396" coordorigin="3754,-6290" coordsize="707,2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rJccAAADdAAAADwAAAGRycy9kb3ducmV2LnhtbESPT2vCQBTE7wW/w/KE&#10;3uomhpQSXUVESw+hUC2U3h7ZZxLMvg3ZNX++fbcgeBxm5jfMejuaRvTUudqygngRgSAurK65VPB9&#10;Pr68gXAeWWNjmRRM5GC7mT2tMdN24C/qT74UAcIuQwWV920mpSsqMugWtiUO3sV2Bn2QXSl1h0OA&#10;m0Yuo+hVGqw5LFTY0r6i4nq6GQXvAw67JD70+fWyn37P6edPHpNSz/NxtwLhafSP8L39oRWkcbKE&#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zrJccAAADd&#10;AAAADwAAAAAAAAAAAAAAAACqAgAAZHJzL2Rvd25yZXYueG1sUEsFBgAAAAAEAAQA+gAAAJ4DAAAA&#10;AA==&#10;">
                  <v:shape id="Freeform 5095" o:spid="_x0000_s1046" style="position:absolute;left:3754;top:-6290;width:707;height:2396;visibility:visible;mso-wrap-style:square;v-text-anchor:top" coordsize="707,23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RVlccA&#10;AADdAAAADwAAAGRycy9kb3ducmV2LnhtbESPXWvCMBSG7wf+h3AGuxFNnShSjbIPZMrY0CpeH5qz&#10;tq45KUmm1V+/DIRdvrwfD+9s0ZpanMj5yrKCQT8BQZxbXXGhYL9b9iYgfEDWWFsmBRfysJh37maY&#10;anvmLZ2yUIg4wj5FBWUITSqlz0sy6Pu2IY7el3UGQ5SukNrhOY6bWj4myVgarDgSSmzopaT8O/sx&#10;kdsdHz62y+fX/O1zfd0c3PE9S65KPdy3T1MQgdrwH761V1rBaDAcwt+b+ATk/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kVZXHAAAA3QAAAA8AAAAAAAAAAAAAAAAAmAIAAGRy&#10;cy9kb3ducmV2LnhtbFBLBQYAAAAABAAEAPUAAACMAwAAAAA=&#10;" path="m707,l503,264,332,539,197,823,97,1118,31,1422,,1737r4,325l43,2396e" filled="f" strokeweight=".08264mm">
                    <v:path arrowok="t" o:connecttype="custom" o:connectlocs="707,-6290;503,-6026;332,-5751;197,-5467;97,-5172;31,-4868;0,-4553;4,-4228;43,-3894" o:connectangles="0,0,0,0,0,0,0,0,0"/>
                  </v:shape>
                </v:group>
                <v:group id="Group 5092" o:spid="_x0000_s1047" style="position:absolute;left:4409;top:-6326;width:88;height:83" coordorigin="4409,-6326" coordsize="8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0nWyscAAADdAAAADwAAAGRycy9kb3ducmV2LnhtbESPT2vCQBTE7wW/w/IK&#10;3uomphZJXYNIFQ9SqAqlt0f2mYRk34bsNn++fbdQ6HGYmd8wm2w0jeipc5VlBfEiAkGcW11xoeB2&#10;PTytQTiPrLGxTAomcpBtZw8bTLUd+IP6iy9EgLBLUUHpfZtK6fKSDLqFbYmDd7edQR9kV0jd4RDg&#10;ppHLKHqRBisOCyW2tC8pry/fRsFxwGGXxG/9ub7vp6/r6v3zHJNS88dx9wrC0+j/w3/tk1awipNn&#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0nWyscAAADd&#10;AAAADwAAAAAAAAAAAAAAAACqAgAAZHJzL2Rvd25yZXYueG1sUEsFBgAAAAAEAAQA+gAAAJ4DAAAA&#10;AA==&#10;">
                  <v:shape id="Freeform 5093" o:spid="_x0000_s1048" style="position:absolute;left:4409;top:-6326;width:88;height:83;visibility:visible;mso-wrap-style:square;v-text-anchor:top" coordsize="88,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4P/8cA&#10;AADdAAAADwAAAGRycy9kb3ducmV2LnhtbESPT2vCQBTE70K/w/IKvUjd2NRSoquItODBKv6BXh/Z&#10;ZzYk+zZmtzH99m6h4HGYmd8ws0Vva9FR60vHCsajBARx7nTJhYLT8fP5HYQPyBprx6Tglzws5g+D&#10;GWbaXXlP3SEUIkLYZ6jAhNBkUvrckEU/cg1x9M6utRiibAupW7xGuK3lS5K8SYslxwWDDa0M5dXh&#10;xyp4/Vp9fMtyk27NLk147avhpauUenrsl1MQgfpwD/+311rBZJxO4O9NfA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OD//HAAAA3QAAAA8AAAAAAAAAAAAAAAAAmAIAAGRy&#10;cy9kb3ducmV2LnhtbFBLBQYAAAAABAAEAPUAAACMAwAAAAA=&#10;" path="m83,l,6,88,83,83,e" fillcolor="black" stroked="f">
                    <v:path arrowok="t" o:connecttype="custom" o:connectlocs="83,-6326;0,-6320;88,-6243;83,-6326" o:connectangles="0,0,0,0"/>
                  </v:shape>
                </v:group>
                <v:group id="Group 5090" o:spid="_x0000_s1049" style="position:absolute;left:3439;top:-5328;width:833;height:246" coordorigin="3439,-5328" coordsize="833,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ftJsUAAADdAAAADwAAAGRycy9kb3ducmV2LnhtbESPQYvCMBSE7wv7H8Jb&#10;8LamVZSlaxSRVTyIYF0Qb4/m2Rabl9LEtv57Iwgeh5n5hpktelOJlhpXWlYQDyMQxJnVJecK/o/r&#10;7x8QziNrrCyTgjs5WMw/P2aYaNvxgdrU5yJA2CWooPC+TqR0WUEG3dDWxMG72MagD7LJpW6wC3BT&#10;yVEUTaXBksNCgTWtCsqu6c0o2HTYLcfxX7u7Xlb383GyP+1iUmrw1S9/QXjq/Tv8am+1gkk8nsL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TX7SbFAAAA3QAA&#10;AA8AAAAAAAAAAAAAAAAAqgIAAGRycy9kb3ducmV2LnhtbFBLBQYAAAAABAAEAPoAAACcAwAAAAA=&#10;">
                  <v:shape id="Freeform 5091" o:spid="_x0000_s1050" style="position:absolute;left:3439;top:-5328;width:833;height:246;visibility:visible;mso-wrap-style:square;v-text-anchor:top" coordsize="833,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uT8MYA&#10;AADdAAAADwAAAGRycy9kb3ducmV2LnhtbESPT2vCQBTE70K/w/IKvekmFatEN9IKBW/+qeD1mX1m&#10;02Tfhuyq0U/fLRR6HGbmN8xi2dtGXKnzlWMF6SgBQVw4XXGp4PD1OZyB8AFZY+OYFNzJwzJ/Giww&#10;0+7GO7ruQykihH2GCkwIbSalLwxZ9CPXEkfv7DqLIcqulLrDW4TbRr4myZu0WHFcMNjSylBR7y9W&#10;AY7Nqd5Njqk5fvtk06bbj/KxVerluX+fgwjUh//wX3utFUzS8RR+38QnI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WuT8MYAAADdAAAADwAAAAAAAAAAAAAAAACYAgAAZHJz&#10;L2Rvd25yZXYueG1sUEsFBgAAAAAEAAQA9QAAAIsDAAAAAA==&#10;" path="m,l,246r833,l833,,,e" stroked="f">
                    <v:path arrowok="t" o:connecttype="custom" o:connectlocs="0,-5328;0,-5082;833,-5082;833,-5328;0,-5328" o:connectangles="0,0,0,0,0"/>
                  </v:shape>
                </v:group>
                <v:group id="Group 5088" o:spid="_x0000_s1051" style="position:absolute;left:5607;top:-6296;width:1189;height:2402" coordorigin="5607,-6296" coordsize="1189,2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Tcz8MAAADdAAAADwAAAGRycy9kb3ducmV2LnhtbERPy4rCMBTdC/MP4Qru&#10;NK2iSDUVkXFwIQM+YJjdpbl9YHNTmkxb/94shFkeznu7G0wtOmpdZVlBPItAEGdWV1wouN+O0zUI&#10;55E11pZJwZMc7NKP0RYTbXu+UHf1hQgh7BJUUHrfJFK6rCSDbmYb4sDltjXoA2wLqVvsQ7ip5TyK&#10;VtJgxaGhxIYOJWWP659R8NVjv1/En935kR+ev7fl9885JqUm42G/AeFp8P/it/ukFSzjR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KBNzPwwAAAN0AAAAP&#10;AAAAAAAAAAAAAAAAAKoCAABkcnMvZG93bnJldi54bWxQSwUGAAAAAAQABAD6AAAAmgMAAAAA&#10;">
                  <v:shape id="Freeform 5089" o:spid="_x0000_s1052" style="position:absolute;left:5607;top:-6296;width:1189;height:2402;visibility:visible;mso-wrap-style:square;v-text-anchor:top" coordsize="1189,2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f0YsUA&#10;AADdAAAADwAAAGRycy9kb3ducmV2LnhtbESP0WoCMRRE3wv+Q7iCL0WzViy6GkWEWqFQWPUDLpvr&#10;ZjW5WTZRt39vCoU+DjNzhlmuO2fFndpQe1YwHmUgiEuva64UnI4fwxmIEJE1Ws+k4IcCrFe9lyXm&#10;2j+4oPshViJBOOSowMTY5FKG0pDDMPINcfLOvnUYk2wrqVt8JLiz8i3L3qXDmtOCwYa2hsrr4eYU&#10;zIqv6zdOt+dXtPvdZ2E7Jy9GqUG/2yxAROrif/ivvdcKpuPJHH7fpCcgV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1/RixQAAAN0AAAAPAAAAAAAAAAAAAAAAAJgCAABkcnMv&#10;ZG93bnJldi54bWxQSwUGAAAAAAQABAD1AAAAigMAAAAA&#10;" path="m,l262,243,492,502,689,778r165,293l986,1379r100,324l1154,2044r35,358e" filled="f" strokeweight=".08264mm">
                    <v:path arrowok="t" o:connecttype="custom" o:connectlocs="0,-6296;262,-6053;492,-5794;689,-5518;854,-5225;986,-4917;1086,-4593;1154,-4252;1189,-3894" o:connectangles="0,0,0,0,0,0,0,0,0"/>
                  </v:shape>
                </v:group>
                <v:group id="Group 5086" o:spid="_x0000_s1053" style="position:absolute;left:5571;top:-6334;width:82;height:90" coordorigin="5571,-6334" coordsize="82,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HSjtMMAAADdAAAADwAAAGRycy9kb3ducmV2LnhtbERPTYvCMBC9C/sfwix4&#10;07S7KkvXKCKueBDBuiDehmZsi82kNLGt/94cBI+P9z1f9qYSLTWutKwgHkcgiDOrS84V/J/+Rj8g&#10;nEfWWFkmBQ9ysFx8DOaYaNvxkdrU5yKEsEtQQeF9nUjpsoIMurGtiQN3tY1BH2CTS91gF8JNJb+i&#10;aCYNlhwaCqxpXVB2S+9GwbbDbvUdb9r97bp+XE7Tw3kfk1LDz371C8JT79/il3unFUzjS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sdKO0wwAAAN0AAAAP&#10;AAAAAAAAAAAAAAAAAKoCAABkcnMvZG93bnJldi54bWxQSwUGAAAAAAQABAD6AAAAmgMAAAAA&#10;">
                  <v:shape id="Freeform 5087" o:spid="_x0000_s1054" style="position:absolute;left:5571;top:-6334;width:82;height:90;visibility:visible;mso-wrap-style:square;v-text-anchor:top" coordsize="82,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8p/8QA&#10;AADdAAAADwAAAGRycy9kb3ducmV2LnhtbESP3YrCMBSE7wXfIRxh7zStqJRqKiIsqHvlzwMcmmNT&#10;2pyUJqt1n94sLOzlMDPfMJvtYFvxoN7XjhWkswQEcel0zZWC2/VzmoHwAVlj65gUvMjDthiPNphr&#10;9+QzPS6hEhHCPkcFJoQul9KXhiz6meuIo3d3vcUQZV9J3eMzwm0r50mykhZrjgsGO9obKpvLt1Xw&#10;pY9Lf5zbjDK//2lOL3NbHIxSH5NhtwYRaAj/4b/2QStYposUft/EJyC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PKf/EAAAA3QAAAA8AAAAAAAAAAAAAAAAAmAIAAGRycy9k&#10;b3ducmV2LnhtbFBLBQYAAAAABAAEAPUAAACJAwAAAAA=&#10;" path="m83,l,8,8,91,83,e" fillcolor="black" stroked="f">
                    <v:path arrowok="t" o:connecttype="custom" o:connectlocs="83,-6334;0,-6326;8,-6243;83,-6334" o:connectangles="0,0,0,0"/>
                  </v:shape>
                </v:group>
                <v:group id="Group 5084" o:spid="_x0000_s1055" style="position:absolute;left:6035;top:-5380;width:832;height:246" coordorigin="6035,-5380" coordsize="832,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YWMcAAADdAAAADwAAAGRycy9kb3ducmV2LnhtbESPQWvCQBSE7wX/w/KE&#10;3ppNbFMkZhURKx5CoSqU3h7ZZxLMvg3ZbRL/fbdQ6HGYmW+YfDOZVgzUu8aygiSKQRCXVjdcKbic&#10;356WIJxH1thaJgV3crBZzx5yzLQd+YOGk69EgLDLUEHtfZdJ6cqaDLrIdsTBu9reoA+yr6TucQxw&#10;08pFHL9Kgw2HhRo72tVU3k7fRsFhxHH7nOyH4nbd3b/O6ftnkZBSj/NpuwLhafL/4b/2UStIk5cF&#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qYWMcAAADd&#10;AAAADwAAAAAAAAAAAAAAAACqAgAAZHJzL2Rvd25yZXYueG1sUEsFBgAAAAAEAAQA+gAAAJ4DAAAA&#10;AA==&#10;">
                  <v:shape id="Freeform 5085" o:spid="_x0000_s1056" style="position:absolute;left:6035;top:-5380;width:832;height:246;visibility:visible;mso-wrap-style:square;v-text-anchor:top" coordsize="832,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Jgx8UA&#10;AADdAAAADwAAAGRycy9kb3ducmV2LnhtbESPQWvCQBSE7wX/w/KE3uomaotEN0ECQnspNFbPz+wz&#10;CWbfhuw2if/eLRR6HGbmG2aXTaYVA/WusawgXkQgiEurG64UfB8PLxsQziNrbC2Tgjs5yNLZ0w4T&#10;bUf+oqHwlQgQdgkqqL3vEildWZNBt7AdcfCutjfog+wrqXscA9y0chlFb9Jgw2Ghxo7ymspb8WMU&#10;nOO8+Tjnn9d8s7ocIluc/FrHSj3Pp/0WhKfJ/4f/2u9awWu8XsHvm/AEZP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EmDHxQAAAN0AAAAPAAAAAAAAAAAAAAAAAJgCAABkcnMv&#10;ZG93bnJldi54bWxQSwUGAAAAAAQABAD1AAAAigMAAAAA&#10;" path="m,l,246r832,l832,,,e" stroked="f">
                    <v:path arrowok="t" o:connecttype="custom" o:connectlocs="0,-5380;0,-5134;832,-5134;832,-5380;0,-5380" o:connectangles="0,0,0,0,0"/>
                  </v:shape>
                </v:group>
                <v:group id="Group 5082" o:spid="_x0000_s1057" style="position:absolute;left:1827;top:-1668;width:1809;height:1581" coordorigin="1827,-1668" coordsize="1809,1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0+lt8UAAADdAAAADwAAAGRycy9kb3ducmV2LnhtbESPQYvCMBSE78L+h/CE&#10;vWnaXZWlGkXEXTyIoC6It0fzbIvNS2liW/+9EQSPw8x8w8wWnSlFQ7UrLCuIhxEI4tTqgjMF/8ff&#10;wQ8I55E1lpZJwZ0cLOYfvRkm2ra8p+bgMxEg7BJUkHtfJVK6NCeDbmgr4uBdbG3QB1lnUtfYBrgp&#10;5VcUTaTBgsNCjhWtckqvh5tR8Ndiu/yO1832elndz8fx7rSNSanPfrecgvDU+Xf41d5oBeN4NIL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PpbfFAAAA3QAA&#10;AA8AAAAAAAAAAAAAAAAAqgIAAGRycy9kb3ducmV2LnhtbFBLBQYAAAAABAAEAPoAAACcAwAAAAA=&#10;">
                  <v:shape id="Freeform 5083" o:spid="_x0000_s1058" style="position:absolute;left:1827;top:-1668;width:1809;height:1581;visibility:visible;mso-wrap-style:square;v-text-anchor:top" coordsize="1809,1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Ov4sUA&#10;AADdAAAADwAAAGRycy9kb3ducmV2LnhtbESPQWvCQBSE70L/w/IKvekmoUqJrlJalB5U1Or9mX1N&#10;QrJvQ3Y16b93BcHjMDPfMLNFb2pxpdaVlhXEowgEcWZ1ybmC4+9y+AHCeWSNtWVS8E8OFvOXwQxT&#10;bTve0/XgcxEg7FJUUHjfpFK6rCCDbmQb4uD92dagD7LNpW6xC3BTyySKJtJgyWGhwIa+Csqqw8Uo&#10;+F7FJ7qsz1WWb7q4r9bJdrdNlHp77T+nIDz1/hl+tH+0gnH8Pob7m/A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I6/ixQAAAN0AAAAPAAAAAAAAAAAAAAAAAJgCAABkcnMv&#10;ZG93bnJldi54bWxQSwUGAAAAAAQABAD1AAAAigMAAAAA&#10;" path="m,1581r1809,l1809,,,,,1581xe" filled="f" strokeweight=".08264mm">
                    <v:path arrowok="t" o:connecttype="custom" o:connectlocs="0,-87;1809,-87;1809,-1668;0,-1668;0,-87" o:connectangles="0,0,0,0,0"/>
                  </v:shape>
                </v:group>
                <v:group id="Group 5080" o:spid="_x0000_s1059" style="position:absolute;left:2058;top:-1300;width:1080;height:1082" coordorigin="2058,-1300"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GeW8cAAADdAAAADwAAAGRycy9kb3ducmV2LnhtbESPT2vCQBTE7wW/w/KE&#10;3uomWkWiq4jU0kMoNBFKb4/sMwlm34bsNn++fbdQ6HGYmd8w++NoGtFT52rLCuJFBIK4sLrmUsE1&#10;vzxtQTiPrLGxTAomcnA8zB72mGg78Af1mS9FgLBLUEHlfZtI6YqKDLqFbYmDd7OdQR9kV0rd4RDg&#10;ppHLKNpIgzWHhQpbOldU3LNvo+B1wOG0il/69H47T1/5+v0zjUmpx/l42oHwNPr/8F/7TStYx88b&#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NGeW8cAAADd&#10;AAAADwAAAAAAAAAAAAAAAACqAgAAZHJzL2Rvd25yZXYueG1sUEsFBgAAAAAEAAQA+gAAAJ4DAAAA&#10;AA==&#10;">
                  <v:shape id="Freeform 5081" o:spid="_x0000_s1060" style="position:absolute;left:2058;top:-1300;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ThMMUA&#10;AADdAAAADwAAAGRycy9kb3ducmV2LnhtbESPQWvCQBSE70L/w/IK3nQTMVbSbESEordW7cXbI/ua&#10;hGTfLtltjP++Wyj0OMzMN0yxm0wvRhp8a1lBukxAEFdWt1wr+Ly+LbYgfEDW2FsmBQ/ysCufZgXm&#10;2t75TOMl1CJC2OeooAnB5VL6qiGDfmkdcfS+7GAwRDnUUg94j3DTy1WSbKTBluNCg44ODVXd5dso&#10;0NeJT+/H1Y3Grt+k3UfmzplTav487V9BBJrCf/ivfdIKsnT9Ar9v4hOQ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9OEwxQAAAN0AAAAPAAAAAAAAAAAAAAAAAJgCAABkcnMv&#10;ZG93bnJldi54bWxQSwUGAAAAAAQABAD1AAAAigMAAAAA&#10;" path="m540,l452,7,369,27,292,60r-71,44l158,158r-54,63l60,292,27,370,7,453,,541r2,44l16,671r26,80l81,826r49,67l188,951r67,50l330,1039r80,27l495,1080r45,2l584,1080r85,-14l750,1039r74,-38l891,951r59,-58l999,826r38,-75l1064,671r14,-86l1080,541r-2,-45l1064,411r-27,-81l999,256,950,189,891,130,824,81,750,42,669,16,584,2,540,e" stroked="f">
                    <v:path arrowok="t" o:connecttype="custom" o:connectlocs="540,-1300;452,-1293;369,-1273;292,-1240;221,-1196;158,-1142;104,-1079;60,-1008;27,-930;7,-847;0,-759;2,-715;16,-629;42,-549;81,-474;130,-407;188,-349;255,-299;330,-261;410,-234;495,-220;540,-218;584,-220;669,-234;750,-261;824,-299;891,-349;950,-407;999,-474;1037,-549;1064,-629;1078,-715;1080,-759;1078,-804;1064,-889;1037,-970;999,-1044;950,-1111;891,-1170;824,-1219;750,-1258;669,-1284;584,-1298;540,-1300" o:connectangles="0,0,0,0,0,0,0,0,0,0,0,0,0,0,0,0,0,0,0,0,0,0,0,0,0,0,0,0,0,0,0,0,0,0,0,0,0,0,0,0,0,0,0,0"/>
                  </v:shape>
                </v:group>
                <v:group id="Group 5078" o:spid="_x0000_s1061" style="position:absolute;left:2058;top:-1300;width:1080;height:1082" coordorigin="2058,-1300" coordsize="1080,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KvssMAAADdAAAADwAAAGRycy9kb3ducmV2LnhtbERPTYvCMBC9C/sfwix4&#10;07S7KkvXKCKueBDBuiDehmZsi82kNLGt/94cBI+P9z1f9qYSLTWutKwgHkcgiDOrS84V/J/+Rj8g&#10;nEfWWFkmBQ9ysFx8DOaYaNvxkdrU5yKEsEtQQeF9nUjpsoIMurGtiQN3tY1BH2CTS91gF8JNJb+i&#10;aCYNlhwaCqxpXVB2S+9GwbbDbvUdb9r97bp+XE7Tw3kfk1LDz371C8JT79/il3unFUzjS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SAq+ywwAAAN0AAAAP&#10;AAAAAAAAAAAAAAAAAKoCAABkcnMvZG93bnJldi54bWxQSwUGAAAAAAQABAD6AAAAmgMAAAAA&#10;">
                  <v:shape id="Freeform 5079" o:spid="_x0000_s1062" style="position:absolute;left:2058;top:-1300;width:1080;height:1082;visibility:visible;mso-wrap-style:square;v-text-anchor:top" coordsize="1080,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Wtc8gA&#10;AADdAAAADwAAAGRycy9kb3ducmV2LnhtbESPS2sCQRCE7wH/w9CCtzi7QcWsjhISfEUhxHjw2Oz0&#10;PnCnZ9kZdc2vd4RAjkVVfUVN562pxIUaV1pWEPcjEMSp1SXnCg4/i+cxCOeRNVaWScGNHMxnnacp&#10;Jtpe+Zsue5+LAGGXoILC+zqR0qUFGXR9WxMHL7ONQR9kk0vd4DXATSVfomgkDZYcFgqs6b2g9LQ/&#10;GwXlauNvo91ZHr822+Xn7yKLP8aZUr1u+zYB4an1/+G/9lorGMaDV3i8CU9Azu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Ba1zyAAAAN0AAAAPAAAAAAAAAAAAAAAAAJgCAABk&#10;cnMvZG93bnJldi54bWxQSwUGAAAAAAQABAD1AAAAjQMAAAAA&#10;" path="m,541l7,453,27,370,60,292r44,-71l158,158r63,-54l292,60,369,27,452,7,540,r44,2l669,16r81,26l824,81r67,49l950,189r49,67l1037,330r27,81l1078,496r2,45l1078,585r-6,43l1052,712r-33,77l975,860r-54,63l858,977r-70,44l710,1054r-83,21l540,1082r-45,-2l410,1066r-80,-27l255,1001,188,951,130,893,81,826,42,751,16,671,2,585,,541e" filled="f" strokeweight=".08264mm">
                    <v:path arrowok="t" o:connecttype="custom" o:connectlocs="0,-759;7,-847;27,-930;60,-1008;104,-1079;158,-1142;221,-1196;292,-1240;369,-1273;452,-1293;540,-1300;584,-1298;669,-1284;750,-1258;824,-1219;891,-1170;950,-1111;999,-1044;1037,-970;1064,-889;1078,-804;1080,-759;1078,-715;1072,-672;1052,-588;1019,-511;975,-440;921,-377;858,-323;788,-279;710,-246;627,-225;540,-218;495,-220;410,-234;330,-261;255,-299;188,-349;130,-407;81,-474;42,-549;16,-629;2,-715;0,-759" o:connectangles="0,0,0,0,0,0,0,0,0,0,0,0,0,0,0,0,0,0,0,0,0,0,0,0,0,0,0,0,0,0,0,0,0,0,0,0,0,0,0,0,0,0,0,0"/>
                  </v:shape>
                </v:group>
                <v:group id="Group 5076" o:spid="_x0000_s1063" style="position:absolute;left:2548;top:-3320;width:675;height:2020" coordorigin="2548,-3320" coordsize="675,20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mtNWnCAAAA3QAAAA8A&#10;AAAAAAAAAAAAAAAAqgIAAGRycy9kb3ducmV2LnhtbFBLBQYAAAAABAAEAPoAAACZAwAAAAA=&#10;">
                  <v:shape id="Freeform 5077" o:spid="_x0000_s1064" style="position:absolute;left:2548;top:-3320;width:675;height:2020;visibility:visible;mso-wrap-style:square;v-text-anchor:top" coordsize="675,2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dRI8UA&#10;AADdAAAADwAAAGRycy9kb3ducmV2LnhtbESPzWrCQBSF90LfYbgFd2YSS6SNjlKENulS201318w1&#10;Cc3cCZlpEn16pyB0eTg/H2ezm0wrBupdY1lBEsUgiEurG64UfH2+LZ5BOI+ssbVMCi7kYLd9mG0w&#10;03bkAw1HX4kwwi5DBbX3XSalK2sy6CLbEQfvbHuDPsi+krrHMYybVi7jeCUNNhwINXa0r6n8Of6a&#10;wG1WeXp6Kt7PcvC5La8f+Uv+rdT8cXpdg/A0+f/wvV1oBWmSJvD3JjwBu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h1EjxQAAAN0AAAAPAAAAAAAAAAAAAAAAAJgCAABkcnMv&#10;ZG93bnJldi54bWxQSwUGAAAAAAQABAD1AAAAigMAAAAA&#10;" path="m675,l477,213,313,438,183,674,87,921,26,1179,,1449r8,280l50,2020e" filled="f" strokeweight=".08264mm">
                    <v:path arrowok="t" o:connecttype="custom" o:connectlocs="675,-3320;477,-3107;313,-2882;183,-2646;87,-2399;26,-2141;0,-1871;8,-1591;50,-1300" o:connectangles="0,0,0,0,0,0,0,0,0"/>
                  </v:shape>
                </v:group>
                <v:group id="Group 5074" o:spid="_x0000_s1065" style="position:absolute;left:3175;top:-3355;width:82;height:85" coordorigin="3175,-3355" coordsize="8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MOhcUAAADdAAAADwAAAGRycy9kb3ducmV2LnhtbESPQYvCMBSE7wv+h/AE&#10;b2tapYtUo4ioeJCFVUG8PZpnW2xeShPb+u/NwsIeh5n5hlmselOJlhpXWlYQjyMQxJnVJecKLufd&#10;5wyE88gaK8uk4EUOVsvBxwJTbTv+ofbkcxEg7FJUUHhfp1K6rCCDbmxr4uDdbWPQB9nkUjfYBbip&#10;5CSKvqTBksNCgTVtCsoep6dRsO+wW0/jbXt83Dev2zn5vh5jUmo07NdzEJ56/x/+ax+0giROJ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YzDoXFAAAA3QAA&#10;AA8AAAAAAAAAAAAAAAAAqgIAAGRycy9kb3ducmV2LnhtbFBLBQYAAAAABAAEAPoAAACcAwAAAAA=&#10;">
                  <v:shape id="Freeform 5075" o:spid="_x0000_s1066" style="position:absolute;left:3175;top:-3355;width:82;height:85;visibility:visible;mso-wrap-style:square;v-text-anchor:top" coordsize="8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5QccA&#10;AADdAAAADwAAAGRycy9kb3ducmV2LnhtbESPQU/CQBSE7yb8h80j8SZbEJRUFkJUEnoirV68PbvP&#10;trH7tuyutPDrXRITj5OZ+Saz2gymFSdyvrGsYDpJQBCXVjdcKXh/290tQfiArLG1TArO5GGzHt2s&#10;MNW255xORahEhLBPUUEdQpdK6cuaDPqJ7Yij92WdwRClq6R22Ee4aeUsSR6kwYbjQo0dPddUfhc/&#10;RkF+zJplllHuqvnh5fPy2LuP161St+Nh+wQi0BD+w3/tvVawmC7u4fomPg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7uUHHAAAA3QAAAA8AAAAAAAAAAAAAAAAAmAIAAGRy&#10;cy9kb3ducmV2LnhtbFBLBQYAAAAABAAEAPUAAACMAwAAAAA=&#10;" path="m,l80,85,82,2,,e" fillcolor="black" stroked="f">
                    <v:path arrowok="t" o:connecttype="custom" o:connectlocs="0,-3355;80,-3270;82,-3353;0,-3355" o:connectangles="0,0,0,0"/>
                  </v:shape>
                </v:group>
                <v:group id="Group 5072" o:spid="_x0000_s1067" style="position:absolute;left:2226;top:-2554;width:832;height:246" coordorigin="2226,-2554" coordsize="832,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YzasYAAADdAAAADwAAAGRycy9kb3ducmV2LnhtbESPT2vCQBTE7wW/w/KE&#10;3uomthGJriKi4kEK/gHx9sg+k2D2bciuSfz23UKhx2FmfsPMl72pREuNKy0riEcRCOLM6pJzBZfz&#10;9mMKwnlkjZVlUvAiB8vF4G2OqbYdH6k9+VwECLsUFRTe16mULivIoBvZmjh4d9sY9EE2udQNdgFu&#10;KjmOook0WHJYKLCmdUHZ4/Q0CnYddqvPeNMeHvf163ZOvq+HmJR6H/arGQhPvf8P/7X3WkESJ1/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ljNqxgAAAN0A&#10;AAAPAAAAAAAAAAAAAAAAAKoCAABkcnMvZG93bnJldi54bWxQSwUGAAAAAAQABAD6AAAAnQMAAAAA&#10;">
                  <v:shape id="Freeform 5073" o:spid="_x0000_s1068" style="position:absolute;left:2226;top:-2554;width:832;height:246;visibility:visible;mso-wrap-style:square;v-text-anchor:top" coordsize="832,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7L9cQA&#10;AADdAAAADwAAAGRycy9kb3ducmV2LnhtbESPT4vCMBTE78J+h/CEvWla14pUoywFYfciWP+cn82z&#10;LTYvpYna/fYbQfA4zMxvmOW6N424U+dqywricQSCuLC65lLBYb8ZzUE4j6yxsUwK/sjBevUxWGKq&#10;7YN3dM99KQKEXYoKKu/bVEpXVGTQjW1LHLyL7Qz6ILtS6g4fAW4aOYmimTRYc1iosKWsouKa34yC&#10;U5zVv6dse8nmX+dNZPOjn+pYqc9h/70A4an37/Cr/aMVJHGSwPNNe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uy/XEAAAA3QAAAA8AAAAAAAAAAAAAAAAAmAIAAGRycy9k&#10;b3ducmV2LnhtbFBLBQYAAAAABAAEAPUAAACJAwAAAAA=&#10;" path="m,l,246r832,l832,,,e" stroked="f">
                    <v:path arrowok="t" o:connecttype="custom" o:connectlocs="0,-2554;0,-2308;832,-2308;832,-2554;0,-2554" o:connectangles="0,0,0,0,0"/>
                  </v:shape>
                </v:group>
                <v:group id="Group 5070" o:spid="_x0000_s1069" style="position:absolute;left:4367;top:-5785;width:708;height:2397" coordorigin="4367,-5785" coordsize="708,2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gIhsUAAADdAAAADwAAAGRycy9kb3ducmV2LnhtbESPQYvCMBSE7wv+h/CE&#10;va1plYpUo4i4sgcRVgXx9miebbF5KU22rf/eCMIeh5n5hlmselOJlhpXWlYQjyIQxJnVJecKzqfv&#10;rxkI55E1VpZJwYMcrJaDjwWm2nb8S+3R5yJA2KWooPC+TqV0WUEG3cjWxMG72cagD7LJpW6wC3BT&#10;yXEUTaXBksNCgTVtCsruxz+jYNdht57E23Z/v20e11NyuOxjUupz2K/nIDz1/j/8bv9oBUmcTOH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ICIbFAAAA3QAA&#10;AA8AAAAAAAAAAAAAAAAAqgIAAGRycy9kb3ducmV2LnhtbFBLBQYAAAAABAAEAPoAAACcAwAAAAA=&#10;">
                  <v:shape id="Freeform 5071" o:spid="_x0000_s1070" style="position:absolute;left:4367;top:-5785;width:708;height:2397;visibility:visible;mso-wrap-style:square;v-text-anchor:top" coordsize="708,23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aUzMcA&#10;AADdAAAADwAAAGRycy9kb3ducmV2LnhtbESP3WoCMRSE7wt9h3AKvatZC/6wNUpbKBQR1LXQ9u64&#10;Od0s3ZwsSXTXtzeC4OUwM98ws0VvG3EkH2rHCoaDDARx6XTNlYKv3cfTFESIyBobx6TgRAEW8/u7&#10;GebadbylYxErkSAcclRgYmxzKUNpyGIYuJY4eX/OW4xJ+kpqj12C20Y+Z9lYWqw5LRhs6d1Q+V8c&#10;rIKw2cfftfleGt/Jyc9bsd9uVl6px4f+9QVEpD7ewtf2p1YwGo4mcHmTnoCcn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dmlMzHAAAA3QAAAA8AAAAAAAAAAAAAAAAAmAIAAGRy&#10;cy9kb3ducmV2LnhtbFBLBQYAAAAABAAEAPUAAACMAwAAAAA=&#10;" path="m,2397l205,2132,376,1857,511,1573,611,1279,677,974,708,659,703,335,665,e" filled="f" strokeweight=".08264mm">
                    <v:path arrowok="t" o:connecttype="custom" o:connectlocs="0,-3388;205,-3653;376,-3928;511,-4212;611,-4506;677,-4811;708,-5126;703,-5450;665,-5785" o:connectangles="0,0,0,0,0,0,0,0,0"/>
                  </v:shape>
                </v:group>
                <v:group id="Group 5068" o:spid="_x0000_s1071" style="position:absolute;left:4331;top:-3436;width:89;height:83" coordorigin="4331,-3436" coordsize="8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bOW/CAAAA3QAAAA8A&#10;AAAAAAAAAAAAAAAAqgIAAGRycy9kb3ducmV2LnhtbFBLBQYAAAAABAAEAPoAAACZAwAAAAA=&#10;">
                  <v:shape id="Freeform 5069" o:spid="_x0000_s1072" style="position:absolute;left:4331;top:-3436;width:89;height:83;visibility:visible;mso-wrap-style:square;v-text-anchor:top" coordsize="89,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f1a8UA&#10;AADdAAAADwAAAGRycy9kb3ducmV2LnhtbESPQWvCQBSE70L/w/IKvekmilKjq0il0IMUjAU9PrLP&#10;bGj2bciuSfrv3YLgcZiZb5j1drC16Kj1lWMF6SQBQVw4XXGp4Of0OX4H4QOyxtoxKfgjD9vNy2iN&#10;mXY9H6nLQykihH2GCkwITSalLwxZ9BPXEEfv6lqLIcq2lLrFPsJtLadJspAWK44LBhv6MFT85jer&#10;oEwvy96nZ2MOs1mzK767Pd06pd5eh90KRKAhPMOP9pdWME/nS/h/E5+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p/VrxQAAAN0AAAAPAAAAAAAAAAAAAAAAAJgCAABkcnMv&#10;ZG93bnJldi54bWxQSwUGAAAAAAQABAD1AAAAigMAAAAA&#10;" path="m,l6,83,89,77,,e" fillcolor="black" stroked="f">
                    <v:path arrowok="t" o:connecttype="custom" o:connectlocs="0,-3436;6,-3353;89,-3359;0,-3436" o:connectangles="0,0,0,0"/>
                  </v:shape>
                </v:group>
                <v:group id="Group 5066" o:spid="_x0000_s1073" style="position:absolute;left:4706;top:-4622;width:532;height:246" coordorigin="4706,-4622" coordsize="532,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wf/UwwAAAN0AAAAP&#10;AAAAAAAAAAAAAAAAAKoCAABkcnMvZG93bnJldi54bWxQSwUGAAAAAAQABAD6AAAAmgMAAAAA&#10;">
                  <v:shape id="Freeform 5067" o:spid="_x0000_s1074" style="position:absolute;left:4706;top:-4622;width:532;height:246;visibility:visible;mso-wrap-style:square;v-text-anchor:top" coordsize="532,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0VhsAA&#10;AADdAAAADwAAAGRycy9kb3ducmV2LnhtbESPzQrCMBCE74LvEFbwpmkFRapRVFA8+nfxtjZrW2w2&#10;pYm2vr0RBI/DzHzDzJetKcWLaldYVhAPIxDEqdUFZwou5+1gCsJ5ZI2lZVLwJgfLRbczx0Tbho/0&#10;OvlMBAi7BBXk3leJlC7NyaAb2oo4eHdbG/RB1pnUNTYBbko5iqKJNFhwWMixok1O6eP0NAr49jzq&#10;1Fyno2h3rZpid1hvyoNS/V67moHw1Pp/+NfeawXjeBLD9014AnLx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q0VhsAAAADdAAAADwAAAAAAAAAAAAAAAACYAgAAZHJzL2Rvd25y&#10;ZXYueG1sUEsFBgAAAAAEAAQA9QAAAIUDAAAAAA==&#10;" path="m,l,246r533,l533,,,e" stroked="f">
                    <v:path arrowok="t" o:connecttype="custom" o:connectlocs="0,-4622;0,-4376;533,-4376;533,-4622;0,-4622" o:connectangles="0,0,0,0,0"/>
                  </v:shape>
                </v:group>
                <v:group id="Group 5064" o:spid="_x0000_s1075" style="position:absolute;left:5032;top:-5785;width:1188;height:2402" coordorigin="5032,-5785" coordsize="1188,2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EOMUAAADdAAAADwAAAGRycy9kb3ducmV2LnhtbESPQYvCMBSE7wv7H8Jb&#10;8LamVZSlaxSRVTyIYF0Qb4/m2Rabl9LEtv57Iwgeh5n5hpktelOJlhpXWlYQDyMQxJnVJecK/o/r&#10;7x8QziNrrCyTgjs5WMw/P2aYaNvxgdrU5yJA2CWooPC+TqR0WUEG3dDWxMG72MagD7LJpW6wC3BT&#10;yVEUTaXBksNCgTWtCsqu6c0o2HTYLcfxX7u7Xlb383GyP+1iUmrw1S9/QXjq/Tv8am+1gkk8HcH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hfxDjFAAAA3QAA&#10;AA8AAAAAAAAAAAAAAAAAqgIAAGRycy9kb3ducmV2LnhtbFBLBQYAAAAABAAEAPoAAACcAwAAAAA=&#10;">
                  <v:shape id="Freeform 5065" o:spid="_x0000_s1076" style="position:absolute;left:5032;top:-5785;width:1188;height:2402;visibility:visible;mso-wrap-style:square;v-text-anchor:top" coordsize="1188,2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etkscA&#10;AADdAAAADwAAAGRycy9kb3ducmV2LnhtbESPQWvCQBSE74X+h+UVeim6iaLU1FUktOhFtCqIt0f2&#10;NQlm34bsNsZ/7wqCx2FmvmGm885UoqXGlZYVxP0IBHFmdcm5gsP+p/cJwnlkjZVlUnAlB/PZ68sU&#10;E20v/EvtzuciQNglqKDwvk6kdFlBBl3f1sTB+7ONQR9kk0vd4CXATSUHUTSWBksOCwXWlBaUnXf/&#10;RgGeNpPTdp+u48Gx/dYfm2G6lkul3t+6xRcIT51/hh/tlVYwisdDuL8JT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rZLHAAAA3QAAAA8AAAAAAAAAAAAAAAAAmAIAAGRy&#10;cy9kb3ducmV2LnhtbFBLBQYAAAAABAAEAPUAAACMAwAAAAA=&#10;" path="m1188,2402l926,2160,697,1900,499,1624,334,1332,202,1023,102,699,34,358,,e" filled="f" strokeweight=".08264mm">
                    <v:path arrowok="t" o:connecttype="custom" o:connectlocs="1188,-3383;926,-3625;697,-3885;499,-4161;334,-4453;202,-4762;102,-5086;34,-5427;0,-5785" o:connectangles="0,0,0,0,0,0,0,0,0"/>
                  </v:shape>
                </v:group>
                <v:group id="Group 5062" o:spid="_x0000_s1077" style="position:absolute;left:6174;top:-3435;width:82;height:89" coordorigin="6174,-3435" coordsize="8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r518cAAADdAAAADwAAAGRycy9kb3ducmV2LnhtbESPT2vCQBTE7wW/w/KE&#10;3uomWkWiq4jU0kMoNBFKb4/sMwlm34bsNn++fbdQ6HGYmd8w++NoGtFT52rLCuJFBIK4sLrmUsE1&#10;vzxtQTiPrLGxTAomcnA8zB72mGg78Af1mS9FgLBLUEHlfZtI6YqKDLqFbYmDd7OdQR9kV0rd4RDg&#10;ppHLKNpIgzWHhQpbOldU3LNvo+B1wOG0il/69H47T1/5+v0zjUmpx/l42oHwNPr/8F/7TStYx5tn&#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Pr518cAAADd&#10;AAAADwAAAAAAAAAAAAAAAACqAgAAZHJzL2Rvd25yZXYueG1sUEsFBgAAAAAEAAQA+gAAAJ4DAAAA&#10;AA==&#10;">
                  <v:shape id="Freeform 5063" o:spid="_x0000_s1078" style="position:absolute;left:6174;top:-3435;width:82;height:89;visibility:visible;mso-wrap-style:square;v-text-anchor:top" coordsize="82,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1Je8gA&#10;AADdAAAADwAAAGRycy9kb3ducmV2LnhtbESPT2vCQBTE70K/w/IKvRSzsRBbUlcp/gEvHmpT8Pia&#10;fU3SZt/G7JrEb+8KgsdhZn7DzBaDqUVHrassK5hEMQji3OqKCwXZ12b8BsJ5ZI21ZVJwJgeL+cNo&#10;hqm2PX9St/eFCBB2KSoovW9SKV1ekkEX2YY4eL+2NeiDbAupW+wD3NTyJY6n0mDFYaHEhpYl5f/7&#10;k1Gw7A7Zz/efd8/D6nV3zM7r2um1Uk+Pw8c7CE+Dv4dv7a1WkEymCVzfhCcg5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LUl7yAAAAN0AAAAPAAAAAAAAAAAAAAAAAJgCAABk&#10;cnMvZG93bnJldi54bWxQSwUGAAAAAAQABAD1AAAAjQMAAAAA&#10;" path="m75,l,90,82,82,75,e" fillcolor="black" stroked="f">
                    <v:path arrowok="t" o:connecttype="custom" o:connectlocs="75,-3435;0,-3345;82,-3353;75,-3435" o:connectangles="0,0,0,0"/>
                  </v:shape>
                </v:group>
                <v:group id="Group 5060" o:spid="_x0000_s1079" style="position:absolute;left:5110;top:-4569;width:531;height:246" coordorigin="5110,-4569" coordsize="531,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2TCO8UAAADdAAAADwAAAGRycy9kb3ducmV2LnhtbESPQYvCMBSE7wv+h/CE&#10;va1pFYtUo4i4sgcRVgXx9miebbF5KU22rf/eCMIeh5n5hlmselOJlhpXWlYQjyIQxJnVJecKzqfv&#10;rxkI55E1VpZJwYMcrJaDjwWm2nb8S+3R5yJA2KWooPC+TqV0WUEG3cjWxMG72cagD7LJpW6wC3BT&#10;yXEUJdJgyWGhwJo2BWX3459RsOuwW0/ibbu/3zaP62l6uOxjUupz2K/nIDz1/j/8bv9oBdM4SeD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dkwjvFAAAA3QAA&#10;AA8AAAAAAAAAAAAAAAAAqgIAAGRycy9kb3ducmV2LnhtbFBLBQYAAAAABAAEAPoAAACcAwAAAAA=&#10;">
                  <v:shape id="Freeform 5061" o:spid="_x0000_s1080" style="position:absolute;left:5110;top:-4569;width:531;height:246;visibility:visible;mso-wrap-style:square;v-text-anchor:top" coordsize="531,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TSVccA&#10;AADdAAAADwAAAGRycy9kb3ducmV2LnhtbESPT2sCMRTE7wW/Q3hCbzWr6Ea2RvEPpb1WS9Hb6+Z1&#10;s3TzsmxS3fbTNwXB4zAzv2EWq9414kxdqD1rGI8yEMSlNzVXGt4OTw9zECEiG2w8k4YfCrBaDu4W&#10;WBh/4Vc672MlEoRDgRpsjG0hZSgtOQwj3xIn79N3DmOSXSVNh5cEd42cZFkuHdacFiy2tLVUfu2/&#10;nYbTJj8+q2pmPxTu1pl6P/5u1FTr+2G/fgQRqY+38LX9YjTMxrmC/zfpCc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200lXHAAAA3QAAAA8AAAAAAAAAAAAAAAAAmAIAAGRy&#10;cy9kb3ducmV2LnhtbFBLBQYAAAAABAAEAPUAAACMAwAAAAA=&#10;" path="m,l,246r532,l532,,,e" stroked="f">
                    <v:path arrowok="t" o:connecttype="custom" o:connectlocs="0,-4569;0,-4323;532,-4323;532,-4569;0,-4569" o:connectangles="0,0,0,0,0"/>
                  </v:shape>
                </v:group>
                <v:group id="Group 5058" o:spid="_x0000_s1081" style="position:absolute;left:3171;top:-2812;width:675;height:2021" coordorigin="3171,-2812" coordsize="675,20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Zt/PSwwAAAN0AAAAP&#10;AAAAAAAAAAAAAAAAAKoCAABkcnMvZG93bnJldi54bWxQSwUGAAAAAAQABAD6AAAAmgMAAAAA&#10;">
                  <v:shape id="Freeform 5059" o:spid="_x0000_s1082" style="position:absolute;left:3171;top:-2812;width:675;height:2021;visibility:visible;mso-wrap-style:square;v-text-anchor:top" coordsize="675,20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z/S8UA&#10;AADdAAAADwAAAGRycy9kb3ducmV2LnhtbESPQYvCMBCF74L/IYywN00VVrRrWlRWLHiqLuweh2Zs&#10;i82kNFmt/94IgsfHm/e9eau0N424UudqywqmkwgEcWF1zaWCn9NuvADhPLLGxjIpuJODNBkOVhhr&#10;e+OcrkdfigBhF6OCyvs2ltIVFRl0E9sSB+9sO4M+yK6UusNbgJtGzqJoLg3WHBoqbGlbUXE5/pvw&#10;xn623x6Wef6bZ7usdJsFff8VSn2M+vUXCE+9fx+/0plW8DmdL+G5JiBAJ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7P9LxQAAAN0AAAAPAAAAAAAAAAAAAAAAAJgCAABkcnMv&#10;ZG93bnJldi54bWxQSwUGAAAAAAQABAD1AAAAigMAAAAA&#10;" path="m,2021l199,1807,363,1582,492,1347r96,-247l649,841,675,572,668,292,626,e" filled="f" strokeweight=".08264mm">
                    <v:path arrowok="t" o:connecttype="custom" o:connectlocs="0,-791;199,-1005;363,-1230;492,-1465;588,-1712;649,-1971;675,-2240;668,-2520;626,-2812" o:connectangles="0,0,0,0,0,0,0,0,0"/>
                  </v:shape>
                </v:group>
                <v:group id="Group 5056" o:spid="_x0000_s1083" style="position:absolute;left:3138;top:-842;width:82;height:85" coordorigin="3138,-842" coordsize="8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hpCcMAAADdAAAADwAAAGRycy9kb3ducmV2LnhtbERPTYvCMBC9C/sfwix4&#10;07S7qEvXKCKueBDBuiDehmZsi82kNLGt/94cBI+P9z1f9qYSLTWutKwgHkcgiDOrS84V/J/+Rj8g&#10;nEfWWFkmBQ9ysFx8DOaYaNvxkdrU5yKEsEtQQeF9nUjpsoIMurGtiQN3tY1BH2CTS91gF8JNJb+i&#10;aCoNlhwaCqxpXVB2S+9GwbbDbvUdb9r97bp+XE6Tw3kfk1LDz371C8JT79/il3unFUziW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GGkJwwAAAN0AAAAP&#10;AAAAAAAAAAAAAAAAAKoCAABkcnMvZG93bnJldi54bWxQSwUGAAAAAAQABAD6AAAAmgMAAAAA&#10;">
                  <v:shape id="Freeform 5057" o:spid="_x0000_s1084" style="position:absolute;left:3138;top:-842;width:82;height:85;visibility:visible;mso-wrap-style:square;v-text-anchor:top" coordsize="8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DezccA&#10;AADdAAAADwAAAGRycy9kb3ducmV2LnhtbESPzWrDMBCE74W8g9hCbo3skjbBjRJCfqA+Fae99La1&#10;traptXIlJXby9FGg0OMwM98wi9VgWnEi5xvLCtJJAoK4tLrhSsHH+/5hDsIHZI2tZVJwJg+r5ehu&#10;gZm2PRd0OoRKRAj7DBXUIXSZlL6syaCf2I44et/WGQxRukpqh32Em1Y+JsmzNNhwXKixo01N5c/h&#10;aBQUv3kzz3MqXDV9235dZr373K2VGt8P6xcQgYbwH/5rv2oFT+kshdub+ATk8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fQ3s3HAAAA3QAAAA8AAAAAAAAAAAAAAAAAmAIAAGRy&#10;cy9kb3ducmV2LnhtbFBLBQYAAAAABAAEAPUAAACMAwAAAAA=&#10;" path="m1,l,83r82,3l1,e" fillcolor="black" stroked="f">
                    <v:path arrowok="t" o:connecttype="custom" o:connectlocs="1,-842;0,-759;82,-756;1,-842" o:connectangles="0,0,0,0"/>
                  </v:shape>
                </v:group>
                <v:group id="Group 5053" o:spid="_x0000_s1085" style="position:absolute;left:3487;top:-1829;width:531;height:246" coordorigin="3487,-1829" coordsize="531,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ZS5cUAAADdAAAADwAAAGRycy9kb3ducmV2LnhtbESPQYvCMBSE78L+h/CE&#10;vWlaF3WpRhFZlz2IoC6It0fzbIvNS2liW/+9EQSPw8x8w8yXnSlFQ7UrLCuIhxEI4tTqgjMF/8fN&#10;4BuE88gaS8uk4E4OlouP3hwTbVveU3PwmQgQdgkqyL2vEildmpNBN7QVcfAutjbog6wzqWtsA9yU&#10;chRFE2mw4LCQY0XrnNLr4WYU/LbYrr7in2Z7vazv5+N4d9rGpNRnv1vNQHjq/Dv8av9pBeN4Oo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2GUuXFAAAA3QAA&#10;AA8AAAAAAAAAAAAAAAAAqgIAAGRycy9kb3ducmV2LnhtbFBLBQYAAAAABAAEAPoAAACcAwAAAAA=&#10;">
                  <v:shape id="Freeform 5055" o:spid="_x0000_s1086" style="position:absolute;left:3487;top:-1829;width:531;height:246;visibility:visible;mso-wrap-style:square;v-text-anchor:top" coordsize="531,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ZCi8YA&#10;AADdAAAADwAAAGRycy9kb3ducmV2LnhtbESPQWsCMRSE7wX/Q3iF3mrWthrZGkUrRa+1Inp73bxu&#10;Fjcvyybq2l9vCoUeh5n5hpnMOleLM7Wh8qxh0M9AEBfeVFxq2H6+P45BhIhssPZMGq4UYDbt3U0w&#10;N/7CH3TexFIkCIccNdgYm1zKUFhyGPq+IU7et28dxiTbUpoWLwnuavmUZSPpsOK0YLGhN0vFcXNy&#10;Gg6L0X6lyqH9UricZ2q3/1moF60f7rv5K4hIXfwP/7XXRsNwoJ7h9016AnJ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1ZCi8YAAADdAAAADwAAAAAAAAAAAAAAAACYAgAAZHJz&#10;L2Rvd25yZXYueG1sUEsFBgAAAAAEAAQA9QAAAIsDAAAAAA==&#10;" path="m,l,246r531,l531,,,e" stroked="f">
                    <v:path arrowok="t" o:connecttype="custom" o:connectlocs="0,-1829;0,-1583;531,-1583;531,-1829;0,-1829" o:connectangles="0,0,0,0,0"/>
                  </v:shape>
                  <v:shape id="Picture 5054" o:spid="_x0000_s1087" type="#_x0000_t75" style="position:absolute;left:1794;top:-7269;width:6084;height:72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6uaDHAAAA3QAAAA8AAABkcnMvZG93bnJldi54bWxEj0FrwkAUhO+C/2F5Qm+6ibRVoqtUxWIP&#10;pVTr/TX7msRm34bd1aT99W6h4HGYmW+Y+bIztbiQ85VlBekoAUGcW11xoeDjsB1OQfiArLG2TAp+&#10;yMNy0e/NMdO25Xe67EMhIoR9hgrKEJpMSp+XZNCPbEMcvS/rDIYoXSG1wzbCTS3HSfIoDVYcF0ps&#10;aF1S/r0/GwVvKa5aZ+vn9Wt+Oq1eDr/Hz+lGqbtB9zQDEagLt/B/e6cVPKSTe/h7E5+AXF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p6uaDHAAAA3QAAAA8AAAAAAAAAAAAA&#10;AAAAnwIAAGRycy9kb3ducmV2LnhtbFBLBQYAAAAABAAEAPcAAACTAwAAAAA=&#10;">
                    <v:imagedata r:id="rId28" o:title=""/>
                  </v:shape>
                </v:group>
                <w10:wrap anchorx="page"/>
              </v:group>
            </w:pict>
          </mc:Fallback>
        </mc:AlternateContent>
      </w:r>
      <w:r w:rsidRPr="004B4550">
        <w:rPr>
          <w:rFonts w:ascii="Times New Roman" w:eastAsia="Times New Roman" w:hAnsi="Times New Roman" w:cs="Times New Roman"/>
          <w:bCs/>
        </w:rPr>
        <w:t>Fi</w:t>
      </w:r>
      <w:r w:rsidRPr="004B4550">
        <w:rPr>
          <w:rFonts w:ascii="Times New Roman" w:eastAsia="Times New Roman" w:hAnsi="Times New Roman" w:cs="Times New Roman"/>
          <w:bCs/>
          <w:spacing w:val="1"/>
        </w:rPr>
        <w:t>g</w:t>
      </w:r>
      <w:r w:rsidRPr="004B4550">
        <w:rPr>
          <w:rFonts w:ascii="Times New Roman" w:eastAsia="Times New Roman" w:hAnsi="Times New Roman" w:cs="Times New Roman"/>
          <w:bCs/>
          <w:spacing w:val="-1"/>
        </w:rPr>
        <w:t>u</w:t>
      </w:r>
      <w:r w:rsidRPr="004B4550">
        <w:rPr>
          <w:rFonts w:ascii="Times New Roman" w:eastAsia="Times New Roman" w:hAnsi="Times New Roman" w:cs="Times New Roman"/>
          <w:bCs/>
        </w:rPr>
        <w:t>re</w:t>
      </w:r>
      <w:r w:rsidRPr="004B4550">
        <w:rPr>
          <w:rFonts w:ascii="Times New Roman" w:eastAsia="Times New Roman" w:hAnsi="Times New Roman" w:cs="Times New Roman"/>
          <w:bCs/>
          <w:spacing w:val="-6"/>
        </w:rPr>
        <w:t xml:space="preserve"> </w:t>
      </w:r>
      <w:r w:rsidRPr="004B4550">
        <w:rPr>
          <w:rFonts w:ascii="Times New Roman" w:eastAsia="Times New Roman" w:hAnsi="Times New Roman" w:cs="Times New Roman"/>
          <w:bCs/>
          <w:spacing w:val="1"/>
        </w:rPr>
        <w:t>9</w:t>
      </w:r>
      <w:r w:rsidRPr="004B4550">
        <w:rPr>
          <w:rFonts w:ascii="Times New Roman" w:eastAsia="Times New Roman" w:hAnsi="Times New Roman" w:cs="Times New Roman"/>
          <w:bCs/>
          <w:spacing w:val="-2"/>
        </w:rPr>
        <w:t xml:space="preserve"> </w:t>
      </w:r>
      <w:r w:rsidRPr="004B4550">
        <w:rPr>
          <w:rFonts w:ascii="Times New Roman" w:eastAsia="Times New Roman" w:hAnsi="Times New Roman" w:cs="Times New Roman"/>
          <w:bCs/>
        </w:rPr>
        <w:t>D</w:t>
      </w:r>
      <w:r w:rsidRPr="004B4550">
        <w:rPr>
          <w:rFonts w:ascii="Times New Roman" w:eastAsia="Times New Roman" w:hAnsi="Times New Roman" w:cs="Times New Roman"/>
          <w:bCs/>
          <w:spacing w:val="1"/>
        </w:rPr>
        <w:t>o</w:t>
      </w:r>
      <w:r w:rsidRPr="004B4550">
        <w:rPr>
          <w:rFonts w:ascii="Times New Roman" w:eastAsia="Times New Roman" w:hAnsi="Times New Roman" w:cs="Times New Roman"/>
          <w:bCs/>
          <w:spacing w:val="-6"/>
        </w:rPr>
        <w:t>m</w:t>
      </w:r>
      <w:r w:rsidRPr="004B4550">
        <w:rPr>
          <w:rFonts w:ascii="Times New Roman" w:eastAsia="Times New Roman" w:hAnsi="Times New Roman" w:cs="Times New Roman"/>
          <w:bCs/>
          <w:spacing w:val="1"/>
        </w:rPr>
        <w:t>a</w:t>
      </w:r>
      <w:r w:rsidRPr="004B4550">
        <w:rPr>
          <w:rFonts w:ascii="Times New Roman" w:eastAsia="Times New Roman" w:hAnsi="Times New Roman" w:cs="Times New Roman"/>
          <w:bCs/>
        </w:rPr>
        <w:t>in</w:t>
      </w:r>
      <w:r w:rsidRPr="004B4550">
        <w:rPr>
          <w:rFonts w:ascii="Times New Roman" w:eastAsia="Times New Roman" w:hAnsi="Times New Roman" w:cs="Times New Roman"/>
          <w:bCs/>
          <w:spacing w:val="-7"/>
        </w:rPr>
        <w:t xml:space="preserve"> </w:t>
      </w:r>
      <w:r w:rsidRPr="004B4550">
        <w:rPr>
          <w:rFonts w:ascii="Times New Roman" w:eastAsia="Times New Roman" w:hAnsi="Times New Roman" w:cs="Times New Roman"/>
          <w:bCs/>
          <w:spacing w:val="3"/>
        </w:rPr>
        <w:t>M</w:t>
      </w:r>
      <w:r w:rsidRPr="004B4550">
        <w:rPr>
          <w:rFonts w:ascii="Times New Roman" w:eastAsia="Times New Roman" w:hAnsi="Times New Roman" w:cs="Times New Roman"/>
          <w:bCs/>
          <w:spacing w:val="1"/>
        </w:rPr>
        <w:t>a</w:t>
      </w:r>
      <w:r w:rsidRPr="004B4550">
        <w:rPr>
          <w:rFonts w:ascii="Times New Roman" w:eastAsia="Times New Roman" w:hAnsi="Times New Roman" w:cs="Times New Roman"/>
          <w:bCs/>
          <w:spacing w:val="-1"/>
        </w:rPr>
        <w:t>n</w:t>
      </w:r>
      <w:r w:rsidRPr="004B4550">
        <w:rPr>
          <w:rFonts w:ascii="Times New Roman" w:eastAsia="Times New Roman" w:hAnsi="Times New Roman" w:cs="Times New Roman"/>
          <w:bCs/>
          <w:spacing w:val="1"/>
        </w:rPr>
        <w:t>ag</w:t>
      </w:r>
      <w:r w:rsidRPr="004B4550">
        <w:rPr>
          <w:rFonts w:ascii="Times New Roman" w:eastAsia="Times New Roman" w:hAnsi="Times New Roman" w:cs="Times New Roman"/>
          <w:bCs/>
        </w:rPr>
        <w:t>e</w:t>
      </w:r>
      <w:r w:rsidRPr="004B4550">
        <w:rPr>
          <w:rFonts w:ascii="Times New Roman" w:eastAsia="Times New Roman" w:hAnsi="Times New Roman" w:cs="Times New Roman"/>
          <w:bCs/>
          <w:spacing w:val="-6"/>
        </w:rPr>
        <w:t>m</w:t>
      </w:r>
      <w:r w:rsidRPr="004B4550">
        <w:rPr>
          <w:rFonts w:ascii="Times New Roman" w:eastAsia="Times New Roman" w:hAnsi="Times New Roman" w:cs="Times New Roman"/>
          <w:bCs/>
        </w:rPr>
        <w:t>e</w:t>
      </w:r>
      <w:r w:rsidRPr="004B4550">
        <w:rPr>
          <w:rFonts w:ascii="Times New Roman" w:eastAsia="Times New Roman" w:hAnsi="Times New Roman" w:cs="Times New Roman"/>
          <w:bCs/>
          <w:spacing w:val="-1"/>
        </w:rPr>
        <w:t>n</w:t>
      </w:r>
      <w:r w:rsidRPr="004B4550">
        <w:rPr>
          <w:rFonts w:ascii="Times New Roman" w:eastAsia="Times New Roman" w:hAnsi="Times New Roman" w:cs="Times New Roman"/>
          <w:bCs/>
        </w:rPr>
        <w:t>t</w:t>
      </w:r>
    </w:p>
    <w:p w14:paraId="48AB1E5A" w14:textId="77777777" w:rsidR="00583B21" w:rsidRPr="006632F3" w:rsidRDefault="00583B21" w:rsidP="00583B21">
      <w:pPr>
        <w:spacing w:before="17" w:after="0" w:line="220" w:lineRule="exact"/>
        <w:rPr>
          <w:rFonts w:ascii="Times New Roman" w:hAnsi="Times New Roman" w:cs="Times New Roman"/>
        </w:rPr>
      </w:pPr>
    </w:p>
    <w:p w14:paraId="67B8333E"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M</w:t>
      </w:r>
      <w:r w:rsidRPr="006632F3">
        <w:rPr>
          <w:rFonts w:ascii="Times New Roman" w:eastAsia="Times New Roman" w:hAnsi="Times New Roman" w:cs="Times New Roman"/>
          <w:b/>
          <w:bCs/>
          <w:i/>
        </w:rPr>
        <w:t>a</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age</w:t>
      </w:r>
      <w:r w:rsidRPr="006632F3">
        <w:rPr>
          <w:rFonts w:ascii="Times New Roman" w:eastAsia="Times New Roman" w:hAnsi="Times New Roman" w:cs="Times New Roman"/>
          <w:b/>
          <w:bCs/>
          <w:i/>
          <w:spacing w:val="-2"/>
        </w:rPr>
        <w:t>r</w:t>
      </w:r>
      <w:r w:rsidRPr="006632F3">
        <w:rPr>
          <w:rFonts w:ascii="Times New Roman" w:eastAsia="Times New Roman" w:hAnsi="Times New Roman" w:cs="Times New Roman"/>
          <w:b/>
          <w:bCs/>
          <w:i/>
        </w:rPr>
        <w:t>s</w:t>
      </w:r>
    </w:p>
    <w:p w14:paraId="2092B57B" w14:textId="77777777" w:rsidR="00583B21" w:rsidRPr="006632F3" w:rsidRDefault="00583B21" w:rsidP="00583B21">
      <w:pPr>
        <w:spacing w:before="55" w:after="0" w:line="240" w:lineRule="auto"/>
        <w:ind w:left="118" w:right="499"/>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 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we</w:t>
      </w:r>
      <w:r w:rsidRPr="006632F3">
        <w:rPr>
          <w:rFonts w:ascii="Times New Roman" w:eastAsia="Times New Roman" w:hAnsi="Times New Roman" w:cs="Times New Roman"/>
        </w:rPr>
        <w:t>st 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 is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b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s 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w:t>
      </w:r>
    </w:p>
    <w:p w14:paraId="3748EF00" w14:textId="77777777" w:rsidR="00583B21" w:rsidRPr="006632F3" w:rsidRDefault="00583B21" w:rsidP="00583B21">
      <w:pPr>
        <w:spacing w:before="16" w:after="0" w:line="260" w:lineRule="exact"/>
        <w:rPr>
          <w:rFonts w:ascii="Times New Roman" w:hAnsi="Times New Roman" w:cs="Times New Roman"/>
        </w:rPr>
      </w:pPr>
    </w:p>
    <w:p w14:paraId="04059923" w14:textId="77777777" w:rsidR="00583B21" w:rsidRPr="006632F3" w:rsidRDefault="00583B21" w:rsidP="00583B21">
      <w:pPr>
        <w:spacing w:after="0" w:line="240" w:lineRule="auto"/>
        <w:ind w:left="118" w:right="201"/>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p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 i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k</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 xml:space="preserve">p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re</w:t>
      </w:r>
      <w:r w:rsidRPr="006632F3">
        <w:rPr>
          <w:rFonts w:ascii="Times New Roman" w:eastAsia="Times New Roman" w:hAnsi="Times New Roman" w:cs="Times New Roman"/>
        </w:rPr>
        <w:t>d but do not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lth</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o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 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side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sso</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6"/>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sid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p>
    <w:p w14:paraId="65D087CA" w14:textId="77777777" w:rsidR="00583B21" w:rsidRPr="006632F3" w:rsidRDefault="00583B21" w:rsidP="00583B21">
      <w:pPr>
        <w:spacing w:after="0"/>
        <w:rPr>
          <w:rFonts w:ascii="Times New Roman" w:hAnsi="Times New Roman" w:cs="Times New Roman"/>
        </w:rPr>
        <w:sectPr w:rsidR="00583B21" w:rsidRPr="006632F3">
          <w:pgSz w:w="12240" w:h="15860"/>
          <w:pgMar w:top="1460" w:right="1700" w:bottom="1000" w:left="1680" w:header="0" w:footer="803" w:gutter="0"/>
          <w:cols w:space="720"/>
        </w:sectPr>
      </w:pPr>
    </w:p>
    <w:p w14:paraId="0BF63371" w14:textId="77777777" w:rsidR="00583B21" w:rsidRPr="006632F3" w:rsidRDefault="00583B21" w:rsidP="00583B21">
      <w:pPr>
        <w:spacing w:after="0" w:line="200" w:lineRule="exact"/>
        <w:rPr>
          <w:rFonts w:ascii="Times New Roman" w:hAnsi="Times New Roman" w:cs="Times New Roman"/>
        </w:rPr>
      </w:pPr>
    </w:p>
    <w:p w14:paraId="7F202E78" w14:textId="77777777" w:rsidR="00583B21" w:rsidRPr="006632F3" w:rsidRDefault="00583B21" w:rsidP="00583B21">
      <w:pPr>
        <w:spacing w:after="0" w:line="200" w:lineRule="exact"/>
        <w:rPr>
          <w:rFonts w:ascii="Times New Roman" w:hAnsi="Times New Roman" w:cs="Times New Roman"/>
        </w:rPr>
      </w:pPr>
    </w:p>
    <w:p w14:paraId="10A3A92F" w14:textId="77777777" w:rsidR="00583B21" w:rsidRPr="006632F3" w:rsidRDefault="00583B21" w:rsidP="00583B21">
      <w:pPr>
        <w:spacing w:after="0" w:line="200" w:lineRule="exact"/>
        <w:rPr>
          <w:rFonts w:ascii="Times New Roman" w:hAnsi="Times New Roman" w:cs="Times New Roman"/>
        </w:rPr>
      </w:pPr>
    </w:p>
    <w:p w14:paraId="719E1FA7" w14:textId="77777777" w:rsidR="00583B21" w:rsidRPr="006632F3" w:rsidRDefault="00583B21" w:rsidP="00583B21">
      <w:pPr>
        <w:spacing w:after="0" w:line="200" w:lineRule="exact"/>
        <w:rPr>
          <w:rFonts w:ascii="Times New Roman" w:hAnsi="Times New Roman" w:cs="Times New Roman"/>
        </w:rPr>
      </w:pPr>
    </w:p>
    <w:p w14:paraId="5A31309E" w14:textId="77777777" w:rsidR="00583B21" w:rsidRPr="006632F3" w:rsidRDefault="00583B21" w:rsidP="00583B21">
      <w:pPr>
        <w:spacing w:after="0" w:line="200" w:lineRule="exact"/>
        <w:rPr>
          <w:rFonts w:ascii="Times New Roman" w:hAnsi="Times New Roman" w:cs="Times New Roman"/>
        </w:rPr>
      </w:pPr>
    </w:p>
    <w:p w14:paraId="2C230D6B" w14:textId="77777777" w:rsidR="00583B21" w:rsidRPr="006632F3" w:rsidRDefault="00583B21" w:rsidP="00583B21">
      <w:pPr>
        <w:spacing w:after="0" w:line="200" w:lineRule="exact"/>
        <w:rPr>
          <w:rFonts w:ascii="Times New Roman" w:hAnsi="Times New Roman" w:cs="Times New Roman"/>
        </w:rPr>
      </w:pPr>
    </w:p>
    <w:p w14:paraId="57C68A8D" w14:textId="77777777" w:rsidR="00583B21" w:rsidRPr="006632F3" w:rsidRDefault="00583B21" w:rsidP="00583B21">
      <w:pPr>
        <w:spacing w:after="0" w:line="200" w:lineRule="exact"/>
        <w:rPr>
          <w:rFonts w:ascii="Times New Roman" w:hAnsi="Times New Roman" w:cs="Times New Roman"/>
        </w:rPr>
      </w:pPr>
    </w:p>
    <w:p w14:paraId="76BE2467" w14:textId="77777777" w:rsidR="00583B21" w:rsidRPr="006632F3" w:rsidRDefault="00583B21" w:rsidP="00583B21">
      <w:pPr>
        <w:spacing w:after="0" w:line="200" w:lineRule="exact"/>
        <w:rPr>
          <w:rFonts w:ascii="Times New Roman" w:hAnsi="Times New Roman" w:cs="Times New Roman"/>
        </w:rPr>
      </w:pPr>
    </w:p>
    <w:p w14:paraId="778773CF" w14:textId="77777777" w:rsidR="00583B21" w:rsidRPr="006632F3" w:rsidRDefault="00583B21" w:rsidP="00583B21">
      <w:pPr>
        <w:spacing w:after="0" w:line="200" w:lineRule="exact"/>
        <w:rPr>
          <w:rFonts w:ascii="Times New Roman" w:hAnsi="Times New Roman" w:cs="Times New Roman"/>
        </w:rPr>
      </w:pPr>
    </w:p>
    <w:p w14:paraId="2272B7B9" w14:textId="77777777" w:rsidR="00583B21" w:rsidRPr="006632F3" w:rsidRDefault="00583B21" w:rsidP="00583B21">
      <w:pPr>
        <w:spacing w:after="0" w:line="200" w:lineRule="exact"/>
        <w:rPr>
          <w:rFonts w:ascii="Times New Roman" w:hAnsi="Times New Roman" w:cs="Times New Roman"/>
        </w:rPr>
      </w:pPr>
    </w:p>
    <w:p w14:paraId="25FF00DC" w14:textId="77777777" w:rsidR="00583B21" w:rsidRPr="006632F3" w:rsidRDefault="00583B21" w:rsidP="00583B21">
      <w:pPr>
        <w:spacing w:after="0" w:line="200" w:lineRule="exact"/>
        <w:rPr>
          <w:rFonts w:ascii="Times New Roman" w:hAnsi="Times New Roman" w:cs="Times New Roman"/>
        </w:rPr>
      </w:pPr>
    </w:p>
    <w:p w14:paraId="42D0CACB" w14:textId="77777777" w:rsidR="00583B21" w:rsidRPr="006632F3" w:rsidRDefault="00583B21" w:rsidP="00583B21">
      <w:pPr>
        <w:spacing w:after="0" w:line="200" w:lineRule="exact"/>
        <w:rPr>
          <w:rFonts w:ascii="Times New Roman" w:hAnsi="Times New Roman" w:cs="Times New Roman"/>
        </w:rPr>
      </w:pPr>
    </w:p>
    <w:p w14:paraId="5F00A38A" w14:textId="77777777" w:rsidR="00583B21" w:rsidRPr="006632F3" w:rsidRDefault="00583B21" w:rsidP="00583B21">
      <w:pPr>
        <w:spacing w:after="0" w:line="200" w:lineRule="exact"/>
        <w:rPr>
          <w:rFonts w:ascii="Times New Roman" w:hAnsi="Times New Roman" w:cs="Times New Roman"/>
        </w:rPr>
      </w:pPr>
    </w:p>
    <w:p w14:paraId="368EBE26" w14:textId="77777777" w:rsidR="00583B21" w:rsidRPr="006632F3" w:rsidRDefault="00583B21" w:rsidP="00583B21">
      <w:pPr>
        <w:spacing w:after="0" w:line="200" w:lineRule="exact"/>
        <w:rPr>
          <w:rFonts w:ascii="Times New Roman" w:hAnsi="Times New Roman" w:cs="Times New Roman"/>
        </w:rPr>
      </w:pPr>
    </w:p>
    <w:p w14:paraId="1D21898E" w14:textId="77777777" w:rsidR="00583B21" w:rsidRPr="006632F3" w:rsidRDefault="00583B21" w:rsidP="00583B21">
      <w:pPr>
        <w:spacing w:after="0" w:line="200" w:lineRule="exact"/>
        <w:rPr>
          <w:rFonts w:ascii="Times New Roman" w:hAnsi="Times New Roman" w:cs="Times New Roman"/>
        </w:rPr>
      </w:pPr>
    </w:p>
    <w:p w14:paraId="2AA6C695" w14:textId="77777777" w:rsidR="00583B21" w:rsidRPr="006632F3" w:rsidRDefault="00583B21" w:rsidP="00583B21">
      <w:pPr>
        <w:spacing w:after="0" w:line="200" w:lineRule="exact"/>
        <w:rPr>
          <w:rFonts w:ascii="Times New Roman" w:hAnsi="Times New Roman" w:cs="Times New Roman"/>
        </w:rPr>
      </w:pPr>
    </w:p>
    <w:p w14:paraId="5B1D0C3B" w14:textId="77777777" w:rsidR="00583B21" w:rsidRPr="006632F3" w:rsidRDefault="00583B21" w:rsidP="00583B21">
      <w:pPr>
        <w:spacing w:after="0" w:line="200" w:lineRule="exact"/>
        <w:rPr>
          <w:rFonts w:ascii="Times New Roman" w:hAnsi="Times New Roman" w:cs="Times New Roman"/>
        </w:rPr>
      </w:pPr>
    </w:p>
    <w:p w14:paraId="046B25EE" w14:textId="77777777" w:rsidR="00583B21" w:rsidRPr="006632F3" w:rsidRDefault="00583B21" w:rsidP="00583B21">
      <w:pPr>
        <w:spacing w:after="0" w:line="200" w:lineRule="exact"/>
        <w:rPr>
          <w:rFonts w:ascii="Times New Roman" w:hAnsi="Times New Roman" w:cs="Times New Roman"/>
        </w:rPr>
      </w:pPr>
    </w:p>
    <w:p w14:paraId="1D9ABD8E" w14:textId="77777777" w:rsidR="00583B21" w:rsidRPr="006632F3" w:rsidRDefault="00583B21" w:rsidP="00583B21">
      <w:pPr>
        <w:spacing w:after="0" w:line="200" w:lineRule="exact"/>
        <w:rPr>
          <w:rFonts w:ascii="Times New Roman" w:hAnsi="Times New Roman" w:cs="Times New Roman"/>
        </w:rPr>
      </w:pPr>
    </w:p>
    <w:p w14:paraId="5466BCDD" w14:textId="77777777" w:rsidR="00583B21" w:rsidRPr="006632F3" w:rsidRDefault="00583B21" w:rsidP="00583B21">
      <w:pPr>
        <w:spacing w:after="0" w:line="200" w:lineRule="exact"/>
        <w:rPr>
          <w:rFonts w:ascii="Times New Roman" w:hAnsi="Times New Roman" w:cs="Times New Roman"/>
        </w:rPr>
      </w:pPr>
    </w:p>
    <w:p w14:paraId="046840AE" w14:textId="77777777" w:rsidR="00583B21" w:rsidRPr="006632F3" w:rsidRDefault="00583B21" w:rsidP="00583B21">
      <w:pPr>
        <w:spacing w:after="0" w:line="200" w:lineRule="exact"/>
        <w:rPr>
          <w:rFonts w:ascii="Times New Roman" w:hAnsi="Times New Roman" w:cs="Times New Roman"/>
        </w:rPr>
      </w:pPr>
    </w:p>
    <w:p w14:paraId="2E86173F" w14:textId="77777777" w:rsidR="00583B21" w:rsidRPr="006632F3" w:rsidRDefault="00583B21" w:rsidP="00583B21">
      <w:pPr>
        <w:spacing w:after="0" w:line="200" w:lineRule="exact"/>
        <w:rPr>
          <w:rFonts w:ascii="Times New Roman" w:hAnsi="Times New Roman" w:cs="Times New Roman"/>
        </w:rPr>
      </w:pPr>
    </w:p>
    <w:p w14:paraId="6936A307" w14:textId="77777777" w:rsidR="00583B21" w:rsidRPr="006632F3" w:rsidRDefault="00583B21" w:rsidP="00583B21">
      <w:pPr>
        <w:spacing w:after="0" w:line="200" w:lineRule="exact"/>
        <w:rPr>
          <w:rFonts w:ascii="Times New Roman" w:hAnsi="Times New Roman" w:cs="Times New Roman"/>
        </w:rPr>
      </w:pPr>
    </w:p>
    <w:p w14:paraId="701926E5" w14:textId="77777777" w:rsidR="00583B21" w:rsidRPr="006632F3" w:rsidRDefault="00583B21" w:rsidP="00583B21">
      <w:pPr>
        <w:spacing w:after="0" w:line="200" w:lineRule="exact"/>
        <w:rPr>
          <w:rFonts w:ascii="Times New Roman" w:hAnsi="Times New Roman" w:cs="Times New Roman"/>
        </w:rPr>
      </w:pPr>
    </w:p>
    <w:p w14:paraId="0FF619DA" w14:textId="77777777" w:rsidR="00583B21" w:rsidRPr="006632F3" w:rsidRDefault="00583B21" w:rsidP="00583B21">
      <w:pPr>
        <w:spacing w:after="0" w:line="200" w:lineRule="exact"/>
        <w:rPr>
          <w:rFonts w:ascii="Times New Roman" w:hAnsi="Times New Roman" w:cs="Times New Roman"/>
        </w:rPr>
      </w:pPr>
    </w:p>
    <w:p w14:paraId="6F4A8101" w14:textId="77777777" w:rsidR="00583B21" w:rsidRPr="006632F3" w:rsidRDefault="00583B21" w:rsidP="00583B21">
      <w:pPr>
        <w:spacing w:after="0" w:line="200" w:lineRule="exact"/>
        <w:rPr>
          <w:rFonts w:ascii="Times New Roman" w:hAnsi="Times New Roman" w:cs="Times New Roman"/>
        </w:rPr>
      </w:pPr>
    </w:p>
    <w:p w14:paraId="18440824" w14:textId="77777777" w:rsidR="00583B21" w:rsidRPr="006632F3" w:rsidRDefault="00583B21" w:rsidP="00583B21">
      <w:pPr>
        <w:spacing w:after="0" w:line="200" w:lineRule="exact"/>
        <w:rPr>
          <w:rFonts w:ascii="Times New Roman" w:hAnsi="Times New Roman" w:cs="Times New Roman"/>
        </w:rPr>
      </w:pPr>
    </w:p>
    <w:p w14:paraId="04F8FB76" w14:textId="77777777" w:rsidR="00583B21" w:rsidRPr="006632F3" w:rsidRDefault="00583B21" w:rsidP="00583B21">
      <w:pPr>
        <w:spacing w:before="5" w:after="0" w:line="260" w:lineRule="exact"/>
        <w:rPr>
          <w:rFonts w:ascii="Times New Roman" w:hAnsi="Times New Roman" w:cs="Times New Roman"/>
        </w:rPr>
      </w:pPr>
    </w:p>
    <w:p w14:paraId="5ED3A20D" w14:textId="77777777" w:rsidR="00583B21" w:rsidRPr="004B4550" w:rsidRDefault="00583B21" w:rsidP="00583B21">
      <w:pPr>
        <w:spacing w:before="34" w:after="0" w:line="240" w:lineRule="auto"/>
        <w:ind w:left="118" w:right="-20"/>
        <w:jc w:val="center"/>
        <w:rPr>
          <w:rFonts w:ascii="Times New Roman" w:eastAsia="Times New Roman" w:hAnsi="Times New Roman" w:cs="Times New Roman"/>
          <w:i/>
        </w:rPr>
      </w:pPr>
      <w:r w:rsidRPr="004B4550">
        <w:rPr>
          <w:rFonts w:ascii="Times New Roman" w:hAnsi="Times New Roman" w:cs="Times New Roman"/>
          <w:i/>
          <w:noProof/>
        </w:rPr>
        <mc:AlternateContent>
          <mc:Choice Requires="wps">
            <w:drawing>
              <wp:anchor distT="0" distB="0" distL="114300" distR="114300" simplePos="0" relativeHeight="252133376" behindDoc="1" locked="0" layoutInCell="1" allowOverlap="1" wp14:anchorId="0BD4D5C0" wp14:editId="7F18F02D">
                <wp:simplePos x="0" y="0"/>
                <wp:positionH relativeFrom="page">
                  <wp:posOffset>1137285</wp:posOffset>
                </wp:positionH>
                <wp:positionV relativeFrom="paragraph">
                  <wp:posOffset>-3640455</wp:posOffset>
                </wp:positionV>
                <wp:extent cx="5500370" cy="3566795"/>
                <wp:effectExtent l="3810" t="0" r="1270" b="0"/>
                <wp:wrapNone/>
                <wp:docPr id="5112" name="Text Box 50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0370" cy="3566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2FD810" w14:textId="77777777" w:rsidR="00583B21" w:rsidRDefault="00583B21" w:rsidP="00583B21">
                            <w:pPr>
                              <w:spacing w:after="0" w:line="200" w:lineRule="exact"/>
                              <w:rPr>
                                <w:sz w:val="20"/>
                                <w:szCs w:val="20"/>
                              </w:rPr>
                            </w:pPr>
                          </w:p>
                          <w:p w14:paraId="5380DCD1" w14:textId="77777777" w:rsidR="00583B21" w:rsidRDefault="00583B21" w:rsidP="00583B21">
                            <w:pPr>
                              <w:spacing w:before="5" w:after="0" w:line="240" w:lineRule="exact"/>
                              <w:rPr>
                                <w:sz w:val="24"/>
                                <w:szCs w:val="24"/>
                              </w:rPr>
                            </w:pPr>
                          </w:p>
                          <w:p w14:paraId="11A41346" w14:textId="77777777" w:rsidR="00583B21" w:rsidRDefault="00583B21" w:rsidP="00583B21">
                            <w:pPr>
                              <w:tabs>
                                <w:tab w:val="left" w:pos="3660"/>
                                <w:tab w:val="left" w:pos="6440"/>
                              </w:tabs>
                              <w:spacing w:after="0" w:line="240" w:lineRule="auto"/>
                              <w:ind w:left="1441" w:right="1604"/>
                              <w:jc w:val="center"/>
                              <w:rPr>
                                <w:rFonts w:ascii="Arial" w:eastAsia="Arial" w:hAnsi="Arial" w:cs="Arial"/>
                                <w:sz w:val="14"/>
                                <w:szCs w:val="14"/>
                              </w:rPr>
                            </w:pPr>
                            <w:r>
                              <w:rPr>
                                <w:rFonts w:ascii="Arial" w:eastAsia="Arial" w:hAnsi="Arial" w:cs="Arial"/>
                                <w:spacing w:val="-2"/>
                                <w:sz w:val="14"/>
                                <w:szCs w:val="14"/>
                              </w:rPr>
                              <w:t>Manage</w:t>
                            </w:r>
                            <w:r>
                              <w:rPr>
                                <w:rFonts w:ascii="Arial" w:eastAsia="Arial" w:hAnsi="Arial" w:cs="Arial"/>
                                <w:sz w:val="14"/>
                                <w:szCs w:val="14"/>
                              </w:rPr>
                              <w:t>r</w:t>
                            </w:r>
                            <w:r>
                              <w:rPr>
                                <w:rFonts w:ascii="Arial" w:eastAsia="Arial" w:hAnsi="Arial" w:cs="Arial"/>
                                <w:sz w:val="14"/>
                                <w:szCs w:val="14"/>
                              </w:rPr>
                              <w:tab/>
                              <w:t>D</w:t>
                            </w:r>
                            <w:r>
                              <w:rPr>
                                <w:rFonts w:ascii="Arial" w:eastAsia="Arial" w:hAnsi="Arial" w:cs="Arial"/>
                                <w:spacing w:val="7"/>
                                <w:sz w:val="14"/>
                                <w:szCs w:val="14"/>
                              </w:rPr>
                              <w:t>i</w:t>
                            </w:r>
                            <w:r>
                              <w:rPr>
                                <w:rFonts w:ascii="Arial" w:eastAsia="Arial" w:hAnsi="Arial" w:cs="Arial"/>
                                <w:spacing w:val="6"/>
                                <w:sz w:val="14"/>
                                <w:szCs w:val="14"/>
                              </w:rPr>
                              <w:t>sc</w:t>
                            </w:r>
                            <w:r>
                              <w:rPr>
                                <w:rFonts w:ascii="Arial" w:eastAsia="Arial" w:hAnsi="Arial" w:cs="Arial"/>
                                <w:spacing w:val="-2"/>
                                <w:sz w:val="14"/>
                                <w:szCs w:val="14"/>
                              </w:rPr>
                              <w:t>o</w:t>
                            </w:r>
                            <w:r>
                              <w:rPr>
                                <w:rFonts w:ascii="Arial" w:eastAsia="Arial" w:hAnsi="Arial" w:cs="Arial"/>
                                <w:spacing w:val="6"/>
                                <w:sz w:val="14"/>
                                <w:szCs w:val="14"/>
                              </w:rPr>
                              <w:t>v</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pacing w:val="-2"/>
                                <w:sz w:val="14"/>
                                <w:szCs w:val="14"/>
                              </w:rPr>
                              <w:t xml:space="preserve"> ne</w:t>
                            </w:r>
                            <w:r>
                              <w:rPr>
                                <w:rFonts w:ascii="Arial" w:eastAsia="Arial" w:hAnsi="Arial" w:cs="Arial"/>
                                <w:sz w:val="14"/>
                                <w:szCs w:val="14"/>
                              </w:rPr>
                              <w:t>w</w:t>
                            </w:r>
                            <w:r>
                              <w:rPr>
                                <w:rFonts w:ascii="Arial" w:eastAsia="Arial" w:hAnsi="Arial" w:cs="Arial"/>
                                <w:spacing w:val="-4"/>
                                <w:sz w:val="14"/>
                                <w:szCs w:val="14"/>
                              </w:rPr>
                              <w:t xml:space="preserve"> </w:t>
                            </w:r>
                            <w:r>
                              <w:rPr>
                                <w:rFonts w:ascii="Arial" w:eastAsia="Arial" w:hAnsi="Arial" w:cs="Arial"/>
                                <w:spacing w:val="8"/>
                                <w:sz w:val="14"/>
                                <w:szCs w:val="14"/>
                              </w:rPr>
                              <w:t>S</w:t>
                            </w:r>
                            <w:r>
                              <w:rPr>
                                <w:rFonts w:ascii="Arial" w:eastAsia="Arial" w:hAnsi="Arial" w:cs="Arial"/>
                                <w:sz w:val="14"/>
                                <w:szCs w:val="14"/>
                              </w:rPr>
                              <w:t>A</w:t>
                            </w:r>
                            <w:r>
                              <w:rPr>
                                <w:rFonts w:ascii="Arial" w:eastAsia="Arial" w:hAnsi="Arial" w:cs="Arial"/>
                                <w:sz w:val="14"/>
                                <w:szCs w:val="14"/>
                              </w:rPr>
                              <w:tab/>
                            </w:r>
                            <w:r>
                              <w:rPr>
                                <w:rFonts w:ascii="Arial" w:eastAsia="Arial" w:hAnsi="Arial" w:cs="Arial"/>
                                <w:w w:val="99"/>
                                <w:sz w:val="14"/>
                                <w:szCs w:val="14"/>
                              </w:rPr>
                              <w:t>R</w:t>
                            </w:r>
                            <w:r>
                              <w:rPr>
                                <w:rFonts w:ascii="Arial" w:eastAsia="Arial" w:hAnsi="Arial" w:cs="Arial"/>
                                <w:spacing w:val="-2"/>
                                <w:w w:val="99"/>
                                <w:sz w:val="14"/>
                                <w:szCs w:val="14"/>
                              </w:rPr>
                              <w:t>eg</w:t>
                            </w:r>
                            <w:r>
                              <w:rPr>
                                <w:rFonts w:ascii="Arial" w:eastAsia="Arial" w:hAnsi="Arial" w:cs="Arial"/>
                                <w:spacing w:val="7"/>
                                <w:w w:val="99"/>
                                <w:sz w:val="14"/>
                                <w:szCs w:val="14"/>
                              </w:rPr>
                              <w:t>i</w:t>
                            </w:r>
                            <w:r>
                              <w:rPr>
                                <w:rFonts w:ascii="Arial" w:eastAsia="Arial" w:hAnsi="Arial" w:cs="Arial"/>
                                <w:spacing w:val="6"/>
                                <w:w w:val="99"/>
                                <w:sz w:val="14"/>
                                <w:szCs w:val="14"/>
                              </w:rPr>
                              <w:t>s</w:t>
                            </w:r>
                            <w:r>
                              <w:rPr>
                                <w:rFonts w:ascii="Arial" w:eastAsia="Arial" w:hAnsi="Arial" w:cs="Arial"/>
                                <w:spacing w:val="-1"/>
                                <w:w w:val="99"/>
                                <w:sz w:val="14"/>
                                <w:szCs w:val="14"/>
                              </w:rPr>
                              <w:t>t</w:t>
                            </w:r>
                            <w:r>
                              <w:rPr>
                                <w:rFonts w:ascii="Arial" w:eastAsia="Arial" w:hAnsi="Arial" w:cs="Arial"/>
                                <w:spacing w:val="4"/>
                                <w:w w:val="99"/>
                                <w:sz w:val="14"/>
                                <w:szCs w:val="14"/>
                              </w:rPr>
                              <w:t>r</w:t>
                            </w:r>
                            <w:r>
                              <w:rPr>
                                <w:rFonts w:ascii="Arial" w:eastAsia="Arial" w:hAnsi="Arial" w:cs="Arial"/>
                                <w:w w:val="99"/>
                                <w:sz w:val="14"/>
                                <w:szCs w:val="14"/>
                              </w:rPr>
                              <w:t>y</w:t>
                            </w:r>
                          </w:p>
                          <w:p w14:paraId="5E8413A2" w14:textId="77777777" w:rsidR="00583B21" w:rsidRDefault="00583B21" w:rsidP="00583B21">
                            <w:pPr>
                              <w:spacing w:before="2" w:after="0" w:line="160" w:lineRule="exact"/>
                              <w:rPr>
                                <w:sz w:val="16"/>
                                <w:szCs w:val="16"/>
                              </w:rPr>
                            </w:pPr>
                          </w:p>
                          <w:p w14:paraId="0BF21854" w14:textId="77777777" w:rsidR="00583B21" w:rsidRDefault="00583B21" w:rsidP="00583B21">
                            <w:pPr>
                              <w:spacing w:after="0" w:line="200" w:lineRule="exact"/>
                              <w:rPr>
                                <w:sz w:val="20"/>
                                <w:szCs w:val="20"/>
                              </w:rPr>
                            </w:pPr>
                          </w:p>
                          <w:p w14:paraId="619C0643" w14:textId="77777777" w:rsidR="00583B21" w:rsidRDefault="00583B21" w:rsidP="00583B21">
                            <w:pPr>
                              <w:spacing w:after="0" w:line="200" w:lineRule="exact"/>
                              <w:rPr>
                                <w:sz w:val="20"/>
                                <w:szCs w:val="20"/>
                              </w:rPr>
                            </w:pPr>
                          </w:p>
                          <w:p w14:paraId="39A91793" w14:textId="77777777" w:rsidR="00583B21" w:rsidRDefault="00583B21" w:rsidP="00583B21">
                            <w:pPr>
                              <w:spacing w:after="0" w:line="200" w:lineRule="exact"/>
                              <w:rPr>
                                <w:sz w:val="20"/>
                                <w:szCs w:val="20"/>
                              </w:rPr>
                            </w:pPr>
                          </w:p>
                          <w:p w14:paraId="26FA3713" w14:textId="77777777" w:rsidR="00583B21" w:rsidRDefault="00583B21" w:rsidP="00583B21">
                            <w:pPr>
                              <w:spacing w:after="0" w:line="200" w:lineRule="exact"/>
                              <w:rPr>
                                <w:sz w:val="20"/>
                                <w:szCs w:val="20"/>
                              </w:rPr>
                            </w:pPr>
                          </w:p>
                          <w:p w14:paraId="681F911E" w14:textId="77777777" w:rsidR="00583B21" w:rsidRDefault="00583B21" w:rsidP="00583B21">
                            <w:pPr>
                              <w:spacing w:after="0" w:line="200" w:lineRule="exact"/>
                              <w:rPr>
                                <w:sz w:val="20"/>
                                <w:szCs w:val="20"/>
                              </w:rPr>
                            </w:pPr>
                          </w:p>
                          <w:p w14:paraId="1E0F151A" w14:textId="77777777" w:rsidR="00583B21" w:rsidRDefault="00583B21" w:rsidP="00583B21">
                            <w:pPr>
                              <w:spacing w:after="0" w:line="200" w:lineRule="exact"/>
                              <w:rPr>
                                <w:sz w:val="20"/>
                                <w:szCs w:val="20"/>
                              </w:rPr>
                            </w:pPr>
                          </w:p>
                          <w:p w14:paraId="43A93AD2" w14:textId="77777777" w:rsidR="00583B21" w:rsidRDefault="00583B21" w:rsidP="00583B21">
                            <w:pPr>
                              <w:spacing w:after="0" w:line="200" w:lineRule="exact"/>
                              <w:rPr>
                                <w:sz w:val="20"/>
                                <w:szCs w:val="20"/>
                              </w:rPr>
                            </w:pPr>
                          </w:p>
                          <w:p w14:paraId="4E4262DB" w14:textId="77777777" w:rsidR="00583B21" w:rsidRDefault="00583B21" w:rsidP="00583B21">
                            <w:pPr>
                              <w:tabs>
                                <w:tab w:val="left" w:pos="2340"/>
                                <w:tab w:val="left" w:pos="6040"/>
                                <w:tab w:val="left" w:pos="7020"/>
                              </w:tabs>
                              <w:spacing w:after="0" w:line="240" w:lineRule="auto"/>
                              <w:ind w:left="474" w:right="-20"/>
                              <w:rPr>
                                <w:rFonts w:ascii="Arial" w:eastAsia="Arial" w:hAnsi="Arial" w:cs="Arial"/>
                                <w:sz w:val="14"/>
                                <w:szCs w:val="14"/>
                              </w:rPr>
                            </w:pPr>
                            <w:r>
                              <w:rPr>
                                <w:rFonts w:ascii="Arial" w:eastAsia="Arial" w:hAnsi="Arial" w:cs="Arial"/>
                                <w:spacing w:val="8"/>
                                <w:sz w:val="14"/>
                                <w:szCs w:val="14"/>
                              </w:rPr>
                              <w:t>SA</w:t>
                            </w:r>
                            <w:r>
                              <w:rPr>
                                <w:rFonts w:ascii="Arial" w:eastAsia="Arial" w:hAnsi="Arial" w:cs="Arial"/>
                                <w:spacing w:val="-2"/>
                                <w:sz w:val="14"/>
                                <w:szCs w:val="14"/>
                              </w:rPr>
                              <w:t>MModu</w:t>
                            </w:r>
                            <w:r>
                              <w:rPr>
                                <w:rFonts w:ascii="Arial" w:eastAsia="Arial" w:hAnsi="Arial" w:cs="Arial"/>
                                <w:spacing w:val="7"/>
                                <w:sz w:val="14"/>
                                <w:szCs w:val="14"/>
                              </w:rPr>
                              <w:t>l</w:t>
                            </w:r>
                            <w:r>
                              <w:rPr>
                                <w:rFonts w:ascii="Arial" w:eastAsia="Arial" w:hAnsi="Arial" w:cs="Arial"/>
                                <w:sz w:val="14"/>
                                <w:szCs w:val="14"/>
                              </w:rPr>
                              <w:t>e</w:t>
                            </w:r>
                            <w:r>
                              <w:rPr>
                                <w:rFonts w:ascii="Arial" w:eastAsia="Arial" w:hAnsi="Arial" w:cs="Arial"/>
                                <w:sz w:val="14"/>
                                <w:szCs w:val="14"/>
                              </w:rPr>
                              <w:tab/>
                            </w:r>
                            <w:r>
                              <w:rPr>
                                <w:rFonts w:ascii="Arial" w:eastAsia="Arial" w:hAnsi="Arial" w:cs="Arial"/>
                                <w:spacing w:val="8"/>
                                <w:sz w:val="14"/>
                                <w:szCs w:val="14"/>
                              </w:rPr>
                              <w:t>SA</w:t>
                            </w:r>
                            <w:r>
                              <w:rPr>
                                <w:rFonts w:ascii="Arial" w:eastAsia="Arial" w:hAnsi="Arial" w:cs="Arial"/>
                                <w:spacing w:val="-2"/>
                                <w:sz w:val="14"/>
                                <w:szCs w:val="14"/>
                              </w:rPr>
                              <w:t>MModu</w:t>
                            </w:r>
                            <w:r>
                              <w:rPr>
                                <w:rFonts w:ascii="Arial" w:eastAsia="Arial" w:hAnsi="Arial" w:cs="Arial"/>
                                <w:spacing w:val="7"/>
                                <w:sz w:val="14"/>
                                <w:szCs w:val="14"/>
                              </w:rPr>
                              <w:t>l</w:t>
                            </w:r>
                            <w:r>
                              <w:rPr>
                                <w:rFonts w:ascii="Arial" w:eastAsia="Arial" w:hAnsi="Arial" w:cs="Arial"/>
                                <w:sz w:val="14"/>
                                <w:szCs w:val="14"/>
                              </w:rPr>
                              <w:t>e</w:t>
                            </w:r>
                            <w:r>
                              <w:rPr>
                                <w:rFonts w:ascii="Arial" w:eastAsia="Arial" w:hAnsi="Arial" w:cs="Arial"/>
                                <w:sz w:val="14"/>
                                <w:szCs w:val="14"/>
                              </w:rPr>
                              <w:tab/>
                            </w:r>
                            <w:r>
                              <w:rPr>
                                <w:rFonts w:ascii="Arial" w:eastAsia="Arial" w:hAnsi="Arial" w:cs="Arial"/>
                                <w:spacing w:val="4"/>
                                <w:position w:val="1"/>
                                <w:sz w:val="14"/>
                                <w:szCs w:val="14"/>
                              </w:rPr>
                              <w:t>r</w:t>
                            </w:r>
                            <w:r>
                              <w:rPr>
                                <w:rFonts w:ascii="Arial" w:eastAsia="Arial" w:hAnsi="Arial" w:cs="Arial"/>
                                <w:spacing w:val="-2"/>
                                <w:position w:val="1"/>
                                <w:sz w:val="14"/>
                                <w:szCs w:val="14"/>
                              </w:rPr>
                              <w:t>eg</w:t>
                            </w:r>
                            <w:r>
                              <w:rPr>
                                <w:rFonts w:ascii="Arial" w:eastAsia="Arial" w:hAnsi="Arial" w:cs="Arial"/>
                                <w:spacing w:val="7"/>
                                <w:position w:val="1"/>
                                <w:sz w:val="14"/>
                                <w:szCs w:val="14"/>
                              </w:rPr>
                              <w:t>i</w:t>
                            </w:r>
                            <w:r>
                              <w:rPr>
                                <w:rFonts w:ascii="Arial" w:eastAsia="Arial" w:hAnsi="Arial" w:cs="Arial"/>
                                <w:spacing w:val="6"/>
                                <w:position w:val="1"/>
                                <w:sz w:val="14"/>
                                <w:szCs w:val="14"/>
                              </w:rPr>
                              <w:t>s</w:t>
                            </w:r>
                            <w:r>
                              <w:rPr>
                                <w:rFonts w:ascii="Arial" w:eastAsia="Arial" w:hAnsi="Arial" w:cs="Arial"/>
                                <w:spacing w:val="-1"/>
                                <w:position w:val="1"/>
                                <w:sz w:val="14"/>
                                <w:szCs w:val="14"/>
                              </w:rPr>
                              <w:t>t</w:t>
                            </w:r>
                            <w:r>
                              <w:rPr>
                                <w:rFonts w:ascii="Arial" w:eastAsia="Arial" w:hAnsi="Arial" w:cs="Arial"/>
                                <w:spacing w:val="-2"/>
                                <w:position w:val="1"/>
                                <w:sz w:val="14"/>
                                <w:szCs w:val="14"/>
                              </w:rPr>
                              <w:t>e</w:t>
                            </w:r>
                            <w:r>
                              <w:rPr>
                                <w:rFonts w:ascii="Arial" w:eastAsia="Arial" w:hAnsi="Arial" w:cs="Arial"/>
                                <w:position w:val="1"/>
                                <w:sz w:val="14"/>
                                <w:szCs w:val="14"/>
                              </w:rPr>
                              <w:t>r</w:t>
                            </w:r>
                            <w:r>
                              <w:rPr>
                                <w:rFonts w:ascii="Arial" w:eastAsia="Arial" w:hAnsi="Arial" w:cs="Arial"/>
                                <w:position w:val="1"/>
                                <w:sz w:val="14"/>
                                <w:szCs w:val="14"/>
                              </w:rPr>
                              <w:tab/>
                            </w:r>
                            <w:r>
                              <w:rPr>
                                <w:rFonts w:ascii="Arial" w:eastAsia="Arial" w:hAnsi="Arial" w:cs="Arial"/>
                                <w:spacing w:val="4"/>
                                <w:position w:val="1"/>
                                <w:sz w:val="14"/>
                                <w:szCs w:val="14"/>
                              </w:rPr>
                              <w:t>r</w:t>
                            </w:r>
                            <w:r>
                              <w:rPr>
                                <w:rFonts w:ascii="Arial" w:eastAsia="Arial" w:hAnsi="Arial" w:cs="Arial"/>
                                <w:spacing w:val="-2"/>
                                <w:position w:val="1"/>
                                <w:sz w:val="14"/>
                                <w:szCs w:val="14"/>
                              </w:rPr>
                              <w:t>eg</w:t>
                            </w:r>
                            <w:r>
                              <w:rPr>
                                <w:rFonts w:ascii="Arial" w:eastAsia="Arial" w:hAnsi="Arial" w:cs="Arial"/>
                                <w:spacing w:val="7"/>
                                <w:position w:val="1"/>
                                <w:sz w:val="14"/>
                                <w:szCs w:val="14"/>
                              </w:rPr>
                              <w:t>i</w:t>
                            </w:r>
                            <w:r>
                              <w:rPr>
                                <w:rFonts w:ascii="Arial" w:eastAsia="Arial" w:hAnsi="Arial" w:cs="Arial"/>
                                <w:spacing w:val="6"/>
                                <w:position w:val="1"/>
                                <w:sz w:val="14"/>
                                <w:szCs w:val="14"/>
                              </w:rPr>
                              <w:t>s</w:t>
                            </w:r>
                            <w:r>
                              <w:rPr>
                                <w:rFonts w:ascii="Arial" w:eastAsia="Arial" w:hAnsi="Arial" w:cs="Arial"/>
                                <w:spacing w:val="-1"/>
                                <w:position w:val="1"/>
                                <w:sz w:val="14"/>
                                <w:szCs w:val="14"/>
                              </w:rPr>
                              <w:t>t</w:t>
                            </w:r>
                            <w:r>
                              <w:rPr>
                                <w:rFonts w:ascii="Arial" w:eastAsia="Arial" w:hAnsi="Arial" w:cs="Arial"/>
                                <w:spacing w:val="-2"/>
                                <w:position w:val="1"/>
                                <w:sz w:val="14"/>
                                <w:szCs w:val="14"/>
                              </w:rPr>
                              <w:t>e</w:t>
                            </w:r>
                            <w:r>
                              <w:rPr>
                                <w:rFonts w:ascii="Arial" w:eastAsia="Arial" w:hAnsi="Arial" w:cs="Arial"/>
                                <w:position w:val="1"/>
                                <w:sz w:val="14"/>
                                <w:szCs w:val="14"/>
                              </w:rPr>
                              <w:t>r</w:t>
                            </w:r>
                          </w:p>
                          <w:p w14:paraId="63D739DB" w14:textId="77777777" w:rsidR="00583B21" w:rsidRDefault="00583B21" w:rsidP="00583B21">
                            <w:pPr>
                              <w:spacing w:after="0" w:line="200" w:lineRule="exact"/>
                              <w:rPr>
                                <w:sz w:val="20"/>
                                <w:szCs w:val="20"/>
                              </w:rPr>
                            </w:pPr>
                          </w:p>
                          <w:p w14:paraId="52D37FA4" w14:textId="77777777" w:rsidR="00583B21" w:rsidRDefault="00583B21" w:rsidP="00583B21">
                            <w:pPr>
                              <w:spacing w:after="0" w:line="200" w:lineRule="exact"/>
                              <w:rPr>
                                <w:sz w:val="20"/>
                                <w:szCs w:val="20"/>
                              </w:rPr>
                            </w:pPr>
                          </w:p>
                          <w:p w14:paraId="16D4A4CD" w14:textId="77777777" w:rsidR="00583B21" w:rsidRDefault="00583B21" w:rsidP="00583B21">
                            <w:pPr>
                              <w:spacing w:before="16" w:after="0" w:line="220" w:lineRule="exact"/>
                            </w:pPr>
                          </w:p>
                          <w:p w14:paraId="76C3075D" w14:textId="77777777" w:rsidR="00583B21" w:rsidRDefault="00583B21" w:rsidP="00583B21">
                            <w:pPr>
                              <w:spacing w:after="0" w:line="240" w:lineRule="auto"/>
                              <w:ind w:left="4053" w:right="4062"/>
                              <w:jc w:val="center"/>
                              <w:rPr>
                                <w:rFonts w:ascii="Arial" w:eastAsia="Arial" w:hAnsi="Arial" w:cs="Arial"/>
                                <w:sz w:val="14"/>
                                <w:szCs w:val="14"/>
                              </w:rPr>
                            </w:pPr>
                            <w:proofErr w:type="gramStart"/>
                            <w:r>
                              <w:rPr>
                                <w:rFonts w:ascii="Arial" w:eastAsia="Arial" w:hAnsi="Arial" w:cs="Arial"/>
                                <w:spacing w:val="-2"/>
                                <w:w w:val="99"/>
                                <w:sz w:val="14"/>
                                <w:szCs w:val="14"/>
                              </w:rPr>
                              <w:t>mon</w:t>
                            </w:r>
                            <w:r>
                              <w:rPr>
                                <w:rFonts w:ascii="Arial" w:eastAsia="Arial" w:hAnsi="Arial" w:cs="Arial"/>
                                <w:spacing w:val="7"/>
                                <w:w w:val="99"/>
                                <w:sz w:val="14"/>
                                <w:szCs w:val="14"/>
                              </w:rPr>
                              <w:t>i</w:t>
                            </w:r>
                            <w:r>
                              <w:rPr>
                                <w:rFonts w:ascii="Arial" w:eastAsia="Arial" w:hAnsi="Arial" w:cs="Arial"/>
                                <w:spacing w:val="-1"/>
                                <w:w w:val="99"/>
                                <w:sz w:val="14"/>
                                <w:szCs w:val="14"/>
                              </w:rPr>
                              <w:t>t</w:t>
                            </w:r>
                            <w:r>
                              <w:rPr>
                                <w:rFonts w:ascii="Arial" w:eastAsia="Arial" w:hAnsi="Arial" w:cs="Arial"/>
                                <w:spacing w:val="-2"/>
                                <w:w w:val="99"/>
                                <w:sz w:val="14"/>
                                <w:szCs w:val="14"/>
                              </w:rPr>
                              <w:t>o</w:t>
                            </w:r>
                            <w:r>
                              <w:rPr>
                                <w:rFonts w:ascii="Arial" w:eastAsia="Arial" w:hAnsi="Arial" w:cs="Arial"/>
                                <w:w w:val="99"/>
                                <w:sz w:val="14"/>
                                <w:szCs w:val="14"/>
                              </w:rPr>
                              <w:t>r</w:t>
                            </w:r>
                            <w:proofErr w:type="gramEnd"/>
                          </w:p>
                          <w:p w14:paraId="32FE7226" w14:textId="77777777" w:rsidR="00583B21" w:rsidRDefault="00583B21" w:rsidP="00583B21">
                            <w:pPr>
                              <w:spacing w:after="0" w:line="200" w:lineRule="exact"/>
                              <w:rPr>
                                <w:sz w:val="20"/>
                                <w:szCs w:val="20"/>
                              </w:rPr>
                            </w:pPr>
                          </w:p>
                          <w:p w14:paraId="666DDCEA" w14:textId="77777777" w:rsidR="00583B21" w:rsidRDefault="00583B21" w:rsidP="00583B21">
                            <w:pPr>
                              <w:spacing w:before="17" w:after="0" w:line="280" w:lineRule="exact"/>
                              <w:rPr>
                                <w:sz w:val="28"/>
                                <w:szCs w:val="28"/>
                              </w:rPr>
                            </w:pPr>
                          </w:p>
                          <w:p w14:paraId="1FC0F74B" w14:textId="77777777" w:rsidR="00583B21" w:rsidRDefault="00583B21" w:rsidP="00583B21">
                            <w:pPr>
                              <w:spacing w:after="0" w:line="240" w:lineRule="auto"/>
                              <w:ind w:left="3954" w:right="4165"/>
                              <w:jc w:val="center"/>
                              <w:rPr>
                                <w:rFonts w:ascii="Arial" w:eastAsia="Arial" w:hAnsi="Arial" w:cs="Arial"/>
                                <w:sz w:val="14"/>
                                <w:szCs w:val="14"/>
                              </w:rPr>
                            </w:pPr>
                            <w:proofErr w:type="gramStart"/>
                            <w:r>
                              <w:rPr>
                                <w:rFonts w:ascii="Arial" w:eastAsia="Arial" w:hAnsi="Arial" w:cs="Arial"/>
                                <w:spacing w:val="-2"/>
                                <w:w w:val="99"/>
                                <w:sz w:val="14"/>
                                <w:szCs w:val="14"/>
                              </w:rPr>
                              <w:t>mon</w:t>
                            </w:r>
                            <w:r>
                              <w:rPr>
                                <w:rFonts w:ascii="Arial" w:eastAsia="Arial" w:hAnsi="Arial" w:cs="Arial"/>
                                <w:spacing w:val="7"/>
                                <w:w w:val="99"/>
                                <w:sz w:val="14"/>
                                <w:szCs w:val="14"/>
                              </w:rPr>
                              <w:t>i</w:t>
                            </w:r>
                            <w:r>
                              <w:rPr>
                                <w:rFonts w:ascii="Arial" w:eastAsia="Arial" w:hAnsi="Arial" w:cs="Arial"/>
                                <w:spacing w:val="-1"/>
                                <w:w w:val="99"/>
                                <w:sz w:val="14"/>
                                <w:szCs w:val="14"/>
                              </w:rPr>
                              <w:t>t</w:t>
                            </w:r>
                            <w:r>
                              <w:rPr>
                                <w:rFonts w:ascii="Arial" w:eastAsia="Arial" w:hAnsi="Arial" w:cs="Arial"/>
                                <w:spacing w:val="-2"/>
                                <w:w w:val="99"/>
                                <w:sz w:val="14"/>
                                <w:szCs w:val="14"/>
                              </w:rPr>
                              <w:t>o</w:t>
                            </w:r>
                            <w:r>
                              <w:rPr>
                                <w:rFonts w:ascii="Arial" w:eastAsia="Arial" w:hAnsi="Arial" w:cs="Arial"/>
                                <w:w w:val="99"/>
                                <w:sz w:val="14"/>
                                <w:szCs w:val="14"/>
                              </w:rPr>
                              <w:t>r</w:t>
                            </w:r>
                            <w:proofErr w:type="gramEnd"/>
                          </w:p>
                          <w:p w14:paraId="48DBBC81" w14:textId="77777777" w:rsidR="00583B21" w:rsidRDefault="00583B21" w:rsidP="00583B21">
                            <w:pPr>
                              <w:spacing w:before="8" w:after="0" w:line="180" w:lineRule="exact"/>
                              <w:rPr>
                                <w:sz w:val="18"/>
                                <w:szCs w:val="18"/>
                              </w:rPr>
                            </w:pPr>
                          </w:p>
                          <w:p w14:paraId="30DB8CE9" w14:textId="77777777" w:rsidR="00583B21" w:rsidRDefault="00583B21" w:rsidP="00583B21">
                            <w:pPr>
                              <w:tabs>
                                <w:tab w:val="left" w:pos="2160"/>
                                <w:tab w:val="left" w:pos="5300"/>
                                <w:tab w:val="left" w:pos="7240"/>
                              </w:tabs>
                              <w:spacing w:after="0" w:line="240" w:lineRule="auto"/>
                              <w:ind w:left="303" w:right="313"/>
                              <w:jc w:val="center"/>
                              <w:rPr>
                                <w:rFonts w:ascii="Arial" w:eastAsia="Arial" w:hAnsi="Arial" w:cs="Arial"/>
                                <w:sz w:val="14"/>
                                <w:szCs w:val="14"/>
                              </w:rPr>
                            </w:pPr>
                            <w:r>
                              <w:rPr>
                                <w:rFonts w:ascii="Arial" w:eastAsia="Arial" w:hAnsi="Arial" w:cs="Arial"/>
                                <w:spacing w:val="8"/>
                                <w:position w:val="3"/>
                                <w:sz w:val="14"/>
                                <w:szCs w:val="14"/>
                              </w:rPr>
                              <w:t>S</w:t>
                            </w:r>
                            <w:r>
                              <w:rPr>
                                <w:rFonts w:ascii="Arial" w:eastAsia="Arial" w:hAnsi="Arial" w:cs="Arial"/>
                                <w:spacing w:val="-2"/>
                                <w:position w:val="3"/>
                                <w:sz w:val="14"/>
                                <w:szCs w:val="14"/>
                              </w:rPr>
                              <w:t>en</w:t>
                            </w:r>
                            <w:r>
                              <w:rPr>
                                <w:rFonts w:ascii="Arial" w:eastAsia="Arial" w:hAnsi="Arial" w:cs="Arial"/>
                                <w:spacing w:val="6"/>
                                <w:position w:val="3"/>
                                <w:sz w:val="14"/>
                                <w:szCs w:val="14"/>
                              </w:rPr>
                              <w:t>s</w:t>
                            </w:r>
                            <w:r>
                              <w:rPr>
                                <w:rFonts w:ascii="Arial" w:eastAsia="Arial" w:hAnsi="Arial" w:cs="Arial"/>
                                <w:spacing w:val="-2"/>
                                <w:position w:val="3"/>
                                <w:sz w:val="14"/>
                                <w:szCs w:val="14"/>
                              </w:rPr>
                              <w:t>o</w:t>
                            </w:r>
                            <w:r>
                              <w:rPr>
                                <w:rFonts w:ascii="Arial" w:eastAsia="Arial" w:hAnsi="Arial" w:cs="Arial"/>
                                <w:position w:val="3"/>
                                <w:sz w:val="14"/>
                                <w:szCs w:val="14"/>
                              </w:rPr>
                              <w:t>r</w:t>
                            </w:r>
                            <w:r>
                              <w:rPr>
                                <w:rFonts w:ascii="Arial" w:eastAsia="Arial" w:hAnsi="Arial" w:cs="Arial"/>
                                <w:spacing w:val="-1"/>
                                <w:position w:val="3"/>
                                <w:sz w:val="14"/>
                                <w:szCs w:val="14"/>
                              </w:rPr>
                              <w:t xml:space="preserve"> </w:t>
                            </w:r>
                            <w:r>
                              <w:rPr>
                                <w:rFonts w:ascii="Arial" w:eastAsia="Arial" w:hAnsi="Arial" w:cs="Arial"/>
                                <w:spacing w:val="-2"/>
                                <w:position w:val="3"/>
                                <w:sz w:val="14"/>
                                <w:szCs w:val="14"/>
                              </w:rPr>
                              <w:t>Manag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position w:val="3"/>
                                <w:sz w:val="14"/>
                                <w:szCs w:val="14"/>
                              </w:rPr>
                              <w:t>S</w:t>
                            </w:r>
                            <w:r>
                              <w:rPr>
                                <w:rFonts w:ascii="Arial" w:eastAsia="Arial" w:hAnsi="Arial" w:cs="Arial"/>
                                <w:spacing w:val="-2"/>
                                <w:position w:val="3"/>
                                <w:sz w:val="14"/>
                                <w:szCs w:val="14"/>
                              </w:rPr>
                              <w:t>en</w:t>
                            </w:r>
                            <w:r>
                              <w:rPr>
                                <w:rFonts w:ascii="Arial" w:eastAsia="Arial" w:hAnsi="Arial" w:cs="Arial"/>
                                <w:spacing w:val="6"/>
                                <w:position w:val="3"/>
                                <w:sz w:val="14"/>
                                <w:szCs w:val="14"/>
                              </w:rPr>
                              <w:t>s</w:t>
                            </w:r>
                            <w:r>
                              <w:rPr>
                                <w:rFonts w:ascii="Arial" w:eastAsia="Arial" w:hAnsi="Arial" w:cs="Arial"/>
                                <w:spacing w:val="-2"/>
                                <w:position w:val="3"/>
                                <w:sz w:val="14"/>
                                <w:szCs w:val="14"/>
                              </w:rPr>
                              <w:t>o</w:t>
                            </w:r>
                            <w:r>
                              <w:rPr>
                                <w:rFonts w:ascii="Arial" w:eastAsia="Arial" w:hAnsi="Arial" w:cs="Arial"/>
                                <w:position w:val="3"/>
                                <w:sz w:val="14"/>
                                <w:szCs w:val="14"/>
                              </w:rPr>
                              <w:t>r</w:t>
                            </w:r>
                            <w:r>
                              <w:rPr>
                                <w:rFonts w:ascii="Arial" w:eastAsia="Arial" w:hAnsi="Arial" w:cs="Arial"/>
                                <w:spacing w:val="-1"/>
                                <w:position w:val="3"/>
                                <w:sz w:val="14"/>
                                <w:szCs w:val="14"/>
                              </w:rPr>
                              <w:t xml:space="preserve"> </w:t>
                            </w:r>
                            <w:r>
                              <w:rPr>
                                <w:rFonts w:ascii="Arial" w:eastAsia="Arial" w:hAnsi="Arial" w:cs="Arial"/>
                                <w:spacing w:val="-2"/>
                                <w:position w:val="3"/>
                                <w:sz w:val="14"/>
                                <w:szCs w:val="14"/>
                              </w:rPr>
                              <w:t>Manag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6"/>
                                <w:sz w:val="14"/>
                                <w:szCs w:val="14"/>
                              </w:rPr>
                              <w:t>v</w:t>
                            </w:r>
                            <w:r>
                              <w:rPr>
                                <w:rFonts w:ascii="Arial" w:eastAsia="Arial" w:hAnsi="Arial" w:cs="Arial"/>
                                <w:spacing w:val="7"/>
                                <w:sz w:val="14"/>
                                <w:szCs w:val="14"/>
                              </w:rPr>
                              <w:t>i</w:t>
                            </w:r>
                            <w:r>
                              <w:rPr>
                                <w:rFonts w:ascii="Arial" w:eastAsia="Arial" w:hAnsi="Arial" w:cs="Arial"/>
                                <w:spacing w:val="6"/>
                                <w:sz w:val="14"/>
                                <w:szCs w:val="14"/>
                              </w:rPr>
                              <w:t>c</w:t>
                            </w:r>
                            <w:r>
                              <w:rPr>
                                <w:rFonts w:ascii="Arial" w:eastAsia="Arial" w:hAnsi="Arial" w:cs="Arial"/>
                                <w:sz w:val="14"/>
                                <w:szCs w:val="14"/>
                              </w:rPr>
                              <w:t>e</w:t>
                            </w:r>
                            <w:r>
                              <w:rPr>
                                <w:rFonts w:ascii="Arial" w:eastAsia="Arial" w:hAnsi="Arial" w:cs="Arial"/>
                                <w:spacing w:val="-8"/>
                                <w:sz w:val="14"/>
                                <w:szCs w:val="14"/>
                              </w:rPr>
                              <w:t xml:space="preserve"> </w:t>
                            </w:r>
                            <w:r>
                              <w:rPr>
                                <w:rFonts w:ascii="Arial" w:eastAsia="Arial" w:hAnsi="Arial" w:cs="Arial"/>
                                <w:spacing w:val="8"/>
                                <w:sz w:val="14"/>
                                <w:szCs w:val="14"/>
                              </w:rPr>
                              <w:t>A</w:t>
                            </w:r>
                            <w:r>
                              <w:rPr>
                                <w:rFonts w:ascii="Arial" w:eastAsia="Arial" w:hAnsi="Arial" w:cs="Arial"/>
                                <w:spacing w:val="-2"/>
                                <w:sz w:val="14"/>
                                <w:szCs w:val="14"/>
                              </w:rPr>
                              <w:t>dap</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z w:val="14"/>
                                <w:szCs w:val="14"/>
                              </w:rPr>
                              <w:tab/>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6"/>
                                <w:sz w:val="14"/>
                                <w:szCs w:val="14"/>
                              </w:rPr>
                              <w:t>v</w:t>
                            </w:r>
                            <w:r>
                              <w:rPr>
                                <w:rFonts w:ascii="Arial" w:eastAsia="Arial" w:hAnsi="Arial" w:cs="Arial"/>
                                <w:spacing w:val="7"/>
                                <w:sz w:val="14"/>
                                <w:szCs w:val="14"/>
                              </w:rPr>
                              <w:t>i</w:t>
                            </w:r>
                            <w:r>
                              <w:rPr>
                                <w:rFonts w:ascii="Arial" w:eastAsia="Arial" w:hAnsi="Arial" w:cs="Arial"/>
                                <w:spacing w:val="6"/>
                                <w:sz w:val="14"/>
                                <w:szCs w:val="14"/>
                              </w:rPr>
                              <w:t>c</w:t>
                            </w:r>
                            <w:r>
                              <w:rPr>
                                <w:rFonts w:ascii="Arial" w:eastAsia="Arial" w:hAnsi="Arial" w:cs="Arial"/>
                                <w:sz w:val="14"/>
                                <w:szCs w:val="14"/>
                              </w:rPr>
                              <w:t>e</w:t>
                            </w:r>
                            <w:r>
                              <w:rPr>
                                <w:rFonts w:ascii="Arial" w:eastAsia="Arial" w:hAnsi="Arial" w:cs="Arial"/>
                                <w:spacing w:val="-8"/>
                                <w:sz w:val="14"/>
                                <w:szCs w:val="14"/>
                              </w:rPr>
                              <w:t xml:space="preserve"> </w:t>
                            </w:r>
                            <w:r>
                              <w:rPr>
                                <w:rFonts w:ascii="Arial" w:eastAsia="Arial" w:hAnsi="Arial" w:cs="Arial"/>
                                <w:spacing w:val="8"/>
                                <w:w w:val="99"/>
                                <w:sz w:val="14"/>
                                <w:szCs w:val="14"/>
                              </w:rPr>
                              <w:t>A</w:t>
                            </w:r>
                            <w:r>
                              <w:rPr>
                                <w:rFonts w:ascii="Arial" w:eastAsia="Arial" w:hAnsi="Arial" w:cs="Arial"/>
                                <w:spacing w:val="-2"/>
                                <w:w w:val="99"/>
                                <w:sz w:val="14"/>
                                <w:szCs w:val="14"/>
                              </w:rPr>
                              <w:t>dap</w:t>
                            </w:r>
                            <w:r>
                              <w:rPr>
                                <w:rFonts w:ascii="Arial" w:eastAsia="Arial" w:hAnsi="Arial" w:cs="Arial"/>
                                <w:spacing w:val="-1"/>
                                <w:w w:val="99"/>
                                <w:sz w:val="14"/>
                                <w:szCs w:val="14"/>
                              </w:rPr>
                              <w:t>t</w:t>
                            </w:r>
                            <w:r>
                              <w:rPr>
                                <w:rFonts w:ascii="Arial" w:eastAsia="Arial" w:hAnsi="Arial" w:cs="Arial"/>
                                <w:spacing w:val="-2"/>
                                <w:w w:val="99"/>
                                <w:sz w:val="14"/>
                                <w:szCs w:val="14"/>
                              </w:rPr>
                              <w:t>e</w:t>
                            </w:r>
                            <w:r>
                              <w:rPr>
                                <w:rFonts w:ascii="Arial" w:eastAsia="Arial" w:hAnsi="Arial" w:cs="Arial"/>
                                <w:w w:val="99"/>
                                <w:sz w:val="14"/>
                                <w:szCs w:val="14"/>
                              </w:rPr>
                              <w:t>r</w:t>
                            </w:r>
                          </w:p>
                          <w:p w14:paraId="71B99DA2" w14:textId="77777777" w:rsidR="00583B21" w:rsidRDefault="00583B21" w:rsidP="00583B21">
                            <w:pPr>
                              <w:spacing w:before="2" w:after="0" w:line="100" w:lineRule="exact"/>
                              <w:rPr>
                                <w:sz w:val="10"/>
                                <w:szCs w:val="10"/>
                              </w:rPr>
                            </w:pPr>
                          </w:p>
                          <w:p w14:paraId="78E14BA1" w14:textId="77777777" w:rsidR="00583B21" w:rsidRDefault="00583B21" w:rsidP="00583B21">
                            <w:pPr>
                              <w:spacing w:after="0" w:line="200" w:lineRule="exact"/>
                              <w:rPr>
                                <w:sz w:val="20"/>
                                <w:szCs w:val="20"/>
                              </w:rPr>
                            </w:pPr>
                          </w:p>
                          <w:p w14:paraId="761F6263" w14:textId="77777777" w:rsidR="00583B21" w:rsidRDefault="00583B21" w:rsidP="00583B21">
                            <w:pPr>
                              <w:tabs>
                                <w:tab w:val="left" w:pos="2240"/>
                                <w:tab w:val="left" w:pos="5300"/>
                                <w:tab w:val="left" w:pos="7240"/>
                              </w:tabs>
                              <w:spacing w:after="0" w:line="189" w:lineRule="exact"/>
                              <w:ind w:left="377" w:right="343"/>
                              <w:jc w:val="center"/>
                              <w:rPr>
                                <w:rFonts w:ascii="Arial" w:eastAsia="Arial" w:hAnsi="Arial" w:cs="Arial"/>
                                <w:sz w:val="14"/>
                                <w:szCs w:val="14"/>
                              </w:rPr>
                            </w:pPr>
                            <w:r>
                              <w:rPr>
                                <w:rFonts w:ascii="Arial" w:eastAsia="Arial" w:hAnsi="Arial" w:cs="Arial"/>
                                <w:spacing w:val="8"/>
                                <w:position w:val="2"/>
                                <w:sz w:val="14"/>
                                <w:szCs w:val="14"/>
                              </w:rPr>
                              <w:t>S</w:t>
                            </w:r>
                            <w:r>
                              <w:rPr>
                                <w:rFonts w:ascii="Arial" w:eastAsia="Arial" w:hAnsi="Arial" w:cs="Arial"/>
                                <w:spacing w:val="-2"/>
                                <w:position w:val="2"/>
                                <w:sz w:val="14"/>
                                <w:szCs w:val="14"/>
                              </w:rPr>
                              <w:t>en</w:t>
                            </w:r>
                            <w:r>
                              <w:rPr>
                                <w:rFonts w:ascii="Arial" w:eastAsia="Arial" w:hAnsi="Arial" w:cs="Arial"/>
                                <w:spacing w:val="6"/>
                                <w:position w:val="2"/>
                                <w:sz w:val="14"/>
                                <w:szCs w:val="14"/>
                              </w:rPr>
                              <w:t>s</w:t>
                            </w:r>
                            <w:r>
                              <w:rPr>
                                <w:rFonts w:ascii="Arial" w:eastAsia="Arial" w:hAnsi="Arial" w:cs="Arial"/>
                                <w:spacing w:val="-2"/>
                                <w:position w:val="2"/>
                                <w:sz w:val="14"/>
                                <w:szCs w:val="14"/>
                              </w:rPr>
                              <w:t>o</w:t>
                            </w:r>
                            <w:r>
                              <w:rPr>
                                <w:rFonts w:ascii="Arial" w:eastAsia="Arial" w:hAnsi="Arial" w:cs="Arial"/>
                                <w:position w:val="2"/>
                                <w:sz w:val="14"/>
                                <w:szCs w:val="14"/>
                              </w:rPr>
                              <w:t>r</w:t>
                            </w:r>
                            <w:r>
                              <w:rPr>
                                <w:rFonts w:ascii="Arial" w:eastAsia="Arial" w:hAnsi="Arial" w:cs="Arial"/>
                                <w:spacing w:val="-1"/>
                                <w:position w:val="2"/>
                                <w:sz w:val="14"/>
                                <w:szCs w:val="14"/>
                              </w:rPr>
                              <w:t xml:space="preserve"> </w:t>
                            </w:r>
                            <w:r>
                              <w:rPr>
                                <w:rFonts w:ascii="Arial" w:eastAsia="Arial" w:hAnsi="Arial" w:cs="Arial"/>
                                <w:position w:val="2"/>
                                <w:sz w:val="14"/>
                                <w:szCs w:val="14"/>
                              </w:rPr>
                              <w:t>C</w:t>
                            </w:r>
                            <w:r>
                              <w:rPr>
                                <w:rFonts w:ascii="Arial" w:eastAsia="Arial" w:hAnsi="Arial" w:cs="Arial"/>
                                <w:spacing w:val="7"/>
                                <w:position w:val="2"/>
                                <w:sz w:val="14"/>
                                <w:szCs w:val="14"/>
                              </w:rPr>
                              <w:t>li</w:t>
                            </w:r>
                            <w:r>
                              <w:rPr>
                                <w:rFonts w:ascii="Arial" w:eastAsia="Arial" w:hAnsi="Arial" w:cs="Arial"/>
                                <w:spacing w:val="-2"/>
                                <w:position w:val="2"/>
                                <w:sz w:val="14"/>
                                <w:szCs w:val="14"/>
                              </w:rPr>
                              <w:t>en</w:t>
                            </w:r>
                            <w:r>
                              <w:rPr>
                                <w:rFonts w:ascii="Arial" w:eastAsia="Arial" w:hAnsi="Arial" w:cs="Arial"/>
                                <w:position w:val="2"/>
                                <w:sz w:val="14"/>
                                <w:szCs w:val="14"/>
                              </w:rPr>
                              <w:t>t</w:t>
                            </w:r>
                            <w:r>
                              <w:rPr>
                                <w:rFonts w:ascii="Arial" w:eastAsia="Arial" w:hAnsi="Arial" w:cs="Arial"/>
                                <w:position w:val="2"/>
                                <w:sz w:val="14"/>
                                <w:szCs w:val="14"/>
                              </w:rPr>
                              <w:tab/>
                            </w:r>
                            <w:r>
                              <w:rPr>
                                <w:rFonts w:ascii="Arial" w:eastAsia="Arial" w:hAnsi="Arial" w:cs="Arial"/>
                                <w:spacing w:val="8"/>
                                <w:position w:val="2"/>
                                <w:sz w:val="14"/>
                                <w:szCs w:val="14"/>
                              </w:rPr>
                              <w:t>S</w:t>
                            </w:r>
                            <w:r>
                              <w:rPr>
                                <w:rFonts w:ascii="Arial" w:eastAsia="Arial" w:hAnsi="Arial" w:cs="Arial"/>
                                <w:spacing w:val="-2"/>
                                <w:position w:val="2"/>
                                <w:sz w:val="14"/>
                                <w:szCs w:val="14"/>
                              </w:rPr>
                              <w:t>en</w:t>
                            </w:r>
                            <w:r>
                              <w:rPr>
                                <w:rFonts w:ascii="Arial" w:eastAsia="Arial" w:hAnsi="Arial" w:cs="Arial"/>
                                <w:spacing w:val="6"/>
                                <w:position w:val="2"/>
                                <w:sz w:val="14"/>
                                <w:szCs w:val="14"/>
                              </w:rPr>
                              <w:t>s</w:t>
                            </w:r>
                            <w:r>
                              <w:rPr>
                                <w:rFonts w:ascii="Arial" w:eastAsia="Arial" w:hAnsi="Arial" w:cs="Arial"/>
                                <w:spacing w:val="-2"/>
                                <w:position w:val="2"/>
                                <w:sz w:val="14"/>
                                <w:szCs w:val="14"/>
                              </w:rPr>
                              <w:t>o</w:t>
                            </w:r>
                            <w:r>
                              <w:rPr>
                                <w:rFonts w:ascii="Arial" w:eastAsia="Arial" w:hAnsi="Arial" w:cs="Arial"/>
                                <w:position w:val="2"/>
                                <w:sz w:val="14"/>
                                <w:szCs w:val="14"/>
                              </w:rPr>
                              <w:t>r</w:t>
                            </w:r>
                            <w:r>
                              <w:rPr>
                                <w:rFonts w:ascii="Arial" w:eastAsia="Arial" w:hAnsi="Arial" w:cs="Arial"/>
                                <w:spacing w:val="-1"/>
                                <w:position w:val="2"/>
                                <w:sz w:val="14"/>
                                <w:szCs w:val="14"/>
                              </w:rPr>
                              <w:t xml:space="preserve"> </w:t>
                            </w:r>
                            <w:r>
                              <w:rPr>
                                <w:rFonts w:ascii="Arial" w:eastAsia="Arial" w:hAnsi="Arial" w:cs="Arial"/>
                                <w:position w:val="2"/>
                                <w:sz w:val="14"/>
                                <w:szCs w:val="14"/>
                              </w:rPr>
                              <w:t>C</w:t>
                            </w:r>
                            <w:r>
                              <w:rPr>
                                <w:rFonts w:ascii="Arial" w:eastAsia="Arial" w:hAnsi="Arial" w:cs="Arial"/>
                                <w:spacing w:val="7"/>
                                <w:position w:val="2"/>
                                <w:sz w:val="14"/>
                                <w:szCs w:val="14"/>
                              </w:rPr>
                              <w:t>li</w:t>
                            </w:r>
                            <w:r>
                              <w:rPr>
                                <w:rFonts w:ascii="Arial" w:eastAsia="Arial" w:hAnsi="Arial" w:cs="Arial"/>
                                <w:spacing w:val="-2"/>
                                <w:position w:val="2"/>
                                <w:sz w:val="14"/>
                                <w:szCs w:val="14"/>
                              </w:rPr>
                              <w:t>en</w:t>
                            </w:r>
                            <w:r>
                              <w:rPr>
                                <w:rFonts w:ascii="Arial" w:eastAsia="Arial" w:hAnsi="Arial" w:cs="Arial"/>
                                <w:position w:val="2"/>
                                <w:sz w:val="14"/>
                                <w:szCs w:val="14"/>
                              </w:rPr>
                              <w:t>t</w:t>
                            </w:r>
                            <w:r>
                              <w:rPr>
                                <w:rFonts w:ascii="Arial" w:eastAsia="Arial" w:hAnsi="Arial" w:cs="Arial"/>
                                <w:position w:val="2"/>
                                <w:sz w:val="14"/>
                                <w:szCs w:val="14"/>
                              </w:rPr>
                              <w:tab/>
                            </w:r>
                            <w:r>
                              <w:rPr>
                                <w:rFonts w:ascii="Arial" w:eastAsia="Arial" w:hAnsi="Arial" w:cs="Arial"/>
                                <w:spacing w:val="8"/>
                                <w:position w:val="-1"/>
                                <w:sz w:val="14"/>
                                <w:szCs w:val="14"/>
                              </w:rPr>
                              <w:t>S</w:t>
                            </w:r>
                            <w:r>
                              <w:rPr>
                                <w:rFonts w:ascii="Arial" w:eastAsia="Arial" w:hAnsi="Arial" w:cs="Arial"/>
                                <w:spacing w:val="-2"/>
                                <w:position w:val="-1"/>
                                <w:sz w:val="14"/>
                                <w:szCs w:val="14"/>
                              </w:rPr>
                              <w:t>en</w:t>
                            </w:r>
                            <w:r>
                              <w:rPr>
                                <w:rFonts w:ascii="Arial" w:eastAsia="Arial" w:hAnsi="Arial" w:cs="Arial"/>
                                <w:spacing w:val="6"/>
                                <w:position w:val="-1"/>
                                <w:sz w:val="14"/>
                                <w:szCs w:val="14"/>
                              </w:rPr>
                              <w:t>s</w:t>
                            </w:r>
                            <w:r>
                              <w:rPr>
                                <w:rFonts w:ascii="Arial" w:eastAsia="Arial" w:hAnsi="Arial" w:cs="Arial"/>
                                <w:spacing w:val="-2"/>
                                <w:position w:val="-1"/>
                                <w:sz w:val="14"/>
                                <w:szCs w:val="14"/>
                              </w:rPr>
                              <w:t>o</w:t>
                            </w:r>
                            <w:r>
                              <w:rPr>
                                <w:rFonts w:ascii="Arial" w:eastAsia="Arial" w:hAnsi="Arial" w:cs="Arial"/>
                                <w:position w:val="-1"/>
                                <w:sz w:val="14"/>
                                <w:szCs w:val="14"/>
                              </w:rPr>
                              <w:t>r</w:t>
                            </w:r>
                            <w:r>
                              <w:rPr>
                                <w:rFonts w:ascii="Arial" w:eastAsia="Arial" w:hAnsi="Arial" w:cs="Arial"/>
                                <w:spacing w:val="-1"/>
                                <w:position w:val="-1"/>
                                <w:sz w:val="14"/>
                                <w:szCs w:val="14"/>
                              </w:rPr>
                              <w:t xml:space="preserve"> </w:t>
                            </w:r>
                            <w:r>
                              <w:rPr>
                                <w:rFonts w:ascii="Arial" w:eastAsia="Arial" w:hAnsi="Arial" w:cs="Arial"/>
                                <w:spacing w:val="8"/>
                                <w:position w:val="-1"/>
                                <w:sz w:val="14"/>
                                <w:szCs w:val="14"/>
                              </w:rPr>
                              <w:t>S</w:t>
                            </w:r>
                            <w:r>
                              <w:rPr>
                                <w:rFonts w:ascii="Arial" w:eastAsia="Arial" w:hAnsi="Arial" w:cs="Arial"/>
                                <w:spacing w:val="-2"/>
                                <w:position w:val="-1"/>
                                <w:sz w:val="14"/>
                                <w:szCs w:val="14"/>
                              </w:rPr>
                              <w:t>e</w:t>
                            </w:r>
                            <w:r>
                              <w:rPr>
                                <w:rFonts w:ascii="Arial" w:eastAsia="Arial" w:hAnsi="Arial" w:cs="Arial"/>
                                <w:spacing w:val="4"/>
                                <w:position w:val="-1"/>
                                <w:sz w:val="14"/>
                                <w:szCs w:val="14"/>
                              </w:rPr>
                              <w:t>r</w:t>
                            </w:r>
                            <w:r>
                              <w:rPr>
                                <w:rFonts w:ascii="Arial" w:eastAsia="Arial" w:hAnsi="Arial" w:cs="Arial"/>
                                <w:spacing w:val="6"/>
                                <w:position w:val="-1"/>
                                <w:sz w:val="14"/>
                                <w:szCs w:val="14"/>
                              </w:rPr>
                              <w:t>v</w:t>
                            </w:r>
                            <w:r>
                              <w:rPr>
                                <w:rFonts w:ascii="Arial" w:eastAsia="Arial" w:hAnsi="Arial" w:cs="Arial"/>
                                <w:spacing w:val="7"/>
                                <w:position w:val="-1"/>
                                <w:sz w:val="14"/>
                                <w:szCs w:val="14"/>
                              </w:rPr>
                              <w:t>i</w:t>
                            </w:r>
                            <w:r>
                              <w:rPr>
                                <w:rFonts w:ascii="Arial" w:eastAsia="Arial" w:hAnsi="Arial" w:cs="Arial"/>
                                <w:spacing w:val="6"/>
                                <w:position w:val="-1"/>
                                <w:sz w:val="14"/>
                                <w:szCs w:val="14"/>
                              </w:rPr>
                              <w:t>c</w:t>
                            </w:r>
                            <w:r>
                              <w:rPr>
                                <w:rFonts w:ascii="Arial" w:eastAsia="Arial" w:hAnsi="Arial" w:cs="Arial"/>
                                <w:position w:val="-1"/>
                                <w:sz w:val="14"/>
                                <w:szCs w:val="14"/>
                              </w:rPr>
                              <w:t>e</w:t>
                            </w:r>
                            <w:r>
                              <w:rPr>
                                <w:rFonts w:ascii="Arial" w:eastAsia="Arial" w:hAnsi="Arial" w:cs="Arial"/>
                                <w:position w:val="-1"/>
                                <w:sz w:val="14"/>
                                <w:szCs w:val="14"/>
                              </w:rPr>
                              <w:tab/>
                            </w:r>
                            <w:r>
                              <w:rPr>
                                <w:rFonts w:ascii="Arial" w:eastAsia="Arial" w:hAnsi="Arial" w:cs="Arial"/>
                                <w:spacing w:val="8"/>
                                <w:position w:val="-1"/>
                                <w:sz w:val="14"/>
                                <w:szCs w:val="14"/>
                              </w:rPr>
                              <w:t>S</w:t>
                            </w:r>
                            <w:r>
                              <w:rPr>
                                <w:rFonts w:ascii="Arial" w:eastAsia="Arial" w:hAnsi="Arial" w:cs="Arial"/>
                                <w:spacing w:val="-2"/>
                                <w:position w:val="-1"/>
                                <w:sz w:val="14"/>
                                <w:szCs w:val="14"/>
                              </w:rPr>
                              <w:t>en</w:t>
                            </w:r>
                            <w:r>
                              <w:rPr>
                                <w:rFonts w:ascii="Arial" w:eastAsia="Arial" w:hAnsi="Arial" w:cs="Arial"/>
                                <w:spacing w:val="6"/>
                                <w:position w:val="-1"/>
                                <w:sz w:val="14"/>
                                <w:szCs w:val="14"/>
                              </w:rPr>
                              <w:t>s</w:t>
                            </w:r>
                            <w:r>
                              <w:rPr>
                                <w:rFonts w:ascii="Arial" w:eastAsia="Arial" w:hAnsi="Arial" w:cs="Arial"/>
                                <w:spacing w:val="-2"/>
                                <w:position w:val="-1"/>
                                <w:sz w:val="14"/>
                                <w:szCs w:val="14"/>
                              </w:rPr>
                              <w:t>o</w:t>
                            </w:r>
                            <w:r>
                              <w:rPr>
                                <w:rFonts w:ascii="Arial" w:eastAsia="Arial" w:hAnsi="Arial" w:cs="Arial"/>
                                <w:position w:val="-1"/>
                                <w:sz w:val="14"/>
                                <w:szCs w:val="14"/>
                              </w:rPr>
                              <w:t>r</w:t>
                            </w:r>
                            <w:r>
                              <w:rPr>
                                <w:rFonts w:ascii="Arial" w:eastAsia="Arial" w:hAnsi="Arial" w:cs="Arial"/>
                                <w:spacing w:val="-1"/>
                                <w:position w:val="-1"/>
                                <w:sz w:val="14"/>
                                <w:szCs w:val="14"/>
                              </w:rPr>
                              <w:t xml:space="preserve"> </w:t>
                            </w:r>
                            <w:r>
                              <w:rPr>
                                <w:rFonts w:ascii="Arial" w:eastAsia="Arial" w:hAnsi="Arial" w:cs="Arial"/>
                                <w:spacing w:val="8"/>
                                <w:w w:val="99"/>
                                <w:position w:val="-1"/>
                                <w:sz w:val="14"/>
                                <w:szCs w:val="14"/>
                              </w:rPr>
                              <w:t>S</w:t>
                            </w:r>
                            <w:r>
                              <w:rPr>
                                <w:rFonts w:ascii="Arial" w:eastAsia="Arial" w:hAnsi="Arial" w:cs="Arial"/>
                                <w:spacing w:val="-2"/>
                                <w:w w:val="99"/>
                                <w:position w:val="-1"/>
                                <w:sz w:val="14"/>
                                <w:szCs w:val="14"/>
                              </w:rPr>
                              <w:t>e</w:t>
                            </w:r>
                            <w:r>
                              <w:rPr>
                                <w:rFonts w:ascii="Arial" w:eastAsia="Arial" w:hAnsi="Arial" w:cs="Arial"/>
                                <w:spacing w:val="4"/>
                                <w:w w:val="99"/>
                                <w:position w:val="-1"/>
                                <w:sz w:val="14"/>
                                <w:szCs w:val="14"/>
                              </w:rPr>
                              <w:t>r</w:t>
                            </w:r>
                            <w:r>
                              <w:rPr>
                                <w:rFonts w:ascii="Arial" w:eastAsia="Arial" w:hAnsi="Arial" w:cs="Arial"/>
                                <w:spacing w:val="6"/>
                                <w:w w:val="99"/>
                                <w:position w:val="-1"/>
                                <w:sz w:val="14"/>
                                <w:szCs w:val="14"/>
                              </w:rPr>
                              <w:t>v</w:t>
                            </w:r>
                            <w:r>
                              <w:rPr>
                                <w:rFonts w:ascii="Arial" w:eastAsia="Arial" w:hAnsi="Arial" w:cs="Arial"/>
                                <w:spacing w:val="7"/>
                                <w:w w:val="99"/>
                                <w:position w:val="-1"/>
                                <w:sz w:val="14"/>
                                <w:szCs w:val="14"/>
                              </w:rPr>
                              <w:t>i</w:t>
                            </w:r>
                            <w:r>
                              <w:rPr>
                                <w:rFonts w:ascii="Arial" w:eastAsia="Arial" w:hAnsi="Arial" w:cs="Arial"/>
                                <w:spacing w:val="6"/>
                                <w:w w:val="99"/>
                                <w:position w:val="-1"/>
                                <w:sz w:val="14"/>
                                <w:szCs w:val="14"/>
                              </w:rPr>
                              <w:t>c</w:t>
                            </w:r>
                            <w:r>
                              <w:rPr>
                                <w:rFonts w:ascii="Arial" w:eastAsia="Arial" w:hAnsi="Arial" w:cs="Arial"/>
                                <w:w w:val="99"/>
                                <w:position w:val="-1"/>
                                <w:sz w:val="14"/>
                                <w:szCs w:val="14"/>
                              </w:rPr>
                              <w:t>e</w:t>
                            </w:r>
                          </w:p>
                          <w:p w14:paraId="2D0E5665" w14:textId="77777777" w:rsidR="00583B21" w:rsidRDefault="00583B21" w:rsidP="00583B21">
                            <w:pPr>
                              <w:tabs>
                                <w:tab w:val="left" w:pos="2420"/>
                                <w:tab w:val="left" w:pos="5520"/>
                                <w:tab w:val="left" w:pos="7460"/>
                              </w:tabs>
                              <w:spacing w:after="0" w:line="171" w:lineRule="exact"/>
                              <w:ind w:left="556" w:right="615"/>
                              <w:jc w:val="center"/>
                              <w:rPr>
                                <w:rFonts w:ascii="Arial" w:eastAsia="Arial" w:hAnsi="Arial" w:cs="Arial"/>
                                <w:sz w:val="14"/>
                                <w:szCs w:val="14"/>
                              </w:rPr>
                            </w:pPr>
                            <w:r>
                              <w:rPr>
                                <w:rFonts w:ascii="Arial" w:eastAsia="Arial" w:hAnsi="Arial" w:cs="Arial"/>
                                <w:spacing w:val="8"/>
                                <w:position w:val="3"/>
                                <w:sz w:val="14"/>
                                <w:szCs w:val="14"/>
                              </w:rPr>
                              <w:t>A</w:t>
                            </w:r>
                            <w:r>
                              <w:rPr>
                                <w:rFonts w:ascii="Arial" w:eastAsia="Arial" w:hAnsi="Arial" w:cs="Arial"/>
                                <w:spacing w:val="-2"/>
                                <w:position w:val="3"/>
                                <w:sz w:val="14"/>
                                <w:szCs w:val="14"/>
                              </w:rPr>
                              <w:t>dap</w:t>
                            </w:r>
                            <w:r>
                              <w:rPr>
                                <w:rFonts w:ascii="Arial" w:eastAsia="Arial" w:hAnsi="Arial" w:cs="Arial"/>
                                <w:spacing w:val="-1"/>
                                <w:position w:val="3"/>
                                <w:sz w:val="14"/>
                                <w:szCs w:val="14"/>
                              </w:rPr>
                              <w:t>t</w:t>
                            </w:r>
                            <w:r>
                              <w:rPr>
                                <w:rFonts w:ascii="Arial" w:eastAsia="Arial" w:hAnsi="Arial" w:cs="Arial"/>
                                <w:spacing w:val="-2"/>
                                <w:position w:val="3"/>
                                <w:sz w:val="14"/>
                                <w:szCs w:val="14"/>
                              </w:rPr>
                              <w:t>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position w:val="3"/>
                                <w:sz w:val="14"/>
                                <w:szCs w:val="14"/>
                              </w:rPr>
                              <w:t>A</w:t>
                            </w:r>
                            <w:r>
                              <w:rPr>
                                <w:rFonts w:ascii="Arial" w:eastAsia="Arial" w:hAnsi="Arial" w:cs="Arial"/>
                                <w:spacing w:val="-2"/>
                                <w:position w:val="3"/>
                                <w:sz w:val="14"/>
                                <w:szCs w:val="14"/>
                              </w:rPr>
                              <w:t>dap</w:t>
                            </w:r>
                            <w:r>
                              <w:rPr>
                                <w:rFonts w:ascii="Arial" w:eastAsia="Arial" w:hAnsi="Arial" w:cs="Arial"/>
                                <w:spacing w:val="-1"/>
                                <w:position w:val="3"/>
                                <w:sz w:val="14"/>
                                <w:szCs w:val="14"/>
                              </w:rPr>
                              <w:t>t</w:t>
                            </w:r>
                            <w:r>
                              <w:rPr>
                                <w:rFonts w:ascii="Arial" w:eastAsia="Arial" w:hAnsi="Arial" w:cs="Arial"/>
                                <w:spacing w:val="-2"/>
                                <w:position w:val="3"/>
                                <w:sz w:val="14"/>
                                <w:szCs w:val="14"/>
                              </w:rPr>
                              <w:t>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sz w:val="14"/>
                                <w:szCs w:val="14"/>
                              </w:rPr>
                              <w:t>A</w:t>
                            </w:r>
                            <w:r>
                              <w:rPr>
                                <w:rFonts w:ascii="Arial" w:eastAsia="Arial" w:hAnsi="Arial" w:cs="Arial"/>
                                <w:spacing w:val="-2"/>
                                <w:sz w:val="14"/>
                                <w:szCs w:val="14"/>
                              </w:rPr>
                              <w:t>dap</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z w:val="14"/>
                                <w:szCs w:val="14"/>
                              </w:rPr>
                              <w:tab/>
                            </w:r>
                            <w:r>
                              <w:rPr>
                                <w:rFonts w:ascii="Arial" w:eastAsia="Arial" w:hAnsi="Arial" w:cs="Arial"/>
                                <w:spacing w:val="8"/>
                                <w:w w:val="99"/>
                                <w:sz w:val="14"/>
                                <w:szCs w:val="14"/>
                              </w:rPr>
                              <w:t>A</w:t>
                            </w:r>
                            <w:r>
                              <w:rPr>
                                <w:rFonts w:ascii="Arial" w:eastAsia="Arial" w:hAnsi="Arial" w:cs="Arial"/>
                                <w:spacing w:val="-2"/>
                                <w:w w:val="99"/>
                                <w:sz w:val="14"/>
                                <w:szCs w:val="14"/>
                              </w:rPr>
                              <w:t>dap</w:t>
                            </w:r>
                            <w:r>
                              <w:rPr>
                                <w:rFonts w:ascii="Arial" w:eastAsia="Arial" w:hAnsi="Arial" w:cs="Arial"/>
                                <w:spacing w:val="-1"/>
                                <w:w w:val="99"/>
                                <w:sz w:val="14"/>
                                <w:szCs w:val="14"/>
                              </w:rPr>
                              <w:t>t</w:t>
                            </w:r>
                            <w:r>
                              <w:rPr>
                                <w:rFonts w:ascii="Arial" w:eastAsia="Arial" w:hAnsi="Arial" w:cs="Arial"/>
                                <w:spacing w:val="-2"/>
                                <w:w w:val="99"/>
                                <w:sz w:val="14"/>
                                <w:szCs w:val="14"/>
                              </w:rPr>
                              <w:t>e</w:t>
                            </w:r>
                            <w:r>
                              <w:rPr>
                                <w:rFonts w:ascii="Arial" w:eastAsia="Arial" w:hAnsi="Arial" w:cs="Arial"/>
                                <w:w w:val="99"/>
                                <w:sz w:val="14"/>
                                <w:szCs w:val="14"/>
                              </w:rPr>
                              <w:t>r</w:t>
                            </w:r>
                          </w:p>
                          <w:p w14:paraId="1A151FDC" w14:textId="77777777" w:rsidR="00583B21" w:rsidRDefault="00583B21" w:rsidP="00583B21">
                            <w:pPr>
                              <w:spacing w:before="8" w:after="0" w:line="160" w:lineRule="exact"/>
                              <w:rPr>
                                <w:sz w:val="16"/>
                                <w:szCs w:val="16"/>
                              </w:rPr>
                            </w:pPr>
                          </w:p>
                          <w:p w14:paraId="3773F31E" w14:textId="77777777" w:rsidR="00583B21" w:rsidRDefault="00583B21" w:rsidP="00583B21">
                            <w:pPr>
                              <w:spacing w:after="0" w:line="200" w:lineRule="exact"/>
                              <w:rPr>
                                <w:sz w:val="20"/>
                                <w:szCs w:val="20"/>
                              </w:rPr>
                            </w:pPr>
                          </w:p>
                          <w:p w14:paraId="7642A893" w14:textId="77777777" w:rsidR="00583B21" w:rsidRDefault="00583B21" w:rsidP="00583B21">
                            <w:pPr>
                              <w:spacing w:after="0" w:line="200" w:lineRule="exact"/>
                              <w:rPr>
                                <w:sz w:val="20"/>
                                <w:szCs w:val="20"/>
                              </w:rPr>
                            </w:pPr>
                          </w:p>
                          <w:p w14:paraId="764A1812" w14:textId="77777777" w:rsidR="00583B21" w:rsidRDefault="00583B21" w:rsidP="00583B21">
                            <w:pPr>
                              <w:spacing w:after="0" w:line="240" w:lineRule="auto"/>
                              <w:ind w:left="3196" w:right="3195"/>
                              <w:jc w:val="center"/>
                              <w:rPr>
                                <w:rFonts w:ascii="Arial" w:eastAsia="Arial" w:hAnsi="Arial" w:cs="Arial"/>
                                <w:sz w:val="14"/>
                                <w:szCs w:val="14"/>
                              </w:rPr>
                            </w:pPr>
                            <w:r>
                              <w:rPr>
                                <w:rFonts w:ascii="Arial" w:eastAsia="Arial" w:hAnsi="Arial" w:cs="Arial"/>
                                <w:sz w:val="14"/>
                                <w:szCs w:val="14"/>
                              </w:rPr>
                              <w:t>R</w:t>
                            </w:r>
                            <w:r>
                              <w:rPr>
                                <w:rFonts w:ascii="Arial" w:eastAsia="Arial" w:hAnsi="Arial" w:cs="Arial"/>
                                <w:spacing w:val="-2"/>
                                <w:sz w:val="14"/>
                                <w:szCs w:val="14"/>
                              </w:rPr>
                              <w:t>e</w:t>
                            </w:r>
                            <w:r>
                              <w:rPr>
                                <w:rFonts w:ascii="Arial" w:eastAsia="Arial" w:hAnsi="Arial" w:cs="Arial"/>
                                <w:spacing w:val="6"/>
                                <w:sz w:val="14"/>
                                <w:szCs w:val="14"/>
                              </w:rPr>
                              <w:t>s</w:t>
                            </w:r>
                            <w:r>
                              <w:rPr>
                                <w:rFonts w:ascii="Arial" w:eastAsia="Arial" w:hAnsi="Arial" w:cs="Arial"/>
                                <w:spacing w:val="-2"/>
                                <w:sz w:val="14"/>
                                <w:szCs w:val="14"/>
                              </w:rPr>
                              <w:t>ou</w:t>
                            </w:r>
                            <w:r>
                              <w:rPr>
                                <w:rFonts w:ascii="Arial" w:eastAsia="Arial" w:hAnsi="Arial" w:cs="Arial"/>
                                <w:spacing w:val="4"/>
                                <w:sz w:val="14"/>
                                <w:szCs w:val="14"/>
                              </w:rPr>
                              <w:t>r</w:t>
                            </w:r>
                            <w:r>
                              <w:rPr>
                                <w:rFonts w:ascii="Arial" w:eastAsia="Arial" w:hAnsi="Arial" w:cs="Arial"/>
                                <w:spacing w:val="6"/>
                                <w:sz w:val="14"/>
                                <w:szCs w:val="14"/>
                              </w:rPr>
                              <w:t>c</w:t>
                            </w:r>
                            <w:r>
                              <w:rPr>
                                <w:rFonts w:ascii="Arial" w:eastAsia="Arial" w:hAnsi="Arial" w:cs="Arial"/>
                                <w:sz w:val="14"/>
                                <w:szCs w:val="14"/>
                              </w:rPr>
                              <w:t>e</w:t>
                            </w:r>
                            <w:r>
                              <w:rPr>
                                <w:rFonts w:ascii="Arial" w:eastAsia="Arial" w:hAnsi="Arial" w:cs="Arial"/>
                                <w:spacing w:val="-9"/>
                                <w:sz w:val="14"/>
                                <w:szCs w:val="14"/>
                              </w:rPr>
                              <w:t xml:space="preserve"> </w:t>
                            </w:r>
                            <w:r>
                              <w:rPr>
                                <w:rFonts w:ascii="Arial" w:eastAsia="Arial" w:hAnsi="Arial" w:cs="Arial"/>
                                <w:spacing w:val="6"/>
                                <w:sz w:val="14"/>
                                <w:szCs w:val="14"/>
                              </w:rPr>
                              <w:t>s</w:t>
                            </w:r>
                            <w:r>
                              <w:rPr>
                                <w:rFonts w:ascii="Arial" w:eastAsia="Arial" w:hAnsi="Arial" w:cs="Arial"/>
                                <w:spacing w:val="-2"/>
                                <w:sz w:val="14"/>
                                <w:szCs w:val="14"/>
                              </w:rPr>
                              <w:t>pe</w:t>
                            </w:r>
                            <w:r>
                              <w:rPr>
                                <w:rFonts w:ascii="Arial" w:eastAsia="Arial" w:hAnsi="Arial" w:cs="Arial"/>
                                <w:spacing w:val="6"/>
                                <w:sz w:val="14"/>
                                <w:szCs w:val="14"/>
                              </w:rPr>
                              <w:t>c</w:t>
                            </w:r>
                            <w:r>
                              <w:rPr>
                                <w:rFonts w:ascii="Arial" w:eastAsia="Arial" w:hAnsi="Arial" w:cs="Arial"/>
                                <w:spacing w:val="7"/>
                                <w:sz w:val="14"/>
                                <w:szCs w:val="14"/>
                              </w:rPr>
                              <w:t>i</w:t>
                            </w:r>
                            <w:r>
                              <w:rPr>
                                <w:rFonts w:ascii="Arial" w:eastAsia="Arial" w:hAnsi="Arial" w:cs="Arial"/>
                                <w:spacing w:val="-1"/>
                                <w:sz w:val="14"/>
                                <w:szCs w:val="14"/>
                              </w:rPr>
                              <w:t>f</w:t>
                            </w:r>
                            <w:r>
                              <w:rPr>
                                <w:rFonts w:ascii="Arial" w:eastAsia="Arial" w:hAnsi="Arial" w:cs="Arial"/>
                                <w:spacing w:val="7"/>
                                <w:sz w:val="14"/>
                                <w:szCs w:val="14"/>
                              </w:rPr>
                              <w:t>i</w:t>
                            </w:r>
                            <w:r>
                              <w:rPr>
                                <w:rFonts w:ascii="Arial" w:eastAsia="Arial" w:hAnsi="Arial" w:cs="Arial"/>
                                <w:sz w:val="14"/>
                                <w:szCs w:val="14"/>
                              </w:rPr>
                              <w:t xml:space="preserve">c </w:t>
                            </w:r>
                            <w:r>
                              <w:rPr>
                                <w:rFonts w:ascii="Arial" w:eastAsia="Arial" w:hAnsi="Arial" w:cs="Arial"/>
                                <w:spacing w:val="6"/>
                                <w:w w:val="99"/>
                                <w:sz w:val="14"/>
                                <w:szCs w:val="14"/>
                              </w:rPr>
                              <w:t>c</w:t>
                            </w:r>
                            <w:r>
                              <w:rPr>
                                <w:rFonts w:ascii="Arial" w:eastAsia="Arial" w:hAnsi="Arial" w:cs="Arial"/>
                                <w:spacing w:val="-2"/>
                                <w:w w:val="99"/>
                                <w:sz w:val="14"/>
                                <w:szCs w:val="14"/>
                              </w:rPr>
                              <w:t>ommun</w:t>
                            </w:r>
                            <w:r>
                              <w:rPr>
                                <w:rFonts w:ascii="Arial" w:eastAsia="Arial" w:hAnsi="Arial" w:cs="Arial"/>
                                <w:spacing w:val="7"/>
                                <w:w w:val="99"/>
                                <w:sz w:val="14"/>
                                <w:szCs w:val="14"/>
                              </w:rPr>
                              <w:t>i</w:t>
                            </w:r>
                            <w:r>
                              <w:rPr>
                                <w:rFonts w:ascii="Arial" w:eastAsia="Arial" w:hAnsi="Arial" w:cs="Arial"/>
                                <w:spacing w:val="6"/>
                                <w:w w:val="99"/>
                                <w:sz w:val="14"/>
                                <w:szCs w:val="14"/>
                              </w:rPr>
                              <w:t>c</w:t>
                            </w:r>
                            <w:r>
                              <w:rPr>
                                <w:rFonts w:ascii="Arial" w:eastAsia="Arial" w:hAnsi="Arial" w:cs="Arial"/>
                                <w:spacing w:val="-2"/>
                                <w:w w:val="99"/>
                                <w:sz w:val="14"/>
                                <w:szCs w:val="14"/>
                              </w:rPr>
                              <w:t>a</w:t>
                            </w:r>
                            <w:r>
                              <w:rPr>
                                <w:rFonts w:ascii="Arial" w:eastAsia="Arial" w:hAnsi="Arial" w:cs="Arial"/>
                                <w:spacing w:val="-1"/>
                                <w:w w:val="99"/>
                                <w:sz w:val="14"/>
                                <w:szCs w:val="14"/>
                              </w:rPr>
                              <w:t>t</w:t>
                            </w:r>
                            <w:r>
                              <w:rPr>
                                <w:rFonts w:ascii="Arial" w:eastAsia="Arial" w:hAnsi="Arial" w:cs="Arial"/>
                                <w:spacing w:val="7"/>
                                <w:w w:val="99"/>
                                <w:sz w:val="14"/>
                                <w:szCs w:val="14"/>
                              </w:rPr>
                              <w:t>i</w:t>
                            </w:r>
                            <w:r>
                              <w:rPr>
                                <w:rFonts w:ascii="Arial" w:eastAsia="Arial" w:hAnsi="Arial" w:cs="Arial"/>
                                <w:spacing w:val="-2"/>
                                <w:w w:val="99"/>
                                <w:sz w:val="14"/>
                                <w:szCs w:val="14"/>
                              </w:rPr>
                              <w:t>on</w:t>
                            </w:r>
                            <w:r>
                              <w:rPr>
                                <w:rFonts w:ascii="Arial" w:eastAsia="Arial" w:hAnsi="Arial" w:cs="Arial"/>
                                <w:w w:val="99"/>
                                <w:sz w:val="14"/>
                                <w:szCs w:val="14"/>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51" o:spid="_x0000_s1032" type="#_x0000_t202" style="position:absolute;left:0;text-align:left;margin-left:89.55pt;margin-top:-286.65pt;width:433.1pt;height:280.85pt;z-index:-251183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" filled="f" stroked="f">
                <v:textbox inset="0,0,0,0">
                  <w:txbxContent>
                    <w:p w14:paraId="712FD810" w14:textId="77777777" w:rsidR="00583B21" w:rsidRDefault="00583B21" w:rsidP="00583B21">
                      <w:pPr>
                        <w:spacing w:after="0" w:line="200" w:lineRule="exact"/>
                        <w:rPr>
                          <w:sz w:val="20"/>
                          <w:szCs w:val="20"/>
                        </w:rPr>
                      </w:pPr>
                    </w:p>
                    <w:p w14:paraId="5380DCD1" w14:textId="77777777" w:rsidR="00583B21" w:rsidRDefault="00583B21" w:rsidP="00583B21">
                      <w:pPr>
                        <w:spacing w:before="5" w:after="0" w:line="240" w:lineRule="exact"/>
                        <w:rPr>
                          <w:sz w:val="24"/>
                          <w:szCs w:val="24"/>
                        </w:rPr>
                      </w:pPr>
                    </w:p>
                    <w:p w14:paraId="11A41346" w14:textId="77777777" w:rsidR="00583B21" w:rsidRDefault="00583B21" w:rsidP="00583B21">
                      <w:pPr>
                        <w:tabs>
                          <w:tab w:val="left" w:pos="3660"/>
                          <w:tab w:val="left" w:pos="6440"/>
                        </w:tabs>
                        <w:spacing w:after="0" w:line="240" w:lineRule="auto"/>
                        <w:ind w:left="1441" w:right="1604"/>
                        <w:jc w:val="center"/>
                        <w:rPr>
                          <w:rFonts w:ascii="Arial" w:eastAsia="Arial" w:hAnsi="Arial" w:cs="Arial"/>
                          <w:sz w:val="14"/>
                          <w:szCs w:val="14"/>
                        </w:rPr>
                      </w:pPr>
                      <w:r>
                        <w:rPr>
                          <w:rFonts w:ascii="Arial" w:eastAsia="Arial" w:hAnsi="Arial" w:cs="Arial"/>
                          <w:spacing w:val="-2"/>
                          <w:sz w:val="14"/>
                          <w:szCs w:val="14"/>
                        </w:rPr>
                        <w:t>Manage</w:t>
                      </w:r>
                      <w:r>
                        <w:rPr>
                          <w:rFonts w:ascii="Arial" w:eastAsia="Arial" w:hAnsi="Arial" w:cs="Arial"/>
                          <w:sz w:val="14"/>
                          <w:szCs w:val="14"/>
                        </w:rPr>
                        <w:t>r</w:t>
                      </w:r>
                      <w:r>
                        <w:rPr>
                          <w:rFonts w:ascii="Arial" w:eastAsia="Arial" w:hAnsi="Arial" w:cs="Arial"/>
                          <w:sz w:val="14"/>
                          <w:szCs w:val="14"/>
                        </w:rPr>
                        <w:tab/>
                        <w:t>D</w:t>
                      </w:r>
                      <w:r>
                        <w:rPr>
                          <w:rFonts w:ascii="Arial" w:eastAsia="Arial" w:hAnsi="Arial" w:cs="Arial"/>
                          <w:spacing w:val="7"/>
                          <w:sz w:val="14"/>
                          <w:szCs w:val="14"/>
                        </w:rPr>
                        <w:t>i</w:t>
                      </w:r>
                      <w:r>
                        <w:rPr>
                          <w:rFonts w:ascii="Arial" w:eastAsia="Arial" w:hAnsi="Arial" w:cs="Arial"/>
                          <w:spacing w:val="6"/>
                          <w:sz w:val="14"/>
                          <w:szCs w:val="14"/>
                        </w:rPr>
                        <w:t>sc</w:t>
                      </w:r>
                      <w:r>
                        <w:rPr>
                          <w:rFonts w:ascii="Arial" w:eastAsia="Arial" w:hAnsi="Arial" w:cs="Arial"/>
                          <w:spacing w:val="-2"/>
                          <w:sz w:val="14"/>
                          <w:szCs w:val="14"/>
                        </w:rPr>
                        <w:t>o</w:t>
                      </w:r>
                      <w:r>
                        <w:rPr>
                          <w:rFonts w:ascii="Arial" w:eastAsia="Arial" w:hAnsi="Arial" w:cs="Arial"/>
                          <w:spacing w:val="6"/>
                          <w:sz w:val="14"/>
                          <w:szCs w:val="14"/>
                        </w:rPr>
                        <w:t>v</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pacing w:val="-2"/>
                          <w:sz w:val="14"/>
                          <w:szCs w:val="14"/>
                        </w:rPr>
                        <w:t xml:space="preserve"> ne</w:t>
                      </w:r>
                      <w:r>
                        <w:rPr>
                          <w:rFonts w:ascii="Arial" w:eastAsia="Arial" w:hAnsi="Arial" w:cs="Arial"/>
                          <w:sz w:val="14"/>
                          <w:szCs w:val="14"/>
                        </w:rPr>
                        <w:t>w</w:t>
                      </w:r>
                      <w:r>
                        <w:rPr>
                          <w:rFonts w:ascii="Arial" w:eastAsia="Arial" w:hAnsi="Arial" w:cs="Arial"/>
                          <w:spacing w:val="-4"/>
                          <w:sz w:val="14"/>
                          <w:szCs w:val="14"/>
                        </w:rPr>
                        <w:t xml:space="preserve"> </w:t>
                      </w:r>
                      <w:r>
                        <w:rPr>
                          <w:rFonts w:ascii="Arial" w:eastAsia="Arial" w:hAnsi="Arial" w:cs="Arial"/>
                          <w:spacing w:val="8"/>
                          <w:sz w:val="14"/>
                          <w:szCs w:val="14"/>
                        </w:rPr>
                        <w:t>S</w:t>
                      </w:r>
                      <w:r>
                        <w:rPr>
                          <w:rFonts w:ascii="Arial" w:eastAsia="Arial" w:hAnsi="Arial" w:cs="Arial"/>
                          <w:sz w:val="14"/>
                          <w:szCs w:val="14"/>
                        </w:rPr>
                        <w:t>A</w:t>
                      </w:r>
                      <w:r>
                        <w:rPr>
                          <w:rFonts w:ascii="Arial" w:eastAsia="Arial" w:hAnsi="Arial" w:cs="Arial"/>
                          <w:sz w:val="14"/>
                          <w:szCs w:val="14"/>
                        </w:rPr>
                        <w:tab/>
                      </w:r>
                      <w:r>
                        <w:rPr>
                          <w:rFonts w:ascii="Arial" w:eastAsia="Arial" w:hAnsi="Arial" w:cs="Arial"/>
                          <w:w w:val="99"/>
                          <w:sz w:val="14"/>
                          <w:szCs w:val="14"/>
                        </w:rPr>
                        <w:t>R</w:t>
                      </w:r>
                      <w:r>
                        <w:rPr>
                          <w:rFonts w:ascii="Arial" w:eastAsia="Arial" w:hAnsi="Arial" w:cs="Arial"/>
                          <w:spacing w:val="-2"/>
                          <w:w w:val="99"/>
                          <w:sz w:val="14"/>
                          <w:szCs w:val="14"/>
                        </w:rPr>
                        <w:t>eg</w:t>
                      </w:r>
                      <w:r>
                        <w:rPr>
                          <w:rFonts w:ascii="Arial" w:eastAsia="Arial" w:hAnsi="Arial" w:cs="Arial"/>
                          <w:spacing w:val="7"/>
                          <w:w w:val="99"/>
                          <w:sz w:val="14"/>
                          <w:szCs w:val="14"/>
                        </w:rPr>
                        <w:t>i</w:t>
                      </w:r>
                      <w:r>
                        <w:rPr>
                          <w:rFonts w:ascii="Arial" w:eastAsia="Arial" w:hAnsi="Arial" w:cs="Arial"/>
                          <w:spacing w:val="6"/>
                          <w:w w:val="99"/>
                          <w:sz w:val="14"/>
                          <w:szCs w:val="14"/>
                        </w:rPr>
                        <w:t>s</w:t>
                      </w:r>
                      <w:r>
                        <w:rPr>
                          <w:rFonts w:ascii="Arial" w:eastAsia="Arial" w:hAnsi="Arial" w:cs="Arial"/>
                          <w:spacing w:val="-1"/>
                          <w:w w:val="99"/>
                          <w:sz w:val="14"/>
                          <w:szCs w:val="14"/>
                        </w:rPr>
                        <w:t>t</w:t>
                      </w:r>
                      <w:r>
                        <w:rPr>
                          <w:rFonts w:ascii="Arial" w:eastAsia="Arial" w:hAnsi="Arial" w:cs="Arial"/>
                          <w:spacing w:val="4"/>
                          <w:w w:val="99"/>
                          <w:sz w:val="14"/>
                          <w:szCs w:val="14"/>
                        </w:rPr>
                        <w:t>r</w:t>
                      </w:r>
                      <w:r>
                        <w:rPr>
                          <w:rFonts w:ascii="Arial" w:eastAsia="Arial" w:hAnsi="Arial" w:cs="Arial"/>
                          <w:w w:val="99"/>
                          <w:sz w:val="14"/>
                          <w:szCs w:val="14"/>
                        </w:rPr>
                        <w:t>y</w:t>
                      </w:r>
                    </w:p>
                    <w:p w14:paraId="5E8413A2" w14:textId="77777777" w:rsidR="00583B21" w:rsidRDefault="00583B21" w:rsidP="00583B21">
                      <w:pPr>
                        <w:spacing w:before="2" w:after="0" w:line="160" w:lineRule="exact"/>
                        <w:rPr>
                          <w:sz w:val="16"/>
                          <w:szCs w:val="16"/>
                        </w:rPr>
                      </w:pPr>
                    </w:p>
                    <w:p w14:paraId="0BF21854" w14:textId="77777777" w:rsidR="00583B21" w:rsidRDefault="00583B21" w:rsidP="00583B21">
                      <w:pPr>
                        <w:spacing w:after="0" w:line="200" w:lineRule="exact"/>
                        <w:rPr>
                          <w:sz w:val="20"/>
                          <w:szCs w:val="20"/>
                        </w:rPr>
                      </w:pPr>
                    </w:p>
                    <w:p w14:paraId="619C0643" w14:textId="77777777" w:rsidR="00583B21" w:rsidRDefault="00583B21" w:rsidP="00583B21">
                      <w:pPr>
                        <w:spacing w:after="0" w:line="200" w:lineRule="exact"/>
                        <w:rPr>
                          <w:sz w:val="20"/>
                          <w:szCs w:val="20"/>
                        </w:rPr>
                      </w:pPr>
                    </w:p>
                    <w:p w14:paraId="39A91793" w14:textId="77777777" w:rsidR="00583B21" w:rsidRDefault="00583B21" w:rsidP="00583B21">
                      <w:pPr>
                        <w:spacing w:after="0" w:line="200" w:lineRule="exact"/>
                        <w:rPr>
                          <w:sz w:val="20"/>
                          <w:szCs w:val="20"/>
                        </w:rPr>
                      </w:pPr>
                    </w:p>
                    <w:p w14:paraId="26FA3713" w14:textId="77777777" w:rsidR="00583B21" w:rsidRDefault="00583B21" w:rsidP="00583B21">
                      <w:pPr>
                        <w:spacing w:after="0" w:line="200" w:lineRule="exact"/>
                        <w:rPr>
                          <w:sz w:val="20"/>
                          <w:szCs w:val="20"/>
                        </w:rPr>
                      </w:pPr>
                    </w:p>
                    <w:p w14:paraId="681F911E" w14:textId="77777777" w:rsidR="00583B21" w:rsidRDefault="00583B21" w:rsidP="00583B21">
                      <w:pPr>
                        <w:spacing w:after="0" w:line="200" w:lineRule="exact"/>
                        <w:rPr>
                          <w:sz w:val="20"/>
                          <w:szCs w:val="20"/>
                        </w:rPr>
                      </w:pPr>
                    </w:p>
                    <w:p w14:paraId="1E0F151A" w14:textId="77777777" w:rsidR="00583B21" w:rsidRDefault="00583B21" w:rsidP="00583B21">
                      <w:pPr>
                        <w:spacing w:after="0" w:line="200" w:lineRule="exact"/>
                        <w:rPr>
                          <w:sz w:val="20"/>
                          <w:szCs w:val="20"/>
                        </w:rPr>
                      </w:pPr>
                    </w:p>
                    <w:p w14:paraId="43A93AD2" w14:textId="77777777" w:rsidR="00583B21" w:rsidRDefault="00583B21" w:rsidP="00583B21">
                      <w:pPr>
                        <w:spacing w:after="0" w:line="200" w:lineRule="exact"/>
                        <w:rPr>
                          <w:sz w:val="20"/>
                          <w:szCs w:val="20"/>
                        </w:rPr>
                      </w:pPr>
                    </w:p>
                    <w:p w14:paraId="4E4262DB" w14:textId="77777777" w:rsidR="00583B21" w:rsidRDefault="00583B21" w:rsidP="00583B21">
                      <w:pPr>
                        <w:tabs>
                          <w:tab w:val="left" w:pos="2340"/>
                          <w:tab w:val="left" w:pos="6040"/>
                          <w:tab w:val="left" w:pos="7020"/>
                        </w:tabs>
                        <w:spacing w:after="0" w:line="240" w:lineRule="auto"/>
                        <w:ind w:left="474" w:right="-20"/>
                        <w:rPr>
                          <w:rFonts w:ascii="Arial" w:eastAsia="Arial" w:hAnsi="Arial" w:cs="Arial"/>
                          <w:sz w:val="14"/>
                          <w:szCs w:val="14"/>
                        </w:rPr>
                      </w:pPr>
                      <w:r>
                        <w:rPr>
                          <w:rFonts w:ascii="Arial" w:eastAsia="Arial" w:hAnsi="Arial" w:cs="Arial"/>
                          <w:spacing w:val="8"/>
                          <w:sz w:val="14"/>
                          <w:szCs w:val="14"/>
                        </w:rPr>
                        <w:t>SA</w:t>
                      </w:r>
                      <w:r>
                        <w:rPr>
                          <w:rFonts w:ascii="Arial" w:eastAsia="Arial" w:hAnsi="Arial" w:cs="Arial"/>
                          <w:spacing w:val="-2"/>
                          <w:sz w:val="14"/>
                          <w:szCs w:val="14"/>
                        </w:rPr>
                        <w:t>MModu</w:t>
                      </w:r>
                      <w:r>
                        <w:rPr>
                          <w:rFonts w:ascii="Arial" w:eastAsia="Arial" w:hAnsi="Arial" w:cs="Arial"/>
                          <w:spacing w:val="7"/>
                          <w:sz w:val="14"/>
                          <w:szCs w:val="14"/>
                        </w:rPr>
                        <w:t>l</w:t>
                      </w:r>
                      <w:r>
                        <w:rPr>
                          <w:rFonts w:ascii="Arial" w:eastAsia="Arial" w:hAnsi="Arial" w:cs="Arial"/>
                          <w:sz w:val="14"/>
                          <w:szCs w:val="14"/>
                        </w:rPr>
                        <w:t>e</w:t>
                      </w:r>
                      <w:r>
                        <w:rPr>
                          <w:rFonts w:ascii="Arial" w:eastAsia="Arial" w:hAnsi="Arial" w:cs="Arial"/>
                          <w:sz w:val="14"/>
                          <w:szCs w:val="14"/>
                        </w:rPr>
                        <w:tab/>
                      </w:r>
                      <w:r>
                        <w:rPr>
                          <w:rFonts w:ascii="Arial" w:eastAsia="Arial" w:hAnsi="Arial" w:cs="Arial"/>
                          <w:spacing w:val="8"/>
                          <w:sz w:val="14"/>
                          <w:szCs w:val="14"/>
                        </w:rPr>
                        <w:t>SA</w:t>
                      </w:r>
                      <w:r>
                        <w:rPr>
                          <w:rFonts w:ascii="Arial" w:eastAsia="Arial" w:hAnsi="Arial" w:cs="Arial"/>
                          <w:spacing w:val="-2"/>
                          <w:sz w:val="14"/>
                          <w:szCs w:val="14"/>
                        </w:rPr>
                        <w:t>MModu</w:t>
                      </w:r>
                      <w:r>
                        <w:rPr>
                          <w:rFonts w:ascii="Arial" w:eastAsia="Arial" w:hAnsi="Arial" w:cs="Arial"/>
                          <w:spacing w:val="7"/>
                          <w:sz w:val="14"/>
                          <w:szCs w:val="14"/>
                        </w:rPr>
                        <w:t>l</w:t>
                      </w:r>
                      <w:r>
                        <w:rPr>
                          <w:rFonts w:ascii="Arial" w:eastAsia="Arial" w:hAnsi="Arial" w:cs="Arial"/>
                          <w:sz w:val="14"/>
                          <w:szCs w:val="14"/>
                        </w:rPr>
                        <w:t>e</w:t>
                      </w:r>
                      <w:r>
                        <w:rPr>
                          <w:rFonts w:ascii="Arial" w:eastAsia="Arial" w:hAnsi="Arial" w:cs="Arial"/>
                          <w:sz w:val="14"/>
                          <w:szCs w:val="14"/>
                        </w:rPr>
                        <w:tab/>
                      </w:r>
                      <w:r>
                        <w:rPr>
                          <w:rFonts w:ascii="Arial" w:eastAsia="Arial" w:hAnsi="Arial" w:cs="Arial"/>
                          <w:spacing w:val="4"/>
                          <w:position w:val="1"/>
                          <w:sz w:val="14"/>
                          <w:szCs w:val="14"/>
                        </w:rPr>
                        <w:t>r</w:t>
                      </w:r>
                      <w:r>
                        <w:rPr>
                          <w:rFonts w:ascii="Arial" w:eastAsia="Arial" w:hAnsi="Arial" w:cs="Arial"/>
                          <w:spacing w:val="-2"/>
                          <w:position w:val="1"/>
                          <w:sz w:val="14"/>
                          <w:szCs w:val="14"/>
                        </w:rPr>
                        <w:t>eg</w:t>
                      </w:r>
                      <w:r>
                        <w:rPr>
                          <w:rFonts w:ascii="Arial" w:eastAsia="Arial" w:hAnsi="Arial" w:cs="Arial"/>
                          <w:spacing w:val="7"/>
                          <w:position w:val="1"/>
                          <w:sz w:val="14"/>
                          <w:szCs w:val="14"/>
                        </w:rPr>
                        <w:t>i</w:t>
                      </w:r>
                      <w:r>
                        <w:rPr>
                          <w:rFonts w:ascii="Arial" w:eastAsia="Arial" w:hAnsi="Arial" w:cs="Arial"/>
                          <w:spacing w:val="6"/>
                          <w:position w:val="1"/>
                          <w:sz w:val="14"/>
                          <w:szCs w:val="14"/>
                        </w:rPr>
                        <w:t>s</w:t>
                      </w:r>
                      <w:r>
                        <w:rPr>
                          <w:rFonts w:ascii="Arial" w:eastAsia="Arial" w:hAnsi="Arial" w:cs="Arial"/>
                          <w:spacing w:val="-1"/>
                          <w:position w:val="1"/>
                          <w:sz w:val="14"/>
                          <w:szCs w:val="14"/>
                        </w:rPr>
                        <w:t>t</w:t>
                      </w:r>
                      <w:r>
                        <w:rPr>
                          <w:rFonts w:ascii="Arial" w:eastAsia="Arial" w:hAnsi="Arial" w:cs="Arial"/>
                          <w:spacing w:val="-2"/>
                          <w:position w:val="1"/>
                          <w:sz w:val="14"/>
                          <w:szCs w:val="14"/>
                        </w:rPr>
                        <w:t>e</w:t>
                      </w:r>
                      <w:r>
                        <w:rPr>
                          <w:rFonts w:ascii="Arial" w:eastAsia="Arial" w:hAnsi="Arial" w:cs="Arial"/>
                          <w:position w:val="1"/>
                          <w:sz w:val="14"/>
                          <w:szCs w:val="14"/>
                        </w:rPr>
                        <w:t>r</w:t>
                      </w:r>
                      <w:r>
                        <w:rPr>
                          <w:rFonts w:ascii="Arial" w:eastAsia="Arial" w:hAnsi="Arial" w:cs="Arial"/>
                          <w:position w:val="1"/>
                          <w:sz w:val="14"/>
                          <w:szCs w:val="14"/>
                        </w:rPr>
                        <w:tab/>
                      </w:r>
                      <w:r>
                        <w:rPr>
                          <w:rFonts w:ascii="Arial" w:eastAsia="Arial" w:hAnsi="Arial" w:cs="Arial"/>
                          <w:spacing w:val="4"/>
                          <w:position w:val="1"/>
                          <w:sz w:val="14"/>
                          <w:szCs w:val="14"/>
                        </w:rPr>
                        <w:t>r</w:t>
                      </w:r>
                      <w:r>
                        <w:rPr>
                          <w:rFonts w:ascii="Arial" w:eastAsia="Arial" w:hAnsi="Arial" w:cs="Arial"/>
                          <w:spacing w:val="-2"/>
                          <w:position w:val="1"/>
                          <w:sz w:val="14"/>
                          <w:szCs w:val="14"/>
                        </w:rPr>
                        <w:t>eg</w:t>
                      </w:r>
                      <w:r>
                        <w:rPr>
                          <w:rFonts w:ascii="Arial" w:eastAsia="Arial" w:hAnsi="Arial" w:cs="Arial"/>
                          <w:spacing w:val="7"/>
                          <w:position w:val="1"/>
                          <w:sz w:val="14"/>
                          <w:szCs w:val="14"/>
                        </w:rPr>
                        <w:t>i</w:t>
                      </w:r>
                      <w:r>
                        <w:rPr>
                          <w:rFonts w:ascii="Arial" w:eastAsia="Arial" w:hAnsi="Arial" w:cs="Arial"/>
                          <w:spacing w:val="6"/>
                          <w:position w:val="1"/>
                          <w:sz w:val="14"/>
                          <w:szCs w:val="14"/>
                        </w:rPr>
                        <w:t>s</w:t>
                      </w:r>
                      <w:r>
                        <w:rPr>
                          <w:rFonts w:ascii="Arial" w:eastAsia="Arial" w:hAnsi="Arial" w:cs="Arial"/>
                          <w:spacing w:val="-1"/>
                          <w:position w:val="1"/>
                          <w:sz w:val="14"/>
                          <w:szCs w:val="14"/>
                        </w:rPr>
                        <w:t>t</w:t>
                      </w:r>
                      <w:r>
                        <w:rPr>
                          <w:rFonts w:ascii="Arial" w:eastAsia="Arial" w:hAnsi="Arial" w:cs="Arial"/>
                          <w:spacing w:val="-2"/>
                          <w:position w:val="1"/>
                          <w:sz w:val="14"/>
                          <w:szCs w:val="14"/>
                        </w:rPr>
                        <w:t>e</w:t>
                      </w:r>
                      <w:r>
                        <w:rPr>
                          <w:rFonts w:ascii="Arial" w:eastAsia="Arial" w:hAnsi="Arial" w:cs="Arial"/>
                          <w:position w:val="1"/>
                          <w:sz w:val="14"/>
                          <w:szCs w:val="14"/>
                        </w:rPr>
                        <w:t>r</w:t>
                      </w:r>
                    </w:p>
                    <w:p w14:paraId="63D739DB" w14:textId="77777777" w:rsidR="00583B21" w:rsidRDefault="00583B21" w:rsidP="00583B21">
                      <w:pPr>
                        <w:spacing w:after="0" w:line="200" w:lineRule="exact"/>
                        <w:rPr>
                          <w:sz w:val="20"/>
                          <w:szCs w:val="20"/>
                        </w:rPr>
                      </w:pPr>
                    </w:p>
                    <w:p w14:paraId="52D37FA4" w14:textId="77777777" w:rsidR="00583B21" w:rsidRDefault="00583B21" w:rsidP="00583B21">
                      <w:pPr>
                        <w:spacing w:after="0" w:line="200" w:lineRule="exact"/>
                        <w:rPr>
                          <w:sz w:val="20"/>
                          <w:szCs w:val="20"/>
                        </w:rPr>
                      </w:pPr>
                    </w:p>
                    <w:p w14:paraId="16D4A4CD" w14:textId="77777777" w:rsidR="00583B21" w:rsidRDefault="00583B21" w:rsidP="00583B21">
                      <w:pPr>
                        <w:spacing w:before="16" w:after="0" w:line="220" w:lineRule="exact"/>
                      </w:pPr>
                    </w:p>
                    <w:p w14:paraId="76C3075D" w14:textId="77777777" w:rsidR="00583B21" w:rsidRDefault="00583B21" w:rsidP="00583B21">
                      <w:pPr>
                        <w:spacing w:after="0" w:line="240" w:lineRule="auto"/>
                        <w:ind w:left="4053" w:right="4062"/>
                        <w:jc w:val="center"/>
                        <w:rPr>
                          <w:rFonts w:ascii="Arial" w:eastAsia="Arial" w:hAnsi="Arial" w:cs="Arial"/>
                          <w:sz w:val="14"/>
                          <w:szCs w:val="14"/>
                        </w:rPr>
                      </w:pPr>
                      <w:proofErr w:type="gramStart"/>
                      <w:r>
                        <w:rPr>
                          <w:rFonts w:ascii="Arial" w:eastAsia="Arial" w:hAnsi="Arial" w:cs="Arial"/>
                          <w:spacing w:val="-2"/>
                          <w:w w:val="99"/>
                          <w:sz w:val="14"/>
                          <w:szCs w:val="14"/>
                        </w:rPr>
                        <w:t>mon</w:t>
                      </w:r>
                      <w:r>
                        <w:rPr>
                          <w:rFonts w:ascii="Arial" w:eastAsia="Arial" w:hAnsi="Arial" w:cs="Arial"/>
                          <w:spacing w:val="7"/>
                          <w:w w:val="99"/>
                          <w:sz w:val="14"/>
                          <w:szCs w:val="14"/>
                        </w:rPr>
                        <w:t>i</w:t>
                      </w:r>
                      <w:r>
                        <w:rPr>
                          <w:rFonts w:ascii="Arial" w:eastAsia="Arial" w:hAnsi="Arial" w:cs="Arial"/>
                          <w:spacing w:val="-1"/>
                          <w:w w:val="99"/>
                          <w:sz w:val="14"/>
                          <w:szCs w:val="14"/>
                        </w:rPr>
                        <w:t>t</w:t>
                      </w:r>
                      <w:r>
                        <w:rPr>
                          <w:rFonts w:ascii="Arial" w:eastAsia="Arial" w:hAnsi="Arial" w:cs="Arial"/>
                          <w:spacing w:val="-2"/>
                          <w:w w:val="99"/>
                          <w:sz w:val="14"/>
                          <w:szCs w:val="14"/>
                        </w:rPr>
                        <w:t>o</w:t>
                      </w:r>
                      <w:r>
                        <w:rPr>
                          <w:rFonts w:ascii="Arial" w:eastAsia="Arial" w:hAnsi="Arial" w:cs="Arial"/>
                          <w:w w:val="99"/>
                          <w:sz w:val="14"/>
                          <w:szCs w:val="14"/>
                        </w:rPr>
                        <w:t>r</w:t>
                      </w:r>
                      <w:proofErr w:type="gramEnd"/>
                    </w:p>
                    <w:p w14:paraId="32FE7226" w14:textId="77777777" w:rsidR="00583B21" w:rsidRDefault="00583B21" w:rsidP="00583B21">
                      <w:pPr>
                        <w:spacing w:after="0" w:line="200" w:lineRule="exact"/>
                        <w:rPr>
                          <w:sz w:val="20"/>
                          <w:szCs w:val="20"/>
                        </w:rPr>
                      </w:pPr>
                    </w:p>
                    <w:p w14:paraId="666DDCEA" w14:textId="77777777" w:rsidR="00583B21" w:rsidRDefault="00583B21" w:rsidP="00583B21">
                      <w:pPr>
                        <w:spacing w:before="17" w:after="0" w:line="280" w:lineRule="exact"/>
                        <w:rPr>
                          <w:sz w:val="28"/>
                          <w:szCs w:val="28"/>
                        </w:rPr>
                      </w:pPr>
                    </w:p>
                    <w:p w14:paraId="1FC0F74B" w14:textId="77777777" w:rsidR="00583B21" w:rsidRDefault="00583B21" w:rsidP="00583B21">
                      <w:pPr>
                        <w:spacing w:after="0" w:line="240" w:lineRule="auto"/>
                        <w:ind w:left="3954" w:right="4165"/>
                        <w:jc w:val="center"/>
                        <w:rPr>
                          <w:rFonts w:ascii="Arial" w:eastAsia="Arial" w:hAnsi="Arial" w:cs="Arial"/>
                          <w:sz w:val="14"/>
                          <w:szCs w:val="14"/>
                        </w:rPr>
                      </w:pPr>
                      <w:proofErr w:type="gramStart"/>
                      <w:r>
                        <w:rPr>
                          <w:rFonts w:ascii="Arial" w:eastAsia="Arial" w:hAnsi="Arial" w:cs="Arial"/>
                          <w:spacing w:val="-2"/>
                          <w:w w:val="99"/>
                          <w:sz w:val="14"/>
                          <w:szCs w:val="14"/>
                        </w:rPr>
                        <w:t>mon</w:t>
                      </w:r>
                      <w:r>
                        <w:rPr>
                          <w:rFonts w:ascii="Arial" w:eastAsia="Arial" w:hAnsi="Arial" w:cs="Arial"/>
                          <w:spacing w:val="7"/>
                          <w:w w:val="99"/>
                          <w:sz w:val="14"/>
                          <w:szCs w:val="14"/>
                        </w:rPr>
                        <w:t>i</w:t>
                      </w:r>
                      <w:r>
                        <w:rPr>
                          <w:rFonts w:ascii="Arial" w:eastAsia="Arial" w:hAnsi="Arial" w:cs="Arial"/>
                          <w:spacing w:val="-1"/>
                          <w:w w:val="99"/>
                          <w:sz w:val="14"/>
                          <w:szCs w:val="14"/>
                        </w:rPr>
                        <w:t>t</w:t>
                      </w:r>
                      <w:r>
                        <w:rPr>
                          <w:rFonts w:ascii="Arial" w:eastAsia="Arial" w:hAnsi="Arial" w:cs="Arial"/>
                          <w:spacing w:val="-2"/>
                          <w:w w:val="99"/>
                          <w:sz w:val="14"/>
                          <w:szCs w:val="14"/>
                        </w:rPr>
                        <w:t>o</w:t>
                      </w:r>
                      <w:r>
                        <w:rPr>
                          <w:rFonts w:ascii="Arial" w:eastAsia="Arial" w:hAnsi="Arial" w:cs="Arial"/>
                          <w:w w:val="99"/>
                          <w:sz w:val="14"/>
                          <w:szCs w:val="14"/>
                        </w:rPr>
                        <w:t>r</w:t>
                      </w:r>
                      <w:proofErr w:type="gramEnd"/>
                    </w:p>
                    <w:p w14:paraId="48DBBC81" w14:textId="77777777" w:rsidR="00583B21" w:rsidRDefault="00583B21" w:rsidP="00583B21">
                      <w:pPr>
                        <w:spacing w:before="8" w:after="0" w:line="180" w:lineRule="exact"/>
                        <w:rPr>
                          <w:sz w:val="18"/>
                          <w:szCs w:val="18"/>
                        </w:rPr>
                      </w:pPr>
                    </w:p>
                    <w:p w14:paraId="30DB8CE9" w14:textId="77777777" w:rsidR="00583B21" w:rsidRDefault="00583B21" w:rsidP="00583B21">
                      <w:pPr>
                        <w:tabs>
                          <w:tab w:val="left" w:pos="2160"/>
                          <w:tab w:val="left" w:pos="5300"/>
                          <w:tab w:val="left" w:pos="7240"/>
                        </w:tabs>
                        <w:spacing w:after="0" w:line="240" w:lineRule="auto"/>
                        <w:ind w:left="303" w:right="313"/>
                        <w:jc w:val="center"/>
                        <w:rPr>
                          <w:rFonts w:ascii="Arial" w:eastAsia="Arial" w:hAnsi="Arial" w:cs="Arial"/>
                          <w:sz w:val="14"/>
                          <w:szCs w:val="14"/>
                        </w:rPr>
                      </w:pPr>
                      <w:r>
                        <w:rPr>
                          <w:rFonts w:ascii="Arial" w:eastAsia="Arial" w:hAnsi="Arial" w:cs="Arial"/>
                          <w:spacing w:val="8"/>
                          <w:position w:val="3"/>
                          <w:sz w:val="14"/>
                          <w:szCs w:val="14"/>
                        </w:rPr>
                        <w:t>S</w:t>
                      </w:r>
                      <w:r>
                        <w:rPr>
                          <w:rFonts w:ascii="Arial" w:eastAsia="Arial" w:hAnsi="Arial" w:cs="Arial"/>
                          <w:spacing w:val="-2"/>
                          <w:position w:val="3"/>
                          <w:sz w:val="14"/>
                          <w:szCs w:val="14"/>
                        </w:rPr>
                        <w:t>en</w:t>
                      </w:r>
                      <w:r>
                        <w:rPr>
                          <w:rFonts w:ascii="Arial" w:eastAsia="Arial" w:hAnsi="Arial" w:cs="Arial"/>
                          <w:spacing w:val="6"/>
                          <w:position w:val="3"/>
                          <w:sz w:val="14"/>
                          <w:szCs w:val="14"/>
                        </w:rPr>
                        <w:t>s</w:t>
                      </w:r>
                      <w:r>
                        <w:rPr>
                          <w:rFonts w:ascii="Arial" w:eastAsia="Arial" w:hAnsi="Arial" w:cs="Arial"/>
                          <w:spacing w:val="-2"/>
                          <w:position w:val="3"/>
                          <w:sz w:val="14"/>
                          <w:szCs w:val="14"/>
                        </w:rPr>
                        <w:t>o</w:t>
                      </w:r>
                      <w:r>
                        <w:rPr>
                          <w:rFonts w:ascii="Arial" w:eastAsia="Arial" w:hAnsi="Arial" w:cs="Arial"/>
                          <w:position w:val="3"/>
                          <w:sz w:val="14"/>
                          <w:szCs w:val="14"/>
                        </w:rPr>
                        <w:t>r</w:t>
                      </w:r>
                      <w:r>
                        <w:rPr>
                          <w:rFonts w:ascii="Arial" w:eastAsia="Arial" w:hAnsi="Arial" w:cs="Arial"/>
                          <w:spacing w:val="-1"/>
                          <w:position w:val="3"/>
                          <w:sz w:val="14"/>
                          <w:szCs w:val="14"/>
                        </w:rPr>
                        <w:t xml:space="preserve"> </w:t>
                      </w:r>
                      <w:r>
                        <w:rPr>
                          <w:rFonts w:ascii="Arial" w:eastAsia="Arial" w:hAnsi="Arial" w:cs="Arial"/>
                          <w:spacing w:val="-2"/>
                          <w:position w:val="3"/>
                          <w:sz w:val="14"/>
                          <w:szCs w:val="14"/>
                        </w:rPr>
                        <w:t>Manag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position w:val="3"/>
                          <w:sz w:val="14"/>
                          <w:szCs w:val="14"/>
                        </w:rPr>
                        <w:t>S</w:t>
                      </w:r>
                      <w:r>
                        <w:rPr>
                          <w:rFonts w:ascii="Arial" w:eastAsia="Arial" w:hAnsi="Arial" w:cs="Arial"/>
                          <w:spacing w:val="-2"/>
                          <w:position w:val="3"/>
                          <w:sz w:val="14"/>
                          <w:szCs w:val="14"/>
                        </w:rPr>
                        <w:t>en</w:t>
                      </w:r>
                      <w:r>
                        <w:rPr>
                          <w:rFonts w:ascii="Arial" w:eastAsia="Arial" w:hAnsi="Arial" w:cs="Arial"/>
                          <w:spacing w:val="6"/>
                          <w:position w:val="3"/>
                          <w:sz w:val="14"/>
                          <w:szCs w:val="14"/>
                        </w:rPr>
                        <w:t>s</w:t>
                      </w:r>
                      <w:r>
                        <w:rPr>
                          <w:rFonts w:ascii="Arial" w:eastAsia="Arial" w:hAnsi="Arial" w:cs="Arial"/>
                          <w:spacing w:val="-2"/>
                          <w:position w:val="3"/>
                          <w:sz w:val="14"/>
                          <w:szCs w:val="14"/>
                        </w:rPr>
                        <w:t>o</w:t>
                      </w:r>
                      <w:r>
                        <w:rPr>
                          <w:rFonts w:ascii="Arial" w:eastAsia="Arial" w:hAnsi="Arial" w:cs="Arial"/>
                          <w:position w:val="3"/>
                          <w:sz w:val="14"/>
                          <w:szCs w:val="14"/>
                        </w:rPr>
                        <w:t>r</w:t>
                      </w:r>
                      <w:r>
                        <w:rPr>
                          <w:rFonts w:ascii="Arial" w:eastAsia="Arial" w:hAnsi="Arial" w:cs="Arial"/>
                          <w:spacing w:val="-1"/>
                          <w:position w:val="3"/>
                          <w:sz w:val="14"/>
                          <w:szCs w:val="14"/>
                        </w:rPr>
                        <w:t xml:space="preserve"> </w:t>
                      </w:r>
                      <w:r>
                        <w:rPr>
                          <w:rFonts w:ascii="Arial" w:eastAsia="Arial" w:hAnsi="Arial" w:cs="Arial"/>
                          <w:spacing w:val="-2"/>
                          <w:position w:val="3"/>
                          <w:sz w:val="14"/>
                          <w:szCs w:val="14"/>
                        </w:rPr>
                        <w:t>Manag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6"/>
                          <w:sz w:val="14"/>
                          <w:szCs w:val="14"/>
                        </w:rPr>
                        <w:t>v</w:t>
                      </w:r>
                      <w:r>
                        <w:rPr>
                          <w:rFonts w:ascii="Arial" w:eastAsia="Arial" w:hAnsi="Arial" w:cs="Arial"/>
                          <w:spacing w:val="7"/>
                          <w:sz w:val="14"/>
                          <w:szCs w:val="14"/>
                        </w:rPr>
                        <w:t>i</w:t>
                      </w:r>
                      <w:r>
                        <w:rPr>
                          <w:rFonts w:ascii="Arial" w:eastAsia="Arial" w:hAnsi="Arial" w:cs="Arial"/>
                          <w:spacing w:val="6"/>
                          <w:sz w:val="14"/>
                          <w:szCs w:val="14"/>
                        </w:rPr>
                        <w:t>c</w:t>
                      </w:r>
                      <w:r>
                        <w:rPr>
                          <w:rFonts w:ascii="Arial" w:eastAsia="Arial" w:hAnsi="Arial" w:cs="Arial"/>
                          <w:sz w:val="14"/>
                          <w:szCs w:val="14"/>
                        </w:rPr>
                        <w:t>e</w:t>
                      </w:r>
                      <w:r>
                        <w:rPr>
                          <w:rFonts w:ascii="Arial" w:eastAsia="Arial" w:hAnsi="Arial" w:cs="Arial"/>
                          <w:spacing w:val="-8"/>
                          <w:sz w:val="14"/>
                          <w:szCs w:val="14"/>
                        </w:rPr>
                        <w:t xml:space="preserve"> </w:t>
                      </w:r>
                      <w:r>
                        <w:rPr>
                          <w:rFonts w:ascii="Arial" w:eastAsia="Arial" w:hAnsi="Arial" w:cs="Arial"/>
                          <w:spacing w:val="8"/>
                          <w:sz w:val="14"/>
                          <w:szCs w:val="14"/>
                        </w:rPr>
                        <w:t>A</w:t>
                      </w:r>
                      <w:r>
                        <w:rPr>
                          <w:rFonts w:ascii="Arial" w:eastAsia="Arial" w:hAnsi="Arial" w:cs="Arial"/>
                          <w:spacing w:val="-2"/>
                          <w:sz w:val="14"/>
                          <w:szCs w:val="14"/>
                        </w:rPr>
                        <w:t>dap</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z w:val="14"/>
                          <w:szCs w:val="14"/>
                        </w:rPr>
                        <w:tab/>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6"/>
                          <w:sz w:val="14"/>
                          <w:szCs w:val="14"/>
                        </w:rPr>
                        <w:t>v</w:t>
                      </w:r>
                      <w:r>
                        <w:rPr>
                          <w:rFonts w:ascii="Arial" w:eastAsia="Arial" w:hAnsi="Arial" w:cs="Arial"/>
                          <w:spacing w:val="7"/>
                          <w:sz w:val="14"/>
                          <w:szCs w:val="14"/>
                        </w:rPr>
                        <w:t>i</w:t>
                      </w:r>
                      <w:r>
                        <w:rPr>
                          <w:rFonts w:ascii="Arial" w:eastAsia="Arial" w:hAnsi="Arial" w:cs="Arial"/>
                          <w:spacing w:val="6"/>
                          <w:sz w:val="14"/>
                          <w:szCs w:val="14"/>
                        </w:rPr>
                        <w:t>c</w:t>
                      </w:r>
                      <w:r>
                        <w:rPr>
                          <w:rFonts w:ascii="Arial" w:eastAsia="Arial" w:hAnsi="Arial" w:cs="Arial"/>
                          <w:sz w:val="14"/>
                          <w:szCs w:val="14"/>
                        </w:rPr>
                        <w:t>e</w:t>
                      </w:r>
                      <w:r>
                        <w:rPr>
                          <w:rFonts w:ascii="Arial" w:eastAsia="Arial" w:hAnsi="Arial" w:cs="Arial"/>
                          <w:spacing w:val="-8"/>
                          <w:sz w:val="14"/>
                          <w:szCs w:val="14"/>
                        </w:rPr>
                        <w:t xml:space="preserve"> </w:t>
                      </w:r>
                      <w:r>
                        <w:rPr>
                          <w:rFonts w:ascii="Arial" w:eastAsia="Arial" w:hAnsi="Arial" w:cs="Arial"/>
                          <w:spacing w:val="8"/>
                          <w:w w:val="99"/>
                          <w:sz w:val="14"/>
                          <w:szCs w:val="14"/>
                        </w:rPr>
                        <w:t>A</w:t>
                      </w:r>
                      <w:r>
                        <w:rPr>
                          <w:rFonts w:ascii="Arial" w:eastAsia="Arial" w:hAnsi="Arial" w:cs="Arial"/>
                          <w:spacing w:val="-2"/>
                          <w:w w:val="99"/>
                          <w:sz w:val="14"/>
                          <w:szCs w:val="14"/>
                        </w:rPr>
                        <w:t>dap</w:t>
                      </w:r>
                      <w:r>
                        <w:rPr>
                          <w:rFonts w:ascii="Arial" w:eastAsia="Arial" w:hAnsi="Arial" w:cs="Arial"/>
                          <w:spacing w:val="-1"/>
                          <w:w w:val="99"/>
                          <w:sz w:val="14"/>
                          <w:szCs w:val="14"/>
                        </w:rPr>
                        <w:t>t</w:t>
                      </w:r>
                      <w:r>
                        <w:rPr>
                          <w:rFonts w:ascii="Arial" w:eastAsia="Arial" w:hAnsi="Arial" w:cs="Arial"/>
                          <w:spacing w:val="-2"/>
                          <w:w w:val="99"/>
                          <w:sz w:val="14"/>
                          <w:szCs w:val="14"/>
                        </w:rPr>
                        <w:t>e</w:t>
                      </w:r>
                      <w:r>
                        <w:rPr>
                          <w:rFonts w:ascii="Arial" w:eastAsia="Arial" w:hAnsi="Arial" w:cs="Arial"/>
                          <w:w w:val="99"/>
                          <w:sz w:val="14"/>
                          <w:szCs w:val="14"/>
                        </w:rPr>
                        <w:t>r</w:t>
                      </w:r>
                    </w:p>
                    <w:p w14:paraId="71B99DA2" w14:textId="77777777" w:rsidR="00583B21" w:rsidRDefault="00583B21" w:rsidP="00583B21">
                      <w:pPr>
                        <w:spacing w:before="2" w:after="0" w:line="100" w:lineRule="exact"/>
                        <w:rPr>
                          <w:sz w:val="10"/>
                          <w:szCs w:val="10"/>
                        </w:rPr>
                      </w:pPr>
                    </w:p>
                    <w:p w14:paraId="78E14BA1" w14:textId="77777777" w:rsidR="00583B21" w:rsidRDefault="00583B21" w:rsidP="00583B21">
                      <w:pPr>
                        <w:spacing w:after="0" w:line="200" w:lineRule="exact"/>
                        <w:rPr>
                          <w:sz w:val="20"/>
                          <w:szCs w:val="20"/>
                        </w:rPr>
                      </w:pPr>
                    </w:p>
                    <w:p w14:paraId="761F6263" w14:textId="77777777" w:rsidR="00583B21" w:rsidRDefault="00583B21" w:rsidP="00583B21">
                      <w:pPr>
                        <w:tabs>
                          <w:tab w:val="left" w:pos="2240"/>
                          <w:tab w:val="left" w:pos="5300"/>
                          <w:tab w:val="left" w:pos="7240"/>
                        </w:tabs>
                        <w:spacing w:after="0" w:line="189" w:lineRule="exact"/>
                        <w:ind w:left="377" w:right="343"/>
                        <w:jc w:val="center"/>
                        <w:rPr>
                          <w:rFonts w:ascii="Arial" w:eastAsia="Arial" w:hAnsi="Arial" w:cs="Arial"/>
                          <w:sz w:val="14"/>
                          <w:szCs w:val="14"/>
                        </w:rPr>
                      </w:pPr>
                      <w:r>
                        <w:rPr>
                          <w:rFonts w:ascii="Arial" w:eastAsia="Arial" w:hAnsi="Arial" w:cs="Arial"/>
                          <w:spacing w:val="8"/>
                          <w:position w:val="2"/>
                          <w:sz w:val="14"/>
                          <w:szCs w:val="14"/>
                        </w:rPr>
                        <w:t>S</w:t>
                      </w:r>
                      <w:r>
                        <w:rPr>
                          <w:rFonts w:ascii="Arial" w:eastAsia="Arial" w:hAnsi="Arial" w:cs="Arial"/>
                          <w:spacing w:val="-2"/>
                          <w:position w:val="2"/>
                          <w:sz w:val="14"/>
                          <w:szCs w:val="14"/>
                        </w:rPr>
                        <w:t>en</w:t>
                      </w:r>
                      <w:r>
                        <w:rPr>
                          <w:rFonts w:ascii="Arial" w:eastAsia="Arial" w:hAnsi="Arial" w:cs="Arial"/>
                          <w:spacing w:val="6"/>
                          <w:position w:val="2"/>
                          <w:sz w:val="14"/>
                          <w:szCs w:val="14"/>
                        </w:rPr>
                        <w:t>s</w:t>
                      </w:r>
                      <w:r>
                        <w:rPr>
                          <w:rFonts w:ascii="Arial" w:eastAsia="Arial" w:hAnsi="Arial" w:cs="Arial"/>
                          <w:spacing w:val="-2"/>
                          <w:position w:val="2"/>
                          <w:sz w:val="14"/>
                          <w:szCs w:val="14"/>
                        </w:rPr>
                        <w:t>o</w:t>
                      </w:r>
                      <w:r>
                        <w:rPr>
                          <w:rFonts w:ascii="Arial" w:eastAsia="Arial" w:hAnsi="Arial" w:cs="Arial"/>
                          <w:position w:val="2"/>
                          <w:sz w:val="14"/>
                          <w:szCs w:val="14"/>
                        </w:rPr>
                        <w:t>r</w:t>
                      </w:r>
                      <w:r>
                        <w:rPr>
                          <w:rFonts w:ascii="Arial" w:eastAsia="Arial" w:hAnsi="Arial" w:cs="Arial"/>
                          <w:spacing w:val="-1"/>
                          <w:position w:val="2"/>
                          <w:sz w:val="14"/>
                          <w:szCs w:val="14"/>
                        </w:rPr>
                        <w:t xml:space="preserve"> </w:t>
                      </w:r>
                      <w:r>
                        <w:rPr>
                          <w:rFonts w:ascii="Arial" w:eastAsia="Arial" w:hAnsi="Arial" w:cs="Arial"/>
                          <w:position w:val="2"/>
                          <w:sz w:val="14"/>
                          <w:szCs w:val="14"/>
                        </w:rPr>
                        <w:t>C</w:t>
                      </w:r>
                      <w:r>
                        <w:rPr>
                          <w:rFonts w:ascii="Arial" w:eastAsia="Arial" w:hAnsi="Arial" w:cs="Arial"/>
                          <w:spacing w:val="7"/>
                          <w:position w:val="2"/>
                          <w:sz w:val="14"/>
                          <w:szCs w:val="14"/>
                        </w:rPr>
                        <w:t>li</w:t>
                      </w:r>
                      <w:r>
                        <w:rPr>
                          <w:rFonts w:ascii="Arial" w:eastAsia="Arial" w:hAnsi="Arial" w:cs="Arial"/>
                          <w:spacing w:val="-2"/>
                          <w:position w:val="2"/>
                          <w:sz w:val="14"/>
                          <w:szCs w:val="14"/>
                        </w:rPr>
                        <w:t>en</w:t>
                      </w:r>
                      <w:r>
                        <w:rPr>
                          <w:rFonts w:ascii="Arial" w:eastAsia="Arial" w:hAnsi="Arial" w:cs="Arial"/>
                          <w:position w:val="2"/>
                          <w:sz w:val="14"/>
                          <w:szCs w:val="14"/>
                        </w:rPr>
                        <w:t>t</w:t>
                      </w:r>
                      <w:r>
                        <w:rPr>
                          <w:rFonts w:ascii="Arial" w:eastAsia="Arial" w:hAnsi="Arial" w:cs="Arial"/>
                          <w:position w:val="2"/>
                          <w:sz w:val="14"/>
                          <w:szCs w:val="14"/>
                        </w:rPr>
                        <w:tab/>
                      </w:r>
                      <w:r>
                        <w:rPr>
                          <w:rFonts w:ascii="Arial" w:eastAsia="Arial" w:hAnsi="Arial" w:cs="Arial"/>
                          <w:spacing w:val="8"/>
                          <w:position w:val="2"/>
                          <w:sz w:val="14"/>
                          <w:szCs w:val="14"/>
                        </w:rPr>
                        <w:t>S</w:t>
                      </w:r>
                      <w:r>
                        <w:rPr>
                          <w:rFonts w:ascii="Arial" w:eastAsia="Arial" w:hAnsi="Arial" w:cs="Arial"/>
                          <w:spacing w:val="-2"/>
                          <w:position w:val="2"/>
                          <w:sz w:val="14"/>
                          <w:szCs w:val="14"/>
                        </w:rPr>
                        <w:t>en</w:t>
                      </w:r>
                      <w:r>
                        <w:rPr>
                          <w:rFonts w:ascii="Arial" w:eastAsia="Arial" w:hAnsi="Arial" w:cs="Arial"/>
                          <w:spacing w:val="6"/>
                          <w:position w:val="2"/>
                          <w:sz w:val="14"/>
                          <w:szCs w:val="14"/>
                        </w:rPr>
                        <w:t>s</w:t>
                      </w:r>
                      <w:r>
                        <w:rPr>
                          <w:rFonts w:ascii="Arial" w:eastAsia="Arial" w:hAnsi="Arial" w:cs="Arial"/>
                          <w:spacing w:val="-2"/>
                          <w:position w:val="2"/>
                          <w:sz w:val="14"/>
                          <w:szCs w:val="14"/>
                        </w:rPr>
                        <w:t>o</w:t>
                      </w:r>
                      <w:r>
                        <w:rPr>
                          <w:rFonts w:ascii="Arial" w:eastAsia="Arial" w:hAnsi="Arial" w:cs="Arial"/>
                          <w:position w:val="2"/>
                          <w:sz w:val="14"/>
                          <w:szCs w:val="14"/>
                        </w:rPr>
                        <w:t>r</w:t>
                      </w:r>
                      <w:r>
                        <w:rPr>
                          <w:rFonts w:ascii="Arial" w:eastAsia="Arial" w:hAnsi="Arial" w:cs="Arial"/>
                          <w:spacing w:val="-1"/>
                          <w:position w:val="2"/>
                          <w:sz w:val="14"/>
                          <w:szCs w:val="14"/>
                        </w:rPr>
                        <w:t xml:space="preserve"> </w:t>
                      </w:r>
                      <w:r>
                        <w:rPr>
                          <w:rFonts w:ascii="Arial" w:eastAsia="Arial" w:hAnsi="Arial" w:cs="Arial"/>
                          <w:position w:val="2"/>
                          <w:sz w:val="14"/>
                          <w:szCs w:val="14"/>
                        </w:rPr>
                        <w:t>C</w:t>
                      </w:r>
                      <w:r>
                        <w:rPr>
                          <w:rFonts w:ascii="Arial" w:eastAsia="Arial" w:hAnsi="Arial" w:cs="Arial"/>
                          <w:spacing w:val="7"/>
                          <w:position w:val="2"/>
                          <w:sz w:val="14"/>
                          <w:szCs w:val="14"/>
                        </w:rPr>
                        <w:t>li</w:t>
                      </w:r>
                      <w:r>
                        <w:rPr>
                          <w:rFonts w:ascii="Arial" w:eastAsia="Arial" w:hAnsi="Arial" w:cs="Arial"/>
                          <w:spacing w:val="-2"/>
                          <w:position w:val="2"/>
                          <w:sz w:val="14"/>
                          <w:szCs w:val="14"/>
                        </w:rPr>
                        <w:t>en</w:t>
                      </w:r>
                      <w:r>
                        <w:rPr>
                          <w:rFonts w:ascii="Arial" w:eastAsia="Arial" w:hAnsi="Arial" w:cs="Arial"/>
                          <w:position w:val="2"/>
                          <w:sz w:val="14"/>
                          <w:szCs w:val="14"/>
                        </w:rPr>
                        <w:t>t</w:t>
                      </w:r>
                      <w:r>
                        <w:rPr>
                          <w:rFonts w:ascii="Arial" w:eastAsia="Arial" w:hAnsi="Arial" w:cs="Arial"/>
                          <w:position w:val="2"/>
                          <w:sz w:val="14"/>
                          <w:szCs w:val="14"/>
                        </w:rPr>
                        <w:tab/>
                      </w:r>
                      <w:r>
                        <w:rPr>
                          <w:rFonts w:ascii="Arial" w:eastAsia="Arial" w:hAnsi="Arial" w:cs="Arial"/>
                          <w:spacing w:val="8"/>
                          <w:position w:val="-1"/>
                          <w:sz w:val="14"/>
                          <w:szCs w:val="14"/>
                        </w:rPr>
                        <w:t>S</w:t>
                      </w:r>
                      <w:r>
                        <w:rPr>
                          <w:rFonts w:ascii="Arial" w:eastAsia="Arial" w:hAnsi="Arial" w:cs="Arial"/>
                          <w:spacing w:val="-2"/>
                          <w:position w:val="-1"/>
                          <w:sz w:val="14"/>
                          <w:szCs w:val="14"/>
                        </w:rPr>
                        <w:t>en</w:t>
                      </w:r>
                      <w:r>
                        <w:rPr>
                          <w:rFonts w:ascii="Arial" w:eastAsia="Arial" w:hAnsi="Arial" w:cs="Arial"/>
                          <w:spacing w:val="6"/>
                          <w:position w:val="-1"/>
                          <w:sz w:val="14"/>
                          <w:szCs w:val="14"/>
                        </w:rPr>
                        <w:t>s</w:t>
                      </w:r>
                      <w:r>
                        <w:rPr>
                          <w:rFonts w:ascii="Arial" w:eastAsia="Arial" w:hAnsi="Arial" w:cs="Arial"/>
                          <w:spacing w:val="-2"/>
                          <w:position w:val="-1"/>
                          <w:sz w:val="14"/>
                          <w:szCs w:val="14"/>
                        </w:rPr>
                        <w:t>o</w:t>
                      </w:r>
                      <w:r>
                        <w:rPr>
                          <w:rFonts w:ascii="Arial" w:eastAsia="Arial" w:hAnsi="Arial" w:cs="Arial"/>
                          <w:position w:val="-1"/>
                          <w:sz w:val="14"/>
                          <w:szCs w:val="14"/>
                        </w:rPr>
                        <w:t>r</w:t>
                      </w:r>
                      <w:r>
                        <w:rPr>
                          <w:rFonts w:ascii="Arial" w:eastAsia="Arial" w:hAnsi="Arial" w:cs="Arial"/>
                          <w:spacing w:val="-1"/>
                          <w:position w:val="-1"/>
                          <w:sz w:val="14"/>
                          <w:szCs w:val="14"/>
                        </w:rPr>
                        <w:t xml:space="preserve"> </w:t>
                      </w:r>
                      <w:r>
                        <w:rPr>
                          <w:rFonts w:ascii="Arial" w:eastAsia="Arial" w:hAnsi="Arial" w:cs="Arial"/>
                          <w:spacing w:val="8"/>
                          <w:position w:val="-1"/>
                          <w:sz w:val="14"/>
                          <w:szCs w:val="14"/>
                        </w:rPr>
                        <w:t>S</w:t>
                      </w:r>
                      <w:r>
                        <w:rPr>
                          <w:rFonts w:ascii="Arial" w:eastAsia="Arial" w:hAnsi="Arial" w:cs="Arial"/>
                          <w:spacing w:val="-2"/>
                          <w:position w:val="-1"/>
                          <w:sz w:val="14"/>
                          <w:szCs w:val="14"/>
                        </w:rPr>
                        <w:t>e</w:t>
                      </w:r>
                      <w:r>
                        <w:rPr>
                          <w:rFonts w:ascii="Arial" w:eastAsia="Arial" w:hAnsi="Arial" w:cs="Arial"/>
                          <w:spacing w:val="4"/>
                          <w:position w:val="-1"/>
                          <w:sz w:val="14"/>
                          <w:szCs w:val="14"/>
                        </w:rPr>
                        <w:t>r</w:t>
                      </w:r>
                      <w:r>
                        <w:rPr>
                          <w:rFonts w:ascii="Arial" w:eastAsia="Arial" w:hAnsi="Arial" w:cs="Arial"/>
                          <w:spacing w:val="6"/>
                          <w:position w:val="-1"/>
                          <w:sz w:val="14"/>
                          <w:szCs w:val="14"/>
                        </w:rPr>
                        <w:t>v</w:t>
                      </w:r>
                      <w:r>
                        <w:rPr>
                          <w:rFonts w:ascii="Arial" w:eastAsia="Arial" w:hAnsi="Arial" w:cs="Arial"/>
                          <w:spacing w:val="7"/>
                          <w:position w:val="-1"/>
                          <w:sz w:val="14"/>
                          <w:szCs w:val="14"/>
                        </w:rPr>
                        <w:t>i</w:t>
                      </w:r>
                      <w:r>
                        <w:rPr>
                          <w:rFonts w:ascii="Arial" w:eastAsia="Arial" w:hAnsi="Arial" w:cs="Arial"/>
                          <w:spacing w:val="6"/>
                          <w:position w:val="-1"/>
                          <w:sz w:val="14"/>
                          <w:szCs w:val="14"/>
                        </w:rPr>
                        <w:t>c</w:t>
                      </w:r>
                      <w:r>
                        <w:rPr>
                          <w:rFonts w:ascii="Arial" w:eastAsia="Arial" w:hAnsi="Arial" w:cs="Arial"/>
                          <w:position w:val="-1"/>
                          <w:sz w:val="14"/>
                          <w:szCs w:val="14"/>
                        </w:rPr>
                        <w:t>e</w:t>
                      </w:r>
                      <w:r>
                        <w:rPr>
                          <w:rFonts w:ascii="Arial" w:eastAsia="Arial" w:hAnsi="Arial" w:cs="Arial"/>
                          <w:position w:val="-1"/>
                          <w:sz w:val="14"/>
                          <w:szCs w:val="14"/>
                        </w:rPr>
                        <w:tab/>
                      </w:r>
                      <w:r>
                        <w:rPr>
                          <w:rFonts w:ascii="Arial" w:eastAsia="Arial" w:hAnsi="Arial" w:cs="Arial"/>
                          <w:spacing w:val="8"/>
                          <w:position w:val="-1"/>
                          <w:sz w:val="14"/>
                          <w:szCs w:val="14"/>
                        </w:rPr>
                        <w:t>S</w:t>
                      </w:r>
                      <w:r>
                        <w:rPr>
                          <w:rFonts w:ascii="Arial" w:eastAsia="Arial" w:hAnsi="Arial" w:cs="Arial"/>
                          <w:spacing w:val="-2"/>
                          <w:position w:val="-1"/>
                          <w:sz w:val="14"/>
                          <w:szCs w:val="14"/>
                        </w:rPr>
                        <w:t>en</w:t>
                      </w:r>
                      <w:r>
                        <w:rPr>
                          <w:rFonts w:ascii="Arial" w:eastAsia="Arial" w:hAnsi="Arial" w:cs="Arial"/>
                          <w:spacing w:val="6"/>
                          <w:position w:val="-1"/>
                          <w:sz w:val="14"/>
                          <w:szCs w:val="14"/>
                        </w:rPr>
                        <w:t>s</w:t>
                      </w:r>
                      <w:r>
                        <w:rPr>
                          <w:rFonts w:ascii="Arial" w:eastAsia="Arial" w:hAnsi="Arial" w:cs="Arial"/>
                          <w:spacing w:val="-2"/>
                          <w:position w:val="-1"/>
                          <w:sz w:val="14"/>
                          <w:szCs w:val="14"/>
                        </w:rPr>
                        <w:t>o</w:t>
                      </w:r>
                      <w:r>
                        <w:rPr>
                          <w:rFonts w:ascii="Arial" w:eastAsia="Arial" w:hAnsi="Arial" w:cs="Arial"/>
                          <w:position w:val="-1"/>
                          <w:sz w:val="14"/>
                          <w:szCs w:val="14"/>
                        </w:rPr>
                        <w:t>r</w:t>
                      </w:r>
                      <w:r>
                        <w:rPr>
                          <w:rFonts w:ascii="Arial" w:eastAsia="Arial" w:hAnsi="Arial" w:cs="Arial"/>
                          <w:spacing w:val="-1"/>
                          <w:position w:val="-1"/>
                          <w:sz w:val="14"/>
                          <w:szCs w:val="14"/>
                        </w:rPr>
                        <w:t xml:space="preserve"> </w:t>
                      </w:r>
                      <w:r>
                        <w:rPr>
                          <w:rFonts w:ascii="Arial" w:eastAsia="Arial" w:hAnsi="Arial" w:cs="Arial"/>
                          <w:spacing w:val="8"/>
                          <w:w w:val="99"/>
                          <w:position w:val="-1"/>
                          <w:sz w:val="14"/>
                          <w:szCs w:val="14"/>
                        </w:rPr>
                        <w:t>S</w:t>
                      </w:r>
                      <w:r>
                        <w:rPr>
                          <w:rFonts w:ascii="Arial" w:eastAsia="Arial" w:hAnsi="Arial" w:cs="Arial"/>
                          <w:spacing w:val="-2"/>
                          <w:w w:val="99"/>
                          <w:position w:val="-1"/>
                          <w:sz w:val="14"/>
                          <w:szCs w:val="14"/>
                        </w:rPr>
                        <w:t>e</w:t>
                      </w:r>
                      <w:r>
                        <w:rPr>
                          <w:rFonts w:ascii="Arial" w:eastAsia="Arial" w:hAnsi="Arial" w:cs="Arial"/>
                          <w:spacing w:val="4"/>
                          <w:w w:val="99"/>
                          <w:position w:val="-1"/>
                          <w:sz w:val="14"/>
                          <w:szCs w:val="14"/>
                        </w:rPr>
                        <w:t>r</w:t>
                      </w:r>
                      <w:r>
                        <w:rPr>
                          <w:rFonts w:ascii="Arial" w:eastAsia="Arial" w:hAnsi="Arial" w:cs="Arial"/>
                          <w:spacing w:val="6"/>
                          <w:w w:val="99"/>
                          <w:position w:val="-1"/>
                          <w:sz w:val="14"/>
                          <w:szCs w:val="14"/>
                        </w:rPr>
                        <w:t>v</w:t>
                      </w:r>
                      <w:r>
                        <w:rPr>
                          <w:rFonts w:ascii="Arial" w:eastAsia="Arial" w:hAnsi="Arial" w:cs="Arial"/>
                          <w:spacing w:val="7"/>
                          <w:w w:val="99"/>
                          <w:position w:val="-1"/>
                          <w:sz w:val="14"/>
                          <w:szCs w:val="14"/>
                        </w:rPr>
                        <w:t>i</w:t>
                      </w:r>
                      <w:r>
                        <w:rPr>
                          <w:rFonts w:ascii="Arial" w:eastAsia="Arial" w:hAnsi="Arial" w:cs="Arial"/>
                          <w:spacing w:val="6"/>
                          <w:w w:val="99"/>
                          <w:position w:val="-1"/>
                          <w:sz w:val="14"/>
                          <w:szCs w:val="14"/>
                        </w:rPr>
                        <w:t>c</w:t>
                      </w:r>
                      <w:r>
                        <w:rPr>
                          <w:rFonts w:ascii="Arial" w:eastAsia="Arial" w:hAnsi="Arial" w:cs="Arial"/>
                          <w:w w:val="99"/>
                          <w:position w:val="-1"/>
                          <w:sz w:val="14"/>
                          <w:szCs w:val="14"/>
                        </w:rPr>
                        <w:t>e</w:t>
                      </w:r>
                    </w:p>
                    <w:p w14:paraId="2D0E5665" w14:textId="77777777" w:rsidR="00583B21" w:rsidRDefault="00583B21" w:rsidP="00583B21">
                      <w:pPr>
                        <w:tabs>
                          <w:tab w:val="left" w:pos="2420"/>
                          <w:tab w:val="left" w:pos="5520"/>
                          <w:tab w:val="left" w:pos="7460"/>
                        </w:tabs>
                        <w:spacing w:after="0" w:line="171" w:lineRule="exact"/>
                        <w:ind w:left="556" w:right="615"/>
                        <w:jc w:val="center"/>
                        <w:rPr>
                          <w:rFonts w:ascii="Arial" w:eastAsia="Arial" w:hAnsi="Arial" w:cs="Arial"/>
                          <w:sz w:val="14"/>
                          <w:szCs w:val="14"/>
                        </w:rPr>
                      </w:pPr>
                      <w:r>
                        <w:rPr>
                          <w:rFonts w:ascii="Arial" w:eastAsia="Arial" w:hAnsi="Arial" w:cs="Arial"/>
                          <w:spacing w:val="8"/>
                          <w:position w:val="3"/>
                          <w:sz w:val="14"/>
                          <w:szCs w:val="14"/>
                        </w:rPr>
                        <w:t>A</w:t>
                      </w:r>
                      <w:r>
                        <w:rPr>
                          <w:rFonts w:ascii="Arial" w:eastAsia="Arial" w:hAnsi="Arial" w:cs="Arial"/>
                          <w:spacing w:val="-2"/>
                          <w:position w:val="3"/>
                          <w:sz w:val="14"/>
                          <w:szCs w:val="14"/>
                        </w:rPr>
                        <w:t>dap</w:t>
                      </w:r>
                      <w:r>
                        <w:rPr>
                          <w:rFonts w:ascii="Arial" w:eastAsia="Arial" w:hAnsi="Arial" w:cs="Arial"/>
                          <w:spacing w:val="-1"/>
                          <w:position w:val="3"/>
                          <w:sz w:val="14"/>
                          <w:szCs w:val="14"/>
                        </w:rPr>
                        <w:t>t</w:t>
                      </w:r>
                      <w:r>
                        <w:rPr>
                          <w:rFonts w:ascii="Arial" w:eastAsia="Arial" w:hAnsi="Arial" w:cs="Arial"/>
                          <w:spacing w:val="-2"/>
                          <w:position w:val="3"/>
                          <w:sz w:val="14"/>
                          <w:szCs w:val="14"/>
                        </w:rPr>
                        <w:t>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position w:val="3"/>
                          <w:sz w:val="14"/>
                          <w:szCs w:val="14"/>
                        </w:rPr>
                        <w:t>A</w:t>
                      </w:r>
                      <w:r>
                        <w:rPr>
                          <w:rFonts w:ascii="Arial" w:eastAsia="Arial" w:hAnsi="Arial" w:cs="Arial"/>
                          <w:spacing w:val="-2"/>
                          <w:position w:val="3"/>
                          <w:sz w:val="14"/>
                          <w:szCs w:val="14"/>
                        </w:rPr>
                        <w:t>dap</w:t>
                      </w:r>
                      <w:r>
                        <w:rPr>
                          <w:rFonts w:ascii="Arial" w:eastAsia="Arial" w:hAnsi="Arial" w:cs="Arial"/>
                          <w:spacing w:val="-1"/>
                          <w:position w:val="3"/>
                          <w:sz w:val="14"/>
                          <w:szCs w:val="14"/>
                        </w:rPr>
                        <w:t>t</w:t>
                      </w:r>
                      <w:r>
                        <w:rPr>
                          <w:rFonts w:ascii="Arial" w:eastAsia="Arial" w:hAnsi="Arial" w:cs="Arial"/>
                          <w:spacing w:val="-2"/>
                          <w:position w:val="3"/>
                          <w:sz w:val="14"/>
                          <w:szCs w:val="14"/>
                        </w:rPr>
                        <w:t>e</w:t>
                      </w:r>
                      <w:r>
                        <w:rPr>
                          <w:rFonts w:ascii="Arial" w:eastAsia="Arial" w:hAnsi="Arial" w:cs="Arial"/>
                          <w:position w:val="3"/>
                          <w:sz w:val="14"/>
                          <w:szCs w:val="14"/>
                        </w:rPr>
                        <w:t>r</w:t>
                      </w:r>
                      <w:r>
                        <w:rPr>
                          <w:rFonts w:ascii="Arial" w:eastAsia="Arial" w:hAnsi="Arial" w:cs="Arial"/>
                          <w:position w:val="3"/>
                          <w:sz w:val="14"/>
                          <w:szCs w:val="14"/>
                        </w:rPr>
                        <w:tab/>
                      </w:r>
                      <w:r>
                        <w:rPr>
                          <w:rFonts w:ascii="Arial" w:eastAsia="Arial" w:hAnsi="Arial" w:cs="Arial"/>
                          <w:spacing w:val="8"/>
                          <w:sz w:val="14"/>
                          <w:szCs w:val="14"/>
                        </w:rPr>
                        <w:t>A</w:t>
                      </w:r>
                      <w:r>
                        <w:rPr>
                          <w:rFonts w:ascii="Arial" w:eastAsia="Arial" w:hAnsi="Arial" w:cs="Arial"/>
                          <w:spacing w:val="-2"/>
                          <w:sz w:val="14"/>
                          <w:szCs w:val="14"/>
                        </w:rPr>
                        <w:t>dap</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z w:val="14"/>
                          <w:szCs w:val="14"/>
                        </w:rPr>
                        <w:tab/>
                      </w:r>
                      <w:r>
                        <w:rPr>
                          <w:rFonts w:ascii="Arial" w:eastAsia="Arial" w:hAnsi="Arial" w:cs="Arial"/>
                          <w:spacing w:val="8"/>
                          <w:w w:val="99"/>
                          <w:sz w:val="14"/>
                          <w:szCs w:val="14"/>
                        </w:rPr>
                        <w:t>A</w:t>
                      </w:r>
                      <w:r>
                        <w:rPr>
                          <w:rFonts w:ascii="Arial" w:eastAsia="Arial" w:hAnsi="Arial" w:cs="Arial"/>
                          <w:spacing w:val="-2"/>
                          <w:w w:val="99"/>
                          <w:sz w:val="14"/>
                          <w:szCs w:val="14"/>
                        </w:rPr>
                        <w:t>dap</w:t>
                      </w:r>
                      <w:r>
                        <w:rPr>
                          <w:rFonts w:ascii="Arial" w:eastAsia="Arial" w:hAnsi="Arial" w:cs="Arial"/>
                          <w:spacing w:val="-1"/>
                          <w:w w:val="99"/>
                          <w:sz w:val="14"/>
                          <w:szCs w:val="14"/>
                        </w:rPr>
                        <w:t>t</w:t>
                      </w:r>
                      <w:r>
                        <w:rPr>
                          <w:rFonts w:ascii="Arial" w:eastAsia="Arial" w:hAnsi="Arial" w:cs="Arial"/>
                          <w:spacing w:val="-2"/>
                          <w:w w:val="99"/>
                          <w:sz w:val="14"/>
                          <w:szCs w:val="14"/>
                        </w:rPr>
                        <w:t>e</w:t>
                      </w:r>
                      <w:r>
                        <w:rPr>
                          <w:rFonts w:ascii="Arial" w:eastAsia="Arial" w:hAnsi="Arial" w:cs="Arial"/>
                          <w:w w:val="99"/>
                          <w:sz w:val="14"/>
                          <w:szCs w:val="14"/>
                        </w:rPr>
                        <w:t>r</w:t>
                      </w:r>
                    </w:p>
                    <w:p w14:paraId="1A151FDC" w14:textId="77777777" w:rsidR="00583B21" w:rsidRDefault="00583B21" w:rsidP="00583B21">
                      <w:pPr>
                        <w:spacing w:before="8" w:after="0" w:line="160" w:lineRule="exact"/>
                        <w:rPr>
                          <w:sz w:val="16"/>
                          <w:szCs w:val="16"/>
                        </w:rPr>
                      </w:pPr>
                    </w:p>
                    <w:p w14:paraId="3773F31E" w14:textId="77777777" w:rsidR="00583B21" w:rsidRDefault="00583B21" w:rsidP="00583B21">
                      <w:pPr>
                        <w:spacing w:after="0" w:line="200" w:lineRule="exact"/>
                        <w:rPr>
                          <w:sz w:val="20"/>
                          <w:szCs w:val="20"/>
                        </w:rPr>
                      </w:pPr>
                    </w:p>
                    <w:p w14:paraId="7642A893" w14:textId="77777777" w:rsidR="00583B21" w:rsidRDefault="00583B21" w:rsidP="00583B21">
                      <w:pPr>
                        <w:spacing w:after="0" w:line="200" w:lineRule="exact"/>
                        <w:rPr>
                          <w:sz w:val="20"/>
                          <w:szCs w:val="20"/>
                        </w:rPr>
                      </w:pPr>
                    </w:p>
                    <w:p w14:paraId="764A1812" w14:textId="77777777" w:rsidR="00583B21" w:rsidRDefault="00583B21" w:rsidP="00583B21">
                      <w:pPr>
                        <w:spacing w:after="0" w:line="240" w:lineRule="auto"/>
                        <w:ind w:left="3196" w:right="3195"/>
                        <w:jc w:val="center"/>
                        <w:rPr>
                          <w:rFonts w:ascii="Arial" w:eastAsia="Arial" w:hAnsi="Arial" w:cs="Arial"/>
                          <w:sz w:val="14"/>
                          <w:szCs w:val="14"/>
                        </w:rPr>
                      </w:pPr>
                      <w:r>
                        <w:rPr>
                          <w:rFonts w:ascii="Arial" w:eastAsia="Arial" w:hAnsi="Arial" w:cs="Arial"/>
                          <w:sz w:val="14"/>
                          <w:szCs w:val="14"/>
                        </w:rPr>
                        <w:t>R</w:t>
                      </w:r>
                      <w:r>
                        <w:rPr>
                          <w:rFonts w:ascii="Arial" w:eastAsia="Arial" w:hAnsi="Arial" w:cs="Arial"/>
                          <w:spacing w:val="-2"/>
                          <w:sz w:val="14"/>
                          <w:szCs w:val="14"/>
                        </w:rPr>
                        <w:t>e</w:t>
                      </w:r>
                      <w:r>
                        <w:rPr>
                          <w:rFonts w:ascii="Arial" w:eastAsia="Arial" w:hAnsi="Arial" w:cs="Arial"/>
                          <w:spacing w:val="6"/>
                          <w:sz w:val="14"/>
                          <w:szCs w:val="14"/>
                        </w:rPr>
                        <w:t>s</w:t>
                      </w:r>
                      <w:r>
                        <w:rPr>
                          <w:rFonts w:ascii="Arial" w:eastAsia="Arial" w:hAnsi="Arial" w:cs="Arial"/>
                          <w:spacing w:val="-2"/>
                          <w:sz w:val="14"/>
                          <w:szCs w:val="14"/>
                        </w:rPr>
                        <w:t>ou</w:t>
                      </w:r>
                      <w:r>
                        <w:rPr>
                          <w:rFonts w:ascii="Arial" w:eastAsia="Arial" w:hAnsi="Arial" w:cs="Arial"/>
                          <w:spacing w:val="4"/>
                          <w:sz w:val="14"/>
                          <w:szCs w:val="14"/>
                        </w:rPr>
                        <w:t>r</w:t>
                      </w:r>
                      <w:r>
                        <w:rPr>
                          <w:rFonts w:ascii="Arial" w:eastAsia="Arial" w:hAnsi="Arial" w:cs="Arial"/>
                          <w:spacing w:val="6"/>
                          <w:sz w:val="14"/>
                          <w:szCs w:val="14"/>
                        </w:rPr>
                        <w:t>c</w:t>
                      </w:r>
                      <w:r>
                        <w:rPr>
                          <w:rFonts w:ascii="Arial" w:eastAsia="Arial" w:hAnsi="Arial" w:cs="Arial"/>
                          <w:sz w:val="14"/>
                          <w:szCs w:val="14"/>
                        </w:rPr>
                        <w:t>e</w:t>
                      </w:r>
                      <w:r>
                        <w:rPr>
                          <w:rFonts w:ascii="Arial" w:eastAsia="Arial" w:hAnsi="Arial" w:cs="Arial"/>
                          <w:spacing w:val="-9"/>
                          <w:sz w:val="14"/>
                          <w:szCs w:val="14"/>
                        </w:rPr>
                        <w:t xml:space="preserve"> </w:t>
                      </w:r>
                      <w:r>
                        <w:rPr>
                          <w:rFonts w:ascii="Arial" w:eastAsia="Arial" w:hAnsi="Arial" w:cs="Arial"/>
                          <w:spacing w:val="6"/>
                          <w:sz w:val="14"/>
                          <w:szCs w:val="14"/>
                        </w:rPr>
                        <w:t>s</w:t>
                      </w:r>
                      <w:r>
                        <w:rPr>
                          <w:rFonts w:ascii="Arial" w:eastAsia="Arial" w:hAnsi="Arial" w:cs="Arial"/>
                          <w:spacing w:val="-2"/>
                          <w:sz w:val="14"/>
                          <w:szCs w:val="14"/>
                        </w:rPr>
                        <w:t>pe</w:t>
                      </w:r>
                      <w:r>
                        <w:rPr>
                          <w:rFonts w:ascii="Arial" w:eastAsia="Arial" w:hAnsi="Arial" w:cs="Arial"/>
                          <w:spacing w:val="6"/>
                          <w:sz w:val="14"/>
                          <w:szCs w:val="14"/>
                        </w:rPr>
                        <w:t>c</w:t>
                      </w:r>
                      <w:r>
                        <w:rPr>
                          <w:rFonts w:ascii="Arial" w:eastAsia="Arial" w:hAnsi="Arial" w:cs="Arial"/>
                          <w:spacing w:val="7"/>
                          <w:sz w:val="14"/>
                          <w:szCs w:val="14"/>
                        </w:rPr>
                        <w:t>i</w:t>
                      </w:r>
                      <w:r>
                        <w:rPr>
                          <w:rFonts w:ascii="Arial" w:eastAsia="Arial" w:hAnsi="Arial" w:cs="Arial"/>
                          <w:spacing w:val="-1"/>
                          <w:sz w:val="14"/>
                          <w:szCs w:val="14"/>
                        </w:rPr>
                        <w:t>f</w:t>
                      </w:r>
                      <w:r>
                        <w:rPr>
                          <w:rFonts w:ascii="Arial" w:eastAsia="Arial" w:hAnsi="Arial" w:cs="Arial"/>
                          <w:spacing w:val="7"/>
                          <w:sz w:val="14"/>
                          <w:szCs w:val="14"/>
                        </w:rPr>
                        <w:t>i</w:t>
                      </w:r>
                      <w:r>
                        <w:rPr>
                          <w:rFonts w:ascii="Arial" w:eastAsia="Arial" w:hAnsi="Arial" w:cs="Arial"/>
                          <w:sz w:val="14"/>
                          <w:szCs w:val="14"/>
                        </w:rPr>
                        <w:t xml:space="preserve">c </w:t>
                      </w:r>
                      <w:r>
                        <w:rPr>
                          <w:rFonts w:ascii="Arial" w:eastAsia="Arial" w:hAnsi="Arial" w:cs="Arial"/>
                          <w:spacing w:val="6"/>
                          <w:w w:val="99"/>
                          <w:sz w:val="14"/>
                          <w:szCs w:val="14"/>
                        </w:rPr>
                        <w:t>c</w:t>
                      </w:r>
                      <w:r>
                        <w:rPr>
                          <w:rFonts w:ascii="Arial" w:eastAsia="Arial" w:hAnsi="Arial" w:cs="Arial"/>
                          <w:spacing w:val="-2"/>
                          <w:w w:val="99"/>
                          <w:sz w:val="14"/>
                          <w:szCs w:val="14"/>
                        </w:rPr>
                        <w:t>ommun</w:t>
                      </w:r>
                      <w:r>
                        <w:rPr>
                          <w:rFonts w:ascii="Arial" w:eastAsia="Arial" w:hAnsi="Arial" w:cs="Arial"/>
                          <w:spacing w:val="7"/>
                          <w:w w:val="99"/>
                          <w:sz w:val="14"/>
                          <w:szCs w:val="14"/>
                        </w:rPr>
                        <w:t>i</w:t>
                      </w:r>
                      <w:r>
                        <w:rPr>
                          <w:rFonts w:ascii="Arial" w:eastAsia="Arial" w:hAnsi="Arial" w:cs="Arial"/>
                          <w:spacing w:val="6"/>
                          <w:w w:val="99"/>
                          <w:sz w:val="14"/>
                          <w:szCs w:val="14"/>
                        </w:rPr>
                        <w:t>c</w:t>
                      </w:r>
                      <w:r>
                        <w:rPr>
                          <w:rFonts w:ascii="Arial" w:eastAsia="Arial" w:hAnsi="Arial" w:cs="Arial"/>
                          <w:spacing w:val="-2"/>
                          <w:w w:val="99"/>
                          <w:sz w:val="14"/>
                          <w:szCs w:val="14"/>
                        </w:rPr>
                        <w:t>a</w:t>
                      </w:r>
                      <w:r>
                        <w:rPr>
                          <w:rFonts w:ascii="Arial" w:eastAsia="Arial" w:hAnsi="Arial" w:cs="Arial"/>
                          <w:spacing w:val="-1"/>
                          <w:w w:val="99"/>
                          <w:sz w:val="14"/>
                          <w:szCs w:val="14"/>
                        </w:rPr>
                        <w:t>t</w:t>
                      </w:r>
                      <w:r>
                        <w:rPr>
                          <w:rFonts w:ascii="Arial" w:eastAsia="Arial" w:hAnsi="Arial" w:cs="Arial"/>
                          <w:spacing w:val="7"/>
                          <w:w w:val="99"/>
                          <w:sz w:val="14"/>
                          <w:szCs w:val="14"/>
                        </w:rPr>
                        <w:t>i</w:t>
                      </w:r>
                      <w:r>
                        <w:rPr>
                          <w:rFonts w:ascii="Arial" w:eastAsia="Arial" w:hAnsi="Arial" w:cs="Arial"/>
                          <w:spacing w:val="-2"/>
                          <w:w w:val="99"/>
                          <w:sz w:val="14"/>
                          <w:szCs w:val="14"/>
                        </w:rPr>
                        <w:t>on</w:t>
                      </w:r>
                      <w:r>
                        <w:rPr>
                          <w:rFonts w:ascii="Arial" w:eastAsia="Arial" w:hAnsi="Arial" w:cs="Arial"/>
                          <w:w w:val="99"/>
                          <w:sz w:val="14"/>
                          <w:szCs w:val="14"/>
                        </w:rPr>
                        <w:t>s</w:t>
                      </w:r>
                    </w:p>
                  </w:txbxContent>
                </v:textbox>
                <w10:wrap anchorx="page"/>
              </v:shape>
            </w:pict>
          </mc:Fallback>
        </mc:AlternateContent>
      </w:r>
      <w:r w:rsidRPr="004B4550">
        <w:rPr>
          <w:rFonts w:ascii="Times New Roman" w:hAnsi="Times New Roman" w:cs="Times New Roman"/>
          <w:i/>
          <w:noProof/>
        </w:rPr>
        <mc:AlternateContent>
          <mc:Choice Requires="wpg">
            <w:drawing>
              <wp:anchor distT="0" distB="0" distL="114300" distR="114300" simplePos="0" relativeHeight="252134400" behindDoc="1" locked="0" layoutInCell="1" allowOverlap="1" wp14:anchorId="7AC2EED9" wp14:editId="2351E874">
                <wp:simplePos x="0" y="0"/>
                <wp:positionH relativeFrom="page">
                  <wp:posOffset>1137285</wp:posOffset>
                </wp:positionH>
                <wp:positionV relativeFrom="paragraph">
                  <wp:posOffset>-3640455</wp:posOffset>
                </wp:positionV>
                <wp:extent cx="5500370" cy="3566795"/>
                <wp:effectExtent l="0" t="0" r="1270" b="0"/>
                <wp:wrapNone/>
                <wp:docPr id="5026" name="Group 49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0370" cy="3566795"/>
                          <a:chOff x="1791" y="-5733"/>
                          <a:chExt cx="8662" cy="5617"/>
                        </a:xfrm>
                      </wpg:grpSpPr>
                      <wpg:grpSp>
                        <wpg:cNvPr id="5027" name="Group 5049"/>
                        <wpg:cNvGrpSpPr>
                          <a:grpSpLocks/>
                        </wpg:cNvGrpSpPr>
                        <wpg:grpSpPr bwMode="auto">
                          <a:xfrm>
                            <a:off x="3035" y="-5701"/>
                            <a:ext cx="1010" cy="1012"/>
                            <a:chOff x="3035" y="-5701"/>
                            <a:chExt cx="1010" cy="1012"/>
                          </a:xfrm>
                        </wpg:grpSpPr>
                        <wps:wsp>
                          <wps:cNvPr id="5028" name="Freeform 5050"/>
                          <wps:cNvSpPr>
                            <a:spLocks/>
                          </wps:cNvSpPr>
                          <wps:spPr bwMode="auto">
                            <a:xfrm>
                              <a:off x="3035" y="-5701"/>
                              <a:ext cx="1010" cy="1012"/>
                            </a:xfrm>
                            <a:custGeom>
                              <a:avLst/>
                              <a:gdLst>
                                <a:gd name="T0" fmla="+- 0 3035 3035"/>
                                <a:gd name="T1" fmla="*/ T0 w 1010"/>
                                <a:gd name="T2" fmla="+- 0 -5195 -5701"/>
                                <a:gd name="T3" fmla="*/ -5195 h 1012"/>
                                <a:gd name="T4" fmla="+- 0 3041 3035"/>
                                <a:gd name="T5" fmla="*/ T4 w 1010"/>
                                <a:gd name="T6" fmla="+- 0 -5277 -5701"/>
                                <a:gd name="T7" fmla="*/ -5277 h 1012"/>
                                <a:gd name="T8" fmla="+- 0 3061 3035"/>
                                <a:gd name="T9" fmla="*/ T8 w 1010"/>
                                <a:gd name="T10" fmla="+- 0 -5355 -5701"/>
                                <a:gd name="T11" fmla="*/ -5355 h 1012"/>
                                <a:gd name="T12" fmla="+- 0 3091 3035"/>
                                <a:gd name="T13" fmla="*/ T12 w 1010"/>
                                <a:gd name="T14" fmla="+- 0 -5428 -5701"/>
                                <a:gd name="T15" fmla="*/ -5428 h 1012"/>
                                <a:gd name="T16" fmla="+- 0 3132 3035"/>
                                <a:gd name="T17" fmla="*/ T16 w 1010"/>
                                <a:gd name="T18" fmla="+- 0 -5494 -5701"/>
                                <a:gd name="T19" fmla="*/ -5494 h 1012"/>
                                <a:gd name="T20" fmla="+- 0 3183 3035"/>
                                <a:gd name="T21" fmla="*/ T20 w 1010"/>
                                <a:gd name="T22" fmla="+- 0 -5553 -5701"/>
                                <a:gd name="T23" fmla="*/ -5553 h 1012"/>
                                <a:gd name="T24" fmla="+- 0 3242 3035"/>
                                <a:gd name="T25" fmla="*/ T24 w 1010"/>
                                <a:gd name="T26" fmla="+- 0 -5604 -5701"/>
                                <a:gd name="T27" fmla="*/ -5604 h 1012"/>
                                <a:gd name="T28" fmla="+- 0 3308 3035"/>
                                <a:gd name="T29" fmla="*/ T28 w 1010"/>
                                <a:gd name="T30" fmla="+- 0 -5645 -5701"/>
                                <a:gd name="T31" fmla="*/ -5645 h 1012"/>
                                <a:gd name="T32" fmla="+- 0 3380 3035"/>
                                <a:gd name="T33" fmla="*/ T32 w 1010"/>
                                <a:gd name="T34" fmla="+- 0 -5676 -5701"/>
                                <a:gd name="T35" fmla="*/ -5676 h 1012"/>
                                <a:gd name="T36" fmla="+- 0 3458 3035"/>
                                <a:gd name="T37" fmla="*/ T36 w 1010"/>
                                <a:gd name="T38" fmla="+- 0 -5695 -5701"/>
                                <a:gd name="T39" fmla="*/ -5695 h 1012"/>
                                <a:gd name="T40" fmla="+- 0 3540 3035"/>
                                <a:gd name="T41" fmla="*/ T40 w 1010"/>
                                <a:gd name="T42" fmla="+- 0 -5701 -5701"/>
                                <a:gd name="T43" fmla="*/ -5701 h 1012"/>
                                <a:gd name="T44" fmla="+- 0 3581 3035"/>
                                <a:gd name="T45" fmla="*/ T44 w 1010"/>
                                <a:gd name="T46" fmla="+- 0 -5700 -5701"/>
                                <a:gd name="T47" fmla="*/ -5700 h 1012"/>
                                <a:gd name="T48" fmla="+- 0 3661 3035"/>
                                <a:gd name="T49" fmla="*/ T48 w 1010"/>
                                <a:gd name="T50" fmla="+- 0 -5687 -5701"/>
                                <a:gd name="T51" fmla="*/ -5687 h 1012"/>
                                <a:gd name="T52" fmla="+- 0 3737 3035"/>
                                <a:gd name="T53" fmla="*/ T52 w 1010"/>
                                <a:gd name="T54" fmla="+- 0 -5662 -5701"/>
                                <a:gd name="T55" fmla="*/ -5662 h 1012"/>
                                <a:gd name="T56" fmla="+- 0 3806 3035"/>
                                <a:gd name="T57" fmla="*/ T56 w 1010"/>
                                <a:gd name="T58" fmla="+- 0 -5625 -5701"/>
                                <a:gd name="T59" fmla="*/ -5625 h 1012"/>
                                <a:gd name="T60" fmla="+- 0 3869 3035"/>
                                <a:gd name="T61" fmla="*/ T60 w 1010"/>
                                <a:gd name="T62" fmla="+- 0 -5579 -5701"/>
                                <a:gd name="T63" fmla="*/ -5579 h 1012"/>
                                <a:gd name="T64" fmla="+- 0 3923 3035"/>
                                <a:gd name="T65" fmla="*/ T64 w 1010"/>
                                <a:gd name="T66" fmla="+- 0 -5525 -5701"/>
                                <a:gd name="T67" fmla="*/ -5525 h 1012"/>
                                <a:gd name="T68" fmla="+- 0 3969 3035"/>
                                <a:gd name="T69" fmla="*/ T68 w 1010"/>
                                <a:gd name="T70" fmla="+- 0 -5462 -5701"/>
                                <a:gd name="T71" fmla="*/ -5462 h 1012"/>
                                <a:gd name="T72" fmla="+- 0 4005 3035"/>
                                <a:gd name="T73" fmla="*/ T72 w 1010"/>
                                <a:gd name="T74" fmla="+- 0 -5392 -5701"/>
                                <a:gd name="T75" fmla="*/ -5392 h 1012"/>
                                <a:gd name="T76" fmla="+- 0 4030 3035"/>
                                <a:gd name="T77" fmla="*/ T76 w 1010"/>
                                <a:gd name="T78" fmla="+- 0 -5317 -5701"/>
                                <a:gd name="T79" fmla="*/ -5317 h 1012"/>
                                <a:gd name="T80" fmla="+- 0 4043 3035"/>
                                <a:gd name="T81" fmla="*/ T80 w 1010"/>
                                <a:gd name="T82" fmla="+- 0 -5237 -5701"/>
                                <a:gd name="T83" fmla="*/ -5237 h 1012"/>
                                <a:gd name="T84" fmla="+- 0 4045 3035"/>
                                <a:gd name="T85" fmla="*/ T84 w 1010"/>
                                <a:gd name="T86" fmla="+- 0 -5195 -5701"/>
                                <a:gd name="T87" fmla="*/ -5195 h 1012"/>
                                <a:gd name="T88" fmla="+- 0 4043 3035"/>
                                <a:gd name="T89" fmla="*/ T88 w 1010"/>
                                <a:gd name="T90" fmla="+- 0 -5154 -5701"/>
                                <a:gd name="T91" fmla="*/ -5154 h 1012"/>
                                <a:gd name="T92" fmla="+- 0 4038 3035"/>
                                <a:gd name="T93" fmla="*/ T92 w 1010"/>
                                <a:gd name="T94" fmla="+- 0 -5113 -5701"/>
                                <a:gd name="T95" fmla="*/ -5113 h 1012"/>
                                <a:gd name="T96" fmla="+- 0 4019 3035"/>
                                <a:gd name="T97" fmla="*/ T96 w 1010"/>
                                <a:gd name="T98" fmla="+- 0 -5035 -5701"/>
                                <a:gd name="T99" fmla="*/ -5035 h 1012"/>
                                <a:gd name="T100" fmla="+- 0 3989 3035"/>
                                <a:gd name="T101" fmla="*/ T100 w 1010"/>
                                <a:gd name="T102" fmla="+- 0 -4963 -5701"/>
                                <a:gd name="T103" fmla="*/ -4963 h 1012"/>
                                <a:gd name="T104" fmla="+- 0 3948 3035"/>
                                <a:gd name="T105" fmla="*/ T104 w 1010"/>
                                <a:gd name="T106" fmla="+- 0 -4896 -5701"/>
                                <a:gd name="T107" fmla="*/ -4896 h 1012"/>
                                <a:gd name="T108" fmla="+- 0 3897 3035"/>
                                <a:gd name="T109" fmla="*/ T108 w 1010"/>
                                <a:gd name="T110" fmla="+- 0 -4838 -5701"/>
                                <a:gd name="T111" fmla="*/ -4838 h 1012"/>
                                <a:gd name="T112" fmla="+- 0 3838 3035"/>
                                <a:gd name="T113" fmla="*/ T112 w 1010"/>
                                <a:gd name="T114" fmla="+- 0 -4787 -5701"/>
                                <a:gd name="T115" fmla="*/ -4787 h 1012"/>
                                <a:gd name="T116" fmla="+- 0 3772 3035"/>
                                <a:gd name="T117" fmla="*/ T116 w 1010"/>
                                <a:gd name="T118" fmla="+- 0 -4746 -5701"/>
                                <a:gd name="T119" fmla="*/ -4746 h 1012"/>
                                <a:gd name="T120" fmla="+- 0 3700 3035"/>
                                <a:gd name="T121" fmla="*/ T120 w 1010"/>
                                <a:gd name="T122" fmla="+- 0 -4715 -5701"/>
                                <a:gd name="T123" fmla="*/ -4715 h 1012"/>
                                <a:gd name="T124" fmla="+- 0 3622 3035"/>
                                <a:gd name="T125" fmla="*/ T124 w 1010"/>
                                <a:gd name="T126" fmla="+- 0 -4696 -5701"/>
                                <a:gd name="T127" fmla="*/ -4696 h 1012"/>
                                <a:gd name="T128" fmla="+- 0 3540 3035"/>
                                <a:gd name="T129" fmla="*/ T128 w 1010"/>
                                <a:gd name="T130" fmla="+- 0 -4690 -5701"/>
                                <a:gd name="T131" fmla="*/ -4690 h 1012"/>
                                <a:gd name="T132" fmla="+- 0 3498 3035"/>
                                <a:gd name="T133" fmla="*/ T132 w 1010"/>
                                <a:gd name="T134" fmla="+- 0 -4691 -5701"/>
                                <a:gd name="T135" fmla="*/ -4691 h 1012"/>
                                <a:gd name="T136" fmla="+- 0 3419 3035"/>
                                <a:gd name="T137" fmla="*/ T136 w 1010"/>
                                <a:gd name="T138" fmla="+- 0 -4704 -5701"/>
                                <a:gd name="T139" fmla="*/ -4704 h 1012"/>
                                <a:gd name="T140" fmla="+- 0 3343 3035"/>
                                <a:gd name="T141" fmla="*/ T140 w 1010"/>
                                <a:gd name="T142" fmla="+- 0 -4729 -5701"/>
                                <a:gd name="T143" fmla="*/ -4729 h 1012"/>
                                <a:gd name="T144" fmla="+- 0 3274 3035"/>
                                <a:gd name="T145" fmla="*/ T144 w 1010"/>
                                <a:gd name="T146" fmla="+- 0 -4765 -5701"/>
                                <a:gd name="T147" fmla="*/ -4765 h 1012"/>
                                <a:gd name="T148" fmla="+- 0 3211 3035"/>
                                <a:gd name="T149" fmla="*/ T148 w 1010"/>
                                <a:gd name="T150" fmla="+- 0 -4811 -5701"/>
                                <a:gd name="T151" fmla="*/ -4811 h 1012"/>
                                <a:gd name="T152" fmla="+- 0 3156 3035"/>
                                <a:gd name="T153" fmla="*/ T152 w 1010"/>
                                <a:gd name="T154" fmla="+- 0 -4866 -5701"/>
                                <a:gd name="T155" fmla="*/ -4866 h 1012"/>
                                <a:gd name="T156" fmla="+- 0 3111 3035"/>
                                <a:gd name="T157" fmla="*/ T156 w 1010"/>
                                <a:gd name="T158" fmla="+- 0 -4929 -5701"/>
                                <a:gd name="T159" fmla="*/ -4929 h 1012"/>
                                <a:gd name="T160" fmla="+- 0 3075 3035"/>
                                <a:gd name="T161" fmla="*/ T160 w 1010"/>
                                <a:gd name="T162" fmla="+- 0 -4998 -5701"/>
                                <a:gd name="T163" fmla="*/ -4998 h 1012"/>
                                <a:gd name="T164" fmla="+- 0 3050 3035"/>
                                <a:gd name="T165" fmla="*/ T164 w 1010"/>
                                <a:gd name="T166" fmla="+- 0 -5074 -5701"/>
                                <a:gd name="T167" fmla="*/ -5074 h 1012"/>
                                <a:gd name="T168" fmla="+- 0 3036 3035"/>
                                <a:gd name="T169" fmla="*/ T168 w 1010"/>
                                <a:gd name="T170" fmla="+- 0 -5154 -5701"/>
                                <a:gd name="T171" fmla="*/ -5154 h 1012"/>
                                <a:gd name="T172" fmla="+- 0 3035 3035"/>
                                <a:gd name="T173" fmla="*/ T172 w 1010"/>
                                <a:gd name="T174" fmla="+- 0 -5195 -5701"/>
                                <a:gd name="T175" fmla="*/ -5195 h 10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10" h="1012">
                                  <a:moveTo>
                                    <a:pt x="0" y="506"/>
                                  </a:moveTo>
                                  <a:lnTo>
                                    <a:pt x="6" y="424"/>
                                  </a:lnTo>
                                  <a:lnTo>
                                    <a:pt x="26" y="346"/>
                                  </a:lnTo>
                                  <a:lnTo>
                                    <a:pt x="56" y="273"/>
                                  </a:lnTo>
                                  <a:lnTo>
                                    <a:pt x="97" y="207"/>
                                  </a:lnTo>
                                  <a:lnTo>
                                    <a:pt x="148" y="148"/>
                                  </a:lnTo>
                                  <a:lnTo>
                                    <a:pt x="207" y="97"/>
                                  </a:lnTo>
                                  <a:lnTo>
                                    <a:pt x="273" y="56"/>
                                  </a:lnTo>
                                  <a:lnTo>
                                    <a:pt x="345" y="25"/>
                                  </a:lnTo>
                                  <a:lnTo>
                                    <a:pt x="423" y="6"/>
                                  </a:lnTo>
                                  <a:lnTo>
                                    <a:pt x="505" y="0"/>
                                  </a:lnTo>
                                  <a:lnTo>
                                    <a:pt x="546" y="1"/>
                                  </a:lnTo>
                                  <a:lnTo>
                                    <a:pt x="626" y="14"/>
                                  </a:lnTo>
                                  <a:lnTo>
                                    <a:pt x="702" y="39"/>
                                  </a:lnTo>
                                  <a:lnTo>
                                    <a:pt x="771" y="76"/>
                                  </a:lnTo>
                                  <a:lnTo>
                                    <a:pt x="834" y="122"/>
                                  </a:lnTo>
                                  <a:lnTo>
                                    <a:pt x="888" y="176"/>
                                  </a:lnTo>
                                  <a:lnTo>
                                    <a:pt x="934" y="239"/>
                                  </a:lnTo>
                                  <a:lnTo>
                                    <a:pt x="970" y="309"/>
                                  </a:lnTo>
                                  <a:lnTo>
                                    <a:pt x="995" y="384"/>
                                  </a:lnTo>
                                  <a:lnTo>
                                    <a:pt x="1008" y="464"/>
                                  </a:lnTo>
                                  <a:lnTo>
                                    <a:pt x="1010" y="506"/>
                                  </a:lnTo>
                                  <a:lnTo>
                                    <a:pt x="1008" y="547"/>
                                  </a:lnTo>
                                  <a:lnTo>
                                    <a:pt x="1003" y="588"/>
                                  </a:lnTo>
                                  <a:lnTo>
                                    <a:pt x="984" y="666"/>
                                  </a:lnTo>
                                  <a:lnTo>
                                    <a:pt x="954" y="738"/>
                                  </a:lnTo>
                                  <a:lnTo>
                                    <a:pt x="913" y="805"/>
                                  </a:lnTo>
                                  <a:lnTo>
                                    <a:pt x="862" y="863"/>
                                  </a:lnTo>
                                  <a:lnTo>
                                    <a:pt x="803" y="914"/>
                                  </a:lnTo>
                                  <a:lnTo>
                                    <a:pt x="737" y="955"/>
                                  </a:lnTo>
                                  <a:lnTo>
                                    <a:pt x="665" y="986"/>
                                  </a:lnTo>
                                  <a:lnTo>
                                    <a:pt x="587" y="1005"/>
                                  </a:lnTo>
                                  <a:lnTo>
                                    <a:pt x="505" y="1011"/>
                                  </a:lnTo>
                                  <a:lnTo>
                                    <a:pt x="463" y="1010"/>
                                  </a:lnTo>
                                  <a:lnTo>
                                    <a:pt x="384" y="997"/>
                                  </a:lnTo>
                                  <a:lnTo>
                                    <a:pt x="308" y="972"/>
                                  </a:lnTo>
                                  <a:lnTo>
                                    <a:pt x="239" y="936"/>
                                  </a:lnTo>
                                  <a:lnTo>
                                    <a:pt x="176" y="890"/>
                                  </a:lnTo>
                                  <a:lnTo>
                                    <a:pt x="121" y="835"/>
                                  </a:lnTo>
                                  <a:lnTo>
                                    <a:pt x="76" y="772"/>
                                  </a:lnTo>
                                  <a:lnTo>
                                    <a:pt x="40" y="703"/>
                                  </a:lnTo>
                                  <a:lnTo>
                                    <a:pt x="15" y="627"/>
                                  </a:lnTo>
                                  <a:lnTo>
                                    <a:pt x="1" y="547"/>
                                  </a:lnTo>
                                  <a:lnTo>
                                    <a:pt x="0" y="506"/>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29" name="Group 5047"/>
                        <wpg:cNvGrpSpPr>
                          <a:grpSpLocks/>
                        </wpg:cNvGrpSpPr>
                        <wpg:grpSpPr bwMode="auto">
                          <a:xfrm>
                            <a:off x="2126" y="-3994"/>
                            <a:ext cx="1061" cy="1062"/>
                            <a:chOff x="2126" y="-3994"/>
                            <a:chExt cx="1061" cy="1062"/>
                          </a:xfrm>
                        </wpg:grpSpPr>
                        <wps:wsp>
                          <wps:cNvPr id="5030" name="Freeform 5048"/>
                          <wps:cNvSpPr>
                            <a:spLocks/>
                          </wps:cNvSpPr>
                          <wps:spPr bwMode="auto">
                            <a:xfrm>
                              <a:off x="2126" y="-3994"/>
                              <a:ext cx="1061" cy="1062"/>
                            </a:xfrm>
                            <a:custGeom>
                              <a:avLst/>
                              <a:gdLst>
                                <a:gd name="T0" fmla="+- 0 2126 2126"/>
                                <a:gd name="T1" fmla="*/ T0 w 1061"/>
                                <a:gd name="T2" fmla="+- 0 -3463 -3994"/>
                                <a:gd name="T3" fmla="*/ -3463 h 1062"/>
                                <a:gd name="T4" fmla="+- 0 2133 2126"/>
                                <a:gd name="T5" fmla="*/ T4 w 1061"/>
                                <a:gd name="T6" fmla="+- 0 -3549 -3994"/>
                                <a:gd name="T7" fmla="*/ -3549 h 1062"/>
                                <a:gd name="T8" fmla="+- 0 2153 2126"/>
                                <a:gd name="T9" fmla="*/ T8 w 1061"/>
                                <a:gd name="T10" fmla="+- 0 -3631 -3994"/>
                                <a:gd name="T11" fmla="*/ -3631 h 1062"/>
                                <a:gd name="T12" fmla="+- 0 2185 2126"/>
                                <a:gd name="T13" fmla="*/ T12 w 1061"/>
                                <a:gd name="T14" fmla="+- 0 -3707 -3994"/>
                                <a:gd name="T15" fmla="*/ -3707 h 1062"/>
                                <a:gd name="T16" fmla="+- 0 2228 2126"/>
                                <a:gd name="T17" fmla="*/ T16 w 1061"/>
                                <a:gd name="T18" fmla="+- 0 -3776 -3994"/>
                                <a:gd name="T19" fmla="*/ -3776 h 1062"/>
                                <a:gd name="T20" fmla="+- 0 2281 2126"/>
                                <a:gd name="T21" fmla="*/ T20 w 1061"/>
                                <a:gd name="T22" fmla="+- 0 -3838 -3994"/>
                                <a:gd name="T23" fmla="*/ -3838 h 1062"/>
                                <a:gd name="T24" fmla="+- 0 2343 2126"/>
                                <a:gd name="T25" fmla="*/ T24 w 1061"/>
                                <a:gd name="T26" fmla="+- 0 -3891 -3994"/>
                                <a:gd name="T27" fmla="*/ -3891 h 1062"/>
                                <a:gd name="T28" fmla="+- 0 2412 2126"/>
                                <a:gd name="T29" fmla="*/ T28 w 1061"/>
                                <a:gd name="T30" fmla="+- 0 -3935 -3994"/>
                                <a:gd name="T31" fmla="*/ -3935 h 1062"/>
                                <a:gd name="T32" fmla="+- 0 2488 2126"/>
                                <a:gd name="T33" fmla="*/ T32 w 1061"/>
                                <a:gd name="T34" fmla="+- 0 -3967 -3994"/>
                                <a:gd name="T35" fmla="*/ -3967 h 1062"/>
                                <a:gd name="T36" fmla="+- 0 2570 2126"/>
                                <a:gd name="T37" fmla="*/ T36 w 1061"/>
                                <a:gd name="T38" fmla="+- 0 -3987 -3994"/>
                                <a:gd name="T39" fmla="*/ -3987 h 1062"/>
                                <a:gd name="T40" fmla="+- 0 2656 2126"/>
                                <a:gd name="T41" fmla="*/ T40 w 1061"/>
                                <a:gd name="T42" fmla="+- 0 -3994 -3994"/>
                                <a:gd name="T43" fmla="*/ -3994 h 1062"/>
                                <a:gd name="T44" fmla="+- 0 2700 2126"/>
                                <a:gd name="T45" fmla="*/ T44 w 1061"/>
                                <a:gd name="T46" fmla="+- 0 -3992 -3994"/>
                                <a:gd name="T47" fmla="*/ -3992 h 1062"/>
                                <a:gd name="T48" fmla="+- 0 2783 2126"/>
                                <a:gd name="T49" fmla="*/ T48 w 1061"/>
                                <a:gd name="T50" fmla="+- 0 -3978 -3994"/>
                                <a:gd name="T51" fmla="*/ -3978 h 1062"/>
                                <a:gd name="T52" fmla="+- 0 2862 2126"/>
                                <a:gd name="T53" fmla="*/ T52 w 1061"/>
                                <a:gd name="T54" fmla="+- 0 -3952 -3994"/>
                                <a:gd name="T55" fmla="*/ -3952 h 1062"/>
                                <a:gd name="T56" fmla="+- 0 2935 2126"/>
                                <a:gd name="T57" fmla="*/ T56 w 1061"/>
                                <a:gd name="T58" fmla="+- 0 -3914 -3994"/>
                                <a:gd name="T59" fmla="*/ -3914 h 1062"/>
                                <a:gd name="T60" fmla="+- 0 3001 2126"/>
                                <a:gd name="T61" fmla="*/ T60 w 1061"/>
                                <a:gd name="T62" fmla="+- 0 -3866 -3994"/>
                                <a:gd name="T63" fmla="*/ -3866 h 1062"/>
                                <a:gd name="T64" fmla="+- 0 3059 2126"/>
                                <a:gd name="T65" fmla="*/ T64 w 1061"/>
                                <a:gd name="T66" fmla="+- 0 -3808 -3994"/>
                                <a:gd name="T67" fmla="*/ -3808 h 1062"/>
                                <a:gd name="T68" fmla="+- 0 3107 2126"/>
                                <a:gd name="T69" fmla="*/ T68 w 1061"/>
                                <a:gd name="T70" fmla="+- 0 -3742 -3994"/>
                                <a:gd name="T71" fmla="*/ -3742 h 1062"/>
                                <a:gd name="T72" fmla="+- 0 3145 2126"/>
                                <a:gd name="T73" fmla="*/ T72 w 1061"/>
                                <a:gd name="T74" fmla="+- 0 -3669 -3994"/>
                                <a:gd name="T75" fmla="*/ -3669 h 1062"/>
                                <a:gd name="T76" fmla="+- 0 3171 2126"/>
                                <a:gd name="T77" fmla="*/ T76 w 1061"/>
                                <a:gd name="T78" fmla="+- 0 -3590 -3994"/>
                                <a:gd name="T79" fmla="*/ -3590 h 1062"/>
                                <a:gd name="T80" fmla="+- 0 3185 2126"/>
                                <a:gd name="T81" fmla="*/ T80 w 1061"/>
                                <a:gd name="T82" fmla="+- 0 -3506 -3994"/>
                                <a:gd name="T83" fmla="*/ -3506 h 1062"/>
                                <a:gd name="T84" fmla="+- 0 3186 2126"/>
                                <a:gd name="T85" fmla="*/ T84 w 1061"/>
                                <a:gd name="T86" fmla="+- 0 -3463 -3994"/>
                                <a:gd name="T87" fmla="*/ -3463 h 1062"/>
                                <a:gd name="T88" fmla="+- 0 3185 2126"/>
                                <a:gd name="T89" fmla="*/ T88 w 1061"/>
                                <a:gd name="T90" fmla="+- 0 -3419 -3994"/>
                                <a:gd name="T91" fmla="*/ -3419 h 1062"/>
                                <a:gd name="T92" fmla="+- 0 3179 2126"/>
                                <a:gd name="T93" fmla="*/ T92 w 1061"/>
                                <a:gd name="T94" fmla="+- 0 -3377 -3994"/>
                                <a:gd name="T95" fmla="*/ -3377 h 1062"/>
                                <a:gd name="T96" fmla="+- 0 3159 2126"/>
                                <a:gd name="T97" fmla="*/ T96 w 1061"/>
                                <a:gd name="T98" fmla="+- 0 -3295 -3994"/>
                                <a:gd name="T99" fmla="*/ -3295 h 1062"/>
                                <a:gd name="T100" fmla="+- 0 3127 2126"/>
                                <a:gd name="T101" fmla="*/ T100 w 1061"/>
                                <a:gd name="T102" fmla="+- 0 -3219 -3994"/>
                                <a:gd name="T103" fmla="*/ -3219 h 1062"/>
                                <a:gd name="T104" fmla="+- 0 3084 2126"/>
                                <a:gd name="T105" fmla="*/ T104 w 1061"/>
                                <a:gd name="T106" fmla="+- 0 -3149 -3994"/>
                                <a:gd name="T107" fmla="*/ -3149 h 1062"/>
                                <a:gd name="T108" fmla="+- 0 3031 2126"/>
                                <a:gd name="T109" fmla="*/ T108 w 1061"/>
                                <a:gd name="T110" fmla="+- 0 -3087 -3994"/>
                                <a:gd name="T111" fmla="*/ -3087 h 1062"/>
                                <a:gd name="T112" fmla="+- 0 2969 2126"/>
                                <a:gd name="T113" fmla="*/ T112 w 1061"/>
                                <a:gd name="T114" fmla="+- 0 -3034 -3994"/>
                                <a:gd name="T115" fmla="*/ -3034 h 1062"/>
                                <a:gd name="T116" fmla="+- 0 2900 2126"/>
                                <a:gd name="T117" fmla="*/ T116 w 1061"/>
                                <a:gd name="T118" fmla="+- 0 -2991 -3994"/>
                                <a:gd name="T119" fmla="*/ -2991 h 1062"/>
                                <a:gd name="T120" fmla="+- 0 2824 2126"/>
                                <a:gd name="T121" fmla="*/ T120 w 1061"/>
                                <a:gd name="T122" fmla="+- 0 -2959 -3994"/>
                                <a:gd name="T123" fmla="*/ -2959 h 1062"/>
                                <a:gd name="T124" fmla="+- 0 2742 2126"/>
                                <a:gd name="T125" fmla="*/ T124 w 1061"/>
                                <a:gd name="T126" fmla="+- 0 -2938 -3994"/>
                                <a:gd name="T127" fmla="*/ -2938 h 1062"/>
                                <a:gd name="T128" fmla="+- 0 2656 2126"/>
                                <a:gd name="T129" fmla="*/ T128 w 1061"/>
                                <a:gd name="T130" fmla="+- 0 -2931 -3994"/>
                                <a:gd name="T131" fmla="*/ -2931 h 1062"/>
                                <a:gd name="T132" fmla="+- 0 2613 2126"/>
                                <a:gd name="T133" fmla="*/ T132 w 1061"/>
                                <a:gd name="T134" fmla="+- 0 -2933 -3994"/>
                                <a:gd name="T135" fmla="*/ -2933 h 1062"/>
                                <a:gd name="T136" fmla="+- 0 2529 2126"/>
                                <a:gd name="T137" fmla="*/ T136 w 1061"/>
                                <a:gd name="T138" fmla="+- 0 -2947 -3994"/>
                                <a:gd name="T139" fmla="*/ -2947 h 1062"/>
                                <a:gd name="T140" fmla="+- 0 2450 2126"/>
                                <a:gd name="T141" fmla="*/ T140 w 1061"/>
                                <a:gd name="T142" fmla="+- 0 -2973 -3994"/>
                                <a:gd name="T143" fmla="*/ -2973 h 1062"/>
                                <a:gd name="T144" fmla="+- 0 2377 2126"/>
                                <a:gd name="T145" fmla="*/ T144 w 1061"/>
                                <a:gd name="T146" fmla="+- 0 -3011 -3994"/>
                                <a:gd name="T147" fmla="*/ -3011 h 1062"/>
                                <a:gd name="T148" fmla="+- 0 2311 2126"/>
                                <a:gd name="T149" fmla="*/ T148 w 1061"/>
                                <a:gd name="T150" fmla="+- 0 -3059 -3994"/>
                                <a:gd name="T151" fmla="*/ -3059 h 1062"/>
                                <a:gd name="T152" fmla="+- 0 2253 2126"/>
                                <a:gd name="T153" fmla="*/ T152 w 1061"/>
                                <a:gd name="T154" fmla="+- 0 -3117 -3994"/>
                                <a:gd name="T155" fmla="*/ -3117 h 1062"/>
                                <a:gd name="T156" fmla="+- 0 2205 2126"/>
                                <a:gd name="T157" fmla="*/ T156 w 1061"/>
                                <a:gd name="T158" fmla="+- 0 -3183 -3994"/>
                                <a:gd name="T159" fmla="*/ -3183 h 1062"/>
                                <a:gd name="T160" fmla="+- 0 2167 2126"/>
                                <a:gd name="T161" fmla="*/ T160 w 1061"/>
                                <a:gd name="T162" fmla="+- 0 -3256 -3994"/>
                                <a:gd name="T163" fmla="*/ -3256 h 1062"/>
                                <a:gd name="T164" fmla="+- 0 2141 2126"/>
                                <a:gd name="T165" fmla="*/ T164 w 1061"/>
                                <a:gd name="T166" fmla="+- 0 -3335 -3994"/>
                                <a:gd name="T167" fmla="*/ -3335 h 1062"/>
                                <a:gd name="T168" fmla="+- 0 2128 2126"/>
                                <a:gd name="T169" fmla="*/ T168 w 1061"/>
                                <a:gd name="T170" fmla="+- 0 -3419 -3994"/>
                                <a:gd name="T171" fmla="*/ -3419 h 1062"/>
                                <a:gd name="T172" fmla="+- 0 2126 2126"/>
                                <a:gd name="T173" fmla="*/ T172 w 1061"/>
                                <a:gd name="T174" fmla="+- 0 -3463 -3994"/>
                                <a:gd name="T175" fmla="*/ -3463 h 10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61" h="1062">
                                  <a:moveTo>
                                    <a:pt x="0" y="531"/>
                                  </a:moveTo>
                                  <a:lnTo>
                                    <a:pt x="7" y="445"/>
                                  </a:lnTo>
                                  <a:lnTo>
                                    <a:pt x="27" y="363"/>
                                  </a:lnTo>
                                  <a:lnTo>
                                    <a:pt x="59" y="287"/>
                                  </a:lnTo>
                                  <a:lnTo>
                                    <a:pt x="102" y="218"/>
                                  </a:lnTo>
                                  <a:lnTo>
                                    <a:pt x="155" y="156"/>
                                  </a:lnTo>
                                  <a:lnTo>
                                    <a:pt x="217" y="103"/>
                                  </a:lnTo>
                                  <a:lnTo>
                                    <a:pt x="286" y="59"/>
                                  </a:lnTo>
                                  <a:lnTo>
                                    <a:pt x="362" y="27"/>
                                  </a:lnTo>
                                  <a:lnTo>
                                    <a:pt x="444" y="7"/>
                                  </a:lnTo>
                                  <a:lnTo>
                                    <a:pt x="530" y="0"/>
                                  </a:lnTo>
                                  <a:lnTo>
                                    <a:pt x="574" y="2"/>
                                  </a:lnTo>
                                  <a:lnTo>
                                    <a:pt x="657" y="16"/>
                                  </a:lnTo>
                                  <a:lnTo>
                                    <a:pt x="736" y="42"/>
                                  </a:lnTo>
                                  <a:lnTo>
                                    <a:pt x="809" y="80"/>
                                  </a:lnTo>
                                  <a:lnTo>
                                    <a:pt x="875" y="128"/>
                                  </a:lnTo>
                                  <a:lnTo>
                                    <a:pt x="933" y="186"/>
                                  </a:lnTo>
                                  <a:lnTo>
                                    <a:pt x="981" y="252"/>
                                  </a:lnTo>
                                  <a:lnTo>
                                    <a:pt x="1019" y="325"/>
                                  </a:lnTo>
                                  <a:lnTo>
                                    <a:pt x="1045" y="404"/>
                                  </a:lnTo>
                                  <a:lnTo>
                                    <a:pt x="1059" y="488"/>
                                  </a:lnTo>
                                  <a:lnTo>
                                    <a:pt x="1060" y="531"/>
                                  </a:lnTo>
                                  <a:lnTo>
                                    <a:pt x="1059" y="575"/>
                                  </a:lnTo>
                                  <a:lnTo>
                                    <a:pt x="1053" y="617"/>
                                  </a:lnTo>
                                  <a:lnTo>
                                    <a:pt x="1033" y="699"/>
                                  </a:lnTo>
                                  <a:lnTo>
                                    <a:pt x="1001" y="775"/>
                                  </a:lnTo>
                                  <a:lnTo>
                                    <a:pt x="958" y="845"/>
                                  </a:lnTo>
                                  <a:lnTo>
                                    <a:pt x="905" y="907"/>
                                  </a:lnTo>
                                  <a:lnTo>
                                    <a:pt x="843" y="960"/>
                                  </a:lnTo>
                                  <a:lnTo>
                                    <a:pt x="774" y="1003"/>
                                  </a:lnTo>
                                  <a:lnTo>
                                    <a:pt x="698" y="1035"/>
                                  </a:lnTo>
                                  <a:lnTo>
                                    <a:pt x="616" y="1056"/>
                                  </a:lnTo>
                                  <a:lnTo>
                                    <a:pt x="530" y="1063"/>
                                  </a:lnTo>
                                  <a:lnTo>
                                    <a:pt x="487" y="1061"/>
                                  </a:lnTo>
                                  <a:lnTo>
                                    <a:pt x="403" y="1047"/>
                                  </a:lnTo>
                                  <a:lnTo>
                                    <a:pt x="324" y="1021"/>
                                  </a:lnTo>
                                  <a:lnTo>
                                    <a:pt x="251" y="983"/>
                                  </a:lnTo>
                                  <a:lnTo>
                                    <a:pt x="185" y="935"/>
                                  </a:lnTo>
                                  <a:lnTo>
                                    <a:pt x="127" y="877"/>
                                  </a:lnTo>
                                  <a:lnTo>
                                    <a:pt x="79" y="811"/>
                                  </a:lnTo>
                                  <a:lnTo>
                                    <a:pt x="41" y="738"/>
                                  </a:lnTo>
                                  <a:lnTo>
                                    <a:pt x="15" y="659"/>
                                  </a:lnTo>
                                  <a:lnTo>
                                    <a:pt x="2" y="575"/>
                                  </a:lnTo>
                                  <a:lnTo>
                                    <a:pt x="0" y="531"/>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1" name="Group 5045"/>
                        <wpg:cNvGrpSpPr>
                          <a:grpSpLocks/>
                        </wpg:cNvGrpSpPr>
                        <wpg:grpSpPr bwMode="auto">
                          <a:xfrm>
                            <a:off x="2656" y="-2931"/>
                            <a:ext cx="2" cy="645"/>
                            <a:chOff x="2656" y="-2931"/>
                            <a:chExt cx="2" cy="645"/>
                          </a:xfrm>
                        </wpg:grpSpPr>
                        <wps:wsp>
                          <wps:cNvPr id="5032" name="Freeform 5046"/>
                          <wps:cNvSpPr>
                            <a:spLocks/>
                          </wps:cNvSpPr>
                          <wps:spPr bwMode="auto">
                            <a:xfrm>
                              <a:off x="2656" y="-2931"/>
                              <a:ext cx="2" cy="645"/>
                            </a:xfrm>
                            <a:custGeom>
                              <a:avLst/>
                              <a:gdLst>
                                <a:gd name="T0" fmla="+- 0 -2931 -2931"/>
                                <a:gd name="T1" fmla="*/ -2931 h 645"/>
                                <a:gd name="T2" fmla="+- 0 -2286 -2931"/>
                                <a:gd name="T3" fmla="*/ -2286 h 645"/>
                                <a:gd name="T4" fmla="+- 0 -2286 -2931"/>
                                <a:gd name="T5" fmla="*/ -2286 h 645"/>
                              </a:gdLst>
                              <a:ahLst/>
                              <a:cxnLst>
                                <a:cxn ang="0">
                                  <a:pos x="0" y="T1"/>
                                </a:cxn>
                                <a:cxn ang="0">
                                  <a:pos x="0" y="T3"/>
                                </a:cxn>
                                <a:cxn ang="0">
                                  <a:pos x="0" y="T5"/>
                                </a:cxn>
                              </a:cxnLst>
                              <a:rect l="0" t="0" r="r" b="b"/>
                              <a:pathLst>
                                <a:path h="645">
                                  <a:moveTo>
                                    <a:pt x="0" y="0"/>
                                  </a:moveTo>
                                  <a:lnTo>
                                    <a:pt x="0" y="645"/>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3" name="Group 5043"/>
                        <wpg:cNvGrpSpPr>
                          <a:grpSpLocks/>
                        </wpg:cNvGrpSpPr>
                        <wpg:grpSpPr bwMode="auto">
                          <a:xfrm>
                            <a:off x="1823" y="-2286"/>
                            <a:ext cx="1667" cy="1252"/>
                            <a:chOff x="1823" y="-2286"/>
                            <a:chExt cx="1667" cy="1252"/>
                          </a:xfrm>
                        </wpg:grpSpPr>
                        <wps:wsp>
                          <wps:cNvPr id="5034" name="Freeform 5044"/>
                          <wps:cNvSpPr>
                            <a:spLocks/>
                          </wps:cNvSpPr>
                          <wps:spPr bwMode="auto">
                            <a:xfrm>
                              <a:off x="1823" y="-2286"/>
                              <a:ext cx="1667" cy="1252"/>
                            </a:xfrm>
                            <a:custGeom>
                              <a:avLst/>
                              <a:gdLst>
                                <a:gd name="T0" fmla="+- 0 1823 1823"/>
                                <a:gd name="T1" fmla="*/ T0 w 1667"/>
                                <a:gd name="T2" fmla="+- 0 -1034 -2286"/>
                                <a:gd name="T3" fmla="*/ -1034 h 1252"/>
                                <a:gd name="T4" fmla="+- 0 3489 1823"/>
                                <a:gd name="T5" fmla="*/ T4 w 1667"/>
                                <a:gd name="T6" fmla="+- 0 -1034 -2286"/>
                                <a:gd name="T7" fmla="*/ -1034 h 1252"/>
                                <a:gd name="T8" fmla="+- 0 3489 1823"/>
                                <a:gd name="T9" fmla="*/ T8 w 1667"/>
                                <a:gd name="T10" fmla="+- 0 -2286 -2286"/>
                                <a:gd name="T11" fmla="*/ -2286 h 1252"/>
                                <a:gd name="T12" fmla="+- 0 1823 1823"/>
                                <a:gd name="T13" fmla="*/ T12 w 1667"/>
                                <a:gd name="T14" fmla="+- 0 -2286 -2286"/>
                                <a:gd name="T15" fmla="*/ -2286 h 1252"/>
                                <a:gd name="T16" fmla="+- 0 1823 1823"/>
                                <a:gd name="T17" fmla="*/ T16 w 1667"/>
                                <a:gd name="T18" fmla="+- 0 -1034 -2286"/>
                                <a:gd name="T19" fmla="*/ -1034 h 1252"/>
                              </a:gdLst>
                              <a:ahLst/>
                              <a:cxnLst>
                                <a:cxn ang="0">
                                  <a:pos x="T1" y="T3"/>
                                </a:cxn>
                                <a:cxn ang="0">
                                  <a:pos x="T5" y="T7"/>
                                </a:cxn>
                                <a:cxn ang="0">
                                  <a:pos x="T9" y="T11"/>
                                </a:cxn>
                                <a:cxn ang="0">
                                  <a:pos x="T13" y="T15"/>
                                </a:cxn>
                                <a:cxn ang="0">
                                  <a:pos x="T17" y="T19"/>
                                </a:cxn>
                              </a:cxnLst>
                              <a:rect l="0" t="0" r="r" b="b"/>
                              <a:pathLst>
                                <a:path w="1667" h="1252">
                                  <a:moveTo>
                                    <a:pt x="0" y="1252"/>
                                  </a:moveTo>
                                  <a:lnTo>
                                    <a:pt x="1666" y="1252"/>
                                  </a:lnTo>
                                  <a:lnTo>
                                    <a:pt x="1666" y="0"/>
                                  </a:lnTo>
                                  <a:lnTo>
                                    <a:pt x="0" y="0"/>
                                  </a:lnTo>
                                  <a:lnTo>
                                    <a:pt x="0" y="1252"/>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5" name="Group 5041"/>
                        <wpg:cNvGrpSpPr>
                          <a:grpSpLocks/>
                        </wpg:cNvGrpSpPr>
                        <wpg:grpSpPr bwMode="auto">
                          <a:xfrm>
                            <a:off x="2050" y="-1338"/>
                            <a:ext cx="1162" cy="506"/>
                            <a:chOff x="2050" y="-1338"/>
                            <a:chExt cx="1162" cy="506"/>
                          </a:xfrm>
                        </wpg:grpSpPr>
                        <wps:wsp>
                          <wps:cNvPr id="5036" name="Freeform 5042"/>
                          <wps:cNvSpPr>
                            <a:spLocks/>
                          </wps:cNvSpPr>
                          <wps:spPr bwMode="auto">
                            <a:xfrm>
                              <a:off x="2050" y="-1338"/>
                              <a:ext cx="1162" cy="506"/>
                            </a:xfrm>
                            <a:custGeom>
                              <a:avLst/>
                              <a:gdLst>
                                <a:gd name="T0" fmla="+- 0 2959 2050"/>
                                <a:gd name="T1" fmla="*/ T0 w 1162"/>
                                <a:gd name="T2" fmla="+- 0 -1338 -1338"/>
                                <a:gd name="T3" fmla="*/ -1338 h 506"/>
                                <a:gd name="T4" fmla="+- 0 2303 2050"/>
                                <a:gd name="T5" fmla="*/ T4 w 1162"/>
                                <a:gd name="T6" fmla="+- 0 -1338 -1338"/>
                                <a:gd name="T7" fmla="*/ -1338 h 506"/>
                                <a:gd name="T8" fmla="+- 0 2279 2050"/>
                                <a:gd name="T9" fmla="*/ T8 w 1162"/>
                                <a:gd name="T10" fmla="+- 0 -1337 -1338"/>
                                <a:gd name="T11" fmla="*/ -1337 h 506"/>
                                <a:gd name="T12" fmla="+- 0 2214 2050"/>
                                <a:gd name="T13" fmla="*/ T12 w 1162"/>
                                <a:gd name="T14" fmla="+- 0 -1322 -1338"/>
                                <a:gd name="T15" fmla="*/ -1322 h 506"/>
                                <a:gd name="T16" fmla="+- 0 2156 2050"/>
                                <a:gd name="T17" fmla="*/ T16 w 1162"/>
                                <a:gd name="T18" fmla="+- 0 -1291 -1338"/>
                                <a:gd name="T19" fmla="*/ -1291 h 506"/>
                                <a:gd name="T20" fmla="+- 0 2109 2050"/>
                                <a:gd name="T21" fmla="*/ T20 w 1162"/>
                                <a:gd name="T22" fmla="+- 0 -1246 -1338"/>
                                <a:gd name="T23" fmla="*/ -1246 h 506"/>
                                <a:gd name="T24" fmla="+- 0 2074 2050"/>
                                <a:gd name="T25" fmla="*/ T24 w 1162"/>
                                <a:gd name="T26" fmla="+- 0 -1191 -1338"/>
                                <a:gd name="T27" fmla="*/ -1191 h 506"/>
                                <a:gd name="T28" fmla="+- 0 2054 2050"/>
                                <a:gd name="T29" fmla="*/ T28 w 1162"/>
                                <a:gd name="T30" fmla="+- 0 -1128 -1338"/>
                                <a:gd name="T31" fmla="*/ -1128 h 506"/>
                                <a:gd name="T32" fmla="+- 0 2050 2050"/>
                                <a:gd name="T33" fmla="*/ T32 w 1162"/>
                                <a:gd name="T34" fmla="+- 0 -1085 -1338"/>
                                <a:gd name="T35" fmla="*/ -1085 h 506"/>
                                <a:gd name="T36" fmla="+- 0 2051 2050"/>
                                <a:gd name="T37" fmla="*/ T36 w 1162"/>
                                <a:gd name="T38" fmla="+- 0 -1062 -1338"/>
                                <a:gd name="T39" fmla="*/ -1062 h 506"/>
                                <a:gd name="T40" fmla="+- 0 2066 2050"/>
                                <a:gd name="T41" fmla="*/ T40 w 1162"/>
                                <a:gd name="T42" fmla="+- 0 -996 -1338"/>
                                <a:gd name="T43" fmla="*/ -996 h 506"/>
                                <a:gd name="T44" fmla="+- 0 2097 2050"/>
                                <a:gd name="T45" fmla="*/ T44 w 1162"/>
                                <a:gd name="T46" fmla="+- 0 -938 -1338"/>
                                <a:gd name="T47" fmla="*/ -938 h 506"/>
                                <a:gd name="T48" fmla="+- 0 2141 2050"/>
                                <a:gd name="T49" fmla="*/ T48 w 1162"/>
                                <a:gd name="T50" fmla="+- 0 -890 -1338"/>
                                <a:gd name="T51" fmla="*/ -890 h 506"/>
                                <a:gd name="T52" fmla="+- 0 2196 2050"/>
                                <a:gd name="T53" fmla="*/ T52 w 1162"/>
                                <a:gd name="T54" fmla="+- 0 -855 -1338"/>
                                <a:gd name="T55" fmla="*/ -855 h 506"/>
                                <a:gd name="T56" fmla="+- 0 2260 2050"/>
                                <a:gd name="T57" fmla="*/ T56 w 1162"/>
                                <a:gd name="T58" fmla="+- 0 -836 -1338"/>
                                <a:gd name="T59" fmla="*/ -836 h 506"/>
                                <a:gd name="T60" fmla="+- 0 2303 2050"/>
                                <a:gd name="T61" fmla="*/ T60 w 1162"/>
                                <a:gd name="T62" fmla="+- 0 -832 -1338"/>
                                <a:gd name="T63" fmla="*/ -832 h 506"/>
                                <a:gd name="T64" fmla="+- 0 2959 2050"/>
                                <a:gd name="T65" fmla="*/ T64 w 1162"/>
                                <a:gd name="T66" fmla="+- 0 -832 -1338"/>
                                <a:gd name="T67" fmla="*/ -832 h 506"/>
                                <a:gd name="T68" fmla="+- 0 3027 2050"/>
                                <a:gd name="T69" fmla="*/ T68 w 1162"/>
                                <a:gd name="T70" fmla="+- 0 -841 -1338"/>
                                <a:gd name="T71" fmla="*/ -841 h 506"/>
                                <a:gd name="T72" fmla="+- 0 3087 2050"/>
                                <a:gd name="T73" fmla="*/ T72 w 1162"/>
                                <a:gd name="T74" fmla="+- 0 -867 -1338"/>
                                <a:gd name="T75" fmla="*/ -867 h 506"/>
                                <a:gd name="T76" fmla="+- 0 3139 2050"/>
                                <a:gd name="T77" fmla="*/ T76 w 1162"/>
                                <a:gd name="T78" fmla="+- 0 -907 -1338"/>
                                <a:gd name="T79" fmla="*/ -907 h 506"/>
                                <a:gd name="T80" fmla="+- 0 3178 2050"/>
                                <a:gd name="T81" fmla="*/ T80 w 1162"/>
                                <a:gd name="T82" fmla="+- 0 -959 -1338"/>
                                <a:gd name="T83" fmla="*/ -959 h 506"/>
                                <a:gd name="T84" fmla="+- 0 3203 2050"/>
                                <a:gd name="T85" fmla="*/ T84 w 1162"/>
                                <a:gd name="T86" fmla="+- 0 -1020 -1338"/>
                                <a:gd name="T87" fmla="*/ -1020 h 506"/>
                                <a:gd name="T88" fmla="+- 0 3212 2050"/>
                                <a:gd name="T89" fmla="*/ T88 w 1162"/>
                                <a:gd name="T90" fmla="+- 0 -1085 -1338"/>
                                <a:gd name="T91" fmla="*/ -1085 h 506"/>
                                <a:gd name="T92" fmla="+- 0 3211 2050"/>
                                <a:gd name="T93" fmla="*/ T92 w 1162"/>
                                <a:gd name="T94" fmla="+- 0 -1108 -1338"/>
                                <a:gd name="T95" fmla="*/ -1108 h 506"/>
                                <a:gd name="T96" fmla="+- 0 3196 2050"/>
                                <a:gd name="T97" fmla="*/ T96 w 1162"/>
                                <a:gd name="T98" fmla="+- 0 -1174 -1338"/>
                                <a:gd name="T99" fmla="*/ -1174 h 506"/>
                                <a:gd name="T100" fmla="+- 0 3165 2050"/>
                                <a:gd name="T101" fmla="*/ T100 w 1162"/>
                                <a:gd name="T102" fmla="+- 0 -1231 -1338"/>
                                <a:gd name="T103" fmla="*/ -1231 h 506"/>
                                <a:gd name="T104" fmla="+- 0 3121 2050"/>
                                <a:gd name="T105" fmla="*/ T104 w 1162"/>
                                <a:gd name="T106" fmla="+- 0 -1279 -1338"/>
                                <a:gd name="T107" fmla="*/ -1279 h 506"/>
                                <a:gd name="T108" fmla="+- 0 3066 2050"/>
                                <a:gd name="T109" fmla="*/ T108 w 1162"/>
                                <a:gd name="T110" fmla="+- 0 -1314 -1338"/>
                                <a:gd name="T111" fmla="*/ -1314 h 506"/>
                                <a:gd name="T112" fmla="+- 0 3002 2050"/>
                                <a:gd name="T113" fmla="*/ T112 w 1162"/>
                                <a:gd name="T114" fmla="+- 0 -1334 -1338"/>
                                <a:gd name="T115" fmla="*/ -1334 h 506"/>
                                <a:gd name="T116" fmla="+- 0 2959 2050"/>
                                <a:gd name="T117" fmla="*/ T116 w 1162"/>
                                <a:gd name="T118" fmla="+- 0 -1338 -1338"/>
                                <a:gd name="T119" fmla="*/ -1338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1162" h="506">
                                  <a:moveTo>
                                    <a:pt x="909" y="0"/>
                                  </a:moveTo>
                                  <a:lnTo>
                                    <a:pt x="253" y="0"/>
                                  </a:lnTo>
                                  <a:lnTo>
                                    <a:pt x="229" y="1"/>
                                  </a:lnTo>
                                  <a:lnTo>
                                    <a:pt x="164" y="16"/>
                                  </a:lnTo>
                                  <a:lnTo>
                                    <a:pt x="106" y="47"/>
                                  </a:lnTo>
                                  <a:lnTo>
                                    <a:pt x="59" y="92"/>
                                  </a:lnTo>
                                  <a:lnTo>
                                    <a:pt x="24" y="147"/>
                                  </a:lnTo>
                                  <a:lnTo>
                                    <a:pt x="4" y="210"/>
                                  </a:lnTo>
                                  <a:lnTo>
                                    <a:pt x="0" y="253"/>
                                  </a:lnTo>
                                  <a:lnTo>
                                    <a:pt x="1" y="276"/>
                                  </a:lnTo>
                                  <a:lnTo>
                                    <a:pt x="16" y="342"/>
                                  </a:lnTo>
                                  <a:lnTo>
                                    <a:pt x="47" y="400"/>
                                  </a:lnTo>
                                  <a:lnTo>
                                    <a:pt x="91" y="448"/>
                                  </a:lnTo>
                                  <a:lnTo>
                                    <a:pt x="146" y="483"/>
                                  </a:lnTo>
                                  <a:lnTo>
                                    <a:pt x="210" y="502"/>
                                  </a:lnTo>
                                  <a:lnTo>
                                    <a:pt x="253" y="506"/>
                                  </a:lnTo>
                                  <a:lnTo>
                                    <a:pt x="909" y="506"/>
                                  </a:lnTo>
                                  <a:lnTo>
                                    <a:pt x="977" y="497"/>
                                  </a:lnTo>
                                  <a:lnTo>
                                    <a:pt x="1037" y="471"/>
                                  </a:lnTo>
                                  <a:lnTo>
                                    <a:pt x="1089" y="431"/>
                                  </a:lnTo>
                                  <a:lnTo>
                                    <a:pt x="1128" y="379"/>
                                  </a:lnTo>
                                  <a:lnTo>
                                    <a:pt x="1153" y="318"/>
                                  </a:lnTo>
                                  <a:lnTo>
                                    <a:pt x="1162" y="253"/>
                                  </a:lnTo>
                                  <a:lnTo>
                                    <a:pt x="1161" y="230"/>
                                  </a:lnTo>
                                  <a:lnTo>
                                    <a:pt x="1146" y="164"/>
                                  </a:lnTo>
                                  <a:lnTo>
                                    <a:pt x="1115" y="107"/>
                                  </a:lnTo>
                                  <a:lnTo>
                                    <a:pt x="1071" y="59"/>
                                  </a:lnTo>
                                  <a:lnTo>
                                    <a:pt x="1016" y="24"/>
                                  </a:lnTo>
                                  <a:lnTo>
                                    <a:pt x="952" y="4"/>
                                  </a:lnTo>
                                  <a:lnTo>
                                    <a:pt x="90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37" name="Group 5039"/>
                        <wpg:cNvGrpSpPr>
                          <a:grpSpLocks/>
                        </wpg:cNvGrpSpPr>
                        <wpg:grpSpPr bwMode="auto">
                          <a:xfrm>
                            <a:off x="2050" y="-1338"/>
                            <a:ext cx="1162" cy="506"/>
                            <a:chOff x="2050" y="-1338"/>
                            <a:chExt cx="1162" cy="506"/>
                          </a:xfrm>
                        </wpg:grpSpPr>
                        <wps:wsp>
                          <wps:cNvPr id="5038" name="Freeform 5040"/>
                          <wps:cNvSpPr>
                            <a:spLocks/>
                          </wps:cNvSpPr>
                          <wps:spPr bwMode="auto">
                            <a:xfrm>
                              <a:off x="2050" y="-1338"/>
                              <a:ext cx="1162" cy="506"/>
                            </a:xfrm>
                            <a:custGeom>
                              <a:avLst/>
                              <a:gdLst>
                                <a:gd name="T0" fmla="+- 0 2959 2050"/>
                                <a:gd name="T1" fmla="*/ T0 w 1162"/>
                                <a:gd name="T2" fmla="+- 0 -832 -1338"/>
                                <a:gd name="T3" fmla="*/ -832 h 506"/>
                                <a:gd name="T4" fmla="+- 0 3027 2050"/>
                                <a:gd name="T5" fmla="*/ T4 w 1162"/>
                                <a:gd name="T6" fmla="+- 0 -841 -1338"/>
                                <a:gd name="T7" fmla="*/ -841 h 506"/>
                                <a:gd name="T8" fmla="+- 0 3087 2050"/>
                                <a:gd name="T9" fmla="*/ T8 w 1162"/>
                                <a:gd name="T10" fmla="+- 0 -867 -1338"/>
                                <a:gd name="T11" fmla="*/ -867 h 506"/>
                                <a:gd name="T12" fmla="+- 0 3139 2050"/>
                                <a:gd name="T13" fmla="*/ T12 w 1162"/>
                                <a:gd name="T14" fmla="+- 0 -907 -1338"/>
                                <a:gd name="T15" fmla="*/ -907 h 506"/>
                                <a:gd name="T16" fmla="+- 0 3178 2050"/>
                                <a:gd name="T17" fmla="*/ T16 w 1162"/>
                                <a:gd name="T18" fmla="+- 0 -959 -1338"/>
                                <a:gd name="T19" fmla="*/ -959 h 506"/>
                                <a:gd name="T20" fmla="+- 0 3203 2050"/>
                                <a:gd name="T21" fmla="*/ T20 w 1162"/>
                                <a:gd name="T22" fmla="+- 0 -1020 -1338"/>
                                <a:gd name="T23" fmla="*/ -1020 h 506"/>
                                <a:gd name="T24" fmla="+- 0 3212 2050"/>
                                <a:gd name="T25" fmla="*/ T24 w 1162"/>
                                <a:gd name="T26" fmla="+- 0 -1085 -1338"/>
                                <a:gd name="T27" fmla="*/ -1085 h 506"/>
                                <a:gd name="T28" fmla="+- 0 3202 2050"/>
                                <a:gd name="T29" fmla="*/ T28 w 1162"/>
                                <a:gd name="T30" fmla="+- 0 -1152 -1338"/>
                                <a:gd name="T31" fmla="*/ -1152 h 506"/>
                                <a:gd name="T32" fmla="+- 0 3177 2050"/>
                                <a:gd name="T33" fmla="*/ T32 w 1162"/>
                                <a:gd name="T34" fmla="+- 0 -1213 -1338"/>
                                <a:gd name="T35" fmla="*/ -1213 h 506"/>
                                <a:gd name="T36" fmla="+- 0 3137 2050"/>
                                <a:gd name="T37" fmla="*/ T36 w 1162"/>
                                <a:gd name="T38" fmla="+- 0 -1265 -1338"/>
                                <a:gd name="T39" fmla="*/ -1265 h 506"/>
                                <a:gd name="T40" fmla="+- 0 3085 2050"/>
                                <a:gd name="T41" fmla="*/ T40 w 1162"/>
                                <a:gd name="T42" fmla="+- 0 -1304 -1338"/>
                                <a:gd name="T43" fmla="*/ -1304 h 506"/>
                                <a:gd name="T44" fmla="+- 0 3024 2050"/>
                                <a:gd name="T45" fmla="*/ T44 w 1162"/>
                                <a:gd name="T46" fmla="+- 0 -1329 -1338"/>
                                <a:gd name="T47" fmla="*/ -1329 h 506"/>
                                <a:gd name="T48" fmla="+- 0 2959 2050"/>
                                <a:gd name="T49" fmla="*/ T48 w 1162"/>
                                <a:gd name="T50" fmla="+- 0 -1338 -1338"/>
                                <a:gd name="T51" fmla="*/ -1338 h 506"/>
                                <a:gd name="T52" fmla="+- 0 2303 2050"/>
                                <a:gd name="T53" fmla="*/ T52 w 1162"/>
                                <a:gd name="T54" fmla="+- 0 -1338 -1338"/>
                                <a:gd name="T55" fmla="*/ -1338 h 506"/>
                                <a:gd name="T56" fmla="+- 0 2235 2050"/>
                                <a:gd name="T57" fmla="*/ T56 w 1162"/>
                                <a:gd name="T58" fmla="+- 0 -1329 -1338"/>
                                <a:gd name="T59" fmla="*/ -1329 h 506"/>
                                <a:gd name="T60" fmla="+- 0 2175 2050"/>
                                <a:gd name="T61" fmla="*/ T60 w 1162"/>
                                <a:gd name="T62" fmla="+- 0 -1303 -1338"/>
                                <a:gd name="T63" fmla="*/ -1303 h 506"/>
                                <a:gd name="T64" fmla="+- 0 2123 2050"/>
                                <a:gd name="T65" fmla="*/ T64 w 1162"/>
                                <a:gd name="T66" fmla="+- 0 -1263 -1338"/>
                                <a:gd name="T67" fmla="*/ -1263 h 506"/>
                                <a:gd name="T68" fmla="+- 0 2084 2050"/>
                                <a:gd name="T69" fmla="*/ T68 w 1162"/>
                                <a:gd name="T70" fmla="+- 0 -1211 -1338"/>
                                <a:gd name="T71" fmla="*/ -1211 h 506"/>
                                <a:gd name="T72" fmla="+- 0 2058 2050"/>
                                <a:gd name="T73" fmla="*/ T72 w 1162"/>
                                <a:gd name="T74" fmla="+- 0 -1150 -1338"/>
                                <a:gd name="T75" fmla="*/ -1150 h 506"/>
                                <a:gd name="T76" fmla="+- 0 2050 2050"/>
                                <a:gd name="T77" fmla="*/ T76 w 1162"/>
                                <a:gd name="T78" fmla="+- 0 -1085 -1338"/>
                                <a:gd name="T79" fmla="*/ -1085 h 506"/>
                                <a:gd name="T80" fmla="+- 0 2059 2050"/>
                                <a:gd name="T81" fmla="*/ T80 w 1162"/>
                                <a:gd name="T82" fmla="+- 0 -1017 -1338"/>
                                <a:gd name="T83" fmla="*/ -1017 h 506"/>
                                <a:gd name="T84" fmla="+- 0 2085 2050"/>
                                <a:gd name="T85" fmla="*/ T84 w 1162"/>
                                <a:gd name="T86" fmla="+- 0 -956 -1338"/>
                                <a:gd name="T87" fmla="*/ -956 h 506"/>
                                <a:gd name="T88" fmla="+- 0 2125 2050"/>
                                <a:gd name="T89" fmla="*/ T88 w 1162"/>
                                <a:gd name="T90" fmla="+- 0 -905 -1338"/>
                                <a:gd name="T91" fmla="*/ -905 h 506"/>
                                <a:gd name="T92" fmla="+- 0 2177 2050"/>
                                <a:gd name="T93" fmla="*/ T92 w 1162"/>
                                <a:gd name="T94" fmla="+- 0 -865 -1338"/>
                                <a:gd name="T95" fmla="*/ -865 h 506"/>
                                <a:gd name="T96" fmla="+- 0 2238 2050"/>
                                <a:gd name="T97" fmla="*/ T96 w 1162"/>
                                <a:gd name="T98" fmla="+- 0 -840 -1338"/>
                                <a:gd name="T99" fmla="*/ -840 h 506"/>
                                <a:gd name="T100" fmla="+- 0 2303 2050"/>
                                <a:gd name="T101" fmla="*/ T100 w 1162"/>
                                <a:gd name="T102" fmla="+- 0 -832 -1338"/>
                                <a:gd name="T103" fmla="*/ -832 h 506"/>
                                <a:gd name="T104" fmla="+- 0 2959 2050"/>
                                <a:gd name="T105" fmla="*/ T104 w 1162"/>
                                <a:gd name="T106" fmla="+- 0 -832 -1338"/>
                                <a:gd name="T107" fmla="*/ -832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2" h="506">
                                  <a:moveTo>
                                    <a:pt x="909" y="506"/>
                                  </a:moveTo>
                                  <a:lnTo>
                                    <a:pt x="977" y="497"/>
                                  </a:lnTo>
                                  <a:lnTo>
                                    <a:pt x="1037" y="471"/>
                                  </a:lnTo>
                                  <a:lnTo>
                                    <a:pt x="1089" y="431"/>
                                  </a:lnTo>
                                  <a:lnTo>
                                    <a:pt x="1128" y="379"/>
                                  </a:lnTo>
                                  <a:lnTo>
                                    <a:pt x="1153" y="318"/>
                                  </a:lnTo>
                                  <a:lnTo>
                                    <a:pt x="1162" y="253"/>
                                  </a:lnTo>
                                  <a:lnTo>
                                    <a:pt x="1152" y="186"/>
                                  </a:lnTo>
                                  <a:lnTo>
                                    <a:pt x="1127" y="125"/>
                                  </a:lnTo>
                                  <a:lnTo>
                                    <a:pt x="1087" y="73"/>
                                  </a:lnTo>
                                  <a:lnTo>
                                    <a:pt x="1035" y="34"/>
                                  </a:lnTo>
                                  <a:lnTo>
                                    <a:pt x="974" y="9"/>
                                  </a:lnTo>
                                  <a:lnTo>
                                    <a:pt x="909" y="0"/>
                                  </a:lnTo>
                                  <a:lnTo>
                                    <a:pt x="253" y="0"/>
                                  </a:lnTo>
                                  <a:lnTo>
                                    <a:pt x="185" y="9"/>
                                  </a:lnTo>
                                  <a:lnTo>
                                    <a:pt x="125" y="35"/>
                                  </a:lnTo>
                                  <a:lnTo>
                                    <a:pt x="73" y="75"/>
                                  </a:lnTo>
                                  <a:lnTo>
                                    <a:pt x="34" y="127"/>
                                  </a:lnTo>
                                  <a:lnTo>
                                    <a:pt x="8" y="188"/>
                                  </a:lnTo>
                                  <a:lnTo>
                                    <a:pt x="0" y="253"/>
                                  </a:lnTo>
                                  <a:lnTo>
                                    <a:pt x="9" y="321"/>
                                  </a:lnTo>
                                  <a:lnTo>
                                    <a:pt x="35" y="382"/>
                                  </a:lnTo>
                                  <a:lnTo>
                                    <a:pt x="75" y="433"/>
                                  </a:lnTo>
                                  <a:lnTo>
                                    <a:pt x="127" y="473"/>
                                  </a:lnTo>
                                  <a:lnTo>
                                    <a:pt x="188" y="498"/>
                                  </a:lnTo>
                                  <a:lnTo>
                                    <a:pt x="253" y="506"/>
                                  </a:lnTo>
                                  <a:lnTo>
                                    <a:pt x="909" y="506"/>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9" name="Group 5037"/>
                        <wpg:cNvGrpSpPr>
                          <a:grpSpLocks/>
                        </wpg:cNvGrpSpPr>
                        <wpg:grpSpPr bwMode="auto">
                          <a:xfrm>
                            <a:off x="2656" y="-4690"/>
                            <a:ext cx="884" cy="696"/>
                            <a:chOff x="2656" y="-4690"/>
                            <a:chExt cx="884" cy="696"/>
                          </a:xfrm>
                        </wpg:grpSpPr>
                        <wps:wsp>
                          <wps:cNvPr id="5040" name="Freeform 5038"/>
                          <wps:cNvSpPr>
                            <a:spLocks/>
                          </wps:cNvSpPr>
                          <wps:spPr bwMode="auto">
                            <a:xfrm>
                              <a:off x="2656" y="-4690"/>
                              <a:ext cx="884" cy="696"/>
                            </a:xfrm>
                            <a:custGeom>
                              <a:avLst/>
                              <a:gdLst>
                                <a:gd name="T0" fmla="+- 0 3540 2656"/>
                                <a:gd name="T1" fmla="*/ T0 w 884"/>
                                <a:gd name="T2" fmla="+- 0 -4690 -4690"/>
                                <a:gd name="T3" fmla="*/ -4690 h 696"/>
                                <a:gd name="T4" fmla="+- 0 2656 2656"/>
                                <a:gd name="T5" fmla="*/ T4 w 884"/>
                                <a:gd name="T6" fmla="+- 0 -3994 -4690"/>
                                <a:gd name="T7" fmla="*/ -3994 h 696"/>
                                <a:gd name="T8" fmla="+- 0 2656 2656"/>
                                <a:gd name="T9" fmla="*/ T8 w 884"/>
                                <a:gd name="T10" fmla="+- 0 -3994 -4690"/>
                                <a:gd name="T11" fmla="*/ -3994 h 696"/>
                              </a:gdLst>
                              <a:ahLst/>
                              <a:cxnLst>
                                <a:cxn ang="0">
                                  <a:pos x="T1" y="T3"/>
                                </a:cxn>
                                <a:cxn ang="0">
                                  <a:pos x="T5" y="T7"/>
                                </a:cxn>
                                <a:cxn ang="0">
                                  <a:pos x="T9" y="T11"/>
                                </a:cxn>
                              </a:cxnLst>
                              <a:rect l="0" t="0" r="r" b="b"/>
                              <a:pathLst>
                                <a:path w="884" h="696">
                                  <a:moveTo>
                                    <a:pt x="884" y="0"/>
                                  </a:moveTo>
                                  <a:lnTo>
                                    <a:pt x="0" y="696"/>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41" name="Group 5035"/>
                        <wpg:cNvGrpSpPr>
                          <a:grpSpLocks/>
                        </wpg:cNvGrpSpPr>
                        <wpg:grpSpPr bwMode="auto">
                          <a:xfrm>
                            <a:off x="3994" y="-3994"/>
                            <a:ext cx="1061" cy="1062"/>
                            <a:chOff x="3994" y="-3994"/>
                            <a:chExt cx="1061" cy="1062"/>
                          </a:xfrm>
                        </wpg:grpSpPr>
                        <wps:wsp>
                          <wps:cNvPr id="5042" name="Freeform 5036"/>
                          <wps:cNvSpPr>
                            <a:spLocks/>
                          </wps:cNvSpPr>
                          <wps:spPr bwMode="auto">
                            <a:xfrm>
                              <a:off x="3994" y="-3994"/>
                              <a:ext cx="1061" cy="1062"/>
                            </a:xfrm>
                            <a:custGeom>
                              <a:avLst/>
                              <a:gdLst>
                                <a:gd name="T0" fmla="+- 0 3994 3994"/>
                                <a:gd name="T1" fmla="*/ T0 w 1061"/>
                                <a:gd name="T2" fmla="+- 0 -3463 -3994"/>
                                <a:gd name="T3" fmla="*/ -3463 h 1062"/>
                                <a:gd name="T4" fmla="+- 0 4001 3994"/>
                                <a:gd name="T5" fmla="*/ T4 w 1061"/>
                                <a:gd name="T6" fmla="+- 0 -3549 -3994"/>
                                <a:gd name="T7" fmla="*/ -3549 h 1062"/>
                                <a:gd name="T8" fmla="+- 0 4021 3994"/>
                                <a:gd name="T9" fmla="*/ T8 w 1061"/>
                                <a:gd name="T10" fmla="+- 0 -3631 -3994"/>
                                <a:gd name="T11" fmla="*/ -3631 h 1062"/>
                                <a:gd name="T12" fmla="+- 0 4054 3994"/>
                                <a:gd name="T13" fmla="*/ T12 w 1061"/>
                                <a:gd name="T14" fmla="+- 0 -3707 -3994"/>
                                <a:gd name="T15" fmla="*/ -3707 h 1062"/>
                                <a:gd name="T16" fmla="+- 0 4097 3994"/>
                                <a:gd name="T17" fmla="*/ T16 w 1061"/>
                                <a:gd name="T18" fmla="+- 0 -3776 -3994"/>
                                <a:gd name="T19" fmla="*/ -3776 h 1062"/>
                                <a:gd name="T20" fmla="+- 0 4150 3994"/>
                                <a:gd name="T21" fmla="*/ T20 w 1061"/>
                                <a:gd name="T22" fmla="+- 0 -3838 -3994"/>
                                <a:gd name="T23" fmla="*/ -3838 h 1062"/>
                                <a:gd name="T24" fmla="+- 0 4211 3994"/>
                                <a:gd name="T25" fmla="*/ T24 w 1061"/>
                                <a:gd name="T26" fmla="+- 0 -3891 -3994"/>
                                <a:gd name="T27" fmla="*/ -3891 h 1062"/>
                                <a:gd name="T28" fmla="+- 0 4281 3994"/>
                                <a:gd name="T29" fmla="*/ T28 w 1061"/>
                                <a:gd name="T30" fmla="+- 0 -3935 -3994"/>
                                <a:gd name="T31" fmla="*/ -3935 h 1062"/>
                                <a:gd name="T32" fmla="+- 0 4357 3994"/>
                                <a:gd name="T33" fmla="*/ T32 w 1061"/>
                                <a:gd name="T34" fmla="+- 0 -3967 -3994"/>
                                <a:gd name="T35" fmla="*/ -3967 h 1062"/>
                                <a:gd name="T36" fmla="+- 0 4439 3994"/>
                                <a:gd name="T37" fmla="*/ T36 w 1061"/>
                                <a:gd name="T38" fmla="+- 0 -3987 -3994"/>
                                <a:gd name="T39" fmla="*/ -3987 h 1062"/>
                                <a:gd name="T40" fmla="+- 0 4525 3994"/>
                                <a:gd name="T41" fmla="*/ T40 w 1061"/>
                                <a:gd name="T42" fmla="+- 0 -3994 -3994"/>
                                <a:gd name="T43" fmla="*/ -3994 h 1062"/>
                                <a:gd name="T44" fmla="+- 0 4568 3994"/>
                                <a:gd name="T45" fmla="*/ T44 w 1061"/>
                                <a:gd name="T46" fmla="+- 0 -3992 -3994"/>
                                <a:gd name="T47" fmla="*/ -3992 h 1062"/>
                                <a:gd name="T48" fmla="+- 0 4652 3994"/>
                                <a:gd name="T49" fmla="*/ T48 w 1061"/>
                                <a:gd name="T50" fmla="+- 0 -3978 -3994"/>
                                <a:gd name="T51" fmla="*/ -3978 h 1062"/>
                                <a:gd name="T52" fmla="+- 0 4731 3994"/>
                                <a:gd name="T53" fmla="*/ T52 w 1061"/>
                                <a:gd name="T54" fmla="+- 0 -3952 -3994"/>
                                <a:gd name="T55" fmla="*/ -3952 h 1062"/>
                                <a:gd name="T56" fmla="+- 0 4804 3994"/>
                                <a:gd name="T57" fmla="*/ T56 w 1061"/>
                                <a:gd name="T58" fmla="+- 0 -3914 -3994"/>
                                <a:gd name="T59" fmla="*/ -3914 h 1062"/>
                                <a:gd name="T60" fmla="+- 0 4870 3994"/>
                                <a:gd name="T61" fmla="*/ T60 w 1061"/>
                                <a:gd name="T62" fmla="+- 0 -3866 -3994"/>
                                <a:gd name="T63" fmla="*/ -3866 h 1062"/>
                                <a:gd name="T64" fmla="+- 0 4927 3994"/>
                                <a:gd name="T65" fmla="*/ T64 w 1061"/>
                                <a:gd name="T66" fmla="+- 0 -3808 -3994"/>
                                <a:gd name="T67" fmla="*/ -3808 h 1062"/>
                                <a:gd name="T68" fmla="+- 0 4975 3994"/>
                                <a:gd name="T69" fmla="*/ T68 w 1061"/>
                                <a:gd name="T70" fmla="+- 0 -3742 -3994"/>
                                <a:gd name="T71" fmla="*/ -3742 h 1062"/>
                                <a:gd name="T72" fmla="+- 0 5013 3994"/>
                                <a:gd name="T73" fmla="*/ T72 w 1061"/>
                                <a:gd name="T74" fmla="+- 0 -3669 -3994"/>
                                <a:gd name="T75" fmla="*/ -3669 h 1062"/>
                                <a:gd name="T76" fmla="+- 0 5039 3994"/>
                                <a:gd name="T77" fmla="*/ T76 w 1061"/>
                                <a:gd name="T78" fmla="+- 0 -3590 -3994"/>
                                <a:gd name="T79" fmla="*/ -3590 h 1062"/>
                                <a:gd name="T80" fmla="+- 0 5053 3994"/>
                                <a:gd name="T81" fmla="*/ T80 w 1061"/>
                                <a:gd name="T82" fmla="+- 0 -3506 -3994"/>
                                <a:gd name="T83" fmla="*/ -3506 h 1062"/>
                                <a:gd name="T84" fmla="+- 0 5055 3994"/>
                                <a:gd name="T85" fmla="*/ T84 w 1061"/>
                                <a:gd name="T86" fmla="+- 0 -3463 -3994"/>
                                <a:gd name="T87" fmla="*/ -3463 h 1062"/>
                                <a:gd name="T88" fmla="+- 0 5053 3994"/>
                                <a:gd name="T89" fmla="*/ T88 w 1061"/>
                                <a:gd name="T90" fmla="+- 0 -3419 -3994"/>
                                <a:gd name="T91" fmla="*/ -3419 h 1062"/>
                                <a:gd name="T92" fmla="+- 0 5048 3994"/>
                                <a:gd name="T93" fmla="*/ T92 w 1061"/>
                                <a:gd name="T94" fmla="+- 0 -3377 -3994"/>
                                <a:gd name="T95" fmla="*/ -3377 h 1062"/>
                                <a:gd name="T96" fmla="+- 0 5028 3994"/>
                                <a:gd name="T97" fmla="*/ T96 w 1061"/>
                                <a:gd name="T98" fmla="+- 0 -3295 -3994"/>
                                <a:gd name="T99" fmla="*/ -3295 h 1062"/>
                                <a:gd name="T100" fmla="+- 0 4996 3994"/>
                                <a:gd name="T101" fmla="*/ T100 w 1061"/>
                                <a:gd name="T102" fmla="+- 0 -3219 -3994"/>
                                <a:gd name="T103" fmla="*/ -3219 h 1062"/>
                                <a:gd name="T104" fmla="+- 0 4953 3994"/>
                                <a:gd name="T105" fmla="*/ T104 w 1061"/>
                                <a:gd name="T106" fmla="+- 0 -3149 -3994"/>
                                <a:gd name="T107" fmla="*/ -3149 h 1062"/>
                                <a:gd name="T108" fmla="+- 0 4900 3994"/>
                                <a:gd name="T109" fmla="*/ T108 w 1061"/>
                                <a:gd name="T110" fmla="+- 0 -3087 -3994"/>
                                <a:gd name="T111" fmla="*/ -3087 h 1062"/>
                                <a:gd name="T112" fmla="+- 0 4838 3994"/>
                                <a:gd name="T113" fmla="*/ T112 w 1061"/>
                                <a:gd name="T114" fmla="+- 0 -3034 -3994"/>
                                <a:gd name="T115" fmla="*/ -3034 h 1062"/>
                                <a:gd name="T116" fmla="+- 0 4768 3994"/>
                                <a:gd name="T117" fmla="*/ T116 w 1061"/>
                                <a:gd name="T118" fmla="+- 0 -2991 -3994"/>
                                <a:gd name="T119" fmla="*/ -2991 h 1062"/>
                                <a:gd name="T120" fmla="+- 0 4692 3994"/>
                                <a:gd name="T121" fmla="*/ T120 w 1061"/>
                                <a:gd name="T122" fmla="+- 0 -2959 -3994"/>
                                <a:gd name="T123" fmla="*/ -2959 h 1062"/>
                                <a:gd name="T124" fmla="+- 0 4611 3994"/>
                                <a:gd name="T125" fmla="*/ T124 w 1061"/>
                                <a:gd name="T126" fmla="+- 0 -2938 -3994"/>
                                <a:gd name="T127" fmla="*/ -2938 h 1062"/>
                                <a:gd name="T128" fmla="+- 0 4525 3994"/>
                                <a:gd name="T129" fmla="*/ T128 w 1061"/>
                                <a:gd name="T130" fmla="+- 0 -2931 -3994"/>
                                <a:gd name="T131" fmla="*/ -2931 h 1062"/>
                                <a:gd name="T132" fmla="+- 0 4481 3994"/>
                                <a:gd name="T133" fmla="*/ T132 w 1061"/>
                                <a:gd name="T134" fmla="+- 0 -2933 -3994"/>
                                <a:gd name="T135" fmla="*/ -2933 h 1062"/>
                                <a:gd name="T136" fmla="+- 0 4397 3994"/>
                                <a:gd name="T137" fmla="*/ T136 w 1061"/>
                                <a:gd name="T138" fmla="+- 0 -2947 -3994"/>
                                <a:gd name="T139" fmla="*/ -2947 h 1062"/>
                                <a:gd name="T140" fmla="+- 0 4318 3994"/>
                                <a:gd name="T141" fmla="*/ T140 w 1061"/>
                                <a:gd name="T142" fmla="+- 0 -2973 -3994"/>
                                <a:gd name="T143" fmla="*/ -2973 h 1062"/>
                                <a:gd name="T144" fmla="+- 0 4245 3994"/>
                                <a:gd name="T145" fmla="*/ T144 w 1061"/>
                                <a:gd name="T146" fmla="+- 0 -3011 -3994"/>
                                <a:gd name="T147" fmla="*/ -3011 h 1062"/>
                                <a:gd name="T148" fmla="+- 0 4180 3994"/>
                                <a:gd name="T149" fmla="*/ T148 w 1061"/>
                                <a:gd name="T150" fmla="+- 0 -3059 -3994"/>
                                <a:gd name="T151" fmla="*/ -3059 h 1062"/>
                                <a:gd name="T152" fmla="+- 0 4122 3994"/>
                                <a:gd name="T153" fmla="*/ T152 w 1061"/>
                                <a:gd name="T154" fmla="+- 0 -3117 -3994"/>
                                <a:gd name="T155" fmla="*/ -3117 h 1062"/>
                                <a:gd name="T156" fmla="+- 0 4074 3994"/>
                                <a:gd name="T157" fmla="*/ T156 w 1061"/>
                                <a:gd name="T158" fmla="+- 0 -3183 -3994"/>
                                <a:gd name="T159" fmla="*/ -3183 h 1062"/>
                                <a:gd name="T160" fmla="+- 0 4036 3994"/>
                                <a:gd name="T161" fmla="*/ T160 w 1061"/>
                                <a:gd name="T162" fmla="+- 0 -3256 -3994"/>
                                <a:gd name="T163" fmla="*/ -3256 h 1062"/>
                                <a:gd name="T164" fmla="+- 0 4010 3994"/>
                                <a:gd name="T165" fmla="*/ T164 w 1061"/>
                                <a:gd name="T166" fmla="+- 0 -3335 -3994"/>
                                <a:gd name="T167" fmla="*/ -3335 h 1062"/>
                                <a:gd name="T168" fmla="+- 0 3996 3994"/>
                                <a:gd name="T169" fmla="*/ T168 w 1061"/>
                                <a:gd name="T170" fmla="+- 0 -3419 -3994"/>
                                <a:gd name="T171" fmla="*/ -3419 h 1062"/>
                                <a:gd name="T172" fmla="+- 0 3994 3994"/>
                                <a:gd name="T173" fmla="*/ T172 w 1061"/>
                                <a:gd name="T174" fmla="+- 0 -3463 -3994"/>
                                <a:gd name="T175" fmla="*/ -3463 h 10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61" h="1062">
                                  <a:moveTo>
                                    <a:pt x="0" y="531"/>
                                  </a:moveTo>
                                  <a:lnTo>
                                    <a:pt x="7" y="445"/>
                                  </a:lnTo>
                                  <a:lnTo>
                                    <a:pt x="27" y="363"/>
                                  </a:lnTo>
                                  <a:lnTo>
                                    <a:pt x="60" y="287"/>
                                  </a:lnTo>
                                  <a:lnTo>
                                    <a:pt x="103" y="218"/>
                                  </a:lnTo>
                                  <a:lnTo>
                                    <a:pt x="156" y="156"/>
                                  </a:lnTo>
                                  <a:lnTo>
                                    <a:pt x="217" y="103"/>
                                  </a:lnTo>
                                  <a:lnTo>
                                    <a:pt x="287" y="59"/>
                                  </a:lnTo>
                                  <a:lnTo>
                                    <a:pt x="363" y="27"/>
                                  </a:lnTo>
                                  <a:lnTo>
                                    <a:pt x="445" y="7"/>
                                  </a:lnTo>
                                  <a:lnTo>
                                    <a:pt x="531" y="0"/>
                                  </a:lnTo>
                                  <a:lnTo>
                                    <a:pt x="574" y="2"/>
                                  </a:lnTo>
                                  <a:lnTo>
                                    <a:pt x="658" y="16"/>
                                  </a:lnTo>
                                  <a:lnTo>
                                    <a:pt x="737" y="42"/>
                                  </a:lnTo>
                                  <a:lnTo>
                                    <a:pt x="810" y="80"/>
                                  </a:lnTo>
                                  <a:lnTo>
                                    <a:pt x="876" y="128"/>
                                  </a:lnTo>
                                  <a:lnTo>
                                    <a:pt x="933" y="186"/>
                                  </a:lnTo>
                                  <a:lnTo>
                                    <a:pt x="981" y="252"/>
                                  </a:lnTo>
                                  <a:lnTo>
                                    <a:pt x="1019" y="325"/>
                                  </a:lnTo>
                                  <a:lnTo>
                                    <a:pt x="1045" y="404"/>
                                  </a:lnTo>
                                  <a:lnTo>
                                    <a:pt x="1059" y="488"/>
                                  </a:lnTo>
                                  <a:lnTo>
                                    <a:pt x="1061" y="531"/>
                                  </a:lnTo>
                                  <a:lnTo>
                                    <a:pt x="1059" y="575"/>
                                  </a:lnTo>
                                  <a:lnTo>
                                    <a:pt x="1054" y="617"/>
                                  </a:lnTo>
                                  <a:lnTo>
                                    <a:pt x="1034" y="699"/>
                                  </a:lnTo>
                                  <a:lnTo>
                                    <a:pt x="1002" y="775"/>
                                  </a:lnTo>
                                  <a:lnTo>
                                    <a:pt x="959" y="845"/>
                                  </a:lnTo>
                                  <a:lnTo>
                                    <a:pt x="906" y="907"/>
                                  </a:lnTo>
                                  <a:lnTo>
                                    <a:pt x="844" y="960"/>
                                  </a:lnTo>
                                  <a:lnTo>
                                    <a:pt x="774" y="1003"/>
                                  </a:lnTo>
                                  <a:lnTo>
                                    <a:pt x="698" y="1035"/>
                                  </a:lnTo>
                                  <a:lnTo>
                                    <a:pt x="617" y="1056"/>
                                  </a:lnTo>
                                  <a:lnTo>
                                    <a:pt x="531" y="1063"/>
                                  </a:lnTo>
                                  <a:lnTo>
                                    <a:pt x="487" y="1061"/>
                                  </a:lnTo>
                                  <a:lnTo>
                                    <a:pt x="403" y="1047"/>
                                  </a:lnTo>
                                  <a:lnTo>
                                    <a:pt x="324" y="1021"/>
                                  </a:lnTo>
                                  <a:lnTo>
                                    <a:pt x="251" y="983"/>
                                  </a:lnTo>
                                  <a:lnTo>
                                    <a:pt x="186" y="935"/>
                                  </a:lnTo>
                                  <a:lnTo>
                                    <a:pt x="128" y="877"/>
                                  </a:lnTo>
                                  <a:lnTo>
                                    <a:pt x="80" y="811"/>
                                  </a:lnTo>
                                  <a:lnTo>
                                    <a:pt x="42" y="738"/>
                                  </a:lnTo>
                                  <a:lnTo>
                                    <a:pt x="16" y="659"/>
                                  </a:lnTo>
                                  <a:lnTo>
                                    <a:pt x="2" y="575"/>
                                  </a:lnTo>
                                  <a:lnTo>
                                    <a:pt x="0" y="531"/>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43" name="Group 5033"/>
                        <wpg:cNvGrpSpPr>
                          <a:grpSpLocks/>
                        </wpg:cNvGrpSpPr>
                        <wpg:grpSpPr bwMode="auto">
                          <a:xfrm>
                            <a:off x="4525" y="-2931"/>
                            <a:ext cx="2" cy="645"/>
                            <a:chOff x="4525" y="-2931"/>
                            <a:chExt cx="2" cy="645"/>
                          </a:xfrm>
                        </wpg:grpSpPr>
                        <wps:wsp>
                          <wps:cNvPr id="5044" name="Freeform 5034"/>
                          <wps:cNvSpPr>
                            <a:spLocks/>
                          </wps:cNvSpPr>
                          <wps:spPr bwMode="auto">
                            <a:xfrm>
                              <a:off x="4525" y="-2931"/>
                              <a:ext cx="2" cy="645"/>
                            </a:xfrm>
                            <a:custGeom>
                              <a:avLst/>
                              <a:gdLst>
                                <a:gd name="T0" fmla="+- 0 -2931 -2931"/>
                                <a:gd name="T1" fmla="*/ -2931 h 645"/>
                                <a:gd name="T2" fmla="+- 0 -2286 -2931"/>
                                <a:gd name="T3" fmla="*/ -2286 h 645"/>
                                <a:gd name="T4" fmla="+- 0 -2286 -2931"/>
                                <a:gd name="T5" fmla="*/ -2286 h 645"/>
                              </a:gdLst>
                              <a:ahLst/>
                              <a:cxnLst>
                                <a:cxn ang="0">
                                  <a:pos x="0" y="T1"/>
                                </a:cxn>
                                <a:cxn ang="0">
                                  <a:pos x="0" y="T3"/>
                                </a:cxn>
                                <a:cxn ang="0">
                                  <a:pos x="0" y="T5"/>
                                </a:cxn>
                              </a:cxnLst>
                              <a:rect l="0" t="0" r="r" b="b"/>
                              <a:pathLst>
                                <a:path h="645">
                                  <a:moveTo>
                                    <a:pt x="0" y="0"/>
                                  </a:moveTo>
                                  <a:lnTo>
                                    <a:pt x="0" y="645"/>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45" name="Group 5031"/>
                        <wpg:cNvGrpSpPr>
                          <a:grpSpLocks/>
                        </wpg:cNvGrpSpPr>
                        <wpg:grpSpPr bwMode="auto">
                          <a:xfrm>
                            <a:off x="3691" y="-2286"/>
                            <a:ext cx="1667" cy="1252"/>
                            <a:chOff x="3691" y="-2286"/>
                            <a:chExt cx="1667" cy="1252"/>
                          </a:xfrm>
                        </wpg:grpSpPr>
                        <wps:wsp>
                          <wps:cNvPr id="5046" name="Freeform 5032"/>
                          <wps:cNvSpPr>
                            <a:spLocks/>
                          </wps:cNvSpPr>
                          <wps:spPr bwMode="auto">
                            <a:xfrm>
                              <a:off x="3691" y="-2286"/>
                              <a:ext cx="1667" cy="1252"/>
                            </a:xfrm>
                            <a:custGeom>
                              <a:avLst/>
                              <a:gdLst>
                                <a:gd name="T0" fmla="+- 0 3691 3691"/>
                                <a:gd name="T1" fmla="*/ T0 w 1667"/>
                                <a:gd name="T2" fmla="+- 0 -1034 -2286"/>
                                <a:gd name="T3" fmla="*/ -1034 h 1252"/>
                                <a:gd name="T4" fmla="+- 0 5358 3691"/>
                                <a:gd name="T5" fmla="*/ T4 w 1667"/>
                                <a:gd name="T6" fmla="+- 0 -1034 -2286"/>
                                <a:gd name="T7" fmla="*/ -1034 h 1252"/>
                                <a:gd name="T8" fmla="+- 0 5358 3691"/>
                                <a:gd name="T9" fmla="*/ T8 w 1667"/>
                                <a:gd name="T10" fmla="+- 0 -2286 -2286"/>
                                <a:gd name="T11" fmla="*/ -2286 h 1252"/>
                                <a:gd name="T12" fmla="+- 0 3691 3691"/>
                                <a:gd name="T13" fmla="*/ T12 w 1667"/>
                                <a:gd name="T14" fmla="+- 0 -2286 -2286"/>
                                <a:gd name="T15" fmla="*/ -2286 h 1252"/>
                                <a:gd name="T16" fmla="+- 0 3691 3691"/>
                                <a:gd name="T17" fmla="*/ T16 w 1667"/>
                                <a:gd name="T18" fmla="+- 0 -1034 -2286"/>
                                <a:gd name="T19" fmla="*/ -1034 h 1252"/>
                              </a:gdLst>
                              <a:ahLst/>
                              <a:cxnLst>
                                <a:cxn ang="0">
                                  <a:pos x="T1" y="T3"/>
                                </a:cxn>
                                <a:cxn ang="0">
                                  <a:pos x="T5" y="T7"/>
                                </a:cxn>
                                <a:cxn ang="0">
                                  <a:pos x="T9" y="T11"/>
                                </a:cxn>
                                <a:cxn ang="0">
                                  <a:pos x="T13" y="T15"/>
                                </a:cxn>
                                <a:cxn ang="0">
                                  <a:pos x="T17" y="T19"/>
                                </a:cxn>
                              </a:cxnLst>
                              <a:rect l="0" t="0" r="r" b="b"/>
                              <a:pathLst>
                                <a:path w="1667" h="1252">
                                  <a:moveTo>
                                    <a:pt x="0" y="1252"/>
                                  </a:moveTo>
                                  <a:lnTo>
                                    <a:pt x="1667" y="1252"/>
                                  </a:lnTo>
                                  <a:lnTo>
                                    <a:pt x="1667" y="0"/>
                                  </a:lnTo>
                                  <a:lnTo>
                                    <a:pt x="0" y="0"/>
                                  </a:lnTo>
                                  <a:lnTo>
                                    <a:pt x="0" y="1252"/>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47" name="Group 5029"/>
                        <wpg:cNvGrpSpPr>
                          <a:grpSpLocks/>
                        </wpg:cNvGrpSpPr>
                        <wpg:grpSpPr bwMode="auto">
                          <a:xfrm>
                            <a:off x="3919" y="-1338"/>
                            <a:ext cx="1162" cy="506"/>
                            <a:chOff x="3919" y="-1338"/>
                            <a:chExt cx="1162" cy="506"/>
                          </a:xfrm>
                        </wpg:grpSpPr>
                        <wps:wsp>
                          <wps:cNvPr id="5048" name="Freeform 5030"/>
                          <wps:cNvSpPr>
                            <a:spLocks/>
                          </wps:cNvSpPr>
                          <wps:spPr bwMode="auto">
                            <a:xfrm>
                              <a:off x="3919" y="-1338"/>
                              <a:ext cx="1162" cy="506"/>
                            </a:xfrm>
                            <a:custGeom>
                              <a:avLst/>
                              <a:gdLst>
                                <a:gd name="T0" fmla="+- 0 4828 3919"/>
                                <a:gd name="T1" fmla="*/ T0 w 1162"/>
                                <a:gd name="T2" fmla="+- 0 -1338 -1338"/>
                                <a:gd name="T3" fmla="*/ -1338 h 506"/>
                                <a:gd name="T4" fmla="+- 0 4171 3919"/>
                                <a:gd name="T5" fmla="*/ T4 w 1162"/>
                                <a:gd name="T6" fmla="+- 0 -1338 -1338"/>
                                <a:gd name="T7" fmla="*/ -1338 h 506"/>
                                <a:gd name="T8" fmla="+- 0 4148 3919"/>
                                <a:gd name="T9" fmla="*/ T8 w 1162"/>
                                <a:gd name="T10" fmla="+- 0 -1337 -1338"/>
                                <a:gd name="T11" fmla="*/ -1337 h 506"/>
                                <a:gd name="T12" fmla="+- 0 4083 3919"/>
                                <a:gd name="T13" fmla="*/ T12 w 1162"/>
                                <a:gd name="T14" fmla="+- 0 -1322 -1338"/>
                                <a:gd name="T15" fmla="*/ -1322 h 506"/>
                                <a:gd name="T16" fmla="+- 0 4025 3919"/>
                                <a:gd name="T17" fmla="*/ T16 w 1162"/>
                                <a:gd name="T18" fmla="+- 0 -1291 -1338"/>
                                <a:gd name="T19" fmla="*/ -1291 h 506"/>
                                <a:gd name="T20" fmla="+- 0 3977 3919"/>
                                <a:gd name="T21" fmla="*/ T20 w 1162"/>
                                <a:gd name="T22" fmla="+- 0 -1246 -1338"/>
                                <a:gd name="T23" fmla="*/ -1246 h 506"/>
                                <a:gd name="T24" fmla="+- 0 3942 3919"/>
                                <a:gd name="T25" fmla="*/ T24 w 1162"/>
                                <a:gd name="T26" fmla="+- 0 -1191 -1338"/>
                                <a:gd name="T27" fmla="*/ -1191 h 506"/>
                                <a:gd name="T28" fmla="+- 0 3922 3919"/>
                                <a:gd name="T29" fmla="*/ T28 w 1162"/>
                                <a:gd name="T30" fmla="+- 0 -1128 -1338"/>
                                <a:gd name="T31" fmla="*/ -1128 h 506"/>
                                <a:gd name="T32" fmla="+- 0 3919 3919"/>
                                <a:gd name="T33" fmla="*/ T32 w 1162"/>
                                <a:gd name="T34" fmla="+- 0 -1085 -1338"/>
                                <a:gd name="T35" fmla="*/ -1085 h 506"/>
                                <a:gd name="T36" fmla="+- 0 3920 3919"/>
                                <a:gd name="T37" fmla="*/ T36 w 1162"/>
                                <a:gd name="T38" fmla="+- 0 -1062 -1338"/>
                                <a:gd name="T39" fmla="*/ -1062 h 506"/>
                                <a:gd name="T40" fmla="+- 0 3935 3919"/>
                                <a:gd name="T41" fmla="*/ T40 w 1162"/>
                                <a:gd name="T42" fmla="+- 0 -996 -1338"/>
                                <a:gd name="T43" fmla="*/ -996 h 506"/>
                                <a:gd name="T44" fmla="+- 0 3966 3919"/>
                                <a:gd name="T45" fmla="*/ T44 w 1162"/>
                                <a:gd name="T46" fmla="+- 0 -938 -1338"/>
                                <a:gd name="T47" fmla="*/ -938 h 506"/>
                                <a:gd name="T48" fmla="+- 0 4010 3919"/>
                                <a:gd name="T49" fmla="*/ T48 w 1162"/>
                                <a:gd name="T50" fmla="+- 0 -890 -1338"/>
                                <a:gd name="T51" fmla="*/ -890 h 506"/>
                                <a:gd name="T52" fmla="+- 0 4065 3919"/>
                                <a:gd name="T53" fmla="*/ T52 w 1162"/>
                                <a:gd name="T54" fmla="+- 0 -855 -1338"/>
                                <a:gd name="T55" fmla="*/ -855 h 506"/>
                                <a:gd name="T56" fmla="+- 0 4128 3919"/>
                                <a:gd name="T57" fmla="*/ T56 w 1162"/>
                                <a:gd name="T58" fmla="+- 0 -836 -1338"/>
                                <a:gd name="T59" fmla="*/ -836 h 506"/>
                                <a:gd name="T60" fmla="+- 0 4171 3919"/>
                                <a:gd name="T61" fmla="*/ T60 w 1162"/>
                                <a:gd name="T62" fmla="+- 0 -832 -1338"/>
                                <a:gd name="T63" fmla="*/ -832 h 506"/>
                                <a:gd name="T64" fmla="+- 0 4828 3919"/>
                                <a:gd name="T65" fmla="*/ T64 w 1162"/>
                                <a:gd name="T66" fmla="+- 0 -832 -1338"/>
                                <a:gd name="T67" fmla="*/ -832 h 506"/>
                                <a:gd name="T68" fmla="+- 0 4895 3919"/>
                                <a:gd name="T69" fmla="*/ T68 w 1162"/>
                                <a:gd name="T70" fmla="+- 0 -841 -1338"/>
                                <a:gd name="T71" fmla="*/ -841 h 506"/>
                                <a:gd name="T72" fmla="+- 0 4956 3919"/>
                                <a:gd name="T73" fmla="*/ T72 w 1162"/>
                                <a:gd name="T74" fmla="+- 0 -867 -1338"/>
                                <a:gd name="T75" fmla="*/ -867 h 506"/>
                                <a:gd name="T76" fmla="+- 0 5007 3919"/>
                                <a:gd name="T77" fmla="*/ T76 w 1162"/>
                                <a:gd name="T78" fmla="+- 0 -907 -1338"/>
                                <a:gd name="T79" fmla="*/ -907 h 506"/>
                                <a:gd name="T80" fmla="+- 0 5047 3919"/>
                                <a:gd name="T81" fmla="*/ T80 w 1162"/>
                                <a:gd name="T82" fmla="+- 0 -959 -1338"/>
                                <a:gd name="T83" fmla="*/ -959 h 506"/>
                                <a:gd name="T84" fmla="+- 0 5072 3919"/>
                                <a:gd name="T85" fmla="*/ T84 w 1162"/>
                                <a:gd name="T86" fmla="+- 0 -1020 -1338"/>
                                <a:gd name="T87" fmla="*/ -1020 h 506"/>
                                <a:gd name="T88" fmla="+- 0 5080 3919"/>
                                <a:gd name="T89" fmla="*/ T88 w 1162"/>
                                <a:gd name="T90" fmla="+- 0 -1085 -1338"/>
                                <a:gd name="T91" fmla="*/ -1085 h 506"/>
                                <a:gd name="T92" fmla="+- 0 5079 3919"/>
                                <a:gd name="T93" fmla="*/ T92 w 1162"/>
                                <a:gd name="T94" fmla="+- 0 -1108 -1338"/>
                                <a:gd name="T95" fmla="*/ -1108 h 506"/>
                                <a:gd name="T96" fmla="+- 0 5064 3919"/>
                                <a:gd name="T97" fmla="*/ T96 w 1162"/>
                                <a:gd name="T98" fmla="+- 0 -1174 -1338"/>
                                <a:gd name="T99" fmla="*/ -1174 h 506"/>
                                <a:gd name="T100" fmla="+- 0 5033 3919"/>
                                <a:gd name="T101" fmla="*/ T100 w 1162"/>
                                <a:gd name="T102" fmla="+- 0 -1231 -1338"/>
                                <a:gd name="T103" fmla="*/ -1231 h 506"/>
                                <a:gd name="T104" fmla="+- 0 4989 3919"/>
                                <a:gd name="T105" fmla="*/ T104 w 1162"/>
                                <a:gd name="T106" fmla="+- 0 -1279 -1338"/>
                                <a:gd name="T107" fmla="*/ -1279 h 506"/>
                                <a:gd name="T108" fmla="+- 0 4934 3919"/>
                                <a:gd name="T109" fmla="*/ T108 w 1162"/>
                                <a:gd name="T110" fmla="+- 0 -1314 -1338"/>
                                <a:gd name="T111" fmla="*/ -1314 h 506"/>
                                <a:gd name="T112" fmla="+- 0 4870 3919"/>
                                <a:gd name="T113" fmla="*/ T112 w 1162"/>
                                <a:gd name="T114" fmla="+- 0 -1334 -1338"/>
                                <a:gd name="T115" fmla="*/ -1334 h 506"/>
                                <a:gd name="T116" fmla="+- 0 4828 3919"/>
                                <a:gd name="T117" fmla="*/ T116 w 1162"/>
                                <a:gd name="T118" fmla="+- 0 -1338 -1338"/>
                                <a:gd name="T119" fmla="*/ -1338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1162" h="506">
                                  <a:moveTo>
                                    <a:pt x="909" y="0"/>
                                  </a:moveTo>
                                  <a:lnTo>
                                    <a:pt x="252" y="0"/>
                                  </a:lnTo>
                                  <a:lnTo>
                                    <a:pt x="229" y="1"/>
                                  </a:lnTo>
                                  <a:lnTo>
                                    <a:pt x="164" y="16"/>
                                  </a:lnTo>
                                  <a:lnTo>
                                    <a:pt x="106" y="47"/>
                                  </a:lnTo>
                                  <a:lnTo>
                                    <a:pt x="58" y="92"/>
                                  </a:lnTo>
                                  <a:lnTo>
                                    <a:pt x="23" y="147"/>
                                  </a:lnTo>
                                  <a:lnTo>
                                    <a:pt x="3" y="210"/>
                                  </a:lnTo>
                                  <a:lnTo>
                                    <a:pt x="0" y="253"/>
                                  </a:lnTo>
                                  <a:lnTo>
                                    <a:pt x="1" y="276"/>
                                  </a:lnTo>
                                  <a:lnTo>
                                    <a:pt x="16" y="342"/>
                                  </a:lnTo>
                                  <a:lnTo>
                                    <a:pt x="47" y="400"/>
                                  </a:lnTo>
                                  <a:lnTo>
                                    <a:pt x="91" y="448"/>
                                  </a:lnTo>
                                  <a:lnTo>
                                    <a:pt x="146" y="483"/>
                                  </a:lnTo>
                                  <a:lnTo>
                                    <a:pt x="209" y="502"/>
                                  </a:lnTo>
                                  <a:lnTo>
                                    <a:pt x="252" y="506"/>
                                  </a:lnTo>
                                  <a:lnTo>
                                    <a:pt x="909" y="506"/>
                                  </a:lnTo>
                                  <a:lnTo>
                                    <a:pt x="976" y="497"/>
                                  </a:lnTo>
                                  <a:lnTo>
                                    <a:pt x="1037" y="471"/>
                                  </a:lnTo>
                                  <a:lnTo>
                                    <a:pt x="1088" y="431"/>
                                  </a:lnTo>
                                  <a:lnTo>
                                    <a:pt x="1128" y="379"/>
                                  </a:lnTo>
                                  <a:lnTo>
                                    <a:pt x="1153" y="318"/>
                                  </a:lnTo>
                                  <a:lnTo>
                                    <a:pt x="1161" y="253"/>
                                  </a:lnTo>
                                  <a:lnTo>
                                    <a:pt x="1160" y="230"/>
                                  </a:lnTo>
                                  <a:lnTo>
                                    <a:pt x="1145" y="164"/>
                                  </a:lnTo>
                                  <a:lnTo>
                                    <a:pt x="1114" y="107"/>
                                  </a:lnTo>
                                  <a:lnTo>
                                    <a:pt x="1070" y="59"/>
                                  </a:lnTo>
                                  <a:lnTo>
                                    <a:pt x="1015" y="24"/>
                                  </a:lnTo>
                                  <a:lnTo>
                                    <a:pt x="951" y="4"/>
                                  </a:lnTo>
                                  <a:lnTo>
                                    <a:pt x="90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49" name="Group 5027"/>
                        <wpg:cNvGrpSpPr>
                          <a:grpSpLocks/>
                        </wpg:cNvGrpSpPr>
                        <wpg:grpSpPr bwMode="auto">
                          <a:xfrm>
                            <a:off x="3919" y="-1338"/>
                            <a:ext cx="1162" cy="506"/>
                            <a:chOff x="3919" y="-1338"/>
                            <a:chExt cx="1162" cy="506"/>
                          </a:xfrm>
                        </wpg:grpSpPr>
                        <wps:wsp>
                          <wps:cNvPr id="5050" name="Freeform 5028"/>
                          <wps:cNvSpPr>
                            <a:spLocks/>
                          </wps:cNvSpPr>
                          <wps:spPr bwMode="auto">
                            <a:xfrm>
                              <a:off x="3919" y="-1338"/>
                              <a:ext cx="1162" cy="506"/>
                            </a:xfrm>
                            <a:custGeom>
                              <a:avLst/>
                              <a:gdLst>
                                <a:gd name="T0" fmla="+- 0 4828 3919"/>
                                <a:gd name="T1" fmla="*/ T0 w 1162"/>
                                <a:gd name="T2" fmla="+- 0 -832 -1338"/>
                                <a:gd name="T3" fmla="*/ -832 h 506"/>
                                <a:gd name="T4" fmla="+- 0 4895 3919"/>
                                <a:gd name="T5" fmla="*/ T4 w 1162"/>
                                <a:gd name="T6" fmla="+- 0 -841 -1338"/>
                                <a:gd name="T7" fmla="*/ -841 h 506"/>
                                <a:gd name="T8" fmla="+- 0 4956 3919"/>
                                <a:gd name="T9" fmla="*/ T8 w 1162"/>
                                <a:gd name="T10" fmla="+- 0 -867 -1338"/>
                                <a:gd name="T11" fmla="*/ -867 h 506"/>
                                <a:gd name="T12" fmla="+- 0 5007 3919"/>
                                <a:gd name="T13" fmla="*/ T12 w 1162"/>
                                <a:gd name="T14" fmla="+- 0 -907 -1338"/>
                                <a:gd name="T15" fmla="*/ -907 h 506"/>
                                <a:gd name="T16" fmla="+- 0 5047 3919"/>
                                <a:gd name="T17" fmla="*/ T16 w 1162"/>
                                <a:gd name="T18" fmla="+- 0 -959 -1338"/>
                                <a:gd name="T19" fmla="*/ -959 h 506"/>
                                <a:gd name="T20" fmla="+- 0 5072 3919"/>
                                <a:gd name="T21" fmla="*/ T20 w 1162"/>
                                <a:gd name="T22" fmla="+- 0 -1020 -1338"/>
                                <a:gd name="T23" fmla="*/ -1020 h 506"/>
                                <a:gd name="T24" fmla="+- 0 5080 3919"/>
                                <a:gd name="T25" fmla="*/ T24 w 1162"/>
                                <a:gd name="T26" fmla="+- 0 -1085 -1338"/>
                                <a:gd name="T27" fmla="*/ -1085 h 506"/>
                                <a:gd name="T28" fmla="+- 0 5071 3919"/>
                                <a:gd name="T29" fmla="*/ T28 w 1162"/>
                                <a:gd name="T30" fmla="+- 0 -1152 -1338"/>
                                <a:gd name="T31" fmla="*/ -1152 h 506"/>
                                <a:gd name="T32" fmla="+- 0 5045 3919"/>
                                <a:gd name="T33" fmla="*/ T32 w 1162"/>
                                <a:gd name="T34" fmla="+- 0 -1213 -1338"/>
                                <a:gd name="T35" fmla="*/ -1213 h 506"/>
                                <a:gd name="T36" fmla="+- 0 5005 3919"/>
                                <a:gd name="T37" fmla="*/ T36 w 1162"/>
                                <a:gd name="T38" fmla="+- 0 -1265 -1338"/>
                                <a:gd name="T39" fmla="*/ -1265 h 506"/>
                                <a:gd name="T40" fmla="+- 0 4954 3919"/>
                                <a:gd name="T41" fmla="*/ T40 w 1162"/>
                                <a:gd name="T42" fmla="+- 0 -1304 -1338"/>
                                <a:gd name="T43" fmla="*/ -1304 h 506"/>
                                <a:gd name="T44" fmla="+- 0 4892 3919"/>
                                <a:gd name="T45" fmla="*/ T44 w 1162"/>
                                <a:gd name="T46" fmla="+- 0 -1329 -1338"/>
                                <a:gd name="T47" fmla="*/ -1329 h 506"/>
                                <a:gd name="T48" fmla="+- 0 4828 3919"/>
                                <a:gd name="T49" fmla="*/ T48 w 1162"/>
                                <a:gd name="T50" fmla="+- 0 -1338 -1338"/>
                                <a:gd name="T51" fmla="*/ -1338 h 506"/>
                                <a:gd name="T52" fmla="+- 0 4171 3919"/>
                                <a:gd name="T53" fmla="*/ T52 w 1162"/>
                                <a:gd name="T54" fmla="+- 0 -1338 -1338"/>
                                <a:gd name="T55" fmla="*/ -1338 h 506"/>
                                <a:gd name="T56" fmla="+- 0 4104 3919"/>
                                <a:gd name="T57" fmla="*/ T56 w 1162"/>
                                <a:gd name="T58" fmla="+- 0 -1329 -1338"/>
                                <a:gd name="T59" fmla="*/ -1329 h 506"/>
                                <a:gd name="T60" fmla="+- 0 4043 3919"/>
                                <a:gd name="T61" fmla="*/ T60 w 1162"/>
                                <a:gd name="T62" fmla="+- 0 -1303 -1338"/>
                                <a:gd name="T63" fmla="*/ -1303 h 506"/>
                                <a:gd name="T64" fmla="+- 0 3992 3919"/>
                                <a:gd name="T65" fmla="*/ T64 w 1162"/>
                                <a:gd name="T66" fmla="+- 0 -1263 -1338"/>
                                <a:gd name="T67" fmla="*/ -1263 h 506"/>
                                <a:gd name="T68" fmla="+- 0 3952 3919"/>
                                <a:gd name="T69" fmla="*/ T68 w 1162"/>
                                <a:gd name="T70" fmla="+- 0 -1211 -1338"/>
                                <a:gd name="T71" fmla="*/ -1211 h 506"/>
                                <a:gd name="T72" fmla="+- 0 3927 3919"/>
                                <a:gd name="T73" fmla="*/ T72 w 1162"/>
                                <a:gd name="T74" fmla="+- 0 -1150 -1338"/>
                                <a:gd name="T75" fmla="*/ -1150 h 506"/>
                                <a:gd name="T76" fmla="+- 0 3919 3919"/>
                                <a:gd name="T77" fmla="*/ T76 w 1162"/>
                                <a:gd name="T78" fmla="+- 0 -1085 -1338"/>
                                <a:gd name="T79" fmla="*/ -1085 h 506"/>
                                <a:gd name="T80" fmla="+- 0 3928 3919"/>
                                <a:gd name="T81" fmla="*/ T80 w 1162"/>
                                <a:gd name="T82" fmla="+- 0 -1017 -1338"/>
                                <a:gd name="T83" fmla="*/ -1017 h 506"/>
                                <a:gd name="T84" fmla="+- 0 3954 3919"/>
                                <a:gd name="T85" fmla="*/ T84 w 1162"/>
                                <a:gd name="T86" fmla="+- 0 -956 -1338"/>
                                <a:gd name="T87" fmla="*/ -956 h 506"/>
                                <a:gd name="T88" fmla="+- 0 3994 3919"/>
                                <a:gd name="T89" fmla="*/ T88 w 1162"/>
                                <a:gd name="T90" fmla="+- 0 -905 -1338"/>
                                <a:gd name="T91" fmla="*/ -905 h 506"/>
                                <a:gd name="T92" fmla="+- 0 4046 3919"/>
                                <a:gd name="T93" fmla="*/ T92 w 1162"/>
                                <a:gd name="T94" fmla="+- 0 -865 -1338"/>
                                <a:gd name="T95" fmla="*/ -865 h 506"/>
                                <a:gd name="T96" fmla="+- 0 4106 3919"/>
                                <a:gd name="T97" fmla="*/ T96 w 1162"/>
                                <a:gd name="T98" fmla="+- 0 -840 -1338"/>
                                <a:gd name="T99" fmla="*/ -840 h 506"/>
                                <a:gd name="T100" fmla="+- 0 4171 3919"/>
                                <a:gd name="T101" fmla="*/ T100 w 1162"/>
                                <a:gd name="T102" fmla="+- 0 -832 -1338"/>
                                <a:gd name="T103" fmla="*/ -832 h 506"/>
                                <a:gd name="T104" fmla="+- 0 4828 3919"/>
                                <a:gd name="T105" fmla="*/ T104 w 1162"/>
                                <a:gd name="T106" fmla="+- 0 -832 -1338"/>
                                <a:gd name="T107" fmla="*/ -832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2" h="506">
                                  <a:moveTo>
                                    <a:pt x="909" y="506"/>
                                  </a:moveTo>
                                  <a:lnTo>
                                    <a:pt x="976" y="497"/>
                                  </a:lnTo>
                                  <a:lnTo>
                                    <a:pt x="1037" y="471"/>
                                  </a:lnTo>
                                  <a:lnTo>
                                    <a:pt x="1088" y="431"/>
                                  </a:lnTo>
                                  <a:lnTo>
                                    <a:pt x="1128" y="379"/>
                                  </a:lnTo>
                                  <a:lnTo>
                                    <a:pt x="1153" y="318"/>
                                  </a:lnTo>
                                  <a:lnTo>
                                    <a:pt x="1161" y="253"/>
                                  </a:lnTo>
                                  <a:lnTo>
                                    <a:pt x="1152" y="186"/>
                                  </a:lnTo>
                                  <a:lnTo>
                                    <a:pt x="1126" y="125"/>
                                  </a:lnTo>
                                  <a:lnTo>
                                    <a:pt x="1086" y="73"/>
                                  </a:lnTo>
                                  <a:lnTo>
                                    <a:pt x="1035" y="34"/>
                                  </a:lnTo>
                                  <a:lnTo>
                                    <a:pt x="973" y="9"/>
                                  </a:lnTo>
                                  <a:lnTo>
                                    <a:pt x="909" y="0"/>
                                  </a:lnTo>
                                  <a:lnTo>
                                    <a:pt x="252" y="0"/>
                                  </a:lnTo>
                                  <a:lnTo>
                                    <a:pt x="185" y="9"/>
                                  </a:lnTo>
                                  <a:lnTo>
                                    <a:pt x="124" y="35"/>
                                  </a:lnTo>
                                  <a:lnTo>
                                    <a:pt x="73" y="75"/>
                                  </a:lnTo>
                                  <a:lnTo>
                                    <a:pt x="33" y="127"/>
                                  </a:lnTo>
                                  <a:lnTo>
                                    <a:pt x="8" y="188"/>
                                  </a:lnTo>
                                  <a:lnTo>
                                    <a:pt x="0" y="253"/>
                                  </a:lnTo>
                                  <a:lnTo>
                                    <a:pt x="9" y="321"/>
                                  </a:lnTo>
                                  <a:lnTo>
                                    <a:pt x="35" y="382"/>
                                  </a:lnTo>
                                  <a:lnTo>
                                    <a:pt x="75" y="433"/>
                                  </a:lnTo>
                                  <a:lnTo>
                                    <a:pt x="127" y="473"/>
                                  </a:lnTo>
                                  <a:lnTo>
                                    <a:pt x="187" y="498"/>
                                  </a:lnTo>
                                  <a:lnTo>
                                    <a:pt x="252" y="506"/>
                                  </a:lnTo>
                                  <a:lnTo>
                                    <a:pt x="909" y="506"/>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51" name="Group 5025"/>
                        <wpg:cNvGrpSpPr>
                          <a:grpSpLocks/>
                        </wpg:cNvGrpSpPr>
                        <wpg:grpSpPr bwMode="auto">
                          <a:xfrm>
                            <a:off x="3540" y="-4690"/>
                            <a:ext cx="985" cy="696"/>
                            <a:chOff x="3540" y="-4690"/>
                            <a:chExt cx="985" cy="696"/>
                          </a:xfrm>
                        </wpg:grpSpPr>
                        <wps:wsp>
                          <wps:cNvPr id="5052" name="Freeform 5026"/>
                          <wps:cNvSpPr>
                            <a:spLocks/>
                          </wps:cNvSpPr>
                          <wps:spPr bwMode="auto">
                            <a:xfrm>
                              <a:off x="3540" y="-4690"/>
                              <a:ext cx="985" cy="696"/>
                            </a:xfrm>
                            <a:custGeom>
                              <a:avLst/>
                              <a:gdLst>
                                <a:gd name="T0" fmla="+- 0 3540 3540"/>
                                <a:gd name="T1" fmla="*/ T0 w 985"/>
                                <a:gd name="T2" fmla="+- 0 -4690 -4690"/>
                                <a:gd name="T3" fmla="*/ -4690 h 696"/>
                                <a:gd name="T4" fmla="+- 0 4525 3540"/>
                                <a:gd name="T5" fmla="*/ T4 w 985"/>
                                <a:gd name="T6" fmla="+- 0 -3994 -4690"/>
                                <a:gd name="T7" fmla="*/ -3994 h 696"/>
                                <a:gd name="T8" fmla="+- 0 4525 3540"/>
                                <a:gd name="T9" fmla="*/ T8 w 985"/>
                                <a:gd name="T10" fmla="+- 0 -3994 -4690"/>
                                <a:gd name="T11" fmla="*/ -3994 h 696"/>
                              </a:gdLst>
                              <a:ahLst/>
                              <a:cxnLst>
                                <a:cxn ang="0">
                                  <a:pos x="T1" y="T3"/>
                                </a:cxn>
                                <a:cxn ang="0">
                                  <a:pos x="T5" y="T7"/>
                                </a:cxn>
                                <a:cxn ang="0">
                                  <a:pos x="T9" y="T11"/>
                                </a:cxn>
                              </a:cxnLst>
                              <a:rect l="0" t="0" r="r" b="b"/>
                              <a:pathLst>
                                <a:path w="985" h="696">
                                  <a:moveTo>
                                    <a:pt x="0" y="0"/>
                                  </a:moveTo>
                                  <a:lnTo>
                                    <a:pt x="985" y="696"/>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53" name="Group 5023"/>
                        <wpg:cNvGrpSpPr>
                          <a:grpSpLocks/>
                        </wpg:cNvGrpSpPr>
                        <wpg:grpSpPr bwMode="auto">
                          <a:xfrm>
                            <a:off x="6797" y="-2261"/>
                            <a:ext cx="1667" cy="1252"/>
                            <a:chOff x="6797" y="-2261"/>
                            <a:chExt cx="1667" cy="1252"/>
                          </a:xfrm>
                        </wpg:grpSpPr>
                        <wps:wsp>
                          <wps:cNvPr id="5054" name="Freeform 5024"/>
                          <wps:cNvSpPr>
                            <a:spLocks/>
                          </wps:cNvSpPr>
                          <wps:spPr bwMode="auto">
                            <a:xfrm>
                              <a:off x="6797" y="-2261"/>
                              <a:ext cx="1667" cy="1252"/>
                            </a:xfrm>
                            <a:custGeom>
                              <a:avLst/>
                              <a:gdLst>
                                <a:gd name="T0" fmla="+- 0 6797 6797"/>
                                <a:gd name="T1" fmla="*/ T0 w 1667"/>
                                <a:gd name="T2" fmla="+- 0 -1009 -2261"/>
                                <a:gd name="T3" fmla="*/ -1009 h 1252"/>
                                <a:gd name="T4" fmla="+- 0 8464 6797"/>
                                <a:gd name="T5" fmla="*/ T4 w 1667"/>
                                <a:gd name="T6" fmla="+- 0 -1009 -2261"/>
                                <a:gd name="T7" fmla="*/ -1009 h 1252"/>
                                <a:gd name="T8" fmla="+- 0 8464 6797"/>
                                <a:gd name="T9" fmla="*/ T8 w 1667"/>
                                <a:gd name="T10" fmla="+- 0 -2261 -2261"/>
                                <a:gd name="T11" fmla="*/ -2261 h 1252"/>
                                <a:gd name="T12" fmla="+- 0 6797 6797"/>
                                <a:gd name="T13" fmla="*/ T12 w 1667"/>
                                <a:gd name="T14" fmla="+- 0 -2261 -2261"/>
                                <a:gd name="T15" fmla="*/ -2261 h 1252"/>
                                <a:gd name="T16" fmla="+- 0 6797 6797"/>
                                <a:gd name="T17" fmla="*/ T16 w 1667"/>
                                <a:gd name="T18" fmla="+- 0 -1009 -2261"/>
                                <a:gd name="T19" fmla="*/ -1009 h 1252"/>
                              </a:gdLst>
                              <a:ahLst/>
                              <a:cxnLst>
                                <a:cxn ang="0">
                                  <a:pos x="T1" y="T3"/>
                                </a:cxn>
                                <a:cxn ang="0">
                                  <a:pos x="T5" y="T7"/>
                                </a:cxn>
                                <a:cxn ang="0">
                                  <a:pos x="T9" y="T11"/>
                                </a:cxn>
                                <a:cxn ang="0">
                                  <a:pos x="T13" y="T15"/>
                                </a:cxn>
                                <a:cxn ang="0">
                                  <a:pos x="T17" y="T19"/>
                                </a:cxn>
                              </a:cxnLst>
                              <a:rect l="0" t="0" r="r" b="b"/>
                              <a:pathLst>
                                <a:path w="1667" h="1252">
                                  <a:moveTo>
                                    <a:pt x="0" y="1252"/>
                                  </a:moveTo>
                                  <a:lnTo>
                                    <a:pt x="1667" y="1252"/>
                                  </a:lnTo>
                                  <a:lnTo>
                                    <a:pt x="1667" y="0"/>
                                  </a:lnTo>
                                  <a:lnTo>
                                    <a:pt x="0" y="0"/>
                                  </a:lnTo>
                                  <a:lnTo>
                                    <a:pt x="0" y="1252"/>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55" name="Group 5021"/>
                        <wpg:cNvGrpSpPr>
                          <a:grpSpLocks/>
                        </wpg:cNvGrpSpPr>
                        <wpg:grpSpPr bwMode="auto">
                          <a:xfrm>
                            <a:off x="7024" y="-1313"/>
                            <a:ext cx="1162" cy="506"/>
                            <a:chOff x="7024" y="-1313"/>
                            <a:chExt cx="1162" cy="506"/>
                          </a:xfrm>
                        </wpg:grpSpPr>
                        <wps:wsp>
                          <wps:cNvPr id="5056" name="Freeform 5022"/>
                          <wps:cNvSpPr>
                            <a:spLocks/>
                          </wps:cNvSpPr>
                          <wps:spPr bwMode="auto">
                            <a:xfrm>
                              <a:off x="7024" y="-1313"/>
                              <a:ext cx="1162" cy="506"/>
                            </a:xfrm>
                            <a:custGeom>
                              <a:avLst/>
                              <a:gdLst>
                                <a:gd name="T0" fmla="+- 0 7933 7024"/>
                                <a:gd name="T1" fmla="*/ T0 w 1162"/>
                                <a:gd name="T2" fmla="+- 0 -1313 -1313"/>
                                <a:gd name="T3" fmla="*/ -1313 h 506"/>
                                <a:gd name="T4" fmla="+- 0 7277 7024"/>
                                <a:gd name="T5" fmla="*/ T4 w 1162"/>
                                <a:gd name="T6" fmla="+- 0 -1313 -1313"/>
                                <a:gd name="T7" fmla="*/ -1313 h 506"/>
                                <a:gd name="T8" fmla="+- 0 7254 7024"/>
                                <a:gd name="T9" fmla="*/ T8 w 1162"/>
                                <a:gd name="T10" fmla="+- 0 -1311 -1313"/>
                                <a:gd name="T11" fmla="*/ -1311 h 506"/>
                                <a:gd name="T12" fmla="+- 0 7188 7024"/>
                                <a:gd name="T13" fmla="*/ T12 w 1162"/>
                                <a:gd name="T14" fmla="+- 0 -1296 -1313"/>
                                <a:gd name="T15" fmla="*/ -1296 h 506"/>
                                <a:gd name="T16" fmla="+- 0 7131 7024"/>
                                <a:gd name="T17" fmla="*/ T16 w 1162"/>
                                <a:gd name="T18" fmla="+- 0 -1265 -1313"/>
                                <a:gd name="T19" fmla="*/ -1265 h 506"/>
                                <a:gd name="T20" fmla="+- 0 7083 7024"/>
                                <a:gd name="T21" fmla="*/ T20 w 1162"/>
                                <a:gd name="T22" fmla="+- 0 -1221 -1313"/>
                                <a:gd name="T23" fmla="*/ -1221 h 506"/>
                                <a:gd name="T24" fmla="+- 0 7048 7024"/>
                                <a:gd name="T25" fmla="*/ T24 w 1162"/>
                                <a:gd name="T26" fmla="+- 0 -1166 -1313"/>
                                <a:gd name="T27" fmla="*/ -1166 h 506"/>
                                <a:gd name="T28" fmla="+- 0 7028 7024"/>
                                <a:gd name="T29" fmla="*/ T28 w 1162"/>
                                <a:gd name="T30" fmla="+- 0 -1102 -1313"/>
                                <a:gd name="T31" fmla="*/ -1102 h 506"/>
                                <a:gd name="T32" fmla="+- 0 7024 7024"/>
                                <a:gd name="T33" fmla="*/ T32 w 1162"/>
                                <a:gd name="T34" fmla="+- 0 -1060 -1313"/>
                                <a:gd name="T35" fmla="*/ -1060 h 506"/>
                                <a:gd name="T36" fmla="+- 0 7025 7024"/>
                                <a:gd name="T37" fmla="*/ T36 w 1162"/>
                                <a:gd name="T38" fmla="+- 0 -1036 -1313"/>
                                <a:gd name="T39" fmla="*/ -1036 h 506"/>
                                <a:gd name="T40" fmla="+- 0 7040 7024"/>
                                <a:gd name="T41" fmla="*/ T40 w 1162"/>
                                <a:gd name="T42" fmla="+- 0 -971 -1313"/>
                                <a:gd name="T43" fmla="*/ -971 h 506"/>
                                <a:gd name="T44" fmla="+- 0 7071 7024"/>
                                <a:gd name="T45" fmla="*/ T44 w 1162"/>
                                <a:gd name="T46" fmla="+- 0 -913 -1313"/>
                                <a:gd name="T47" fmla="*/ -913 h 506"/>
                                <a:gd name="T48" fmla="+- 0 7116 7024"/>
                                <a:gd name="T49" fmla="*/ T48 w 1162"/>
                                <a:gd name="T50" fmla="+- 0 -865 -1313"/>
                                <a:gd name="T51" fmla="*/ -865 h 506"/>
                                <a:gd name="T52" fmla="+- 0 7171 7024"/>
                                <a:gd name="T53" fmla="*/ T52 w 1162"/>
                                <a:gd name="T54" fmla="+- 0 -830 -1313"/>
                                <a:gd name="T55" fmla="*/ -830 h 506"/>
                                <a:gd name="T56" fmla="+- 0 7234 7024"/>
                                <a:gd name="T57" fmla="*/ T56 w 1162"/>
                                <a:gd name="T58" fmla="+- 0 -810 -1313"/>
                                <a:gd name="T59" fmla="*/ -810 h 506"/>
                                <a:gd name="T60" fmla="+- 0 7277 7024"/>
                                <a:gd name="T61" fmla="*/ T60 w 1162"/>
                                <a:gd name="T62" fmla="+- 0 -807 -1313"/>
                                <a:gd name="T63" fmla="*/ -807 h 506"/>
                                <a:gd name="T64" fmla="+- 0 7933 7024"/>
                                <a:gd name="T65" fmla="*/ T64 w 1162"/>
                                <a:gd name="T66" fmla="+- 0 -807 -1313"/>
                                <a:gd name="T67" fmla="*/ -807 h 506"/>
                                <a:gd name="T68" fmla="+- 0 8001 7024"/>
                                <a:gd name="T69" fmla="*/ T68 w 1162"/>
                                <a:gd name="T70" fmla="+- 0 -816 -1313"/>
                                <a:gd name="T71" fmla="*/ -816 h 506"/>
                                <a:gd name="T72" fmla="+- 0 8062 7024"/>
                                <a:gd name="T73" fmla="*/ T72 w 1162"/>
                                <a:gd name="T74" fmla="+- 0 -842 -1313"/>
                                <a:gd name="T75" fmla="*/ -842 h 506"/>
                                <a:gd name="T76" fmla="+- 0 8113 7024"/>
                                <a:gd name="T77" fmla="*/ T76 w 1162"/>
                                <a:gd name="T78" fmla="+- 0 -882 -1313"/>
                                <a:gd name="T79" fmla="*/ -882 h 506"/>
                                <a:gd name="T80" fmla="+- 0 8152 7024"/>
                                <a:gd name="T81" fmla="*/ T80 w 1162"/>
                                <a:gd name="T82" fmla="+- 0 -933 -1313"/>
                                <a:gd name="T83" fmla="*/ -933 h 506"/>
                                <a:gd name="T84" fmla="+- 0 8178 7024"/>
                                <a:gd name="T85" fmla="*/ T84 w 1162"/>
                                <a:gd name="T86" fmla="+- 0 -995 -1313"/>
                                <a:gd name="T87" fmla="*/ -995 h 506"/>
                                <a:gd name="T88" fmla="+- 0 8186 7024"/>
                                <a:gd name="T89" fmla="*/ T88 w 1162"/>
                                <a:gd name="T90" fmla="+- 0 -1060 -1313"/>
                                <a:gd name="T91" fmla="*/ -1060 h 506"/>
                                <a:gd name="T92" fmla="+- 0 8185 7024"/>
                                <a:gd name="T93" fmla="*/ T92 w 1162"/>
                                <a:gd name="T94" fmla="+- 0 -1083 -1313"/>
                                <a:gd name="T95" fmla="*/ -1083 h 506"/>
                                <a:gd name="T96" fmla="+- 0 8170 7024"/>
                                <a:gd name="T97" fmla="*/ T96 w 1162"/>
                                <a:gd name="T98" fmla="+- 0 -1148 -1313"/>
                                <a:gd name="T99" fmla="*/ -1148 h 506"/>
                                <a:gd name="T100" fmla="+- 0 8139 7024"/>
                                <a:gd name="T101" fmla="*/ T100 w 1162"/>
                                <a:gd name="T102" fmla="+- 0 -1206 -1313"/>
                                <a:gd name="T103" fmla="*/ -1206 h 506"/>
                                <a:gd name="T104" fmla="+- 0 8095 7024"/>
                                <a:gd name="T105" fmla="*/ T104 w 1162"/>
                                <a:gd name="T106" fmla="+- 0 -1254 -1313"/>
                                <a:gd name="T107" fmla="*/ -1254 h 506"/>
                                <a:gd name="T108" fmla="+- 0 8040 7024"/>
                                <a:gd name="T109" fmla="*/ T108 w 1162"/>
                                <a:gd name="T110" fmla="+- 0 -1289 -1313"/>
                                <a:gd name="T111" fmla="*/ -1289 h 506"/>
                                <a:gd name="T112" fmla="+- 0 7976 7024"/>
                                <a:gd name="T113" fmla="*/ T112 w 1162"/>
                                <a:gd name="T114" fmla="+- 0 -1309 -1313"/>
                                <a:gd name="T115" fmla="*/ -1309 h 506"/>
                                <a:gd name="T116" fmla="+- 0 7933 7024"/>
                                <a:gd name="T117" fmla="*/ T116 w 1162"/>
                                <a:gd name="T118" fmla="+- 0 -1313 -1313"/>
                                <a:gd name="T119" fmla="*/ -1313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1162" h="506">
                                  <a:moveTo>
                                    <a:pt x="909" y="0"/>
                                  </a:moveTo>
                                  <a:lnTo>
                                    <a:pt x="253" y="0"/>
                                  </a:lnTo>
                                  <a:lnTo>
                                    <a:pt x="230" y="2"/>
                                  </a:lnTo>
                                  <a:lnTo>
                                    <a:pt x="164" y="17"/>
                                  </a:lnTo>
                                  <a:lnTo>
                                    <a:pt x="107" y="48"/>
                                  </a:lnTo>
                                  <a:lnTo>
                                    <a:pt x="59" y="92"/>
                                  </a:lnTo>
                                  <a:lnTo>
                                    <a:pt x="24" y="147"/>
                                  </a:lnTo>
                                  <a:lnTo>
                                    <a:pt x="4" y="211"/>
                                  </a:lnTo>
                                  <a:lnTo>
                                    <a:pt x="0" y="253"/>
                                  </a:lnTo>
                                  <a:lnTo>
                                    <a:pt x="1" y="277"/>
                                  </a:lnTo>
                                  <a:lnTo>
                                    <a:pt x="16" y="342"/>
                                  </a:lnTo>
                                  <a:lnTo>
                                    <a:pt x="47" y="400"/>
                                  </a:lnTo>
                                  <a:lnTo>
                                    <a:pt x="92" y="448"/>
                                  </a:lnTo>
                                  <a:lnTo>
                                    <a:pt x="147" y="483"/>
                                  </a:lnTo>
                                  <a:lnTo>
                                    <a:pt x="210" y="503"/>
                                  </a:lnTo>
                                  <a:lnTo>
                                    <a:pt x="253" y="506"/>
                                  </a:lnTo>
                                  <a:lnTo>
                                    <a:pt x="909" y="506"/>
                                  </a:lnTo>
                                  <a:lnTo>
                                    <a:pt x="977" y="497"/>
                                  </a:lnTo>
                                  <a:lnTo>
                                    <a:pt x="1038" y="471"/>
                                  </a:lnTo>
                                  <a:lnTo>
                                    <a:pt x="1089" y="431"/>
                                  </a:lnTo>
                                  <a:lnTo>
                                    <a:pt x="1128" y="380"/>
                                  </a:lnTo>
                                  <a:lnTo>
                                    <a:pt x="1154" y="318"/>
                                  </a:lnTo>
                                  <a:lnTo>
                                    <a:pt x="1162" y="253"/>
                                  </a:lnTo>
                                  <a:lnTo>
                                    <a:pt x="1161" y="230"/>
                                  </a:lnTo>
                                  <a:lnTo>
                                    <a:pt x="1146" y="165"/>
                                  </a:lnTo>
                                  <a:lnTo>
                                    <a:pt x="1115" y="107"/>
                                  </a:lnTo>
                                  <a:lnTo>
                                    <a:pt x="1071" y="59"/>
                                  </a:lnTo>
                                  <a:lnTo>
                                    <a:pt x="1016" y="24"/>
                                  </a:lnTo>
                                  <a:lnTo>
                                    <a:pt x="952" y="4"/>
                                  </a:lnTo>
                                  <a:lnTo>
                                    <a:pt x="90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57" name="Group 5019"/>
                        <wpg:cNvGrpSpPr>
                          <a:grpSpLocks/>
                        </wpg:cNvGrpSpPr>
                        <wpg:grpSpPr bwMode="auto">
                          <a:xfrm>
                            <a:off x="7024" y="-1313"/>
                            <a:ext cx="1162" cy="506"/>
                            <a:chOff x="7024" y="-1313"/>
                            <a:chExt cx="1162" cy="506"/>
                          </a:xfrm>
                        </wpg:grpSpPr>
                        <wps:wsp>
                          <wps:cNvPr id="5058" name="Freeform 5020"/>
                          <wps:cNvSpPr>
                            <a:spLocks/>
                          </wps:cNvSpPr>
                          <wps:spPr bwMode="auto">
                            <a:xfrm>
                              <a:off x="7024" y="-1313"/>
                              <a:ext cx="1162" cy="506"/>
                            </a:xfrm>
                            <a:custGeom>
                              <a:avLst/>
                              <a:gdLst>
                                <a:gd name="T0" fmla="+- 0 7933 7024"/>
                                <a:gd name="T1" fmla="*/ T0 w 1162"/>
                                <a:gd name="T2" fmla="+- 0 -807 -1313"/>
                                <a:gd name="T3" fmla="*/ -807 h 506"/>
                                <a:gd name="T4" fmla="+- 0 8001 7024"/>
                                <a:gd name="T5" fmla="*/ T4 w 1162"/>
                                <a:gd name="T6" fmla="+- 0 -816 -1313"/>
                                <a:gd name="T7" fmla="*/ -816 h 506"/>
                                <a:gd name="T8" fmla="+- 0 8062 7024"/>
                                <a:gd name="T9" fmla="*/ T8 w 1162"/>
                                <a:gd name="T10" fmla="+- 0 -842 -1313"/>
                                <a:gd name="T11" fmla="*/ -842 h 506"/>
                                <a:gd name="T12" fmla="+- 0 8113 7024"/>
                                <a:gd name="T13" fmla="*/ T12 w 1162"/>
                                <a:gd name="T14" fmla="+- 0 -882 -1313"/>
                                <a:gd name="T15" fmla="*/ -882 h 506"/>
                                <a:gd name="T16" fmla="+- 0 8152 7024"/>
                                <a:gd name="T17" fmla="*/ T16 w 1162"/>
                                <a:gd name="T18" fmla="+- 0 -933 -1313"/>
                                <a:gd name="T19" fmla="*/ -933 h 506"/>
                                <a:gd name="T20" fmla="+- 0 8178 7024"/>
                                <a:gd name="T21" fmla="*/ T20 w 1162"/>
                                <a:gd name="T22" fmla="+- 0 -995 -1313"/>
                                <a:gd name="T23" fmla="*/ -995 h 506"/>
                                <a:gd name="T24" fmla="+- 0 8186 7024"/>
                                <a:gd name="T25" fmla="*/ T24 w 1162"/>
                                <a:gd name="T26" fmla="+- 0 -1060 -1313"/>
                                <a:gd name="T27" fmla="*/ -1060 h 506"/>
                                <a:gd name="T28" fmla="+- 0 8177 7024"/>
                                <a:gd name="T29" fmla="*/ T28 w 1162"/>
                                <a:gd name="T30" fmla="+- 0 -1127 -1313"/>
                                <a:gd name="T31" fmla="*/ -1127 h 506"/>
                                <a:gd name="T32" fmla="+- 0 8151 7024"/>
                                <a:gd name="T33" fmla="*/ T32 w 1162"/>
                                <a:gd name="T34" fmla="+- 0 -1188 -1313"/>
                                <a:gd name="T35" fmla="*/ -1188 h 506"/>
                                <a:gd name="T36" fmla="+- 0 8111 7024"/>
                                <a:gd name="T37" fmla="*/ T36 w 1162"/>
                                <a:gd name="T38" fmla="+- 0 -1239 -1313"/>
                                <a:gd name="T39" fmla="*/ -1239 h 506"/>
                                <a:gd name="T40" fmla="+- 0 8059 7024"/>
                                <a:gd name="T41" fmla="*/ T40 w 1162"/>
                                <a:gd name="T42" fmla="+- 0 -1279 -1313"/>
                                <a:gd name="T43" fmla="*/ -1279 h 506"/>
                                <a:gd name="T44" fmla="+- 0 7998 7024"/>
                                <a:gd name="T45" fmla="*/ T44 w 1162"/>
                                <a:gd name="T46" fmla="+- 0 -1304 -1313"/>
                                <a:gd name="T47" fmla="*/ -1304 h 506"/>
                                <a:gd name="T48" fmla="+- 0 7933 7024"/>
                                <a:gd name="T49" fmla="*/ T48 w 1162"/>
                                <a:gd name="T50" fmla="+- 0 -1313 -1313"/>
                                <a:gd name="T51" fmla="*/ -1313 h 506"/>
                                <a:gd name="T52" fmla="+- 0 7277 7024"/>
                                <a:gd name="T53" fmla="*/ T52 w 1162"/>
                                <a:gd name="T54" fmla="+- 0 -1313 -1313"/>
                                <a:gd name="T55" fmla="*/ -1313 h 506"/>
                                <a:gd name="T56" fmla="+- 0 7210 7024"/>
                                <a:gd name="T57" fmla="*/ T56 w 1162"/>
                                <a:gd name="T58" fmla="+- 0 -1303 -1313"/>
                                <a:gd name="T59" fmla="*/ -1303 h 506"/>
                                <a:gd name="T60" fmla="+- 0 7149 7024"/>
                                <a:gd name="T61" fmla="*/ T60 w 1162"/>
                                <a:gd name="T62" fmla="+- 0 -1277 -1313"/>
                                <a:gd name="T63" fmla="*/ -1277 h 506"/>
                                <a:gd name="T64" fmla="+- 0 7098 7024"/>
                                <a:gd name="T65" fmla="*/ T64 w 1162"/>
                                <a:gd name="T66" fmla="+- 0 -1237 -1313"/>
                                <a:gd name="T67" fmla="*/ -1237 h 506"/>
                                <a:gd name="T68" fmla="+- 0 7058 7024"/>
                                <a:gd name="T69" fmla="*/ T68 w 1162"/>
                                <a:gd name="T70" fmla="+- 0 -1185 -1313"/>
                                <a:gd name="T71" fmla="*/ -1185 h 506"/>
                                <a:gd name="T72" fmla="+- 0 7033 7024"/>
                                <a:gd name="T73" fmla="*/ T72 w 1162"/>
                                <a:gd name="T74" fmla="+- 0 -1124 -1313"/>
                                <a:gd name="T75" fmla="*/ -1124 h 506"/>
                                <a:gd name="T76" fmla="+- 0 7024 7024"/>
                                <a:gd name="T77" fmla="*/ T76 w 1162"/>
                                <a:gd name="T78" fmla="+- 0 -1060 -1313"/>
                                <a:gd name="T79" fmla="*/ -1060 h 506"/>
                                <a:gd name="T80" fmla="+- 0 7034 7024"/>
                                <a:gd name="T81" fmla="*/ T80 w 1162"/>
                                <a:gd name="T82" fmla="+- 0 -992 -1313"/>
                                <a:gd name="T83" fmla="*/ -992 h 506"/>
                                <a:gd name="T84" fmla="+- 0 7059 7024"/>
                                <a:gd name="T85" fmla="*/ T84 w 1162"/>
                                <a:gd name="T86" fmla="+- 0 -931 -1313"/>
                                <a:gd name="T87" fmla="*/ -931 h 506"/>
                                <a:gd name="T88" fmla="+- 0 7100 7024"/>
                                <a:gd name="T89" fmla="*/ T88 w 1162"/>
                                <a:gd name="T90" fmla="+- 0 -880 -1313"/>
                                <a:gd name="T91" fmla="*/ -880 h 506"/>
                                <a:gd name="T92" fmla="+- 0 7151 7024"/>
                                <a:gd name="T93" fmla="*/ T92 w 1162"/>
                                <a:gd name="T94" fmla="+- 0 -840 -1313"/>
                                <a:gd name="T95" fmla="*/ -840 h 506"/>
                                <a:gd name="T96" fmla="+- 0 7212 7024"/>
                                <a:gd name="T97" fmla="*/ T96 w 1162"/>
                                <a:gd name="T98" fmla="+- 0 -815 -1313"/>
                                <a:gd name="T99" fmla="*/ -815 h 506"/>
                                <a:gd name="T100" fmla="+- 0 7277 7024"/>
                                <a:gd name="T101" fmla="*/ T100 w 1162"/>
                                <a:gd name="T102" fmla="+- 0 -807 -1313"/>
                                <a:gd name="T103" fmla="*/ -807 h 506"/>
                                <a:gd name="T104" fmla="+- 0 7933 7024"/>
                                <a:gd name="T105" fmla="*/ T104 w 1162"/>
                                <a:gd name="T106" fmla="+- 0 -807 -1313"/>
                                <a:gd name="T107" fmla="*/ -807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2" h="506">
                                  <a:moveTo>
                                    <a:pt x="909" y="506"/>
                                  </a:moveTo>
                                  <a:lnTo>
                                    <a:pt x="977" y="497"/>
                                  </a:lnTo>
                                  <a:lnTo>
                                    <a:pt x="1038" y="471"/>
                                  </a:lnTo>
                                  <a:lnTo>
                                    <a:pt x="1089" y="431"/>
                                  </a:lnTo>
                                  <a:lnTo>
                                    <a:pt x="1128" y="380"/>
                                  </a:lnTo>
                                  <a:lnTo>
                                    <a:pt x="1154" y="318"/>
                                  </a:lnTo>
                                  <a:lnTo>
                                    <a:pt x="1162" y="253"/>
                                  </a:lnTo>
                                  <a:lnTo>
                                    <a:pt x="1153" y="186"/>
                                  </a:lnTo>
                                  <a:lnTo>
                                    <a:pt x="1127" y="125"/>
                                  </a:lnTo>
                                  <a:lnTo>
                                    <a:pt x="1087" y="74"/>
                                  </a:lnTo>
                                  <a:lnTo>
                                    <a:pt x="1035" y="34"/>
                                  </a:lnTo>
                                  <a:lnTo>
                                    <a:pt x="974" y="9"/>
                                  </a:lnTo>
                                  <a:lnTo>
                                    <a:pt x="909" y="0"/>
                                  </a:lnTo>
                                  <a:lnTo>
                                    <a:pt x="253" y="0"/>
                                  </a:lnTo>
                                  <a:lnTo>
                                    <a:pt x="186" y="10"/>
                                  </a:lnTo>
                                  <a:lnTo>
                                    <a:pt x="125" y="36"/>
                                  </a:lnTo>
                                  <a:lnTo>
                                    <a:pt x="74" y="76"/>
                                  </a:lnTo>
                                  <a:lnTo>
                                    <a:pt x="34" y="128"/>
                                  </a:lnTo>
                                  <a:lnTo>
                                    <a:pt x="9" y="189"/>
                                  </a:lnTo>
                                  <a:lnTo>
                                    <a:pt x="0" y="253"/>
                                  </a:lnTo>
                                  <a:lnTo>
                                    <a:pt x="10" y="321"/>
                                  </a:lnTo>
                                  <a:lnTo>
                                    <a:pt x="35" y="382"/>
                                  </a:lnTo>
                                  <a:lnTo>
                                    <a:pt x="76" y="433"/>
                                  </a:lnTo>
                                  <a:lnTo>
                                    <a:pt x="127" y="473"/>
                                  </a:lnTo>
                                  <a:lnTo>
                                    <a:pt x="188" y="498"/>
                                  </a:lnTo>
                                  <a:lnTo>
                                    <a:pt x="253" y="506"/>
                                  </a:lnTo>
                                  <a:lnTo>
                                    <a:pt x="909" y="506"/>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59" name="Group 5017"/>
                        <wpg:cNvGrpSpPr>
                          <a:grpSpLocks/>
                        </wpg:cNvGrpSpPr>
                        <wpg:grpSpPr bwMode="auto">
                          <a:xfrm>
                            <a:off x="4537" y="-819"/>
                            <a:ext cx="3031" cy="253"/>
                            <a:chOff x="4537" y="-819"/>
                            <a:chExt cx="3031" cy="253"/>
                          </a:xfrm>
                        </wpg:grpSpPr>
                        <wps:wsp>
                          <wps:cNvPr id="5060" name="Freeform 5018"/>
                          <wps:cNvSpPr>
                            <a:spLocks/>
                          </wps:cNvSpPr>
                          <wps:spPr bwMode="auto">
                            <a:xfrm>
                              <a:off x="4537" y="-819"/>
                              <a:ext cx="3031" cy="253"/>
                            </a:xfrm>
                            <a:custGeom>
                              <a:avLst/>
                              <a:gdLst>
                                <a:gd name="T0" fmla="+- 0 7568 4537"/>
                                <a:gd name="T1" fmla="*/ T0 w 3031"/>
                                <a:gd name="T2" fmla="+- 0 -795 -819"/>
                                <a:gd name="T3" fmla="*/ -795 h 253"/>
                                <a:gd name="T4" fmla="+- 0 7188 4537"/>
                                <a:gd name="T5" fmla="*/ T4 w 3031"/>
                                <a:gd name="T6" fmla="+- 0 -692 -819"/>
                                <a:gd name="T7" fmla="*/ -692 h 253"/>
                                <a:gd name="T8" fmla="+- 0 6809 4537"/>
                                <a:gd name="T9" fmla="*/ T8 w 3031"/>
                                <a:gd name="T10" fmla="+- 0 -620 -819"/>
                                <a:gd name="T11" fmla="*/ -620 h 253"/>
                                <a:gd name="T12" fmla="+- 0 6429 4537"/>
                                <a:gd name="T13" fmla="*/ T12 w 3031"/>
                                <a:gd name="T14" fmla="+- 0 -578 -819"/>
                                <a:gd name="T15" fmla="*/ -578 h 253"/>
                                <a:gd name="T16" fmla="+- 0 6051 4537"/>
                                <a:gd name="T17" fmla="*/ T16 w 3031"/>
                                <a:gd name="T18" fmla="+- 0 -566 -819"/>
                                <a:gd name="T19" fmla="*/ -566 h 253"/>
                                <a:gd name="T20" fmla="+- 0 5672 4537"/>
                                <a:gd name="T21" fmla="*/ T20 w 3031"/>
                                <a:gd name="T22" fmla="+- 0 -584 -819"/>
                                <a:gd name="T23" fmla="*/ -584 h 253"/>
                                <a:gd name="T24" fmla="+- 0 5293 4537"/>
                                <a:gd name="T25" fmla="*/ T24 w 3031"/>
                                <a:gd name="T26" fmla="+- 0 -633 -819"/>
                                <a:gd name="T27" fmla="*/ -633 h 253"/>
                                <a:gd name="T28" fmla="+- 0 4915 4537"/>
                                <a:gd name="T29" fmla="*/ T28 w 3031"/>
                                <a:gd name="T30" fmla="+- 0 -711 -819"/>
                                <a:gd name="T31" fmla="*/ -711 h 253"/>
                                <a:gd name="T32" fmla="+- 0 4537 4537"/>
                                <a:gd name="T33" fmla="*/ T32 w 3031"/>
                                <a:gd name="T34" fmla="+- 0 -819 -819"/>
                                <a:gd name="T35" fmla="*/ -819 h 25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031" h="253">
                                  <a:moveTo>
                                    <a:pt x="3031" y="24"/>
                                  </a:moveTo>
                                  <a:lnTo>
                                    <a:pt x="2651" y="127"/>
                                  </a:lnTo>
                                  <a:lnTo>
                                    <a:pt x="2272" y="199"/>
                                  </a:lnTo>
                                  <a:lnTo>
                                    <a:pt x="1892" y="241"/>
                                  </a:lnTo>
                                  <a:lnTo>
                                    <a:pt x="1514" y="253"/>
                                  </a:lnTo>
                                  <a:lnTo>
                                    <a:pt x="1135" y="235"/>
                                  </a:lnTo>
                                  <a:lnTo>
                                    <a:pt x="756" y="186"/>
                                  </a:lnTo>
                                  <a:lnTo>
                                    <a:pt x="378" y="108"/>
                                  </a:lnTo>
                                  <a:lnTo>
                                    <a:pt x="0" y="0"/>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61" name="Group 5015"/>
                        <wpg:cNvGrpSpPr>
                          <a:grpSpLocks/>
                        </wpg:cNvGrpSpPr>
                        <wpg:grpSpPr bwMode="auto">
                          <a:xfrm>
                            <a:off x="7544" y="-839"/>
                            <a:ext cx="62" cy="94"/>
                            <a:chOff x="7544" y="-839"/>
                            <a:chExt cx="62" cy="94"/>
                          </a:xfrm>
                        </wpg:grpSpPr>
                        <wps:wsp>
                          <wps:cNvPr id="5062" name="Freeform 5016"/>
                          <wps:cNvSpPr>
                            <a:spLocks/>
                          </wps:cNvSpPr>
                          <wps:spPr bwMode="auto">
                            <a:xfrm>
                              <a:off x="7544" y="-839"/>
                              <a:ext cx="62" cy="94"/>
                            </a:xfrm>
                            <a:custGeom>
                              <a:avLst/>
                              <a:gdLst>
                                <a:gd name="T0" fmla="+- 0 7544 7544"/>
                                <a:gd name="T1" fmla="*/ T0 w 62"/>
                                <a:gd name="T2" fmla="+- 0 -839 -839"/>
                                <a:gd name="T3" fmla="*/ -839 h 94"/>
                                <a:gd name="T4" fmla="+- 0 7573 7544"/>
                                <a:gd name="T5" fmla="*/ T4 w 62"/>
                                <a:gd name="T6" fmla="+- 0 -745 -839"/>
                                <a:gd name="T7" fmla="*/ -745 h 94"/>
                                <a:gd name="T8" fmla="+- 0 7605 7544"/>
                                <a:gd name="T9" fmla="*/ T8 w 62"/>
                                <a:gd name="T10" fmla="+- 0 -807 -839"/>
                                <a:gd name="T11" fmla="*/ -807 h 94"/>
                                <a:gd name="T12" fmla="+- 0 7544 7544"/>
                                <a:gd name="T13" fmla="*/ T12 w 62"/>
                                <a:gd name="T14" fmla="+- 0 -839 -839"/>
                                <a:gd name="T15" fmla="*/ -839 h 94"/>
                              </a:gdLst>
                              <a:ahLst/>
                              <a:cxnLst>
                                <a:cxn ang="0">
                                  <a:pos x="T1" y="T3"/>
                                </a:cxn>
                                <a:cxn ang="0">
                                  <a:pos x="T5" y="T7"/>
                                </a:cxn>
                                <a:cxn ang="0">
                                  <a:pos x="T9" y="T11"/>
                                </a:cxn>
                                <a:cxn ang="0">
                                  <a:pos x="T13" y="T15"/>
                                </a:cxn>
                              </a:cxnLst>
                              <a:rect l="0" t="0" r="r" b="b"/>
                              <a:pathLst>
                                <a:path w="62" h="94">
                                  <a:moveTo>
                                    <a:pt x="0" y="0"/>
                                  </a:moveTo>
                                  <a:lnTo>
                                    <a:pt x="29" y="94"/>
                                  </a:lnTo>
                                  <a:lnTo>
                                    <a:pt x="61" y="3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63" name="Group 5013"/>
                        <wpg:cNvGrpSpPr>
                          <a:grpSpLocks/>
                        </wpg:cNvGrpSpPr>
                        <wpg:grpSpPr bwMode="auto">
                          <a:xfrm>
                            <a:off x="4499" y="-863"/>
                            <a:ext cx="62" cy="93"/>
                            <a:chOff x="4499" y="-863"/>
                            <a:chExt cx="62" cy="93"/>
                          </a:xfrm>
                        </wpg:grpSpPr>
                        <wps:wsp>
                          <wps:cNvPr id="5064" name="Freeform 5014"/>
                          <wps:cNvSpPr>
                            <a:spLocks/>
                          </wps:cNvSpPr>
                          <wps:spPr bwMode="auto">
                            <a:xfrm>
                              <a:off x="4499" y="-863"/>
                              <a:ext cx="62" cy="93"/>
                            </a:xfrm>
                            <a:custGeom>
                              <a:avLst/>
                              <a:gdLst>
                                <a:gd name="T0" fmla="+- 0 4562 4499"/>
                                <a:gd name="T1" fmla="*/ T0 w 62"/>
                                <a:gd name="T2" fmla="+- 0 -863 -863"/>
                                <a:gd name="T3" fmla="*/ -863 h 93"/>
                                <a:gd name="T4" fmla="+- 0 4499 4499"/>
                                <a:gd name="T5" fmla="*/ T4 w 62"/>
                                <a:gd name="T6" fmla="+- 0 -832 -863"/>
                                <a:gd name="T7" fmla="*/ -832 h 93"/>
                                <a:gd name="T8" fmla="+- 0 4531 4499"/>
                                <a:gd name="T9" fmla="*/ T8 w 62"/>
                                <a:gd name="T10" fmla="+- 0 -769 -863"/>
                                <a:gd name="T11" fmla="*/ -769 h 93"/>
                                <a:gd name="T12" fmla="+- 0 4562 4499"/>
                                <a:gd name="T13" fmla="*/ T12 w 62"/>
                                <a:gd name="T14" fmla="+- 0 -863 -863"/>
                                <a:gd name="T15" fmla="*/ -863 h 93"/>
                              </a:gdLst>
                              <a:ahLst/>
                              <a:cxnLst>
                                <a:cxn ang="0">
                                  <a:pos x="T1" y="T3"/>
                                </a:cxn>
                                <a:cxn ang="0">
                                  <a:pos x="T5" y="T7"/>
                                </a:cxn>
                                <a:cxn ang="0">
                                  <a:pos x="T9" y="T11"/>
                                </a:cxn>
                                <a:cxn ang="0">
                                  <a:pos x="T13" y="T15"/>
                                </a:cxn>
                              </a:cxnLst>
                              <a:rect l="0" t="0" r="r" b="b"/>
                              <a:pathLst>
                                <a:path w="62" h="93">
                                  <a:moveTo>
                                    <a:pt x="63" y="0"/>
                                  </a:moveTo>
                                  <a:lnTo>
                                    <a:pt x="0" y="31"/>
                                  </a:lnTo>
                                  <a:lnTo>
                                    <a:pt x="32" y="94"/>
                                  </a:lnTo>
                                  <a:lnTo>
                                    <a:pt x="6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65" name="Group 5011"/>
                        <wpg:cNvGrpSpPr>
                          <a:grpSpLocks/>
                        </wpg:cNvGrpSpPr>
                        <wpg:grpSpPr bwMode="auto">
                          <a:xfrm>
                            <a:off x="8741" y="-2261"/>
                            <a:ext cx="1667" cy="1252"/>
                            <a:chOff x="8741" y="-2261"/>
                            <a:chExt cx="1667" cy="1252"/>
                          </a:xfrm>
                        </wpg:grpSpPr>
                        <wps:wsp>
                          <wps:cNvPr id="5066" name="Freeform 5012"/>
                          <wps:cNvSpPr>
                            <a:spLocks/>
                          </wps:cNvSpPr>
                          <wps:spPr bwMode="auto">
                            <a:xfrm>
                              <a:off x="8741" y="-2261"/>
                              <a:ext cx="1667" cy="1252"/>
                            </a:xfrm>
                            <a:custGeom>
                              <a:avLst/>
                              <a:gdLst>
                                <a:gd name="T0" fmla="+- 0 8741 8741"/>
                                <a:gd name="T1" fmla="*/ T0 w 1667"/>
                                <a:gd name="T2" fmla="+- 0 -1009 -2261"/>
                                <a:gd name="T3" fmla="*/ -1009 h 1252"/>
                                <a:gd name="T4" fmla="+- 0 10408 8741"/>
                                <a:gd name="T5" fmla="*/ T4 w 1667"/>
                                <a:gd name="T6" fmla="+- 0 -1009 -2261"/>
                                <a:gd name="T7" fmla="*/ -1009 h 1252"/>
                                <a:gd name="T8" fmla="+- 0 10408 8741"/>
                                <a:gd name="T9" fmla="*/ T8 w 1667"/>
                                <a:gd name="T10" fmla="+- 0 -2261 -2261"/>
                                <a:gd name="T11" fmla="*/ -2261 h 1252"/>
                                <a:gd name="T12" fmla="+- 0 8741 8741"/>
                                <a:gd name="T13" fmla="*/ T12 w 1667"/>
                                <a:gd name="T14" fmla="+- 0 -2261 -2261"/>
                                <a:gd name="T15" fmla="*/ -2261 h 1252"/>
                                <a:gd name="T16" fmla="+- 0 8741 8741"/>
                                <a:gd name="T17" fmla="*/ T16 w 1667"/>
                                <a:gd name="T18" fmla="+- 0 -1009 -2261"/>
                                <a:gd name="T19" fmla="*/ -1009 h 1252"/>
                              </a:gdLst>
                              <a:ahLst/>
                              <a:cxnLst>
                                <a:cxn ang="0">
                                  <a:pos x="T1" y="T3"/>
                                </a:cxn>
                                <a:cxn ang="0">
                                  <a:pos x="T5" y="T7"/>
                                </a:cxn>
                                <a:cxn ang="0">
                                  <a:pos x="T9" y="T11"/>
                                </a:cxn>
                                <a:cxn ang="0">
                                  <a:pos x="T13" y="T15"/>
                                </a:cxn>
                                <a:cxn ang="0">
                                  <a:pos x="T17" y="T19"/>
                                </a:cxn>
                              </a:cxnLst>
                              <a:rect l="0" t="0" r="r" b="b"/>
                              <a:pathLst>
                                <a:path w="1667" h="1252">
                                  <a:moveTo>
                                    <a:pt x="0" y="1252"/>
                                  </a:moveTo>
                                  <a:lnTo>
                                    <a:pt x="1667" y="1252"/>
                                  </a:lnTo>
                                  <a:lnTo>
                                    <a:pt x="1667" y="0"/>
                                  </a:lnTo>
                                  <a:lnTo>
                                    <a:pt x="0" y="0"/>
                                  </a:lnTo>
                                  <a:lnTo>
                                    <a:pt x="0" y="1252"/>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67" name="Group 5009"/>
                        <wpg:cNvGrpSpPr>
                          <a:grpSpLocks/>
                        </wpg:cNvGrpSpPr>
                        <wpg:grpSpPr bwMode="auto">
                          <a:xfrm>
                            <a:off x="8969" y="-1313"/>
                            <a:ext cx="1162" cy="506"/>
                            <a:chOff x="8969" y="-1313"/>
                            <a:chExt cx="1162" cy="506"/>
                          </a:xfrm>
                        </wpg:grpSpPr>
                        <wps:wsp>
                          <wps:cNvPr id="5068" name="Freeform 5010"/>
                          <wps:cNvSpPr>
                            <a:spLocks/>
                          </wps:cNvSpPr>
                          <wps:spPr bwMode="auto">
                            <a:xfrm>
                              <a:off x="8969" y="-1313"/>
                              <a:ext cx="1162" cy="506"/>
                            </a:xfrm>
                            <a:custGeom>
                              <a:avLst/>
                              <a:gdLst>
                                <a:gd name="T0" fmla="+- 0 9878 8969"/>
                                <a:gd name="T1" fmla="*/ T0 w 1162"/>
                                <a:gd name="T2" fmla="+- 0 -1313 -1313"/>
                                <a:gd name="T3" fmla="*/ -1313 h 506"/>
                                <a:gd name="T4" fmla="+- 0 9221 8969"/>
                                <a:gd name="T5" fmla="*/ T4 w 1162"/>
                                <a:gd name="T6" fmla="+- 0 -1313 -1313"/>
                                <a:gd name="T7" fmla="*/ -1313 h 506"/>
                                <a:gd name="T8" fmla="+- 0 9198 8969"/>
                                <a:gd name="T9" fmla="*/ T8 w 1162"/>
                                <a:gd name="T10" fmla="+- 0 -1311 -1313"/>
                                <a:gd name="T11" fmla="*/ -1311 h 506"/>
                                <a:gd name="T12" fmla="+- 0 9133 8969"/>
                                <a:gd name="T13" fmla="*/ T12 w 1162"/>
                                <a:gd name="T14" fmla="+- 0 -1296 -1313"/>
                                <a:gd name="T15" fmla="*/ -1296 h 506"/>
                                <a:gd name="T16" fmla="+- 0 9075 8969"/>
                                <a:gd name="T17" fmla="*/ T16 w 1162"/>
                                <a:gd name="T18" fmla="+- 0 -1265 -1313"/>
                                <a:gd name="T19" fmla="*/ -1265 h 506"/>
                                <a:gd name="T20" fmla="+- 0 9027 8969"/>
                                <a:gd name="T21" fmla="*/ T20 w 1162"/>
                                <a:gd name="T22" fmla="+- 0 -1221 -1313"/>
                                <a:gd name="T23" fmla="*/ -1221 h 506"/>
                                <a:gd name="T24" fmla="+- 0 8992 8969"/>
                                <a:gd name="T25" fmla="*/ T24 w 1162"/>
                                <a:gd name="T26" fmla="+- 0 -1166 -1313"/>
                                <a:gd name="T27" fmla="*/ -1166 h 506"/>
                                <a:gd name="T28" fmla="+- 0 8972 8969"/>
                                <a:gd name="T29" fmla="*/ T28 w 1162"/>
                                <a:gd name="T30" fmla="+- 0 -1102 -1313"/>
                                <a:gd name="T31" fmla="*/ -1102 h 506"/>
                                <a:gd name="T32" fmla="+- 0 8969 8969"/>
                                <a:gd name="T33" fmla="*/ T32 w 1162"/>
                                <a:gd name="T34" fmla="+- 0 -1060 -1313"/>
                                <a:gd name="T35" fmla="*/ -1060 h 506"/>
                                <a:gd name="T36" fmla="+- 0 8970 8969"/>
                                <a:gd name="T37" fmla="*/ T36 w 1162"/>
                                <a:gd name="T38" fmla="+- 0 -1036 -1313"/>
                                <a:gd name="T39" fmla="*/ -1036 h 506"/>
                                <a:gd name="T40" fmla="+- 0 8985 8969"/>
                                <a:gd name="T41" fmla="*/ T40 w 1162"/>
                                <a:gd name="T42" fmla="+- 0 -971 -1313"/>
                                <a:gd name="T43" fmla="*/ -971 h 506"/>
                                <a:gd name="T44" fmla="+- 0 9016 8969"/>
                                <a:gd name="T45" fmla="*/ T44 w 1162"/>
                                <a:gd name="T46" fmla="+- 0 -913 -1313"/>
                                <a:gd name="T47" fmla="*/ -913 h 506"/>
                                <a:gd name="T48" fmla="+- 0 9060 8969"/>
                                <a:gd name="T49" fmla="*/ T48 w 1162"/>
                                <a:gd name="T50" fmla="+- 0 -865 -1313"/>
                                <a:gd name="T51" fmla="*/ -865 h 506"/>
                                <a:gd name="T52" fmla="+- 0 9115 8969"/>
                                <a:gd name="T53" fmla="*/ T52 w 1162"/>
                                <a:gd name="T54" fmla="+- 0 -830 -1313"/>
                                <a:gd name="T55" fmla="*/ -830 h 506"/>
                                <a:gd name="T56" fmla="+- 0 9179 8969"/>
                                <a:gd name="T57" fmla="*/ T56 w 1162"/>
                                <a:gd name="T58" fmla="+- 0 -810 -1313"/>
                                <a:gd name="T59" fmla="*/ -810 h 506"/>
                                <a:gd name="T60" fmla="+- 0 9878 8969"/>
                                <a:gd name="T61" fmla="*/ T60 w 1162"/>
                                <a:gd name="T62" fmla="+- 0 -807 -1313"/>
                                <a:gd name="T63" fmla="*/ -807 h 506"/>
                                <a:gd name="T64" fmla="+- 0 9901 8969"/>
                                <a:gd name="T65" fmla="*/ T64 w 1162"/>
                                <a:gd name="T66" fmla="+- 0 -808 -1313"/>
                                <a:gd name="T67" fmla="*/ -808 h 506"/>
                                <a:gd name="T68" fmla="+- 0 9966 8969"/>
                                <a:gd name="T69" fmla="*/ T68 w 1162"/>
                                <a:gd name="T70" fmla="+- 0 -823 -1313"/>
                                <a:gd name="T71" fmla="*/ -823 h 506"/>
                                <a:gd name="T72" fmla="+- 0 10024 8969"/>
                                <a:gd name="T73" fmla="*/ T72 w 1162"/>
                                <a:gd name="T74" fmla="+- 0 -853 -1313"/>
                                <a:gd name="T75" fmla="*/ -853 h 506"/>
                                <a:gd name="T76" fmla="+- 0 10072 8969"/>
                                <a:gd name="T77" fmla="*/ T76 w 1162"/>
                                <a:gd name="T78" fmla="+- 0 -898 -1313"/>
                                <a:gd name="T79" fmla="*/ -898 h 506"/>
                                <a:gd name="T80" fmla="+- 0 10107 8969"/>
                                <a:gd name="T81" fmla="*/ T80 w 1162"/>
                                <a:gd name="T82" fmla="+- 0 -953 -1313"/>
                                <a:gd name="T83" fmla="*/ -953 h 506"/>
                                <a:gd name="T84" fmla="+- 0 10127 8969"/>
                                <a:gd name="T85" fmla="*/ T84 w 1162"/>
                                <a:gd name="T86" fmla="+- 0 -1017 -1313"/>
                                <a:gd name="T87" fmla="*/ -1017 h 506"/>
                                <a:gd name="T88" fmla="+- 0 10130 8969"/>
                                <a:gd name="T89" fmla="*/ T88 w 1162"/>
                                <a:gd name="T90" fmla="+- 0 -1060 -1313"/>
                                <a:gd name="T91" fmla="*/ -1060 h 506"/>
                                <a:gd name="T92" fmla="+- 0 10129 8969"/>
                                <a:gd name="T93" fmla="*/ T92 w 1162"/>
                                <a:gd name="T94" fmla="+- 0 -1083 -1313"/>
                                <a:gd name="T95" fmla="*/ -1083 h 506"/>
                                <a:gd name="T96" fmla="+- 0 10114 8969"/>
                                <a:gd name="T97" fmla="*/ T96 w 1162"/>
                                <a:gd name="T98" fmla="+- 0 -1148 -1313"/>
                                <a:gd name="T99" fmla="*/ -1148 h 506"/>
                                <a:gd name="T100" fmla="+- 0 10083 8969"/>
                                <a:gd name="T101" fmla="*/ T100 w 1162"/>
                                <a:gd name="T102" fmla="+- 0 -1206 -1313"/>
                                <a:gd name="T103" fmla="*/ -1206 h 506"/>
                                <a:gd name="T104" fmla="+- 0 10039 8969"/>
                                <a:gd name="T105" fmla="*/ T104 w 1162"/>
                                <a:gd name="T106" fmla="+- 0 -1254 -1313"/>
                                <a:gd name="T107" fmla="*/ -1254 h 506"/>
                                <a:gd name="T108" fmla="+- 0 9984 8969"/>
                                <a:gd name="T109" fmla="*/ T108 w 1162"/>
                                <a:gd name="T110" fmla="+- 0 -1289 -1313"/>
                                <a:gd name="T111" fmla="*/ -1289 h 506"/>
                                <a:gd name="T112" fmla="+- 0 9921 8969"/>
                                <a:gd name="T113" fmla="*/ T112 w 1162"/>
                                <a:gd name="T114" fmla="+- 0 -1309 -1313"/>
                                <a:gd name="T115" fmla="*/ -1309 h 506"/>
                                <a:gd name="T116" fmla="+- 0 9878 8969"/>
                                <a:gd name="T117" fmla="*/ T116 w 1162"/>
                                <a:gd name="T118" fmla="+- 0 -1313 -1313"/>
                                <a:gd name="T119" fmla="*/ -1313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1162" h="506">
                                  <a:moveTo>
                                    <a:pt x="909" y="0"/>
                                  </a:moveTo>
                                  <a:lnTo>
                                    <a:pt x="252" y="0"/>
                                  </a:lnTo>
                                  <a:lnTo>
                                    <a:pt x="229" y="2"/>
                                  </a:lnTo>
                                  <a:lnTo>
                                    <a:pt x="164" y="17"/>
                                  </a:lnTo>
                                  <a:lnTo>
                                    <a:pt x="106" y="48"/>
                                  </a:lnTo>
                                  <a:lnTo>
                                    <a:pt x="58" y="92"/>
                                  </a:lnTo>
                                  <a:lnTo>
                                    <a:pt x="23" y="147"/>
                                  </a:lnTo>
                                  <a:lnTo>
                                    <a:pt x="3" y="211"/>
                                  </a:lnTo>
                                  <a:lnTo>
                                    <a:pt x="0" y="253"/>
                                  </a:lnTo>
                                  <a:lnTo>
                                    <a:pt x="1" y="277"/>
                                  </a:lnTo>
                                  <a:lnTo>
                                    <a:pt x="16" y="342"/>
                                  </a:lnTo>
                                  <a:lnTo>
                                    <a:pt x="47" y="400"/>
                                  </a:lnTo>
                                  <a:lnTo>
                                    <a:pt x="91" y="448"/>
                                  </a:lnTo>
                                  <a:lnTo>
                                    <a:pt x="146" y="483"/>
                                  </a:lnTo>
                                  <a:lnTo>
                                    <a:pt x="210" y="503"/>
                                  </a:lnTo>
                                  <a:lnTo>
                                    <a:pt x="909" y="506"/>
                                  </a:lnTo>
                                  <a:lnTo>
                                    <a:pt x="932" y="505"/>
                                  </a:lnTo>
                                  <a:lnTo>
                                    <a:pt x="997" y="490"/>
                                  </a:lnTo>
                                  <a:lnTo>
                                    <a:pt x="1055" y="460"/>
                                  </a:lnTo>
                                  <a:lnTo>
                                    <a:pt x="1103" y="415"/>
                                  </a:lnTo>
                                  <a:lnTo>
                                    <a:pt x="1138" y="360"/>
                                  </a:lnTo>
                                  <a:lnTo>
                                    <a:pt x="1158" y="296"/>
                                  </a:lnTo>
                                  <a:lnTo>
                                    <a:pt x="1161" y="253"/>
                                  </a:lnTo>
                                  <a:lnTo>
                                    <a:pt x="1160" y="230"/>
                                  </a:lnTo>
                                  <a:lnTo>
                                    <a:pt x="1145" y="165"/>
                                  </a:lnTo>
                                  <a:lnTo>
                                    <a:pt x="1114" y="107"/>
                                  </a:lnTo>
                                  <a:lnTo>
                                    <a:pt x="1070" y="59"/>
                                  </a:lnTo>
                                  <a:lnTo>
                                    <a:pt x="1015" y="24"/>
                                  </a:lnTo>
                                  <a:lnTo>
                                    <a:pt x="952" y="4"/>
                                  </a:lnTo>
                                  <a:lnTo>
                                    <a:pt x="90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69" name="Group 5007"/>
                        <wpg:cNvGrpSpPr>
                          <a:grpSpLocks/>
                        </wpg:cNvGrpSpPr>
                        <wpg:grpSpPr bwMode="auto">
                          <a:xfrm>
                            <a:off x="8969" y="-1313"/>
                            <a:ext cx="1162" cy="506"/>
                            <a:chOff x="8969" y="-1313"/>
                            <a:chExt cx="1162" cy="506"/>
                          </a:xfrm>
                        </wpg:grpSpPr>
                        <wps:wsp>
                          <wps:cNvPr id="5070" name="Freeform 5008"/>
                          <wps:cNvSpPr>
                            <a:spLocks/>
                          </wps:cNvSpPr>
                          <wps:spPr bwMode="auto">
                            <a:xfrm>
                              <a:off x="8969" y="-1313"/>
                              <a:ext cx="1162" cy="506"/>
                            </a:xfrm>
                            <a:custGeom>
                              <a:avLst/>
                              <a:gdLst>
                                <a:gd name="T0" fmla="+- 0 9878 8969"/>
                                <a:gd name="T1" fmla="*/ T0 w 1162"/>
                                <a:gd name="T2" fmla="+- 0 -807 -1313"/>
                                <a:gd name="T3" fmla="*/ -807 h 506"/>
                                <a:gd name="T4" fmla="+- 0 9945 8969"/>
                                <a:gd name="T5" fmla="*/ T4 w 1162"/>
                                <a:gd name="T6" fmla="+- 0 -816 -1313"/>
                                <a:gd name="T7" fmla="*/ -816 h 506"/>
                                <a:gd name="T8" fmla="+- 0 10006 8969"/>
                                <a:gd name="T9" fmla="*/ T8 w 1162"/>
                                <a:gd name="T10" fmla="+- 0 -842 -1313"/>
                                <a:gd name="T11" fmla="*/ -842 h 506"/>
                                <a:gd name="T12" fmla="+- 0 10057 8969"/>
                                <a:gd name="T13" fmla="*/ T12 w 1162"/>
                                <a:gd name="T14" fmla="+- 0 -882 -1313"/>
                                <a:gd name="T15" fmla="*/ -882 h 506"/>
                                <a:gd name="T16" fmla="+- 0 10097 8969"/>
                                <a:gd name="T17" fmla="*/ T16 w 1162"/>
                                <a:gd name="T18" fmla="+- 0 -933 -1313"/>
                                <a:gd name="T19" fmla="*/ -933 h 506"/>
                                <a:gd name="T20" fmla="+- 0 10122 8969"/>
                                <a:gd name="T21" fmla="*/ T20 w 1162"/>
                                <a:gd name="T22" fmla="+- 0 -995 -1313"/>
                                <a:gd name="T23" fmla="*/ -995 h 506"/>
                                <a:gd name="T24" fmla="+- 0 10130 8969"/>
                                <a:gd name="T25" fmla="*/ T24 w 1162"/>
                                <a:gd name="T26" fmla="+- 0 -1060 -1313"/>
                                <a:gd name="T27" fmla="*/ -1060 h 506"/>
                                <a:gd name="T28" fmla="+- 0 10129 8969"/>
                                <a:gd name="T29" fmla="*/ T28 w 1162"/>
                                <a:gd name="T30" fmla="+- 0 -1083 -1313"/>
                                <a:gd name="T31" fmla="*/ -1083 h 506"/>
                                <a:gd name="T32" fmla="+- 0 10114 8969"/>
                                <a:gd name="T33" fmla="*/ T32 w 1162"/>
                                <a:gd name="T34" fmla="+- 0 -1148 -1313"/>
                                <a:gd name="T35" fmla="*/ -1148 h 506"/>
                                <a:gd name="T36" fmla="+- 0 10083 8969"/>
                                <a:gd name="T37" fmla="*/ T36 w 1162"/>
                                <a:gd name="T38" fmla="+- 0 -1206 -1313"/>
                                <a:gd name="T39" fmla="*/ -1206 h 506"/>
                                <a:gd name="T40" fmla="+- 0 10039 8969"/>
                                <a:gd name="T41" fmla="*/ T40 w 1162"/>
                                <a:gd name="T42" fmla="+- 0 -1254 -1313"/>
                                <a:gd name="T43" fmla="*/ -1254 h 506"/>
                                <a:gd name="T44" fmla="+- 0 9984 8969"/>
                                <a:gd name="T45" fmla="*/ T44 w 1162"/>
                                <a:gd name="T46" fmla="+- 0 -1289 -1313"/>
                                <a:gd name="T47" fmla="*/ -1289 h 506"/>
                                <a:gd name="T48" fmla="+- 0 9921 8969"/>
                                <a:gd name="T49" fmla="*/ T48 w 1162"/>
                                <a:gd name="T50" fmla="+- 0 -1309 -1313"/>
                                <a:gd name="T51" fmla="*/ -1309 h 506"/>
                                <a:gd name="T52" fmla="+- 0 9878 8969"/>
                                <a:gd name="T53" fmla="*/ T52 w 1162"/>
                                <a:gd name="T54" fmla="+- 0 -1313 -1313"/>
                                <a:gd name="T55" fmla="*/ -1313 h 506"/>
                                <a:gd name="T56" fmla="+- 0 9221 8969"/>
                                <a:gd name="T57" fmla="*/ T56 w 1162"/>
                                <a:gd name="T58" fmla="+- 0 -1313 -1313"/>
                                <a:gd name="T59" fmla="*/ -1313 h 506"/>
                                <a:gd name="T60" fmla="+- 0 9154 8969"/>
                                <a:gd name="T61" fmla="*/ T60 w 1162"/>
                                <a:gd name="T62" fmla="+- 0 -1303 -1313"/>
                                <a:gd name="T63" fmla="*/ -1303 h 506"/>
                                <a:gd name="T64" fmla="+- 0 9093 8969"/>
                                <a:gd name="T65" fmla="*/ T64 w 1162"/>
                                <a:gd name="T66" fmla="+- 0 -1277 -1313"/>
                                <a:gd name="T67" fmla="*/ -1277 h 506"/>
                                <a:gd name="T68" fmla="+- 0 9042 8969"/>
                                <a:gd name="T69" fmla="*/ T68 w 1162"/>
                                <a:gd name="T70" fmla="+- 0 -1237 -1313"/>
                                <a:gd name="T71" fmla="*/ -1237 h 506"/>
                                <a:gd name="T72" fmla="+- 0 9002 8969"/>
                                <a:gd name="T73" fmla="*/ T72 w 1162"/>
                                <a:gd name="T74" fmla="+- 0 -1185 -1313"/>
                                <a:gd name="T75" fmla="*/ -1185 h 506"/>
                                <a:gd name="T76" fmla="+- 0 8977 8969"/>
                                <a:gd name="T77" fmla="*/ T76 w 1162"/>
                                <a:gd name="T78" fmla="+- 0 -1124 -1313"/>
                                <a:gd name="T79" fmla="*/ -1124 h 506"/>
                                <a:gd name="T80" fmla="+- 0 8969 8969"/>
                                <a:gd name="T81" fmla="*/ T80 w 1162"/>
                                <a:gd name="T82" fmla="+- 0 -1060 -1313"/>
                                <a:gd name="T83" fmla="*/ -1060 h 506"/>
                                <a:gd name="T84" fmla="+- 0 8970 8969"/>
                                <a:gd name="T85" fmla="*/ T84 w 1162"/>
                                <a:gd name="T86" fmla="+- 0 -1036 -1313"/>
                                <a:gd name="T87" fmla="*/ -1036 h 506"/>
                                <a:gd name="T88" fmla="+- 0 8985 8969"/>
                                <a:gd name="T89" fmla="*/ T88 w 1162"/>
                                <a:gd name="T90" fmla="+- 0 -971 -1313"/>
                                <a:gd name="T91" fmla="*/ -971 h 506"/>
                                <a:gd name="T92" fmla="+- 0 9016 8969"/>
                                <a:gd name="T93" fmla="*/ T92 w 1162"/>
                                <a:gd name="T94" fmla="+- 0 -913 -1313"/>
                                <a:gd name="T95" fmla="*/ -913 h 506"/>
                                <a:gd name="T96" fmla="+- 0 9060 8969"/>
                                <a:gd name="T97" fmla="*/ T96 w 1162"/>
                                <a:gd name="T98" fmla="+- 0 -865 -1313"/>
                                <a:gd name="T99" fmla="*/ -865 h 506"/>
                                <a:gd name="T100" fmla="+- 0 9115 8969"/>
                                <a:gd name="T101" fmla="*/ T100 w 1162"/>
                                <a:gd name="T102" fmla="+- 0 -830 -1313"/>
                                <a:gd name="T103" fmla="*/ -830 h 506"/>
                                <a:gd name="T104" fmla="+- 0 9179 8969"/>
                                <a:gd name="T105" fmla="*/ T104 w 1162"/>
                                <a:gd name="T106" fmla="+- 0 -810 -1313"/>
                                <a:gd name="T107" fmla="*/ -810 h 506"/>
                                <a:gd name="T108" fmla="+- 0 9878 8969"/>
                                <a:gd name="T109" fmla="*/ T108 w 1162"/>
                                <a:gd name="T110" fmla="+- 0 -807 -1313"/>
                                <a:gd name="T111" fmla="*/ -807 h 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62" h="506">
                                  <a:moveTo>
                                    <a:pt x="909" y="506"/>
                                  </a:moveTo>
                                  <a:lnTo>
                                    <a:pt x="976" y="497"/>
                                  </a:lnTo>
                                  <a:lnTo>
                                    <a:pt x="1037" y="471"/>
                                  </a:lnTo>
                                  <a:lnTo>
                                    <a:pt x="1088" y="431"/>
                                  </a:lnTo>
                                  <a:lnTo>
                                    <a:pt x="1128" y="380"/>
                                  </a:lnTo>
                                  <a:lnTo>
                                    <a:pt x="1153" y="318"/>
                                  </a:lnTo>
                                  <a:lnTo>
                                    <a:pt x="1161" y="253"/>
                                  </a:lnTo>
                                  <a:lnTo>
                                    <a:pt x="1160" y="230"/>
                                  </a:lnTo>
                                  <a:lnTo>
                                    <a:pt x="1145" y="165"/>
                                  </a:lnTo>
                                  <a:lnTo>
                                    <a:pt x="1114" y="107"/>
                                  </a:lnTo>
                                  <a:lnTo>
                                    <a:pt x="1070" y="59"/>
                                  </a:lnTo>
                                  <a:lnTo>
                                    <a:pt x="1015" y="24"/>
                                  </a:lnTo>
                                  <a:lnTo>
                                    <a:pt x="952" y="4"/>
                                  </a:lnTo>
                                  <a:lnTo>
                                    <a:pt x="909" y="0"/>
                                  </a:lnTo>
                                  <a:lnTo>
                                    <a:pt x="252" y="0"/>
                                  </a:lnTo>
                                  <a:lnTo>
                                    <a:pt x="185" y="10"/>
                                  </a:lnTo>
                                  <a:lnTo>
                                    <a:pt x="124" y="36"/>
                                  </a:lnTo>
                                  <a:lnTo>
                                    <a:pt x="73" y="76"/>
                                  </a:lnTo>
                                  <a:lnTo>
                                    <a:pt x="33" y="128"/>
                                  </a:lnTo>
                                  <a:lnTo>
                                    <a:pt x="8" y="189"/>
                                  </a:lnTo>
                                  <a:lnTo>
                                    <a:pt x="0" y="253"/>
                                  </a:lnTo>
                                  <a:lnTo>
                                    <a:pt x="1" y="277"/>
                                  </a:lnTo>
                                  <a:lnTo>
                                    <a:pt x="16" y="342"/>
                                  </a:lnTo>
                                  <a:lnTo>
                                    <a:pt x="47" y="400"/>
                                  </a:lnTo>
                                  <a:lnTo>
                                    <a:pt x="91" y="448"/>
                                  </a:lnTo>
                                  <a:lnTo>
                                    <a:pt x="146" y="483"/>
                                  </a:lnTo>
                                  <a:lnTo>
                                    <a:pt x="210" y="503"/>
                                  </a:lnTo>
                                  <a:lnTo>
                                    <a:pt x="909" y="506"/>
                                  </a:lnTo>
                                  <a:close/>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71" name="Group 5005"/>
                        <wpg:cNvGrpSpPr>
                          <a:grpSpLocks/>
                        </wpg:cNvGrpSpPr>
                        <wpg:grpSpPr bwMode="auto">
                          <a:xfrm>
                            <a:off x="2669" y="-819"/>
                            <a:ext cx="6844" cy="579"/>
                            <a:chOff x="2669" y="-819"/>
                            <a:chExt cx="6844" cy="579"/>
                          </a:xfrm>
                        </wpg:grpSpPr>
                        <wps:wsp>
                          <wps:cNvPr id="5072" name="Freeform 5006"/>
                          <wps:cNvSpPr>
                            <a:spLocks/>
                          </wps:cNvSpPr>
                          <wps:spPr bwMode="auto">
                            <a:xfrm>
                              <a:off x="2669" y="-819"/>
                              <a:ext cx="6844" cy="579"/>
                            </a:xfrm>
                            <a:custGeom>
                              <a:avLst/>
                              <a:gdLst>
                                <a:gd name="T0" fmla="+- 0 9512 2669"/>
                                <a:gd name="T1" fmla="*/ T0 w 6844"/>
                                <a:gd name="T2" fmla="+- 0 -794 -819"/>
                                <a:gd name="T3" fmla="*/ -794 h 579"/>
                                <a:gd name="T4" fmla="+- 0 8898 2669"/>
                                <a:gd name="T5" fmla="*/ T4 w 6844"/>
                                <a:gd name="T6" fmla="+- 0 -608 -819"/>
                                <a:gd name="T7" fmla="*/ -608 h 579"/>
                                <a:gd name="T8" fmla="+- 0 8283 2669"/>
                                <a:gd name="T9" fmla="*/ T8 w 6844"/>
                                <a:gd name="T10" fmla="+- 0 -460 -819"/>
                                <a:gd name="T11" fmla="*/ -460 h 579"/>
                                <a:gd name="T12" fmla="+- 0 7665 2669"/>
                                <a:gd name="T13" fmla="*/ T12 w 6844"/>
                                <a:gd name="T14" fmla="+- 0 -349 -819"/>
                                <a:gd name="T15" fmla="*/ -349 h 579"/>
                                <a:gd name="T16" fmla="+- 0 7046 2669"/>
                                <a:gd name="T17" fmla="*/ T16 w 6844"/>
                                <a:gd name="T18" fmla="+- 0 -276 -819"/>
                                <a:gd name="T19" fmla="*/ -276 h 579"/>
                                <a:gd name="T20" fmla="+- 0 6426 2669"/>
                                <a:gd name="T21" fmla="*/ T20 w 6844"/>
                                <a:gd name="T22" fmla="+- 0 -241 -819"/>
                                <a:gd name="T23" fmla="*/ -241 h 579"/>
                                <a:gd name="T24" fmla="+- 0 5804 2669"/>
                                <a:gd name="T25" fmla="*/ T24 w 6844"/>
                                <a:gd name="T26" fmla="+- 0 -243 -819"/>
                                <a:gd name="T27" fmla="*/ -243 h 579"/>
                                <a:gd name="T28" fmla="+- 0 5180 2669"/>
                                <a:gd name="T29" fmla="*/ T28 w 6844"/>
                                <a:gd name="T30" fmla="+- 0 -283 -819"/>
                                <a:gd name="T31" fmla="*/ -283 h 579"/>
                                <a:gd name="T32" fmla="+- 0 4555 2669"/>
                                <a:gd name="T33" fmla="*/ T32 w 6844"/>
                                <a:gd name="T34" fmla="+- 0 -361 -819"/>
                                <a:gd name="T35" fmla="*/ -361 h 579"/>
                                <a:gd name="T36" fmla="+- 0 3927 2669"/>
                                <a:gd name="T37" fmla="*/ T36 w 6844"/>
                                <a:gd name="T38" fmla="+- 0 -476 -819"/>
                                <a:gd name="T39" fmla="*/ -476 h 579"/>
                                <a:gd name="T40" fmla="+- 0 3298 2669"/>
                                <a:gd name="T41" fmla="*/ T40 w 6844"/>
                                <a:gd name="T42" fmla="+- 0 -629 -819"/>
                                <a:gd name="T43" fmla="*/ -629 h 579"/>
                                <a:gd name="T44" fmla="+- 0 2669 2669"/>
                                <a:gd name="T45" fmla="*/ T44 w 6844"/>
                                <a:gd name="T46" fmla="+- 0 -819 -819"/>
                                <a:gd name="T47" fmla="*/ -819 h 5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844" h="579">
                                  <a:moveTo>
                                    <a:pt x="6843" y="25"/>
                                  </a:moveTo>
                                  <a:lnTo>
                                    <a:pt x="6229" y="211"/>
                                  </a:lnTo>
                                  <a:lnTo>
                                    <a:pt x="5614" y="359"/>
                                  </a:lnTo>
                                  <a:lnTo>
                                    <a:pt x="4996" y="470"/>
                                  </a:lnTo>
                                  <a:lnTo>
                                    <a:pt x="4377" y="543"/>
                                  </a:lnTo>
                                  <a:lnTo>
                                    <a:pt x="3757" y="578"/>
                                  </a:lnTo>
                                  <a:lnTo>
                                    <a:pt x="3135" y="576"/>
                                  </a:lnTo>
                                  <a:lnTo>
                                    <a:pt x="2511" y="536"/>
                                  </a:lnTo>
                                  <a:lnTo>
                                    <a:pt x="1886" y="458"/>
                                  </a:lnTo>
                                  <a:lnTo>
                                    <a:pt x="1258" y="343"/>
                                  </a:lnTo>
                                  <a:lnTo>
                                    <a:pt x="629" y="190"/>
                                  </a:lnTo>
                                  <a:lnTo>
                                    <a:pt x="0" y="0"/>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73" name="Group 5003"/>
                        <wpg:cNvGrpSpPr>
                          <a:grpSpLocks/>
                        </wpg:cNvGrpSpPr>
                        <wpg:grpSpPr bwMode="auto">
                          <a:xfrm>
                            <a:off x="9487" y="-837"/>
                            <a:ext cx="62" cy="93"/>
                            <a:chOff x="9487" y="-837"/>
                            <a:chExt cx="62" cy="93"/>
                          </a:xfrm>
                        </wpg:grpSpPr>
                        <wps:wsp>
                          <wps:cNvPr id="5074" name="Freeform 5004"/>
                          <wps:cNvSpPr>
                            <a:spLocks/>
                          </wps:cNvSpPr>
                          <wps:spPr bwMode="auto">
                            <a:xfrm>
                              <a:off x="9487" y="-837"/>
                              <a:ext cx="62" cy="93"/>
                            </a:xfrm>
                            <a:custGeom>
                              <a:avLst/>
                              <a:gdLst>
                                <a:gd name="T0" fmla="+- 0 9487 9487"/>
                                <a:gd name="T1" fmla="*/ T0 w 62"/>
                                <a:gd name="T2" fmla="+- 0 -837 -837"/>
                                <a:gd name="T3" fmla="*/ -837 h 93"/>
                                <a:gd name="T4" fmla="+- 0 9519 9487"/>
                                <a:gd name="T5" fmla="*/ T4 w 62"/>
                                <a:gd name="T6" fmla="+- 0 -744 -837"/>
                                <a:gd name="T7" fmla="*/ -744 h 93"/>
                                <a:gd name="T8" fmla="+- 0 9549 9487"/>
                                <a:gd name="T9" fmla="*/ T8 w 62"/>
                                <a:gd name="T10" fmla="+- 0 -807 -837"/>
                                <a:gd name="T11" fmla="*/ -807 h 93"/>
                                <a:gd name="T12" fmla="+- 0 9487 9487"/>
                                <a:gd name="T13" fmla="*/ T12 w 62"/>
                                <a:gd name="T14" fmla="+- 0 -837 -837"/>
                                <a:gd name="T15" fmla="*/ -837 h 93"/>
                              </a:gdLst>
                              <a:ahLst/>
                              <a:cxnLst>
                                <a:cxn ang="0">
                                  <a:pos x="T1" y="T3"/>
                                </a:cxn>
                                <a:cxn ang="0">
                                  <a:pos x="T5" y="T7"/>
                                </a:cxn>
                                <a:cxn ang="0">
                                  <a:pos x="T9" y="T11"/>
                                </a:cxn>
                                <a:cxn ang="0">
                                  <a:pos x="T13" y="T15"/>
                                </a:cxn>
                              </a:cxnLst>
                              <a:rect l="0" t="0" r="r" b="b"/>
                              <a:pathLst>
                                <a:path w="62" h="93">
                                  <a:moveTo>
                                    <a:pt x="0" y="0"/>
                                  </a:moveTo>
                                  <a:lnTo>
                                    <a:pt x="32" y="93"/>
                                  </a:lnTo>
                                  <a:lnTo>
                                    <a:pt x="62" y="3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75" name="Group 5001"/>
                        <wpg:cNvGrpSpPr>
                          <a:grpSpLocks/>
                        </wpg:cNvGrpSpPr>
                        <wpg:grpSpPr bwMode="auto">
                          <a:xfrm>
                            <a:off x="2631" y="-863"/>
                            <a:ext cx="62" cy="93"/>
                            <a:chOff x="2631" y="-863"/>
                            <a:chExt cx="62" cy="93"/>
                          </a:xfrm>
                        </wpg:grpSpPr>
                        <wps:wsp>
                          <wps:cNvPr id="5076" name="Freeform 5002"/>
                          <wps:cNvSpPr>
                            <a:spLocks/>
                          </wps:cNvSpPr>
                          <wps:spPr bwMode="auto">
                            <a:xfrm>
                              <a:off x="2631" y="-863"/>
                              <a:ext cx="62" cy="93"/>
                            </a:xfrm>
                            <a:custGeom>
                              <a:avLst/>
                              <a:gdLst>
                                <a:gd name="T0" fmla="+- 0 2693 2631"/>
                                <a:gd name="T1" fmla="*/ T0 w 62"/>
                                <a:gd name="T2" fmla="+- 0 -863 -863"/>
                                <a:gd name="T3" fmla="*/ -863 h 93"/>
                                <a:gd name="T4" fmla="+- 0 2631 2631"/>
                                <a:gd name="T5" fmla="*/ T4 w 62"/>
                                <a:gd name="T6" fmla="+- 0 -832 -863"/>
                                <a:gd name="T7" fmla="*/ -832 h 93"/>
                                <a:gd name="T8" fmla="+- 0 2662 2631"/>
                                <a:gd name="T9" fmla="*/ T8 w 62"/>
                                <a:gd name="T10" fmla="+- 0 -769 -863"/>
                                <a:gd name="T11" fmla="*/ -769 h 93"/>
                                <a:gd name="T12" fmla="+- 0 2693 2631"/>
                                <a:gd name="T13" fmla="*/ T12 w 62"/>
                                <a:gd name="T14" fmla="+- 0 -863 -863"/>
                                <a:gd name="T15" fmla="*/ -863 h 93"/>
                              </a:gdLst>
                              <a:ahLst/>
                              <a:cxnLst>
                                <a:cxn ang="0">
                                  <a:pos x="T1" y="T3"/>
                                </a:cxn>
                                <a:cxn ang="0">
                                  <a:pos x="T5" y="T7"/>
                                </a:cxn>
                                <a:cxn ang="0">
                                  <a:pos x="T9" y="T11"/>
                                </a:cxn>
                                <a:cxn ang="0">
                                  <a:pos x="T13" y="T15"/>
                                </a:cxn>
                              </a:cxnLst>
                              <a:rect l="0" t="0" r="r" b="b"/>
                              <a:pathLst>
                                <a:path w="62" h="93">
                                  <a:moveTo>
                                    <a:pt x="62" y="0"/>
                                  </a:moveTo>
                                  <a:lnTo>
                                    <a:pt x="0" y="31"/>
                                  </a:lnTo>
                                  <a:lnTo>
                                    <a:pt x="31" y="94"/>
                                  </a:lnTo>
                                  <a:lnTo>
                                    <a:pt x="6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77" name="Group 4999"/>
                        <wpg:cNvGrpSpPr>
                          <a:grpSpLocks/>
                        </wpg:cNvGrpSpPr>
                        <wpg:grpSpPr bwMode="auto">
                          <a:xfrm>
                            <a:off x="5000" y="-351"/>
                            <a:ext cx="2230" cy="207"/>
                            <a:chOff x="5000" y="-351"/>
                            <a:chExt cx="2230" cy="207"/>
                          </a:xfrm>
                        </wpg:grpSpPr>
                        <wps:wsp>
                          <wps:cNvPr id="5078" name="Freeform 5000"/>
                          <wps:cNvSpPr>
                            <a:spLocks/>
                          </wps:cNvSpPr>
                          <wps:spPr bwMode="auto">
                            <a:xfrm>
                              <a:off x="5000" y="-351"/>
                              <a:ext cx="2230" cy="207"/>
                            </a:xfrm>
                            <a:custGeom>
                              <a:avLst/>
                              <a:gdLst>
                                <a:gd name="T0" fmla="+- 0 5000 5000"/>
                                <a:gd name="T1" fmla="*/ T0 w 2230"/>
                                <a:gd name="T2" fmla="+- 0 -351 -351"/>
                                <a:gd name="T3" fmla="*/ -351 h 207"/>
                                <a:gd name="T4" fmla="+- 0 5000 5000"/>
                                <a:gd name="T5" fmla="*/ T4 w 2230"/>
                                <a:gd name="T6" fmla="+- 0 -144 -351"/>
                                <a:gd name="T7" fmla="*/ -144 h 207"/>
                                <a:gd name="T8" fmla="+- 0 7230 5000"/>
                                <a:gd name="T9" fmla="*/ T8 w 2230"/>
                                <a:gd name="T10" fmla="+- 0 -144 -351"/>
                                <a:gd name="T11" fmla="*/ -144 h 207"/>
                                <a:gd name="T12" fmla="+- 0 7230 5000"/>
                                <a:gd name="T13" fmla="*/ T12 w 2230"/>
                                <a:gd name="T14" fmla="+- 0 -351 -351"/>
                                <a:gd name="T15" fmla="*/ -351 h 207"/>
                                <a:gd name="T16" fmla="+- 0 5000 5000"/>
                                <a:gd name="T17" fmla="*/ T16 w 2230"/>
                                <a:gd name="T18" fmla="+- 0 -351 -351"/>
                                <a:gd name="T19" fmla="*/ -351 h 207"/>
                              </a:gdLst>
                              <a:ahLst/>
                              <a:cxnLst>
                                <a:cxn ang="0">
                                  <a:pos x="T1" y="T3"/>
                                </a:cxn>
                                <a:cxn ang="0">
                                  <a:pos x="T5" y="T7"/>
                                </a:cxn>
                                <a:cxn ang="0">
                                  <a:pos x="T9" y="T11"/>
                                </a:cxn>
                                <a:cxn ang="0">
                                  <a:pos x="T13" y="T15"/>
                                </a:cxn>
                                <a:cxn ang="0">
                                  <a:pos x="T17" y="T19"/>
                                </a:cxn>
                              </a:cxnLst>
                              <a:rect l="0" t="0" r="r" b="b"/>
                              <a:pathLst>
                                <a:path w="2230" h="207">
                                  <a:moveTo>
                                    <a:pt x="0" y="0"/>
                                  </a:moveTo>
                                  <a:lnTo>
                                    <a:pt x="0" y="207"/>
                                  </a:lnTo>
                                  <a:lnTo>
                                    <a:pt x="2230" y="207"/>
                                  </a:lnTo>
                                  <a:lnTo>
                                    <a:pt x="2230"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79" name="Group 4997"/>
                        <wpg:cNvGrpSpPr>
                          <a:grpSpLocks/>
                        </wpg:cNvGrpSpPr>
                        <wpg:grpSpPr bwMode="auto">
                          <a:xfrm>
                            <a:off x="8034" y="-5701"/>
                            <a:ext cx="1010" cy="1012"/>
                            <a:chOff x="8034" y="-5701"/>
                            <a:chExt cx="1010" cy="1012"/>
                          </a:xfrm>
                        </wpg:grpSpPr>
                        <wps:wsp>
                          <wps:cNvPr id="5080" name="Freeform 4998"/>
                          <wps:cNvSpPr>
                            <a:spLocks/>
                          </wps:cNvSpPr>
                          <wps:spPr bwMode="auto">
                            <a:xfrm>
                              <a:off x="8034" y="-5701"/>
                              <a:ext cx="1010" cy="1012"/>
                            </a:xfrm>
                            <a:custGeom>
                              <a:avLst/>
                              <a:gdLst>
                                <a:gd name="T0" fmla="+- 0 8034 8034"/>
                                <a:gd name="T1" fmla="*/ T0 w 1010"/>
                                <a:gd name="T2" fmla="+- 0 -5195 -5701"/>
                                <a:gd name="T3" fmla="*/ -5195 h 1012"/>
                                <a:gd name="T4" fmla="+- 0 8041 8034"/>
                                <a:gd name="T5" fmla="*/ T4 w 1010"/>
                                <a:gd name="T6" fmla="+- 0 -5277 -5701"/>
                                <a:gd name="T7" fmla="*/ -5277 h 1012"/>
                                <a:gd name="T8" fmla="+- 0 8060 8034"/>
                                <a:gd name="T9" fmla="*/ T8 w 1010"/>
                                <a:gd name="T10" fmla="+- 0 -5355 -5701"/>
                                <a:gd name="T11" fmla="*/ -5355 h 1012"/>
                                <a:gd name="T12" fmla="+- 0 8091 8034"/>
                                <a:gd name="T13" fmla="*/ T12 w 1010"/>
                                <a:gd name="T14" fmla="+- 0 -5428 -5701"/>
                                <a:gd name="T15" fmla="*/ -5428 h 1012"/>
                                <a:gd name="T16" fmla="+- 0 8132 8034"/>
                                <a:gd name="T17" fmla="*/ T16 w 1010"/>
                                <a:gd name="T18" fmla="+- 0 -5494 -5701"/>
                                <a:gd name="T19" fmla="*/ -5494 h 1012"/>
                                <a:gd name="T20" fmla="+- 0 8182 8034"/>
                                <a:gd name="T21" fmla="*/ T20 w 1010"/>
                                <a:gd name="T22" fmla="+- 0 -5553 -5701"/>
                                <a:gd name="T23" fmla="*/ -5553 h 1012"/>
                                <a:gd name="T24" fmla="+- 0 8241 8034"/>
                                <a:gd name="T25" fmla="*/ T24 w 1010"/>
                                <a:gd name="T26" fmla="+- 0 -5604 -5701"/>
                                <a:gd name="T27" fmla="*/ -5604 h 1012"/>
                                <a:gd name="T28" fmla="+- 0 8308 8034"/>
                                <a:gd name="T29" fmla="*/ T28 w 1010"/>
                                <a:gd name="T30" fmla="+- 0 -5645 -5701"/>
                                <a:gd name="T31" fmla="*/ -5645 h 1012"/>
                                <a:gd name="T32" fmla="+- 0 8380 8034"/>
                                <a:gd name="T33" fmla="*/ T32 w 1010"/>
                                <a:gd name="T34" fmla="+- 0 -5676 -5701"/>
                                <a:gd name="T35" fmla="*/ -5676 h 1012"/>
                                <a:gd name="T36" fmla="+- 0 8458 8034"/>
                                <a:gd name="T37" fmla="*/ T36 w 1010"/>
                                <a:gd name="T38" fmla="+- 0 -5695 -5701"/>
                                <a:gd name="T39" fmla="*/ -5695 h 1012"/>
                                <a:gd name="T40" fmla="+- 0 8539 8034"/>
                                <a:gd name="T41" fmla="*/ T40 w 1010"/>
                                <a:gd name="T42" fmla="+- 0 -5701 -5701"/>
                                <a:gd name="T43" fmla="*/ -5701 h 1012"/>
                                <a:gd name="T44" fmla="+- 0 8581 8034"/>
                                <a:gd name="T45" fmla="*/ T44 w 1010"/>
                                <a:gd name="T46" fmla="+- 0 -5700 -5701"/>
                                <a:gd name="T47" fmla="*/ -5700 h 1012"/>
                                <a:gd name="T48" fmla="+- 0 8661 8034"/>
                                <a:gd name="T49" fmla="*/ T48 w 1010"/>
                                <a:gd name="T50" fmla="+- 0 -5687 -5701"/>
                                <a:gd name="T51" fmla="*/ -5687 h 1012"/>
                                <a:gd name="T52" fmla="+- 0 8736 8034"/>
                                <a:gd name="T53" fmla="*/ T52 w 1010"/>
                                <a:gd name="T54" fmla="+- 0 -5662 -5701"/>
                                <a:gd name="T55" fmla="*/ -5662 h 1012"/>
                                <a:gd name="T56" fmla="+- 0 8806 8034"/>
                                <a:gd name="T57" fmla="*/ T56 w 1010"/>
                                <a:gd name="T58" fmla="+- 0 -5625 -5701"/>
                                <a:gd name="T59" fmla="*/ -5625 h 1012"/>
                                <a:gd name="T60" fmla="+- 0 8868 8034"/>
                                <a:gd name="T61" fmla="*/ T60 w 1010"/>
                                <a:gd name="T62" fmla="+- 0 -5579 -5701"/>
                                <a:gd name="T63" fmla="*/ -5579 h 1012"/>
                                <a:gd name="T64" fmla="+- 0 8923 8034"/>
                                <a:gd name="T65" fmla="*/ T64 w 1010"/>
                                <a:gd name="T66" fmla="+- 0 -5525 -5701"/>
                                <a:gd name="T67" fmla="*/ -5525 h 1012"/>
                                <a:gd name="T68" fmla="+- 0 8969 8034"/>
                                <a:gd name="T69" fmla="*/ T68 w 1010"/>
                                <a:gd name="T70" fmla="+- 0 -5462 -5701"/>
                                <a:gd name="T71" fmla="*/ -5462 h 1012"/>
                                <a:gd name="T72" fmla="+- 0 9005 8034"/>
                                <a:gd name="T73" fmla="*/ T72 w 1010"/>
                                <a:gd name="T74" fmla="+- 0 -5392 -5701"/>
                                <a:gd name="T75" fmla="*/ -5392 h 1012"/>
                                <a:gd name="T76" fmla="+- 0 9030 8034"/>
                                <a:gd name="T77" fmla="*/ T76 w 1010"/>
                                <a:gd name="T78" fmla="+- 0 -5317 -5701"/>
                                <a:gd name="T79" fmla="*/ -5317 h 1012"/>
                                <a:gd name="T80" fmla="+- 0 9043 8034"/>
                                <a:gd name="T81" fmla="*/ T80 w 1010"/>
                                <a:gd name="T82" fmla="+- 0 -5237 -5701"/>
                                <a:gd name="T83" fmla="*/ -5237 h 1012"/>
                                <a:gd name="T84" fmla="+- 0 9044 8034"/>
                                <a:gd name="T85" fmla="*/ T84 w 1010"/>
                                <a:gd name="T86" fmla="+- 0 -5195 -5701"/>
                                <a:gd name="T87" fmla="*/ -5195 h 1012"/>
                                <a:gd name="T88" fmla="+- 0 9043 8034"/>
                                <a:gd name="T89" fmla="*/ T88 w 1010"/>
                                <a:gd name="T90" fmla="+- 0 -5154 -5701"/>
                                <a:gd name="T91" fmla="*/ -5154 h 1012"/>
                                <a:gd name="T92" fmla="+- 0 9038 8034"/>
                                <a:gd name="T93" fmla="*/ T92 w 1010"/>
                                <a:gd name="T94" fmla="+- 0 -5113 -5701"/>
                                <a:gd name="T95" fmla="*/ -5113 h 1012"/>
                                <a:gd name="T96" fmla="+- 0 9019 8034"/>
                                <a:gd name="T97" fmla="*/ T96 w 1010"/>
                                <a:gd name="T98" fmla="+- 0 -5035 -5701"/>
                                <a:gd name="T99" fmla="*/ -5035 h 1012"/>
                                <a:gd name="T100" fmla="+- 0 8988 8034"/>
                                <a:gd name="T101" fmla="*/ T100 w 1010"/>
                                <a:gd name="T102" fmla="+- 0 -4963 -5701"/>
                                <a:gd name="T103" fmla="*/ -4963 h 1012"/>
                                <a:gd name="T104" fmla="+- 0 8947 8034"/>
                                <a:gd name="T105" fmla="*/ T104 w 1010"/>
                                <a:gd name="T106" fmla="+- 0 -4896 -5701"/>
                                <a:gd name="T107" fmla="*/ -4896 h 1012"/>
                                <a:gd name="T108" fmla="+- 0 8897 8034"/>
                                <a:gd name="T109" fmla="*/ T108 w 1010"/>
                                <a:gd name="T110" fmla="+- 0 -4838 -5701"/>
                                <a:gd name="T111" fmla="*/ -4838 h 1012"/>
                                <a:gd name="T112" fmla="+- 0 8838 8034"/>
                                <a:gd name="T113" fmla="*/ T112 w 1010"/>
                                <a:gd name="T114" fmla="+- 0 -4787 -5701"/>
                                <a:gd name="T115" fmla="*/ -4787 h 1012"/>
                                <a:gd name="T116" fmla="+- 0 8772 8034"/>
                                <a:gd name="T117" fmla="*/ T116 w 1010"/>
                                <a:gd name="T118" fmla="+- 0 -4746 -5701"/>
                                <a:gd name="T119" fmla="*/ -4746 h 1012"/>
                                <a:gd name="T120" fmla="+- 0 8699 8034"/>
                                <a:gd name="T121" fmla="*/ T120 w 1010"/>
                                <a:gd name="T122" fmla="+- 0 -4715 -5701"/>
                                <a:gd name="T123" fmla="*/ -4715 h 1012"/>
                                <a:gd name="T124" fmla="+- 0 8621 8034"/>
                                <a:gd name="T125" fmla="*/ T124 w 1010"/>
                                <a:gd name="T126" fmla="+- 0 -4696 -5701"/>
                                <a:gd name="T127" fmla="*/ -4696 h 1012"/>
                                <a:gd name="T128" fmla="+- 0 8539 8034"/>
                                <a:gd name="T129" fmla="*/ T128 w 1010"/>
                                <a:gd name="T130" fmla="+- 0 -4690 -5701"/>
                                <a:gd name="T131" fmla="*/ -4690 h 1012"/>
                                <a:gd name="T132" fmla="+- 0 8498 8034"/>
                                <a:gd name="T133" fmla="*/ T132 w 1010"/>
                                <a:gd name="T134" fmla="+- 0 -4691 -5701"/>
                                <a:gd name="T135" fmla="*/ -4691 h 1012"/>
                                <a:gd name="T136" fmla="+- 0 8418 8034"/>
                                <a:gd name="T137" fmla="*/ T136 w 1010"/>
                                <a:gd name="T138" fmla="+- 0 -4704 -5701"/>
                                <a:gd name="T139" fmla="*/ -4704 h 1012"/>
                                <a:gd name="T140" fmla="+- 0 8343 8034"/>
                                <a:gd name="T141" fmla="*/ T140 w 1010"/>
                                <a:gd name="T142" fmla="+- 0 -4729 -5701"/>
                                <a:gd name="T143" fmla="*/ -4729 h 1012"/>
                                <a:gd name="T144" fmla="+- 0 8274 8034"/>
                                <a:gd name="T145" fmla="*/ T144 w 1010"/>
                                <a:gd name="T146" fmla="+- 0 -4765 -5701"/>
                                <a:gd name="T147" fmla="*/ -4765 h 1012"/>
                                <a:gd name="T148" fmla="+- 0 8211 8034"/>
                                <a:gd name="T149" fmla="*/ T148 w 1010"/>
                                <a:gd name="T150" fmla="+- 0 -4811 -5701"/>
                                <a:gd name="T151" fmla="*/ -4811 h 1012"/>
                                <a:gd name="T152" fmla="+- 0 8156 8034"/>
                                <a:gd name="T153" fmla="*/ T152 w 1010"/>
                                <a:gd name="T154" fmla="+- 0 -4866 -5701"/>
                                <a:gd name="T155" fmla="*/ -4866 h 1012"/>
                                <a:gd name="T156" fmla="+- 0 8110 8034"/>
                                <a:gd name="T157" fmla="*/ T156 w 1010"/>
                                <a:gd name="T158" fmla="+- 0 -4929 -5701"/>
                                <a:gd name="T159" fmla="*/ -4929 h 1012"/>
                                <a:gd name="T160" fmla="+- 0 8074 8034"/>
                                <a:gd name="T161" fmla="*/ T160 w 1010"/>
                                <a:gd name="T162" fmla="+- 0 -4998 -5701"/>
                                <a:gd name="T163" fmla="*/ -4998 h 1012"/>
                                <a:gd name="T164" fmla="+- 0 8049 8034"/>
                                <a:gd name="T165" fmla="*/ T164 w 1010"/>
                                <a:gd name="T166" fmla="+- 0 -5074 -5701"/>
                                <a:gd name="T167" fmla="*/ -5074 h 1012"/>
                                <a:gd name="T168" fmla="+- 0 8036 8034"/>
                                <a:gd name="T169" fmla="*/ T168 w 1010"/>
                                <a:gd name="T170" fmla="+- 0 -5154 -5701"/>
                                <a:gd name="T171" fmla="*/ -5154 h 1012"/>
                                <a:gd name="T172" fmla="+- 0 8034 8034"/>
                                <a:gd name="T173" fmla="*/ T172 w 1010"/>
                                <a:gd name="T174" fmla="+- 0 -5195 -5701"/>
                                <a:gd name="T175" fmla="*/ -5195 h 10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1010" h="1012">
                                  <a:moveTo>
                                    <a:pt x="0" y="506"/>
                                  </a:moveTo>
                                  <a:lnTo>
                                    <a:pt x="7" y="424"/>
                                  </a:lnTo>
                                  <a:lnTo>
                                    <a:pt x="26" y="346"/>
                                  </a:lnTo>
                                  <a:lnTo>
                                    <a:pt x="57" y="273"/>
                                  </a:lnTo>
                                  <a:lnTo>
                                    <a:pt x="98" y="207"/>
                                  </a:lnTo>
                                  <a:lnTo>
                                    <a:pt x="148" y="148"/>
                                  </a:lnTo>
                                  <a:lnTo>
                                    <a:pt x="207" y="97"/>
                                  </a:lnTo>
                                  <a:lnTo>
                                    <a:pt x="274" y="56"/>
                                  </a:lnTo>
                                  <a:lnTo>
                                    <a:pt x="346" y="25"/>
                                  </a:lnTo>
                                  <a:lnTo>
                                    <a:pt x="424" y="6"/>
                                  </a:lnTo>
                                  <a:lnTo>
                                    <a:pt x="505" y="0"/>
                                  </a:lnTo>
                                  <a:lnTo>
                                    <a:pt x="547" y="1"/>
                                  </a:lnTo>
                                  <a:lnTo>
                                    <a:pt x="627" y="14"/>
                                  </a:lnTo>
                                  <a:lnTo>
                                    <a:pt x="702" y="39"/>
                                  </a:lnTo>
                                  <a:lnTo>
                                    <a:pt x="772" y="76"/>
                                  </a:lnTo>
                                  <a:lnTo>
                                    <a:pt x="834" y="122"/>
                                  </a:lnTo>
                                  <a:lnTo>
                                    <a:pt x="889" y="176"/>
                                  </a:lnTo>
                                  <a:lnTo>
                                    <a:pt x="935" y="239"/>
                                  </a:lnTo>
                                  <a:lnTo>
                                    <a:pt x="971" y="309"/>
                                  </a:lnTo>
                                  <a:lnTo>
                                    <a:pt x="996" y="384"/>
                                  </a:lnTo>
                                  <a:lnTo>
                                    <a:pt x="1009" y="464"/>
                                  </a:lnTo>
                                  <a:lnTo>
                                    <a:pt x="1010" y="506"/>
                                  </a:lnTo>
                                  <a:lnTo>
                                    <a:pt x="1009" y="547"/>
                                  </a:lnTo>
                                  <a:lnTo>
                                    <a:pt x="1004" y="588"/>
                                  </a:lnTo>
                                  <a:lnTo>
                                    <a:pt x="985" y="666"/>
                                  </a:lnTo>
                                  <a:lnTo>
                                    <a:pt x="954" y="738"/>
                                  </a:lnTo>
                                  <a:lnTo>
                                    <a:pt x="913" y="805"/>
                                  </a:lnTo>
                                  <a:lnTo>
                                    <a:pt x="863" y="863"/>
                                  </a:lnTo>
                                  <a:lnTo>
                                    <a:pt x="804" y="914"/>
                                  </a:lnTo>
                                  <a:lnTo>
                                    <a:pt x="738" y="955"/>
                                  </a:lnTo>
                                  <a:lnTo>
                                    <a:pt x="665" y="986"/>
                                  </a:lnTo>
                                  <a:lnTo>
                                    <a:pt x="587" y="1005"/>
                                  </a:lnTo>
                                  <a:lnTo>
                                    <a:pt x="505" y="1011"/>
                                  </a:lnTo>
                                  <a:lnTo>
                                    <a:pt x="464" y="1010"/>
                                  </a:lnTo>
                                  <a:lnTo>
                                    <a:pt x="384" y="997"/>
                                  </a:lnTo>
                                  <a:lnTo>
                                    <a:pt x="309" y="972"/>
                                  </a:lnTo>
                                  <a:lnTo>
                                    <a:pt x="240" y="936"/>
                                  </a:lnTo>
                                  <a:lnTo>
                                    <a:pt x="177" y="890"/>
                                  </a:lnTo>
                                  <a:lnTo>
                                    <a:pt x="122" y="835"/>
                                  </a:lnTo>
                                  <a:lnTo>
                                    <a:pt x="76" y="772"/>
                                  </a:lnTo>
                                  <a:lnTo>
                                    <a:pt x="40" y="703"/>
                                  </a:lnTo>
                                  <a:lnTo>
                                    <a:pt x="15" y="627"/>
                                  </a:lnTo>
                                  <a:lnTo>
                                    <a:pt x="2" y="547"/>
                                  </a:lnTo>
                                  <a:lnTo>
                                    <a:pt x="0" y="506"/>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1" name="Group 4995"/>
                        <wpg:cNvGrpSpPr>
                          <a:grpSpLocks/>
                        </wpg:cNvGrpSpPr>
                        <wpg:grpSpPr bwMode="auto">
                          <a:xfrm>
                            <a:off x="6600" y="-5195"/>
                            <a:ext cx="1395" cy="2"/>
                            <a:chOff x="6600" y="-5195"/>
                            <a:chExt cx="1395" cy="2"/>
                          </a:xfrm>
                        </wpg:grpSpPr>
                        <wps:wsp>
                          <wps:cNvPr id="5082" name="Freeform 4996"/>
                          <wps:cNvSpPr>
                            <a:spLocks/>
                          </wps:cNvSpPr>
                          <wps:spPr bwMode="auto">
                            <a:xfrm>
                              <a:off x="6600" y="-5195"/>
                              <a:ext cx="1395" cy="2"/>
                            </a:xfrm>
                            <a:custGeom>
                              <a:avLst/>
                              <a:gdLst>
                                <a:gd name="T0" fmla="+- 0 6600 6600"/>
                                <a:gd name="T1" fmla="*/ T0 w 1395"/>
                                <a:gd name="T2" fmla="+- 0 7995 6600"/>
                                <a:gd name="T3" fmla="*/ T2 w 1395"/>
                              </a:gdLst>
                              <a:ahLst/>
                              <a:cxnLst>
                                <a:cxn ang="0">
                                  <a:pos x="T1" y="0"/>
                                </a:cxn>
                                <a:cxn ang="0">
                                  <a:pos x="T3" y="0"/>
                                </a:cxn>
                              </a:cxnLst>
                              <a:rect l="0" t="0" r="r" b="b"/>
                              <a:pathLst>
                                <a:path w="1395">
                                  <a:moveTo>
                                    <a:pt x="0" y="0"/>
                                  </a:moveTo>
                                  <a:lnTo>
                                    <a:pt x="1395" y="0"/>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3" name="Group 4993"/>
                        <wpg:cNvGrpSpPr>
                          <a:grpSpLocks/>
                        </wpg:cNvGrpSpPr>
                        <wpg:grpSpPr bwMode="auto">
                          <a:xfrm>
                            <a:off x="4045" y="-5195"/>
                            <a:ext cx="1435" cy="2"/>
                            <a:chOff x="4045" y="-5195"/>
                            <a:chExt cx="1435" cy="2"/>
                          </a:xfrm>
                        </wpg:grpSpPr>
                        <wps:wsp>
                          <wps:cNvPr id="5084" name="Freeform 4994"/>
                          <wps:cNvSpPr>
                            <a:spLocks/>
                          </wps:cNvSpPr>
                          <wps:spPr bwMode="auto">
                            <a:xfrm>
                              <a:off x="4045" y="-5195"/>
                              <a:ext cx="1435" cy="2"/>
                            </a:xfrm>
                            <a:custGeom>
                              <a:avLst/>
                              <a:gdLst>
                                <a:gd name="T0" fmla="+- 0 4045 4045"/>
                                <a:gd name="T1" fmla="*/ T0 w 1435"/>
                                <a:gd name="T2" fmla="+- 0 5479 4045"/>
                                <a:gd name="T3" fmla="*/ T2 w 1435"/>
                              </a:gdLst>
                              <a:ahLst/>
                              <a:cxnLst>
                                <a:cxn ang="0">
                                  <a:pos x="T1" y="0"/>
                                </a:cxn>
                                <a:cxn ang="0">
                                  <a:pos x="T3" y="0"/>
                                </a:cxn>
                              </a:cxnLst>
                              <a:rect l="0" t="0" r="r" b="b"/>
                              <a:pathLst>
                                <a:path w="1435">
                                  <a:moveTo>
                                    <a:pt x="0" y="0"/>
                                  </a:moveTo>
                                  <a:lnTo>
                                    <a:pt x="1434" y="0"/>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5" name="Group 4991"/>
                        <wpg:cNvGrpSpPr>
                          <a:grpSpLocks/>
                        </wpg:cNvGrpSpPr>
                        <wpg:grpSpPr bwMode="auto">
                          <a:xfrm>
                            <a:off x="7985" y="-5244"/>
                            <a:ext cx="49" cy="99"/>
                            <a:chOff x="7985" y="-5244"/>
                            <a:chExt cx="49" cy="99"/>
                          </a:xfrm>
                        </wpg:grpSpPr>
                        <wps:wsp>
                          <wps:cNvPr id="5086" name="Freeform 4992"/>
                          <wps:cNvSpPr>
                            <a:spLocks/>
                          </wps:cNvSpPr>
                          <wps:spPr bwMode="auto">
                            <a:xfrm>
                              <a:off x="7985" y="-5244"/>
                              <a:ext cx="49" cy="99"/>
                            </a:xfrm>
                            <a:custGeom>
                              <a:avLst/>
                              <a:gdLst>
                                <a:gd name="T0" fmla="+- 0 7985 7985"/>
                                <a:gd name="T1" fmla="*/ T0 w 49"/>
                                <a:gd name="T2" fmla="+- 0 -5244 -5244"/>
                                <a:gd name="T3" fmla="*/ -5244 h 99"/>
                                <a:gd name="T4" fmla="+- 0 7985 7985"/>
                                <a:gd name="T5" fmla="*/ T4 w 49"/>
                                <a:gd name="T6" fmla="+- 0 -5146 -5244"/>
                                <a:gd name="T7" fmla="*/ -5146 h 99"/>
                                <a:gd name="T8" fmla="+- 0 8034 7985"/>
                                <a:gd name="T9" fmla="*/ T8 w 49"/>
                                <a:gd name="T10" fmla="+- 0 -5195 -5244"/>
                                <a:gd name="T11" fmla="*/ -5195 h 99"/>
                                <a:gd name="T12" fmla="+- 0 7985 7985"/>
                                <a:gd name="T13" fmla="*/ T12 w 49"/>
                                <a:gd name="T14" fmla="+- 0 -5244 -5244"/>
                                <a:gd name="T15" fmla="*/ -5244 h 99"/>
                              </a:gdLst>
                              <a:ahLst/>
                              <a:cxnLst>
                                <a:cxn ang="0">
                                  <a:pos x="T1" y="T3"/>
                                </a:cxn>
                                <a:cxn ang="0">
                                  <a:pos x="T5" y="T7"/>
                                </a:cxn>
                                <a:cxn ang="0">
                                  <a:pos x="T9" y="T11"/>
                                </a:cxn>
                                <a:cxn ang="0">
                                  <a:pos x="T13" y="T15"/>
                                </a:cxn>
                              </a:cxnLst>
                              <a:rect l="0" t="0" r="r" b="b"/>
                              <a:pathLst>
                                <a:path w="49" h="99">
                                  <a:moveTo>
                                    <a:pt x="0" y="0"/>
                                  </a:moveTo>
                                  <a:lnTo>
                                    <a:pt x="0" y="98"/>
                                  </a:lnTo>
                                  <a:lnTo>
                                    <a:pt x="49" y="4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87" name="Group 4989"/>
                        <wpg:cNvGrpSpPr>
                          <a:grpSpLocks/>
                        </wpg:cNvGrpSpPr>
                        <wpg:grpSpPr bwMode="auto">
                          <a:xfrm>
                            <a:off x="7630" y="-4652"/>
                            <a:ext cx="896" cy="2391"/>
                            <a:chOff x="7630" y="-4652"/>
                            <a:chExt cx="896" cy="2391"/>
                          </a:xfrm>
                        </wpg:grpSpPr>
                        <wps:wsp>
                          <wps:cNvPr id="5088" name="Freeform 4990"/>
                          <wps:cNvSpPr>
                            <a:spLocks/>
                          </wps:cNvSpPr>
                          <wps:spPr bwMode="auto">
                            <a:xfrm>
                              <a:off x="7630" y="-4652"/>
                              <a:ext cx="896" cy="2391"/>
                            </a:xfrm>
                            <a:custGeom>
                              <a:avLst/>
                              <a:gdLst>
                                <a:gd name="T0" fmla="+- 0 8526 7630"/>
                                <a:gd name="T1" fmla="*/ T0 w 896"/>
                                <a:gd name="T2" fmla="+- 0 -4652 -4652"/>
                                <a:gd name="T3" fmla="*/ -4652 h 2391"/>
                                <a:gd name="T4" fmla="+- 0 7630 7630"/>
                                <a:gd name="T5" fmla="*/ T4 w 896"/>
                                <a:gd name="T6" fmla="+- 0 -2261 -4652"/>
                                <a:gd name="T7" fmla="*/ -2261 h 2391"/>
                                <a:gd name="T8" fmla="+- 0 7630 7630"/>
                                <a:gd name="T9" fmla="*/ T8 w 896"/>
                                <a:gd name="T10" fmla="+- 0 -2261 -4652"/>
                                <a:gd name="T11" fmla="*/ -2261 h 2391"/>
                              </a:gdLst>
                              <a:ahLst/>
                              <a:cxnLst>
                                <a:cxn ang="0">
                                  <a:pos x="T1" y="T3"/>
                                </a:cxn>
                                <a:cxn ang="0">
                                  <a:pos x="T5" y="T7"/>
                                </a:cxn>
                                <a:cxn ang="0">
                                  <a:pos x="T9" y="T11"/>
                                </a:cxn>
                              </a:cxnLst>
                              <a:rect l="0" t="0" r="r" b="b"/>
                              <a:pathLst>
                                <a:path w="896" h="2391">
                                  <a:moveTo>
                                    <a:pt x="896" y="0"/>
                                  </a:moveTo>
                                  <a:lnTo>
                                    <a:pt x="0" y="2391"/>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9" name="Group 4987"/>
                        <wpg:cNvGrpSpPr>
                          <a:grpSpLocks/>
                        </wpg:cNvGrpSpPr>
                        <wpg:grpSpPr bwMode="auto">
                          <a:xfrm>
                            <a:off x="8476" y="-4690"/>
                            <a:ext cx="92" cy="64"/>
                            <a:chOff x="8476" y="-4690"/>
                            <a:chExt cx="92" cy="64"/>
                          </a:xfrm>
                        </wpg:grpSpPr>
                        <wps:wsp>
                          <wps:cNvPr id="5090" name="Freeform 4988"/>
                          <wps:cNvSpPr>
                            <a:spLocks/>
                          </wps:cNvSpPr>
                          <wps:spPr bwMode="auto">
                            <a:xfrm>
                              <a:off x="8476" y="-4690"/>
                              <a:ext cx="92" cy="64"/>
                            </a:xfrm>
                            <a:custGeom>
                              <a:avLst/>
                              <a:gdLst>
                                <a:gd name="T0" fmla="+- 0 8539 8476"/>
                                <a:gd name="T1" fmla="*/ T0 w 92"/>
                                <a:gd name="T2" fmla="+- 0 -4690 -4690"/>
                                <a:gd name="T3" fmla="*/ -4690 h 64"/>
                                <a:gd name="T4" fmla="+- 0 8476 8476"/>
                                <a:gd name="T5" fmla="*/ T4 w 92"/>
                                <a:gd name="T6" fmla="+- 0 -4660 -4690"/>
                                <a:gd name="T7" fmla="*/ -4660 h 64"/>
                                <a:gd name="T8" fmla="+- 0 8569 8476"/>
                                <a:gd name="T9" fmla="*/ T8 w 92"/>
                                <a:gd name="T10" fmla="+- 0 -4626 -4690"/>
                                <a:gd name="T11" fmla="*/ -4626 h 64"/>
                                <a:gd name="T12" fmla="+- 0 8539 8476"/>
                                <a:gd name="T13" fmla="*/ T12 w 92"/>
                                <a:gd name="T14" fmla="+- 0 -4690 -4690"/>
                                <a:gd name="T15" fmla="*/ -4690 h 64"/>
                              </a:gdLst>
                              <a:ahLst/>
                              <a:cxnLst>
                                <a:cxn ang="0">
                                  <a:pos x="T1" y="T3"/>
                                </a:cxn>
                                <a:cxn ang="0">
                                  <a:pos x="T5" y="T7"/>
                                </a:cxn>
                                <a:cxn ang="0">
                                  <a:pos x="T9" y="T11"/>
                                </a:cxn>
                                <a:cxn ang="0">
                                  <a:pos x="T13" y="T15"/>
                                </a:cxn>
                              </a:cxnLst>
                              <a:rect l="0" t="0" r="r" b="b"/>
                              <a:pathLst>
                                <a:path w="92" h="64">
                                  <a:moveTo>
                                    <a:pt x="63" y="0"/>
                                  </a:moveTo>
                                  <a:lnTo>
                                    <a:pt x="0" y="30"/>
                                  </a:lnTo>
                                  <a:lnTo>
                                    <a:pt x="93" y="64"/>
                                  </a:lnTo>
                                  <a:lnTo>
                                    <a:pt x="6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91" name="Group 4985"/>
                        <wpg:cNvGrpSpPr>
                          <a:grpSpLocks/>
                        </wpg:cNvGrpSpPr>
                        <wpg:grpSpPr bwMode="auto">
                          <a:xfrm>
                            <a:off x="7830" y="-3589"/>
                            <a:ext cx="511" cy="207"/>
                            <a:chOff x="7830" y="-3589"/>
                            <a:chExt cx="511" cy="207"/>
                          </a:xfrm>
                        </wpg:grpSpPr>
                        <wps:wsp>
                          <wps:cNvPr id="5092" name="Freeform 4986"/>
                          <wps:cNvSpPr>
                            <a:spLocks/>
                          </wps:cNvSpPr>
                          <wps:spPr bwMode="auto">
                            <a:xfrm>
                              <a:off x="7830" y="-3589"/>
                              <a:ext cx="511" cy="207"/>
                            </a:xfrm>
                            <a:custGeom>
                              <a:avLst/>
                              <a:gdLst>
                                <a:gd name="T0" fmla="+- 0 7830 7830"/>
                                <a:gd name="T1" fmla="*/ T0 w 511"/>
                                <a:gd name="T2" fmla="+- 0 -3589 -3589"/>
                                <a:gd name="T3" fmla="*/ -3589 h 207"/>
                                <a:gd name="T4" fmla="+- 0 7830 7830"/>
                                <a:gd name="T5" fmla="*/ T4 w 511"/>
                                <a:gd name="T6" fmla="+- 0 -3382 -3589"/>
                                <a:gd name="T7" fmla="*/ -3382 h 207"/>
                                <a:gd name="T8" fmla="+- 0 8341 7830"/>
                                <a:gd name="T9" fmla="*/ T8 w 511"/>
                                <a:gd name="T10" fmla="+- 0 -3382 -3589"/>
                                <a:gd name="T11" fmla="*/ -3382 h 207"/>
                                <a:gd name="T12" fmla="+- 0 8341 7830"/>
                                <a:gd name="T13" fmla="*/ T12 w 511"/>
                                <a:gd name="T14" fmla="+- 0 -3589 -3589"/>
                                <a:gd name="T15" fmla="*/ -3589 h 207"/>
                                <a:gd name="T16" fmla="+- 0 7830 7830"/>
                                <a:gd name="T17" fmla="*/ T16 w 511"/>
                                <a:gd name="T18" fmla="+- 0 -3589 -3589"/>
                                <a:gd name="T19" fmla="*/ -3589 h 207"/>
                              </a:gdLst>
                              <a:ahLst/>
                              <a:cxnLst>
                                <a:cxn ang="0">
                                  <a:pos x="T1" y="T3"/>
                                </a:cxn>
                                <a:cxn ang="0">
                                  <a:pos x="T5" y="T7"/>
                                </a:cxn>
                                <a:cxn ang="0">
                                  <a:pos x="T9" y="T11"/>
                                </a:cxn>
                                <a:cxn ang="0">
                                  <a:pos x="T13" y="T15"/>
                                </a:cxn>
                                <a:cxn ang="0">
                                  <a:pos x="T17" y="T19"/>
                                </a:cxn>
                              </a:cxnLst>
                              <a:rect l="0" t="0" r="r" b="b"/>
                              <a:pathLst>
                                <a:path w="511" h="207">
                                  <a:moveTo>
                                    <a:pt x="0" y="0"/>
                                  </a:moveTo>
                                  <a:lnTo>
                                    <a:pt x="0" y="207"/>
                                  </a:lnTo>
                                  <a:lnTo>
                                    <a:pt x="511" y="207"/>
                                  </a:lnTo>
                                  <a:lnTo>
                                    <a:pt x="51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93" name="Group 4983"/>
                        <wpg:cNvGrpSpPr>
                          <a:grpSpLocks/>
                        </wpg:cNvGrpSpPr>
                        <wpg:grpSpPr bwMode="auto">
                          <a:xfrm>
                            <a:off x="8555" y="-4653"/>
                            <a:ext cx="1019" cy="2392"/>
                            <a:chOff x="8555" y="-4653"/>
                            <a:chExt cx="1019" cy="2392"/>
                          </a:xfrm>
                        </wpg:grpSpPr>
                        <wps:wsp>
                          <wps:cNvPr id="5094" name="Freeform 4984"/>
                          <wps:cNvSpPr>
                            <a:spLocks/>
                          </wps:cNvSpPr>
                          <wps:spPr bwMode="auto">
                            <a:xfrm>
                              <a:off x="8555" y="-4653"/>
                              <a:ext cx="1019" cy="2392"/>
                            </a:xfrm>
                            <a:custGeom>
                              <a:avLst/>
                              <a:gdLst>
                                <a:gd name="T0" fmla="+- 0 8555 8555"/>
                                <a:gd name="T1" fmla="*/ T0 w 1019"/>
                                <a:gd name="T2" fmla="+- 0 -4653 -4653"/>
                                <a:gd name="T3" fmla="*/ -4653 h 2392"/>
                                <a:gd name="T4" fmla="+- 0 9575 8555"/>
                                <a:gd name="T5" fmla="*/ T4 w 1019"/>
                                <a:gd name="T6" fmla="+- 0 -2261 -4653"/>
                                <a:gd name="T7" fmla="*/ -2261 h 2392"/>
                                <a:gd name="T8" fmla="+- 0 9575 8555"/>
                                <a:gd name="T9" fmla="*/ T8 w 1019"/>
                                <a:gd name="T10" fmla="+- 0 -2261 -4653"/>
                                <a:gd name="T11" fmla="*/ -2261 h 2392"/>
                              </a:gdLst>
                              <a:ahLst/>
                              <a:cxnLst>
                                <a:cxn ang="0">
                                  <a:pos x="T1" y="T3"/>
                                </a:cxn>
                                <a:cxn ang="0">
                                  <a:pos x="T5" y="T7"/>
                                </a:cxn>
                                <a:cxn ang="0">
                                  <a:pos x="T9" y="T11"/>
                                </a:cxn>
                              </a:cxnLst>
                              <a:rect l="0" t="0" r="r" b="b"/>
                              <a:pathLst>
                                <a:path w="1019" h="2392">
                                  <a:moveTo>
                                    <a:pt x="0" y="0"/>
                                  </a:moveTo>
                                  <a:lnTo>
                                    <a:pt x="1020" y="2392"/>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95" name="Group 4981"/>
                        <wpg:cNvGrpSpPr>
                          <a:grpSpLocks/>
                        </wpg:cNvGrpSpPr>
                        <wpg:grpSpPr bwMode="auto">
                          <a:xfrm>
                            <a:off x="8513" y="-4690"/>
                            <a:ext cx="91" cy="65"/>
                            <a:chOff x="8513" y="-4690"/>
                            <a:chExt cx="91" cy="65"/>
                          </a:xfrm>
                        </wpg:grpSpPr>
                        <wps:wsp>
                          <wps:cNvPr id="5096" name="Freeform 4982"/>
                          <wps:cNvSpPr>
                            <a:spLocks/>
                          </wps:cNvSpPr>
                          <wps:spPr bwMode="auto">
                            <a:xfrm>
                              <a:off x="8513" y="-4690"/>
                              <a:ext cx="91" cy="65"/>
                            </a:xfrm>
                            <a:custGeom>
                              <a:avLst/>
                              <a:gdLst>
                                <a:gd name="T0" fmla="+- 0 8539 8513"/>
                                <a:gd name="T1" fmla="*/ T0 w 91"/>
                                <a:gd name="T2" fmla="+- 0 -4690 -4690"/>
                                <a:gd name="T3" fmla="*/ -4690 h 65"/>
                                <a:gd name="T4" fmla="+- 0 8513 8513"/>
                                <a:gd name="T5" fmla="*/ T4 w 91"/>
                                <a:gd name="T6" fmla="+- 0 -4625 -4690"/>
                                <a:gd name="T7" fmla="*/ -4625 h 65"/>
                                <a:gd name="T8" fmla="+- 0 8604 8513"/>
                                <a:gd name="T9" fmla="*/ T8 w 91"/>
                                <a:gd name="T10" fmla="+- 0 -4663 -4690"/>
                                <a:gd name="T11" fmla="*/ -4663 h 65"/>
                                <a:gd name="T12" fmla="+- 0 8539 8513"/>
                                <a:gd name="T13" fmla="*/ T12 w 91"/>
                                <a:gd name="T14" fmla="+- 0 -4690 -4690"/>
                                <a:gd name="T15" fmla="*/ -4690 h 65"/>
                              </a:gdLst>
                              <a:ahLst/>
                              <a:cxnLst>
                                <a:cxn ang="0">
                                  <a:pos x="T1" y="T3"/>
                                </a:cxn>
                                <a:cxn ang="0">
                                  <a:pos x="T5" y="T7"/>
                                </a:cxn>
                                <a:cxn ang="0">
                                  <a:pos x="T9" y="T11"/>
                                </a:cxn>
                                <a:cxn ang="0">
                                  <a:pos x="T13" y="T15"/>
                                </a:cxn>
                              </a:cxnLst>
                              <a:rect l="0" t="0" r="r" b="b"/>
                              <a:pathLst>
                                <a:path w="91" h="65">
                                  <a:moveTo>
                                    <a:pt x="26" y="0"/>
                                  </a:moveTo>
                                  <a:lnTo>
                                    <a:pt x="0" y="65"/>
                                  </a:lnTo>
                                  <a:lnTo>
                                    <a:pt x="91" y="27"/>
                                  </a:lnTo>
                                  <a:lnTo>
                                    <a:pt x="2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97" name="Group 4979"/>
                        <wpg:cNvGrpSpPr>
                          <a:grpSpLocks/>
                        </wpg:cNvGrpSpPr>
                        <wpg:grpSpPr bwMode="auto">
                          <a:xfrm>
                            <a:off x="8802" y="-3589"/>
                            <a:ext cx="511" cy="207"/>
                            <a:chOff x="8802" y="-3589"/>
                            <a:chExt cx="511" cy="207"/>
                          </a:xfrm>
                        </wpg:grpSpPr>
                        <wps:wsp>
                          <wps:cNvPr id="5098" name="Freeform 4980"/>
                          <wps:cNvSpPr>
                            <a:spLocks/>
                          </wps:cNvSpPr>
                          <wps:spPr bwMode="auto">
                            <a:xfrm>
                              <a:off x="8802" y="-3589"/>
                              <a:ext cx="511" cy="207"/>
                            </a:xfrm>
                            <a:custGeom>
                              <a:avLst/>
                              <a:gdLst>
                                <a:gd name="T0" fmla="+- 0 8802 8802"/>
                                <a:gd name="T1" fmla="*/ T0 w 511"/>
                                <a:gd name="T2" fmla="+- 0 -3589 -3589"/>
                                <a:gd name="T3" fmla="*/ -3589 h 207"/>
                                <a:gd name="T4" fmla="+- 0 8802 8802"/>
                                <a:gd name="T5" fmla="*/ T4 w 511"/>
                                <a:gd name="T6" fmla="+- 0 -3382 -3589"/>
                                <a:gd name="T7" fmla="*/ -3382 h 207"/>
                                <a:gd name="T8" fmla="+- 0 9313 8802"/>
                                <a:gd name="T9" fmla="*/ T8 w 511"/>
                                <a:gd name="T10" fmla="+- 0 -3382 -3589"/>
                                <a:gd name="T11" fmla="*/ -3382 h 207"/>
                                <a:gd name="T12" fmla="+- 0 9313 8802"/>
                                <a:gd name="T13" fmla="*/ T12 w 511"/>
                                <a:gd name="T14" fmla="+- 0 -3589 -3589"/>
                                <a:gd name="T15" fmla="*/ -3589 h 207"/>
                                <a:gd name="T16" fmla="+- 0 8802 8802"/>
                                <a:gd name="T17" fmla="*/ T16 w 511"/>
                                <a:gd name="T18" fmla="+- 0 -3589 -3589"/>
                                <a:gd name="T19" fmla="*/ -3589 h 207"/>
                              </a:gdLst>
                              <a:ahLst/>
                              <a:cxnLst>
                                <a:cxn ang="0">
                                  <a:pos x="T1" y="T3"/>
                                </a:cxn>
                                <a:cxn ang="0">
                                  <a:pos x="T5" y="T7"/>
                                </a:cxn>
                                <a:cxn ang="0">
                                  <a:pos x="T9" y="T11"/>
                                </a:cxn>
                                <a:cxn ang="0">
                                  <a:pos x="T13" y="T15"/>
                                </a:cxn>
                                <a:cxn ang="0">
                                  <a:pos x="T17" y="T19"/>
                                </a:cxn>
                              </a:cxnLst>
                              <a:rect l="0" t="0" r="r" b="b"/>
                              <a:pathLst>
                                <a:path w="511" h="207">
                                  <a:moveTo>
                                    <a:pt x="0" y="0"/>
                                  </a:moveTo>
                                  <a:lnTo>
                                    <a:pt x="0" y="207"/>
                                  </a:lnTo>
                                  <a:lnTo>
                                    <a:pt x="511" y="207"/>
                                  </a:lnTo>
                                  <a:lnTo>
                                    <a:pt x="51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99" name="Group 4977"/>
                        <wpg:cNvGrpSpPr>
                          <a:grpSpLocks/>
                        </wpg:cNvGrpSpPr>
                        <wpg:grpSpPr bwMode="auto">
                          <a:xfrm>
                            <a:off x="5055" y="-3463"/>
                            <a:ext cx="1727" cy="1792"/>
                            <a:chOff x="5055" y="-3463"/>
                            <a:chExt cx="1727" cy="1792"/>
                          </a:xfrm>
                        </wpg:grpSpPr>
                        <wps:wsp>
                          <wps:cNvPr id="5100" name="Freeform 4978"/>
                          <wps:cNvSpPr>
                            <a:spLocks/>
                          </wps:cNvSpPr>
                          <wps:spPr bwMode="auto">
                            <a:xfrm>
                              <a:off x="5055" y="-3463"/>
                              <a:ext cx="1727" cy="1792"/>
                            </a:xfrm>
                            <a:custGeom>
                              <a:avLst/>
                              <a:gdLst>
                                <a:gd name="T0" fmla="+- 0 6781 5055"/>
                                <a:gd name="T1" fmla="*/ T0 w 1727"/>
                                <a:gd name="T2" fmla="+- 0 -1671 -3463"/>
                                <a:gd name="T3" fmla="*/ -1671 h 1792"/>
                                <a:gd name="T4" fmla="+- 0 6625 5055"/>
                                <a:gd name="T5" fmla="*/ T4 w 1727"/>
                                <a:gd name="T6" fmla="+- 0 -1982 -3463"/>
                                <a:gd name="T7" fmla="*/ -1982 h 1792"/>
                                <a:gd name="T8" fmla="+- 0 6438 5055"/>
                                <a:gd name="T9" fmla="*/ T8 w 1727"/>
                                <a:gd name="T10" fmla="+- 0 -2275 -3463"/>
                                <a:gd name="T11" fmla="*/ -2275 h 1792"/>
                                <a:gd name="T12" fmla="+- 0 6221 5055"/>
                                <a:gd name="T13" fmla="*/ T12 w 1727"/>
                                <a:gd name="T14" fmla="+- 0 -2550 -3463"/>
                                <a:gd name="T15" fmla="*/ -2550 h 1792"/>
                                <a:gd name="T16" fmla="+- 0 5975 5055"/>
                                <a:gd name="T17" fmla="*/ T16 w 1727"/>
                                <a:gd name="T18" fmla="+- 0 -2806 -3463"/>
                                <a:gd name="T19" fmla="*/ -2806 h 1792"/>
                                <a:gd name="T20" fmla="+- 0 5698 5055"/>
                                <a:gd name="T21" fmla="*/ T20 w 1727"/>
                                <a:gd name="T22" fmla="+- 0 -3043 -3463"/>
                                <a:gd name="T23" fmla="*/ -3043 h 1792"/>
                                <a:gd name="T24" fmla="+- 0 5392 5055"/>
                                <a:gd name="T25" fmla="*/ T24 w 1727"/>
                                <a:gd name="T26" fmla="+- 0 -3262 -3463"/>
                                <a:gd name="T27" fmla="*/ -3262 h 1792"/>
                                <a:gd name="T28" fmla="+- 0 5055 5055"/>
                                <a:gd name="T29" fmla="*/ T28 w 1727"/>
                                <a:gd name="T30" fmla="+- 0 -3463 -3463"/>
                                <a:gd name="T31" fmla="*/ -3463 h 179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727" h="1792">
                                  <a:moveTo>
                                    <a:pt x="1726" y="1792"/>
                                  </a:moveTo>
                                  <a:lnTo>
                                    <a:pt x="1570" y="1481"/>
                                  </a:lnTo>
                                  <a:lnTo>
                                    <a:pt x="1383" y="1188"/>
                                  </a:lnTo>
                                  <a:lnTo>
                                    <a:pt x="1166" y="913"/>
                                  </a:lnTo>
                                  <a:lnTo>
                                    <a:pt x="920" y="657"/>
                                  </a:lnTo>
                                  <a:lnTo>
                                    <a:pt x="643" y="420"/>
                                  </a:lnTo>
                                  <a:lnTo>
                                    <a:pt x="337" y="201"/>
                                  </a:lnTo>
                                  <a:lnTo>
                                    <a:pt x="0" y="0"/>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01" name="Group 4975"/>
                        <wpg:cNvGrpSpPr>
                          <a:grpSpLocks/>
                        </wpg:cNvGrpSpPr>
                        <wpg:grpSpPr bwMode="auto">
                          <a:xfrm>
                            <a:off x="6732" y="-1700"/>
                            <a:ext cx="90" cy="65"/>
                            <a:chOff x="6732" y="-1700"/>
                            <a:chExt cx="90" cy="65"/>
                          </a:xfrm>
                        </wpg:grpSpPr>
                        <wps:wsp>
                          <wps:cNvPr id="5102" name="Freeform 4976"/>
                          <wps:cNvSpPr>
                            <a:spLocks/>
                          </wps:cNvSpPr>
                          <wps:spPr bwMode="auto">
                            <a:xfrm>
                              <a:off x="6732" y="-1700"/>
                              <a:ext cx="90" cy="65"/>
                            </a:xfrm>
                            <a:custGeom>
                              <a:avLst/>
                              <a:gdLst>
                                <a:gd name="T0" fmla="+- 0 6822 6732"/>
                                <a:gd name="T1" fmla="*/ T0 w 90"/>
                                <a:gd name="T2" fmla="+- 0 -1700 -1700"/>
                                <a:gd name="T3" fmla="*/ -1700 h 65"/>
                                <a:gd name="T4" fmla="+- 0 6732 6732"/>
                                <a:gd name="T5" fmla="*/ T4 w 90"/>
                                <a:gd name="T6" fmla="+- 0 -1660 -1700"/>
                                <a:gd name="T7" fmla="*/ -1660 h 65"/>
                                <a:gd name="T8" fmla="+- 0 6797 6732"/>
                                <a:gd name="T9" fmla="*/ T8 w 90"/>
                                <a:gd name="T10" fmla="+- 0 -1635 -1700"/>
                                <a:gd name="T11" fmla="*/ -1635 h 65"/>
                                <a:gd name="T12" fmla="+- 0 6822 6732"/>
                                <a:gd name="T13" fmla="*/ T12 w 90"/>
                                <a:gd name="T14" fmla="+- 0 -1700 -1700"/>
                                <a:gd name="T15" fmla="*/ -1700 h 65"/>
                              </a:gdLst>
                              <a:ahLst/>
                              <a:cxnLst>
                                <a:cxn ang="0">
                                  <a:pos x="T1" y="T3"/>
                                </a:cxn>
                                <a:cxn ang="0">
                                  <a:pos x="T5" y="T7"/>
                                </a:cxn>
                                <a:cxn ang="0">
                                  <a:pos x="T9" y="T11"/>
                                </a:cxn>
                                <a:cxn ang="0">
                                  <a:pos x="T13" y="T15"/>
                                </a:cxn>
                              </a:cxnLst>
                              <a:rect l="0" t="0" r="r" b="b"/>
                              <a:pathLst>
                                <a:path w="90" h="65">
                                  <a:moveTo>
                                    <a:pt x="90" y="0"/>
                                  </a:moveTo>
                                  <a:lnTo>
                                    <a:pt x="0" y="40"/>
                                  </a:lnTo>
                                  <a:lnTo>
                                    <a:pt x="65" y="65"/>
                                  </a:lnTo>
                                  <a:lnTo>
                                    <a:pt x="9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3" name="Group 4973"/>
                        <wpg:cNvGrpSpPr>
                          <a:grpSpLocks/>
                        </wpg:cNvGrpSpPr>
                        <wpg:grpSpPr bwMode="auto">
                          <a:xfrm>
                            <a:off x="5861" y="-2780"/>
                            <a:ext cx="511" cy="207"/>
                            <a:chOff x="5861" y="-2780"/>
                            <a:chExt cx="511" cy="207"/>
                          </a:xfrm>
                        </wpg:grpSpPr>
                        <wps:wsp>
                          <wps:cNvPr id="5104" name="Freeform 4974"/>
                          <wps:cNvSpPr>
                            <a:spLocks/>
                          </wps:cNvSpPr>
                          <wps:spPr bwMode="auto">
                            <a:xfrm>
                              <a:off x="5861" y="-2780"/>
                              <a:ext cx="511" cy="207"/>
                            </a:xfrm>
                            <a:custGeom>
                              <a:avLst/>
                              <a:gdLst>
                                <a:gd name="T0" fmla="+- 0 5861 5861"/>
                                <a:gd name="T1" fmla="*/ T0 w 511"/>
                                <a:gd name="T2" fmla="+- 0 -2780 -2780"/>
                                <a:gd name="T3" fmla="*/ -2780 h 207"/>
                                <a:gd name="T4" fmla="+- 0 5861 5861"/>
                                <a:gd name="T5" fmla="*/ T4 w 511"/>
                                <a:gd name="T6" fmla="+- 0 -2573 -2780"/>
                                <a:gd name="T7" fmla="*/ -2573 h 207"/>
                                <a:gd name="T8" fmla="+- 0 6371 5861"/>
                                <a:gd name="T9" fmla="*/ T8 w 511"/>
                                <a:gd name="T10" fmla="+- 0 -2573 -2780"/>
                                <a:gd name="T11" fmla="*/ -2573 h 207"/>
                                <a:gd name="T12" fmla="+- 0 6371 5861"/>
                                <a:gd name="T13" fmla="*/ T12 w 511"/>
                                <a:gd name="T14" fmla="+- 0 -2780 -2780"/>
                                <a:gd name="T15" fmla="*/ -2780 h 207"/>
                                <a:gd name="T16" fmla="+- 0 5861 5861"/>
                                <a:gd name="T17" fmla="*/ T16 w 511"/>
                                <a:gd name="T18" fmla="+- 0 -2780 -2780"/>
                                <a:gd name="T19" fmla="*/ -2780 h 207"/>
                              </a:gdLst>
                              <a:ahLst/>
                              <a:cxnLst>
                                <a:cxn ang="0">
                                  <a:pos x="T1" y="T3"/>
                                </a:cxn>
                                <a:cxn ang="0">
                                  <a:pos x="T5" y="T7"/>
                                </a:cxn>
                                <a:cxn ang="0">
                                  <a:pos x="T9" y="T11"/>
                                </a:cxn>
                                <a:cxn ang="0">
                                  <a:pos x="T13" y="T15"/>
                                </a:cxn>
                                <a:cxn ang="0">
                                  <a:pos x="T17" y="T19"/>
                                </a:cxn>
                              </a:cxnLst>
                              <a:rect l="0" t="0" r="r" b="b"/>
                              <a:pathLst>
                                <a:path w="511" h="207">
                                  <a:moveTo>
                                    <a:pt x="0" y="0"/>
                                  </a:moveTo>
                                  <a:lnTo>
                                    <a:pt x="0" y="207"/>
                                  </a:lnTo>
                                  <a:lnTo>
                                    <a:pt x="510" y="207"/>
                                  </a:lnTo>
                                  <a:lnTo>
                                    <a:pt x="510"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5" name="Group 4971"/>
                        <wpg:cNvGrpSpPr>
                          <a:grpSpLocks/>
                        </wpg:cNvGrpSpPr>
                        <wpg:grpSpPr bwMode="auto">
                          <a:xfrm>
                            <a:off x="3186" y="-3463"/>
                            <a:ext cx="6351" cy="1556"/>
                            <a:chOff x="3186" y="-3463"/>
                            <a:chExt cx="6351" cy="1556"/>
                          </a:xfrm>
                        </wpg:grpSpPr>
                        <wps:wsp>
                          <wps:cNvPr id="5106" name="Freeform 4972"/>
                          <wps:cNvSpPr>
                            <a:spLocks/>
                          </wps:cNvSpPr>
                          <wps:spPr bwMode="auto">
                            <a:xfrm>
                              <a:off x="3186" y="-3463"/>
                              <a:ext cx="6351" cy="1556"/>
                            </a:xfrm>
                            <a:custGeom>
                              <a:avLst/>
                              <a:gdLst>
                                <a:gd name="T0" fmla="+- 0 9537 3186"/>
                                <a:gd name="T1" fmla="*/ T0 w 6351"/>
                                <a:gd name="T2" fmla="+- 0 -2250 -3463"/>
                                <a:gd name="T3" fmla="*/ -2250 h 1556"/>
                                <a:gd name="T4" fmla="+- 0 8988 3186"/>
                                <a:gd name="T5" fmla="*/ T4 w 6351"/>
                                <a:gd name="T6" fmla="+- 0 -2113 -3463"/>
                                <a:gd name="T7" fmla="*/ -2113 h 1556"/>
                                <a:gd name="T8" fmla="+- 0 8452 3186"/>
                                <a:gd name="T9" fmla="*/ T8 w 6351"/>
                                <a:gd name="T10" fmla="+- 0 -2009 -3463"/>
                                <a:gd name="T11" fmla="*/ -2009 h 1556"/>
                                <a:gd name="T12" fmla="+- 0 7932 3186"/>
                                <a:gd name="T13" fmla="*/ T12 w 6351"/>
                                <a:gd name="T14" fmla="+- 0 -1941 -3463"/>
                                <a:gd name="T15" fmla="*/ -1941 h 1556"/>
                                <a:gd name="T16" fmla="+- 0 7427 3186"/>
                                <a:gd name="T17" fmla="*/ T16 w 6351"/>
                                <a:gd name="T18" fmla="+- 0 -1906 -3463"/>
                                <a:gd name="T19" fmla="*/ -1906 h 1556"/>
                                <a:gd name="T20" fmla="+- 0 6936 3186"/>
                                <a:gd name="T21" fmla="*/ T20 w 6351"/>
                                <a:gd name="T22" fmla="+- 0 -1907 -3463"/>
                                <a:gd name="T23" fmla="*/ -1907 h 1556"/>
                                <a:gd name="T24" fmla="+- 0 6460 3186"/>
                                <a:gd name="T25" fmla="*/ T24 w 6351"/>
                                <a:gd name="T26" fmla="+- 0 -1942 -3463"/>
                                <a:gd name="T27" fmla="*/ -1942 h 1556"/>
                                <a:gd name="T28" fmla="+- 0 5999 3186"/>
                                <a:gd name="T29" fmla="*/ T28 w 6351"/>
                                <a:gd name="T30" fmla="+- 0 -2011 -3463"/>
                                <a:gd name="T31" fmla="*/ -2011 h 1556"/>
                                <a:gd name="T32" fmla="+- 0 5553 3186"/>
                                <a:gd name="T33" fmla="*/ T32 w 6351"/>
                                <a:gd name="T34" fmla="+- 0 -2115 -3463"/>
                                <a:gd name="T35" fmla="*/ -2115 h 1556"/>
                                <a:gd name="T36" fmla="+- 0 5122 3186"/>
                                <a:gd name="T37" fmla="*/ T36 w 6351"/>
                                <a:gd name="T38" fmla="+- 0 -2253 -3463"/>
                                <a:gd name="T39" fmla="*/ -2253 h 1556"/>
                                <a:gd name="T40" fmla="+- 0 4705 3186"/>
                                <a:gd name="T41" fmla="*/ T40 w 6351"/>
                                <a:gd name="T42" fmla="+- 0 -2426 -3463"/>
                                <a:gd name="T43" fmla="*/ -2426 h 1556"/>
                                <a:gd name="T44" fmla="+- 0 4303 3186"/>
                                <a:gd name="T45" fmla="*/ T44 w 6351"/>
                                <a:gd name="T46" fmla="+- 0 -2633 -3463"/>
                                <a:gd name="T47" fmla="*/ -2633 h 1556"/>
                                <a:gd name="T48" fmla="+- 0 3916 3186"/>
                                <a:gd name="T49" fmla="*/ T48 w 6351"/>
                                <a:gd name="T50" fmla="+- 0 -2875 -3463"/>
                                <a:gd name="T51" fmla="*/ -2875 h 1556"/>
                                <a:gd name="T52" fmla="+- 0 3544 3186"/>
                                <a:gd name="T53" fmla="*/ T52 w 6351"/>
                                <a:gd name="T54" fmla="+- 0 -3151 -3463"/>
                                <a:gd name="T55" fmla="*/ -3151 h 1556"/>
                                <a:gd name="T56" fmla="+- 0 3186 3186"/>
                                <a:gd name="T57" fmla="*/ T56 w 6351"/>
                                <a:gd name="T58" fmla="+- 0 -3463 -3463"/>
                                <a:gd name="T59" fmla="*/ -3463 h 155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351" h="1556">
                                  <a:moveTo>
                                    <a:pt x="6351" y="1213"/>
                                  </a:moveTo>
                                  <a:lnTo>
                                    <a:pt x="5802" y="1350"/>
                                  </a:lnTo>
                                  <a:lnTo>
                                    <a:pt x="5266" y="1454"/>
                                  </a:lnTo>
                                  <a:lnTo>
                                    <a:pt x="4746" y="1522"/>
                                  </a:lnTo>
                                  <a:lnTo>
                                    <a:pt x="4241" y="1557"/>
                                  </a:lnTo>
                                  <a:lnTo>
                                    <a:pt x="3750" y="1556"/>
                                  </a:lnTo>
                                  <a:lnTo>
                                    <a:pt x="3274" y="1521"/>
                                  </a:lnTo>
                                  <a:lnTo>
                                    <a:pt x="2813" y="1452"/>
                                  </a:lnTo>
                                  <a:lnTo>
                                    <a:pt x="2367" y="1348"/>
                                  </a:lnTo>
                                  <a:lnTo>
                                    <a:pt x="1936" y="1210"/>
                                  </a:lnTo>
                                  <a:lnTo>
                                    <a:pt x="1519" y="1037"/>
                                  </a:lnTo>
                                  <a:lnTo>
                                    <a:pt x="1117" y="830"/>
                                  </a:lnTo>
                                  <a:lnTo>
                                    <a:pt x="730" y="588"/>
                                  </a:lnTo>
                                  <a:lnTo>
                                    <a:pt x="358" y="312"/>
                                  </a:lnTo>
                                  <a:lnTo>
                                    <a:pt x="0" y="0"/>
                                  </a:lnTo>
                                </a:path>
                              </a:pathLst>
                            </a:custGeom>
                            <a:noFill/>
                            <a:ln w="25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07" name="Group 4969"/>
                        <wpg:cNvGrpSpPr>
                          <a:grpSpLocks/>
                        </wpg:cNvGrpSpPr>
                        <wpg:grpSpPr bwMode="auto">
                          <a:xfrm>
                            <a:off x="9514" y="-2295"/>
                            <a:ext cx="61" cy="95"/>
                            <a:chOff x="9514" y="-2295"/>
                            <a:chExt cx="61" cy="95"/>
                          </a:xfrm>
                        </wpg:grpSpPr>
                        <wps:wsp>
                          <wps:cNvPr id="5108" name="Freeform 4970"/>
                          <wps:cNvSpPr>
                            <a:spLocks/>
                          </wps:cNvSpPr>
                          <wps:spPr bwMode="auto">
                            <a:xfrm>
                              <a:off x="9514" y="-2295"/>
                              <a:ext cx="61" cy="95"/>
                            </a:xfrm>
                            <a:custGeom>
                              <a:avLst/>
                              <a:gdLst>
                                <a:gd name="T0" fmla="+- 0 9514 9514"/>
                                <a:gd name="T1" fmla="*/ T0 w 61"/>
                                <a:gd name="T2" fmla="+- 0 -2295 -2295"/>
                                <a:gd name="T3" fmla="*/ -2295 h 95"/>
                                <a:gd name="T4" fmla="+- 0 9541 9514"/>
                                <a:gd name="T5" fmla="*/ T4 w 61"/>
                                <a:gd name="T6" fmla="+- 0 -2200 -2295"/>
                                <a:gd name="T7" fmla="*/ -2200 h 95"/>
                                <a:gd name="T8" fmla="+- 0 9575 9514"/>
                                <a:gd name="T9" fmla="*/ T8 w 61"/>
                                <a:gd name="T10" fmla="+- 0 -2261 -2295"/>
                                <a:gd name="T11" fmla="*/ -2261 h 95"/>
                                <a:gd name="T12" fmla="+- 0 9514 9514"/>
                                <a:gd name="T13" fmla="*/ T12 w 61"/>
                                <a:gd name="T14" fmla="+- 0 -2295 -2295"/>
                                <a:gd name="T15" fmla="*/ -2295 h 95"/>
                              </a:gdLst>
                              <a:ahLst/>
                              <a:cxnLst>
                                <a:cxn ang="0">
                                  <a:pos x="T1" y="T3"/>
                                </a:cxn>
                                <a:cxn ang="0">
                                  <a:pos x="T5" y="T7"/>
                                </a:cxn>
                                <a:cxn ang="0">
                                  <a:pos x="T9" y="T11"/>
                                </a:cxn>
                                <a:cxn ang="0">
                                  <a:pos x="T13" y="T15"/>
                                </a:cxn>
                              </a:cxnLst>
                              <a:rect l="0" t="0" r="r" b="b"/>
                              <a:pathLst>
                                <a:path w="61" h="95">
                                  <a:moveTo>
                                    <a:pt x="0" y="0"/>
                                  </a:moveTo>
                                  <a:lnTo>
                                    <a:pt x="27" y="95"/>
                                  </a:lnTo>
                                  <a:lnTo>
                                    <a:pt x="61" y="3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9" name="Group 4966"/>
                        <wpg:cNvGrpSpPr>
                          <a:grpSpLocks/>
                        </wpg:cNvGrpSpPr>
                        <wpg:grpSpPr bwMode="auto">
                          <a:xfrm>
                            <a:off x="5759" y="-2122"/>
                            <a:ext cx="511" cy="207"/>
                            <a:chOff x="5759" y="-2122"/>
                            <a:chExt cx="511" cy="207"/>
                          </a:xfrm>
                        </wpg:grpSpPr>
                        <wps:wsp>
                          <wps:cNvPr id="5110" name="Freeform 4968"/>
                          <wps:cNvSpPr>
                            <a:spLocks/>
                          </wps:cNvSpPr>
                          <wps:spPr bwMode="auto">
                            <a:xfrm>
                              <a:off x="5759" y="-2122"/>
                              <a:ext cx="511" cy="207"/>
                            </a:xfrm>
                            <a:custGeom>
                              <a:avLst/>
                              <a:gdLst>
                                <a:gd name="T0" fmla="+- 0 5759 5759"/>
                                <a:gd name="T1" fmla="*/ T0 w 511"/>
                                <a:gd name="T2" fmla="+- 0 -2122 -2122"/>
                                <a:gd name="T3" fmla="*/ -2122 h 207"/>
                                <a:gd name="T4" fmla="+- 0 5759 5759"/>
                                <a:gd name="T5" fmla="*/ T4 w 511"/>
                                <a:gd name="T6" fmla="+- 0 -1915 -2122"/>
                                <a:gd name="T7" fmla="*/ -1915 h 207"/>
                                <a:gd name="T8" fmla="+- 0 6270 5759"/>
                                <a:gd name="T9" fmla="*/ T8 w 511"/>
                                <a:gd name="T10" fmla="+- 0 -1915 -2122"/>
                                <a:gd name="T11" fmla="*/ -1915 h 207"/>
                                <a:gd name="T12" fmla="+- 0 6270 5759"/>
                                <a:gd name="T13" fmla="*/ T12 w 511"/>
                                <a:gd name="T14" fmla="+- 0 -2122 -2122"/>
                                <a:gd name="T15" fmla="*/ -2122 h 207"/>
                                <a:gd name="T16" fmla="+- 0 5759 5759"/>
                                <a:gd name="T17" fmla="*/ T16 w 511"/>
                                <a:gd name="T18" fmla="+- 0 -2122 -2122"/>
                                <a:gd name="T19" fmla="*/ -2122 h 207"/>
                              </a:gdLst>
                              <a:ahLst/>
                              <a:cxnLst>
                                <a:cxn ang="0">
                                  <a:pos x="T1" y="T3"/>
                                </a:cxn>
                                <a:cxn ang="0">
                                  <a:pos x="T5" y="T7"/>
                                </a:cxn>
                                <a:cxn ang="0">
                                  <a:pos x="T9" y="T11"/>
                                </a:cxn>
                                <a:cxn ang="0">
                                  <a:pos x="T13" y="T15"/>
                                </a:cxn>
                                <a:cxn ang="0">
                                  <a:pos x="T17" y="T19"/>
                                </a:cxn>
                              </a:cxnLst>
                              <a:rect l="0" t="0" r="r" b="b"/>
                              <a:pathLst>
                                <a:path w="511" h="207">
                                  <a:moveTo>
                                    <a:pt x="0" y="0"/>
                                  </a:moveTo>
                                  <a:lnTo>
                                    <a:pt x="0" y="207"/>
                                  </a:lnTo>
                                  <a:lnTo>
                                    <a:pt x="511" y="207"/>
                                  </a:lnTo>
                                  <a:lnTo>
                                    <a:pt x="51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11" name="Picture 496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1791" y="-5733"/>
                              <a:ext cx="8662" cy="5617"/>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4965" o:spid="_x0000_s1026" style="position:absolute;margin-left:89.55pt;margin-top:-286.65pt;width:433.1pt;height:280.85pt;z-index:-251182080;mso-position-horizontal-relative:page" coordorigin="1791,-5733" coordsize="8662,56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">
                <v:group id="Group 5049" o:spid="_x0000_s1027" style="position:absolute;left:3035;top:-5701;width:1010;height:1012" coordorigin="3035,-5701" coordsize="1010,1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PR/ccAAADdAAAADwAAAGRycy9kb3ducmV2LnhtbESPQWvCQBSE7wX/w/IK&#10;3ppNlLSSZhURKx5CoSqU3h7ZZxLMvg3ZbRL/fbdQ6HGYmW+YfDOZVgzUu8aygiSKQRCXVjdcKbic&#10;355WIJxH1thaJgV3crBZzx5yzLQd+YOGk69EgLDLUEHtfZdJ6cqaDLrIdsTBu9reoA+yr6TucQxw&#10;08pFHD9Lgw2HhRo72tVU3k7fRsFhxHG7TPZDcbvu7l/n9P2zSEip+eO0fQXhafL/4b/2UStI48U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KPR/ccAAADd&#10;AAAADwAAAAAAAAAAAAAAAACqAgAAZHJzL2Rvd25yZXYueG1sUEsFBgAAAAAEAAQA+gAAAJ4DAAAA&#10;AA==&#10;">
                  <v:shape id="Freeform 5050" o:spid="_x0000_s1028" style="position:absolute;left:3035;top:-5701;width:1010;height:1012;visibility:visible;mso-wrap-style:square;v-text-anchor:top" coordsize="1010,1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X+h78A&#10;AADdAAAADwAAAGRycy9kb3ducmV2LnhtbERPTYvCMBC9C/sfwgjeNFFYkWoUkZXd66pQvA3N2Bab&#10;SUiidv31m4Pg8fG+V5veduJOIbaONUwnCgRx5UzLtYbTcT9egIgJ2WDnmDT8UYTN+mOwwsK4B//S&#10;/ZBqkUM4FqihSckXUsaqIYtx4jxx5i4uWEwZhlqagI8cbjs5U2ouLbacGxr0tGuouh5uVoPH44W7&#10;svw+bdW5tuEav/wzaj0a9tsliER9eotf7h+j4VPN8tz8Jj8Buf4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lf6HvwAAAN0AAAAPAAAAAAAAAAAAAAAAAJgCAABkcnMvZG93bnJl&#10;di54bWxQSwUGAAAAAAQABAD1AAAAhAMAAAAA&#10;" path="m,506l6,424,26,346,56,273,97,207r51,-59l207,97,273,56,345,25,423,6,505,r41,1l626,14r76,25l771,76r63,46l888,176r46,63l970,309r25,75l1008,464r2,42l1008,547r-5,41l984,666r-30,72l913,805r-51,58l803,914r-66,41l665,986r-78,19l505,1011r-42,-1l384,997,308,972,239,936,176,890,121,835,76,772,40,703,15,627,1,547,,506e" filled="f" strokeweight=".06958mm">
                    <v:path arrowok="t" o:connecttype="custom" o:connectlocs="0,-5195;6,-5277;26,-5355;56,-5428;97,-5494;148,-5553;207,-5604;273,-5645;345,-5676;423,-5695;505,-5701;546,-5700;626,-5687;702,-5662;771,-5625;834,-5579;888,-5525;934,-5462;970,-5392;995,-5317;1008,-5237;1010,-5195;1008,-5154;1003,-5113;984,-5035;954,-4963;913,-4896;862,-4838;803,-4787;737,-4746;665,-4715;587,-4696;505,-4690;463,-4691;384,-4704;308,-4729;239,-4765;176,-4811;121,-4866;76,-4929;40,-4998;15,-5074;1,-5154;0,-5195" o:connectangles="0,0,0,0,0,0,0,0,0,0,0,0,0,0,0,0,0,0,0,0,0,0,0,0,0,0,0,0,0,0,0,0,0,0,0,0,0,0,0,0,0,0,0,0"/>
                  </v:shape>
                </v:group>
                <v:group id="Group 5047" o:spid="_x0000_s1029" style="position:absolute;left:2126;top:-3994;width:1061;height:1062" coordorigin="2126,-3994" coordsize="1061,1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nDgFMcAAADdAAAADwAAAGRycy9kb3ducmV2LnhtbESPQWvCQBSE7wX/w/IK&#10;3ppNlJSaZhURKx5CoSqU3h7ZZxLMvg3ZbRL/fbdQ6HGYmW+YfDOZVgzUu8aygiSKQRCXVjdcKbic&#10;355eQDiPrLG1TAru5GCznj3kmGk78gcNJ1+JAGGXoYLa+y6T0pU1GXSR7YiDd7W9QR9kX0nd4xjg&#10;ppWLOH6WBhsOCzV2tKupvJ2+jYLDiON2meyH4nbd3b/O6ftnkZBS88dp+wrC0+T/w3/to1aQxos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nDgFMcAAADd&#10;AAAADwAAAAAAAAAAAAAAAACqAgAAZHJzL2Rvd25yZXYueG1sUEsFBgAAAAAEAAQA+gAAAJ4DAAAA&#10;AA==&#10;">
                  <v:shape id="Freeform 5048" o:spid="_x0000_s1030" style="position:absolute;left:2126;top:-3994;width:1061;height:1062;visibility:visible;mso-wrap-style:square;v-text-anchor:top" coordsize="1061,1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1kKsIA&#10;AADdAAAADwAAAGRycy9kb3ducmV2LnhtbERPy4rCMBTdC/5DuII7TR0Z0WoUGZhh6Kx8ge4uzbWt&#10;NjclSbXz95PFgMvDea82nanFg5yvLCuYjBMQxLnVFRcKjofP0RyED8gaa8uk4Jc8bNb93gpTbZ+8&#10;o8c+FCKGsE9RQRlCk0rp85IM+rFtiCN3tc5giNAVUjt8xnBTy7ckmUmDFceGEhv6KCm/71ujoJ5k&#10;t7OT7eIru7Yyu9zu/HM6KjUcdNsliEBdeIn/3d9awXsyjfvjm/gE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XWQqwgAAAN0AAAAPAAAAAAAAAAAAAAAAAJgCAABkcnMvZG93&#10;bnJldi54bWxQSwUGAAAAAAQABAD1AAAAhwMAAAAA&#10;" path="m,531l7,445,27,363,59,287r43,-69l155,156r62,-53l286,59,362,27,444,7,530,r44,2l657,16r79,26l809,80r66,48l933,186r48,66l1019,325r26,79l1059,488r1,43l1059,575r-6,42l1033,699r-32,76l958,845r-53,62l843,960r-69,43l698,1035r-82,21l530,1063r-43,-2l403,1047r-79,-26l251,983,185,935,127,877,79,811,41,738,15,659,2,575,,531e" filled="f" strokeweight=".06958mm">
                    <v:path arrowok="t" o:connecttype="custom" o:connectlocs="0,-3463;7,-3549;27,-3631;59,-3707;102,-3776;155,-3838;217,-3891;286,-3935;362,-3967;444,-3987;530,-3994;574,-3992;657,-3978;736,-3952;809,-3914;875,-3866;933,-3808;981,-3742;1019,-3669;1045,-3590;1059,-3506;1060,-3463;1059,-3419;1053,-3377;1033,-3295;1001,-3219;958,-3149;905,-3087;843,-3034;774,-2991;698,-2959;616,-2938;530,-2931;487,-2933;403,-2947;324,-2973;251,-3011;185,-3059;127,-3117;79,-3183;41,-3256;15,-3335;2,-3419;0,-3463" o:connectangles="0,0,0,0,0,0,0,0,0,0,0,0,0,0,0,0,0,0,0,0,0,0,0,0,0,0,0,0,0,0,0,0,0,0,0,0,0,0,0,0,0,0,0,0"/>
                  </v:shape>
                </v:group>
                <v:group id="Group 5045" o:spid="_x0000_s1031" style="position:absolute;left:2656;top:-2931;width:2;height:645" coordorigin="2656,-2931" coordsize="2,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3fes/FAAAA3QAA&#10;AA8AAAAAAAAAAAAAAAAAqgIAAGRycy9kb3ducmV2LnhtbFBLBQYAAAAABAAEAPoAAACcAwAAAAA=&#10;">
                  <v:shape id="Freeform 5046" o:spid="_x0000_s1032" style="position:absolute;left:2656;top:-2931;width:2;height:645;visibility:visible;mso-wrap-style:square;v-text-anchor:top" coordsize="2,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OCw8cA&#10;AADdAAAADwAAAGRycy9kb3ducmV2LnhtbESPQWvCQBSE74L/YXlCb7pRsaTRVUQRSguFRgvt7ZF9&#10;JqvZtyG7jfHfdwuFHoeZ+YZZbXpbi45abxwrmE4SEMSF04ZLBafjYZyC8AFZY+2YFNzJw2Y9HKww&#10;0+7G79TloRQRwj5DBVUITSalLyqy6CeuIY7e2bUWQ5RtKXWLtwi3tZwlyaO0aDguVNjQrqLimn9b&#10;Bdu6TC8mnJ7y7vXl46i/9p/m7aLUw6jfLkEE6sN/+K/9rBUskvkMft/EJy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TgsPHAAAA3QAAAA8AAAAAAAAAAAAAAAAAmAIAAGRy&#10;cy9kb3ducmV2LnhtbFBLBQYAAAAABAAEAPUAAACMAwAAAAA=&#10;" path="m,l,645e" filled="f" strokeweight=".06958mm">
                    <v:path arrowok="t" o:connecttype="custom" o:connectlocs="0,-2931;0,-2286;0,-2286" o:connectangles="0,0,0"/>
                  </v:shape>
                </v:group>
                <v:group id="Group 5043" o:spid="_x0000_s1033" style="position:absolute;left:1823;top:-2286;width:1667;height:1252" coordorigin="1823,-2286" coordsize="1667,1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FBI8UAAADdAAAADwAAAGRycy9kb3ducmV2LnhtbESPQYvCMBSE7wv+h/AE&#10;b2tai4tUo4ioeJCFVUG8PZpnW2xeShPb+u/NwsIeh5n5hlmselOJlhpXWlYQjyMQxJnVJecKLufd&#10;5wyE88gaK8uk4EUOVsvBxwJTbTv+ofbkcxEg7FJUUHhfp1K6rCCDbmxr4uDdbWPQB9nkUjfYBbip&#10;5CSKvqTBksNCgTVtCsoep6dRsO+wWyfxtj0+7pvX7Tz9vh5jUmo07NdzEJ56/x/+ax+0gmmU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JBQSPFAAAA3QAA&#10;AA8AAAAAAAAAAAAAAAAAqgIAAGRycy9kb3ducmV2LnhtbFBLBQYAAAAABAAEAPoAAACcAwAAAAA=&#10;">
                  <v:shape id="Freeform 5044" o:spid="_x0000_s1034" style="position:absolute;left:1823;top:-2286;width:1667;height:1252;visibility:visible;mso-wrap-style:square;v-text-anchor:top" coordsize="1667,1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7UBccA&#10;AADdAAAADwAAAGRycy9kb3ducmV2LnhtbESPzWsCMRTE7wX/h/CEXkQT+yG6GqUUCu1BwY+D3h6b&#10;52Z187JsUl3/e1MQehxm5jfMbNG6SlyoCaVnDcOBAkGce1NyoWG3/eqPQYSIbLDyTBpuFGAx7zzN&#10;MDP+ymu6bGIhEoRDhhpsjHUmZcgtOQwDXxMn7+gbhzHJppCmwWuCu0q+KDWSDktOCxZr+rSUnze/&#10;TsNyUqxXP8ru3cFS7N1Ovf3otNL6udt+TEFEauN/+NH+Nhre1esb/L1JT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1+1AXHAAAA3QAAAA8AAAAAAAAAAAAAAAAAmAIAAGRy&#10;cy9kb3ducmV2LnhtbFBLBQYAAAAABAAEAPUAAACMAwAAAAA=&#10;" path="m,1252r1666,l1666,,,,,1252xe" filled="f" strokeweight=".06958mm">
                    <v:path arrowok="t" o:connecttype="custom" o:connectlocs="0,-1034;1666,-1034;1666,-2286;0,-2286;0,-1034" o:connectangles="0,0,0,0,0"/>
                  </v:shape>
                </v:group>
                <v:group id="Group 5041" o:spid="_x0000_s1035" style="position:absolute;left:2050;top:-1338;width:1162;height:506" coordorigin="2050,-1338"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R8zMUAAADdAAAADwAAAGRycy9kb3ducmV2LnhtbESPQYvCMBSE7wv+h/AE&#10;b2tapYtUo4ioeJCFVUG8PZpnW2xeShPb+u/NwsIeh5n5hlmselOJlhpXWlYQjyMQxJnVJecKLufd&#10;5wyE88gaK8uk4EUOVsvBxwJTbTv+ofbkcxEg7FJUUHhfp1K6rCCDbmxr4uDdbWPQB9nkUjfYBbip&#10;5CSKvqTBksNCgTVtCsoep6dRsO+wW0/jbXt83Dev2zn5vh5jUmo07NdzEJ56/x/+ax+0giSaJ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kfMzFAAAA3QAA&#10;AA8AAAAAAAAAAAAAAAAAqgIAAGRycy9kb3ducmV2LnhtbFBLBQYAAAAABAAEAPoAAACcAwAAAAA=&#10;">
                  <v:shape id="Freeform 5042" o:spid="_x0000_s1036" style="position:absolute;left:2050;top:-1338;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y8v8cA&#10;AADdAAAADwAAAGRycy9kb3ducmV2LnhtbESPT2vCQBTE7wW/w/IKvZS6q6KU1FX800IvIibt/ZF9&#10;TUKzb0N2NWk+fVcQPA4z8xtmue5tLS7U+sqxhslYgSDOnam40PCVfby8gvAB2WDtmDT8kYf1avSw&#10;xMS4jk90SUMhIoR9ghrKEJpESp+XZNGPXUMcvR/XWgxRtoU0LXYRbms5VWohLVYcF0psaFdS/pue&#10;rYZMzbrDcX8anrfH9+9hyA4qHYzWT4/95g1EoD7cw7f2p9EwV7MFXN/EJy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18vL/HAAAA3QAAAA8AAAAAAAAAAAAAAAAAmAIAAGRy&#10;cy9kb3ducmV2LnhtbFBLBQYAAAAABAAEAPUAAACMAwAAAAA=&#10;" path="m909,l253,,229,1,164,16,106,47,59,92,24,147,4,210,,253r1,23l16,342r31,58l91,448r55,35l210,502r43,4l909,506r68,-9l1037,471r52,-40l1128,379r25,-61l1162,253r-1,-23l1146,164r-31,-57l1071,59,1016,24,952,4,909,e" stroked="f">
                    <v:path arrowok="t" o:connecttype="custom" o:connectlocs="909,-1338;253,-1338;229,-1337;164,-1322;106,-1291;59,-1246;24,-1191;4,-1128;0,-1085;1,-1062;16,-996;47,-938;91,-890;146,-855;210,-836;253,-832;909,-832;977,-841;1037,-867;1089,-907;1128,-959;1153,-1020;1162,-1085;1161,-1108;1146,-1174;1115,-1231;1071,-1279;1016,-1314;952,-1334;909,-1338" o:connectangles="0,0,0,0,0,0,0,0,0,0,0,0,0,0,0,0,0,0,0,0,0,0,0,0,0,0,0,0,0,0"/>
                  </v:shape>
                </v:group>
                <v:group id="Group 5039" o:spid="_x0000_s1037" style="position:absolute;left:2050;top:-1338;width:1162;height:506" coordorigin="2050,-1338"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pHIMcAAADdAAAADwAAAGRycy9kb3ducmV2LnhtbESPQWvCQBSE7wX/w/IK&#10;3ppNlLSSZhWRKh5CoSqU3h7ZZxLMvg3ZbRL/fbdQ6HGYmW+YfDOZVgzUu8aygiSKQRCXVjdcKbic&#10;908rEM4ja2wtk4I7OdisZw85ZtqO/EHDyVciQNhlqKD2vsukdGVNBl1kO+LgXW1v0AfZV1L3OAa4&#10;aeUijp+lwYbDQo0d7Woqb6dvo+Aw4rhdJm9Dcbvu7l/n9P2zSEip+eO0fQXhafL/4b/2UStI4+U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XpHIMcAAADd&#10;AAAADwAAAAAAAAAAAAAAAACqAgAAZHJzL2Rvd25yZXYueG1sUEsFBgAAAAAEAAQA+gAAAJ4DAAAA&#10;AA==&#10;">
                  <v:shape id="Freeform 5040" o:spid="_x0000_s1038" style="position:absolute;left:2050;top:-1338;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Vo2MIA&#10;AADdAAAADwAAAGRycy9kb3ducmV2LnhtbERPz2vCMBS+D/wfwhN2m6mKIp1RimPgbawVZbdH89aW&#10;NS81ibX975eD4PHj+73dD6YVPTnfWFYwnyUgiEurG64UnIrPtw0IH5A1tpZJwUge9rvJyxZTbe/8&#10;TX0eKhFD2KeooA6hS6X0ZU0G/cx2xJH7tc5giNBVUju8x3DTykWSrKXBhmNDjR0dair/8ptRcLxe&#10;sp/CfS2yQ9F/jJdzo2U+KvU6HbJ3EIGG8BQ/3EetYJUs49z4Jj4Bu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hWjYwgAAAN0AAAAPAAAAAAAAAAAAAAAAAJgCAABkcnMvZG93&#10;bnJldi54bWxQSwUGAAAAAAQABAD1AAAAhwMAAAAA&#10;" path="m909,506r68,-9l1037,471r52,-40l1128,379r25,-61l1162,253r-10,-67l1127,125,1087,73,1035,34,974,9,909,,253,,185,9,125,35,73,75,34,127,8,188,,253r9,68l35,382r40,51l127,473r61,25l253,506r656,xe" filled="f" strokeweight=".06958mm">
                    <v:path arrowok="t" o:connecttype="custom" o:connectlocs="909,-832;977,-841;1037,-867;1089,-907;1128,-959;1153,-1020;1162,-1085;1152,-1152;1127,-1213;1087,-1265;1035,-1304;974,-1329;909,-1338;253,-1338;185,-1329;125,-1303;73,-1263;34,-1211;8,-1150;0,-1085;9,-1017;35,-956;75,-905;127,-865;188,-840;253,-832;909,-832" o:connectangles="0,0,0,0,0,0,0,0,0,0,0,0,0,0,0,0,0,0,0,0,0,0,0,0,0,0,0"/>
                  </v:shape>
                </v:group>
                <v:group id="Group 5037" o:spid="_x0000_s1039" style="position:absolute;left:2656;top:-4690;width:884;height:696" coordorigin="2656,-4690" coordsize="884,6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l2yccAAADdAAAADwAAAGRycy9kb3ducmV2LnhtbESPQWvCQBSE7wX/w/IK&#10;3ppNlJSaZhWRKh5CoSqU3h7ZZxLMvg3ZbRL/fbdQ6HGYmW+YfDOZVgzUu8aygiSKQRCXVjdcKbic&#10;908vIJxH1thaJgV3crBZzx5yzLQd+YOGk69EgLDLUEHtfZdJ6cqaDLrIdsTBu9reoA+yr6TucQxw&#10;08pFHD9Lgw2HhRo72tVU3k7fRsFhxHG7TN6G4nbd3b/O6ftnkZBS88dp+wrC0+T/w3/to1aQxss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6l2yccAAADd&#10;AAAADwAAAAAAAAAAAAAAAACqAgAAZHJzL2Rvd25yZXYueG1sUEsFBgAAAAAEAAQA+gAAAJ4DAAAA&#10;AA==&#10;">
                  <v:shape id="Freeform 5038" o:spid="_x0000_s1040" style="position:absolute;left:2656;top:-4690;width:884;height:696;visibility:visible;mso-wrap-style:square;v-text-anchor:top" coordsize="884,6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VazMQA&#10;AADdAAAADwAAAGRycy9kb3ducmV2LnhtbERPXWvCMBR9H/gfwhX2tqbVTbQ2ihuMCRsDtQi+XZpr&#10;W2xuSpJp/ffLw2CPh/NdrAfTiSs531pWkCUpCOLK6pZrBeXh/WkOwgdkjZ1lUnAnD+vV6KHAXNsb&#10;7+i6D7WIIexzVNCE0OdS+qohgz6xPXHkztYZDBG6WmqHtxhuOjlJ05k02HJsaLCnt4aqy/7HKHDz&#10;6fFrsT19d6/Tz8Hg/ZLhR6nU43jYLEEEGsK/+M+91Qpe0ue4P76JT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VWszEAAAA3QAAAA8AAAAAAAAAAAAAAAAAmAIAAGRycy9k&#10;b3ducmV2LnhtbFBLBQYAAAAABAAEAPUAAACJAwAAAAA=&#10;" path="m884,l,696e" filled="f" strokeweight=".06958mm">
                    <v:path arrowok="t" o:connecttype="custom" o:connectlocs="884,-4690;0,-3994;0,-3994" o:connectangles="0,0,0"/>
                  </v:shape>
                </v:group>
                <v:group id="Group 5035" o:spid="_x0000_s1041" style="position:absolute;left:3994;top:-3994;width:1061;height:1062" coordorigin="3994,-3994" coordsize="1061,1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kJssYAAADdAAAADwAAAGRycy9kb3ducmV2LnhtbESPT4vCMBTE74LfITzB&#10;25pWV1m6RhFR8SAL/oFlb4/m2Rabl9LEtn77jSB4HGbmN8x82ZlSNFS7wrKCeBSBIE6tLjhTcDlv&#10;P75AOI+ssbRMCh7kYLno9+aYaNvykZqTz0SAsEtQQe59lUjp0pwMupGtiIN3tbVBH2SdSV1jG+Cm&#10;lOMomkmDBYeFHCta55TeTnejYNdiu5rEm+Zwu64ff+fpz+8hJqWGg271DcJT59/hV3uvFUyjzxi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2QmyxgAAAN0A&#10;AAAPAAAAAAAAAAAAAAAAAKoCAABkcnMvZG93bnJldi54bWxQSwUGAAAAAAQABAD6AAAAnQMAAAAA&#10;">
                  <v:shape id="Freeform 5036" o:spid="_x0000_s1042" style="position:absolute;left:3994;top:-3994;width:1061;height:1062;visibility:visible;mso-wrap-style:square;v-text-anchor:top" coordsize="1061,1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Usu8UA&#10;AADdAAAADwAAAGRycy9kb3ducmV2LnhtbESPQWvCQBSE74X+h+UVvNWNotKmrlIEReKp1oLeHtln&#10;Es2+Dbsbjf/eLQgeh5n5hpnOO1OLCzlfWVYw6CcgiHOrKy4U7H6X7x8gfEDWWFsmBTfyMJ+9vkwx&#10;1fbKP3TZhkJECPsUFZQhNKmUPi/JoO/bhjh6R+sMhihdIbXDa4SbWg6TZCINVhwXSmxoUVJ+3rZG&#10;QT3ITnsn289VdmxldjidefO3U6r31n1/gQjUhWf40V5rBeNkNIT/N/E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xSy7xQAAAN0AAAAPAAAAAAAAAAAAAAAAAJgCAABkcnMv&#10;ZG93bnJldi54bWxQSwUGAAAAAAQABAD1AAAAigMAAAAA&#10;" path="m,531l7,445,27,363,60,287r43,-69l156,156r61,-53l287,59,363,27,445,7,531,r43,2l658,16r79,26l810,80r66,48l933,186r48,66l1019,325r26,79l1059,488r2,43l1059,575r-5,42l1034,699r-32,76l959,845r-53,62l844,960r-70,43l698,1035r-81,21l531,1063r-44,-2l403,1047r-79,-26l251,983,186,935,128,877,80,811,42,738,16,659,2,575,,531e" filled="f" strokeweight=".06958mm">
                    <v:path arrowok="t" o:connecttype="custom" o:connectlocs="0,-3463;7,-3549;27,-3631;60,-3707;103,-3776;156,-3838;217,-3891;287,-3935;363,-3967;445,-3987;531,-3994;574,-3992;658,-3978;737,-3952;810,-3914;876,-3866;933,-3808;981,-3742;1019,-3669;1045,-3590;1059,-3506;1061,-3463;1059,-3419;1054,-3377;1034,-3295;1002,-3219;959,-3149;906,-3087;844,-3034;774,-2991;698,-2959;617,-2938;531,-2931;487,-2933;403,-2947;324,-2973;251,-3011;186,-3059;128,-3117;80,-3183;42,-3256;16,-3335;2,-3419;0,-3463" o:connectangles="0,0,0,0,0,0,0,0,0,0,0,0,0,0,0,0,0,0,0,0,0,0,0,0,0,0,0,0,0,0,0,0,0,0,0,0,0,0,0,0,0,0,0,0"/>
                  </v:shape>
                </v:group>
                <v:group id="Group 5033" o:spid="_x0000_s1043" style="position:absolute;left:4525;top:-2931;width:2;height:645" coordorigin="4525,-2931" coordsize="2,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cyXsYAAADdAAAADwAAAGRycy9kb3ducmV2LnhtbESPT4vCMBTE78J+h/CE&#10;vWna9Q9LNYqIu+xBBHVBvD2aZ1tsXkoT2/rtjSB4HGbmN8x82ZlSNFS7wrKCeBiBIE6tLjhT8H/8&#10;GXyDcB5ZY2mZFNzJwXLx0Ztjom3Le2oOPhMBwi5BBbn3VSKlS3My6Ia2Ig7exdYGfZB1JnWNbYCb&#10;Un5F0VQaLDgs5FjROqf0ergZBb8ttqtRvGm218v6fj5OdqdtTEp99rvVDISnzr/Dr/afVjCJxi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RzJexgAAAN0A&#10;AAAPAAAAAAAAAAAAAAAAAKoCAABkcnMvZG93bnJldi54bWxQSwUGAAAAAAQABAD6AAAAnQMAAAAA&#10;">
                  <v:shape id="Freeform 5034" o:spid="_x0000_s1044" style="position:absolute;left:4525;top:-2931;width:2;height:645;visibility:visible;mso-wrap-style:square;v-text-anchor:top" coordsize="2,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DMUcYA&#10;AADdAAAADwAAAGRycy9kb3ducmV2LnhtbESPQWvCQBSE7wX/w/IEb3VjsWKjq0hFKC0IRgvt7ZF9&#10;JqvZtyG7xvTfdwXB4zAz3zDzZWcr0VLjjWMFo2ECgjh32nCh4LDfPE9B+ICssXJMCv7Iw3LRe5pj&#10;qt2Vd9RmoRARwj5FBWUIdSqlz0uy6IeuJo7e0TUWQ5RNIXWD1wi3lXxJkom0aDgulFjTe0n5ObtY&#10;BauqmJ5MOLxl7dfn917/rn/M9qTUoN+tZiACdeERvrc/tILXZDyG25v4BOTi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DMUcYAAADdAAAADwAAAAAAAAAAAAAAAACYAgAAZHJz&#10;L2Rvd25yZXYueG1sUEsFBgAAAAAEAAQA9QAAAIsDAAAAAA==&#10;" path="m,l,645e" filled="f" strokeweight=".06958mm">
                    <v:path arrowok="t" o:connecttype="custom" o:connectlocs="0,-2931;0,-2286;0,-2286" o:connectangles="0,0,0"/>
                  </v:shape>
                </v:group>
                <v:group id="Group 5031" o:spid="_x0000_s1045" style="position:absolute;left:3691;top:-2286;width:1667;height:1252" coordorigin="3691,-2286" coordsize="1667,1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IPscYAAADdAAAADwAAAGRycy9kb3ducmV2LnhtbESPT2vCQBTE7wW/w/KE&#10;3uomthGJriKi4kEK/gHx9sg+k2D2bciuSfz23UKhx2FmfsPMl72pREuNKy0riEcRCOLM6pJzBZfz&#10;9mMKwnlkjZVlUvAiB8vF4G2OqbYdH6k9+VwECLsUFRTe16mULivIoBvZmjh4d9sY9EE2udQNdgFu&#10;KjmOook0WHJYKLCmdUHZ4/Q0CnYddqvPeNMeHvf163ZOvq+HmJR6H/arGQhPvf8P/7X3WkESfSX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4g+xxgAAAN0A&#10;AAAPAAAAAAAAAAAAAAAAAKoCAABkcnMvZG93bnJldi54bWxQSwUGAAAAAAQABAD6AAAAnQMAAAAA&#10;">
                  <v:shape id="Freeform 5032" o:spid="_x0000_s1046" style="position:absolute;left:3691;top:-2286;width:1667;height:1252;visibility:visible;mso-wrap-style:square;v-text-anchor:top" coordsize="1667,1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aclMcA&#10;AADdAAAADwAAAGRycy9kb3ducmV2LnhtbESPT2sCMRTE74V+h/AKvYgmFrvoapQiFNqDgn8Oents&#10;npu1m5dlk+r67Y1Q6HGYmd8ws0XnanGhNlSeNQwHCgRx4U3FpYb97rM/BhEissHaM2m4UYDF/Plp&#10;hrnxV97QZRtLkSAcctRgY2xyKUNhyWEY+IY4eSffOoxJtqU0LV4T3NXyTalMOqw4LVhsaGmp+Nn+&#10;Og2rSblZfyt7cEdLsXc79w7Zea3160v3MQURqYv/4b/2l9HwrkYZPN6kJ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mnJTHAAAA3QAAAA8AAAAAAAAAAAAAAAAAmAIAAGRy&#10;cy9kb3ducmV2LnhtbFBLBQYAAAAABAAEAPUAAACMAwAAAAA=&#10;" path="m,1252r1667,l1667,,,,,1252xe" filled="f" strokeweight=".06958mm">
                    <v:path arrowok="t" o:connecttype="custom" o:connectlocs="0,-1034;1667,-1034;1667,-2286;0,-2286;0,-1034" o:connectangles="0,0,0,0,0"/>
                  </v:shape>
                </v:group>
                <v:group id="Group 5029" o:spid="_x0000_s1047" style="position:absolute;left:3919;top:-1338;width:1162;height:506" coordorigin="3919,-1338"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w0XcYAAADdAAAADwAAAGRycy9kb3ducmV2LnhtbESPQWvCQBSE70L/w/IK&#10;vekmbW0ldRWRKh5EMAri7ZF9JsHs25DdJvHfdwXB4zAz3zDTeW8q0VLjSssK4lEEgjizuuRcwfGw&#10;Gk5AOI+ssbJMCm7kYD57GUwx0bbjPbWpz0WAsEtQQeF9nUjpsoIMupGtiYN3sY1BH2STS91gF+Cm&#10;ku9R9CUNlhwWCqxpWVB2Tf+MgnWH3eIj/m2318vydj6Md6dtTEq9vfaLHxCeev8MP9obrWAcfX7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DRdxgAAAN0A&#10;AAAPAAAAAAAAAAAAAAAAAKoCAABkcnMvZG93bnJldi54bWxQSwUGAAAAAAQABAD6AAAAnQMAAAAA&#10;">
                  <v:shape id="Freeform 5030" o:spid="_x0000_s1048" style="position:absolute;left:3919;top:-1338;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K8MA&#10;AADdAAAADwAAAGRycy9kb3ducmV2LnhtbERPy2rCQBTdC/7DcIVuRGf6EkkdpWqFbkRM7P6SuU1C&#10;M3dCZjQxX99ZFLo8nPdq09ta3Kj1lWMNj3MFgjh3puJCwyU7zJYgfEA2WDsmDXfysFmPRytMjOv4&#10;TLc0FCKGsE9QQxlCk0jp85Is+rlriCP37VqLIcK2kKbFLobbWj4ptZAWK44NJTa0Kyn/Sa9WQ6ae&#10;u+Npfx6m29PH1zBkR5UORuuHSf/+BiJQH/7Ff+5Po+FVvcS58U18An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K8MAAADdAAAADwAAAAAAAAAAAAAAAACYAgAAZHJzL2Rv&#10;d25yZXYueG1sUEsFBgAAAAAEAAQA9QAAAIgDAAAAAA==&#10;" path="m909,l252,,229,1,164,16,106,47,58,92,23,147,3,210,,253r1,23l16,342r31,58l91,448r55,35l209,502r43,4l909,506r67,-9l1037,471r51,-40l1128,379r25,-61l1161,253r-1,-23l1145,164r-31,-57l1070,59,1015,24,951,4,909,e" stroked="f">
                    <v:path arrowok="t" o:connecttype="custom" o:connectlocs="909,-1338;252,-1338;229,-1337;164,-1322;106,-1291;58,-1246;23,-1191;3,-1128;0,-1085;1,-1062;16,-996;47,-938;91,-890;146,-855;209,-836;252,-832;909,-832;976,-841;1037,-867;1088,-907;1128,-959;1153,-1020;1161,-1085;1160,-1108;1145,-1174;1114,-1231;1070,-1279;1015,-1314;951,-1334;909,-1338" o:connectangles="0,0,0,0,0,0,0,0,0,0,0,0,0,0,0,0,0,0,0,0,0,0,0,0,0,0,0,0,0,0"/>
                  </v:shape>
                </v:group>
                <v:group id="Group 5027" o:spid="_x0000_s1049" style="position:absolute;left:3919;top:-1338;width:1162;height:506" coordorigin="3919,-1338"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8FtMYAAADdAAAADwAAAGRycy9kb3ducmV2LnhtbESPQWvCQBSE70L/w/IK&#10;vekmbS01dRWRKh5EMAri7ZF9JsHs25DdJvHfdwXB4zAz3zDTeW8q0VLjSssK4lEEgjizuuRcwfGw&#10;Gn6DcB5ZY2WZFNzIwXz2Mphiom3He2pTn4sAYZeggsL7OpHSZQUZdCNbEwfvYhuDPsgml7rBLsBN&#10;Jd+j6EsaLDksFFjTsqDsmv4ZBesOu8VH/Ntur5fl7XwY707bmJR6e+0XPyA89f4ZfrQ3WsE4+pzA&#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rwW0xgAAAN0A&#10;AAAPAAAAAAAAAAAAAAAAAKoCAABkcnMvZG93bnJldi54bWxQSwUGAAAAAAQABAD6AAAAnQMAAAAA&#10;">
                  <v:shape id="Freeform 5028" o:spid="_x0000_s1050" style="position:absolute;left:3919;top:-1338;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yBfsIA&#10;AADdAAAADwAAAGRycy9kb3ducmV2LnhtbERPz2vCMBS+C/4P4Qm7aargGNUoxTHwNtYOi7dH82yL&#10;zUtNstr+98thsOPH93t/HE0nBnK+taxgvUpAEFdWt1wr+C4+lm8gfEDW2FkmBRN5OB7msz2m2j75&#10;i4Y81CKGsE9RQRNCn0rpq4YM+pXtiSN3s85giNDVUjt8xnDTyU2SvEqDLceGBns6NVTd8x+j4Pwo&#10;s2vhPjfZqRjep/LSaplPSr0sxmwHItAY/sV/7rNWsE22cX98E5+AP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LIF+wgAAAN0AAAAPAAAAAAAAAAAAAAAAAJgCAABkcnMvZG93&#10;bnJldi54bWxQSwUGAAAAAAQABAD1AAAAhwMAAAAA&#10;" path="m909,506r67,-9l1037,471r51,-40l1128,379r25,-61l1161,253r-9,-67l1126,125,1086,73,1035,34,973,9,909,,252,,185,9,124,35,73,75,33,127,8,188,,253r9,68l35,382r40,51l127,473r60,25l252,506r657,xe" filled="f" strokeweight=".06958mm">
                    <v:path arrowok="t" o:connecttype="custom" o:connectlocs="909,-832;976,-841;1037,-867;1088,-907;1128,-959;1153,-1020;1161,-1085;1152,-1152;1126,-1213;1086,-1265;1035,-1304;973,-1329;909,-1338;252,-1338;185,-1329;124,-1303;73,-1263;33,-1211;8,-1150;0,-1085;9,-1017;35,-956;75,-905;127,-865;187,-840;252,-832;909,-832" o:connectangles="0,0,0,0,0,0,0,0,0,0,0,0,0,0,0,0,0,0,0,0,0,0,0,0,0,0,0"/>
                  </v:shape>
                </v:group>
                <v:group id="Group 5025" o:spid="_x0000_s1051" style="position:absolute;left:3540;top:-4690;width:985;height:696" coordorigin="3540,-4690" coordsize="985,6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AAn2/FAAAA3QAA&#10;AA8AAAAAAAAAAAAAAAAAqgIAAGRycy9kb3ducmV2LnhtbFBLBQYAAAAABAAEAPoAAACcAwAAAAA=&#10;">
                  <v:shape id="Freeform 5026" o:spid="_x0000_s1052" style="position:absolute;left:3540;top:-4690;width:985;height:696;visibility:visible;mso-wrap-style:square;v-text-anchor:top" coordsize="985,6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DZ7cQA&#10;AADdAAAADwAAAGRycy9kb3ducmV2LnhtbESPQWvCQBSE7wX/w/KE3upuBEuNrkFEa6/aHjw+ss8k&#10;mH2bZNck/nu3UOhxmJlvmHU22lr01PnKsYZkpkAQ585UXGj4+T68fYDwAdlg7Zg0PMhDtpm8rDE1&#10;buAT9edQiAhhn6KGMoQmldLnJVn0M9cQR+/qOoshyq6QpsMhwm0t50q9S4sVx4USG9qVlN/Od6vh&#10;xMfr5XBsE/afyu6q5X5s+73Wr9NxuwIRaAz/4b/2l9GwUIs5/L6JT0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Q2e3EAAAA3QAAAA8AAAAAAAAAAAAAAAAAmAIAAGRycy9k&#10;b3ducmV2LnhtbFBLBQYAAAAABAAEAPUAAACJAwAAAAA=&#10;" path="m,l985,696e" filled="f" strokeweight=".06958mm">
                    <v:path arrowok="t" o:connecttype="custom" o:connectlocs="0,-4690;985,-3994;985,-3994" o:connectangles="0,0,0"/>
                  </v:shape>
                </v:group>
                <v:group id="Group 5023" o:spid="_x0000_s1053" style="position:absolute;left:6797;top:-2261;width:1667;height:1252" coordorigin="6797,-2261" coordsize="1667,1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56kg8UAAADdAAAADwAAAGRycy9kb3ducmV2LnhtbESPQYvCMBSE7wv+h/AE&#10;b2tapYtUo4ioeJCFVUG8PZpnW2xeShPb+u/NwsIeh5n5hlmselOJlhpXWlYQjyMQxJnVJecKLufd&#10;5wyE88gaK8uk4EUOVsvBxwJTbTv+ofbkcxEg7FJUUHhfp1K6rCCDbmxr4uDdbWPQB9nkUjfYBbip&#10;5CSKvqTBksNCgTVtCsoep6dRsO+wW0/jbXt83Dev2zn5vh5jUmo07NdzEJ56/x/+ax+0giRK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pIPFAAAA3QAA&#10;AA8AAAAAAAAAAAAAAAAAqgIAAGRycy9kb3ducmV2LnhtbFBLBQYAAAAABAAEAPoAAACcAwAAAAA=&#10;">
                  <v:shape id="Freeform 5024" o:spid="_x0000_s1054" style="position:absolute;left:6797;top:-2261;width:1667;height:1252;visibility:visible;mso-wrap-style:square;v-text-anchor:top" coordsize="1667,1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ExpcYA&#10;AADdAAAADwAAAGRycy9kb3ducmV2LnhtbESPQWsCMRSE7wX/Q3iCF9FEqaKrUUQQ2kMFrQe9PTav&#10;m7Wbl2WT6vrvm4LQ4zAz3zDLdesqcaMmlJ41jIYKBHHuTcmFhtPnbjADESKywcozaXhQgPWq87LE&#10;zPg7H+h2jIVIEA4ZarAx1pmUIbfkMAx9TZy8L984jEk2hTQN3hPcVXKs1FQ6LDktWKxpayn/Pv44&#10;DR/z4rB/V/bsLpZi/3Htn6fXvda9brtZgIjUxv/ws/1mNEzU5BX+3q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KExpcYAAADdAAAADwAAAAAAAAAAAAAAAACYAgAAZHJz&#10;L2Rvd25yZXYueG1sUEsFBgAAAAAEAAQA9QAAAIsDAAAAAA==&#10;" path="m,1252r1667,l1667,,,,,1252xe" filled="f" strokeweight=".06958mm">
                    <v:path arrowok="t" o:connecttype="custom" o:connectlocs="0,-1009;1667,-1009;1667,-2261;0,-2261;0,-1009" o:connectangles="0,0,0,0,0"/>
                  </v:shape>
                </v:group>
                <v:group id="Group 5021" o:spid="_x0000_s1055" style="position:absolute;left:7024;top:-1313;width:1162;height:506" coordorigin="7024,-1313"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zuZbMcAAADd&#10;AAAADwAAAAAAAAAAAAAAAACqAgAAZHJzL2Rvd25yZXYueG1sUEsFBgAAAAAEAAQA+gAAAJ4DAAAA&#10;AA==&#10;">
                  <v:shape id="Freeform 5022" o:spid="_x0000_s1056" style="position:absolute;left:7024;top:-1313;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ZH8YA&#10;AADdAAAADwAAAGRycy9kb3ducmV2LnhtbESPQWvCQBSE74L/YXlCL6K7tSiSuoqtLXgRMWnvj+xr&#10;Esy+DdmtSfPru0Khx2FmvmE2u97W4katrxxreJwrEMS5MxUXGj6y99kahA/IBmvHpOGHPOy249EG&#10;E+M6vtAtDYWIEPYJaihDaBIpfV6SRT93DXH0vlxrMUTZFtK02EW4reVCqZW0WHFcKLGh15Lya/pt&#10;NWTqqTudD5dh+nJ++xyG7KTSwWj9MOn3zyAC9eE//Nc+Gg1LtVzB/U18AnL7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KNZH8YAAADdAAAADwAAAAAAAAAAAAAAAACYAgAAZHJz&#10;L2Rvd25yZXYueG1sUEsFBgAAAAAEAAQA9QAAAIsDAAAAAA==&#10;" path="m909,l253,,230,2,164,17,107,48,59,92,24,147,4,211,,253r1,24l16,342r31,58l92,448r55,35l210,503r43,3l909,506r68,-9l1038,471r51,-40l1128,380r26,-62l1162,253r-1,-23l1146,165r-31,-58l1071,59,1016,24,952,4,909,e" stroked="f">
                    <v:path arrowok="t" o:connecttype="custom" o:connectlocs="909,-1313;253,-1313;230,-1311;164,-1296;107,-1265;59,-1221;24,-1166;4,-1102;0,-1060;1,-1036;16,-971;47,-913;92,-865;147,-830;210,-810;253,-807;909,-807;977,-816;1038,-842;1089,-882;1128,-933;1154,-995;1162,-1060;1161,-1083;1146,-1148;1115,-1206;1071,-1254;1016,-1289;952,-1309;909,-1313" o:connectangles="0,0,0,0,0,0,0,0,0,0,0,0,0,0,0,0,0,0,0,0,0,0,0,0,0,0,0,0,0,0"/>
                  </v:shape>
                </v:group>
                <v:group id="Group 5019" o:spid="_x0000_s1057" style="position:absolute;left:7024;top:-1313;width:1162;height:506" coordorigin="7024,-1313"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WigMYAAADdAAAADwAAAGRycy9kb3ducmV2LnhtbESPT2vCQBTE7wW/w/KE&#10;3uomllSJriKi4kEK/gHx9sg+k2D2bciuSfz23UKhx2FmfsPMl72pREuNKy0riEcRCOLM6pJzBZfz&#10;9mMKwnlkjZVlUvAiB8vF4G2OqbYdH6k9+VwECLsUFRTe16mULivIoBvZmjh4d9sY9EE2udQNdgFu&#10;KjmOoi9psOSwUGBN64Kyx+lpFOw67Faf8aY9PO7r1+2cfF8PMSn1PuxXMxCeev8f/mvvtYIkSi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paKAxgAAAN0A&#10;AAAPAAAAAAAAAAAAAAAAAKoCAABkcnMvZG93bnJldi54bWxQSwUGAAAAAAQABAD6AAAAnQMAAAAA&#10;">
                  <v:shape id="Freeform 5020" o:spid="_x0000_s1058" style="position:absolute;left:7024;top:-1313;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qNeMIA&#10;AADdAAAADwAAAGRycy9kb3ducmV2LnhtbERPz2vCMBS+C/4P4Qm7aargGNUoxTHwNtYOi7dH82yL&#10;zUtNstr+98thsOPH93t/HE0nBnK+taxgvUpAEFdWt1wr+C4+lm8gfEDW2FkmBRN5OB7msz2m2j75&#10;i4Y81CKGsE9RQRNCn0rpq4YM+pXtiSN3s85giNDVUjt8xnDTyU2SvEqDLceGBns6NVTd8x+j4Pwo&#10;s2vhPjfZqRjep/LSaplPSr0sxmwHItAY/sV/7rNWsE22cW58E5+AP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Wo14wgAAAN0AAAAPAAAAAAAAAAAAAAAAAJgCAABkcnMvZG93&#10;bnJldi54bWxQSwUGAAAAAAQABAD1AAAAhwMAAAAA&#10;" path="m909,506r68,-9l1038,471r51,-40l1128,380r26,-62l1162,253r-9,-67l1127,125,1087,74,1035,34,974,9,909,,253,,186,10,125,36,74,76,34,128,9,189,,253r10,68l35,382r41,51l127,473r61,25l253,506r656,xe" filled="f" strokeweight=".06958mm">
                    <v:path arrowok="t" o:connecttype="custom" o:connectlocs="909,-807;977,-816;1038,-842;1089,-882;1128,-933;1154,-995;1162,-1060;1153,-1127;1127,-1188;1087,-1239;1035,-1279;974,-1304;909,-1313;253,-1313;186,-1303;125,-1277;74,-1237;34,-1185;9,-1124;0,-1060;10,-992;35,-931;76,-880;127,-840;188,-815;253,-807;909,-807" o:connectangles="0,0,0,0,0,0,0,0,0,0,0,0,0,0,0,0,0,0,0,0,0,0,0,0,0,0,0"/>
                  </v:shape>
                </v:group>
                <v:group id="Group 5017" o:spid="_x0000_s1059" style="position:absolute;left:4537;top:-819;width:3031;height:253" coordorigin="4537,-819" coordsize="3031,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aTacYAAADdAAAADwAAAGRycy9kb3ducmV2LnhtbESPT2vCQBTE7wW/w/KE&#10;3uomlhSNriKi4kEK/gHx9sg+k2D2bciuSfz23UKhx2FmfsPMl72pREuNKy0riEcRCOLM6pJzBZfz&#10;9mMCwnlkjZVlUvAiB8vF4G2OqbYdH6k9+VwECLsUFRTe16mULivIoBvZmjh4d9sY9EE2udQNdgFu&#10;KjmOoi9psOSwUGBN64Kyx+lpFOw67Faf8aY9PO7r1+2cfF8PMSn1PuxXMxCeev8f/mvvtYIkSq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dpNpxgAAAN0A&#10;AAAPAAAAAAAAAAAAAAAAAKoCAABkcnMvZG93bnJldi54bWxQSwUGAAAAAAQABAD6AAAAnQMAAAAA&#10;">
                  <v:shape id="Freeform 5018" o:spid="_x0000_s1060" style="position:absolute;left:4537;top:-819;width:3031;height:253;visibility:visible;mso-wrap-style:square;v-text-anchor:top" coordsize="3031,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cdwsEA&#10;AADdAAAADwAAAGRycy9kb3ducmV2LnhtbERPXWvCMBR9F/wP4Qp701RhpXRGEUWQDQSte780d01Y&#10;c1ObqN2/Xx4EHw/ne7keXCvu1AfrWcF8loEgrr223Ci4VPtpASJEZI2tZ1LwRwHWq/FoiaX2Dz7R&#10;/RwbkUI4lKjAxNiVUobakMMw8x1x4n587zAm2DdS9/hI4a6ViyzLpUPLqcFgR1tD9e/55hQ07qsq&#10;8qrdFdfttzHHaD8XN6vU22TYfICINMSX+Ok+aAXvWZ72pzfpCc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nHcLBAAAA3QAAAA8AAAAAAAAAAAAAAAAAmAIAAGRycy9kb3du&#10;cmV2LnhtbFBLBQYAAAAABAAEAPUAAACGAwAAAAA=&#10;" path="m3031,24l2651,127r-379,72l1892,241r-378,12l1135,235,756,186,378,108,,e" filled="f" strokeweight=".06958mm">
                    <v:path arrowok="t" o:connecttype="custom" o:connectlocs="3031,-795;2651,-692;2272,-620;1892,-578;1514,-566;1135,-584;756,-633;378,-711;0,-819" o:connectangles="0,0,0,0,0,0,0,0,0"/>
                  </v:shape>
                </v:group>
                <v:group id="Group 5015" o:spid="_x0000_s1061" style="position:absolute;left:7544;top:-839;width:62;height:94" coordorigin="7544,-839" coordsize="6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FXSxgAAAN0A&#10;AAAPAAAAAAAAAAAAAAAAAKoCAABkcnMvZG93bnJldi54bWxQSwUGAAAAAAQABAD6AAAAnQMAAAAA&#10;">
                  <v:shape id="Freeform 5016" o:spid="_x0000_s1062" style="position:absolute;left:7544;top:-839;width:62;height:94;visibility:visible;mso-wrap-style:square;v-text-anchor:top" coordsize="6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TuhsYA&#10;AADdAAAADwAAAGRycy9kb3ducmV2LnhtbESP3WrCQBSE7wt9h+UUelc3CrU2ZpUS6I+gF7E+wCF7&#10;8mf2bMhuk/j2riD0cpiZb5hkO5lWDNS72rKC+SwCQZxbXXOp4PT7+bIC4TyyxtYyKbiQg+3m8SHB&#10;WNuRMxqOvhQBwi5GBZX3XSylyysy6Ga2Iw5eYXuDPsi+lLrHMcBNKxdRtJQGaw4LFXaUVpSfj39G&#10;wdfb93tWpOWhacze75rdZRyGVKnnp+ljDcLT5P/D9/aPVvAaLRdwexOegN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TuhsYAAADdAAAADwAAAAAAAAAAAAAAAACYAgAAZHJz&#10;L2Rvd25yZXYueG1sUEsFBgAAAAAEAAQA9QAAAIsDAAAAAA==&#10;" path="m,l29,94,61,32,,e" fillcolor="black" stroked="f">
                    <v:path arrowok="t" o:connecttype="custom" o:connectlocs="0,-839;29,-745;61,-807;0,-839" o:connectangles="0,0,0,0"/>
                  </v:shape>
                </v:group>
                <v:group id="Group 5013" o:spid="_x0000_s1063" style="position:absolute;left:4499;top:-863;width:62;height:93" coordorigin="4499,-863" coordsize="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fJuPscAAADd&#10;AAAADwAAAAAAAAAAAAAAAACqAgAAZHJzL2Rvd25yZXYueG1sUEsFBgAAAAAEAAQA+gAAAJ4DAAAA&#10;AA==&#10;">
                  <v:shape id="Freeform 5014" o:spid="_x0000_s1064" style="position:absolute;left:4499;top:-863;width:62;height:93;visibility:visible;mso-wrap-style:square;v-text-anchor:top" coordsize="6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irkscA&#10;AADdAAAADwAAAGRycy9kb3ducmV2LnhtbESPUWvCQBCE3wv+h2MLfasXpYpELyGKhZrqQ1N/wJLb&#10;JsHcXshdk/Tf9woFH4fZ+WZnl06mFQP1rrGsYDGPQBCXVjdcKbh+vj5vQDiPrLG1TAp+yEGazB52&#10;GGs78gcNha9EgLCLUUHtfRdL6cqaDLq57YiD92V7gz7IvpK6xzHATSuXUbSWBhsODTV2dKipvBXf&#10;JryR5efTcM5Xx0U+vt+Oe33KzEWpp8cp24LwNPn78X/6TStYResX+FsTECC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LYq5LHAAAA3QAAAA8AAAAAAAAAAAAAAAAAmAIAAGRy&#10;cy9kb3ducmV2LnhtbFBLBQYAAAAABAAEAPUAAACMAwAAAAA=&#10;" path="m63,l,31,32,94,63,e" fillcolor="black" stroked="f">
                    <v:path arrowok="t" o:connecttype="custom" o:connectlocs="63,-863;0,-832;32,-769;63,-863" o:connectangles="0,0,0,0"/>
                  </v:shape>
                </v:group>
                <v:group id="Group 5011" o:spid="_x0000_s1065" style="position:absolute;left:8741;top:-2261;width:1667;height:1252" coordorigin="8741,-2261" coordsize="1667,1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XU9HFAAAA3QAA&#10;AA8AAAAAAAAAAAAAAAAAqgIAAGRycy9kb3ducmV2LnhtbFBLBQYAAAAABAAEAPoAAACcAwAAAAA=&#10;">
                  <v:shape id="Freeform 5012" o:spid="_x0000_s1066" style="position:absolute;left:8741;top:-2261;width:1667;height:1252;visibility:visible;mso-wrap-style:square;v-text-anchor:top" coordsize="1667,1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PA9MYA&#10;AADdAAAADwAAAGRycy9kb3ducmV2LnhtbESPT2sCMRTE74LfITyhF9GkhS66GkUKhfZQwT8HvT02&#10;z83q5mXZpLp++6YgeBxm5jfMfNm5WlypDZVnDa9jBYK48KbiUsN+9zmagAgR2WDtmTTcKcBy0e/N&#10;MTf+xhu6bmMpEoRDjhpsjE0uZSgsOQxj3xAn7+RbhzHJtpSmxVuCu1q+KZVJhxWnBYsNfVgqLttf&#10;p+FnWm7W38oe3NFSHN7Pw0N2Xmv9MuhWMxCRuvgMP9pfRsO7yjL4f5Oe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PA9MYAAADdAAAADwAAAAAAAAAAAAAAAACYAgAAZHJz&#10;L2Rvd25yZXYueG1sUEsFBgAAAAAEAAQA9QAAAIsDAAAAAA==&#10;" path="m,1252r1667,l1667,,,,,1252xe" filled="f" strokeweight=".06958mm">
                    <v:path arrowok="t" o:connecttype="custom" o:connectlocs="0,-1009;1667,-1009;1667,-2261;0,-2261;0,-1009" o:connectangles="0,0,0,0,0"/>
                  </v:shape>
                </v:group>
                <v:group id="Group 5009" o:spid="_x0000_s1067" style="position:absolute;left:8969;top:-1313;width:1162;height:506" coordorigin="8969,-1313"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loPcUAAADdAAAADwAAAGRycy9kb3ducmV2LnhtbESPQYvCMBSE7wv+h/AE&#10;b2taRVeqUURW8SALq4J4ezTPtti8lCbb1n9vBGGPw8x8wyxWnSlFQ7UrLCuIhxEI4tTqgjMF59P2&#10;cwbCeWSNpWVS8CAHq2XvY4GJti3/UnP0mQgQdgkqyL2vEildmpNBN7QVcfButjbog6wzqWtsA9yU&#10;chRFU2mw4LCQY0WbnNL78c8o2LXYrsfxd3O43zaP62nycznEpNSg363nIDx1/j/8bu+1gkk0/Y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7JaD3FAAAA3QAA&#10;AA8AAAAAAAAAAAAAAAAAqgIAAGRycy9kb3ducmV2LnhtbFBLBQYAAAAABAAEAPoAAACcAwAAAAA=&#10;">
                  <v:shape id="Freeform 5010" o:spid="_x0000_s1068" style="position:absolute;left:8969;top:-1313;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yiS8MA&#10;AADdAAAADwAAAGRycy9kb3ducmV2LnhtbERPz2vCMBS+C/4P4QleZCY6lFGNom6DXURs5/3RvLVl&#10;zUtpMtv1r18Owo4f3+/tvre1uFPrK8caFnMFgjh3puJCw2f2/vQCwgdkg7Vj0vBLHva78WiLiXEd&#10;X+mehkLEEPYJaihDaBIpfV6SRT93DXHkvlxrMUTYFtK02MVwW8ulUmtpseLYUGJDp5Ly7/THasjU&#10;c3e+vF6H2fHydhuG7KzSwWg9nfSHDYhAffgXP9wfRsNKrePc+CY+Ab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yiS8MAAADdAAAADwAAAAAAAAAAAAAAAACYAgAAZHJzL2Rv&#10;d25yZXYueG1sUEsFBgAAAAAEAAQA9QAAAIgDAAAAAA==&#10;" path="m909,l252,,229,2,164,17,106,48,58,92,23,147,3,211,,253r1,24l16,342r31,58l91,448r55,35l210,503r699,3l932,505r65,-15l1055,460r48,-45l1138,360r20,-64l1161,253r-1,-23l1145,165r-31,-58l1070,59,1015,24,952,4,909,e" stroked="f">
                    <v:path arrowok="t" o:connecttype="custom" o:connectlocs="909,-1313;252,-1313;229,-1311;164,-1296;106,-1265;58,-1221;23,-1166;3,-1102;0,-1060;1,-1036;16,-971;47,-913;91,-865;146,-830;210,-810;909,-807;932,-808;997,-823;1055,-853;1103,-898;1138,-953;1158,-1017;1161,-1060;1160,-1083;1145,-1148;1114,-1206;1070,-1254;1015,-1289;952,-1309;909,-1313" o:connectangles="0,0,0,0,0,0,0,0,0,0,0,0,0,0,0,0,0,0,0,0,0,0,0,0,0,0,0,0,0,0"/>
                  </v:shape>
                </v:group>
                <v:group id="Group 5007" o:spid="_x0000_s1069" style="position:absolute;left:8969;top:-1313;width:1162;height:506" coordorigin="8969,-1313" coordsize="116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pZ1MUAAADdAAAADwAAAGRycy9kb3ducmV2LnhtbESPQYvCMBSE7wv+h/AE&#10;b2taRVmrUURW8SALq4J4ezTPtti8lCbb1n9vBGGPw8x8wyxWnSlFQ7UrLCuIhxEI4tTqgjMF59P2&#10;8wuE88gaS8uk4EEOVsvexwITbVv+peboMxEg7BJUkHtfJVK6NCeDbmgr4uDdbG3QB1lnUtfYBrgp&#10;5SiKptJgwWEhx4o2OaX3459RsGuxXY/j7+Zwv20e19Pk53KISalBv1vPQXjq/H/43d5rBZNoOo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aWdTFAAAA3QAA&#10;AA8AAAAAAAAAAAAAAAAAqgIAAGRycy9kb3ducmV2LnhtbFBLBQYAAAAABAAEAPoAAACcAwAAAAA=&#10;">
                  <v:shape id="Freeform 5008" o:spid="_x0000_s1070" style="position:absolute;left:8969;top:-1313;width:1162;height:506;visibility:visible;mso-wrap-style:square;v-text-anchor:top" coordsize="116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ndHsMA&#10;AADdAAAADwAAAGRycy9kb3ducmV2LnhtbERPy2rCQBTdF/yH4Qrd1YmCD1JHCZaCu9JElO4umdsk&#10;NHMnzowx+fvOQnB5OO/tfjCt6Mn5xrKC+SwBQVxa3XCl4FR8vm1A+ICssbVMCkbysN9NXraYanvn&#10;b+rzUIkYwj5FBXUIXSqlL2sy6Ge2I47cr3UGQ4SuktrhPYabVi6SZCUNNhwbauzoUFP5l9+MguP1&#10;kv0U7muRHYr+Y7ycGy3zUanX6ZC9gwg0hKf44T5qBctkHffHN/EJyN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ndHsMAAADdAAAADwAAAAAAAAAAAAAAAACYAgAAZHJzL2Rv&#10;d25yZXYueG1sUEsFBgAAAAAEAAQA9QAAAIgDAAAAAA==&#10;" path="m909,506r67,-9l1037,471r51,-40l1128,380r25,-62l1161,253r-1,-23l1145,165r-31,-58l1070,59,1015,24,952,4,909,,252,,185,10,124,36,73,76,33,128,8,189,,253r1,24l16,342r31,58l91,448r55,35l210,503r699,3xe" filled="f" strokeweight=".06958mm">
                    <v:path arrowok="t" o:connecttype="custom" o:connectlocs="909,-807;976,-816;1037,-842;1088,-882;1128,-933;1153,-995;1161,-1060;1160,-1083;1145,-1148;1114,-1206;1070,-1254;1015,-1289;952,-1309;909,-1313;252,-1313;185,-1303;124,-1277;73,-1237;33,-1185;8,-1124;0,-1060;1,-1036;16,-971;47,-913;91,-865;146,-830;210,-810;909,-807" o:connectangles="0,0,0,0,0,0,0,0,0,0,0,0,0,0,0,0,0,0,0,0,0,0,0,0,0,0,0,0"/>
                  </v:shape>
                </v:group>
                <v:group id="Group 5005" o:spid="_x0000_s1071" style="position:absolute;left:2669;top:-819;width:6844;height:579" coordorigin="2669,-819" coordsize="6844,5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7tcMPxgAAAN0A&#10;AAAPAAAAAAAAAAAAAAAAAKoCAABkcnMvZG93bnJldi54bWxQSwUGAAAAAAQABAD6AAAAnQMAAAAA&#10;">
                  <v:shape id="Freeform 5006" o:spid="_x0000_s1072" style="position:absolute;left:2669;top:-819;width:6844;height:579;visibility:visible;mso-wrap-style:square;v-text-anchor:top" coordsize="6844,5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u44scA&#10;AADdAAAADwAAAGRycy9kb3ducmV2LnhtbESPQWvCQBSE70L/w/IKvYhuGluV6CqiCKUHQevF2yP7&#10;zMZm34bs1kR/fbdQ8DjMzDfMfNnZSlyp8aVjBa/DBARx7nTJhYLj13YwBeEDssbKMSm4kYfl4qk3&#10;x0y7lvd0PYRCRAj7DBWYEOpMSp8bsuiHriaO3tk1FkOUTSF1g22E20qmSTKWFkuOCwZrWhvKvw8/&#10;VgGdTNiNLqv+fb/O2/L+aSebt1Spl+duNQMRqAuP8H/7Qyt4TyYp/L2JT0A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TLuOLHAAAA3QAAAA8AAAAAAAAAAAAAAAAAmAIAAGRy&#10;cy9kb3ducmV2LnhtbFBLBQYAAAAABAAEAPUAAACMAwAAAAA=&#10;" path="m6843,25l6229,211,5614,359,4996,470r-619,73l3757,578r-622,-2l2511,536,1886,458,1258,343,629,190,,e" filled="f" strokeweight=".06958mm">
                    <v:path arrowok="t" o:connecttype="custom" o:connectlocs="6843,-794;6229,-608;5614,-460;4996,-349;4377,-276;3757,-241;3135,-243;2511,-283;1886,-361;1258,-476;629,-629;0,-819" o:connectangles="0,0,0,0,0,0,0,0,0,0,0,0"/>
                  </v:shape>
                </v:group>
                <v:group id="Group 5003" o:spid="_x0000_s1073" style="position:absolute;left:9487;top:-837;width:62;height:93" coordorigin="9487,-837" coordsize="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v448cAAADdAAAADwAAAGRycy9kb3ducmV2LnhtbESPQWvCQBSE7wX/w/IK&#10;3ppNlLSSZhWRKh5CoSqU3h7ZZxLMvg3ZbRL/fbdQ6HGYmW+YfDOZVgzUu8aygiSKQRCXVjdcKbic&#10;908rEM4ja2wtk4I7OdisZw85ZtqO/EHDyVciQNhlqKD2vsukdGVNBl1kO+LgXW1v0AfZV1L3OAa4&#10;aeUijp+lwYbDQo0d7Woqb6dvo+Aw4rhdJm9Dcbvu7l/n9P2zSEip+eO0fQXhafL/4b/2UStI45c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Cv448cAAADd&#10;AAAADwAAAAAAAAAAAAAAAACqAgAAZHJzL2Rvd25yZXYueG1sUEsFBgAAAAAEAAQA+gAAAJ4DAAAA&#10;AA==&#10;">
                  <v:shape id="Freeform 5004" o:spid="_x0000_s1074" style="position:absolute;left:9487;top:-837;width:62;height:93;visibility:visible;mso-wrap-style:square;v-text-anchor:top" coordsize="6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E9T8cA&#10;AADdAAAADwAAAGRycy9kb3ducmV2LnhtbESPUWvCQBCE3wv+h2MF3+pFqbWkXiQWCzXqQ9UfsOS2&#10;SUhuL+TOJP33vUKhj8PsfLOz2Y6mET11rrKsYDGPQBDnVldcKLhd3x9fQDiPrLGxTAq+ycE2mTxs&#10;MNZ24E/qL74QAcIuRgWl920spctLMujmtiUO3pftDPogu0LqDocAN41cRtGzNFhxaCixpbeS8vpy&#10;N+GNNDsd+lO22i+y4Vjvd/qQmrNSs+mYvoLwNPr/47/0h1awitZP8LsmIEAm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BPU/HAAAA3QAAAA8AAAAAAAAAAAAAAAAAmAIAAGRy&#10;cy9kb3ducmV2LnhtbFBLBQYAAAAABAAEAPUAAACMAwAAAAA=&#10;" path="m,l32,93,62,30,,e" fillcolor="black" stroked="f">
                    <v:path arrowok="t" o:connecttype="custom" o:connectlocs="0,-837;32,-744;62,-807;0,-837" o:connectangles="0,0,0,0"/>
                  </v:shape>
                </v:group>
                <v:group id="Group 5001" o:spid="_x0000_s1075" style="position:absolute;left:2631;top:-863;width:62;height:93" coordorigin="2631,-863" coordsize="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7FDMYAAADdAAAADwAAAGRycy9kb3ducmV2LnhtbESPT2vCQBTE7wW/w/KE&#10;3uomllSJriKi4kEK/gHx9sg+k2D2bciuSfz23UKhx2FmfsPMl72pREuNKy0riEcRCOLM6pJzBZfz&#10;9mMKwnlkjZVlUvAiB8vF4G2OqbYdH6k9+VwECLsUFRTe16mULivIoBvZmjh4d9sY9EE2udQNdgFu&#10;KjmOoi9psOSwUGBN64Kyx+lpFOw67Faf8aY9PO7r1+2cfF8PMSn1PuxXMxCeev8f/mvvtYIkmi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jsUMxgAAAN0A&#10;AAAPAAAAAAAAAAAAAAAAAKoCAABkcnMvZG93bnJldi54bWxQSwUGAAAAAAQABAD6AAAAnQMAAAAA&#10;">
                  <v:shape id="Freeform 5002" o:spid="_x0000_s1076" style="position:absolute;left:2631;top:-863;width:62;height:93;visibility:visible;mso-wrap-style:square;v-text-anchor:top" coordsize="6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8Go8YA&#10;AADdAAAADwAAAGRycy9kb3ducmV2LnhtbESP3WrCQBCF7wu+wzKCd3VjQSvRVWKxoKle+PMAQ3ZM&#10;gtnZkN0m6dt3BcHLw5nznTnLdW8q0VLjSssKJuMIBHFmdcm5guvl+30OwnlkjZVlUvBHDtarwdsS&#10;Y207PlF79rkIEHYxKii8r2MpXVaQQTe2NXHwbrYx6INscqkb7ALcVPIjimbSYMmhocCavgrK7udf&#10;E95I0sO+PaTT7STtfu7bjd4n5qjUaNgnCxCeev86fqZ3WsE0+pzBY01AgF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J8Go8YAAADdAAAADwAAAAAAAAAAAAAAAACYAgAAZHJz&#10;L2Rvd25yZXYueG1sUEsFBgAAAAAEAAQA9QAAAIsDAAAAAA==&#10;" path="m62,l,31,31,94,62,e" fillcolor="black" stroked="f">
                    <v:path arrowok="t" o:connecttype="custom" o:connectlocs="62,-863;0,-832;31,-769;62,-863" o:connectangles="0,0,0,0"/>
                  </v:shape>
                </v:group>
                <v:group id="Group 4999" o:spid="_x0000_s1077" style="position:absolute;left:5000;top:-351;width:2230;height:207" coordorigin="5000,-351" coordsize="2230,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D+4McAAADdAAAADwAAAGRycy9kb3ducmV2LnhtbESPT2vCQBTE7wW/w/IK&#10;3uomSqqkriJSpQcpNBFKb4/sMwlm34bsNn++fbdQ6HGYmd8w2/1oGtFT52rLCuJFBIK4sLrmUsE1&#10;Pz1tQDiPrLGxTAomcrDfzR62mGo78Af1mS9FgLBLUUHlfZtK6YqKDLqFbYmDd7OdQR9kV0rd4RDg&#10;ppHLKHqWBmsOCxW2dKyouGffRsF5wOGwil/7y/12nL7y5P3zEpNS88fx8ALC0+j/w3/tN60gidZr&#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xD+4McAAADd&#10;AAAADwAAAAAAAAAAAAAAAACqAgAAZHJzL2Rvd25yZXYueG1sUEsFBgAAAAAEAAQA+gAAAJ4DAAAA&#10;AA==&#10;">
                  <v:shape id="Freeform 5000" o:spid="_x0000_s1078" style="position:absolute;left:5000;top:-351;width:2230;height:207;visibility:visible;mso-wrap-style:square;v-text-anchor:top" coordsize="2230,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ByNcUA&#10;AADdAAAADwAAAGRycy9kb3ducmV2LnhtbERPy2oCMRTdF/yHcAvuNKlgK1OjqGAptgsf7aK76+Q6&#10;Mzi5mSbRGf++WQhdHs57Ou9sLa7kQ+VYw9NQgSDOnam40PB1WA8mIEJENlg7Jg03CjCf9R6mmBnX&#10;8o6u+1iIFMIhQw1ljE0mZchLshiGriFO3Ml5izFBX0jjsU3htpYjpZ6lxYpTQ4kNrUrKz/uL1fD2&#10;s1yoj19/W51H7fayWR83359e6/5jt3gFEamL/+K7+91oGKuXNDe9SU9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0HI1xQAAAN0AAAAPAAAAAAAAAAAAAAAAAJgCAABkcnMv&#10;ZG93bnJldi54bWxQSwUGAAAAAAQABAD1AAAAigMAAAAA&#10;" path="m,l,207r2230,l2230,,,e" stroked="f">
                    <v:path arrowok="t" o:connecttype="custom" o:connectlocs="0,-351;0,-144;2230,-144;2230,-351;0,-351" o:connectangles="0,0,0,0,0"/>
                  </v:shape>
                </v:group>
                <v:group id="Group 4997" o:spid="_x0000_s1079" style="position:absolute;left:8034;top:-5701;width:1010;height:1012" coordorigin="8034,-5701" coordsize="1010,1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PPCcYAAADdAAAADwAAAGRycy9kb3ducmV2LnhtbESPQWvCQBSE74X+h+UV&#10;etNNKtqauoqIigcpNAri7ZF9JsHs25DdJvHfu4LQ4zAz3zCzRW8q0VLjSssK4mEEgjizuuRcwfGw&#10;GXyBcB5ZY2WZFNzIwWL++jLDRNuOf6lNfS4ChF2CCgrv60RKlxVk0A1tTRy8i20M+iCbXOoGuwA3&#10;lfyIook0WHJYKLCmVUHZNf0zCrYddstRvG7318vqdj6Mf077mJR6f+uX3yA89f4//GzvtIJx9Dm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w88JxgAAAN0A&#10;AAAPAAAAAAAAAAAAAAAAAKoCAABkcnMvZG93bnJldi54bWxQSwUGAAAAAAQABAD6AAAAnQMAAAAA&#10;">
                  <v:shape id="Freeform 4998" o:spid="_x0000_s1080" style="position:absolute;left:8034;top:-5701;width:1010;height:1012;visibility:visible;mso-wrap-style:square;v-text-anchor:top" coordsize="1010,1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Wtu8AA&#10;AADdAAAADwAAAGRycy9kb3ducmV2LnhtbERPz2vCMBS+C/4P4Q28abKBo3RGkeGY17WCeHs0z7bY&#10;vIQks3V//XIY7Pjx/d7sJjuIO4XYO9bwvFIgiBtnem41nOqPZQEiJmSDg2PS8KAIu+18tsHSuJG/&#10;6F6lVuQQjiVq6FLypZSx6chiXDlPnLmrCxZThqGVJuCYw+0gX5R6lRZ7zg0denrvqLlV31aDx/rK&#10;w/n8edqrS2vDLR78T9R68TTt30AkmtK/+M99NBrWqsj785v8BO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IWtu8AAAADdAAAADwAAAAAAAAAAAAAAAACYAgAAZHJzL2Rvd25y&#10;ZXYueG1sUEsFBgAAAAAEAAQA9QAAAIUDAAAAAA==&#10;" path="m,506l7,424,26,346,57,273,98,207r50,-59l207,97,274,56,346,25,424,6,505,r42,1l627,14r75,25l772,76r62,46l889,176r46,63l971,309r25,75l1009,464r1,42l1009,547r-5,41l985,666r-31,72l913,805r-50,58l804,914r-66,41l665,986r-78,19l505,1011r-41,-1l384,997,309,972,240,936,177,890,122,835,76,772,40,703,15,627,2,547,,506e" filled="f" strokeweight=".06958mm">
                    <v:path arrowok="t" o:connecttype="custom" o:connectlocs="0,-5195;7,-5277;26,-5355;57,-5428;98,-5494;148,-5553;207,-5604;274,-5645;346,-5676;424,-5695;505,-5701;547,-5700;627,-5687;702,-5662;772,-5625;834,-5579;889,-5525;935,-5462;971,-5392;996,-5317;1009,-5237;1010,-5195;1009,-5154;1004,-5113;985,-5035;954,-4963;913,-4896;863,-4838;804,-4787;738,-4746;665,-4715;587,-4696;505,-4690;464,-4691;384,-4704;309,-4729;240,-4765;177,-4811;122,-4866;76,-4929;40,-4998;15,-5074;2,-5154;0,-5195" o:connectangles="0,0,0,0,0,0,0,0,0,0,0,0,0,0,0,0,0,0,0,0,0,0,0,0,0,0,0,0,0,0,0,0,0,0,0,0,0,0,0,0,0,0,0,0"/>
                  </v:shape>
                </v:group>
                <v:group id="Group 4995" o:spid="_x0000_s1081" style="position:absolute;left:6600;top:-5195;width:1395;height:2" coordorigin="6600,-5195" coordsize="13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5gsyjFAAAA3QAA&#10;AA8AAAAAAAAAAAAAAAAAqgIAAGRycy9kb3ducmV2LnhtbFBLBQYAAAAABAAEAPoAAACcAwAAAAA=&#10;">
                  <v:shape id="Freeform 4996" o:spid="_x0000_s1082" style="position:absolute;left:6600;top:-5195;width:1395;height:2;visibility:visible;mso-wrap-style:square;v-text-anchor:top" coordsize="13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vc28UA&#10;AADdAAAADwAAAGRycy9kb3ducmV2LnhtbESPzWrDMBCE74W8g9hAb7VclxjjRgkl4FJyS2pyXqyt&#10;7cRaGUv+aZ8+KhR6HGbmG2a7X0wnJhpca1nBcxSDIK6sbrlWUH4WTxkI55E1dpZJwTc52O9WD1vM&#10;tZ35RNPZ1yJA2OWooPG+z6V0VUMGXWR74uB92cGgD3KopR5wDnDTySSOU2mw5bDQYE+HhqrbeTQK&#10;bLIcf9JL8pIdivexLGV6LXWq1ON6eXsF4Wnx/+G/9odWsImzBH7fhCcgd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u9zbxQAAAN0AAAAPAAAAAAAAAAAAAAAAAJgCAABkcnMv&#10;ZG93bnJldi54bWxQSwUGAAAAAAQABAD1AAAAigMAAAAA&#10;" path="m,l1395,e" filled="f" strokeweight=".06958mm">
                    <v:path arrowok="t" o:connecttype="custom" o:connectlocs="0,0;1395,0" o:connectangles="0,0"/>
                  </v:shape>
                </v:group>
                <v:group id="Group 4993" o:spid="_x0000_s1083" style="position:absolute;left:4045;top:-5195;width:1435;height:2" coordorigin="4045,-5195" coordsize="14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iMTFAAAA3QAA&#10;AA8AAAAAAAAAAAAAAAAAqgIAAGRycy9kb3ducmV2LnhtbFBLBQYAAAAABAAEAPoAAACcAwAAAAA=&#10;">
                  <v:shape id="Freeform 4994" o:spid="_x0000_s1084" style="position:absolute;left:4045;top:-5195;width:1435;height:2;visibility:visible;mso-wrap-style:square;v-text-anchor:top" coordsize="14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d0scUA&#10;AADdAAAADwAAAGRycy9kb3ducmV2LnhtbESP3WrCQBSE7wu+w3KE3ulG+4PEbERKSxUK0qj3h+wx&#10;CWbPhuw2rn36riD0cpiZb5hsFUwrBupdY1nBbJqAIC6tbrhScNh/TBYgnEfW2FomBVdysMpHDxmm&#10;2l74m4bCVyJC2KWooPa+S6V0ZU0G3dR2xNE72d6gj7KvpO7xEuGmlfMkeZUGG44LNXb0VlN5Ln6M&#10;gs2Xv27x9+kYhs/QyWIum/Z9p9TjOKyXIDwF/x++tzdawUuyeIbbm/gEZ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N3SxxQAAAN0AAAAPAAAAAAAAAAAAAAAAAJgCAABkcnMv&#10;ZG93bnJldi54bWxQSwUGAAAAAAQABAD1AAAAigMAAAAA&#10;" path="m,l1434,e" filled="f" strokeweight=".06958mm">
                    <v:path arrowok="t" o:connecttype="custom" o:connectlocs="0,0;1434,0" o:connectangles="0,0"/>
                  </v:shape>
                </v:group>
                <v:group id="Group 4991" o:spid="_x0000_s1085" style="position:absolute;left:7985;top:-5244;width:49;height:99" coordorigin="7985,-5244" coordsize="4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FbtSvFAAAA3QAA&#10;AA8AAAAAAAAAAAAAAAAAqgIAAGRycy9kb3ducmV2LnhtbFBLBQYAAAAABAAEAPoAAACcAwAAAAA=&#10;">
                  <v:shape id="Freeform 4992" o:spid="_x0000_s1086" style="position:absolute;left:7985;top:-5244;width:49;height:99;visibility:visible;mso-wrap-style:square;v-text-anchor:top" coordsize="4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SGvMcA&#10;AADdAAAADwAAAGRycy9kb3ducmV2LnhtbESPW0vDQBSE3wX/w3IE3+zGQmNIuymi9OKTtBX08TR7&#10;cqHZs2F3TaK/3hUEH4eZ+YZZrSfTiYGcby0ruJ8lIIhLq1uuFbydNncZCB+QNXaWScEXeVgX11cr&#10;zLUd+UDDMdQiQtjnqKAJoc+l9GVDBv3M9sTRq6wzGKJ0tdQOxwg3nZwnSSoNthwXGuzpqaHycvw0&#10;CvTLaXv+OG/d8+7h9T3dZNX4nQ1K3d5Mj0sQgabwH/5r77WCRZKl8PsmPgFZ/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VEhrzHAAAA3QAAAA8AAAAAAAAAAAAAAAAAmAIAAGRy&#10;cy9kb3ducmV2LnhtbFBLBQYAAAAABAAEAPUAAACMAwAAAAA=&#10;" path="m,l,98,49,49,,e" fillcolor="black" stroked="f">
                    <v:path arrowok="t" o:connecttype="custom" o:connectlocs="0,-5244;0,-5146;49,-5195;0,-5244" o:connectangles="0,0,0,0"/>
                  </v:shape>
                </v:group>
                <v:group id="Group 4989" o:spid="_x0000_s1087" style="position:absolute;left:7630;top:-4652;width:896;height:2391" coordorigin="7630,-4652" coordsize="896,2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xY7HxgAAAN0A&#10;AAAPAAAAAAAAAAAAAAAAAKoCAABkcnMvZG93bnJldi54bWxQSwUGAAAAAAQABAD6AAAAnQMAAAAA&#10;">
                  <v:shape id="Freeform 4990" o:spid="_x0000_s1088" style="position:absolute;left:7630;top:-4652;width:896;height:2391;visibility:visible;mso-wrap-style:square;v-text-anchor:top" coordsize="896,2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2wosMA&#10;AADdAAAADwAAAGRycy9kb3ducmV2LnhtbERP3WrCMBS+H/gO4Qi7m8mEDa1GGY4xL5Rh9QEOzbGt&#10;TU5Kk9nq0y8Xwi4/vv/lenBWXKkLtWcNrxMFgrjwpuZSw+n49TIDESKyQeuZNNwowHo1elpiZnzP&#10;B7rmsRQphEOGGqoY20zKUFTkMEx8S5y4s+8cxgS7UpoO+xTurJwq9S4d1pwaKmxpU1HR5L9Ow675&#10;/N7/HPrd/bJR03w7t6GprdbP4+FjASLSEP/FD/fWaHhTszQ3vUlP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2wosMAAADdAAAADwAAAAAAAAAAAAAAAACYAgAAZHJzL2Rv&#10;d25yZXYueG1sUEsFBgAAAAAEAAQA9QAAAIgDAAAAAA==&#10;" path="m896,l,2391e" filled="f" strokeweight=".06958mm">
                    <v:path arrowok="t" o:connecttype="custom" o:connectlocs="896,-4652;0,-2261;0,-2261" o:connectangles="0,0,0"/>
                  </v:shape>
                </v:group>
                <v:group id="Group 4987" o:spid="_x0000_s1089" style="position:absolute;left:8476;top:-4690;width:92;height:64" coordorigin="8476,-4690" coordsize="9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Ba/LscAAADdAAAADwAAAGRycy9kb3ducmV2LnhtbESPT2vCQBTE7wW/w/IK&#10;3uomSoqmriJSpQcpNBFKb4/sMwlm34bsNn++fbdQ6HGYmd8w2/1oGtFT52rLCuJFBIK4sLrmUsE1&#10;Pz2tQTiPrLGxTAomcrDfzR62mGo78Af1mS9FgLBLUUHlfZtK6YqKDLqFbYmDd7OdQR9kV0rd4RDg&#10;ppHLKHqWBmsOCxW2dKyouGffRsF5wOGwil/7y/12nL7y5P3zEpNS88fx8ALC0+j/w3/tN60gidYb&#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Ba/LscAAADd&#10;AAAADwAAAAAAAAAAAAAAAACqAgAAZHJzL2Rvd25yZXYueG1sUEsFBgAAAAAEAAQA+gAAAJ4DAAAA&#10;AA==&#10;">
                  <v:shape id="Freeform 4988" o:spid="_x0000_s1090" style="position:absolute;left:8476;top:-4690;width:92;height:64;visibility:visible;mso-wrap-style:square;v-text-anchor:top" coordsize="9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pigcIA&#10;AADdAAAADwAAAGRycy9kb3ducmV2LnhtbERPS2vCQBC+F/wPywi91Y0Vg0ZXkYJo6cXXweOQHZNg&#10;ZjZk15j213cPhR4/vvdy3XOtOmp95cTAeJSAIsmdraQwcDlv32agfECxWDshA9/kYb0avCwxs+4p&#10;R+pOoVAxRHyGBsoQmkxrn5fE6EeuIYnczbWMIcK20LbFZwznWr8nSaoZK4kNJTb0UVJ+Pz3YgDtP&#10;u/Sr+JwIp3w47H6uM272xrwO+80CVKA+/Iv/3HtrYJrM4/74Jj4Bv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imKBwgAAAN0AAAAPAAAAAAAAAAAAAAAAAJgCAABkcnMvZG93&#10;bnJldi54bWxQSwUGAAAAAAQABAD1AAAAhwMAAAAA&#10;" path="m63,l,30,93,64,63,e" fillcolor="black" stroked="f">
                    <v:path arrowok="t" o:connecttype="custom" o:connectlocs="63,-4690;0,-4660;93,-4626;63,-4690" o:connectangles="0,0,0,0"/>
                  </v:shape>
                </v:group>
                <v:group id="Group 4985" o:spid="_x0000_s1091" style="position:absolute;left:7830;top:-3589;width:511;height:207" coordorigin="7830,-3589" coordsize="511,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uSX1xgAAAN0A&#10;AAAPAAAAAAAAAAAAAAAAAKoCAABkcnMvZG93bnJldi54bWxQSwUGAAAAAAQABAD6AAAAnQMAAAAA&#10;">
                  <v:shape id="Freeform 4986" o:spid="_x0000_s1092" style="position:absolute;left:7830;top:-3589;width:511;height:207;visibility:visible;mso-wrap-style:square;v-text-anchor:top" coordsize="511,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1v+ccA&#10;AADdAAAADwAAAGRycy9kb3ducmV2LnhtbESPzWrDMBCE74G+g9hCL6GRa4hpncgmlAZ66CU/4Oa2&#10;WFvL1Fq5lpK4bx8FAjkOM/MNsyxH24kTDb51rOBlloAgrp1uuVGw362fX0H4gKyxc0wK/slDWTxM&#10;lphrd+YNnbahERHCPkcFJoQ+l9LXhiz6meuJo/fjBoshyqGResBzhNtOpkmSSYstxwWDPb0bqn+3&#10;R6ugslUmP/6ytF59t2vjpsdD+CKlnh7H1QJEoDHcw7f2p1YwT95SuL6JT0AW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SNb/nHAAAA3QAAAA8AAAAAAAAAAAAAAAAAmAIAAGRy&#10;cy9kb3ducmV2LnhtbFBLBQYAAAAABAAEAPUAAACMAwAAAAA=&#10;" path="m,l,207r511,l511,,,e" stroked="f">
                    <v:path arrowok="t" o:connecttype="custom" o:connectlocs="0,-3589;0,-3382;511,-3382;511,-3589;0,-3589" o:connectangles="0,0,0,0,0"/>
                  </v:shape>
                </v:group>
                <v:group id="Group 4983" o:spid="_x0000_s1093" style="position:absolute;left:8555;top:-4653;width:1019;height:2392" coordorigin="8555,-4653" coordsize="1019,23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CceGccAAADdAAAADwAAAGRycy9kb3ducmV2LnhtbESPQWvCQBSE7wX/w/IK&#10;3ppNlJSaZhWRKh5CoSqU3h7ZZxLMvg3ZbRL/fbdQ6HGYmW+YfDOZVgzUu8aygiSKQRCXVjdcKbic&#10;908vIJxH1thaJgV3crBZzx5yzLQd+YOGk69EgLDLUEHtfZdJ6cqaDLrIdsTBu9reoA+yr6TucQxw&#10;08pFHD9Lgw2HhRo72tVU3k7fRsFhxHG7TN6G4nbd3b/O6ftnkZBS88dp+wrC0+T/w3/to1aQxqs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CceGccAAADd&#10;AAAADwAAAAAAAAAAAAAAAACqAgAAZHJzL2Rvd25yZXYueG1sUEsFBgAAAAAEAAQA+gAAAJ4DAAAA&#10;AA==&#10;">
                  <v:shape id="Freeform 4984" o:spid="_x0000_s1094" style="position:absolute;left:8555;top:-4653;width:1019;height:2392;visibility:visible;mso-wrap-style:square;v-text-anchor:top" coordsize="1019,23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H07MUA&#10;AADdAAAADwAAAGRycy9kb3ducmV2LnhtbESPQWsCMRSE7wX/Q3gFbzWp1GK3RlkE0Zu4aqG3x+Z1&#10;s3Tzsm5Sd/33plDocZiZb5jFanCNuFIXas8anicKBHHpTc2VhtNx8zQHESKywcYzabhRgNVy9LDA&#10;zPieD3QtYiUShEOGGmyMbSZlKC05DBPfEifvy3cOY5JdJU2HfYK7Rk6VepUOa04LFltaWyq/ix+n&#10;Id9/FNsmL9TlhJ+z6bm3vB2s1uPHIX8HEWmI/+G/9s5omKm3F/h9k5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8fTsxQAAAN0AAAAPAAAAAAAAAAAAAAAAAJgCAABkcnMv&#10;ZG93bnJldi54bWxQSwUGAAAAAAQABAD1AAAAigMAAAAA&#10;" path="m,l1020,2392e" filled="f" strokeweight=".06958mm">
                    <v:path arrowok="t" o:connecttype="custom" o:connectlocs="0,-4653;1020,-2261;1020,-2261" o:connectangles="0,0,0"/>
                  </v:shape>
                </v:group>
                <v:group id="Group 4981" o:spid="_x0000_s1095" style="position:absolute;left:8513;top:-4690;width:91;height:65" coordorigin="8513,-4690" coordsize="9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IIj9sYAAADdAAAADwAAAGRycy9kb3ducmV2LnhtbESPT2vCQBTE7wW/w/KE&#10;3uomlhSNriKi4kEK/gHx9sg+k2D2bciuSfz23UKhx2FmfsPMl72pREuNKy0riEcRCOLM6pJzBZfz&#10;9mMCwnlkjZVlUvAiB8vF4G2OqbYdH6k9+VwECLsUFRTe16mULivIoBvZmjh4d9sY9EE2udQNdgFu&#10;KjmOoi9psOSwUGBN64Kyx+lpFOw67Faf8aY9PO7r1+2cfF8PMSn1PuxXMxCeev8f/mvvtYIkmib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giP2xgAAAN0A&#10;AAAPAAAAAAAAAAAAAAAAAKoCAABkcnMvZG93bnJldi54bWxQSwUGAAAAAAQABAD6AAAAnQMAAAAA&#10;">
                  <v:shape id="Freeform 4982" o:spid="_x0000_s1096" style="position:absolute;left:8513;top:-4690;width:91;height:65;visibility:visible;mso-wrap-style:square;v-text-anchor:top" coordsize="9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0ofMUA&#10;AADdAAAADwAAAGRycy9kb3ducmV2LnhtbESPX2vCQBDE3wv9DscW+lYvCrUaPUUERZ9a/4A+Lrk1&#10;ieb2Qm7V+O29QqGPw8z8hhlPW1epGzWh9Gyg20lAEWfelpwb2O8WHwNQQZAtVp7JwIMCTCevL2NM&#10;rb/zhm5byVWEcEjRQCFSp1qHrCCHoeNr4uidfONQomxybRu8R7irdC9J+tphyXGhwJrmBWWX7dUZ&#10;yH/ILmW95rodfp0Xx4OWQ/ltzPtbOxuBEmrlP/zXXlkDn8mwD79v4hPQk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Sh8xQAAAN0AAAAPAAAAAAAAAAAAAAAAAJgCAABkcnMv&#10;ZG93bnJldi54bWxQSwUGAAAAAAQABAD1AAAAigMAAAAA&#10;" path="m26,l,65,91,27,26,e" fillcolor="black" stroked="f">
                    <v:path arrowok="t" o:connecttype="custom" o:connectlocs="26,-4690;0,-4625;91,-4663;26,-4690" o:connectangles="0,0,0,0"/>
                  </v:shape>
                </v:group>
                <v:group id="Group 4979" o:spid="_x0000_s1097" style="position:absolute;left:8802;top:-3589;width:511;height:207" coordorigin="8802,-3589" coordsize="511,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xwYGsYAAADdAAAADwAAAGRycy9kb3ducmV2LnhtbESPQWvCQBSE74X+h+UV&#10;etNNKtqauoqIigcpNAri7ZF9JsHs25DdJvHfu4LQ4zAz3zCzRW8q0VLjSssK4mEEgjizuuRcwfGw&#10;GXyBcB5ZY2WZFNzIwWL++jLDRNuOf6lNfS4ChF2CCgrv60RKlxVk0A1tTRy8i20M+iCbXOoGuwA3&#10;lfyIook0WHJYKLCmVUHZNf0zCrYddstRvG7318vqdj6Mf077mJR6f+uX3yA89f4//GzvtIJxNP2E&#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HBgaxgAAAN0A&#10;AAAPAAAAAAAAAAAAAAAAAKoCAABkcnMvZG93bnJldi54bWxQSwUGAAAAAAQABAD6AAAAnQMAAAAA&#10;">
                  <v:shape id="Freeform 4980" o:spid="_x0000_s1098" style="position:absolute;left:8802;top:-3589;width:511;height:207;visibility:visible;mso-wrap-style:square;v-text-anchor:top" coordsize="511,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VYE8QA&#10;AADdAAAADwAAAGRycy9kb3ducmV2LnhtbERPz2vCMBS+D/wfwhvsMmw6weJqo8iYsIOXqdB5ezTP&#10;pqx5qU1su/9+OQx2/Ph+F9vJtmKg3jeOFbwkKQjiyumGawXn036+AuEDssbWMSn4IQ/bzeyhwFy7&#10;kT9pOIZaxBD2OSowIXS5lL4yZNEnriOO3NX1FkOEfS11j2MMt61cpGkmLTYcGwx29Gao+j7erYLS&#10;lpl8v2WLavfV7I17vl/CgZR6epx2axCBpvAv/nN/aAXL9DXOjW/iE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lWBPEAAAA3QAAAA8AAAAAAAAAAAAAAAAAmAIAAGRycy9k&#10;b3ducmV2LnhtbFBLBQYAAAAABAAEAPUAAACJAwAAAAA=&#10;" path="m,l,207r511,l511,,,e" stroked="f">
                    <v:path arrowok="t" o:connecttype="custom" o:connectlocs="0,-3589;0,-3382;511,-3382;511,-3589;0,-3589" o:connectangles="0,0,0,0,0"/>
                  </v:shape>
                </v:group>
                <v:group id="Group 4977" o:spid="_x0000_s1099" style="position:absolute;left:5055;top:-3463;width:1727;height:1792" coordorigin="5055,-3463" coordsize="1727,1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c8p88YAAADdAAAADwAAAGRycy9kb3ducmV2LnhtbESPT4vCMBTE78J+h/AW&#10;vGnaFUWrUUR2lz2I4B8Qb4/m2Rabl9Jk2/rtjSB4HGbmN8xi1ZlSNFS7wrKCeBiBIE6tLjhTcDr+&#10;DKYgnEfWWFomBXdysFp+9BaYaNvynpqDz0SAsEtQQe59lUjp0pwMuqGtiIN3tbVBH2SdSV1jG+Cm&#10;lF9RNJEGCw4LOVa0ySm9Hf6Ngt8W2/Uo/m62t+vmfjmOd+dtTEr1P7v1HISnzr/Dr/afVjCOZj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1zynzxgAAAN0A&#10;AAAPAAAAAAAAAAAAAAAAAKoCAABkcnMvZG93bnJldi54bWxQSwUGAAAAAAQABAD6AAAAnQMAAAAA&#10;">
                  <v:shape id="Freeform 4978" o:spid="_x0000_s1100" style="position:absolute;left:5055;top:-3463;width:1727;height:1792;visibility:visible;mso-wrap-style:square;v-text-anchor:top" coordsize="1727,1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JCKsAA&#10;AADdAAAADwAAAGRycy9kb3ducmV2LnhtbERPzYrCMBC+C75DGMGbphVXtBpFhIU9Lau7DzBtxrbY&#10;TEoz2vr25rDg8eP73x0G16gHdaH2bCCdJ6CIC29rLg38/X7O1qCCIFtsPJOBJwU47MejHWbW93ym&#10;x0VKFUM4ZGigEmkzrUNRkcMw9y1x5K6+cygRdqW2HfYx3DV6kSQr7bDm2FBhS6eKitvl7gxIuuwl&#10;H/L18XsVivzU2J++3RgznQzHLSihQd7if/eXNfCRJnF/fBOfgN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pJCKsAAAADdAAAADwAAAAAAAAAAAAAAAACYAgAAZHJzL2Rvd25y&#10;ZXYueG1sUEsFBgAAAAAEAAQA9QAAAIUDAAAAAA==&#10;" path="m1726,1792l1570,1481,1383,1188,1166,913,920,657,643,420,337,201,,e" filled="f" strokeweight=".06958mm">
                    <v:path arrowok="t" o:connecttype="custom" o:connectlocs="1726,-1671;1570,-1982;1383,-2275;1166,-2550;920,-2806;643,-3043;337,-3262;0,-3463" o:connectangles="0,0,0,0,0,0,0,0"/>
                  </v:shape>
                </v:group>
                <v:group id="Group 4975" o:spid="_x0000_s1101" style="position:absolute;left:6732;top:-1700;width:90;height:65" coordorigin="6732,-1700" coordsize="9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Sv+/FAAAA3QAA&#10;AA8AAAAAAAAAAAAAAAAAqgIAAGRycy9kb3ducmV2LnhtbFBLBQYAAAAABAAEAPoAAACcAwAAAAA=&#10;">
                  <v:shape id="Freeform 4976" o:spid="_x0000_s1102" style="position:absolute;left:6732;top:-1700;width:90;height:65;visibility:visible;mso-wrap-style:square;v-text-anchor:top" coordsize="90,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I0OsUA&#10;AADdAAAADwAAAGRycy9kb3ducmV2LnhtbESPQWvCQBSE7wX/w/IEb3UTwVpiVqmC4MFLbQs5vmaf&#10;SWj2bchukvXfu4VCj8PMfMPk+2BaMVLvGssK0mUCgri0uuFKwefH6fkVhPPIGlvLpOBODva72VOO&#10;mbYTv9N49ZWIEHYZKqi97zIpXVmTQbe0HXH0brY36KPsK6l7nCLctHKVJC/SYMNxocaOjjWVP9fB&#10;KAiXS7mx66/Axeb8bdJisP4wKLWYh7ctCE/B/4f/2metYJ0mK/h9E5+A3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sjQ6xQAAAN0AAAAPAAAAAAAAAAAAAAAAAJgCAABkcnMv&#10;ZG93bnJldi54bWxQSwUGAAAAAAQABAD1AAAAigMAAAAA&#10;" path="m90,l,40,65,65,90,e" fillcolor="black" stroked="f">
                    <v:path arrowok="t" o:connecttype="custom" o:connectlocs="90,-1700;0,-1660;65,-1635;90,-1700" o:connectangles="0,0,0,0"/>
                  </v:shape>
                </v:group>
                <v:group id="Group 4973" o:spid="_x0000_s1103" style="position:absolute;left:5861;top:-2780;width:511;height:207" coordorigin="5861,-2780" coordsize="511,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rMhAPFAAAA3QAA&#10;AA8AAAAAAAAAAAAAAAAAqgIAAGRycy9kb3ducmV2LnhtbFBLBQYAAAAABAAEAPoAAACcAwAAAAA=&#10;">
                  <v:shape id="Freeform 4974" o:spid="_x0000_s1104" style="position:absolute;left:5861;top:-2780;width:511;height:207;visibility:visible;mso-wrap-style:square;v-text-anchor:top" coordsize="511,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PIDMUA&#10;AADdAAAADwAAAGRycy9kb3ducmV2LnhtbESPT4vCMBTE7wv7HcJb8CJrqmhZqlFEFDx48Q+ot0fz&#10;tinbvNQmav32RhD2OMzMb5jJrLWVuFHjS8cK+r0EBHHudMmFgsN+9f0DwgdkjZVjUvAgD7Pp58cE&#10;M+3uvKXbLhQiQthnqMCEUGdS+tyQRd9zNXH0fl1jMUTZFFI3eI9wW8lBkqTSYslxwWBNC0P53+5q&#10;FRztMZXLSzrI56dyZVz3eg4bUqrz1c7HIAK14T/8bq+1glE/GcLrTXwCcvo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8gMxQAAAN0AAAAPAAAAAAAAAAAAAAAAAJgCAABkcnMv&#10;ZG93bnJldi54bWxQSwUGAAAAAAQABAD1AAAAigMAAAAA&#10;" path="m,l,207r510,l510,,,e" stroked="f">
                    <v:path arrowok="t" o:connecttype="custom" o:connectlocs="0,-2780;0,-2573;510,-2573;510,-2780;0,-2780" o:connectangles="0,0,0,0,0"/>
                  </v:shape>
                </v:group>
                <v:group id="Group 4971" o:spid="_x0000_s1105" style="position:absolute;left:3186;top:-3463;width:6351;height:1556" coordorigin="3186,-3463" coordsize="6351,1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puezFAAAA3QAA&#10;AA8AAAAAAAAAAAAAAAAAqgIAAGRycy9kb3ducmV2LnhtbFBLBQYAAAAABAAEAPoAAACcAwAAAAA=&#10;">
                  <v:shape id="Freeform 4972" o:spid="_x0000_s1106" style="position:absolute;left:3186;top:-3463;width:6351;height:1556;visibility:visible;mso-wrap-style:square;v-text-anchor:top" coordsize="6351,15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F/8cYA&#10;AADdAAAADwAAAGRycy9kb3ducmV2LnhtbESPQWsCMRSE74L/IbyCl6JZhYpsjaJWqeChVK1eH5vX&#10;3cXNyzaJuv57IxQ8DjPzDTOeNqYSF3K+tKyg30tAEGdWl5wr2O9W3REIH5A1VpZJwY08TCft1hhT&#10;ba/8TZdtyEWEsE9RQRFCnUrps4IM+p6tiaP3a53BEKXLpXZ4jXBTyUGSDKXBkuNCgTUtCspO27NR&#10;gF+H424/m786s/wZlB/rv0+5QaU6L83sHUSgJjzD/+21VvDWT4bweBOfgJ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F/8cYAAADdAAAADwAAAAAAAAAAAAAAAACYAgAAZHJz&#10;L2Rvd25yZXYueG1sUEsFBgAAAAAEAAQA9QAAAIsDAAAAAA==&#10;" path="m6351,1213r-549,137l5266,1454r-520,68l4241,1557r-491,-1l3274,1521r-461,-69l2367,1348,1936,1210,1519,1037,1117,830,730,588,358,312,,e" filled="f" strokeweight=".06958mm">
                    <v:path arrowok="t" o:connecttype="custom" o:connectlocs="6351,-2250;5802,-2113;5266,-2009;4746,-1941;4241,-1906;3750,-1907;3274,-1942;2813,-2011;2367,-2115;1936,-2253;1519,-2426;1117,-2633;730,-2875;358,-3151;0,-3463" o:connectangles="0,0,0,0,0,0,0,0,0,0,0,0,0,0,0"/>
                  </v:shape>
                </v:group>
                <v:group id="Group 4969" o:spid="_x0000_s1107" style="position:absolute;left:9514;top:-2295;width:61;height:95" coordorigin="9514,-2295" coordsize="61,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94IAxgAAAN0A&#10;AAAPAAAAAAAAAAAAAAAAAKoCAABkcnMvZG93bnJldi54bWxQSwUGAAAAAAQABAD6AAAAnQMAAAAA&#10;">
                  <v:shape id="Freeform 4970" o:spid="_x0000_s1108" style="position:absolute;left:9514;top:-2295;width:61;height:95;visibility:visible;mso-wrap-style:square;v-text-anchor:top" coordsize="6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jPisIA&#10;AADdAAAADwAAAGRycy9kb3ducmV2LnhtbERPTYvCMBC9C/sfwizsRTR1QXGrUUR09aDCVsHr0Ixt&#10;sZmUJKv135uD4PHxvqfz1tTiRs5XlhUM+gkI4tzqigsFp+O6NwbhA7LG2jIpeJCH+eyjM8VU2zv/&#10;0S0LhYgh7FNUUIbQpFL6vCSDvm8b4shdrDMYInSF1A7vMdzU8jtJRtJgxbGhxIaWJeXX7N8o2J27&#10;7rr8GRq0TX4+rPj0u9mvlPr6bBcTEIHa8Ba/3FutYDhI4tz4Jj4B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eM+KwgAAAN0AAAAPAAAAAAAAAAAAAAAAAJgCAABkcnMvZG93&#10;bnJldi54bWxQSwUGAAAAAAQABAD1AAAAhwMAAAAA&#10;" path="m,l27,95,61,34,,e" fillcolor="black" stroked="f">
                    <v:path arrowok="t" o:connecttype="custom" o:connectlocs="0,-2295;27,-2200;61,-2261;0,-2295" o:connectangles="0,0,0,0"/>
                  </v:shape>
                </v:group>
                <v:group id="Group 4966" o:spid="_x0000_s1109" style="position:absolute;left:5759;top:-2122;width:511;height:207" coordorigin="5759,-2122" coordsize="511,2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JLPpxgAAAN0A&#10;AAAPAAAAAAAAAAAAAAAAAKoCAABkcnMvZG93bnJldi54bWxQSwUGAAAAAAQABAD6AAAAnQMAAAAA&#10;">
                  <v:shape id="Freeform 4968" o:spid="_x0000_s1110" style="position:absolute;left:5759;top:-2122;width:511;height:207;visibility:visible;mso-wrap-style:square;v-text-anchor:top" coordsize="511,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FY0sEA&#10;AADdAAAADwAAAGRycy9kb3ducmV2LnhtbERPTYvCMBC9L/gfwgheFk0rWKQaRWQFD15WBfU2NGNT&#10;bCbdJmr995uD4PHxvufLztbiQa2vHCtIRwkI4sLpiksFx8NmOAXhA7LG2jEpeJGH5aL3Ncdcuyf/&#10;0mMfShFD2OeowITQ5FL6wpBFP3INceSurrUYImxLqVt8xnBby3GSZNJixbHBYENrQ8Vtf7cKTvaU&#10;yZ+/bFysztXGuO/7JexIqUG/W81ABOrCR/x2b7WCSZrG/fFNfAJ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hWNLBAAAA3QAAAA8AAAAAAAAAAAAAAAAAmAIAAGRycy9kb3du&#10;cmV2LnhtbFBLBQYAAAAABAAEAPUAAACGAwAAAAA=&#10;" path="m,l,207r511,l511,,,e" stroked="f">
                    <v:path arrowok="t" o:connecttype="custom" o:connectlocs="0,-2122;0,-1915;511,-1915;511,-2122;0,-2122" o:connectangles="0,0,0,0,0"/>
                  </v:shape>
                  <v:shape id="Picture 4967" o:spid="_x0000_s1111" type="#_x0000_t75" style="position:absolute;left:1791;top:-5733;width:8662;height:56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P17FAAAA3QAAAA8AAABkcnMvZG93bnJldi54bWxEj8FqwzAQRO+F/IPYQC8lllVwCG6UkJYG&#10;eumhTpzzYm1tE2tlLMV2/r4qFHocZuYNs93PthMjDb51rEElKQjiypmWaw3n03G1AeEDssHOMWm4&#10;k4f9bvGwxdy4ib9oLEItIoR9jhqaEPpcSl81ZNEnrieO3rcbLIYoh1qaAacIt518TtO1tNhyXGiw&#10;p7eGqmtxsxpeu9vxfglP5ZytR1OSNO9q+tT6cTkfXkAEmsN/+K/9YTRkSin4fROfgNz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Pj9exQAAAN0AAAAPAAAAAAAAAAAAAAAA&#10;AJ8CAABkcnMvZG93bnJldi54bWxQSwUGAAAAAAQABAD3AAAAkQMAAAAA&#10;">
                    <v:imagedata r:id="rId30" o:title=""/>
                  </v:shape>
                </v:group>
                <w10:wrap anchorx="page"/>
              </v:group>
            </w:pict>
          </mc:Fallback>
        </mc:AlternateContent>
      </w:r>
      <w:r w:rsidRPr="004B4550">
        <w:rPr>
          <w:rFonts w:ascii="Times New Roman" w:eastAsia="Times New Roman" w:hAnsi="Times New Roman" w:cs="Times New Roman"/>
          <w:bCs/>
          <w:i/>
        </w:rPr>
        <w:t>Fi</w:t>
      </w:r>
      <w:r w:rsidRPr="004B4550">
        <w:rPr>
          <w:rFonts w:ascii="Times New Roman" w:eastAsia="Times New Roman" w:hAnsi="Times New Roman" w:cs="Times New Roman"/>
          <w:bCs/>
          <w:i/>
          <w:spacing w:val="1"/>
        </w:rPr>
        <w:t>g</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re</w:t>
      </w:r>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spacing w:val="1"/>
        </w:rPr>
        <w:t>10</w:t>
      </w:r>
      <w:r w:rsidRPr="004B4550">
        <w:rPr>
          <w:rFonts w:ascii="Times New Roman" w:eastAsia="Times New Roman" w:hAnsi="Times New Roman" w:cs="Times New Roman"/>
          <w:bCs/>
          <w:i/>
          <w:spacing w:val="-2"/>
        </w:rPr>
        <w:t xml:space="preserve"> </w:t>
      </w:r>
      <w:r w:rsidRPr="004B4550">
        <w:rPr>
          <w:rFonts w:ascii="Times New Roman" w:eastAsia="Times New Roman" w:hAnsi="Times New Roman" w:cs="Times New Roman"/>
          <w:bCs/>
          <w:i/>
          <w:spacing w:val="3"/>
        </w:rPr>
        <w:t>M</w:t>
      </w:r>
      <w:r w:rsidRPr="004B4550">
        <w:rPr>
          <w:rFonts w:ascii="Times New Roman" w:eastAsia="Times New Roman" w:hAnsi="Times New Roman" w:cs="Times New Roman"/>
          <w:bCs/>
          <w:i/>
          <w:spacing w:val="1"/>
        </w:rPr>
        <w:t>a</w:t>
      </w:r>
      <w:r w:rsidRPr="004B4550">
        <w:rPr>
          <w:rFonts w:ascii="Times New Roman" w:eastAsia="Times New Roman" w:hAnsi="Times New Roman" w:cs="Times New Roman"/>
          <w:bCs/>
          <w:i/>
          <w:spacing w:val="-1"/>
        </w:rPr>
        <w:t>n</w:t>
      </w:r>
      <w:r w:rsidRPr="004B4550">
        <w:rPr>
          <w:rFonts w:ascii="Times New Roman" w:eastAsia="Times New Roman" w:hAnsi="Times New Roman" w:cs="Times New Roman"/>
          <w:bCs/>
          <w:i/>
          <w:spacing w:val="1"/>
        </w:rPr>
        <w:t>ag</w:t>
      </w:r>
      <w:r w:rsidRPr="004B4550">
        <w:rPr>
          <w:rFonts w:ascii="Times New Roman" w:eastAsia="Times New Roman" w:hAnsi="Times New Roman" w:cs="Times New Roman"/>
          <w:bCs/>
          <w:i/>
        </w:rPr>
        <w:t>er</w:t>
      </w:r>
      <w:r w:rsidRPr="004B4550">
        <w:rPr>
          <w:rFonts w:ascii="Times New Roman" w:eastAsia="Times New Roman" w:hAnsi="Times New Roman" w:cs="Times New Roman"/>
          <w:bCs/>
          <w:i/>
          <w:spacing w:val="-8"/>
        </w:rPr>
        <w:t xml:space="preserve"> </w:t>
      </w:r>
      <w:r w:rsidRPr="004B4550">
        <w:rPr>
          <w:rFonts w:ascii="Times New Roman" w:eastAsia="Times New Roman" w:hAnsi="Times New Roman" w:cs="Times New Roman"/>
          <w:bCs/>
          <w:i/>
          <w:spacing w:val="1"/>
        </w:rPr>
        <w:t>a</w:t>
      </w:r>
      <w:r w:rsidRPr="004B4550">
        <w:rPr>
          <w:rFonts w:ascii="Times New Roman" w:eastAsia="Times New Roman" w:hAnsi="Times New Roman" w:cs="Times New Roman"/>
          <w:bCs/>
          <w:i/>
          <w:spacing w:val="-1"/>
        </w:rPr>
        <w:t>n</w:t>
      </w:r>
      <w:r w:rsidRPr="004B4550">
        <w:rPr>
          <w:rFonts w:ascii="Times New Roman" w:eastAsia="Times New Roman" w:hAnsi="Times New Roman" w:cs="Times New Roman"/>
          <w:bCs/>
          <w:i/>
        </w:rPr>
        <w:t>d</w:t>
      </w:r>
      <w:r w:rsidRPr="004B4550">
        <w:rPr>
          <w:rFonts w:ascii="Times New Roman" w:eastAsia="Times New Roman" w:hAnsi="Times New Roman" w:cs="Times New Roman"/>
          <w:bCs/>
          <w:i/>
          <w:spacing w:val="-3"/>
        </w:rPr>
        <w:t xml:space="preserve"> </w:t>
      </w:r>
      <w:r w:rsidRPr="004B4550">
        <w:rPr>
          <w:rFonts w:ascii="Times New Roman" w:eastAsia="Times New Roman" w:hAnsi="Times New Roman" w:cs="Times New Roman"/>
          <w:bCs/>
          <w:i/>
          <w:spacing w:val="-1"/>
        </w:rPr>
        <w:t>S</w:t>
      </w:r>
      <w:r w:rsidRPr="004B4550">
        <w:rPr>
          <w:rFonts w:ascii="Times New Roman" w:eastAsia="Times New Roman" w:hAnsi="Times New Roman" w:cs="Times New Roman"/>
          <w:bCs/>
          <w:i/>
        </w:rPr>
        <w:t>er</w:t>
      </w:r>
      <w:r w:rsidRPr="004B4550">
        <w:rPr>
          <w:rFonts w:ascii="Times New Roman" w:eastAsia="Times New Roman" w:hAnsi="Times New Roman" w:cs="Times New Roman"/>
          <w:bCs/>
          <w:i/>
          <w:spacing w:val="1"/>
        </w:rPr>
        <w:t>v</w:t>
      </w:r>
      <w:r w:rsidRPr="004B4550">
        <w:rPr>
          <w:rFonts w:ascii="Times New Roman" w:eastAsia="Times New Roman" w:hAnsi="Times New Roman" w:cs="Times New Roman"/>
          <w:bCs/>
          <w:i/>
        </w:rPr>
        <w:t>ice</w:t>
      </w:r>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rPr>
        <w:t>A</w:t>
      </w:r>
      <w:r w:rsidRPr="004B4550">
        <w:rPr>
          <w:rFonts w:ascii="Times New Roman" w:eastAsia="Times New Roman" w:hAnsi="Times New Roman" w:cs="Times New Roman"/>
          <w:bCs/>
          <w:i/>
          <w:spacing w:val="-1"/>
        </w:rPr>
        <w:t>d</w:t>
      </w:r>
      <w:r w:rsidRPr="004B4550">
        <w:rPr>
          <w:rFonts w:ascii="Times New Roman" w:eastAsia="Times New Roman" w:hAnsi="Times New Roman" w:cs="Times New Roman"/>
          <w:bCs/>
          <w:i/>
          <w:spacing w:val="1"/>
        </w:rPr>
        <w:t>a</w:t>
      </w:r>
      <w:r w:rsidRPr="004B4550">
        <w:rPr>
          <w:rFonts w:ascii="Times New Roman" w:eastAsia="Times New Roman" w:hAnsi="Times New Roman" w:cs="Times New Roman"/>
          <w:bCs/>
          <w:i/>
          <w:spacing w:val="-1"/>
        </w:rPr>
        <w:t>p</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rPr>
        <w:t>ers</w:t>
      </w:r>
    </w:p>
    <w:p w14:paraId="77FCB1CC" w14:textId="77777777" w:rsidR="00583B21" w:rsidRPr="006632F3" w:rsidRDefault="00583B21" w:rsidP="00583B21">
      <w:pPr>
        <w:spacing w:before="17" w:after="0" w:line="220" w:lineRule="exact"/>
        <w:rPr>
          <w:rFonts w:ascii="Times New Roman" w:hAnsi="Times New Roman" w:cs="Times New Roman"/>
        </w:rPr>
      </w:pPr>
    </w:p>
    <w:p w14:paraId="343DE096"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R</w:t>
      </w:r>
      <w:r w:rsidRPr="006632F3">
        <w:rPr>
          <w:rFonts w:ascii="Times New Roman" w:eastAsia="Times New Roman" w:hAnsi="Times New Roman" w:cs="Times New Roman"/>
          <w:b/>
          <w:bCs/>
          <w:i/>
        </w:rPr>
        <w:t>eso</w:t>
      </w:r>
      <w:r w:rsidRPr="006632F3">
        <w:rPr>
          <w:rFonts w:ascii="Times New Roman" w:eastAsia="Times New Roman" w:hAnsi="Times New Roman" w:cs="Times New Roman"/>
          <w:b/>
          <w:bCs/>
          <w:i/>
          <w:spacing w:val="-1"/>
        </w:rPr>
        <w:t>u</w:t>
      </w:r>
      <w:r w:rsidRPr="006632F3">
        <w:rPr>
          <w:rFonts w:ascii="Times New Roman" w:eastAsia="Times New Roman" w:hAnsi="Times New Roman" w:cs="Times New Roman"/>
          <w:b/>
          <w:bCs/>
          <w:i/>
        </w:rPr>
        <w:t xml:space="preserve">rce </w:t>
      </w:r>
      <w:r w:rsidRPr="006632F3">
        <w:rPr>
          <w:rFonts w:ascii="Times New Roman" w:eastAsia="Times New Roman" w:hAnsi="Times New Roman" w:cs="Times New Roman"/>
          <w:b/>
          <w:bCs/>
          <w:i/>
          <w:spacing w:val="-1"/>
        </w:rPr>
        <w:t>M</w:t>
      </w:r>
      <w:r w:rsidRPr="006632F3">
        <w:rPr>
          <w:rFonts w:ascii="Times New Roman" w:eastAsia="Times New Roman" w:hAnsi="Times New Roman" w:cs="Times New Roman"/>
          <w:b/>
          <w:bCs/>
          <w:i/>
        </w:rPr>
        <w:t>a</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age</w:t>
      </w:r>
      <w:r w:rsidRPr="006632F3">
        <w:rPr>
          <w:rFonts w:ascii="Times New Roman" w:eastAsia="Times New Roman" w:hAnsi="Times New Roman" w:cs="Times New Roman"/>
          <w:b/>
          <w:bCs/>
          <w:i/>
          <w:spacing w:val="4"/>
        </w:rPr>
        <w:t>m</w:t>
      </w:r>
      <w:r w:rsidRPr="006632F3">
        <w:rPr>
          <w:rFonts w:ascii="Times New Roman" w:eastAsia="Times New Roman" w:hAnsi="Times New Roman" w:cs="Times New Roman"/>
          <w:b/>
          <w:bCs/>
          <w:i/>
        </w:rPr>
        <w:t>e</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t</w:t>
      </w:r>
    </w:p>
    <w:p w14:paraId="44DDAF89" w14:textId="77777777" w:rsidR="00583B21" w:rsidRPr="006632F3" w:rsidRDefault="00583B21" w:rsidP="00583B21">
      <w:pPr>
        <w:spacing w:before="55" w:after="0" w:line="240" w:lineRule="auto"/>
        <w:ind w:left="118" w:right="131"/>
        <w:jc w:val="both"/>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t 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0"/>
        </w:rPr>
        <w:t>a</w:t>
      </w:r>
      <w:r w:rsidRPr="006632F3">
        <w:rPr>
          <w:rFonts w:ascii="Times New Roman" w:eastAsia="Times New Roman" w:hAnsi="Times New Roman" w:cs="Times New Roman"/>
        </w:rPr>
        <w:t xml:space="preserve">sk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t</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w:t>
      </w:r>
      <w:r w:rsidRPr="006632F3">
        <w:rPr>
          <w:rFonts w:ascii="Times New Roman" w:eastAsia="Times New Roman" w:hAnsi="Times New Roman" w:cs="Times New Roman"/>
          <w:spacing w:val="-10"/>
        </w:rPr>
        <w:t xml:space="preserve"> </w:t>
      </w:r>
      <w:r w:rsidRPr="006632F3">
        <w:rPr>
          <w:rFonts w:ascii="Times New Roman" w:eastAsia="Times New Roman" w:hAnsi="Times New Roman" w:cs="Times New Roman"/>
        </w:rPr>
        <w:t>SCMW.</w:t>
      </w:r>
    </w:p>
    <w:p w14:paraId="07A3FAD5" w14:textId="77777777" w:rsidR="00583B21" w:rsidRPr="006632F3" w:rsidRDefault="00583B21" w:rsidP="00583B21">
      <w:pPr>
        <w:spacing w:before="16" w:after="0" w:line="260" w:lineRule="exact"/>
        <w:rPr>
          <w:rFonts w:ascii="Times New Roman" w:hAnsi="Times New Roman" w:cs="Times New Roman"/>
        </w:rPr>
      </w:pPr>
    </w:p>
    <w:p w14:paraId="38DA6B9C" w14:textId="77777777" w:rsidR="00583B21" w:rsidRPr="006632F3" w:rsidRDefault="00583B21" w:rsidP="00583B21">
      <w:pPr>
        <w:spacing w:after="0" w:line="240" w:lineRule="auto"/>
        <w:ind w:left="118" w:right="628"/>
        <w:jc w:val="both"/>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bst</w:t>
      </w:r>
      <w:r w:rsidRPr="006632F3">
        <w:rPr>
          <w:rFonts w:ascii="Times New Roman" w:eastAsia="Times New Roman" w:hAnsi="Times New Roman" w:cs="Times New Roman"/>
          <w:spacing w:val="-1"/>
        </w:rPr>
        <w:t>rac</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6"/>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4"/>
        </w:rPr>
        <w:t>S</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 i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 xml:space="preserve">m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on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o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invol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X</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e</w:t>
      </w:r>
      <w:r w:rsidRPr="006632F3">
        <w:rPr>
          <w:rFonts w:ascii="Times New Roman" w:eastAsia="Times New Roman" w:hAnsi="Times New Roman" w:cs="Times New Roman"/>
        </w:rPr>
        <w:t>ll.</w:t>
      </w:r>
    </w:p>
    <w:p w14:paraId="2E5F1C49" w14:textId="77777777" w:rsidR="00583B21" w:rsidRPr="006632F3" w:rsidRDefault="00583B21" w:rsidP="00583B21">
      <w:pPr>
        <w:spacing w:before="16" w:after="0" w:line="260" w:lineRule="exact"/>
        <w:rPr>
          <w:rFonts w:ascii="Times New Roman" w:hAnsi="Times New Roman" w:cs="Times New Roman"/>
        </w:rPr>
      </w:pPr>
    </w:p>
    <w:p w14:paraId="11CCE37B" w14:textId="77777777" w:rsidR="00583B21" w:rsidRPr="006632F3" w:rsidRDefault="00583B21" w:rsidP="00583B21">
      <w:pPr>
        <w:spacing w:after="0" w:line="240" w:lineRule="auto"/>
        <w:ind w:left="118" w:right="70"/>
        <w:rPr>
          <w:rFonts w:ascii="Times New Roman" w:eastAsia="Times New Roman" w:hAnsi="Times New Roman" w:cs="Times New Roman"/>
        </w:rPr>
      </w:pPr>
      <w:r w:rsidRPr="006632F3">
        <w:rPr>
          <w:rFonts w:ascii="Times New Roman" w:eastAsia="Times New Roman" w:hAnsi="Times New Roman" w:cs="Times New Roman"/>
        </w:rPr>
        <w:t>C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r w:rsidRPr="006632F3">
        <w:rPr>
          <w:rFonts w:ascii="Times New Roman" w:eastAsia="Times New Roman" w:hAnsi="Times New Roman" w:cs="Times New Roman"/>
          <w:spacing w:val="-10"/>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e</w:t>
      </w:r>
      <w:r w:rsidRPr="006632F3">
        <w:rPr>
          <w:rFonts w:ascii="Times New Roman" w:eastAsia="Times New Roman" w:hAnsi="Times New Roman" w:cs="Times New Roman"/>
        </w:rPr>
        <w:t>s (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b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S)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SS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re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s to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S</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Put</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D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 xml:space="preserve">or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ini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w:t>
      </w:r>
      <w:r w:rsidRPr="006632F3">
        <w:rPr>
          <w:rFonts w:ascii="Times New Roman" w:eastAsia="Times New Roman" w:hAnsi="Times New Roman" w:cs="Times New Roman"/>
          <w:spacing w:val="-5"/>
        </w:rPr>
        <w:t>t</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D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w:t>
      </w:r>
    </w:p>
    <w:p w14:paraId="7C3F99AE" w14:textId="77777777" w:rsidR="00583B21" w:rsidRPr="006632F3" w:rsidRDefault="00583B21" w:rsidP="00583B21">
      <w:pPr>
        <w:spacing w:before="6" w:after="0" w:line="240" w:lineRule="exact"/>
        <w:rPr>
          <w:rFonts w:ascii="Times New Roman" w:hAnsi="Times New Roman" w:cs="Times New Roman"/>
        </w:rPr>
      </w:pPr>
    </w:p>
    <w:p w14:paraId="2EF7AAAA"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R</w:t>
      </w:r>
      <w:r w:rsidRPr="006632F3">
        <w:rPr>
          <w:rFonts w:ascii="Times New Roman" w:eastAsia="Times New Roman" w:hAnsi="Times New Roman" w:cs="Times New Roman"/>
          <w:b/>
          <w:bCs/>
          <w:i/>
        </w:rPr>
        <w:t>egistry</w:t>
      </w:r>
    </w:p>
    <w:p w14:paraId="6E5AF85F" w14:textId="77777777" w:rsidR="00583B21" w:rsidRPr="006632F3" w:rsidRDefault="00583B21" w:rsidP="00583B21">
      <w:pPr>
        <w:spacing w:before="53" w:after="0" w:line="240" w:lineRule="auto"/>
        <w:ind w:left="118" w:right="348"/>
        <w:rPr>
          <w:rFonts w:ascii="Times New Roman" w:eastAsia="Times New Roman" w:hAnsi="Times New Roman" w:cs="Times New Roman"/>
        </w:rPr>
      </w:pP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the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ni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h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re</w:t>
      </w:r>
      <w:r w:rsidRPr="006632F3">
        <w:rPr>
          <w:rFonts w:ascii="Times New Roman" w:eastAsia="Times New Roman" w:hAnsi="Times New Roman" w:cs="Times New Roman"/>
        </w:rPr>
        <w:t>d,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u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2"/>
        </w:rPr>
        <w:t>p</w:t>
      </w:r>
      <w:r w:rsidRPr="006632F3">
        <w:rPr>
          <w:rFonts w:ascii="Times New Roman" w:eastAsia="Times New Roman" w:hAnsi="Times New Roman" w:cs="Times New Roman"/>
        </w:rPr>
        <w:t>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S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to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w:t>
      </w:r>
    </w:p>
    <w:p w14:paraId="32F752B1" w14:textId="77777777" w:rsidR="00583B21" w:rsidRPr="006632F3" w:rsidRDefault="00583B21" w:rsidP="00583B21">
      <w:pPr>
        <w:spacing w:before="16" w:after="0" w:line="260" w:lineRule="exact"/>
        <w:rPr>
          <w:rFonts w:ascii="Times New Roman" w:hAnsi="Times New Roman" w:cs="Times New Roman"/>
        </w:rPr>
      </w:pPr>
    </w:p>
    <w:p w14:paraId="552C25A5" w14:textId="77777777" w:rsidR="00583B21" w:rsidRPr="006632F3" w:rsidRDefault="00583B21" w:rsidP="00583B21">
      <w:pPr>
        <w:spacing w:after="0" w:line="240" w:lineRule="auto"/>
        <w:ind w:left="118" w:right="256"/>
        <w:rPr>
          <w:rFonts w:ascii="Times New Roman" w:eastAsia="Times New Roman" w:hAnsi="Times New Roman" w:cs="Times New Roman"/>
        </w:rPr>
      </w:pP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re</w:t>
      </w:r>
      <w:r w:rsidRPr="006632F3">
        <w:rPr>
          <w:rFonts w:ascii="Times New Roman" w:eastAsia="Times New Roman" w:hAnsi="Times New Roman" w:cs="Times New Roman"/>
        </w:rPr>
        <w:t>d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ni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nt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s.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re</w:t>
      </w:r>
      <w:r w:rsidRPr="006632F3">
        <w:rPr>
          <w:rFonts w:ascii="Times New Roman" w:eastAsia="Times New Roman" w:hAnsi="Times New Roman" w:cs="Times New Roman"/>
        </w:rPr>
        <w:t>d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w:t>
      </w:r>
      <w:r w:rsidRPr="006632F3">
        <w:rPr>
          <w:rFonts w:ascii="Times New Roman" w:eastAsia="Times New Roman" w:hAnsi="Times New Roman" w:cs="Times New Roman"/>
          <w:spacing w:val="-2"/>
        </w:rPr>
        <w:t>n</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19AD0083" w14:textId="77777777" w:rsidR="00583B21" w:rsidRPr="006632F3" w:rsidRDefault="00583B21" w:rsidP="00583B21">
      <w:pPr>
        <w:spacing w:after="0"/>
        <w:rPr>
          <w:rFonts w:ascii="Times New Roman" w:hAnsi="Times New Roman" w:cs="Times New Roman"/>
        </w:rPr>
        <w:sectPr w:rsidR="00583B21" w:rsidRPr="006632F3">
          <w:pgSz w:w="12240" w:h="15860"/>
          <w:pgMar w:top="1460" w:right="1700" w:bottom="1000" w:left="1680" w:header="0" w:footer="803" w:gutter="0"/>
          <w:cols w:space="720"/>
        </w:sectPr>
      </w:pPr>
    </w:p>
    <w:p w14:paraId="1CF965B4" w14:textId="77777777" w:rsidR="00583B21" w:rsidRPr="006632F3" w:rsidRDefault="00583B21" w:rsidP="00583B21">
      <w:pPr>
        <w:spacing w:after="0" w:line="150" w:lineRule="exact"/>
        <w:rPr>
          <w:rFonts w:ascii="Times New Roman" w:hAnsi="Times New Roman" w:cs="Times New Roman"/>
        </w:rPr>
      </w:pPr>
    </w:p>
    <w:p w14:paraId="26BF6224" w14:textId="77777777" w:rsidR="00583B21" w:rsidRPr="006632F3" w:rsidRDefault="00583B21" w:rsidP="00583B21">
      <w:pPr>
        <w:spacing w:before="29" w:after="0" w:line="240" w:lineRule="auto"/>
        <w:ind w:left="118" w:right="185"/>
        <w:rPr>
          <w:rFonts w:ascii="Times New Roman" w:eastAsia="Times New Roman" w:hAnsi="Times New Roman" w:cs="Times New Roman"/>
        </w:rPr>
      </w:pP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k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o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out 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st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a</w:t>
      </w:r>
      <w:r w:rsidRPr="006632F3">
        <w:rPr>
          <w:rFonts w:ascii="Times New Roman" w:eastAsia="Times New Roman" w:hAnsi="Times New Roman" w:cs="Times New Roman"/>
        </w:rPr>
        <w:t xml:space="preserve">ul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is sto</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 in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h 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 op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wr</w:t>
      </w:r>
      <w:r w:rsidRPr="006632F3">
        <w:rPr>
          <w:rFonts w:ascii="Times New Roman" w:eastAsia="Times New Roman" w:hAnsi="Times New Roman" w:cs="Times New Roman"/>
        </w:rPr>
        <w:t>i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to 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st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o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i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4"/>
        </w:rPr>
        <w:t>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on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i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 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st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l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 to W</w:t>
      </w:r>
      <w:r w:rsidRPr="006632F3">
        <w:rPr>
          <w:rFonts w:ascii="Times New Roman" w:eastAsia="Times New Roman" w:hAnsi="Times New Roman" w:cs="Times New Roman"/>
          <w:spacing w:val="-3"/>
        </w:rPr>
        <w:t>S</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 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w:t>
      </w:r>
    </w:p>
    <w:p w14:paraId="1724B7F4" w14:textId="77777777" w:rsidR="00583B21" w:rsidRPr="006632F3" w:rsidRDefault="00583B21" w:rsidP="00583B21">
      <w:pPr>
        <w:spacing w:before="16" w:after="0" w:line="260" w:lineRule="exact"/>
        <w:rPr>
          <w:rFonts w:ascii="Times New Roman" w:hAnsi="Times New Roman" w:cs="Times New Roman"/>
        </w:rPr>
      </w:pPr>
    </w:p>
    <w:p w14:paraId="76B1B9F1" w14:textId="77777777" w:rsidR="00583B21" w:rsidRPr="006632F3" w:rsidRDefault="00583B21" w:rsidP="00583B21">
      <w:pPr>
        <w:spacing w:after="0" w:line="240" w:lineRule="auto"/>
        <w:ind w:left="118" w:right="393"/>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Pr>
          <w:rFonts w:ascii="Times New Roman" w:eastAsia="Times New Roman" w:hAnsi="Times New Roman" w:cs="Times New Roman"/>
        </w:rPr>
        <w:t>11</w:t>
      </w:r>
      <w:r w:rsidRPr="006632F3">
        <w:rPr>
          <w:rFonts w:ascii="Times New Roman" w:eastAsia="Times New Roman" w:hAnsi="Times New Roman" w:cs="Times New Roman"/>
        </w:rPr>
        <w:t xml:space="preserve">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v</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D</w:t>
      </w:r>
      <w:r w:rsidRPr="006632F3">
        <w:rPr>
          <w:rFonts w:ascii="Times New Roman" w:eastAsia="Times New Roman" w:hAnsi="Times New Roman" w:cs="Times New Roman"/>
        </w:rPr>
        <w:t>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W</w:t>
      </w:r>
      <w:r w:rsidRPr="006632F3">
        <w:rPr>
          <w:rFonts w:ascii="Times New Roman" w:eastAsia="Times New Roman" w:hAnsi="Times New Roman" w:cs="Times New Roman"/>
          <w:spacing w:val="-7"/>
        </w:rPr>
        <w:t>S</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u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X</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Q</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should be</w:t>
      </w:r>
      <w:r w:rsidRPr="006632F3">
        <w:rPr>
          <w:rFonts w:ascii="Times New Roman" w:eastAsia="Times New Roman" w:hAnsi="Times New Roman" w:cs="Times New Roman"/>
          <w:spacing w:val="-1"/>
        </w:rPr>
        <w:t xml:space="preserve"> r</w:t>
      </w:r>
      <w:r w:rsidRPr="006632F3">
        <w:rPr>
          <w:rFonts w:ascii="Times New Roman" w:eastAsia="Times New Roman" w:hAnsi="Times New Roman" w:cs="Times New Roman"/>
        </w:rPr>
        <w:t>un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W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t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s sto</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 in W</w:t>
      </w:r>
      <w:r w:rsidRPr="006632F3">
        <w:rPr>
          <w:rFonts w:ascii="Times New Roman" w:eastAsia="Times New Roman" w:hAnsi="Times New Roman" w:cs="Times New Roman"/>
          <w:spacing w:val="-3"/>
        </w:rPr>
        <w:t>S</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h</w:t>
      </w:r>
      <w:r w:rsidRPr="006632F3">
        <w:rPr>
          <w:rFonts w:ascii="Times New Roman" w:eastAsia="Times New Roman" w:hAnsi="Times New Roman" w:cs="Times New Roman"/>
          <w:spacing w:val="-1"/>
        </w:rPr>
        <w:t>ar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4"/>
        </w:rPr>
        <w:t>g</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Nar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2"/>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w:t>
      </w:r>
      <w:r w:rsidRPr="006632F3">
        <w:rPr>
          <w:rFonts w:ascii="Times New Roman" w:eastAsia="Times New Roman" w:hAnsi="Times New Roman" w:cs="Times New Roman"/>
          <w:spacing w:val="-5"/>
        </w:rPr>
        <w:t>g</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 topi</w:t>
      </w:r>
      <w:r w:rsidRPr="006632F3">
        <w:rPr>
          <w:rFonts w:ascii="Times New Roman" w:eastAsia="Times New Roman" w:hAnsi="Times New Roman" w:cs="Times New Roman"/>
          <w:spacing w:val="-2"/>
        </w:rPr>
        <w:t>c</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publis</w:t>
      </w:r>
      <w:r w:rsidRPr="006632F3">
        <w:rPr>
          <w:rFonts w:ascii="Times New Roman" w:eastAsia="Times New Roman" w:hAnsi="Times New Roman" w:cs="Times New Roman"/>
          <w:spacing w:val="-2"/>
        </w:rPr>
        <w:t>h</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w:t>
      </w:r>
    </w:p>
    <w:p w14:paraId="1B375C7F" w14:textId="77777777" w:rsidR="00583B21" w:rsidRPr="006632F3" w:rsidRDefault="00583B21" w:rsidP="00583B21">
      <w:pPr>
        <w:spacing w:before="16" w:after="0" w:line="260" w:lineRule="exact"/>
        <w:rPr>
          <w:rFonts w:ascii="Times New Roman" w:hAnsi="Times New Roman" w:cs="Times New Roman"/>
        </w:rPr>
      </w:pPr>
    </w:p>
    <w:p w14:paraId="35E4370C" w14:textId="77777777" w:rsidR="00583B21" w:rsidRPr="006632F3" w:rsidRDefault="00583B21" w:rsidP="00583B21">
      <w:pPr>
        <w:spacing w:after="0" w:line="240" w:lineRule="auto"/>
        <w:ind w:left="118" w:right="189"/>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th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nt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do</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not u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w:t>
      </w:r>
      <w:r w:rsidRPr="006632F3">
        <w:rPr>
          <w:rFonts w:ascii="Times New Roman" w:eastAsia="Times New Roman" w:hAnsi="Times New Roman" w:cs="Times New Roman"/>
          <w:spacing w:val="-5"/>
        </w:rPr>
        <w:t>S</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c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i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ea</w:t>
      </w:r>
      <w:r w:rsidRPr="006632F3">
        <w:rPr>
          <w:rFonts w:ascii="Times New Roman" w:eastAsia="Times New Roman" w:hAnsi="Times New Roman" w:cs="Times New Roman"/>
        </w:rPr>
        <w:t>si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d to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i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dy</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 xml:space="preserve">W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l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w:t>
      </w:r>
    </w:p>
    <w:p w14:paraId="0F20A912" w14:textId="77777777" w:rsidR="00583B21" w:rsidRPr="006632F3" w:rsidRDefault="00583B21" w:rsidP="00583B21">
      <w:pPr>
        <w:spacing w:before="2" w:after="0" w:line="110" w:lineRule="exact"/>
        <w:rPr>
          <w:rFonts w:ascii="Times New Roman" w:hAnsi="Times New Roman" w:cs="Times New Roman"/>
        </w:rPr>
      </w:pPr>
    </w:p>
    <w:p w14:paraId="7302C59E" w14:textId="77777777" w:rsidR="00583B21" w:rsidRPr="006632F3" w:rsidRDefault="00583B21" w:rsidP="00583B21">
      <w:pPr>
        <w:spacing w:after="0" w:line="200" w:lineRule="exact"/>
        <w:rPr>
          <w:rFonts w:ascii="Times New Roman" w:hAnsi="Times New Roman" w:cs="Times New Roman"/>
        </w:rPr>
      </w:pPr>
    </w:p>
    <w:p w14:paraId="4C643370"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184F7A18" wp14:editId="3C0B96ED">
            <wp:extent cx="5510530" cy="4937760"/>
            <wp:effectExtent l="0" t="0" r="0" b="0"/>
            <wp:docPr id="197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10530" cy="4937760"/>
                    </a:xfrm>
                    <a:prstGeom prst="rect">
                      <a:avLst/>
                    </a:prstGeom>
                    <a:noFill/>
                    <a:ln>
                      <a:noFill/>
                    </a:ln>
                  </pic:spPr>
                </pic:pic>
              </a:graphicData>
            </a:graphic>
          </wp:inline>
        </w:drawing>
      </w:r>
    </w:p>
    <w:p w14:paraId="3B161F0A" w14:textId="77777777" w:rsidR="00583B21" w:rsidRPr="004B4550" w:rsidRDefault="00583B21" w:rsidP="00583B21">
      <w:pPr>
        <w:spacing w:before="61" w:after="0" w:line="240" w:lineRule="auto"/>
        <w:ind w:left="118" w:right="-20"/>
        <w:jc w:val="center"/>
        <w:rPr>
          <w:rFonts w:ascii="Times New Roman" w:eastAsia="Times New Roman" w:hAnsi="Times New Roman" w:cs="Times New Roman"/>
          <w:i/>
        </w:rPr>
      </w:pPr>
      <w:r w:rsidRPr="004B4550">
        <w:rPr>
          <w:rFonts w:ascii="Times New Roman" w:eastAsia="Times New Roman" w:hAnsi="Times New Roman" w:cs="Times New Roman"/>
          <w:bCs/>
          <w:i/>
        </w:rPr>
        <w:t>Fi</w:t>
      </w:r>
      <w:r w:rsidRPr="004B4550">
        <w:rPr>
          <w:rFonts w:ascii="Times New Roman" w:eastAsia="Times New Roman" w:hAnsi="Times New Roman" w:cs="Times New Roman"/>
          <w:bCs/>
          <w:i/>
          <w:spacing w:val="1"/>
        </w:rPr>
        <w:t>g</w:t>
      </w:r>
      <w:r w:rsidRPr="004B4550">
        <w:rPr>
          <w:rFonts w:ascii="Times New Roman" w:eastAsia="Times New Roman" w:hAnsi="Times New Roman" w:cs="Times New Roman"/>
          <w:bCs/>
          <w:i/>
          <w:spacing w:val="-1"/>
        </w:rPr>
        <w:t>u</w:t>
      </w:r>
      <w:r w:rsidRPr="004B4550">
        <w:rPr>
          <w:rFonts w:ascii="Times New Roman" w:eastAsia="Times New Roman" w:hAnsi="Times New Roman" w:cs="Times New Roman"/>
          <w:bCs/>
          <w:i/>
        </w:rPr>
        <w:t>re</w:t>
      </w:r>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spacing w:val="1"/>
        </w:rPr>
        <w:t>11</w:t>
      </w:r>
      <w:r w:rsidRPr="004B4550">
        <w:rPr>
          <w:rFonts w:ascii="Times New Roman" w:eastAsia="Times New Roman" w:hAnsi="Times New Roman" w:cs="Times New Roman"/>
          <w:bCs/>
          <w:i/>
          <w:spacing w:val="-2"/>
        </w:rPr>
        <w:t xml:space="preserve"> </w:t>
      </w:r>
      <w:proofErr w:type="gramStart"/>
      <w:r w:rsidRPr="004B4550">
        <w:rPr>
          <w:rFonts w:ascii="Times New Roman" w:eastAsia="Times New Roman" w:hAnsi="Times New Roman" w:cs="Times New Roman"/>
          <w:bCs/>
          <w:i/>
        </w:rPr>
        <w:t>Re</w:t>
      </w:r>
      <w:r w:rsidRPr="004B4550">
        <w:rPr>
          <w:rFonts w:ascii="Times New Roman" w:eastAsia="Times New Roman" w:hAnsi="Times New Roman" w:cs="Times New Roman"/>
          <w:bCs/>
          <w:i/>
          <w:spacing w:val="1"/>
        </w:rPr>
        <w:t>g</w:t>
      </w:r>
      <w:r w:rsidRPr="004B4550">
        <w:rPr>
          <w:rFonts w:ascii="Times New Roman" w:eastAsia="Times New Roman" w:hAnsi="Times New Roman" w:cs="Times New Roman"/>
          <w:bCs/>
          <w:i/>
        </w:rPr>
        <w:t>i</w:t>
      </w:r>
      <w:r w:rsidRPr="004B4550">
        <w:rPr>
          <w:rFonts w:ascii="Times New Roman" w:eastAsia="Times New Roman" w:hAnsi="Times New Roman" w:cs="Times New Roman"/>
          <w:bCs/>
          <w:i/>
          <w:spacing w:val="-1"/>
        </w:rPr>
        <w:t>s</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rPr>
        <w:t>ry</w:t>
      </w:r>
      <w:proofErr w:type="gramEnd"/>
      <w:r w:rsidRPr="004B4550">
        <w:rPr>
          <w:rFonts w:ascii="Times New Roman" w:eastAsia="Times New Roman" w:hAnsi="Times New Roman" w:cs="Times New Roman"/>
          <w:bCs/>
          <w:i/>
          <w:spacing w:val="-6"/>
        </w:rPr>
        <w:t xml:space="preserve"> </w:t>
      </w:r>
      <w:r w:rsidRPr="004B4550">
        <w:rPr>
          <w:rFonts w:ascii="Times New Roman" w:eastAsia="Times New Roman" w:hAnsi="Times New Roman" w:cs="Times New Roman"/>
          <w:bCs/>
          <w:i/>
          <w:spacing w:val="1"/>
        </w:rPr>
        <w:t>a</w:t>
      </w:r>
      <w:r w:rsidRPr="004B4550">
        <w:rPr>
          <w:rFonts w:ascii="Times New Roman" w:eastAsia="Times New Roman" w:hAnsi="Times New Roman" w:cs="Times New Roman"/>
          <w:bCs/>
          <w:i/>
          <w:spacing w:val="-1"/>
        </w:rPr>
        <w:t>n</w:t>
      </w:r>
      <w:r w:rsidRPr="004B4550">
        <w:rPr>
          <w:rFonts w:ascii="Times New Roman" w:eastAsia="Times New Roman" w:hAnsi="Times New Roman" w:cs="Times New Roman"/>
          <w:bCs/>
          <w:i/>
        </w:rPr>
        <w:t>d</w:t>
      </w:r>
      <w:r w:rsidRPr="004B4550">
        <w:rPr>
          <w:rFonts w:ascii="Times New Roman" w:eastAsia="Times New Roman" w:hAnsi="Times New Roman" w:cs="Times New Roman"/>
          <w:bCs/>
          <w:i/>
          <w:spacing w:val="-3"/>
        </w:rPr>
        <w:t xml:space="preserve"> </w:t>
      </w:r>
      <w:r w:rsidRPr="004B4550">
        <w:rPr>
          <w:rFonts w:ascii="Times New Roman" w:eastAsia="Times New Roman" w:hAnsi="Times New Roman" w:cs="Times New Roman"/>
          <w:bCs/>
          <w:i/>
          <w:spacing w:val="-1"/>
        </w:rPr>
        <w:t>W</w:t>
      </w:r>
      <w:r w:rsidRPr="004B4550">
        <w:rPr>
          <w:rFonts w:ascii="Times New Roman" w:eastAsia="Times New Roman" w:hAnsi="Times New Roman" w:cs="Times New Roman"/>
          <w:bCs/>
          <w:i/>
          <w:spacing w:val="-2"/>
        </w:rPr>
        <w:t>S</w:t>
      </w:r>
      <w:r w:rsidRPr="004B4550">
        <w:rPr>
          <w:rFonts w:ascii="Times New Roman" w:eastAsia="Times New Roman" w:hAnsi="Times New Roman" w:cs="Times New Roman"/>
          <w:bCs/>
          <w:i/>
          <w:spacing w:val="1"/>
        </w:rPr>
        <w:t>-</w:t>
      </w:r>
      <w:r w:rsidRPr="004B4550">
        <w:rPr>
          <w:rFonts w:ascii="Times New Roman" w:eastAsia="Times New Roman" w:hAnsi="Times New Roman" w:cs="Times New Roman"/>
          <w:bCs/>
          <w:i/>
        </w:rPr>
        <w:t>C</w:t>
      </w:r>
      <w:r w:rsidRPr="004B4550">
        <w:rPr>
          <w:rFonts w:ascii="Times New Roman" w:eastAsia="Times New Roman" w:hAnsi="Times New Roman" w:cs="Times New Roman"/>
          <w:bCs/>
          <w:i/>
          <w:spacing w:val="1"/>
        </w:rPr>
        <w:t>o</w:t>
      </w:r>
      <w:r w:rsidRPr="004B4550">
        <w:rPr>
          <w:rFonts w:ascii="Times New Roman" w:eastAsia="Times New Roman" w:hAnsi="Times New Roman" w:cs="Times New Roman"/>
          <w:bCs/>
          <w:i/>
          <w:spacing w:val="-1"/>
        </w:rPr>
        <w:t>n</w:t>
      </w:r>
      <w:r w:rsidRPr="004B4550">
        <w:rPr>
          <w:rFonts w:ascii="Times New Roman" w:eastAsia="Times New Roman" w:hAnsi="Times New Roman" w:cs="Times New Roman"/>
          <w:bCs/>
          <w:i/>
          <w:spacing w:val="1"/>
        </w:rPr>
        <w:t>t</w:t>
      </w:r>
      <w:r w:rsidRPr="004B4550">
        <w:rPr>
          <w:rFonts w:ascii="Times New Roman" w:eastAsia="Times New Roman" w:hAnsi="Times New Roman" w:cs="Times New Roman"/>
          <w:bCs/>
          <w:i/>
        </w:rPr>
        <w:t>e</w:t>
      </w:r>
      <w:r w:rsidRPr="004B4550">
        <w:rPr>
          <w:rFonts w:ascii="Times New Roman" w:eastAsia="Times New Roman" w:hAnsi="Times New Roman" w:cs="Times New Roman"/>
          <w:bCs/>
          <w:i/>
          <w:spacing w:val="-1"/>
        </w:rPr>
        <w:t>x</w:t>
      </w:r>
      <w:r w:rsidRPr="004B4550">
        <w:rPr>
          <w:rFonts w:ascii="Times New Roman" w:eastAsia="Times New Roman" w:hAnsi="Times New Roman" w:cs="Times New Roman"/>
          <w:bCs/>
          <w:i/>
        </w:rPr>
        <w:t>t</w:t>
      </w:r>
    </w:p>
    <w:p w14:paraId="5AB183D2" w14:textId="77777777" w:rsidR="00583B21" w:rsidRPr="006632F3" w:rsidRDefault="00583B21" w:rsidP="00583B21">
      <w:pPr>
        <w:spacing w:after="0"/>
        <w:rPr>
          <w:rFonts w:ascii="Times New Roman" w:hAnsi="Times New Roman" w:cs="Times New Roman"/>
        </w:rPr>
        <w:sectPr w:rsidR="00583B21" w:rsidRPr="006632F3">
          <w:pgSz w:w="12240" w:h="15860"/>
          <w:pgMar w:top="1460" w:right="1700" w:bottom="1000" w:left="1680" w:header="0" w:footer="803" w:gutter="0"/>
          <w:cols w:space="720"/>
        </w:sectPr>
      </w:pPr>
    </w:p>
    <w:p w14:paraId="671AEA2D"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35424" behindDoc="1" locked="0" layoutInCell="1" allowOverlap="1" wp14:anchorId="23A9E262" wp14:editId="475E8CBD">
                <wp:simplePos x="0" y="0"/>
                <wp:positionH relativeFrom="page">
                  <wp:posOffset>1141730</wp:posOffset>
                </wp:positionH>
                <wp:positionV relativeFrom="paragraph">
                  <wp:posOffset>227330</wp:posOffset>
                </wp:positionV>
                <wp:extent cx="1840230" cy="1270"/>
                <wp:effectExtent l="17780" t="17780" r="8890" b="9525"/>
                <wp:wrapNone/>
                <wp:docPr id="5024" name="Group 49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40230" cy="1270"/>
                          <a:chOff x="1798" y="358"/>
                          <a:chExt cx="2898" cy="2"/>
                        </a:xfrm>
                      </wpg:grpSpPr>
                      <wps:wsp>
                        <wps:cNvPr id="5025" name="Freeform 4963"/>
                        <wps:cNvSpPr>
                          <a:spLocks/>
                        </wps:cNvSpPr>
                        <wps:spPr bwMode="auto">
                          <a:xfrm>
                            <a:off x="1798" y="358"/>
                            <a:ext cx="2898" cy="2"/>
                          </a:xfrm>
                          <a:custGeom>
                            <a:avLst/>
                            <a:gdLst>
                              <a:gd name="T0" fmla="+- 0 1798 1798"/>
                              <a:gd name="T1" fmla="*/ T0 w 2898"/>
                              <a:gd name="T2" fmla="+- 0 4696 1798"/>
                              <a:gd name="T3" fmla="*/ T2 w 2898"/>
                            </a:gdLst>
                            <a:ahLst/>
                            <a:cxnLst>
                              <a:cxn ang="0">
                                <a:pos x="T1" y="0"/>
                              </a:cxn>
                              <a:cxn ang="0">
                                <a:pos x="T3" y="0"/>
                              </a:cxn>
                            </a:cxnLst>
                            <a:rect l="0" t="0" r="r" b="b"/>
                            <a:pathLst>
                              <a:path w="2898">
                                <a:moveTo>
                                  <a:pt x="0" y="0"/>
                                </a:moveTo>
                                <a:lnTo>
                                  <a:pt x="2898"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962" o:spid="_x0000_s1026" style="position:absolute;margin-left:89.9pt;margin-top:17.9pt;width:144.9pt;height:.1pt;z-index:-251181056;mso-position-horizontal-relative:page" coordorigin="1798,358" coordsize="28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">
                <v:shape id="Freeform 4963" o:spid="_x0000_s1027" style="position:absolute;left:1798;top:358;width:2898;height:2;visibility:visible;mso-wrap-style:square;v-text-anchor:top" coordsize="28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zt8MYA&#10;AADdAAAADwAAAGRycy9kb3ducmV2LnhtbESPUUvDMBSF3wX/Q7iCby7dsCLdsjEGo4qI2Crs8dJc&#10;m7rmpiSxrf/eCIKPh3POdzib3Wx7MZIPnWMFy0UGgrhxuuNWwVt9vLkHESKyxt4xKfimALvt5cUG&#10;C+0mfqWxiq1IEA4FKjAxDoWUoTFkMSzcQJy8D+ctxiR9K7XHKcFtL1dZdictdpwWDA50MNScqy+r&#10;YPr0VT7qunxuTk/148u+vH03pVLXV/N+DSLSHP/Df+0HrSDPVjn8vk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zt8MYAAADdAAAADwAAAAAAAAAAAAAAAACYAgAAZHJz&#10;L2Rvd25yZXYueG1sUEsFBgAAAAAEAAQA9QAAAIsDAAAAAA==&#10;" path="m,l2898,e" filled="f" strokeweight=".45925mm">
                  <v:path arrowok="t" o:connecttype="custom" o:connectlocs="0,0;2898,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2.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C</w:t>
      </w:r>
      <w:r w:rsidRPr="006632F3">
        <w:rPr>
          <w:rFonts w:ascii="Times New Roman" w:eastAsia="Arial" w:hAnsi="Times New Roman" w:cs="Times New Roman"/>
          <w:b/>
          <w:bCs/>
        </w:rPr>
        <w:t>lass</w:t>
      </w:r>
      <w:r w:rsidRPr="006632F3">
        <w:rPr>
          <w:rFonts w:ascii="Times New Roman" w:eastAsia="Arial" w:hAnsi="Times New Roman" w:cs="Times New Roman"/>
          <w:b/>
          <w:bCs/>
          <w:spacing w:val="-1"/>
        </w:rPr>
        <w:t xml:space="preserve"> D</w:t>
      </w:r>
      <w:r w:rsidRPr="006632F3">
        <w:rPr>
          <w:rFonts w:ascii="Times New Roman" w:eastAsia="Arial" w:hAnsi="Times New Roman" w:cs="Times New Roman"/>
          <w:b/>
          <w:bCs/>
        </w:rPr>
        <w:t>escri</w:t>
      </w:r>
      <w:r w:rsidRPr="006632F3">
        <w:rPr>
          <w:rFonts w:ascii="Times New Roman" w:eastAsia="Arial" w:hAnsi="Times New Roman" w:cs="Times New Roman"/>
          <w:b/>
          <w:bCs/>
          <w:spacing w:val="-1"/>
        </w:rPr>
        <w:t>p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n</w:t>
      </w:r>
    </w:p>
    <w:p w14:paraId="0E96A6DA" w14:textId="77777777" w:rsidR="00583B21" w:rsidRPr="006632F3" w:rsidRDefault="00583B21" w:rsidP="00583B21">
      <w:pPr>
        <w:spacing w:before="63"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is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h im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s 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w:t>
      </w:r>
    </w:p>
    <w:p w14:paraId="448BBF41" w14:textId="77777777" w:rsidR="00583B21" w:rsidRPr="006632F3" w:rsidRDefault="00583B21" w:rsidP="00583B21">
      <w:pPr>
        <w:spacing w:before="19" w:after="0" w:line="260" w:lineRule="exact"/>
        <w:rPr>
          <w:rFonts w:ascii="Times New Roman" w:hAnsi="Times New Roman" w:cs="Times New Roman"/>
        </w:rPr>
      </w:pPr>
    </w:p>
    <w:p w14:paraId="4034F415" w14:textId="77777777" w:rsidR="00583B21" w:rsidRPr="006632F3" w:rsidRDefault="00583B21" w:rsidP="00583B21">
      <w:pPr>
        <w:tabs>
          <w:tab w:val="left" w:pos="2280"/>
        </w:tabs>
        <w:spacing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4A84B0CE" w14:textId="77777777" w:rsidR="00583B21" w:rsidRPr="006632F3" w:rsidRDefault="00583B21" w:rsidP="00583B21">
      <w:pPr>
        <w:tabs>
          <w:tab w:val="left" w:pos="2280"/>
        </w:tabs>
        <w:spacing w:before="14"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p>
    <w:p w14:paraId="5F7FAD3E" w14:textId="77777777" w:rsidR="00583B21" w:rsidRPr="006632F3" w:rsidRDefault="00583B21" w:rsidP="00583B21">
      <w:pPr>
        <w:tabs>
          <w:tab w:val="left" w:pos="2280"/>
        </w:tabs>
        <w:spacing w:before="15" w:after="0" w:line="240" w:lineRule="auto"/>
        <w:ind w:left="2285" w:right="893"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I</w:t>
      </w:r>
      <w:r w:rsidRPr="006632F3">
        <w:rPr>
          <w:rFonts w:ascii="Times New Roman" w:eastAsia="Arial" w:hAnsi="Times New Roman" w:cs="Times New Roman"/>
          <w:spacing w:val="-1"/>
        </w:rPr>
        <w:t>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B</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la</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w:t>
      </w:r>
      <w:r w:rsidRPr="006632F3">
        <w:rPr>
          <w:rFonts w:ascii="Times New Roman" w:eastAsia="Arial" w:hAnsi="Times New Roman" w:cs="Times New Roman"/>
        </w:rPr>
        <w:t xml:space="preserve">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p>
    <w:p w14:paraId="40261EA2" w14:textId="77777777" w:rsidR="00583B21" w:rsidRPr="006632F3" w:rsidRDefault="00583B21" w:rsidP="00583B21">
      <w:pPr>
        <w:spacing w:after="0"/>
        <w:rPr>
          <w:rFonts w:ascii="Times New Roman" w:hAnsi="Times New Roman" w:cs="Times New Roman"/>
        </w:rPr>
        <w:sectPr w:rsidR="00583B21" w:rsidRPr="006632F3">
          <w:pgSz w:w="12240" w:h="15860"/>
          <w:pgMar w:top="1300" w:right="1700" w:bottom="1000" w:left="1680" w:header="0" w:footer="803" w:gutter="0"/>
          <w:cols w:space="720"/>
        </w:sectPr>
      </w:pPr>
    </w:p>
    <w:p w14:paraId="1171F10A" w14:textId="77777777" w:rsidR="00583B21" w:rsidRPr="006632F3" w:rsidRDefault="00583B21" w:rsidP="00583B21">
      <w:pPr>
        <w:spacing w:before="41" w:after="0" w:line="240" w:lineRule="auto"/>
        <w:ind w:left="22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5B38CB59" w14:textId="77777777" w:rsidR="00583B21" w:rsidRPr="006632F3" w:rsidRDefault="00583B21" w:rsidP="00583B21">
      <w:pPr>
        <w:spacing w:before="50"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roofErr w:type="gramEnd"/>
    </w:p>
    <w:p w14:paraId="2CDDF072"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num="2" w:space="720" w:equalWidth="0">
            <w:col w:w="1147" w:space="1138"/>
            <w:col w:w="6575"/>
          </w:cols>
        </w:sectPr>
      </w:pPr>
    </w:p>
    <w:p w14:paraId="595E1A75" w14:textId="77777777" w:rsidR="00583B21" w:rsidRPr="006632F3" w:rsidRDefault="00583B21" w:rsidP="00583B21">
      <w:pPr>
        <w:spacing w:before="2" w:after="0" w:line="240" w:lineRule="exact"/>
        <w:rPr>
          <w:rFonts w:ascii="Times New Roman" w:hAnsi="Times New Roman" w:cs="Times New Roman"/>
        </w:rPr>
      </w:pPr>
    </w:p>
    <w:p w14:paraId="0A29DA91"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g</w:t>
      </w:r>
      <w:r w:rsidRPr="006632F3">
        <w:rPr>
          <w:rFonts w:ascii="Times New Roman" w:eastAsia="Arial" w:hAnsi="Times New Roman" w:cs="Times New Roman"/>
        </w:rPr>
        <w:t>N</w:t>
      </w:r>
      <w:r w:rsidRPr="006632F3">
        <w:rPr>
          <w:rFonts w:ascii="Times New Roman" w:eastAsia="Arial" w:hAnsi="Times New Roman" w:cs="Times New Roman"/>
          <w:spacing w:val="-1"/>
        </w:rPr>
        <w:t>od</w:t>
      </w:r>
      <w:r w:rsidRPr="006632F3">
        <w:rPr>
          <w:rFonts w:ascii="Times New Roman" w:eastAsia="Arial" w:hAnsi="Times New Roman" w:cs="Times New Roman"/>
        </w:rPr>
        <w:t>e</w:t>
      </w:r>
    </w:p>
    <w:p w14:paraId="02B29AE9"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g</w:t>
      </w:r>
      <w:r w:rsidRPr="006632F3">
        <w:rPr>
          <w:rFonts w:ascii="Times New Roman" w:eastAsia="Arial" w:hAnsi="Times New Roman" w:cs="Times New Roman"/>
        </w:rPr>
        <w:t>N</w:t>
      </w:r>
      <w:r w:rsidRPr="006632F3">
        <w:rPr>
          <w:rFonts w:ascii="Times New Roman" w:eastAsia="Arial" w:hAnsi="Times New Roman" w:cs="Times New Roman"/>
          <w:spacing w:val="-1"/>
        </w:rPr>
        <w:t>od</w:t>
      </w:r>
      <w:r w:rsidRPr="006632F3">
        <w:rPr>
          <w:rFonts w:ascii="Times New Roman" w:eastAsia="Arial" w:hAnsi="Times New Roman" w:cs="Times New Roman"/>
        </w:rPr>
        <w:t>e</w:t>
      </w:r>
    </w:p>
    <w:p w14:paraId="18ED92E5" w14:textId="77777777" w:rsidR="00583B21" w:rsidRPr="006632F3" w:rsidRDefault="00583B21" w:rsidP="00583B21">
      <w:pPr>
        <w:tabs>
          <w:tab w:val="left" w:pos="2280"/>
        </w:tabs>
        <w:spacing w:before="14" w:after="0" w:line="235" w:lineRule="exact"/>
        <w:ind w:left="226" w:right="-20"/>
        <w:rPr>
          <w:rFonts w:ascii="Times New Roman" w:eastAsia="Arial" w:hAnsi="Times New Roman" w:cs="Times New Roman"/>
        </w:rPr>
      </w:pPr>
      <w:r w:rsidRPr="006632F3">
        <w:rPr>
          <w:rFonts w:ascii="Times New Roman" w:eastAsia="Arial" w:hAnsi="Times New Roman" w:cs="Times New Roman"/>
          <w:b/>
          <w:bCs/>
        </w:rPr>
        <w:t>D</w:t>
      </w:r>
      <w:r w:rsidRPr="006632F3">
        <w:rPr>
          <w:rFonts w:ascii="Times New Roman" w:eastAsia="Arial" w:hAnsi="Times New Roman" w:cs="Times New Roman"/>
          <w:b/>
          <w:bCs/>
          <w:spacing w:val="-1"/>
        </w:rPr>
        <w:t>escr</w:t>
      </w:r>
      <w:r w:rsidRPr="006632F3">
        <w:rPr>
          <w:rFonts w:ascii="Times New Roman" w:eastAsia="Arial" w:hAnsi="Times New Roman" w:cs="Times New Roman"/>
          <w:b/>
          <w:bCs/>
        </w:rPr>
        <w:t>ip</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on:</w:t>
      </w:r>
      <w:r w:rsidRPr="006632F3">
        <w:rPr>
          <w:rFonts w:ascii="Times New Roman" w:eastAsia="Arial" w:hAnsi="Times New Roman" w:cs="Times New Roman"/>
          <w:b/>
          <w:bCs/>
        </w:rPr>
        <w:tab/>
      </w:r>
      <w:r w:rsidRPr="006632F3">
        <w:rPr>
          <w:rFonts w:ascii="Times New Roman" w:eastAsia="Arial" w:hAnsi="Times New Roman" w:cs="Times New Roman"/>
          <w:spacing w:val="-1"/>
          <w:position w:val="-1"/>
        </w:rPr>
        <w:t>Manage</w:t>
      </w:r>
      <w:r w:rsidRPr="006632F3">
        <w:rPr>
          <w:rFonts w:ascii="Times New Roman" w:eastAsia="Arial" w:hAnsi="Times New Roman" w:cs="Times New Roman"/>
          <w:position w:val="-1"/>
        </w:rPr>
        <w:t>s</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h</w:t>
      </w:r>
      <w:r w:rsidRPr="006632F3">
        <w:rPr>
          <w:rFonts w:ascii="Times New Roman" w:eastAsia="Arial" w:hAnsi="Times New Roman" w:cs="Times New Roman"/>
          <w:position w:val="-1"/>
        </w:rPr>
        <w:t>e</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position w:val="-1"/>
        </w:rPr>
        <w:t>G</w:t>
      </w:r>
      <w:r w:rsidRPr="006632F3">
        <w:rPr>
          <w:rFonts w:ascii="Times New Roman" w:eastAsia="Arial" w:hAnsi="Times New Roman" w:cs="Times New Roman"/>
          <w:spacing w:val="-1"/>
          <w:position w:val="-1"/>
        </w:rPr>
        <w:t>B</w:t>
      </w:r>
      <w:r w:rsidRPr="006632F3">
        <w:rPr>
          <w:rFonts w:ascii="Times New Roman" w:eastAsia="Arial" w:hAnsi="Times New Roman" w:cs="Times New Roman"/>
          <w:position w:val="-1"/>
        </w:rPr>
        <w:t>'s</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a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p</w:t>
      </w:r>
      <w:r w:rsidRPr="006632F3">
        <w:rPr>
          <w:rFonts w:ascii="Times New Roman" w:eastAsia="Arial" w:hAnsi="Times New Roman" w:cs="Times New Roman"/>
          <w:position w:val="-1"/>
        </w:rPr>
        <w:t>o</w:t>
      </w:r>
      <w:r w:rsidRPr="006632F3">
        <w:rPr>
          <w:rFonts w:ascii="Times New Roman" w:eastAsia="Arial" w:hAnsi="Times New Roman" w:cs="Times New Roman"/>
          <w:spacing w:val="1"/>
          <w:position w:val="-1"/>
        </w:rPr>
        <w:t>r</w:t>
      </w:r>
      <w:r w:rsidRPr="006632F3">
        <w:rPr>
          <w:rFonts w:ascii="Times New Roman" w:eastAsia="Arial" w:hAnsi="Times New Roman" w:cs="Times New Roman"/>
          <w:position w:val="-1"/>
        </w:rPr>
        <w:t>t</w:t>
      </w:r>
      <w:r w:rsidRPr="006632F3">
        <w:rPr>
          <w:rFonts w:ascii="Times New Roman" w:eastAsia="Arial" w:hAnsi="Times New Roman" w:cs="Times New Roman"/>
          <w:spacing w:val="-9"/>
          <w:position w:val="-1"/>
        </w:rPr>
        <w:t xml:space="preserve"> </w:t>
      </w:r>
      <w:r w:rsidRPr="006632F3">
        <w:rPr>
          <w:rFonts w:ascii="Times New Roman" w:eastAsia="Arial" w:hAnsi="Times New Roman" w:cs="Times New Roman"/>
          <w:spacing w:val="-1"/>
          <w:position w:val="-1"/>
        </w:rPr>
        <w:t>la</w:t>
      </w:r>
      <w:r w:rsidRPr="006632F3">
        <w:rPr>
          <w:rFonts w:ascii="Times New Roman" w:eastAsia="Arial" w:hAnsi="Times New Roman" w:cs="Times New Roman"/>
          <w:spacing w:val="-6"/>
          <w:position w:val="-1"/>
        </w:rPr>
        <w:t>y</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r</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o</w:t>
      </w:r>
      <w:r w:rsidRPr="006632F3">
        <w:rPr>
          <w:rFonts w:ascii="Times New Roman" w:eastAsia="Arial" w:hAnsi="Times New Roman" w:cs="Times New Roman"/>
          <w:spacing w:val="4"/>
          <w:position w:val="-1"/>
        </w:rPr>
        <w:t>m</w:t>
      </w:r>
      <w:r w:rsidRPr="006632F3">
        <w:rPr>
          <w:rFonts w:ascii="Times New Roman" w:eastAsia="Arial" w:hAnsi="Times New Roman" w:cs="Times New Roman"/>
          <w:spacing w:val="-1"/>
          <w:position w:val="-1"/>
        </w:rPr>
        <w:t>ponen</w:t>
      </w:r>
      <w:r w:rsidRPr="006632F3">
        <w:rPr>
          <w:rFonts w:ascii="Times New Roman" w:eastAsia="Arial" w:hAnsi="Times New Roman" w:cs="Times New Roman"/>
          <w:position w:val="-1"/>
        </w:rPr>
        <w:t>ts</w:t>
      </w:r>
      <w:r w:rsidRPr="006632F3">
        <w:rPr>
          <w:rFonts w:ascii="Times New Roman" w:eastAsia="Arial" w:hAnsi="Times New Roman" w:cs="Times New Roman"/>
          <w:spacing w:val="-11"/>
          <w:position w:val="-1"/>
        </w:rPr>
        <w:t xml:space="preserve"> </w:t>
      </w:r>
      <w:r w:rsidRPr="006632F3">
        <w:rPr>
          <w:rFonts w:ascii="Times New Roman" w:eastAsia="Arial" w:hAnsi="Times New Roman" w:cs="Times New Roman"/>
          <w:position w:val="-1"/>
        </w:rPr>
        <w:t>(</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u</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h</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
          <w:position w:val="-1"/>
        </w:rPr>
        <w:t>a</w:t>
      </w:r>
      <w:r w:rsidRPr="006632F3">
        <w:rPr>
          <w:rFonts w:ascii="Times New Roman" w:eastAsia="Arial" w:hAnsi="Times New Roman" w:cs="Times New Roman"/>
          <w:position w:val="-1"/>
        </w:rPr>
        <w:t>s</w:t>
      </w:r>
      <w:r w:rsidRPr="006632F3">
        <w:rPr>
          <w:rFonts w:ascii="Times New Roman" w:eastAsia="Arial" w:hAnsi="Times New Roman" w:cs="Times New Roman"/>
          <w:spacing w:val="-2"/>
          <w:position w:val="-1"/>
        </w:rPr>
        <w:t xml:space="preserve"> </w:t>
      </w:r>
      <w:r w:rsidRPr="006632F3">
        <w:rPr>
          <w:rFonts w:ascii="Times New Roman" w:eastAsia="Arial" w:hAnsi="Times New Roman" w:cs="Times New Roman"/>
          <w:position w:val="-1"/>
        </w:rPr>
        <w:t>N</w:t>
      </w:r>
      <w:r w:rsidRPr="006632F3">
        <w:rPr>
          <w:rFonts w:ascii="Times New Roman" w:eastAsia="Arial" w:hAnsi="Times New Roman" w:cs="Times New Roman"/>
          <w:spacing w:val="-1"/>
          <w:position w:val="-1"/>
        </w:rPr>
        <w:t>B</w:t>
      </w:r>
      <w:r w:rsidRPr="006632F3">
        <w:rPr>
          <w:rFonts w:ascii="Times New Roman" w:eastAsia="Arial" w:hAnsi="Times New Roman" w:cs="Times New Roman"/>
          <w:position w:val="-1"/>
        </w:rPr>
        <w:t>)</w:t>
      </w:r>
    </w:p>
    <w:p w14:paraId="6D292226" w14:textId="77777777" w:rsidR="00583B21" w:rsidRPr="006632F3" w:rsidRDefault="00583B21" w:rsidP="00583B21">
      <w:pPr>
        <w:spacing w:before="3" w:after="0" w:line="240" w:lineRule="exact"/>
        <w:rPr>
          <w:rFonts w:ascii="Times New Roman" w:hAnsi="Times New Roman" w:cs="Times New Roman"/>
        </w:rPr>
      </w:pPr>
    </w:p>
    <w:p w14:paraId="5E0FFD2B"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space="720"/>
        </w:sectPr>
      </w:pPr>
    </w:p>
    <w:p w14:paraId="26705415" w14:textId="77777777" w:rsidR="00583B21" w:rsidRDefault="00583B21" w:rsidP="00583B21">
      <w:pPr>
        <w:spacing w:before="39" w:after="0" w:line="228" w:lineRule="exact"/>
        <w:ind w:left="226" w:right="-54"/>
        <w:rPr>
          <w:rFonts w:ascii="Times New Roman" w:eastAsia="Arial" w:hAnsi="Times New Roman" w:cs="Times New Roman"/>
          <w:b/>
          <w:bCs/>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p>
    <w:p w14:paraId="3E566DF7" w14:textId="77777777" w:rsidR="00583B21" w:rsidRPr="006632F3" w:rsidRDefault="00583B21" w:rsidP="00583B21">
      <w:pPr>
        <w:spacing w:before="39" w:after="0" w:line="228" w:lineRule="exact"/>
        <w:ind w:left="226" w:right="-54"/>
        <w:rPr>
          <w:rFonts w:ascii="Times New Roman" w:eastAsia="Arial" w:hAnsi="Times New Roman" w:cs="Times New Roman"/>
        </w:rPr>
      </w:pPr>
      <w:proofErr w:type="gramStart"/>
      <w:r w:rsidRPr="006632F3">
        <w:rPr>
          <w:rFonts w:ascii="Times New Roman" w:eastAsia="Arial" w:hAnsi="Times New Roman" w:cs="Times New Roman"/>
          <w:b/>
          <w:bCs/>
        </w:rPr>
        <w:t>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proofErr w:type="gramEnd"/>
      <w:r w:rsidRPr="006632F3">
        <w:rPr>
          <w:rFonts w:ascii="Times New Roman" w:eastAsia="Arial" w:hAnsi="Times New Roman" w:cs="Times New Roman"/>
          <w:b/>
          <w:bCs/>
        </w:rPr>
        <w:t>:</w:t>
      </w:r>
    </w:p>
    <w:p w14:paraId="14C56963" w14:textId="77777777" w:rsidR="00583B21" w:rsidRPr="006632F3" w:rsidRDefault="00583B21" w:rsidP="00583B21">
      <w:pPr>
        <w:spacing w:before="43"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N</w:t>
      </w:r>
      <w:r w:rsidRPr="006632F3">
        <w:rPr>
          <w:rFonts w:ascii="Times New Roman" w:eastAsia="Arial" w:hAnsi="Times New Roman" w:cs="Times New Roman"/>
          <w:spacing w:val="-1"/>
        </w:rPr>
        <w:t>ode</w:t>
      </w:r>
      <w:r w:rsidRPr="006632F3">
        <w:rPr>
          <w:rFonts w:ascii="Times New Roman" w:eastAsia="Arial" w:hAnsi="Times New Roman" w:cs="Times New Roman"/>
        </w:rPr>
        <w:t>()</w:t>
      </w:r>
    </w:p>
    <w:p w14:paraId="7468A77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num="2" w:space="720" w:equalWidth="0">
            <w:col w:w="1147" w:space="1138"/>
            <w:col w:w="6575"/>
          </w:cols>
        </w:sectPr>
      </w:pPr>
    </w:p>
    <w:p w14:paraId="6DEDA2BF" w14:textId="77777777" w:rsidR="00583B21" w:rsidRPr="006632F3" w:rsidRDefault="00583B21" w:rsidP="00583B21">
      <w:pPr>
        <w:spacing w:before="20" w:after="0" w:line="220" w:lineRule="exact"/>
        <w:rPr>
          <w:rFonts w:ascii="Times New Roman" w:hAnsi="Times New Roman" w:cs="Times New Roman"/>
        </w:rPr>
      </w:pPr>
    </w:p>
    <w:p w14:paraId="508978D7"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Sub</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e</w:t>
      </w:r>
    </w:p>
    <w:p w14:paraId="44EDA8E5" w14:textId="77777777" w:rsidR="00583B21" w:rsidRPr="006632F3" w:rsidRDefault="00583B21" w:rsidP="00583B21">
      <w:pPr>
        <w:tabs>
          <w:tab w:val="left" w:pos="2280"/>
        </w:tabs>
        <w:spacing w:before="17"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p>
    <w:p w14:paraId="6C753C65"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p>
    <w:p w14:paraId="689ADB69" w14:textId="77777777" w:rsidR="00583B21" w:rsidRPr="006632F3" w:rsidRDefault="00583B21" w:rsidP="00583B21">
      <w:pPr>
        <w:spacing w:after="0" w:line="225" w:lineRule="exact"/>
        <w:ind w:left="2285" w:right="-20"/>
        <w:rPr>
          <w:rFonts w:ascii="Times New Roman" w:eastAsia="Arial" w:hAnsi="Times New Roman" w:cs="Times New Roman"/>
        </w:rPr>
      </w:pPr>
      <w:r w:rsidRPr="006632F3">
        <w:rPr>
          <w:rFonts w:ascii="Times New Roman" w:eastAsia="Arial" w:hAnsi="Times New Roman" w:cs="Times New Roman"/>
          <w:spacing w:val="-1"/>
          <w:position w:val="-1"/>
        </w:rPr>
        <w:t>Me</w:t>
      </w:r>
      <w:r w:rsidRPr="006632F3">
        <w:rPr>
          <w:rFonts w:ascii="Times New Roman" w:eastAsia="Arial" w:hAnsi="Times New Roman" w:cs="Times New Roman"/>
          <w:spacing w:val="1"/>
          <w:position w:val="-1"/>
        </w:rPr>
        <w:t>ss</w:t>
      </w:r>
      <w:r w:rsidRPr="006632F3">
        <w:rPr>
          <w:rFonts w:ascii="Times New Roman" w:eastAsia="Arial" w:hAnsi="Times New Roman" w:cs="Times New Roman"/>
          <w:spacing w:val="-1"/>
          <w:position w:val="-1"/>
        </w:rPr>
        <w:t>ageP</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o</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s</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r w:rsidRPr="006632F3">
        <w:rPr>
          <w:rFonts w:ascii="Times New Roman" w:eastAsia="Arial" w:hAnsi="Times New Roman" w:cs="Times New Roman"/>
          <w:spacing w:val="-17"/>
          <w:position w:val="-1"/>
        </w:rPr>
        <w:t xml:space="preserve"> </w:t>
      </w:r>
      <w:r w:rsidRPr="006632F3">
        <w:rPr>
          <w:rFonts w:ascii="Times New Roman" w:eastAsia="Arial" w:hAnsi="Times New Roman" w:cs="Times New Roman"/>
          <w:spacing w:val="-1"/>
          <w:position w:val="-1"/>
        </w:rPr>
        <w:t>u</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in</w:t>
      </w:r>
      <w:r w:rsidRPr="006632F3">
        <w:rPr>
          <w:rFonts w:ascii="Times New Roman" w:eastAsia="Arial" w:hAnsi="Times New Roman" w:cs="Times New Roman"/>
          <w:position w:val="-1"/>
        </w:rPr>
        <w:t>g</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
          <w:position w:val="-1"/>
        </w:rPr>
        <w:t>di</w:t>
      </w:r>
      <w:r w:rsidRPr="006632F3">
        <w:rPr>
          <w:rFonts w:ascii="Times New Roman" w:eastAsia="Arial" w:hAnsi="Times New Roman" w:cs="Times New Roman"/>
          <w:spacing w:val="2"/>
          <w:position w:val="-1"/>
        </w:rPr>
        <w:t>ff</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en</w:t>
      </w:r>
      <w:r w:rsidRPr="006632F3">
        <w:rPr>
          <w:rFonts w:ascii="Times New Roman" w:eastAsia="Arial" w:hAnsi="Times New Roman" w:cs="Times New Roman"/>
          <w:position w:val="-1"/>
        </w:rPr>
        <w:t>t</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a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po</w:t>
      </w:r>
      <w:r w:rsidRPr="006632F3">
        <w:rPr>
          <w:rFonts w:ascii="Times New Roman" w:eastAsia="Arial" w:hAnsi="Times New Roman" w:cs="Times New Roman"/>
          <w:spacing w:val="1"/>
          <w:position w:val="-1"/>
        </w:rPr>
        <w:t>r</w:t>
      </w:r>
      <w:r w:rsidRPr="006632F3">
        <w:rPr>
          <w:rFonts w:ascii="Times New Roman" w:eastAsia="Arial" w:hAnsi="Times New Roman" w:cs="Times New Roman"/>
          <w:position w:val="-1"/>
        </w:rPr>
        <w:t>t</w:t>
      </w:r>
      <w:r w:rsidRPr="006632F3">
        <w:rPr>
          <w:rFonts w:ascii="Times New Roman" w:eastAsia="Arial" w:hAnsi="Times New Roman" w:cs="Times New Roman"/>
          <w:spacing w:val="-9"/>
          <w:position w:val="-1"/>
        </w:rPr>
        <w:t xml:space="preserve"> </w:t>
      </w:r>
      <w:r w:rsidRPr="006632F3">
        <w:rPr>
          <w:rFonts w:ascii="Times New Roman" w:eastAsia="Arial" w:hAnsi="Times New Roman" w:cs="Times New Roman"/>
          <w:spacing w:val="-1"/>
          <w:position w:val="-1"/>
        </w:rPr>
        <w:t>p</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o</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ol</w:t>
      </w:r>
      <w:r w:rsidRPr="006632F3">
        <w:rPr>
          <w:rFonts w:ascii="Times New Roman" w:eastAsia="Arial" w:hAnsi="Times New Roman" w:cs="Times New Roman"/>
          <w:position w:val="-1"/>
        </w:rPr>
        <w:t>s</w:t>
      </w:r>
    </w:p>
    <w:p w14:paraId="17E03A91"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space="720"/>
        </w:sectPr>
      </w:pPr>
    </w:p>
    <w:p w14:paraId="103383FA" w14:textId="77777777" w:rsidR="00583B21" w:rsidRPr="006632F3" w:rsidRDefault="00583B21" w:rsidP="00583B21">
      <w:pPr>
        <w:spacing w:before="43" w:after="0" w:line="240" w:lineRule="auto"/>
        <w:ind w:left="22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235AC33F" w14:textId="77777777" w:rsidR="00583B21" w:rsidRPr="006632F3" w:rsidRDefault="00583B21" w:rsidP="00583B21">
      <w:pPr>
        <w:spacing w:before="53"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w w:val="99"/>
        </w:rPr>
        <w:t>ge</w:t>
      </w:r>
      <w:r w:rsidRPr="006632F3">
        <w:rPr>
          <w:rFonts w:ascii="Times New Roman" w:eastAsia="Arial" w:hAnsi="Times New Roman" w:cs="Times New Roman"/>
          <w:w w:val="99"/>
        </w:rPr>
        <w:t>tU</w:t>
      </w:r>
      <w:r w:rsidRPr="006632F3">
        <w:rPr>
          <w:rFonts w:ascii="Times New Roman" w:eastAsia="Arial" w:hAnsi="Times New Roman" w:cs="Times New Roman"/>
          <w:spacing w:val="-1"/>
          <w:w w:val="99"/>
        </w:rPr>
        <w:t>nive</w:t>
      </w:r>
      <w:r w:rsidRPr="006632F3">
        <w:rPr>
          <w:rFonts w:ascii="Times New Roman" w:eastAsia="Arial" w:hAnsi="Times New Roman" w:cs="Times New Roman"/>
          <w:spacing w:val="1"/>
          <w:w w:val="99"/>
        </w:rPr>
        <w:t>rs</w:t>
      </w:r>
      <w:r w:rsidRPr="006632F3">
        <w:rPr>
          <w:rFonts w:ascii="Times New Roman" w:eastAsia="Arial" w:hAnsi="Times New Roman" w:cs="Times New Roman"/>
          <w:spacing w:val="-1"/>
          <w:w w:val="99"/>
        </w:rPr>
        <w:t>alLo</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a</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F</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a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p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 xml:space="preserve">t(),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6C010EEB"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num="2" w:space="720" w:equalWidth="0">
            <w:col w:w="1147" w:space="1138"/>
            <w:col w:w="6575"/>
          </w:cols>
        </w:sectPr>
      </w:pPr>
    </w:p>
    <w:p w14:paraId="7FA62EB3" w14:textId="77777777" w:rsidR="00583B21" w:rsidRPr="006632F3" w:rsidRDefault="00583B21" w:rsidP="00583B21">
      <w:pPr>
        <w:spacing w:before="2" w:after="0" w:line="240" w:lineRule="exact"/>
        <w:rPr>
          <w:rFonts w:ascii="Times New Roman" w:hAnsi="Times New Roman" w:cs="Times New Roman"/>
        </w:rPr>
      </w:pPr>
    </w:p>
    <w:p w14:paraId="255A876F"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p>
    <w:p w14:paraId="1D0A7149"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p>
    <w:p w14:paraId="34A8CDB2" w14:textId="77777777" w:rsidR="00583B21" w:rsidRPr="006632F3" w:rsidRDefault="00583B21" w:rsidP="00583B21">
      <w:pPr>
        <w:tabs>
          <w:tab w:val="left" w:pos="2280"/>
        </w:tabs>
        <w:spacing w:before="15" w:after="0" w:line="240" w:lineRule="auto"/>
        <w:ind w:left="2285" w:right="564"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upe</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la</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e</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B</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D</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n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e</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2"/>
        </w:rPr>
        <w:t>f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rPr>
        <w:t>s</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2"/>
        </w:rPr>
        <w:t>f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un</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p>
    <w:p w14:paraId="4AE7E6C7"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space="720"/>
        </w:sectPr>
      </w:pPr>
    </w:p>
    <w:p w14:paraId="3D8D3437" w14:textId="77777777" w:rsidR="00583B21" w:rsidRPr="006632F3" w:rsidRDefault="00583B21" w:rsidP="00583B21">
      <w:pPr>
        <w:spacing w:before="41" w:after="0" w:line="240" w:lineRule="auto"/>
        <w:ind w:left="22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D18E63D" w14:textId="77777777" w:rsidR="00583B21" w:rsidRPr="006632F3" w:rsidRDefault="00583B21" w:rsidP="00583B21">
      <w:pPr>
        <w:spacing w:before="50"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ge</w:t>
      </w:r>
      <w:r w:rsidRPr="006632F3">
        <w:rPr>
          <w:rFonts w:ascii="Times New Roman" w:eastAsia="Arial" w:hAnsi="Times New Roman" w:cs="Times New Roman"/>
        </w:rPr>
        <w:t>t</w:t>
      </w:r>
      <w:r w:rsidRPr="006632F3">
        <w:rPr>
          <w:rFonts w:ascii="Times New Roman" w:eastAsia="Arial" w:hAnsi="Times New Roman" w:cs="Times New Roman"/>
          <w:spacing w:val="3"/>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I</w:t>
      </w:r>
      <w:r w:rsidRPr="006632F3">
        <w:rPr>
          <w:rFonts w:ascii="Times New Roman" w:eastAsia="Arial" w:hAnsi="Times New Roman" w:cs="Times New Roman"/>
          <w:spacing w:val="-1"/>
        </w:rPr>
        <w:t>d</w:t>
      </w:r>
      <w:r w:rsidRPr="006632F3">
        <w:rPr>
          <w:rFonts w:ascii="Times New Roman" w:eastAsia="Arial" w:hAnsi="Times New Roman" w:cs="Times New Roman"/>
        </w:rPr>
        <w:t>(),</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3"/>
        </w:rPr>
        <w:t>T</w:t>
      </w:r>
      <w:r w:rsidRPr="006632F3">
        <w:rPr>
          <w:rFonts w:ascii="Times New Roman" w:eastAsia="Arial" w:hAnsi="Times New Roman" w:cs="Times New Roman"/>
          <w:spacing w:val="-1"/>
        </w:rPr>
        <w:t>o</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3"/>
        </w:rPr>
        <w:t>T</w:t>
      </w:r>
      <w:r w:rsidRPr="006632F3">
        <w:rPr>
          <w:rFonts w:ascii="Times New Roman" w:eastAsia="Arial" w:hAnsi="Times New Roman" w:cs="Times New Roman"/>
          <w:spacing w:val="-1"/>
        </w:rPr>
        <w:t>i</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p</w:t>
      </w:r>
      <w:r w:rsidRPr="006632F3">
        <w:rPr>
          <w:rFonts w:ascii="Times New Roman" w:eastAsia="Arial" w:hAnsi="Times New Roman" w:cs="Times New Roman"/>
        </w:rPr>
        <w:t>()</w:t>
      </w:r>
    </w:p>
    <w:p w14:paraId="6F459E34"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num="2" w:space="720" w:equalWidth="0">
            <w:col w:w="1147" w:space="1138"/>
            <w:col w:w="6575"/>
          </w:cols>
        </w:sectPr>
      </w:pPr>
    </w:p>
    <w:p w14:paraId="5CD32E65" w14:textId="77777777" w:rsidR="00583B21" w:rsidRPr="006632F3" w:rsidRDefault="00583B21" w:rsidP="00583B21">
      <w:pPr>
        <w:spacing w:before="2" w:after="0" w:line="240" w:lineRule="exact"/>
        <w:rPr>
          <w:rFonts w:ascii="Times New Roman" w:hAnsi="Times New Roman" w:cs="Times New Roman"/>
        </w:rPr>
      </w:pPr>
    </w:p>
    <w:p w14:paraId="2CA7BC1F"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U</w:t>
      </w:r>
      <w:r w:rsidRPr="006632F3">
        <w:rPr>
          <w:rFonts w:ascii="Times New Roman" w:eastAsia="Arial" w:hAnsi="Times New Roman" w:cs="Times New Roman"/>
          <w:spacing w:val="-1"/>
        </w:rPr>
        <w:t>nive</w:t>
      </w:r>
      <w:r w:rsidRPr="006632F3">
        <w:rPr>
          <w:rFonts w:ascii="Times New Roman" w:eastAsia="Arial" w:hAnsi="Times New Roman" w:cs="Times New Roman"/>
          <w:spacing w:val="1"/>
        </w:rPr>
        <w:t>rs</w:t>
      </w:r>
      <w:r w:rsidRPr="006632F3">
        <w:rPr>
          <w:rFonts w:ascii="Times New Roman" w:eastAsia="Arial" w:hAnsi="Times New Roman" w:cs="Times New Roman"/>
          <w:spacing w:val="-1"/>
        </w:rPr>
        <w:t>al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39E8CC86"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p>
    <w:p w14:paraId="32FB13A9" w14:textId="77777777" w:rsidR="00583B21" w:rsidRPr="006632F3" w:rsidRDefault="00583B21" w:rsidP="00583B21">
      <w:pPr>
        <w:tabs>
          <w:tab w:val="left" w:pos="2280"/>
        </w:tabs>
        <w:spacing w:before="15" w:after="0" w:line="240" w:lineRule="auto"/>
        <w:ind w:left="2285" w:right="646"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le</w:t>
      </w:r>
      <w:r w:rsidRPr="006632F3">
        <w:rPr>
          <w:rFonts w:ascii="Times New Roman" w:eastAsia="Arial" w:hAnsi="Times New Roman" w:cs="Times New Roman"/>
        </w:rPr>
        <w:t>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2"/>
        </w:rPr>
        <w:t>f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dul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den</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rPr>
        <w:t>y</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no</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ng</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ho</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a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dul</w:t>
      </w:r>
      <w:r w:rsidRPr="006632F3">
        <w:rPr>
          <w:rFonts w:ascii="Times New Roman" w:eastAsia="Arial" w:hAnsi="Times New Roman" w:cs="Times New Roman"/>
        </w:rPr>
        <w:t>e</w:t>
      </w:r>
    </w:p>
    <w:p w14:paraId="652E1235"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space="720"/>
        </w:sectPr>
      </w:pPr>
    </w:p>
    <w:p w14:paraId="337D76F6" w14:textId="77777777" w:rsidR="00583B21" w:rsidRPr="006632F3" w:rsidRDefault="00583B21" w:rsidP="00583B21">
      <w:pPr>
        <w:spacing w:after="0" w:line="220" w:lineRule="exact"/>
        <w:ind w:left="226" w:right="-70"/>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w:t>
      </w:r>
    </w:p>
    <w:p w14:paraId="6F4990EF" w14:textId="77777777" w:rsidR="00583B21" w:rsidRPr="006632F3" w:rsidRDefault="00583B21" w:rsidP="00583B21">
      <w:pPr>
        <w:spacing w:after="0" w:line="224" w:lineRule="exact"/>
        <w:ind w:left="226" w:right="-46"/>
        <w:rPr>
          <w:rFonts w:ascii="Times New Roman" w:eastAsia="Arial" w:hAnsi="Times New Roman" w:cs="Times New Roman"/>
        </w:rPr>
      </w:pPr>
      <w:proofErr w:type="gramStart"/>
      <w:r w:rsidRPr="006632F3">
        <w:rPr>
          <w:rFonts w:ascii="Times New Roman" w:eastAsia="Arial" w:hAnsi="Times New Roman" w:cs="Times New Roman"/>
          <w:b/>
          <w:bCs/>
          <w:position w:val="-1"/>
        </w:rPr>
        <w:t>in</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spacing w:val="-1"/>
          <w:position w:val="-1"/>
        </w:rPr>
        <w:t>er</w:t>
      </w:r>
      <w:r w:rsidRPr="006632F3">
        <w:rPr>
          <w:rFonts w:ascii="Times New Roman" w:eastAsia="Arial" w:hAnsi="Times New Roman" w:cs="Times New Roman"/>
          <w:b/>
          <w:bCs/>
          <w:spacing w:val="1"/>
          <w:position w:val="-1"/>
        </w:rPr>
        <w:t>f</w:t>
      </w:r>
      <w:r w:rsidRPr="006632F3">
        <w:rPr>
          <w:rFonts w:ascii="Times New Roman" w:eastAsia="Arial" w:hAnsi="Times New Roman" w:cs="Times New Roman"/>
          <w:b/>
          <w:bCs/>
          <w:spacing w:val="-1"/>
          <w:position w:val="-1"/>
        </w:rPr>
        <w:t>ace</w:t>
      </w:r>
      <w:proofErr w:type="gramEnd"/>
      <w:r w:rsidRPr="006632F3">
        <w:rPr>
          <w:rFonts w:ascii="Times New Roman" w:eastAsia="Arial" w:hAnsi="Times New Roman" w:cs="Times New Roman"/>
          <w:b/>
          <w:bCs/>
          <w:position w:val="-1"/>
        </w:rPr>
        <w:t>:</w:t>
      </w:r>
    </w:p>
    <w:p w14:paraId="744A0B4B"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ge</w:t>
      </w:r>
      <w:r w:rsidRPr="006632F3">
        <w:rPr>
          <w:rFonts w:ascii="Times New Roman" w:eastAsia="Arial" w:hAnsi="Times New Roman" w:cs="Times New Roman"/>
        </w:rPr>
        <w:t>tH</w:t>
      </w:r>
      <w:r w:rsidRPr="006632F3">
        <w:rPr>
          <w:rFonts w:ascii="Times New Roman" w:eastAsia="Arial" w:hAnsi="Times New Roman" w:cs="Times New Roman"/>
          <w:spacing w:val="-1"/>
        </w:rPr>
        <w:t>o</w:t>
      </w:r>
      <w:r w:rsidRPr="006632F3">
        <w:rPr>
          <w:rFonts w:ascii="Times New Roman" w:eastAsia="Arial" w:hAnsi="Times New Roman" w:cs="Times New Roman"/>
          <w:spacing w:val="1"/>
        </w:rPr>
        <w:t>s</w:t>
      </w:r>
      <w:r w:rsidRPr="006632F3">
        <w:rPr>
          <w:rFonts w:ascii="Times New Roman" w:eastAsia="Arial" w:hAnsi="Times New Roman" w:cs="Times New Roman"/>
        </w:rPr>
        <w:t>t(</w:t>
      </w:r>
      <w:proofErr w:type="gramEnd"/>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Pa</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3"/>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3"/>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e</w:t>
      </w:r>
      <w:r w:rsidRPr="006632F3">
        <w:rPr>
          <w:rFonts w:ascii="Times New Roman" w:eastAsia="Arial" w:hAnsi="Times New Roman" w:cs="Times New Roman"/>
        </w:rPr>
        <w:t>()</w:t>
      </w:r>
    </w:p>
    <w:p w14:paraId="57A040CB"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num="2" w:space="720" w:equalWidth="0">
            <w:col w:w="1147" w:space="1138"/>
            <w:col w:w="6575"/>
          </w:cols>
        </w:sectPr>
      </w:pPr>
    </w:p>
    <w:p w14:paraId="39E29206" w14:textId="77777777" w:rsidR="00583B21" w:rsidRPr="006632F3" w:rsidRDefault="00583B21" w:rsidP="00583B21">
      <w:pPr>
        <w:spacing w:before="8" w:after="0" w:line="240" w:lineRule="exact"/>
        <w:rPr>
          <w:rFonts w:ascii="Times New Roman" w:hAnsi="Times New Roman" w:cs="Times New Roman"/>
        </w:rPr>
      </w:pPr>
    </w:p>
    <w:p w14:paraId="4408C7B2"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ool</w:t>
      </w:r>
      <w:r w:rsidRPr="006632F3">
        <w:rPr>
          <w:rFonts w:ascii="Times New Roman" w:eastAsia="Arial" w:hAnsi="Times New Roman" w:cs="Times New Roman"/>
        </w:rPr>
        <w:t>s</w:t>
      </w:r>
    </w:p>
    <w:p w14:paraId="1FE1D780"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36150931" w14:textId="77777777" w:rsidR="00583B21" w:rsidRPr="006632F3" w:rsidRDefault="00583B21" w:rsidP="00583B21">
      <w:pPr>
        <w:tabs>
          <w:tab w:val="left" w:pos="2280"/>
        </w:tabs>
        <w:spacing w:before="32" w:after="0" w:line="228" w:lineRule="exact"/>
        <w:ind w:left="2285" w:right="858"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2"/>
        </w:rPr>
        <w:t>f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g</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deplo</w:t>
      </w:r>
      <w:r w:rsidRPr="006632F3">
        <w:rPr>
          <w:rFonts w:ascii="Times New Roman" w:eastAsia="Arial" w:hAnsi="Times New Roman" w:cs="Times New Roman"/>
        </w:rPr>
        <w:t xml:space="preserve">y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2"/>
        </w:rPr>
        <w:t>f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dul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GB</w:t>
      </w:r>
    </w:p>
    <w:p w14:paraId="600E5F69"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space="720"/>
        </w:sectPr>
      </w:pPr>
    </w:p>
    <w:p w14:paraId="226F2B58" w14:textId="77777777" w:rsidR="00583B21" w:rsidRPr="006632F3" w:rsidRDefault="00583B21" w:rsidP="00583B21">
      <w:pPr>
        <w:spacing w:before="38" w:after="0" w:line="240" w:lineRule="auto"/>
        <w:ind w:left="22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1DDE8D89" w14:textId="77777777" w:rsidR="00583B21" w:rsidRPr="006632F3" w:rsidRDefault="00583B21" w:rsidP="00583B21">
      <w:pPr>
        <w:spacing w:before="48" w:after="0" w:line="240" w:lineRule="auto"/>
        <w:ind w:right="794"/>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g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pu</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ve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R</w:t>
      </w:r>
      <w:r w:rsidRPr="006632F3">
        <w:rPr>
          <w:rFonts w:ascii="Times New Roman" w:eastAsia="Arial" w:hAnsi="Times New Roman" w:cs="Times New Roman"/>
          <w:spacing w:val="-1"/>
        </w:rPr>
        <w:t>un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
    <w:p w14:paraId="7DE88DF1"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680" w:header="720" w:footer="720" w:gutter="0"/>
          <w:cols w:num="2" w:space="720" w:equalWidth="0">
            <w:col w:w="1147" w:space="1138"/>
            <w:col w:w="6575"/>
          </w:cols>
        </w:sectPr>
      </w:pPr>
    </w:p>
    <w:p w14:paraId="5D9A5A33" w14:textId="77777777" w:rsidR="00583B21" w:rsidRPr="006632F3" w:rsidRDefault="00583B21" w:rsidP="00583B21">
      <w:pPr>
        <w:spacing w:before="13" w:after="0" w:line="220" w:lineRule="exact"/>
        <w:rPr>
          <w:rFonts w:ascii="Times New Roman" w:hAnsi="Times New Roman" w:cs="Times New Roman"/>
        </w:rPr>
      </w:pPr>
    </w:p>
    <w:p w14:paraId="058335EA"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UI</w:t>
      </w:r>
    </w:p>
    <w:p w14:paraId="15B80E41"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N</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g</w:t>
      </w:r>
      <w:r w:rsidRPr="006632F3">
        <w:rPr>
          <w:rFonts w:ascii="Times New Roman" w:eastAsia="Arial" w:hAnsi="Times New Roman" w:cs="Times New Roman"/>
        </w:rPr>
        <w: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u</w:t>
      </w:r>
      <w:r w:rsidRPr="006632F3">
        <w:rPr>
          <w:rFonts w:ascii="Times New Roman" w:eastAsia="Arial" w:hAnsi="Times New Roman" w:cs="Times New Roman"/>
        </w:rPr>
        <w:t>i</w:t>
      </w:r>
    </w:p>
    <w:p w14:paraId="51078896"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h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l</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G</w:t>
      </w:r>
      <w:r w:rsidRPr="006632F3">
        <w:rPr>
          <w:rFonts w:ascii="Times New Roman" w:eastAsia="Arial" w:hAnsi="Times New Roman" w:cs="Times New Roman"/>
          <w:spacing w:val="-1"/>
        </w:rPr>
        <w:t>B</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l</w:t>
      </w:r>
      <w:r w:rsidRPr="006632F3">
        <w:rPr>
          <w:rFonts w:ascii="Times New Roman" w:eastAsia="Arial" w:hAnsi="Times New Roman" w:cs="Times New Roman"/>
        </w:rPr>
        <w:t>e</w:t>
      </w:r>
    </w:p>
    <w:p w14:paraId="290FCC71" w14:textId="77777777" w:rsidR="00583B21" w:rsidRPr="006632F3" w:rsidRDefault="00583B21" w:rsidP="00583B21">
      <w:pPr>
        <w:spacing w:before="8" w:after="0" w:line="140" w:lineRule="exact"/>
        <w:rPr>
          <w:rFonts w:ascii="Times New Roman" w:hAnsi="Times New Roman" w:cs="Times New Roman"/>
        </w:rPr>
      </w:pPr>
    </w:p>
    <w:p w14:paraId="5E22DEBF"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7AC81B1A"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rPr>
        <w:t>r</w:t>
      </w:r>
    </w:p>
    <w:p w14:paraId="69C4ACDA" w14:textId="77777777" w:rsidR="00583B21" w:rsidRPr="006632F3" w:rsidRDefault="00583B21" w:rsidP="00583B21">
      <w:pPr>
        <w:tabs>
          <w:tab w:val="left" w:pos="2240"/>
        </w:tabs>
        <w:spacing w:before="15" w:after="0" w:line="235" w:lineRule="exact"/>
        <w:ind w:left="186" w:right="-20"/>
        <w:rPr>
          <w:rFonts w:ascii="Times New Roman" w:eastAsia="Arial" w:hAnsi="Times New Roman" w:cs="Times New Roman"/>
        </w:rPr>
      </w:pPr>
      <w:r w:rsidRPr="006632F3">
        <w:rPr>
          <w:rFonts w:ascii="Times New Roman" w:eastAsia="Arial" w:hAnsi="Times New Roman" w:cs="Times New Roman"/>
          <w:b/>
          <w:bCs/>
        </w:rPr>
        <w:t>D</w:t>
      </w:r>
      <w:r w:rsidRPr="006632F3">
        <w:rPr>
          <w:rFonts w:ascii="Times New Roman" w:eastAsia="Arial" w:hAnsi="Times New Roman" w:cs="Times New Roman"/>
          <w:b/>
          <w:bCs/>
          <w:spacing w:val="-1"/>
        </w:rPr>
        <w:t>escr</w:t>
      </w:r>
      <w:r w:rsidRPr="006632F3">
        <w:rPr>
          <w:rFonts w:ascii="Times New Roman" w:eastAsia="Arial" w:hAnsi="Times New Roman" w:cs="Times New Roman"/>
          <w:b/>
          <w:bCs/>
        </w:rPr>
        <w:t>ip</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on:</w:t>
      </w:r>
      <w:r w:rsidRPr="006632F3">
        <w:rPr>
          <w:rFonts w:ascii="Times New Roman" w:eastAsia="Arial" w:hAnsi="Times New Roman" w:cs="Times New Roman"/>
          <w:b/>
          <w:bCs/>
        </w:rPr>
        <w:tab/>
      </w:r>
      <w:r w:rsidRPr="006632F3">
        <w:rPr>
          <w:rFonts w:ascii="Times New Roman" w:eastAsia="Arial" w:hAnsi="Times New Roman" w:cs="Times New Roman"/>
          <w:spacing w:val="-1"/>
          <w:position w:val="-1"/>
        </w:rPr>
        <w:t>Manage</w:t>
      </w:r>
      <w:r w:rsidRPr="006632F3">
        <w:rPr>
          <w:rFonts w:ascii="Times New Roman" w:eastAsia="Arial" w:hAnsi="Times New Roman" w:cs="Times New Roman"/>
          <w:position w:val="-1"/>
        </w:rPr>
        <w:t>s</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al</w:t>
      </w:r>
      <w:r w:rsidRPr="006632F3">
        <w:rPr>
          <w:rFonts w:ascii="Times New Roman" w:eastAsia="Arial" w:hAnsi="Times New Roman" w:cs="Times New Roman"/>
          <w:position w:val="-1"/>
        </w:rPr>
        <w:t>l</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position w:val="-1"/>
        </w:rPr>
        <w:t>R</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u</w:t>
      </w:r>
      <w:r w:rsidRPr="006632F3">
        <w:rPr>
          <w:rFonts w:ascii="Times New Roman" w:eastAsia="Arial" w:hAnsi="Times New Roman" w:cs="Times New Roman"/>
          <w:spacing w:val="1"/>
          <w:position w:val="-1"/>
        </w:rPr>
        <w:t>rc</w:t>
      </w:r>
      <w:r w:rsidRPr="006632F3">
        <w:rPr>
          <w:rFonts w:ascii="Times New Roman" w:eastAsia="Arial" w:hAnsi="Times New Roman" w:cs="Times New Roman"/>
          <w:position w:val="-1"/>
        </w:rPr>
        <w:t>e</w:t>
      </w:r>
      <w:r w:rsidRPr="006632F3">
        <w:rPr>
          <w:rFonts w:ascii="Times New Roman" w:eastAsia="Arial" w:hAnsi="Times New Roman" w:cs="Times New Roman"/>
          <w:spacing w:val="-10"/>
          <w:position w:val="-1"/>
        </w:rPr>
        <w:t xml:space="preserve"> </w:t>
      </w:r>
      <w:r w:rsidRPr="006632F3">
        <w:rPr>
          <w:rFonts w:ascii="Times New Roman" w:eastAsia="Arial" w:hAnsi="Times New Roman" w:cs="Times New Roman"/>
          <w:spacing w:val="-1"/>
          <w:position w:val="-1"/>
        </w:rPr>
        <w:t>Manage</w:t>
      </w:r>
      <w:r w:rsidRPr="006632F3">
        <w:rPr>
          <w:rFonts w:ascii="Times New Roman" w:eastAsia="Arial" w:hAnsi="Times New Roman" w:cs="Times New Roman"/>
          <w:spacing w:val="1"/>
          <w:position w:val="-1"/>
        </w:rPr>
        <w:t>r</w:t>
      </w:r>
      <w:r w:rsidRPr="006632F3">
        <w:rPr>
          <w:rFonts w:ascii="Times New Roman" w:eastAsia="Arial" w:hAnsi="Times New Roman" w:cs="Times New Roman"/>
          <w:position w:val="-1"/>
        </w:rPr>
        <w:t>s</w:t>
      </w:r>
    </w:p>
    <w:p w14:paraId="39282381" w14:textId="77777777" w:rsidR="00583B21" w:rsidRPr="006632F3" w:rsidRDefault="00583B21" w:rsidP="00583B21">
      <w:pPr>
        <w:spacing w:before="3" w:after="0" w:line="240" w:lineRule="exact"/>
        <w:rPr>
          <w:rFonts w:ascii="Times New Roman" w:hAnsi="Times New Roman" w:cs="Times New Roman"/>
        </w:rPr>
      </w:pPr>
    </w:p>
    <w:p w14:paraId="53E6CC73" w14:textId="77777777" w:rsidR="00583B21" w:rsidRPr="006632F3" w:rsidRDefault="00583B21" w:rsidP="00583B21">
      <w:pPr>
        <w:spacing w:after="0"/>
        <w:rPr>
          <w:rFonts w:ascii="Times New Roman" w:hAnsi="Times New Roman" w:cs="Times New Roman"/>
        </w:rPr>
        <w:sectPr w:rsidR="00583B21" w:rsidRPr="006632F3">
          <w:footerReference w:type="default" r:id="rId32"/>
          <w:pgSz w:w="12240" w:h="15860"/>
          <w:pgMar w:top="1460" w:right="1700" w:bottom="1000" w:left="1720" w:header="0" w:footer="803" w:gutter="0"/>
          <w:pgNumType w:start="50"/>
          <w:cols w:space="720"/>
        </w:sectPr>
      </w:pPr>
    </w:p>
    <w:p w14:paraId="583E47A5" w14:textId="77777777" w:rsidR="00583B21" w:rsidRPr="006632F3" w:rsidRDefault="00583B21" w:rsidP="00583B21">
      <w:pPr>
        <w:spacing w:before="34"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w:t>
      </w:r>
      <w:r>
        <w:rPr>
          <w:rFonts w:ascii="Times New Roman" w:eastAsia="Arial" w:hAnsi="Times New Roman" w:cs="Times New Roman"/>
          <w:b/>
          <w:bCs/>
        </w:rPr>
        <w:t>i</w:t>
      </w:r>
      <w:r w:rsidRPr="006632F3">
        <w:rPr>
          <w:rFonts w:ascii="Times New Roman" w:eastAsia="Arial" w:hAnsi="Times New Roman" w:cs="Times New Roman"/>
          <w:b/>
          <w:bCs/>
        </w:rPr>
        <w:t>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84F660C" w14:textId="77777777" w:rsidR="00583B21" w:rsidRPr="006632F3" w:rsidRDefault="00583B21" w:rsidP="00583B21">
      <w:pPr>
        <w:spacing w:before="43" w:after="0" w:line="240" w:lineRule="auto"/>
        <w:ind w:right="1965"/>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SAMManag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d</w:t>
      </w:r>
      <w:r w:rsidRPr="006632F3">
        <w:rPr>
          <w:rFonts w:ascii="Times New Roman" w:eastAsia="Arial" w:hAnsi="Times New Roman" w:cs="Times New Roman"/>
        </w:rPr>
        <w:t xml:space="preserve">(), </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4"/>
          <w:w w:val="99"/>
        </w:rPr>
        <w:t>m</w:t>
      </w:r>
      <w:r w:rsidRPr="006632F3">
        <w:rPr>
          <w:rFonts w:ascii="Times New Roman" w:eastAsia="Arial" w:hAnsi="Times New Roman" w:cs="Times New Roman"/>
          <w:spacing w:val="-1"/>
          <w:w w:val="99"/>
        </w:rPr>
        <w:t>oveSAMManage</w:t>
      </w:r>
      <w:r w:rsidRPr="006632F3">
        <w:rPr>
          <w:rFonts w:ascii="Times New Roman" w:eastAsia="Arial" w:hAnsi="Times New Roman" w:cs="Times New Roman"/>
          <w:spacing w:val="4"/>
          <w:w w:val="99"/>
        </w:rPr>
        <w:t>m</w:t>
      </w:r>
      <w:r w:rsidRPr="006632F3">
        <w:rPr>
          <w:rFonts w:ascii="Times New Roman" w:eastAsia="Arial" w:hAnsi="Times New Roman" w:cs="Times New Roman"/>
          <w:spacing w:val="-1"/>
          <w:w w:val="99"/>
        </w:rPr>
        <w:t>en</w:t>
      </w:r>
      <w:r w:rsidRPr="006632F3">
        <w:rPr>
          <w:rFonts w:ascii="Times New Roman" w:eastAsia="Arial" w:hAnsi="Times New Roman" w:cs="Times New Roman"/>
          <w:w w:val="99"/>
        </w:rPr>
        <w:t>tO</w:t>
      </w:r>
      <w:r w:rsidRPr="006632F3">
        <w:rPr>
          <w:rFonts w:ascii="Times New Roman" w:eastAsia="Arial" w:hAnsi="Times New Roman" w:cs="Times New Roman"/>
          <w:spacing w:val="-1"/>
          <w:w w:val="99"/>
        </w:rPr>
        <w:t>b</w:t>
      </w:r>
      <w:r w:rsidRPr="006632F3">
        <w:rPr>
          <w:rFonts w:ascii="Times New Roman" w:eastAsia="Arial" w:hAnsi="Times New Roman" w:cs="Times New Roman"/>
          <w:spacing w:val="1"/>
          <w:w w:val="99"/>
        </w:rPr>
        <w:t>j</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c</w:t>
      </w:r>
      <w:r w:rsidRPr="006632F3">
        <w:rPr>
          <w:rFonts w:ascii="Times New Roman" w:eastAsia="Arial" w:hAnsi="Times New Roman" w:cs="Times New Roman"/>
          <w:w w:val="99"/>
        </w:rPr>
        <w:t xml:space="preserve">t(),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w:t>
      </w:r>
    </w:p>
    <w:p w14:paraId="490AC3C9"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3D05BF4D" w14:textId="77777777" w:rsidR="00583B21" w:rsidRPr="006632F3" w:rsidRDefault="00583B21" w:rsidP="00583B21">
      <w:pPr>
        <w:spacing w:before="13" w:after="0" w:line="220" w:lineRule="exact"/>
        <w:rPr>
          <w:rFonts w:ascii="Times New Roman" w:hAnsi="Times New Roman" w:cs="Times New Roman"/>
        </w:rPr>
      </w:pPr>
    </w:p>
    <w:p w14:paraId="2088B92D"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3834C2C6" w14:textId="77777777" w:rsidR="00583B21" w:rsidRPr="006632F3" w:rsidRDefault="00583B21" w:rsidP="00583B21">
      <w:pPr>
        <w:tabs>
          <w:tab w:val="left" w:pos="2240"/>
        </w:tabs>
        <w:spacing w:before="14"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rPr>
        <w:t>r</w:t>
      </w:r>
    </w:p>
    <w:p w14:paraId="5B20EE16" w14:textId="77777777" w:rsidR="00583B21" w:rsidRPr="006632F3" w:rsidRDefault="00583B21" w:rsidP="00583B21">
      <w:pPr>
        <w:tabs>
          <w:tab w:val="left" w:pos="2240"/>
        </w:tabs>
        <w:spacing w:before="15" w:after="0" w:line="240" w:lineRule="auto"/>
        <w:ind w:left="2245" w:right="538"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e</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dul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rPr>
        <w:t>p</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 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p>
    <w:p w14:paraId="195A98C3"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43A3315A" w14:textId="77777777" w:rsidR="00583B21" w:rsidRPr="006632F3" w:rsidRDefault="00583B21" w:rsidP="00583B21">
      <w:pPr>
        <w:spacing w:before="46" w:after="0" w:line="228" w:lineRule="exact"/>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6A93298" w14:textId="77777777" w:rsidR="00583B21" w:rsidRPr="006632F3" w:rsidRDefault="00583B21" w:rsidP="00583B21">
      <w:pPr>
        <w:spacing w:before="50"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roofErr w:type="gramEnd"/>
    </w:p>
    <w:p w14:paraId="0406D673"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155DBC77" w14:textId="77777777" w:rsidR="00583B21" w:rsidRPr="006632F3" w:rsidRDefault="00583B21" w:rsidP="00583B21">
      <w:pPr>
        <w:spacing w:before="20" w:after="0" w:line="220" w:lineRule="exact"/>
        <w:rPr>
          <w:rFonts w:ascii="Times New Roman" w:hAnsi="Times New Roman" w:cs="Times New Roman"/>
        </w:rPr>
      </w:pPr>
    </w:p>
    <w:p w14:paraId="4813EE08"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p>
    <w:p w14:paraId="3F9F89B7" w14:textId="77777777" w:rsidR="00583B21" w:rsidRPr="006632F3" w:rsidRDefault="00583B21" w:rsidP="00583B21">
      <w:pPr>
        <w:tabs>
          <w:tab w:val="left" w:pos="2240"/>
        </w:tabs>
        <w:spacing w:before="17"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p</w:t>
      </w:r>
    </w:p>
    <w:p w14:paraId="6672FF07"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rPr>
        <w:t>p</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dul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d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rPr>
        <w:t>a</w:t>
      </w:r>
      <w:r w:rsidRPr="006632F3">
        <w:rPr>
          <w:rFonts w:ascii="Times New Roman" w:eastAsia="Arial" w:hAnsi="Times New Roman" w:cs="Times New Roman"/>
          <w:spacing w:val="-1"/>
        </w:rPr>
        <w:t>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p>
    <w:p w14:paraId="64AEAFAB" w14:textId="77777777" w:rsidR="00583B21" w:rsidRPr="006632F3" w:rsidRDefault="00583B21" w:rsidP="00583B21">
      <w:pPr>
        <w:spacing w:before="6" w:after="0" w:line="228" w:lineRule="exact"/>
        <w:ind w:left="2245" w:right="439"/>
        <w:rPr>
          <w:rFonts w:ascii="Times New Roman" w:eastAsia="Arial" w:hAnsi="Times New Roman" w:cs="Times New Roman"/>
        </w:rPr>
      </w:pP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he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ea</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 xml:space="preserve">to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p>
    <w:p w14:paraId="1C962431" w14:textId="77777777" w:rsidR="00583B21" w:rsidRPr="006632F3" w:rsidRDefault="00583B21" w:rsidP="00583B21">
      <w:pPr>
        <w:spacing w:before="4" w:after="0" w:line="260" w:lineRule="exact"/>
        <w:rPr>
          <w:rFonts w:ascii="Times New Roman" w:hAnsi="Times New Roman" w:cs="Times New Roman"/>
        </w:rPr>
      </w:pPr>
    </w:p>
    <w:p w14:paraId="46F722F3" w14:textId="77777777" w:rsidR="00583B21" w:rsidRPr="006632F3" w:rsidRDefault="00583B21" w:rsidP="00583B21">
      <w:pPr>
        <w:tabs>
          <w:tab w:val="left" w:pos="2240"/>
        </w:tabs>
        <w:spacing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p>
    <w:p w14:paraId="12049222"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p>
    <w:p w14:paraId="5466CB43" w14:textId="77777777" w:rsidR="00583B21" w:rsidRPr="006632F3" w:rsidRDefault="00583B21" w:rsidP="00583B21">
      <w:pPr>
        <w:tabs>
          <w:tab w:val="left" w:pos="2240"/>
        </w:tabs>
        <w:spacing w:before="17" w:after="0" w:line="235" w:lineRule="exact"/>
        <w:ind w:left="186" w:right="-20"/>
        <w:rPr>
          <w:rFonts w:ascii="Times New Roman" w:eastAsia="Arial" w:hAnsi="Times New Roman" w:cs="Times New Roman"/>
        </w:rPr>
      </w:pPr>
      <w:r w:rsidRPr="006632F3">
        <w:rPr>
          <w:rFonts w:ascii="Times New Roman" w:eastAsia="Arial" w:hAnsi="Times New Roman" w:cs="Times New Roman"/>
          <w:b/>
          <w:bCs/>
        </w:rPr>
        <w:t>D</w:t>
      </w:r>
      <w:r w:rsidRPr="006632F3">
        <w:rPr>
          <w:rFonts w:ascii="Times New Roman" w:eastAsia="Arial" w:hAnsi="Times New Roman" w:cs="Times New Roman"/>
          <w:b/>
          <w:bCs/>
          <w:spacing w:val="-1"/>
        </w:rPr>
        <w:t>escr</w:t>
      </w:r>
      <w:r w:rsidRPr="006632F3">
        <w:rPr>
          <w:rFonts w:ascii="Times New Roman" w:eastAsia="Arial" w:hAnsi="Times New Roman" w:cs="Times New Roman"/>
          <w:b/>
          <w:bCs/>
        </w:rPr>
        <w:t>ip</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on:</w:t>
      </w:r>
      <w:r w:rsidRPr="006632F3">
        <w:rPr>
          <w:rFonts w:ascii="Times New Roman" w:eastAsia="Arial" w:hAnsi="Times New Roman" w:cs="Times New Roman"/>
          <w:b/>
          <w:bCs/>
        </w:rPr>
        <w:tab/>
      </w:r>
      <w:r w:rsidRPr="006632F3">
        <w:rPr>
          <w:rFonts w:ascii="Times New Roman" w:eastAsia="Arial" w:hAnsi="Times New Roman" w:cs="Times New Roman"/>
          <w:position w:val="-1"/>
        </w:rPr>
        <w:t>R</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po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ibl</w:t>
      </w:r>
      <w:r w:rsidRPr="006632F3">
        <w:rPr>
          <w:rFonts w:ascii="Times New Roman" w:eastAsia="Arial" w:hAnsi="Times New Roman" w:cs="Times New Roman"/>
          <w:position w:val="-1"/>
        </w:rPr>
        <w:t>e</w:t>
      </w:r>
      <w:r w:rsidRPr="006632F3">
        <w:rPr>
          <w:rFonts w:ascii="Times New Roman" w:eastAsia="Arial" w:hAnsi="Times New Roman" w:cs="Times New Roman"/>
          <w:spacing w:val="-12"/>
          <w:position w:val="-1"/>
        </w:rPr>
        <w:t xml:space="preserve"> </w:t>
      </w:r>
      <w:r w:rsidRPr="006632F3">
        <w:rPr>
          <w:rFonts w:ascii="Times New Roman" w:eastAsia="Arial" w:hAnsi="Times New Roman" w:cs="Times New Roman"/>
          <w:spacing w:val="2"/>
          <w:position w:val="-1"/>
        </w:rPr>
        <w:t>f</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r w:rsidRPr="006632F3">
        <w:rPr>
          <w:rFonts w:ascii="Times New Roman" w:eastAsia="Arial" w:hAnsi="Times New Roman" w:cs="Times New Roman"/>
          <w:spacing w:val="-2"/>
          <w:position w:val="-1"/>
        </w:rPr>
        <w:t xml:space="preserve"> </w:t>
      </w:r>
      <w:r w:rsidRPr="006632F3">
        <w:rPr>
          <w:rFonts w:ascii="Times New Roman" w:eastAsia="Arial" w:hAnsi="Times New Roman" w:cs="Times New Roman"/>
          <w:spacing w:val="1"/>
          <w:position w:val="-1"/>
        </w:rPr>
        <w:t>cr</w:t>
      </w:r>
      <w:r w:rsidRPr="006632F3">
        <w:rPr>
          <w:rFonts w:ascii="Times New Roman" w:eastAsia="Arial" w:hAnsi="Times New Roman" w:cs="Times New Roman"/>
          <w:spacing w:val="-1"/>
          <w:position w:val="-1"/>
        </w:rPr>
        <w:t>ea</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in</w:t>
      </w:r>
      <w:r w:rsidRPr="006632F3">
        <w:rPr>
          <w:rFonts w:ascii="Times New Roman" w:eastAsia="Arial" w:hAnsi="Times New Roman" w:cs="Times New Roman"/>
          <w:position w:val="-1"/>
        </w:rPr>
        <w:t>g</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di</w:t>
      </w:r>
      <w:r w:rsidRPr="006632F3">
        <w:rPr>
          <w:rFonts w:ascii="Times New Roman" w:eastAsia="Arial" w:hAnsi="Times New Roman" w:cs="Times New Roman"/>
          <w:spacing w:val="2"/>
          <w:position w:val="-1"/>
        </w:rPr>
        <w:t>ff</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en</w:t>
      </w:r>
      <w:r w:rsidRPr="006632F3">
        <w:rPr>
          <w:rFonts w:ascii="Times New Roman" w:eastAsia="Arial" w:hAnsi="Times New Roman" w:cs="Times New Roman"/>
          <w:position w:val="-1"/>
        </w:rPr>
        <w:t>t</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4"/>
          <w:position w:val="-1"/>
        </w:rPr>
        <w:t>m</w:t>
      </w:r>
      <w:r w:rsidRPr="006632F3">
        <w:rPr>
          <w:rFonts w:ascii="Times New Roman" w:eastAsia="Arial" w:hAnsi="Times New Roman" w:cs="Times New Roman"/>
          <w:spacing w:val="-1"/>
          <w:position w:val="-1"/>
        </w:rPr>
        <w:t>odule</w:t>
      </w:r>
      <w:r w:rsidRPr="006632F3">
        <w:rPr>
          <w:rFonts w:ascii="Times New Roman" w:eastAsia="Arial" w:hAnsi="Times New Roman" w:cs="Times New Roman"/>
          <w:position w:val="-1"/>
        </w:rPr>
        <w:t>s</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lo</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all</w:t>
      </w:r>
      <w:r w:rsidRPr="006632F3">
        <w:rPr>
          <w:rFonts w:ascii="Times New Roman" w:eastAsia="Arial" w:hAnsi="Times New Roman" w:cs="Times New Roman"/>
          <w:position w:val="-1"/>
        </w:rPr>
        <w:t>y</w:t>
      </w:r>
      <w:r w:rsidRPr="006632F3">
        <w:rPr>
          <w:rFonts w:ascii="Times New Roman" w:eastAsia="Arial" w:hAnsi="Times New Roman" w:cs="Times New Roman"/>
          <w:spacing w:val="-13"/>
          <w:position w:val="-1"/>
        </w:rPr>
        <w:t xml:space="preserve"> </w:t>
      </w:r>
      <w:r w:rsidRPr="006632F3">
        <w:rPr>
          <w:rFonts w:ascii="Times New Roman" w:eastAsia="Arial" w:hAnsi="Times New Roman" w:cs="Times New Roman"/>
          <w:spacing w:val="-1"/>
          <w:position w:val="-1"/>
        </w:rPr>
        <w:t>a</w:t>
      </w:r>
      <w:r w:rsidRPr="006632F3">
        <w:rPr>
          <w:rFonts w:ascii="Times New Roman" w:eastAsia="Arial" w:hAnsi="Times New Roman" w:cs="Times New Roman"/>
          <w:position w:val="-1"/>
        </w:rPr>
        <w:t>s</w:t>
      </w:r>
      <w:r w:rsidRPr="006632F3">
        <w:rPr>
          <w:rFonts w:ascii="Times New Roman" w:eastAsia="Arial" w:hAnsi="Times New Roman" w:cs="Times New Roman"/>
          <w:spacing w:val="-2"/>
          <w:position w:val="-1"/>
        </w:rPr>
        <w:t xml:space="preserve"> </w:t>
      </w:r>
      <w:r w:rsidRPr="006632F3">
        <w:rPr>
          <w:rFonts w:ascii="Times New Roman" w:eastAsia="Arial" w:hAnsi="Times New Roman" w:cs="Times New Roman"/>
          <w:spacing w:val="-1"/>
          <w:position w:val="-1"/>
        </w:rPr>
        <w:t>p</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o</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s</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s</w:t>
      </w:r>
    </w:p>
    <w:p w14:paraId="0690A9ED" w14:textId="77777777" w:rsidR="00583B21" w:rsidRPr="006632F3" w:rsidRDefault="00583B21" w:rsidP="00583B21">
      <w:pPr>
        <w:spacing w:after="0" w:line="240" w:lineRule="exact"/>
        <w:rPr>
          <w:rFonts w:ascii="Times New Roman" w:hAnsi="Times New Roman" w:cs="Times New Roman"/>
        </w:rPr>
      </w:pPr>
    </w:p>
    <w:p w14:paraId="76D3A1B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2FF0DC27" w14:textId="77777777" w:rsidR="00583B21" w:rsidRPr="006632F3" w:rsidRDefault="00583B21" w:rsidP="00583B21">
      <w:pPr>
        <w:spacing w:before="34"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463A8DD3" w14:textId="77777777" w:rsidR="00583B21" w:rsidRPr="006632F3" w:rsidRDefault="00583B21" w:rsidP="00583B21">
      <w:pPr>
        <w:spacing w:before="43"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w:t>
      </w:r>
      <w:proofErr w:type="gramEnd"/>
    </w:p>
    <w:p w14:paraId="4F5FA055"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2296BE10" w14:textId="77777777" w:rsidR="00583B21" w:rsidRPr="006632F3" w:rsidRDefault="00583B21" w:rsidP="00583B21">
      <w:pPr>
        <w:spacing w:before="2" w:after="0" w:line="240" w:lineRule="exact"/>
        <w:rPr>
          <w:rFonts w:ascii="Times New Roman" w:hAnsi="Times New Roman" w:cs="Times New Roman"/>
        </w:rPr>
      </w:pPr>
    </w:p>
    <w:p w14:paraId="0C0635D8"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AMModul</w:t>
      </w:r>
      <w:r w:rsidRPr="006632F3">
        <w:rPr>
          <w:rFonts w:ascii="Times New Roman" w:eastAsia="Arial" w:hAnsi="Times New Roman" w:cs="Times New Roman"/>
        </w:rPr>
        <w:t>e</w:t>
      </w:r>
    </w:p>
    <w:p w14:paraId="654C64A0"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rPr>
        <w:t>r</w:t>
      </w:r>
    </w:p>
    <w:p w14:paraId="3EBD4111"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Manag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pp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p>
    <w:p w14:paraId="7D75F513" w14:textId="77777777" w:rsidR="00583B21" w:rsidRPr="006632F3" w:rsidRDefault="00583B21" w:rsidP="00583B21">
      <w:pPr>
        <w:spacing w:after="0" w:line="225" w:lineRule="exact"/>
        <w:ind w:left="2245" w:right="-20"/>
        <w:rPr>
          <w:rFonts w:ascii="Times New Roman" w:eastAsia="Arial" w:hAnsi="Times New Roman" w:cs="Times New Roman"/>
        </w:rPr>
      </w:pPr>
      <w:proofErr w:type="gramStart"/>
      <w:r w:rsidRPr="006632F3">
        <w:rPr>
          <w:rFonts w:ascii="Times New Roman" w:eastAsia="Arial" w:hAnsi="Times New Roman" w:cs="Times New Roman"/>
          <w:spacing w:val="-1"/>
          <w:position w:val="-1"/>
        </w:rPr>
        <w:t>S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e</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Adap</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r</w:t>
      </w:r>
      <w:r w:rsidRPr="006632F3">
        <w:rPr>
          <w:rFonts w:ascii="Times New Roman" w:eastAsia="Arial" w:hAnsi="Times New Roman" w:cs="Times New Roman"/>
          <w:spacing w:val="-7"/>
          <w:position w:val="-1"/>
        </w:rPr>
        <w:t xml:space="preserve"> </w:t>
      </w:r>
      <w:r w:rsidRPr="006632F3">
        <w:rPr>
          <w:rFonts w:ascii="Times New Roman" w:eastAsia="Arial" w:hAnsi="Times New Roman" w:cs="Times New Roman"/>
          <w:spacing w:val="-1"/>
          <w:position w:val="-1"/>
        </w:rPr>
        <w:t>an</w:t>
      </w:r>
      <w:r w:rsidRPr="006632F3">
        <w:rPr>
          <w:rFonts w:ascii="Times New Roman" w:eastAsia="Arial" w:hAnsi="Times New Roman" w:cs="Times New Roman"/>
          <w:position w:val="-1"/>
        </w:rPr>
        <w:t>d</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h</w:t>
      </w:r>
      <w:r w:rsidRPr="006632F3">
        <w:rPr>
          <w:rFonts w:ascii="Times New Roman" w:eastAsia="Arial" w:hAnsi="Times New Roman" w:cs="Times New Roman"/>
          <w:position w:val="-1"/>
        </w:rPr>
        <w:t>e</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o</w:t>
      </w:r>
      <w:r w:rsidRPr="006632F3">
        <w:rPr>
          <w:rFonts w:ascii="Times New Roman" w:eastAsia="Arial" w:hAnsi="Times New Roman" w:cs="Times New Roman"/>
          <w:spacing w:val="1"/>
          <w:position w:val="-1"/>
        </w:rPr>
        <w:t>rr</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pondin</w:t>
      </w:r>
      <w:r w:rsidRPr="006632F3">
        <w:rPr>
          <w:rFonts w:ascii="Times New Roman" w:eastAsia="Arial" w:hAnsi="Times New Roman" w:cs="Times New Roman"/>
          <w:position w:val="-1"/>
        </w:rPr>
        <w:t>g</w:t>
      </w:r>
      <w:r w:rsidRPr="006632F3">
        <w:rPr>
          <w:rFonts w:ascii="Times New Roman" w:eastAsia="Arial" w:hAnsi="Times New Roman" w:cs="Times New Roman"/>
          <w:spacing w:val="-14"/>
          <w:position w:val="-1"/>
        </w:rPr>
        <w:t xml:space="preserve"> </w:t>
      </w:r>
      <w:r w:rsidRPr="006632F3">
        <w:rPr>
          <w:rFonts w:ascii="Times New Roman" w:eastAsia="Arial" w:hAnsi="Times New Roman" w:cs="Times New Roman"/>
          <w:position w:val="-1"/>
        </w:rPr>
        <w:t>R</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u</w:t>
      </w:r>
      <w:r w:rsidRPr="006632F3">
        <w:rPr>
          <w:rFonts w:ascii="Times New Roman" w:eastAsia="Arial" w:hAnsi="Times New Roman" w:cs="Times New Roman"/>
          <w:spacing w:val="1"/>
          <w:position w:val="-1"/>
        </w:rPr>
        <w:t>rc</w:t>
      </w:r>
      <w:r w:rsidRPr="006632F3">
        <w:rPr>
          <w:rFonts w:ascii="Times New Roman" w:eastAsia="Arial" w:hAnsi="Times New Roman" w:cs="Times New Roman"/>
          <w:position w:val="-1"/>
        </w:rPr>
        <w:t>e</w:t>
      </w:r>
      <w:r w:rsidRPr="006632F3">
        <w:rPr>
          <w:rFonts w:ascii="Times New Roman" w:eastAsia="Arial" w:hAnsi="Times New Roman" w:cs="Times New Roman"/>
          <w:spacing w:val="-10"/>
          <w:position w:val="-1"/>
        </w:rPr>
        <w:t xml:space="preserve"> </w:t>
      </w:r>
      <w:r w:rsidRPr="006632F3">
        <w:rPr>
          <w:rFonts w:ascii="Times New Roman" w:eastAsia="Arial" w:hAnsi="Times New Roman" w:cs="Times New Roman"/>
          <w:spacing w:val="-1"/>
          <w:position w:val="-1"/>
        </w:rPr>
        <w:t>Manage</w:t>
      </w:r>
      <w:r w:rsidRPr="006632F3">
        <w:rPr>
          <w:rFonts w:ascii="Times New Roman" w:eastAsia="Arial" w:hAnsi="Times New Roman" w:cs="Times New Roman"/>
          <w:spacing w:val="1"/>
          <w:position w:val="-1"/>
        </w:rPr>
        <w:t>r</w:t>
      </w:r>
      <w:r w:rsidRPr="006632F3">
        <w:rPr>
          <w:rFonts w:ascii="Times New Roman" w:eastAsia="Arial" w:hAnsi="Times New Roman" w:cs="Times New Roman"/>
          <w:position w:val="-1"/>
        </w:rPr>
        <w:t>.</w:t>
      </w:r>
      <w:proofErr w:type="gramEnd"/>
    </w:p>
    <w:p w14:paraId="3147DA2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2C89EF5A" w14:textId="77777777" w:rsidR="00583B21" w:rsidRPr="006632F3" w:rsidRDefault="00583B21" w:rsidP="00583B21">
      <w:pPr>
        <w:spacing w:before="46"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42B024F7" w14:textId="77777777" w:rsidR="00583B21" w:rsidRPr="006632F3" w:rsidRDefault="00583B21" w:rsidP="00583B21">
      <w:pPr>
        <w:spacing w:before="55" w:after="0" w:line="240" w:lineRule="auto"/>
        <w:ind w:right="123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s</w:t>
      </w:r>
      <w:r w:rsidRPr="006632F3">
        <w:rPr>
          <w:rFonts w:ascii="Times New Roman" w:eastAsia="Arial" w:hAnsi="Times New Roman" w:cs="Times New Roman"/>
          <w:spacing w:val="-1"/>
        </w:rPr>
        <w:t>end</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rPr>
        <w:t>O</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pu</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
    <w:p w14:paraId="7A86E654"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243F131D" w14:textId="77777777" w:rsidR="00583B21" w:rsidRPr="006632F3" w:rsidRDefault="00583B21" w:rsidP="00583B21">
      <w:pPr>
        <w:spacing w:before="13" w:after="0" w:line="220" w:lineRule="exact"/>
        <w:rPr>
          <w:rFonts w:ascii="Times New Roman" w:hAnsi="Times New Roman" w:cs="Times New Roman"/>
        </w:rPr>
      </w:pPr>
    </w:p>
    <w:p w14:paraId="22CCF6E9"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2C29050A"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3CB3138B" w14:textId="77777777" w:rsidR="00583B21" w:rsidRPr="006632F3" w:rsidRDefault="00583B21" w:rsidP="00583B21">
      <w:pPr>
        <w:tabs>
          <w:tab w:val="left" w:pos="2240"/>
        </w:tabs>
        <w:spacing w:before="15" w:after="0" w:line="235" w:lineRule="exact"/>
        <w:ind w:left="186" w:right="-20"/>
        <w:rPr>
          <w:rFonts w:ascii="Times New Roman" w:eastAsia="Arial" w:hAnsi="Times New Roman" w:cs="Times New Roman"/>
        </w:rPr>
      </w:pPr>
      <w:r w:rsidRPr="006632F3">
        <w:rPr>
          <w:rFonts w:ascii="Times New Roman" w:eastAsia="Arial" w:hAnsi="Times New Roman" w:cs="Times New Roman"/>
          <w:b/>
          <w:bCs/>
        </w:rPr>
        <w:t>D</w:t>
      </w:r>
      <w:r w:rsidRPr="006632F3">
        <w:rPr>
          <w:rFonts w:ascii="Times New Roman" w:eastAsia="Arial" w:hAnsi="Times New Roman" w:cs="Times New Roman"/>
          <w:b/>
          <w:bCs/>
          <w:spacing w:val="-1"/>
        </w:rPr>
        <w:t>escr</w:t>
      </w:r>
      <w:r w:rsidRPr="006632F3">
        <w:rPr>
          <w:rFonts w:ascii="Times New Roman" w:eastAsia="Arial" w:hAnsi="Times New Roman" w:cs="Times New Roman"/>
          <w:b/>
          <w:bCs/>
        </w:rPr>
        <w:t>ip</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on:</w:t>
      </w:r>
      <w:r w:rsidRPr="006632F3">
        <w:rPr>
          <w:rFonts w:ascii="Times New Roman" w:eastAsia="Arial" w:hAnsi="Times New Roman" w:cs="Times New Roman"/>
          <w:b/>
          <w:bCs/>
        </w:rPr>
        <w:tab/>
      </w:r>
      <w:r w:rsidRPr="006632F3">
        <w:rPr>
          <w:rFonts w:ascii="Times New Roman" w:eastAsia="Arial" w:hAnsi="Times New Roman" w:cs="Times New Roman"/>
          <w:position w:val="-1"/>
        </w:rPr>
        <w:t>R</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u</w:t>
      </w:r>
      <w:r w:rsidRPr="006632F3">
        <w:rPr>
          <w:rFonts w:ascii="Times New Roman" w:eastAsia="Arial" w:hAnsi="Times New Roman" w:cs="Times New Roman"/>
          <w:spacing w:val="1"/>
          <w:position w:val="-1"/>
        </w:rPr>
        <w:t>rc</w:t>
      </w:r>
      <w:r w:rsidRPr="006632F3">
        <w:rPr>
          <w:rFonts w:ascii="Times New Roman" w:eastAsia="Arial" w:hAnsi="Times New Roman" w:cs="Times New Roman"/>
          <w:position w:val="-1"/>
        </w:rPr>
        <w:t>e</w:t>
      </w:r>
      <w:r w:rsidRPr="006632F3">
        <w:rPr>
          <w:rFonts w:ascii="Times New Roman" w:eastAsia="Arial" w:hAnsi="Times New Roman" w:cs="Times New Roman"/>
          <w:spacing w:val="-10"/>
          <w:position w:val="-1"/>
        </w:rPr>
        <w:t xml:space="preserve"> </w:t>
      </w:r>
      <w:r w:rsidRPr="006632F3">
        <w:rPr>
          <w:rFonts w:ascii="Times New Roman" w:eastAsia="Arial" w:hAnsi="Times New Roman" w:cs="Times New Roman"/>
          <w:spacing w:val="4"/>
          <w:position w:val="-1"/>
        </w:rPr>
        <w:t>m</w:t>
      </w:r>
      <w:r w:rsidRPr="006632F3">
        <w:rPr>
          <w:rFonts w:ascii="Times New Roman" w:eastAsia="Arial" w:hAnsi="Times New Roman" w:cs="Times New Roman"/>
          <w:spacing w:val="-1"/>
          <w:position w:val="-1"/>
        </w:rPr>
        <w:t>anage</w:t>
      </w:r>
      <w:r w:rsidRPr="006632F3">
        <w:rPr>
          <w:rFonts w:ascii="Times New Roman" w:eastAsia="Arial" w:hAnsi="Times New Roman" w:cs="Times New Roman"/>
          <w:position w:val="-1"/>
        </w:rPr>
        <w:t>r</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2"/>
          <w:position w:val="-1"/>
        </w:rPr>
        <w:t>f</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r w:rsidRPr="006632F3">
        <w:rPr>
          <w:rFonts w:ascii="Times New Roman" w:eastAsia="Arial" w:hAnsi="Times New Roman" w:cs="Times New Roman"/>
          <w:spacing w:val="-2"/>
          <w:position w:val="-1"/>
        </w:rPr>
        <w:t xml:space="preserve"> </w:t>
      </w:r>
      <w:r w:rsidRPr="006632F3">
        <w:rPr>
          <w:rFonts w:ascii="Times New Roman" w:eastAsia="Arial" w:hAnsi="Times New Roman" w:cs="Times New Roman"/>
          <w:spacing w:val="4"/>
          <w:position w:val="-1"/>
        </w:rPr>
        <w:t>m</w:t>
      </w:r>
      <w:r w:rsidRPr="006632F3">
        <w:rPr>
          <w:rFonts w:ascii="Times New Roman" w:eastAsia="Arial" w:hAnsi="Times New Roman" w:cs="Times New Roman"/>
          <w:spacing w:val="-1"/>
          <w:position w:val="-1"/>
        </w:rPr>
        <w:t>anagin</w:t>
      </w:r>
      <w:r w:rsidRPr="006632F3">
        <w:rPr>
          <w:rFonts w:ascii="Times New Roman" w:eastAsia="Arial" w:hAnsi="Times New Roman" w:cs="Times New Roman"/>
          <w:position w:val="-1"/>
        </w:rPr>
        <w:t>g</w:t>
      </w:r>
      <w:r w:rsidRPr="006632F3">
        <w:rPr>
          <w:rFonts w:ascii="Times New Roman" w:eastAsia="Arial" w:hAnsi="Times New Roman" w:cs="Times New Roman"/>
          <w:spacing w:val="-10"/>
          <w:position w:val="-1"/>
        </w:rPr>
        <w:t xml:space="preserve"> </w:t>
      </w:r>
      <w:r w:rsidRPr="006632F3">
        <w:rPr>
          <w:rFonts w:ascii="Times New Roman" w:eastAsia="Arial" w:hAnsi="Times New Roman" w:cs="Times New Roman"/>
          <w:spacing w:val="-1"/>
          <w:position w:val="-1"/>
        </w:rPr>
        <w:t>Se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S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eAdap</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r</w:t>
      </w:r>
    </w:p>
    <w:p w14:paraId="3D019D34" w14:textId="77777777" w:rsidR="00583B21" w:rsidRPr="006632F3" w:rsidRDefault="00583B21" w:rsidP="00583B21">
      <w:pPr>
        <w:spacing w:before="3" w:after="0" w:line="240" w:lineRule="exact"/>
        <w:rPr>
          <w:rFonts w:ascii="Times New Roman" w:hAnsi="Times New Roman" w:cs="Times New Roman"/>
        </w:rPr>
      </w:pPr>
    </w:p>
    <w:p w14:paraId="01F8A857"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3B5EB9EB" w14:textId="77777777" w:rsidR="00583B21" w:rsidRPr="006632F3" w:rsidRDefault="00583B21" w:rsidP="00583B21">
      <w:pPr>
        <w:spacing w:before="39" w:after="0" w:line="228" w:lineRule="exact"/>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3C0F3B93" w14:textId="77777777" w:rsidR="00583B21" w:rsidRPr="006632F3" w:rsidRDefault="00583B21" w:rsidP="00583B21">
      <w:pPr>
        <w:spacing w:before="49" w:after="0" w:line="228" w:lineRule="exact"/>
        <w:ind w:right="1413"/>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P</w:t>
      </w:r>
      <w:r w:rsidRPr="006632F3">
        <w:rPr>
          <w:rFonts w:ascii="Times New Roman" w:eastAsia="Arial" w:hAnsi="Times New Roman" w:cs="Times New Roman"/>
        </w:rPr>
        <w:t>o</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pu</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2F6D40A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0D564719" w14:textId="77777777" w:rsidR="00583B21" w:rsidRPr="006632F3" w:rsidRDefault="00583B21" w:rsidP="00583B21">
      <w:pPr>
        <w:spacing w:before="10" w:after="0" w:line="220" w:lineRule="exact"/>
        <w:rPr>
          <w:rFonts w:ascii="Times New Roman" w:hAnsi="Times New Roman" w:cs="Times New Roman"/>
        </w:rPr>
      </w:pPr>
    </w:p>
    <w:p w14:paraId="41F24A4C"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071912A4"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67ECC690" w14:textId="77777777" w:rsidR="00583B21" w:rsidRPr="006632F3" w:rsidRDefault="00583B21" w:rsidP="00583B21">
      <w:pPr>
        <w:tabs>
          <w:tab w:val="left" w:pos="2240"/>
        </w:tabs>
        <w:spacing w:before="17"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p>
    <w:p w14:paraId="018A69DE" w14:textId="77777777" w:rsidR="00583B21" w:rsidRPr="006632F3" w:rsidRDefault="00583B21" w:rsidP="00583B21">
      <w:pPr>
        <w:spacing w:after="0" w:line="224" w:lineRule="exact"/>
        <w:ind w:left="2245" w:right="-20"/>
        <w:rPr>
          <w:rFonts w:ascii="Times New Roman" w:eastAsia="Arial" w:hAnsi="Times New Roman" w:cs="Times New Roman"/>
        </w:rPr>
      </w:pPr>
      <w:r w:rsidRPr="006632F3">
        <w:rPr>
          <w:rFonts w:ascii="Times New Roman" w:eastAsia="Arial" w:hAnsi="Times New Roman" w:cs="Times New Roman"/>
          <w:spacing w:val="-1"/>
          <w:position w:val="-1"/>
        </w:rPr>
        <w:t>Se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S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eAdap</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r</w:t>
      </w:r>
      <w:r w:rsidRPr="006632F3">
        <w:rPr>
          <w:rFonts w:ascii="Times New Roman" w:eastAsia="Arial" w:hAnsi="Times New Roman" w:cs="Times New Roman"/>
          <w:position w:val="-1"/>
        </w:rPr>
        <w:t>s</w:t>
      </w:r>
      <w:r w:rsidRPr="006632F3">
        <w:rPr>
          <w:rFonts w:ascii="Times New Roman" w:eastAsia="Arial" w:hAnsi="Times New Roman" w:cs="Times New Roman"/>
          <w:spacing w:val="-21"/>
          <w:position w:val="-1"/>
        </w:rPr>
        <w:t xml:space="preserve"> </w:t>
      </w:r>
      <w:r w:rsidRPr="006632F3">
        <w:rPr>
          <w:rFonts w:ascii="Times New Roman" w:eastAsia="Arial" w:hAnsi="Times New Roman" w:cs="Times New Roman"/>
          <w:spacing w:val="-1"/>
          <w:position w:val="-1"/>
        </w:rPr>
        <w:t>u</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in</w:t>
      </w:r>
      <w:r w:rsidRPr="006632F3">
        <w:rPr>
          <w:rFonts w:ascii="Times New Roman" w:eastAsia="Arial" w:hAnsi="Times New Roman" w:cs="Times New Roman"/>
          <w:position w:val="-1"/>
        </w:rPr>
        <w:t>g</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0"/>
          <w:position w:val="-1"/>
        </w:rPr>
        <w:t>W</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b</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1"/>
          <w:position w:val="-1"/>
        </w:rPr>
        <w:t>S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e</w:t>
      </w:r>
    </w:p>
    <w:p w14:paraId="360C1E2D"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09EE647E" w14:textId="77777777" w:rsidR="00583B21" w:rsidRDefault="00583B21" w:rsidP="00583B21">
      <w:pPr>
        <w:spacing w:before="46" w:after="0" w:line="240" w:lineRule="auto"/>
        <w:ind w:left="186" w:right="-54"/>
        <w:rPr>
          <w:rFonts w:ascii="Times New Roman" w:eastAsia="Arial" w:hAnsi="Times New Roman" w:cs="Times New Roman"/>
          <w:b/>
          <w:bCs/>
          <w:spacing w:val="-1"/>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p>
    <w:p w14:paraId="1991E0EF" w14:textId="77777777" w:rsidR="00583B21" w:rsidRPr="006632F3" w:rsidRDefault="00583B21" w:rsidP="00583B21">
      <w:pPr>
        <w:spacing w:before="55"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g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proofErr w:type="gramEnd"/>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pu</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0C6EFC4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18D10643" w14:textId="77777777" w:rsidR="00583B21" w:rsidRPr="006632F3" w:rsidRDefault="00583B21" w:rsidP="00583B21">
      <w:pPr>
        <w:spacing w:before="2" w:after="0" w:line="240" w:lineRule="exact"/>
        <w:rPr>
          <w:rFonts w:ascii="Times New Roman" w:hAnsi="Times New Roman" w:cs="Times New Roman"/>
        </w:rPr>
      </w:pPr>
    </w:p>
    <w:p w14:paraId="25EA0358"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1D8F19FE"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rPr>
        <w:t>a</w:t>
      </w:r>
    </w:p>
    <w:p w14:paraId="15E4E2A5" w14:textId="77777777" w:rsidR="00583B21" w:rsidRPr="006632F3" w:rsidRDefault="00583B21" w:rsidP="00583B21">
      <w:pPr>
        <w:tabs>
          <w:tab w:val="left" w:pos="2240"/>
        </w:tabs>
        <w:spacing w:before="65" w:after="0" w:line="240" w:lineRule="auto"/>
        <w:ind w:left="2245" w:right="581"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 xml:space="preserve">g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rPr>
        <w:t>e</w:t>
      </w:r>
    </w:p>
    <w:p w14:paraId="08D77E5B" w14:textId="77777777" w:rsidR="00583B21" w:rsidRPr="006632F3" w:rsidRDefault="00583B21" w:rsidP="00583B21">
      <w:pPr>
        <w:spacing w:after="0"/>
        <w:rPr>
          <w:rFonts w:ascii="Times New Roman" w:hAnsi="Times New Roman" w:cs="Times New Roman"/>
        </w:rPr>
        <w:sectPr w:rsidR="00583B21" w:rsidRPr="006632F3">
          <w:pgSz w:w="12240" w:h="15860"/>
          <w:pgMar w:top="1300" w:right="1700" w:bottom="1000" w:left="1720" w:header="0" w:footer="803" w:gutter="0"/>
          <w:cols w:space="720"/>
        </w:sectPr>
      </w:pPr>
    </w:p>
    <w:p w14:paraId="4E171531" w14:textId="77777777" w:rsidR="00583B21" w:rsidRPr="006632F3" w:rsidRDefault="00583B21" w:rsidP="00583B21">
      <w:pPr>
        <w:spacing w:before="46" w:after="0" w:line="228" w:lineRule="exact"/>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694D21D" w14:textId="77777777" w:rsidR="00583B21" w:rsidRPr="006632F3" w:rsidRDefault="00583B21" w:rsidP="00583B21">
      <w:pPr>
        <w:spacing w:before="50"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proofErr w:type="gramEnd"/>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
    <w:p w14:paraId="764D9027"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18A01E68" w14:textId="77777777" w:rsidR="00583B21" w:rsidRPr="006632F3" w:rsidRDefault="00583B21" w:rsidP="00583B21">
      <w:pPr>
        <w:spacing w:before="20" w:after="0" w:line="220" w:lineRule="exact"/>
        <w:rPr>
          <w:rFonts w:ascii="Times New Roman" w:hAnsi="Times New Roman" w:cs="Times New Roman"/>
        </w:rPr>
      </w:pPr>
    </w:p>
    <w:p w14:paraId="51BB4788"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18B41EC0"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510C6645" w14:textId="77777777" w:rsidR="00583B21" w:rsidRPr="006632F3" w:rsidRDefault="00583B21" w:rsidP="00583B21">
      <w:pPr>
        <w:tabs>
          <w:tab w:val="left" w:pos="2240"/>
        </w:tabs>
        <w:spacing w:before="17"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be</w:t>
      </w:r>
      <w:r w:rsidRPr="006632F3">
        <w:rPr>
          <w:rFonts w:ascii="Times New Roman" w:eastAsia="Arial" w:hAnsi="Times New Roman" w:cs="Times New Roman"/>
        </w:rPr>
        <w:t>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ee</w:t>
      </w:r>
      <w:r w:rsidRPr="006632F3">
        <w:rPr>
          <w:rFonts w:ascii="Times New Roman" w:eastAsia="Arial" w:hAnsi="Times New Roman" w:cs="Times New Roman"/>
        </w:rPr>
        <w:t>n</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rPr>
        <w:t>e</w:t>
      </w:r>
    </w:p>
    <w:p w14:paraId="63BC3995" w14:textId="77777777" w:rsidR="00583B21" w:rsidRPr="006632F3" w:rsidRDefault="00583B21" w:rsidP="00583B21">
      <w:pPr>
        <w:spacing w:after="0" w:line="224" w:lineRule="exact"/>
        <w:ind w:left="2245" w:right="-20"/>
        <w:rPr>
          <w:rFonts w:ascii="Times New Roman" w:eastAsia="Arial" w:hAnsi="Times New Roman" w:cs="Times New Roman"/>
        </w:rPr>
      </w:pPr>
      <w:r w:rsidRPr="006632F3">
        <w:rPr>
          <w:rFonts w:ascii="Times New Roman" w:eastAsia="Arial" w:hAnsi="Times New Roman" w:cs="Times New Roman"/>
          <w:spacing w:val="-1"/>
          <w:position w:val="-1"/>
        </w:rPr>
        <w:t>Manage</w:t>
      </w:r>
      <w:r w:rsidRPr="006632F3">
        <w:rPr>
          <w:rFonts w:ascii="Times New Roman" w:eastAsia="Arial" w:hAnsi="Times New Roman" w:cs="Times New Roman"/>
          <w:position w:val="-1"/>
        </w:rPr>
        <w:t>r</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an</w:t>
      </w:r>
      <w:r w:rsidRPr="006632F3">
        <w:rPr>
          <w:rFonts w:ascii="Times New Roman" w:eastAsia="Arial" w:hAnsi="Times New Roman" w:cs="Times New Roman"/>
          <w:position w:val="-1"/>
        </w:rPr>
        <w:t>d</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e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lien</w:t>
      </w:r>
      <w:r w:rsidRPr="006632F3">
        <w:rPr>
          <w:rFonts w:ascii="Times New Roman" w:eastAsia="Arial" w:hAnsi="Times New Roman" w:cs="Times New Roman"/>
          <w:position w:val="-1"/>
        </w:rPr>
        <w:t>t</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
          <w:position w:val="-1"/>
        </w:rPr>
        <w:t>p</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og</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a</w:t>
      </w:r>
      <w:r w:rsidRPr="006632F3">
        <w:rPr>
          <w:rFonts w:ascii="Times New Roman" w:eastAsia="Arial" w:hAnsi="Times New Roman" w:cs="Times New Roman"/>
          <w:position w:val="-1"/>
        </w:rPr>
        <w:t>m</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u</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in</w:t>
      </w:r>
      <w:r w:rsidRPr="006632F3">
        <w:rPr>
          <w:rFonts w:ascii="Times New Roman" w:eastAsia="Arial" w:hAnsi="Times New Roman" w:cs="Times New Roman"/>
          <w:position w:val="-1"/>
        </w:rPr>
        <w:t>g</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0"/>
          <w:position w:val="-1"/>
        </w:rPr>
        <w:t>W</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b</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1"/>
          <w:position w:val="-1"/>
        </w:rPr>
        <w:t>S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e</w:t>
      </w:r>
    </w:p>
    <w:p w14:paraId="46FA0523"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00A3DACC" w14:textId="77777777" w:rsidR="00583B21" w:rsidRPr="006632F3" w:rsidRDefault="00583B21" w:rsidP="00583B21">
      <w:pPr>
        <w:spacing w:before="46"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290D77BD" w14:textId="77777777" w:rsidR="00583B21" w:rsidRPr="006632F3" w:rsidRDefault="00583B21" w:rsidP="00583B21">
      <w:pPr>
        <w:spacing w:before="55" w:after="0" w:line="240" w:lineRule="auto"/>
        <w:ind w:right="4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spacing w:val="1"/>
        </w:rPr>
        <w:lastRenderedPageBreak/>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3"/>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Lo</w:t>
      </w:r>
      <w:r w:rsidRPr="006632F3">
        <w:rPr>
          <w:rFonts w:ascii="Times New Roman" w:eastAsia="Arial" w:hAnsi="Times New Roman" w:cs="Times New Roman"/>
          <w:spacing w:val="1"/>
        </w:rPr>
        <w:t>ss</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p</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w w:val="99"/>
        </w:rPr>
        <w:t>p</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0"/>
          <w:w w:val="99"/>
        </w:rPr>
        <w:t>W</w:t>
      </w:r>
      <w:r w:rsidRPr="006632F3">
        <w:rPr>
          <w:rFonts w:ascii="Times New Roman" w:eastAsia="Arial" w:hAnsi="Times New Roman" w:cs="Times New Roman"/>
          <w:spacing w:val="1"/>
          <w:w w:val="99"/>
        </w:rPr>
        <w:t>x</w:t>
      </w:r>
      <w:r w:rsidRPr="006632F3">
        <w:rPr>
          <w:rFonts w:ascii="Times New Roman" w:eastAsia="Arial" w:hAnsi="Times New Roman" w:cs="Times New Roman"/>
          <w:spacing w:val="-1"/>
          <w:w w:val="99"/>
        </w:rPr>
        <w:t>M</w:t>
      </w:r>
      <w:r w:rsidRPr="006632F3">
        <w:rPr>
          <w:rFonts w:ascii="Times New Roman" w:eastAsia="Arial" w:hAnsi="Times New Roman" w:cs="Times New Roman"/>
          <w:w w:val="99"/>
        </w:rPr>
        <w:t>G</w:t>
      </w:r>
      <w:r w:rsidRPr="006632F3">
        <w:rPr>
          <w:rFonts w:ascii="Times New Roman" w:eastAsia="Arial" w:hAnsi="Times New Roman" w:cs="Times New Roman"/>
          <w:spacing w:val="-1"/>
          <w:w w:val="99"/>
        </w:rPr>
        <w:t>M</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_</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a</w:t>
      </w:r>
      <w:r w:rsidRPr="006632F3">
        <w:rPr>
          <w:rFonts w:ascii="Times New Roman" w:eastAsia="Arial" w:hAnsi="Times New Roman" w:cs="Times New Roman"/>
          <w:spacing w:val="4"/>
          <w:w w:val="99"/>
        </w:rPr>
        <w:t>m</w:t>
      </w:r>
      <w:r w:rsidRPr="006632F3">
        <w:rPr>
          <w:rFonts w:ascii="Times New Roman" w:eastAsia="Arial" w:hAnsi="Times New Roman" w:cs="Times New Roman"/>
          <w:spacing w:val="-1"/>
          <w:w w:val="99"/>
        </w:rPr>
        <w:t>e</w:t>
      </w:r>
      <w:r w:rsidRPr="006632F3">
        <w:rPr>
          <w:rFonts w:ascii="Times New Roman" w:eastAsia="Arial" w:hAnsi="Times New Roman" w:cs="Times New Roman"/>
          <w:w w:val="9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D</w:t>
      </w:r>
      <w:r w:rsidRPr="006632F3">
        <w:rPr>
          <w:rFonts w:ascii="Times New Roman" w:eastAsia="Arial" w:hAnsi="Times New Roman" w:cs="Times New Roman"/>
          <w:spacing w:val="-1"/>
        </w:rPr>
        <w:t>el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spacing w:val="-1"/>
        </w:rPr>
        <w:t>Pu</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G</w:t>
      </w:r>
      <w:r w:rsidRPr="006632F3">
        <w:rPr>
          <w:rFonts w:ascii="Times New Roman" w:eastAsia="Arial" w:hAnsi="Times New Roman" w:cs="Times New Roman"/>
          <w:spacing w:val="-1"/>
        </w:rPr>
        <w:t>e</w:t>
      </w:r>
      <w:r w:rsidRPr="006632F3">
        <w:rPr>
          <w:rFonts w:ascii="Times New Roman" w:eastAsia="Arial" w:hAnsi="Times New Roman" w:cs="Times New Roman"/>
        </w:rPr>
        <w:t>t()</w:t>
      </w:r>
    </w:p>
    <w:p w14:paraId="04B746E9"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06280EEF" w14:textId="77777777" w:rsidR="00583B21" w:rsidRPr="006632F3" w:rsidRDefault="00583B21" w:rsidP="00583B21">
      <w:pPr>
        <w:spacing w:before="13" w:after="0" w:line="220" w:lineRule="exact"/>
        <w:rPr>
          <w:rFonts w:ascii="Times New Roman" w:hAnsi="Times New Roman" w:cs="Times New Roman"/>
        </w:rPr>
      </w:pPr>
    </w:p>
    <w:p w14:paraId="49D19E15"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09AA771E"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6BA86FD8" w14:textId="77777777" w:rsidR="00583B21" w:rsidRPr="006632F3" w:rsidRDefault="00583B21" w:rsidP="00583B21">
      <w:pPr>
        <w:tabs>
          <w:tab w:val="left" w:pos="2240"/>
        </w:tabs>
        <w:spacing w:before="14"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be</w:t>
      </w:r>
      <w:r w:rsidRPr="006632F3">
        <w:rPr>
          <w:rFonts w:ascii="Times New Roman" w:eastAsia="Arial" w:hAnsi="Times New Roman" w:cs="Times New Roman"/>
        </w:rPr>
        <w:t>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ee</w:t>
      </w:r>
      <w:r w:rsidRPr="006632F3">
        <w:rPr>
          <w:rFonts w:ascii="Times New Roman" w:eastAsia="Arial" w:hAnsi="Times New Roman" w:cs="Times New Roman"/>
        </w:rPr>
        <w:t>n</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rPr>
        <w:t>e</w:t>
      </w:r>
    </w:p>
    <w:p w14:paraId="37D7A948" w14:textId="77777777" w:rsidR="00583B21" w:rsidRPr="006632F3" w:rsidRDefault="00583B21" w:rsidP="00583B21">
      <w:pPr>
        <w:spacing w:after="0" w:line="225" w:lineRule="exact"/>
        <w:ind w:left="2245" w:right="-20"/>
        <w:rPr>
          <w:rFonts w:ascii="Times New Roman" w:eastAsia="Arial" w:hAnsi="Times New Roman" w:cs="Times New Roman"/>
        </w:rPr>
      </w:pPr>
      <w:r w:rsidRPr="006632F3">
        <w:rPr>
          <w:rFonts w:ascii="Times New Roman" w:eastAsia="Arial" w:hAnsi="Times New Roman" w:cs="Times New Roman"/>
          <w:spacing w:val="-1"/>
          <w:position w:val="-1"/>
        </w:rPr>
        <w:t>Manage</w:t>
      </w:r>
      <w:r w:rsidRPr="006632F3">
        <w:rPr>
          <w:rFonts w:ascii="Times New Roman" w:eastAsia="Arial" w:hAnsi="Times New Roman" w:cs="Times New Roman"/>
          <w:position w:val="-1"/>
        </w:rPr>
        <w:t>r</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an</w:t>
      </w:r>
      <w:r w:rsidRPr="006632F3">
        <w:rPr>
          <w:rFonts w:ascii="Times New Roman" w:eastAsia="Arial" w:hAnsi="Times New Roman" w:cs="Times New Roman"/>
          <w:position w:val="-1"/>
        </w:rPr>
        <w:t>d</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e</w:t>
      </w:r>
      <w:r w:rsidRPr="006632F3">
        <w:rPr>
          <w:rFonts w:ascii="Times New Roman" w:eastAsia="Arial" w:hAnsi="Times New Roman" w:cs="Times New Roman"/>
          <w:spacing w:val="-7"/>
          <w:position w:val="-1"/>
        </w:rPr>
        <w:t xml:space="preserve"> </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e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lien</w:t>
      </w:r>
      <w:r w:rsidRPr="006632F3">
        <w:rPr>
          <w:rFonts w:ascii="Times New Roman" w:eastAsia="Arial" w:hAnsi="Times New Roman" w:cs="Times New Roman"/>
          <w:position w:val="-1"/>
        </w:rPr>
        <w:t>t</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
          <w:position w:val="-1"/>
        </w:rPr>
        <w:t>p</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og</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a</w:t>
      </w:r>
      <w:r w:rsidRPr="006632F3">
        <w:rPr>
          <w:rFonts w:ascii="Times New Roman" w:eastAsia="Arial" w:hAnsi="Times New Roman" w:cs="Times New Roman"/>
          <w:position w:val="-1"/>
        </w:rPr>
        <w:t>m</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u</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in</w:t>
      </w:r>
      <w:r w:rsidRPr="006632F3">
        <w:rPr>
          <w:rFonts w:ascii="Times New Roman" w:eastAsia="Arial" w:hAnsi="Times New Roman" w:cs="Times New Roman"/>
          <w:position w:val="-1"/>
        </w:rPr>
        <w:t>g</w:t>
      </w:r>
      <w:r w:rsidRPr="006632F3">
        <w:rPr>
          <w:rFonts w:ascii="Times New Roman" w:eastAsia="Arial" w:hAnsi="Times New Roman" w:cs="Times New Roman"/>
          <w:spacing w:val="-6"/>
          <w:position w:val="-1"/>
        </w:rPr>
        <w:t xml:space="preserve"> </w:t>
      </w:r>
      <w:r w:rsidRPr="006632F3">
        <w:rPr>
          <w:rFonts w:ascii="Times New Roman" w:eastAsia="Arial" w:hAnsi="Times New Roman" w:cs="Times New Roman"/>
          <w:spacing w:val="10"/>
          <w:position w:val="-1"/>
        </w:rPr>
        <w:t>W</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b</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1"/>
          <w:position w:val="-1"/>
        </w:rPr>
        <w:t>S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e</w:t>
      </w:r>
    </w:p>
    <w:p w14:paraId="6785F3B7" w14:textId="77777777" w:rsidR="00583B21" w:rsidRPr="006632F3" w:rsidRDefault="00583B21" w:rsidP="00583B21">
      <w:pPr>
        <w:spacing w:before="7" w:after="0" w:line="260" w:lineRule="exact"/>
        <w:rPr>
          <w:rFonts w:ascii="Times New Roman" w:hAnsi="Times New Roman" w:cs="Times New Roman"/>
        </w:rPr>
      </w:pPr>
    </w:p>
    <w:p w14:paraId="18E3950A"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6DD96723" w14:textId="77777777" w:rsidR="00583B21" w:rsidRPr="006632F3" w:rsidRDefault="00583B21" w:rsidP="00583B21">
      <w:pPr>
        <w:spacing w:before="34"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4856A6FF" w14:textId="77777777" w:rsidR="00583B21" w:rsidRPr="006632F3" w:rsidRDefault="00583B21" w:rsidP="00583B21">
      <w:pPr>
        <w:spacing w:before="43" w:after="0" w:line="240" w:lineRule="auto"/>
        <w:ind w:right="601"/>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spacing w:val="1"/>
        </w:rPr>
        <w:lastRenderedPageBreak/>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Lo</w:t>
      </w:r>
      <w:r w:rsidRPr="006632F3">
        <w:rPr>
          <w:rFonts w:ascii="Times New Roman" w:eastAsia="Arial" w:hAnsi="Times New Roman" w:cs="Times New Roman"/>
          <w:spacing w:val="1"/>
        </w:rPr>
        <w:t>ss</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p</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w:t>
      </w:r>
      <w:r w:rsidRPr="006632F3">
        <w:rPr>
          <w:rFonts w:ascii="Times New Roman" w:eastAsia="Arial" w:hAnsi="Times New Roman" w:cs="Times New Roman"/>
        </w:rPr>
        <w:t>(),</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 </w:t>
      </w:r>
      <w:r w:rsidRPr="006632F3">
        <w:rPr>
          <w:rFonts w:ascii="Times New Roman" w:eastAsia="Arial" w:hAnsi="Times New Roman" w:cs="Times New Roman"/>
          <w:spacing w:val="-1"/>
          <w:w w:val="99"/>
        </w:rPr>
        <w:t>u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ub</w:t>
      </w:r>
      <w:r w:rsidRPr="006632F3">
        <w:rPr>
          <w:rFonts w:ascii="Times New Roman" w:eastAsia="Arial" w:hAnsi="Times New Roman" w:cs="Times New Roman"/>
          <w:spacing w:val="1"/>
          <w:w w:val="99"/>
        </w:rPr>
        <w:t>scr</w:t>
      </w:r>
      <w:r w:rsidRPr="006632F3">
        <w:rPr>
          <w:rFonts w:ascii="Times New Roman" w:eastAsia="Arial" w:hAnsi="Times New Roman" w:cs="Times New Roman"/>
          <w:spacing w:val="-1"/>
          <w:w w:val="99"/>
        </w:rPr>
        <w:t>ibeS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D</w:t>
      </w:r>
      <w:r w:rsidRPr="006632F3">
        <w:rPr>
          <w:rFonts w:ascii="Times New Roman" w:eastAsia="Arial" w:hAnsi="Times New Roman" w:cs="Times New Roman"/>
          <w:spacing w:val="-1"/>
          <w:w w:val="99"/>
        </w:rPr>
        <w:t>a</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a</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1"/>
        </w:rPr>
        <w:t>M</w:t>
      </w:r>
      <w:r w:rsidRPr="006632F3">
        <w:rPr>
          <w:rFonts w:ascii="Times New Roman" w:eastAsia="Arial" w:hAnsi="Times New Roman" w:cs="Times New Roman"/>
        </w:rPr>
        <w:t>G</w:t>
      </w:r>
      <w:r w:rsidRPr="006632F3">
        <w:rPr>
          <w:rFonts w:ascii="Times New Roman" w:eastAsia="Arial" w:hAnsi="Times New Roman" w:cs="Times New Roman"/>
          <w:spacing w:val="-1"/>
        </w:rPr>
        <w:t>M</w:t>
      </w:r>
      <w:r w:rsidRPr="006632F3">
        <w:rPr>
          <w:rFonts w:ascii="Times New Roman" w:eastAsia="Arial" w:hAnsi="Times New Roman" w:cs="Times New Roman"/>
          <w:spacing w:val="3"/>
        </w:rPr>
        <w:t>T</w:t>
      </w:r>
      <w:r w:rsidRPr="006632F3">
        <w:rPr>
          <w:rFonts w:ascii="Times New Roman" w:eastAsia="Arial" w:hAnsi="Times New Roman" w:cs="Times New Roman"/>
          <w:spacing w:val="-1"/>
        </w:rPr>
        <w:t>_</w:t>
      </w:r>
      <w:r w:rsidRPr="006632F3">
        <w:rPr>
          <w:rFonts w:ascii="Times New Roman" w:eastAsia="Arial" w:hAnsi="Times New Roman" w:cs="Times New Roman"/>
        </w:rPr>
        <w:t>R</w:t>
      </w:r>
      <w:r w:rsidRPr="006632F3">
        <w:rPr>
          <w:rFonts w:ascii="Times New Roman" w:eastAsia="Arial" w:hAnsi="Times New Roman" w:cs="Times New Roman"/>
          <w:spacing w:val="-1"/>
        </w:rPr>
        <w:t>en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D</w:t>
      </w:r>
      <w:r w:rsidRPr="006632F3">
        <w:rPr>
          <w:rFonts w:ascii="Times New Roman" w:eastAsia="Arial" w:hAnsi="Times New Roman" w:cs="Times New Roman"/>
          <w:spacing w:val="-1"/>
        </w:rPr>
        <w:t>el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spacing w:val="-1"/>
        </w:rPr>
        <w:t>Pu</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G</w:t>
      </w:r>
      <w:r w:rsidRPr="006632F3">
        <w:rPr>
          <w:rFonts w:ascii="Times New Roman" w:eastAsia="Arial" w:hAnsi="Times New Roman" w:cs="Times New Roman"/>
          <w:spacing w:val="-1"/>
        </w:rPr>
        <w:t>e</w:t>
      </w:r>
      <w:r w:rsidRPr="006632F3">
        <w:rPr>
          <w:rFonts w:ascii="Times New Roman" w:eastAsia="Arial" w:hAnsi="Times New Roman" w:cs="Times New Roman"/>
        </w:rPr>
        <w:t>t()</w:t>
      </w:r>
    </w:p>
    <w:p w14:paraId="3F51531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2DED53A7" w14:textId="77777777" w:rsidR="00583B21" w:rsidRPr="006632F3" w:rsidRDefault="00583B21" w:rsidP="00583B21">
      <w:pPr>
        <w:spacing w:before="13" w:after="0" w:line="220" w:lineRule="exact"/>
        <w:rPr>
          <w:rFonts w:ascii="Times New Roman" w:hAnsi="Times New Roman" w:cs="Times New Roman"/>
        </w:rPr>
      </w:pPr>
    </w:p>
    <w:p w14:paraId="04AEED49"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p>
    <w:p w14:paraId="45D1C52A"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e</w:t>
      </w:r>
      <w:r w:rsidRPr="006632F3">
        <w:rPr>
          <w:rFonts w:ascii="Times New Roman" w:eastAsia="Arial" w:hAnsi="Times New Roman" w:cs="Times New Roman"/>
        </w:rPr>
        <w:t>s</w:t>
      </w:r>
    </w:p>
    <w:p w14:paraId="1B85A637" w14:textId="77777777" w:rsidR="00583B21" w:rsidRPr="006632F3" w:rsidRDefault="00583B21" w:rsidP="00583B21">
      <w:pPr>
        <w:tabs>
          <w:tab w:val="left" w:pos="2240"/>
        </w:tabs>
        <w:spacing w:before="15" w:after="0" w:line="235" w:lineRule="exact"/>
        <w:ind w:left="186" w:right="-20"/>
        <w:rPr>
          <w:rFonts w:ascii="Times New Roman" w:eastAsia="Arial" w:hAnsi="Times New Roman" w:cs="Times New Roman"/>
        </w:rPr>
      </w:pPr>
      <w:r w:rsidRPr="006632F3">
        <w:rPr>
          <w:rFonts w:ascii="Times New Roman" w:eastAsia="Arial" w:hAnsi="Times New Roman" w:cs="Times New Roman"/>
          <w:b/>
          <w:bCs/>
        </w:rPr>
        <w:t>D</w:t>
      </w:r>
      <w:r w:rsidRPr="006632F3">
        <w:rPr>
          <w:rFonts w:ascii="Times New Roman" w:eastAsia="Arial" w:hAnsi="Times New Roman" w:cs="Times New Roman"/>
          <w:b/>
          <w:bCs/>
          <w:spacing w:val="-1"/>
        </w:rPr>
        <w:t>escr</w:t>
      </w:r>
      <w:r w:rsidRPr="006632F3">
        <w:rPr>
          <w:rFonts w:ascii="Times New Roman" w:eastAsia="Arial" w:hAnsi="Times New Roman" w:cs="Times New Roman"/>
          <w:b/>
          <w:bCs/>
        </w:rPr>
        <w:t>ip</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on:</w:t>
      </w:r>
      <w:r w:rsidRPr="006632F3">
        <w:rPr>
          <w:rFonts w:ascii="Times New Roman" w:eastAsia="Arial" w:hAnsi="Times New Roman" w:cs="Times New Roman"/>
          <w:b/>
          <w:bCs/>
        </w:rPr>
        <w:tab/>
      </w:r>
      <w:r w:rsidRPr="006632F3">
        <w:rPr>
          <w:rFonts w:ascii="Times New Roman" w:eastAsia="Arial" w:hAnsi="Times New Roman" w:cs="Times New Roman"/>
          <w:position w:val="-1"/>
        </w:rPr>
        <w:t>H</w:t>
      </w:r>
      <w:r w:rsidRPr="006632F3">
        <w:rPr>
          <w:rFonts w:ascii="Times New Roman" w:eastAsia="Arial" w:hAnsi="Times New Roman" w:cs="Times New Roman"/>
          <w:spacing w:val="-1"/>
          <w:position w:val="-1"/>
        </w:rPr>
        <w:t>old</w:t>
      </w:r>
      <w:r w:rsidRPr="006632F3">
        <w:rPr>
          <w:rFonts w:ascii="Times New Roman" w:eastAsia="Arial" w:hAnsi="Times New Roman" w:cs="Times New Roman"/>
          <w:position w:val="-1"/>
        </w:rPr>
        <w:t>s</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u</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e</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pe</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i</w:t>
      </w:r>
      <w:r w:rsidRPr="006632F3">
        <w:rPr>
          <w:rFonts w:ascii="Times New Roman" w:eastAsia="Arial" w:hAnsi="Times New Roman" w:cs="Times New Roman"/>
          <w:spacing w:val="2"/>
          <w:position w:val="-1"/>
        </w:rPr>
        <w:t>f</w:t>
      </w:r>
      <w:r w:rsidRPr="006632F3">
        <w:rPr>
          <w:rFonts w:ascii="Times New Roman" w:eastAsia="Arial" w:hAnsi="Times New Roman" w:cs="Times New Roman"/>
          <w:spacing w:val="-1"/>
          <w:position w:val="-1"/>
        </w:rPr>
        <w:t>i</w:t>
      </w:r>
      <w:r w:rsidRPr="006632F3">
        <w:rPr>
          <w:rFonts w:ascii="Times New Roman" w:eastAsia="Arial" w:hAnsi="Times New Roman" w:cs="Times New Roman"/>
          <w:position w:val="-1"/>
        </w:rPr>
        <w:t>c</w:t>
      </w:r>
      <w:r w:rsidRPr="006632F3">
        <w:rPr>
          <w:rFonts w:ascii="Times New Roman" w:eastAsia="Arial" w:hAnsi="Times New Roman" w:cs="Times New Roman"/>
          <w:spacing w:val="-7"/>
          <w:position w:val="-1"/>
        </w:rPr>
        <w:t xml:space="preserve"> </w:t>
      </w:r>
      <w:r w:rsidRPr="006632F3">
        <w:rPr>
          <w:rFonts w:ascii="Times New Roman" w:eastAsia="Arial" w:hAnsi="Times New Roman" w:cs="Times New Roman"/>
          <w:spacing w:val="-1"/>
          <w:position w:val="-1"/>
        </w:rPr>
        <w:t>poli</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6"/>
          <w:position w:val="-1"/>
        </w:rPr>
        <w:t>y</w:t>
      </w:r>
      <w:r w:rsidRPr="006632F3">
        <w:rPr>
          <w:rFonts w:ascii="Times New Roman" w:eastAsia="Arial" w:hAnsi="Times New Roman" w:cs="Times New Roman"/>
          <w:position w:val="-1"/>
        </w:rPr>
        <w:t>,</w:t>
      </w:r>
      <w:r w:rsidRPr="006632F3">
        <w:rPr>
          <w:rFonts w:ascii="Times New Roman" w:eastAsia="Arial" w:hAnsi="Times New Roman" w:cs="Times New Roman"/>
          <w:spacing w:val="-7"/>
          <w:position w:val="-1"/>
        </w:rPr>
        <w:t xml:space="preserve"> </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ha</w:t>
      </w:r>
      <w:r w:rsidRPr="006632F3">
        <w:rPr>
          <w:rFonts w:ascii="Times New Roman" w:eastAsia="Arial" w:hAnsi="Times New Roman" w:cs="Times New Roman"/>
          <w:position w:val="-1"/>
        </w:rPr>
        <w:t>t</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i</w:t>
      </w:r>
      <w:r w:rsidRPr="006632F3">
        <w:rPr>
          <w:rFonts w:ascii="Times New Roman" w:eastAsia="Arial" w:hAnsi="Times New Roman" w:cs="Times New Roman"/>
          <w:position w:val="-1"/>
        </w:rPr>
        <w:t>s</w:t>
      </w:r>
      <w:r w:rsidRPr="006632F3">
        <w:rPr>
          <w:rFonts w:ascii="Times New Roman" w:eastAsia="Arial" w:hAnsi="Times New Roman" w:cs="Times New Roman"/>
          <w:spacing w:val="-1"/>
          <w:position w:val="-1"/>
        </w:rPr>
        <w:t xml:space="preserve"> </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h</w:t>
      </w:r>
      <w:r w:rsidRPr="006632F3">
        <w:rPr>
          <w:rFonts w:ascii="Times New Roman" w:eastAsia="Arial" w:hAnsi="Times New Roman" w:cs="Times New Roman"/>
          <w:position w:val="-1"/>
        </w:rPr>
        <w:t>e</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p</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ope</w:t>
      </w:r>
      <w:r w:rsidRPr="006632F3">
        <w:rPr>
          <w:rFonts w:ascii="Times New Roman" w:eastAsia="Arial" w:hAnsi="Times New Roman" w:cs="Times New Roman"/>
          <w:spacing w:val="1"/>
          <w:position w:val="-1"/>
        </w:rPr>
        <w:t>r</w:t>
      </w:r>
      <w:r w:rsidRPr="006632F3">
        <w:rPr>
          <w:rFonts w:ascii="Times New Roman" w:eastAsia="Arial" w:hAnsi="Times New Roman" w:cs="Times New Roman"/>
          <w:position w:val="-1"/>
        </w:rPr>
        <w:t>ty</w:t>
      </w:r>
      <w:r w:rsidRPr="006632F3">
        <w:rPr>
          <w:rFonts w:ascii="Times New Roman" w:eastAsia="Arial" w:hAnsi="Times New Roman" w:cs="Times New Roman"/>
          <w:spacing w:val="-14"/>
          <w:position w:val="-1"/>
        </w:rPr>
        <w:t xml:space="preserve"> </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f a</w:t>
      </w:r>
      <w:r w:rsidRPr="006632F3">
        <w:rPr>
          <w:rFonts w:ascii="Times New Roman" w:eastAsia="Arial" w:hAnsi="Times New Roman" w:cs="Times New Roman"/>
          <w:spacing w:val="-2"/>
          <w:position w:val="-1"/>
        </w:rPr>
        <w:t xml:space="preserve"> </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en</w:t>
      </w:r>
      <w:r w:rsidRPr="006632F3">
        <w:rPr>
          <w:rFonts w:ascii="Times New Roman" w:eastAsia="Arial" w:hAnsi="Times New Roman" w:cs="Times New Roman"/>
          <w:spacing w:val="1"/>
          <w:position w:val="-1"/>
        </w:rPr>
        <w:t>s</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p>
    <w:p w14:paraId="71464A2B" w14:textId="77777777" w:rsidR="00583B21" w:rsidRPr="006632F3" w:rsidRDefault="00583B21" w:rsidP="00583B21">
      <w:pPr>
        <w:spacing w:before="3" w:after="0" w:line="240" w:lineRule="exact"/>
        <w:rPr>
          <w:rFonts w:ascii="Times New Roman" w:hAnsi="Times New Roman" w:cs="Times New Roman"/>
        </w:rPr>
      </w:pPr>
    </w:p>
    <w:p w14:paraId="30984AA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5D75E72D" w14:textId="77777777" w:rsidR="00583B21" w:rsidRPr="006632F3" w:rsidRDefault="00583B21" w:rsidP="00583B21">
      <w:pPr>
        <w:spacing w:before="34"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0F328DC1" w14:textId="77777777" w:rsidR="00583B21" w:rsidRPr="006632F3" w:rsidRDefault="00583B21" w:rsidP="00583B21">
      <w:pPr>
        <w:spacing w:before="43"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ge</w:t>
      </w:r>
      <w:r w:rsidRPr="006632F3">
        <w:rPr>
          <w:rFonts w:ascii="Times New Roman" w:eastAsia="Arial" w:hAnsi="Times New Roman" w:cs="Times New Roman"/>
        </w:rPr>
        <w:t>t</w:t>
      </w:r>
      <w:r w:rsidRPr="006632F3">
        <w:rPr>
          <w:rFonts w:ascii="Times New Roman" w:eastAsia="Arial" w:hAnsi="Times New Roman" w:cs="Times New Roman"/>
          <w:spacing w:val="3"/>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pe</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6"/>
        </w:rPr>
        <w:t>y</w:t>
      </w:r>
      <w:r w:rsidRPr="006632F3">
        <w:rPr>
          <w:rFonts w:ascii="Times New Roman" w:eastAsia="Arial" w:hAnsi="Times New Roman" w:cs="Times New Roman"/>
        </w:rPr>
        <w:t>()</w:t>
      </w:r>
    </w:p>
    <w:p w14:paraId="2174E7E0"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1CF05026" w14:textId="77777777" w:rsidR="00583B21" w:rsidRPr="006632F3" w:rsidRDefault="00583B21" w:rsidP="00583B21">
      <w:pPr>
        <w:spacing w:before="2" w:after="0" w:line="240" w:lineRule="exact"/>
        <w:rPr>
          <w:rFonts w:ascii="Times New Roman" w:hAnsi="Times New Roman" w:cs="Times New Roman"/>
        </w:rPr>
      </w:pPr>
    </w:p>
    <w:p w14:paraId="4A3F7821"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0"/>
        </w:rPr>
        <w:t>W</w:t>
      </w:r>
      <w:r w:rsidRPr="006632F3">
        <w:rPr>
          <w:rFonts w:ascii="Times New Roman" w:eastAsia="Arial" w:hAnsi="Times New Roman" w:cs="Times New Roman"/>
          <w:spacing w:val="-1"/>
        </w:rPr>
        <w:t>SMan</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p>
    <w:p w14:paraId="7FF057E9"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s</w:t>
      </w:r>
      <w:r w:rsidRPr="006632F3">
        <w:rPr>
          <w:rFonts w:ascii="Times New Roman" w:eastAsia="Arial" w:hAnsi="Times New Roman" w:cs="Times New Roman"/>
          <w:spacing w:val="4"/>
        </w:rPr>
        <w:t>m</w:t>
      </w:r>
      <w:r w:rsidRPr="006632F3">
        <w:rPr>
          <w:rFonts w:ascii="Times New Roman" w:eastAsia="Arial" w:hAnsi="Times New Roman" w:cs="Times New Roman"/>
          <w:spacing w:val="-1"/>
        </w:rPr>
        <w:t>g</w:t>
      </w:r>
      <w:r w:rsidRPr="006632F3">
        <w:rPr>
          <w:rFonts w:ascii="Times New Roman" w:eastAsia="Arial" w:hAnsi="Times New Roman" w:cs="Times New Roman"/>
          <w:spacing w:val="4"/>
        </w:rPr>
        <w:t>m</w:t>
      </w:r>
      <w:r w:rsidRPr="006632F3">
        <w:rPr>
          <w:rFonts w:ascii="Times New Roman" w:eastAsia="Arial" w:hAnsi="Times New Roman" w:cs="Times New Roman"/>
        </w:rPr>
        <w:t>t</w:t>
      </w:r>
    </w:p>
    <w:p w14:paraId="42698240" w14:textId="77777777" w:rsidR="00583B21" w:rsidRPr="006632F3" w:rsidRDefault="00583B21" w:rsidP="00583B21">
      <w:pPr>
        <w:tabs>
          <w:tab w:val="left" w:pos="2240"/>
        </w:tabs>
        <w:spacing w:before="15" w:after="0" w:line="240" w:lineRule="auto"/>
        <w:ind w:left="2245" w:right="872"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SMan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17"/>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en</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poin</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e</w:t>
      </w:r>
      <w:r w:rsidRPr="006632F3">
        <w:rPr>
          <w:rFonts w:ascii="Times New Roman" w:eastAsia="Arial" w:hAnsi="Times New Roman" w:cs="Times New Roman"/>
        </w:rPr>
        <w:t>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p>
    <w:p w14:paraId="64B6ADC9"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4F35DE5F" w14:textId="77777777" w:rsidR="00583B21" w:rsidRPr="006632F3" w:rsidRDefault="00583B21" w:rsidP="00583B21">
      <w:pPr>
        <w:spacing w:before="46" w:after="0" w:line="228" w:lineRule="exact"/>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0A0C0FF" w14:textId="77777777" w:rsidR="00583B21" w:rsidRPr="006632F3" w:rsidRDefault="00583B21" w:rsidP="00583B21">
      <w:pPr>
        <w:spacing w:before="51" w:after="0" w:line="239" w:lineRule="auto"/>
        <w:ind w:right="698"/>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spacing w:val="-1"/>
        </w:rPr>
        <w:lastRenderedPageBreak/>
        <w:t>ge</w:t>
      </w:r>
      <w:r w:rsidRPr="006632F3">
        <w:rPr>
          <w:rFonts w:ascii="Times New Roman" w:eastAsia="Arial" w:hAnsi="Times New Roman" w:cs="Times New Roman"/>
        </w:rPr>
        <w:t>t</w:t>
      </w:r>
      <w:r w:rsidRPr="006632F3">
        <w:rPr>
          <w:rFonts w:ascii="Times New Roman" w:eastAsia="Arial" w:hAnsi="Times New Roman" w:cs="Times New Roman"/>
          <w:spacing w:val="-1"/>
        </w:rPr>
        <w:t>M</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ndPoi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EndPoin</w:t>
      </w:r>
      <w:r w:rsidRPr="006632F3">
        <w:rPr>
          <w:rFonts w:ascii="Times New Roman" w:eastAsia="Arial" w:hAnsi="Times New Roman" w:cs="Times New Roman"/>
        </w:rPr>
        <w:t>t(),</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EndPoi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ven</w:t>
      </w:r>
      <w:r w:rsidRPr="006632F3">
        <w:rPr>
          <w:rFonts w:ascii="Times New Roman" w:eastAsia="Arial" w:hAnsi="Times New Roman" w:cs="Times New Roman"/>
        </w:rPr>
        <w:t>t</w:t>
      </w:r>
      <w:r w:rsidRPr="006632F3">
        <w:rPr>
          <w:rFonts w:ascii="Times New Roman" w:eastAsia="Arial" w:hAnsi="Times New Roman" w:cs="Times New Roman"/>
          <w:spacing w:val="-1"/>
        </w:rPr>
        <w:t>ing</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O</w:t>
      </w:r>
      <w:r w:rsidRPr="006632F3">
        <w:rPr>
          <w:rFonts w:ascii="Times New Roman" w:eastAsia="Arial" w:hAnsi="Times New Roman" w:cs="Times New Roman"/>
          <w:spacing w:val="-1"/>
        </w:rPr>
        <w:t>ne</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a</w:t>
      </w:r>
      <w:r w:rsidRPr="006632F3">
        <w:rPr>
          <w:rFonts w:ascii="Times New Roman" w:eastAsia="Arial" w:hAnsi="Times New Roman" w:cs="Times New Roman"/>
          <w:spacing w:val="-6"/>
        </w:rPr>
        <w:t>y</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R</w:t>
      </w:r>
      <w:r w:rsidRPr="006632F3">
        <w:rPr>
          <w:rFonts w:ascii="Times New Roman" w:eastAsia="Arial" w:hAnsi="Times New Roman" w:cs="Times New Roman"/>
          <w:spacing w:val="-1"/>
        </w:rPr>
        <w:t>epl</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2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O</w:t>
      </w:r>
      <w:r w:rsidRPr="006632F3">
        <w:rPr>
          <w:rFonts w:ascii="Times New Roman" w:eastAsia="Arial" w:hAnsi="Times New Roman" w:cs="Times New Roman"/>
          <w:spacing w:val="-1"/>
        </w:rPr>
        <w:t>u</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AndMa</w:t>
      </w:r>
      <w:r w:rsidRPr="006632F3">
        <w:rPr>
          <w:rFonts w:ascii="Times New Roman" w:eastAsia="Arial" w:hAnsi="Times New Roman" w:cs="Times New Roman"/>
          <w:spacing w:val="1"/>
        </w:rPr>
        <w:t>rs</w:t>
      </w:r>
      <w:r w:rsidRPr="006632F3">
        <w:rPr>
          <w:rFonts w:ascii="Times New Roman" w:eastAsia="Arial" w:hAnsi="Times New Roman" w:cs="Times New Roman"/>
          <w:spacing w:val="-1"/>
        </w:rPr>
        <w:t>hall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
    <w:p w14:paraId="1218D25A"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5D4A86C2" w14:textId="77777777" w:rsidR="00583B21" w:rsidRPr="006632F3" w:rsidRDefault="00583B21" w:rsidP="00583B21">
      <w:pPr>
        <w:spacing w:before="14" w:after="0" w:line="220" w:lineRule="exact"/>
        <w:rPr>
          <w:rFonts w:ascii="Times New Roman" w:hAnsi="Times New Roman" w:cs="Times New Roman"/>
        </w:rPr>
      </w:pPr>
    </w:p>
    <w:p w14:paraId="0F20A5EF"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0"/>
        </w:rPr>
        <w:t>W</w:t>
      </w:r>
      <w:r w:rsidRPr="006632F3">
        <w:rPr>
          <w:rFonts w:ascii="Times New Roman" w:eastAsia="Arial" w:hAnsi="Times New Roman" w:cs="Times New Roman"/>
          <w:spacing w:val="-1"/>
        </w:rPr>
        <w:t>SMan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728A730D"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s</w:t>
      </w:r>
      <w:r w:rsidRPr="006632F3">
        <w:rPr>
          <w:rFonts w:ascii="Times New Roman" w:eastAsia="Arial" w:hAnsi="Times New Roman" w:cs="Times New Roman"/>
          <w:spacing w:val="4"/>
        </w:rPr>
        <w:t>m</w:t>
      </w:r>
      <w:r w:rsidRPr="006632F3">
        <w:rPr>
          <w:rFonts w:ascii="Times New Roman" w:eastAsia="Arial" w:hAnsi="Times New Roman" w:cs="Times New Roman"/>
          <w:spacing w:val="-1"/>
        </w:rPr>
        <w:t>g</w:t>
      </w:r>
      <w:r w:rsidRPr="006632F3">
        <w:rPr>
          <w:rFonts w:ascii="Times New Roman" w:eastAsia="Arial" w:hAnsi="Times New Roman" w:cs="Times New Roman"/>
          <w:spacing w:val="4"/>
        </w:rPr>
        <w:t>m</w:t>
      </w:r>
      <w:r w:rsidRPr="006632F3">
        <w:rPr>
          <w:rFonts w:ascii="Times New Roman" w:eastAsia="Arial" w:hAnsi="Times New Roman" w:cs="Times New Roman"/>
        </w:rPr>
        <w:t>t</w:t>
      </w:r>
    </w:p>
    <w:p w14:paraId="446CA086" w14:textId="77777777" w:rsidR="00583B21" w:rsidRPr="006632F3" w:rsidRDefault="00583B21" w:rsidP="00583B21">
      <w:pPr>
        <w:tabs>
          <w:tab w:val="left" w:pos="2240"/>
        </w:tabs>
        <w:spacing w:before="17" w:after="0" w:line="235" w:lineRule="exact"/>
        <w:ind w:left="186" w:right="-20"/>
        <w:rPr>
          <w:rFonts w:ascii="Times New Roman" w:eastAsia="Arial" w:hAnsi="Times New Roman" w:cs="Times New Roman"/>
        </w:rPr>
      </w:pPr>
      <w:r w:rsidRPr="006632F3">
        <w:rPr>
          <w:rFonts w:ascii="Times New Roman" w:eastAsia="Arial" w:hAnsi="Times New Roman" w:cs="Times New Roman"/>
          <w:b/>
          <w:bCs/>
        </w:rPr>
        <w:t>D</w:t>
      </w:r>
      <w:r w:rsidRPr="006632F3">
        <w:rPr>
          <w:rFonts w:ascii="Times New Roman" w:eastAsia="Arial" w:hAnsi="Times New Roman" w:cs="Times New Roman"/>
          <w:b/>
          <w:bCs/>
          <w:spacing w:val="-1"/>
        </w:rPr>
        <w:t>escr</w:t>
      </w:r>
      <w:r w:rsidRPr="006632F3">
        <w:rPr>
          <w:rFonts w:ascii="Times New Roman" w:eastAsia="Arial" w:hAnsi="Times New Roman" w:cs="Times New Roman"/>
          <w:b/>
          <w:bCs/>
        </w:rPr>
        <w:t>ip</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on:</w:t>
      </w:r>
      <w:r w:rsidRPr="006632F3">
        <w:rPr>
          <w:rFonts w:ascii="Times New Roman" w:eastAsia="Arial" w:hAnsi="Times New Roman" w:cs="Times New Roman"/>
          <w:b/>
          <w:bCs/>
        </w:rPr>
        <w:tab/>
      </w:r>
      <w:r w:rsidRPr="006632F3">
        <w:rPr>
          <w:rFonts w:ascii="Times New Roman" w:eastAsia="Arial" w:hAnsi="Times New Roman" w:cs="Times New Roman"/>
          <w:spacing w:val="-1"/>
          <w:position w:val="-1"/>
        </w:rPr>
        <w:t>En</w:t>
      </w:r>
      <w:r w:rsidRPr="006632F3">
        <w:rPr>
          <w:rFonts w:ascii="Times New Roman" w:eastAsia="Arial" w:hAnsi="Times New Roman" w:cs="Times New Roman"/>
          <w:position w:val="-1"/>
        </w:rPr>
        <w:t>d</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1"/>
          <w:position w:val="-1"/>
        </w:rPr>
        <w:t>poin</w:t>
      </w:r>
      <w:r w:rsidRPr="006632F3">
        <w:rPr>
          <w:rFonts w:ascii="Times New Roman" w:eastAsia="Arial" w:hAnsi="Times New Roman" w:cs="Times New Roman"/>
          <w:position w:val="-1"/>
        </w:rPr>
        <w:t>t</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2"/>
          <w:position w:val="-1"/>
        </w:rPr>
        <w:t>f</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r w:rsidRPr="006632F3">
        <w:rPr>
          <w:rFonts w:ascii="Times New Roman" w:eastAsia="Arial" w:hAnsi="Times New Roman" w:cs="Times New Roman"/>
          <w:spacing w:val="-2"/>
          <w:position w:val="-1"/>
        </w:rPr>
        <w:t xml:space="preserve"> </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e</w:t>
      </w:r>
      <w:r w:rsidRPr="006632F3">
        <w:rPr>
          <w:rFonts w:ascii="Times New Roman" w:eastAsia="Arial" w:hAnsi="Times New Roman" w:cs="Times New Roman"/>
          <w:spacing w:val="1"/>
          <w:position w:val="-1"/>
        </w:rPr>
        <w:t>c</w:t>
      </w:r>
      <w:r w:rsidRPr="006632F3">
        <w:rPr>
          <w:rFonts w:ascii="Times New Roman" w:eastAsia="Arial" w:hAnsi="Times New Roman" w:cs="Times New Roman"/>
          <w:spacing w:val="-1"/>
          <w:position w:val="-1"/>
        </w:rPr>
        <w:t>eivin</w:t>
      </w:r>
      <w:r w:rsidRPr="006632F3">
        <w:rPr>
          <w:rFonts w:ascii="Times New Roman" w:eastAsia="Arial" w:hAnsi="Times New Roman" w:cs="Times New Roman"/>
          <w:position w:val="-1"/>
        </w:rPr>
        <w:t>g</w:t>
      </w:r>
      <w:r w:rsidRPr="006632F3">
        <w:rPr>
          <w:rFonts w:ascii="Times New Roman" w:eastAsia="Arial" w:hAnsi="Times New Roman" w:cs="Times New Roman"/>
          <w:spacing w:val="-9"/>
          <w:position w:val="-1"/>
        </w:rPr>
        <w:t xml:space="preserve"> </w:t>
      </w:r>
      <w:r w:rsidRPr="006632F3">
        <w:rPr>
          <w:rFonts w:ascii="Times New Roman" w:eastAsia="Arial" w:hAnsi="Times New Roman" w:cs="Times New Roman"/>
          <w:spacing w:val="10"/>
          <w:position w:val="-1"/>
        </w:rPr>
        <w:t>W</w:t>
      </w:r>
      <w:r w:rsidRPr="006632F3">
        <w:rPr>
          <w:rFonts w:ascii="Times New Roman" w:eastAsia="Arial" w:hAnsi="Times New Roman" w:cs="Times New Roman"/>
          <w:spacing w:val="-1"/>
          <w:position w:val="-1"/>
        </w:rPr>
        <w:t>e</w:t>
      </w:r>
      <w:r w:rsidRPr="006632F3">
        <w:rPr>
          <w:rFonts w:ascii="Times New Roman" w:eastAsia="Arial" w:hAnsi="Times New Roman" w:cs="Times New Roman"/>
          <w:position w:val="-1"/>
        </w:rPr>
        <w:t>b</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1"/>
          <w:position w:val="-1"/>
        </w:rPr>
        <w:t>Se</w:t>
      </w:r>
      <w:r w:rsidRPr="006632F3">
        <w:rPr>
          <w:rFonts w:ascii="Times New Roman" w:eastAsia="Arial" w:hAnsi="Times New Roman" w:cs="Times New Roman"/>
          <w:spacing w:val="1"/>
          <w:position w:val="-1"/>
        </w:rPr>
        <w:t>r</w:t>
      </w:r>
      <w:r w:rsidRPr="006632F3">
        <w:rPr>
          <w:rFonts w:ascii="Times New Roman" w:eastAsia="Arial" w:hAnsi="Times New Roman" w:cs="Times New Roman"/>
          <w:spacing w:val="-1"/>
          <w:position w:val="-1"/>
        </w:rPr>
        <w:t>vi</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e</w:t>
      </w:r>
      <w:r w:rsidRPr="006632F3">
        <w:rPr>
          <w:rFonts w:ascii="Times New Roman" w:eastAsia="Arial" w:hAnsi="Times New Roman" w:cs="Times New Roman"/>
          <w:spacing w:val="-8"/>
          <w:position w:val="-1"/>
        </w:rPr>
        <w:t xml:space="preserve"> </w:t>
      </w:r>
      <w:r w:rsidRPr="006632F3">
        <w:rPr>
          <w:rFonts w:ascii="Times New Roman" w:eastAsia="Arial" w:hAnsi="Times New Roman" w:cs="Times New Roman"/>
          <w:spacing w:val="-1"/>
          <w:position w:val="-1"/>
        </w:rPr>
        <w:t>Me</w:t>
      </w:r>
      <w:r w:rsidRPr="006632F3">
        <w:rPr>
          <w:rFonts w:ascii="Times New Roman" w:eastAsia="Arial" w:hAnsi="Times New Roman" w:cs="Times New Roman"/>
          <w:spacing w:val="1"/>
          <w:position w:val="-1"/>
        </w:rPr>
        <w:t>ss</w:t>
      </w:r>
      <w:r w:rsidRPr="006632F3">
        <w:rPr>
          <w:rFonts w:ascii="Times New Roman" w:eastAsia="Arial" w:hAnsi="Times New Roman" w:cs="Times New Roman"/>
          <w:spacing w:val="-1"/>
          <w:position w:val="-1"/>
        </w:rPr>
        <w:t>ag</w:t>
      </w:r>
      <w:r w:rsidRPr="006632F3">
        <w:rPr>
          <w:rFonts w:ascii="Times New Roman" w:eastAsia="Arial" w:hAnsi="Times New Roman" w:cs="Times New Roman"/>
          <w:position w:val="-1"/>
        </w:rPr>
        <w:t>e</w:t>
      </w:r>
    </w:p>
    <w:p w14:paraId="1657169D" w14:textId="77777777" w:rsidR="00583B21" w:rsidRPr="006632F3" w:rsidRDefault="00583B21" w:rsidP="00583B21">
      <w:pPr>
        <w:spacing w:after="0" w:line="240" w:lineRule="exact"/>
        <w:rPr>
          <w:rFonts w:ascii="Times New Roman" w:hAnsi="Times New Roman" w:cs="Times New Roman"/>
        </w:rPr>
      </w:pPr>
    </w:p>
    <w:p w14:paraId="260B480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space="720"/>
        </w:sectPr>
      </w:pPr>
    </w:p>
    <w:p w14:paraId="19D6D07E" w14:textId="77777777" w:rsidR="00583B21" w:rsidRPr="006632F3" w:rsidRDefault="00583B21" w:rsidP="00583B21">
      <w:pPr>
        <w:spacing w:before="34"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Pr>
          <w:rFonts w:ascii="Times New Roman" w:eastAsia="Arial" w:hAnsi="Times New Roman" w:cs="Times New Roman"/>
          <w:b/>
          <w:bCs/>
          <w:spacing w:val="-1"/>
        </w:rPr>
        <w:t>n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1094218" w14:textId="77777777" w:rsidR="00583B21" w:rsidRPr="006632F3" w:rsidRDefault="00583B21" w:rsidP="00583B21">
      <w:pPr>
        <w:spacing w:before="43" w:after="0" w:line="240" w:lineRule="auto"/>
        <w:ind w:right="385"/>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Sende</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M</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ndPoi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S</w:t>
      </w:r>
      <w:r w:rsidRPr="006632F3">
        <w:rPr>
          <w:rFonts w:ascii="Times New Roman" w:eastAsia="Arial" w:hAnsi="Times New Roman" w:cs="Times New Roman"/>
        </w:rPr>
        <w:t>O</w:t>
      </w:r>
      <w:r w:rsidRPr="006632F3">
        <w:rPr>
          <w:rFonts w:ascii="Times New Roman" w:eastAsia="Arial" w:hAnsi="Times New Roman" w:cs="Times New Roman"/>
          <w:spacing w:val="-1"/>
        </w:rPr>
        <w:t>AP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 xml:space="preserve">(), </w:t>
      </w:r>
      <w:r w:rsidRPr="006632F3">
        <w:rPr>
          <w:rFonts w:ascii="Times New Roman" w:eastAsia="Arial" w:hAnsi="Times New Roman" w:cs="Times New Roman"/>
          <w:spacing w:val="-1"/>
          <w:w w:val="99"/>
        </w:rPr>
        <w:t>p</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0"/>
          <w:w w:val="99"/>
        </w:rPr>
        <w:t>W</w:t>
      </w:r>
      <w:r w:rsidRPr="006632F3">
        <w:rPr>
          <w:rFonts w:ascii="Times New Roman" w:eastAsia="Arial" w:hAnsi="Times New Roman" w:cs="Times New Roman"/>
          <w:spacing w:val="1"/>
          <w:w w:val="99"/>
        </w:rPr>
        <w:t>x</w:t>
      </w:r>
      <w:r w:rsidRPr="006632F3">
        <w:rPr>
          <w:rFonts w:ascii="Times New Roman" w:eastAsia="Arial" w:hAnsi="Times New Roman" w:cs="Times New Roman"/>
          <w:spacing w:val="-1"/>
          <w:w w:val="99"/>
        </w:rPr>
        <w:t>M</w:t>
      </w:r>
      <w:r w:rsidRPr="006632F3">
        <w:rPr>
          <w:rFonts w:ascii="Times New Roman" w:eastAsia="Arial" w:hAnsi="Times New Roman" w:cs="Times New Roman"/>
          <w:w w:val="99"/>
        </w:rPr>
        <w:t>G</w:t>
      </w:r>
      <w:r w:rsidRPr="006632F3">
        <w:rPr>
          <w:rFonts w:ascii="Times New Roman" w:eastAsia="Arial" w:hAnsi="Times New Roman" w:cs="Times New Roman"/>
          <w:spacing w:val="-1"/>
          <w:w w:val="99"/>
        </w:rPr>
        <w:t>M</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_</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a</w:t>
      </w:r>
      <w:r w:rsidRPr="006632F3">
        <w:rPr>
          <w:rFonts w:ascii="Times New Roman" w:eastAsia="Arial" w:hAnsi="Times New Roman" w:cs="Times New Roman"/>
          <w:spacing w:val="4"/>
          <w:w w:val="99"/>
        </w:rPr>
        <w:t>m</w:t>
      </w:r>
      <w:r w:rsidRPr="006632F3">
        <w:rPr>
          <w:rFonts w:ascii="Times New Roman" w:eastAsia="Arial" w:hAnsi="Times New Roman" w:cs="Times New Roman"/>
          <w:spacing w:val="-1"/>
          <w:w w:val="99"/>
        </w:rPr>
        <w:t>e</w:t>
      </w:r>
      <w:r w:rsidRPr="006632F3">
        <w:rPr>
          <w:rFonts w:ascii="Times New Roman" w:eastAsia="Arial" w:hAnsi="Times New Roman" w:cs="Times New Roman"/>
          <w:w w:val="9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D</w:t>
      </w:r>
      <w:r w:rsidRPr="006632F3">
        <w:rPr>
          <w:rFonts w:ascii="Times New Roman" w:eastAsia="Arial" w:hAnsi="Times New Roman" w:cs="Times New Roman"/>
          <w:spacing w:val="-1"/>
        </w:rPr>
        <w:t>el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spacing w:val="-1"/>
        </w:rPr>
        <w:t>Pu</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G</w:t>
      </w:r>
      <w:r w:rsidRPr="006632F3">
        <w:rPr>
          <w:rFonts w:ascii="Times New Roman" w:eastAsia="Arial" w:hAnsi="Times New Roman" w:cs="Times New Roman"/>
          <w:spacing w:val="-1"/>
        </w:rPr>
        <w:t>e</w:t>
      </w:r>
      <w:r w:rsidRPr="006632F3">
        <w:rPr>
          <w:rFonts w:ascii="Times New Roman" w:eastAsia="Arial" w:hAnsi="Times New Roman" w:cs="Times New Roman"/>
        </w:rPr>
        <w:t>t()</w:t>
      </w:r>
    </w:p>
    <w:p w14:paraId="3B398822"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00" w:bottom="280" w:left="1720" w:header="720" w:footer="720" w:gutter="0"/>
          <w:cols w:num="2" w:space="720" w:equalWidth="0">
            <w:col w:w="1107" w:space="1138"/>
            <w:col w:w="6575"/>
          </w:cols>
        </w:sectPr>
      </w:pPr>
    </w:p>
    <w:p w14:paraId="29284C08" w14:textId="77777777" w:rsidR="00583B21" w:rsidRPr="006632F3" w:rsidRDefault="00583B21" w:rsidP="00583B21">
      <w:pPr>
        <w:spacing w:before="60" w:after="0" w:line="271" w:lineRule="exact"/>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36448" behindDoc="1" locked="0" layoutInCell="1" allowOverlap="1" wp14:anchorId="1149FEE9" wp14:editId="5EC4F8B9">
                <wp:simplePos x="0" y="0"/>
                <wp:positionH relativeFrom="page">
                  <wp:posOffset>1141730</wp:posOffset>
                </wp:positionH>
                <wp:positionV relativeFrom="paragraph">
                  <wp:posOffset>232410</wp:posOffset>
                </wp:positionV>
                <wp:extent cx="1805305" cy="1270"/>
                <wp:effectExtent l="8255" t="13335" r="5715" b="4445"/>
                <wp:wrapNone/>
                <wp:docPr id="5022" name="Group 49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5305" cy="1270"/>
                          <a:chOff x="1798" y="366"/>
                          <a:chExt cx="2843" cy="2"/>
                        </a:xfrm>
                      </wpg:grpSpPr>
                      <wps:wsp>
                        <wps:cNvPr id="5023" name="Freeform 4961"/>
                        <wps:cNvSpPr>
                          <a:spLocks/>
                        </wps:cNvSpPr>
                        <wps:spPr bwMode="auto">
                          <a:xfrm>
                            <a:off x="1798" y="366"/>
                            <a:ext cx="2843" cy="2"/>
                          </a:xfrm>
                          <a:custGeom>
                            <a:avLst/>
                            <a:gdLst>
                              <a:gd name="T0" fmla="+- 0 1798 1798"/>
                              <a:gd name="T1" fmla="*/ T0 w 2843"/>
                              <a:gd name="T2" fmla="+- 0 4641 1798"/>
                              <a:gd name="T3" fmla="*/ T2 w 2843"/>
                            </a:gdLst>
                            <a:ahLst/>
                            <a:cxnLst>
                              <a:cxn ang="0">
                                <a:pos x="T1" y="0"/>
                              </a:cxn>
                              <a:cxn ang="0">
                                <a:pos x="T3" y="0"/>
                              </a:cxn>
                            </a:cxnLst>
                            <a:rect l="0" t="0" r="r" b="b"/>
                            <a:pathLst>
                              <a:path w="2843">
                                <a:moveTo>
                                  <a:pt x="0" y="0"/>
                                </a:moveTo>
                                <a:lnTo>
                                  <a:pt x="2843"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960" o:spid="_x0000_s1026" style="position:absolute;margin-left:89.9pt;margin-top:18.3pt;width:142.15pt;height:.1pt;z-index:-251180032;mso-position-horizontal-relative:page" coordorigin="1798,366" coordsize="28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">
                <v:shape id="Freeform 4961" o:spid="_x0000_s1027" style="position:absolute;left:1798;top:366;width:2843;height:2;visibility:visible;mso-wrap-style:square;v-text-anchor:top" coordsize="28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pEc8QA&#10;AADdAAAADwAAAGRycy9kb3ducmV2LnhtbESPT2sCMRTE7wW/Q3hCbzWrpauuRhGhYAse/IPnx+a5&#10;Wdy8LEmqu9/eFAo9DjPzG2a57mwj7uRD7VjBeJSBIC6drrlScD59vs1AhIissXFMCnoKsF4NXpZY&#10;aPfgA92PsRIJwqFABSbGtpAylIYshpFriZN3dd5iTNJXUnt8JLht5CTLcmmx5rRgsKWtofJ2/LEK&#10;6Gufmz7Xcn6Y5n39HeYX4/dKvQ67zQJEpC7+h//aO63gI5u8w++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5KRHPEAAAA3QAAAA8AAAAAAAAAAAAAAAAAmAIAAGRycy9k&#10;b3ducmV2LnhtbFBLBQYAAAAABAAEAPUAAACJAwAAAAA=&#10;" path="m,l2843,e" filled="f" strokeweight=".24725mm">
                  <v:path arrowok="t" o:connecttype="custom" o:connectlocs="0,0;2843,0" o:connectangles="0,0"/>
                </v:shape>
                <w10:wrap anchorx="page"/>
              </v:group>
            </w:pict>
          </mc:Fallback>
        </mc:AlternateContent>
      </w:r>
      <w:r>
        <w:rPr>
          <w:rFonts w:ascii="Times New Roman" w:eastAsia="Arial" w:hAnsi="Times New Roman" w:cs="Times New Roman"/>
          <w:b/>
          <w:bCs/>
          <w:position w:val="-1"/>
          <w:u w:val="single" w:color="000000"/>
        </w:rPr>
        <w:t>1</w:t>
      </w:r>
      <w:r w:rsidRPr="006632F3">
        <w:rPr>
          <w:rFonts w:ascii="Times New Roman" w:eastAsia="Arial" w:hAnsi="Times New Roman" w:cs="Times New Roman"/>
          <w:b/>
          <w:bCs/>
          <w:position w:val="-1"/>
          <w:u w:val="single" w:color="000000"/>
        </w:rPr>
        <w:t>.3</w:t>
      </w:r>
      <w:r w:rsidRPr="006632F3">
        <w:rPr>
          <w:rFonts w:ascii="Times New Roman" w:eastAsia="Arial" w:hAnsi="Times New Roman" w:cs="Times New Roman"/>
          <w:b/>
          <w:bCs/>
          <w:spacing w:val="-2"/>
          <w:position w:val="-1"/>
          <w:u w:val="single" w:color="000000"/>
        </w:rPr>
        <w:t>.</w:t>
      </w:r>
      <w:r w:rsidRPr="006632F3">
        <w:rPr>
          <w:rFonts w:ascii="Times New Roman" w:eastAsia="Arial" w:hAnsi="Times New Roman" w:cs="Times New Roman"/>
          <w:b/>
          <w:bCs/>
          <w:position w:val="-1"/>
          <w:u w:val="single" w:color="000000"/>
        </w:rPr>
        <w:t>3</w:t>
      </w:r>
      <w:r w:rsidRPr="006632F3">
        <w:rPr>
          <w:rFonts w:ascii="Times New Roman" w:eastAsia="Arial" w:hAnsi="Times New Roman" w:cs="Times New Roman"/>
          <w:b/>
          <w:bCs/>
          <w:spacing w:val="65"/>
          <w:position w:val="-1"/>
          <w:u w:val="single" w:color="000000"/>
        </w:rPr>
        <w:t xml:space="preserve"> </w:t>
      </w:r>
      <w:r w:rsidRPr="006632F3">
        <w:rPr>
          <w:rFonts w:ascii="Times New Roman" w:eastAsia="Arial" w:hAnsi="Times New Roman" w:cs="Times New Roman"/>
          <w:b/>
          <w:bCs/>
          <w:position w:val="-1"/>
          <w:u w:val="single" w:color="000000"/>
        </w:rPr>
        <w:t>Im</w:t>
      </w:r>
      <w:r w:rsidRPr="006632F3">
        <w:rPr>
          <w:rFonts w:ascii="Times New Roman" w:eastAsia="Arial" w:hAnsi="Times New Roman" w:cs="Times New Roman"/>
          <w:b/>
          <w:bCs/>
          <w:spacing w:val="-1"/>
          <w:position w:val="-1"/>
          <w:u w:val="single" w:color="000000"/>
        </w:rPr>
        <w:t>po</w:t>
      </w:r>
      <w:r w:rsidRPr="006632F3">
        <w:rPr>
          <w:rFonts w:ascii="Times New Roman" w:eastAsia="Arial" w:hAnsi="Times New Roman" w:cs="Times New Roman"/>
          <w:b/>
          <w:bCs/>
          <w:position w:val="-1"/>
          <w:u w:val="single" w:color="000000"/>
        </w:rPr>
        <w:t>r</w:t>
      </w:r>
      <w:r w:rsidRPr="006632F3">
        <w:rPr>
          <w:rFonts w:ascii="Times New Roman" w:eastAsia="Arial" w:hAnsi="Times New Roman" w:cs="Times New Roman"/>
          <w:b/>
          <w:bCs/>
          <w:spacing w:val="-1"/>
          <w:position w:val="-1"/>
          <w:u w:val="single" w:color="000000"/>
        </w:rPr>
        <w:t>t</w:t>
      </w:r>
      <w:r w:rsidRPr="006632F3">
        <w:rPr>
          <w:rFonts w:ascii="Times New Roman" w:eastAsia="Arial" w:hAnsi="Times New Roman" w:cs="Times New Roman"/>
          <w:b/>
          <w:bCs/>
          <w:position w:val="-1"/>
          <w:u w:val="single" w:color="000000"/>
        </w:rPr>
        <w:t>a</w:t>
      </w:r>
      <w:r w:rsidRPr="006632F3">
        <w:rPr>
          <w:rFonts w:ascii="Times New Roman" w:eastAsia="Arial" w:hAnsi="Times New Roman" w:cs="Times New Roman"/>
          <w:b/>
          <w:bCs/>
          <w:spacing w:val="-1"/>
          <w:position w:val="-1"/>
          <w:u w:val="single" w:color="000000"/>
        </w:rPr>
        <w:t>n</w:t>
      </w:r>
      <w:r w:rsidRPr="006632F3">
        <w:rPr>
          <w:rFonts w:ascii="Times New Roman" w:eastAsia="Arial" w:hAnsi="Times New Roman" w:cs="Times New Roman"/>
          <w:b/>
          <w:bCs/>
          <w:position w:val="-1"/>
          <w:u w:val="single" w:color="000000"/>
        </w:rPr>
        <w:t>t</w:t>
      </w:r>
      <w:r w:rsidRPr="006632F3">
        <w:rPr>
          <w:rFonts w:ascii="Times New Roman" w:eastAsia="Arial" w:hAnsi="Times New Roman" w:cs="Times New Roman"/>
          <w:b/>
          <w:bCs/>
          <w:spacing w:val="-2"/>
          <w:position w:val="-1"/>
          <w:u w:val="single" w:color="000000"/>
        </w:rPr>
        <w:t xml:space="preserve"> </w:t>
      </w:r>
      <w:r w:rsidRPr="006632F3">
        <w:rPr>
          <w:rFonts w:ascii="Times New Roman" w:eastAsia="Arial" w:hAnsi="Times New Roman" w:cs="Times New Roman"/>
          <w:b/>
          <w:bCs/>
          <w:spacing w:val="-1"/>
          <w:position w:val="-1"/>
          <w:u w:val="single" w:color="000000"/>
        </w:rPr>
        <w:t>F</w:t>
      </w:r>
      <w:r w:rsidRPr="006632F3">
        <w:rPr>
          <w:rFonts w:ascii="Times New Roman" w:eastAsia="Arial" w:hAnsi="Times New Roman" w:cs="Times New Roman"/>
          <w:b/>
          <w:bCs/>
          <w:position w:val="-1"/>
          <w:u w:val="single" w:color="000000"/>
        </w:rPr>
        <w:t>ea</w:t>
      </w:r>
      <w:r w:rsidRPr="006632F3">
        <w:rPr>
          <w:rFonts w:ascii="Times New Roman" w:eastAsia="Arial" w:hAnsi="Times New Roman" w:cs="Times New Roman"/>
          <w:b/>
          <w:bCs/>
          <w:spacing w:val="-1"/>
          <w:position w:val="-1"/>
          <w:u w:val="single" w:color="000000"/>
        </w:rPr>
        <w:t>tu</w:t>
      </w:r>
      <w:r w:rsidRPr="006632F3">
        <w:rPr>
          <w:rFonts w:ascii="Times New Roman" w:eastAsia="Arial" w:hAnsi="Times New Roman" w:cs="Times New Roman"/>
          <w:b/>
          <w:bCs/>
          <w:position w:val="-1"/>
          <w:u w:val="single" w:color="000000"/>
        </w:rPr>
        <w:t>res</w:t>
      </w:r>
    </w:p>
    <w:p w14:paraId="09F993EB" w14:textId="77777777" w:rsidR="00583B21" w:rsidRPr="006632F3" w:rsidRDefault="00583B21" w:rsidP="00583B21">
      <w:pPr>
        <w:spacing w:before="16" w:after="0" w:line="200" w:lineRule="exact"/>
        <w:rPr>
          <w:rFonts w:ascii="Times New Roman" w:hAnsi="Times New Roman" w:cs="Times New Roman"/>
        </w:rPr>
      </w:pPr>
    </w:p>
    <w:p w14:paraId="46AC5D03" w14:textId="77777777" w:rsidR="00583B21" w:rsidRPr="006632F3" w:rsidRDefault="00583B21" w:rsidP="00583B21">
      <w:pPr>
        <w:spacing w:before="29"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37472" behindDoc="1" locked="0" layoutInCell="1" allowOverlap="1" wp14:anchorId="4586C75E" wp14:editId="5E9B4C25">
                <wp:simplePos x="0" y="0"/>
                <wp:positionH relativeFrom="page">
                  <wp:posOffset>1141730</wp:posOffset>
                </wp:positionH>
                <wp:positionV relativeFrom="paragraph">
                  <wp:posOffset>207645</wp:posOffset>
                </wp:positionV>
                <wp:extent cx="2099310" cy="1270"/>
                <wp:effectExtent l="17780" t="17145" r="16510" b="10160"/>
                <wp:wrapNone/>
                <wp:docPr id="5020" name="Group 49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99310" cy="1270"/>
                          <a:chOff x="1798" y="327"/>
                          <a:chExt cx="3306" cy="2"/>
                        </a:xfrm>
                      </wpg:grpSpPr>
                      <wps:wsp>
                        <wps:cNvPr id="5021" name="Freeform 4959"/>
                        <wps:cNvSpPr>
                          <a:spLocks/>
                        </wps:cNvSpPr>
                        <wps:spPr bwMode="auto">
                          <a:xfrm>
                            <a:off x="1798" y="327"/>
                            <a:ext cx="3306" cy="2"/>
                          </a:xfrm>
                          <a:custGeom>
                            <a:avLst/>
                            <a:gdLst>
                              <a:gd name="T0" fmla="+- 0 1798 1798"/>
                              <a:gd name="T1" fmla="*/ T0 w 3306"/>
                              <a:gd name="T2" fmla="+- 0 5104 1798"/>
                              <a:gd name="T3" fmla="*/ T2 w 3306"/>
                            </a:gdLst>
                            <a:ahLst/>
                            <a:cxnLst>
                              <a:cxn ang="0">
                                <a:pos x="T1" y="0"/>
                              </a:cxn>
                              <a:cxn ang="0">
                                <a:pos x="T3" y="0"/>
                              </a:cxn>
                            </a:cxnLst>
                            <a:rect l="0" t="0" r="r" b="b"/>
                            <a:pathLst>
                              <a:path w="3306">
                                <a:moveTo>
                                  <a:pt x="0" y="0"/>
                                </a:moveTo>
                                <a:lnTo>
                                  <a:pt x="3306"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958" o:spid="_x0000_s1026" style="position:absolute;margin-left:89.9pt;margin-top:16.35pt;width:165.3pt;height:.1pt;z-index:-251179008;mso-position-horizontal-relative:page" coordorigin="1798,327" coordsize="33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">
                <v:shape id="Freeform 4959" o:spid="_x0000_s1027" style="position:absolute;left:1798;top:327;width:3306;height:2;visibility:visible;mso-wrap-style:square;v-text-anchor:top" coordsize="33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SeH8UA&#10;AADdAAAADwAAAGRycy9kb3ducmV2LnhtbESPT2vCQBTE74LfYXmCl6IbQ1NKdBVJUbz6h/b6yD6T&#10;tNm3cXer8dt3hYLHYWZ+wyxWvWnFlZxvLCuYTRMQxKXVDVcKTsfN5B2ED8gaW8uk4E4eVsvhYIG5&#10;tjfe0/UQKhEh7HNUUIfQ5VL6siaDfmo74uidrTMYonSV1A5vEW5amSbJmzTYcFyosaOipvLn8GsU&#10;XMxrVrxk3n1dtlVhvz8+7+d1qtR41K/nIAL14Rn+b++0gixJZ/B4E5+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xJ4fxQAAAN0AAAAPAAAAAAAAAAAAAAAAAJgCAABkcnMv&#10;ZG93bnJldi54bWxQSwUGAAAAAAQABAD1AAAAigMAAAAA&#10;" path="m,l3306,e" filled="f" strokeweight=".45925mm">
                  <v:path arrowok="t" o:connecttype="custom" o:connectlocs="0,0;3306,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3.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w:t>
      </w:r>
      <w:r w:rsidRPr="006632F3">
        <w:rPr>
          <w:rFonts w:ascii="Times New Roman" w:eastAsia="Arial" w:hAnsi="Times New Roman" w:cs="Times New Roman"/>
          <w:b/>
          <w:bCs/>
          <w:spacing w:val="-7"/>
        </w:rPr>
        <w:t>y</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 xml:space="preserve">em </w:t>
      </w:r>
      <w:r w:rsidRPr="006632F3">
        <w:rPr>
          <w:rFonts w:ascii="Times New Roman" w:eastAsia="Arial" w:hAnsi="Times New Roman" w:cs="Times New Roman"/>
          <w:b/>
          <w:bCs/>
          <w:spacing w:val="-1"/>
        </w:rPr>
        <w:t>H</w:t>
      </w:r>
      <w:r w:rsidRPr="006632F3">
        <w:rPr>
          <w:rFonts w:ascii="Times New Roman" w:eastAsia="Arial" w:hAnsi="Times New Roman" w:cs="Times New Roman"/>
          <w:b/>
          <w:bCs/>
        </w:rPr>
        <w:t>ealth</w:t>
      </w:r>
      <w:r w:rsidRPr="006632F3">
        <w:rPr>
          <w:rFonts w:ascii="Times New Roman" w:eastAsia="Arial" w:hAnsi="Times New Roman" w:cs="Times New Roman"/>
          <w:b/>
          <w:bCs/>
          <w:spacing w:val="-1"/>
        </w:rPr>
        <w:t xml:space="preserve"> Ch</w:t>
      </w:r>
      <w:r w:rsidRPr="006632F3">
        <w:rPr>
          <w:rFonts w:ascii="Times New Roman" w:eastAsia="Arial" w:hAnsi="Times New Roman" w:cs="Times New Roman"/>
          <w:b/>
          <w:bCs/>
        </w:rPr>
        <w:t>eck</w:t>
      </w:r>
    </w:p>
    <w:p w14:paraId="5D79103C" w14:textId="77777777" w:rsidR="00583B21" w:rsidRPr="006632F3" w:rsidRDefault="00583B21" w:rsidP="00583B21">
      <w:pPr>
        <w:spacing w:before="63" w:after="0" w:line="240" w:lineRule="auto"/>
        <w:ind w:left="118" w:right="167"/>
        <w:rPr>
          <w:rFonts w:ascii="Times New Roman" w:eastAsia="Times New Roman" w:hAnsi="Times New Roman" w:cs="Times New Roman"/>
        </w:rPr>
      </w:pP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modul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bu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link</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y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to</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l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 xml:space="preserve">lth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 is th</w:t>
      </w:r>
      <w:r w:rsidRPr="006632F3">
        <w:rPr>
          <w:rFonts w:ascii="Times New Roman" w:eastAsia="Times New Roman" w:hAnsi="Times New Roman" w:cs="Times New Roman"/>
          <w:spacing w:val="-1"/>
        </w:rPr>
        <w:t>ere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d</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d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s 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c</w:t>
      </w:r>
      <w:r w:rsidRPr="006632F3">
        <w:rPr>
          <w:rFonts w:ascii="Times New Roman" w:eastAsia="Times New Roman" w:hAnsi="Times New Roman" w:cs="Times New Roman"/>
          <w:spacing w:val="-12"/>
        </w:rPr>
        <w:t xml:space="preserve"> </w:t>
      </w:r>
      <w:r w:rsidRPr="006632F3">
        <w:rPr>
          <w:rFonts w:ascii="Times New Roman" w:eastAsia="Times New Roman" w:hAnsi="Times New Roman" w:cs="Times New Roman"/>
          <w:b/>
          <w:bCs/>
        </w:rPr>
        <w:t>Sys</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2"/>
        </w:rPr>
        <w:t>e</w:t>
      </w:r>
      <w:r w:rsidRPr="006632F3">
        <w:rPr>
          <w:rFonts w:ascii="Times New Roman" w:eastAsia="Times New Roman" w:hAnsi="Times New Roman" w:cs="Times New Roman"/>
          <w:b/>
          <w:bCs/>
        </w:rPr>
        <w:t>m H</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al</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 xml:space="preserve">h </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1"/>
        </w:rPr>
        <w:t>ec</w:t>
      </w:r>
      <w:r w:rsidRPr="006632F3">
        <w:rPr>
          <w:rFonts w:ascii="Times New Roman" w:eastAsia="Times New Roman" w:hAnsi="Times New Roman" w:cs="Times New Roman"/>
          <w:b/>
          <w:bCs/>
        </w:rPr>
        <w:t>k (SH</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is 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w:t>
      </w:r>
    </w:p>
    <w:p w14:paraId="0870A6F7" w14:textId="77777777" w:rsidR="00583B21" w:rsidRPr="006632F3" w:rsidRDefault="00583B21" w:rsidP="00583B21">
      <w:pPr>
        <w:spacing w:before="16" w:after="0" w:line="260" w:lineRule="exact"/>
        <w:rPr>
          <w:rFonts w:ascii="Times New Roman" w:hAnsi="Times New Roman" w:cs="Times New Roman"/>
        </w:rPr>
      </w:pPr>
    </w:p>
    <w:p w14:paraId="64C20B0C"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H</w:t>
      </w:r>
      <w:r w:rsidRPr="006632F3">
        <w:rPr>
          <w:rFonts w:ascii="Times New Roman" w:eastAsia="Times New Roman" w:hAnsi="Times New Roman" w:cs="Times New Roman"/>
        </w:rPr>
        <w:t xml:space="preserve">C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to th</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032EC9D8" w14:textId="77777777" w:rsidR="00583B21" w:rsidRPr="006632F3" w:rsidRDefault="00583B21" w:rsidP="00583B21">
      <w:pPr>
        <w:spacing w:after="0" w:line="200" w:lineRule="exact"/>
        <w:rPr>
          <w:rFonts w:ascii="Times New Roman" w:hAnsi="Times New Roman" w:cs="Times New Roman"/>
        </w:rPr>
      </w:pPr>
    </w:p>
    <w:p w14:paraId="350207F6" w14:textId="77777777" w:rsidR="00583B21" w:rsidRPr="006632F3" w:rsidRDefault="00583B21" w:rsidP="00583B21">
      <w:pPr>
        <w:spacing w:after="0" w:line="200" w:lineRule="exact"/>
        <w:rPr>
          <w:rFonts w:ascii="Times New Roman" w:hAnsi="Times New Roman" w:cs="Times New Roman"/>
        </w:rPr>
      </w:pPr>
    </w:p>
    <w:p w14:paraId="29F82D75" w14:textId="77777777" w:rsidR="00583B21" w:rsidRPr="006632F3" w:rsidRDefault="00583B21" w:rsidP="00583B21">
      <w:pPr>
        <w:spacing w:after="0" w:line="200" w:lineRule="exact"/>
        <w:rPr>
          <w:rFonts w:ascii="Times New Roman" w:hAnsi="Times New Roman" w:cs="Times New Roman"/>
        </w:rPr>
      </w:pPr>
    </w:p>
    <w:p w14:paraId="30F497C1" w14:textId="77777777" w:rsidR="00583B21" w:rsidRPr="006632F3" w:rsidRDefault="00583B21" w:rsidP="00583B21">
      <w:pPr>
        <w:spacing w:after="0" w:line="200" w:lineRule="exact"/>
        <w:rPr>
          <w:rFonts w:ascii="Times New Roman" w:hAnsi="Times New Roman" w:cs="Times New Roman"/>
        </w:rPr>
      </w:pPr>
    </w:p>
    <w:p w14:paraId="326E8E12" w14:textId="77777777" w:rsidR="00583B21" w:rsidRPr="006632F3" w:rsidRDefault="00583B21" w:rsidP="00583B21">
      <w:pPr>
        <w:spacing w:before="16" w:after="0" w:line="260" w:lineRule="exact"/>
        <w:rPr>
          <w:rFonts w:ascii="Times New Roman" w:hAnsi="Times New Roman" w:cs="Times New Roman"/>
        </w:rPr>
      </w:pPr>
    </w:p>
    <w:p w14:paraId="564D22E7"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rPr>
        <w:t>I</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itialization</w:t>
      </w:r>
    </w:p>
    <w:p w14:paraId="6840D401" w14:textId="77777777" w:rsidR="00583B21" w:rsidRPr="006632F3" w:rsidRDefault="00583B21" w:rsidP="00583B21">
      <w:pPr>
        <w:spacing w:before="89" w:after="0" w:line="240" w:lineRule="auto"/>
        <w:ind w:left="118" w:right="-20"/>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06C50FF8" wp14:editId="51025F7B">
            <wp:extent cx="5486400" cy="2194560"/>
            <wp:effectExtent l="0" t="0" r="0" b="0"/>
            <wp:docPr id="197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2194560"/>
                    </a:xfrm>
                    <a:prstGeom prst="rect">
                      <a:avLst/>
                    </a:prstGeom>
                    <a:noFill/>
                    <a:ln>
                      <a:noFill/>
                    </a:ln>
                  </pic:spPr>
                </pic:pic>
              </a:graphicData>
            </a:graphic>
          </wp:inline>
        </w:drawing>
      </w:r>
    </w:p>
    <w:p w14:paraId="1A120D45" w14:textId="77777777" w:rsidR="00583B21" w:rsidRPr="00D468C9" w:rsidRDefault="00583B21" w:rsidP="00583B21">
      <w:pPr>
        <w:spacing w:before="95" w:after="0" w:line="240" w:lineRule="auto"/>
        <w:ind w:left="118" w:right="-20"/>
        <w:jc w:val="center"/>
        <w:rPr>
          <w:rFonts w:ascii="Times New Roman" w:eastAsia="Times New Roman" w:hAnsi="Times New Roman" w:cs="Times New Roman"/>
          <w:i/>
        </w:rPr>
      </w:pPr>
      <w:r w:rsidRPr="00D468C9">
        <w:rPr>
          <w:rFonts w:ascii="Times New Roman" w:eastAsia="Times New Roman" w:hAnsi="Times New Roman" w:cs="Times New Roman"/>
          <w:bCs/>
          <w:i/>
        </w:rPr>
        <w:t>Fi</w:t>
      </w:r>
      <w:r w:rsidRPr="00D468C9">
        <w:rPr>
          <w:rFonts w:ascii="Times New Roman" w:eastAsia="Times New Roman" w:hAnsi="Times New Roman" w:cs="Times New Roman"/>
          <w:bCs/>
          <w:i/>
          <w:spacing w:val="1"/>
        </w:rPr>
        <w:t>g</w:t>
      </w:r>
      <w:r w:rsidRPr="00D468C9">
        <w:rPr>
          <w:rFonts w:ascii="Times New Roman" w:eastAsia="Times New Roman" w:hAnsi="Times New Roman" w:cs="Times New Roman"/>
          <w:bCs/>
          <w:i/>
          <w:spacing w:val="-1"/>
        </w:rPr>
        <w:t>u</w:t>
      </w:r>
      <w:r w:rsidRPr="00D468C9">
        <w:rPr>
          <w:rFonts w:ascii="Times New Roman" w:eastAsia="Times New Roman" w:hAnsi="Times New Roman" w:cs="Times New Roman"/>
          <w:bCs/>
          <w:i/>
        </w:rPr>
        <w:t>re</w:t>
      </w:r>
      <w:r w:rsidRPr="00D468C9">
        <w:rPr>
          <w:rFonts w:ascii="Times New Roman" w:eastAsia="Times New Roman" w:hAnsi="Times New Roman" w:cs="Times New Roman"/>
          <w:bCs/>
          <w:i/>
          <w:spacing w:val="-6"/>
        </w:rPr>
        <w:t xml:space="preserve"> </w:t>
      </w:r>
      <w:r>
        <w:rPr>
          <w:rFonts w:ascii="Times New Roman" w:eastAsia="Times New Roman" w:hAnsi="Times New Roman" w:cs="Times New Roman"/>
          <w:bCs/>
          <w:i/>
          <w:spacing w:val="1"/>
        </w:rPr>
        <w:t>12</w:t>
      </w:r>
      <w:r w:rsidRPr="00D468C9">
        <w:rPr>
          <w:rFonts w:ascii="Times New Roman" w:eastAsia="Times New Roman" w:hAnsi="Times New Roman" w:cs="Times New Roman"/>
          <w:bCs/>
          <w:i/>
          <w:spacing w:val="-3"/>
        </w:rPr>
        <w:t xml:space="preserve"> </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spacing w:val="1"/>
        </w:rPr>
        <w:t>y</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spacing w:val="1"/>
        </w:rPr>
        <w:t>t</w:t>
      </w:r>
      <w:r w:rsidRPr="00D468C9">
        <w:rPr>
          <w:rFonts w:ascii="Times New Roman" w:eastAsia="Times New Roman" w:hAnsi="Times New Roman" w:cs="Times New Roman"/>
          <w:bCs/>
          <w:i/>
        </w:rPr>
        <w:t>em</w:t>
      </w:r>
      <w:r w:rsidRPr="00D468C9">
        <w:rPr>
          <w:rFonts w:ascii="Times New Roman" w:eastAsia="Times New Roman" w:hAnsi="Times New Roman" w:cs="Times New Roman"/>
          <w:bCs/>
          <w:i/>
          <w:spacing w:val="-11"/>
        </w:rPr>
        <w:t xml:space="preserve"> </w:t>
      </w:r>
      <w:r w:rsidRPr="00D468C9">
        <w:rPr>
          <w:rFonts w:ascii="Times New Roman" w:eastAsia="Times New Roman" w:hAnsi="Times New Roman" w:cs="Times New Roman"/>
          <w:bCs/>
          <w:i/>
        </w:rPr>
        <w:t>He</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rPr>
        <w:t>l</w:t>
      </w:r>
      <w:r w:rsidRPr="00D468C9">
        <w:rPr>
          <w:rFonts w:ascii="Times New Roman" w:eastAsia="Times New Roman" w:hAnsi="Times New Roman" w:cs="Times New Roman"/>
          <w:bCs/>
          <w:i/>
          <w:spacing w:val="1"/>
        </w:rPr>
        <w:t>t</w:t>
      </w:r>
      <w:r w:rsidRPr="00D468C9">
        <w:rPr>
          <w:rFonts w:ascii="Times New Roman" w:eastAsia="Times New Roman" w:hAnsi="Times New Roman" w:cs="Times New Roman"/>
          <w:bCs/>
          <w:i/>
        </w:rPr>
        <w:t>h</w:t>
      </w:r>
      <w:r w:rsidRPr="00D468C9">
        <w:rPr>
          <w:rFonts w:ascii="Times New Roman" w:eastAsia="Times New Roman" w:hAnsi="Times New Roman" w:cs="Times New Roman"/>
          <w:bCs/>
          <w:i/>
          <w:spacing w:val="-6"/>
        </w:rPr>
        <w:t xml:space="preserve"> </w:t>
      </w:r>
      <w:r w:rsidRPr="00D468C9">
        <w:rPr>
          <w:rFonts w:ascii="Times New Roman" w:eastAsia="Times New Roman" w:hAnsi="Times New Roman" w:cs="Times New Roman"/>
          <w:bCs/>
          <w:i/>
        </w:rPr>
        <w:t>C</w:t>
      </w:r>
      <w:r w:rsidRPr="00D468C9">
        <w:rPr>
          <w:rFonts w:ascii="Times New Roman" w:eastAsia="Times New Roman" w:hAnsi="Times New Roman" w:cs="Times New Roman"/>
          <w:bCs/>
          <w:i/>
          <w:spacing w:val="-1"/>
        </w:rPr>
        <w:t>h</w:t>
      </w:r>
      <w:r w:rsidRPr="00D468C9">
        <w:rPr>
          <w:rFonts w:ascii="Times New Roman" w:eastAsia="Times New Roman" w:hAnsi="Times New Roman" w:cs="Times New Roman"/>
          <w:bCs/>
          <w:i/>
        </w:rPr>
        <w:t>eck</w:t>
      </w:r>
      <w:r w:rsidRPr="00D468C9">
        <w:rPr>
          <w:rFonts w:ascii="Times New Roman" w:eastAsia="Times New Roman" w:hAnsi="Times New Roman" w:cs="Times New Roman"/>
          <w:bCs/>
          <w:i/>
          <w:spacing w:val="-8"/>
        </w:rPr>
        <w:t xml:space="preserve"> </w:t>
      </w:r>
      <w:r w:rsidRPr="00D468C9">
        <w:rPr>
          <w:rFonts w:ascii="Times New Roman" w:eastAsia="Times New Roman" w:hAnsi="Times New Roman" w:cs="Times New Roman"/>
          <w:bCs/>
          <w:i/>
        </w:rPr>
        <w:t>(</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rPr>
        <w:t>HC)</w:t>
      </w:r>
      <w:r w:rsidRPr="00D468C9">
        <w:rPr>
          <w:rFonts w:ascii="Times New Roman" w:eastAsia="Times New Roman" w:hAnsi="Times New Roman" w:cs="Times New Roman"/>
          <w:bCs/>
          <w:i/>
          <w:spacing w:val="-5"/>
        </w:rPr>
        <w:t xml:space="preserve"> </w:t>
      </w:r>
      <w:r w:rsidRPr="00D468C9">
        <w:rPr>
          <w:rFonts w:ascii="Times New Roman" w:eastAsia="Times New Roman" w:hAnsi="Times New Roman" w:cs="Times New Roman"/>
          <w:bCs/>
          <w:i/>
          <w:spacing w:val="-1"/>
        </w:rPr>
        <w:t>In</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t</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rPr>
        <w:t>liz</w:t>
      </w:r>
      <w:r w:rsidRPr="00D468C9">
        <w:rPr>
          <w:rFonts w:ascii="Times New Roman" w:eastAsia="Times New Roman" w:hAnsi="Times New Roman" w:cs="Times New Roman"/>
          <w:bCs/>
          <w:i/>
          <w:spacing w:val="1"/>
        </w:rPr>
        <w:t>at</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o</w:t>
      </w:r>
      <w:r w:rsidRPr="00D468C9">
        <w:rPr>
          <w:rFonts w:ascii="Times New Roman" w:eastAsia="Times New Roman" w:hAnsi="Times New Roman" w:cs="Times New Roman"/>
          <w:bCs/>
          <w:i/>
        </w:rPr>
        <w:t>n</w:t>
      </w:r>
    </w:p>
    <w:p w14:paraId="4193E0EA" w14:textId="77777777" w:rsidR="00583B21" w:rsidRPr="006632F3" w:rsidRDefault="00583B21" w:rsidP="00583B21">
      <w:pPr>
        <w:spacing w:before="1" w:after="0" w:line="110" w:lineRule="exact"/>
        <w:rPr>
          <w:rFonts w:ascii="Times New Roman" w:hAnsi="Times New Roman" w:cs="Times New Roman"/>
        </w:rPr>
      </w:pPr>
    </w:p>
    <w:p w14:paraId="61284A78" w14:textId="77777777" w:rsidR="00583B21" w:rsidRPr="006632F3" w:rsidRDefault="00583B21" w:rsidP="00583B21">
      <w:pPr>
        <w:spacing w:after="0" w:line="240" w:lineRule="auto"/>
        <w:ind w:left="118" w:right="135"/>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st</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D</w:t>
      </w:r>
      <w:r w:rsidRPr="006632F3">
        <w:rPr>
          <w:rFonts w:ascii="Times New Roman" w:eastAsia="Times New Roman" w:hAnsi="Times New Roman" w:cs="Times New Roman"/>
        </w:rPr>
        <w:t>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X</w:t>
      </w:r>
      <w:r w:rsidRPr="006632F3">
        <w:rPr>
          <w:rFonts w:ascii="Times New Roman" w:eastAsia="Times New Roman" w:hAnsi="Times New Roman" w:cs="Times New Roman"/>
        </w:rPr>
        <w: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w:t>
      </w:r>
      <w:r w:rsidRPr="006632F3">
        <w:rPr>
          <w:rFonts w:ascii="Times New Roman" w:eastAsia="Times New Roman" w:hAnsi="Times New Roman" w:cs="Times New Roman"/>
          <w:spacing w:val="-4"/>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u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 to 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m</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Hea</w:t>
      </w:r>
      <w:r w:rsidRPr="006632F3">
        <w:rPr>
          <w:rFonts w:ascii="Times New Roman" w:eastAsia="Times New Roman" w:hAnsi="Times New Roman" w:cs="Times New Roman"/>
        </w:rPr>
        <w:t>lth C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 xml:space="preserve">his </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 xml:space="preserve">sponsibl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s. </w:t>
      </w:r>
      <w:r w:rsidRPr="006632F3">
        <w:rPr>
          <w:rFonts w:ascii="Times New Roman" w:eastAsia="Times New Roman" w:hAnsi="Times New Roman" w:cs="Times New Roman"/>
          <w:spacing w:val="-1"/>
        </w:rPr>
        <w:t>Af</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k </w:t>
      </w:r>
      <w:r w:rsidRPr="006632F3">
        <w:rPr>
          <w:rFonts w:ascii="Times New Roman" w:eastAsia="Times New Roman" w:hAnsi="Times New Roman" w:cs="Times New Roman"/>
          <w:spacing w:val="-1"/>
        </w:rPr>
        <w:t>Dae</w:t>
      </w:r>
      <w:r w:rsidRPr="006632F3">
        <w:rPr>
          <w:rFonts w:ascii="Times New Roman" w:eastAsia="Times New Roman" w:hAnsi="Times New Roman" w:cs="Times New Roman"/>
          <w:spacing w:val="-4"/>
        </w:rPr>
        <w:t>m</w:t>
      </w:r>
      <w:r w:rsidRPr="006632F3">
        <w:rPr>
          <w:rFonts w:ascii="Times New Roman" w:eastAsia="Times New Roman" w:hAnsi="Times New Roman" w:cs="Times New Roman"/>
        </w:rPr>
        <w:t xml:space="preserve">on is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proofErr w:type="gramStart"/>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roofErr w:type="gramEnd"/>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 i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u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a</w:t>
      </w:r>
      <w:r w:rsidRPr="006632F3">
        <w:rPr>
          <w:rFonts w:ascii="Times New Roman" w:eastAsia="Times New Roman" w:hAnsi="Times New Roman" w:cs="Times New Roman"/>
        </w:rPr>
        <w:t>te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 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k </w:t>
      </w:r>
      <w:r w:rsidRPr="006632F3">
        <w:rPr>
          <w:rFonts w:ascii="Times New Roman" w:eastAsia="Times New Roman" w:hAnsi="Times New Roman" w:cs="Times New Roman"/>
          <w:spacing w:val="-1"/>
        </w:rPr>
        <w:t>Dae</w:t>
      </w:r>
      <w:r w:rsidRPr="006632F3">
        <w:rPr>
          <w:rFonts w:ascii="Times New Roman" w:eastAsia="Times New Roman" w:hAnsi="Times New Roman" w:cs="Times New Roman"/>
        </w:rPr>
        <w:t xml:space="preserve">mon 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re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w:t>
      </w:r>
      <w:r w:rsidRPr="006632F3">
        <w:rPr>
          <w:rFonts w:ascii="Times New Roman" w:eastAsia="Times New Roman" w:hAnsi="Times New Roman" w:cs="Times New Roman"/>
          <w:spacing w:val="-2"/>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61BDD926" w14:textId="77777777" w:rsidR="00583B21" w:rsidRPr="006632F3" w:rsidRDefault="00583B21" w:rsidP="00583B21">
      <w:pPr>
        <w:spacing w:before="16" w:after="0" w:line="260" w:lineRule="exact"/>
        <w:rPr>
          <w:rFonts w:ascii="Times New Roman" w:hAnsi="Times New Roman" w:cs="Times New Roman"/>
        </w:rPr>
      </w:pPr>
    </w:p>
    <w:p w14:paraId="4B4074CD" w14:textId="77777777" w:rsidR="00583B21" w:rsidRPr="006632F3" w:rsidRDefault="00583B21" w:rsidP="00583B21">
      <w:pPr>
        <w:spacing w:after="0" w:line="240" w:lineRule="auto"/>
        <w:ind w:left="118" w:right="173"/>
        <w:rPr>
          <w:rFonts w:ascii="Times New Roman" w:eastAsia="Times New Roman" w:hAnsi="Times New Roman" w:cs="Times New Roman"/>
        </w:rPr>
      </w:pPr>
      <w:r w:rsidRPr="006632F3">
        <w:rPr>
          <w:rFonts w:ascii="Times New Roman" w:eastAsia="Times New Roman" w:hAnsi="Times New Roman" w:cs="Times New Roman"/>
          <w:spacing w:val="-1"/>
        </w:rPr>
        <w:t>Af</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m</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y</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 xml:space="preserve">lth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is now</w:t>
      </w:r>
      <w:r w:rsidRPr="006632F3">
        <w:rPr>
          <w:rFonts w:ascii="Times New Roman" w:eastAsia="Times New Roman" w:hAnsi="Times New Roman" w:cs="Times New Roman"/>
          <w:spacing w:val="-1"/>
        </w:rPr>
        <w:t xml:space="preserve"> ca</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the</w:t>
      </w:r>
      <w:r w:rsidRPr="006632F3">
        <w:rPr>
          <w:rFonts w:ascii="Times New Roman" w:eastAsia="Times New Roman" w:hAnsi="Times New Roman" w:cs="Times New Roman"/>
          <w:spacing w:val="-1"/>
        </w:rPr>
        <w:t xml:space="preserve"> r</w:t>
      </w:r>
      <w:r w:rsidRPr="006632F3">
        <w:rPr>
          <w:rFonts w:ascii="Times New Roman" w:eastAsia="Times New Roman" w:hAnsi="Times New Roman" w:cs="Times New Roman"/>
        </w:rPr>
        <w:t>oot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odule</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 xml:space="preserve">is 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aw</w:t>
      </w:r>
      <w:r w:rsidRPr="006632F3">
        <w:rPr>
          <w:rFonts w:ascii="Times New Roman" w:eastAsia="Times New Roman" w:hAnsi="Times New Roman" w:cs="Times New Roman"/>
        </w:rPr>
        <w:t>n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Hea</w:t>
      </w:r>
      <w:r w:rsidRPr="006632F3">
        <w:rPr>
          <w:rFonts w:ascii="Times New Roman" w:eastAsia="Times New Roman" w:hAnsi="Times New Roman" w:cs="Times New Roman"/>
        </w:rPr>
        <w:t>lth C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the h</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lth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p>
    <w:p w14:paraId="02CDA8D4" w14:textId="77777777" w:rsidR="00583B21" w:rsidRPr="006632F3" w:rsidRDefault="00583B21" w:rsidP="00583B21">
      <w:pPr>
        <w:spacing w:before="16" w:after="0" w:line="260" w:lineRule="exact"/>
        <w:rPr>
          <w:rFonts w:ascii="Times New Roman" w:hAnsi="Times New Roman" w:cs="Times New Roman"/>
        </w:rPr>
      </w:pPr>
    </w:p>
    <w:p w14:paraId="26D28404" w14:textId="77777777" w:rsidR="00583B21" w:rsidRPr="006632F3" w:rsidRDefault="00583B21" w:rsidP="00583B21">
      <w:pPr>
        <w:spacing w:after="0" w:line="240" w:lineRule="auto"/>
        <w:ind w:left="118" w:right="259"/>
        <w:rPr>
          <w:rFonts w:ascii="Times New Roman" w:eastAsia="Times New Roman" w:hAnsi="Times New Roman" w:cs="Times New Roman"/>
        </w:rPr>
      </w:pPr>
      <w:r w:rsidRPr="006632F3">
        <w:rPr>
          <w:rFonts w:ascii="Times New Roman" w:eastAsia="Times New Roman" w:hAnsi="Times New Roman" w:cs="Times New Roman"/>
          <w:spacing w:val="-1"/>
        </w:rPr>
        <w:t>Af</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b</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n ini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t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s i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in</w:t>
      </w:r>
      <w:r w:rsidRPr="006632F3">
        <w:rPr>
          <w:rFonts w:ascii="Times New Roman" w:eastAsia="Times New Roman" w:hAnsi="Times New Roman" w:cs="Times New Roman"/>
          <w:spacing w:val="-8"/>
        </w:rPr>
        <w:t>u</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not,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is mis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s pl</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ref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3.3.4.3).</w:t>
      </w:r>
    </w:p>
    <w:p w14:paraId="751F4D5E" w14:textId="77777777" w:rsidR="00583B21" w:rsidRPr="006632F3" w:rsidRDefault="00583B21" w:rsidP="00583B21">
      <w:pPr>
        <w:spacing w:after="0"/>
        <w:rPr>
          <w:rFonts w:ascii="Times New Roman" w:hAnsi="Times New Roman" w:cs="Times New Roman"/>
        </w:rPr>
        <w:sectPr w:rsidR="00583B21" w:rsidRPr="006632F3">
          <w:pgSz w:w="12240" w:h="15860"/>
          <w:pgMar w:top="1300" w:right="1700" w:bottom="1000" w:left="1680" w:header="0" w:footer="803" w:gutter="0"/>
          <w:cols w:space="720"/>
        </w:sectPr>
      </w:pPr>
    </w:p>
    <w:p w14:paraId="4CE7FDAB" w14:textId="77777777" w:rsidR="00583B21" w:rsidRPr="006632F3" w:rsidRDefault="00583B21" w:rsidP="00583B21">
      <w:pPr>
        <w:spacing w:before="69"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lastRenderedPageBreak/>
        <w:t>D</w:t>
      </w:r>
      <w:r w:rsidRPr="006632F3">
        <w:rPr>
          <w:rFonts w:ascii="Times New Roman" w:eastAsia="Times New Roman" w:hAnsi="Times New Roman" w:cs="Times New Roman"/>
          <w:b/>
          <w:bCs/>
          <w:i/>
        </w:rPr>
        <w:t xml:space="preserve">etect </w:t>
      </w:r>
      <w:r w:rsidRPr="006632F3">
        <w:rPr>
          <w:rFonts w:ascii="Times New Roman" w:eastAsia="Times New Roman" w:hAnsi="Times New Roman" w:cs="Times New Roman"/>
          <w:b/>
          <w:bCs/>
          <w:i/>
          <w:spacing w:val="-1"/>
        </w:rPr>
        <w:t>Ch</w:t>
      </w:r>
      <w:r w:rsidRPr="006632F3">
        <w:rPr>
          <w:rFonts w:ascii="Times New Roman" w:eastAsia="Times New Roman" w:hAnsi="Times New Roman" w:cs="Times New Roman"/>
          <w:b/>
          <w:bCs/>
          <w:i/>
        </w:rPr>
        <w:t>a</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ges</w:t>
      </w:r>
    </w:p>
    <w:p w14:paraId="7AFB5FF6" w14:textId="77777777" w:rsidR="00583B21" w:rsidRPr="006632F3" w:rsidRDefault="00583B21" w:rsidP="00583B21">
      <w:pPr>
        <w:spacing w:before="91" w:after="0" w:line="240" w:lineRule="auto"/>
        <w:ind w:left="118" w:right="-20"/>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6315C8F9" wp14:editId="55CBE9BF">
            <wp:extent cx="5478145" cy="5327650"/>
            <wp:effectExtent l="0" t="0" r="8255" b="6350"/>
            <wp:docPr id="197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78145" cy="5327650"/>
                    </a:xfrm>
                    <a:prstGeom prst="rect">
                      <a:avLst/>
                    </a:prstGeom>
                    <a:noFill/>
                    <a:ln>
                      <a:noFill/>
                    </a:ln>
                  </pic:spPr>
                </pic:pic>
              </a:graphicData>
            </a:graphic>
          </wp:inline>
        </w:drawing>
      </w:r>
    </w:p>
    <w:p w14:paraId="189D4E37" w14:textId="77777777" w:rsidR="00583B21" w:rsidRPr="00D468C9" w:rsidRDefault="00583B21" w:rsidP="00583B21">
      <w:pPr>
        <w:spacing w:before="97" w:after="0" w:line="240" w:lineRule="auto"/>
        <w:ind w:left="118" w:right="-20"/>
        <w:jc w:val="center"/>
        <w:rPr>
          <w:rFonts w:ascii="Times New Roman" w:eastAsia="Times New Roman" w:hAnsi="Times New Roman" w:cs="Times New Roman"/>
          <w:i/>
        </w:rPr>
      </w:pPr>
      <w:r w:rsidRPr="00D468C9">
        <w:rPr>
          <w:rFonts w:ascii="Times New Roman" w:eastAsia="Times New Roman" w:hAnsi="Times New Roman" w:cs="Times New Roman"/>
          <w:bCs/>
          <w:i/>
        </w:rPr>
        <w:t>Fi</w:t>
      </w:r>
      <w:r w:rsidRPr="00D468C9">
        <w:rPr>
          <w:rFonts w:ascii="Times New Roman" w:eastAsia="Times New Roman" w:hAnsi="Times New Roman" w:cs="Times New Roman"/>
          <w:bCs/>
          <w:i/>
          <w:spacing w:val="1"/>
        </w:rPr>
        <w:t>g</w:t>
      </w:r>
      <w:r w:rsidRPr="00D468C9">
        <w:rPr>
          <w:rFonts w:ascii="Times New Roman" w:eastAsia="Times New Roman" w:hAnsi="Times New Roman" w:cs="Times New Roman"/>
          <w:bCs/>
          <w:i/>
          <w:spacing w:val="-1"/>
        </w:rPr>
        <w:t>u</w:t>
      </w:r>
      <w:r w:rsidRPr="00D468C9">
        <w:rPr>
          <w:rFonts w:ascii="Times New Roman" w:eastAsia="Times New Roman" w:hAnsi="Times New Roman" w:cs="Times New Roman"/>
          <w:bCs/>
          <w:i/>
        </w:rPr>
        <w:t>re</w:t>
      </w:r>
      <w:r w:rsidRPr="00D468C9">
        <w:rPr>
          <w:rFonts w:ascii="Times New Roman" w:eastAsia="Times New Roman" w:hAnsi="Times New Roman" w:cs="Times New Roman"/>
          <w:bCs/>
          <w:i/>
          <w:spacing w:val="-6"/>
        </w:rPr>
        <w:t xml:space="preserve"> </w:t>
      </w:r>
      <w:r w:rsidRPr="00D468C9">
        <w:rPr>
          <w:rFonts w:ascii="Times New Roman" w:eastAsia="Times New Roman" w:hAnsi="Times New Roman" w:cs="Times New Roman"/>
          <w:bCs/>
          <w:i/>
          <w:spacing w:val="1"/>
        </w:rPr>
        <w:t>13</w:t>
      </w:r>
      <w:r w:rsidRPr="00D468C9">
        <w:rPr>
          <w:rFonts w:ascii="Times New Roman" w:eastAsia="Times New Roman" w:hAnsi="Times New Roman" w:cs="Times New Roman"/>
          <w:bCs/>
          <w:i/>
          <w:spacing w:val="-3"/>
        </w:rPr>
        <w:t xml:space="preserve"> </w:t>
      </w:r>
      <w:r w:rsidRPr="00D468C9">
        <w:rPr>
          <w:rFonts w:ascii="Times New Roman" w:eastAsia="Times New Roman" w:hAnsi="Times New Roman" w:cs="Times New Roman"/>
          <w:bCs/>
          <w:i/>
        </w:rPr>
        <w:t>A</w:t>
      </w:r>
      <w:r w:rsidRPr="00D468C9">
        <w:rPr>
          <w:rFonts w:ascii="Times New Roman" w:eastAsia="Times New Roman" w:hAnsi="Times New Roman" w:cs="Times New Roman"/>
          <w:bCs/>
          <w:i/>
          <w:spacing w:val="-1"/>
        </w:rPr>
        <w:t>dd</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n</w:t>
      </w:r>
      <w:r w:rsidRPr="00D468C9">
        <w:rPr>
          <w:rFonts w:ascii="Times New Roman" w:eastAsia="Times New Roman" w:hAnsi="Times New Roman" w:cs="Times New Roman"/>
          <w:bCs/>
          <w:i/>
        </w:rPr>
        <w:t>g</w:t>
      </w:r>
      <w:r w:rsidRPr="00D468C9">
        <w:rPr>
          <w:rFonts w:ascii="Times New Roman" w:eastAsia="Times New Roman" w:hAnsi="Times New Roman" w:cs="Times New Roman"/>
          <w:bCs/>
          <w:i/>
          <w:spacing w:val="-5"/>
        </w:rPr>
        <w:t xml:space="preserve"> </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rPr>
        <w:t>er</w:t>
      </w:r>
      <w:r w:rsidRPr="00D468C9">
        <w:rPr>
          <w:rFonts w:ascii="Times New Roman" w:eastAsia="Times New Roman" w:hAnsi="Times New Roman" w:cs="Times New Roman"/>
          <w:bCs/>
          <w:i/>
          <w:spacing w:val="1"/>
        </w:rPr>
        <w:t>v</w:t>
      </w:r>
      <w:r w:rsidRPr="00D468C9">
        <w:rPr>
          <w:rFonts w:ascii="Times New Roman" w:eastAsia="Times New Roman" w:hAnsi="Times New Roman" w:cs="Times New Roman"/>
          <w:bCs/>
          <w:i/>
        </w:rPr>
        <w:t>ice</w:t>
      </w:r>
      <w:r w:rsidRPr="00D468C9">
        <w:rPr>
          <w:rFonts w:ascii="Times New Roman" w:eastAsia="Times New Roman" w:hAnsi="Times New Roman" w:cs="Times New Roman"/>
          <w:bCs/>
          <w:i/>
          <w:spacing w:val="-6"/>
        </w:rPr>
        <w:t xml:space="preserve"> </w:t>
      </w:r>
      <w:r w:rsidRPr="00D468C9">
        <w:rPr>
          <w:rFonts w:ascii="Times New Roman" w:eastAsia="Times New Roman" w:hAnsi="Times New Roman" w:cs="Times New Roman"/>
          <w:bCs/>
          <w:i/>
        </w:rPr>
        <w:t>A</w:t>
      </w:r>
      <w:r w:rsidRPr="00D468C9">
        <w:rPr>
          <w:rFonts w:ascii="Times New Roman" w:eastAsia="Times New Roman" w:hAnsi="Times New Roman" w:cs="Times New Roman"/>
          <w:bCs/>
          <w:i/>
          <w:spacing w:val="-1"/>
        </w:rPr>
        <w:t>d</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spacing w:val="-1"/>
        </w:rPr>
        <w:t>p</w:t>
      </w:r>
      <w:r w:rsidRPr="00D468C9">
        <w:rPr>
          <w:rFonts w:ascii="Times New Roman" w:eastAsia="Times New Roman" w:hAnsi="Times New Roman" w:cs="Times New Roman"/>
          <w:bCs/>
          <w:i/>
          <w:spacing w:val="1"/>
        </w:rPr>
        <w:t>t</w:t>
      </w:r>
      <w:r w:rsidRPr="00D468C9">
        <w:rPr>
          <w:rFonts w:ascii="Times New Roman" w:eastAsia="Times New Roman" w:hAnsi="Times New Roman" w:cs="Times New Roman"/>
          <w:bCs/>
          <w:i/>
        </w:rPr>
        <w:t>er</w:t>
      </w:r>
    </w:p>
    <w:p w14:paraId="65CE528B" w14:textId="77777777" w:rsidR="00583B21" w:rsidRPr="006632F3" w:rsidRDefault="00583B21" w:rsidP="00583B21">
      <w:pPr>
        <w:spacing w:before="8" w:after="0" w:line="100" w:lineRule="exact"/>
        <w:rPr>
          <w:rFonts w:ascii="Times New Roman" w:hAnsi="Times New Roman" w:cs="Times New Roman"/>
        </w:rPr>
      </w:pPr>
    </w:p>
    <w:p w14:paraId="37419209" w14:textId="77777777" w:rsidR="00583B21" w:rsidRPr="006632F3" w:rsidRDefault="00583B21" w:rsidP="00583B21">
      <w:pPr>
        <w:spacing w:after="0" w:line="240" w:lineRule="auto"/>
        <w:ind w:left="118" w:right="187"/>
        <w:rPr>
          <w:rFonts w:ascii="Times New Roman" w:eastAsia="Times New Roman" w:hAnsi="Times New Roman" w:cs="Times New Roman"/>
        </w:rPr>
      </w:pPr>
      <w:r w:rsidRPr="006632F3">
        <w:rPr>
          <w:rFonts w:ascii="Times New Roman" w:eastAsia="Times New Roman" w:hAnsi="Times New Roman" w:cs="Times New Roman"/>
        </w:rPr>
        <w:t>W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d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t</w:t>
      </w:r>
      <w:r w:rsidRPr="006632F3">
        <w:rPr>
          <w:rFonts w:ascii="Times New Roman" w:eastAsia="Times New Roman" w:hAnsi="Times New Roman" w:cs="Times New Roman"/>
          <w:spacing w:val="-5"/>
        </w:rPr>
        <w:t>h</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H</w:t>
      </w:r>
      <w:r w:rsidRPr="006632F3">
        <w:rPr>
          <w:rFonts w:ascii="Times New Roman" w:eastAsia="Times New Roman" w:hAnsi="Times New Roman" w:cs="Times New Roman"/>
        </w:rPr>
        <w:t xml:space="preserve">C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t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t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eac</w:t>
      </w:r>
      <w:r w:rsidRPr="006632F3">
        <w:rPr>
          <w:rFonts w:ascii="Times New Roman" w:eastAsia="Times New Roman" w:hAnsi="Times New Roman" w:cs="Times New Roman"/>
        </w:rPr>
        <w:t>ts to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y st</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t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 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in 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 xml:space="preserve">ss is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w:t>
      </w:r>
      <w:r w:rsidRPr="006632F3">
        <w:rPr>
          <w:rFonts w:ascii="Times New Roman" w:eastAsia="Times New Roman" w:hAnsi="Times New Roman" w:cs="Times New Roman"/>
          <w:spacing w:val="-1"/>
        </w:rPr>
        <w:t>Dae</w:t>
      </w:r>
      <w:r w:rsidRPr="006632F3">
        <w:rPr>
          <w:rFonts w:ascii="Times New Roman" w:eastAsia="Times New Roman" w:hAnsi="Times New Roman" w:cs="Times New Roman"/>
        </w:rPr>
        <w:t>mon to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p>
    <w:p w14:paraId="698C408E" w14:textId="77777777" w:rsidR="00583B21" w:rsidRPr="006632F3" w:rsidRDefault="00583B21" w:rsidP="00583B21">
      <w:pPr>
        <w:spacing w:after="0"/>
        <w:rPr>
          <w:rFonts w:ascii="Times New Roman" w:hAnsi="Times New Roman" w:cs="Times New Roman"/>
        </w:rPr>
        <w:sectPr w:rsidR="00583B21" w:rsidRPr="006632F3">
          <w:pgSz w:w="12240" w:h="15860"/>
          <w:pgMar w:top="1300" w:right="1700" w:bottom="1000" w:left="1680" w:header="0" w:footer="803" w:gutter="0"/>
          <w:cols w:space="720"/>
        </w:sectPr>
      </w:pPr>
    </w:p>
    <w:p w14:paraId="449566E5" w14:textId="77777777" w:rsidR="00583B21" w:rsidRPr="006632F3" w:rsidRDefault="00583B21" w:rsidP="00583B21">
      <w:pPr>
        <w:spacing w:before="69" w:after="0" w:line="240" w:lineRule="auto"/>
        <w:ind w:left="118" w:right="-20"/>
        <w:jc w:val="center"/>
        <w:rPr>
          <w:rFonts w:ascii="Times New Roman" w:eastAsia="Times New Roman" w:hAnsi="Times New Roman" w:cs="Times New Roman"/>
        </w:rPr>
      </w:pPr>
      <w:r w:rsidRPr="006632F3">
        <w:rPr>
          <w:rFonts w:ascii="Times New Roman" w:eastAsia="Times New Roman" w:hAnsi="Times New Roman" w:cs="Times New Roman"/>
          <w:b/>
          <w:bCs/>
          <w:i/>
          <w:spacing w:val="-1"/>
        </w:rPr>
        <w:lastRenderedPageBreak/>
        <w:t>M</w:t>
      </w:r>
      <w:r w:rsidRPr="006632F3">
        <w:rPr>
          <w:rFonts w:ascii="Times New Roman" w:eastAsia="Times New Roman" w:hAnsi="Times New Roman" w:cs="Times New Roman"/>
          <w:b/>
          <w:bCs/>
          <w:i/>
        </w:rPr>
        <w:t>ai</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 xml:space="preserve">tain </w:t>
      </w:r>
      <w:r w:rsidRPr="006632F3">
        <w:rPr>
          <w:rFonts w:ascii="Times New Roman" w:eastAsia="Times New Roman" w:hAnsi="Times New Roman" w:cs="Times New Roman"/>
          <w:b/>
          <w:bCs/>
          <w:i/>
          <w:spacing w:val="-1"/>
        </w:rPr>
        <w:t>S</w:t>
      </w:r>
      <w:r w:rsidRPr="006632F3">
        <w:rPr>
          <w:rFonts w:ascii="Times New Roman" w:eastAsia="Times New Roman" w:hAnsi="Times New Roman" w:cs="Times New Roman"/>
          <w:b/>
          <w:bCs/>
          <w:i/>
        </w:rPr>
        <w:t>ystem</w:t>
      </w:r>
      <w:r w:rsidRPr="006632F3">
        <w:rPr>
          <w:rFonts w:ascii="Times New Roman" w:eastAsia="Times New Roman" w:hAnsi="Times New Roman" w:cs="Times New Roman"/>
          <w:b/>
          <w:bCs/>
          <w:i/>
          <w:spacing w:val="4"/>
        </w:rPr>
        <w:t xml:space="preserve"> </w:t>
      </w:r>
      <w:r w:rsidRPr="006632F3">
        <w:rPr>
          <w:rFonts w:ascii="Times New Roman" w:eastAsia="Times New Roman" w:hAnsi="Times New Roman" w:cs="Times New Roman"/>
          <w:b/>
          <w:bCs/>
          <w:i/>
          <w:spacing w:val="-1"/>
        </w:rPr>
        <w:t>S</w:t>
      </w:r>
      <w:r w:rsidRPr="006632F3">
        <w:rPr>
          <w:rFonts w:ascii="Times New Roman" w:eastAsia="Times New Roman" w:hAnsi="Times New Roman" w:cs="Times New Roman"/>
          <w:b/>
          <w:bCs/>
          <w:i/>
        </w:rPr>
        <w:t>tate</w:t>
      </w:r>
    </w:p>
    <w:p w14:paraId="32993AD4" w14:textId="77777777" w:rsidR="00583B21" w:rsidRPr="006632F3" w:rsidRDefault="00583B21" w:rsidP="00583B21">
      <w:pPr>
        <w:spacing w:before="91" w:after="0" w:line="240" w:lineRule="auto"/>
        <w:ind w:left="118" w:right="-20"/>
        <w:jc w:val="center"/>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0AD336CE" wp14:editId="63EA3E52">
            <wp:extent cx="5454650" cy="4214495"/>
            <wp:effectExtent l="0" t="0" r="0" b="0"/>
            <wp:docPr id="1972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54650" cy="4214495"/>
                    </a:xfrm>
                    <a:prstGeom prst="rect">
                      <a:avLst/>
                    </a:prstGeom>
                    <a:noFill/>
                    <a:ln>
                      <a:noFill/>
                    </a:ln>
                  </pic:spPr>
                </pic:pic>
              </a:graphicData>
            </a:graphic>
          </wp:inline>
        </w:drawing>
      </w:r>
    </w:p>
    <w:p w14:paraId="3B72B67A" w14:textId="77777777" w:rsidR="00583B21" w:rsidRPr="006632F3" w:rsidRDefault="00583B21" w:rsidP="00583B21">
      <w:pPr>
        <w:spacing w:before="6" w:after="0" w:line="120" w:lineRule="exact"/>
        <w:rPr>
          <w:rFonts w:ascii="Times New Roman" w:hAnsi="Times New Roman" w:cs="Times New Roman"/>
        </w:rPr>
      </w:pPr>
    </w:p>
    <w:p w14:paraId="3ACF2988" w14:textId="77777777" w:rsidR="00583B21" w:rsidRPr="00D468C9" w:rsidRDefault="00583B21" w:rsidP="00583B21">
      <w:pPr>
        <w:spacing w:after="0" w:line="240" w:lineRule="auto"/>
        <w:ind w:left="118" w:right="-20"/>
        <w:jc w:val="center"/>
        <w:rPr>
          <w:rFonts w:ascii="Times New Roman" w:eastAsia="Times New Roman" w:hAnsi="Times New Roman" w:cs="Times New Roman"/>
          <w:i/>
        </w:rPr>
      </w:pPr>
      <w:r w:rsidRPr="00D468C9">
        <w:rPr>
          <w:rFonts w:ascii="Times New Roman" w:eastAsia="Times New Roman" w:hAnsi="Times New Roman" w:cs="Times New Roman"/>
          <w:bCs/>
          <w:i/>
        </w:rPr>
        <w:t>Fi</w:t>
      </w:r>
      <w:r w:rsidRPr="00D468C9">
        <w:rPr>
          <w:rFonts w:ascii="Times New Roman" w:eastAsia="Times New Roman" w:hAnsi="Times New Roman" w:cs="Times New Roman"/>
          <w:bCs/>
          <w:i/>
          <w:spacing w:val="1"/>
        </w:rPr>
        <w:t>g</w:t>
      </w:r>
      <w:r w:rsidRPr="00D468C9">
        <w:rPr>
          <w:rFonts w:ascii="Times New Roman" w:eastAsia="Times New Roman" w:hAnsi="Times New Roman" w:cs="Times New Roman"/>
          <w:bCs/>
          <w:i/>
          <w:spacing w:val="-1"/>
        </w:rPr>
        <w:t>u</w:t>
      </w:r>
      <w:r w:rsidRPr="00D468C9">
        <w:rPr>
          <w:rFonts w:ascii="Times New Roman" w:eastAsia="Times New Roman" w:hAnsi="Times New Roman" w:cs="Times New Roman"/>
          <w:bCs/>
          <w:i/>
        </w:rPr>
        <w:t>re</w:t>
      </w:r>
      <w:r w:rsidRPr="00D468C9">
        <w:rPr>
          <w:rFonts w:ascii="Times New Roman" w:eastAsia="Times New Roman" w:hAnsi="Times New Roman" w:cs="Times New Roman"/>
          <w:bCs/>
          <w:i/>
          <w:spacing w:val="-6"/>
        </w:rPr>
        <w:t xml:space="preserve"> </w:t>
      </w:r>
      <w:r>
        <w:rPr>
          <w:rFonts w:ascii="Times New Roman" w:eastAsia="Times New Roman" w:hAnsi="Times New Roman" w:cs="Times New Roman"/>
          <w:bCs/>
          <w:i/>
          <w:spacing w:val="1"/>
        </w:rPr>
        <w:t>14</w:t>
      </w:r>
      <w:r w:rsidRPr="00D468C9">
        <w:rPr>
          <w:rFonts w:ascii="Times New Roman" w:eastAsia="Times New Roman" w:hAnsi="Times New Roman" w:cs="Times New Roman"/>
          <w:bCs/>
          <w:i/>
          <w:spacing w:val="-3"/>
        </w:rPr>
        <w:t xml:space="preserve"> </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spacing w:val="1"/>
        </w:rPr>
        <w:t>y</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spacing w:val="1"/>
        </w:rPr>
        <w:t>t</w:t>
      </w:r>
      <w:r w:rsidRPr="00D468C9">
        <w:rPr>
          <w:rFonts w:ascii="Times New Roman" w:eastAsia="Times New Roman" w:hAnsi="Times New Roman" w:cs="Times New Roman"/>
          <w:bCs/>
          <w:i/>
        </w:rPr>
        <w:t>em</w:t>
      </w:r>
      <w:r w:rsidRPr="00D468C9">
        <w:rPr>
          <w:rFonts w:ascii="Times New Roman" w:eastAsia="Times New Roman" w:hAnsi="Times New Roman" w:cs="Times New Roman"/>
          <w:bCs/>
          <w:i/>
          <w:spacing w:val="-11"/>
        </w:rPr>
        <w:t xml:space="preserve"> </w:t>
      </w:r>
      <w:r w:rsidRPr="00D468C9">
        <w:rPr>
          <w:rFonts w:ascii="Times New Roman" w:eastAsia="Times New Roman" w:hAnsi="Times New Roman" w:cs="Times New Roman"/>
          <w:bCs/>
          <w:i/>
        </w:rPr>
        <w:t>He</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rPr>
        <w:t>l</w:t>
      </w:r>
      <w:r w:rsidRPr="00D468C9">
        <w:rPr>
          <w:rFonts w:ascii="Times New Roman" w:eastAsia="Times New Roman" w:hAnsi="Times New Roman" w:cs="Times New Roman"/>
          <w:bCs/>
          <w:i/>
          <w:spacing w:val="1"/>
        </w:rPr>
        <w:t>t</w:t>
      </w:r>
      <w:r w:rsidRPr="00D468C9">
        <w:rPr>
          <w:rFonts w:ascii="Times New Roman" w:eastAsia="Times New Roman" w:hAnsi="Times New Roman" w:cs="Times New Roman"/>
          <w:bCs/>
          <w:i/>
        </w:rPr>
        <w:t>h</w:t>
      </w:r>
      <w:r w:rsidRPr="00D468C9">
        <w:rPr>
          <w:rFonts w:ascii="Times New Roman" w:eastAsia="Times New Roman" w:hAnsi="Times New Roman" w:cs="Times New Roman"/>
          <w:bCs/>
          <w:i/>
          <w:spacing w:val="-6"/>
        </w:rPr>
        <w:t xml:space="preserve"> </w:t>
      </w:r>
      <w:r w:rsidRPr="00D468C9">
        <w:rPr>
          <w:rFonts w:ascii="Times New Roman" w:eastAsia="Times New Roman" w:hAnsi="Times New Roman" w:cs="Times New Roman"/>
          <w:bCs/>
          <w:i/>
        </w:rPr>
        <w:t>C</w:t>
      </w:r>
      <w:r w:rsidRPr="00D468C9">
        <w:rPr>
          <w:rFonts w:ascii="Times New Roman" w:eastAsia="Times New Roman" w:hAnsi="Times New Roman" w:cs="Times New Roman"/>
          <w:bCs/>
          <w:i/>
          <w:spacing w:val="-1"/>
        </w:rPr>
        <w:t>h</w:t>
      </w:r>
      <w:r w:rsidRPr="00D468C9">
        <w:rPr>
          <w:rFonts w:ascii="Times New Roman" w:eastAsia="Times New Roman" w:hAnsi="Times New Roman" w:cs="Times New Roman"/>
          <w:bCs/>
          <w:i/>
        </w:rPr>
        <w:t>eck</w:t>
      </w:r>
      <w:r w:rsidRPr="00D468C9">
        <w:rPr>
          <w:rFonts w:ascii="Times New Roman" w:eastAsia="Times New Roman" w:hAnsi="Times New Roman" w:cs="Times New Roman"/>
          <w:bCs/>
          <w:i/>
          <w:spacing w:val="-8"/>
        </w:rPr>
        <w:t xml:space="preserve"> </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rPr>
        <w:t>H</w:t>
      </w:r>
      <w:r w:rsidRPr="00D468C9">
        <w:rPr>
          <w:rFonts w:ascii="Times New Roman" w:eastAsia="Times New Roman" w:hAnsi="Times New Roman" w:cs="Times New Roman"/>
          <w:bCs/>
          <w:i/>
          <w:spacing w:val="-1"/>
        </w:rPr>
        <w:t>C</w:t>
      </w:r>
      <w:r w:rsidRPr="00D468C9">
        <w:rPr>
          <w:rFonts w:ascii="Times New Roman" w:eastAsia="Times New Roman" w:hAnsi="Times New Roman" w:cs="Times New Roman"/>
          <w:bCs/>
          <w:i/>
        </w:rPr>
        <w:t>)</w:t>
      </w:r>
      <w:r w:rsidRPr="00D468C9">
        <w:rPr>
          <w:rFonts w:ascii="Times New Roman" w:eastAsia="Times New Roman" w:hAnsi="Times New Roman" w:cs="Times New Roman"/>
          <w:bCs/>
          <w:i/>
          <w:spacing w:val="-4"/>
        </w:rPr>
        <w:t xml:space="preserve"> </w:t>
      </w:r>
      <w:r w:rsidRPr="00D468C9">
        <w:rPr>
          <w:rFonts w:ascii="Times New Roman" w:eastAsia="Times New Roman" w:hAnsi="Times New Roman" w:cs="Times New Roman"/>
          <w:bCs/>
          <w:i/>
          <w:spacing w:val="3"/>
        </w:rPr>
        <w:t>M</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n</w:t>
      </w:r>
      <w:r w:rsidRPr="00D468C9">
        <w:rPr>
          <w:rFonts w:ascii="Times New Roman" w:eastAsia="Times New Roman" w:hAnsi="Times New Roman" w:cs="Times New Roman"/>
          <w:bCs/>
          <w:i/>
          <w:spacing w:val="1"/>
        </w:rPr>
        <w:t>ta</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n</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n</w:t>
      </w:r>
      <w:r w:rsidRPr="00D468C9">
        <w:rPr>
          <w:rFonts w:ascii="Times New Roman" w:eastAsia="Times New Roman" w:hAnsi="Times New Roman" w:cs="Times New Roman"/>
          <w:bCs/>
          <w:i/>
        </w:rPr>
        <w:t>g</w:t>
      </w:r>
      <w:r w:rsidRPr="00D468C9">
        <w:rPr>
          <w:rFonts w:ascii="Times New Roman" w:eastAsia="Times New Roman" w:hAnsi="Times New Roman" w:cs="Times New Roman"/>
          <w:bCs/>
          <w:i/>
          <w:spacing w:val="-10"/>
        </w:rPr>
        <w:t xml:space="preserve"> </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spacing w:val="1"/>
        </w:rPr>
        <w:t>y</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spacing w:val="1"/>
        </w:rPr>
        <w:t>t</w:t>
      </w:r>
      <w:r w:rsidRPr="00D468C9">
        <w:rPr>
          <w:rFonts w:ascii="Times New Roman" w:eastAsia="Times New Roman" w:hAnsi="Times New Roman" w:cs="Times New Roman"/>
          <w:bCs/>
          <w:i/>
        </w:rPr>
        <w:t>em</w:t>
      </w:r>
      <w:r w:rsidRPr="00D468C9">
        <w:rPr>
          <w:rFonts w:ascii="Times New Roman" w:eastAsia="Times New Roman" w:hAnsi="Times New Roman" w:cs="Times New Roman"/>
          <w:bCs/>
          <w:i/>
          <w:spacing w:val="-11"/>
        </w:rPr>
        <w:t xml:space="preserve"> </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spacing w:val="1"/>
        </w:rPr>
        <w:t>tat</w:t>
      </w:r>
      <w:r w:rsidRPr="00D468C9">
        <w:rPr>
          <w:rFonts w:ascii="Times New Roman" w:eastAsia="Times New Roman" w:hAnsi="Times New Roman" w:cs="Times New Roman"/>
          <w:bCs/>
          <w:i/>
        </w:rPr>
        <w:t>e</w:t>
      </w:r>
    </w:p>
    <w:p w14:paraId="38791DA0" w14:textId="77777777" w:rsidR="00583B21" w:rsidRPr="006632F3" w:rsidRDefault="00583B21" w:rsidP="00583B21">
      <w:pPr>
        <w:spacing w:before="8" w:after="0" w:line="100" w:lineRule="exact"/>
        <w:rPr>
          <w:rFonts w:ascii="Times New Roman" w:hAnsi="Times New Roman" w:cs="Times New Roman"/>
        </w:rPr>
      </w:pPr>
    </w:p>
    <w:p w14:paraId="19724716" w14:textId="77777777" w:rsidR="00583B21" w:rsidRPr="006632F3" w:rsidRDefault="00583B21" w:rsidP="00583B21">
      <w:pPr>
        <w:spacing w:after="0" w:line="240" w:lineRule="auto"/>
        <w:ind w:left="118" w:right="165"/>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t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s 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w:t>
      </w:r>
    </w:p>
    <w:p w14:paraId="501DE72A" w14:textId="77777777" w:rsidR="00583B21" w:rsidRPr="006632F3" w:rsidRDefault="00583B21" w:rsidP="00583B21">
      <w:pPr>
        <w:spacing w:before="60" w:after="0" w:line="240" w:lineRule="auto"/>
        <w:ind w:left="2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38496" behindDoc="1" locked="0" layoutInCell="1" allowOverlap="1" wp14:anchorId="2C65C68D" wp14:editId="577EE53D">
                <wp:simplePos x="0" y="0"/>
                <wp:positionH relativeFrom="page">
                  <wp:posOffset>1141730</wp:posOffset>
                </wp:positionH>
                <wp:positionV relativeFrom="paragraph">
                  <wp:posOffset>227330</wp:posOffset>
                </wp:positionV>
                <wp:extent cx="2172335" cy="1270"/>
                <wp:effectExtent l="17780" t="17780" r="10160" b="9525"/>
                <wp:wrapNone/>
                <wp:docPr id="5018" name="Group 49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72335" cy="1270"/>
                          <a:chOff x="1798" y="358"/>
                          <a:chExt cx="3421" cy="2"/>
                        </a:xfrm>
                      </wpg:grpSpPr>
                      <wps:wsp>
                        <wps:cNvPr id="5019" name="Freeform 4954"/>
                        <wps:cNvSpPr>
                          <a:spLocks/>
                        </wps:cNvSpPr>
                        <wps:spPr bwMode="auto">
                          <a:xfrm>
                            <a:off x="1798" y="358"/>
                            <a:ext cx="3421" cy="2"/>
                          </a:xfrm>
                          <a:custGeom>
                            <a:avLst/>
                            <a:gdLst>
                              <a:gd name="T0" fmla="+- 0 1798 1798"/>
                              <a:gd name="T1" fmla="*/ T0 w 3421"/>
                              <a:gd name="T2" fmla="+- 0 5219 1798"/>
                              <a:gd name="T3" fmla="*/ T2 w 3421"/>
                            </a:gdLst>
                            <a:ahLst/>
                            <a:cxnLst>
                              <a:cxn ang="0">
                                <a:pos x="T1" y="0"/>
                              </a:cxn>
                              <a:cxn ang="0">
                                <a:pos x="T3" y="0"/>
                              </a:cxn>
                            </a:cxnLst>
                            <a:rect l="0" t="0" r="r" b="b"/>
                            <a:pathLst>
                              <a:path w="3421">
                                <a:moveTo>
                                  <a:pt x="0" y="0"/>
                                </a:moveTo>
                                <a:lnTo>
                                  <a:pt x="3421"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953" o:spid="_x0000_s1026" style="position:absolute;margin-left:89.9pt;margin-top:17.9pt;width:171.05pt;height:.1pt;z-index:-251177984;mso-position-horizontal-relative:page" coordorigin="1798,358" coordsize="34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">
                <v:shape id="Freeform 4954" o:spid="_x0000_s1027" style="position:absolute;left:1798;top:358;width:3421;height:2;visibility:visible;mso-wrap-style:square;v-text-anchor:top" coordsize="34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PxcsQA&#10;AADdAAAADwAAAGRycy9kb3ducmV2LnhtbESPUWvCMBSF3wX/Q7iCb5o4VNbOVGQgyNjD1u0HXJpr&#10;W9rclCTa7t8vg4GPh3POdziH42R7cScfWscaNmsFgrhypuVaw/fXefUMIkRkg71j0vBDAY7FfHbA&#10;3LiRP+lexlokCIccNTQxDrmUoWrIYli7gTh5V+ctxiR9LY3HMcFtL5+U2kuLLaeFBgd6bajqypvV&#10;INtO+lIN+PZ+2l4/+l1Wn8dM6+ViOr2AiDTFR/i/fTEadmqTwd+b9ARk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j8XLEAAAA3QAAAA8AAAAAAAAAAAAAAAAAmAIAAGRycy9k&#10;b3ducmV2LnhtbFBLBQYAAAAABAAEAPUAAACJAwAAAAA=&#10;" path="m,l3421,e" filled="f" strokeweight=".45925mm">
                  <v:path arrowok="t" o:connecttype="custom" o:connectlocs="0,0;3421,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3.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C</w:t>
      </w:r>
      <w:r w:rsidRPr="006632F3">
        <w:rPr>
          <w:rFonts w:ascii="Times New Roman" w:eastAsia="Arial" w:hAnsi="Times New Roman" w:cs="Times New Roman"/>
          <w:b/>
          <w:bCs/>
        </w:rPr>
        <w:t>lassi</w:t>
      </w:r>
      <w:r w:rsidRPr="006632F3">
        <w:rPr>
          <w:rFonts w:ascii="Times New Roman" w:eastAsia="Arial" w:hAnsi="Times New Roman" w:cs="Times New Roman"/>
          <w:b/>
          <w:bCs/>
          <w:spacing w:val="-1"/>
        </w:rPr>
        <w:t>f</w:t>
      </w:r>
      <w:r w:rsidRPr="006632F3">
        <w:rPr>
          <w:rFonts w:ascii="Times New Roman" w:eastAsia="Arial" w:hAnsi="Times New Roman" w:cs="Times New Roman"/>
          <w:b/>
          <w:bCs/>
        </w:rPr>
        <w:t>ic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n</w:t>
      </w:r>
      <w:r w:rsidRPr="006632F3">
        <w:rPr>
          <w:rFonts w:ascii="Times New Roman" w:eastAsia="Arial" w:hAnsi="Times New Roman" w:cs="Times New Roman"/>
          <w:b/>
          <w:bCs/>
          <w:spacing w:val="-3"/>
        </w:rPr>
        <w:t xml:space="preserve"> </w:t>
      </w:r>
      <w:r w:rsidRPr="006632F3">
        <w:rPr>
          <w:rFonts w:ascii="Times New Roman" w:eastAsia="Arial" w:hAnsi="Times New Roman" w:cs="Times New Roman"/>
          <w:b/>
          <w:bCs/>
        </w:rPr>
        <w:t>Sc</w:t>
      </w:r>
      <w:r w:rsidRPr="006632F3">
        <w:rPr>
          <w:rFonts w:ascii="Times New Roman" w:eastAsia="Arial" w:hAnsi="Times New Roman" w:cs="Times New Roman"/>
          <w:b/>
          <w:bCs/>
          <w:spacing w:val="-1"/>
        </w:rPr>
        <w:t>h</w:t>
      </w:r>
      <w:r w:rsidRPr="006632F3">
        <w:rPr>
          <w:rFonts w:ascii="Times New Roman" w:eastAsia="Arial" w:hAnsi="Times New Roman" w:cs="Times New Roman"/>
          <w:b/>
          <w:bCs/>
        </w:rPr>
        <w:t>e</w:t>
      </w:r>
      <w:r w:rsidRPr="006632F3">
        <w:rPr>
          <w:rFonts w:ascii="Times New Roman" w:eastAsia="Arial" w:hAnsi="Times New Roman" w:cs="Times New Roman"/>
          <w:b/>
          <w:bCs/>
          <w:spacing w:val="2"/>
        </w:rPr>
        <w:t>m</w:t>
      </w:r>
      <w:r w:rsidRPr="006632F3">
        <w:rPr>
          <w:rFonts w:ascii="Times New Roman" w:eastAsia="Arial" w:hAnsi="Times New Roman" w:cs="Times New Roman"/>
          <w:b/>
          <w:bCs/>
        </w:rPr>
        <w:t>e</w:t>
      </w:r>
    </w:p>
    <w:p w14:paraId="263A1DBC" w14:textId="77777777" w:rsidR="00583B21" w:rsidRPr="006632F3" w:rsidRDefault="00583B21" w:rsidP="00583B21">
      <w:pPr>
        <w:spacing w:before="63" w:after="0" w:line="240" w:lineRule="auto"/>
        <w:ind w:left="218" w:right="-20"/>
        <w:rPr>
          <w:rFonts w:ascii="Times New Roman" w:eastAsia="Times New Roman" w:hAnsi="Times New Roman" w:cs="Times New Roman"/>
        </w:rPr>
      </w:pPr>
      <w:r w:rsidRPr="006632F3">
        <w:rPr>
          <w:rFonts w:ascii="Times New Roman" w:eastAsia="Times New Roman" w:hAnsi="Times New Roman" w:cs="Times New Roman"/>
        </w:rPr>
        <w:t>C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p</w:t>
      </w:r>
      <w:r w:rsidRPr="006632F3">
        <w:rPr>
          <w:rFonts w:ascii="Times New Roman" w:eastAsia="Times New Roman" w:hAnsi="Times New Roman" w:cs="Times New Roman"/>
          <w:spacing w:val="-3"/>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w:t>
      </w:r>
      <w:r w:rsidRPr="006632F3">
        <w:rPr>
          <w:rFonts w:ascii="Times New Roman" w:eastAsia="Times New Roman" w:hAnsi="Times New Roman" w:cs="Times New Roman"/>
          <w:spacing w:val="-1"/>
        </w:rPr>
        <w:t>ar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p>
    <w:p w14:paraId="1E938938" w14:textId="77777777" w:rsidR="00583B21" w:rsidRPr="006632F3" w:rsidRDefault="00583B21" w:rsidP="00583B21">
      <w:pPr>
        <w:spacing w:after="0" w:line="240" w:lineRule="auto"/>
        <w:ind w:left="218" w:right="-20"/>
        <w:rPr>
          <w:rFonts w:ascii="Times New Roman" w:eastAsia="Times New Roman" w:hAnsi="Times New Roman" w:cs="Times New Roman"/>
        </w:rPr>
      </w:pPr>
      <w:proofErr w:type="gramStart"/>
      <w:r w:rsidRPr="006632F3">
        <w:rPr>
          <w:rFonts w:ascii="Times New Roman" w:eastAsia="Times New Roman" w:hAnsi="Times New Roman" w:cs="Times New Roman"/>
        </w:rPr>
        <w:t>SCMW.</w:t>
      </w:r>
      <w:proofErr w:type="gramEnd"/>
      <w:r w:rsidRPr="006632F3">
        <w:rPr>
          <w:rFonts w:ascii="Times New Roman" w:eastAsia="Times New Roman" w:hAnsi="Times New Roman" w:cs="Times New Roman"/>
        </w:rPr>
        <w:t xml:space="preserve">  C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s:</w:t>
      </w:r>
    </w:p>
    <w:p w14:paraId="1D03ED9B" w14:textId="77777777" w:rsidR="00583B21" w:rsidRPr="006632F3" w:rsidRDefault="00583B21" w:rsidP="00583B21">
      <w:pPr>
        <w:spacing w:after="0" w:line="240" w:lineRule="auto"/>
        <w:ind w:left="938" w:right="867" w:hanging="360"/>
        <w:rPr>
          <w:rFonts w:ascii="Times New Roman" w:eastAsia="Times New Roman" w:hAnsi="Times New Roman" w:cs="Times New Roman"/>
        </w:rPr>
      </w:pPr>
      <w:r w:rsidRPr="006632F3">
        <w:rPr>
          <w:rFonts w:ascii="Times New Roman" w:eastAsia="Times New Roman" w:hAnsi="Times New Roman" w:cs="Times New Roman"/>
        </w:rPr>
        <w:t xml:space="preserve">1.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mo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vis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8"/>
        </w:rPr>
        <w:t>r</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 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3ABF18FE" w14:textId="77777777" w:rsidR="00583B21" w:rsidRPr="006632F3" w:rsidRDefault="00583B21" w:rsidP="00583B21">
      <w:pPr>
        <w:spacing w:after="0" w:line="240" w:lineRule="auto"/>
        <w:ind w:left="578" w:right="-20"/>
        <w:rPr>
          <w:rFonts w:ascii="Times New Roman" w:eastAsia="Times New Roman" w:hAnsi="Times New Roman" w:cs="Times New Roman"/>
        </w:rPr>
      </w:pPr>
      <w:r w:rsidRPr="006632F3">
        <w:rPr>
          <w:rFonts w:ascii="Times New Roman" w:eastAsia="Times New Roman" w:hAnsi="Times New Roman" w:cs="Times New Roman"/>
        </w:rPr>
        <w:t xml:space="preserve">2.   </w:t>
      </w:r>
      <w:r w:rsidRPr="006632F3">
        <w:rPr>
          <w:rFonts w:ascii="Times New Roman" w:eastAsia="Times New Roman" w:hAnsi="Times New Roman" w:cs="Times New Roman"/>
          <w:spacing w:val="-1"/>
        </w:rPr>
        <w:t>D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e</w:t>
      </w:r>
      <w:r w:rsidRPr="006632F3">
        <w:rPr>
          <w:rFonts w:ascii="Times New Roman" w:eastAsia="Times New Roman" w:hAnsi="Times New Roman" w:cs="Times New Roman"/>
        </w:rPr>
        <w:t>d</w:t>
      </w:r>
    </w:p>
    <w:p w14:paraId="502E9F44" w14:textId="77777777" w:rsidR="00583B21" w:rsidRPr="006632F3" w:rsidRDefault="00583B21" w:rsidP="00583B21">
      <w:pPr>
        <w:spacing w:after="0" w:line="240" w:lineRule="auto"/>
        <w:ind w:left="578" w:right="-20"/>
        <w:rPr>
          <w:rFonts w:ascii="Times New Roman" w:eastAsia="Times New Roman" w:hAnsi="Times New Roman" w:cs="Times New Roman"/>
        </w:rPr>
      </w:pPr>
      <w:r w:rsidRPr="006632F3">
        <w:rPr>
          <w:rFonts w:ascii="Times New Roman" w:eastAsia="Times New Roman" w:hAnsi="Times New Roman" w:cs="Times New Roman"/>
        </w:rPr>
        <w:t xml:space="preserve">3.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mea</w:t>
      </w:r>
      <w:r w:rsidRPr="006632F3">
        <w:rPr>
          <w:rFonts w:ascii="Times New Roman" w:eastAsia="Times New Roman" w:hAnsi="Times New Roman" w:cs="Times New Roman"/>
        </w:rPr>
        <w:t>n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l vis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ide</w:t>
      </w:r>
    </w:p>
    <w:p w14:paraId="27A0C920" w14:textId="77777777" w:rsidR="00583B21" w:rsidRPr="006632F3" w:rsidRDefault="00583B21" w:rsidP="00583B21">
      <w:pPr>
        <w:spacing w:after="0" w:line="240" w:lineRule="auto"/>
        <w:ind w:left="578" w:right="-20"/>
        <w:rPr>
          <w:rFonts w:ascii="Times New Roman" w:eastAsia="Times New Roman" w:hAnsi="Times New Roman" w:cs="Times New Roman"/>
        </w:rPr>
      </w:pPr>
      <w:r w:rsidRPr="006632F3">
        <w:rPr>
          <w:rFonts w:ascii="Times New Roman" w:eastAsia="Times New Roman" w:hAnsi="Times New Roman" w:cs="Times New Roman"/>
        </w:rPr>
        <w:t xml:space="preserve">4.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to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5E5086CC" w14:textId="77777777" w:rsidR="00583B21" w:rsidRPr="006632F3" w:rsidRDefault="00583B21" w:rsidP="00583B21">
      <w:pPr>
        <w:spacing w:before="17" w:after="0" w:line="260" w:lineRule="exact"/>
        <w:rPr>
          <w:rFonts w:ascii="Times New Roman" w:hAnsi="Times New Roman" w:cs="Times New Roman"/>
        </w:rPr>
      </w:pPr>
    </w:p>
    <w:p w14:paraId="52502676" w14:textId="77777777" w:rsidR="00583B21" w:rsidRPr="006632F3" w:rsidRDefault="00583B21" w:rsidP="00583B21">
      <w:pPr>
        <w:spacing w:after="0" w:line="240" w:lineRule="auto"/>
        <w:ind w:left="218" w:right="-20"/>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Pr>
          <w:rFonts w:ascii="Times New Roman" w:eastAsia="Times New Roman" w:hAnsi="Times New Roman" w:cs="Times New Roman"/>
          <w:spacing w:val="-1"/>
        </w:rPr>
        <w:t xml:space="preserve"> 8</w:t>
      </w:r>
      <w:r w:rsidRPr="006632F3">
        <w:rPr>
          <w:rFonts w:ascii="Times New Roman" w:eastAsia="Times New Roman" w:hAnsi="Times New Roman" w:cs="Times New Roman"/>
        </w:rPr>
        <w:t xml:space="preserve">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of</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nto 3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67E05B5A" w14:textId="77777777" w:rsidR="00583B21" w:rsidRPr="006632F3" w:rsidRDefault="00583B21" w:rsidP="00583B21">
      <w:pPr>
        <w:spacing w:before="3" w:after="0" w:line="120" w:lineRule="exact"/>
        <w:rPr>
          <w:rFonts w:ascii="Times New Roman" w:hAnsi="Times New Roman" w:cs="Times New Roman"/>
        </w:rPr>
      </w:pPr>
    </w:p>
    <w:p w14:paraId="251D6769" w14:textId="77777777" w:rsidR="00583B21" w:rsidRPr="006632F3" w:rsidRDefault="00583B21" w:rsidP="00583B21">
      <w:pPr>
        <w:spacing w:after="0" w:line="200" w:lineRule="exact"/>
        <w:rPr>
          <w:rFonts w:ascii="Times New Roman" w:hAnsi="Times New Roman" w:cs="Times New Roman"/>
        </w:rPr>
      </w:pPr>
    </w:p>
    <w:p w14:paraId="7414E735" w14:textId="77777777" w:rsidR="00583B21" w:rsidRPr="006632F3" w:rsidRDefault="00583B21" w:rsidP="00583B21">
      <w:pPr>
        <w:spacing w:after="0" w:line="200" w:lineRule="exact"/>
        <w:rPr>
          <w:rFonts w:ascii="Times New Roman" w:hAnsi="Times New Roman" w:cs="Times New Roman"/>
        </w:rPr>
      </w:pPr>
    </w:p>
    <w:p w14:paraId="60F6C1B5" w14:textId="77777777" w:rsidR="00583B21" w:rsidRPr="006632F3" w:rsidRDefault="00583B21" w:rsidP="00583B21">
      <w:pPr>
        <w:spacing w:after="0" w:line="240" w:lineRule="auto"/>
        <w:ind w:left="218" w:right="-20"/>
        <w:rPr>
          <w:rFonts w:ascii="Times New Roman" w:eastAsia="Times New Roman" w:hAnsi="Times New Roman" w:cs="Times New Roman"/>
        </w:rPr>
      </w:pPr>
      <w:r w:rsidRPr="006632F3">
        <w:rPr>
          <w:rFonts w:ascii="Times New Roman" w:eastAsia="Times New Roman" w:hAnsi="Times New Roman" w:cs="Times New Roman"/>
          <w:b/>
          <w:bCs/>
          <w:i/>
          <w:spacing w:val="-1"/>
        </w:rPr>
        <w:t>S</w:t>
      </w:r>
      <w:r w:rsidRPr="006632F3">
        <w:rPr>
          <w:rFonts w:ascii="Times New Roman" w:eastAsia="Times New Roman" w:hAnsi="Times New Roman" w:cs="Times New Roman"/>
          <w:b/>
          <w:bCs/>
          <w:i/>
        </w:rPr>
        <w:t>e</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 xml:space="preserve">sor </w:t>
      </w:r>
      <w:r w:rsidRPr="006632F3">
        <w:rPr>
          <w:rFonts w:ascii="Times New Roman" w:eastAsia="Times New Roman" w:hAnsi="Times New Roman" w:cs="Times New Roman"/>
          <w:b/>
          <w:bCs/>
          <w:i/>
          <w:spacing w:val="-1"/>
        </w:rPr>
        <w:t>P</w:t>
      </w:r>
      <w:r w:rsidRPr="006632F3">
        <w:rPr>
          <w:rFonts w:ascii="Times New Roman" w:eastAsia="Times New Roman" w:hAnsi="Times New Roman" w:cs="Times New Roman"/>
          <w:b/>
          <w:bCs/>
          <w:i/>
        </w:rPr>
        <w:t>roperty</w:t>
      </w:r>
    </w:p>
    <w:p w14:paraId="7572147E" w14:textId="77777777" w:rsidR="00583B21" w:rsidRPr="006632F3" w:rsidRDefault="00583B21" w:rsidP="00583B21">
      <w:pPr>
        <w:spacing w:before="53" w:after="0" w:line="240" w:lineRule="auto"/>
        <w:ind w:left="218" w:right="730"/>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 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i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d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to SCMW,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be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w:t>
      </w:r>
    </w:p>
    <w:p w14:paraId="34891A83" w14:textId="77777777" w:rsidR="00583B21" w:rsidRPr="006632F3" w:rsidRDefault="00583B21" w:rsidP="00583B21">
      <w:pPr>
        <w:spacing w:after="0" w:line="200" w:lineRule="exact"/>
        <w:rPr>
          <w:rFonts w:ascii="Times New Roman" w:hAnsi="Times New Roman" w:cs="Times New Roman"/>
        </w:rPr>
      </w:pPr>
    </w:p>
    <w:p w14:paraId="0ACAED6F" w14:textId="77777777" w:rsidR="00583B21" w:rsidRPr="006632F3" w:rsidRDefault="00583B21" w:rsidP="00583B21">
      <w:pPr>
        <w:spacing w:before="7" w:after="0" w:line="200" w:lineRule="exact"/>
        <w:rPr>
          <w:rFonts w:ascii="Times New Roman" w:hAnsi="Times New Roman" w:cs="Times New Roman"/>
        </w:rPr>
      </w:pPr>
    </w:p>
    <w:p w14:paraId="260366A2" w14:textId="77777777" w:rsidR="00583B21" w:rsidRPr="006632F3" w:rsidRDefault="00583B21" w:rsidP="00583B21">
      <w:pPr>
        <w:spacing w:after="0" w:line="226" w:lineRule="exact"/>
        <w:ind w:left="218" w:right="-20"/>
        <w:rPr>
          <w:rFonts w:ascii="Times New Roman" w:eastAsia="Times New Roman" w:hAnsi="Times New Roman" w:cs="Times New Roman"/>
        </w:rPr>
      </w:pPr>
      <w:r w:rsidRPr="006632F3">
        <w:rPr>
          <w:rFonts w:ascii="Times New Roman" w:eastAsia="Times New Roman" w:hAnsi="Times New Roman" w:cs="Times New Roman"/>
          <w:b/>
          <w:bCs/>
          <w:spacing w:val="-1"/>
          <w:position w:val="-1"/>
        </w:rPr>
        <w:t>T</w:t>
      </w:r>
      <w:r w:rsidRPr="006632F3">
        <w:rPr>
          <w:rFonts w:ascii="Times New Roman" w:eastAsia="Times New Roman" w:hAnsi="Times New Roman" w:cs="Times New Roman"/>
          <w:b/>
          <w:bCs/>
          <w:spacing w:val="1"/>
          <w:position w:val="-1"/>
        </w:rPr>
        <w:t>a</w:t>
      </w:r>
      <w:r w:rsidRPr="006632F3">
        <w:rPr>
          <w:rFonts w:ascii="Times New Roman" w:eastAsia="Times New Roman" w:hAnsi="Times New Roman" w:cs="Times New Roman"/>
          <w:b/>
          <w:bCs/>
          <w:spacing w:val="-1"/>
          <w:position w:val="-1"/>
        </w:rPr>
        <w:t>b</w:t>
      </w:r>
      <w:r w:rsidRPr="006632F3">
        <w:rPr>
          <w:rFonts w:ascii="Times New Roman" w:eastAsia="Times New Roman" w:hAnsi="Times New Roman" w:cs="Times New Roman"/>
          <w:b/>
          <w:bCs/>
          <w:position w:val="-1"/>
        </w:rPr>
        <w:t>le</w:t>
      </w:r>
      <w:r w:rsidRPr="006632F3">
        <w:rPr>
          <w:rFonts w:ascii="Times New Roman" w:eastAsia="Times New Roman" w:hAnsi="Times New Roman" w:cs="Times New Roman"/>
          <w:b/>
          <w:bCs/>
          <w:spacing w:val="-5"/>
          <w:position w:val="-1"/>
        </w:rPr>
        <w:t xml:space="preserve"> </w:t>
      </w:r>
      <w:r w:rsidRPr="006632F3">
        <w:rPr>
          <w:rFonts w:ascii="Times New Roman" w:eastAsia="Times New Roman" w:hAnsi="Times New Roman" w:cs="Times New Roman"/>
          <w:b/>
          <w:bCs/>
          <w:spacing w:val="1"/>
          <w:position w:val="-1"/>
        </w:rPr>
        <w:t>3-</w:t>
      </w:r>
      <w:r w:rsidRPr="006632F3">
        <w:rPr>
          <w:rFonts w:ascii="Times New Roman" w:eastAsia="Times New Roman" w:hAnsi="Times New Roman" w:cs="Times New Roman"/>
          <w:b/>
          <w:bCs/>
          <w:position w:val="-1"/>
        </w:rPr>
        <w:t>1</w:t>
      </w:r>
      <w:r w:rsidRPr="006632F3">
        <w:rPr>
          <w:rFonts w:ascii="Times New Roman" w:eastAsia="Times New Roman" w:hAnsi="Times New Roman" w:cs="Times New Roman"/>
          <w:b/>
          <w:bCs/>
          <w:spacing w:val="-2"/>
          <w:position w:val="-1"/>
        </w:rPr>
        <w:t xml:space="preserve"> </w:t>
      </w:r>
      <w:r w:rsidRPr="006632F3">
        <w:rPr>
          <w:rFonts w:ascii="Times New Roman" w:eastAsia="Times New Roman" w:hAnsi="Times New Roman" w:cs="Times New Roman"/>
          <w:b/>
          <w:bCs/>
          <w:position w:val="-1"/>
        </w:rPr>
        <w:t>Fiel</w:t>
      </w:r>
      <w:r w:rsidRPr="006632F3">
        <w:rPr>
          <w:rFonts w:ascii="Times New Roman" w:eastAsia="Times New Roman" w:hAnsi="Times New Roman" w:cs="Times New Roman"/>
          <w:b/>
          <w:bCs/>
          <w:spacing w:val="-1"/>
          <w:position w:val="-1"/>
        </w:rPr>
        <w:t>d</w:t>
      </w:r>
      <w:r w:rsidRPr="006632F3">
        <w:rPr>
          <w:rFonts w:ascii="Times New Roman" w:eastAsia="Times New Roman" w:hAnsi="Times New Roman" w:cs="Times New Roman"/>
          <w:b/>
          <w:bCs/>
          <w:position w:val="-1"/>
        </w:rPr>
        <w:t>s</w:t>
      </w:r>
      <w:r w:rsidRPr="006632F3">
        <w:rPr>
          <w:rFonts w:ascii="Times New Roman" w:eastAsia="Times New Roman" w:hAnsi="Times New Roman" w:cs="Times New Roman"/>
          <w:b/>
          <w:bCs/>
          <w:spacing w:val="-5"/>
          <w:position w:val="-1"/>
        </w:rPr>
        <w:t xml:space="preserve"> </w:t>
      </w:r>
      <w:r w:rsidRPr="006632F3">
        <w:rPr>
          <w:rFonts w:ascii="Times New Roman" w:eastAsia="Times New Roman" w:hAnsi="Times New Roman" w:cs="Times New Roman"/>
          <w:b/>
          <w:bCs/>
          <w:spacing w:val="1"/>
          <w:position w:val="-1"/>
        </w:rPr>
        <w:t>o</w:t>
      </w:r>
      <w:r w:rsidRPr="006632F3">
        <w:rPr>
          <w:rFonts w:ascii="Times New Roman" w:eastAsia="Times New Roman" w:hAnsi="Times New Roman" w:cs="Times New Roman"/>
          <w:b/>
          <w:bCs/>
          <w:position w:val="-1"/>
        </w:rPr>
        <w:t>f</w:t>
      </w:r>
      <w:r w:rsidRPr="006632F3">
        <w:rPr>
          <w:rFonts w:ascii="Times New Roman" w:eastAsia="Times New Roman" w:hAnsi="Times New Roman" w:cs="Times New Roman"/>
          <w:b/>
          <w:bCs/>
          <w:spacing w:val="-1"/>
          <w:position w:val="-1"/>
        </w:rPr>
        <w:t xml:space="preserve"> S</w:t>
      </w:r>
      <w:r w:rsidRPr="006632F3">
        <w:rPr>
          <w:rFonts w:ascii="Times New Roman" w:eastAsia="Times New Roman" w:hAnsi="Times New Roman" w:cs="Times New Roman"/>
          <w:b/>
          <w:bCs/>
          <w:position w:val="-1"/>
        </w:rPr>
        <w:t>e</w:t>
      </w:r>
      <w:r w:rsidRPr="006632F3">
        <w:rPr>
          <w:rFonts w:ascii="Times New Roman" w:eastAsia="Times New Roman" w:hAnsi="Times New Roman" w:cs="Times New Roman"/>
          <w:b/>
          <w:bCs/>
          <w:spacing w:val="-1"/>
          <w:position w:val="-1"/>
        </w:rPr>
        <w:t>ns</w:t>
      </w:r>
      <w:r w:rsidRPr="006632F3">
        <w:rPr>
          <w:rFonts w:ascii="Times New Roman" w:eastAsia="Times New Roman" w:hAnsi="Times New Roman" w:cs="Times New Roman"/>
          <w:b/>
          <w:bCs/>
          <w:spacing w:val="1"/>
          <w:position w:val="-1"/>
        </w:rPr>
        <w:t>o</w:t>
      </w:r>
      <w:r w:rsidRPr="006632F3">
        <w:rPr>
          <w:rFonts w:ascii="Times New Roman" w:eastAsia="Times New Roman" w:hAnsi="Times New Roman" w:cs="Times New Roman"/>
          <w:b/>
          <w:bCs/>
          <w:position w:val="-1"/>
        </w:rPr>
        <w:t>r</w:t>
      </w:r>
      <w:r w:rsidRPr="006632F3">
        <w:rPr>
          <w:rFonts w:ascii="Times New Roman" w:eastAsia="Times New Roman" w:hAnsi="Times New Roman" w:cs="Times New Roman"/>
          <w:b/>
          <w:bCs/>
          <w:spacing w:val="-6"/>
          <w:position w:val="-1"/>
        </w:rPr>
        <w:t xml:space="preserve"> </w:t>
      </w:r>
      <w:r w:rsidRPr="006632F3">
        <w:rPr>
          <w:rFonts w:ascii="Times New Roman" w:eastAsia="Times New Roman" w:hAnsi="Times New Roman" w:cs="Times New Roman"/>
          <w:b/>
          <w:bCs/>
          <w:position w:val="-1"/>
        </w:rPr>
        <w:t>Pr</w:t>
      </w:r>
      <w:r w:rsidRPr="006632F3">
        <w:rPr>
          <w:rFonts w:ascii="Times New Roman" w:eastAsia="Times New Roman" w:hAnsi="Times New Roman" w:cs="Times New Roman"/>
          <w:b/>
          <w:bCs/>
          <w:spacing w:val="1"/>
          <w:position w:val="-1"/>
        </w:rPr>
        <w:t>o</w:t>
      </w:r>
      <w:r w:rsidRPr="006632F3">
        <w:rPr>
          <w:rFonts w:ascii="Times New Roman" w:eastAsia="Times New Roman" w:hAnsi="Times New Roman" w:cs="Times New Roman"/>
          <w:b/>
          <w:bCs/>
          <w:spacing w:val="-1"/>
          <w:position w:val="-1"/>
        </w:rPr>
        <w:t>p</w:t>
      </w:r>
      <w:r w:rsidRPr="006632F3">
        <w:rPr>
          <w:rFonts w:ascii="Times New Roman" w:eastAsia="Times New Roman" w:hAnsi="Times New Roman" w:cs="Times New Roman"/>
          <w:b/>
          <w:bCs/>
          <w:position w:val="-1"/>
        </w:rPr>
        <w:t>er</w:t>
      </w:r>
      <w:r w:rsidRPr="006632F3">
        <w:rPr>
          <w:rFonts w:ascii="Times New Roman" w:eastAsia="Times New Roman" w:hAnsi="Times New Roman" w:cs="Times New Roman"/>
          <w:b/>
          <w:bCs/>
          <w:spacing w:val="1"/>
          <w:position w:val="-1"/>
        </w:rPr>
        <w:t>t</w:t>
      </w:r>
      <w:r w:rsidRPr="006632F3">
        <w:rPr>
          <w:rFonts w:ascii="Times New Roman" w:eastAsia="Times New Roman" w:hAnsi="Times New Roman" w:cs="Times New Roman"/>
          <w:b/>
          <w:bCs/>
          <w:position w:val="-1"/>
        </w:rPr>
        <w:t>y</w:t>
      </w:r>
    </w:p>
    <w:p w14:paraId="6B852E3D" w14:textId="77777777" w:rsidR="00583B21" w:rsidRPr="006632F3" w:rsidRDefault="00583B21" w:rsidP="00583B21">
      <w:pPr>
        <w:spacing w:before="10" w:after="0" w:line="140" w:lineRule="exact"/>
        <w:rPr>
          <w:rFonts w:ascii="Times New Roman" w:hAnsi="Times New Roman" w:cs="Times New Roman"/>
        </w:rPr>
      </w:pPr>
    </w:p>
    <w:tbl>
      <w:tblPr>
        <w:tblW w:w="0" w:type="auto"/>
        <w:tblInd w:w="99" w:type="dxa"/>
        <w:tblLayout w:type="fixed"/>
        <w:tblCellMar>
          <w:left w:w="0" w:type="dxa"/>
          <w:right w:w="0" w:type="dxa"/>
        </w:tblCellMar>
        <w:tblLook w:val="01E0" w:firstRow="1" w:lastRow="1" w:firstColumn="1" w:lastColumn="1" w:noHBand="0" w:noVBand="0"/>
      </w:tblPr>
      <w:tblGrid>
        <w:gridCol w:w="2214"/>
        <w:gridCol w:w="6638"/>
      </w:tblGrid>
      <w:tr w:rsidR="00583B21" w:rsidRPr="006632F3" w14:paraId="305A8BEB" w14:textId="77777777" w:rsidTr="00D97B7F">
        <w:trPr>
          <w:trHeight w:hRule="exact" w:val="286"/>
        </w:trPr>
        <w:tc>
          <w:tcPr>
            <w:tcW w:w="2214" w:type="dxa"/>
            <w:tcBorders>
              <w:top w:val="single" w:sz="4" w:space="0" w:color="000000"/>
              <w:left w:val="single" w:sz="4" w:space="0" w:color="000000"/>
              <w:bottom w:val="single" w:sz="4" w:space="0" w:color="000000"/>
              <w:right w:val="single" w:sz="4" w:space="0" w:color="000000"/>
            </w:tcBorders>
          </w:tcPr>
          <w:p w14:paraId="6F4BCEBF"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op</w:t>
            </w:r>
            <w:r w:rsidRPr="006632F3">
              <w:rPr>
                <w:rFonts w:ascii="Times New Roman" w:eastAsia="Times New Roman" w:hAnsi="Times New Roman" w:cs="Times New Roman"/>
                <w:b/>
                <w:bCs/>
                <w:spacing w:val="-1"/>
              </w:rPr>
              <w:t>ert</w:t>
            </w:r>
            <w:r w:rsidRPr="006632F3">
              <w:rPr>
                <w:rFonts w:ascii="Times New Roman" w:eastAsia="Times New Roman" w:hAnsi="Times New Roman" w:cs="Times New Roman"/>
                <w:b/>
                <w:bCs/>
              </w:rPr>
              <w:t>y</w:t>
            </w:r>
          </w:p>
        </w:tc>
        <w:tc>
          <w:tcPr>
            <w:tcW w:w="6638" w:type="dxa"/>
            <w:tcBorders>
              <w:top w:val="single" w:sz="4" w:space="0" w:color="000000"/>
              <w:left w:val="single" w:sz="4" w:space="0" w:color="000000"/>
              <w:bottom w:val="single" w:sz="4" w:space="0" w:color="000000"/>
              <w:right w:val="single" w:sz="4" w:space="0" w:color="000000"/>
            </w:tcBorders>
          </w:tcPr>
          <w:p w14:paraId="4A476781"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b/>
                <w:bCs/>
                <w:spacing w:val="-1"/>
              </w:rPr>
              <w:t>De</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cr</w:t>
            </w:r>
            <w:r w:rsidRPr="006632F3">
              <w:rPr>
                <w:rFonts w:ascii="Times New Roman" w:eastAsia="Times New Roman" w:hAnsi="Times New Roman" w:cs="Times New Roman"/>
                <w:b/>
                <w:bCs/>
              </w:rPr>
              <w:t>ip</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ion</w:t>
            </w:r>
          </w:p>
        </w:tc>
      </w:tr>
      <w:tr w:rsidR="00583B21" w:rsidRPr="006632F3" w14:paraId="3B086AC2" w14:textId="77777777" w:rsidTr="00D97B7F">
        <w:trPr>
          <w:trHeight w:hRule="exact" w:val="565"/>
        </w:trPr>
        <w:tc>
          <w:tcPr>
            <w:tcW w:w="2214" w:type="dxa"/>
            <w:tcBorders>
              <w:top w:val="single" w:sz="4" w:space="0" w:color="000000"/>
              <w:left w:val="single" w:sz="4" w:space="0" w:color="000000"/>
              <w:bottom w:val="single" w:sz="4" w:space="0" w:color="000000"/>
              <w:right w:val="single" w:sz="4" w:space="0" w:color="000000"/>
            </w:tcBorders>
          </w:tcPr>
          <w:p w14:paraId="1CB677DC"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lastRenderedPageBreak/>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p>
        </w:tc>
        <w:tc>
          <w:tcPr>
            <w:tcW w:w="6638" w:type="dxa"/>
            <w:tcBorders>
              <w:top w:val="single" w:sz="4" w:space="0" w:color="000000"/>
              <w:left w:val="single" w:sz="4" w:space="0" w:color="000000"/>
              <w:bottom w:val="single" w:sz="4" w:space="0" w:color="000000"/>
              <w:right w:val="single" w:sz="4" w:space="0" w:color="000000"/>
            </w:tcBorders>
          </w:tcPr>
          <w:p w14:paraId="1F210352"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H</w:t>
            </w:r>
            <w:r w:rsidRPr="006632F3">
              <w:rPr>
                <w:rFonts w:ascii="Times New Roman" w:eastAsia="Times New Roman" w:hAnsi="Times New Roman" w:cs="Times New Roman"/>
              </w:rPr>
              <w:t>u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4"/>
              </w:rPr>
              <w:t>i</w:t>
            </w:r>
            <w:r w:rsidRPr="006632F3">
              <w:rPr>
                <w:rFonts w:ascii="Times New Roman" w:eastAsia="Times New Roman" w:hAnsi="Times New Roman" w:cs="Times New Roman"/>
              </w:rPr>
              <w:t xml:space="preserve">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do</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not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be</w:t>
            </w:r>
          </w:p>
          <w:p w14:paraId="508936CE" w14:textId="77777777" w:rsidR="00583B21" w:rsidRPr="006632F3" w:rsidRDefault="00583B21" w:rsidP="00D97B7F">
            <w:pPr>
              <w:spacing w:after="0" w:line="240" w:lineRule="auto"/>
              <w:ind w:left="102" w:right="-20"/>
              <w:rPr>
                <w:rFonts w:ascii="Times New Roman" w:eastAsia="Times New Roman" w:hAnsi="Times New Roman" w:cs="Times New Roman"/>
              </w:rPr>
            </w:pPr>
            <w:r w:rsidRPr="006632F3">
              <w:rPr>
                <w:rFonts w:ascii="Times New Roman" w:eastAsia="Times New Roman" w:hAnsi="Times New Roman" w:cs="Times New Roman"/>
              </w:rPr>
              <w:t>unique</w:t>
            </w:r>
          </w:p>
        </w:tc>
      </w:tr>
      <w:tr w:rsidR="00583B21" w:rsidRPr="006632F3" w14:paraId="018423D5" w14:textId="77777777" w:rsidTr="00D97B7F">
        <w:trPr>
          <w:trHeight w:hRule="exact" w:val="562"/>
        </w:trPr>
        <w:tc>
          <w:tcPr>
            <w:tcW w:w="2214" w:type="dxa"/>
            <w:tcBorders>
              <w:top w:val="single" w:sz="4" w:space="0" w:color="000000"/>
              <w:left w:val="single" w:sz="4" w:space="0" w:color="000000"/>
              <w:bottom w:val="single" w:sz="4" w:space="0" w:color="000000"/>
              <w:right w:val="single" w:sz="4" w:space="0" w:color="000000"/>
            </w:tcBorders>
          </w:tcPr>
          <w:p w14:paraId="4CF459DC"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p>
        </w:tc>
        <w:tc>
          <w:tcPr>
            <w:tcW w:w="6638" w:type="dxa"/>
            <w:tcBorders>
              <w:top w:val="single" w:sz="4" w:space="0" w:color="000000"/>
              <w:left w:val="single" w:sz="4" w:space="0" w:color="000000"/>
              <w:bottom w:val="single" w:sz="4" w:space="0" w:color="000000"/>
              <w:right w:val="single" w:sz="4" w:space="0" w:color="000000"/>
            </w:tcBorders>
          </w:tcPr>
          <w:p w14:paraId="55282E67"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lo</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oup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a</w:t>
            </w:r>
            <w:r w:rsidRPr="006632F3">
              <w:rPr>
                <w:rFonts w:ascii="Times New Roman" w:eastAsia="Times New Roman" w:hAnsi="Times New Roman" w:cs="Times New Roman"/>
              </w:rPr>
              <w:t>s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01890B53" w14:textId="77777777" w:rsidR="00583B21" w:rsidRPr="006632F3" w:rsidRDefault="00583B21" w:rsidP="00D97B7F">
            <w:pPr>
              <w:spacing w:after="0" w:line="240" w:lineRule="auto"/>
              <w:ind w:left="102" w:right="-20"/>
              <w:rPr>
                <w:rFonts w:ascii="Times New Roman" w:eastAsia="Times New Roman" w:hAnsi="Times New Roman" w:cs="Times New Roman"/>
              </w:rPr>
            </w:pPr>
            <w:proofErr w:type="gramStart"/>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ou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 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p</w:t>
            </w:r>
          </w:p>
        </w:tc>
      </w:tr>
      <w:tr w:rsidR="00583B21" w:rsidRPr="006632F3" w14:paraId="6600D92B" w14:textId="77777777" w:rsidTr="00D97B7F">
        <w:trPr>
          <w:trHeight w:hRule="exact" w:val="286"/>
        </w:trPr>
        <w:tc>
          <w:tcPr>
            <w:tcW w:w="2214" w:type="dxa"/>
            <w:tcBorders>
              <w:top w:val="single" w:sz="4" w:space="0" w:color="000000"/>
              <w:left w:val="single" w:sz="4" w:space="0" w:color="000000"/>
              <w:bottom w:val="single" w:sz="4" w:space="0" w:color="000000"/>
              <w:right w:val="single" w:sz="4" w:space="0" w:color="000000"/>
            </w:tcBorders>
          </w:tcPr>
          <w:p w14:paraId="455F4A18"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p>
        </w:tc>
        <w:tc>
          <w:tcPr>
            <w:tcW w:w="6638" w:type="dxa"/>
            <w:tcBorders>
              <w:top w:val="single" w:sz="4" w:space="0" w:color="000000"/>
              <w:left w:val="single" w:sz="4" w:space="0" w:color="000000"/>
              <w:bottom w:val="single" w:sz="4" w:space="0" w:color="000000"/>
              <w:right w:val="single" w:sz="4" w:space="0" w:color="000000"/>
            </w:tcBorders>
          </w:tcPr>
          <w:p w14:paraId="73AA4408"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1"/>
              </w:rPr>
              <w:t>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tc>
      </w:tr>
      <w:tr w:rsidR="00583B21" w:rsidRPr="006632F3" w14:paraId="07FD1635" w14:textId="77777777" w:rsidTr="00D97B7F">
        <w:trPr>
          <w:trHeight w:hRule="exact" w:val="839"/>
        </w:trPr>
        <w:tc>
          <w:tcPr>
            <w:tcW w:w="2214" w:type="dxa"/>
            <w:tcBorders>
              <w:top w:val="single" w:sz="4" w:space="0" w:color="000000"/>
              <w:left w:val="single" w:sz="4" w:space="0" w:color="000000"/>
              <w:bottom w:val="single" w:sz="4" w:space="0" w:color="000000"/>
              <w:right w:val="single" w:sz="4" w:space="0" w:color="000000"/>
            </w:tcBorders>
          </w:tcPr>
          <w:p w14:paraId="499846F9"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p>
        </w:tc>
        <w:tc>
          <w:tcPr>
            <w:tcW w:w="6638" w:type="dxa"/>
            <w:tcBorders>
              <w:top w:val="single" w:sz="4" w:space="0" w:color="000000"/>
              <w:left w:val="single" w:sz="4" w:space="0" w:color="000000"/>
              <w:bottom w:val="single" w:sz="4" w:space="0" w:color="000000"/>
              <w:right w:val="single" w:sz="4" w:space="0" w:color="000000"/>
            </w:tcBorders>
          </w:tcPr>
          <w:p w14:paraId="71E79E10"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 i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ps 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4"/>
              </w:rPr>
              <w:t>h</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p>
          <w:p w14:paraId="5DA7C352" w14:textId="77777777" w:rsidR="00583B21" w:rsidRPr="006632F3" w:rsidRDefault="00583B21" w:rsidP="00D97B7F">
            <w:pPr>
              <w:spacing w:after="0" w:line="240" w:lineRule="auto"/>
              <w:ind w:left="102" w:right="468"/>
              <w:rPr>
                <w:rFonts w:ascii="Times New Roman" w:eastAsia="Times New Roman" w:hAnsi="Times New Roman" w:cs="Times New Roman"/>
              </w:rPr>
            </w:pP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is 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uni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y 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tc>
      </w:tr>
      <w:tr w:rsidR="00583B21" w:rsidRPr="006632F3" w14:paraId="32894AEE" w14:textId="77777777" w:rsidTr="00D97B7F">
        <w:trPr>
          <w:trHeight w:hRule="exact" w:val="562"/>
        </w:trPr>
        <w:tc>
          <w:tcPr>
            <w:tcW w:w="2214" w:type="dxa"/>
            <w:tcBorders>
              <w:top w:val="single" w:sz="4" w:space="0" w:color="000000"/>
              <w:left w:val="single" w:sz="4" w:space="0" w:color="000000"/>
              <w:bottom w:val="single" w:sz="4" w:space="0" w:color="000000"/>
              <w:right w:val="single" w:sz="4" w:space="0" w:color="000000"/>
            </w:tcBorders>
          </w:tcPr>
          <w:p w14:paraId="13499492"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p>
        </w:tc>
        <w:tc>
          <w:tcPr>
            <w:tcW w:w="6638" w:type="dxa"/>
            <w:tcBorders>
              <w:top w:val="single" w:sz="4" w:space="0" w:color="000000"/>
              <w:left w:val="single" w:sz="4" w:space="0" w:color="000000"/>
              <w:bottom w:val="single" w:sz="4" w:space="0" w:color="000000"/>
              <w:right w:val="single" w:sz="4" w:space="0" w:color="000000"/>
            </w:tcBorders>
          </w:tcPr>
          <w:p w14:paraId="08D56A0D"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1"/>
              </w:rPr>
              <w:t>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u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ee</w:t>
            </w:r>
            <w:r w:rsidRPr="006632F3">
              <w:rPr>
                <w:rFonts w:ascii="Times New Roman" w:eastAsia="Times New Roman" w:hAnsi="Times New Roman" w:cs="Times New Roman"/>
              </w:rPr>
              <w:t>t,</w:t>
            </w:r>
          </w:p>
          <w:p w14:paraId="7E52335C" w14:textId="77777777" w:rsidR="00583B21" w:rsidRPr="006632F3" w:rsidRDefault="00583B21" w:rsidP="00D97B7F">
            <w:pPr>
              <w:spacing w:after="0" w:line="240" w:lineRule="auto"/>
              <w:ind w:left="102" w:right="-20"/>
              <w:rPr>
                <w:rFonts w:ascii="Times New Roman" w:eastAsia="Times New Roman" w:hAnsi="Times New Roman" w:cs="Times New Roman"/>
              </w:rPr>
            </w:pP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u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p>
        </w:tc>
      </w:tr>
      <w:tr w:rsidR="00583B21" w:rsidRPr="006632F3" w14:paraId="116BE18F" w14:textId="77777777" w:rsidTr="00D97B7F">
        <w:trPr>
          <w:trHeight w:hRule="exact" w:val="562"/>
        </w:trPr>
        <w:tc>
          <w:tcPr>
            <w:tcW w:w="2214" w:type="dxa"/>
            <w:tcBorders>
              <w:top w:val="single" w:sz="4" w:space="0" w:color="000000"/>
              <w:left w:val="single" w:sz="4" w:space="0" w:color="000000"/>
              <w:bottom w:val="single" w:sz="4" w:space="0" w:color="000000"/>
              <w:right w:val="single" w:sz="4" w:space="0" w:color="000000"/>
            </w:tcBorders>
          </w:tcPr>
          <w:p w14:paraId="580C65B3"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his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w:t>
            </w:r>
          </w:p>
        </w:tc>
        <w:tc>
          <w:tcPr>
            <w:tcW w:w="6638" w:type="dxa"/>
            <w:tcBorders>
              <w:top w:val="single" w:sz="4" w:space="0" w:color="000000"/>
              <w:left w:val="single" w:sz="4" w:space="0" w:color="000000"/>
              <w:bottom w:val="single" w:sz="4" w:space="0" w:color="000000"/>
              <w:right w:val="single" w:sz="4" w:space="0" w:color="000000"/>
            </w:tcBorders>
          </w:tcPr>
          <w:p w14:paraId="6EA66AAD"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1"/>
              </w:rPr>
              <w:t>D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3"/>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v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ll</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Cu</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ntly</w:t>
            </w:r>
          </w:p>
          <w:p w14:paraId="01576936" w14:textId="77777777" w:rsidR="00583B21" w:rsidRPr="006632F3" w:rsidRDefault="00583B21" w:rsidP="00D97B7F">
            <w:pPr>
              <w:spacing w:after="0" w:line="240" w:lineRule="auto"/>
              <w:ind w:left="102" w:right="-20"/>
              <w:rPr>
                <w:rFonts w:ascii="Times New Roman" w:eastAsia="Times New Roman" w:hAnsi="Times New Roman" w:cs="Times New Roman"/>
              </w:rPr>
            </w:pPr>
            <w:r w:rsidRPr="006632F3">
              <w:rPr>
                <w:rFonts w:ascii="Times New Roman" w:eastAsia="Times New Roman" w:hAnsi="Times New Roman" w:cs="Times New Roman"/>
              </w:rPr>
              <w:t xml:space="preserve">this </w:t>
            </w:r>
            <w:r w:rsidRPr="006632F3">
              <w:rPr>
                <w:rFonts w:ascii="Times New Roman" w:eastAsia="Times New Roman" w:hAnsi="Times New Roman" w:cs="Times New Roman"/>
                <w:spacing w:val="-1"/>
              </w:rPr>
              <w:t>fea</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not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p>
        </w:tc>
      </w:tr>
      <w:tr w:rsidR="00583B21" w:rsidRPr="006632F3" w14:paraId="2F6692BB" w14:textId="77777777" w:rsidTr="00D97B7F">
        <w:trPr>
          <w:trHeight w:hRule="exact" w:val="562"/>
        </w:trPr>
        <w:tc>
          <w:tcPr>
            <w:tcW w:w="2214" w:type="dxa"/>
            <w:tcBorders>
              <w:top w:val="single" w:sz="4" w:space="0" w:color="000000"/>
              <w:left w:val="single" w:sz="4" w:space="0" w:color="000000"/>
              <w:bottom w:val="single" w:sz="4" w:space="0" w:color="000000"/>
              <w:right w:val="single" w:sz="4" w:space="0" w:color="000000"/>
            </w:tcBorders>
          </w:tcPr>
          <w:p w14:paraId="72B8F37A"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w:t>
            </w:r>
          </w:p>
        </w:tc>
        <w:tc>
          <w:tcPr>
            <w:tcW w:w="6638" w:type="dxa"/>
            <w:tcBorders>
              <w:top w:val="single" w:sz="4" w:space="0" w:color="000000"/>
              <w:left w:val="single" w:sz="4" w:space="0" w:color="000000"/>
              <w:bottom w:val="single" w:sz="4" w:space="0" w:color="000000"/>
              <w:right w:val="single" w:sz="4" w:space="0" w:color="000000"/>
            </w:tcBorders>
          </w:tcPr>
          <w:p w14:paraId="3C61946E"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rr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  i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uni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w:t>
            </w:r>
          </w:p>
          <w:p w14:paraId="068820FF" w14:textId="77777777" w:rsidR="00583B21" w:rsidRPr="006632F3" w:rsidRDefault="00583B21" w:rsidP="00D97B7F">
            <w:pPr>
              <w:spacing w:after="0" w:line="240" w:lineRule="auto"/>
              <w:ind w:left="102" w:right="-20"/>
              <w:rPr>
                <w:rFonts w:ascii="Times New Roman" w:eastAsia="Times New Roman" w:hAnsi="Times New Roman" w:cs="Times New Roman"/>
              </w:rPr>
            </w:pP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p>
        </w:tc>
      </w:tr>
      <w:tr w:rsidR="00583B21" w:rsidRPr="006632F3" w14:paraId="18FD7AD0" w14:textId="77777777" w:rsidTr="00D97B7F">
        <w:trPr>
          <w:trHeight w:hRule="exact" w:val="565"/>
        </w:trPr>
        <w:tc>
          <w:tcPr>
            <w:tcW w:w="2214" w:type="dxa"/>
            <w:tcBorders>
              <w:top w:val="single" w:sz="4" w:space="0" w:color="000000"/>
              <w:left w:val="single" w:sz="4" w:space="0" w:color="000000"/>
              <w:bottom w:val="single" w:sz="4" w:space="0" w:color="000000"/>
              <w:right w:val="single" w:sz="4" w:space="0" w:color="000000"/>
            </w:tcBorders>
          </w:tcPr>
          <w:p w14:paraId="0D17DD57"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w:t>
            </w:r>
            <w:r w:rsidRPr="006632F3">
              <w:rPr>
                <w:rFonts w:ascii="Times New Roman" w:eastAsia="Times New Roman" w:hAnsi="Times New Roman" w:cs="Times New Roman"/>
                <w:spacing w:val="-1"/>
              </w:rPr>
              <w:t>D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w:t>
            </w:r>
          </w:p>
        </w:tc>
        <w:tc>
          <w:tcPr>
            <w:tcW w:w="6638" w:type="dxa"/>
            <w:tcBorders>
              <w:top w:val="single" w:sz="4" w:space="0" w:color="000000"/>
              <w:left w:val="single" w:sz="4" w:space="0" w:color="000000"/>
              <w:bottom w:val="single" w:sz="4" w:space="0" w:color="000000"/>
              <w:right w:val="single" w:sz="4" w:space="0" w:color="000000"/>
            </w:tcBorders>
          </w:tcPr>
          <w:p w14:paraId="6792F811"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rr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hould</w:t>
            </w:r>
          </w:p>
          <w:p w14:paraId="0C439D7D" w14:textId="77777777" w:rsidR="00583B21" w:rsidRPr="006632F3" w:rsidRDefault="00583B21" w:rsidP="00D97B7F">
            <w:pPr>
              <w:spacing w:after="0" w:line="240" w:lineRule="auto"/>
              <w:ind w:left="102" w:right="-20"/>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ol </w:t>
            </w:r>
            <w:r w:rsidRPr="006632F3">
              <w:rPr>
                <w:rFonts w:ascii="Times New Roman" w:eastAsia="Times New Roman" w:hAnsi="Times New Roman" w:cs="Times New Roman"/>
                <w:spacing w:val="-1"/>
              </w:rPr>
              <w:t>arra</w:t>
            </w:r>
            <w:r w:rsidRPr="006632F3">
              <w:rPr>
                <w:rFonts w:ascii="Times New Roman" w:eastAsia="Times New Roman" w:hAnsi="Times New Roman" w:cs="Times New Roman"/>
              </w:rPr>
              <w:t>y</w:t>
            </w:r>
          </w:p>
        </w:tc>
      </w:tr>
      <w:tr w:rsidR="00583B21" w:rsidRPr="006632F3" w14:paraId="3AE0536A" w14:textId="77777777" w:rsidTr="00D97B7F">
        <w:trPr>
          <w:trHeight w:hRule="exact" w:val="562"/>
        </w:trPr>
        <w:tc>
          <w:tcPr>
            <w:tcW w:w="2214" w:type="dxa"/>
            <w:tcBorders>
              <w:top w:val="single" w:sz="4" w:space="0" w:color="000000"/>
              <w:left w:val="single" w:sz="4" w:space="0" w:color="000000"/>
              <w:bottom w:val="single" w:sz="4" w:space="0" w:color="000000"/>
              <w:right w:val="single" w:sz="4" w:space="0" w:color="000000"/>
            </w:tcBorders>
          </w:tcPr>
          <w:p w14:paraId="4F5D2C18"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rD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y</w:t>
            </w:r>
          </w:p>
        </w:tc>
        <w:tc>
          <w:tcPr>
            <w:tcW w:w="6638" w:type="dxa"/>
            <w:tcBorders>
              <w:top w:val="single" w:sz="4" w:space="0" w:color="000000"/>
              <w:left w:val="single" w:sz="4" w:space="0" w:color="000000"/>
              <w:bottom w:val="single" w:sz="4" w:space="0" w:color="000000"/>
              <w:right w:val="single" w:sz="4" w:space="0" w:color="000000"/>
            </w:tcBorders>
          </w:tcPr>
          <w:p w14:paraId="447166D7" w14:textId="77777777" w:rsidR="00583B21" w:rsidRPr="006632F3" w:rsidRDefault="00583B21" w:rsidP="00D97B7F">
            <w:pPr>
              <w:spacing w:after="0" w:line="239"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5"/>
              </w:rPr>
              <w:t>r</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p>
          <w:p w14:paraId="4D8322F1" w14:textId="77777777" w:rsidR="00583B21" w:rsidRPr="006632F3" w:rsidRDefault="00583B21" w:rsidP="00D97B7F">
            <w:pPr>
              <w:spacing w:after="0" w:line="240" w:lineRule="auto"/>
              <w:ind w:left="102" w:right="-20"/>
              <w:rPr>
                <w:rFonts w:ascii="Times New Roman" w:eastAsia="Times New Roman" w:hAnsi="Times New Roman" w:cs="Times New Roman"/>
              </w:rPr>
            </w:pP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tc>
      </w:tr>
    </w:tbl>
    <w:p w14:paraId="4AECD782" w14:textId="77777777" w:rsidR="00583B21" w:rsidRPr="006632F3" w:rsidRDefault="00583B21" w:rsidP="00583B21">
      <w:pPr>
        <w:spacing w:before="10" w:after="0" w:line="200" w:lineRule="exact"/>
        <w:rPr>
          <w:rFonts w:ascii="Times New Roman" w:hAnsi="Times New Roman" w:cs="Times New Roman"/>
        </w:rPr>
      </w:pPr>
    </w:p>
    <w:p w14:paraId="7B14736F" w14:textId="77777777" w:rsidR="00583B21" w:rsidRPr="006632F3" w:rsidRDefault="00583B21" w:rsidP="00583B21">
      <w:pPr>
        <w:spacing w:before="29" w:after="0" w:line="240" w:lineRule="auto"/>
        <w:ind w:left="218" w:right="317"/>
        <w:rPr>
          <w:rFonts w:ascii="Times New Roman" w:eastAsia="Times New Roman" w:hAnsi="Times New Roman" w:cs="Times New Roman"/>
        </w:rPr>
      </w:pP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C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r</w:t>
      </w:r>
      <w:r w:rsidRPr="006632F3">
        <w:rPr>
          <w:rFonts w:ascii="Times New Roman" w:eastAsia="Times New Roman" w:hAnsi="Times New Roman" w:cs="Times New Roman"/>
          <w:spacing w:val="-4"/>
        </w:rPr>
        <w:t>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D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ut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not b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 xml:space="preserve">ommo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2"/>
        </w:rPr>
        <w:t>F</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r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 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d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M 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w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of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r</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sub</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of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D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w:t>
      </w:r>
    </w:p>
    <w:p w14:paraId="5A9D6807" w14:textId="77777777" w:rsidR="00583B21" w:rsidRDefault="00583B21" w:rsidP="00583B21">
      <w:pPr>
        <w:spacing w:before="63" w:after="0" w:line="240" w:lineRule="auto"/>
        <w:ind w:left="118" w:right="683"/>
        <w:rPr>
          <w:rFonts w:ascii="Times New Roman" w:eastAsia="Times New Roman" w:hAnsi="Times New Roman" w:cs="Times New Roman"/>
          <w:spacing w:val="-2"/>
        </w:rPr>
      </w:pPr>
    </w:p>
    <w:p w14:paraId="63ACB460" w14:textId="77777777" w:rsidR="00583B21" w:rsidRPr="006632F3" w:rsidRDefault="00583B21" w:rsidP="00583B21">
      <w:pPr>
        <w:spacing w:before="63" w:after="0" w:line="240" w:lineRule="auto"/>
        <w:ind w:left="118" w:right="683"/>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ity 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PS 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tud</w:t>
      </w:r>
      <w:r w:rsidRPr="006632F3">
        <w:rPr>
          <w:rFonts w:ascii="Times New Roman" w:eastAsia="Times New Roman" w:hAnsi="Times New Roman" w:cs="Times New Roman"/>
          <w:spacing w:val="-3"/>
        </w:rPr>
        <w:t>e</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lo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tud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a</w:t>
      </w:r>
      <w:r w:rsidRPr="006632F3">
        <w:rPr>
          <w:rFonts w:ascii="Times New Roman" w:eastAsia="Times New Roman" w:hAnsi="Times New Roman" w:cs="Times New Roman"/>
        </w:rPr>
        <w:t>s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vis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o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w:t>
      </w:r>
    </w:p>
    <w:p w14:paraId="7390ACED" w14:textId="77777777" w:rsidR="00583B21" w:rsidRPr="006632F3" w:rsidRDefault="00583B21" w:rsidP="00583B21">
      <w:pPr>
        <w:spacing w:before="6" w:after="0" w:line="240" w:lineRule="exact"/>
        <w:rPr>
          <w:rFonts w:ascii="Times New Roman" w:hAnsi="Times New Roman" w:cs="Times New Roman"/>
        </w:rPr>
      </w:pPr>
    </w:p>
    <w:p w14:paraId="1046E913"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S</w:t>
      </w:r>
      <w:r w:rsidRPr="006632F3">
        <w:rPr>
          <w:rFonts w:ascii="Times New Roman" w:eastAsia="Times New Roman" w:hAnsi="Times New Roman" w:cs="Times New Roman"/>
          <w:b/>
          <w:bCs/>
          <w:i/>
        </w:rPr>
        <w:t>e</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 xml:space="preserve">sor </w:t>
      </w:r>
      <w:r w:rsidRPr="006632F3">
        <w:rPr>
          <w:rFonts w:ascii="Times New Roman" w:eastAsia="Times New Roman" w:hAnsi="Times New Roman" w:cs="Times New Roman"/>
          <w:b/>
          <w:bCs/>
          <w:i/>
          <w:spacing w:val="-1"/>
        </w:rPr>
        <w:t>D</w:t>
      </w:r>
      <w:r w:rsidRPr="006632F3">
        <w:rPr>
          <w:rFonts w:ascii="Times New Roman" w:eastAsia="Times New Roman" w:hAnsi="Times New Roman" w:cs="Times New Roman"/>
          <w:b/>
          <w:bCs/>
          <w:i/>
        </w:rPr>
        <w:t>ata</w:t>
      </w:r>
    </w:p>
    <w:p w14:paraId="0B6843D0" w14:textId="77777777" w:rsidR="00583B21" w:rsidRPr="006632F3" w:rsidRDefault="00583B21" w:rsidP="00583B21">
      <w:pPr>
        <w:spacing w:before="55" w:after="0" w:line="240" w:lineRule="auto"/>
        <w:ind w:left="118" w:right="397"/>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its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is us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qui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 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D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uld be</w:t>
      </w:r>
      <w:r w:rsidRPr="006632F3">
        <w:rPr>
          <w:rFonts w:ascii="Times New Roman" w:eastAsia="Times New Roman" w:hAnsi="Times New Roman" w:cs="Times New Roman"/>
          <w:spacing w:val="-1"/>
        </w:rPr>
        <w:t xml:space="preserve"> 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h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d</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od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u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r</w:t>
      </w:r>
      <w:r w:rsidRPr="006632F3">
        <w:rPr>
          <w:rFonts w:ascii="Times New Roman" w:eastAsia="Times New Roman" w:hAnsi="Times New Roman" w:cs="Times New Roman"/>
        </w:rPr>
        <w:t>om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w:t>
      </w:r>
    </w:p>
    <w:p w14:paraId="39FE4819" w14:textId="77777777" w:rsidR="00583B21" w:rsidRPr="006632F3" w:rsidRDefault="00583B21" w:rsidP="00583B21">
      <w:pPr>
        <w:spacing w:before="6" w:after="0" w:line="240" w:lineRule="exact"/>
        <w:rPr>
          <w:rFonts w:ascii="Times New Roman" w:hAnsi="Times New Roman" w:cs="Times New Roman"/>
        </w:rPr>
      </w:pPr>
    </w:p>
    <w:p w14:paraId="6B20B023"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M</w:t>
      </w:r>
      <w:r w:rsidRPr="006632F3">
        <w:rPr>
          <w:rFonts w:ascii="Times New Roman" w:eastAsia="Times New Roman" w:hAnsi="Times New Roman" w:cs="Times New Roman"/>
          <w:b/>
          <w:bCs/>
          <w:i/>
        </w:rPr>
        <w:t xml:space="preserve">essage </w:t>
      </w:r>
      <w:r w:rsidRPr="006632F3">
        <w:rPr>
          <w:rFonts w:ascii="Times New Roman" w:eastAsia="Times New Roman" w:hAnsi="Times New Roman" w:cs="Times New Roman"/>
          <w:b/>
          <w:bCs/>
          <w:i/>
          <w:spacing w:val="-1"/>
        </w:rPr>
        <w:t>S</w:t>
      </w:r>
      <w:r w:rsidRPr="006632F3">
        <w:rPr>
          <w:rFonts w:ascii="Times New Roman" w:eastAsia="Times New Roman" w:hAnsi="Times New Roman" w:cs="Times New Roman"/>
          <w:b/>
          <w:bCs/>
          <w:i/>
        </w:rPr>
        <w:t>erialization</w:t>
      </w:r>
    </w:p>
    <w:p w14:paraId="60120C60" w14:textId="77777777" w:rsidR="00583B21" w:rsidRDefault="00583B21" w:rsidP="00583B21">
      <w:pPr>
        <w:spacing w:before="53" w:after="0" w:line="240" w:lineRule="auto"/>
        <w:ind w:left="118" w:right="507"/>
        <w:rPr>
          <w:rFonts w:ascii="Times New Roman" w:eastAsia="Times New Roman" w:hAnsi="Times New Roman" w:cs="Times New Roman"/>
        </w:rPr>
      </w:pP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ti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f</w:t>
      </w:r>
      <w:r w:rsidRPr="006632F3">
        <w:rPr>
          <w:rFonts w:ascii="Times New Roman" w:eastAsia="Times New Roman" w:hAnsi="Times New Roman" w:cs="Times New Roman"/>
          <w:spacing w:val="-2"/>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o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 xml:space="preserve">om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PS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e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w:t>
      </w:r>
      <w:proofErr w:type="gramStart"/>
      <w:r w:rsidRPr="006632F3">
        <w:rPr>
          <w:rFonts w:ascii="Times New Roman" w:eastAsia="Times New Roman" w:hAnsi="Times New Roman" w:cs="Times New Roman"/>
        </w:rPr>
        <w:t>,</w:t>
      </w:r>
      <w:proofErr w:type="gramEnd"/>
      <w:r w:rsidRPr="006632F3">
        <w:rPr>
          <w:rFonts w:ascii="Times New Roman" w:eastAsia="Times New Roman" w:hAnsi="Times New Roman" w:cs="Times New Roman"/>
        </w:rPr>
        <w:t xml:space="preserve"> it is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nto </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 xml:space="preserve">ml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C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C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til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p>
    <w:p w14:paraId="2F719AD0" w14:textId="77777777" w:rsidR="00583B21" w:rsidRDefault="00583B21" w:rsidP="00583B21">
      <w:pPr>
        <w:rPr>
          <w:rFonts w:ascii="Times New Roman" w:eastAsia="Times New Roman" w:hAnsi="Times New Roman" w:cs="Times New Roman"/>
        </w:rPr>
      </w:pPr>
      <w:r>
        <w:rPr>
          <w:rFonts w:ascii="Times New Roman" w:eastAsia="Times New Roman" w:hAnsi="Times New Roman" w:cs="Times New Roman"/>
        </w:rPr>
        <w:br w:type="page"/>
      </w:r>
    </w:p>
    <w:p w14:paraId="344CF288" w14:textId="77777777" w:rsidR="00583B21" w:rsidRPr="006632F3" w:rsidRDefault="00583B21" w:rsidP="00583B21">
      <w:pPr>
        <w:spacing w:before="53" w:after="0" w:line="240" w:lineRule="auto"/>
        <w:ind w:left="118" w:right="507"/>
        <w:rPr>
          <w:rFonts w:ascii="Times New Roman" w:eastAsia="Times New Roman" w:hAnsi="Times New Roman" w:cs="Times New Roman"/>
        </w:rPr>
      </w:pPr>
    </w:p>
    <w:p w14:paraId="07012480" w14:textId="77777777" w:rsidR="00583B21" w:rsidRPr="006632F3" w:rsidRDefault="00583B21" w:rsidP="00583B21">
      <w:pPr>
        <w:spacing w:after="0" w:line="200" w:lineRule="exact"/>
        <w:rPr>
          <w:rFonts w:ascii="Times New Roman" w:hAnsi="Times New Roman" w:cs="Times New Roman"/>
        </w:rPr>
      </w:pPr>
    </w:p>
    <w:p w14:paraId="51E1F4DA" w14:textId="77777777" w:rsidR="00583B21" w:rsidRPr="006632F3" w:rsidRDefault="00583B21" w:rsidP="00583B21">
      <w:pPr>
        <w:spacing w:after="0" w:line="200" w:lineRule="exact"/>
        <w:rPr>
          <w:rFonts w:ascii="Times New Roman" w:hAnsi="Times New Roman" w:cs="Times New Roman"/>
        </w:rPr>
      </w:pPr>
    </w:p>
    <w:p w14:paraId="647B2B6E" w14:textId="77777777" w:rsidR="00583B21" w:rsidRPr="006632F3" w:rsidRDefault="00583B21" w:rsidP="00583B21">
      <w:pPr>
        <w:spacing w:after="0" w:line="200" w:lineRule="exact"/>
        <w:rPr>
          <w:rFonts w:ascii="Times New Roman" w:hAnsi="Times New Roman" w:cs="Times New Roman"/>
        </w:rPr>
      </w:pPr>
    </w:p>
    <w:p w14:paraId="643E0BCD" w14:textId="77777777" w:rsidR="00583B21" w:rsidRPr="006632F3" w:rsidRDefault="00583B21" w:rsidP="00583B21">
      <w:pPr>
        <w:spacing w:after="0" w:line="200" w:lineRule="exact"/>
        <w:rPr>
          <w:rFonts w:ascii="Times New Roman" w:hAnsi="Times New Roman" w:cs="Times New Roman"/>
        </w:rPr>
      </w:pPr>
    </w:p>
    <w:p w14:paraId="3B57A671" w14:textId="77777777" w:rsidR="00583B21" w:rsidRPr="006632F3" w:rsidRDefault="00583B21" w:rsidP="00583B21">
      <w:pPr>
        <w:spacing w:after="0" w:line="200" w:lineRule="exact"/>
        <w:rPr>
          <w:rFonts w:ascii="Times New Roman" w:hAnsi="Times New Roman" w:cs="Times New Roman"/>
        </w:rPr>
      </w:pPr>
    </w:p>
    <w:p w14:paraId="2C991744" w14:textId="77777777" w:rsidR="00583B21" w:rsidRPr="006632F3" w:rsidRDefault="00583B21" w:rsidP="00583B21">
      <w:pPr>
        <w:spacing w:after="0" w:line="200" w:lineRule="exact"/>
        <w:rPr>
          <w:rFonts w:ascii="Times New Roman" w:hAnsi="Times New Roman" w:cs="Times New Roman"/>
        </w:rPr>
      </w:pPr>
    </w:p>
    <w:p w14:paraId="081E59DB" w14:textId="77777777" w:rsidR="00583B21" w:rsidRPr="006632F3" w:rsidRDefault="00583B21" w:rsidP="00583B21">
      <w:pPr>
        <w:spacing w:after="0" w:line="200" w:lineRule="exact"/>
        <w:rPr>
          <w:rFonts w:ascii="Times New Roman" w:hAnsi="Times New Roman" w:cs="Times New Roman"/>
        </w:rPr>
      </w:pPr>
    </w:p>
    <w:p w14:paraId="0F69EB59" w14:textId="77777777" w:rsidR="00583B21" w:rsidRPr="006632F3" w:rsidRDefault="00583B21" w:rsidP="00583B21">
      <w:pPr>
        <w:spacing w:after="0" w:line="200" w:lineRule="exact"/>
        <w:rPr>
          <w:rFonts w:ascii="Times New Roman" w:hAnsi="Times New Roman" w:cs="Times New Roman"/>
        </w:rPr>
      </w:pPr>
    </w:p>
    <w:p w14:paraId="6D765F11" w14:textId="77777777" w:rsidR="00583B21" w:rsidRPr="006632F3" w:rsidRDefault="00583B21" w:rsidP="00583B21">
      <w:pPr>
        <w:spacing w:after="0" w:line="200" w:lineRule="exact"/>
        <w:rPr>
          <w:rFonts w:ascii="Times New Roman" w:hAnsi="Times New Roman" w:cs="Times New Roman"/>
        </w:rPr>
      </w:pPr>
    </w:p>
    <w:p w14:paraId="7129EFAE" w14:textId="77777777" w:rsidR="00583B21" w:rsidRPr="006632F3" w:rsidRDefault="00583B21" w:rsidP="00583B21">
      <w:pPr>
        <w:spacing w:after="0" w:line="200" w:lineRule="exact"/>
        <w:rPr>
          <w:rFonts w:ascii="Times New Roman" w:hAnsi="Times New Roman" w:cs="Times New Roman"/>
        </w:rPr>
      </w:pPr>
    </w:p>
    <w:p w14:paraId="70DCE49D" w14:textId="77777777" w:rsidR="00583B21" w:rsidRPr="006632F3" w:rsidRDefault="00583B21" w:rsidP="00583B21">
      <w:pPr>
        <w:spacing w:after="0" w:line="200" w:lineRule="exact"/>
        <w:rPr>
          <w:rFonts w:ascii="Times New Roman" w:hAnsi="Times New Roman" w:cs="Times New Roman"/>
        </w:rPr>
      </w:pPr>
    </w:p>
    <w:p w14:paraId="653B455B" w14:textId="77777777" w:rsidR="00583B21" w:rsidRPr="006632F3" w:rsidRDefault="00583B21" w:rsidP="00583B21">
      <w:pPr>
        <w:spacing w:after="0" w:line="200" w:lineRule="exact"/>
        <w:rPr>
          <w:rFonts w:ascii="Times New Roman" w:hAnsi="Times New Roman" w:cs="Times New Roman"/>
        </w:rPr>
      </w:pPr>
    </w:p>
    <w:p w14:paraId="2DE0AAAC" w14:textId="77777777" w:rsidR="00583B21" w:rsidRPr="006632F3" w:rsidRDefault="00583B21" w:rsidP="00583B21">
      <w:pPr>
        <w:spacing w:after="0" w:line="200" w:lineRule="exact"/>
        <w:rPr>
          <w:rFonts w:ascii="Times New Roman" w:hAnsi="Times New Roman" w:cs="Times New Roman"/>
        </w:rPr>
      </w:pPr>
    </w:p>
    <w:p w14:paraId="1F005091" w14:textId="77777777" w:rsidR="00583B21" w:rsidRPr="006632F3" w:rsidRDefault="00583B21" w:rsidP="00583B21">
      <w:pPr>
        <w:spacing w:after="0" w:line="200" w:lineRule="exact"/>
        <w:rPr>
          <w:rFonts w:ascii="Times New Roman" w:hAnsi="Times New Roman" w:cs="Times New Roman"/>
        </w:rPr>
      </w:pPr>
    </w:p>
    <w:p w14:paraId="6A1F9A79" w14:textId="77777777" w:rsidR="00583B21" w:rsidRPr="006632F3" w:rsidRDefault="00583B21" w:rsidP="00583B21">
      <w:pPr>
        <w:spacing w:after="0" w:line="200" w:lineRule="exact"/>
        <w:rPr>
          <w:rFonts w:ascii="Times New Roman" w:hAnsi="Times New Roman" w:cs="Times New Roman"/>
        </w:rPr>
      </w:pPr>
    </w:p>
    <w:p w14:paraId="5975FEF4" w14:textId="77777777" w:rsidR="00583B21" w:rsidRPr="006632F3" w:rsidRDefault="00583B21" w:rsidP="00583B21">
      <w:pPr>
        <w:spacing w:after="0" w:line="200" w:lineRule="exact"/>
        <w:rPr>
          <w:rFonts w:ascii="Times New Roman" w:hAnsi="Times New Roman" w:cs="Times New Roman"/>
        </w:rPr>
      </w:pPr>
    </w:p>
    <w:p w14:paraId="1EC2BF2B" w14:textId="77777777" w:rsidR="00583B21" w:rsidRPr="006632F3" w:rsidRDefault="00583B21" w:rsidP="00583B21">
      <w:pPr>
        <w:spacing w:after="0" w:line="200" w:lineRule="exact"/>
        <w:rPr>
          <w:rFonts w:ascii="Times New Roman" w:hAnsi="Times New Roman" w:cs="Times New Roman"/>
        </w:rPr>
      </w:pPr>
    </w:p>
    <w:p w14:paraId="302C9702" w14:textId="77777777" w:rsidR="00583B21" w:rsidRPr="006632F3" w:rsidRDefault="00583B21" w:rsidP="00583B21">
      <w:pPr>
        <w:spacing w:after="0" w:line="200" w:lineRule="exact"/>
        <w:rPr>
          <w:rFonts w:ascii="Times New Roman" w:hAnsi="Times New Roman" w:cs="Times New Roman"/>
        </w:rPr>
      </w:pPr>
    </w:p>
    <w:p w14:paraId="39A9FF05" w14:textId="77777777" w:rsidR="00583B21" w:rsidRPr="006632F3" w:rsidRDefault="00583B21" w:rsidP="00583B21">
      <w:pPr>
        <w:spacing w:after="0" w:line="200" w:lineRule="exact"/>
        <w:rPr>
          <w:rFonts w:ascii="Times New Roman" w:hAnsi="Times New Roman" w:cs="Times New Roman"/>
        </w:rPr>
      </w:pPr>
    </w:p>
    <w:p w14:paraId="49A92DBF" w14:textId="77777777" w:rsidR="00583B21" w:rsidRPr="006632F3" w:rsidRDefault="00583B21" w:rsidP="00583B21">
      <w:pPr>
        <w:spacing w:after="0" w:line="200" w:lineRule="exact"/>
        <w:rPr>
          <w:rFonts w:ascii="Times New Roman" w:hAnsi="Times New Roman" w:cs="Times New Roman"/>
        </w:rPr>
      </w:pPr>
    </w:p>
    <w:p w14:paraId="7A4CC470" w14:textId="77777777" w:rsidR="00583B21" w:rsidRPr="006632F3" w:rsidRDefault="00583B21" w:rsidP="00583B21">
      <w:pPr>
        <w:spacing w:after="0" w:line="200" w:lineRule="exact"/>
        <w:rPr>
          <w:rFonts w:ascii="Times New Roman" w:hAnsi="Times New Roman" w:cs="Times New Roman"/>
        </w:rPr>
      </w:pPr>
    </w:p>
    <w:p w14:paraId="6E18E489" w14:textId="77777777" w:rsidR="00583B21" w:rsidRPr="006632F3" w:rsidRDefault="00583B21" w:rsidP="00583B21">
      <w:pPr>
        <w:spacing w:after="0" w:line="200" w:lineRule="exact"/>
        <w:rPr>
          <w:rFonts w:ascii="Times New Roman" w:hAnsi="Times New Roman" w:cs="Times New Roman"/>
        </w:rPr>
      </w:pPr>
    </w:p>
    <w:p w14:paraId="4C0452AE" w14:textId="77777777" w:rsidR="00583B21" w:rsidRPr="006632F3" w:rsidRDefault="00583B21" w:rsidP="00583B21">
      <w:pPr>
        <w:spacing w:after="0" w:line="200" w:lineRule="exact"/>
        <w:rPr>
          <w:rFonts w:ascii="Times New Roman" w:hAnsi="Times New Roman" w:cs="Times New Roman"/>
        </w:rPr>
      </w:pPr>
    </w:p>
    <w:p w14:paraId="5CE4C13D" w14:textId="77777777" w:rsidR="00583B21" w:rsidRPr="006632F3" w:rsidRDefault="00583B21" w:rsidP="00583B21">
      <w:pPr>
        <w:spacing w:after="0" w:line="200" w:lineRule="exact"/>
        <w:rPr>
          <w:rFonts w:ascii="Times New Roman" w:hAnsi="Times New Roman" w:cs="Times New Roman"/>
        </w:rPr>
      </w:pPr>
    </w:p>
    <w:p w14:paraId="4ED62DCE" w14:textId="77777777" w:rsidR="00583B21" w:rsidRPr="006632F3" w:rsidRDefault="00583B21" w:rsidP="00583B21">
      <w:pPr>
        <w:spacing w:after="0" w:line="200" w:lineRule="exact"/>
        <w:rPr>
          <w:rFonts w:ascii="Times New Roman" w:hAnsi="Times New Roman" w:cs="Times New Roman"/>
        </w:rPr>
      </w:pPr>
    </w:p>
    <w:p w14:paraId="09A82037" w14:textId="77777777" w:rsidR="00583B21" w:rsidRPr="006632F3" w:rsidRDefault="00583B21" w:rsidP="00583B21">
      <w:pPr>
        <w:spacing w:after="0" w:line="200" w:lineRule="exact"/>
        <w:rPr>
          <w:rFonts w:ascii="Times New Roman" w:hAnsi="Times New Roman" w:cs="Times New Roman"/>
        </w:rPr>
      </w:pPr>
    </w:p>
    <w:p w14:paraId="11E8926F" w14:textId="77777777" w:rsidR="00583B21" w:rsidRPr="006632F3" w:rsidRDefault="00583B21" w:rsidP="00583B21">
      <w:pPr>
        <w:spacing w:after="0" w:line="200" w:lineRule="exact"/>
        <w:rPr>
          <w:rFonts w:ascii="Times New Roman" w:hAnsi="Times New Roman" w:cs="Times New Roman"/>
        </w:rPr>
      </w:pPr>
    </w:p>
    <w:p w14:paraId="2246657F" w14:textId="77777777" w:rsidR="00583B21" w:rsidRPr="006632F3" w:rsidRDefault="00583B21" w:rsidP="00583B21">
      <w:pPr>
        <w:spacing w:after="0" w:line="200" w:lineRule="exact"/>
        <w:rPr>
          <w:rFonts w:ascii="Times New Roman" w:hAnsi="Times New Roman" w:cs="Times New Roman"/>
        </w:rPr>
      </w:pPr>
    </w:p>
    <w:p w14:paraId="01B08352" w14:textId="77777777" w:rsidR="00583B21" w:rsidRPr="006632F3" w:rsidRDefault="00583B21" w:rsidP="00583B21">
      <w:pPr>
        <w:spacing w:after="0" w:line="200" w:lineRule="exact"/>
        <w:rPr>
          <w:rFonts w:ascii="Times New Roman" w:hAnsi="Times New Roman" w:cs="Times New Roman"/>
        </w:rPr>
      </w:pPr>
    </w:p>
    <w:p w14:paraId="6BAA8D85" w14:textId="77777777" w:rsidR="00583B21" w:rsidRPr="006632F3" w:rsidRDefault="00583B21" w:rsidP="00583B21">
      <w:pPr>
        <w:spacing w:after="0" w:line="200" w:lineRule="exact"/>
        <w:rPr>
          <w:rFonts w:ascii="Times New Roman" w:hAnsi="Times New Roman" w:cs="Times New Roman"/>
        </w:rPr>
      </w:pPr>
    </w:p>
    <w:p w14:paraId="09041205" w14:textId="77777777" w:rsidR="00583B21" w:rsidRPr="006632F3" w:rsidRDefault="00583B21" w:rsidP="00583B21">
      <w:pPr>
        <w:spacing w:after="0" w:line="200" w:lineRule="exact"/>
        <w:rPr>
          <w:rFonts w:ascii="Times New Roman" w:hAnsi="Times New Roman" w:cs="Times New Roman"/>
        </w:rPr>
      </w:pPr>
    </w:p>
    <w:p w14:paraId="7C34072E" w14:textId="77777777" w:rsidR="00583B21" w:rsidRPr="006632F3" w:rsidRDefault="00583B21" w:rsidP="00583B21">
      <w:pPr>
        <w:spacing w:after="0" w:line="200" w:lineRule="exact"/>
        <w:rPr>
          <w:rFonts w:ascii="Times New Roman" w:hAnsi="Times New Roman" w:cs="Times New Roman"/>
        </w:rPr>
      </w:pPr>
    </w:p>
    <w:p w14:paraId="730466D8" w14:textId="77777777" w:rsidR="00583B21" w:rsidRPr="006632F3" w:rsidRDefault="00583B21" w:rsidP="00583B21">
      <w:pPr>
        <w:spacing w:after="0" w:line="200" w:lineRule="exact"/>
        <w:rPr>
          <w:rFonts w:ascii="Times New Roman" w:hAnsi="Times New Roman" w:cs="Times New Roman"/>
        </w:rPr>
      </w:pPr>
    </w:p>
    <w:p w14:paraId="0AEA657B" w14:textId="77777777" w:rsidR="00583B21" w:rsidRPr="006632F3" w:rsidRDefault="00583B21" w:rsidP="00583B21">
      <w:pPr>
        <w:spacing w:after="0" w:line="200" w:lineRule="exact"/>
        <w:rPr>
          <w:rFonts w:ascii="Times New Roman" w:hAnsi="Times New Roman" w:cs="Times New Roman"/>
        </w:rPr>
      </w:pPr>
    </w:p>
    <w:p w14:paraId="5D43E0A5" w14:textId="77777777" w:rsidR="00583B21" w:rsidRPr="006632F3" w:rsidRDefault="00583B21" w:rsidP="00583B21">
      <w:pPr>
        <w:spacing w:after="0" w:line="200" w:lineRule="exact"/>
        <w:rPr>
          <w:rFonts w:ascii="Times New Roman" w:hAnsi="Times New Roman" w:cs="Times New Roman"/>
        </w:rPr>
      </w:pPr>
    </w:p>
    <w:p w14:paraId="100E064A" w14:textId="77777777" w:rsidR="00583B21" w:rsidRPr="006632F3" w:rsidRDefault="00583B21" w:rsidP="00583B21">
      <w:pPr>
        <w:spacing w:after="0" w:line="200" w:lineRule="exact"/>
        <w:rPr>
          <w:rFonts w:ascii="Times New Roman" w:hAnsi="Times New Roman" w:cs="Times New Roman"/>
        </w:rPr>
      </w:pPr>
    </w:p>
    <w:p w14:paraId="05141163" w14:textId="77777777" w:rsidR="00583B21" w:rsidRPr="006632F3" w:rsidRDefault="00583B21" w:rsidP="00583B21">
      <w:pPr>
        <w:spacing w:before="18" w:after="0" w:line="260" w:lineRule="exact"/>
        <w:rPr>
          <w:rFonts w:ascii="Times New Roman" w:hAnsi="Times New Roman" w:cs="Times New Roman"/>
        </w:rPr>
      </w:pPr>
    </w:p>
    <w:p w14:paraId="6DEBC7E5" w14:textId="77777777" w:rsidR="00583B21" w:rsidRDefault="00583B21" w:rsidP="00583B21">
      <w:pPr>
        <w:spacing w:before="34" w:after="0" w:line="240" w:lineRule="auto"/>
        <w:ind w:left="118" w:right="-20"/>
        <w:jc w:val="center"/>
        <w:rPr>
          <w:rFonts w:ascii="Times New Roman" w:eastAsia="Times New Roman" w:hAnsi="Times New Roman" w:cs="Times New Roman"/>
          <w:bCs/>
          <w:i/>
        </w:rPr>
      </w:pPr>
    </w:p>
    <w:p w14:paraId="0960A098" w14:textId="77777777" w:rsidR="00583B21" w:rsidRPr="00D468C9" w:rsidRDefault="00583B21" w:rsidP="00583B21">
      <w:pPr>
        <w:spacing w:before="34" w:after="0" w:line="240" w:lineRule="auto"/>
        <w:ind w:left="118" w:right="-20"/>
        <w:jc w:val="center"/>
        <w:rPr>
          <w:rFonts w:ascii="Times New Roman" w:eastAsia="Times New Roman" w:hAnsi="Times New Roman" w:cs="Times New Roman"/>
          <w:i/>
        </w:rPr>
      </w:pPr>
      <w:r w:rsidRPr="00D468C9">
        <w:rPr>
          <w:rFonts w:ascii="Times New Roman" w:hAnsi="Times New Roman" w:cs="Times New Roman"/>
          <w:i/>
          <w:noProof/>
        </w:rPr>
        <mc:AlternateContent>
          <mc:Choice Requires="wps">
            <w:drawing>
              <wp:anchor distT="0" distB="0" distL="114300" distR="114300" simplePos="0" relativeHeight="252139520" behindDoc="1" locked="0" layoutInCell="1" allowOverlap="1" wp14:anchorId="3A2D4315" wp14:editId="75734202">
                <wp:simplePos x="0" y="0"/>
                <wp:positionH relativeFrom="page">
                  <wp:posOffset>1143635</wp:posOffset>
                </wp:positionH>
                <wp:positionV relativeFrom="paragraph">
                  <wp:posOffset>-4505960</wp:posOffset>
                </wp:positionV>
                <wp:extent cx="5128895" cy="4472305"/>
                <wp:effectExtent l="635" t="0" r="4445" b="0"/>
                <wp:wrapNone/>
                <wp:docPr id="5017" name="Text Box 49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8895" cy="4472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39FA4B" w14:textId="77777777" w:rsidR="00583B21" w:rsidRDefault="00583B21" w:rsidP="00583B21">
                            <w:pPr>
                              <w:tabs>
                                <w:tab w:val="left" w:pos="1620"/>
                                <w:tab w:val="left" w:pos="2520"/>
                                <w:tab w:val="left" w:pos="5020"/>
                              </w:tabs>
                              <w:spacing w:before="47" w:after="0" w:line="240" w:lineRule="auto"/>
                              <w:ind w:left="43" w:right="-20"/>
                              <w:rPr>
                                <w:rFonts w:ascii="Arial" w:eastAsia="Arial" w:hAnsi="Arial" w:cs="Arial"/>
                                <w:sz w:val="12"/>
                                <w:szCs w:val="12"/>
                              </w:rPr>
                            </w:pPr>
                            <w:r>
                              <w:rPr>
                                <w:rFonts w:ascii="Arial" w:eastAsia="Arial" w:hAnsi="Arial" w:cs="Arial"/>
                                <w:b/>
                                <w:bCs/>
                                <w:spacing w:val="7"/>
                                <w:sz w:val="12"/>
                                <w:szCs w:val="12"/>
                              </w:rPr>
                              <w:t>P</w:t>
                            </w:r>
                            <w:r>
                              <w:rPr>
                                <w:rFonts w:ascii="Arial" w:eastAsia="Arial" w:hAnsi="Arial" w:cs="Arial"/>
                                <w:b/>
                                <w:bCs/>
                                <w:spacing w:val="-3"/>
                                <w:sz w:val="12"/>
                                <w:szCs w:val="12"/>
                              </w:rPr>
                              <w:t>r</w:t>
                            </w:r>
                            <w:r>
                              <w:rPr>
                                <w:rFonts w:ascii="Arial" w:eastAsia="Arial" w:hAnsi="Arial" w:cs="Arial"/>
                                <w:b/>
                                <w:bCs/>
                                <w:spacing w:val="-1"/>
                                <w:sz w:val="12"/>
                                <w:szCs w:val="12"/>
                              </w:rPr>
                              <w:t>e</w:t>
                            </w:r>
                            <w:r>
                              <w:rPr>
                                <w:rFonts w:ascii="Arial" w:eastAsia="Arial" w:hAnsi="Arial" w:cs="Arial"/>
                                <w:b/>
                                <w:bCs/>
                                <w:spacing w:val="3"/>
                                <w:sz w:val="12"/>
                                <w:szCs w:val="12"/>
                              </w:rPr>
                              <w:t>d</w:t>
                            </w:r>
                            <w:r>
                              <w:rPr>
                                <w:rFonts w:ascii="Arial" w:eastAsia="Arial" w:hAnsi="Arial" w:cs="Arial"/>
                                <w:b/>
                                <w:bCs/>
                                <w:spacing w:val="-1"/>
                                <w:sz w:val="12"/>
                                <w:szCs w:val="12"/>
                              </w:rPr>
                              <w:t>e</w:t>
                            </w:r>
                            <w:r>
                              <w:rPr>
                                <w:rFonts w:ascii="Arial" w:eastAsia="Arial" w:hAnsi="Arial" w:cs="Arial"/>
                                <w:b/>
                                <w:bCs/>
                                <w:spacing w:val="4"/>
                                <w:sz w:val="12"/>
                                <w:szCs w:val="12"/>
                              </w:rPr>
                              <w:t>f</w:t>
                            </w:r>
                            <w:r>
                              <w:rPr>
                                <w:rFonts w:ascii="Arial" w:eastAsia="Arial" w:hAnsi="Arial" w:cs="Arial"/>
                                <w:b/>
                                <w:bCs/>
                                <w:spacing w:val="-1"/>
                                <w:sz w:val="12"/>
                                <w:szCs w:val="12"/>
                              </w:rPr>
                              <w:t>i</w:t>
                            </w:r>
                            <w:r>
                              <w:rPr>
                                <w:rFonts w:ascii="Arial" w:eastAsia="Arial" w:hAnsi="Arial" w:cs="Arial"/>
                                <w:b/>
                                <w:bCs/>
                                <w:spacing w:val="3"/>
                                <w:sz w:val="12"/>
                                <w:szCs w:val="12"/>
                              </w:rPr>
                              <w:t>n</w:t>
                            </w:r>
                            <w:r>
                              <w:rPr>
                                <w:rFonts w:ascii="Arial" w:eastAsia="Arial" w:hAnsi="Arial" w:cs="Arial"/>
                                <w:b/>
                                <w:bCs/>
                                <w:spacing w:val="-1"/>
                                <w:sz w:val="12"/>
                                <w:szCs w:val="12"/>
                              </w:rPr>
                              <w:t>e</w:t>
                            </w:r>
                            <w:r>
                              <w:rPr>
                                <w:rFonts w:ascii="Arial" w:eastAsia="Arial" w:hAnsi="Arial" w:cs="Arial"/>
                                <w:b/>
                                <w:bCs/>
                                <w:spacing w:val="3"/>
                                <w:sz w:val="12"/>
                                <w:szCs w:val="12"/>
                              </w:rPr>
                              <w:t>dT</w:t>
                            </w:r>
                            <w:r>
                              <w:rPr>
                                <w:rFonts w:ascii="Arial" w:eastAsia="Arial" w:hAnsi="Arial" w:cs="Arial"/>
                                <w:b/>
                                <w:bCs/>
                                <w:spacing w:val="-1"/>
                                <w:sz w:val="12"/>
                                <w:szCs w:val="12"/>
                              </w:rPr>
                              <w:t>y</w:t>
                            </w:r>
                            <w:r>
                              <w:rPr>
                                <w:rFonts w:ascii="Arial" w:eastAsia="Arial" w:hAnsi="Arial" w:cs="Arial"/>
                                <w:b/>
                                <w:bCs/>
                                <w:spacing w:val="3"/>
                                <w:sz w:val="12"/>
                                <w:szCs w:val="12"/>
                              </w:rPr>
                              <w:t>p</w:t>
                            </w:r>
                            <w:r>
                              <w:rPr>
                                <w:rFonts w:ascii="Arial" w:eastAsia="Arial" w:hAnsi="Arial" w:cs="Arial"/>
                                <w:b/>
                                <w:bCs/>
                                <w:sz w:val="12"/>
                                <w:szCs w:val="12"/>
                              </w:rPr>
                              <w:t>e</w:t>
                            </w:r>
                            <w:r>
                              <w:rPr>
                                <w:rFonts w:ascii="Arial" w:eastAsia="Arial" w:hAnsi="Arial" w:cs="Arial"/>
                                <w:b/>
                                <w:bCs/>
                                <w:spacing w:val="-6"/>
                                <w:sz w:val="12"/>
                                <w:szCs w:val="12"/>
                              </w:rPr>
                              <w:t xml:space="preserve"> </w:t>
                            </w:r>
                            <w:r>
                              <w:rPr>
                                <w:rFonts w:ascii="Arial" w:eastAsia="Arial" w:hAnsi="Arial" w:cs="Arial"/>
                                <w:b/>
                                <w:bCs/>
                                <w:sz w:val="12"/>
                                <w:szCs w:val="12"/>
                              </w:rPr>
                              <w:tab/>
                            </w:r>
                            <w:r>
                              <w:rPr>
                                <w:rFonts w:ascii="Arial" w:eastAsia="Arial" w:hAnsi="Arial" w:cs="Arial"/>
                                <w:spacing w:val="4"/>
                                <w:position w:val="2"/>
                                <w:sz w:val="12"/>
                                <w:szCs w:val="12"/>
                              </w:rPr>
                              <w:t>-</w:t>
                            </w:r>
                            <w:r>
                              <w:rPr>
                                <w:rFonts w:ascii="Arial" w:eastAsia="Arial" w:hAnsi="Arial" w:cs="Arial"/>
                                <w:spacing w:val="6"/>
                                <w:position w:val="2"/>
                                <w:sz w:val="12"/>
                                <w:szCs w:val="12"/>
                              </w:rPr>
                              <w:t>i</w:t>
                            </w:r>
                            <w:r>
                              <w:rPr>
                                <w:rFonts w:ascii="Arial" w:eastAsia="Arial" w:hAnsi="Arial" w:cs="Arial"/>
                                <w:spacing w:val="-1"/>
                                <w:position w:val="2"/>
                                <w:sz w:val="12"/>
                                <w:szCs w:val="12"/>
                              </w:rPr>
                              <w:t>n</w:t>
                            </w:r>
                            <w:r>
                              <w:rPr>
                                <w:rFonts w:ascii="Arial" w:eastAsia="Arial" w:hAnsi="Arial" w:cs="Arial"/>
                                <w:spacing w:val="5"/>
                                <w:position w:val="2"/>
                                <w:sz w:val="12"/>
                                <w:szCs w:val="12"/>
                              </w:rPr>
                              <w:t>s</w:t>
                            </w:r>
                            <w:r>
                              <w:rPr>
                                <w:rFonts w:ascii="Arial" w:eastAsia="Arial" w:hAnsi="Arial" w:cs="Arial"/>
                                <w:spacing w:val="-1"/>
                                <w:position w:val="2"/>
                                <w:sz w:val="12"/>
                                <w:szCs w:val="12"/>
                              </w:rPr>
                              <w:t>tant</w:t>
                            </w:r>
                            <w:r>
                              <w:rPr>
                                <w:rFonts w:ascii="Arial" w:eastAsia="Arial" w:hAnsi="Arial" w:cs="Arial"/>
                                <w:spacing w:val="6"/>
                                <w:position w:val="2"/>
                                <w:sz w:val="12"/>
                                <w:szCs w:val="12"/>
                              </w:rPr>
                              <w:t>i</w:t>
                            </w:r>
                            <w:r>
                              <w:rPr>
                                <w:rFonts w:ascii="Arial" w:eastAsia="Arial" w:hAnsi="Arial" w:cs="Arial"/>
                                <w:spacing w:val="-1"/>
                                <w:position w:val="2"/>
                                <w:sz w:val="12"/>
                                <w:szCs w:val="12"/>
                              </w:rPr>
                              <w:t>ate</w:t>
                            </w:r>
                            <w:r>
                              <w:rPr>
                                <w:rFonts w:ascii="Arial" w:eastAsia="Arial" w:hAnsi="Arial" w:cs="Arial"/>
                                <w:position w:val="2"/>
                                <w:sz w:val="12"/>
                                <w:szCs w:val="12"/>
                              </w:rPr>
                              <w:t>s</w:t>
                            </w:r>
                            <w:r>
                              <w:rPr>
                                <w:rFonts w:ascii="Arial" w:eastAsia="Arial" w:hAnsi="Arial" w:cs="Arial"/>
                                <w:spacing w:val="-14"/>
                                <w:position w:val="2"/>
                                <w:sz w:val="12"/>
                                <w:szCs w:val="12"/>
                              </w:rPr>
                              <w:t xml:space="preserve"> </w:t>
                            </w:r>
                            <w:r>
                              <w:rPr>
                                <w:rFonts w:ascii="Arial" w:eastAsia="Arial" w:hAnsi="Arial" w:cs="Arial"/>
                                <w:position w:val="2"/>
                                <w:sz w:val="12"/>
                                <w:szCs w:val="12"/>
                              </w:rPr>
                              <w:tab/>
                            </w:r>
                            <w:r>
                              <w:rPr>
                                <w:rFonts w:ascii="Arial" w:eastAsia="Arial" w:hAnsi="Arial" w:cs="Arial"/>
                                <w:b/>
                                <w:bCs/>
                                <w:spacing w:val="7"/>
                                <w:sz w:val="12"/>
                                <w:szCs w:val="12"/>
                              </w:rPr>
                              <w:t>S</w:t>
                            </w:r>
                            <w:r>
                              <w:rPr>
                                <w:rFonts w:ascii="Arial" w:eastAsia="Arial" w:hAnsi="Arial" w:cs="Arial"/>
                                <w:b/>
                                <w:bCs/>
                                <w:spacing w:val="-1"/>
                                <w:sz w:val="12"/>
                                <w:szCs w:val="12"/>
                              </w:rPr>
                              <w:t>e</w:t>
                            </w:r>
                            <w:r>
                              <w:rPr>
                                <w:rFonts w:ascii="Arial" w:eastAsia="Arial" w:hAnsi="Arial" w:cs="Arial"/>
                                <w:b/>
                                <w:bCs/>
                                <w:spacing w:val="3"/>
                                <w:sz w:val="12"/>
                                <w:szCs w:val="12"/>
                              </w:rPr>
                              <w:t>n</w:t>
                            </w:r>
                            <w:r>
                              <w:rPr>
                                <w:rFonts w:ascii="Arial" w:eastAsia="Arial" w:hAnsi="Arial" w:cs="Arial"/>
                                <w:b/>
                                <w:bCs/>
                                <w:spacing w:val="-1"/>
                                <w:sz w:val="12"/>
                                <w:szCs w:val="12"/>
                              </w:rPr>
                              <w:t>s</w:t>
                            </w:r>
                            <w:r>
                              <w:rPr>
                                <w:rFonts w:ascii="Arial" w:eastAsia="Arial" w:hAnsi="Arial" w:cs="Arial"/>
                                <w:b/>
                                <w:bCs/>
                                <w:spacing w:val="3"/>
                                <w:sz w:val="12"/>
                                <w:szCs w:val="12"/>
                              </w:rPr>
                              <w:t>o</w:t>
                            </w:r>
                            <w:r>
                              <w:rPr>
                                <w:rFonts w:ascii="Arial" w:eastAsia="Arial" w:hAnsi="Arial" w:cs="Arial"/>
                                <w:b/>
                                <w:bCs/>
                                <w:spacing w:val="-3"/>
                                <w:sz w:val="12"/>
                                <w:szCs w:val="12"/>
                              </w:rPr>
                              <w:t>r</w:t>
                            </w:r>
                            <w:r>
                              <w:rPr>
                                <w:rFonts w:ascii="Arial" w:eastAsia="Arial" w:hAnsi="Arial" w:cs="Arial"/>
                                <w:b/>
                                <w:bCs/>
                                <w:spacing w:val="7"/>
                                <w:sz w:val="12"/>
                                <w:szCs w:val="12"/>
                              </w:rPr>
                              <w:t>P</w:t>
                            </w:r>
                            <w:r>
                              <w:rPr>
                                <w:rFonts w:ascii="Arial" w:eastAsia="Arial" w:hAnsi="Arial" w:cs="Arial"/>
                                <w:b/>
                                <w:bCs/>
                                <w:spacing w:val="-3"/>
                                <w:sz w:val="12"/>
                                <w:szCs w:val="12"/>
                              </w:rPr>
                              <w:t>r</w:t>
                            </w:r>
                            <w:r>
                              <w:rPr>
                                <w:rFonts w:ascii="Arial" w:eastAsia="Arial" w:hAnsi="Arial" w:cs="Arial"/>
                                <w:b/>
                                <w:bCs/>
                                <w:spacing w:val="3"/>
                                <w:sz w:val="12"/>
                                <w:szCs w:val="12"/>
                              </w:rPr>
                              <w:t>op</w:t>
                            </w:r>
                            <w:r>
                              <w:rPr>
                                <w:rFonts w:ascii="Arial" w:eastAsia="Arial" w:hAnsi="Arial" w:cs="Arial"/>
                                <w:b/>
                                <w:bCs/>
                                <w:spacing w:val="-1"/>
                                <w:sz w:val="12"/>
                                <w:szCs w:val="12"/>
                              </w:rPr>
                              <w:t>e</w:t>
                            </w:r>
                            <w:r>
                              <w:rPr>
                                <w:rFonts w:ascii="Arial" w:eastAsia="Arial" w:hAnsi="Arial" w:cs="Arial"/>
                                <w:b/>
                                <w:bCs/>
                                <w:spacing w:val="-3"/>
                                <w:sz w:val="12"/>
                                <w:szCs w:val="12"/>
                              </w:rPr>
                              <w:t>r</w:t>
                            </w:r>
                            <w:r>
                              <w:rPr>
                                <w:rFonts w:ascii="Arial" w:eastAsia="Arial" w:hAnsi="Arial" w:cs="Arial"/>
                                <w:b/>
                                <w:bCs/>
                                <w:spacing w:val="4"/>
                                <w:sz w:val="12"/>
                                <w:szCs w:val="12"/>
                              </w:rPr>
                              <w:t>t</w:t>
                            </w:r>
                            <w:r>
                              <w:rPr>
                                <w:rFonts w:ascii="Arial" w:eastAsia="Arial" w:hAnsi="Arial" w:cs="Arial"/>
                                <w:b/>
                                <w:bCs/>
                                <w:sz w:val="12"/>
                                <w:szCs w:val="12"/>
                              </w:rPr>
                              <w:t>y</w:t>
                            </w:r>
                            <w:r>
                              <w:rPr>
                                <w:rFonts w:ascii="Arial" w:eastAsia="Arial" w:hAnsi="Arial" w:cs="Arial"/>
                                <w:b/>
                                <w:bCs/>
                                <w:spacing w:val="-6"/>
                                <w:sz w:val="12"/>
                                <w:szCs w:val="12"/>
                              </w:rPr>
                              <w:t xml:space="preserve"> </w:t>
                            </w:r>
                            <w:r>
                              <w:rPr>
                                <w:rFonts w:ascii="Arial" w:eastAsia="Arial" w:hAnsi="Arial" w:cs="Arial"/>
                                <w:b/>
                                <w:bCs/>
                                <w:sz w:val="12"/>
                                <w:szCs w:val="12"/>
                              </w:rPr>
                              <w:tab/>
                            </w:r>
                            <w:r>
                              <w:rPr>
                                <w:rFonts w:ascii="Arial" w:eastAsia="Arial" w:hAnsi="Arial" w:cs="Arial"/>
                                <w:b/>
                                <w:bCs/>
                                <w:w w:val="103"/>
                                <w:sz w:val="12"/>
                                <w:szCs w:val="12"/>
                              </w:rPr>
                              <w:t>U</w:t>
                            </w:r>
                            <w:r>
                              <w:rPr>
                                <w:rFonts w:ascii="Arial" w:eastAsia="Arial" w:hAnsi="Arial" w:cs="Arial"/>
                                <w:b/>
                                <w:bCs/>
                                <w:spacing w:val="-1"/>
                                <w:w w:val="103"/>
                                <w:sz w:val="12"/>
                                <w:szCs w:val="12"/>
                              </w:rPr>
                              <w:t>se</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e</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n</w:t>
                            </w:r>
                            <w:r>
                              <w:rPr>
                                <w:rFonts w:ascii="Arial" w:eastAsia="Arial" w:hAnsi="Arial" w:cs="Arial"/>
                                <w:b/>
                                <w:bCs/>
                                <w:spacing w:val="-1"/>
                                <w:w w:val="103"/>
                                <w:sz w:val="12"/>
                                <w:szCs w:val="12"/>
                              </w:rPr>
                              <w:t>e</w:t>
                            </w:r>
                            <w:r>
                              <w:rPr>
                                <w:rFonts w:ascii="Arial" w:eastAsia="Arial" w:hAnsi="Arial" w:cs="Arial"/>
                                <w:b/>
                                <w:bCs/>
                                <w:spacing w:val="3"/>
                                <w:w w:val="103"/>
                                <w:sz w:val="12"/>
                                <w:szCs w:val="12"/>
                              </w:rPr>
                              <w:t>d</w:t>
                            </w:r>
                            <w:r>
                              <w:rPr>
                                <w:rFonts w:ascii="Arial" w:eastAsia="Arial" w:hAnsi="Arial" w:cs="Arial"/>
                                <w:b/>
                                <w:bCs/>
                                <w:spacing w:val="7"/>
                                <w:w w:val="103"/>
                                <w:sz w:val="12"/>
                                <w:szCs w:val="12"/>
                              </w:rPr>
                              <w:t>P</w:t>
                            </w:r>
                            <w:r>
                              <w:rPr>
                                <w:rFonts w:ascii="Arial" w:eastAsia="Arial" w:hAnsi="Arial" w:cs="Arial"/>
                                <w:b/>
                                <w:bCs/>
                                <w:spacing w:val="-3"/>
                                <w:w w:val="103"/>
                                <w:sz w:val="12"/>
                                <w:szCs w:val="12"/>
                              </w:rPr>
                              <w:t>r</w:t>
                            </w:r>
                            <w:r>
                              <w:rPr>
                                <w:rFonts w:ascii="Arial" w:eastAsia="Arial" w:hAnsi="Arial" w:cs="Arial"/>
                                <w:b/>
                                <w:bCs/>
                                <w:spacing w:val="3"/>
                                <w:w w:val="103"/>
                                <w:sz w:val="12"/>
                                <w:szCs w:val="12"/>
                              </w:rPr>
                              <w:t>op</w:t>
                            </w:r>
                            <w:r>
                              <w:rPr>
                                <w:rFonts w:ascii="Arial" w:eastAsia="Arial" w:hAnsi="Arial" w:cs="Arial"/>
                                <w:b/>
                                <w:bCs/>
                                <w:spacing w:val="-1"/>
                                <w:w w:val="103"/>
                                <w:sz w:val="12"/>
                                <w:szCs w:val="12"/>
                              </w:rPr>
                              <w:t>e</w:t>
                            </w:r>
                            <w:r>
                              <w:rPr>
                                <w:rFonts w:ascii="Arial" w:eastAsia="Arial" w:hAnsi="Arial" w:cs="Arial"/>
                                <w:b/>
                                <w:bCs/>
                                <w:spacing w:val="-3"/>
                                <w:w w:val="103"/>
                                <w:sz w:val="12"/>
                                <w:szCs w:val="12"/>
                              </w:rPr>
                              <w:t>r</w:t>
                            </w:r>
                            <w:r>
                              <w:rPr>
                                <w:rFonts w:ascii="Arial" w:eastAsia="Arial" w:hAnsi="Arial" w:cs="Arial"/>
                                <w:b/>
                                <w:bCs/>
                                <w:spacing w:val="4"/>
                                <w:w w:val="103"/>
                                <w:sz w:val="12"/>
                                <w:szCs w:val="12"/>
                              </w:rPr>
                              <w:t>t</w:t>
                            </w:r>
                            <w:r>
                              <w:rPr>
                                <w:rFonts w:ascii="Arial" w:eastAsia="Arial" w:hAnsi="Arial" w:cs="Arial"/>
                                <w:b/>
                                <w:bCs/>
                                <w:w w:val="103"/>
                                <w:sz w:val="12"/>
                                <w:szCs w:val="12"/>
                              </w:rPr>
                              <w:t>y</w:t>
                            </w:r>
                          </w:p>
                          <w:p w14:paraId="1743E86A" w14:textId="77777777" w:rsidR="00583B21" w:rsidRDefault="00583B21" w:rsidP="00583B21">
                            <w:pPr>
                              <w:spacing w:after="0" w:line="200" w:lineRule="exact"/>
                              <w:rPr>
                                <w:sz w:val="20"/>
                                <w:szCs w:val="20"/>
                              </w:rPr>
                            </w:pPr>
                          </w:p>
                          <w:p w14:paraId="2337E3D4" w14:textId="77777777" w:rsidR="00583B21" w:rsidRDefault="00583B21" w:rsidP="00583B21">
                            <w:pPr>
                              <w:spacing w:after="0" w:line="200" w:lineRule="exact"/>
                              <w:rPr>
                                <w:sz w:val="20"/>
                                <w:szCs w:val="20"/>
                              </w:rPr>
                            </w:pPr>
                          </w:p>
                          <w:p w14:paraId="322C1422" w14:textId="77777777" w:rsidR="00583B21" w:rsidRDefault="00583B21" w:rsidP="00583B21">
                            <w:pPr>
                              <w:spacing w:after="0" w:line="200" w:lineRule="exact"/>
                              <w:rPr>
                                <w:sz w:val="20"/>
                                <w:szCs w:val="20"/>
                              </w:rPr>
                            </w:pPr>
                          </w:p>
                          <w:p w14:paraId="600D2734" w14:textId="77777777" w:rsidR="00583B21" w:rsidRDefault="00583B21" w:rsidP="00583B21">
                            <w:pPr>
                              <w:spacing w:after="0" w:line="200" w:lineRule="exact"/>
                              <w:rPr>
                                <w:sz w:val="20"/>
                                <w:szCs w:val="20"/>
                              </w:rPr>
                            </w:pPr>
                          </w:p>
                          <w:p w14:paraId="73A5E156" w14:textId="77777777" w:rsidR="00583B21" w:rsidRDefault="00583B21" w:rsidP="00583B21">
                            <w:pPr>
                              <w:spacing w:before="5" w:after="0" w:line="280" w:lineRule="exact"/>
                              <w:rPr>
                                <w:sz w:val="28"/>
                                <w:szCs w:val="28"/>
                              </w:rPr>
                            </w:pPr>
                          </w:p>
                          <w:p w14:paraId="3DC28C37" w14:textId="77777777" w:rsidR="00583B21" w:rsidRDefault="00583B21" w:rsidP="00583B21">
                            <w:pPr>
                              <w:spacing w:after="0" w:line="240" w:lineRule="auto"/>
                              <w:ind w:left="127" w:right="6425"/>
                              <w:jc w:val="center"/>
                              <w:rPr>
                                <w:rFonts w:ascii="Arial" w:eastAsia="Arial" w:hAnsi="Arial" w:cs="Arial"/>
                                <w:sz w:val="12"/>
                                <w:szCs w:val="12"/>
                              </w:rPr>
                            </w:pPr>
                            <w:r>
                              <w:rPr>
                                <w:rFonts w:ascii="Arial" w:eastAsia="Arial" w:hAnsi="Arial" w:cs="Arial"/>
                                <w:b/>
                                <w:bCs/>
                                <w:spacing w:val="7"/>
                                <w:w w:val="103"/>
                                <w:sz w:val="12"/>
                                <w:szCs w:val="12"/>
                              </w:rPr>
                              <w:t>S</w:t>
                            </w:r>
                            <w:r>
                              <w:rPr>
                                <w:rFonts w:ascii="Arial" w:eastAsia="Arial" w:hAnsi="Arial" w:cs="Arial"/>
                                <w:b/>
                                <w:bCs/>
                                <w:spacing w:val="-1"/>
                                <w:w w:val="103"/>
                                <w:sz w:val="12"/>
                                <w:szCs w:val="12"/>
                              </w:rPr>
                              <w:t>e</w:t>
                            </w:r>
                            <w:r>
                              <w:rPr>
                                <w:rFonts w:ascii="Arial" w:eastAsia="Arial" w:hAnsi="Arial" w:cs="Arial"/>
                                <w:b/>
                                <w:bCs/>
                                <w:spacing w:val="3"/>
                                <w:w w:val="103"/>
                                <w:sz w:val="12"/>
                                <w:szCs w:val="12"/>
                              </w:rPr>
                              <w:t>n</w:t>
                            </w:r>
                            <w:r>
                              <w:rPr>
                                <w:rFonts w:ascii="Arial" w:eastAsia="Arial" w:hAnsi="Arial" w:cs="Arial"/>
                                <w:b/>
                                <w:bCs/>
                                <w:spacing w:val="-1"/>
                                <w:w w:val="103"/>
                                <w:sz w:val="12"/>
                                <w:szCs w:val="12"/>
                              </w:rPr>
                              <w:t>s</w:t>
                            </w:r>
                            <w:r>
                              <w:rPr>
                                <w:rFonts w:ascii="Arial" w:eastAsia="Arial" w:hAnsi="Arial" w:cs="Arial"/>
                                <w:b/>
                                <w:bCs/>
                                <w:spacing w:val="3"/>
                                <w:w w:val="103"/>
                                <w:sz w:val="12"/>
                                <w:szCs w:val="12"/>
                              </w:rPr>
                              <w:t>o</w:t>
                            </w:r>
                            <w:r>
                              <w:rPr>
                                <w:rFonts w:ascii="Arial" w:eastAsia="Arial" w:hAnsi="Arial" w:cs="Arial"/>
                                <w:b/>
                                <w:bCs/>
                                <w:spacing w:val="-3"/>
                                <w:w w:val="103"/>
                                <w:sz w:val="12"/>
                                <w:szCs w:val="12"/>
                              </w:rPr>
                              <w:t>r</w:t>
                            </w:r>
                            <w:r>
                              <w:rPr>
                                <w:rFonts w:ascii="Arial" w:eastAsia="Arial" w:hAnsi="Arial" w:cs="Arial"/>
                                <w:b/>
                                <w:bCs/>
                                <w:w w:val="103"/>
                                <w:sz w:val="12"/>
                                <w:szCs w:val="12"/>
                              </w:rPr>
                              <w:t>C</w:t>
                            </w:r>
                            <w:r>
                              <w:rPr>
                                <w:rFonts w:ascii="Arial" w:eastAsia="Arial" w:hAnsi="Arial" w:cs="Arial"/>
                                <w:b/>
                                <w:bCs/>
                                <w:spacing w:val="-1"/>
                                <w:w w:val="103"/>
                                <w:sz w:val="12"/>
                                <w:szCs w:val="12"/>
                              </w:rPr>
                              <w:t>lassi</w:t>
                            </w:r>
                            <w:r>
                              <w:rPr>
                                <w:rFonts w:ascii="Arial" w:eastAsia="Arial" w:hAnsi="Arial" w:cs="Arial"/>
                                <w:b/>
                                <w:bCs/>
                                <w:spacing w:val="4"/>
                                <w:w w:val="103"/>
                                <w:sz w:val="12"/>
                                <w:szCs w:val="12"/>
                              </w:rPr>
                              <w:t>f</w:t>
                            </w:r>
                            <w:r>
                              <w:rPr>
                                <w:rFonts w:ascii="Arial" w:eastAsia="Arial" w:hAnsi="Arial" w:cs="Arial"/>
                                <w:b/>
                                <w:bCs/>
                                <w:spacing w:val="-1"/>
                                <w:w w:val="103"/>
                                <w:sz w:val="12"/>
                                <w:szCs w:val="12"/>
                              </w:rPr>
                              <w:t>ica</w:t>
                            </w:r>
                            <w:r>
                              <w:rPr>
                                <w:rFonts w:ascii="Arial" w:eastAsia="Arial" w:hAnsi="Arial" w:cs="Arial"/>
                                <w:b/>
                                <w:bCs/>
                                <w:spacing w:val="4"/>
                                <w:w w:val="103"/>
                                <w:sz w:val="12"/>
                                <w:szCs w:val="12"/>
                              </w:rPr>
                              <w:t>t</w:t>
                            </w:r>
                            <w:r>
                              <w:rPr>
                                <w:rFonts w:ascii="Arial" w:eastAsia="Arial" w:hAnsi="Arial" w:cs="Arial"/>
                                <w:b/>
                                <w:bCs/>
                                <w:spacing w:val="-1"/>
                                <w:w w:val="103"/>
                                <w:sz w:val="12"/>
                                <w:szCs w:val="12"/>
                              </w:rPr>
                              <w:t>i</w:t>
                            </w:r>
                            <w:r>
                              <w:rPr>
                                <w:rFonts w:ascii="Arial" w:eastAsia="Arial" w:hAnsi="Arial" w:cs="Arial"/>
                                <w:b/>
                                <w:bCs/>
                                <w:spacing w:val="3"/>
                                <w:w w:val="103"/>
                                <w:sz w:val="12"/>
                                <w:szCs w:val="12"/>
                              </w:rPr>
                              <w:t>on</w:t>
                            </w:r>
                            <w:r>
                              <w:rPr>
                                <w:rFonts w:ascii="Arial" w:eastAsia="Arial" w:hAnsi="Arial" w:cs="Arial"/>
                                <w:b/>
                                <w:bCs/>
                                <w:w w:val="103"/>
                                <w:sz w:val="12"/>
                                <w:szCs w:val="12"/>
                              </w:rPr>
                              <w:t>U</w:t>
                            </w:r>
                            <w:r>
                              <w:rPr>
                                <w:rFonts w:ascii="Arial" w:eastAsia="Arial" w:hAnsi="Arial" w:cs="Arial"/>
                                <w:b/>
                                <w:bCs/>
                                <w:spacing w:val="4"/>
                                <w:w w:val="103"/>
                                <w:sz w:val="12"/>
                                <w:szCs w:val="12"/>
                              </w:rPr>
                              <w:t>t</w:t>
                            </w:r>
                            <w:r>
                              <w:rPr>
                                <w:rFonts w:ascii="Arial" w:eastAsia="Arial" w:hAnsi="Arial" w:cs="Arial"/>
                                <w:b/>
                                <w:bCs/>
                                <w:spacing w:val="-1"/>
                                <w:w w:val="103"/>
                                <w:sz w:val="12"/>
                                <w:szCs w:val="12"/>
                              </w:rPr>
                              <w:t>i</w:t>
                            </w:r>
                            <w:r>
                              <w:rPr>
                                <w:rFonts w:ascii="Arial" w:eastAsia="Arial" w:hAnsi="Arial" w:cs="Arial"/>
                                <w:b/>
                                <w:bCs/>
                                <w:w w:val="103"/>
                                <w:sz w:val="12"/>
                                <w:szCs w:val="12"/>
                              </w:rPr>
                              <w:t>l</w:t>
                            </w:r>
                          </w:p>
                          <w:p w14:paraId="6B89EA14" w14:textId="77777777" w:rsidR="00583B21" w:rsidRDefault="00583B21" w:rsidP="00583B21">
                            <w:pPr>
                              <w:spacing w:before="5" w:after="0" w:line="260" w:lineRule="exact"/>
                              <w:rPr>
                                <w:sz w:val="26"/>
                                <w:szCs w:val="26"/>
                              </w:rPr>
                            </w:pPr>
                          </w:p>
                          <w:p w14:paraId="24E5E1C6" w14:textId="77777777" w:rsidR="00583B21" w:rsidRDefault="00583B21" w:rsidP="00583B21">
                            <w:pPr>
                              <w:tabs>
                                <w:tab w:val="left" w:pos="3320"/>
                                <w:tab w:val="left" w:pos="5400"/>
                              </w:tabs>
                              <w:spacing w:after="0" w:line="181" w:lineRule="exact"/>
                              <w:ind w:left="43" w:right="-20"/>
                              <w:rPr>
                                <w:rFonts w:ascii="Arial" w:eastAsia="Arial" w:hAnsi="Arial" w:cs="Arial"/>
                                <w:sz w:val="12"/>
                                <w:szCs w:val="12"/>
                              </w:rPr>
                            </w:pPr>
                            <w:r>
                              <w:rPr>
                                <w:rFonts w:ascii="Arial" w:eastAsia="Arial" w:hAnsi="Arial" w:cs="Arial"/>
                                <w:spacing w:val="6"/>
                                <w:position w:val="3"/>
                                <w:sz w:val="12"/>
                                <w:szCs w:val="12"/>
                              </w:rPr>
                              <w:t>+</w:t>
                            </w:r>
                            <w:proofErr w:type="gramStart"/>
                            <w:r>
                              <w:rPr>
                                <w:rFonts w:ascii="Arial" w:eastAsia="Arial" w:hAnsi="Arial" w:cs="Arial"/>
                                <w:spacing w:val="5"/>
                                <w:position w:val="3"/>
                                <w:sz w:val="12"/>
                                <w:szCs w:val="12"/>
                              </w:rPr>
                              <w:t>s</w:t>
                            </w:r>
                            <w:r>
                              <w:rPr>
                                <w:rFonts w:ascii="Arial" w:eastAsia="Arial" w:hAnsi="Arial" w:cs="Arial"/>
                                <w:spacing w:val="-1"/>
                                <w:position w:val="3"/>
                                <w:sz w:val="12"/>
                                <w:szCs w:val="12"/>
                              </w:rPr>
                              <w:t>en</w:t>
                            </w:r>
                            <w:r>
                              <w:rPr>
                                <w:rFonts w:ascii="Arial" w:eastAsia="Arial" w:hAnsi="Arial" w:cs="Arial"/>
                                <w:spacing w:val="5"/>
                                <w:position w:val="3"/>
                                <w:sz w:val="12"/>
                                <w:szCs w:val="12"/>
                              </w:rPr>
                              <w:t>s</w:t>
                            </w:r>
                            <w:r>
                              <w:rPr>
                                <w:rFonts w:ascii="Arial" w:eastAsia="Arial" w:hAnsi="Arial" w:cs="Arial"/>
                                <w:spacing w:val="-1"/>
                                <w:position w:val="3"/>
                                <w:sz w:val="12"/>
                                <w:szCs w:val="12"/>
                              </w:rPr>
                              <w:t>o</w:t>
                            </w:r>
                            <w:r>
                              <w:rPr>
                                <w:rFonts w:ascii="Arial" w:eastAsia="Arial" w:hAnsi="Arial" w:cs="Arial"/>
                                <w:spacing w:val="4"/>
                                <w:position w:val="3"/>
                                <w:sz w:val="12"/>
                                <w:szCs w:val="12"/>
                              </w:rPr>
                              <w:t>r</w:t>
                            </w:r>
                            <w:r>
                              <w:rPr>
                                <w:rFonts w:ascii="Arial" w:eastAsia="Arial" w:hAnsi="Arial" w:cs="Arial"/>
                                <w:spacing w:val="7"/>
                                <w:position w:val="3"/>
                                <w:sz w:val="12"/>
                                <w:szCs w:val="12"/>
                              </w:rPr>
                              <w:t>P</w:t>
                            </w:r>
                            <w:r>
                              <w:rPr>
                                <w:rFonts w:ascii="Arial" w:eastAsia="Arial" w:hAnsi="Arial" w:cs="Arial"/>
                                <w:spacing w:val="4"/>
                                <w:position w:val="3"/>
                                <w:sz w:val="12"/>
                                <w:szCs w:val="12"/>
                              </w:rPr>
                              <w:t>r</w:t>
                            </w:r>
                            <w:r>
                              <w:rPr>
                                <w:rFonts w:ascii="Arial" w:eastAsia="Arial" w:hAnsi="Arial" w:cs="Arial"/>
                                <w:spacing w:val="-1"/>
                                <w:position w:val="3"/>
                                <w:sz w:val="12"/>
                                <w:szCs w:val="12"/>
                              </w:rPr>
                              <w:t>ope</w:t>
                            </w:r>
                            <w:r>
                              <w:rPr>
                                <w:rFonts w:ascii="Arial" w:eastAsia="Arial" w:hAnsi="Arial" w:cs="Arial"/>
                                <w:spacing w:val="4"/>
                                <w:position w:val="3"/>
                                <w:sz w:val="12"/>
                                <w:szCs w:val="12"/>
                              </w:rPr>
                              <w:t>r</w:t>
                            </w:r>
                            <w:r>
                              <w:rPr>
                                <w:rFonts w:ascii="Arial" w:eastAsia="Arial" w:hAnsi="Arial" w:cs="Arial"/>
                                <w:spacing w:val="-1"/>
                                <w:position w:val="3"/>
                                <w:sz w:val="12"/>
                                <w:szCs w:val="12"/>
                              </w:rPr>
                              <w:t>t</w:t>
                            </w:r>
                            <w:r>
                              <w:rPr>
                                <w:rFonts w:ascii="Arial" w:eastAsia="Arial" w:hAnsi="Arial" w:cs="Arial"/>
                                <w:spacing w:val="5"/>
                                <w:position w:val="3"/>
                                <w:sz w:val="12"/>
                                <w:szCs w:val="12"/>
                              </w:rPr>
                              <w:t>y</w:t>
                            </w:r>
                            <w:r>
                              <w:rPr>
                                <w:rFonts w:ascii="Arial" w:eastAsia="Arial" w:hAnsi="Arial" w:cs="Arial"/>
                                <w:spacing w:val="3"/>
                                <w:position w:val="3"/>
                                <w:sz w:val="12"/>
                                <w:szCs w:val="12"/>
                              </w:rPr>
                              <w:t>T</w:t>
                            </w:r>
                            <w:r>
                              <w:rPr>
                                <w:rFonts w:ascii="Arial" w:eastAsia="Arial" w:hAnsi="Arial" w:cs="Arial"/>
                                <w:spacing w:val="-1"/>
                                <w:position w:val="3"/>
                                <w:sz w:val="12"/>
                                <w:szCs w:val="12"/>
                              </w:rPr>
                              <w:t>o</w:t>
                            </w:r>
                            <w:r>
                              <w:rPr>
                                <w:rFonts w:ascii="Arial" w:eastAsia="Arial" w:hAnsi="Arial" w:cs="Arial"/>
                                <w:spacing w:val="7"/>
                                <w:position w:val="3"/>
                                <w:sz w:val="12"/>
                                <w:szCs w:val="12"/>
                              </w:rPr>
                              <w:t>X</w:t>
                            </w:r>
                            <w:r>
                              <w:rPr>
                                <w:rFonts w:ascii="Arial" w:eastAsia="Arial" w:hAnsi="Arial" w:cs="Arial"/>
                                <w:spacing w:val="-2"/>
                                <w:position w:val="3"/>
                                <w:sz w:val="12"/>
                                <w:szCs w:val="12"/>
                              </w:rPr>
                              <w:t>m</w:t>
                            </w:r>
                            <w:r>
                              <w:rPr>
                                <w:rFonts w:ascii="Arial" w:eastAsia="Arial" w:hAnsi="Arial" w:cs="Arial"/>
                                <w:spacing w:val="6"/>
                                <w:position w:val="3"/>
                                <w:sz w:val="12"/>
                                <w:szCs w:val="12"/>
                              </w:rPr>
                              <w:t>l</w:t>
                            </w:r>
                            <w:r>
                              <w:rPr>
                                <w:rFonts w:ascii="Arial" w:eastAsia="Arial" w:hAnsi="Arial" w:cs="Arial"/>
                                <w:position w:val="3"/>
                                <w:sz w:val="12"/>
                                <w:szCs w:val="12"/>
                              </w:rPr>
                              <w:t>(</w:t>
                            </w:r>
                            <w:proofErr w:type="gramEnd"/>
                            <w:r>
                              <w:rPr>
                                <w:rFonts w:ascii="Arial" w:eastAsia="Arial" w:hAnsi="Arial" w:cs="Arial"/>
                                <w:position w:val="3"/>
                                <w:sz w:val="12"/>
                                <w:szCs w:val="12"/>
                              </w:rPr>
                              <w:t>)</w:t>
                            </w:r>
                            <w:r>
                              <w:rPr>
                                <w:rFonts w:ascii="Arial" w:eastAsia="Arial" w:hAnsi="Arial" w:cs="Arial"/>
                                <w:spacing w:val="6"/>
                                <w:position w:val="3"/>
                                <w:sz w:val="12"/>
                                <w:szCs w:val="12"/>
                              </w:rPr>
                              <w:t xml:space="preserve"> </w:t>
                            </w:r>
                            <w:r>
                              <w:rPr>
                                <w:rFonts w:ascii="Arial" w:eastAsia="Arial" w:hAnsi="Arial" w:cs="Arial"/>
                                <w:position w:val="3"/>
                                <w:sz w:val="12"/>
                                <w:szCs w:val="12"/>
                              </w:rPr>
                              <w:tab/>
                            </w:r>
                            <w:r>
                              <w:rPr>
                                <w:rFonts w:ascii="Arial" w:eastAsia="Arial" w:hAnsi="Arial" w:cs="Arial"/>
                                <w:b/>
                                <w:bCs/>
                                <w:spacing w:val="5"/>
                                <w:w w:val="102"/>
                                <w:position w:val="-2"/>
                                <w:sz w:val="12"/>
                                <w:szCs w:val="12"/>
                              </w:rPr>
                              <w:t>G</w:t>
                            </w:r>
                            <w:r>
                              <w:rPr>
                                <w:rFonts w:ascii="Arial" w:eastAsia="Arial" w:hAnsi="Arial" w:cs="Arial"/>
                                <w:b/>
                                <w:bCs/>
                                <w:spacing w:val="3"/>
                                <w:w w:val="102"/>
                                <w:position w:val="-2"/>
                                <w:sz w:val="12"/>
                                <w:szCs w:val="12"/>
                              </w:rPr>
                              <w:t>p</w:t>
                            </w:r>
                            <w:r>
                              <w:rPr>
                                <w:rFonts w:ascii="Arial" w:eastAsia="Arial" w:hAnsi="Arial" w:cs="Arial"/>
                                <w:b/>
                                <w:bCs/>
                                <w:spacing w:val="-1"/>
                                <w:w w:val="102"/>
                                <w:position w:val="-2"/>
                                <w:sz w:val="12"/>
                                <w:szCs w:val="12"/>
                              </w:rPr>
                              <w:t>s</w:t>
                            </w:r>
                            <w:r>
                              <w:rPr>
                                <w:rFonts w:ascii="Arial" w:eastAsia="Arial" w:hAnsi="Arial" w:cs="Arial"/>
                                <w:b/>
                                <w:bCs/>
                                <w:w w:val="102"/>
                                <w:position w:val="-2"/>
                                <w:sz w:val="12"/>
                                <w:szCs w:val="12"/>
                              </w:rPr>
                              <w:t>U</w:t>
                            </w:r>
                            <w:r>
                              <w:rPr>
                                <w:rFonts w:ascii="Arial" w:eastAsia="Arial" w:hAnsi="Arial" w:cs="Arial"/>
                                <w:b/>
                                <w:bCs/>
                                <w:spacing w:val="-1"/>
                                <w:w w:val="102"/>
                                <w:position w:val="-2"/>
                                <w:sz w:val="12"/>
                                <w:szCs w:val="12"/>
                              </w:rPr>
                              <w:t>se</w:t>
                            </w:r>
                            <w:r>
                              <w:rPr>
                                <w:rFonts w:ascii="Arial" w:eastAsia="Arial" w:hAnsi="Arial" w:cs="Arial"/>
                                <w:b/>
                                <w:bCs/>
                                <w:spacing w:val="-3"/>
                                <w:w w:val="102"/>
                                <w:position w:val="-2"/>
                                <w:sz w:val="12"/>
                                <w:szCs w:val="12"/>
                              </w:rPr>
                              <w:t>r</w:t>
                            </w:r>
                            <w:r>
                              <w:rPr>
                                <w:rFonts w:ascii="Arial" w:eastAsia="Arial" w:hAnsi="Arial" w:cs="Arial"/>
                                <w:b/>
                                <w:bCs/>
                                <w:w w:val="102"/>
                                <w:position w:val="-2"/>
                                <w:sz w:val="12"/>
                                <w:szCs w:val="12"/>
                              </w:rPr>
                              <w:t>D</w:t>
                            </w:r>
                            <w:r>
                              <w:rPr>
                                <w:rFonts w:ascii="Arial" w:eastAsia="Arial" w:hAnsi="Arial" w:cs="Arial"/>
                                <w:b/>
                                <w:bCs/>
                                <w:spacing w:val="-1"/>
                                <w:w w:val="102"/>
                                <w:position w:val="-2"/>
                                <w:sz w:val="12"/>
                                <w:szCs w:val="12"/>
                              </w:rPr>
                              <w:t>e</w:t>
                            </w:r>
                            <w:r>
                              <w:rPr>
                                <w:rFonts w:ascii="Arial" w:eastAsia="Arial" w:hAnsi="Arial" w:cs="Arial"/>
                                <w:b/>
                                <w:bCs/>
                                <w:spacing w:val="4"/>
                                <w:w w:val="102"/>
                                <w:position w:val="-2"/>
                                <w:sz w:val="12"/>
                                <w:szCs w:val="12"/>
                              </w:rPr>
                              <w:t>f</w:t>
                            </w:r>
                            <w:r>
                              <w:rPr>
                                <w:rFonts w:ascii="Arial" w:eastAsia="Arial" w:hAnsi="Arial" w:cs="Arial"/>
                                <w:b/>
                                <w:bCs/>
                                <w:spacing w:val="-1"/>
                                <w:w w:val="102"/>
                                <w:position w:val="-2"/>
                                <w:sz w:val="12"/>
                                <w:szCs w:val="12"/>
                              </w:rPr>
                              <w:t>i</w:t>
                            </w:r>
                            <w:r>
                              <w:rPr>
                                <w:rFonts w:ascii="Arial" w:eastAsia="Arial" w:hAnsi="Arial" w:cs="Arial"/>
                                <w:b/>
                                <w:bCs/>
                                <w:spacing w:val="3"/>
                                <w:w w:val="102"/>
                                <w:position w:val="-2"/>
                                <w:sz w:val="12"/>
                                <w:szCs w:val="12"/>
                              </w:rPr>
                              <w:t>n</w:t>
                            </w:r>
                            <w:r>
                              <w:rPr>
                                <w:rFonts w:ascii="Arial" w:eastAsia="Arial" w:hAnsi="Arial" w:cs="Arial"/>
                                <w:b/>
                                <w:bCs/>
                                <w:spacing w:val="-1"/>
                                <w:w w:val="102"/>
                                <w:position w:val="-2"/>
                                <w:sz w:val="12"/>
                                <w:szCs w:val="12"/>
                              </w:rPr>
                              <w:t>e</w:t>
                            </w:r>
                            <w:r>
                              <w:rPr>
                                <w:rFonts w:ascii="Arial" w:eastAsia="Arial" w:hAnsi="Arial" w:cs="Arial"/>
                                <w:b/>
                                <w:bCs/>
                                <w:spacing w:val="3"/>
                                <w:w w:val="102"/>
                                <w:position w:val="-2"/>
                                <w:sz w:val="12"/>
                                <w:szCs w:val="12"/>
                              </w:rPr>
                              <w:t>d</w:t>
                            </w:r>
                            <w:r>
                              <w:rPr>
                                <w:rFonts w:ascii="Arial" w:eastAsia="Arial" w:hAnsi="Arial" w:cs="Arial"/>
                                <w:b/>
                                <w:bCs/>
                                <w:spacing w:val="7"/>
                                <w:w w:val="102"/>
                                <w:position w:val="-2"/>
                                <w:sz w:val="12"/>
                                <w:szCs w:val="12"/>
                              </w:rPr>
                              <w:t>P</w:t>
                            </w:r>
                            <w:r>
                              <w:rPr>
                                <w:rFonts w:ascii="Arial" w:eastAsia="Arial" w:hAnsi="Arial" w:cs="Arial"/>
                                <w:b/>
                                <w:bCs/>
                                <w:spacing w:val="-3"/>
                                <w:w w:val="102"/>
                                <w:position w:val="-2"/>
                                <w:sz w:val="12"/>
                                <w:szCs w:val="12"/>
                              </w:rPr>
                              <w:t>r</w:t>
                            </w:r>
                            <w:r>
                              <w:rPr>
                                <w:rFonts w:ascii="Arial" w:eastAsia="Arial" w:hAnsi="Arial" w:cs="Arial"/>
                                <w:b/>
                                <w:bCs/>
                                <w:spacing w:val="3"/>
                                <w:w w:val="102"/>
                                <w:position w:val="-2"/>
                                <w:sz w:val="12"/>
                                <w:szCs w:val="12"/>
                              </w:rPr>
                              <w:t>op</w:t>
                            </w:r>
                            <w:r>
                              <w:rPr>
                                <w:rFonts w:ascii="Arial" w:eastAsia="Arial" w:hAnsi="Arial" w:cs="Arial"/>
                                <w:b/>
                                <w:bCs/>
                                <w:spacing w:val="-1"/>
                                <w:w w:val="102"/>
                                <w:position w:val="-2"/>
                                <w:sz w:val="12"/>
                                <w:szCs w:val="12"/>
                              </w:rPr>
                              <w:t>e</w:t>
                            </w:r>
                            <w:r>
                              <w:rPr>
                                <w:rFonts w:ascii="Arial" w:eastAsia="Arial" w:hAnsi="Arial" w:cs="Arial"/>
                                <w:b/>
                                <w:bCs/>
                                <w:spacing w:val="-3"/>
                                <w:w w:val="102"/>
                                <w:position w:val="-2"/>
                                <w:sz w:val="12"/>
                                <w:szCs w:val="12"/>
                              </w:rPr>
                              <w:t>r</w:t>
                            </w:r>
                            <w:r>
                              <w:rPr>
                                <w:rFonts w:ascii="Arial" w:eastAsia="Arial" w:hAnsi="Arial" w:cs="Arial"/>
                                <w:b/>
                                <w:bCs/>
                                <w:spacing w:val="4"/>
                                <w:w w:val="102"/>
                                <w:position w:val="-2"/>
                                <w:sz w:val="12"/>
                                <w:szCs w:val="12"/>
                              </w:rPr>
                              <w:t>t</w:t>
                            </w:r>
                            <w:r>
                              <w:rPr>
                                <w:rFonts w:ascii="Arial" w:eastAsia="Arial" w:hAnsi="Arial" w:cs="Arial"/>
                                <w:b/>
                                <w:bCs/>
                                <w:w w:val="102"/>
                                <w:position w:val="-2"/>
                                <w:sz w:val="12"/>
                                <w:szCs w:val="12"/>
                              </w:rPr>
                              <w:t>y</w:t>
                            </w:r>
                            <w:r>
                              <w:rPr>
                                <w:rFonts w:ascii="Arial" w:eastAsia="Arial" w:hAnsi="Arial" w:cs="Arial"/>
                                <w:b/>
                                <w:bCs/>
                                <w:spacing w:val="-20"/>
                                <w:w w:val="102"/>
                                <w:position w:val="-2"/>
                                <w:sz w:val="12"/>
                                <w:szCs w:val="12"/>
                              </w:rPr>
                              <w:t xml:space="preserve"> </w:t>
                            </w:r>
                            <w:r>
                              <w:rPr>
                                <w:rFonts w:ascii="Arial" w:eastAsia="Arial" w:hAnsi="Arial" w:cs="Arial"/>
                                <w:b/>
                                <w:bCs/>
                                <w:position w:val="-2"/>
                                <w:sz w:val="12"/>
                                <w:szCs w:val="12"/>
                              </w:rPr>
                              <w:tab/>
                            </w:r>
                            <w:r>
                              <w:rPr>
                                <w:rFonts w:ascii="Arial" w:eastAsia="Arial" w:hAnsi="Arial" w:cs="Arial"/>
                                <w:b/>
                                <w:bCs/>
                                <w:spacing w:val="7"/>
                                <w:w w:val="103"/>
                                <w:position w:val="-2"/>
                                <w:sz w:val="12"/>
                                <w:szCs w:val="12"/>
                              </w:rPr>
                              <w:t>W</w:t>
                            </w:r>
                            <w:r>
                              <w:rPr>
                                <w:rFonts w:ascii="Arial" w:eastAsia="Arial" w:hAnsi="Arial" w:cs="Arial"/>
                                <w:b/>
                                <w:bCs/>
                                <w:spacing w:val="-1"/>
                                <w:w w:val="103"/>
                                <w:position w:val="-2"/>
                                <w:sz w:val="12"/>
                                <w:szCs w:val="12"/>
                              </w:rPr>
                              <w:t>ii</w:t>
                            </w:r>
                            <w:r>
                              <w:rPr>
                                <w:rFonts w:ascii="Arial" w:eastAsia="Arial" w:hAnsi="Arial" w:cs="Arial"/>
                                <w:b/>
                                <w:bCs/>
                                <w:w w:val="103"/>
                                <w:position w:val="-2"/>
                                <w:sz w:val="12"/>
                                <w:szCs w:val="12"/>
                              </w:rPr>
                              <w:t>U</w:t>
                            </w:r>
                            <w:r>
                              <w:rPr>
                                <w:rFonts w:ascii="Arial" w:eastAsia="Arial" w:hAnsi="Arial" w:cs="Arial"/>
                                <w:b/>
                                <w:bCs/>
                                <w:spacing w:val="-1"/>
                                <w:w w:val="103"/>
                                <w:position w:val="-2"/>
                                <w:sz w:val="12"/>
                                <w:szCs w:val="12"/>
                              </w:rPr>
                              <w:t>se</w:t>
                            </w:r>
                            <w:r>
                              <w:rPr>
                                <w:rFonts w:ascii="Arial" w:eastAsia="Arial" w:hAnsi="Arial" w:cs="Arial"/>
                                <w:b/>
                                <w:bCs/>
                                <w:spacing w:val="-3"/>
                                <w:w w:val="103"/>
                                <w:position w:val="-2"/>
                                <w:sz w:val="12"/>
                                <w:szCs w:val="12"/>
                              </w:rPr>
                              <w:t>r</w:t>
                            </w:r>
                            <w:r>
                              <w:rPr>
                                <w:rFonts w:ascii="Arial" w:eastAsia="Arial" w:hAnsi="Arial" w:cs="Arial"/>
                                <w:b/>
                                <w:bCs/>
                                <w:w w:val="103"/>
                                <w:position w:val="-2"/>
                                <w:sz w:val="12"/>
                                <w:szCs w:val="12"/>
                              </w:rPr>
                              <w:t>D</w:t>
                            </w:r>
                            <w:r>
                              <w:rPr>
                                <w:rFonts w:ascii="Arial" w:eastAsia="Arial" w:hAnsi="Arial" w:cs="Arial"/>
                                <w:b/>
                                <w:bCs/>
                                <w:spacing w:val="-1"/>
                                <w:w w:val="103"/>
                                <w:position w:val="-2"/>
                                <w:sz w:val="12"/>
                                <w:szCs w:val="12"/>
                              </w:rPr>
                              <w:t>e</w:t>
                            </w:r>
                            <w:r>
                              <w:rPr>
                                <w:rFonts w:ascii="Arial" w:eastAsia="Arial" w:hAnsi="Arial" w:cs="Arial"/>
                                <w:b/>
                                <w:bCs/>
                                <w:spacing w:val="4"/>
                                <w:w w:val="103"/>
                                <w:position w:val="-2"/>
                                <w:sz w:val="12"/>
                                <w:szCs w:val="12"/>
                              </w:rPr>
                              <w:t>f</w:t>
                            </w:r>
                            <w:r>
                              <w:rPr>
                                <w:rFonts w:ascii="Arial" w:eastAsia="Arial" w:hAnsi="Arial" w:cs="Arial"/>
                                <w:b/>
                                <w:bCs/>
                                <w:spacing w:val="-1"/>
                                <w:w w:val="103"/>
                                <w:position w:val="-2"/>
                                <w:sz w:val="12"/>
                                <w:szCs w:val="12"/>
                              </w:rPr>
                              <w:t>i</w:t>
                            </w:r>
                            <w:r>
                              <w:rPr>
                                <w:rFonts w:ascii="Arial" w:eastAsia="Arial" w:hAnsi="Arial" w:cs="Arial"/>
                                <w:b/>
                                <w:bCs/>
                                <w:spacing w:val="3"/>
                                <w:w w:val="103"/>
                                <w:position w:val="-2"/>
                                <w:sz w:val="12"/>
                                <w:szCs w:val="12"/>
                              </w:rPr>
                              <w:t>n</w:t>
                            </w:r>
                            <w:r>
                              <w:rPr>
                                <w:rFonts w:ascii="Arial" w:eastAsia="Arial" w:hAnsi="Arial" w:cs="Arial"/>
                                <w:b/>
                                <w:bCs/>
                                <w:spacing w:val="-1"/>
                                <w:w w:val="103"/>
                                <w:position w:val="-2"/>
                                <w:sz w:val="12"/>
                                <w:szCs w:val="12"/>
                              </w:rPr>
                              <w:t>e</w:t>
                            </w:r>
                            <w:r>
                              <w:rPr>
                                <w:rFonts w:ascii="Arial" w:eastAsia="Arial" w:hAnsi="Arial" w:cs="Arial"/>
                                <w:b/>
                                <w:bCs/>
                                <w:spacing w:val="3"/>
                                <w:w w:val="103"/>
                                <w:position w:val="-2"/>
                                <w:sz w:val="12"/>
                                <w:szCs w:val="12"/>
                              </w:rPr>
                              <w:t>d</w:t>
                            </w:r>
                            <w:r>
                              <w:rPr>
                                <w:rFonts w:ascii="Arial" w:eastAsia="Arial" w:hAnsi="Arial" w:cs="Arial"/>
                                <w:b/>
                                <w:bCs/>
                                <w:spacing w:val="7"/>
                                <w:w w:val="103"/>
                                <w:position w:val="-2"/>
                                <w:sz w:val="12"/>
                                <w:szCs w:val="12"/>
                              </w:rPr>
                              <w:t>P</w:t>
                            </w:r>
                            <w:r>
                              <w:rPr>
                                <w:rFonts w:ascii="Arial" w:eastAsia="Arial" w:hAnsi="Arial" w:cs="Arial"/>
                                <w:b/>
                                <w:bCs/>
                                <w:spacing w:val="-3"/>
                                <w:w w:val="103"/>
                                <w:position w:val="-2"/>
                                <w:sz w:val="12"/>
                                <w:szCs w:val="12"/>
                              </w:rPr>
                              <w:t>r</w:t>
                            </w:r>
                            <w:r>
                              <w:rPr>
                                <w:rFonts w:ascii="Arial" w:eastAsia="Arial" w:hAnsi="Arial" w:cs="Arial"/>
                                <w:b/>
                                <w:bCs/>
                                <w:spacing w:val="3"/>
                                <w:w w:val="103"/>
                                <w:position w:val="-2"/>
                                <w:sz w:val="12"/>
                                <w:szCs w:val="12"/>
                              </w:rPr>
                              <w:t>op</w:t>
                            </w:r>
                            <w:r>
                              <w:rPr>
                                <w:rFonts w:ascii="Arial" w:eastAsia="Arial" w:hAnsi="Arial" w:cs="Arial"/>
                                <w:b/>
                                <w:bCs/>
                                <w:spacing w:val="-1"/>
                                <w:w w:val="103"/>
                                <w:position w:val="-2"/>
                                <w:sz w:val="12"/>
                                <w:szCs w:val="12"/>
                              </w:rPr>
                              <w:t>e</w:t>
                            </w:r>
                            <w:r>
                              <w:rPr>
                                <w:rFonts w:ascii="Arial" w:eastAsia="Arial" w:hAnsi="Arial" w:cs="Arial"/>
                                <w:b/>
                                <w:bCs/>
                                <w:spacing w:val="-3"/>
                                <w:w w:val="103"/>
                                <w:position w:val="-2"/>
                                <w:sz w:val="12"/>
                                <w:szCs w:val="12"/>
                              </w:rPr>
                              <w:t>r</w:t>
                            </w:r>
                            <w:r>
                              <w:rPr>
                                <w:rFonts w:ascii="Arial" w:eastAsia="Arial" w:hAnsi="Arial" w:cs="Arial"/>
                                <w:b/>
                                <w:bCs/>
                                <w:spacing w:val="4"/>
                                <w:w w:val="103"/>
                                <w:position w:val="-2"/>
                                <w:sz w:val="12"/>
                                <w:szCs w:val="12"/>
                              </w:rPr>
                              <w:t>t</w:t>
                            </w:r>
                            <w:r>
                              <w:rPr>
                                <w:rFonts w:ascii="Arial" w:eastAsia="Arial" w:hAnsi="Arial" w:cs="Arial"/>
                                <w:b/>
                                <w:bCs/>
                                <w:w w:val="103"/>
                                <w:position w:val="-2"/>
                                <w:sz w:val="12"/>
                                <w:szCs w:val="12"/>
                              </w:rPr>
                              <w:t>y</w:t>
                            </w:r>
                          </w:p>
                          <w:p w14:paraId="221340F9" w14:textId="77777777" w:rsidR="00583B21" w:rsidRDefault="00583B21" w:rsidP="00583B21">
                            <w:pPr>
                              <w:spacing w:after="0" w:line="120" w:lineRule="exact"/>
                              <w:ind w:left="43" w:right="-20"/>
                              <w:rPr>
                                <w:rFonts w:ascii="Arial" w:eastAsia="Arial" w:hAnsi="Arial" w:cs="Arial"/>
                                <w:sz w:val="12"/>
                                <w:szCs w:val="12"/>
                              </w:rPr>
                            </w:pPr>
                            <w:r>
                              <w:rPr>
                                <w:rFonts w:ascii="Arial" w:eastAsia="Arial" w:hAnsi="Arial" w:cs="Arial"/>
                                <w:spacing w:val="6"/>
                                <w:w w:val="103"/>
                                <w:sz w:val="12"/>
                                <w:szCs w:val="12"/>
                              </w:rPr>
                              <w:t>+</w:t>
                            </w:r>
                            <w:proofErr w:type="gramStart"/>
                            <w:r>
                              <w:rPr>
                                <w:rFonts w:ascii="Arial" w:eastAsia="Arial" w:hAnsi="Arial" w:cs="Arial"/>
                                <w:spacing w:val="5"/>
                                <w:w w:val="103"/>
                                <w:sz w:val="12"/>
                                <w:szCs w:val="12"/>
                              </w:rPr>
                              <w:t>x</w:t>
                            </w:r>
                            <w:r>
                              <w:rPr>
                                <w:rFonts w:ascii="Arial" w:eastAsia="Arial" w:hAnsi="Arial" w:cs="Arial"/>
                                <w:spacing w:val="-2"/>
                                <w:w w:val="103"/>
                                <w:sz w:val="12"/>
                                <w:szCs w:val="12"/>
                              </w:rPr>
                              <w:t>m</w:t>
                            </w:r>
                            <w:r>
                              <w:rPr>
                                <w:rFonts w:ascii="Arial" w:eastAsia="Arial" w:hAnsi="Arial" w:cs="Arial"/>
                                <w:spacing w:val="6"/>
                                <w:w w:val="103"/>
                                <w:sz w:val="12"/>
                                <w:szCs w:val="12"/>
                              </w:rPr>
                              <w:t>l</w:t>
                            </w:r>
                            <w:r>
                              <w:rPr>
                                <w:rFonts w:ascii="Arial" w:eastAsia="Arial" w:hAnsi="Arial" w:cs="Arial"/>
                                <w:spacing w:val="3"/>
                                <w:w w:val="103"/>
                                <w:sz w:val="12"/>
                                <w:szCs w:val="12"/>
                              </w:rPr>
                              <w:t>T</w:t>
                            </w:r>
                            <w:r>
                              <w:rPr>
                                <w:rFonts w:ascii="Arial" w:eastAsia="Arial" w:hAnsi="Arial" w:cs="Arial"/>
                                <w:spacing w:val="-1"/>
                                <w:w w:val="103"/>
                                <w:sz w:val="12"/>
                                <w:szCs w:val="12"/>
                              </w:rPr>
                              <w:t>o</w:t>
                            </w:r>
                            <w:r>
                              <w:rPr>
                                <w:rFonts w:ascii="Arial" w:eastAsia="Arial" w:hAnsi="Arial" w:cs="Arial"/>
                                <w:spacing w:val="7"/>
                                <w:w w:val="103"/>
                                <w:sz w:val="12"/>
                                <w:szCs w:val="12"/>
                              </w:rPr>
                              <w:t>S</w:t>
                            </w:r>
                            <w:r>
                              <w:rPr>
                                <w:rFonts w:ascii="Arial" w:eastAsia="Arial" w:hAnsi="Arial" w:cs="Arial"/>
                                <w:spacing w:val="-1"/>
                                <w:w w:val="103"/>
                                <w:sz w:val="12"/>
                                <w:szCs w:val="12"/>
                              </w:rPr>
                              <w:t>en</w:t>
                            </w:r>
                            <w:r>
                              <w:rPr>
                                <w:rFonts w:ascii="Arial" w:eastAsia="Arial" w:hAnsi="Arial" w:cs="Arial"/>
                                <w:spacing w:val="5"/>
                                <w:w w:val="103"/>
                                <w:sz w:val="12"/>
                                <w:szCs w:val="12"/>
                              </w:rPr>
                              <w:t>s</w:t>
                            </w:r>
                            <w:r>
                              <w:rPr>
                                <w:rFonts w:ascii="Arial" w:eastAsia="Arial" w:hAnsi="Arial" w:cs="Arial"/>
                                <w:spacing w:val="-1"/>
                                <w:w w:val="103"/>
                                <w:sz w:val="12"/>
                                <w:szCs w:val="12"/>
                              </w:rPr>
                              <w:t>o</w:t>
                            </w:r>
                            <w:r>
                              <w:rPr>
                                <w:rFonts w:ascii="Arial" w:eastAsia="Arial" w:hAnsi="Arial" w:cs="Arial"/>
                                <w:spacing w:val="4"/>
                                <w:w w:val="103"/>
                                <w:sz w:val="12"/>
                                <w:szCs w:val="12"/>
                              </w:rPr>
                              <w:t>r</w:t>
                            </w:r>
                            <w:r>
                              <w:rPr>
                                <w:rFonts w:ascii="Arial" w:eastAsia="Arial" w:hAnsi="Arial" w:cs="Arial"/>
                                <w:spacing w:val="7"/>
                                <w:w w:val="103"/>
                                <w:sz w:val="12"/>
                                <w:szCs w:val="12"/>
                              </w:rPr>
                              <w:t>P</w:t>
                            </w:r>
                            <w:r>
                              <w:rPr>
                                <w:rFonts w:ascii="Arial" w:eastAsia="Arial" w:hAnsi="Arial" w:cs="Arial"/>
                                <w:spacing w:val="4"/>
                                <w:w w:val="103"/>
                                <w:sz w:val="12"/>
                                <w:szCs w:val="12"/>
                              </w:rPr>
                              <w:t>r</w:t>
                            </w:r>
                            <w:r>
                              <w:rPr>
                                <w:rFonts w:ascii="Arial" w:eastAsia="Arial" w:hAnsi="Arial" w:cs="Arial"/>
                                <w:spacing w:val="-1"/>
                                <w:w w:val="103"/>
                                <w:sz w:val="12"/>
                                <w:szCs w:val="12"/>
                              </w:rPr>
                              <w:t>ope</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spacing w:val="5"/>
                                <w:w w:val="103"/>
                                <w:sz w:val="12"/>
                                <w:szCs w:val="12"/>
                              </w:rPr>
                              <w:t>y</w:t>
                            </w:r>
                            <w:r>
                              <w:rPr>
                                <w:rFonts w:ascii="Arial" w:eastAsia="Arial" w:hAnsi="Arial" w:cs="Arial"/>
                                <w:w w:val="103"/>
                                <w:sz w:val="12"/>
                                <w:szCs w:val="12"/>
                              </w:rPr>
                              <w:t>()</w:t>
                            </w:r>
                            <w:proofErr w:type="gramEnd"/>
                          </w:p>
                          <w:p w14:paraId="57B05457" w14:textId="77777777" w:rsidR="00583B21" w:rsidRDefault="00583B21" w:rsidP="00583B21">
                            <w:pPr>
                              <w:spacing w:before="9" w:after="0" w:line="240" w:lineRule="auto"/>
                              <w:ind w:left="43" w:right="-20"/>
                              <w:rPr>
                                <w:rFonts w:ascii="Arial" w:eastAsia="Arial" w:hAnsi="Arial" w:cs="Arial"/>
                                <w:sz w:val="12"/>
                                <w:szCs w:val="12"/>
                              </w:rPr>
                            </w:pPr>
                            <w:r>
                              <w:rPr>
                                <w:rFonts w:ascii="Arial" w:eastAsia="Arial" w:hAnsi="Arial" w:cs="Arial"/>
                                <w:spacing w:val="6"/>
                                <w:w w:val="103"/>
                                <w:sz w:val="12"/>
                                <w:szCs w:val="12"/>
                              </w:rPr>
                              <w:t>+</w:t>
                            </w:r>
                            <w:proofErr w:type="gramStart"/>
                            <w:r>
                              <w:rPr>
                                <w:rFonts w:ascii="Arial" w:eastAsia="Arial" w:hAnsi="Arial" w:cs="Arial"/>
                                <w:spacing w:val="-1"/>
                                <w:w w:val="103"/>
                                <w:sz w:val="12"/>
                                <w:szCs w:val="12"/>
                              </w:rPr>
                              <w:t>u</w:t>
                            </w:r>
                            <w:r>
                              <w:rPr>
                                <w:rFonts w:ascii="Arial" w:eastAsia="Arial" w:hAnsi="Arial" w:cs="Arial"/>
                                <w:spacing w:val="5"/>
                                <w:w w:val="103"/>
                                <w:sz w:val="12"/>
                                <w:szCs w:val="12"/>
                              </w:rPr>
                              <w:t>s</w:t>
                            </w:r>
                            <w:r>
                              <w:rPr>
                                <w:rFonts w:ascii="Arial" w:eastAsia="Arial" w:hAnsi="Arial" w:cs="Arial"/>
                                <w:spacing w:val="-1"/>
                                <w:w w:val="103"/>
                                <w:sz w:val="12"/>
                                <w:szCs w:val="12"/>
                              </w:rPr>
                              <w:t>e</w:t>
                            </w:r>
                            <w:r>
                              <w:rPr>
                                <w:rFonts w:ascii="Arial" w:eastAsia="Arial" w:hAnsi="Arial" w:cs="Arial"/>
                                <w:spacing w:val="4"/>
                                <w:w w:val="103"/>
                                <w:sz w:val="12"/>
                                <w:szCs w:val="12"/>
                              </w:rPr>
                              <w:t>r</w:t>
                            </w:r>
                            <w:r>
                              <w:rPr>
                                <w:rFonts w:ascii="Arial" w:eastAsia="Arial" w:hAnsi="Arial" w:cs="Arial"/>
                                <w:w w:val="103"/>
                                <w:sz w:val="12"/>
                                <w:szCs w:val="12"/>
                              </w:rPr>
                              <w:t>D</w:t>
                            </w:r>
                            <w:r>
                              <w:rPr>
                                <w:rFonts w:ascii="Arial" w:eastAsia="Arial" w:hAnsi="Arial" w:cs="Arial"/>
                                <w:spacing w:val="-1"/>
                                <w:w w:val="103"/>
                                <w:sz w:val="12"/>
                                <w:szCs w:val="12"/>
                              </w:rPr>
                              <w:t>ef</w:t>
                            </w:r>
                            <w:r>
                              <w:rPr>
                                <w:rFonts w:ascii="Arial" w:eastAsia="Arial" w:hAnsi="Arial" w:cs="Arial"/>
                                <w:spacing w:val="6"/>
                                <w:w w:val="103"/>
                                <w:sz w:val="12"/>
                                <w:szCs w:val="12"/>
                              </w:rPr>
                              <w:t>i</w:t>
                            </w:r>
                            <w:r>
                              <w:rPr>
                                <w:rFonts w:ascii="Arial" w:eastAsia="Arial" w:hAnsi="Arial" w:cs="Arial"/>
                                <w:spacing w:val="-1"/>
                                <w:w w:val="103"/>
                                <w:sz w:val="12"/>
                                <w:szCs w:val="12"/>
                              </w:rPr>
                              <w:t>ned</w:t>
                            </w:r>
                            <w:r>
                              <w:rPr>
                                <w:rFonts w:ascii="Arial" w:eastAsia="Arial" w:hAnsi="Arial" w:cs="Arial"/>
                                <w:spacing w:val="7"/>
                                <w:w w:val="103"/>
                                <w:sz w:val="12"/>
                                <w:szCs w:val="12"/>
                              </w:rPr>
                              <w:t>P</w:t>
                            </w:r>
                            <w:r>
                              <w:rPr>
                                <w:rFonts w:ascii="Arial" w:eastAsia="Arial" w:hAnsi="Arial" w:cs="Arial"/>
                                <w:spacing w:val="4"/>
                                <w:w w:val="103"/>
                                <w:sz w:val="12"/>
                                <w:szCs w:val="12"/>
                              </w:rPr>
                              <w:t>r</w:t>
                            </w:r>
                            <w:r>
                              <w:rPr>
                                <w:rFonts w:ascii="Arial" w:eastAsia="Arial" w:hAnsi="Arial" w:cs="Arial"/>
                                <w:spacing w:val="-1"/>
                                <w:w w:val="103"/>
                                <w:sz w:val="12"/>
                                <w:szCs w:val="12"/>
                              </w:rPr>
                              <w:t>ope</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spacing w:val="5"/>
                                <w:w w:val="103"/>
                                <w:sz w:val="12"/>
                                <w:szCs w:val="12"/>
                              </w:rPr>
                              <w:t>y</w:t>
                            </w:r>
                            <w:r>
                              <w:rPr>
                                <w:rFonts w:ascii="Arial" w:eastAsia="Arial" w:hAnsi="Arial" w:cs="Arial"/>
                                <w:spacing w:val="3"/>
                                <w:w w:val="103"/>
                                <w:sz w:val="12"/>
                                <w:szCs w:val="12"/>
                              </w:rPr>
                              <w:t>T</w:t>
                            </w:r>
                            <w:r>
                              <w:rPr>
                                <w:rFonts w:ascii="Arial" w:eastAsia="Arial" w:hAnsi="Arial" w:cs="Arial"/>
                                <w:spacing w:val="-1"/>
                                <w:w w:val="103"/>
                                <w:sz w:val="12"/>
                                <w:szCs w:val="12"/>
                              </w:rPr>
                              <w:t>o</w:t>
                            </w:r>
                            <w:r>
                              <w:rPr>
                                <w:rFonts w:ascii="Arial" w:eastAsia="Arial" w:hAnsi="Arial" w:cs="Arial"/>
                                <w:spacing w:val="7"/>
                                <w:w w:val="103"/>
                                <w:sz w:val="12"/>
                                <w:szCs w:val="12"/>
                              </w:rPr>
                              <w:t>X</w:t>
                            </w:r>
                            <w:r>
                              <w:rPr>
                                <w:rFonts w:ascii="Arial" w:eastAsia="Arial" w:hAnsi="Arial" w:cs="Arial"/>
                                <w:spacing w:val="-2"/>
                                <w:w w:val="103"/>
                                <w:sz w:val="12"/>
                                <w:szCs w:val="12"/>
                              </w:rPr>
                              <w:t>m</w:t>
                            </w:r>
                            <w:r>
                              <w:rPr>
                                <w:rFonts w:ascii="Arial" w:eastAsia="Arial" w:hAnsi="Arial" w:cs="Arial"/>
                                <w:spacing w:val="6"/>
                                <w:w w:val="103"/>
                                <w:sz w:val="12"/>
                                <w:szCs w:val="12"/>
                              </w:rPr>
                              <w:t>l</w:t>
                            </w:r>
                            <w:r>
                              <w:rPr>
                                <w:rFonts w:ascii="Arial" w:eastAsia="Arial" w:hAnsi="Arial" w:cs="Arial"/>
                                <w:w w:val="103"/>
                                <w:sz w:val="12"/>
                                <w:szCs w:val="12"/>
                              </w:rPr>
                              <w:t>()</w:t>
                            </w:r>
                            <w:proofErr w:type="gramEnd"/>
                          </w:p>
                          <w:p w14:paraId="22A07D2D" w14:textId="77777777" w:rsidR="00583B21" w:rsidRDefault="00583B21" w:rsidP="00583B21">
                            <w:pPr>
                              <w:spacing w:before="20" w:after="0" w:line="240" w:lineRule="auto"/>
                              <w:ind w:left="43" w:right="-20"/>
                              <w:rPr>
                                <w:rFonts w:ascii="Arial" w:eastAsia="Arial" w:hAnsi="Arial" w:cs="Arial"/>
                                <w:sz w:val="12"/>
                                <w:szCs w:val="12"/>
                              </w:rPr>
                            </w:pPr>
                            <w:r>
                              <w:rPr>
                                <w:rFonts w:ascii="Arial" w:eastAsia="Arial" w:hAnsi="Arial" w:cs="Arial"/>
                                <w:spacing w:val="6"/>
                                <w:w w:val="103"/>
                                <w:sz w:val="12"/>
                                <w:szCs w:val="12"/>
                              </w:rPr>
                              <w:t>+</w:t>
                            </w:r>
                            <w:proofErr w:type="gramStart"/>
                            <w:r>
                              <w:rPr>
                                <w:rFonts w:ascii="Arial" w:eastAsia="Arial" w:hAnsi="Arial" w:cs="Arial"/>
                                <w:spacing w:val="5"/>
                                <w:w w:val="103"/>
                                <w:sz w:val="12"/>
                                <w:szCs w:val="12"/>
                              </w:rPr>
                              <w:t>x</w:t>
                            </w:r>
                            <w:r>
                              <w:rPr>
                                <w:rFonts w:ascii="Arial" w:eastAsia="Arial" w:hAnsi="Arial" w:cs="Arial"/>
                                <w:spacing w:val="-2"/>
                                <w:w w:val="103"/>
                                <w:sz w:val="12"/>
                                <w:szCs w:val="12"/>
                              </w:rPr>
                              <w:t>m</w:t>
                            </w:r>
                            <w:r>
                              <w:rPr>
                                <w:rFonts w:ascii="Arial" w:eastAsia="Arial" w:hAnsi="Arial" w:cs="Arial"/>
                                <w:spacing w:val="6"/>
                                <w:w w:val="103"/>
                                <w:sz w:val="12"/>
                                <w:szCs w:val="12"/>
                              </w:rPr>
                              <w:t>l</w:t>
                            </w:r>
                            <w:r>
                              <w:rPr>
                                <w:rFonts w:ascii="Arial" w:eastAsia="Arial" w:hAnsi="Arial" w:cs="Arial"/>
                                <w:spacing w:val="3"/>
                                <w:w w:val="103"/>
                                <w:sz w:val="12"/>
                                <w:szCs w:val="12"/>
                              </w:rPr>
                              <w:t>T</w:t>
                            </w:r>
                            <w:r>
                              <w:rPr>
                                <w:rFonts w:ascii="Arial" w:eastAsia="Arial" w:hAnsi="Arial" w:cs="Arial"/>
                                <w:spacing w:val="-1"/>
                                <w:w w:val="103"/>
                                <w:sz w:val="12"/>
                                <w:szCs w:val="12"/>
                              </w:rPr>
                              <w:t>o</w:t>
                            </w:r>
                            <w:r>
                              <w:rPr>
                                <w:rFonts w:ascii="Arial" w:eastAsia="Arial" w:hAnsi="Arial" w:cs="Arial"/>
                                <w:w w:val="103"/>
                                <w:sz w:val="12"/>
                                <w:szCs w:val="12"/>
                              </w:rPr>
                              <w:t>U</w:t>
                            </w:r>
                            <w:r>
                              <w:rPr>
                                <w:rFonts w:ascii="Arial" w:eastAsia="Arial" w:hAnsi="Arial" w:cs="Arial"/>
                                <w:spacing w:val="5"/>
                                <w:w w:val="103"/>
                                <w:sz w:val="12"/>
                                <w:szCs w:val="12"/>
                              </w:rPr>
                              <w:t>s</w:t>
                            </w:r>
                            <w:r>
                              <w:rPr>
                                <w:rFonts w:ascii="Arial" w:eastAsia="Arial" w:hAnsi="Arial" w:cs="Arial"/>
                                <w:spacing w:val="-1"/>
                                <w:w w:val="103"/>
                                <w:sz w:val="12"/>
                                <w:szCs w:val="12"/>
                              </w:rPr>
                              <w:t>e</w:t>
                            </w:r>
                            <w:r>
                              <w:rPr>
                                <w:rFonts w:ascii="Arial" w:eastAsia="Arial" w:hAnsi="Arial" w:cs="Arial"/>
                                <w:spacing w:val="4"/>
                                <w:w w:val="103"/>
                                <w:sz w:val="12"/>
                                <w:szCs w:val="12"/>
                              </w:rPr>
                              <w:t>r</w:t>
                            </w:r>
                            <w:r>
                              <w:rPr>
                                <w:rFonts w:ascii="Arial" w:eastAsia="Arial" w:hAnsi="Arial" w:cs="Arial"/>
                                <w:w w:val="103"/>
                                <w:sz w:val="12"/>
                                <w:szCs w:val="12"/>
                              </w:rPr>
                              <w:t>D</w:t>
                            </w:r>
                            <w:r>
                              <w:rPr>
                                <w:rFonts w:ascii="Arial" w:eastAsia="Arial" w:hAnsi="Arial" w:cs="Arial"/>
                                <w:spacing w:val="-1"/>
                                <w:w w:val="103"/>
                                <w:sz w:val="12"/>
                                <w:szCs w:val="12"/>
                              </w:rPr>
                              <w:t>ef</w:t>
                            </w:r>
                            <w:r>
                              <w:rPr>
                                <w:rFonts w:ascii="Arial" w:eastAsia="Arial" w:hAnsi="Arial" w:cs="Arial"/>
                                <w:spacing w:val="6"/>
                                <w:w w:val="103"/>
                                <w:sz w:val="12"/>
                                <w:szCs w:val="12"/>
                              </w:rPr>
                              <w:t>i</w:t>
                            </w:r>
                            <w:r>
                              <w:rPr>
                                <w:rFonts w:ascii="Arial" w:eastAsia="Arial" w:hAnsi="Arial" w:cs="Arial"/>
                                <w:spacing w:val="-1"/>
                                <w:w w:val="103"/>
                                <w:sz w:val="12"/>
                                <w:szCs w:val="12"/>
                              </w:rPr>
                              <w:t>ned</w:t>
                            </w:r>
                            <w:r>
                              <w:rPr>
                                <w:rFonts w:ascii="Arial" w:eastAsia="Arial" w:hAnsi="Arial" w:cs="Arial"/>
                                <w:spacing w:val="7"/>
                                <w:w w:val="103"/>
                                <w:sz w:val="12"/>
                                <w:szCs w:val="12"/>
                              </w:rPr>
                              <w:t>P</w:t>
                            </w:r>
                            <w:r>
                              <w:rPr>
                                <w:rFonts w:ascii="Arial" w:eastAsia="Arial" w:hAnsi="Arial" w:cs="Arial"/>
                                <w:spacing w:val="4"/>
                                <w:w w:val="103"/>
                                <w:sz w:val="12"/>
                                <w:szCs w:val="12"/>
                              </w:rPr>
                              <w:t>r</w:t>
                            </w:r>
                            <w:r>
                              <w:rPr>
                                <w:rFonts w:ascii="Arial" w:eastAsia="Arial" w:hAnsi="Arial" w:cs="Arial"/>
                                <w:spacing w:val="-1"/>
                                <w:w w:val="103"/>
                                <w:sz w:val="12"/>
                                <w:szCs w:val="12"/>
                              </w:rPr>
                              <w:t>ope</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spacing w:val="5"/>
                                <w:w w:val="103"/>
                                <w:sz w:val="12"/>
                                <w:szCs w:val="12"/>
                              </w:rPr>
                              <w:t>y</w:t>
                            </w:r>
                            <w:r>
                              <w:rPr>
                                <w:rFonts w:ascii="Arial" w:eastAsia="Arial" w:hAnsi="Arial" w:cs="Arial"/>
                                <w:w w:val="103"/>
                                <w:sz w:val="12"/>
                                <w:szCs w:val="12"/>
                              </w:rPr>
                              <w:t>()</w:t>
                            </w:r>
                            <w:proofErr w:type="gramEnd"/>
                          </w:p>
                          <w:p w14:paraId="01EEEC96" w14:textId="77777777" w:rsidR="00583B21" w:rsidRDefault="00583B21" w:rsidP="00583B21">
                            <w:pPr>
                              <w:spacing w:before="18" w:after="0" w:line="240" w:lineRule="exact"/>
                              <w:rPr>
                                <w:sz w:val="24"/>
                                <w:szCs w:val="24"/>
                              </w:rPr>
                            </w:pPr>
                          </w:p>
                          <w:p w14:paraId="45F6E3AD" w14:textId="77777777" w:rsidR="00583B21" w:rsidRDefault="00583B21" w:rsidP="00583B21">
                            <w:pPr>
                              <w:spacing w:after="0" w:line="240" w:lineRule="auto"/>
                              <w:ind w:left="43" w:right="-20"/>
                              <w:rPr>
                                <w:rFonts w:ascii="Arial" w:eastAsia="Arial" w:hAnsi="Arial" w:cs="Arial"/>
                                <w:sz w:val="12"/>
                                <w:szCs w:val="12"/>
                              </w:rPr>
                            </w:pPr>
                            <w:r>
                              <w:rPr>
                                <w:rFonts w:ascii="Arial" w:eastAsia="Arial" w:hAnsi="Arial" w:cs="Arial"/>
                                <w:b/>
                                <w:bCs/>
                                <w:spacing w:val="7"/>
                                <w:w w:val="103"/>
                                <w:sz w:val="12"/>
                                <w:szCs w:val="12"/>
                              </w:rPr>
                              <w:t>P</w:t>
                            </w:r>
                            <w:r>
                              <w:rPr>
                                <w:rFonts w:ascii="Arial" w:eastAsia="Arial" w:hAnsi="Arial" w:cs="Arial"/>
                                <w:b/>
                                <w:bCs/>
                                <w:spacing w:val="-3"/>
                                <w:w w:val="103"/>
                                <w:sz w:val="12"/>
                                <w:szCs w:val="12"/>
                              </w:rPr>
                              <w:t>r</w:t>
                            </w:r>
                            <w:r>
                              <w:rPr>
                                <w:rFonts w:ascii="Arial" w:eastAsia="Arial" w:hAnsi="Arial" w:cs="Arial"/>
                                <w:b/>
                                <w:bCs/>
                                <w:spacing w:val="-1"/>
                                <w:w w:val="103"/>
                                <w:sz w:val="12"/>
                                <w:szCs w:val="12"/>
                              </w:rPr>
                              <w:t>e</w:t>
                            </w:r>
                            <w:r>
                              <w:rPr>
                                <w:rFonts w:ascii="Arial" w:eastAsia="Arial" w:hAnsi="Arial" w:cs="Arial"/>
                                <w:b/>
                                <w:bCs/>
                                <w:spacing w:val="3"/>
                                <w:w w:val="103"/>
                                <w:sz w:val="12"/>
                                <w:szCs w:val="12"/>
                              </w:rPr>
                              <w:t>d</w:t>
                            </w:r>
                            <w:r>
                              <w:rPr>
                                <w:rFonts w:ascii="Arial" w:eastAsia="Arial" w:hAnsi="Arial" w:cs="Arial"/>
                                <w:b/>
                                <w:bCs/>
                                <w:spacing w:val="-1"/>
                                <w:w w:val="103"/>
                                <w:sz w:val="12"/>
                                <w:szCs w:val="12"/>
                              </w:rPr>
                              <w:t>e</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n</w:t>
                            </w:r>
                            <w:r>
                              <w:rPr>
                                <w:rFonts w:ascii="Arial" w:eastAsia="Arial" w:hAnsi="Arial" w:cs="Arial"/>
                                <w:b/>
                                <w:bCs/>
                                <w:spacing w:val="-1"/>
                                <w:w w:val="103"/>
                                <w:sz w:val="12"/>
                                <w:szCs w:val="12"/>
                              </w:rPr>
                              <w:t>e</w:t>
                            </w:r>
                            <w:r>
                              <w:rPr>
                                <w:rFonts w:ascii="Arial" w:eastAsia="Arial" w:hAnsi="Arial" w:cs="Arial"/>
                                <w:b/>
                                <w:bCs/>
                                <w:spacing w:val="3"/>
                                <w:w w:val="103"/>
                                <w:sz w:val="12"/>
                                <w:szCs w:val="12"/>
                              </w:rPr>
                              <w:t>dLo</w:t>
                            </w:r>
                            <w:r>
                              <w:rPr>
                                <w:rFonts w:ascii="Arial" w:eastAsia="Arial" w:hAnsi="Arial" w:cs="Arial"/>
                                <w:b/>
                                <w:bCs/>
                                <w:spacing w:val="-1"/>
                                <w:w w:val="103"/>
                                <w:sz w:val="12"/>
                                <w:szCs w:val="12"/>
                              </w:rPr>
                              <w:t>ca</w:t>
                            </w:r>
                            <w:r>
                              <w:rPr>
                                <w:rFonts w:ascii="Arial" w:eastAsia="Arial" w:hAnsi="Arial" w:cs="Arial"/>
                                <w:b/>
                                <w:bCs/>
                                <w:spacing w:val="4"/>
                                <w:w w:val="103"/>
                                <w:sz w:val="12"/>
                                <w:szCs w:val="12"/>
                              </w:rPr>
                              <w:t>t</w:t>
                            </w:r>
                            <w:r>
                              <w:rPr>
                                <w:rFonts w:ascii="Arial" w:eastAsia="Arial" w:hAnsi="Arial" w:cs="Arial"/>
                                <w:b/>
                                <w:bCs/>
                                <w:spacing w:val="-1"/>
                                <w:w w:val="103"/>
                                <w:sz w:val="12"/>
                                <w:szCs w:val="12"/>
                              </w:rPr>
                              <w:t>i</w:t>
                            </w:r>
                            <w:r>
                              <w:rPr>
                                <w:rFonts w:ascii="Arial" w:eastAsia="Arial" w:hAnsi="Arial" w:cs="Arial"/>
                                <w:b/>
                                <w:bCs/>
                                <w:spacing w:val="3"/>
                                <w:w w:val="103"/>
                                <w:sz w:val="12"/>
                                <w:szCs w:val="12"/>
                              </w:rPr>
                              <w:t>o</w:t>
                            </w:r>
                            <w:r>
                              <w:rPr>
                                <w:rFonts w:ascii="Arial" w:eastAsia="Arial" w:hAnsi="Arial" w:cs="Arial"/>
                                <w:b/>
                                <w:bCs/>
                                <w:w w:val="103"/>
                                <w:sz w:val="12"/>
                                <w:szCs w:val="12"/>
                              </w:rPr>
                              <w:t>n</w:t>
                            </w:r>
                          </w:p>
                          <w:p w14:paraId="2B892BA2" w14:textId="77777777" w:rsidR="00583B21" w:rsidRDefault="00583B21" w:rsidP="00583B21">
                            <w:pPr>
                              <w:tabs>
                                <w:tab w:val="left" w:pos="4320"/>
                                <w:tab w:val="left" w:pos="6360"/>
                              </w:tabs>
                              <w:spacing w:before="68" w:after="0" w:line="240" w:lineRule="auto"/>
                              <w:ind w:left="43" w:right="-20"/>
                              <w:rPr>
                                <w:rFonts w:ascii="Arial" w:eastAsia="Arial" w:hAnsi="Arial" w:cs="Arial"/>
                                <w:sz w:val="12"/>
                                <w:szCs w:val="12"/>
                              </w:rPr>
                            </w:pPr>
                            <w:r>
                              <w:rPr>
                                <w:rFonts w:ascii="Arial" w:eastAsia="Arial" w:hAnsi="Arial" w:cs="Arial"/>
                                <w:spacing w:val="4"/>
                                <w:position w:val="2"/>
                                <w:sz w:val="12"/>
                                <w:szCs w:val="12"/>
                              </w:rPr>
                              <w:t>-</w:t>
                            </w:r>
                            <w:r>
                              <w:rPr>
                                <w:rFonts w:ascii="Arial" w:eastAsia="Arial" w:hAnsi="Arial" w:cs="Arial"/>
                                <w:position w:val="2"/>
                                <w:sz w:val="12"/>
                                <w:szCs w:val="12"/>
                              </w:rPr>
                              <w:t>C</w:t>
                            </w:r>
                            <w:r>
                              <w:rPr>
                                <w:rFonts w:ascii="Arial" w:eastAsia="Arial" w:hAnsi="Arial" w:cs="Arial"/>
                                <w:spacing w:val="-1"/>
                                <w:position w:val="2"/>
                                <w:sz w:val="12"/>
                                <w:szCs w:val="12"/>
                              </w:rPr>
                              <w:t>I</w:t>
                            </w:r>
                            <w:r>
                              <w:rPr>
                                <w:rFonts w:ascii="Arial" w:eastAsia="Arial" w:hAnsi="Arial" w:cs="Arial"/>
                                <w:spacing w:val="3"/>
                                <w:position w:val="2"/>
                                <w:sz w:val="12"/>
                                <w:szCs w:val="12"/>
                              </w:rPr>
                              <w:t>T</w:t>
                            </w:r>
                            <w:r>
                              <w:rPr>
                                <w:rFonts w:ascii="Arial" w:eastAsia="Arial" w:hAnsi="Arial" w:cs="Arial"/>
                                <w:spacing w:val="-1"/>
                                <w:position w:val="2"/>
                                <w:sz w:val="12"/>
                                <w:szCs w:val="12"/>
                              </w:rPr>
                              <w:t>I</w:t>
                            </w:r>
                            <w:r>
                              <w:rPr>
                                <w:rFonts w:ascii="Arial" w:eastAsia="Arial" w:hAnsi="Arial" w:cs="Arial"/>
                                <w:spacing w:val="7"/>
                                <w:position w:val="2"/>
                                <w:sz w:val="12"/>
                                <w:szCs w:val="12"/>
                              </w:rPr>
                              <w:t>E</w:t>
                            </w:r>
                            <w:r>
                              <w:rPr>
                                <w:rFonts w:ascii="Arial" w:eastAsia="Arial" w:hAnsi="Arial" w:cs="Arial"/>
                                <w:position w:val="2"/>
                                <w:sz w:val="12"/>
                                <w:szCs w:val="12"/>
                              </w:rPr>
                              <w:t>S</w:t>
                            </w:r>
                            <w:r>
                              <w:rPr>
                                <w:rFonts w:ascii="Arial" w:eastAsia="Arial" w:hAnsi="Arial" w:cs="Arial"/>
                                <w:spacing w:val="-21"/>
                                <w:position w:val="2"/>
                                <w:sz w:val="12"/>
                                <w:szCs w:val="12"/>
                              </w:rPr>
                              <w:t xml:space="preserve"> </w:t>
                            </w:r>
                            <w:r>
                              <w:rPr>
                                <w:rFonts w:ascii="Arial" w:eastAsia="Arial" w:hAnsi="Arial" w:cs="Arial"/>
                                <w:position w:val="2"/>
                                <w:sz w:val="12"/>
                                <w:szCs w:val="12"/>
                              </w:rPr>
                              <w:tab/>
                            </w:r>
                            <w:r>
                              <w:rPr>
                                <w:rFonts w:ascii="Arial" w:eastAsia="Arial" w:hAnsi="Arial" w:cs="Arial"/>
                                <w:b/>
                                <w:bCs/>
                                <w:w w:val="102"/>
                                <w:sz w:val="12"/>
                                <w:szCs w:val="12"/>
                              </w:rPr>
                              <w:t>R</w:t>
                            </w:r>
                            <w:r>
                              <w:rPr>
                                <w:rFonts w:ascii="Arial" w:eastAsia="Arial" w:hAnsi="Arial" w:cs="Arial"/>
                                <w:b/>
                                <w:bCs/>
                                <w:spacing w:val="4"/>
                                <w:w w:val="102"/>
                                <w:sz w:val="12"/>
                                <w:szCs w:val="12"/>
                              </w:rPr>
                              <w:t>f</w:t>
                            </w:r>
                            <w:r>
                              <w:rPr>
                                <w:rFonts w:ascii="Arial" w:eastAsia="Arial" w:hAnsi="Arial" w:cs="Arial"/>
                                <w:b/>
                                <w:bCs/>
                                <w:spacing w:val="-1"/>
                                <w:w w:val="102"/>
                                <w:sz w:val="12"/>
                                <w:szCs w:val="12"/>
                              </w:rPr>
                              <w:t>i</w:t>
                            </w:r>
                            <w:r>
                              <w:rPr>
                                <w:rFonts w:ascii="Arial" w:eastAsia="Arial" w:hAnsi="Arial" w:cs="Arial"/>
                                <w:b/>
                                <w:bCs/>
                                <w:spacing w:val="3"/>
                                <w:w w:val="102"/>
                                <w:sz w:val="12"/>
                                <w:szCs w:val="12"/>
                              </w:rPr>
                              <w:t>d</w:t>
                            </w:r>
                            <w:r>
                              <w:rPr>
                                <w:rFonts w:ascii="Arial" w:eastAsia="Arial" w:hAnsi="Arial" w:cs="Arial"/>
                                <w:b/>
                                <w:bCs/>
                                <w:w w:val="102"/>
                                <w:sz w:val="12"/>
                                <w:szCs w:val="12"/>
                              </w:rPr>
                              <w:t>U</w:t>
                            </w:r>
                            <w:r>
                              <w:rPr>
                                <w:rFonts w:ascii="Arial" w:eastAsia="Arial" w:hAnsi="Arial" w:cs="Arial"/>
                                <w:b/>
                                <w:bCs/>
                                <w:spacing w:val="-1"/>
                                <w:w w:val="102"/>
                                <w:sz w:val="12"/>
                                <w:szCs w:val="12"/>
                              </w:rPr>
                              <w:t>se</w:t>
                            </w:r>
                            <w:r>
                              <w:rPr>
                                <w:rFonts w:ascii="Arial" w:eastAsia="Arial" w:hAnsi="Arial" w:cs="Arial"/>
                                <w:b/>
                                <w:bCs/>
                                <w:spacing w:val="-3"/>
                                <w:w w:val="102"/>
                                <w:sz w:val="12"/>
                                <w:szCs w:val="12"/>
                              </w:rPr>
                              <w:t>r</w:t>
                            </w:r>
                            <w:r>
                              <w:rPr>
                                <w:rFonts w:ascii="Arial" w:eastAsia="Arial" w:hAnsi="Arial" w:cs="Arial"/>
                                <w:b/>
                                <w:bCs/>
                                <w:w w:val="102"/>
                                <w:sz w:val="12"/>
                                <w:szCs w:val="12"/>
                              </w:rPr>
                              <w:t>D</w:t>
                            </w:r>
                            <w:r>
                              <w:rPr>
                                <w:rFonts w:ascii="Arial" w:eastAsia="Arial" w:hAnsi="Arial" w:cs="Arial"/>
                                <w:b/>
                                <w:bCs/>
                                <w:spacing w:val="-1"/>
                                <w:w w:val="102"/>
                                <w:sz w:val="12"/>
                                <w:szCs w:val="12"/>
                              </w:rPr>
                              <w:t>e</w:t>
                            </w:r>
                            <w:r>
                              <w:rPr>
                                <w:rFonts w:ascii="Arial" w:eastAsia="Arial" w:hAnsi="Arial" w:cs="Arial"/>
                                <w:b/>
                                <w:bCs/>
                                <w:spacing w:val="4"/>
                                <w:w w:val="102"/>
                                <w:sz w:val="12"/>
                                <w:szCs w:val="12"/>
                              </w:rPr>
                              <w:t>f</w:t>
                            </w:r>
                            <w:r>
                              <w:rPr>
                                <w:rFonts w:ascii="Arial" w:eastAsia="Arial" w:hAnsi="Arial" w:cs="Arial"/>
                                <w:b/>
                                <w:bCs/>
                                <w:spacing w:val="-1"/>
                                <w:w w:val="102"/>
                                <w:sz w:val="12"/>
                                <w:szCs w:val="12"/>
                              </w:rPr>
                              <w:t>i</w:t>
                            </w:r>
                            <w:r>
                              <w:rPr>
                                <w:rFonts w:ascii="Arial" w:eastAsia="Arial" w:hAnsi="Arial" w:cs="Arial"/>
                                <w:b/>
                                <w:bCs/>
                                <w:spacing w:val="3"/>
                                <w:w w:val="102"/>
                                <w:sz w:val="12"/>
                                <w:szCs w:val="12"/>
                              </w:rPr>
                              <w:t>n</w:t>
                            </w:r>
                            <w:r>
                              <w:rPr>
                                <w:rFonts w:ascii="Arial" w:eastAsia="Arial" w:hAnsi="Arial" w:cs="Arial"/>
                                <w:b/>
                                <w:bCs/>
                                <w:spacing w:val="-1"/>
                                <w:w w:val="102"/>
                                <w:sz w:val="12"/>
                                <w:szCs w:val="12"/>
                              </w:rPr>
                              <w:t>e</w:t>
                            </w:r>
                            <w:r>
                              <w:rPr>
                                <w:rFonts w:ascii="Arial" w:eastAsia="Arial" w:hAnsi="Arial" w:cs="Arial"/>
                                <w:b/>
                                <w:bCs/>
                                <w:spacing w:val="3"/>
                                <w:w w:val="102"/>
                                <w:sz w:val="12"/>
                                <w:szCs w:val="12"/>
                              </w:rPr>
                              <w:t>d</w:t>
                            </w:r>
                            <w:r>
                              <w:rPr>
                                <w:rFonts w:ascii="Arial" w:eastAsia="Arial" w:hAnsi="Arial" w:cs="Arial"/>
                                <w:b/>
                                <w:bCs/>
                                <w:spacing w:val="7"/>
                                <w:w w:val="102"/>
                                <w:sz w:val="12"/>
                                <w:szCs w:val="12"/>
                              </w:rPr>
                              <w:t>P</w:t>
                            </w:r>
                            <w:r>
                              <w:rPr>
                                <w:rFonts w:ascii="Arial" w:eastAsia="Arial" w:hAnsi="Arial" w:cs="Arial"/>
                                <w:b/>
                                <w:bCs/>
                                <w:spacing w:val="-3"/>
                                <w:w w:val="102"/>
                                <w:sz w:val="12"/>
                                <w:szCs w:val="12"/>
                              </w:rPr>
                              <w:t>r</w:t>
                            </w:r>
                            <w:r>
                              <w:rPr>
                                <w:rFonts w:ascii="Arial" w:eastAsia="Arial" w:hAnsi="Arial" w:cs="Arial"/>
                                <w:b/>
                                <w:bCs/>
                                <w:spacing w:val="3"/>
                                <w:w w:val="102"/>
                                <w:sz w:val="12"/>
                                <w:szCs w:val="12"/>
                              </w:rPr>
                              <w:t>op</w:t>
                            </w:r>
                            <w:r>
                              <w:rPr>
                                <w:rFonts w:ascii="Arial" w:eastAsia="Arial" w:hAnsi="Arial" w:cs="Arial"/>
                                <w:b/>
                                <w:bCs/>
                                <w:spacing w:val="-1"/>
                                <w:w w:val="102"/>
                                <w:sz w:val="12"/>
                                <w:szCs w:val="12"/>
                              </w:rPr>
                              <w:t>e</w:t>
                            </w:r>
                            <w:r>
                              <w:rPr>
                                <w:rFonts w:ascii="Arial" w:eastAsia="Arial" w:hAnsi="Arial" w:cs="Arial"/>
                                <w:b/>
                                <w:bCs/>
                                <w:spacing w:val="-3"/>
                                <w:w w:val="102"/>
                                <w:sz w:val="12"/>
                                <w:szCs w:val="12"/>
                              </w:rPr>
                              <w:t>r</w:t>
                            </w:r>
                            <w:r>
                              <w:rPr>
                                <w:rFonts w:ascii="Arial" w:eastAsia="Arial" w:hAnsi="Arial" w:cs="Arial"/>
                                <w:b/>
                                <w:bCs/>
                                <w:spacing w:val="4"/>
                                <w:w w:val="102"/>
                                <w:sz w:val="12"/>
                                <w:szCs w:val="12"/>
                              </w:rPr>
                              <w:t>t</w:t>
                            </w:r>
                            <w:r>
                              <w:rPr>
                                <w:rFonts w:ascii="Arial" w:eastAsia="Arial" w:hAnsi="Arial" w:cs="Arial"/>
                                <w:b/>
                                <w:bCs/>
                                <w:w w:val="102"/>
                                <w:sz w:val="12"/>
                                <w:szCs w:val="12"/>
                              </w:rPr>
                              <w:t>y</w:t>
                            </w:r>
                            <w:r>
                              <w:rPr>
                                <w:rFonts w:ascii="Arial" w:eastAsia="Arial" w:hAnsi="Arial" w:cs="Arial"/>
                                <w:b/>
                                <w:bCs/>
                                <w:spacing w:val="-20"/>
                                <w:w w:val="102"/>
                                <w:sz w:val="12"/>
                                <w:szCs w:val="12"/>
                              </w:rPr>
                              <w:t xml:space="preserve"> </w:t>
                            </w:r>
                            <w:r>
                              <w:rPr>
                                <w:rFonts w:ascii="Arial" w:eastAsia="Arial" w:hAnsi="Arial" w:cs="Arial"/>
                                <w:b/>
                                <w:bCs/>
                                <w:sz w:val="12"/>
                                <w:szCs w:val="12"/>
                              </w:rPr>
                              <w:tab/>
                            </w:r>
                            <w:r>
                              <w:rPr>
                                <w:rFonts w:ascii="Arial" w:eastAsia="Arial" w:hAnsi="Arial" w:cs="Arial"/>
                                <w:b/>
                                <w:bCs/>
                                <w:w w:val="103"/>
                                <w:sz w:val="12"/>
                                <w:szCs w:val="12"/>
                              </w:rPr>
                              <w:t>R</w:t>
                            </w:r>
                            <w:r>
                              <w:rPr>
                                <w:rFonts w:ascii="Arial" w:eastAsia="Arial" w:hAnsi="Arial" w:cs="Arial"/>
                                <w:b/>
                                <w:bCs/>
                                <w:spacing w:val="3"/>
                                <w:w w:val="103"/>
                                <w:sz w:val="12"/>
                                <w:szCs w:val="12"/>
                              </w:rPr>
                              <w:t>obo</w:t>
                            </w:r>
                            <w:r>
                              <w:rPr>
                                <w:rFonts w:ascii="Arial" w:eastAsia="Arial" w:hAnsi="Arial" w:cs="Arial"/>
                                <w:b/>
                                <w:bCs/>
                                <w:spacing w:val="4"/>
                                <w:w w:val="103"/>
                                <w:sz w:val="12"/>
                                <w:szCs w:val="12"/>
                              </w:rPr>
                              <w:t>t</w:t>
                            </w:r>
                            <w:r>
                              <w:rPr>
                                <w:rFonts w:ascii="Arial" w:eastAsia="Arial" w:hAnsi="Arial" w:cs="Arial"/>
                                <w:b/>
                                <w:bCs/>
                                <w:w w:val="103"/>
                                <w:sz w:val="12"/>
                                <w:szCs w:val="12"/>
                              </w:rPr>
                              <w:t>U</w:t>
                            </w:r>
                            <w:r>
                              <w:rPr>
                                <w:rFonts w:ascii="Arial" w:eastAsia="Arial" w:hAnsi="Arial" w:cs="Arial"/>
                                <w:b/>
                                <w:bCs/>
                                <w:spacing w:val="-1"/>
                                <w:w w:val="103"/>
                                <w:sz w:val="12"/>
                                <w:szCs w:val="12"/>
                              </w:rPr>
                              <w:t>se</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e</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n</w:t>
                            </w:r>
                            <w:r>
                              <w:rPr>
                                <w:rFonts w:ascii="Arial" w:eastAsia="Arial" w:hAnsi="Arial" w:cs="Arial"/>
                                <w:b/>
                                <w:bCs/>
                                <w:spacing w:val="-1"/>
                                <w:w w:val="103"/>
                                <w:sz w:val="12"/>
                                <w:szCs w:val="12"/>
                              </w:rPr>
                              <w:t>e</w:t>
                            </w:r>
                            <w:r>
                              <w:rPr>
                                <w:rFonts w:ascii="Arial" w:eastAsia="Arial" w:hAnsi="Arial" w:cs="Arial"/>
                                <w:b/>
                                <w:bCs/>
                                <w:spacing w:val="3"/>
                                <w:w w:val="103"/>
                                <w:sz w:val="12"/>
                                <w:szCs w:val="12"/>
                              </w:rPr>
                              <w:t>d</w:t>
                            </w:r>
                            <w:r>
                              <w:rPr>
                                <w:rFonts w:ascii="Arial" w:eastAsia="Arial" w:hAnsi="Arial" w:cs="Arial"/>
                                <w:b/>
                                <w:bCs/>
                                <w:spacing w:val="7"/>
                                <w:w w:val="103"/>
                                <w:sz w:val="12"/>
                                <w:szCs w:val="12"/>
                              </w:rPr>
                              <w:t>P</w:t>
                            </w:r>
                            <w:r>
                              <w:rPr>
                                <w:rFonts w:ascii="Arial" w:eastAsia="Arial" w:hAnsi="Arial" w:cs="Arial"/>
                                <w:b/>
                                <w:bCs/>
                                <w:spacing w:val="-3"/>
                                <w:w w:val="103"/>
                                <w:sz w:val="12"/>
                                <w:szCs w:val="12"/>
                              </w:rPr>
                              <w:t>r</w:t>
                            </w:r>
                            <w:r>
                              <w:rPr>
                                <w:rFonts w:ascii="Arial" w:eastAsia="Arial" w:hAnsi="Arial" w:cs="Arial"/>
                                <w:b/>
                                <w:bCs/>
                                <w:spacing w:val="3"/>
                                <w:w w:val="103"/>
                                <w:sz w:val="12"/>
                                <w:szCs w:val="12"/>
                              </w:rPr>
                              <w:t>op</w:t>
                            </w:r>
                            <w:r>
                              <w:rPr>
                                <w:rFonts w:ascii="Arial" w:eastAsia="Arial" w:hAnsi="Arial" w:cs="Arial"/>
                                <w:b/>
                                <w:bCs/>
                                <w:spacing w:val="-1"/>
                                <w:w w:val="103"/>
                                <w:sz w:val="12"/>
                                <w:szCs w:val="12"/>
                              </w:rPr>
                              <w:t>e</w:t>
                            </w:r>
                            <w:r>
                              <w:rPr>
                                <w:rFonts w:ascii="Arial" w:eastAsia="Arial" w:hAnsi="Arial" w:cs="Arial"/>
                                <w:b/>
                                <w:bCs/>
                                <w:spacing w:val="-3"/>
                                <w:w w:val="103"/>
                                <w:sz w:val="12"/>
                                <w:szCs w:val="12"/>
                              </w:rPr>
                              <w:t>r</w:t>
                            </w:r>
                            <w:r>
                              <w:rPr>
                                <w:rFonts w:ascii="Arial" w:eastAsia="Arial" w:hAnsi="Arial" w:cs="Arial"/>
                                <w:b/>
                                <w:bCs/>
                                <w:spacing w:val="4"/>
                                <w:w w:val="103"/>
                                <w:sz w:val="12"/>
                                <w:szCs w:val="12"/>
                              </w:rPr>
                              <w:t>t</w:t>
                            </w:r>
                            <w:r>
                              <w:rPr>
                                <w:rFonts w:ascii="Arial" w:eastAsia="Arial" w:hAnsi="Arial" w:cs="Arial"/>
                                <w:b/>
                                <w:bCs/>
                                <w:w w:val="103"/>
                                <w:sz w:val="12"/>
                                <w:szCs w:val="12"/>
                              </w:rPr>
                              <w:t>y</w:t>
                            </w:r>
                          </w:p>
                          <w:p w14:paraId="485BB0C8" w14:textId="77777777" w:rsidR="00583B21" w:rsidRDefault="00583B21" w:rsidP="00583B21">
                            <w:pPr>
                              <w:spacing w:after="0" w:line="136" w:lineRule="exact"/>
                              <w:ind w:left="43" w:right="-20"/>
                              <w:rPr>
                                <w:rFonts w:ascii="Arial" w:eastAsia="Arial" w:hAnsi="Arial" w:cs="Arial"/>
                                <w:sz w:val="12"/>
                                <w:szCs w:val="12"/>
                              </w:rPr>
                            </w:pPr>
                            <w:r>
                              <w:rPr>
                                <w:rFonts w:ascii="Arial" w:eastAsia="Arial" w:hAnsi="Arial" w:cs="Arial"/>
                                <w:spacing w:val="4"/>
                                <w:w w:val="103"/>
                                <w:sz w:val="12"/>
                                <w:szCs w:val="12"/>
                              </w:rPr>
                              <w:t>-</w:t>
                            </w:r>
                            <w:r>
                              <w:rPr>
                                <w:rFonts w:ascii="Arial" w:eastAsia="Arial" w:hAnsi="Arial" w:cs="Arial"/>
                                <w:spacing w:val="-1"/>
                                <w:w w:val="103"/>
                                <w:sz w:val="12"/>
                                <w:szCs w:val="12"/>
                              </w:rPr>
                              <w:t>L</w:t>
                            </w:r>
                            <w:r>
                              <w:rPr>
                                <w:rFonts w:ascii="Arial" w:eastAsia="Arial" w:hAnsi="Arial" w:cs="Arial"/>
                                <w:spacing w:val="7"/>
                                <w:w w:val="103"/>
                                <w:sz w:val="12"/>
                                <w:szCs w:val="12"/>
                              </w:rPr>
                              <w:t>A</w:t>
                            </w:r>
                            <w:r>
                              <w:rPr>
                                <w:rFonts w:ascii="Arial" w:eastAsia="Arial" w:hAnsi="Arial" w:cs="Arial"/>
                                <w:spacing w:val="3"/>
                                <w:w w:val="103"/>
                                <w:sz w:val="12"/>
                                <w:szCs w:val="12"/>
                              </w:rPr>
                              <w:t>T</w:t>
                            </w:r>
                            <w:r>
                              <w:rPr>
                                <w:rFonts w:ascii="Arial" w:eastAsia="Arial" w:hAnsi="Arial" w:cs="Arial"/>
                                <w:spacing w:val="-1"/>
                                <w:w w:val="103"/>
                                <w:sz w:val="12"/>
                                <w:szCs w:val="12"/>
                              </w:rPr>
                              <w:t>_L</w:t>
                            </w:r>
                            <w:r>
                              <w:rPr>
                                <w:rFonts w:ascii="Arial" w:eastAsia="Arial" w:hAnsi="Arial" w:cs="Arial"/>
                                <w:spacing w:val="5"/>
                                <w:w w:val="103"/>
                                <w:sz w:val="12"/>
                                <w:szCs w:val="12"/>
                              </w:rPr>
                              <w:t>O</w:t>
                            </w:r>
                            <w:r>
                              <w:rPr>
                                <w:rFonts w:ascii="Arial" w:eastAsia="Arial" w:hAnsi="Arial" w:cs="Arial"/>
                                <w:w w:val="103"/>
                                <w:sz w:val="12"/>
                                <w:szCs w:val="12"/>
                              </w:rPr>
                              <w:t>N</w:t>
                            </w:r>
                          </w:p>
                          <w:p w14:paraId="0099B4B6" w14:textId="77777777" w:rsidR="00583B21" w:rsidRDefault="00583B21" w:rsidP="00583B21">
                            <w:pPr>
                              <w:spacing w:before="3" w:after="0" w:line="120" w:lineRule="exact"/>
                              <w:rPr>
                                <w:sz w:val="12"/>
                                <w:szCs w:val="12"/>
                              </w:rPr>
                            </w:pPr>
                          </w:p>
                          <w:p w14:paraId="23B66B9B" w14:textId="77777777" w:rsidR="00583B21" w:rsidRDefault="00583B21" w:rsidP="00583B21">
                            <w:pPr>
                              <w:spacing w:after="0" w:line="200" w:lineRule="exact"/>
                              <w:rPr>
                                <w:sz w:val="20"/>
                                <w:szCs w:val="20"/>
                              </w:rPr>
                            </w:pPr>
                          </w:p>
                          <w:p w14:paraId="284AE9B6" w14:textId="77777777" w:rsidR="00583B21" w:rsidRDefault="00583B21" w:rsidP="00583B21">
                            <w:pPr>
                              <w:spacing w:after="0" w:line="200" w:lineRule="exact"/>
                              <w:rPr>
                                <w:sz w:val="20"/>
                                <w:szCs w:val="20"/>
                              </w:rPr>
                            </w:pPr>
                          </w:p>
                          <w:p w14:paraId="5CF4A646" w14:textId="77777777" w:rsidR="00583B21" w:rsidRDefault="00583B21" w:rsidP="00583B21">
                            <w:pPr>
                              <w:spacing w:after="0" w:line="200" w:lineRule="exact"/>
                              <w:rPr>
                                <w:sz w:val="20"/>
                                <w:szCs w:val="20"/>
                              </w:rPr>
                            </w:pPr>
                          </w:p>
                          <w:p w14:paraId="309BA1A3" w14:textId="77777777" w:rsidR="00583B21" w:rsidRDefault="00583B21" w:rsidP="00583B21">
                            <w:pPr>
                              <w:spacing w:after="0" w:line="240" w:lineRule="auto"/>
                              <w:ind w:left="3484" w:right="3813"/>
                              <w:jc w:val="center"/>
                              <w:rPr>
                                <w:rFonts w:ascii="Arial" w:eastAsia="Arial" w:hAnsi="Arial" w:cs="Arial"/>
                                <w:sz w:val="12"/>
                                <w:szCs w:val="12"/>
                              </w:rPr>
                            </w:pPr>
                            <w:r>
                              <w:rPr>
                                <w:rFonts w:ascii="Arial" w:eastAsia="Arial" w:hAnsi="Arial" w:cs="Arial"/>
                                <w:b/>
                                <w:bCs/>
                                <w:spacing w:val="7"/>
                                <w:w w:val="103"/>
                                <w:sz w:val="12"/>
                                <w:szCs w:val="12"/>
                              </w:rPr>
                              <w:t>S</w:t>
                            </w:r>
                            <w:r>
                              <w:rPr>
                                <w:rFonts w:ascii="Arial" w:eastAsia="Arial" w:hAnsi="Arial" w:cs="Arial"/>
                                <w:b/>
                                <w:bCs/>
                                <w:spacing w:val="-1"/>
                                <w:w w:val="103"/>
                                <w:sz w:val="12"/>
                                <w:szCs w:val="12"/>
                              </w:rPr>
                              <w:t>e</w:t>
                            </w:r>
                            <w:r>
                              <w:rPr>
                                <w:rFonts w:ascii="Arial" w:eastAsia="Arial" w:hAnsi="Arial" w:cs="Arial"/>
                                <w:b/>
                                <w:bCs/>
                                <w:spacing w:val="3"/>
                                <w:w w:val="103"/>
                                <w:sz w:val="12"/>
                                <w:szCs w:val="12"/>
                              </w:rPr>
                              <w:t>n</w:t>
                            </w:r>
                            <w:r>
                              <w:rPr>
                                <w:rFonts w:ascii="Arial" w:eastAsia="Arial" w:hAnsi="Arial" w:cs="Arial"/>
                                <w:b/>
                                <w:bCs/>
                                <w:spacing w:val="-1"/>
                                <w:w w:val="103"/>
                                <w:sz w:val="12"/>
                                <w:szCs w:val="12"/>
                              </w:rPr>
                              <w:t>s</w:t>
                            </w:r>
                            <w:r>
                              <w:rPr>
                                <w:rFonts w:ascii="Arial" w:eastAsia="Arial" w:hAnsi="Arial" w:cs="Arial"/>
                                <w:b/>
                                <w:bCs/>
                                <w:spacing w:val="3"/>
                                <w:w w:val="103"/>
                                <w:sz w:val="12"/>
                                <w:szCs w:val="12"/>
                              </w:rPr>
                              <w:t>o</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a</w:t>
                            </w:r>
                            <w:r>
                              <w:rPr>
                                <w:rFonts w:ascii="Arial" w:eastAsia="Arial" w:hAnsi="Arial" w:cs="Arial"/>
                                <w:b/>
                                <w:bCs/>
                                <w:spacing w:val="4"/>
                                <w:w w:val="103"/>
                                <w:sz w:val="12"/>
                                <w:szCs w:val="12"/>
                              </w:rPr>
                              <w:t>t</w:t>
                            </w:r>
                            <w:r>
                              <w:rPr>
                                <w:rFonts w:ascii="Arial" w:eastAsia="Arial" w:hAnsi="Arial" w:cs="Arial"/>
                                <w:b/>
                                <w:bCs/>
                                <w:w w:val="103"/>
                                <w:sz w:val="12"/>
                                <w:szCs w:val="12"/>
                              </w:rPr>
                              <w:t>a</w:t>
                            </w:r>
                          </w:p>
                          <w:p w14:paraId="5D94B00C" w14:textId="77777777" w:rsidR="00583B21" w:rsidRDefault="00583B21" w:rsidP="00583B21">
                            <w:pPr>
                              <w:spacing w:after="0" w:line="200" w:lineRule="exact"/>
                              <w:rPr>
                                <w:sz w:val="20"/>
                                <w:szCs w:val="20"/>
                              </w:rPr>
                            </w:pPr>
                          </w:p>
                          <w:p w14:paraId="2C32A14A" w14:textId="77777777" w:rsidR="00583B21" w:rsidRDefault="00583B21" w:rsidP="00583B21">
                            <w:pPr>
                              <w:spacing w:after="0" w:line="200" w:lineRule="exact"/>
                              <w:rPr>
                                <w:sz w:val="20"/>
                                <w:szCs w:val="20"/>
                              </w:rPr>
                            </w:pPr>
                          </w:p>
                          <w:p w14:paraId="2D62610F" w14:textId="77777777" w:rsidR="00583B21" w:rsidRDefault="00583B21" w:rsidP="00583B21">
                            <w:pPr>
                              <w:spacing w:after="0" w:line="200" w:lineRule="exact"/>
                              <w:rPr>
                                <w:sz w:val="20"/>
                                <w:szCs w:val="20"/>
                              </w:rPr>
                            </w:pPr>
                          </w:p>
                          <w:p w14:paraId="323259BC" w14:textId="77777777" w:rsidR="00583B21" w:rsidRDefault="00583B21" w:rsidP="00583B21">
                            <w:pPr>
                              <w:spacing w:after="0" w:line="200" w:lineRule="exact"/>
                              <w:rPr>
                                <w:sz w:val="20"/>
                                <w:szCs w:val="20"/>
                              </w:rPr>
                            </w:pPr>
                          </w:p>
                          <w:p w14:paraId="50A9609B" w14:textId="77777777" w:rsidR="00583B21" w:rsidRDefault="00583B21" w:rsidP="00583B21">
                            <w:pPr>
                              <w:spacing w:after="0" w:line="200" w:lineRule="exact"/>
                              <w:rPr>
                                <w:sz w:val="20"/>
                                <w:szCs w:val="20"/>
                              </w:rPr>
                            </w:pPr>
                          </w:p>
                          <w:p w14:paraId="0CEBF5F3" w14:textId="77777777" w:rsidR="00583B21" w:rsidRDefault="00583B21" w:rsidP="00583B21">
                            <w:pPr>
                              <w:spacing w:before="1" w:after="0" w:line="220" w:lineRule="exact"/>
                            </w:pPr>
                          </w:p>
                          <w:p w14:paraId="5347245F" w14:textId="77777777" w:rsidR="00583B21" w:rsidRDefault="00583B21" w:rsidP="00583B21">
                            <w:pPr>
                              <w:tabs>
                                <w:tab w:val="left" w:pos="2880"/>
                                <w:tab w:val="left" w:pos="4040"/>
                                <w:tab w:val="left" w:pos="5420"/>
                              </w:tabs>
                              <w:spacing w:after="0" w:line="240" w:lineRule="auto"/>
                              <w:ind w:left="1494" w:right="1823"/>
                              <w:jc w:val="center"/>
                              <w:rPr>
                                <w:rFonts w:ascii="Arial" w:eastAsia="Arial" w:hAnsi="Arial" w:cs="Arial"/>
                                <w:sz w:val="12"/>
                                <w:szCs w:val="12"/>
                              </w:rPr>
                            </w:pPr>
                            <w:r>
                              <w:rPr>
                                <w:rFonts w:ascii="Arial" w:eastAsia="Arial" w:hAnsi="Arial" w:cs="Arial"/>
                                <w:b/>
                                <w:bCs/>
                                <w:sz w:val="12"/>
                                <w:szCs w:val="12"/>
                              </w:rPr>
                              <w:t>N</w:t>
                            </w:r>
                            <w:r>
                              <w:rPr>
                                <w:rFonts w:ascii="Arial" w:eastAsia="Arial" w:hAnsi="Arial" w:cs="Arial"/>
                                <w:b/>
                                <w:bCs/>
                                <w:spacing w:val="7"/>
                                <w:sz w:val="12"/>
                                <w:szCs w:val="12"/>
                              </w:rPr>
                              <w:t>X</w:t>
                            </w:r>
                            <w:r>
                              <w:rPr>
                                <w:rFonts w:ascii="Arial" w:eastAsia="Arial" w:hAnsi="Arial" w:cs="Arial"/>
                                <w:b/>
                                <w:bCs/>
                                <w:spacing w:val="3"/>
                                <w:sz w:val="12"/>
                                <w:szCs w:val="12"/>
                              </w:rPr>
                              <w:t>T</w:t>
                            </w:r>
                            <w:r>
                              <w:rPr>
                                <w:rFonts w:ascii="Arial" w:eastAsia="Arial" w:hAnsi="Arial" w:cs="Arial"/>
                                <w:b/>
                                <w:bCs/>
                                <w:sz w:val="12"/>
                                <w:szCs w:val="12"/>
                              </w:rPr>
                              <w:t>R</w:t>
                            </w:r>
                            <w:r>
                              <w:rPr>
                                <w:rFonts w:ascii="Arial" w:eastAsia="Arial" w:hAnsi="Arial" w:cs="Arial"/>
                                <w:b/>
                                <w:bCs/>
                                <w:spacing w:val="3"/>
                                <w:sz w:val="12"/>
                                <w:szCs w:val="12"/>
                              </w:rPr>
                              <w:t>obo</w:t>
                            </w:r>
                            <w:r>
                              <w:rPr>
                                <w:rFonts w:ascii="Arial" w:eastAsia="Arial" w:hAnsi="Arial" w:cs="Arial"/>
                                <w:b/>
                                <w:bCs/>
                                <w:spacing w:val="4"/>
                                <w:sz w:val="12"/>
                                <w:szCs w:val="12"/>
                              </w:rPr>
                              <w:t>t</w:t>
                            </w:r>
                            <w:r>
                              <w:rPr>
                                <w:rFonts w:ascii="Arial" w:eastAsia="Arial" w:hAnsi="Arial" w:cs="Arial"/>
                                <w:b/>
                                <w:bCs/>
                                <w:sz w:val="12"/>
                                <w:szCs w:val="12"/>
                              </w:rPr>
                              <w:t>D</w:t>
                            </w:r>
                            <w:r>
                              <w:rPr>
                                <w:rFonts w:ascii="Arial" w:eastAsia="Arial" w:hAnsi="Arial" w:cs="Arial"/>
                                <w:b/>
                                <w:bCs/>
                                <w:spacing w:val="-1"/>
                                <w:sz w:val="12"/>
                                <w:szCs w:val="12"/>
                              </w:rPr>
                              <w:t>a</w:t>
                            </w:r>
                            <w:r>
                              <w:rPr>
                                <w:rFonts w:ascii="Arial" w:eastAsia="Arial" w:hAnsi="Arial" w:cs="Arial"/>
                                <w:b/>
                                <w:bCs/>
                                <w:spacing w:val="4"/>
                                <w:sz w:val="12"/>
                                <w:szCs w:val="12"/>
                              </w:rPr>
                              <w:t>t</w:t>
                            </w:r>
                            <w:r>
                              <w:rPr>
                                <w:rFonts w:ascii="Arial" w:eastAsia="Arial" w:hAnsi="Arial" w:cs="Arial"/>
                                <w:b/>
                                <w:bCs/>
                                <w:sz w:val="12"/>
                                <w:szCs w:val="12"/>
                              </w:rPr>
                              <w:t>a</w:t>
                            </w:r>
                            <w:r>
                              <w:rPr>
                                <w:rFonts w:ascii="Arial" w:eastAsia="Arial" w:hAnsi="Arial" w:cs="Arial"/>
                                <w:b/>
                                <w:bCs/>
                                <w:spacing w:val="-8"/>
                                <w:sz w:val="12"/>
                                <w:szCs w:val="12"/>
                              </w:rPr>
                              <w:t xml:space="preserve"> </w:t>
                            </w:r>
                            <w:r>
                              <w:rPr>
                                <w:rFonts w:ascii="Arial" w:eastAsia="Arial" w:hAnsi="Arial" w:cs="Arial"/>
                                <w:b/>
                                <w:bCs/>
                                <w:sz w:val="12"/>
                                <w:szCs w:val="12"/>
                              </w:rPr>
                              <w:tab/>
                            </w:r>
                            <w:r>
                              <w:rPr>
                                <w:rFonts w:ascii="Arial" w:eastAsia="Arial" w:hAnsi="Arial" w:cs="Arial"/>
                                <w:b/>
                                <w:bCs/>
                                <w:spacing w:val="5"/>
                                <w:sz w:val="12"/>
                                <w:szCs w:val="12"/>
                              </w:rPr>
                              <w:t>G</w:t>
                            </w:r>
                            <w:r>
                              <w:rPr>
                                <w:rFonts w:ascii="Arial" w:eastAsia="Arial" w:hAnsi="Arial" w:cs="Arial"/>
                                <w:b/>
                                <w:bCs/>
                                <w:spacing w:val="3"/>
                                <w:sz w:val="12"/>
                                <w:szCs w:val="12"/>
                              </w:rPr>
                              <w:t>p</w:t>
                            </w:r>
                            <w:r>
                              <w:rPr>
                                <w:rFonts w:ascii="Arial" w:eastAsia="Arial" w:hAnsi="Arial" w:cs="Arial"/>
                                <w:b/>
                                <w:bCs/>
                                <w:spacing w:val="-1"/>
                                <w:sz w:val="12"/>
                                <w:szCs w:val="12"/>
                              </w:rPr>
                              <w:t>s</w:t>
                            </w:r>
                            <w:r>
                              <w:rPr>
                                <w:rFonts w:ascii="Arial" w:eastAsia="Arial" w:hAnsi="Arial" w:cs="Arial"/>
                                <w:b/>
                                <w:bCs/>
                                <w:sz w:val="12"/>
                                <w:szCs w:val="12"/>
                              </w:rPr>
                              <w:t>D</w:t>
                            </w:r>
                            <w:r>
                              <w:rPr>
                                <w:rFonts w:ascii="Arial" w:eastAsia="Arial" w:hAnsi="Arial" w:cs="Arial"/>
                                <w:b/>
                                <w:bCs/>
                                <w:spacing w:val="-1"/>
                                <w:sz w:val="12"/>
                                <w:szCs w:val="12"/>
                              </w:rPr>
                              <w:t>a</w:t>
                            </w:r>
                            <w:r>
                              <w:rPr>
                                <w:rFonts w:ascii="Arial" w:eastAsia="Arial" w:hAnsi="Arial" w:cs="Arial"/>
                                <w:b/>
                                <w:bCs/>
                                <w:spacing w:val="4"/>
                                <w:sz w:val="12"/>
                                <w:szCs w:val="12"/>
                              </w:rPr>
                              <w:t>t</w:t>
                            </w:r>
                            <w:r>
                              <w:rPr>
                                <w:rFonts w:ascii="Arial" w:eastAsia="Arial" w:hAnsi="Arial" w:cs="Arial"/>
                                <w:b/>
                                <w:bCs/>
                                <w:sz w:val="12"/>
                                <w:szCs w:val="12"/>
                              </w:rPr>
                              <w:t>a</w:t>
                            </w:r>
                            <w:r>
                              <w:rPr>
                                <w:rFonts w:ascii="Arial" w:eastAsia="Arial" w:hAnsi="Arial" w:cs="Arial"/>
                                <w:b/>
                                <w:bCs/>
                                <w:spacing w:val="-19"/>
                                <w:sz w:val="12"/>
                                <w:szCs w:val="12"/>
                              </w:rPr>
                              <w:t xml:space="preserve"> </w:t>
                            </w:r>
                            <w:r>
                              <w:rPr>
                                <w:rFonts w:ascii="Arial" w:eastAsia="Arial" w:hAnsi="Arial" w:cs="Arial"/>
                                <w:b/>
                                <w:bCs/>
                                <w:sz w:val="12"/>
                                <w:szCs w:val="12"/>
                              </w:rPr>
                              <w:tab/>
                            </w:r>
                            <w:r>
                              <w:rPr>
                                <w:rFonts w:ascii="Arial" w:eastAsia="Arial" w:hAnsi="Arial" w:cs="Arial"/>
                                <w:b/>
                                <w:bCs/>
                                <w:spacing w:val="7"/>
                                <w:sz w:val="12"/>
                                <w:szCs w:val="12"/>
                              </w:rPr>
                              <w:t>W</w:t>
                            </w:r>
                            <w:r>
                              <w:rPr>
                                <w:rFonts w:ascii="Arial" w:eastAsia="Arial" w:hAnsi="Arial" w:cs="Arial"/>
                                <w:b/>
                                <w:bCs/>
                                <w:spacing w:val="-1"/>
                                <w:sz w:val="12"/>
                                <w:szCs w:val="12"/>
                              </w:rPr>
                              <w:t>ii</w:t>
                            </w:r>
                            <w:r>
                              <w:rPr>
                                <w:rFonts w:ascii="Arial" w:eastAsia="Arial" w:hAnsi="Arial" w:cs="Arial"/>
                                <w:b/>
                                <w:bCs/>
                                <w:sz w:val="12"/>
                                <w:szCs w:val="12"/>
                              </w:rPr>
                              <w:t>R</w:t>
                            </w:r>
                            <w:r>
                              <w:rPr>
                                <w:rFonts w:ascii="Arial" w:eastAsia="Arial" w:hAnsi="Arial" w:cs="Arial"/>
                                <w:b/>
                                <w:bCs/>
                                <w:spacing w:val="-1"/>
                                <w:sz w:val="12"/>
                                <w:szCs w:val="12"/>
                              </w:rPr>
                              <w:t>e</w:t>
                            </w:r>
                            <w:r>
                              <w:rPr>
                                <w:rFonts w:ascii="Arial" w:eastAsia="Arial" w:hAnsi="Arial" w:cs="Arial"/>
                                <w:b/>
                                <w:bCs/>
                                <w:spacing w:val="2"/>
                                <w:sz w:val="12"/>
                                <w:szCs w:val="12"/>
                              </w:rPr>
                              <w:t>m</w:t>
                            </w:r>
                            <w:r>
                              <w:rPr>
                                <w:rFonts w:ascii="Arial" w:eastAsia="Arial" w:hAnsi="Arial" w:cs="Arial"/>
                                <w:b/>
                                <w:bCs/>
                                <w:spacing w:val="3"/>
                                <w:sz w:val="12"/>
                                <w:szCs w:val="12"/>
                              </w:rPr>
                              <w:t>o</w:t>
                            </w:r>
                            <w:r>
                              <w:rPr>
                                <w:rFonts w:ascii="Arial" w:eastAsia="Arial" w:hAnsi="Arial" w:cs="Arial"/>
                                <w:b/>
                                <w:bCs/>
                                <w:spacing w:val="4"/>
                                <w:sz w:val="12"/>
                                <w:szCs w:val="12"/>
                              </w:rPr>
                              <w:t>t</w:t>
                            </w:r>
                            <w:r>
                              <w:rPr>
                                <w:rFonts w:ascii="Arial" w:eastAsia="Arial" w:hAnsi="Arial" w:cs="Arial"/>
                                <w:b/>
                                <w:bCs/>
                                <w:spacing w:val="-1"/>
                                <w:sz w:val="12"/>
                                <w:szCs w:val="12"/>
                              </w:rPr>
                              <w:t>e</w:t>
                            </w:r>
                            <w:r>
                              <w:rPr>
                                <w:rFonts w:ascii="Arial" w:eastAsia="Arial" w:hAnsi="Arial" w:cs="Arial"/>
                                <w:b/>
                                <w:bCs/>
                                <w:sz w:val="12"/>
                                <w:szCs w:val="12"/>
                              </w:rPr>
                              <w:t>D</w:t>
                            </w:r>
                            <w:r>
                              <w:rPr>
                                <w:rFonts w:ascii="Arial" w:eastAsia="Arial" w:hAnsi="Arial" w:cs="Arial"/>
                                <w:b/>
                                <w:bCs/>
                                <w:spacing w:val="-1"/>
                                <w:sz w:val="12"/>
                                <w:szCs w:val="12"/>
                              </w:rPr>
                              <w:t>a</w:t>
                            </w:r>
                            <w:r>
                              <w:rPr>
                                <w:rFonts w:ascii="Arial" w:eastAsia="Arial" w:hAnsi="Arial" w:cs="Arial"/>
                                <w:b/>
                                <w:bCs/>
                                <w:spacing w:val="4"/>
                                <w:sz w:val="12"/>
                                <w:szCs w:val="12"/>
                              </w:rPr>
                              <w:t>t</w:t>
                            </w:r>
                            <w:r>
                              <w:rPr>
                                <w:rFonts w:ascii="Arial" w:eastAsia="Arial" w:hAnsi="Arial" w:cs="Arial"/>
                                <w:b/>
                                <w:bCs/>
                                <w:sz w:val="12"/>
                                <w:szCs w:val="12"/>
                              </w:rPr>
                              <w:t>a</w:t>
                            </w:r>
                            <w:r>
                              <w:rPr>
                                <w:rFonts w:ascii="Arial" w:eastAsia="Arial" w:hAnsi="Arial" w:cs="Arial"/>
                                <w:b/>
                                <w:bCs/>
                                <w:spacing w:val="-7"/>
                                <w:sz w:val="12"/>
                                <w:szCs w:val="12"/>
                              </w:rPr>
                              <w:t xml:space="preserve"> </w:t>
                            </w:r>
                            <w:r>
                              <w:rPr>
                                <w:rFonts w:ascii="Arial" w:eastAsia="Arial" w:hAnsi="Arial" w:cs="Arial"/>
                                <w:b/>
                                <w:bCs/>
                                <w:sz w:val="12"/>
                                <w:szCs w:val="12"/>
                              </w:rPr>
                              <w:tab/>
                            </w:r>
                            <w:r>
                              <w:rPr>
                                <w:rFonts w:ascii="Arial" w:eastAsia="Arial" w:hAnsi="Arial" w:cs="Arial"/>
                                <w:b/>
                                <w:bCs/>
                                <w:w w:val="103"/>
                                <w:sz w:val="12"/>
                                <w:szCs w:val="12"/>
                              </w:rPr>
                              <w:t>R</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dT</w:t>
                            </w:r>
                            <w:r>
                              <w:rPr>
                                <w:rFonts w:ascii="Arial" w:eastAsia="Arial" w:hAnsi="Arial" w:cs="Arial"/>
                                <w:b/>
                                <w:bCs/>
                                <w:spacing w:val="-1"/>
                                <w:w w:val="103"/>
                                <w:sz w:val="12"/>
                                <w:szCs w:val="12"/>
                              </w:rPr>
                              <w:t>a</w:t>
                            </w:r>
                            <w:r>
                              <w:rPr>
                                <w:rFonts w:ascii="Arial" w:eastAsia="Arial" w:hAnsi="Arial" w:cs="Arial"/>
                                <w:b/>
                                <w:bCs/>
                                <w:spacing w:val="3"/>
                                <w:w w:val="103"/>
                                <w:sz w:val="12"/>
                                <w:szCs w:val="12"/>
                              </w:rPr>
                              <w:t>g</w:t>
                            </w:r>
                            <w:r>
                              <w:rPr>
                                <w:rFonts w:ascii="Arial" w:eastAsia="Arial" w:hAnsi="Arial" w:cs="Arial"/>
                                <w:b/>
                                <w:bCs/>
                                <w:w w:val="103"/>
                                <w:sz w:val="12"/>
                                <w:szCs w:val="12"/>
                              </w:rPr>
                              <w:t>D</w:t>
                            </w:r>
                            <w:r>
                              <w:rPr>
                                <w:rFonts w:ascii="Arial" w:eastAsia="Arial" w:hAnsi="Arial" w:cs="Arial"/>
                                <w:b/>
                                <w:bCs/>
                                <w:spacing w:val="-1"/>
                                <w:w w:val="103"/>
                                <w:sz w:val="12"/>
                                <w:szCs w:val="12"/>
                              </w:rPr>
                              <w:t>a</w:t>
                            </w:r>
                            <w:r>
                              <w:rPr>
                                <w:rFonts w:ascii="Arial" w:eastAsia="Arial" w:hAnsi="Arial" w:cs="Arial"/>
                                <w:b/>
                                <w:bCs/>
                                <w:spacing w:val="4"/>
                                <w:w w:val="103"/>
                                <w:sz w:val="12"/>
                                <w:szCs w:val="12"/>
                              </w:rPr>
                              <w:t>t</w:t>
                            </w:r>
                            <w:r>
                              <w:rPr>
                                <w:rFonts w:ascii="Arial" w:eastAsia="Arial" w:hAnsi="Arial" w:cs="Arial"/>
                                <w:b/>
                                <w:bCs/>
                                <w:w w:val="103"/>
                                <w:sz w:val="12"/>
                                <w:szCs w:val="12"/>
                              </w:rPr>
                              <w:t>a</w:t>
                            </w:r>
                          </w:p>
                          <w:p w14:paraId="6B4B3A15" w14:textId="77777777" w:rsidR="00583B21" w:rsidRDefault="00583B21" w:rsidP="00583B21">
                            <w:pPr>
                              <w:spacing w:after="0" w:line="200" w:lineRule="exact"/>
                              <w:rPr>
                                <w:sz w:val="20"/>
                                <w:szCs w:val="20"/>
                              </w:rPr>
                            </w:pPr>
                          </w:p>
                          <w:p w14:paraId="40003536" w14:textId="77777777" w:rsidR="00583B21" w:rsidRDefault="00583B21" w:rsidP="00583B21">
                            <w:pPr>
                              <w:spacing w:after="0" w:line="200" w:lineRule="exact"/>
                              <w:rPr>
                                <w:sz w:val="20"/>
                                <w:szCs w:val="20"/>
                              </w:rPr>
                            </w:pPr>
                          </w:p>
                          <w:p w14:paraId="63061C93" w14:textId="77777777" w:rsidR="00583B21" w:rsidRDefault="00583B21" w:rsidP="00583B21">
                            <w:pPr>
                              <w:spacing w:before="1" w:after="0" w:line="220" w:lineRule="exact"/>
                            </w:pPr>
                          </w:p>
                          <w:p w14:paraId="7C8329EF" w14:textId="77777777" w:rsidR="00583B21" w:rsidRDefault="00583B21" w:rsidP="00583B21">
                            <w:pPr>
                              <w:spacing w:after="0" w:line="240" w:lineRule="auto"/>
                              <w:ind w:left="1750" w:right="-20"/>
                              <w:rPr>
                                <w:rFonts w:ascii="Arial" w:eastAsia="Arial" w:hAnsi="Arial" w:cs="Arial"/>
                                <w:sz w:val="12"/>
                                <w:szCs w:val="12"/>
                              </w:rPr>
                            </w:pPr>
                            <w:r>
                              <w:rPr>
                                <w:rFonts w:ascii="Arial" w:eastAsia="Arial" w:hAnsi="Arial" w:cs="Arial"/>
                                <w:w w:val="103"/>
                                <w:sz w:val="12"/>
                                <w:szCs w:val="12"/>
                              </w:rPr>
                              <w:t>1</w:t>
                            </w:r>
                          </w:p>
                          <w:p w14:paraId="4EECC3AA" w14:textId="77777777" w:rsidR="00583B21" w:rsidRDefault="00583B21" w:rsidP="00583B21">
                            <w:pPr>
                              <w:tabs>
                                <w:tab w:val="left" w:pos="2120"/>
                              </w:tabs>
                              <w:spacing w:before="20" w:after="0" w:line="240" w:lineRule="auto"/>
                              <w:ind w:left="1772" w:right="-20"/>
                              <w:rPr>
                                <w:rFonts w:ascii="Arial" w:eastAsia="Arial" w:hAnsi="Arial" w:cs="Arial"/>
                                <w:sz w:val="12"/>
                                <w:szCs w:val="12"/>
                              </w:rPr>
                            </w:pPr>
                            <w:r>
                              <w:rPr>
                                <w:rFonts w:ascii="Arial" w:eastAsia="Arial" w:hAnsi="Arial" w:cs="Arial"/>
                                <w:sz w:val="12"/>
                                <w:szCs w:val="12"/>
                              </w:rPr>
                              <w:t>*</w:t>
                            </w:r>
                            <w:r>
                              <w:rPr>
                                <w:rFonts w:ascii="Arial" w:eastAsia="Arial" w:hAnsi="Arial" w:cs="Arial"/>
                                <w:spacing w:val="-32"/>
                                <w:sz w:val="12"/>
                                <w:szCs w:val="12"/>
                              </w:rPr>
                              <w:t xml:space="preserve"> </w:t>
                            </w:r>
                            <w:r>
                              <w:rPr>
                                <w:rFonts w:ascii="Arial" w:eastAsia="Arial" w:hAnsi="Arial" w:cs="Arial"/>
                                <w:sz w:val="12"/>
                                <w:szCs w:val="12"/>
                              </w:rPr>
                              <w:tab/>
                            </w:r>
                            <w:r>
                              <w:rPr>
                                <w:rFonts w:ascii="Arial" w:eastAsia="Arial" w:hAnsi="Arial" w:cs="Arial"/>
                                <w:spacing w:val="4"/>
                                <w:w w:val="103"/>
                                <w:sz w:val="12"/>
                                <w:szCs w:val="12"/>
                              </w:rPr>
                              <w:t>-</w:t>
                            </w:r>
                            <w:r>
                              <w:rPr>
                                <w:rFonts w:ascii="Arial" w:eastAsia="Arial" w:hAnsi="Arial" w:cs="Arial"/>
                                <w:spacing w:val="-1"/>
                                <w:w w:val="103"/>
                                <w:sz w:val="12"/>
                                <w:szCs w:val="12"/>
                              </w:rPr>
                              <w:t>po</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w w:val="103"/>
                                <w:sz w:val="12"/>
                                <w:szCs w:val="12"/>
                              </w:rPr>
                              <w:t>s</w:t>
                            </w:r>
                          </w:p>
                          <w:p w14:paraId="6C1B24C0" w14:textId="77777777" w:rsidR="00583B21" w:rsidRDefault="00583B21" w:rsidP="00583B21">
                            <w:pPr>
                              <w:spacing w:before="13" w:after="0" w:line="200" w:lineRule="exact"/>
                              <w:rPr>
                                <w:sz w:val="20"/>
                                <w:szCs w:val="20"/>
                              </w:rPr>
                            </w:pPr>
                          </w:p>
                          <w:p w14:paraId="685DCB57" w14:textId="77777777" w:rsidR="00583B21" w:rsidRDefault="00583B21" w:rsidP="00583B21">
                            <w:pPr>
                              <w:spacing w:after="0" w:line="240" w:lineRule="auto"/>
                              <w:ind w:left="1490" w:right="-20"/>
                              <w:rPr>
                                <w:rFonts w:ascii="Arial" w:eastAsia="Arial" w:hAnsi="Arial" w:cs="Arial"/>
                                <w:sz w:val="12"/>
                                <w:szCs w:val="12"/>
                              </w:rPr>
                            </w:pPr>
                            <w:r>
                              <w:rPr>
                                <w:rFonts w:ascii="Arial" w:eastAsia="Arial" w:hAnsi="Arial" w:cs="Arial"/>
                                <w:b/>
                                <w:bCs/>
                                <w:w w:val="103"/>
                                <w:sz w:val="12"/>
                                <w:szCs w:val="12"/>
                              </w:rPr>
                              <w:t>N</w:t>
                            </w:r>
                            <w:r>
                              <w:rPr>
                                <w:rFonts w:ascii="Arial" w:eastAsia="Arial" w:hAnsi="Arial" w:cs="Arial"/>
                                <w:b/>
                                <w:bCs/>
                                <w:spacing w:val="7"/>
                                <w:w w:val="103"/>
                                <w:sz w:val="12"/>
                                <w:szCs w:val="12"/>
                              </w:rPr>
                              <w:t>X</w:t>
                            </w:r>
                            <w:r>
                              <w:rPr>
                                <w:rFonts w:ascii="Arial" w:eastAsia="Arial" w:hAnsi="Arial" w:cs="Arial"/>
                                <w:b/>
                                <w:bCs/>
                                <w:spacing w:val="3"/>
                                <w:w w:val="103"/>
                                <w:sz w:val="12"/>
                                <w:szCs w:val="12"/>
                              </w:rPr>
                              <w:t>T</w:t>
                            </w:r>
                            <w:r>
                              <w:rPr>
                                <w:rFonts w:ascii="Arial" w:eastAsia="Arial" w:hAnsi="Arial" w:cs="Arial"/>
                                <w:b/>
                                <w:bCs/>
                                <w:spacing w:val="7"/>
                                <w:w w:val="103"/>
                                <w:sz w:val="12"/>
                                <w:szCs w:val="12"/>
                              </w:rPr>
                              <w:t>S</w:t>
                            </w:r>
                            <w:r>
                              <w:rPr>
                                <w:rFonts w:ascii="Arial" w:eastAsia="Arial" w:hAnsi="Arial" w:cs="Arial"/>
                                <w:b/>
                                <w:bCs/>
                                <w:spacing w:val="-1"/>
                                <w:w w:val="103"/>
                                <w:sz w:val="12"/>
                                <w:szCs w:val="12"/>
                              </w:rPr>
                              <w:t>e</w:t>
                            </w:r>
                            <w:r>
                              <w:rPr>
                                <w:rFonts w:ascii="Arial" w:eastAsia="Arial" w:hAnsi="Arial" w:cs="Arial"/>
                                <w:b/>
                                <w:bCs/>
                                <w:spacing w:val="3"/>
                                <w:w w:val="103"/>
                                <w:sz w:val="12"/>
                                <w:szCs w:val="12"/>
                              </w:rPr>
                              <w:t>n</w:t>
                            </w:r>
                            <w:r>
                              <w:rPr>
                                <w:rFonts w:ascii="Arial" w:eastAsia="Arial" w:hAnsi="Arial" w:cs="Arial"/>
                                <w:b/>
                                <w:bCs/>
                                <w:spacing w:val="-1"/>
                                <w:w w:val="103"/>
                                <w:sz w:val="12"/>
                                <w:szCs w:val="12"/>
                              </w:rPr>
                              <w:t>s</w:t>
                            </w:r>
                            <w:r>
                              <w:rPr>
                                <w:rFonts w:ascii="Arial" w:eastAsia="Arial" w:hAnsi="Arial" w:cs="Arial"/>
                                <w:b/>
                                <w:bCs/>
                                <w:spacing w:val="3"/>
                                <w:w w:val="103"/>
                                <w:sz w:val="12"/>
                                <w:szCs w:val="12"/>
                              </w:rPr>
                              <w:t>o</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a</w:t>
                            </w:r>
                            <w:r>
                              <w:rPr>
                                <w:rFonts w:ascii="Arial" w:eastAsia="Arial" w:hAnsi="Arial" w:cs="Arial"/>
                                <w:b/>
                                <w:bCs/>
                                <w:spacing w:val="4"/>
                                <w:w w:val="103"/>
                                <w:sz w:val="12"/>
                                <w:szCs w:val="12"/>
                              </w:rPr>
                              <w:t>t</w:t>
                            </w:r>
                            <w:r>
                              <w:rPr>
                                <w:rFonts w:ascii="Arial" w:eastAsia="Arial" w:hAnsi="Arial" w:cs="Arial"/>
                                <w:b/>
                                <w:bCs/>
                                <w:w w:val="103"/>
                                <w:sz w:val="12"/>
                                <w:szCs w:val="12"/>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52" o:spid="_x0000_s1033" type="#_x0000_t202" style="position:absolute;left:0;text-align:left;margin-left:90.05pt;margin-top:-354.8pt;width:403.85pt;height:352.15pt;z-index:-251176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AltQIAALc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" filled="f" stroked="f">
                <v:textbox inset="0,0,0,0">
                  <w:txbxContent>
                    <w:p w14:paraId="3C39FA4B" w14:textId="77777777" w:rsidR="00583B21" w:rsidRDefault="00583B21" w:rsidP="00583B21">
                      <w:pPr>
                        <w:tabs>
                          <w:tab w:val="left" w:pos="1620"/>
                          <w:tab w:val="left" w:pos="2520"/>
                          <w:tab w:val="left" w:pos="5020"/>
                        </w:tabs>
                        <w:spacing w:before="47" w:after="0" w:line="240" w:lineRule="auto"/>
                        <w:ind w:left="43" w:right="-20"/>
                        <w:rPr>
                          <w:rFonts w:ascii="Arial" w:eastAsia="Arial" w:hAnsi="Arial" w:cs="Arial"/>
                          <w:sz w:val="12"/>
                          <w:szCs w:val="12"/>
                        </w:rPr>
                      </w:pPr>
                      <w:r>
                        <w:rPr>
                          <w:rFonts w:ascii="Arial" w:eastAsia="Arial" w:hAnsi="Arial" w:cs="Arial"/>
                          <w:b/>
                          <w:bCs/>
                          <w:spacing w:val="7"/>
                          <w:sz w:val="12"/>
                          <w:szCs w:val="12"/>
                        </w:rPr>
                        <w:t>P</w:t>
                      </w:r>
                      <w:r>
                        <w:rPr>
                          <w:rFonts w:ascii="Arial" w:eastAsia="Arial" w:hAnsi="Arial" w:cs="Arial"/>
                          <w:b/>
                          <w:bCs/>
                          <w:spacing w:val="-3"/>
                          <w:sz w:val="12"/>
                          <w:szCs w:val="12"/>
                        </w:rPr>
                        <w:t>r</w:t>
                      </w:r>
                      <w:r>
                        <w:rPr>
                          <w:rFonts w:ascii="Arial" w:eastAsia="Arial" w:hAnsi="Arial" w:cs="Arial"/>
                          <w:b/>
                          <w:bCs/>
                          <w:spacing w:val="-1"/>
                          <w:sz w:val="12"/>
                          <w:szCs w:val="12"/>
                        </w:rPr>
                        <w:t>e</w:t>
                      </w:r>
                      <w:r>
                        <w:rPr>
                          <w:rFonts w:ascii="Arial" w:eastAsia="Arial" w:hAnsi="Arial" w:cs="Arial"/>
                          <w:b/>
                          <w:bCs/>
                          <w:spacing w:val="3"/>
                          <w:sz w:val="12"/>
                          <w:szCs w:val="12"/>
                        </w:rPr>
                        <w:t>d</w:t>
                      </w:r>
                      <w:r>
                        <w:rPr>
                          <w:rFonts w:ascii="Arial" w:eastAsia="Arial" w:hAnsi="Arial" w:cs="Arial"/>
                          <w:b/>
                          <w:bCs/>
                          <w:spacing w:val="-1"/>
                          <w:sz w:val="12"/>
                          <w:szCs w:val="12"/>
                        </w:rPr>
                        <w:t>e</w:t>
                      </w:r>
                      <w:r>
                        <w:rPr>
                          <w:rFonts w:ascii="Arial" w:eastAsia="Arial" w:hAnsi="Arial" w:cs="Arial"/>
                          <w:b/>
                          <w:bCs/>
                          <w:spacing w:val="4"/>
                          <w:sz w:val="12"/>
                          <w:szCs w:val="12"/>
                        </w:rPr>
                        <w:t>f</w:t>
                      </w:r>
                      <w:r>
                        <w:rPr>
                          <w:rFonts w:ascii="Arial" w:eastAsia="Arial" w:hAnsi="Arial" w:cs="Arial"/>
                          <w:b/>
                          <w:bCs/>
                          <w:spacing w:val="-1"/>
                          <w:sz w:val="12"/>
                          <w:szCs w:val="12"/>
                        </w:rPr>
                        <w:t>i</w:t>
                      </w:r>
                      <w:r>
                        <w:rPr>
                          <w:rFonts w:ascii="Arial" w:eastAsia="Arial" w:hAnsi="Arial" w:cs="Arial"/>
                          <w:b/>
                          <w:bCs/>
                          <w:spacing w:val="3"/>
                          <w:sz w:val="12"/>
                          <w:szCs w:val="12"/>
                        </w:rPr>
                        <w:t>n</w:t>
                      </w:r>
                      <w:r>
                        <w:rPr>
                          <w:rFonts w:ascii="Arial" w:eastAsia="Arial" w:hAnsi="Arial" w:cs="Arial"/>
                          <w:b/>
                          <w:bCs/>
                          <w:spacing w:val="-1"/>
                          <w:sz w:val="12"/>
                          <w:szCs w:val="12"/>
                        </w:rPr>
                        <w:t>e</w:t>
                      </w:r>
                      <w:r>
                        <w:rPr>
                          <w:rFonts w:ascii="Arial" w:eastAsia="Arial" w:hAnsi="Arial" w:cs="Arial"/>
                          <w:b/>
                          <w:bCs/>
                          <w:spacing w:val="3"/>
                          <w:sz w:val="12"/>
                          <w:szCs w:val="12"/>
                        </w:rPr>
                        <w:t>dT</w:t>
                      </w:r>
                      <w:r>
                        <w:rPr>
                          <w:rFonts w:ascii="Arial" w:eastAsia="Arial" w:hAnsi="Arial" w:cs="Arial"/>
                          <w:b/>
                          <w:bCs/>
                          <w:spacing w:val="-1"/>
                          <w:sz w:val="12"/>
                          <w:szCs w:val="12"/>
                        </w:rPr>
                        <w:t>y</w:t>
                      </w:r>
                      <w:r>
                        <w:rPr>
                          <w:rFonts w:ascii="Arial" w:eastAsia="Arial" w:hAnsi="Arial" w:cs="Arial"/>
                          <w:b/>
                          <w:bCs/>
                          <w:spacing w:val="3"/>
                          <w:sz w:val="12"/>
                          <w:szCs w:val="12"/>
                        </w:rPr>
                        <w:t>p</w:t>
                      </w:r>
                      <w:r>
                        <w:rPr>
                          <w:rFonts w:ascii="Arial" w:eastAsia="Arial" w:hAnsi="Arial" w:cs="Arial"/>
                          <w:b/>
                          <w:bCs/>
                          <w:sz w:val="12"/>
                          <w:szCs w:val="12"/>
                        </w:rPr>
                        <w:t>e</w:t>
                      </w:r>
                      <w:r>
                        <w:rPr>
                          <w:rFonts w:ascii="Arial" w:eastAsia="Arial" w:hAnsi="Arial" w:cs="Arial"/>
                          <w:b/>
                          <w:bCs/>
                          <w:spacing w:val="-6"/>
                          <w:sz w:val="12"/>
                          <w:szCs w:val="12"/>
                        </w:rPr>
                        <w:t xml:space="preserve"> </w:t>
                      </w:r>
                      <w:r>
                        <w:rPr>
                          <w:rFonts w:ascii="Arial" w:eastAsia="Arial" w:hAnsi="Arial" w:cs="Arial"/>
                          <w:b/>
                          <w:bCs/>
                          <w:sz w:val="12"/>
                          <w:szCs w:val="12"/>
                        </w:rPr>
                        <w:tab/>
                      </w:r>
                      <w:r>
                        <w:rPr>
                          <w:rFonts w:ascii="Arial" w:eastAsia="Arial" w:hAnsi="Arial" w:cs="Arial"/>
                          <w:spacing w:val="4"/>
                          <w:position w:val="2"/>
                          <w:sz w:val="12"/>
                          <w:szCs w:val="12"/>
                        </w:rPr>
                        <w:t>-</w:t>
                      </w:r>
                      <w:r>
                        <w:rPr>
                          <w:rFonts w:ascii="Arial" w:eastAsia="Arial" w:hAnsi="Arial" w:cs="Arial"/>
                          <w:spacing w:val="6"/>
                          <w:position w:val="2"/>
                          <w:sz w:val="12"/>
                          <w:szCs w:val="12"/>
                        </w:rPr>
                        <w:t>i</w:t>
                      </w:r>
                      <w:r>
                        <w:rPr>
                          <w:rFonts w:ascii="Arial" w:eastAsia="Arial" w:hAnsi="Arial" w:cs="Arial"/>
                          <w:spacing w:val="-1"/>
                          <w:position w:val="2"/>
                          <w:sz w:val="12"/>
                          <w:szCs w:val="12"/>
                        </w:rPr>
                        <w:t>n</w:t>
                      </w:r>
                      <w:r>
                        <w:rPr>
                          <w:rFonts w:ascii="Arial" w:eastAsia="Arial" w:hAnsi="Arial" w:cs="Arial"/>
                          <w:spacing w:val="5"/>
                          <w:position w:val="2"/>
                          <w:sz w:val="12"/>
                          <w:szCs w:val="12"/>
                        </w:rPr>
                        <w:t>s</w:t>
                      </w:r>
                      <w:r>
                        <w:rPr>
                          <w:rFonts w:ascii="Arial" w:eastAsia="Arial" w:hAnsi="Arial" w:cs="Arial"/>
                          <w:spacing w:val="-1"/>
                          <w:position w:val="2"/>
                          <w:sz w:val="12"/>
                          <w:szCs w:val="12"/>
                        </w:rPr>
                        <w:t>tant</w:t>
                      </w:r>
                      <w:r>
                        <w:rPr>
                          <w:rFonts w:ascii="Arial" w:eastAsia="Arial" w:hAnsi="Arial" w:cs="Arial"/>
                          <w:spacing w:val="6"/>
                          <w:position w:val="2"/>
                          <w:sz w:val="12"/>
                          <w:szCs w:val="12"/>
                        </w:rPr>
                        <w:t>i</w:t>
                      </w:r>
                      <w:r>
                        <w:rPr>
                          <w:rFonts w:ascii="Arial" w:eastAsia="Arial" w:hAnsi="Arial" w:cs="Arial"/>
                          <w:spacing w:val="-1"/>
                          <w:position w:val="2"/>
                          <w:sz w:val="12"/>
                          <w:szCs w:val="12"/>
                        </w:rPr>
                        <w:t>ate</w:t>
                      </w:r>
                      <w:r>
                        <w:rPr>
                          <w:rFonts w:ascii="Arial" w:eastAsia="Arial" w:hAnsi="Arial" w:cs="Arial"/>
                          <w:position w:val="2"/>
                          <w:sz w:val="12"/>
                          <w:szCs w:val="12"/>
                        </w:rPr>
                        <w:t>s</w:t>
                      </w:r>
                      <w:r>
                        <w:rPr>
                          <w:rFonts w:ascii="Arial" w:eastAsia="Arial" w:hAnsi="Arial" w:cs="Arial"/>
                          <w:spacing w:val="-14"/>
                          <w:position w:val="2"/>
                          <w:sz w:val="12"/>
                          <w:szCs w:val="12"/>
                        </w:rPr>
                        <w:t xml:space="preserve"> </w:t>
                      </w:r>
                      <w:r>
                        <w:rPr>
                          <w:rFonts w:ascii="Arial" w:eastAsia="Arial" w:hAnsi="Arial" w:cs="Arial"/>
                          <w:position w:val="2"/>
                          <w:sz w:val="12"/>
                          <w:szCs w:val="12"/>
                        </w:rPr>
                        <w:tab/>
                      </w:r>
                      <w:r>
                        <w:rPr>
                          <w:rFonts w:ascii="Arial" w:eastAsia="Arial" w:hAnsi="Arial" w:cs="Arial"/>
                          <w:b/>
                          <w:bCs/>
                          <w:spacing w:val="7"/>
                          <w:sz w:val="12"/>
                          <w:szCs w:val="12"/>
                        </w:rPr>
                        <w:t>S</w:t>
                      </w:r>
                      <w:r>
                        <w:rPr>
                          <w:rFonts w:ascii="Arial" w:eastAsia="Arial" w:hAnsi="Arial" w:cs="Arial"/>
                          <w:b/>
                          <w:bCs/>
                          <w:spacing w:val="-1"/>
                          <w:sz w:val="12"/>
                          <w:szCs w:val="12"/>
                        </w:rPr>
                        <w:t>e</w:t>
                      </w:r>
                      <w:r>
                        <w:rPr>
                          <w:rFonts w:ascii="Arial" w:eastAsia="Arial" w:hAnsi="Arial" w:cs="Arial"/>
                          <w:b/>
                          <w:bCs/>
                          <w:spacing w:val="3"/>
                          <w:sz w:val="12"/>
                          <w:szCs w:val="12"/>
                        </w:rPr>
                        <w:t>n</w:t>
                      </w:r>
                      <w:r>
                        <w:rPr>
                          <w:rFonts w:ascii="Arial" w:eastAsia="Arial" w:hAnsi="Arial" w:cs="Arial"/>
                          <w:b/>
                          <w:bCs/>
                          <w:spacing w:val="-1"/>
                          <w:sz w:val="12"/>
                          <w:szCs w:val="12"/>
                        </w:rPr>
                        <w:t>s</w:t>
                      </w:r>
                      <w:r>
                        <w:rPr>
                          <w:rFonts w:ascii="Arial" w:eastAsia="Arial" w:hAnsi="Arial" w:cs="Arial"/>
                          <w:b/>
                          <w:bCs/>
                          <w:spacing w:val="3"/>
                          <w:sz w:val="12"/>
                          <w:szCs w:val="12"/>
                        </w:rPr>
                        <w:t>o</w:t>
                      </w:r>
                      <w:r>
                        <w:rPr>
                          <w:rFonts w:ascii="Arial" w:eastAsia="Arial" w:hAnsi="Arial" w:cs="Arial"/>
                          <w:b/>
                          <w:bCs/>
                          <w:spacing w:val="-3"/>
                          <w:sz w:val="12"/>
                          <w:szCs w:val="12"/>
                        </w:rPr>
                        <w:t>r</w:t>
                      </w:r>
                      <w:r>
                        <w:rPr>
                          <w:rFonts w:ascii="Arial" w:eastAsia="Arial" w:hAnsi="Arial" w:cs="Arial"/>
                          <w:b/>
                          <w:bCs/>
                          <w:spacing w:val="7"/>
                          <w:sz w:val="12"/>
                          <w:szCs w:val="12"/>
                        </w:rPr>
                        <w:t>P</w:t>
                      </w:r>
                      <w:r>
                        <w:rPr>
                          <w:rFonts w:ascii="Arial" w:eastAsia="Arial" w:hAnsi="Arial" w:cs="Arial"/>
                          <w:b/>
                          <w:bCs/>
                          <w:spacing w:val="-3"/>
                          <w:sz w:val="12"/>
                          <w:szCs w:val="12"/>
                        </w:rPr>
                        <w:t>r</w:t>
                      </w:r>
                      <w:r>
                        <w:rPr>
                          <w:rFonts w:ascii="Arial" w:eastAsia="Arial" w:hAnsi="Arial" w:cs="Arial"/>
                          <w:b/>
                          <w:bCs/>
                          <w:spacing w:val="3"/>
                          <w:sz w:val="12"/>
                          <w:szCs w:val="12"/>
                        </w:rPr>
                        <w:t>op</w:t>
                      </w:r>
                      <w:r>
                        <w:rPr>
                          <w:rFonts w:ascii="Arial" w:eastAsia="Arial" w:hAnsi="Arial" w:cs="Arial"/>
                          <w:b/>
                          <w:bCs/>
                          <w:spacing w:val="-1"/>
                          <w:sz w:val="12"/>
                          <w:szCs w:val="12"/>
                        </w:rPr>
                        <w:t>e</w:t>
                      </w:r>
                      <w:r>
                        <w:rPr>
                          <w:rFonts w:ascii="Arial" w:eastAsia="Arial" w:hAnsi="Arial" w:cs="Arial"/>
                          <w:b/>
                          <w:bCs/>
                          <w:spacing w:val="-3"/>
                          <w:sz w:val="12"/>
                          <w:szCs w:val="12"/>
                        </w:rPr>
                        <w:t>r</w:t>
                      </w:r>
                      <w:r>
                        <w:rPr>
                          <w:rFonts w:ascii="Arial" w:eastAsia="Arial" w:hAnsi="Arial" w:cs="Arial"/>
                          <w:b/>
                          <w:bCs/>
                          <w:spacing w:val="4"/>
                          <w:sz w:val="12"/>
                          <w:szCs w:val="12"/>
                        </w:rPr>
                        <w:t>t</w:t>
                      </w:r>
                      <w:r>
                        <w:rPr>
                          <w:rFonts w:ascii="Arial" w:eastAsia="Arial" w:hAnsi="Arial" w:cs="Arial"/>
                          <w:b/>
                          <w:bCs/>
                          <w:sz w:val="12"/>
                          <w:szCs w:val="12"/>
                        </w:rPr>
                        <w:t>y</w:t>
                      </w:r>
                      <w:r>
                        <w:rPr>
                          <w:rFonts w:ascii="Arial" w:eastAsia="Arial" w:hAnsi="Arial" w:cs="Arial"/>
                          <w:b/>
                          <w:bCs/>
                          <w:spacing w:val="-6"/>
                          <w:sz w:val="12"/>
                          <w:szCs w:val="12"/>
                        </w:rPr>
                        <w:t xml:space="preserve"> </w:t>
                      </w:r>
                      <w:r>
                        <w:rPr>
                          <w:rFonts w:ascii="Arial" w:eastAsia="Arial" w:hAnsi="Arial" w:cs="Arial"/>
                          <w:b/>
                          <w:bCs/>
                          <w:sz w:val="12"/>
                          <w:szCs w:val="12"/>
                        </w:rPr>
                        <w:tab/>
                      </w:r>
                      <w:r>
                        <w:rPr>
                          <w:rFonts w:ascii="Arial" w:eastAsia="Arial" w:hAnsi="Arial" w:cs="Arial"/>
                          <w:b/>
                          <w:bCs/>
                          <w:w w:val="103"/>
                          <w:sz w:val="12"/>
                          <w:szCs w:val="12"/>
                        </w:rPr>
                        <w:t>U</w:t>
                      </w:r>
                      <w:r>
                        <w:rPr>
                          <w:rFonts w:ascii="Arial" w:eastAsia="Arial" w:hAnsi="Arial" w:cs="Arial"/>
                          <w:b/>
                          <w:bCs/>
                          <w:spacing w:val="-1"/>
                          <w:w w:val="103"/>
                          <w:sz w:val="12"/>
                          <w:szCs w:val="12"/>
                        </w:rPr>
                        <w:t>se</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e</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n</w:t>
                      </w:r>
                      <w:r>
                        <w:rPr>
                          <w:rFonts w:ascii="Arial" w:eastAsia="Arial" w:hAnsi="Arial" w:cs="Arial"/>
                          <w:b/>
                          <w:bCs/>
                          <w:spacing w:val="-1"/>
                          <w:w w:val="103"/>
                          <w:sz w:val="12"/>
                          <w:szCs w:val="12"/>
                        </w:rPr>
                        <w:t>e</w:t>
                      </w:r>
                      <w:r>
                        <w:rPr>
                          <w:rFonts w:ascii="Arial" w:eastAsia="Arial" w:hAnsi="Arial" w:cs="Arial"/>
                          <w:b/>
                          <w:bCs/>
                          <w:spacing w:val="3"/>
                          <w:w w:val="103"/>
                          <w:sz w:val="12"/>
                          <w:szCs w:val="12"/>
                        </w:rPr>
                        <w:t>d</w:t>
                      </w:r>
                      <w:r>
                        <w:rPr>
                          <w:rFonts w:ascii="Arial" w:eastAsia="Arial" w:hAnsi="Arial" w:cs="Arial"/>
                          <w:b/>
                          <w:bCs/>
                          <w:spacing w:val="7"/>
                          <w:w w:val="103"/>
                          <w:sz w:val="12"/>
                          <w:szCs w:val="12"/>
                        </w:rPr>
                        <w:t>P</w:t>
                      </w:r>
                      <w:r>
                        <w:rPr>
                          <w:rFonts w:ascii="Arial" w:eastAsia="Arial" w:hAnsi="Arial" w:cs="Arial"/>
                          <w:b/>
                          <w:bCs/>
                          <w:spacing w:val="-3"/>
                          <w:w w:val="103"/>
                          <w:sz w:val="12"/>
                          <w:szCs w:val="12"/>
                        </w:rPr>
                        <w:t>r</w:t>
                      </w:r>
                      <w:r>
                        <w:rPr>
                          <w:rFonts w:ascii="Arial" w:eastAsia="Arial" w:hAnsi="Arial" w:cs="Arial"/>
                          <w:b/>
                          <w:bCs/>
                          <w:spacing w:val="3"/>
                          <w:w w:val="103"/>
                          <w:sz w:val="12"/>
                          <w:szCs w:val="12"/>
                        </w:rPr>
                        <w:t>op</w:t>
                      </w:r>
                      <w:r>
                        <w:rPr>
                          <w:rFonts w:ascii="Arial" w:eastAsia="Arial" w:hAnsi="Arial" w:cs="Arial"/>
                          <w:b/>
                          <w:bCs/>
                          <w:spacing w:val="-1"/>
                          <w:w w:val="103"/>
                          <w:sz w:val="12"/>
                          <w:szCs w:val="12"/>
                        </w:rPr>
                        <w:t>e</w:t>
                      </w:r>
                      <w:r>
                        <w:rPr>
                          <w:rFonts w:ascii="Arial" w:eastAsia="Arial" w:hAnsi="Arial" w:cs="Arial"/>
                          <w:b/>
                          <w:bCs/>
                          <w:spacing w:val="-3"/>
                          <w:w w:val="103"/>
                          <w:sz w:val="12"/>
                          <w:szCs w:val="12"/>
                        </w:rPr>
                        <w:t>r</w:t>
                      </w:r>
                      <w:r>
                        <w:rPr>
                          <w:rFonts w:ascii="Arial" w:eastAsia="Arial" w:hAnsi="Arial" w:cs="Arial"/>
                          <w:b/>
                          <w:bCs/>
                          <w:spacing w:val="4"/>
                          <w:w w:val="103"/>
                          <w:sz w:val="12"/>
                          <w:szCs w:val="12"/>
                        </w:rPr>
                        <w:t>t</w:t>
                      </w:r>
                      <w:r>
                        <w:rPr>
                          <w:rFonts w:ascii="Arial" w:eastAsia="Arial" w:hAnsi="Arial" w:cs="Arial"/>
                          <w:b/>
                          <w:bCs/>
                          <w:w w:val="103"/>
                          <w:sz w:val="12"/>
                          <w:szCs w:val="12"/>
                        </w:rPr>
                        <w:t>y</w:t>
                      </w:r>
                    </w:p>
                    <w:p w14:paraId="1743E86A" w14:textId="77777777" w:rsidR="00583B21" w:rsidRDefault="00583B21" w:rsidP="00583B21">
                      <w:pPr>
                        <w:spacing w:after="0" w:line="200" w:lineRule="exact"/>
                        <w:rPr>
                          <w:sz w:val="20"/>
                          <w:szCs w:val="20"/>
                        </w:rPr>
                      </w:pPr>
                    </w:p>
                    <w:p w14:paraId="2337E3D4" w14:textId="77777777" w:rsidR="00583B21" w:rsidRDefault="00583B21" w:rsidP="00583B21">
                      <w:pPr>
                        <w:spacing w:after="0" w:line="200" w:lineRule="exact"/>
                        <w:rPr>
                          <w:sz w:val="20"/>
                          <w:szCs w:val="20"/>
                        </w:rPr>
                      </w:pPr>
                    </w:p>
                    <w:p w14:paraId="322C1422" w14:textId="77777777" w:rsidR="00583B21" w:rsidRDefault="00583B21" w:rsidP="00583B21">
                      <w:pPr>
                        <w:spacing w:after="0" w:line="200" w:lineRule="exact"/>
                        <w:rPr>
                          <w:sz w:val="20"/>
                          <w:szCs w:val="20"/>
                        </w:rPr>
                      </w:pPr>
                    </w:p>
                    <w:p w14:paraId="600D2734" w14:textId="77777777" w:rsidR="00583B21" w:rsidRDefault="00583B21" w:rsidP="00583B21">
                      <w:pPr>
                        <w:spacing w:after="0" w:line="200" w:lineRule="exact"/>
                        <w:rPr>
                          <w:sz w:val="20"/>
                          <w:szCs w:val="20"/>
                        </w:rPr>
                      </w:pPr>
                    </w:p>
                    <w:p w14:paraId="73A5E156" w14:textId="77777777" w:rsidR="00583B21" w:rsidRDefault="00583B21" w:rsidP="00583B21">
                      <w:pPr>
                        <w:spacing w:before="5" w:after="0" w:line="280" w:lineRule="exact"/>
                        <w:rPr>
                          <w:sz w:val="28"/>
                          <w:szCs w:val="28"/>
                        </w:rPr>
                      </w:pPr>
                    </w:p>
                    <w:p w14:paraId="3DC28C37" w14:textId="77777777" w:rsidR="00583B21" w:rsidRDefault="00583B21" w:rsidP="00583B21">
                      <w:pPr>
                        <w:spacing w:after="0" w:line="240" w:lineRule="auto"/>
                        <w:ind w:left="127" w:right="6425"/>
                        <w:jc w:val="center"/>
                        <w:rPr>
                          <w:rFonts w:ascii="Arial" w:eastAsia="Arial" w:hAnsi="Arial" w:cs="Arial"/>
                          <w:sz w:val="12"/>
                          <w:szCs w:val="12"/>
                        </w:rPr>
                      </w:pPr>
                      <w:r>
                        <w:rPr>
                          <w:rFonts w:ascii="Arial" w:eastAsia="Arial" w:hAnsi="Arial" w:cs="Arial"/>
                          <w:b/>
                          <w:bCs/>
                          <w:spacing w:val="7"/>
                          <w:w w:val="103"/>
                          <w:sz w:val="12"/>
                          <w:szCs w:val="12"/>
                        </w:rPr>
                        <w:t>S</w:t>
                      </w:r>
                      <w:r>
                        <w:rPr>
                          <w:rFonts w:ascii="Arial" w:eastAsia="Arial" w:hAnsi="Arial" w:cs="Arial"/>
                          <w:b/>
                          <w:bCs/>
                          <w:spacing w:val="-1"/>
                          <w:w w:val="103"/>
                          <w:sz w:val="12"/>
                          <w:szCs w:val="12"/>
                        </w:rPr>
                        <w:t>e</w:t>
                      </w:r>
                      <w:r>
                        <w:rPr>
                          <w:rFonts w:ascii="Arial" w:eastAsia="Arial" w:hAnsi="Arial" w:cs="Arial"/>
                          <w:b/>
                          <w:bCs/>
                          <w:spacing w:val="3"/>
                          <w:w w:val="103"/>
                          <w:sz w:val="12"/>
                          <w:szCs w:val="12"/>
                        </w:rPr>
                        <w:t>n</w:t>
                      </w:r>
                      <w:r>
                        <w:rPr>
                          <w:rFonts w:ascii="Arial" w:eastAsia="Arial" w:hAnsi="Arial" w:cs="Arial"/>
                          <w:b/>
                          <w:bCs/>
                          <w:spacing w:val="-1"/>
                          <w:w w:val="103"/>
                          <w:sz w:val="12"/>
                          <w:szCs w:val="12"/>
                        </w:rPr>
                        <w:t>s</w:t>
                      </w:r>
                      <w:r>
                        <w:rPr>
                          <w:rFonts w:ascii="Arial" w:eastAsia="Arial" w:hAnsi="Arial" w:cs="Arial"/>
                          <w:b/>
                          <w:bCs/>
                          <w:spacing w:val="3"/>
                          <w:w w:val="103"/>
                          <w:sz w:val="12"/>
                          <w:szCs w:val="12"/>
                        </w:rPr>
                        <w:t>o</w:t>
                      </w:r>
                      <w:r>
                        <w:rPr>
                          <w:rFonts w:ascii="Arial" w:eastAsia="Arial" w:hAnsi="Arial" w:cs="Arial"/>
                          <w:b/>
                          <w:bCs/>
                          <w:spacing w:val="-3"/>
                          <w:w w:val="103"/>
                          <w:sz w:val="12"/>
                          <w:szCs w:val="12"/>
                        </w:rPr>
                        <w:t>r</w:t>
                      </w:r>
                      <w:r>
                        <w:rPr>
                          <w:rFonts w:ascii="Arial" w:eastAsia="Arial" w:hAnsi="Arial" w:cs="Arial"/>
                          <w:b/>
                          <w:bCs/>
                          <w:w w:val="103"/>
                          <w:sz w:val="12"/>
                          <w:szCs w:val="12"/>
                        </w:rPr>
                        <w:t>C</w:t>
                      </w:r>
                      <w:r>
                        <w:rPr>
                          <w:rFonts w:ascii="Arial" w:eastAsia="Arial" w:hAnsi="Arial" w:cs="Arial"/>
                          <w:b/>
                          <w:bCs/>
                          <w:spacing w:val="-1"/>
                          <w:w w:val="103"/>
                          <w:sz w:val="12"/>
                          <w:szCs w:val="12"/>
                        </w:rPr>
                        <w:t>lassi</w:t>
                      </w:r>
                      <w:r>
                        <w:rPr>
                          <w:rFonts w:ascii="Arial" w:eastAsia="Arial" w:hAnsi="Arial" w:cs="Arial"/>
                          <w:b/>
                          <w:bCs/>
                          <w:spacing w:val="4"/>
                          <w:w w:val="103"/>
                          <w:sz w:val="12"/>
                          <w:szCs w:val="12"/>
                        </w:rPr>
                        <w:t>f</w:t>
                      </w:r>
                      <w:r>
                        <w:rPr>
                          <w:rFonts w:ascii="Arial" w:eastAsia="Arial" w:hAnsi="Arial" w:cs="Arial"/>
                          <w:b/>
                          <w:bCs/>
                          <w:spacing w:val="-1"/>
                          <w:w w:val="103"/>
                          <w:sz w:val="12"/>
                          <w:szCs w:val="12"/>
                        </w:rPr>
                        <w:t>ica</w:t>
                      </w:r>
                      <w:r>
                        <w:rPr>
                          <w:rFonts w:ascii="Arial" w:eastAsia="Arial" w:hAnsi="Arial" w:cs="Arial"/>
                          <w:b/>
                          <w:bCs/>
                          <w:spacing w:val="4"/>
                          <w:w w:val="103"/>
                          <w:sz w:val="12"/>
                          <w:szCs w:val="12"/>
                        </w:rPr>
                        <w:t>t</w:t>
                      </w:r>
                      <w:r>
                        <w:rPr>
                          <w:rFonts w:ascii="Arial" w:eastAsia="Arial" w:hAnsi="Arial" w:cs="Arial"/>
                          <w:b/>
                          <w:bCs/>
                          <w:spacing w:val="-1"/>
                          <w:w w:val="103"/>
                          <w:sz w:val="12"/>
                          <w:szCs w:val="12"/>
                        </w:rPr>
                        <w:t>i</w:t>
                      </w:r>
                      <w:r>
                        <w:rPr>
                          <w:rFonts w:ascii="Arial" w:eastAsia="Arial" w:hAnsi="Arial" w:cs="Arial"/>
                          <w:b/>
                          <w:bCs/>
                          <w:spacing w:val="3"/>
                          <w:w w:val="103"/>
                          <w:sz w:val="12"/>
                          <w:szCs w:val="12"/>
                        </w:rPr>
                        <w:t>on</w:t>
                      </w:r>
                      <w:r>
                        <w:rPr>
                          <w:rFonts w:ascii="Arial" w:eastAsia="Arial" w:hAnsi="Arial" w:cs="Arial"/>
                          <w:b/>
                          <w:bCs/>
                          <w:w w:val="103"/>
                          <w:sz w:val="12"/>
                          <w:szCs w:val="12"/>
                        </w:rPr>
                        <w:t>U</w:t>
                      </w:r>
                      <w:r>
                        <w:rPr>
                          <w:rFonts w:ascii="Arial" w:eastAsia="Arial" w:hAnsi="Arial" w:cs="Arial"/>
                          <w:b/>
                          <w:bCs/>
                          <w:spacing w:val="4"/>
                          <w:w w:val="103"/>
                          <w:sz w:val="12"/>
                          <w:szCs w:val="12"/>
                        </w:rPr>
                        <w:t>t</w:t>
                      </w:r>
                      <w:r>
                        <w:rPr>
                          <w:rFonts w:ascii="Arial" w:eastAsia="Arial" w:hAnsi="Arial" w:cs="Arial"/>
                          <w:b/>
                          <w:bCs/>
                          <w:spacing w:val="-1"/>
                          <w:w w:val="103"/>
                          <w:sz w:val="12"/>
                          <w:szCs w:val="12"/>
                        </w:rPr>
                        <w:t>i</w:t>
                      </w:r>
                      <w:r>
                        <w:rPr>
                          <w:rFonts w:ascii="Arial" w:eastAsia="Arial" w:hAnsi="Arial" w:cs="Arial"/>
                          <w:b/>
                          <w:bCs/>
                          <w:w w:val="103"/>
                          <w:sz w:val="12"/>
                          <w:szCs w:val="12"/>
                        </w:rPr>
                        <w:t>l</w:t>
                      </w:r>
                    </w:p>
                    <w:p w14:paraId="6B89EA14" w14:textId="77777777" w:rsidR="00583B21" w:rsidRDefault="00583B21" w:rsidP="00583B21">
                      <w:pPr>
                        <w:spacing w:before="5" w:after="0" w:line="260" w:lineRule="exact"/>
                        <w:rPr>
                          <w:sz w:val="26"/>
                          <w:szCs w:val="26"/>
                        </w:rPr>
                      </w:pPr>
                    </w:p>
                    <w:p w14:paraId="24E5E1C6" w14:textId="77777777" w:rsidR="00583B21" w:rsidRDefault="00583B21" w:rsidP="00583B21">
                      <w:pPr>
                        <w:tabs>
                          <w:tab w:val="left" w:pos="3320"/>
                          <w:tab w:val="left" w:pos="5400"/>
                        </w:tabs>
                        <w:spacing w:after="0" w:line="181" w:lineRule="exact"/>
                        <w:ind w:left="43" w:right="-20"/>
                        <w:rPr>
                          <w:rFonts w:ascii="Arial" w:eastAsia="Arial" w:hAnsi="Arial" w:cs="Arial"/>
                          <w:sz w:val="12"/>
                          <w:szCs w:val="12"/>
                        </w:rPr>
                      </w:pPr>
                      <w:r>
                        <w:rPr>
                          <w:rFonts w:ascii="Arial" w:eastAsia="Arial" w:hAnsi="Arial" w:cs="Arial"/>
                          <w:spacing w:val="6"/>
                          <w:position w:val="3"/>
                          <w:sz w:val="12"/>
                          <w:szCs w:val="12"/>
                        </w:rPr>
                        <w:t>+</w:t>
                      </w:r>
                      <w:proofErr w:type="gramStart"/>
                      <w:r>
                        <w:rPr>
                          <w:rFonts w:ascii="Arial" w:eastAsia="Arial" w:hAnsi="Arial" w:cs="Arial"/>
                          <w:spacing w:val="5"/>
                          <w:position w:val="3"/>
                          <w:sz w:val="12"/>
                          <w:szCs w:val="12"/>
                        </w:rPr>
                        <w:t>s</w:t>
                      </w:r>
                      <w:r>
                        <w:rPr>
                          <w:rFonts w:ascii="Arial" w:eastAsia="Arial" w:hAnsi="Arial" w:cs="Arial"/>
                          <w:spacing w:val="-1"/>
                          <w:position w:val="3"/>
                          <w:sz w:val="12"/>
                          <w:szCs w:val="12"/>
                        </w:rPr>
                        <w:t>en</w:t>
                      </w:r>
                      <w:r>
                        <w:rPr>
                          <w:rFonts w:ascii="Arial" w:eastAsia="Arial" w:hAnsi="Arial" w:cs="Arial"/>
                          <w:spacing w:val="5"/>
                          <w:position w:val="3"/>
                          <w:sz w:val="12"/>
                          <w:szCs w:val="12"/>
                        </w:rPr>
                        <w:t>s</w:t>
                      </w:r>
                      <w:r>
                        <w:rPr>
                          <w:rFonts w:ascii="Arial" w:eastAsia="Arial" w:hAnsi="Arial" w:cs="Arial"/>
                          <w:spacing w:val="-1"/>
                          <w:position w:val="3"/>
                          <w:sz w:val="12"/>
                          <w:szCs w:val="12"/>
                        </w:rPr>
                        <w:t>o</w:t>
                      </w:r>
                      <w:r>
                        <w:rPr>
                          <w:rFonts w:ascii="Arial" w:eastAsia="Arial" w:hAnsi="Arial" w:cs="Arial"/>
                          <w:spacing w:val="4"/>
                          <w:position w:val="3"/>
                          <w:sz w:val="12"/>
                          <w:szCs w:val="12"/>
                        </w:rPr>
                        <w:t>r</w:t>
                      </w:r>
                      <w:r>
                        <w:rPr>
                          <w:rFonts w:ascii="Arial" w:eastAsia="Arial" w:hAnsi="Arial" w:cs="Arial"/>
                          <w:spacing w:val="7"/>
                          <w:position w:val="3"/>
                          <w:sz w:val="12"/>
                          <w:szCs w:val="12"/>
                        </w:rPr>
                        <w:t>P</w:t>
                      </w:r>
                      <w:r>
                        <w:rPr>
                          <w:rFonts w:ascii="Arial" w:eastAsia="Arial" w:hAnsi="Arial" w:cs="Arial"/>
                          <w:spacing w:val="4"/>
                          <w:position w:val="3"/>
                          <w:sz w:val="12"/>
                          <w:szCs w:val="12"/>
                        </w:rPr>
                        <w:t>r</w:t>
                      </w:r>
                      <w:r>
                        <w:rPr>
                          <w:rFonts w:ascii="Arial" w:eastAsia="Arial" w:hAnsi="Arial" w:cs="Arial"/>
                          <w:spacing w:val="-1"/>
                          <w:position w:val="3"/>
                          <w:sz w:val="12"/>
                          <w:szCs w:val="12"/>
                        </w:rPr>
                        <w:t>ope</w:t>
                      </w:r>
                      <w:r>
                        <w:rPr>
                          <w:rFonts w:ascii="Arial" w:eastAsia="Arial" w:hAnsi="Arial" w:cs="Arial"/>
                          <w:spacing w:val="4"/>
                          <w:position w:val="3"/>
                          <w:sz w:val="12"/>
                          <w:szCs w:val="12"/>
                        </w:rPr>
                        <w:t>r</w:t>
                      </w:r>
                      <w:r>
                        <w:rPr>
                          <w:rFonts w:ascii="Arial" w:eastAsia="Arial" w:hAnsi="Arial" w:cs="Arial"/>
                          <w:spacing w:val="-1"/>
                          <w:position w:val="3"/>
                          <w:sz w:val="12"/>
                          <w:szCs w:val="12"/>
                        </w:rPr>
                        <w:t>t</w:t>
                      </w:r>
                      <w:r>
                        <w:rPr>
                          <w:rFonts w:ascii="Arial" w:eastAsia="Arial" w:hAnsi="Arial" w:cs="Arial"/>
                          <w:spacing w:val="5"/>
                          <w:position w:val="3"/>
                          <w:sz w:val="12"/>
                          <w:szCs w:val="12"/>
                        </w:rPr>
                        <w:t>y</w:t>
                      </w:r>
                      <w:r>
                        <w:rPr>
                          <w:rFonts w:ascii="Arial" w:eastAsia="Arial" w:hAnsi="Arial" w:cs="Arial"/>
                          <w:spacing w:val="3"/>
                          <w:position w:val="3"/>
                          <w:sz w:val="12"/>
                          <w:szCs w:val="12"/>
                        </w:rPr>
                        <w:t>T</w:t>
                      </w:r>
                      <w:r>
                        <w:rPr>
                          <w:rFonts w:ascii="Arial" w:eastAsia="Arial" w:hAnsi="Arial" w:cs="Arial"/>
                          <w:spacing w:val="-1"/>
                          <w:position w:val="3"/>
                          <w:sz w:val="12"/>
                          <w:szCs w:val="12"/>
                        </w:rPr>
                        <w:t>o</w:t>
                      </w:r>
                      <w:r>
                        <w:rPr>
                          <w:rFonts w:ascii="Arial" w:eastAsia="Arial" w:hAnsi="Arial" w:cs="Arial"/>
                          <w:spacing w:val="7"/>
                          <w:position w:val="3"/>
                          <w:sz w:val="12"/>
                          <w:szCs w:val="12"/>
                        </w:rPr>
                        <w:t>X</w:t>
                      </w:r>
                      <w:r>
                        <w:rPr>
                          <w:rFonts w:ascii="Arial" w:eastAsia="Arial" w:hAnsi="Arial" w:cs="Arial"/>
                          <w:spacing w:val="-2"/>
                          <w:position w:val="3"/>
                          <w:sz w:val="12"/>
                          <w:szCs w:val="12"/>
                        </w:rPr>
                        <w:t>m</w:t>
                      </w:r>
                      <w:r>
                        <w:rPr>
                          <w:rFonts w:ascii="Arial" w:eastAsia="Arial" w:hAnsi="Arial" w:cs="Arial"/>
                          <w:spacing w:val="6"/>
                          <w:position w:val="3"/>
                          <w:sz w:val="12"/>
                          <w:szCs w:val="12"/>
                        </w:rPr>
                        <w:t>l</w:t>
                      </w:r>
                      <w:r>
                        <w:rPr>
                          <w:rFonts w:ascii="Arial" w:eastAsia="Arial" w:hAnsi="Arial" w:cs="Arial"/>
                          <w:position w:val="3"/>
                          <w:sz w:val="12"/>
                          <w:szCs w:val="12"/>
                        </w:rPr>
                        <w:t>(</w:t>
                      </w:r>
                      <w:proofErr w:type="gramEnd"/>
                      <w:r>
                        <w:rPr>
                          <w:rFonts w:ascii="Arial" w:eastAsia="Arial" w:hAnsi="Arial" w:cs="Arial"/>
                          <w:position w:val="3"/>
                          <w:sz w:val="12"/>
                          <w:szCs w:val="12"/>
                        </w:rPr>
                        <w:t>)</w:t>
                      </w:r>
                      <w:r>
                        <w:rPr>
                          <w:rFonts w:ascii="Arial" w:eastAsia="Arial" w:hAnsi="Arial" w:cs="Arial"/>
                          <w:spacing w:val="6"/>
                          <w:position w:val="3"/>
                          <w:sz w:val="12"/>
                          <w:szCs w:val="12"/>
                        </w:rPr>
                        <w:t xml:space="preserve"> </w:t>
                      </w:r>
                      <w:r>
                        <w:rPr>
                          <w:rFonts w:ascii="Arial" w:eastAsia="Arial" w:hAnsi="Arial" w:cs="Arial"/>
                          <w:position w:val="3"/>
                          <w:sz w:val="12"/>
                          <w:szCs w:val="12"/>
                        </w:rPr>
                        <w:tab/>
                      </w:r>
                      <w:r>
                        <w:rPr>
                          <w:rFonts w:ascii="Arial" w:eastAsia="Arial" w:hAnsi="Arial" w:cs="Arial"/>
                          <w:b/>
                          <w:bCs/>
                          <w:spacing w:val="5"/>
                          <w:w w:val="102"/>
                          <w:position w:val="-2"/>
                          <w:sz w:val="12"/>
                          <w:szCs w:val="12"/>
                        </w:rPr>
                        <w:t>G</w:t>
                      </w:r>
                      <w:r>
                        <w:rPr>
                          <w:rFonts w:ascii="Arial" w:eastAsia="Arial" w:hAnsi="Arial" w:cs="Arial"/>
                          <w:b/>
                          <w:bCs/>
                          <w:spacing w:val="3"/>
                          <w:w w:val="102"/>
                          <w:position w:val="-2"/>
                          <w:sz w:val="12"/>
                          <w:szCs w:val="12"/>
                        </w:rPr>
                        <w:t>p</w:t>
                      </w:r>
                      <w:r>
                        <w:rPr>
                          <w:rFonts w:ascii="Arial" w:eastAsia="Arial" w:hAnsi="Arial" w:cs="Arial"/>
                          <w:b/>
                          <w:bCs/>
                          <w:spacing w:val="-1"/>
                          <w:w w:val="102"/>
                          <w:position w:val="-2"/>
                          <w:sz w:val="12"/>
                          <w:szCs w:val="12"/>
                        </w:rPr>
                        <w:t>s</w:t>
                      </w:r>
                      <w:r>
                        <w:rPr>
                          <w:rFonts w:ascii="Arial" w:eastAsia="Arial" w:hAnsi="Arial" w:cs="Arial"/>
                          <w:b/>
                          <w:bCs/>
                          <w:w w:val="102"/>
                          <w:position w:val="-2"/>
                          <w:sz w:val="12"/>
                          <w:szCs w:val="12"/>
                        </w:rPr>
                        <w:t>U</w:t>
                      </w:r>
                      <w:r>
                        <w:rPr>
                          <w:rFonts w:ascii="Arial" w:eastAsia="Arial" w:hAnsi="Arial" w:cs="Arial"/>
                          <w:b/>
                          <w:bCs/>
                          <w:spacing w:val="-1"/>
                          <w:w w:val="102"/>
                          <w:position w:val="-2"/>
                          <w:sz w:val="12"/>
                          <w:szCs w:val="12"/>
                        </w:rPr>
                        <w:t>se</w:t>
                      </w:r>
                      <w:r>
                        <w:rPr>
                          <w:rFonts w:ascii="Arial" w:eastAsia="Arial" w:hAnsi="Arial" w:cs="Arial"/>
                          <w:b/>
                          <w:bCs/>
                          <w:spacing w:val="-3"/>
                          <w:w w:val="102"/>
                          <w:position w:val="-2"/>
                          <w:sz w:val="12"/>
                          <w:szCs w:val="12"/>
                        </w:rPr>
                        <w:t>r</w:t>
                      </w:r>
                      <w:r>
                        <w:rPr>
                          <w:rFonts w:ascii="Arial" w:eastAsia="Arial" w:hAnsi="Arial" w:cs="Arial"/>
                          <w:b/>
                          <w:bCs/>
                          <w:w w:val="102"/>
                          <w:position w:val="-2"/>
                          <w:sz w:val="12"/>
                          <w:szCs w:val="12"/>
                        </w:rPr>
                        <w:t>D</w:t>
                      </w:r>
                      <w:r>
                        <w:rPr>
                          <w:rFonts w:ascii="Arial" w:eastAsia="Arial" w:hAnsi="Arial" w:cs="Arial"/>
                          <w:b/>
                          <w:bCs/>
                          <w:spacing w:val="-1"/>
                          <w:w w:val="102"/>
                          <w:position w:val="-2"/>
                          <w:sz w:val="12"/>
                          <w:szCs w:val="12"/>
                        </w:rPr>
                        <w:t>e</w:t>
                      </w:r>
                      <w:r>
                        <w:rPr>
                          <w:rFonts w:ascii="Arial" w:eastAsia="Arial" w:hAnsi="Arial" w:cs="Arial"/>
                          <w:b/>
                          <w:bCs/>
                          <w:spacing w:val="4"/>
                          <w:w w:val="102"/>
                          <w:position w:val="-2"/>
                          <w:sz w:val="12"/>
                          <w:szCs w:val="12"/>
                        </w:rPr>
                        <w:t>f</w:t>
                      </w:r>
                      <w:r>
                        <w:rPr>
                          <w:rFonts w:ascii="Arial" w:eastAsia="Arial" w:hAnsi="Arial" w:cs="Arial"/>
                          <w:b/>
                          <w:bCs/>
                          <w:spacing w:val="-1"/>
                          <w:w w:val="102"/>
                          <w:position w:val="-2"/>
                          <w:sz w:val="12"/>
                          <w:szCs w:val="12"/>
                        </w:rPr>
                        <w:t>i</w:t>
                      </w:r>
                      <w:r>
                        <w:rPr>
                          <w:rFonts w:ascii="Arial" w:eastAsia="Arial" w:hAnsi="Arial" w:cs="Arial"/>
                          <w:b/>
                          <w:bCs/>
                          <w:spacing w:val="3"/>
                          <w:w w:val="102"/>
                          <w:position w:val="-2"/>
                          <w:sz w:val="12"/>
                          <w:szCs w:val="12"/>
                        </w:rPr>
                        <w:t>n</w:t>
                      </w:r>
                      <w:r>
                        <w:rPr>
                          <w:rFonts w:ascii="Arial" w:eastAsia="Arial" w:hAnsi="Arial" w:cs="Arial"/>
                          <w:b/>
                          <w:bCs/>
                          <w:spacing w:val="-1"/>
                          <w:w w:val="102"/>
                          <w:position w:val="-2"/>
                          <w:sz w:val="12"/>
                          <w:szCs w:val="12"/>
                        </w:rPr>
                        <w:t>e</w:t>
                      </w:r>
                      <w:r>
                        <w:rPr>
                          <w:rFonts w:ascii="Arial" w:eastAsia="Arial" w:hAnsi="Arial" w:cs="Arial"/>
                          <w:b/>
                          <w:bCs/>
                          <w:spacing w:val="3"/>
                          <w:w w:val="102"/>
                          <w:position w:val="-2"/>
                          <w:sz w:val="12"/>
                          <w:szCs w:val="12"/>
                        </w:rPr>
                        <w:t>d</w:t>
                      </w:r>
                      <w:r>
                        <w:rPr>
                          <w:rFonts w:ascii="Arial" w:eastAsia="Arial" w:hAnsi="Arial" w:cs="Arial"/>
                          <w:b/>
                          <w:bCs/>
                          <w:spacing w:val="7"/>
                          <w:w w:val="102"/>
                          <w:position w:val="-2"/>
                          <w:sz w:val="12"/>
                          <w:szCs w:val="12"/>
                        </w:rPr>
                        <w:t>P</w:t>
                      </w:r>
                      <w:r>
                        <w:rPr>
                          <w:rFonts w:ascii="Arial" w:eastAsia="Arial" w:hAnsi="Arial" w:cs="Arial"/>
                          <w:b/>
                          <w:bCs/>
                          <w:spacing w:val="-3"/>
                          <w:w w:val="102"/>
                          <w:position w:val="-2"/>
                          <w:sz w:val="12"/>
                          <w:szCs w:val="12"/>
                        </w:rPr>
                        <w:t>r</w:t>
                      </w:r>
                      <w:r>
                        <w:rPr>
                          <w:rFonts w:ascii="Arial" w:eastAsia="Arial" w:hAnsi="Arial" w:cs="Arial"/>
                          <w:b/>
                          <w:bCs/>
                          <w:spacing w:val="3"/>
                          <w:w w:val="102"/>
                          <w:position w:val="-2"/>
                          <w:sz w:val="12"/>
                          <w:szCs w:val="12"/>
                        </w:rPr>
                        <w:t>op</w:t>
                      </w:r>
                      <w:r>
                        <w:rPr>
                          <w:rFonts w:ascii="Arial" w:eastAsia="Arial" w:hAnsi="Arial" w:cs="Arial"/>
                          <w:b/>
                          <w:bCs/>
                          <w:spacing w:val="-1"/>
                          <w:w w:val="102"/>
                          <w:position w:val="-2"/>
                          <w:sz w:val="12"/>
                          <w:szCs w:val="12"/>
                        </w:rPr>
                        <w:t>e</w:t>
                      </w:r>
                      <w:r>
                        <w:rPr>
                          <w:rFonts w:ascii="Arial" w:eastAsia="Arial" w:hAnsi="Arial" w:cs="Arial"/>
                          <w:b/>
                          <w:bCs/>
                          <w:spacing w:val="-3"/>
                          <w:w w:val="102"/>
                          <w:position w:val="-2"/>
                          <w:sz w:val="12"/>
                          <w:szCs w:val="12"/>
                        </w:rPr>
                        <w:t>r</w:t>
                      </w:r>
                      <w:r>
                        <w:rPr>
                          <w:rFonts w:ascii="Arial" w:eastAsia="Arial" w:hAnsi="Arial" w:cs="Arial"/>
                          <w:b/>
                          <w:bCs/>
                          <w:spacing w:val="4"/>
                          <w:w w:val="102"/>
                          <w:position w:val="-2"/>
                          <w:sz w:val="12"/>
                          <w:szCs w:val="12"/>
                        </w:rPr>
                        <w:t>t</w:t>
                      </w:r>
                      <w:r>
                        <w:rPr>
                          <w:rFonts w:ascii="Arial" w:eastAsia="Arial" w:hAnsi="Arial" w:cs="Arial"/>
                          <w:b/>
                          <w:bCs/>
                          <w:w w:val="102"/>
                          <w:position w:val="-2"/>
                          <w:sz w:val="12"/>
                          <w:szCs w:val="12"/>
                        </w:rPr>
                        <w:t>y</w:t>
                      </w:r>
                      <w:r>
                        <w:rPr>
                          <w:rFonts w:ascii="Arial" w:eastAsia="Arial" w:hAnsi="Arial" w:cs="Arial"/>
                          <w:b/>
                          <w:bCs/>
                          <w:spacing w:val="-20"/>
                          <w:w w:val="102"/>
                          <w:position w:val="-2"/>
                          <w:sz w:val="12"/>
                          <w:szCs w:val="12"/>
                        </w:rPr>
                        <w:t xml:space="preserve"> </w:t>
                      </w:r>
                      <w:r>
                        <w:rPr>
                          <w:rFonts w:ascii="Arial" w:eastAsia="Arial" w:hAnsi="Arial" w:cs="Arial"/>
                          <w:b/>
                          <w:bCs/>
                          <w:position w:val="-2"/>
                          <w:sz w:val="12"/>
                          <w:szCs w:val="12"/>
                        </w:rPr>
                        <w:tab/>
                      </w:r>
                      <w:r>
                        <w:rPr>
                          <w:rFonts w:ascii="Arial" w:eastAsia="Arial" w:hAnsi="Arial" w:cs="Arial"/>
                          <w:b/>
                          <w:bCs/>
                          <w:spacing w:val="7"/>
                          <w:w w:val="103"/>
                          <w:position w:val="-2"/>
                          <w:sz w:val="12"/>
                          <w:szCs w:val="12"/>
                        </w:rPr>
                        <w:t>W</w:t>
                      </w:r>
                      <w:r>
                        <w:rPr>
                          <w:rFonts w:ascii="Arial" w:eastAsia="Arial" w:hAnsi="Arial" w:cs="Arial"/>
                          <w:b/>
                          <w:bCs/>
                          <w:spacing w:val="-1"/>
                          <w:w w:val="103"/>
                          <w:position w:val="-2"/>
                          <w:sz w:val="12"/>
                          <w:szCs w:val="12"/>
                        </w:rPr>
                        <w:t>ii</w:t>
                      </w:r>
                      <w:r>
                        <w:rPr>
                          <w:rFonts w:ascii="Arial" w:eastAsia="Arial" w:hAnsi="Arial" w:cs="Arial"/>
                          <w:b/>
                          <w:bCs/>
                          <w:w w:val="103"/>
                          <w:position w:val="-2"/>
                          <w:sz w:val="12"/>
                          <w:szCs w:val="12"/>
                        </w:rPr>
                        <w:t>U</w:t>
                      </w:r>
                      <w:r>
                        <w:rPr>
                          <w:rFonts w:ascii="Arial" w:eastAsia="Arial" w:hAnsi="Arial" w:cs="Arial"/>
                          <w:b/>
                          <w:bCs/>
                          <w:spacing w:val="-1"/>
                          <w:w w:val="103"/>
                          <w:position w:val="-2"/>
                          <w:sz w:val="12"/>
                          <w:szCs w:val="12"/>
                        </w:rPr>
                        <w:t>se</w:t>
                      </w:r>
                      <w:r>
                        <w:rPr>
                          <w:rFonts w:ascii="Arial" w:eastAsia="Arial" w:hAnsi="Arial" w:cs="Arial"/>
                          <w:b/>
                          <w:bCs/>
                          <w:spacing w:val="-3"/>
                          <w:w w:val="103"/>
                          <w:position w:val="-2"/>
                          <w:sz w:val="12"/>
                          <w:szCs w:val="12"/>
                        </w:rPr>
                        <w:t>r</w:t>
                      </w:r>
                      <w:r>
                        <w:rPr>
                          <w:rFonts w:ascii="Arial" w:eastAsia="Arial" w:hAnsi="Arial" w:cs="Arial"/>
                          <w:b/>
                          <w:bCs/>
                          <w:w w:val="103"/>
                          <w:position w:val="-2"/>
                          <w:sz w:val="12"/>
                          <w:szCs w:val="12"/>
                        </w:rPr>
                        <w:t>D</w:t>
                      </w:r>
                      <w:r>
                        <w:rPr>
                          <w:rFonts w:ascii="Arial" w:eastAsia="Arial" w:hAnsi="Arial" w:cs="Arial"/>
                          <w:b/>
                          <w:bCs/>
                          <w:spacing w:val="-1"/>
                          <w:w w:val="103"/>
                          <w:position w:val="-2"/>
                          <w:sz w:val="12"/>
                          <w:szCs w:val="12"/>
                        </w:rPr>
                        <w:t>e</w:t>
                      </w:r>
                      <w:r>
                        <w:rPr>
                          <w:rFonts w:ascii="Arial" w:eastAsia="Arial" w:hAnsi="Arial" w:cs="Arial"/>
                          <w:b/>
                          <w:bCs/>
                          <w:spacing w:val="4"/>
                          <w:w w:val="103"/>
                          <w:position w:val="-2"/>
                          <w:sz w:val="12"/>
                          <w:szCs w:val="12"/>
                        </w:rPr>
                        <w:t>f</w:t>
                      </w:r>
                      <w:r>
                        <w:rPr>
                          <w:rFonts w:ascii="Arial" w:eastAsia="Arial" w:hAnsi="Arial" w:cs="Arial"/>
                          <w:b/>
                          <w:bCs/>
                          <w:spacing w:val="-1"/>
                          <w:w w:val="103"/>
                          <w:position w:val="-2"/>
                          <w:sz w:val="12"/>
                          <w:szCs w:val="12"/>
                        </w:rPr>
                        <w:t>i</w:t>
                      </w:r>
                      <w:r>
                        <w:rPr>
                          <w:rFonts w:ascii="Arial" w:eastAsia="Arial" w:hAnsi="Arial" w:cs="Arial"/>
                          <w:b/>
                          <w:bCs/>
                          <w:spacing w:val="3"/>
                          <w:w w:val="103"/>
                          <w:position w:val="-2"/>
                          <w:sz w:val="12"/>
                          <w:szCs w:val="12"/>
                        </w:rPr>
                        <w:t>n</w:t>
                      </w:r>
                      <w:r>
                        <w:rPr>
                          <w:rFonts w:ascii="Arial" w:eastAsia="Arial" w:hAnsi="Arial" w:cs="Arial"/>
                          <w:b/>
                          <w:bCs/>
                          <w:spacing w:val="-1"/>
                          <w:w w:val="103"/>
                          <w:position w:val="-2"/>
                          <w:sz w:val="12"/>
                          <w:szCs w:val="12"/>
                        </w:rPr>
                        <w:t>e</w:t>
                      </w:r>
                      <w:r>
                        <w:rPr>
                          <w:rFonts w:ascii="Arial" w:eastAsia="Arial" w:hAnsi="Arial" w:cs="Arial"/>
                          <w:b/>
                          <w:bCs/>
                          <w:spacing w:val="3"/>
                          <w:w w:val="103"/>
                          <w:position w:val="-2"/>
                          <w:sz w:val="12"/>
                          <w:szCs w:val="12"/>
                        </w:rPr>
                        <w:t>d</w:t>
                      </w:r>
                      <w:r>
                        <w:rPr>
                          <w:rFonts w:ascii="Arial" w:eastAsia="Arial" w:hAnsi="Arial" w:cs="Arial"/>
                          <w:b/>
                          <w:bCs/>
                          <w:spacing w:val="7"/>
                          <w:w w:val="103"/>
                          <w:position w:val="-2"/>
                          <w:sz w:val="12"/>
                          <w:szCs w:val="12"/>
                        </w:rPr>
                        <w:t>P</w:t>
                      </w:r>
                      <w:r>
                        <w:rPr>
                          <w:rFonts w:ascii="Arial" w:eastAsia="Arial" w:hAnsi="Arial" w:cs="Arial"/>
                          <w:b/>
                          <w:bCs/>
                          <w:spacing w:val="-3"/>
                          <w:w w:val="103"/>
                          <w:position w:val="-2"/>
                          <w:sz w:val="12"/>
                          <w:szCs w:val="12"/>
                        </w:rPr>
                        <w:t>r</w:t>
                      </w:r>
                      <w:r>
                        <w:rPr>
                          <w:rFonts w:ascii="Arial" w:eastAsia="Arial" w:hAnsi="Arial" w:cs="Arial"/>
                          <w:b/>
                          <w:bCs/>
                          <w:spacing w:val="3"/>
                          <w:w w:val="103"/>
                          <w:position w:val="-2"/>
                          <w:sz w:val="12"/>
                          <w:szCs w:val="12"/>
                        </w:rPr>
                        <w:t>op</w:t>
                      </w:r>
                      <w:r>
                        <w:rPr>
                          <w:rFonts w:ascii="Arial" w:eastAsia="Arial" w:hAnsi="Arial" w:cs="Arial"/>
                          <w:b/>
                          <w:bCs/>
                          <w:spacing w:val="-1"/>
                          <w:w w:val="103"/>
                          <w:position w:val="-2"/>
                          <w:sz w:val="12"/>
                          <w:szCs w:val="12"/>
                        </w:rPr>
                        <w:t>e</w:t>
                      </w:r>
                      <w:r>
                        <w:rPr>
                          <w:rFonts w:ascii="Arial" w:eastAsia="Arial" w:hAnsi="Arial" w:cs="Arial"/>
                          <w:b/>
                          <w:bCs/>
                          <w:spacing w:val="-3"/>
                          <w:w w:val="103"/>
                          <w:position w:val="-2"/>
                          <w:sz w:val="12"/>
                          <w:szCs w:val="12"/>
                        </w:rPr>
                        <w:t>r</w:t>
                      </w:r>
                      <w:r>
                        <w:rPr>
                          <w:rFonts w:ascii="Arial" w:eastAsia="Arial" w:hAnsi="Arial" w:cs="Arial"/>
                          <w:b/>
                          <w:bCs/>
                          <w:spacing w:val="4"/>
                          <w:w w:val="103"/>
                          <w:position w:val="-2"/>
                          <w:sz w:val="12"/>
                          <w:szCs w:val="12"/>
                        </w:rPr>
                        <w:t>t</w:t>
                      </w:r>
                      <w:r>
                        <w:rPr>
                          <w:rFonts w:ascii="Arial" w:eastAsia="Arial" w:hAnsi="Arial" w:cs="Arial"/>
                          <w:b/>
                          <w:bCs/>
                          <w:w w:val="103"/>
                          <w:position w:val="-2"/>
                          <w:sz w:val="12"/>
                          <w:szCs w:val="12"/>
                        </w:rPr>
                        <w:t>y</w:t>
                      </w:r>
                    </w:p>
                    <w:p w14:paraId="221340F9" w14:textId="77777777" w:rsidR="00583B21" w:rsidRDefault="00583B21" w:rsidP="00583B21">
                      <w:pPr>
                        <w:spacing w:after="0" w:line="120" w:lineRule="exact"/>
                        <w:ind w:left="43" w:right="-20"/>
                        <w:rPr>
                          <w:rFonts w:ascii="Arial" w:eastAsia="Arial" w:hAnsi="Arial" w:cs="Arial"/>
                          <w:sz w:val="12"/>
                          <w:szCs w:val="12"/>
                        </w:rPr>
                      </w:pPr>
                      <w:r>
                        <w:rPr>
                          <w:rFonts w:ascii="Arial" w:eastAsia="Arial" w:hAnsi="Arial" w:cs="Arial"/>
                          <w:spacing w:val="6"/>
                          <w:w w:val="103"/>
                          <w:sz w:val="12"/>
                          <w:szCs w:val="12"/>
                        </w:rPr>
                        <w:t>+</w:t>
                      </w:r>
                      <w:proofErr w:type="gramStart"/>
                      <w:r>
                        <w:rPr>
                          <w:rFonts w:ascii="Arial" w:eastAsia="Arial" w:hAnsi="Arial" w:cs="Arial"/>
                          <w:spacing w:val="5"/>
                          <w:w w:val="103"/>
                          <w:sz w:val="12"/>
                          <w:szCs w:val="12"/>
                        </w:rPr>
                        <w:t>x</w:t>
                      </w:r>
                      <w:r>
                        <w:rPr>
                          <w:rFonts w:ascii="Arial" w:eastAsia="Arial" w:hAnsi="Arial" w:cs="Arial"/>
                          <w:spacing w:val="-2"/>
                          <w:w w:val="103"/>
                          <w:sz w:val="12"/>
                          <w:szCs w:val="12"/>
                        </w:rPr>
                        <w:t>m</w:t>
                      </w:r>
                      <w:r>
                        <w:rPr>
                          <w:rFonts w:ascii="Arial" w:eastAsia="Arial" w:hAnsi="Arial" w:cs="Arial"/>
                          <w:spacing w:val="6"/>
                          <w:w w:val="103"/>
                          <w:sz w:val="12"/>
                          <w:szCs w:val="12"/>
                        </w:rPr>
                        <w:t>l</w:t>
                      </w:r>
                      <w:r>
                        <w:rPr>
                          <w:rFonts w:ascii="Arial" w:eastAsia="Arial" w:hAnsi="Arial" w:cs="Arial"/>
                          <w:spacing w:val="3"/>
                          <w:w w:val="103"/>
                          <w:sz w:val="12"/>
                          <w:szCs w:val="12"/>
                        </w:rPr>
                        <w:t>T</w:t>
                      </w:r>
                      <w:r>
                        <w:rPr>
                          <w:rFonts w:ascii="Arial" w:eastAsia="Arial" w:hAnsi="Arial" w:cs="Arial"/>
                          <w:spacing w:val="-1"/>
                          <w:w w:val="103"/>
                          <w:sz w:val="12"/>
                          <w:szCs w:val="12"/>
                        </w:rPr>
                        <w:t>o</w:t>
                      </w:r>
                      <w:r>
                        <w:rPr>
                          <w:rFonts w:ascii="Arial" w:eastAsia="Arial" w:hAnsi="Arial" w:cs="Arial"/>
                          <w:spacing w:val="7"/>
                          <w:w w:val="103"/>
                          <w:sz w:val="12"/>
                          <w:szCs w:val="12"/>
                        </w:rPr>
                        <w:t>S</w:t>
                      </w:r>
                      <w:r>
                        <w:rPr>
                          <w:rFonts w:ascii="Arial" w:eastAsia="Arial" w:hAnsi="Arial" w:cs="Arial"/>
                          <w:spacing w:val="-1"/>
                          <w:w w:val="103"/>
                          <w:sz w:val="12"/>
                          <w:szCs w:val="12"/>
                        </w:rPr>
                        <w:t>en</w:t>
                      </w:r>
                      <w:r>
                        <w:rPr>
                          <w:rFonts w:ascii="Arial" w:eastAsia="Arial" w:hAnsi="Arial" w:cs="Arial"/>
                          <w:spacing w:val="5"/>
                          <w:w w:val="103"/>
                          <w:sz w:val="12"/>
                          <w:szCs w:val="12"/>
                        </w:rPr>
                        <w:t>s</w:t>
                      </w:r>
                      <w:r>
                        <w:rPr>
                          <w:rFonts w:ascii="Arial" w:eastAsia="Arial" w:hAnsi="Arial" w:cs="Arial"/>
                          <w:spacing w:val="-1"/>
                          <w:w w:val="103"/>
                          <w:sz w:val="12"/>
                          <w:szCs w:val="12"/>
                        </w:rPr>
                        <w:t>o</w:t>
                      </w:r>
                      <w:r>
                        <w:rPr>
                          <w:rFonts w:ascii="Arial" w:eastAsia="Arial" w:hAnsi="Arial" w:cs="Arial"/>
                          <w:spacing w:val="4"/>
                          <w:w w:val="103"/>
                          <w:sz w:val="12"/>
                          <w:szCs w:val="12"/>
                        </w:rPr>
                        <w:t>r</w:t>
                      </w:r>
                      <w:r>
                        <w:rPr>
                          <w:rFonts w:ascii="Arial" w:eastAsia="Arial" w:hAnsi="Arial" w:cs="Arial"/>
                          <w:spacing w:val="7"/>
                          <w:w w:val="103"/>
                          <w:sz w:val="12"/>
                          <w:szCs w:val="12"/>
                        </w:rPr>
                        <w:t>P</w:t>
                      </w:r>
                      <w:r>
                        <w:rPr>
                          <w:rFonts w:ascii="Arial" w:eastAsia="Arial" w:hAnsi="Arial" w:cs="Arial"/>
                          <w:spacing w:val="4"/>
                          <w:w w:val="103"/>
                          <w:sz w:val="12"/>
                          <w:szCs w:val="12"/>
                        </w:rPr>
                        <w:t>r</w:t>
                      </w:r>
                      <w:r>
                        <w:rPr>
                          <w:rFonts w:ascii="Arial" w:eastAsia="Arial" w:hAnsi="Arial" w:cs="Arial"/>
                          <w:spacing w:val="-1"/>
                          <w:w w:val="103"/>
                          <w:sz w:val="12"/>
                          <w:szCs w:val="12"/>
                        </w:rPr>
                        <w:t>ope</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spacing w:val="5"/>
                          <w:w w:val="103"/>
                          <w:sz w:val="12"/>
                          <w:szCs w:val="12"/>
                        </w:rPr>
                        <w:t>y</w:t>
                      </w:r>
                      <w:r>
                        <w:rPr>
                          <w:rFonts w:ascii="Arial" w:eastAsia="Arial" w:hAnsi="Arial" w:cs="Arial"/>
                          <w:w w:val="103"/>
                          <w:sz w:val="12"/>
                          <w:szCs w:val="12"/>
                        </w:rPr>
                        <w:t>()</w:t>
                      </w:r>
                      <w:proofErr w:type="gramEnd"/>
                    </w:p>
                    <w:p w14:paraId="57B05457" w14:textId="77777777" w:rsidR="00583B21" w:rsidRDefault="00583B21" w:rsidP="00583B21">
                      <w:pPr>
                        <w:spacing w:before="9" w:after="0" w:line="240" w:lineRule="auto"/>
                        <w:ind w:left="43" w:right="-20"/>
                        <w:rPr>
                          <w:rFonts w:ascii="Arial" w:eastAsia="Arial" w:hAnsi="Arial" w:cs="Arial"/>
                          <w:sz w:val="12"/>
                          <w:szCs w:val="12"/>
                        </w:rPr>
                      </w:pPr>
                      <w:r>
                        <w:rPr>
                          <w:rFonts w:ascii="Arial" w:eastAsia="Arial" w:hAnsi="Arial" w:cs="Arial"/>
                          <w:spacing w:val="6"/>
                          <w:w w:val="103"/>
                          <w:sz w:val="12"/>
                          <w:szCs w:val="12"/>
                        </w:rPr>
                        <w:t>+</w:t>
                      </w:r>
                      <w:proofErr w:type="gramStart"/>
                      <w:r>
                        <w:rPr>
                          <w:rFonts w:ascii="Arial" w:eastAsia="Arial" w:hAnsi="Arial" w:cs="Arial"/>
                          <w:spacing w:val="-1"/>
                          <w:w w:val="103"/>
                          <w:sz w:val="12"/>
                          <w:szCs w:val="12"/>
                        </w:rPr>
                        <w:t>u</w:t>
                      </w:r>
                      <w:r>
                        <w:rPr>
                          <w:rFonts w:ascii="Arial" w:eastAsia="Arial" w:hAnsi="Arial" w:cs="Arial"/>
                          <w:spacing w:val="5"/>
                          <w:w w:val="103"/>
                          <w:sz w:val="12"/>
                          <w:szCs w:val="12"/>
                        </w:rPr>
                        <w:t>s</w:t>
                      </w:r>
                      <w:r>
                        <w:rPr>
                          <w:rFonts w:ascii="Arial" w:eastAsia="Arial" w:hAnsi="Arial" w:cs="Arial"/>
                          <w:spacing w:val="-1"/>
                          <w:w w:val="103"/>
                          <w:sz w:val="12"/>
                          <w:szCs w:val="12"/>
                        </w:rPr>
                        <w:t>e</w:t>
                      </w:r>
                      <w:r>
                        <w:rPr>
                          <w:rFonts w:ascii="Arial" w:eastAsia="Arial" w:hAnsi="Arial" w:cs="Arial"/>
                          <w:spacing w:val="4"/>
                          <w:w w:val="103"/>
                          <w:sz w:val="12"/>
                          <w:szCs w:val="12"/>
                        </w:rPr>
                        <w:t>r</w:t>
                      </w:r>
                      <w:r>
                        <w:rPr>
                          <w:rFonts w:ascii="Arial" w:eastAsia="Arial" w:hAnsi="Arial" w:cs="Arial"/>
                          <w:w w:val="103"/>
                          <w:sz w:val="12"/>
                          <w:szCs w:val="12"/>
                        </w:rPr>
                        <w:t>D</w:t>
                      </w:r>
                      <w:r>
                        <w:rPr>
                          <w:rFonts w:ascii="Arial" w:eastAsia="Arial" w:hAnsi="Arial" w:cs="Arial"/>
                          <w:spacing w:val="-1"/>
                          <w:w w:val="103"/>
                          <w:sz w:val="12"/>
                          <w:szCs w:val="12"/>
                        </w:rPr>
                        <w:t>ef</w:t>
                      </w:r>
                      <w:r>
                        <w:rPr>
                          <w:rFonts w:ascii="Arial" w:eastAsia="Arial" w:hAnsi="Arial" w:cs="Arial"/>
                          <w:spacing w:val="6"/>
                          <w:w w:val="103"/>
                          <w:sz w:val="12"/>
                          <w:szCs w:val="12"/>
                        </w:rPr>
                        <w:t>i</w:t>
                      </w:r>
                      <w:r>
                        <w:rPr>
                          <w:rFonts w:ascii="Arial" w:eastAsia="Arial" w:hAnsi="Arial" w:cs="Arial"/>
                          <w:spacing w:val="-1"/>
                          <w:w w:val="103"/>
                          <w:sz w:val="12"/>
                          <w:szCs w:val="12"/>
                        </w:rPr>
                        <w:t>ned</w:t>
                      </w:r>
                      <w:r>
                        <w:rPr>
                          <w:rFonts w:ascii="Arial" w:eastAsia="Arial" w:hAnsi="Arial" w:cs="Arial"/>
                          <w:spacing w:val="7"/>
                          <w:w w:val="103"/>
                          <w:sz w:val="12"/>
                          <w:szCs w:val="12"/>
                        </w:rPr>
                        <w:t>P</w:t>
                      </w:r>
                      <w:r>
                        <w:rPr>
                          <w:rFonts w:ascii="Arial" w:eastAsia="Arial" w:hAnsi="Arial" w:cs="Arial"/>
                          <w:spacing w:val="4"/>
                          <w:w w:val="103"/>
                          <w:sz w:val="12"/>
                          <w:szCs w:val="12"/>
                        </w:rPr>
                        <w:t>r</w:t>
                      </w:r>
                      <w:r>
                        <w:rPr>
                          <w:rFonts w:ascii="Arial" w:eastAsia="Arial" w:hAnsi="Arial" w:cs="Arial"/>
                          <w:spacing w:val="-1"/>
                          <w:w w:val="103"/>
                          <w:sz w:val="12"/>
                          <w:szCs w:val="12"/>
                        </w:rPr>
                        <w:t>ope</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spacing w:val="5"/>
                          <w:w w:val="103"/>
                          <w:sz w:val="12"/>
                          <w:szCs w:val="12"/>
                        </w:rPr>
                        <w:t>y</w:t>
                      </w:r>
                      <w:r>
                        <w:rPr>
                          <w:rFonts w:ascii="Arial" w:eastAsia="Arial" w:hAnsi="Arial" w:cs="Arial"/>
                          <w:spacing w:val="3"/>
                          <w:w w:val="103"/>
                          <w:sz w:val="12"/>
                          <w:szCs w:val="12"/>
                        </w:rPr>
                        <w:t>T</w:t>
                      </w:r>
                      <w:r>
                        <w:rPr>
                          <w:rFonts w:ascii="Arial" w:eastAsia="Arial" w:hAnsi="Arial" w:cs="Arial"/>
                          <w:spacing w:val="-1"/>
                          <w:w w:val="103"/>
                          <w:sz w:val="12"/>
                          <w:szCs w:val="12"/>
                        </w:rPr>
                        <w:t>o</w:t>
                      </w:r>
                      <w:r>
                        <w:rPr>
                          <w:rFonts w:ascii="Arial" w:eastAsia="Arial" w:hAnsi="Arial" w:cs="Arial"/>
                          <w:spacing w:val="7"/>
                          <w:w w:val="103"/>
                          <w:sz w:val="12"/>
                          <w:szCs w:val="12"/>
                        </w:rPr>
                        <w:t>X</w:t>
                      </w:r>
                      <w:r>
                        <w:rPr>
                          <w:rFonts w:ascii="Arial" w:eastAsia="Arial" w:hAnsi="Arial" w:cs="Arial"/>
                          <w:spacing w:val="-2"/>
                          <w:w w:val="103"/>
                          <w:sz w:val="12"/>
                          <w:szCs w:val="12"/>
                        </w:rPr>
                        <w:t>m</w:t>
                      </w:r>
                      <w:r>
                        <w:rPr>
                          <w:rFonts w:ascii="Arial" w:eastAsia="Arial" w:hAnsi="Arial" w:cs="Arial"/>
                          <w:spacing w:val="6"/>
                          <w:w w:val="103"/>
                          <w:sz w:val="12"/>
                          <w:szCs w:val="12"/>
                        </w:rPr>
                        <w:t>l</w:t>
                      </w:r>
                      <w:r>
                        <w:rPr>
                          <w:rFonts w:ascii="Arial" w:eastAsia="Arial" w:hAnsi="Arial" w:cs="Arial"/>
                          <w:w w:val="103"/>
                          <w:sz w:val="12"/>
                          <w:szCs w:val="12"/>
                        </w:rPr>
                        <w:t>()</w:t>
                      </w:r>
                      <w:proofErr w:type="gramEnd"/>
                    </w:p>
                    <w:p w14:paraId="22A07D2D" w14:textId="77777777" w:rsidR="00583B21" w:rsidRDefault="00583B21" w:rsidP="00583B21">
                      <w:pPr>
                        <w:spacing w:before="20" w:after="0" w:line="240" w:lineRule="auto"/>
                        <w:ind w:left="43" w:right="-20"/>
                        <w:rPr>
                          <w:rFonts w:ascii="Arial" w:eastAsia="Arial" w:hAnsi="Arial" w:cs="Arial"/>
                          <w:sz w:val="12"/>
                          <w:szCs w:val="12"/>
                        </w:rPr>
                      </w:pPr>
                      <w:r>
                        <w:rPr>
                          <w:rFonts w:ascii="Arial" w:eastAsia="Arial" w:hAnsi="Arial" w:cs="Arial"/>
                          <w:spacing w:val="6"/>
                          <w:w w:val="103"/>
                          <w:sz w:val="12"/>
                          <w:szCs w:val="12"/>
                        </w:rPr>
                        <w:t>+</w:t>
                      </w:r>
                      <w:proofErr w:type="gramStart"/>
                      <w:r>
                        <w:rPr>
                          <w:rFonts w:ascii="Arial" w:eastAsia="Arial" w:hAnsi="Arial" w:cs="Arial"/>
                          <w:spacing w:val="5"/>
                          <w:w w:val="103"/>
                          <w:sz w:val="12"/>
                          <w:szCs w:val="12"/>
                        </w:rPr>
                        <w:t>x</w:t>
                      </w:r>
                      <w:r>
                        <w:rPr>
                          <w:rFonts w:ascii="Arial" w:eastAsia="Arial" w:hAnsi="Arial" w:cs="Arial"/>
                          <w:spacing w:val="-2"/>
                          <w:w w:val="103"/>
                          <w:sz w:val="12"/>
                          <w:szCs w:val="12"/>
                        </w:rPr>
                        <w:t>m</w:t>
                      </w:r>
                      <w:r>
                        <w:rPr>
                          <w:rFonts w:ascii="Arial" w:eastAsia="Arial" w:hAnsi="Arial" w:cs="Arial"/>
                          <w:spacing w:val="6"/>
                          <w:w w:val="103"/>
                          <w:sz w:val="12"/>
                          <w:szCs w:val="12"/>
                        </w:rPr>
                        <w:t>l</w:t>
                      </w:r>
                      <w:r>
                        <w:rPr>
                          <w:rFonts w:ascii="Arial" w:eastAsia="Arial" w:hAnsi="Arial" w:cs="Arial"/>
                          <w:spacing w:val="3"/>
                          <w:w w:val="103"/>
                          <w:sz w:val="12"/>
                          <w:szCs w:val="12"/>
                        </w:rPr>
                        <w:t>T</w:t>
                      </w:r>
                      <w:r>
                        <w:rPr>
                          <w:rFonts w:ascii="Arial" w:eastAsia="Arial" w:hAnsi="Arial" w:cs="Arial"/>
                          <w:spacing w:val="-1"/>
                          <w:w w:val="103"/>
                          <w:sz w:val="12"/>
                          <w:szCs w:val="12"/>
                        </w:rPr>
                        <w:t>o</w:t>
                      </w:r>
                      <w:r>
                        <w:rPr>
                          <w:rFonts w:ascii="Arial" w:eastAsia="Arial" w:hAnsi="Arial" w:cs="Arial"/>
                          <w:w w:val="103"/>
                          <w:sz w:val="12"/>
                          <w:szCs w:val="12"/>
                        </w:rPr>
                        <w:t>U</w:t>
                      </w:r>
                      <w:r>
                        <w:rPr>
                          <w:rFonts w:ascii="Arial" w:eastAsia="Arial" w:hAnsi="Arial" w:cs="Arial"/>
                          <w:spacing w:val="5"/>
                          <w:w w:val="103"/>
                          <w:sz w:val="12"/>
                          <w:szCs w:val="12"/>
                        </w:rPr>
                        <w:t>s</w:t>
                      </w:r>
                      <w:r>
                        <w:rPr>
                          <w:rFonts w:ascii="Arial" w:eastAsia="Arial" w:hAnsi="Arial" w:cs="Arial"/>
                          <w:spacing w:val="-1"/>
                          <w:w w:val="103"/>
                          <w:sz w:val="12"/>
                          <w:szCs w:val="12"/>
                        </w:rPr>
                        <w:t>e</w:t>
                      </w:r>
                      <w:r>
                        <w:rPr>
                          <w:rFonts w:ascii="Arial" w:eastAsia="Arial" w:hAnsi="Arial" w:cs="Arial"/>
                          <w:spacing w:val="4"/>
                          <w:w w:val="103"/>
                          <w:sz w:val="12"/>
                          <w:szCs w:val="12"/>
                        </w:rPr>
                        <w:t>r</w:t>
                      </w:r>
                      <w:r>
                        <w:rPr>
                          <w:rFonts w:ascii="Arial" w:eastAsia="Arial" w:hAnsi="Arial" w:cs="Arial"/>
                          <w:w w:val="103"/>
                          <w:sz w:val="12"/>
                          <w:szCs w:val="12"/>
                        </w:rPr>
                        <w:t>D</w:t>
                      </w:r>
                      <w:r>
                        <w:rPr>
                          <w:rFonts w:ascii="Arial" w:eastAsia="Arial" w:hAnsi="Arial" w:cs="Arial"/>
                          <w:spacing w:val="-1"/>
                          <w:w w:val="103"/>
                          <w:sz w:val="12"/>
                          <w:szCs w:val="12"/>
                        </w:rPr>
                        <w:t>ef</w:t>
                      </w:r>
                      <w:r>
                        <w:rPr>
                          <w:rFonts w:ascii="Arial" w:eastAsia="Arial" w:hAnsi="Arial" w:cs="Arial"/>
                          <w:spacing w:val="6"/>
                          <w:w w:val="103"/>
                          <w:sz w:val="12"/>
                          <w:szCs w:val="12"/>
                        </w:rPr>
                        <w:t>i</w:t>
                      </w:r>
                      <w:r>
                        <w:rPr>
                          <w:rFonts w:ascii="Arial" w:eastAsia="Arial" w:hAnsi="Arial" w:cs="Arial"/>
                          <w:spacing w:val="-1"/>
                          <w:w w:val="103"/>
                          <w:sz w:val="12"/>
                          <w:szCs w:val="12"/>
                        </w:rPr>
                        <w:t>ned</w:t>
                      </w:r>
                      <w:r>
                        <w:rPr>
                          <w:rFonts w:ascii="Arial" w:eastAsia="Arial" w:hAnsi="Arial" w:cs="Arial"/>
                          <w:spacing w:val="7"/>
                          <w:w w:val="103"/>
                          <w:sz w:val="12"/>
                          <w:szCs w:val="12"/>
                        </w:rPr>
                        <w:t>P</w:t>
                      </w:r>
                      <w:r>
                        <w:rPr>
                          <w:rFonts w:ascii="Arial" w:eastAsia="Arial" w:hAnsi="Arial" w:cs="Arial"/>
                          <w:spacing w:val="4"/>
                          <w:w w:val="103"/>
                          <w:sz w:val="12"/>
                          <w:szCs w:val="12"/>
                        </w:rPr>
                        <w:t>r</w:t>
                      </w:r>
                      <w:r>
                        <w:rPr>
                          <w:rFonts w:ascii="Arial" w:eastAsia="Arial" w:hAnsi="Arial" w:cs="Arial"/>
                          <w:spacing w:val="-1"/>
                          <w:w w:val="103"/>
                          <w:sz w:val="12"/>
                          <w:szCs w:val="12"/>
                        </w:rPr>
                        <w:t>ope</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spacing w:val="5"/>
                          <w:w w:val="103"/>
                          <w:sz w:val="12"/>
                          <w:szCs w:val="12"/>
                        </w:rPr>
                        <w:t>y</w:t>
                      </w:r>
                      <w:r>
                        <w:rPr>
                          <w:rFonts w:ascii="Arial" w:eastAsia="Arial" w:hAnsi="Arial" w:cs="Arial"/>
                          <w:w w:val="103"/>
                          <w:sz w:val="12"/>
                          <w:szCs w:val="12"/>
                        </w:rPr>
                        <w:t>()</w:t>
                      </w:r>
                      <w:proofErr w:type="gramEnd"/>
                    </w:p>
                    <w:p w14:paraId="01EEEC96" w14:textId="77777777" w:rsidR="00583B21" w:rsidRDefault="00583B21" w:rsidP="00583B21">
                      <w:pPr>
                        <w:spacing w:before="18" w:after="0" w:line="240" w:lineRule="exact"/>
                        <w:rPr>
                          <w:sz w:val="24"/>
                          <w:szCs w:val="24"/>
                        </w:rPr>
                      </w:pPr>
                    </w:p>
                    <w:p w14:paraId="45F6E3AD" w14:textId="77777777" w:rsidR="00583B21" w:rsidRDefault="00583B21" w:rsidP="00583B21">
                      <w:pPr>
                        <w:spacing w:after="0" w:line="240" w:lineRule="auto"/>
                        <w:ind w:left="43" w:right="-20"/>
                        <w:rPr>
                          <w:rFonts w:ascii="Arial" w:eastAsia="Arial" w:hAnsi="Arial" w:cs="Arial"/>
                          <w:sz w:val="12"/>
                          <w:szCs w:val="12"/>
                        </w:rPr>
                      </w:pPr>
                      <w:r>
                        <w:rPr>
                          <w:rFonts w:ascii="Arial" w:eastAsia="Arial" w:hAnsi="Arial" w:cs="Arial"/>
                          <w:b/>
                          <w:bCs/>
                          <w:spacing w:val="7"/>
                          <w:w w:val="103"/>
                          <w:sz w:val="12"/>
                          <w:szCs w:val="12"/>
                        </w:rPr>
                        <w:t>P</w:t>
                      </w:r>
                      <w:r>
                        <w:rPr>
                          <w:rFonts w:ascii="Arial" w:eastAsia="Arial" w:hAnsi="Arial" w:cs="Arial"/>
                          <w:b/>
                          <w:bCs/>
                          <w:spacing w:val="-3"/>
                          <w:w w:val="103"/>
                          <w:sz w:val="12"/>
                          <w:szCs w:val="12"/>
                        </w:rPr>
                        <w:t>r</w:t>
                      </w:r>
                      <w:r>
                        <w:rPr>
                          <w:rFonts w:ascii="Arial" w:eastAsia="Arial" w:hAnsi="Arial" w:cs="Arial"/>
                          <w:b/>
                          <w:bCs/>
                          <w:spacing w:val="-1"/>
                          <w:w w:val="103"/>
                          <w:sz w:val="12"/>
                          <w:szCs w:val="12"/>
                        </w:rPr>
                        <w:t>e</w:t>
                      </w:r>
                      <w:r>
                        <w:rPr>
                          <w:rFonts w:ascii="Arial" w:eastAsia="Arial" w:hAnsi="Arial" w:cs="Arial"/>
                          <w:b/>
                          <w:bCs/>
                          <w:spacing w:val="3"/>
                          <w:w w:val="103"/>
                          <w:sz w:val="12"/>
                          <w:szCs w:val="12"/>
                        </w:rPr>
                        <w:t>d</w:t>
                      </w:r>
                      <w:r>
                        <w:rPr>
                          <w:rFonts w:ascii="Arial" w:eastAsia="Arial" w:hAnsi="Arial" w:cs="Arial"/>
                          <w:b/>
                          <w:bCs/>
                          <w:spacing w:val="-1"/>
                          <w:w w:val="103"/>
                          <w:sz w:val="12"/>
                          <w:szCs w:val="12"/>
                        </w:rPr>
                        <w:t>e</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n</w:t>
                      </w:r>
                      <w:r>
                        <w:rPr>
                          <w:rFonts w:ascii="Arial" w:eastAsia="Arial" w:hAnsi="Arial" w:cs="Arial"/>
                          <w:b/>
                          <w:bCs/>
                          <w:spacing w:val="-1"/>
                          <w:w w:val="103"/>
                          <w:sz w:val="12"/>
                          <w:szCs w:val="12"/>
                        </w:rPr>
                        <w:t>e</w:t>
                      </w:r>
                      <w:r>
                        <w:rPr>
                          <w:rFonts w:ascii="Arial" w:eastAsia="Arial" w:hAnsi="Arial" w:cs="Arial"/>
                          <w:b/>
                          <w:bCs/>
                          <w:spacing w:val="3"/>
                          <w:w w:val="103"/>
                          <w:sz w:val="12"/>
                          <w:szCs w:val="12"/>
                        </w:rPr>
                        <w:t>dLo</w:t>
                      </w:r>
                      <w:r>
                        <w:rPr>
                          <w:rFonts w:ascii="Arial" w:eastAsia="Arial" w:hAnsi="Arial" w:cs="Arial"/>
                          <w:b/>
                          <w:bCs/>
                          <w:spacing w:val="-1"/>
                          <w:w w:val="103"/>
                          <w:sz w:val="12"/>
                          <w:szCs w:val="12"/>
                        </w:rPr>
                        <w:t>ca</w:t>
                      </w:r>
                      <w:r>
                        <w:rPr>
                          <w:rFonts w:ascii="Arial" w:eastAsia="Arial" w:hAnsi="Arial" w:cs="Arial"/>
                          <w:b/>
                          <w:bCs/>
                          <w:spacing w:val="4"/>
                          <w:w w:val="103"/>
                          <w:sz w:val="12"/>
                          <w:szCs w:val="12"/>
                        </w:rPr>
                        <w:t>t</w:t>
                      </w:r>
                      <w:r>
                        <w:rPr>
                          <w:rFonts w:ascii="Arial" w:eastAsia="Arial" w:hAnsi="Arial" w:cs="Arial"/>
                          <w:b/>
                          <w:bCs/>
                          <w:spacing w:val="-1"/>
                          <w:w w:val="103"/>
                          <w:sz w:val="12"/>
                          <w:szCs w:val="12"/>
                        </w:rPr>
                        <w:t>i</w:t>
                      </w:r>
                      <w:r>
                        <w:rPr>
                          <w:rFonts w:ascii="Arial" w:eastAsia="Arial" w:hAnsi="Arial" w:cs="Arial"/>
                          <w:b/>
                          <w:bCs/>
                          <w:spacing w:val="3"/>
                          <w:w w:val="103"/>
                          <w:sz w:val="12"/>
                          <w:szCs w:val="12"/>
                        </w:rPr>
                        <w:t>o</w:t>
                      </w:r>
                      <w:r>
                        <w:rPr>
                          <w:rFonts w:ascii="Arial" w:eastAsia="Arial" w:hAnsi="Arial" w:cs="Arial"/>
                          <w:b/>
                          <w:bCs/>
                          <w:w w:val="103"/>
                          <w:sz w:val="12"/>
                          <w:szCs w:val="12"/>
                        </w:rPr>
                        <w:t>n</w:t>
                      </w:r>
                    </w:p>
                    <w:p w14:paraId="2B892BA2" w14:textId="77777777" w:rsidR="00583B21" w:rsidRDefault="00583B21" w:rsidP="00583B21">
                      <w:pPr>
                        <w:tabs>
                          <w:tab w:val="left" w:pos="4320"/>
                          <w:tab w:val="left" w:pos="6360"/>
                        </w:tabs>
                        <w:spacing w:before="68" w:after="0" w:line="240" w:lineRule="auto"/>
                        <w:ind w:left="43" w:right="-20"/>
                        <w:rPr>
                          <w:rFonts w:ascii="Arial" w:eastAsia="Arial" w:hAnsi="Arial" w:cs="Arial"/>
                          <w:sz w:val="12"/>
                          <w:szCs w:val="12"/>
                        </w:rPr>
                      </w:pPr>
                      <w:r>
                        <w:rPr>
                          <w:rFonts w:ascii="Arial" w:eastAsia="Arial" w:hAnsi="Arial" w:cs="Arial"/>
                          <w:spacing w:val="4"/>
                          <w:position w:val="2"/>
                          <w:sz w:val="12"/>
                          <w:szCs w:val="12"/>
                        </w:rPr>
                        <w:t>-</w:t>
                      </w:r>
                      <w:r>
                        <w:rPr>
                          <w:rFonts w:ascii="Arial" w:eastAsia="Arial" w:hAnsi="Arial" w:cs="Arial"/>
                          <w:position w:val="2"/>
                          <w:sz w:val="12"/>
                          <w:szCs w:val="12"/>
                        </w:rPr>
                        <w:t>C</w:t>
                      </w:r>
                      <w:r>
                        <w:rPr>
                          <w:rFonts w:ascii="Arial" w:eastAsia="Arial" w:hAnsi="Arial" w:cs="Arial"/>
                          <w:spacing w:val="-1"/>
                          <w:position w:val="2"/>
                          <w:sz w:val="12"/>
                          <w:szCs w:val="12"/>
                        </w:rPr>
                        <w:t>I</w:t>
                      </w:r>
                      <w:r>
                        <w:rPr>
                          <w:rFonts w:ascii="Arial" w:eastAsia="Arial" w:hAnsi="Arial" w:cs="Arial"/>
                          <w:spacing w:val="3"/>
                          <w:position w:val="2"/>
                          <w:sz w:val="12"/>
                          <w:szCs w:val="12"/>
                        </w:rPr>
                        <w:t>T</w:t>
                      </w:r>
                      <w:r>
                        <w:rPr>
                          <w:rFonts w:ascii="Arial" w:eastAsia="Arial" w:hAnsi="Arial" w:cs="Arial"/>
                          <w:spacing w:val="-1"/>
                          <w:position w:val="2"/>
                          <w:sz w:val="12"/>
                          <w:szCs w:val="12"/>
                        </w:rPr>
                        <w:t>I</w:t>
                      </w:r>
                      <w:r>
                        <w:rPr>
                          <w:rFonts w:ascii="Arial" w:eastAsia="Arial" w:hAnsi="Arial" w:cs="Arial"/>
                          <w:spacing w:val="7"/>
                          <w:position w:val="2"/>
                          <w:sz w:val="12"/>
                          <w:szCs w:val="12"/>
                        </w:rPr>
                        <w:t>E</w:t>
                      </w:r>
                      <w:r>
                        <w:rPr>
                          <w:rFonts w:ascii="Arial" w:eastAsia="Arial" w:hAnsi="Arial" w:cs="Arial"/>
                          <w:position w:val="2"/>
                          <w:sz w:val="12"/>
                          <w:szCs w:val="12"/>
                        </w:rPr>
                        <w:t>S</w:t>
                      </w:r>
                      <w:r>
                        <w:rPr>
                          <w:rFonts w:ascii="Arial" w:eastAsia="Arial" w:hAnsi="Arial" w:cs="Arial"/>
                          <w:spacing w:val="-21"/>
                          <w:position w:val="2"/>
                          <w:sz w:val="12"/>
                          <w:szCs w:val="12"/>
                        </w:rPr>
                        <w:t xml:space="preserve"> </w:t>
                      </w:r>
                      <w:r>
                        <w:rPr>
                          <w:rFonts w:ascii="Arial" w:eastAsia="Arial" w:hAnsi="Arial" w:cs="Arial"/>
                          <w:position w:val="2"/>
                          <w:sz w:val="12"/>
                          <w:szCs w:val="12"/>
                        </w:rPr>
                        <w:tab/>
                      </w:r>
                      <w:r>
                        <w:rPr>
                          <w:rFonts w:ascii="Arial" w:eastAsia="Arial" w:hAnsi="Arial" w:cs="Arial"/>
                          <w:b/>
                          <w:bCs/>
                          <w:w w:val="102"/>
                          <w:sz w:val="12"/>
                          <w:szCs w:val="12"/>
                        </w:rPr>
                        <w:t>R</w:t>
                      </w:r>
                      <w:r>
                        <w:rPr>
                          <w:rFonts w:ascii="Arial" w:eastAsia="Arial" w:hAnsi="Arial" w:cs="Arial"/>
                          <w:b/>
                          <w:bCs/>
                          <w:spacing w:val="4"/>
                          <w:w w:val="102"/>
                          <w:sz w:val="12"/>
                          <w:szCs w:val="12"/>
                        </w:rPr>
                        <w:t>f</w:t>
                      </w:r>
                      <w:r>
                        <w:rPr>
                          <w:rFonts w:ascii="Arial" w:eastAsia="Arial" w:hAnsi="Arial" w:cs="Arial"/>
                          <w:b/>
                          <w:bCs/>
                          <w:spacing w:val="-1"/>
                          <w:w w:val="102"/>
                          <w:sz w:val="12"/>
                          <w:szCs w:val="12"/>
                        </w:rPr>
                        <w:t>i</w:t>
                      </w:r>
                      <w:r>
                        <w:rPr>
                          <w:rFonts w:ascii="Arial" w:eastAsia="Arial" w:hAnsi="Arial" w:cs="Arial"/>
                          <w:b/>
                          <w:bCs/>
                          <w:spacing w:val="3"/>
                          <w:w w:val="102"/>
                          <w:sz w:val="12"/>
                          <w:szCs w:val="12"/>
                        </w:rPr>
                        <w:t>d</w:t>
                      </w:r>
                      <w:r>
                        <w:rPr>
                          <w:rFonts w:ascii="Arial" w:eastAsia="Arial" w:hAnsi="Arial" w:cs="Arial"/>
                          <w:b/>
                          <w:bCs/>
                          <w:w w:val="102"/>
                          <w:sz w:val="12"/>
                          <w:szCs w:val="12"/>
                        </w:rPr>
                        <w:t>U</w:t>
                      </w:r>
                      <w:r>
                        <w:rPr>
                          <w:rFonts w:ascii="Arial" w:eastAsia="Arial" w:hAnsi="Arial" w:cs="Arial"/>
                          <w:b/>
                          <w:bCs/>
                          <w:spacing w:val="-1"/>
                          <w:w w:val="102"/>
                          <w:sz w:val="12"/>
                          <w:szCs w:val="12"/>
                        </w:rPr>
                        <w:t>se</w:t>
                      </w:r>
                      <w:r>
                        <w:rPr>
                          <w:rFonts w:ascii="Arial" w:eastAsia="Arial" w:hAnsi="Arial" w:cs="Arial"/>
                          <w:b/>
                          <w:bCs/>
                          <w:spacing w:val="-3"/>
                          <w:w w:val="102"/>
                          <w:sz w:val="12"/>
                          <w:szCs w:val="12"/>
                        </w:rPr>
                        <w:t>r</w:t>
                      </w:r>
                      <w:r>
                        <w:rPr>
                          <w:rFonts w:ascii="Arial" w:eastAsia="Arial" w:hAnsi="Arial" w:cs="Arial"/>
                          <w:b/>
                          <w:bCs/>
                          <w:w w:val="102"/>
                          <w:sz w:val="12"/>
                          <w:szCs w:val="12"/>
                        </w:rPr>
                        <w:t>D</w:t>
                      </w:r>
                      <w:r>
                        <w:rPr>
                          <w:rFonts w:ascii="Arial" w:eastAsia="Arial" w:hAnsi="Arial" w:cs="Arial"/>
                          <w:b/>
                          <w:bCs/>
                          <w:spacing w:val="-1"/>
                          <w:w w:val="102"/>
                          <w:sz w:val="12"/>
                          <w:szCs w:val="12"/>
                        </w:rPr>
                        <w:t>e</w:t>
                      </w:r>
                      <w:r>
                        <w:rPr>
                          <w:rFonts w:ascii="Arial" w:eastAsia="Arial" w:hAnsi="Arial" w:cs="Arial"/>
                          <w:b/>
                          <w:bCs/>
                          <w:spacing w:val="4"/>
                          <w:w w:val="102"/>
                          <w:sz w:val="12"/>
                          <w:szCs w:val="12"/>
                        </w:rPr>
                        <w:t>f</w:t>
                      </w:r>
                      <w:r>
                        <w:rPr>
                          <w:rFonts w:ascii="Arial" w:eastAsia="Arial" w:hAnsi="Arial" w:cs="Arial"/>
                          <w:b/>
                          <w:bCs/>
                          <w:spacing w:val="-1"/>
                          <w:w w:val="102"/>
                          <w:sz w:val="12"/>
                          <w:szCs w:val="12"/>
                        </w:rPr>
                        <w:t>i</w:t>
                      </w:r>
                      <w:r>
                        <w:rPr>
                          <w:rFonts w:ascii="Arial" w:eastAsia="Arial" w:hAnsi="Arial" w:cs="Arial"/>
                          <w:b/>
                          <w:bCs/>
                          <w:spacing w:val="3"/>
                          <w:w w:val="102"/>
                          <w:sz w:val="12"/>
                          <w:szCs w:val="12"/>
                        </w:rPr>
                        <w:t>n</w:t>
                      </w:r>
                      <w:r>
                        <w:rPr>
                          <w:rFonts w:ascii="Arial" w:eastAsia="Arial" w:hAnsi="Arial" w:cs="Arial"/>
                          <w:b/>
                          <w:bCs/>
                          <w:spacing w:val="-1"/>
                          <w:w w:val="102"/>
                          <w:sz w:val="12"/>
                          <w:szCs w:val="12"/>
                        </w:rPr>
                        <w:t>e</w:t>
                      </w:r>
                      <w:r>
                        <w:rPr>
                          <w:rFonts w:ascii="Arial" w:eastAsia="Arial" w:hAnsi="Arial" w:cs="Arial"/>
                          <w:b/>
                          <w:bCs/>
                          <w:spacing w:val="3"/>
                          <w:w w:val="102"/>
                          <w:sz w:val="12"/>
                          <w:szCs w:val="12"/>
                        </w:rPr>
                        <w:t>d</w:t>
                      </w:r>
                      <w:r>
                        <w:rPr>
                          <w:rFonts w:ascii="Arial" w:eastAsia="Arial" w:hAnsi="Arial" w:cs="Arial"/>
                          <w:b/>
                          <w:bCs/>
                          <w:spacing w:val="7"/>
                          <w:w w:val="102"/>
                          <w:sz w:val="12"/>
                          <w:szCs w:val="12"/>
                        </w:rPr>
                        <w:t>P</w:t>
                      </w:r>
                      <w:r>
                        <w:rPr>
                          <w:rFonts w:ascii="Arial" w:eastAsia="Arial" w:hAnsi="Arial" w:cs="Arial"/>
                          <w:b/>
                          <w:bCs/>
                          <w:spacing w:val="-3"/>
                          <w:w w:val="102"/>
                          <w:sz w:val="12"/>
                          <w:szCs w:val="12"/>
                        </w:rPr>
                        <w:t>r</w:t>
                      </w:r>
                      <w:r>
                        <w:rPr>
                          <w:rFonts w:ascii="Arial" w:eastAsia="Arial" w:hAnsi="Arial" w:cs="Arial"/>
                          <w:b/>
                          <w:bCs/>
                          <w:spacing w:val="3"/>
                          <w:w w:val="102"/>
                          <w:sz w:val="12"/>
                          <w:szCs w:val="12"/>
                        </w:rPr>
                        <w:t>op</w:t>
                      </w:r>
                      <w:r>
                        <w:rPr>
                          <w:rFonts w:ascii="Arial" w:eastAsia="Arial" w:hAnsi="Arial" w:cs="Arial"/>
                          <w:b/>
                          <w:bCs/>
                          <w:spacing w:val="-1"/>
                          <w:w w:val="102"/>
                          <w:sz w:val="12"/>
                          <w:szCs w:val="12"/>
                        </w:rPr>
                        <w:t>e</w:t>
                      </w:r>
                      <w:r>
                        <w:rPr>
                          <w:rFonts w:ascii="Arial" w:eastAsia="Arial" w:hAnsi="Arial" w:cs="Arial"/>
                          <w:b/>
                          <w:bCs/>
                          <w:spacing w:val="-3"/>
                          <w:w w:val="102"/>
                          <w:sz w:val="12"/>
                          <w:szCs w:val="12"/>
                        </w:rPr>
                        <w:t>r</w:t>
                      </w:r>
                      <w:r>
                        <w:rPr>
                          <w:rFonts w:ascii="Arial" w:eastAsia="Arial" w:hAnsi="Arial" w:cs="Arial"/>
                          <w:b/>
                          <w:bCs/>
                          <w:spacing w:val="4"/>
                          <w:w w:val="102"/>
                          <w:sz w:val="12"/>
                          <w:szCs w:val="12"/>
                        </w:rPr>
                        <w:t>t</w:t>
                      </w:r>
                      <w:r>
                        <w:rPr>
                          <w:rFonts w:ascii="Arial" w:eastAsia="Arial" w:hAnsi="Arial" w:cs="Arial"/>
                          <w:b/>
                          <w:bCs/>
                          <w:w w:val="102"/>
                          <w:sz w:val="12"/>
                          <w:szCs w:val="12"/>
                        </w:rPr>
                        <w:t>y</w:t>
                      </w:r>
                      <w:r>
                        <w:rPr>
                          <w:rFonts w:ascii="Arial" w:eastAsia="Arial" w:hAnsi="Arial" w:cs="Arial"/>
                          <w:b/>
                          <w:bCs/>
                          <w:spacing w:val="-20"/>
                          <w:w w:val="102"/>
                          <w:sz w:val="12"/>
                          <w:szCs w:val="12"/>
                        </w:rPr>
                        <w:t xml:space="preserve"> </w:t>
                      </w:r>
                      <w:r>
                        <w:rPr>
                          <w:rFonts w:ascii="Arial" w:eastAsia="Arial" w:hAnsi="Arial" w:cs="Arial"/>
                          <w:b/>
                          <w:bCs/>
                          <w:sz w:val="12"/>
                          <w:szCs w:val="12"/>
                        </w:rPr>
                        <w:tab/>
                      </w:r>
                      <w:r>
                        <w:rPr>
                          <w:rFonts w:ascii="Arial" w:eastAsia="Arial" w:hAnsi="Arial" w:cs="Arial"/>
                          <w:b/>
                          <w:bCs/>
                          <w:w w:val="103"/>
                          <w:sz w:val="12"/>
                          <w:szCs w:val="12"/>
                        </w:rPr>
                        <w:t>R</w:t>
                      </w:r>
                      <w:r>
                        <w:rPr>
                          <w:rFonts w:ascii="Arial" w:eastAsia="Arial" w:hAnsi="Arial" w:cs="Arial"/>
                          <w:b/>
                          <w:bCs/>
                          <w:spacing w:val="3"/>
                          <w:w w:val="103"/>
                          <w:sz w:val="12"/>
                          <w:szCs w:val="12"/>
                        </w:rPr>
                        <w:t>obo</w:t>
                      </w:r>
                      <w:r>
                        <w:rPr>
                          <w:rFonts w:ascii="Arial" w:eastAsia="Arial" w:hAnsi="Arial" w:cs="Arial"/>
                          <w:b/>
                          <w:bCs/>
                          <w:spacing w:val="4"/>
                          <w:w w:val="103"/>
                          <w:sz w:val="12"/>
                          <w:szCs w:val="12"/>
                        </w:rPr>
                        <w:t>t</w:t>
                      </w:r>
                      <w:r>
                        <w:rPr>
                          <w:rFonts w:ascii="Arial" w:eastAsia="Arial" w:hAnsi="Arial" w:cs="Arial"/>
                          <w:b/>
                          <w:bCs/>
                          <w:w w:val="103"/>
                          <w:sz w:val="12"/>
                          <w:szCs w:val="12"/>
                        </w:rPr>
                        <w:t>U</w:t>
                      </w:r>
                      <w:r>
                        <w:rPr>
                          <w:rFonts w:ascii="Arial" w:eastAsia="Arial" w:hAnsi="Arial" w:cs="Arial"/>
                          <w:b/>
                          <w:bCs/>
                          <w:spacing w:val="-1"/>
                          <w:w w:val="103"/>
                          <w:sz w:val="12"/>
                          <w:szCs w:val="12"/>
                        </w:rPr>
                        <w:t>se</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e</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n</w:t>
                      </w:r>
                      <w:r>
                        <w:rPr>
                          <w:rFonts w:ascii="Arial" w:eastAsia="Arial" w:hAnsi="Arial" w:cs="Arial"/>
                          <w:b/>
                          <w:bCs/>
                          <w:spacing w:val="-1"/>
                          <w:w w:val="103"/>
                          <w:sz w:val="12"/>
                          <w:szCs w:val="12"/>
                        </w:rPr>
                        <w:t>e</w:t>
                      </w:r>
                      <w:r>
                        <w:rPr>
                          <w:rFonts w:ascii="Arial" w:eastAsia="Arial" w:hAnsi="Arial" w:cs="Arial"/>
                          <w:b/>
                          <w:bCs/>
                          <w:spacing w:val="3"/>
                          <w:w w:val="103"/>
                          <w:sz w:val="12"/>
                          <w:szCs w:val="12"/>
                        </w:rPr>
                        <w:t>d</w:t>
                      </w:r>
                      <w:r>
                        <w:rPr>
                          <w:rFonts w:ascii="Arial" w:eastAsia="Arial" w:hAnsi="Arial" w:cs="Arial"/>
                          <w:b/>
                          <w:bCs/>
                          <w:spacing w:val="7"/>
                          <w:w w:val="103"/>
                          <w:sz w:val="12"/>
                          <w:szCs w:val="12"/>
                        </w:rPr>
                        <w:t>P</w:t>
                      </w:r>
                      <w:r>
                        <w:rPr>
                          <w:rFonts w:ascii="Arial" w:eastAsia="Arial" w:hAnsi="Arial" w:cs="Arial"/>
                          <w:b/>
                          <w:bCs/>
                          <w:spacing w:val="-3"/>
                          <w:w w:val="103"/>
                          <w:sz w:val="12"/>
                          <w:szCs w:val="12"/>
                        </w:rPr>
                        <w:t>r</w:t>
                      </w:r>
                      <w:r>
                        <w:rPr>
                          <w:rFonts w:ascii="Arial" w:eastAsia="Arial" w:hAnsi="Arial" w:cs="Arial"/>
                          <w:b/>
                          <w:bCs/>
                          <w:spacing w:val="3"/>
                          <w:w w:val="103"/>
                          <w:sz w:val="12"/>
                          <w:szCs w:val="12"/>
                        </w:rPr>
                        <w:t>op</w:t>
                      </w:r>
                      <w:r>
                        <w:rPr>
                          <w:rFonts w:ascii="Arial" w:eastAsia="Arial" w:hAnsi="Arial" w:cs="Arial"/>
                          <w:b/>
                          <w:bCs/>
                          <w:spacing w:val="-1"/>
                          <w:w w:val="103"/>
                          <w:sz w:val="12"/>
                          <w:szCs w:val="12"/>
                        </w:rPr>
                        <w:t>e</w:t>
                      </w:r>
                      <w:r>
                        <w:rPr>
                          <w:rFonts w:ascii="Arial" w:eastAsia="Arial" w:hAnsi="Arial" w:cs="Arial"/>
                          <w:b/>
                          <w:bCs/>
                          <w:spacing w:val="-3"/>
                          <w:w w:val="103"/>
                          <w:sz w:val="12"/>
                          <w:szCs w:val="12"/>
                        </w:rPr>
                        <w:t>r</w:t>
                      </w:r>
                      <w:r>
                        <w:rPr>
                          <w:rFonts w:ascii="Arial" w:eastAsia="Arial" w:hAnsi="Arial" w:cs="Arial"/>
                          <w:b/>
                          <w:bCs/>
                          <w:spacing w:val="4"/>
                          <w:w w:val="103"/>
                          <w:sz w:val="12"/>
                          <w:szCs w:val="12"/>
                        </w:rPr>
                        <w:t>t</w:t>
                      </w:r>
                      <w:r>
                        <w:rPr>
                          <w:rFonts w:ascii="Arial" w:eastAsia="Arial" w:hAnsi="Arial" w:cs="Arial"/>
                          <w:b/>
                          <w:bCs/>
                          <w:w w:val="103"/>
                          <w:sz w:val="12"/>
                          <w:szCs w:val="12"/>
                        </w:rPr>
                        <w:t>y</w:t>
                      </w:r>
                    </w:p>
                    <w:p w14:paraId="485BB0C8" w14:textId="77777777" w:rsidR="00583B21" w:rsidRDefault="00583B21" w:rsidP="00583B21">
                      <w:pPr>
                        <w:spacing w:after="0" w:line="136" w:lineRule="exact"/>
                        <w:ind w:left="43" w:right="-20"/>
                        <w:rPr>
                          <w:rFonts w:ascii="Arial" w:eastAsia="Arial" w:hAnsi="Arial" w:cs="Arial"/>
                          <w:sz w:val="12"/>
                          <w:szCs w:val="12"/>
                        </w:rPr>
                      </w:pPr>
                      <w:r>
                        <w:rPr>
                          <w:rFonts w:ascii="Arial" w:eastAsia="Arial" w:hAnsi="Arial" w:cs="Arial"/>
                          <w:spacing w:val="4"/>
                          <w:w w:val="103"/>
                          <w:sz w:val="12"/>
                          <w:szCs w:val="12"/>
                        </w:rPr>
                        <w:t>-</w:t>
                      </w:r>
                      <w:r>
                        <w:rPr>
                          <w:rFonts w:ascii="Arial" w:eastAsia="Arial" w:hAnsi="Arial" w:cs="Arial"/>
                          <w:spacing w:val="-1"/>
                          <w:w w:val="103"/>
                          <w:sz w:val="12"/>
                          <w:szCs w:val="12"/>
                        </w:rPr>
                        <w:t>L</w:t>
                      </w:r>
                      <w:r>
                        <w:rPr>
                          <w:rFonts w:ascii="Arial" w:eastAsia="Arial" w:hAnsi="Arial" w:cs="Arial"/>
                          <w:spacing w:val="7"/>
                          <w:w w:val="103"/>
                          <w:sz w:val="12"/>
                          <w:szCs w:val="12"/>
                        </w:rPr>
                        <w:t>A</w:t>
                      </w:r>
                      <w:r>
                        <w:rPr>
                          <w:rFonts w:ascii="Arial" w:eastAsia="Arial" w:hAnsi="Arial" w:cs="Arial"/>
                          <w:spacing w:val="3"/>
                          <w:w w:val="103"/>
                          <w:sz w:val="12"/>
                          <w:szCs w:val="12"/>
                        </w:rPr>
                        <w:t>T</w:t>
                      </w:r>
                      <w:r>
                        <w:rPr>
                          <w:rFonts w:ascii="Arial" w:eastAsia="Arial" w:hAnsi="Arial" w:cs="Arial"/>
                          <w:spacing w:val="-1"/>
                          <w:w w:val="103"/>
                          <w:sz w:val="12"/>
                          <w:szCs w:val="12"/>
                        </w:rPr>
                        <w:t>_L</w:t>
                      </w:r>
                      <w:r>
                        <w:rPr>
                          <w:rFonts w:ascii="Arial" w:eastAsia="Arial" w:hAnsi="Arial" w:cs="Arial"/>
                          <w:spacing w:val="5"/>
                          <w:w w:val="103"/>
                          <w:sz w:val="12"/>
                          <w:szCs w:val="12"/>
                        </w:rPr>
                        <w:t>O</w:t>
                      </w:r>
                      <w:r>
                        <w:rPr>
                          <w:rFonts w:ascii="Arial" w:eastAsia="Arial" w:hAnsi="Arial" w:cs="Arial"/>
                          <w:w w:val="103"/>
                          <w:sz w:val="12"/>
                          <w:szCs w:val="12"/>
                        </w:rPr>
                        <w:t>N</w:t>
                      </w:r>
                    </w:p>
                    <w:p w14:paraId="0099B4B6" w14:textId="77777777" w:rsidR="00583B21" w:rsidRDefault="00583B21" w:rsidP="00583B21">
                      <w:pPr>
                        <w:spacing w:before="3" w:after="0" w:line="120" w:lineRule="exact"/>
                        <w:rPr>
                          <w:sz w:val="12"/>
                          <w:szCs w:val="12"/>
                        </w:rPr>
                      </w:pPr>
                    </w:p>
                    <w:p w14:paraId="23B66B9B" w14:textId="77777777" w:rsidR="00583B21" w:rsidRDefault="00583B21" w:rsidP="00583B21">
                      <w:pPr>
                        <w:spacing w:after="0" w:line="200" w:lineRule="exact"/>
                        <w:rPr>
                          <w:sz w:val="20"/>
                          <w:szCs w:val="20"/>
                        </w:rPr>
                      </w:pPr>
                    </w:p>
                    <w:p w14:paraId="284AE9B6" w14:textId="77777777" w:rsidR="00583B21" w:rsidRDefault="00583B21" w:rsidP="00583B21">
                      <w:pPr>
                        <w:spacing w:after="0" w:line="200" w:lineRule="exact"/>
                        <w:rPr>
                          <w:sz w:val="20"/>
                          <w:szCs w:val="20"/>
                        </w:rPr>
                      </w:pPr>
                    </w:p>
                    <w:p w14:paraId="5CF4A646" w14:textId="77777777" w:rsidR="00583B21" w:rsidRDefault="00583B21" w:rsidP="00583B21">
                      <w:pPr>
                        <w:spacing w:after="0" w:line="200" w:lineRule="exact"/>
                        <w:rPr>
                          <w:sz w:val="20"/>
                          <w:szCs w:val="20"/>
                        </w:rPr>
                      </w:pPr>
                    </w:p>
                    <w:p w14:paraId="309BA1A3" w14:textId="77777777" w:rsidR="00583B21" w:rsidRDefault="00583B21" w:rsidP="00583B21">
                      <w:pPr>
                        <w:spacing w:after="0" w:line="240" w:lineRule="auto"/>
                        <w:ind w:left="3484" w:right="3813"/>
                        <w:jc w:val="center"/>
                        <w:rPr>
                          <w:rFonts w:ascii="Arial" w:eastAsia="Arial" w:hAnsi="Arial" w:cs="Arial"/>
                          <w:sz w:val="12"/>
                          <w:szCs w:val="12"/>
                        </w:rPr>
                      </w:pPr>
                      <w:r>
                        <w:rPr>
                          <w:rFonts w:ascii="Arial" w:eastAsia="Arial" w:hAnsi="Arial" w:cs="Arial"/>
                          <w:b/>
                          <w:bCs/>
                          <w:spacing w:val="7"/>
                          <w:w w:val="103"/>
                          <w:sz w:val="12"/>
                          <w:szCs w:val="12"/>
                        </w:rPr>
                        <w:t>S</w:t>
                      </w:r>
                      <w:r>
                        <w:rPr>
                          <w:rFonts w:ascii="Arial" w:eastAsia="Arial" w:hAnsi="Arial" w:cs="Arial"/>
                          <w:b/>
                          <w:bCs/>
                          <w:spacing w:val="-1"/>
                          <w:w w:val="103"/>
                          <w:sz w:val="12"/>
                          <w:szCs w:val="12"/>
                        </w:rPr>
                        <w:t>e</w:t>
                      </w:r>
                      <w:r>
                        <w:rPr>
                          <w:rFonts w:ascii="Arial" w:eastAsia="Arial" w:hAnsi="Arial" w:cs="Arial"/>
                          <w:b/>
                          <w:bCs/>
                          <w:spacing w:val="3"/>
                          <w:w w:val="103"/>
                          <w:sz w:val="12"/>
                          <w:szCs w:val="12"/>
                        </w:rPr>
                        <w:t>n</w:t>
                      </w:r>
                      <w:r>
                        <w:rPr>
                          <w:rFonts w:ascii="Arial" w:eastAsia="Arial" w:hAnsi="Arial" w:cs="Arial"/>
                          <w:b/>
                          <w:bCs/>
                          <w:spacing w:val="-1"/>
                          <w:w w:val="103"/>
                          <w:sz w:val="12"/>
                          <w:szCs w:val="12"/>
                        </w:rPr>
                        <w:t>s</w:t>
                      </w:r>
                      <w:r>
                        <w:rPr>
                          <w:rFonts w:ascii="Arial" w:eastAsia="Arial" w:hAnsi="Arial" w:cs="Arial"/>
                          <w:b/>
                          <w:bCs/>
                          <w:spacing w:val="3"/>
                          <w:w w:val="103"/>
                          <w:sz w:val="12"/>
                          <w:szCs w:val="12"/>
                        </w:rPr>
                        <w:t>o</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a</w:t>
                      </w:r>
                      <w:r>
                        <w:rPr>
                          <w:rFonts w:ascii="Arial" w:eastAsia="Arial" w:hAnsi="Arial" w:cs="Arial"/>
                          <w:b/>
                          <w:bCs/>
                          <w:spacing w:val="4"/>
                          <w:w w:val="103"/>
                          <w:sz w:val="12"/>
                          <w:szCs w:val="12"/>
                        </w:rPr>
                        <w:t>t</w:t>
                      </w:r>
                      <w:r>
                        <w:rPr>
                          <w:rFonts w:ascii="Arial" w:eastAsia="Arial" w:hAnsi="Arial" w:cs="Arial"/>
                          <w:b/>
                          <w:bCs/>
                          <w:w w:val="103"/>
                          <w:sz w:val="12"/>
                          <w:szCs w:val="12"/>
                        </w:rPr>
                        <w:t>a</w:t>
                      </w:r>
                    </w:p>
                    <w:p w14:paraId="5D94B00C" w14:textId="77777777" w:rsidR="00583B21" w:rsidRDefault="00583B21" w:rsidP="00583B21">
                      <w:pPr>
                        <w:spacing w:after="0" w:line="200" w:lineRule="exact"/>
                        <w:rPr>
                          <w:sz w:val="20"/>
                          <w:szCs w:val="20"/>
                        </w:rPr>
                      </w:pPr>
                    </w:p>
                    <w:p w14:paraId="2C32A14A" w14:textId="77777777" w:rsidR="00583B21" w:rsidRDefault="00583B21" w:rsidP="00583B21">
                      <w:pPr>
                        <w:spacing w:after="0" w:line="200" w:lineRule="exact"/>
                        <w:rPr>
                          <w:sz w:val="20"/>
                          <w:szCs w:val="20"/>
                        </w:rPr>
                      </w:pPr>
                    </w:p>
                    <w:p w14:paraId="2D62610F" w14:textId="77777777" w:rsidR="00583B21" w:rsidRDefault="00583B21" w:rsidP="00583B21">
                      <w:pPr>
                        <w:spacing w:after="0" w:line="200" w:lineRule="exact"/>
                        <w:rPr>
                          <w:sz w:val="20"/>
                          <w:szCs w:val="20"/>
                        </w:rPr>
                      </w:pPr>
                    </w:p>
                    <w:p w14:paraId="323259BC" w14:textId="77777777" w:rsidR="00583B21" w:rsidRDefault="00583B21" w:rsidP="00583B21">
                      <w:pPr>
                        <w:spacing w:after="0" w:line="200" w:lineRule="exact"/>
                        <w:rPr>
                          <w:sz w:val="20"/>
                          <w:szCs w:val="20"/>
                        </w:rPr>
                      </w:pPr>
                    </w:p>
                    <w:p w14:paraId="50A9609B" w14:textId="77777777" w:rsidR="00583B21" w:rsidRDefault="00583B21" w:rsidP="00583B21">
                      <w:pPr>
                        <w:spacing w:after="0" w:line="200" w:lineRule="exact"/>
                        <w:rPr>
                          <w:sz w:val="20"/>
                          <w:szCs w:val="20"/>
                        </w:rPr>
                      </w:pPr>
                    </w:p>
                    <w:p w14:paraId="0CEBF5F3" w14:textId="77777777" w:rsidR="00583B21" w:rsidRDefault="00583B21" w:rsidP="00583B21">
                      <w:pPr>
                        <w:spacing w:before="1" w:after="0" w:line="220" w:lineRule="exact"/>
                      </w:pPr>
                    </w:p>
                    <w:p w14:paraId="5347245F" w14:textId="77777777" w:rsidR="00583B21" w:rsidRDefault="00583B21" w:rsidP="00583B21">
                      <w:pPr>
                        <w:tabs>
                          <w:tab w:val="left" w:pos="2880"/>
                          <w:tab w:val="left" w:pos="4040"/>
                          <w:tab w:val="left" w:pos="5420"/>
                        </w:tabs>
                        <w:spacing w:after="0" w:line="240" w:lineRule="auto"/>
                        <w:ind w:left="1494" w:right="1823"/>
                        <w:jc w:val="center"/>
                        <w:rPr>
                          <w:rFonts w:ascii="Arial" w:eastAsia="Arial" w:hAnsi="Arial" w:cs="Arial"/>
                          <w:sz w:val="12"/>
                          <w:szCs w:val="12"/>
                        </w:rPr>
                      </w:pPr>
                      <w:r>
                        <w:rPr>
                          <w:rFonts w:ascii="Arial" w:eastAsia="Arial" w:hAnsi="Arial" w:cs="Arial"/>
                          <w:b/>
                          <w:bCs/>
                          <w:sz w:val="12"/>
                          <w:szCs w:val="12"/>
                        </w:rPr>
                        <w:t>N</w:t>
                      </w:r>
                      <w:r>
                        <w:rPr>
                          <w:rFonts w:ascii="Arial" w:eastAsia="Arial" w:hAnsi="Arial" w:cs="Arial"/>
                          <w:b/>
                          <w:bCs/>
                          <w:spacing w:val="7"/>
                          <w:sz w:val="12"/>
                          <w:szCs w:val="12"/>
                        </w:rPr>
                        <w:t>X</w:t>
                      </w:r>
                      <w:r>
                        <w:rPr>
                          <w:rFonts w:ascii="Arial" w:eastAsia="Arial" w:hAnsi="Arial" w:cs="Arial"/>
                          <w:b/>
                          <w:bCs/>
                          <w:spacing w:val="3"/>
                          <w:sz w:val="12"/>
                          <w:szCs w:val="12"/>
                        </w:rPr>
                        <w:t>T</w:t>
                      </w:r>
                      <w:r>
                        <w:rPr>
                          <w:rFonts w:ascii="Arial" w:eastAsia="Arial" w:hAnsi="Arial" w:cs="Arial"/>
                          <w:b/>
                          <w:bCs/>
                          <w:sz w:val="12"/>
                          <w:szCs w:val="12"/>
                        </w:rPr>
                        <w:t>R</w:t>
                      </w:r>
                      <w:r>
                        <w:rPr>
                          <w:rFonts w:ascii="Arial" w:eastAsia="Arial" w:hAnsi="Arial" w:cs="Arial"/>
                          <w:b/>
                          <w:bCs/>
                          <w:spacing w:val="3"/>
                          <w:sz w:val="12"/>
                          <w:szCs w:val="12"/>
                        </w:rPr>
                        <w:t>obo</w:t>
                      </w:r>
                      <w:r>
                        <w:rPr>
                          <w:rFonts w:ascii="Arial" w:eastAsia="Arial" w:hAnsi="Arial" w:cs="Arial"/>
                          <w:b/>
                          <w:bCs/>
                          <w:spacing w:val="4"/>
                          <w:sz w:val="12"/>
                          <w:szCs w:val="12"/>
                        </w:rPr>
                        <w:t>t</w:t>
                      </w:r>
                      <w:r>
                        <w:rPr>
                          <w:rFonts w:ascii="Arial" w:eastAsia="Arial" w:hAnsi="Arial" w:cs="Arial"/>
                          <w:b/>
                          <w:bCs/>
                          <w:sz w:val="12"/>
                          <w:szCs w:val="12"/>
                        </w:rPr>
                        <w:t>D</w:t>
                      </w:r>
                      <w:r>
                        <w:rPr>
                          <w:rFonts w:ascii="Arial" w:eastAsia="Arial" w:hAnsi="Arial" w:cs="Arial"/>
                          <w:b/>
                          <w:bCs/>
                          <w:spacing w:val="-1"/>
                          <w:sz w:val="12"/>
                          <w:szCs w:val="12"/>
                        </w:rPr>
                        <w:t>a</w:t>
                      </w:r>
                      <w:r>
                        <w:rPr>
                          <w:rFonts w:ascii="Arial" w:eastAsia="Arial" w:hAnsi="Arial" w:cs="Arial"/>
                          <w:b/>
                          <w:bCs/>
                          <w:spacing w:val="4"/>
                          <w:sz w:val="12"/>
                          <w:szCs w:val="12"/>
                        </w:rPr>
                        <w:t>t</w:t>
                      </w:r>
                      <w:r>
                        <w:rPr>
                          <w:rFonts w:ascii="Arial" w:eastAsia="Arial" w:hAnsi="Arial" w:cs="Arial"/>
                          <w:b/>
                          <w:bCs/>
                          <w:sz w:val="12"/>
                          <w:szCs w:val="12"/>
                        </w:rPr>
                        <w:t>a</w:t>
                      </w:r>
                      <w:r>
                        <w:rPr>
                          <w:rFonts w:ascii="Arial" w:eastAsia="Arial" w:hAnsi="Arial" w:cs="Arial"/>
                          <w:b/>
                          <w:bCs/>
                          <w:spacing w:val="-8"/>
                          <w:sz w:val="12"/>
                          <w:szCs w:val="12"/>
                        </w:rPr>
                        <w:t xml:space="preserve"> </w:t>
                      </w:r>
                      <w:r>
                        <w:rPr>
                          <w:rFonts w:ascii="Arial" w:eastAsia="Arial" w:hAnsi="Arial" w:cs="Arial"/>
                          <w:b/>
                          <w:bCs/>
                          <w:sz w:val="12"/>
                          <w:szCs w:val="12"/>
                        </w:rPr>
                        <w:tab/>
                      </w:r>
                      <w:r>
                        <w:rPr>
                          <w:rFonts w:ascii="Arial" w:eastAsia="Arial" w:hAnsi="Arial" w:cs="Arial"/>
                          <w:b/>
                          <w:bCs/>
                          <w:spacing w:val="5"/>
                          <w:sz w:val="12"/>
                          <w:szCs w:val="12"/>
                        </w:rPr>
                        <w:t>G</w:t>
                      </w:r>
                      <w:r>
                        <w:rPr>
                          <w:rFonts w:ascii="Arial" w:eastAsia="Arial" w:hAnsi="Arial" w:cs="Arial"/>
                          <w:b/>
                          <w:bCs/>
                          <w:spacing w:val="3"/>
                          <w:sz w:val="12"/>
                          <w:szCs w:val="12"/>
                        </w:rPr>
                        <w:t>p</w:t>
                      </w:r>
                      <w:r>
                        <w:rPr>
                          <w:rFonts w:ascii="Arial" w:eastAsia="Arial" w:hAnsi="Arial" w:cs="Arial"/>
                          <w:b/>
                          <w:bCs/>
                          <w:spacing w:val="-1"/>
                          <w:sz w:val="12"/>
                          <w:szCs w:val="12"/>
                        </w:rPr>
                        <w:t>s</w:t>
                      </w:r>
                      <w:r>
                        <w:rPr>
                          <w:rFonts w:ascii="Arial" w:eastAsia="Arial" w:hAnsi="Arial" w:cs="Arial"/>
                          <w:b/>
                          <w:bCs/>
                          <w:sz w:val="12"/>
                          <w:szCs w:val="12"/>
                        </w:rPr>
                        <w:t>D</w:t>
                      </w:r>
                      <w:r>
                        <w:rPr>
                          <w:rFonts w:ascii="Arial" w:eastAsia="Arial" w:hAnsi="Arial" w:cs="Arial"/>
                          <w:b/>
                          <w:bCs/>
                          <w:spacing w:val="-1"/>
                          <w:sz w:val="12"/>
                          <w:szCs w:val="12"/>
                        </w:rPr>
                        <w:t>a</w:t>
                      </w:r>
                      <w:r>
                        <w:rPr>
                          <w:rFonts w:ascii="Arial" w:eastAsia="Arial" w:hAnsi="Arial" w:cs="Arial"/>
                          <w:b/>
                          <w:bCs/>
                          <w:spacing w:val="4"/>
                          <w:sz w:val="12"/>
                          <w:szCs w:val="12"/>
                        </w:rPr>
                        <w:t>t</w:t>
                      </w:r>
                      <w:r>
                        <w:rPr>
                          <w:rFonts w:ascii="Arial" w:eastAsia="Arial" w:hAnsi="Arial" w:cs="Arial"/>
                          <w:b/>
                          <w:bCs/>
                          <w:sz w:val="12"/>
                          <w:szCs w:val="12"/>
                        </w:rPr>
                        <w:t>a</w:t>
                      </w:r>
                      <w:r>
                        <w:rPr>
                          <w:rFonts w:ascii="Arial" w:eastAsia="Arial" w:hAnsi="Arial" w:cs="Arial"/>
                          <w:b/>
                          <w:bCs/>
                          <w:spacing w:val="-19"/>
                          <w:sz w:val="12"/>
                          <w:szCs w:val="12"/>
                        </w:rPr>
                        <w:t xml:space="preserve"> </w:t>
                      </w:r>
                      <w:r>
                        <w:rPr>
                          <w:rFonts w:ascii="Arial" w:eastAsia="Arial" w:hAnsi="Arial" w:cs="Arial"/>
                          <w:b/>
                          <w:bCs/>
                          <w:sz w:val="12"/>
                          <w:szCs w:val="12"/>
                        </w:rPr>
                        <w:tab/>
                      </w:r>
                      <w:r>
                        <w:rPr>
                          <w:rFonts w:ascii="Arial" w:eastAsia="Arial" w:hAnsi="Arial" w:cs="Arial"/>
                          <w:b/>
                          <w:bCs/>
                          <w:spacing w:val="7"/>
                          <w:sz w:val="12"/>
                          <w:szCs w:val="12"/>
                        </w:rPr>
                        <w:t>W</w:t>
                      </w:r>
                      <w:r>
                        <w:rPr>
                          <w:rFonts w:ascii="Arial" w:eastAsia="Arial" w:hAnsi="Arial" w:cs="Arial"/>
                          <w:b/>
                          <w:bCs/>
                          <w:spacing w:val="-1"/>
                          <w:sz w:val="12"/>
                          <w:szCs w:val="12"/>
                        </w:rPr>
                        <w:t>ii</w:t>
                      </w:r>
                      <w:r>
                        <w:rPr>
                          <w:rFonts w:ascii="Arial" w:eastAsia="Arial" w:hAnsi="Arial" w:cs="Arial"/>
                          <w:b/>
                          <w:bCs/>
                          <w:sz w:val="12"/>
                          <w:szCs w:val="12"/>
                        </w:rPr>
                        <w:t>R</w:t>
                      </w:r>
                      <w:r>
                        <w:rPr>
                          <w:rFonts w:ascii="Arial" w:eastAsia="Arial" w:hAnsi="Arial" w:cs="Arial"/>
                          <w:b/>
                          <w:bCs/>
                          <w:spacing w:val="-1"/>
                          <w:sz w:val="12"/>
                          <w:szCs w:val="12"/>
                        </w:rPr>
                        <w:t>e</w:t>
                      </w:r>
                      <w:r>
                        <w:rPr>
                          <w:rFonts w:ascii="Arial" w:eastAsia="Arial" w:hAnsi="Arial" w:cs="Arial"/>
                          <w:b/>
                          <w:bCs/>
                          <w:spacing w:val="2"/>
                          <w:sz w:val="12"/>
                          <w:szCs w:val="12"/>
                        </w:rPr>
                        <w:t>m</w:t>
                      </w:r>
                      <w:r>
                        <w:rPr>
                          <w:rFonts w:ascii="Arial" w:eastAsia="Arial" w:hAnsi="Arial" w:cs="Arial"/>
                          <w:b/>
                          <w:bCs/>
                          <w:spacing w:val="3"/>
                          <w:sz w:val="12"/>
                          <w:szCs w:val="12"/>
                        </w:rPr>
                        <w:t>o</w:t>
                      </w:r>
                      <w:r>
                        <w:rPr>
                          <w:rFonts w:ascii="Arial" w:eastAsia="Arial" w:hAnsi="Arial" w:cs="Arial"/>
                          <w:b/>
                          <w:bCs/>
                          <w:spacing w:val="4"/>
                          <w:sz w:val="12"/>
                          <w:szCs w:val="12"/>
                        </w:rPr>
                        <w:t>t</w:t>
                      </w:r>
                      <w:r>
                        <w:rPr>
                          <w:rFonts w:ascii="Arial" w:eastAsia="Arial" w:hAnsi="Arial" w:cs="Arial"/>
                          <w:b/>
                          <w:bCs/>
                          <w:spacing w:val="-1"/>
                          <w:sz w:val="12"/>
                          <w:szCs w:val="12"/>
                        </w:rPr>
                        <w:t>e</w:t>
                      </w:r>
                      <w:r>
                        <w:rPr>
                          <w:rFonts w:ascii="Arial" w:eastAsia="Arial" w:hAnsi="Arial" w:cs="Arial"/>
                          <w:b/>
                          <w:bCs/>
                          <w:sz w:val="12"/>
                          <w:szCs w:val="12"/>
                        </w:rPr>
                        <w:t>D</w:t>
                      </w:r>
                      <w:r>
                        <w:rPr>
                          <w:rFonts w:ascii="Arial" w:eastAsia="Arial" w:hAnsi="Arial" w:cs="Arial"/>
                          <w:b/>
                          <w:bCs/>
                          <w:spacing w:val="-1"/>
                          <w:sz w:val="12"/>
                          <w:szCs w:val="12"/>
                        </w:rPr>
                        <w:t>a</w:t>
                      </w:r>
                      <w:r>
                        <w:rPr>
                          <w:rFonts w:ascii="Arial" w:eastAsia="Arial" w:hAnsi="Arial" w:cs="Arial"/>
                          <w:b/>
                          <w:bCs/>
                          <w:spacing w:val="4"/>
                          <w:sz w:val="12"/>
                          <w:szCs w:val="12"/>
                        </w:rPr>
                        <w:t>t</w:t>
                      </w:r>
                      <w:r>
                        <w:rPr>
                          <w:rFonts w:ascii="Arial" w:eastAsia="Arial" w:hAnsi="Arial" w:cs="Arial"/>
                          <w:b/>
                          <w:bCs/>
                          <w:sz w:val="12"/>
                          <w:szCs w:val="12"/>
                        </w:rPr>
                        <w:t>a</w:t>
                      </w:r>
                      <w:r>
                        <w:rPr>
                          <w:rFonts w:ascii="Arial" w:eastAsia="Arial" w:hAnsi="Arial" w:cs="Arial"/>
                          <w:b/>
                          <w:bCs/>
                          <w:spacing w:val="-7"/>
                          <w:sz w:val="12"/>
                          <w:szCs w:val="12"/>
                        </w:rPr>
                        <w:t xml:space="preserve"> </w:t>
                      </w:r>
                      <w:r>
                        <w:rPr>
                          <w:rFonts w:ascii="Arial" w:eastAsia="Arial" w:hAnsi="Arial" w:cs="Arial"/>
                          <w:b/>
                          <w:bCs/>
                          <w:sz w:val="12"/>
                          <w:szCs w:val="12"/>
                        </w:rPr>
                        <w:tab/>
                      </w:r>
                      <w:r>
                        <w:rPr>
                          <w:rFonts w:ascii="Arial" w:eastAsia="Arial" w:hAnsi="Arial" w:cs="Arial"/>
                          <w:b/>
                          <w:bCs/>
                          <w:w w:val="103"/>
                          <w:sz w:val="12"/>
                          <w:szCs w:val="12"/>
                        </w:rPr>
                        <w:t>R</w:t>
                      </w:r>
                      <w:r>
                        <w:rPr>
                          <w:rFonts w:ascii="Arial" w:eastAsia="Arial" w:hAnsi="Arial" w:cs="Arial"/>
                          <w:b/>
                          <w:bCs/>
                          <w:spacing w:val="4"/>
                          <w:w w:val="103"/>
                          <w:sz w:val="12"/>
                          <w:szCs w:val="12"/>
                        </w:rPr>
                        <w:t>f</w:t>
                      </w:r>
                      <w:r>
                        <w:rPr>
                          <w:rFonts w:ascii="Arial" w:eastAsia="Arial" w:hAnsi="Arial" w:cs="Arial"/>
                          <w:b/>
                          <w:bCs/>
                          <w:spacing w:val="-1"/>
                          <w:w w:val="103"/>
                          <w:sz w:val="12"/>
                          <w:szCs w:val="12"/>
                        </w:rPr>
                        <w:t>i</w:t>
                      </w:r>
                      <w:r>
                        <w:rPr>
                          <w:rFonts w:ascii="Arial" w:eastAsia="Arial" w:hAnsi="Arial" w:cs="Arial"/>
                          <w:b/>
                          <w:bCs/>
                          <w:spacing w:val="3"/>
                          <w:w w:val="103"/>
                          <w:sz w:val="12"/>
                          <w:szCs w:val="12"/>
                        </w:rPr>
                        <w:t>dT</w:t>
                      </w:r>
                      <w:r>
                        <w:rPr>
                          <w:rFonts w:ascii="Arial" w:eastAsia="Arial" w:hAnsi="Arial" w:cs="Arial"/>
                          <w:b/>
                          <w:bCs/>
                          <w:spacing w:val="-1"/>
                          <w:w w:val="103"/>
                          <w:sz w:val="12"/>
                          <w:szCs w:val="12"/>
                        </w:rPr>
                        <w:t>a</w:t>
                      </w:r>
                      <w:r>
                        <w:rPr>
                          <w:rFonts w:ascii="Arial" w:eastAsia="Arial" w:hAnsi="Arial" w:cs="Arial"/>
                          <w:b/>
                          <w:bCs/>
                          <w:spacing w:val="3"/>
                          <w:w w:val="103"/>
                          <w:sz w:val="12"/>
                          <w:szCs w:val="12"/>
                        </w:rPr>
                        <w:t>g</w:t>
                      </w:r>
                      <w:r>
                        <w:rPr>
                          <w:rFonts w:ascii="Arial" w:eastAsia="Arial" w:hAnsi="Arial" w:cs="Arial"/>
                          <w:b/>
                          <w:bCs/>
                          <w:w w:val="103"/>
                          <w:sz w:val="12"/>
                          <w:szCs w:val="12"/>
                        </w:rPr>
                        <w:t>D</w:t>
                      </w:r>
                      <w:r>
                        <w:rPr>
                          <w:rFonts w:ascii="Arial" w:eastAsia="Arial" w:hAnsi="Arial" w:cs="Arial"/>
                          <w:b/>
                          <w:bCs/>
                          <w:spacing w:val="-1"/>
                          <w:w w:val="103"/>
                          <w:sz w:val="12"/>
                          <w:szCs w:val="12"/>
                        </w:rPr>
                        <w:t>a</w:t>
                      </w:r>
                      <w:r>
                        <w:rPr>
                          <w:rFonts w:ascii="Arial" w:eastAsia="Arial" w:hAnsi="Arial" w:cs="Arial"/>
                          <w:b/>
                          <w:bCs/>
                          <w:spacing w:val="4"/>
                          <w:w w:val="103"/>
                          <w:sz w:val="12"/>
                          <w:szCs w:val="12"/>
                        </w:rPr>
                        <w:t>t</w:t>
                      </w:r>
                      <w:r>
                        <w:rPr>
                          <w:rFonts w:ascii="Arial" w:eastAsia="Arial" w:hAnsi="Arial" w:cs="Arial"/>
                          <w:b/>
                          <w:bCs/>
                          <w:w w:val="103"/>
                          <w:sz w:val="12"/>
                          <w:szCs w:val="12"/>
                        </w:rPr>
                        <w:t>a</w:t>
                      </w:r>
                    </w:p>
                    <w:p w14:paraId="6B4B3A15" w14:textId="77777777" w:rsidR="00583B21" w:rsidRDefault="00583B21" w:rsidP="00583B21">
                      <w:pPr>
                        <w:spacing w:after="0" w:line="200" w:lineRule="exact"/>
                        <w:rPr>
                          <w:sz w:val="20"/>
                          <w:szCs w:val="20"/>
                        </w:rPr>
                      </w:pPr>
                    </w:p>
                    <w:p w14:paraId="40003536" w14:textId="77777777" w:rsidR="00583B21" w:rsidRDefault="00583B21" w:rsidP="00583B21">
                      <w:pPr>
                        <w:spacing w:after="0" w:line="200" w:lineRule="exact"/>
                        <w:rPr>
                          <w:sz w:val="20"/>
                          <w:szCs w:val="20"/>
                        </w:rPr>
                      </w:pPr>
                    </w:p>
                    <w:p w14:paraId="63061C93" w14:textId="77777777" w:rsidR="00583B21" w:rsidRDefault="00583B21" w:rsidP="00583B21">
                      <w:pPr>
                        <w:spacing w:before="1" w:after="0" w:line="220" w:lineRule="exact"/>
                      </w:pPr>
                    </w:p>
                    <w:p w14:paraId="7C8329EF" w14:textId="77777777" w:rsidR="00583B21" w:rsidRDefault="00583B21" w:rsidP="00583B21">
                      <w:pPr>
                        <w:spacing w:after="0" w:line="240" w:lineRule="auto"/>
                        <w:ind w:left="1750" w:right="-20"/>
                        <w:rPr>
                          <w:rFonts w:ascii="Arial" w:eastAsia="Arial" w:hAnsi="Arial" w:cs="Arial"/>
                          <w:sz w:val="12"/>
                          <w:szCs w:val="12"/>
                        </w:rPr>
                      </w:pPr>
                      <w:r>
                        <w:rPr>
                          <w:rFonts w:ascii="Arial" w:eastAsia="Arial" w:hAnsi="Arial" w:cs="Arial"/>
                          <w:w w:val="103"/>
                          <w:sz w:val="12"/>
                          <w:szCs w:val="12"/>
                        </w:rPr>
                        <w:t>1</w:t>
                      </w:r>
                    </w:p>
                    <w:p w14:paraId="4EECC3AA" w14:textId="77777777" w:rsidR="00583B21" w:rsidRDefault="00583B21" w:rsidP="00583B21">
                      <w:pPr>
                        <w:tabs>
                          <w:tab w:val="left" w:pos="2120"/>
                        </w:tabs>
                        <w:spacing w:before="20" w:after="0" w:line="240" w:lineRule="auto"/>
                        <w:ind w:left="1772" w:right="-20"/>
                        <w:rPr>
                          <w:rFonts w:ascii="Arial" w:eastAsia="Arial" w:hAnsi="Arial" w:cs="Arial"/>
                          <w:sz w:val="12"/>
                          <w:szCs w:val="12"/>
                        </w:rPr>
                      </w:pPr>
                      <w:r>
                        <w:rPr>
                          <w:rFonts w:ascii="Arial" w:eastAsia="Arial" w:hAnsi="Arial" w:cs="Arial"/>
                          <w:sz w:val="12"/>
                          <w:szCs w:val="12"/>
                        </w:rPr>
                        <w:t>*</w:t>
                      </w:r>
                      <w:r>
                        <w:rPr>
                          <w:rFonts w:ascii="Arial" w:eastAsia="Arial" w:hAnsi="Arial" w:cs="Arial"/>
                          <w:spacing w:val="-32"/>
                          <w:sz w:val="12"/>
                          <w:szCs w:val="12"/>
                        </w:rPr>
                        <w:t xml:space="preserve"> </w:t>
                      </w:r>
                      <w:r>
                        <w:rPr>
                          <w:rFonts w:ascii="Arial" w:eastAsia="Arial" w:hAnsi="Arial" w:cs="Arial"/>
                          <w:sz w:val="12"/>
                          <w:szCs w:val="12"/>
                        </w:rPr>
                        <w:tab/>
                      </w:r>
                      <w:r>
                        <w:rPr>
                          <w:rFonts w:ascii="Arial" w:eastAsia="Arial" w:hAnsi="Arial" w:cs="Arial"/>
                          <w:spacing w:val="4"/>
                          <w:w w:val="103"/>
                          <w:sz w:val="12"/>
                          <w:szCs w:val="12"/>
                        </w:rPr>
                        <w:t>-</w:t>
                      </w:r>
                      <w:r>
                        <w:rPr>
                          <w:rFonts w:ascii="Arial" w:eastAsia="Arial" w:hAnsi="Arial" w:cs="Arial"/>
                          <w:spacing w:val="-1"/>
                          <w:w w:val="103"/>
                          <w:sz w:val="12"/>
                          <w:szCs w:val="12"/>
                        </w:rPr>
                        <w:t>po</w:t>
                      </w:r>
                      <w:r>
                        <w:rPr>
                          <w:rFonts w:ascii="Arial" w:eastAsia="Arial" w:hAnsi="Arial" w:cs="Arial"/>
                          <w:spacing w:val="4"/>
                          <w:w w:val="103"/>
                          <w:sz w:val="12"/>
                          <w:szCs w:val="12"/>
                        </w:rPr>
                        <w:t>r</w:t>
                      </w:r>
                      <w:r>
                        <w:rPr>
                          <w:rFonts w:ascii="Arial" w:eastAsia="Arial" w:hAnsi="Arial" w:cs="Arial"/>
                          <w:spacing w:val="-1"/>
                          <w:w w:val="103"/>
                          <w:sz w:val="12"/>
                          <w:szCs w:val="12"/>
                        </w:rPr>
                        <w:t>t</w:t>
                      </w:r>
                      <w:r>
                        <w:rPr>
                          <w:rFonts w:ascii="Arial" w:eastAsia="Arial" w:hAnsi="Arial" w:cs="Arial"/>
                          <w:w w:val="103"/>
                          <w:sz w:val="12"/>
                          <w:szCs w:val="12"/>
                        </w:rPr>
                        <w:t>s</w:t>
                      </w:r>
                    </w:p>
                    <w:p w14:paraId="6C1B24C0" w14:textId="77777777" w:rsidR="00583B21" w:rsidRDefault="00583B21" w:rsidP="00583B21">
                      <w:pPr>
                        <w:spacing w:before="13" w:after="0" w:line="200" w:lineRule="exact"/>
                        <w:rPr>
                          <w:sz w:val="20"/>
                          <w:szCs w:val="20"/>
                        </w:rPr>
                      </w:pPr>
                    </w:p>
                    <w:p w14:paraId="685DCB57" w14:textId="77777777" w:rsidR="00583B21" w:rsidRDefault="00583B21" w:rsidP="00583B21">
                      <w:pPr>
                        <w:spacing w:after="0" w:line="240" w:lineRule="auto"/>
                        <w:ind w:left="1490" w:right="-20"/>
                        <w:rPr>
                          <w:rFonts w:ascii="Arial" w:eastAsia="Arial" w:hAnsi="Arial" w:cs="Arial"/>
                          <w:sz w:val="12"/>
                          <w:szCs w:val="12"/>
                        </w:rPr>
                      </w:pPr>
                      <w:r>
                        <w:rPr>
                          <w:rFonts w:ascii="Arial" w:eastAsia="Arial" w:hAnsi="Arial" w:cs="Arial"/>
                          <w:b/>
                          <w:bCs/>
                          <w:w w:val="103"/>
                          <w:sz w:val="12"/>
                          <w:szCs w:val="12"/>
                        </w:rPr>
                        <w:t>N</w:t>
                      </w:r>
                      <w:r>
                        <w:rPr>
                          <w:rFonts w:ascii="Arial" w:eastAsia="Arial" w:hAnsi="Arial" w:cs="Arial"/>
                          <w:b/>
                          <w:bCs/>
                          <w:spacing w:val="7"/>
                          <w:w w:val="103"/>
                          <w:sz w:val="12"/>
                          <w:szCs w:val="12"/>
                        </w:rPr>
                        <w:t>X</w:t>
                      </w:r>
                      <w:r>
                        <w:rPr>
                          <w:rFonts w:ascii="Arial" w:eastAsia="Arial" w:hAnsi="Arial" w:cs="Arial"/>
                          <w:b/>
                          <w:bCs/>
                          <w:spacing w:val="3"/>
                          <w:w w:val="103"/>
                          <w:sz w:val="12"/>
                          <w:szCs w:val="12"/>
                        </w:rPr>
                        <w:t>T</w:t>
                      </w:r>
                      <w:r>
                        <w:rPr>
                          <w:rFonts w:ascii="Arial" w:eastAsia="Arial" w:hAnsi="Arial" w:cs="Arial"/>
                          <w:b/>
                          <w:bCs/>
                          <w:spacing w:val="7"/>
                          <w:w w:val="103"/>
                          <w:sz w:val="12"/>
                          <w:szCs w:val="12"/>
                        </w:rPr>
                        <w:t>S</w:t>
                      </w:r>
                      <w:r>
                        <w:rPr>
                          <w:rFonts w:ascii="Arial" w:eastAsia="Arial" w:hAnsi="Arial" w:cs="Arial"/>
                          <w:b/>
                          <w:bCs/>
                          <w:spacing w:val="-1"/>
                          <w:w w:val="103"/>
                          <w:sz w:val="12"/>
                          <w:szCs w:val="12"/>
                        </w:rPr>
                        <w:t>e</w:t>
                      </w:r>
                      <w:r>
                        <w:rPr>
                          <w:rFonts w:ascii="Arial" w:eastAsia="Arial" w:hAnsi="Arial" w:cs="Arial"/>
                          <w:b/>
                          <w:bCs/>
                          <w:spacing w:val="3"/>
                          <w:w w:val="103"/>
                          <w:sz w:val="12"/>
                          <w:szCs w:val="12"/>
                        </w:rPr>
                        <w:t>n</w:t>
                      </w:r>
                      <w:r>
                        <w:rPr>
                          <w:rFonts w:ascii="Arial" w:eastAsia="Arial" w:hAnsi="Arial" w:cs="Arial"/>
                          <w:b/>
                          <w:bCs/>
                          <w:spacing w:val="-1"/>
                          <w:w w:val="103"/>
                          <w:sz w:val="12"/>
                          <w:szCs w:val="12"/>
                        </w:rPr>
                        <w:t>s</w:t>
                      </w:r>
                      <w:r>
                        <w:rPr>
                          <w:rFonts w:ascii="Arial" w:eastAsia="Arial" w:hAnsi="Arial" w:cs="Arial"/>
                          <w:b/>
                          <w:bCs/>
                          <w:spacing w:val="3"/>
                          <w:w w:val="103"/>
                          <w:sz w:val="12"/>
                          <w:szCs w:val="12"/>
                        </w:rPr>
                        <w:t>o</w:t>
                      </w:r>
                      <w:r>
                        <w:rPr>
                          <w:rFonts w:ascii="Arial" w:eastAsia="Arial" w:hAnsi="Arial" w:cs="Arial"/>
                          <w:b/>
                          <w:bCs/>
                          <w:spacing w:val="-3"/>
                          <w:w w:val="103"/>
                          <w:sz w:val="12"/>
                          <w:szCs w:val="12"/>
                        </w:rPr>
                        <w:t>r</w:t>
                      </w:r>
                      <w:r>
                        <w:rPr>
                          <w:rFonts w:ascii="Arial" w:eastAsia="Arial" w:hAnsi="Arial" w:cs="Arial"/>
                          <w:b/>
                          <w:bCs/>
                          <w:w w:val="103"/>
                          <w:sz w:val="12"/>
                          <w:szCs w:val="12"/>
                        </w:rPr>
                        <w:t>D</w:t>
                      </w:r>
                      <w:r>
                        <w:rPr>
                          <w:rFonts w:ascii="Arial" w:eastAsia="Arial" w:hAnsi="Arial" w:cs="Arial"/>
                          <w:b/>
                          <w:bCs/>
                          <w:spacing w:val="-1"/>
                          <w:w w:val="103"/>
                          <w:sz w:val="12"/>
                          <w:szCs w:val="12"/>
                        </w:rPr>
                        <w:t>a</w:t>
                      </w:r>
                      <w:r>
                        <w:rPr>
                          <w:rFonts w:ascii="Arial" w:eastAsia="Arial" w:hAnsi="Arial" w:cs="Arial"/>
                          <w:b/>
                          <w:bCs/>
                          <w:spacing w:val="4"/>
                          <w:w w:val="103"/>
                          <w:sz w:val="12"/>
                          <w:szCs w:val="12"/>
                        </w:rPr>
                        <w:t>t</w:t>
                      </w:r>
                      <w:r>
                        <w:rPr>
                          <w:rFonts w:ascii="Arial" w:eastAsia="Arial" w:hAnsi="Arial" w:cs="Arial"/>
                          <w:b/>
                          <w:bCs/>
                          <w:w w:val="103"/>
                          <w:sz w:val="12"/>
                          <w:szCs w:val="12"/>
                        </w:rPr>
                        <w:t>a</w:t>
                      </w:r>
                    </w:p>
                  </w:txbxContent>
                </v:textbox>
                <w10:wrap anchorx="page"/>
              </v:shape>
            </w:pict>
          </mc:Fallback>
        </mc:AlternateContent>
      </w:r>
      <w:r w:rsidRPr="00D468C9">
        <w:rPr>
          <w:rFonts w:ascii="Times New Roman" w:hAnsi="Times New Roman" w:cs="Times New Roman"/>
          <w:i/>
          <w:noProof/>
        </w:rPr>
        <mc:AlternateContent>
          <mc:Choice Requires="wpg">
            <w:drawing>
              <wp:anchor distT="0" distB="0" distL="114300" distR="114300" simplePos="0" relativeHeight="252140544" behindDoc="1" locked="0" layoutInCell="1" allowOverlap="1" wp14:anchorId="61B84E92" wp14:editId="76AB1D03">
                <wp:simplePos x="0" y="0"/>
                <wp:positionH relativeFrom="page">
                  <wp:posOffset>1143635</wp:posOffset>
                </wp:positionH>
                <wp:positionV relativeFrom="paragraph">
                  <wp:posOffset>-4505960</wp:posOffset>
                </wp:positionV>
                <wp:extent cx="5128895" cy="4472305"/>
                <wp:effectExtent l="635" t="0" r="0" b="5080"/>
                <wp:wrapNone/>
                <wp:docPr id="4871" name="Group 48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8895" cy="4472305"/>
                          <a:chOff x="1801" y="-7096"/>
                          <a:chExt cx="8077" cy="7043"/>
                        </a:xfrm>
                      </wpg:grpSpPr>
                      <wpg:grpSp>
                        <wpg:cNvPr id="4872" name="Group 4950"/>
                        <wpg:cNvGrpSpPr>
                          <a:grpSpLocks/>
                        </wpg:cNvGrpSpPr>
                        <wpg:grpSpPr bwMode="auto">
                          <a:xfrm>
                            <a:off x="4315" y="-6635"/>
                            <a:ext cx="989" cy="202"/>
                            <a:chOff x="4315" y="-6635"/>
                            <a:chExt cx="989" cy="202"/>
                          </a:xfrm>
                        </wpg:grpSpPr>
                        <wps:wsp>
                          <wps:cNvPr id="4873" name="Freeform 4951"/>
                          <wps:cNvSpPr>
                            <a:spLocks/>
                          </wps:cNvSpPr>
                          <wps:spPr bwMode="auto">
                            <a:xfrm>
                              <a:off x="4315" y="-6635"/>
                              <a:ext cx="989" cy="202"/>
                            </a:xfrm>
                            <a:custGeom>
                              <a:avLst/>
                              <a:gdLst>
                                <a:gd name="T0" fmla="+- 0 4315 4315"/>
                                <a:gd name="T1" fmla="*/ T0 w 989"/>
                                <a:gd name="T2" fmla="+- 0 -6434 -6635"/>
                                <a:gd name="T3" fmla="*/ -6434 h 202"/>
                                <a:gd name="T4" fmla="+- 0 5304 4315"/>
                                <a:gd name="T5" fmla="*/ T4 w 989"/>
                                <a:gd name="T6" fmla="+- 0 -6434 -6635"/>
                                <a:gd name="T7" fmla="*/ -6434 h 202"/>
                                <a:gd name="T8" fmla="+- 0 5304 4315"/>
                                <a:gd name="T9" fmla="*/ T8 w 989"/>
                                <a:gd name="T10" fmla="+- 0 -6635 -6635"/>
                                <a:gd name="T11" fmla="*/ -6635 h 202"/>
                                <a:gd name="T12" fmla="+- 0 4315 4315"/>
                                <a:gd name="T13" fmla="*/ T12 w 989"/>
                                <a:gd name="T14" fmla="+- 0 -6635 -6635"/>
                                <a:gd name="T15" fmla="*/ -6635 h 202"/>
                                <a:gd name="T16" fmla="+- 0 4315 4315"/>
                                <a:gd name="T17" fmla="*/ T16 w 989"/>
                                <a:gd name="T18" fmla="+- 0 -6434 -6635"/>
                                <a:gd name="T19" fmla="*/ -6434 h 202"/>
                              </a:gdLst>
                              <a:ahLst/>
                              <a:cxnLst>
                                <a:cxn ang="0">
                                  <a:pos x="T1" y="T3"/>
                                </a:cxn>
                                <a:cxn ang="0">
                                  <a:pos x="T5" y="T7"/>
                                </a:cxn>
                                <a:cxn ang="0">
                                  <a:pos x="T9" y="T11"/>
                                </a:cxn>
                                <a:cxn ang="0">
                                  <a:pos x="T13" y="T15"/>
                                </a:cxn>
                                <a:cxn ang="0">
                                  <a:pos x="T17" y="T19"/>
                                </a:cxn>
                              </a:cxnLst>
                              <a:rect l="0" t="0" r="r" b="b"/>
                              <a:pathLst>
                                <a:path w="989" h="202">
                                  <a:moveTo>
                                    <a:pt x="0" y="201"/>
                                  </a:moveTo>
                                  <a:lnTo>
                                    <a:pt x="989" y="201"/>
                                  </a:lnTo>
                                  <a:lnTo>
                                    <a:pt x="989"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74" name="Group 4948"/>
                        <wpg:cNvGrpSpPr>
                          <a:grpSpLocks/>
                        </wpg:cNvGrpSpPr>
                        <wpg:grpSpPr bwMode="auto">
                          <a:xfrm>
                            <a:off x="4315" y="-6837"/>
                            <a:ext cx="989" cy="202"/>
                            <a:chOff x="4315" y="-6837"/>
                            <a:chExt cx="989" cy="202"/>
                          </a:xfrm>
                        </wpg:grpSpPr>
                        <wps:wsp>
                          <wps:cNvPr id="4875" name="Freeform 4949"/>
                          <wps:cNvSpPr>
                            <a:spLocks/>
                          </wps:cNvSpPr>
                          <wps:spPr bwMode="auto">
                            <a:xfrm>
                              <a:off x="4315" y="-6837"/>
                              <a:ext cx="989" cy="202"/>
                            </a:xfrm>
                            <a:custGeom>
                              <a:avLst/>
                              <a:gdLst>
                                <a:gd name="T0" fmla="+- 0 4315 4315"/>
                                <a:gd name="T1" fmla="*/ T0 w 989"/>
                                <a:gd name="T2" fmla="+- 0 -6635 -6837"/>
                                <a:gd name="T3" fmla="*/ -6635 h 202"/>
                                <a:gd name="T4" fmla="+- 0 5304 4315"/>
                                <a:gd name="T5" fmla="*/ T4 w 989"/>
                                <a:gd name="T6" fmla="+- 0 -6635 -6837"/>
                                <a:gd name="T7" fmla="*/ -6635 h 202"/>
                                <a:gd name="T8" fmla="+- 0 5304 4315"/>
                                <a:gd name="T9" fmla="*/ T8 w 989"/>
                                <a:gd name="T10" fmla="+- 0 -6837 -6837"/>
                                <a:gd name="T11" fmla="*/ -6837 h 202"/>
                                <a:gd name="T12" fmla="+- 0 4315 4315"/>
                                <a:gd name="T13" fmla="*/ T12 w 989"/>
                                <a:gd name="T14" fmla="+- 0 -6837 -6837"/>
                                <a:gd name="T15" fmla="*/ -6837 h 202"/>
                                <a:gd name="T16" fmla="+- 0 4315 4315"/>
                                <a:gd name="T17" fmla="*/ T16 w 989"/>
                                <a:gd name="T18" fmla="+- 0 -6635 -6837"/>
                                <a:gd name="T19" fmla="*/ -6635 h 202"/>
                              </a:gdLst>
                              <a:ahLst/>
                              <a:cxnLst>
                                <a:cxn ang="0">
                                  <a:pos x="T1" y="T3"/>
                                </a:cxn>
                                <a:cxn ang="0">
                                  <a:pos x="T5" y="T7"/>
                                </a:cxn>
                                <a:cxn ang="0">
                                  <a:pos x="T9" y="T11"/>
                                </a:cxn>
                                <a:cxn ang="0">
                                  <a:pos x="T13" y="T15"/>
                                </a:cxn>
                                <a:cxn ang="0">
                                  <a:pos x="T17" y="T19"/>
                                </a:cxn>
                              </a:cxnLst>
                              <a:rect l="0" t="0" r="r" b="b"/>
                              <a:pathLst>
                                <a:path w="989" h="202">
                                  <a:moveTo>
                                    <a:pt x="0" y="202"/>
                                  </a:moveTo>
                                  <a:lnTo>
                                    <a:pt x="989" y="202"/>
                                  </a:lnTo>
                                  <a:lnTo>
                                    <a:pt x="989"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76" name="Group 4946"/>
                        <wpg:cNvGrpSpPr>
                          <a:grpSpLocks/>
                        </wpg:cNvGrpSpPr>
                        <wpg:grpSpPr bwMode="auto">
                          <a:xfrm>
                            <a:off x="4315" y="-7068"/>
                            <a:ext cx="989" cy="231"/>
                            <a:chOff x="4315" y="-7068"/>
                            <a:chExt cx="989" cy="231"/>
                          </a:xfrm>
                        </wpg:grpSpPr>
                        <wps:wsp>
                          <wps:cNvPr id="4877" name="Freeform 4947"/>
                          <wps:cNvSpPr>
                            <a:spLocks/>
                          </wps:cNvSpPr>
                          <wps:spPr bwMode="auto">
                            <a:xfrm>
                              <a:off x="4315" y="-7068"/>
                              <a:ext cx="989" cy="231"/>
                            </a:xfrm>
                            <a:custGeom>
                              <a:avLst/>
                              <a:gdLst>
                                <a:gd name="T0" fmla="+- 0 4315 4315"/>
                                <a:gd name="T1" fmla="*/ T0 w 989"/>
                                <a:gd name="T2" fmla="+- 0 -6837 -7068"/>
                                <a:gd name="T3" fmla="*/ -6837 h 231"/>
                                <a:gd name="T4" fmla="+- 0 5304 4315"/>
                                <a:gd name="T5" fmla="*/ T4 w 989"/>
                                <a:gd name="T6" fmla="+- 0 -6837 -7068"/>
                                <a:gd name="T7" fmla="*/ -6837 h 231"/>
                                <a:gd name="T8" fmla="+- 0 5304 4315"/>
                                <a:gd name="T9" fmla="*/ T8 w 989"/>
                                <a:gd name="T10" fmla="+- 0 -7068 -7068"/>
                                <a:gd name="T11" fmla="*/ -7068 h 231"/>
                                <a:gd name="T12" fmla="+- 0 4315 4315"/>
                                <a:gd name="T13" fmla="*/ T12 w 989"/>
                                <a:gd name="T14" fmla="+- 0 -7068 -7068"/>
                                <a:gd name="T15" fmla="*/ -7068 h 231"/>
                                <a:gd name="T16" fmla="+- 0 4315 4315"/>
                                <a:gd name="T17" fmla="*/ T16 w 989"/>
                                <a:gd name="T18" fmla="+- 0 -6837 -7068"/>
                                <a:gd name="T19" fmla="*/ -6837 h 231"/>
                              </a:gdLst>
                              <a:ahLst/>
                              <a:cxnLst>
                                <a:cxn ang="0">
                                  <a:pos x="T1" y="T3"/>
                                </a:cxn>
                                <a:cxn ang="0">
                                  <a:pos x="T5" y="T7"/>
                                </a:cxn>
                                <a:cxn ang="0">
                                  <a:pos x="T9" y="T11"/>
                                </a:cxn>
                                <a:cxn ang="0">
                                  <a:pos x="T13" y="T15"/>
                                </a:cxn>
                                <a:cxn ang="0">
                                  <a:pos x="T17" y="T19"/>
                                </a:cxn>
                              </a:cxnLst>
                              <a:rect l="0" t="0" r="r" b="b"/>
                              <a:pathLst>
                                <a:path w="989" h="231">
                                  <a:moveTo>
                                    <a:pt x="0" y="231"/>
                                  </a:moveTo>
                                  <a:lnTo>
                                    <a:pt x="989" y="231"/>
                                  </a:lnTo>
                                  <a:lnTo>
                                    <a:pt x="989"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78" name="Group 4944"/>
                        <wpg:cNvGrpSpPr>
                          <a:grpSpLocks/>
                        </wpg:cNvGrpSpPr>
                        <wpg:grpSpPr bwMode="auto">
                          <a:xfrm>
                            <a:off x="1828" y="-6635"/>
                            <a:ext cx="989" cy="202"/>
                            <a:chOff x="1828" y="-6635"/>
                            <a:chExt cx="989" cy="202"/>
                          </a:xfrm>
                        </wpg:grpSpPr>
                        <wps:wsp>
                          <wps:cNvPr id="4879" name="Freeform 4945"/>
                          <wps:cNvSpPr>
                            <a:spLocks/>
                          </wps:cNvSpPr>
                          <wps:spPr bwMode="auto">
                            <a:xfrm>
                              <a:off x="1828" y="-6635"/>
                              <a:ext cx="989" cy="202"/>
                            </a:xfrm>
                            <a:custGeom>
                              <a:avLst/>
                              <a:gdLst>
                                <a:gd name="T0" fmla="+- 0 1828 1828"/>
                                <a:gd name="T1" fmla="*/ T0 w 989"/>
                                <a:gd name="T2" fmla="+- 0 -6434 -6635"/>
                                <a:gd name="T3" fmla="*/ -6434 h 202"/>
                                <a:gd name="T4" fmla="+- 0 2817 1828"/>
                                <a:gd name="T5" fmla="*/ T4 w 989"/>
                                <a:gd name="T6" fmla="+- 0 -6434 -6635"/>
                                <a:gd name="T7" fmla="*/ -6434 h 202"/>
                                <a:gd name="T8" fmla="+- 0 2817 1828"/>
                                <a:gd name="T9" fmla="*/ T8 w 989"/>
                                <a:gd name="T10" fmla="+- 0 -6635 -6635"/>
                                <a:gd name="T11" fmla="*/ -6635 h 202"/>
                                <a:gd name="T12" fmla="+- 0 1828 1828"/>
                                <a:gd name="T13" fmla="*/ T12 w 989"/>
                                <a:gd name="T14" fmla="+- 0 -6635 -6635"/>
                                <a:gd name="T15" fmla="*/ -6635 h 202"/>
                                <a:gd name="T16" fmla="+- 0 1828 1828"/>
                                <a:gd name="T17" fmla="*/ T16 w 989"/>
                                <a:gd name="T18" fmla="+- 0 -6434 -6635"/>
                                <a:gd name="T19" fmla="*/ -6434 h 202"/>
                              </a:gdLst>
                              <a:ahLst/>
                              <a:cxnLst>
                                <a:cxn ang="0">
                                  <a:pos x="T1" y="T3"/>
                                </a:cxn>
                                <a:cxn ang="0">
                                  <a:pos x="T5" y="T7"/>
                                </a:cxn>
                                <a:cxn ang="0">
                                  <a:pos x="T9" y="T11"/>
                                </a:cxn>
                                <a:cxn ang="0">
                                  <a:pos x="T13" y="T15"/>
                                </a:cxn>
                                <a:cxn ang="0">
                                  <a:pos x="T17" y="T19"/>
                                </a:cxn>
                              </a:cxnLst>
                              <a:rect l="0" t="0" r="r" b="b"/>
                              <a:pathLst>
                                <a:path w="989" h="202">
                                  <a:moveTo>
                                    <a:pt x="0" y="201"/>
                                  </a:moveTo>
                                  <a:lnTo>
                                    <a:pt x="989" y="201"/>
                                  </a:lnTo>
                                  <a:lnTo>
                                    <a:pt x="989"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80" name="Group 4942"/>
                        <wpg:cNvGrpSpPr>
                          <a:grpSpLocks/>
                        </wpg:cNvGrpSpPr>
                        <wpg:grpSpPr bwMode="auto">
                          <a:xfrm>
                            <a:off x="1828" y="-6837"/>
                            <a:ext cx="989" cy="202"/>
                            <a:chOff x="1828" y="-6837"/>
                            <a:chExt cx="989" cy="202"/>
                          </a:xfrm>
                        </wpg:grpSpPr>
                        <wps:wsp>
                          <wps:cNvPr id="4881" name="Freeform 4943"/>
                          <wps:cNvSpPr>
                            <a:spLocks/>
                          </wps:cNvSpPr>
                          <wps:spPr bwMode="auto">
                            <a:xfrm>
                              <a:off x="1828" y="-6837"/>
                              <a:ext cx="989" cy="202"/>
                            </a:xfrm>
                            <a:custGeom>
                              <a:avLst/>
                              <a:gdLst>
                                <a:gd name="T0" fmla="+- 0 1828 1828"/>
                                <a:gd name="T1" fmla="*/ T0 w 989"/>
                                <a:gd name="T2" fmla="+- 0 -6635 -6837"/>
                                <a:gd name="T3" fmla="*/ -6635 h 202"/>
                                <a:gd name="T4" fmla="+- 0 2817 1828"/>
                                <a:gd name="T5" fmla="*/ T4 w 989"/>
                                <a:gd name="T6" fmla="+- 0 -6635 -6837"/>
                                <a:gd name="T7" fmla="*/ -6635 h 202"/>
                                <a:gd name="T8" fmla="+- 0 2817 1828"/>
                                <a:gd name="T9" fmla="*/ T8 w 989"/>
                                <a:gd name="T10" fmla="+- 0 -6837 -6837"/>
                                <a:gd name="T11" fmla="*/ -6837 h 202"/>
                                <a:gd name="T12" fmla="+- 0 1828 1828"/>
                                <a:gd name="T13" fmla="*/ T12 w 989"/>
                                <a:gd name="T14" fmla="+- 0 -6837 -6837"/>
                                <a:gd name="T15" fmla="*/ -6837 h 202"/>
                                <a:gd name="T16" fmla="+- 0 1828 1828"/>
                                <a:gd name="T17" fmla="*/ T16 w 989"/>
                                <a:gd name="T18" fmla="+- 0 -6635 -6837"/>
                                <a:gd name="T19" fmla="*/ -6635 h 202"/>
                              </a:gdLst>
                              <a:ahLst/>
                              <a:cxnLst>
                                <a:cxn ang="0">
                                  <a:pos x="T1" y="T3"/>
                                </a:cxn>
                                <a:cxn ang="0">
                                  <a:pos x="T5" y="T7"/>
                                </a:cxn>
                                <a:cxn ang="0">
                                  <a:pos x="T9" y="T11"/>
                                </a:cxn>
                                <a:cxn ang="0">
                                  <a:pos x="T13" y="T15"/>
                                </a:cxn>
                                <a:cxn ang="0">
                                  <a:pos x="T17" y="T19"/>
                                </a:cxn>
                              </a:cxnLst>
                              <a:rect l="0" t="0" r="r" b="b"/>
                              <a:pathLst>
                                <a:path w="989" h="202">
                                  <a:moveTo>
                                    <a:pt x="0" y="202"/>
                                  </a:moveTo>
                                  <a:lnTo>
                                    <a:pt x="989" y="202"/>
                                  </a:lnTo>
                                  <a:lnTo>
                                    <a:pt x="989"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82" name="Group 4940"/>
                        <wpg:cNvGrpSpPr>
                          <a:grpSpLocks/>
                        </wpg:cNvGrpSpPr>
                        <wpg:grpSpPr bwMode="auto">
                          <a:xfrm>
                            <a:off x="1828" y="-7068"/>
                            <a:ext cx="989" cy="231"/>
                            <a:chOff x="1828" y="-7068"/>
                            <a:chExt cx="989" cy="231"/>
                          </a:xfrm>
                        </wpg:grpSpPr>
                        <wps:wsp>
                          <wps:cNvPr id="4883" name="Freeform 4941"/>
                          <wps:cNvSpPr>
                            <a:spLocks/>
                          </wps:cNvSpPr>
                          <wps:spPr bwMode="auto">
                            <a:xfrm>
                              <a:off x="1828" y="-7068"/>
                              <a:ext cx="989" cy="231"/>
                            </a:xfrm>
                            <a:custGeom>
                              <a:avLst/>
                              <a:gdLst>
                                <a:gd name="T0" fmla="+- 0 1828 1828"/>
                                <a:gd name="T1" fmla="*/ T0 w 989"/>
                                <a:gd name="T2" fmla="+- 0 -6837 -7068"/>
                                <a:gd name="T3" fmla="*/ -6837 h 231"/>
                                <a:gd name="T4" fmla="+- 0 2817 1828"/>
                                <a:gd name="T5" fmla="*/ T4 w 989"/>
                                <a:gd name="T6" fmla="+- 0 -6837 -7068"/>
                                <a:gd name="T7" fmla="*/ -6837 h 231"/>
                                <a:gd name="T8" fmla="+- 0 2817 1828"/>
                                <a:gd name="T9" fmla="*/ T8 w 989"/>
                                <a:gd name="T10" fmla="+- 0 -7068 -7068"/>
                                <a:gd name="T11" fmla="*/ -7068 h 231"/>
                                <a:gd name="T12" fmla="+- 0 1828 1828"/>
                                <a:gd name="T13" fmla="*/ T12 w 989"/>
                                <a:gd name="T14" fmla="+- 0 -7068 -7068"/>
                                <a:gd name="T15" fmla="*/ -7068 h 231"/>
                                <a:gd name="T16" fmla="+- 0 1828 1828"/>
                                <a:gd name="T17" fmla="*/ T16 w 989"/>
                                <a:gd name="T18" fmla="+- 0 -6837 -7068"/>
                                <a:gd name="T19" fmla="*/ -6837 h 231"/>
                              </a:gdLst>
                              <a:ahLst/>
                              <a:cxnLst>
                                <a:cxn ang="0">
                                  <a:pos x="T1" y="T3"/>
                                </a:cxn>
                                <a:cxn ang="0">
                                  <a:pos x="T5" y="T7"/>
                                </a:cxn>
                                <a:cxn ang="0">
                                  <a:pos x="T9" y="T11"/>
                                </a:cxn>
                                <a:cxn ang="0">
                                  <a:pos x="T13" y="T15"/>
                                </a:cxn>
                                <a:cxn ang="0">
                                  <a:pos x="T17" y="T19"/>
                                </a:cxn>
                              </a:cxnLst>
                              <a:rect l="0" t="0" r="r" b="b"/>
                              <a:pathLst>
                                <a:path w="989" h="231">
                                  <a:moveTo>
                                    <a:pt x="0" y="231"/>
                                  </a:moveTo>
                                  <a:lnTo>
                                    <a:pt x="989" y="231"/>
                                  </a:lnTo>
                                  <a:lnTo>
                                    <a:pt x="989"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84" name="Group 4938"/>
                        <wpg:cNvGrpSpPr>
                          <a:grpSpLocks/>
                        </wpg:cNvGrpSpPr>
                        <wpg:grpSpPr bwMode="auto">
                          <a:xfrm>
                            <a:off x="2817" y="-6751"/>
                            <a:ext cx="1498" cy="2"/>
                            <a:chOff x="2817" y="-6751"/>
                            <a:chExt cx="1498" cy="2"/>
                          </a:xfrm>
                        </wpg:grpSpPr>
                        <wps:wsp>
                          <wps:cNvPr id="4885" name="Freeform 4939"/>
                          <wps:cNvSpPr>
                            <a:spLocks/>
                          </wps:cNvSpPr>
                          <wps:spPr bwMode="auto">
                            <a:xfrm>
                              <a:off x="2817" y="-6751"/>
                              <a:ext cx="1498" cy="2"/>
                            </a:xfrm>
                            <a:custGeom>
                              <a:avLst/>
                              <a:gdLst>
                                <a:gd name="T0" fmla="+- 0 2817 2817"/>
                                <a:gd name="T1" fmla="*/ T0 w 1498"/>
                                <a:gd name="T2" fmla="+- 0 4315 2817"/>
                                <a:gd name="T3" fmla="*/ T2 w 1498"/>
                              </a:gdLst>
                              <a:ahLst/>
                              <a:cxnLst>
                                <a:cxn ang="0">
                                  <a:pos x="T1" y="0"/>
                                </a:cxn>
                                <a:cxn ang="0">
                                  <a:pos x="T3" y="0"/>
                                </a:cxn>
                              </a:cxnLst>
                              <a:rect l="0" t="0" r="r" b="b"/>
                              <a:pathLst>
                                <a:path w="1498">
                                  <a:moveTo>
                                    <a:pt x="0" y="0"/>
                                  </a:moveTo>
                                  <a:lnTo>
                                    <a:pt x="1498" y="0"/>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86" name="Group 4936"/>
                        <wpg:cNvGrpSpPr>
                          <a:grpSpLocks/>
                        </wpg:cNvGrpSpPr>
                        <wpg:grpSpPr bwMode="auto">
                          <a:xfrm>
                            <a:off x="6826" y="-6635"/>
                            <a:ext cx="1308" cy="202"/>
                            <a:chOff x="6826" y="-6635"/>
                            <a:chExt cx="1308" cy="202"/>
                          </a:xfrm>
                        </wpg:grpSpPr>
                        <wps:wsp>
                          <wps:cNvPr id="4887" name="Freeform 4937"/>
                          <wps:cNvSpPr>
                            <a:spLocks/>
                          </wps:cNvSpPr>
                          <wps:spPr bwMode="auto">
                            <a:xfrm>
                              <a:off x="6826" y="-6635"/>
                              <a:ext cx="1308" cy="202"/>
                            </a:xfrm>
                            <a:custGeom>
                              <a:avLst/>
                              <a:gdLst>
                                <a:gd name="T0" fmla="+- 0 6826 6826"/>
                                <a:gd name="T1" fmla="*/ T0 w 1308"/>
                                <a:gd name="T2" fmla="+- 0 -6434 -6635"/>
                                <a:gd name="T3" fmla="*/ -6434 h 202"/>
                                <a:gd name="T4" fmla="+- 0 8134 6826"/>
                                <a:gd name="T5" fmla="*/ T4 w 1308"/>
                                <a:gd name="T6" fmla="+- 0 -6434 -6635"/>
                                <a:gd name="T7" fmla="*/ -6434 h 202"/>
                                <a:gd name="T8" fmla="+- 0 8134 6826"/>
                                <a:gd name="T9" fmla="*/ T8 w 1308"/>
                                <a:gd name="T10" fmla="+- 0 -6635 -6635"/>
                                <a:gd name="T11" fmla="*/ -6635 h 202"/>
                                <a:gd name="T12" fmla="+- 0 6826 6826"/>
                                <a:gd name="T13" fmla="*/ T12 w 1308"/>
                                <a:gd name="T14" fmla="+- 0 -6635 -6635"/>
                                <a:gd name="T15" fmla="*/ -6635 h 202"/>
                                <a:gd name="T16" fmla="+- 0 6826 6826"/>
                                <a:gd name="T17" fmla="*/ T16 w 1308"/>
                                <a:gd name="T18" fmla="+- 0 -6434 -6635"/>
                                <a:gd name="T19" fmla="*/ -6434 h 202"/>
                              </a:gdLst>
                              <a:ahLst/>
                              <a:cxnLst>
                                <a:cxn ang="0">
                                  <a:pos x="T1" y="T3"/>
                                </a:cxn>
                                <a:cxn ang="0">
                                  <a:pos x="T5" y="T7"/>
                                </a:cxn>
                                <a:cxn ang="0">
                                  <a:pos x="T9" y="T11"/>
                                </a:cxn>
                                <a:cxn ang="0">
                                  <a:pos x="T13" y="T15"/>
                                </a:cxn>
                                <a:cxn ang="0">
                                  <a:pos x="T17" y="T19"/>
                                </a:cxn>
                              </a:cxnLst>
                              <a:rect l="0" t="0" r="r" b="b"/>
                              <a:pathLst>
                                <a:path w="1308" h="202">
                                  <a:moveTo>
                                    <a:pt x="0" y="201"/>
                                  </a:moveTo>
                                  <a:lnTo>
                                    <a:pt x="1308" y="201"/>
                                  </a:lnTo>
                                  <a:lnTo>
                                    <a:pt x="1308"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88" name="Group 4934"/>
                        <wpg:cNvGrpSpPr>
                          <a:grpSpLocks/>
                        </wpg:cNvGrpSpPr>
                        <wpg:grpSpPr bwMode="auto">
                          <a:xfrm>
                            <a:off x="6826" y="-6837"/>
                            <a:ext cx="1308" cy="202"/>
                            <a:chOff x="6826" y="-6837"/>
                            <a:chExt cx="1308" cy="202"/>
                          </a:xfrm>
                        </wpg:grpSpPr>
                        <wps:wsp>
                          <wps:cNvPr id="4889" name="Freeform 4935"/>
                          <wps:cNvSpPr>
                            <a:spLocks/>
                          </wps:cNvSpPr>
                          <wps:spPr bwMode="auto">
                            <a:xfrm>
                              <a:off x="6826" y="-6837"/>
                              <a:ext cx="1308" cy="202"/>
                            </a:xfrm>
                            <a:custGeom>
                              <a:avLst/>
                              <a:gdLst>
                                <a:gd name="T0" fmla="+- 0 6826 6826"/>
                                <a:gd name="T1" fmla="*/ T0 w 1308"/>
                                <a:gd name="T2" fmla="+- 0 -6635 -6837"/>
                                <a:gd name="T3" fmla="*/ -6635 h 202"/>
                                <a:gd name="T4" fmla="+- 0 8134 6826"/>
                                <a:gd name="T5" fmla="*/ T4 w 1308"/>
                                <a:gd name="T6" fmla="+- 0 -6635 -6837"/>
                                <a:gd name="T7" fmla="*/ -6635 h 202"/>
                                <a:gd name="T8" fmla="+- 0 8134 6826"/>
                                <a:gd name="T9" fmla="*/ T8 w 1308"/>
                                <a:gd name="T10" fmla="+- 0 -6837 -6837"/>
                                <a:gd name="T11" fmla="*/ -6837 h 202"/>
                                <a:gd name="T12" fmla="+- 0 6826 6826"/>
                                <a:gd name="T13" fmla="*/ T12 w 1308"/>
                                <a:gd name="T14" fmla="+- 0 -6837 -6837"/>
                                <a:gd name="T15" fmla="*/ -6837 h 202"/>
                                <a:gd name="T16" fmla="+- 0 6826 6826"/>
                                <a:gd name="T17" fmla="*/ T16 w 1308"/>
                                <a:gd name="T18" fmla="+- 0 -6635 -6837"/>
                                <a:gd name="T19" fmla="*/ -6635 h 202"/>
                              </a:gdLst>
                              <a:ahLst/>
                              <a:cxnLst>
                                <a:cxn ang="0">
                                  <a:pos x="T1" y="T3"/>
                                </a:cxn>
                                <a:cxn ang="0">
                                  <a:pos x="T5" y="T7"/>
                                </a:cxn>
                                <a:cxn ang="0">
                                  <a:pos x="T9" y="T11"/>
                                </a:cxn>
                                <a:cxn ang="0">
                                  <a:pos x="T13" y="T15"/>
                                </a:cxn>
                                <a:cxn ang="0">
                                  <a:pos x="T17" y="T19"/>
                                </a:cxn>
                              </a:cxnLst>
                              <a:rect l="0" t="0" r="r" b="b"/>
                              <a:pathLst>
                                <a:path w="1308" h="202">
                                  <a:moveTo>
                                    <a:pt x="0" y="202"/>
                                  </a:moveTo>
                                  <a:lnTo>
                                    <a:pt x="1308" y="202"/>
                                  </a:lnTo>
                                  <a:lnTo>
                                    <a:pt x="1308"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90" name="Group 4932"/>
                        <wpg:cNvGrpSpPr>
                          <a:grpSpLocks/>
                        </wpg:cNvGrpSpPr>
                        <wpg:grpSpPr bwMode="auto">
                          <a:xfrm>
                            <a:off x="6826" y="-7068"/>
                            <a:ext cx="1308" cy="231"/>
                            <a:chOff x="6826" y="-7068"/>
                            <a:chExt cx="1308" cy="231"/>
                          </a:xfrm>
                        </wpg:grpSpPr>
                        <wps:wsp>
                          <wps:cNvPr id="4891" name="Freeform 4933"/>
                          <wps:cNvSpPr>
                            <a:spLocks/>
                          </wps:cNvSpPr>
                          <wps:spPr bwMode="auto">
                            <a:xfrm>
                              <a:off x="6826" y="-7068"/>
                              <a:ext cx="1308" cy="231"/>
                            </a:xfrm>
                            <a:custGeom>
                              <a:avLst/>
                              <a:gdLst>
                                <a:gd name="T0" fmla="+- 0 6826 6826"/>
                                <a:gd name="T1" fmla="*/ T0 w 1308"/>
                                <a:gd name="T2" fmla="+- 0 -6837 -7068"/>
                                <a:gd name="T3" fmla="*/ -6837 h 231"/>
                                <a:gd name="T4" fmla="+- 0 8134 6826"/>
                                <a:gd name="T5" fmla="*/ T4 w 1308"/>
                                <a:gd name="T6" fmla="+- 0 -6837 -7068"/>
                                <a:gd name="T7" fmla="*/ -6837 h 231"/>
                                <a:gd name="T8" fmla="+- 0 8134 6826"/>
                                <a:gd name="T9" fmla="*/ T8 w 1308"/>
                                <a:gd name="T10" fmla="+- 0 -7068 -7068"/>
                                <a:gd name="T11" fmla="*/ -7068 h 231"/>
                                <a:gd name="T12" fmla="+- 0 6826 6826"/>
                                <a:gd name="T13" fmla="*/ T12 w 1308"/>
                                <a:gd name="T14" fmla="+- 0 -7068 -7068"/>
                                <a:gd name="T15" fmla="*/ -7068 h 231"/>
                                <a:gd name="T16" fmla="+- 0 6826 6826"/>
                                <a:gd name="T17" fmla="*/ T16 w 1308"/>
                                <a:gd name="T18" fmla="+- 0 -6837 -7068"/>
                                <a:gd name="T19" fmla="*/ -6837 h 231"/>
                              </a:gdLst>
                              <a:ahLst/>
                              <a:cxnLst>
                                <a:cxn ang="0">
                                  <a:pos x="T1" y="T3"/>
                                </a:cxn>
                                <a:cxn ang="0">
                                  <a:pos x="T5" y="T7"/>
                                </a:cxn>
                                <a:cxn ang="0">
                                  <a:pos x="T9" y="T11"/>
                                </a:cxn>
                                <a:cxn ang="0">
                                  <a:pos x="T13" y="T15"/>
                                </a:cxn>
                                <a:cxn ang="0">
                                  <a:pos x="T17" y="T19"/>
                                </a:cxn>
                              </a:cxnLst>
                              <a:rect l="0" t="0" r="r" b="b"/>
                              <a:pathLst>
                                <a:path w="1308" h="231">
                                  <a:moveTo>
                                    <a:pt x="0" y="231"/>
                                  </a:moveTo>
                                  <a:lnTo>
                                    <a:pt x="1308" y="231"/>
                                  </a:lnTo>
                                  <a:lnTo>
                                    <a:pt x="1308"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92" name="Group 4930"/>
                        <wpg:cNvGrpSpPr>
                          <a:grpSpLocks/>
                        </wpg:cNvGrpSpPr>
                        <wpg:grpSpPr bwMode="auto">
                          <a:xfrm>
                            <a:off x="5304" y="-6751"/>
                            <a:ext cx="1522" cy="2"/>
                            <a:chOff x="5304" y="-6751"/>
                            <a:chExt cx="1522" cy="2"/>
                          </a:xfrm>
                        </wpg:grpSpPr>
                        <wps:wsp>
                          <wps:cNvPr id="4893" name="Freeform 4931"/>
                          <wps:cNvSpPr>
                            <a:spLocks/>
                          </wps:cNvSpPr>
                          <wps:spPr bwMode="auto">
                            <a:xfrm>
                              <a:off x="5304" y="-6751"/>
                              <a:ext cx="1522" cy="2"/>
                            </a:xfrm>
                            <a:custGeom>
                              <a:avLst/>
                              <a:gdLst>
                                <a:gd name="T0" fmla="+- 0 5304 5304"/>
                                <a:gd name="T1" fmla="*/ T0 w 1522"/>
                                <a:gd name="T2" fmla="+- 0 6826 5304"/>
                                <a:gd name="T3" fmla="*/ T2 w 1522"/>
                              </a:gdLst>
                              <a:ahLst/>
                              <a:cxnLst>
                                <a:cxn ang="0">
                                  <a:pos x="T1" y="0"/>
                                </a:cxn>
                                <a:cxn ang="0">
                                  <a:pos x="T3" y="0"/>
                                </a:cxn>
                              </a:cxnLst>
                              <a:rect l="0" t="0" r="r" b="b"/>
                              <a:pathLst>
                                <a:path w="1522">
                                  <a:moveTo>
                                    <a:pt x="0" y="0"/>
                                  </a:moveTo>
                                  <a:lnTo>
                                    <a:pt x="1522" y="0"/>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94" name="Group 4928"/>
                        <wpg:cNvGrpSpPr>
                          <a:grpSpLocks/>
                        </wpg:cNvGrpSpPr>
                        <wpg:grpSpPr bwMode="auto">
                          <a:xfrm>
                            <a:off x="7183" y="-4959"/>
                            <a:ext cx="1500" cy="202"/>
                            <a:chOff x="7183" y="-4959"/>
                            <a:chExt cx="1500" cy="202"/>
                          </a:xfrm>
                        </wpg:grpSpPr>
                        <wps:wsp>
                          <wps:cNvPr id="4895" name="Freeform 4929"/>
                          <wps:cNvSpPr>
                            <a:spLocks/>
                          </wps:cNvSpPr>
                          <wps:spPr bwMode="auto">
                            <a:xfrm>
                              <a:off x="7183" y="-4959"/>
                              <a:ext cx="1500" cy="202"/>
                            </a:xfrm>
                            <a:custGeom>
                              <a:avLst/>
                              <a:gdLst>
                                <a:gd name="T0" fmla="+- 0 7183 7183"/>
                                <a:gd name="T1" fmla="*/ T0 w 1500"/>
                                <a:gd name="T2" fmla="+- 0 -4757 -4959"/>
                                <a:gd name="T3" fmla="*/ -4757 h 202"/>
                                <a:gd name="T4" fmla="+- 0 8683 7183"/>
                                <a:gd name="T5" fmla="*/ T4 w 1500"/>
                                <a:gd name="T6" fmla="+- 0 -4757 -4959"/>
                                <a:gd name="T7" fmla="*/ -4757 h 202"/>
                                <a:gd name="T8" fmla="+- 0 8683 7183"/>
                                <a:gd name="T9" fmla="*/ T8 w 1500"/>
                                <a:gd name="T10" fmla="+- 0 -4959 -4959"/>
                                <a:gd name="T11" fmla="*/ -4959 h 202"/>
                                <a:gd name="T12" fmla="+- 0 7183 7183"/>
                                <a:gd name="T13" fmla="*/ T12 w 1500"/>
                                <a:gd name="T14" fmla="+- 0 -4959 -4959"/>
                                <a:gd name="T15" fmla="*/ -4959 h 202"/>
                                <a:gd name="T16" fmla="+- 0 7183 7183"/>
                                <a:gd name="T17" fmla="*/ T16 w 1500"/>
                                <a:gd name="T18" fmla="+- 0 -4757 -4959"/>
                                <a:gd name="T19" fmla="*/ -4757 h 202"/>
                              </a:gdLst>
                              <a:ahLst/>
                              <a:cxnLst>
                                <a:cxn ang="0">
                                  <a:pos x="T1" y="T3"/>
                                </a:cxn>
                                <a:cxn ang="0">
                                  <a:pos x="T5" y="T7"/>
                                </a:cxn>
                                <a:cxn ang="0">
                                  <a:pos x="T9" y="T11"/>
                                </a:cxn>
                                <a:cxn ang="0">
                                  <a:pos x="T13" y="T15"/>
                                </a:cxn>
                                <a:cxn ang="0">
                                  <a:pos x="T17" y="T19"/>
                                </a:cxn>
                              </a:cxnLst>
                              <a:rect l="0" t="0" r="r" b="b"/>
                              <a:pathLst>
                                <a:path w="1500" h="202">
                                  <a:moveTo>
                                    <a:pt x="0" y="202"/>
                                  </a:moveTo>
                                  <a:lnTo>
                                    <a:pt x="1500" y="202"/>
                                  </a:lnTo>
                                  <a:lnTo>
                                    <a:pt x="1500"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96" name="Group 4926"/>
                        <wpg:cNvGrpSpPr>
                          <a:grpSpLocks/>
                        </wpg:cNvGrpSpPr>
                        <wpg:grpSpPr bwMode="auto">
                          <a:xfrm>
                            <a:off x="7183" y="-5161"/>
                            <a:ext cx="1500" cy="202"/>
                            <a:chOff x="7183" y="-5161"/>
                            <a:chExt cx="1500" cy="202"/>
                          </a:xfrm>
                        </wpg:grpSpPr>
                        <wps:wsp>
                          <wps:cNvPr id="4897" name="Freeform 4927"/>
                          <wps:cNvSpPr>
                            <a:spLocks/>
                          </wps:cNvSpPr>
                          <wps:spPr bwMode="auto">
                            <a:xfrm>
                              <a:off x="7183" y="-5161"/>
                              <a:ext cx="1500" cy="202"/>
                            </a:xfrm>
                            <a:custGeom>
                              <a:avLst/>
                              <a:gdLst>
                                <a:gd name="T0" fmla="+- 0 7183 7183"/>
                                <a:gd name="T1" fmla="*/ T0 w 1500"/>
                                <a:gd name="T2" fmla="+- 0 -4959 -5161"/>
                                <a:gd name="T3" fmla="*/ -4959 h 202"/>
                                <a:gd name="T4" fmla="+- 0 8683 7183"/>
                                <a:gd name="T5" fmla="*/ T4 w 1500"/>
                                <a:gd name="T6" fmla="+- 0 -4959 -5161"/>
                                <a:gd name="T7" fmla="*/ -4959 h 202"/>
                                <a:gd name="T8" fmla="+- 0 8683 7183"/>
                                <a:gd name="T9" fmla="*/ T8 w 1500"/>
                                <a:gd name="T10" fmla="+- 0 -5161 -5161"/>
                                <a:gd name="T11" fmla="*/ -5161 h 202"/>
                                <a:gd name="T12" fmla="+- 0 7183 7183"/>
                                <a:gd name="T13" fmla="*/ T12 w 1500"/>
                                <a:gd name="T14" fmla="+- 0 -5161 -5161"/>
                                <a:gd name="T15" fmla="*/ -5161 h 202"/>
                                <a:gd name="T16" fmla="+- 0 7183 7183"/>
                                <a:gd name="T17" fmla="*/ T16 w 1500"/>
                                <a:gd name="T18" fmla="+- 0 -4959 -5161"/>
                                <a:gd name="T19" fmla="*/ -4959 h 202"/>
                              </a:gdLst>
                              <a:ahLst/>
                              <a:cxnLst>
                                <a:cxn ang="0">
                                  <a:pos x="T1" y="T3"/>
                                </a:cxn>
                                <a:cxn ang="0">
                                  <a:pos x="T5" y="T7"/>
                                </a:cxn>
                                <a:cxn ang="0">
                                  <a:pos x="T9" y="T11"/>
                                </a:cxn>
                                <a:cxn ang="0">
                                  <a:pos x="T13" y="T15"/>
                                </a:cxn>
                                <a:cxn ang="0">
                                  <a:pos x="T17" y="T19"/>
                                </a:cxn>
                              </a:cxnLst>
                              <a:rect l="0" t="0" r="r" b="b"/>
                              <a:pathLst>
                                <a:path w="1500" h="202">
                                  <a:moveTo>
                                    <a:pt x="0" y="202"/>
                                  </a:moveTo>
                                  <a:lnTo>
                                    <a:pt x="1500" y="202"/>
                                  </a:lnTo>
                                  <a:lnTo>
                                    <a:pt x="1500"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98" name="Group 4924"/>
                        <wpg:cNvGrpSpPr>
                          <a:grpSpLocks/>
                        </wpg:cNvGrpSpPr>
                        <wpg:grpSpPr bwMode="auto">
                          <a:xfrm>
                            <a:off x="7183" y="-5391"/>
                            <a:ext cx="1500" cy="231"/>
                            <a:chOff x="7183" y="-5391"/>
                            <a:chExt cx="1500" cy="231"/>
                          </a:xfrm>
                        </wpg:grpSpPr>
                        <wps:wsp>
                          <wps:cNvPr id="4899" name="Freeform 4925"/>
                          <wps:cNvSpPr>
                            <a:spLocks/>
                          </wps:cNvSpPr>
                          <wps:spPr bwMode="auto">
                            <a:xfrm>
                              <a:off x="7183" y="-5391"/>
                              <a:ext cx="1500" cy="231"/>
                            </a:xfrm>
                            <a:custGeom>
                              <a:avLst/>
                              <a:gdLst>
                                <a:gd name="T0" fmla="+- 0 7183 7183"/>
                                <a:gd name="T1" fmla="*/ T0 w 1500"/>
                                <a:gd name="T2" fmla="+- 0 -5161 -5391"/>
                                <a:gd name="T3" fmla="*/ -5161 h 231"/>
                                <a:gd name="T4" fmla="+- 0 8683 7183"/>
                                <a:gd name="T5" fmla="*/ T4 w 1500"/>
                                <a:gd name="T6" fmla="+- 0 -5161 -5391"/>
                                <a:gd name="T7" fmla="*/ -5161 h 231"/>
                                <a:gd name="T8" fmla="+- 0 8683 7183"/>
                                <a:gd name="T9" fmla="*/ T8 w 1500"/>
                                <a:gd name="T10" fmla="+- 0 -5391 -5391"/>
                                <a:gd name="T11" fmla="*/ -5391 h 231"/>
                                <a:gd name="T12" fmla="+- 0 7183 7183"/>
                                <a:gd name="T13" fmla="*/ T12 w 1500"/>
                                <a:gd name="T14" fmla="+- 0 -5391 -5391"/>
                                <a:gd name="T15" fmla="*/ -5391 h 231"/>
                                <a:gd name="T16" fmla="+- 0 7183 7183"/>
                                <a:gd name="T17" fmla="*/ T16 w 1500"/>
                                <a:gd name="T18" fmla="+- 0 -5161 -5391"/>
                                <a:gd name="T19" fmla="*/ -5161 h 231"/>
                              </a:gdLst>
                              <a:ahLst/>
                              <a:cxnLst>
                                <a:cxn ang="0">
                                  <a:pos x="T1" y="T3"/>
                                </a:cxn>
                                <a:cxn ang="0">
                                  <a:pos x="T5" y="T7"/>
                                </a:cxn>
                                <a:cxn ang="0">
                                  <a:pos x="T9" y="T11"/>
                                </a:cxn>
                                <a:cxn ang="0">
                                  <a:pos x="T13" y="T15"/>
                                </a:cxn>
                                <a:cxn ang="0">
                                  <a:pos x="T17" y="T19"/>
                                </a:cxn>
                              </a:cxnLst>
                              <a:rect l="0" t="0" r="r" b="b"/>
                              <a:pathLst>
                                <a:path w="1500" h="231">
                                  <a:moveTo>
                                    <a:pt x="0" y="230"/>
                                  </a:moveTo>
                                  <a:lnTo>
                                    <a:pt x="1500" y="230"/>
                                  </a:lnTo>
                                  <a:lnTo>
                                    <a:pt x="1500" y="0"/>
                                  </a:lnTo>
                                  <a:lnTo>
                                    <a:pt x="0" y="0"/>
                                  </a:lnTo>
                                  <a:lnTo>
                                    <a:pt x="0" y="230"/>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0" name="Group 4922"/>
                        <wpg:cNvGrpSpPr>
                          <a:grpSpLocks/>
                        </wpg:cNvGrpSpPr>
                        <wpg:grpSpPr bwMode="auto">
                          <a:xfrm>
                            <a:off x="7480" y="-6290"/>
                            <a:ext cx="452" cy="898"/>
                            <a:chOff x="7480" y="-6290"/>
                            <a:chExt cx="452" cy="898"/>
                          </a:xfrm>
                        </wpg:grpSpPr>
                        <wps:wsp>
                          <wps:cNvPr id="4901" name="Freeform 4923"/>
                          <wps:cNvSpPr>
                            <a:spLocks/>
                          </wps:cNvSpPr>
                          <wps:spPr bwMode="auto">
                            <a:xfrm>
                              <a:off x="7480" y="-6290"/>
                              <a:ext cx="452" cy="898"/>
                            </a:xfrm>
                            <a:custGeom>
                              <a:avLst/>
                              <a:gdLst>
                                <a:gd name="T0" fmla="+- 0 7480 7480"/>
                                <a:gd name="T1" fmla="*/ T0 w 452"/>
                                <a:gd name="T2" fmla="+- 0 -6290 -6290"/>
                                <a:gd name="T3" fmla="*/ -6290 h 898"/>
                                <a:gd name="T4" fmla="+- 0 7480 7480"/>
                                <a:gd name="T5" fmla="*/ T4 w 452"/>
                                <a:gd name="T6" fmla="+- 0 -6037 -6290"/>
                                <a:gd name="T7" fmla="*/ -6037 h 898"/>
                                <a:gd name="T8" fmla="+- 0 7932 7480"/>
                                <a:gd name="T9" fmla="*/ T8 w 452"/>
                                <a:gd name="T10" fmla="+- 0 -6037 -6290"/>
                                <a:gd name="T11" fmla="*/ -6037 h 898"/>
                                <a:gd name="T12" fmla="+- 0 7932 7480"/>
                                <a:gd name="T13" fmla="*/ T12 w 452"/>
                                <a:gd name="T14" fmla="+- 0 -5391 -6290"/>
                                <a:gd name="T15" fmla="*/ -5391 h 898"/>
                              </a:gdLst>
                              <a:ahLst/>
                              <a:cxnLst>
                                <a:cxn ang="0">
                                  <a:pos x="T1" y="T3"/>
                                </a:cxn>
                                <a:cxn ang="0">
                                  <a:pos x="T5" y="T7"/>
                                </a:cxn>
                                <a:cxn ang="0">
                                  <a:pos x="T9" y="T11"/>
                                </a:cxn>
                                <a:cxn ang="0">
                                  <a:pos x="T13" y="T15"/>
                                </a:cxn>
                              </a:cxnLst>
                              <a:rect l="0" t="0" r="r" b="b"/>
                              <a:pathLst>
                                <a:path w="452" h="898">
                                  <a:moveTo>
                                    <a:pt x="0" y="0"/>
                                  </a:moveTo>
                                  <a:lnTo>
                                    <a:pt x="0" y="253"/>
                                  </a:lnTo>
                                  <a:lnTo>
                                    <a:pt x="452" y="253"/>
                                  </a:lnTo>
                                  <a:lnTo>
                                    <a:pt x="452" y="899"/>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2" name="Group 4920"/>
                        <wpg:cNvGrpSpPr>
                          <a:grpSpLocks/>
                        </wpg:cNvGrpSpPr>
                        <wpg:grpSpPr bwMode="auto">
                          <a:xfrm>
                            <a:off x="7390" y="-6434"/>
                            <a:ext cx="179" cy="144"/>
                            <a:chOff x="7390" y="-6434"/>
                            <a:chExt cx="179" cy="144"/>
                          </a:xfrm>
                        </wpg:grpSpPr>
                        <wps:wsp>
                          <wps:cNvPr id="4903" name="Freeform 4921"/>
                          <wps:cNvSpPr>
                            <a:spLocks/>
                          </wps:cNvSpPr>
                          <wps:spPr bwMode="auto">
                            <a:xfrm>
                              <a:off x="7390" y="-6434"/>
                              <a:ext cx="179" cy="144"/>
                            </a:xfrm>
                            <a:custGeom>
                              <a:avLst/>
                              <a:gdLst>
                                <a:gd name="T0" fmla="+- 0 7390 7390"/>
                                <a:gd name="T1" fmla="*/ T0 w 179"/>
                                <a:gd name="T2" fmla="+- 0 -6290 -6434"/>
                                <a:gd name="T3" fmla="*/ -6290 h 144"/>
                                <a:gd name="T4" fmla="+- 0 7570 7390"/>
                                <a:gd name="T5" fmla="*/ T4 w 179"/>
                                <a:gd name="T6" fmla="+- 0 -6290 -6434"/>
                                <a:gd name="T7" fmla="*/ -6290 h 144"/>
                                <a:gd name="T8" fmla="+- 0 7480 7390"/>
                                <a:gd name="T9" fmla="*/ T8 w 179"/>
                                <a:gd name="T10" fmla="+- 0 -6434 -6434"/>
                                <a:gd name="T11" fmla="*/ -6434 h 144"/>
                                <a:gd name="T12" fmla="+- 0 7390 7390"/>
                                <a:gd name="T13" fmla="*/ T12 w 179"/>
                                <a:gd name="T14" fmla="+- 0 -6290 -6434"/>
                                <a:gd name="T15" fmla="*/ -6290 h 144"/>
                              </a:gdLst>
                              <a:ahLst/>
                              <a:cxnLst>
                                <a:cxn ang="0">
                                  <a:pos x="T1" y="T3"/>
                                </a:cxn>
                                <a:cxn ang="0">
                                  <a:pos x="T5" y="T7"/>
                                </a:cxn>
                                <a:cxn ang="0">
                                  <a:pos x="T9" y="T11"/>
                                </a:cxn>
                                <a:cxn ang="0">
                                  <a:pos x="T13" y="T15"/>
                                </a:cxn>
                              </a:cxnLst>
                              <a:rect l="0" t="0" r="r" b="b"/>
                              <a:pathLst>
                                <a:path w="179" h="144">
                                  <a:moveTo>
                                    <a:pt x="0" y="144"/>
                                  </a:moveTo>
                                  <a:lnTo>
                                    <a:pt x="180" y="144"/>
                                  </a:lnTo>
                                  <a:lnTo>
                                    <a:pt x="90"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4" name="Group 4918"/>
                        <wpg:cNvGrpSpPr>
                          <a:grpSpLocks/>
                        </wpg:cNvGrpSpPr>
                        <wpg:grpSpPr bwMode="auto">
                          <a:xfrm>
                            <a:off x="5120" y="-4959"/>
                            <a:ext cx="1556" cy="202"/>
                            <a:chOff x="5120" y="-4959"/>
                            <a:chExt cx="1556" cy="202"/>
                          </a:xfrm>
                        </wpg:grpSpPr>
                        <wps:wsp>
                          <wps:cNvPr id="4905" name="Freeform 4919"/>
                          <wps:cNvSpPr>
                            <a:spLocks/>
                          </wps:cNvSpPr>
                          <wps:spPr bwMode="auto">
                            <a:xfrm>
                              <a:off x="5120" y="-4959"/>
                              <a:ext cx="1556" cy="202"/>
                            </a:xfrm>
                            <a:custGeom>
                              <a:avLst/>
                              <a:gdLst>
                                <a:gd name="T0" fmla="+- 0 5120 5120"/>
                                <a:gd name="T1" fmla="*/ T0 w 1556"/>
                                <a:gd name="T2" fmla="+- 0 -4757 -4959"/>
                                <a:gd name="T3" fmla="*/ -4757 h 202"/>
                                <a:gd name="T4" fmla="+- 0 6676 5120"/>
                                <a:gd name="T5" fmla="*/ T4 w 1556"/>
                                <a:gd name="T6" fmla="+- 0 -4757 -4959"/>
                                <a:gd name="T7" fmla="*/ -4757 h 202"/>
                                <a:gd name="T8" fmla="+- 0 6676 5120"/>
                                <a:gd name="T9" fmla="*/ T8 w 1556"/>
                                <a:gd name="T10" fmla="+- 0 -4959 -4959"/>
                                <a:gd name="T11" fmla="*/ -4959 h 202"/>
                                <a:gd name="T12" fmla="+- 0 5120 5120"/>
                                <a:gd name="T13" fmla="*/ T12 w 1556"/>
                                <a:gd name="T14" fmla="+- 0 -4959 -4959"/>
                                <a:gd name="T15" fmla="*/ -4959 h 202"/>
                                <a:gd name="T16" fmla="+- 0 5120 5120"/>
                                <a:gd name="T17" fmla="*/ T16 w 1556"/>
                                <a:gd name="T18" fmla="+- 0 -4757 -4959"/>
                                <a:gd name="T19" fmla="*/ -4757 h 202"/>
                              </a:gdLst>
                              <a:ahLst/>
                              <a:cxnLst>
                                <a:cxn ang="0">
                                  <a:pos x="T1" y="T3"/>
                                </a:cxn>
                                <a:cxn ang="0">
                                  <a:pos x="T5" y="T7"/>
                                </a:cxn>
                                <a:cxn ang="0">
                                  <a:pos x="T9" y="T11"/>
                                </a:cxn>
                                <a:cxn ang="0">
                                  <a:pos x="T13" y="T15"/>
                                </a:cxn>
                                <a:cxn ang="0">
                                  <a:pos x="T17" y="T19"/>
                                </a:cxn>
                              </a:cxnLst>
                              <a:rect l="0" t="0" r="r" b="b"/>
                              <a:pathLst>
                                <a:path w="1556" h="202">
                                  <a:moveTo>
                                    <a:pt x="0" y="202"/>
                                  </a:moveTo>
                                  <a:lnTo>
                                    <a:pt x="1556" y="202"/>
                                  </a:lnTo>
                                  <a:lnTo>
                                    <a:pt x="1556"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6" name="Group 4916"/>
                        <wpg:cNvGrpSpPr>
                          <a:grpSpLocks/>
                        </wpg:cNvGrpSpPr>
                        <wpg:grpSpPr bwMode="auto">
                          <a:xfrm>
                            <a:off x="5120" y="-5161"/>
                            <a:ext cx="1556" cy="202"/>
                            <a:chOff x="5120" y="-5161"/>
                            <a:chExt cx="1556" cy="202"/>
                          </a:xfrm>
                        </wpg:grpSpPr>
                        <wps:wsp>
                          <wps:cNvPr id="4907" name="Freeform 4917"/>
                          <wps:cNvSpPr>
                            <a:spLocks/>
                          </wps:cNvSpPr>
                          <wps:spPr bwMode="auto">
                            <a:xfrm>
                              <a:off x="5120" y="-5161"/>
                              <a:ext cx="1556" cy="202"/>
                            </a:xfrm>
                            <a:custGeom>
                              <a:avLst/>
                              <a:gdLst>
                                <a:gd name="T0" fmla="+- 0 5120 5120"/>
                                <a:gd name="T1" fmla="*/ T0 w 1556"/>
                                <a:gd name="T2" fmla="+- 0 -4959 -5161"/>
                                <a:gd name="T3" fmla="*/ -4959 h 202"/>
                                <a:gd name="T4" fmla="+- 0 6676 5120"/>
                                <a:gd name="T5" fmla="*/ T4 w 1556"/>
                                <a:gd name="T6" fmla="+- 0 -4959 -5161"/>
                                <a:gd name="T7" fmla="*/ -4959 h 202"/>
                                <a:gd name="T8" fmla="+- 0 6676 5120"/>
                                <a:gd name="T9" fmla="*/ T8 w 1556"/>
                                <a:gd name="T10" fmla="+- 0 -5161 -5161"/>
                                <a:gd name="T11" fmla="*/ -5161 h 202"/>
                                <a:gd name="T12" fmla="+- 0 5120 5120"/>
                                <a:gd name="T13" fmla="*/ T12 w 1556"/>
                                <a:gd name="T14" fmla="+- 0 -5161 -5161"/>
                                <a:gd name="T15" fmla="*/ -5161 h 202"/>
                                <a:gd name="T16" fmla="+- 0 5120 5120"/>
                                <a:gd name="T17" fmla="*/ T16 w 1556"/>
                                <a:gd name="T18" fmla="+- 0 -4959 -5161"/>
                                <a:gd name="T19" fmla="*/ -4959 h 202"/>
                              </a:gdLst>
                              <a:ahLst/>
                              <a:cxnLst>
                                <a:cxn ang="0">
                                  <a:pos x="T1" y="T3"/>
                                </a:cxn>
                                <a:cxn ang="0">
                                  <a:pos x="T5" y="T7"/>
                                </a:cxn>
                                <a:cxn ang="0">
                                  <a:pos x="T9" y="T11"/>
                                </a:cxn>
                                <a:cxn ang="0">
                                  <a:pos x="T13" y="T15"/>
                                </a:cxn>
                                <a:cxn ang="0">
                                  <a:pos x="T17" y="T19"/>
                                </a:cxn>
                              </a:cxnLst>
                              <a:rect l="0" t="0" r="r" b="b"/>
                              <a:pathLst>
                                <a:path w="1556" h="202">
                                  <a:moveTo>
                                    <a:pt x="0" y="202"/>
                                  </a:moveTo>
                                  <a:lnTo>
                                    <a:pt x="1556" y="202"/>
                                  </a:lnTo>
                                  <a:lnTo>
                                    <a:pt x="1556"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8" name="Group 4914"/>
                        <wpg:cNvGrpSpPr>
                          <a:grpSpLocks/>
                        </wpg:cNvGrpSpPr>
                        <wpg:grpSpPr bwMode="auto">
                          <a:xfrm>
                            <a:off x="5120" y="-5391"/>
                            <a:ext cx="1556" cy="231"/>
                            <a:chOff x="5120" y="-5391"/>
                            <a:chExt cx="1556" cy="231"/>
                          </a:xfrm>
                        </wpg:grpSpPr>
                        <wps:wsp>
                          <wps:cNvPr id="4909" name="Freeform 4915"/>
                          <wps:cNvSpPr>
                            <a:spLocks/>
                          </wps:cNvSpPr>
                          <wps:spPr bwMode="auto">
                            <a:xfrm>
                              <a:off x="5120" y="-5391"/>
                              <a:ext cx="1556" cy="231"/>
                            </a:xfrm>
                            <a:custGeom>
                              <a:avLst/>
                              <a:gdLst>
                                <a:gd name="T0" fmla="+- 0 5120 5120"/>
                                <a:gd name="T1" fmla="*/ T0 w 1556"/>
                                <a:gd name="T2" fmla="+- 0 -5161 -5391"/>
                                <a:gd name="T3" fmla="*/ -5161 h 231"/>
                                <a:gd name="T4" fmla="+- 0 6676 5120"/>
                                <a:gd name="T5" fmla="*/ T4 w 1556"/>
                                <a:gd name="T6" fmla="+- 0 -5161 -5391"/>
                                <a:gd name="T7" fmla="*/ -5161 h 231"/>
                                <a:gd name="T8" fmla="+- 0 6676 5120"/>
                                <a:gd name="T9" fmla="*/ T8 w 1556"/>
                                <a:gd name="T10" fmla="+- 0 -5391 -5391"/>
                                <a:gd name="T11" fmla="*/ -5391 h 231"/>
                                <a:gd name="T12" fmla="+- 0 5120 5120"/>
                                <a:gd name="T13" fmla="*/ T12 w 1556"/>
                                <a:gd name="T14" fmla="+- 0 -5391 -5391"/>
                                <a:gd name="T15" fmla="*/ -5391 h 231"/>
                                <a:gd name="T16" fmla="+- 0 5120 5120"/>
                                <a:gd name="T17" fmla="*/ T16 w 1556"/>
                                <a:gd name="T18" fmla="+- 0 -5161 -5391"/>
                                <a:gd name="T19" fmla="*/ -5161 h 231"/>
                              </a:gdLst>
                              <a:ahLst/>
                              <a:cxnLst>
                                <a:cxn ang="0">
                                  <a:pos x="T1" y="T3"/>
                                </a:cxn>
                                <a:cxn ang="0">
                                  <a:pos x="T5" y="T7"/>
                                </a:cxn>
                                <a:cxn ang="0">
                                  <a:pos x="T9" y="T11"/>
                                </a:cxn>
                                <a:cxn ang="0">
                                  <a:pos x="T13" y="T15"/>
                                </a:cxn>
                                <a:cxn ang="0">
                                  <a:pos x="T17" y="T19"/>
                                </a:cxn>
                              </a:cxnLst>
                              <a:rect l="0" t="0" r="r" b="b"/>
                              <a:pathLst>
                                <a:path w="1556" h="231">
                                  <a:moveTo>
                                    <a:pt x="0" y="230"/>
                                  </a:moveTo>
                                  <a:lnTo>
                                    <a:pt x="1556" y="230"/>
                                  </a:lnTo>
                                  <a:lnTo>
                                    <a:pt x="1556" y="0"/>
                                  </a:lnTo>
                                  <a:lnTo>
                                    <a:pt x="0" y="0"/>
                                  </a:lnTo>
                                  <a:lnTo>
                                    <a:pt x="0" y="230"/>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10" name="Group 4912"/>
                        <wpg:cNvGrpSpPr>
                          <a:grpSpLocks/>
                        </wpg:cNvGrpSpPr>
                        <wpg:grpSpPr bwMode="auto">
                          <a:xfrm>
                            <a:off x="5898" y="-6290"/>
                            <a:ext cx="1583" cy="898"/>
                            <a:chOff x="5898" y="-6290"/>
                            <a:chExt cx="1583" cy="898"/>
                          </a:xfrm>
                        </wpg:grpSpPr>
                        <wps:wsp>
                          <wps:cNvPr id="4911" name="Freeform 4913"/>
                          <wps:cNvSpPr>
                            <a:spLocks/>
                          </wps:cNvSpPr>
                          <wps:spPr bwMode="auto">
                            <a:xfrm>
                              <a:off x="5898" y="-6290"/>
                              <a:ext cx="1583" cy="898"/>
                            </a:xfrm>
                            <a:custGeom>
                              <a:avLst/>
                              <a:gdLst>
                                <a:gd name="T0" fmla="+- 0 7480 5898"/>
                                <a:gd name="T1" fmla="*/ T0 w 1583"/>
                                <a:gd name="T2" fmla="+- 0 -6290 -6290"/>
                                <a:gd name="T3" fmla="*/ -6290 h 898"/>
                                <a:gd name="T4" fmla="+- 0 7480 5898"/>
                                <a:gd name="T5" fmla="*/ T4 w 1583"/>
                                <a:gd name="T6" fmla="+- 0 -6037 -6290"/>
                                <a:gd name="T7" fmla="*/ -6037 h 898"/>
                                <a:gd name="T8" fmla="+- 0 5898 5898"/>
                                <a:gd name="T9" fmla="*/ T8 w 1583"/>
                                <a:gd name="T10" fmla="+- 0 -6037 -6290"/>
                                <a:gd name="T11" fmla="*/ -6037 h 898"/>
                                <a:gd name="T12" fmla="+- 0 5898 5898"/>
                                <a:gd name="T13" fmla="*/ T12 w 1583"/>
                                <a:gd name="T14" fmla="+- 0 -5391 -6290"/>
                                <a:gd name="T15" fmla="*/ -5391 h 898"/>
                              </a:gdLst>
                              <a:ahLst/>
                              <a:cxnLst>
                                <a:cxn ang="0">
                                  <a:pos x="T1" y="T3"/>
                                </a:cxn>
                                <a:cxn ang="0">
                                  <a:pos x="T5" y="T7"/>
                                </a:cxn>
                                <a:cxn ang="0">
                                  <a:pos x="T9" y="T11"/>
                                </a:cxn>
                                <a:cxn ang="0">
                                  <a:pos x="T13" y="T15"/>
                                </a:cxn>
                              </a:cxnLst>
                              <a:rect l="0" t="0" r="r" b="b"/>
                              <a:pathLst>
                                <a:path w="1583" h="898">
                                  <a:moveTo>
                                    <a:pt x="1582" y="0"/>
                                  </a:moveTo>
                                  <a:lnTo>
                                    <a:pt x="1582" y="253"/>
                                  </a:lnTo>
                                  <a:lnTo>
                                    <a:pt x="0" y="253"/>
                                  </a:lnTo>
                                  <a:lnTo>
                                    <a:pt x="0" y="899"/>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12" name="Group 4910"/>
                        <wpg:cNvGrpSpPr>
                          <a:grpSpLocks/>
                        </wpg:cNvGrpSpPr>
                        <wpg:grpSpPr bwMode="auto">
                          <a:xfrm>
                            <a:off x="7390" y="-6434"/>
                            <a:ext cx="179" cy="144"/>
                            <a:chOff x="7390" y="-6434"/>
                            <a:chExt cx="179" cy="144"/>
                          </a:xfrm>
                        </wpg:grpSpPr>
                        <wps:wsp>
                          <wps:cNvPr id="4913" name="Freeform 4911"/>
                          <wps:cNvSpPr>
                            <a:spLocks/>
                          </wps:cNvSpPr>
                          <wps:spPr bwMode="auto">
                            <a:xfrm>
                              <a:off x="7390" y="-6434"/>
                              <a:ext cx="179" cy="144"/>
                            </a:xfrm>
                            <a:custGeom>
                              <a:avLst/>
                              <a:gdLst>
                                <a:gd name="T0" fmla="+- 0 7480 7390"/>
                                <a:gd name="T1" fmla="*/ T0 w 179"/>
                                <a:gd name="T2" fmla="+- 0 -6434 -6434"/>
                                <a:gd name="T3" fmla="*/ -6434 h 144"/>
                                <a:gd name="T4" fmla="+- 0 7390 7390"/>
                                <a:gd name="T5" fmla="*/ T4 w 179"/>
                                <a:gd name="T6" fmla="+- 0 -6290 -6434"/>
                                <a:gd name="T7" fmla="*/ -6290 h 144"/>
                                <a:gd name="T8" fmla="+- 0 7570 7390"/>
                                <a:gd name="T9" fmla="*/ T8 w 179"/>
                                <a:gd name="T10" fmla="+- 0 -6290 -6434"/>
                                <a:gd name="T11" fmla="*/ -6290 h 144"/>
                                <a:gd name="T12" fmla="+- 0 7480 7390"/>
                                <a:gd name="T13" fmla="*/ T12 w 179"/>
                                <a:gd name="T14" fmla="+- 0 -6434 -6434"/>
                                <a:gd name="T15" fmla="*/ -6434 h 144"/>
                              </a:gdLst>
                              <a:ahLst/>
                              <a:cxnLst>
                                <a:cxn ang="0">
                                  <a:pos x="T1" y="T3"/>
                                </a:cxn>
                                <a:cxn ang="0">
                                  <a:pos x="T5" y="T7"/>
                                </a:cxn>
                                <a:cxn ang="0">
                                  <a:pos x="T9" y="T11"/>
                                </a:cxn>
                                <a:cxn ang="0">
                                  <a:pos x="T13" y="T15"/>
                                </a:cxn>
                              </a:cxnLst>
                              <a:rect l="0" t="0" r="r" b="b"/>
                              <a:pathLst>
                                <a:path w="179" h="144">
                                  <a:moveTo>
                                    <a:pt x="90" y="0"/>
                                  </a:moveTo>
                                  <a:lnTo>
                                    <a:pt x="0" y="144"/>
                                  </a:lnTo>
                                  <a:lnTo>
                                    <a:pt x="180" y="144"/>
                                  </a:lnTo>
                                  <a:lnTo>
                                    <a:pt x="9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14" name="Group 4908"/>
                        <wpg:cNvGrpSpPr>
                          <a:grpSpLocks/>
                        </wpg:cNvGrpSpPr>
                        <wpg:grpSpPr bwMode="auto">
                          <a:xfrm>
                            <a:off x="7390" y="-6434"/>
                            <a:ext cx="179" cy="144"/>
                            <a:chOff x="7390" y="-6434"/>
                            <a:chExt cx="179" cy="144"/>
                          </a:xfrm>
                        </wpg:grpSpPr>
                        <wps:wsp>
                          <wps:cNvPr id="4915" name="Freeform 4909"/>
                          <wps:cNvSpPr>
                            <a:spLocks/>
                          </wps:cNvSpPr>
                          <wps:spPr bwMode="auto">
                            <a:xfrm>
                              <a:off x="7390" y="-6434"/>
                              <a:ext cx="179" cy="144"/>
                            </a:xfrm>
                            <a:custGeom>
                              <a:avLst/>
                              <a:gdLst>
                                <a:gd name="T0" fmla="+- 0 7390 7390"/>
                                <a:gd name="T1" fmla="*/ T0 w 179"/>
                                <a:gd name="T2" fmla="+- 0 -6290 -6434"/>
                                <a:gd name="T3" fmla="*/ -6290 h 144"/>
                                <a:gd name="T4" fmla="+- 0 7570 7390"/>
                                <a:gd name="T5" fmla="*/ T4 w 179"/>
                                <a:gd name="T6" fmla="+- 0 -6290 -6434"/>
                                <a:gd name="T7" fmla="*/ -6290 h 144"/>
                                <a:gd name="T8" fmla="+- 0 7480 7390"/>
                                <a:gd name="T9" fmla="*/ T8 w 179"/>
                                <a:gd name="T10" fmla="+- 0 -6434 -6434"/>
                                <a:gd name="T11" fmla="*/ -6434 h 144"/>
                                <a:gd name="T12" fmla="+- 0 7390 7390"/>
                                <a:gd name="T13" fmla="*/ T12 w 179"/>
                                <a:gd name="T14" fmla="+- 0 -6290 -6434"/>
                                <a:gd name="T15" fmla="*/ -6290 h 144"/>
                              </a:gdLst>
                              <a:ahLst/>
                              <a:cxnLst>
                                <a:cxn ang="0">
                                  <a:pos x="T1" y="T3"/>
                                </a:cxn>
                                <a:cxn ang="0">
                                  <a:pos x="T5" y="T7"/>
                                </a:cxn>
                                <a:cxn ang="0">
                                  <a:pos x="T9" y="T11"/>
                                </a:cxn>
                                <a:cxn ang="0">
                                  <a:pos x="T13" y="T15"/>
                                </a:cxn>
                              </a:cxnLst>
                              <a:rect l="0" t="0" r="r" b="b"/>
                              <a:pathLst>
                                <a:path w="179" h="144">
                                  <a:moveTo>
                                    <a:pt x="0" y="144"/>
                                  </a:moveTo>
                                  <a:lnTo>
                                    <a:pt x="180" y="144"/>
                                  </a:lnTo>
                                  <a:lnTo>
                                    <a:pt x="90"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16" name="Group 4906"/>
                        <wpg:cNvGrpSpPr>
                          <a:grpSpLocks/>
                        </wpg:cNvGrpSpPr>
                        <wpg:grpSpPr bwMode="auto">
                          <a:xfrm>
                            <a:off x="6124" y="-3917"/>
                            <a:ext cx="1556" cy="202"/>
                            <a:chOff x="6124" y="-3917"/>
                            <a:chExt cx="1556" cy="202"/>
                          </a:xfrm>
                        </wpg:grpSpPr>
                        <wps:wsp>
                          <wps:cNvPr id="4917" name="Freeform 4907"/>
                          <wps:cNvSpPr>
                            <a:spLocks/>
                          </wps:cNvSpPr>
                          <wps:spPr bwMode="auto">
                            <a:xfrm>
                              <a:off x="6124" y="-3917"/>
                              <a:ext cx="1556" cy="202"/>
                            </a:xfrm>
                            <a:custGeom>
                              <a:avLst/>
                              <a:gdLst>
                                <a:gd name="T0" fmla="+- 0 6124 6124"/>
                                <a:gd name="T1" fmla="*/ T0 w 1556"/>
                                <a:gd name="T2" fmla="+- 0 -3715 -3917"/>
                                <a:gd name="T3" fmla="*/ -3715 h 202"/>
                                <a:gd name="T4" fmla="+- 0 7680 6124"/>
                                <a:gd name="T5" fmla="*/ T4 w 1556"/>
                                <a:gd name="T6" fmla="+- 0 -3715 -3917"/>
                                <a:gd name="T7" fmla="*/ -3715 h 202"/>
                                <a:gd name="T8" fmla="+- 0 7680 6124"/>
                                <a:gd name="T9" fmla="*/ T8 w 1556"/>
                                <a:gd name="T10" fmla="+- 0 -3917 -3917"/>
                                <a:gd name="T11" fmla="*/ -3917 h 202"/>
                                <a:gd name="T12" fmla="+- 0 6124 6124"/>
                                <a:gd name="T13" fmla="*/ T12 w 1556"/>
                                <a:gd name="T14" fmla="+- 0 -3917 -3917"/>
                                <a:gd name="T15" fmla="*/ -3917 h 202"/>
                                <a:gd name="T16" fmla="+- 0 6124 6124"/>
                                <a:gd name="T17" fmla="*/ T16 w 1556"/>
                                <a:gd name="T18" fmla="+- 0 -3715 -3917"/>
                                <a:gd name="T19" fmla="*/ -3715 h 202"/>
                              </a:gdLst>
                              <a:ahLst/>
                              <a:cxnLst>
                                <a:cxn ang="0">
                                  <a:pos x="T1" y="T3"/>
                                </a:cxn>
                                <a:cxn ang="0">
                                  <a:pos x="T5" y="T7"/>
                                </a:cxn>
                                <a:cxn ang="0">
                                  <a:pos x="T9" y="T11"/>
                                </a:cxn>
                                <a:cxn ang="0">
                                  <a:pos x="T13" y="T15"/>
                                </a:cxn>
                                <a:cxn ang="0">
                                  <a:pos x="T17" y="T19"/>
                                </a:cxn>
                              </a:cxnLst>
                              <a:rect l="0" t="0" r="r" b="b"/>
                              <a:pathLst>
                                <a:path w="1556" h="202">
                                  <a:moveTo>
                                    <a:pt x="0" y="202"/>
                                  </a:moveTo>
                                  <a:lnTo>
                                    <a:pt x="1556" y="202"/>
                                  </a:lnTo>
                                  <a:lnTo>
                                    <a:pt x="1556"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18" name="Group 4904"/>
                        <wpg:cNvGrpSpPr>
                          <a:grpSpLocks/>
                        </wpg:cNvGrpSpPr>
                        <wpg:grpSpPr bwMode="auto">
                          <a:xfrm>
                            <a:off x="6124" y="-4118"/>
                            <a:ext cx="1556" cy="202"/>
                            <a:chOff x="6124" y="-4118"/>
                            <a:chExt cx="1556" cy="202"/>
                          </a:xfrm>
                        </wpg:grpSpPr>
                        <wps:wsp>
                          <wps:cNvPr id="4919" name="Freeform 4905"/>
                          <wps:cNvSpPr>
                            <a:spLocks/>
                          </wps:cNvSpPr>
                          <wps:spPr bwMode="auto">
                            <a:xfrm>
                              <a:off x="6124" y="-4118"/>
                              <a:ext cx="1556" cy="202"/>
                            </a:xfrm>
                            <a:custGeom>
                              <a:avLst/>
                              <a:gdLst>
                                <a:gd name="T0" fmla="+- 0 6124 6124"/>
                                <a:gd name="T1" fmla="*/ T0 w 1556"/>
                                <a:gd name="T2" fmla="+- 0 -3917 -4118"/>
                                <a:gd name="T3" fmla="*/ -3917 h 202"/>
                                <a:gd name="T4" fmla="+- 0 7680 6124"/>
                                <a:gd name="T5" fmla="*/ T4 w 1556"/>
                                <a:gd name="T6" fmla="+- 0 -3917 -4118"/>
                                <a:gd name="T7" fmla="*/ -3917 h 202"/>
                                <a:gd name="T8" fmla="+- 0 7680 6124"/>
                                <a:gd name="T9" fmla="*/ T8 w 1556"/>
                                <a:gd name="T10" fmla="+- 0 -4118 -4118"/>
                                <a:gd name="T11" fmla="*/ -4118 h 202"/>
                                <a:gd name="T12" fmla="+- 0 6124 6124"/>
                                <a:gd name="T13" fmla="*/ T12 w 1556"/>
                                <a:gd name="T14" fmla="+- 0 -4118 -4118"/>
                                <a:gd name="T15" fmla="*/ -4118 h 202"/>
                                <a:gd name="T16" fmla="+- 0 6124 6124"/>
                                <a:gd name="T17" fmla="*/ T16 w 1556"/>
                                <a:gd name="T18" fmla="+- 0 -3917 -4118"/>
                                <a:gd name="T19" fmla="*/ -3917 h 202"/>
                              </a:gdLst>
                              <a:ahLst/>
                              <a:cxnLst>
                                <a:cxn ang="0">
                                  <a:pos x="T1" y="T3"/>
                                </a:cxn>
                                <a:cxn ang="0">
                                  <a:pos x="T5" y="T7"/>
                                </a:cxn>
                                <a:cxn ang="0">
                                  <a:pos x="T9" y="T11"/>
                                </a:cxn>
                                <a:cxn ang="0">
                                  <a:pos x="T13" y="T15"/>
                                </a:cxn>
                                <a:cxn ang="0">
                                  <a:pos x="T17" y="T19"/>
                                </a:cxn>
                              </a:cxnLst>
                              <a:rect l="0" t="0" r="r" b="b"/>
                              <a:pathLst>
                                <a:path w="1556" h="202">
                                  <a:moveTo>
                                    <a:pt x="0" y="201"/>
                                  </a:moveTo>
                                  <a:lnTo>
                                    <a:pt x="1556" y="201"/>
                                  </a:lnTo>
                                  <a:lnTo>
                                    <a:pt x="1556"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20" name="Group 4902"/>
                        <wpg:cNvGrpSpPr>
                          <a:grpSpLocks/>
                        </wpg:cNvGrpSpPr>
                        <wpg:grpSpPr bwMode="auto">
                          <a:xfrm>
                            <a:off x="6124" y="-4349"/>
                            <a:ext cx="1556" cy="231"/>
                            <a:chOff x="6124" y="-4349"/>
                            <a:chExt cx="1556" cy="231"/>
                          </a:xfrm>
                        </wpg:grpSpPr>
                        <wps:wsp>
                          <wps:cNvPr id="4921" name="Freeform 4903"/>
                          <wps:cNvSpPr>
                            <a:spLocks/>
                          </wps:cNvSpPr>
                          <wps:spPr bwMode="auto">
                            <a:xfrm>
                              <a:off x="6124" y="-4349"/>
                              <a:ext cx="1556" cy="231"/>
                            </a:xfrm>
                            <a:custGeom>
                              <a:avLst/>
                              <a:gdLst>
                                <a:gd name="T0" fmla="+- 0 6124 6124"/>
                                <a:gd name="T1" fmla="*/ T0 w 1556"/>
                                <a:gd name="T2" fmla="+- 0 -4118 -4349"/>
                                <a:gd name="T3" fmla="*/ -4118 h 231"/>
                                <a:gd name="T4" fmla="+- 0 7680 6124"/>
                                <a:gd name="T5" fmla="*/ T4 w 1556"/>
                                <a:gd name="T6" fmla="+- 0 -4118 -4349"/>
                                <a:gd name="T7" fmla="*/ -4118 h 231"/>
                                <a:gd name="T8" fmla="+- 0 7680 6124"/>
                                <a:gd name="T9" fmla="*/ T8 w 1556"/>
                                <a:gd name="T10" fmla="+- 0 -4349 -4349"/>
                                <a:gd name="T11" fmla="*/ -4349 h 231"/>
                                <a:gd name="T12" fmla="+- 0 6124 6124"/>
                                <a:gd name="T13" fmla="*/ T12 w 1556"/>
                                <a:gd name="T14" fmla="+- 0 -4349 -4349"/>
                                <a:gd name="T15" fmla="*/ -4349 h 231"/>
                                <a:gd name="T16" fmla="+- 0 6124 6124"/>
                                <a:gd name="T17" fmla="*/ T16 w 1556"/>
                                <a:gd name="T18" fmla="+- 0 -4118 -4349"/>
                                <a:gd name="T19" fmla="*/ -4118 h 231"/>
                              </a:gdLst>
                              <a:ahLst/>
                              <a:cxnLst>
                                <a:cxn ang="0">
                                  <a:pos x="T1" y="T3"/>
                                </a:cxn>
                                <a:cxn ang="0">
                                  <a:pos x="T5" y="T7"/>
                                </a:cxn>
                                <a:cxn ang="0">
                                  <a:pos x="T9" y="T11"/>
                                </a:cxn>
                                <a:cxn ang="0">
                                  <a:pos x="T13" y="T15"/>
                                </a:cxn>
                                <a:cxn ang="0">
                                  <a:pos x="T17" y="T19"/>
                                </a:cxn>
                              </a:cxnLst>
                              <a:rect l="0" t="0" r="r" b="b"/>
                              <a:pathLst>
                                <a:path w="1556" h="231">
                                  <a:moveTo>
                                    <a:pt x="0" y="231"/>
                                  </a:moveTo>
                                  <a:lnTo>
                                    <a:pt x="1556" y="231"/>
                                  </a:lnTo>
                                  <a:lnTo>
                                    <a:pt x="1556"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22" name="Group 4900"/>
                        <wpg:cNvGrpSpPr>
                          <a:grpSpLocks/>
                        </wpg:cNvGrpSpPr>
                        <wpg:grpSpPr bwMode="auto">
                          <a:xfrm>
                            <a:off x="6902" y="-6290"/>
                            <a:ext cx="578" cy="1941"/>
                            <a:chOff x="6902" y="-6290"/>
                            <a:chExt cx="578" cy="1941"/>
                          </a:xfrm>
                        </wpg:grpSpPr>
                        <wps:wsp>
                          <wps:cNvPr id="4923" name="Freeform 4901"/>
                          <wps:cNvSpPr>
                            <a:spLocks/>
                          </wps:cNvSpPr>
                          <wps:spPr bwMode="auto">
                            <a:xfrm>
                              <a:off x="6902" y="-6290"/>
                              <a:ext cx="578" cy="1941"/>
                            </a:xfrm>
                            <a:custGeom>
                              <a:avLst/>
                              <a:gdLst>
                                <a:gd name="T0" fmla="+- 0 7480 6902"/>
                                <a:gd name="T1" fmla="*/ T0 w 578"/>
                                <a:gd name="T2" fmla="+- 0 -6290 -6290"/>
                                <a:gd name="T3" fmla="*/ -6290 h 1941"/>
                                <a:gd name="T4" fmla="+- 0 7480 6902"/>
                                <a:gd name="T5" fmla="*/ T4 w 578"/>
                                <a:gd name="T6" fmla="+- 0 -6037 -6290"/>
                                <a:gd name="T7" fmla="*/ -6037 h 1941"/>
                                <a:gd name="T8" fmla="+- 0 6902 6902"/>
                                <a:gd name="T9" fmla="*/ T8 w 578"/>
                                <a:gd name="T10" fmla="+- 0 -6037 -6290"/>
                                <a:gd name="T11" fmla="*/ -6037 h 1941"/>
                                <a:gd name="T12" fmla="+- 0 6902 6902"/>
                                <a:gd name="T13" fmla="*/ T12 w 578"/>
                                <a:gd name="T14" fmla="+- 0 -4349 -6290"/>
                                <a:gd name="T15" fmla="*/ -4349 h 1941"/>
                              </a:gdLst>
                              <a:ahLst/>
                              <a:cxnLst>
                                <a:cxn ang="0">
                                  <a:pos x="T1" y="T3"/>
                                </a:cxn>
                                <a:cxn ang="0">
                                  <a:pos x="T5" y="T7"/>
                                </a:cxn>
                                <a:cxn ang="0">
                                  <a:pos x="T9" y="T11"/>
                                </a:cxn>
                                <a:cxn ang="0">
                                  <a:pos x="T13" y="T15"/>
                                </a:cxn>
                              </a:cxnLst>
                              <a:rect l="0" t="0" r="r" b="b"/>
                              <a:pathLst>
                                <a:path w="578" h="1941">
                                  <a:moveTo>
                                    <a:pt x="578" y="0"/>
                                  </a:moveTo>
                                  <a:lnTo>
                                    <a:pt x="578" y="253"/>
                                  </a:lnTo>
                                  <a:lnTo>
                                    <a:pt x="0" y="253"/>
                                  </a:lnTo>
                                  <a:lnTo>
                                    <a:pt x="0" y="1941"/>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24" name="Group 4898"/>
                        <wpg:cNvGrpSpPr>
                          <a:grpSpLocks/>
                        </wpg:cNvGrpSpPr>
                        <wpg:grpSpPr bwMode="auto">
                          <a:xfrm>
                            <a:off x="7390" y="-6434"/>
                            <a:ext cx="179" cy="144"/>
                            <a:chOff x="7390" y="-6434"/>
                            <a:chExt cx="179" cy="144"/>
                          </a:xfrm>
                        </wpg:grpSpPr>
                        <wps:wsp>
                          <wps:cNvPr id="4925" name="Freeform 4899"/>
                          <wps:cNvSpPr>
                            <a:spLocks/>
                          </wps:cNvSpPr>
                          <wps:spPr bwMode="auto">
                            <a:xfrm>
                              <a:off x="7390" y="-6434"/>
                              <a:ext cx="179" cy="144"/>
                            </a:xfrm>
                            <a:custGeom>
                              <a:avLst/>
                              <a:gdLst>
                                <a:gd name="T0" fmla="+- 0 7480 7390"/>
                                <a:gd name="T1" fmla="*/ T0 w 179"/>
                                <a:gd name="T2" fmla="+- 0 -6434 -6434"/>
                                <a:gd name="T3" fmla="*/ -6434 h 144"/>
                                <a:gd name="T4" fmla="+- 0 7390 7390"/>
                                <a:gd name="T5" fmla="*/ T4 w 179"/>
                                <a:gd name="T6" fmla="+- 0 -6290 -6434"/>
                                <a:gd name="T7" fmla="*/ -6290 h 144"/>
                                <a:gd name="T8" fmla="+- 0 7570 7390"/>
                                <a:gd name="T9" fmla="*/ T8 w 179"/>
                                <a:gd name="T10" fmla="+- 0 -6290 -6434"/>
                                <a:gd name="T11" fmla="*/ -6290 h 144"/>
                                <a:gd name="T12" fmla="+- 0 7480 7390"/>
                                <a:gd name="T13" fmla="*/ T12 w 179"/>
                                <a:gd name="T14" fmla="+- 0 -6434 -6434"/>
                                <a:gd name="T15" fmla="*/ -6434 h 144"/>
                              </a:gdLst>
                              <a:ahLst/>
                              <a:cxnLst>
                                <a:cxn ang="0">
                                  <a:pos x="T1" y="T3"/>
                                </a:cxn>
                                <a:cxn ang="0">
                                  <a:pos x="T5" y="T7"/>
                                </a:cxn>
                                <a:cxn ang="0">
                                  <a:pos x="T9" y="T11"/>
                                </a:cxn>
                                <a:cxn ang="0">
                                  <a:pos x="T13" y="T15"/>
                                </a:cxn>
                              </a:cxnLst>
                              <a:rect l="0" t="0" r="r" b="b"/>
                              <a:pathLst>
                                <a:path w="179" h="144">
                                  <a:moveTo>
                                    <a:pt x="90" y="0"/>
                                  </a:moveTo>
                                  <a:lnTo>
                                    <a:pt x="0" y="144"/>
                                  </a:lnTo>
                                  <a:lnTo>
                                    <a:pt x="180" y="144"/>
                                  </a:lnTo>
                                  <a:lnTo>
                                    <a:pt x="9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26" name="Group 4896"/>
                        <wpg:cNvGrpSpPr>
                          <a:grpSpLocks/>
                        </wpg:cNvGrpSpPr>
                        <wpg:grpSpPr bwMode="auto">
                          <a:xfrm>
                            <a:off x="7390" y="-6434"/>
                            <a:ext cx="179" cy="144"/>
                            <a:chOff x="7390" y="-6434"/>
                            <a:chExt cx="179" cy="144"/>
                          </a:xfrm>
                        </wpg:grpSpPr>
                        <wps:wsp>
                          <wps:cNvPr id="4927" name="Freeform 4897"/>
                          <wps:cNvSpPr>
                            <a:spLocks/>
                          </wps:cNvSpPr>
                          <wps:spPr bwMode="auto">
                            <a:xfrm>
                              <a:off x="7390" y="-6434"/>
                              <a:ext cx="179" cy="144"/>
                            </a:xfrm>
                            <a:custGeom>
                              <a:avLst/>
                              <a:gdLst>
                                <a:gd name="T0" fmla="+- 0 7390 7390"/>
                                <a:gd name="T1" fmla="*/ T0 w 179"/>
                                <a:gd name="T2" fmla="+- 0 -6290 -6434"/>
                                <a:gd name="T3" fmla="*/ -6290 h 144"/>
                                <a:gd name="T4" fmla="+- 0 7570 7390"/>
                                <a:gd name="T5" fmla="*/ T4 w 179"/>
                                <a:gd name="T6" fmla="+- 0 -6290 -6434"/>
                                <a:gd name="T7" fmla="*/ -6290 h 144"/>
                                <a:gd name="T8" fmla="+- 0 7480 7390"/>
                                <a:gd name="T9" fmla="*/ T8 w 179"/>
                                <a:gd name="T10" fmla="+- 0 -6434 -6434"/>
                                <a:gd name="T11" fmla="*/ -6434 h 144"/>
                                <a:gd name="T12" fmla="+- 0 7390 7390"/>
                                <a:gd name="T13" fmla="*/ T12 w 179"/>
                                <a:gd name="T14" fmla="+- 0 -6290 -6434"/>
                                <a:gd name="T15" fmla="*/ -6290 h 144"/>
                              </a:gdLst>
                              <a:ahLst/>
                              <a:cxnLst>
                                <a:cxn ang="0">
                                  <a:pos x="T1" y="T3"/>
                                </a:cxn>
                                <a:cxn ang="0">
                                  <a:pos x="T5" y="T7"/>
                                </a:cxn>
                                <a:cxn ang="0">
                                  <a:pos x="T9" y="T11"/>
                                </a:cxn>
                                <a:cxn ang="0">
                                  <a:pos x="T13" y="T15"/>
                                </a:cxn>
                              </a:cxnLst>
                              <a:rect l="0" t="0" r="r" b="b"/>
                              <a:pathLst>
                                <a:path w="179" h="144">
                                  <a:moveTo>
                                    <a:pt x="0" y="144"/>
                                  </a:moveTo>
                                  <a:lnTo>
                                    <a:pt x="180" y="144"/>
                                  </a:lnTo>
                                  <a:lnTo>
                                    <a:pt x="90"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28" name="Group 4894"/>
                        <wpg:cNvGrpSpPr>
                          <a:grpSpLocks/>
                        </wpg:cNvGrpSpPr>
                        <wpg:grpSpPr bwMode="auto">
                          <a:xfrm>
                            <a:off x="8158" y="-3917"/>
                            <a:ext cx="1677" cy="202"/>
                            <a:chOff x="8158" y="-3917"/>
                            <a:chExt cx="1677" cy="202"/>
                          </a:xfrm>
                        </wpg:grpSpPr>
                        <wps:wsp>
                          <wps:cNvPr id="4929" name="Freeform 4895"/>
                          <wps:cNvSpPr>
                            <a:spLocks/>
                          </wps:cNvSpPr>
                          <wps:spPr bwMode="auto">
                            <a:xfrm>
                              <a:off x="8158" y="-3917"/>
                              <a:ext cx="1677" cy="202"/>
                            </a:xfrm>
                            <a:custGeom>
                              <a:avLst/>
                              <a:gdLst>
                                <a:gd name="T0" fmla="+- 0 8158 8158"/>
                                <a:gd name="T1" fmla="*/ T0 w 1677"/>
                                <a:gd name="T2" fmla="+- 0 -3715 -3917"/>
                                <a:gd name="T3" fmla="*/ -3715 h 202"/>
                                <a:gd name="T4" fmla="+- 0 9836 8158"/>
                                <a:gd name="T5" fmla="*/ T4 w 1677"/>
                                <a:gd name="T6" fmla="+- 0 -3715 -3917"/>
                                <a:gd name="T7" fmla="*/ -3715 h 202"/>
                                <a:gd name="T8" fmla="+- 0 9836 8158"/>
                                <a:gd name="T9" fmla="*/ T8 w 1677"/>
                                <a:gd name="T10" fmla="+- 0 -3917 -3917"/>
                                <a:gd name="T11" fmla="*/ -3917 h 202"/>
                                <a:gd name="T12" fmla="+- 0 8158 8158"/>
                                <a:gd name="T13" fmla="*/ T12 w 1677"/>
                                <a:gd name="T14" fmla="+- 0 -3917 -3917"/>
                                <a:gd name="T15" fmla="*/ -3917 h 202"/>
                                <a:gd name="T16" fmla="+- 0 8158 8158"/>
                                <a:gd name="T17" fmla="*/ T16 w 1677"/>
                                <a:gd name="T18" fmla="+- 0 -3715 -3917"/>
                                <a:gd name="T19" fmla="*/ -3715 h 202"/>
                              </a:gdLst>
                              <a:ahLst/>
                              <a:cxnLst>
                                <a:cxn ang="0">
                                  <a:pos x="T1" y="T3"/>
                                </a:cxn>
                                <a:cxn ang="0">
                                  <a:pos x="T5" y="T7"/>
                                </a:cxn>
                                <a:cxn ang="0">
                                  <a:pos x="T9" y="T11"/>
                                </a:cxn>
                                <a:cxn ang="0">
                                  <a:pos x="T13" y="T15"/>
                                </a:cxn>
                                <a:cxn ang="0">
                                  <a:pos x="T17" y="T19"/>
                                </a:cxn>
                              </a:cxnLst>
                              <a:rect l="0" t="0" r="r" b="b"/>
                              <a:pathLst>
                                <a:path w="1677" h="202">
                                  <a:moveTo>
                                    <a:pt x="0" y="202"/>
                                  </a:moveTo>
                                  <a:lnTo>
                                    <a:pt x="1678" y="202"/>
                                  </a:lnTo>
                                  <a:lnTo>
                                    <a:pt x="1678"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30" name="Group 4892"/>
                        <wpg:cNvGrpSpPr>
                          <a:grpSpLocks/>
                        </wpg:cNvGrpSpPr>
                        <wpg:grpSpPr bwMode="auto">
                          <a:xfrm>
                            <a:off x="8158" y="-4118"/>
                            <a:ext cx="1677" cy="202"/>
                            <a:chOff x="8158" y="-4118"/>
                            <a:chExt cx="1677" cy="202"/>
                          </a:xfrm>
                        </wpg:grpSpPr>
                        <wps:wsp>
                          <wps:cNvPr id="4931" name="Freeform 4893"/>
                          <wps:cNvSpPr>
                            <a:spLocks/>
                          </wps:cNvSpPr>
                          <wps:spPr bwMode="auto">
                            <a:xfrm>
                              <a:off x="8158" y="-4118"/>
                              <a:ext cx="1677" cy="202"/>
                            </a:xfrm>
                            <a:custGeom>
                              <a:avLst/>
                              <a:gdLst>
                                <a:gd name="T0" fmla="+- 0 8158 8158"/>
                                <a:gd name="T1" fmla="*/ T0 w 1677"/>
                                <a:gd name="T2" fmla="+- 0 -3917 -4118"/>
                                <a:gd name="T3" fmla="*/ -3917 h 202"/>
                                <a:gd name="T4" fmla="+- 0 9836 8158"/>
                                <a:gd name="T5" fmla="*/ T4 w 1677"/>
                                <a:gd name="T6" fmla="+- 0 -3917 -4118"/>
                                <a:gd name="T7" fmla="*/ -3917 h 202"/>
                                <a:gd name="T8" fmla="+- 0 9836 8158"/>
                                <a:gd name="T9" fmla="*/ T8 w 1677"/>
                                <a:gd name="T10" fmla="+- 0 -4118 -4118"/>
                                <a:gd name="T11" fmla="*/ -4118 h 202"/>
                                <a:gd name="T12" fmla="+- 0 8158 8158"/>
                                <a:gd name="T13" fmla="*/ T12 w 1677"/>
                                <a:gd name="T14" fmla="+- 0 -4118 -4118"/>
                                <a:gd name="T15" fmla="*/ -4118 h 202"/>
                                <a:gd name="T16" fmla="+- 0 8158 8158"/>
                                <a:gd name="T17" fmla="*/ T16 w 1677"/>
                                <a:gd name="T18" fmla="+- 0 -3917 -4118"/>
                                <a:gd name="T19" fmla="*/ -3917 h 202"/>
                              </a:gdLst>
                              <a:ahLst/>
                              <a:cxnLst>
                                <a:cxn ang="0">
                                  <a:pos x="T1" y="T3"/>
                                </a:cxn>
                                <a:cxn ang="0">
                                  <a:pos x="T5" y="T7"/>
                                </a:cxn>
                                <a:cxn ang="0">
                                  <a:pos x="T9" y="T11"/>
                                </a:cxn>
                                <a:cxn ang="0">
                                  <a:pos x="T13" y="T15"/>
                                </a:cxn>
                                <a:cxn ang="0">
                                  <a:pos x="T17" y="T19"/>
                                </a:cxn>
                              </a:cxnLst>
                              <a:rect l="0" t="0" r="r" b="b"/>
                              <a:pathLst>
                                <a:path w="1677" h="202">
                                  <a:moveTo>
                                    <a:pt x="0" y="201"/>
                                  </a:moveTo>
                                  <a:lnTo>
                                    <a:pt x="1678" y="201"/>
                                  </a:lnTo>
                                  <a:lnTo>
                                    <a:pt x="1678"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32" name="Group 4890"/>
                        <wpg:cNvGrpSpPr>
                          <a:grpSpLocks/>
                        </wpg:cNvGrpSpPr>
                        <wpg:grpSpPr bwMode="auto">
                          <a:xfrm>
                            <a:off x="8158" y="-4349"/>
                            <a:ext cx="1677" cy="231"/>
                            <a:chOff x="8158" y="-4349"/>
                            <a:chExt cx="1677" cy="231"/>
                          </a:xfrm>
                        </wpg:grpSpPr>
                        <wps:wsp>
                          <wps:cNvPr id="4933" name="Freeform 4891"/>
                          <wps:cNvSpPr>
                            <a:spLocks/>
                          </wps:cNvSpPr>
                          <wps:spPr bwMode="auto">
                            <a:xfrm>
                              <a:off x="8158" y="-4349"/>
                              <a:ext cx="1677" cy="231"/>
                            </a:xfrm>
                            <a:custGeom>
                              <a:avLst/>
                              <a:gdLst>
                                <a:gd name="T0" fmla="+- 0 8158 8158"/>
                                <a:gd name="T1" fmla="*/ T0 w 1677"/>
                                <a:gd name="T2" fmla="+- 0 -4118 -4349"/>
                                <a:gd name="T3" fmla="*/ -4118 h 231"/>
                                <a:gd name="T4" fmla="+- 0 9836 8158"/>
                                <a:gd name="T5" fmla="*/ T4 w 1677"/>
                                <a:gd name="T6" fmla="+- 0 -4118 -4349"/>
                                <a:gd name="T7" fmla="*/ -4118 h 231"/>
                                <a:gd name="T8" fmla="+- 0 9836 8158"/>
                                <a:gd name="T9" fmla="*/ T8 w 1677"/>
                                <a:gd name="T10" fmla="+- 0 -4349 -4349"/>
                                <a:gd name="T11" fmla="*/ -4349 h 231"/>
                                <a:gd name="T12" fmla="+- 0 8158 8158"/>
                                <a:gd name="T13" fmla="*/ T12 w 1677"/>
                                <a:gd name="T14" fmla="+- 0 -4349 -4349"/>
                                <a:gd name="T15" fmla="*/ -4349 h 231"/>
                                <a:gd name="T16" fmla="+- 0 8158 8158"/>
                                <a:gd name="T17" fmla="*/ T16 w 1677"/>
                                <a:gd name="T18" fmla="+- 0 -4118 -4349"/>
                                <a:gd name="T19" fmla="*/ -4118 h 231"/>
                              </a:gdLst>
                              <a:ahLst/>
                              <a:cxnLst>
                                <a:cxn ang="0">
                                  <a:pos x="T1" y="T3"/>
                                </a:cxn>
                                <a:cxn ang="0">
                                  <a:pos x="T5" y="T7"/>
                                </a:cxn>
                                <a:cxn ang="0">
                                  <a:pos x="T9" y="T11"/>
                                </a:cxn>
                                <a:cxn ang="0">
                                  <a:pos x="T13" y="T15"/>
                                </a:cxn>
                                <a:cxn ang="0">
                                  <a:pos x="T17" y="T19"/>
                                </a:cxn>
                              </a:cxnLst>
                              <a:rect l="0" t="0" r="r" b="b"/>
                              <a:pathLst>
                                <a:path w="1677" h="231">
                                  <a:moveTo>
                                    <a:pt x="0" y="231"/>
                                  </a:moveTo>
                                  <a:lnTo>
                                    <a:pt x="1678" y="231"/>
                                  </a:lnTo>
                                  <a:lnTo>
                                    <a:pt x="1678"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34" name="Group 4888"/>
                        <wpg:cNvGrpSpPr>
                          <a:grpSpLocks/>
                        </wpg:cNvGrpSpPr>
                        <wpg:grpSpPr bwMode="auto">
                          <a:xfrm>
                            <a:off x="7480" y="-6290"/>
                            <a:ext cx="1517" cy="1941"/>
                            <a:chOff x="7480" y="-6290"/>
                            <a:chExt cx="1517" cy="1941"/>
                          </a:xfrm>
                        </wpg:grpSpPr>
                        <wps:wsp>
                          <wps:cNvPr id="4935" name="Freeform 4889"/>
                          <wps:cNvSpPr>
                            <a:spLocks/>
                          </wps:cNvSpPr>
                          <wps:spPr bwMode="auto">
                            <a:xfrm>
                              <a:off x="7480" y="-6290"/>
                              <a:ext cx="1517" cy="1941"/>
                            </a:xfrm>
                            <a:custGeom>
                              <a:avLst/>
                              <a:gdLst>
                                <a:gd name="T0" fmla="+- 0 7480 7480"/>
                                <a:gd name="T1" fmla="*/ T0 w 1517"/>
                                <a:gd name="T2" fmla="+- 0 -6290 -6290"/>
                                <a:gd name="T3" fmla="*/ -6290 h 1941"/>
                                <a:gd name="T4" fmla="+- 0 7480 7480"/>
                                <a:gd name="T5" fmla="*/ T4 w 1517"/>
                                <a:gd name="T6" fmla="+- 0 -6037 -6290"/>
                                <a:gd name="T7" fmla="*/ -6037 h 1941"/>
                                <a:gd name="T8" fmla="+- 0 8997 7480"/>
                                <a:gd name="T9" fmla="*/ T8 w 1517"/>
                                <a:gd name="T10" fmla="+- 0 -6037 -6290"/>
                                <a:gd name="T11" fmla="*/ -6037 h 1941"/>
                                <a:gd name="T12" fmla="+- 0 8997 7480"/>
                                <a:gd name="T13" fmla="*/ T12 w 1517"/>
                                <a:gd name="T14" fmla="+- 0 -4349 -6290"/>
                                <a:gd name="T15" fmla="*/ -4349 h 1941"/>
                              </a:gdLst>
                              <a:ahLst/>
                              <a:cxnLst>
                                <a:cxn ang="0">
                                  <a:pos x="T1" y="T3"/>
                                </a:cxn>
                                <a:cxn ang="0">
                                  <a:pos x="T5" y="T7"/>
                                </a:cxn>
                                <a:cxn ang="0">
                                  <a:pos x="T9" y="T11"/>
                                </a:cxn>
                                <a:cxn ang="0">
                                  <a:pos x="T13" y="T15"/>
                                </a:cxn>
                              </a:cxnLst>
                              <a:rect l="0" t="0" r="r" b="b"/>
                              <a:pathLst>
                                <a:path w="1517" h="1941">
                                  <a:moveTo>
                                    <a:pt x="0" y="0"/>
                                  </a:moveTo>
                                  <a:lnTo>
                                    <a:pt x="0" y="253"/>
                                  </a:lnTo>
                                  <a:lnTo>
                                    <a:pt x="1517" y="253"/>
                                  </a:lnTo>
                                  <a:lnTo>
                                    <a:pt x="1517" y="1941"/>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36" name="Group 4886"/>
                        <wpg:cNvGrpSpPr>
                          <a:grpSpLocks/>
                        </wpg:cNvGrpSpPr>
                        <wpg:grpSpPr bwMode="auto">
                          <a:xfrm>
                            <a:off x="7390" y="-6434"/>
                            <a:ext cx="179" cy="144"/>
                            <a:chOff x="7390" y="-6434"/>
                            <a:chExt cx="179" cy="144"/>
                          </a:xfrm>
                        </wpg:grpSpPr>
                        <wps:wsp>
                          <wps:cNvPr id="4937" name="Freeform 4887"/>
                          <wps:cNvSpPr>
                            <a:spLocks/>
                          </wps:cNvSpPr>
                          <wps:spPr bwMode="auto">
                            <a:xfrm>
                              <a:off x="7390" y="-6434"/>
                              <a:ext cx="179" cy="144"/>
                            </a:xfrm>
                            <a:custGeom>
                              <a:avLst/>
                              <a:gdLst>
                                <a:gd name="T0" fmla="+- 0 7480 7390"/>
                                <a:gd name="T1" fmla="*/ T0 w 179"/>
                                <a:gd name="T2" fmla="+- 0 -6434 -6434"/>
                                <a:gd name="T3" fmla="*/ -6434 h 144"/>
                                <a:gd name="T4" fmla="+- 0 7390 7390"/>
                                <a:gd name="T5" fmla="*/ T4 w 179"/>
                                <a:gd name="T6" fmla="+- 0 -6290 -6434"/>
                                <a:gd name="T7" fmla="*/ -6290 h 144"/>
                                <a:gd name="T8" fmla="+- 0 7570 7390"/>
                                <a:gd name="T9" fmla="*/ T8 w 179"/>
                                <a:gd name="T10" fmla="+- 0 -6290 -6434"/>
                                <a:gd name="T11" fmla="*/ -6290 h 144"/>
                                <a:gd name="T12" fmla="+- 0 7480 7390"/>
                                <a:gd name="T13" fmla="*/ T12 w 179"/>
                                <a:gd name="T14" fmla="+- 0 -6434 -6434"/>
                                <a:gd name="T15" fmla="*/ -6434 h 144"/>
                              </a:gdLst>
                              <a:ahLst/>
                              <a:cxnLst>
                                <a:cxn ang="0">
                                  <a:pos x="T1" y="T3"/>
                                </a:cxn>
                                <a:cxn ang="0">
                                  <a:pos x="T5" y="T7"/>
                                </a:cxn>
                                <a:cxn ang="0">
                                  <a:pos x="T9" y="T11"/>
                                </a:cxn>
                                <a:cxn ang="0">
                                  <a:pos x="T13" y="T15"/>
                                </a:cxn>
                              </a:cxnLst>
                              <a:rect l="0" t="0" r="r" b="b"/>
                              <a:pathLst>
                                <a:path w="179" h="144">
                                  <a:moveTo>
                                    <a:pt x="90" y="0"/>
                                  </a:moveTo>
                                  <a:lnTo>
                                    <a:pt x="0" y="144"/>
                                  </a:lnTo>
                                  <a:lnTo>
                                    <a:pt x="180" y="144"/>
                                  </a:lnTo>
                                  <a:lnTo>
                                    <a:pt x="9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38" name="Group 4884"/>
                        <wpg:cNvGrpSpPr>
                          <a:grpSpLocks/>
                        </wpg:cNvGrpSpPr>
                        <wpg:grpSpPr bwMode="auto">
                          <a:xfrm>
                            <a:off x="7390" y="-6434"/>
                            <a:ext cx="179" cy="144"/>
                            <a:chOff x="7390" y="-6434"/>
                            <a:chExt cx="179" cy="144"/>
                          </a:xfrm>
                        </wpg:grpSpPr>
                        <wps:wsp>
                          <wps:cNvPr id="4939" name="Freeform 4885"/>
                          <wps:cNvSpPr>
                            <a:spLocks/>
                          </wps:cNvSpPr>
                          <wps:spPr bwMode="auto">
                            <a:xfrm>
                              <a:off x="7390" y="-6434"/>
                              <a:ext cx="179" cy="144"/>
                            </a:xfrm>
                            <a:custGeom>
                              <a:avLst/>
                              <a:gdLst>
                                <a:gd name="T0" fmla="+- 0 7390 7390"/>
                                <a:gd name="T1" fmla="*/ T0 w 179"/>
                                <a:gd name="T2" fmla="+- 0 -6290 -6434"/>
                                <a:gd name="T3" fmla="*/ -6290 h 144"/>
                                <a:gd name="T4" fmla="+- 0 7570 7390"/>
                                <a:gd name="T5" fmla="*/ T4 w 179"/>
                                <a:gd name="T6" fmla="+- 0 -6290 -6434"/>
                                <a:gd name="T7" fmla="*/ -6290 h 144"/>
                                <a:gd name="T8" fmla="+- 0 7480 7390"/>
                                <a:gd name="T9" fmla="*/ T8 w 179"/>
                                <a:gd name="T10" fmla="+- 0 -6434 -6434"/>
                                <a:gd name="T11" fmla="*/ -6434 h 144"/>
                                <a:gd name="T12" fmla="+- 0 7390 7390"/>
                                <a:gd name="T13" fmla="*/ T12 w 179"/>
                                <a:gd name="T14" fmla="+- 0 -6290 -6434"/>
                                <a:gd name="T15" fmla="*/ -6290 h 144"/>
                              </a:gdLst>
                              <a:ahLst/>
                              <a:cxnLst>
                                <a:cxn ang="0">
                                  <a:pos x="T1" y="T3"/>
                                </a:cxn>
                                <a:cxn ang="0">
                                  <a:pos x="T5" y="T7"/>
                                </a:cxn>
                                <a:cxn ang="0">
                                  <a:pos x="T9" y="T11"/>
                                </a:cxn>
                                <a:cxn ang="0">
                                  <a:pos x="T13" y="T15"/>
                                </a:cxn>
                              </a:cxnLst>
                              <a:rect l="0" t="0" r="r" b="b"/>
                              <a:pathLst>
                                <a:path w="179" h="144">
                                  <a:moveTo>
                                    <a:pt x="0" y="144"/>
                                  </a:moveTo>
                                  <a:lnTo>
                                    <a:pt x="180" y="144"/>
                                  </a:lnTo>
                                  <a:lnTo>
                                    <a:pt x="90"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40" name="Group 4882"/>
                        <wpg:cNvGrpSpPr>
                          <a:grpSpLocks/>
                        </wpg:cNvGrpSpPr>
                        <wpg:grpSpPr bwMode="auto">
                          <a:xfrm>
                            <a:off x="1828" y="-4007"/>
                            <a:ext cx="1223" cy="202"/>
                            <a:chOff x="1828" y="-4007"/>
                            <a:chExt cx="1223" cy="202"/>
                          </a:xfrm>
                        </wpg:grpSpPr>
                        <wps:wsp>
                          <wps:cNvPr id="4941" name="Freeform 4883"/>
                          <wps:cNvSpPr>
                            <a:spLocks/>
                          </wps:cNvSpPr>
                          <wps:spPr bwMode="auto">
                            <a:xfrm>
                              <a:off x="1828" y="-4007"/>
                              <a:ext cx="1223" cy="202"/>
                            </a:xfrm>
                            <a:custGeom>
                              <a:avLst/>
                              <a:gdLst>
                                <a:gd name="T0" fmla="+- 0 1828 1828"/>
                                <a:gd name="T1" fmla="*/ T0 w 1223"/>
                                <a:gd name="T2" fmla="+- 0 -3805 -4007"/>
                                <a:gd name="T3" fmla="*/ -3805 h 202"/>
                                <a:gd name="T4" fmla="+- 0 3051 1828"/>
                                <a:gd name="T5" fmla="*/ T4 w 1223"/>
                                <a:gd name="T6" fmla="+- 0 -3805 -4007"/>
                                <a:gd name="T7" fmla="*/ -3805 h 202"/>
                                <a:gd name="T8" fmla="+- 0 3051 1828"/>
                                <a:gd name="T9" fmla="*/ T8 w 1223"/>
                                <a:gd name="T10" fmla="+- 0 -4007 -4007"/>
                                <a:gd name="T11" fmla="*/ -4007 h 202"/>
                                <a:gd name="T12" fmla="+- 0 1828 1828"/>
                                <a:gd name="T13" fmla="*/ T12 w 1223"/>
                                <a:gd name="T14" fmla="+- 0 -4007 -4007"/>
                                <a:gd name="T15" fmla="*/ -4007 h 202"/>
                                <a:gd name="T16" fmla="+- 0 1828 1828"/>
                                <a:gd name="T17" fmla="*/ T16 w 1223"/>
                                <a:gd name="T18" fmla="+- 0 -3805 -4007"/>
                                <a:gd name="T19" fmla="*/ -3805 h 202"/>
                              </a:gdLst>
                              <a:ahLst/>
                              <a:cxnLst>
                                <a:cxn ang="0">
                                  <a:pos x="T1" y="T3"/>
                                </a:cxn>
                                <a:cxn ang="0">
                                  <a:pos x="T5" y="T7"/>
                                </a:cxn>
                                <a:cxn ang="0">
                                  <a:pos x="T9" y="T11"/>
                                </a:cxn>
                                <a:cxn ang="0">
                                  <a:pos x="T13" y="T15"/>
                                </a:cxn>
                                <a:cxn ang="0">
                                  <a:pos x="T17" y="T19"/>
                                </a:cxn>
                              </a:cxnLst>
                              <a:rect l="0" t="0" r="r" b="b"/>
                              <a:pathLst>
                                <a:path w="1223" h="202">
                                  <a:moveTo>
                                    <a:pt x="0" y="202"/>
                                  </a:moveTo>
                                  <a:lnTo>
                                    <a:pt x="1223" y="202"/>
                                  </a:lnTo>
                                  <a:lnTo>
                                    <a:pt x="1223"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42" name="Group 4880"/>
                        <wpg:cNvGrpSpPr>
                          <a:grpSpLocks/>
                        </wpg:cNvGrpSpPr>
                        <wpg:grpSpPr bwMode="auto">
                          <a:xfrm>
                            <a:off x="1828" y="-4346"/>
                            <a:ext cx="1223" cy="339"/>
                            <a:chOff x="1828" y="-4346"/>
                            <a:chExt cx="1223" cy="339"/>
                          </a:xfrm>
                        </wpg:grpSpPr>
                        <wps:wsp>
                          <wps:cNvPr id="4943" name="Freeform 4881"/>
                          <wps:cNvSpPr>
                            <a:spLocks/>
                          </wps:cNvSpPr>
                          <wps:spPr bwMode="auto">
                            <a:xfrm>
                              <a:off x="1828" y="-4346"/>
                              <a:ext cx="1223" cy="339"/>
                            </a:xfrm>
                            <a:custGeom>
                              <a:avLst/>
                              <a:gdLst>
                                <a:gd name="T0" fmla="+- 0 1828 1828"/>
                                <a:gd name="T1" fmla="*/ T0 w 1223"/>
                                <a:gd name="T2" fmla="+- 0 -4007 -4346"/>
                                <a:gd name="T3" fmla="*/ -4007 h 339"/>
                                <a:gd name="T4" fmla="+- 0 3051 1828"/>
                                <a:gd name="T5" fmla="*/ T4 w 1223"/>
                                <a:gd name="T6" fmla="+- 0 -4007 -4346"/>
                                <a:gd name="T7" fmla="*/ -4007 h 339"/>
                                <a:gd name="T8" fmla="+- 0 3051 1828"/>
                                <a:gd name="T9" fmla="*/ T8 w 1223"/>
                                <a:gd name="T10" fmla="+- 0 -4346 -4346"/>
                                <a:gd name="T11" fmla="*/ -4346 h 339"/>
                                <a:gd name="T12" fmla="+- 0 1828 1828"/>
                                <a:gd name="T13" fmla="*/ T12 w 1223"/>
                                <a:gd name="T14" fmla="+- 0 -4346 -4346"/>
                                <a:gd name="T15" fmla="*/ -4346 h 339"/>
                                <a:gd name="T16" fmla="+- 0 1828 1828"/>
                                <a:gd name="T17" fmla="*/ T16 w 1223"/>
                                <a:gd name="T18" fmla="+- 0 -4007 -4346"/>
                                <a:gd name="T19" fmla="*/ -4007 h 339"/>
                              </a:gdLst>
                              <a:ahLst/>
                              <a:cxnLst>
                                <a:cxn ang="0">
                                  <a:pos x="T1" y="T3"/>
                                </a:cxn>
                                <a:cxn ang="0">
                                  <a:pos x="T5" y="T7"/>
                                </a:cxn>
                                <a:cxn ang="0">
                                  <a:pos x="T9" y="T11"/>
                                </a:cxn>
                                <a:cxn ang="0">
                                  <a:pos x="T13" y="T15"/>
                                </a:cxn>
                                <a:cxn ang="0">
                                  <a:pos x="T17" y="T19"/>
                                </a:cxn>
                              </a:cxnLst>
                              <a:rect l="0" t="0" r="r" b="b"/>
                              <a:pathLst>
                                <a:path w="1223" h="339">
                                  <a:moveTo>
                                    <a:pt x="0" y="339"/>
                                  </a:moveTo>
                                  <a:lnTo>
                                    <a:pt x="1223" y="339"/>
                                  </a:lnTo>
                                  <a:lnTo>
                                    <a:pt x="1223" y="0"/>
                                  </a:lnTo>
                                  <a:lnTo>
                                    <a:pt x="0" y="0"/>
                                  </a:lnTo>
                                  <a:lnTo>
                                    <a:pt x="0" y="339"/>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44" name="Group 4878"/>
                        <wpg:cNvGrpSpPr>
                          <a:grpSpLocks/>
                        </wpg:cNvGrpSpPr>
                        <wpg:grpSpPr bwMode="auto">
                          <a:xfrm>
                            <a:off x="1828" y="-4577"/>
                            <a:ext cx="1223" cy="231"/>
                            <a:chOff x="1828" y="-4577"/>
                            <a:chExt cx="1223" cy="231"/>
                          </a:xfrm>
                        </wpg:grpSpPr>
                        <wps:wsp>
                          <wps:cNvPr id="4945" name="Freeform 4879"/>
                          <wps:cNvSpPr>
                            <a:spLocks/>
                          </wps:cNvSpPr>
                          <wps:spPr bwMode="auto">
                            <a:xfrm>
                              <a:off x="1828" y="-4577"/>
                              <a:ext cx="1223" cy="231"/>
                            </a:xfrm>
                            <a:custGeom>
                              <a:avLst/>
                              <a:gdLst>
                                <a:gd name="T0" fmla="+- 0 1828 1828"/>
                                <a:gd name="T1" fmla="*/ T0 w 1223"/>
                                <a:gd name="T2" fmla="+- 0 -4346 -4577"/>
                                <a:gd name="T3" fmla="*/ -4346 h 231"/>
                                <a:gd name="T4" fmla="+- 0 3051 1828"/>
                                <a:gd name="T5" fmla="*/ T4 w 1223"/>
                                <a:gd name="T6" fmla="+- 0 -4346 -4577"/>
                                <a:gd name="T7" fmla="*/ -4346 h 231"/>
                                <a:gd name="T8" fmla="+- 0 3051 1828"/>
                                <a:gd name="T9" fmla="*/ T8 w 1223"/>
                                <a:gd name="T10" fmla="+- 0 -4577 -4577"/>
                                <a:gd name="T11" fmla="*/ -4577 h 231"/>
                                <a:gd name="T12" fmla="+- 0 1828 1828"/>
                                <a:gd name="T13" fmla="*/ T12 w 1223"/>
                                <a:gd name="T14" fmla="+- 0 -4577 -4577"/>
                                <a:gd name="T15" fmla="*/ -4577 h 231"/>
                                <a:gd name="T16" fmla="+- 0 1828 1828"/>
                                <a:gd name="T17" fmla="*/ T16 w 1223"/>
                                <a:gd name="T18" fmla="+- 0 -4346 -4577"/>
                                <a:gd name="T19" fmla="*/ -4346 h 231"/>
                              </a:gdLst>
                              <a:ahLst/>
                              <a:cxnLst>
                                <a:cxn ang="0">
                                  <a:pos x="T1" y="T3"/>
                                </a:cxn>
                                <a:cxn ang="0">
                                  <a:pos x="T5" y="T7"/>
                                </a:cxn>
                                <a:cxn ang="0">
                                  <a:pos x="T9" y="T11"/>
                                </a:cxn>
                                <a:cxn ang="0">
                                  <a:pos x="T13" y="T15"/>
                                </a:cxn>
                                <a:cxn ang="0">
                                  <a:pos x="T17" y="T19"/>
                                </a:cxn>
                              </a:cxnLst>
                              <a:rect l="0" t="0" r="r" b="b"/>
                              <a:pathLst>
                                <a:path w="1223" h="231">
                                  <a:moveTo>
                                    <a:pt x="0" y="231"/>
                                  </a:moveTo>
                                  <a:lnTo>
                                    <a:pt x="1223" y="231"/>
                                  </a:lnTo>
                                  <a:lnTo>
                                    <a:pt x="1223"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46" name="Group 4876"/>
                        <wpg:cNvGrpSpPr>
                          <a:grpSpLocks/>
                        </wpg:cNvGrpSpPr>
                        <wpg:grpSpPr bwMode="auto">
                          <a:xfrm>
                            <a:off x="5242" y="-2920"/>
                            <a:ext cx="859" cy="202"/>
                            <a:chOff x="5242" y="-2920"/>
                            <a:chExt cx="859" cy="202"/>
                          </a:xfrm>
                        </wpg:grpSpPr>
                        <wps:wsp>
                          <wps:cNvPr id="4947" name="Freeform 4877"/>
                          <wps:cNvSpPr>
                            <a:spLocks/>
                          </wps:cNvSpPr>
                          <wps:spPr bwMode="auto">
                            <a:xfrm>
                              <a:off x="5242" y="-2920"/>
                              <a:ext cx="859" cy="202"/>
                            </a:xfrm>
                            <a:custGeom>
                              <a:avLst/>
                              <a:gdLst>
                                <a:gd name="T0" fmla="+- 0 5242 5242"/>
                                <a:gd name="T1" fmla="*/ T0 w 859"/>
                                <a:gd name="T2" fmla="+- 0 -2718 -2920"/>
                                <a:gd name="T3" fmla="*/ -2718 h 202"/>
                                <a:gd name="T4" fmla="+- 0 6101 5242"/>
                                <a:gd name="T5" fmla="*/ T4 w 859"/>
                                <a:gd name="T6" fmla="+- 0 -2718 -2920"/>
                                <a:gd name="T7" fmla="*/ -2718 h 202"/>
                                <a:gd name="T8" fmla="+- 0 6101 5242"/>
                                <a:gd name="T9" fmla="*/ T8 w 859"/>
                                <a:gd name="T10" fmla="+- 0 -2920 -2920"/>
                                <a:gd name="T11" fmla="*/ -2920 h 202"/>
                                <a:gd name="T12" fmla="+- 0 5242 5242"/>
                                <a:gd name="T13" fmla="*/ T12 w 859"/>
                                <a:gd name="T14" fmla="+- 0 -2920 -2920"/>
                                <a:gd name="T15" fmla="*/ -2920 h 202"/>
                                <a:gd name="T16" fmla="+- 0 5242 5242"/>
                                <a:gd name="T17" fmla="*/ T16 w 859"/>
                                <a:gd name="T18" fmla="+- 0 -2718 -2920"/>
                                <a:gd name="T19" fmla="*/ -2718 h 202"/>
                              </a:gdLst>
                              <a:ahLst/>
                              <a:cxnLst>
                                <a:cxn ang="0">
                                  <a:pos x="T1" y="T3"/>
                                </a:cxn>
                                <a:cxn ang="0">
                                  <a:pos x="T5" y="T7"/>
                                </a:cxn>
                                <a:cxn ang="0">
                                  <a:pos x="T9" y="T11"/>
                                </a:cxn>
                                <a:cxn ang="0">
                                  <a:pos x="T13" y="T15"/>
                                </a:cxn>
                                <a:cxn ang="0">
                                  <a:pos x="T17" y="T19"/>
                                </a:cxn>
                              </a:cxnLst>
                              <a:rect l="0" t="0" r="r" b="b"/>
                              <a:pathLst>
                                <a:path w="859" h="202">
                                  <a:moveTo>
                                    <a:pt x="0" y="202"/>
                                  </a:moveTo>
                                  <a:lnTo>
                                    <a:pt x="859" y="202"/>
                                  </a:lnTo>
                                  <a:lnTo>
                                    <a:pt x="859"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48" name="Group 4874"/>
                        <wpg:cNvGrpSpPr>
                          <a:grpSpLocks/>
                        </wpg:cNvGrpSpPr>
                        <wpg:grpSpPr bwMode="auto">
                          <a:xfrm>
                            <a:off x="5242" y="-3121"/>
                            <a:ext cx="859" cy="202"/>
                            <a:chOff x="5242" y="-3121"/>
                            <a:chExt cx="859" cy="202"/>
                          </a:xfrm>
                        </wpg:grpSpPr>
                        <wps:wsp>
                          <wps:cNvPr id="4949" name="Freeform 4875"/>
                          <wps:cNvSpPr>
                            <a:spLocks/>
                          </wps:cNvSpPr>
                          <wps:spPr bwMode="auto">
                            <a:xfrm>
                              <a:off x="5242" y="-3121"/>
                              <a:ext cx="859" cy="202"/>
                            </a:xfrm>
                            <a:custGeom>
                              <a:avLst/>
                              <a:gdLst>
                                <a:gd name="T0" fmla="+- 0 5242 5242"/>
                                <a:gd name="T1" fmla="*/ T0 w 859"/>
                                <a:gd name="T2" fmla="+- 0 -2920 -3121"/>
                                <a:gd name="T3" fmla="*/ -2920 h 202"/>
                                <a:gd name="T4" fmla="+- 0 6101 5242"/>
                                <a:gd name="T5" fmla="*/ T4 w 859"/>
                                <a:gd name="T6" fmla="+- 0 -2920 -3121"/>
                                <a:gd name="T7" fmla="*/ -2920 h 202"/>
                                <a:gd name="T8" fmla="+- 0 6101 5242"/>
                                <a:gd name="T9" fmla="*/ T8 w 859"/>
                                <a:gd name="T10" fmla="+- 0 -3121 -3121"/>
                                <a:gd name="T11" fmla="*/ -3121 h 202"/>
                                <a:gd name="T12" fmla="+- 0 5242 5242"/>
                                <a:gd name="T13" fmla="*/ T12 w 859"/>
                                <a:gd name="T14" fmla="+- 0 -3121 -3121"/>
                                <a:gd name="T15" fmla="*/ -3121 h 202"/>
                                <a:gd name="T16" fmla="+- 0 5242 5242"/>
                                <a:gd name="T17" fmla="*/ T16 w 859"/>
                                <a:gd name="T18" fmla="+- 0 -2920 -3121"/>
                                <a:gd name="T19" fmla="*/ -2920 h 202"/>
                              </a:gdLst>
                              <a:ahLst/>
                              <a:cxnLst>
                                <a:cxn ang="0">
                                  <a:pos x="T1" y="T3"/>
                                </a:cxn>
                                <a:cxn ang="0">
                                  <a:pos x="T5" y="T7"/>
                                </a:cxn>
                                <a:cxn ang="0">
                                  <a:pos x="T9" y="T11"/>
                                </a:cxn>
                                <a:cxn ang="0">
                                  <a:pos x="T13" y="T15"/>
                                </a:cxn>
                                <a:cxn ang="0">
                                  <a:pos x="T17" y="T19"/>
                                </a:cxn>
                              </a:cxnLst>
                              <a:rect l="0" t="0" r="r" b="b"/>
                              <a:pathLst>
                                <a:path w="859" h="202">
                                  <a:moveTo>
                                    <a:pt x="0" y="201"/>
                                  </a:moveTo>
                                  <a:lnTo>
                                    <a:pt x="859" y="201"/>
                                  </a:lnTo>
                                  <a:lnTo>
                                    <a:pt x="859"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50" name="Group 4872"/>
                        <wpg:cNvGrpSpPr>
                          <a:grpSpLocks/>
                        </wpg:cNvGrpSpPr>
                        <wpg:grpSpPr bwMode="auto">
                          <a:xfrm>
                            <a:off x="5242" y="-3352"/>
                            <a:ext cx="859" cy="231"/>
                            <a:chOff x="5242" y="-3352"/>
                            <a:chExt cx="859" cy="231"/>
                          </a:xfrm>
                        </wpg:grpSpPr>
                        <wps:wsp>
                          <wps:cNvPr id="4951" name="Freeform 4873"/>
                          <wps:cNvSpPr>
                            <a:spLocks/>
                          </wps:cNvSpPr>
                          <wps:spPr bwMode="auto">
                            <a:xfrm>
                              <a:off x="5242" y="-3352"/>
                              <a:ext cx="859" cy="231"/>
                            </a:xfrm>
                            <a:custGeom>
                              <a:avLst/>
                              <a:gdLst>
                                <a:gd name="T0" fmla="+- 0 5242 5242"/>
                                <a:gd name="T1" fmla="*/ T0 w 859"/>
                                <a:gd name="T2" fmla="+- 0 -3121 -3352"/>
                                <a:gd name="T3" fmla="*/ -3121 h 231"/>
                                <a:gd name="T4" fmla="+- 0 6101 5242"/>
                                <a:gd name="T5" fmla="*/ T4 w 859"/>
                                <a:gd name="T6" fmla="+- 0 -3121 -3352"/>
                                <a:gd name="T7" fmla="*/ -3121 h 231"/>
                                <a:gd name="T8" fmla="+- 0 6101 5242"/>
                                <a:gd name="T9" fmla="*/ T8 w 859"/>
                                <a:gd name="T10" fmla="+- 0 -3352 -3352"/>
                                <a:gd name="T11" fmla="*/ -3352 h 231"/>
                                <a:gd name="T12" fmla="+- 0 5242 5242"/>
                                <a:gd name="T13" fmla="*/ T12 w 859"/>
                                <a:gd name="T14" fmla="+- 0 -3352 -3352"/>
                                <a:gd name="T15" fmla="*/ -3352 h 231"/>
                                <a:gd name="T16" fmla="+- 0 5242 5242"/>
                                <a:gd name="T17" fmla="*/ T16 w 859"/>
                                <a:gd name="T18" fmla="+- 0 -3121 -3352"/>
                                <a:gd name="T19" fmla="*/ -3121 h 231"/>
                              </a:gdLst>
                              <a:ahLst/>
                              <a:cxnLst>
                                <a:cxn ang="0">
                                  <a:pos x="T1" y="T3"/>
                                </a:cxn>
                                <a:cxn ang="0">
                                  <a:pos x="T5" y="T7"/>
                                </a:cxn>
                                <a:cxn ang="0">
                                  <a:pos x="T9" y="T11"/>
                                </a:cxn>
                                <a:cxn ang="0">
                                  <a:pos x="T13" y="T15"/>
                                </a:cxn>
                                <a:cxn ang="0">
                                  <a:pos x="T17" y="T19"/>
                                </a:cxn>
                              </a:cxnLst>
                              <a:rect l="0" t="0" r="r" b="b"/>
                              <a:pathLst>
                                <a:path w="859" h="231">
                                  <a:moveTo>
                                    <a:pt x="0" y="231"/>
                                  </a:moveTo>
                                  <a:lnTo>
                                    <a:pt x="859" y="231"/>
                                  </a:lnTo>
                                  <a:lnTo>
                                    <a:pt x="859"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52" name="Group 4870"/>
                        <wpg:cNvGrpSpPr>
                          <a:grpSpLocks/>
                        </wpg:cNvGrpSpPr>
                        <wpg:grpSpPr bwMode="auto">
                          <a:xfrm>
                            <a:off x="4564" y="-1560"/>
                            <a:ext cx="859" cy="202"/>
                            <a:chOff x="4564" y="-1560"/>
                            <a:chExt cx="859" cy="202"/>
                          </a:xfrm>
                        </wpg:grpSpPr>
                        <wps:wsp>
                          <wps:cNvPr id="4953" name="Freeform 4871"/>
                          <wps:cNvSpPr>
                            <a:spLocks/>
                          </wps:cNvSpPr>
                          <wps:spPr bwMode="auto">
                            <a:xfrm>
                              <a:off x="4564" y="-1560"/>
                              <a:ext cx="859" cy="202"/>
                            </a:xfrm>
                            <a:custGeom>
                              <a:avLst/>
                              <a:gdLst>
                                <a:gd name="T0" fmla="+- 0 4564 4564"/>
                                <a:gd name="T1" fmla="*/ T0 w 859"/>
                                <a:gd name="T2" fmla="+- 0 -1359 -1560"/>
                                <a:gd name="T3" fmla="*/ -1359 h 202"/>
                                <a:gd name="T4" fmla="+- 0 5423 4564"/>
                                <a:gd name="T5" fmla="*/ T4 w 859"/>
                                <a:gd name="T6" fmla="+- 0 -1359 -1560"/>
                                <a:gd name="T7" fmla="*/ -1359 h 202"/>
                                <a:gd name="T8" fmla="+- 0 5423 4564"/>
                                <a:gd name="T9" fmla="*/ T8 w 859"/>
                                <a:gd name="T10" fmla="+- 0 -1560 -1560"/>
                                <a:gd name="T11" fmla="*/ -1560 h 202"/>
                                <a:gd name="T12" fmla="+- 0 4564 4564"/>
                                <a:gd name="T13" fmla="*/ T12 w 859"/>
                                <a:gd name="T14" fmla="+- 0 -1560 -1560"/>
                                <a:gd name="T15" fmla="*/ -1560 h 202"/>
                                <a:gd name="T16" fmla="+- 0 4564 4564"/>
                                <a:gd name="T17" fmla="*/ T16 w 859"/>
                                <a:gd name="T18" fmla="+- 0 -1359 -1560"/>
                                <a:gd name="T19" fmla="*/ -1359 h 202"/>
                              </a:gdLst>
                              <a:ahLst/>
                              <a:cxnLst>
                                <a:cxn ang="0">
                                  <a:pos x="T1" y="T3"/>
                                </a:cxn>
                                <a:cxn ang="0">
                                  <a:pos x="T5" y="T7"/>
                                </a:cxn>
                                <a:cxn ang="0">
                                  <a:pos x="T9" y="T11"/>
                                </a:cxn>
                                <a:cxn ang="0">
                                  <a:pos x="T13" y="T15"/>
                                </a:cxn>
                                <a:cxn ang="0">
                                  <a:pos x="T17" y="T19"/>
                                </a:cxn>
                              </a:cxnLst>
                              <a:rect l="0" t="0" r="r" b="b"/>
                              <a:pathLst>
                                <a:path w="859" h="202">
                                  <a:moveTo>
                                    <a:pt x="0" y="201"/>
                                  </a:moveTo>
                                  <a:lnTo>
                                    <a:pt x="859" y="201"/>
                                  </a:lnTo>
                                  <a:lnTo>
                                    <a:pt x="859"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54" name="Group 4868"/>
                        <wpg:cNvGrpSpPr>
                          <a:grpSpLocks/>
                        </wpg:cNvGrpSpPr>
                        <wpg:grpSpPr bwMode="auto">
                          <a:xfrm>
                            <a:off x="4564" y="-1762"/>
                            <a:ext cx="859" cy="202"/>
                            <a:chOff x="4564" y="-1762"/>
                            <a:chExt cx="859" cy="202"/>
                          </a:xfrm>
                        </wpg:grpSpPr>
                        <wps:wsp>
                          <wps:cNvPr id="4955" name="Freeform 4869"/>
                          <wps:cNvSpPr>
                            <a:spLocks/>
                          </wps:cNvSpPr>
                          <wps:spPr bwMode="auto">
                            <a:xfrm>
                              <a:off x="4564" y="-1762"/>
                              <a:ext cx="859" cy="202"/>
                            </a:xfrm>
                            <a:custGeom>
                              <a:avLst/>
                              <a:gdLst>
                                <a:gd name="T0" fmla="+- 0 4564 4564"/>
                                <a:gd name="T1" fmla="*/ T0 w 859"/>
                                <a:gd name="T2" fmla="+- 0 -1560 -1762"/>
                                <a:gd name="T3" fmla="*/ -1560 h 202"/>
                                <a:gd name="T4" fmla="+- 0 5423 4564"/>
                                <a:gd name="T5" fmla="*/ T4 w 859"/>
                                <a:gd name="T6" fmla="+- 0 -1560 -1762"/>
                                <a:gd name="T7" fmla="*/ -1560 h 202"/>
                                <a:gd name="T8" fmla="+- 0 5423 4564"/>
                                <a:gd name="T9" fmla="*/ T8 w 859"/>
                                <a:gd name="T10" fmla="+- 0 -1762 -1762"/>
                                <a:gd name="T11" fmla="*/ -1762 h 202"/>
                                <a:gd name="T12" fmla="+- 0 4564 4564"/>
                                <a:gd name="T13" fmla="*/ T12 w 859"/>
                                <a:gd name="T14" fmla="+- 0 -1762 -1762"/>
                                <a:gd name="T15" fmla="*/ -1762 h 202"/>
                                <a:gd name="T16" fmla="+- 0 4564 4564"/>
                                <a:gd name="T17" fmla="*/ T16 w 859"/>
                                <a:gd name="T18" fmla="+- 0 -1560 -1762"/>
                                <a:gd name="T19" fmla="*/ -1560 h 202"/>
                              </a:gdLst>
                              <a:ahLst/>
                              <a:cxnLst>
                                <a:cxn ang="0">
                                  <a:pos x="T1" y="T3"/>
                                </a:cxn>
                                <a:cxn ang="0">
                                  <a:pos x="T5" y="T7"/>
                                </a:cxn>
                                <a:cxn ang="0">
                                  <a:pos x="T9" y="T11"/>
                                </a:cxn>
                                <a:cxn ang="0">
                                  <a:pos x="T13" y="T15"/>
                                </a:cxn>
                                <a:cxn ang="0">
                                  <a:pos x="T17" y="T19"/>
                                </a:cxn>
                              </a:cxnLst>
                              <a:rect l="0" t="0" r="r" b="b"/>
                              <a:pathLst>
                                <a:path w="859" h="202">
                                  <a:moveTo>
                                    <a:pt x="0" y="202"/>
                                  </a:moveTo>
                                  <a:lnTo>
                                    <a:pt x="859" y="202"/>
                                  </a:lnTo>
                                  <a:lnTo>
                                    <a:pt x="859"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56" name="Group 4866"/>
                        <wpg:cNvGrpSpPr>
                          <a:grpSpLocks/>
                        </wpg:cNvGrpSpPr>
                        <wpg:grpSpPr bwMode="auto">
                          <a:xfrm>
                            <a:off x="4564" y="-1993"/>
                            <a:ext cx="859" cy="231"/>
                            <a:chOff x="4564" y="-1993"/>
                            <a:chExt cx="859" cy="231"/>
                          </a:xfrm>
                        </wpg:grpSpPr>
                        <wps:wsp>
                          <wps:cNvPr id="4957" name="Freeform 4867"/>
                          <wps:cNvSpPr>
                            <a:spLocks/>
                          </wps:cNvSpPr>
                          <wps:spPr bwMode="auto">
                            <a:xfrm>
                              <a:off x="4564" y="-1993"/>
                              <a:ext cx="859" cy="231"/>
                            </a:xfrm>
                            <a:custGeom>
                              <a:avLst/>
                              <a:gdLst>
                                <a:gd name="T0" fmla="+- 0 4564 4564"/>
                                <a:gd name="T1" fmla="*/ T0 w 859"/>
                                <a:gd name="T2" fmla="+- 0 -1762 -1993"/>
                                <a:gd name="T3" fmla="*/ -1762 h 231"/>
                                <a:gd name="T4" fmla="+- 0 5423 4564"/>
                                <a:gd name="T5" fmla="*/ T4 w 859"/>
                                <a:gd name="T6" fmla="+- 0 -1762 -1993"/>
                                <a:gd name="T7" fmla="*/ -1762 h 231"/>
                                <a:gd name="T8" fmla="+- 0 5423 4564"/>
                                <a:gd name="T9" fmla="*/ T8 w 859"/>
                                <a:gd name="T10" fmla="+- 0 -1993 -1993"/>
                                <a:gd name="T11" fmla="*/ -1993 h 231"/>
                                <a:gd name="T12" fmla="+- 0 4564 4564"/>
                                <a:gd name="T13" fmla="*/ T12 w 859"/>
                                <a:gd name="T14" fmla="+- 0 -1993 -1993"/>
                                <a:gd name="T15" fmla="*/ -1993 h 231"/>
                                <a:gd name="T16" fmla="+- 0 4564 4564"/>
                                <a:gd name="T17" fmla="*/ T16 w 859"/>
                                <a:gd name="T18" fmla="+- 0 -1762 -1993"/>
                                <a:gd name="T19" fmla="*/ -1762 h 231"/>
                              </a:gdLst>
                              <a:ahLst/>
                              <a:cxnLst>
                                <a:cxn ang="0">
                                  <a:pos x="T1" y="T3"/>
                                </a:cxn>
                                <a:cxn ang="0">
                                  <a:pos x="T5" y="T7"/>
                                </a:cxn>
                                <a:cxn ang="0">
                                  <a:pos x="T9" y="T11"/>
                                </a:cxn>
                                <a:cxn ang="0">
                                  <a:pos x="T13" y="T15"/>
                                </a:cxn>
                                <a:cxn ang="0">
                                  <a:pos x="T17" y="T19"/>
                                </a:cxn>
                              </a:cxnLst>
                              <a:rect l="0" t="0" r="r" b="b"/>
                              <a:pathLst>
                                <a:path w="859" h="231">
                                  <a:moveTo>
                                    <a:pt x="0" y="231"/>
                                  </a:moveTo>
                                  <a:lnTo>
                                    <a:pt x="859" y="231"/>
                                  </a:lnTo>
                                  <a:lnTo>
                                    <a:pt x="859"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58" name="Group 4864"/>
                        <wpg:cNvGrpSpPr>
                          <a:grpSpLocks/>
                        </wpg:cNvGrpSpPr>
                        <wpg:grpSpPr bwMode="auto">
                          <a:xfrm>
                            <a:off x="3306" y="-1560"/>
                            <a:ext cx="933" cy="202"/>
                            <a:chOff x="3306" y="-1560"/>
                            <a:chExt cx="933" cy="202"/>
                          </a:xfrm>
                        </wpg:grpSpPr>
                        <wps:wsp>
                          <wps:cNvPr id="4959" name="Freeform 4865"/>
                          <wps:cNvSpPr>
                            <a:spLocks/>
                          </wps:cNvSpPr>
                          <wps:spPr bwMode="auto">
                            <a:xfrm>
                              <a:off x="3306" y="-1560"/>
                              <a:ext cx="933" cy="202"/>
                            </a:xfrm>
                            <a:custGeom>
                              <a:avLst/>
                              <a:gdLst>
                                <a:gd name="T0" fmla="+- 0 3306 3306"/>
                                <a:gd name="T1" fmla="*/ T0 w 933"/>
                                <a:gd name="T2" fmla="+- 0 -1359 -1560"/>
                                <a:gd name="T3" fmla="*/ -1359 h 202"/>
                                <a:gd name="T4" fmla="+- 0 4239 3306"/>
                                <a:gd name="T5" fmla="*/ T4 w 933"/>
                                <a:gd name="T6" fmla="+- 0 -1359 -1560"/>
                                <a:gd name="T7" fmla="*/ -1359 h 202"/>
                                <a:gd name="T8" fmla="+- 0 4239 3306"/>
                                <a:gd name="T9" fmla="*/ T8 w 933"/>
                                <a:gd name="T10" fmla="+- 0 -1560 -1560"/>
                                <a:gd name="T11" fmla="*/ -1560 h 202"/>
                                <a:gd name="T12" fmla="+- 0 3306 3306"/>
                                <a:gd name="T13" fmla="*/ T12 w 933"/>
                                <a:gd name="T14" fmla="+- 0 -1560 -1560"/>
                                <a:gd name="T15" fmla="*/ -1560 h 202"/>
                                <a:gd name="T16" fmla="+- 0 3306 3306"/>
                                <a:gd name="T17" fmla="*/ T16 w 933"/>
                                <a:gd name="T18" fmla="+- 0 -1359 -1560"/>
                                <a:gd name="T19" fmla="*/ -1359 h 202"/>
                              </a:gdLst>
                              <a:ahLst/>
                              <a:cxnLst>
                                <a:cxn ang="0">
                                  <a:pos x="T1" y="T3"/>
                                </a:cxn>
                                <a:cxn ang="0">
                                  <a:pos x="T5" y="T7"/>
                                </a:cxn>
                                <a:cxn ang="0">
                                  <a:pos x="T9" y="T11"/>
                                </a:cxn>
                                <a:cxn ang="0">
                                  <a:pos x="T13" y="T15"/>
                                </a:cxn>
                                <a:cxn ang="0">
                                  <a:pos x="T17" y="T19"/>
                                </a:cxn>
                              </a:cxnLst>
                              <a:rect l="0" t="0" r="r" b="b"/>
                              <a:pathLst>
                                <a:path w="933" h="202">
                                  <a:moveTo>
                                    <a:pt x="0" y="201"/>
                                  </a:moveTo>
                                  <a:lnTo>
                                    <a:pt x="933" y="201"/>
                                  </a:lnTo>
                                  <a:lnTo>
                                    <a:pt x="933"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60" name="Group 4862"/>
                        <wpg:cNvGrpSpPr>
                          <a:grpSpLocks/>
                        </wpg:cNvGrpSpPr>
                        <wpg:grpSpPr bwMode="auto">
                          <a:xfrm>
                            <a:off x="3306" y="-1762"/>
                            <a:ext cx="933" cy="202"/>
                            <a:chOff x="3306" y="-1762"/>
                            <a:chExt cx="933" cy="202"/>
                          </a:xfrm>
                        </wpg:grpSpPr>
                        <wps:wsp>
                          <wps:cNvPr id="4961" name="Freeform 4863"/>
                          <wps:cNvSpPr>
                            <a:spLocks/>
                          </wps:cNvSpPr>
                          <wps:spPr bwMode="auto">
                            <a:xfrm>
                              <a:off x="3306" y="-1762"/>
                              <a:ext cx="933" cy="202"/>
                            </a:xfrm>
                            <a:custGeom>
                              <a:avLst/>
                              <a:gdLst>
                                <a:gd name="T0" fmla="+- 0 3306 3306"/>
                                <a:gd name="T1" fmla="*/ T0 w 933"/>
                                <a:gd name="T2" fmla="+- 0 -1560 -1762"/>
                                <a:gd name="T3" fmla="*/ -1560 h 202"/>
                                <a:gd name="T4" fmla="+- 0 4239 3306"/>
                                <a:gd name="T5" fmla="*/ T4 w 933"/>
                                <a:gd name="T6" fmla="+- 0 -1560 -1762"/>
                                <a:gd name="T7" fmla="*/ -1560 h 202"/>
                                <a:gd name="T8" fmla="+- 0 4239 3306"/>
                                <a:gd name="T9" fmla="*/ T8 w 933"/>
                                <a:gd name="T10" fmla="+- 0 -1762 -1762"/>
                                <a:gd name="T11" fmla="*/ -1762 h 202"/>
                                <a:gd name="T12" fmla="+- 0 3306 3306"/>
                                <a:gd name="T13" fmla="*/ T12 w 933"/>
                                <a:gd name="T14" fmla="+- 0 -1762 -1762"/>
                                <a:gd name="T15" fmla="*/ -1762 h 202"/>
                                <a:gd name="T16" fmla="+- 0 3306 3306"/>
                                <a:gd name="T17" fmla="*/ T16 w 933"/>
                                <a:gd name="T18" fmla="+- 0 -1560 -1762"/>
                                <a:gd name="T19" fmla="*/ -1560 h 202"/>
                              </a:gdLst>
                              <a:ahLst/>
                              <a:cxnLst>
                                <a:cxn ang="0">
                                  <a:pos x="T1" y="T3"/>
                                </a:cxn>
                                <a:cxn ang="0">
                                  <a:pos x="T5" y="T7"/>
                                </a:cxn>
                                <a:cxn ang="0">
                                  <a:pos x="T9" y="T11"/>
                                </a:cxn>
                                <a:cxn ang="0">
                                  <a:pos x="T13" y="T15"/>
                                </a:cxn>
                                <a:cxn ang="0">
                                  <a:pos x="T17" y="T19"/>
                                </a:cxn>
                              </a:cxnLst>
                              <a:rect l="0" t="0" r="r" b="b"/>
                              <a:pathLst>
                                <a:path w="933" h="202">
                                  <a:moveTo>
                                    <a:pt x="0" y="202"/>
                                  </a:moveTo>
                                  <a:lnTo>
                                    <a:pt x="933" y="202"/>
                                  </a:lnTo>
                                  <a:lnTo>
                                    <a:pt x="933"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62" name="Group 4860"/>
                        <wpg:cNvGrpSpPr>
                          <a:grpSpLocks/>
                        </wpg:cNvGrpSpPr>
                        <wpg:grpSpPr bwMode="auto">
                          <a:xfrm>
                            <a:off x="3306" y="-1993"/>
                            <a:ext cx="933" cy="231"/>
                            <a:chOff x="3306" y="-1993"/>
                            <a:chExt cx="933" cy="231"/>
                          </a:xfrm>
                        </wpg:grpSpPr>
                        <wps:wsp>
                          <wps:cNvPr id="4963" name="Freeform 4861"/>
                          <wps:cNvSpPr>
                            <a:spLocks/>
                          </wps:cNvSpPr>
                          <wps:spPr bwMode="auto">
                            <a:xfrm>
                              <a:off x="3306" y="-1993"/>
                              <a:ext cx="933" cy="231"/>
                            </a:xfrm>
                            <a:custGeom>
                              <a:avLst/>
                              <a:gdLst>
                                <a:gd name="T0" fmla="+- 0 3306 3306"/>
                                <a:gd name="T1" fmla="*/ T0 w 933"/>
                                <a:gd name="T2" fmla="+- 0 -1762 -1993"/>
                                <a:gd name="T3" fmla="*/ -1762 h 231"/>
                                <a:gd name="T4" fmla="+- 0 4239 3306"/>
                                <a:gd name="T5" fmla="*/ T4 w 933"/>
                                <a:gd name="T6" fmla="+- 0 -1762 -1993"/>
                                <a:gd name="T7" fmla="*/ -1762 h 231"/>
                                <a:gd name="T8" fmla="+- 0 4239 3306"/>
                                <a:gd name="T9" fmla="*/ T8 w 933"/>
                                <a:gd name="T10" fmla="+- 0 -1993 -1993"/>
                                <a:gd name="T11" fmla="*/ -1993 h 231"/>
                                <a:gd name="T12" fmla="+- 0 3306 3306"/>
                                <a:gd name="T13" fmla="*/ T12 w 933"/>
                                <a:gd name="T14" fmla="+- 0 -1993 -1993"/>
                                <a:gd name="T15" fmla="*/ -1993 h 231"/>
                                <a:gd name="T16" fmla="+- 0 3306 3306"/>
                                <a:gd name="T17" fmla="*/ T16 w 933"/>
                                <a:gd name="T18" fmla="+- 0 -1762 -1993"/>
                                <a:gd name="T19" fmla="*/ -1762 h 231"/>
                              </a:gdLst>
                              <a:ahLst/>
                              <a:cxnLst>
                                <a:cxn ang="0">
                                  <a:pos x="T1" y="T3"/>
                                </a:cxn>
                                <a:cxn ang="0">
                                  <a:pos x="T5" y="T7"/>
                                </a:cxn>
                                <a:cxn ang="0">
                                  <a:pos x="T9" y="T11"/>
                                </a:cxn>
                                <a:cxn ang="0">
                                  <a:pos x="T13" y="T15"/>
                                </a:cxn>
                                <a:cxn ang="0">
                                  <a:pos x="T17" y="T19"/>
                                </a:cxn>
                              </a:cxnLst>
                              <a:rect l="0" t="0" r="r" b="b"/>
                              <a:pathLst>
                                <a:path w="933" h="231">
                                  <a:moveTo>
                                    <a:pt x="0" y="231"/>
                                  </a:moveTo>
                                  <a:lnTo>
                                    <a:pt x="933" y="231"/>
                                  </a:lnTo>
                                  <a:lnTo>
                                    <a:pt x="933"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64" name="Group 4858"/>
                        <wpg:cNvGrpSpPr>
                          <a:grpSpLocks/>
                        </wpg:cNvGrpSpPr>
                        <wpg:grpSpPr bwMode="auto">
                          <a:xfrm>
                            <a:off x="3772" y="-2574"/>
                            <a:ext cx="1899" cy="581"/>
                            <a:chOff x="3772" y="-2574"/>
                            <a:chExt cx="1899" cy="581"/>
                          </a:xfrm>
                        </wpg:grpSpPr>
                        <wps:wsp>
                          <wps:cNvPr id="4965" name="Freeform 4859"/>
                          <wps:cNvSpPr>
                            <a:spLocks/>
                          </wps:cNvSpPr>
                          <wps:spPr bwMode="auto">
                            <a:xfrm>
                              <a:off x="3772" y="-2574"/>
                              <a:ext cx="1899" cy="581"/>
                            </a:xfrm>
                            <a:custGeom>
                              <a:avLst/>
                              <a:gdLst>
                                <a:gd name="T0" fmla="+- 0 5671 3772"/>
                                <a:gd name="T1" fmla="*/ T0 w 1899"/>
                                <a:gd name="T2" fmla="+- 0 -2574 -2574"/>
                                <a:gd name="T3" fmla="*/ -2574 h 581"/>
                                <a:gd name="T4" fmla="+- 0 5671 3772"/>
                                <a:gd name="T5" fmla="*/ T4 w 1899"/>
                                <a:gd name="T6" fmla="+- 0 -2378 -2574"/>
                                <a:gd name="T7" fmla="*/ -2378 h 581"/>
                                <a:gd name="T8" fmla="+- 0 3772 3772"/>
                                <a:gd name="T9" fmla="*/ T8 w 1899"/>
                                <a:gd name="T10" fmla="+- 0 -2378 -2574"/>
                                <a:gd name="T11" fmla="*/ -2378 h 581"/>
                                <a:gd name="T12" fmla="+- 0 3772 3772"/>
                                <a:gd name="T13" fmla="*/ T12 w 1899"/>
                                <a:gd name="T14" fmla="+- 0 -1993 -2574"/>
                                <a:gd name="T15" fmla="*/ -1993 h 581"/>
                              </a:gdLst>
                              <a:ahLst/>
                              <a:cxnLst>
                                <a:cxn ang="0">
                                  <a:pos x="T1" y="T3"/>
                                </a:cxn>
                                <a:cxn ang="0">
                                  <a:pos x="T5" y="T7"/>
                                </a:cxn>
                                <a:cxn ang="0">
                                  <a:pos x="T9" y="T11"/>
                                </a:cxn>
                                <a:cxn ang="0">
                                  <a:pos x="T13" y="T15"/>
                                </a:cxn>
                              </a:cxnLst>
                              <a:rect l="0" t="0" r="r" b="b"/>
                              <a:pathLst>
                                <a:path w="1899" h="581">
                                  <a:moveTo>
                                    <a:pt x="1899" y="0"/>
                                  </a:moveTo>
                                  <a:lnTo>
                                    <a:pt x="1899" y="196"/>
                                  </a:lnTo>
                                  <a:lnTo>
                                    <a:pt x="0" y="196"/>
                                  </a:lnTo>
                                  <a:lnTo>
                                    <a:pt x="0" y="581"/>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66" name="Group 4856"/>
                        <wpg:cNvGrpSpPr>
                          <a:grpSpLocks/>
                        </wpg:cNvGrpSpPr>
                        <wpg:grpSpPr bwMode="auto">
                          <a:xfrm>
                            <a:off x="5582" y="-2718"/>
                            <a:ext cx="179" cy="144"/>
                            <a:chOff x="5582" y="-2718"/>
                            <a:chExt cx="179" cy="144"/>
                          </a:xfrm>
                        </wpg:grpSpPr>
                        <wps:wsp>
                          <wps:cNvPr id="4967" name="Freeform 4857"/>
                          <wps:cNvSpPr>
                            <a:spLocks/>
                          </wps:cNvSpPr>
                          <wps:spPr bwMode="auto">
                            <a:xfrm>
                              <a:off x="5582" y="-2718"/>
                              <a:ext cx="179" cy="144"/>
                            </a:xfrm>
                            <a:custGeom>
                              <a:avLst/>
                              <a:gdLst>
                                <a:gd name="T0" fmla="+- 0 5582 5582"/>
                                <a:gd name="T1" fmla="*/ T0 w 179"/>
                                <a:gd name="T2" fmla="+- 0 -2574 -2718"/>
                                <a:gd name="T3" fmla="*/ -2574 h 144"/>
                                <a:gd name="T4" fmla="+- 0 5761 5582"/>
                                <a:gd name="T5" fmla="*/ T4 w 179"/>
                                <a:gd name="T6" fmla="+- 0 -2574 -2718"/>
                                <a:gd name="T7" fmla="*/ -2574 h 144"/>
                                <a:gd name="T8" fmla="+- 0 5671 5582"/>
                                <a:gd name="T9" fmla="*/ T8 w 179"/>
                                <a:gd name="T10" fmla="+- 0 -2718 -2718"/>
                                <a:gd name="T11" fmla="*/ -2718 h 144"/>
                                <a:gd name="T12" fmla="+- 0 5582 5582"/>
                                <a:gd name="T13" fmla="*/ T12 w 179"/>
                                <a:gd name="T14" fmla="+- 0 -2574 -2718"/>
                                <a:gd name="T15" fmla="*/ -2574 h 144"/>
                              </a:gdLst>
                              <a:ahLst/>
                              <a:cxnLst>
                                <a:cxn ang="0">
                                  <a:pos x="T1" y="T3"/>
                                </a:cxn>
                                <a:cxn ang="0">
                                  <a:pos x="T5" y="T7"/>
                                </a:cxn>
                                <a:cxn ang="0">
                                  <a:pos x="T9" y="T11"/>
                                </a:cxn>
                                <a:cxn ang="0">
                                  <a:pos x="T13" y="T15"/>
                                </a:cxn>
                              </a:cxnLst>
                              <a:rect l="0" t="0" r="r" b="b"/>
                              <a:pathLst>
                                <a:path w="179" h="144">
                                  <a:moveTo>
                                    <a:pt x="0" y="144"/>
                                  </a:moveTo>
                                  <a:lnTo>
                                    <a:pt x="179" y="144"/>
                                  </a:lnTo>
                                  <a:lnTo>
                                    <a:pt x="89"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68" name="Group 4854"/>
                        <wpg:cNvGrpSpPr>
                          <a:grpSpLocks/>
                        </wpg:cNvGrpSpPr>
                        <wpg:grpSpPr bwMode="auto">
                          <a:xfrm>
                            <a:off x="4994" y="-2574"/>
                            <a:ext cx="678" cy="581"/>
                            <a:chOff x="4994" y="-2574"/>
                            <a:chExt cx="678" cy="581"/>
                          </a:xfrm>
                        </wpg:grpSpPr>
                        <wps:wsp>
                          <wps:cNvPr id="4969" name="Freeform 4855"/>
                          <wps:cNvSpPr>
                            <a:spLocks/>
                          </wps:cNvSpPr>
                          <wps:spPr bwMode="auto">
                            <a:xfrm>
                              <a:off x="4994" y="-2574"/>
                              <a:ext cx="678" cy="581"/>
                            </a:xfrm>
                            <a:custGeom>
                              <a:avLst/>
                              <a:gdLst>
                                <a:gd name="T0" fmla="+- 0 5671 4994"/>
                                <a:gd name="T1" fmla="*/ T0 w 678"/>
                                <a:gd name="T2" fmla="+- 0 -2574 -2574"/>
                                <a:gd name="T3" fmla="*/ -2574 h 581"/>
                                <a:gd name="T4" fmla="+- 0 5671 4994"/>
                                <a:gd name="T5" fmla="*/ T4 w 678"/>
                                <a:gd name="T6" fmla="+- 0 -2378 -2574"/>
                                <a:gd name="T7" fmla="*/ -2378 h 581"/>
                                <a:gd name="T8" fmla="+- 0 4994 4994"/>
                                <a:gd name="T9" fmla="*/ T8 w 678"/>
                                <a:gd name="T10" fmla="+- 0 -2378 -2574"/>
                                <a:gd name="T11" fmla="*/ -2378 h 581"/>
                                <a:gd name="T12" fmla="+- 0 4994 4994"/>
                                <a:gd name="T13" fmla="*/ T12 w 678"/>
                                <a:gd name="T14" fmla="+- 0 -1993 -2574"/>
                                <a:gd name="T15" fmla="*/ -1993 h 581"/>
                              </a:gdLst>
                              <a:ahLst/>
                              <a:cxnLst>
                                <a:cxn ang="0">
                                  <a:pos x="T1" y="T3"/>
                                </a:cxn>
                                <a:cxn ang="0">
                                  <a:pos x="T5" y="T7"/>
                                </a:cxn>
                                <a:cxn ang="0">
                                  <a:pos x="T9" y="T11"/>
                                </a:cxn>
                                <a:cxn ang="0">
                                  <a:pos x="T13" y="T15"/>
                                </a:cxn>
                              </a:cxnLst>
                              <a:rect l="0" t="0" r="r" b="b"/>
                              <a:pathLst>
                                <a:path w="678" h="581">
                                  <a:moveTo>
                                    <a:pt x="677" y="0"/>
                                  </a:moveTo>
                                  <a:lnTo>
                                    <a:pt x="677" y="196"/>
                                  </a:lnTo>
                                  <a:lnTo>
                                    <a:pt x="0" y="196"/>
                                  </a:lnTo>
                                  <a:lnTo>
                                    <a:pt x="0" y="581"/>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70" name="Group 4852"/>
                        <wpg:cNvGrpSpPr>
                          <a:grpSpLocks/>
                        </wpg:cNvGrpSpPr>
                        <wpg:grpSpPr bwMode="auto">
                          <a:xfrm>
                            <a:off x="5582" y="-2718"/>
                            <a:ext cx="179" cy="144"/>
                            <a:chOff x="5582" y="-2718"/>
                            <a:chExt cx="179" cy="144"/>
                          </a:xfrm>
                        </wpg:grpSpPr>
                        <wps:wsp>
                          <wps:cNvPr id="4971" name="Freeform 4853"/>
                          <wps:cNvSpPr>
                            <a:spLocks/>
                          </wps:cNvSpPr>
                          <wps:spPr bwMode="auto">
                            <a:xfrm>
                              <a:off x="5582" y="-2718"/>
                              <a:ext cx="179" cy="144"/>
                            </a:xfrm>
                            <a:custGeom>
                              <a:avLst/>
                              <a:gdLst>
                                <a:gd name="T0" fmla="+- 0 5671 5582"/>
                                <a:gd name="T1" fmla="*/ T0 w 179"/>
                                <a:gd name="T2" fmla="+- 0 -2718 -2718"/>
                                <a:gd name="T3" fmla="*/ -2718 h 144"/>
                                <a:gd name="T4" fmla="+- 0 5582 5582"/>
                                <a:gd name="T5" fmla="*/ T4 w 179"/>
                                <a:gd name="T6" fmla="+- 0 -2574 -2718"/>
                                <a:gd name="T7" fmla="*/ -2574 h 144"/>
                                <a:gd name="T8" fmla="+- 0 5761 5582"/>
                                <a:gd name="T9" fmla="*/ T8 w 179"/>
                                <a:gd name="T10" fmla="+- 0 -2574 -2718"/>
                                <a:gd name="T11" fmla="*/ -2574 h 144"/>
                                <a:gd name="T12" fmla="+- 0 5671 5582"/>
                                <a:gd name="T13" fmla="*/ T12 w 179"/>
                                <a:gd name="T14" fmla="+- 0 -2718 -2718"/>
                                <a:gd name="T15" fmla="*/ -2718 h 144"/>
                              </a:gdLst>
                              <a:ahLst/>
                              <a:cxnLst>
                                <a:cxn ang="0">
                                  <a:pos x="T1" y="T3"/>
                                </a:cxn>
                                <a:cxn ang="0">
                                  <a:pos x="T5" y="T7"/>
                                </a:cxn>
                                <a:cxn ang="0">
                                  <a:pos x="T9" y="T11"/>
                                </a:cxn>
                                <a:cxn ang="0">
                                  <a:pos x="T13" y="T15"/>
                                </a:cxn>
                              </a:cxnLst>
                              <a:rect l="0" t="0" r="r" b="b"/>
                              <a:pathLst>
                                <a:path w="179" h="144">
                                  <a:moveTo>
                                    <a:pt x="89" y="0"/>
                                  </a:moveTo>
                                  <a:lnTo>
                                    <a:pt x="0" y="144"/>
                                  </a:lnTo>
                                  <a:lnTo>
                                    <a:pt x="179" y="144"/>
                                  </a:lnTo>
                                  <a:lnTo>
                                    <a:pt x="8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72" name="Group 4850"/>
                        <wpg:cNvGrpSpPr>
                          <a:grpSpLocks/>
                        </wpg:cNvGrpSpPr>
                        <wpg:grpSpPr bwMode="auto">
                          <a:xfrm>
                            <a:off x="5582" y="-2718"/>
                            <a:ext cx="179" cy="144"/>
                            <a:chOff x="5582" y="-2718"/>
                            <a:chExt cx="179" cy="144"/>
                          </a:xfrm>
                        </wpg:grpSpPr>
                        <wps:wsp>
                          <wps:cNvPr id="4973" name="Freeform 4851"/>
                          <wps:cNvSpPr>
                            <a:spLocks/>
                          </wps:cNvSpPr>
                          <wps:spPr bwMode="auto">
                            <a:xfrm>
                              <a:off x="5582" y="-2718"/>
                              <a:ext cx="179" cy="144"/>
                            </a:xfrm>
                            <a:custGeom>
                              <a:avLst/>
                              <a:gdLst>
                                <a:gd name="T0" fmla="+- 0 5582 5582"/>
                                <a:gd name="T1" fmla="*/ T0 w 179"/>
                                <a:gd name="T2" fmla="+- 0 -2574 -2718"/>
                                <a:gd name="T3" fmla="*/ -2574 h 144"/>
                                <a:gd name="T4" fmla="+- 0 5761 5582"/>
                                <a:gd name="T5" fmla="*/ T4 w 179"/>
                                <a:gd name="T6" fmla="+- 0 -2574 -2718"/>
                                <a:gd name="T7" fmla="*/ -2574 h 144"/>
                                <a:gd name="T8" fmla="+- 0 5671 5582"/>
                                <a:gd name="T9" fmla="*/ T8 w 179"/>
                                <a:gd name="T10" fmla="+- 0 -2718 -2718"/>
                                <a:gd name="T11" fmla="*/ -2718 h 144"/>
                                <a:gd name="T12" fmla="+- 0 5582 5582"/>
                                <a:gd name="T13" fmla="*/ T12 w 179"/>
                                <a:gd name="T14" fmla="+- 0 -2574 -2718"/>
                                <a:gd name="T15" fmla="*/ -2574 h 144"/>
                              </a:gdLst>
                              <a:ahLst/>
                              <a:cxnLst>
                                <a:cxn ang="0">
                                  <a:pos x="T1" y="T3"/>
                                </a:cxn>
                                <a:cxn ang="0">
                                  <a:pos x="T5" y="T7"/>
                                </a:cxn>
                                <a:cxn ang="0">
                                  <a:pos x="T9" y="T11"/>
                                </a:cxn>
                                <a:cxn ang="0">
                                  <a:pos x="T13" y="T15"/>
                                </a:cxn>
                              </a:cxnLst>
                              <a:rect l="0" t="0" r="r" b="b"/>
                              <a:pathLst>
                                <a:path w="179" h="144">
                                  <a:moveTo>
                                    <a:pt x="0" y="144"/>
                                  </a:moveTo>
                                  <a:lnTo>
                                    <a:pt x="179" y="144"/>
                                  </a:lnTo>
                                  <a:lnTo>
                                    <a:pt x="89"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74" name="Group 4848"/>
                        <wpg:cNvGrpSpPr>
                          <a:grpSpLocks/>
                        </wpg:cNvGrpSpPr>
                        <wpg:grpSpPr bwMode="auto">
                          <a:xfrm>
                            <a:off x="5866" y="-1560"/>
                            <a:ext cx="968" cy="202"/>
                            <a:chOff x="5866" y="-1560"/>
                            <a:chExt cx="968" cy="202"/>
                          </a:xfrm>
                        </wpg:grpSpPr>
                        <wps:wsp>
                          <wps:cNvPr id="4975" name="Freeform 4849"/>
                          <wps:cNvSpPr>
                            <a:spLocks/>
                          </wps:cNvSpPr>
                          <wps:spPr bwMode="auto">
                            <a:xfrm>
                              <a:off x="5866" y="-1560"/>
                              <a:ext cx="968" cy="202"/>
                            </a:xfrm>
                            <a:custGeom>
                              <a:avLst/>
                              <a:gdLst>
                                <a:gd name="T0" fmla="+- 0 5866 5866"/>
                                <a:gd name="T1" fmla="*/ T0 w 968"/>
                                <a:gd name="T2" fmla="+- 0 -1359 -1560"/>
                                <a:gd name="T3" fmla="*/ -1359 h 202"/>
                                <a:gd name="T4" fmla="+- 0 6834 5866"/>
                                <a:gd name="T5" fmla="*/ T4 w 968"/>
                                <a:gd name="T6" fmla="+- 0 -1359 -1560"/>
                                <a:gd name="T7" fmla="*/ -1359 h 202"/>
                                <a:gd name="T8" fmla="+- 0 6834 5866"/>
                                <a:gd name="T9" fmla="*/ T8 w 968"/>
                                <a:gd name="T10" fmla="+- 0 -1560 -1560"/>
                                <a:gd name="T11" fmla="*/ -1560 h 202"/>
                                <a:gd name="T12" fmla="+- 0 5866 5866"/>
                                <a:gd name="T13" fmla="*/ T12 w 968"/>
                                <a:gd name="T14" fmla="+- 0 -1560 -1560"/>
                                <a:gd name="T15" fmla="*/ -1560 h 202"/>
                                <a:gd name="T16" fmla="+- 0 5866 5866"/>
                                <a:gd name="T17" fmla="*/ T16 w 968"/>
                                <a:gd name="T18" fmla="+- 0 -1359 -1560"/>
                                <a:gd name="T19" fmla="*/ -1359 h 202"/>
                              </a:gdLst>
                              <a:ahLst/>
                              <a:cxnLst>
                                <a:cxn ang="0">
                                  <a:pos x="T1" y="T3"/>
                                </a:cxn>
                                <a:cxn ang="0">
                                  <a:pos x="T5" y="T7"/>
                                </a:cxn>
                                <a:cxn ang="0">
                                  <a:pos x="T9" y="T11"/>
                                </a:cxn>
                                <a:cxn ang="0">
                                  <a:pos x="T13" y="T15"/>
                                </a:cxn>
                                <a:cxn ang="0">
                                  <a:pos x="T17" y="T19"/>
                                </a:cxn>
                              </a:cxnLst>
                              <a:rect l="0" t="0" r="r" b="b"/>
                              <a:pathLst>
                                <a:path w="968" h="202">
                                  <a:moveTo>
                                    <a:pt x="0" y="201"/>
                                  </a:moveTo>
                                  <a:lnTo>
                                    <a:pt x="968" y="201"/>
                                  </a:lnTo>
                                  <a:lnTo>
                                    <a:pt x="968"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76" name="Group 4846"/>
                        <wpg:cNvGrpSpPr>
                          <a:grpSpLocks/>
                        </wpg:cNvGrpSpPr>
                        <wpg:grpSpPr bwMode="auto">
                          <a:xfrm>
                            <a:off x="5866" y="-1762"/>
                            <a:ext cx="968" cy="202"/>
                            <a:chOff x="5866" y="-1762"/>
                            <a:chExt cx="968" cy="202"/>
                          </a:xfrm>
                        </wpg:grpSpPr>
                        <wps:wsp>
                          <wps:cNvPr id="4977" name="Freeform 4847"/>
                          <wps:cNvSpPr>
                            <a:spLocks/>
                          </wps:cNvSpPr>
                          <wps:spPr bwMode="auto">
                            <a:xfrm>
                              <a:off x="5866" y="-1762"/>
                              <a:ext cx="968" cy="202"/>
                            </a:xfrm>
                            <a:custGeom>
                              <a:avLst/>
                              <a:gdLst>
                                <a:gd name="T0" fmla="+- 0 5866 5866"/>
                                <a:gd name="T1" fmla="*/ T0 w 968"/>
                                <a:gd name="T2" fmla="+- 0 -1560 -1762"/>
                                <a:gd name="T3" fmla="*/ -1560 h 202"/>
                                <a:gd name="T4" fmla="+- 0 6834 5866"/>
                                <a:gd name="T5" fmla="*/ T4 w 968"/>
                                <a:gd name="T6" fmla="+- 0 -1560 -1762"/>
                                <a:gd name="T7" fmla="*/ -1560 h 202"/>
                                <a:gd name="T8" fmla="+- 0 6834 5866"/>
                                <a:gd name="T9" fmla="*/ T8 w 968"/>
                                <a:gd name="T10" fmla="+- 0 -1762 -1762"/>
                                <a:gd name="T11" fmla="*/ -1762 h 202"/>
                                <a:gd name="T12" fmla="+- 0 5866 5866"/>
                                <a:gd name="T13" fmla="*/ T12 w 968"/>
                                <a:gd name="T14" fmla="+- 0 -1762 -1762"/>
                                <a:gd name="T15" fmla="*/ -1762 h 202"/>
                                <a:gd name="T16" fmla="+- 0 5866 5866"/>
                                <a:gd name="T17" fmla="*/ T16 w 968"/>
                                <a:gd name="T18" fmla="+- 0 -1560 -1762"/>
                                <a:gd name="T19" fmla="*/ -1560 h 202"/>
                              </a:gdLst>
                              <a:ahLst/>
                              <a:cxnLst>
                                <a:cxn ang="0">
                                  <a:pos x="T1" y="T3"/>
                                </a:cxn>
                                <a:cxn ang="0">
                                  <a:pos x="T5" y="T7"/>
                                </a:cxn>
                                <a:cxn ang="0">
                                  <a:pos x="T9" y="T11"/>
                                </a:cxn>
                                <a:cxn ang="0">
                                  <a:pos x="T13" y="T15"/>
                                </a:cxn>
                                <a:cxn ang="0">
                                  <a:pos x="T17" y="T19"/>
                                </a:cxn>
                              </a:cxnLst>
                              <a:rect l="0" t="0" r="r" b="b"/>
                              <a:pathLst>
                                <a:path w="968" h="202">
                                  <a:moveTo>
                                    <a:pt x="0" y="202"/>
                                  </a:moveTo>
                                  <a:lnTo>
                                    <a:pt x="968" y="202"/>
                                  </a:lnTo>
                                  <a:lnTo>
                                    <a:pt x="968"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78" name="Group 4844"/>
                        <wpg:cNvGrpSpPr>
                          <a:grpSpLocks/>
                        </wpg:cNvGrpSpPr>
                        <wpg:grpSpPr bwMode="auto">
                          <a:xfrm>
                            <a:off x="5866" y="-1993"/>
                            <a:ext cx="968" cy="231"/>
                            <a:chOff x="5866" y="-1993"/>
                            <a:chExt cx="968" cy="231"/>
                          </a:xfrm>
                        </wpg:grpSpPr>
                        <wps:wsp>
                          <wps:cNvPr id="4979" name="Freeform 4845"/>
                          <wps:cNvSpPr>
                            <a:spLocks/>
                          </wps:cNvSpPr>
                          <wps:spPr bwMode="auto">
                            <a:xfrm>
                              <a:off x="5866" y="-1993"/>
                              <a:ext cx="968" cy="231"/>
                            </a:xfrm>
                            <a:custGeom>
                              <a:avLst/>
                              <a:gdLst>
                                <a:gd name="T0" fmla="+- 0 5866 5866"/>
                                <a:gd name="T1" fmla="*/ T0 w 968"/>
                                <a:gd name="T2" fmla="+- 0 -1762 -1993"/>
                                <a:gd name="T3" fmla="*/ -1762 h 231"/>
                                <a:gd name="T4" fmla="+- 0 6834 5866"/>
                                <a:gd name="T5" fmla="*/ T4 w 968"/>
                                <a:gd name="T6" fmla="+- 0 -1762 -1993"/>
                                <a:gd name="T7" fmla="*/ -1762 h 231"/>
                                <a:gd name="T8" fmla="+- 0 6834 5866"/>
                                <a:gd name="T9" fmla="*/ T8 w 968"/>
                                <a:gd name="T10" fmla="+- 0 -1993 -1993"/>
                                <a:gd name="T11" fmla="*/ -1993 h 231"/>
                                <a:gd name="T12" fmla="+- 0 5866 5866"/>
                                <a:gd name="T13" fmla="*/ T12 w 968"/>
                                <a:gd name="T14" fmla="+- 0 -1993 -1993"/>
                                <a:gd name="T15" fmla="*/ -1993 h 231"/>
                                <a:gd name="T16" fmla="+- 0 5866 5866"/>
                                <a:gd name="T17" fmla="*/ T16 w 968"/>
                                <a:gd name="T18" fmla="+- 0 -1762 -1993"/>
                                <a:gd name="T19" fmla="*/ -1762 h 231"/>
                              </a:gdLst>
                              <a:ahLst/>
                              <a:cxnLst>
                                <a:cxn ang="0">
                                  <a:pos x="T1" y="T3"/>
                                </a:cxn>
                                <a:cxn ang="0">
                                  <a:pos x="T5" y="T7"/>
                                </a:cxn>
                                <a:cxn ang="0">
                                  <a:pos x="T9" y="T11"/>
                                </a:cxn>
                                <a:cxn ang="0">
                                  <a:pos x="T13" y="T15"/>
                                </a:cxn>
                                <a:cxn ang="0">
                                  <a:pos x="T17" y="T19"/>
                                </a:cxn>
                              </a:cxnLst>
                              <a:rect l="0" t="0" r="r" b="b"/>
                              <a:pathLst>
                                <a:path w="968" h="231">
                                  <a:moveTo>
                                    <a:pt x="0" y="231"/>
                                  </a:moveTo>
                                  <a:lnTo>
                                    <a:pt x="968" y="231"/>
                                  </a:lnTo>
                                  <a:lnTo>
                                    <a:pt x="968"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0" name="Group 4842"/>
                        <wpg:cNvGrpSpPr>
                          <a:grpSpLocks/>
                        </wpg:cNvGrpSpPr>
                        <wpg:grpSpPr bwMode="auto">
                          <a:xfrm>
                            <a:off x="5671" y="-2574"/>
                            <a:ext cx="679" cy="581"/>
                            <a:chOff x="5671" y="-2574"/>
                            <a:chExt cx="679" cy="581"/>
                          </a:xfrm>
                        </wpg:grpSpPr>
                        <wps:wsp>
                          <wps:cNvPr id="4981" name="Freeform 4843"/>
                          <wps:cNvSpPr>
                            <a:spLocks/>
                          </wps:cNvSpPr>
                          <wps:spPr bwMode="auto">
                            <a:xfrm>
                              <a:off x="5671" y="-2574"/>
                              <a:ext cx="679" cy="581"/>
                            </a:xfrm>
                            <a:custGeom>
                              <a:avLst/>
                              <a:gdLst>
                                <a:gd name="T0" fmla="+- 0 5671 5671"/>
                                <a:gd name="T1" fmla="*/ T0 w 679"/>
                                <a:gd name="T2" fmla="+- 0 -2574 -2574"/>
                                <a:gd name="T3" fmla="*/ -2574 h 581"/>
                                <a:gd name="T4" fmla="+- 0 5671 5671"/>
                                <a:gd name="T5" fmla="*/ T4 w 679"/>
                                <a:gd name="T6" fmla="+- 0 -2378 -2574"/>
                                <a:gd name="T7" fmla="*/ -2378 h 581"/>
                                <a:gd name="T8" fmla="+- 0 6350 5671"/>
                                <a:gd name="T9" fmla="*/ T8 w 679"/>
                                <a:gd name="T10" fmla="+- 0 -2378 -2574"/>
                                <a:gd name="T11" fmla="*/ -2378 h 581"/>
                                <a:gd name="T12" fmla="+- 0 6350 5671"/>
                                <a:gd name="T13" fmla="*/ T12 w 679"/>
                                <a:gd name="T14" fmla="+- 0 -1993 -2574"/>
                                <a:gd name="T15" fmla="*/ -1993 h 581"/>
                              </a:gdLst>
                              <a:ahLst/>
                              <a:cxnLst>
                                <a:cxn ang="0">
                                  <a:pos x="T1" y="T3"/>
                                </a:cxn>
                                <a:cxn ang="0">
                                  <a:pos x="T5" y="T7"/>
                                </a:cxn>
                                <a:cxn ang="0">
                                  <a:pos x="T9" y="T11"/>
                                </a:cxn>
                                <a:cxn ang="0">
                                  <a:pos x="T13" y="T15"/>
                                </a:cxn>
                              </a:cxnLst>
                              <a:rect l="0" t="0" r="r" b="b"/>
                              <a:pathLst>
                                <a:path w="679" h="581">
                                  <a:moveTo>
                                    <a:pt x="0" y="0"/>
                                  </a:moveTo>
                                  <a:lnTo>
                                    <a:pt x="0" y="196"/>
                                  </a:lnTo>
                                  <a:lnTo>
                                    <a:pt x="679" y="196"/>
                                  </a:lnTo>
                                  <a:lnTo>
                                    <a:pt x="679" y="581"/>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2" name="Group 4840"/>
                        <wpg:cNvGrpSpPr>
                          <a:grpSpLocks/>
                        </wpg:cNvGrpSpPr>
                        <wpg:grpSpPr bwMode="auto">
                          <a:xfrm>
                            <a:off x="5582" y="-2718"/>
                            <a:ext cx="179" cy="144"/>
                            <a:chOff x="5582" y="-2718"/>
                            <a:chExt cx="179" cy="144"/>
                          </a:xfrm>
                        </wpg:grpSpPr>
                        <wps:wsp>
                          <wps:cNvPr id="4983" name="Freeform 4841"/>
                          <wps:cNvSpPr>
                            <a:spLocks/>
                          </wps:cNvSpPr>
                          <wps:spPr bwMode="auto">
                            <a:xfrm>
                              <a:off x="5582" y="-2718"/>
                              <a:ext cx="179" cy="144"/>
                            </a:xfrm>
                            <a:custGeom>
                              <a:avLst/>
                              <a:gdLst>
                                <a:gd name="T0" fmla="+- 0 5671 5582"/>
                                <a:gd name="T1" fmla="*/ T0 w 179"/>
                                <a:gd name="T2" fmla="+- 0 -2718 -2718"/>
                                <a:gd name="T3" fmla="*/ -2718 h 144"/>
                                <a:gd name="T4" fmla="+- 0 5582 5582"/>
                                <a:gd name="T5" fmla="*/ T4 w 179"/>
                                <a:gd name="T6" fmla="+- 0 -2574 -2718"/>
                                <a:gd name="T7" fmla="*/ -2574 h 144"/>
                                <a:gd name="T8" fmla="+- 0 5761 5582"/>
                                <a:gd name="T9" fmla="*/ T8 w 179"/>
                                <a:gd name="T10" fmla="+- 0 -2574 -2718"/>
                                <a:gd name="T11" fmla="*/ -2574 h 144"/>
                                <a:gd name="T12" fmla="+- 0 5671 5582"/>
                                <a:gd name="T13" fmla="*/ T12 w 179"/>
                                <a:gd name="T14" fmla="+- 0 -2718 -2718"/>
                                <a:gd name="T15" fmla="*/ -2718 h 144"/>
                              </a:gdLst>
                              <a:ahLst/>
                              <a:cxnLst>
                                <a:cxn ang="0">
                                  <a:pos x="T1" y="T3"/>
                                </a:cxn>
                                <a:cxn ang="0">
                                  <a:pos x="T5" y="T7"/>
                                </a:cxn>
                                <a:cxn ang="0">
                                  <a:pos x="T9" y="T11"/>
                                </a:cxn>
                                <a:cxn ang="0">
                                  <a:pos x="T13" y="T15"/>
                                </a:cxn>
                              </a:cxnLst>
                              <a:rect l="0" t="0" r="r" b="b"/>
                              <a:pathLst>
                                <a:path w="179" h="144">
                                  <a:moveTo>
                                    <a:pt x="89" y="0"/>
                                  </a:moveTo>
                                  <a:lnTo>
                                    <a:pt x="0" y="144"/>
                                  </a:lnTo>
                                  <a:lnTo>
                                    <a:pt x="179" y="144"/>
                                  </a:lnTo>
                                  <a:lnTo>
                                    <a:pt x="8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84" name="Group 4838"/>
                        <wpg:cNvGrpSpPr>
                          <a:grpSpLocks/>
                        </wpg:cNvGrpSpPr>
                        <wpg:grpSpPr bwMode="auto">
                          <a:xfrm>
                            <a:off x="5582" y="-2718"/>
                            <a:ext cx="179" cy="144"/>
                            <a:chOff x="5582" y="-2718"/>
                            <a:chExt cx="179" cy="144"/>
                          </a:xfrm>
                        </wpg:grpSpPr>
                        <wps:wsp>
                          <wps:cNvPr id="4985" name="Freeform 4839"/>
                          <wps:cNvSpPr>
                            <a:spLocks/>
                          </wps:cNvSpPr>
                          <wps:spPr bwMode="auto">
                            <a:xfrm>
                              <a:off x="5582" y="-2718"/>
                              <a:ext cx="179" cy="144"/>
                            </a:xfrm>
                            <a:custGeom>
                              <a:avLst/>
                              <a:gdLst>
                                <a:gd name="T0" fmla="+- 0 5582 5582"/>
                                <a:gd name="T1" fmla="*/ T0 w 179"/>
                                <a:gd name="T2" fmla="+- 0 -2574 -2718"/>
                                <a:gd name="T3" fmla="*/ -2574 h 144"/>
                                <a:gd name="T4" fmla="+- 0 5761 5582"/>
                                <a:gd name="T5" fmla="*/ T4 w 179"/>
                                <a:gd name="T6" fmla="+- 0 -2574 -2718"/>
                                <a:gd name="T7" fmla="*/ -2574 h 144"/>
                                <a:gd name="T8" fmla="+- 0 5671 5582"/>
                                <a:gd name="T9" fmla="*/ T8 w 179"/>
                                <a:gd name="T10" fmla="+- 0 -2718 -2718"/>
                                <a:gd name="T11" fmla="*/ -2718 h 144"/>
                                <a:gd name="T12" fmla="+- 0 5582 5582"/>
                                <a:gd name="T13" fmla="*/ T12 w 179"/>
                                <a:gd name="T14" fmla="+- 0 -2574 -2718"/>
                                <a:gd name="T15" fmla="*/ -2574 h 144"/>
                              </a:gdLst>
                              <a:ahLst/>
                              <a:cxnLst>
                                <a:cxn ang="0">
                                  <a:pos x="T1" y="T3"/>
                                </a:cxn>
                                <a:cxn ang="0">
                                  <a:pos x="T5" y="T7"/>
                                </a:cxn>
                                <a:cxn ang="0">
                                  <a:pos x="T9" y="T11"/>
                                </a:cxn>
                                <a:cxn ang="0">
                                  <a:pos x="T13" y="T15"/>
                                </a:cxn>
                              </a:cxnLst>
                              <a:rect l="0" t="0" r="r" b="b"/>
                              <a:pathLst>
                                <a:path w="179" h="144">
                                  <a:moveTo>
                                    <a:pt x="0" y="144"/>
                                  </a:moveTo>
                                  <a:lnTo>
                                    <a:pt x="179" y="144"/>
                                  </a:lnTo>
                                  <a:lnTo>
                                    <a:pt x="89"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6" name="Group 4836"/>
                        <wpg:cNvGrpSpPr>
                          <a:grpSpLocks/>
                        </wpg:cNvGrpSpPr>
                        <wpg:grpSpPr bwMode="auto">
                          <a:xfrm>
                            <a:off x="7210" y="-1560"/>
                            <a:ext cx="859" cy="202"/>
                            <a:chOff x="7210" y="-1560"/>
                            <a:chExt cx="859" cy="202"/>
                          </a:xfrm>
                        </wpg:grpSpPr>
                        <wps:wsp>
                          <wps:cNvPr id="4987" name="Freeform 4837"/>
                          <wps:cNvSpPr>
                            <a:spLocks/>
                          </wps:cNvSpPr>
                          <wps:spPr bwMode="auto">
                            <a:xfrm>
                              <a:off x="7210" y="-1560"/>
                              <a:ext cx="859" cy="202"/>
                            </a:xfrm>
                            <a:custGeom>
                              <a:avLst/>
                              <a:gdLst>
                                <a:gd name="T0" fmla="+- 0 7210 7210"/>
                                <a:gd name="T1" fmla="*/ T0 w 859"/>
                                <a:gd name="T2" fmla="+- 0 -1359 -1560"/>
                                <a:gd name="T3" fmla="*/ -1359 h 202"/>
                                <a:gd name="T4" fmla="+- 0 8069 7210"/>
                                <a:gd name="T5" fmla="*/ T4 w 859"/>
                                <a:gd name="T6" fmla="+- 0 -1359 -1560"/>
                                <a:gd name="T7" fmla="*/ -1359 h 202"/>
                                <a:gd name="T8" fmla="+- 0 8069 7210"/>
                                <a:gd name="T9" fmla="*/ T8 w 859"/>
                                <a:gd name="T10" fmla="+- 0 -1560 -1560"/>
                                <a:gd name="T11" fmla="*/ -1560 h 202"/>
                                <a:gd name="T12" fmla="+- 0 7210 7210"/>
                                <a:gd name="T13" fmla="*/ T12 w 859"/>
                                <a:gd name="T14" fmla="+- 0 -1560 -1560"/>
                                <a:gd name="T15" fmla="*/ -1560 h 202"/>
                                <a:gd name="T16" fmla="+- 0 7210 7210"/>
                                <a:gd name="T17" fmla="*/ T16 w 859"/>
                                <a:gd name="T18" fmla="+- 0 -1359 -1560"/>
                                <a:gd name="T19" fmla="*/ -1359 h 202"/>
                              </a:gdLst>
                              <a:ahLst/>
                              <a:cxnLst>
                                <a:cxn ang="0">
                                  <a:pos x="T1" y="T3"/>
                                </a:cxn>
                                <a:cxn ang="0">
                                  <a:pos x="T5" y="T7"/>
                                </a:cxn>
                                <a:cxn ang="0">
                                  <a:pos x="T9" y="T11"/>
                                </a:cxn>
                                <a:cxn ang="0">
                                  <a:pos x="T13" y="T15"/>
                                </a:cxn>
                                <a:cxn ang="0">
                                  <a:pos x="T17" y="T19"/>
                                </a:cxn>
                              </a:cxnLst>
                              <a:rect l="0" t="0" r="r" b="b"/>
                              <a:pathLst>
                                <a:path w="859" h="202">
                                  <a:moveTo>
                                    <a:pt x="0" y="201"/>
                                  </a:moveTo>
                                  <a:lnTo>
                                    <a:pt x="859" y="201"/>
                                  </a:lnTo>
                                  <a:lnTo>
                                    <a:pt x="859"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8" name="Group 4834"/>
                        <wpg:cNvGrpSpPr>
                          <a:grpSpLocks/>
                        </wpg:cNvGrpSpPr>
                        <wpg:grpSpPr bwMode="auto">
                          <a:xfrm>
                            <a:off x="7210" y="-1762"/>
                            <a:ext cx="859" cy="202"/>
                            <a:chOff x="7210" y="-1762"/>
                            <a:chExt cx="859" cy="202"/>
                          </a:xfrm>
                        </wpg:grpSpPr>
                        <wps:wsp>
                          <wps:cNvPr id="4989" name="Freeform 4835"/>
                          <wps:cNvSpPr>
                            <a:spLocks/>
                          </wps:cNvSpPr>
                          <wps:spPr bwMode="auto">
                            <a:xfrm>
                              <a:off x="7210" y="-1762"/>
                              <a:ext cx="859" cy="202"/>
                            </a:xfrm>
                            <a:custGeom>
                              <a:avLst/>
                              <a:gdLst>
                                <a:gd name="T0" fmla="+- 0 7210 7210"/>
                                <a:gd name="T1" fmla="*/ T0 w 859"/>
                                <a:gd name="T2" fmla="+- 0 -1560 -1762"/>
                                <a:gd name="T3" fmla="*/ -1560 h 202"/>
                                <a:gd name="T4" fmla="+- 0 8069 7210"/>
                                <a:gd name="T5" fmla="*/ T4 w 859"/>
                                <a:gd name="T6" fmla="+- 0 -1560 -1762"/>
                                <a:gd name="T7" fmla="*/ -1560 h 202"/>
                                <a:gd name="T8" fmla="+- 0 8069 7210"/>
                                <a:gd name="T9" fmla="*/ T8 w 859"/>
                                <a:gd name="T10" fmla="+- 0 -1762 -1762"/>
                                <a:gd name="T11" fmla="*/ -1762 h 202"/>
                                <a:gd name="T12" fmla="+- 0 7210 7210"/>
                                <a:gd name="T13" fmla="*/ T12 w 859"/>
                                <a:gd name="T14" fmla="+- 0 -1762 -1762"/>
                                <a:gd name="T15" fmla="*/ -1762 h 202"/>
                                <a:gd name="T16" fmla="+- 0 7210 7210"/>
                                <a:gd name="T17" fmla="*/ T16 w 859"/>
                                <a:gd name="T18" fmla="+- 0 -1560 -1762"/>
                                <a:gd name="T19" fmla="*/ -1560 h 202"/>
                              </a:gdLst>
                              <a:ahLst/>
                              <a:cxnLst>
                                <a:cxn ang="0">
                                  <a:pos x="T1" y="T3"/>
                                </a:cxn>
                                <a:cxn ang="0">
                                  <a:pos x="T5" y="T7"/>
                                </a:cxn>
                                <a:cxn ang="0">
                                  <a:pos x="T9" y="T11"/>
                                </a:cxn>
                                <a:cxn ang="0">
                                  <a:pos x="T13" y="T15"/>
                                </a:cxn>
                                <a:cxn ang="0">
                                  <a:pos x="T17" y="T19"/>
                                </a:cxn>
                              </a:cxnLst>
                              <a:rect l="0" t="0" r="r" b="b"/>
                              <a:pathLst>
                                <a:path w="859" h="202">
                                  <a:moveTo>
                                    <a:pt x="0" y="202"/>
                                  </a:moveTo>
                                  <a:lnTo>
                                    <a:pt x="859" y="202"/>
                                  </a:lnTo>
                                  <a:lnTo>
                                    <a:pt x="859"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90" name="Group 4832"/>
                        <wpg:cNvGrpSpPr>
                          <a:grpSpLocks/>
                        </wpg:cNvGrpSpPr>
                        <wpg:grpSpPr bwMode="auto">
                          <a:xfrm>
                            <a:off x="7210" y="-1993"/>
                            <a:ext cx="859" cy="231"/>
                            <a:chOff x="7210" y="-1993"/>
                            <a:chExt cx="859" cy="231"/>
                          </a:xfrm>
                        </wpg:grpSpPr>
                        <wps:wsp>
                          <wps:cNvPr id="4991" name="Freeform 4833"/>
                          <wps:cNvSpPr>
                            <a:spLocks/>
                          </wps:cNvSpPr>
                          <wps:spPr bwMode="auto">
                            <a:xfrm>
                              <a:off x="7210" y="-1993"/>
                              <a:ext cx="859" cy="231"/>
                            </a:xfrm>
                            <a:custGeom>
                              <a:avLst/>
                              <a:gdLst>
                                <a:gd name="T0" fmla="+- 0 7210 7210"/>
                                <a:gd name="T1" fmla="*/ T0 w 859"/>
                                <a:gd name="T2" fmla="+- 0 -1762 -1993"/>
                                <a:gd name="T3" fmla="*/ -1762 h 231"/>
                                <a:gd name="T4" fmla="+- 0 8069 7210"/>
                                <a:gd name="T5" fmla="*/ T4 w 859"/>
                                <a:gd name="T6" fmla="+- 0 -1762 -1993"/>
                                <a:gd name="T7" fmla="*/ -1762 h 231"/>
                                <a:gd name="T8" fmla="+- 0 8069 7210"/>
                                <a:gd name="T9" fmla="*/ T8 w 859"/>
                                <a:gd name="T10" fmla="+- 0 -1993 -1993"/>
                                <a:gd name="T11" fmla="*/ -1993 h 231"/>
                                <a:gd name="T12" fmla="+- 0 7210 7210"/>
                                <a:gd name="T13" fmla="*/ T12 w 859"/>
                                <a:gd name="T14" fmla="+- 0 -1993 -1993"/>
                                <a:gd name="T15" fmla="*/ -1993 h 231"/>
                                <a:gd name="T16" fmla="+- 0 7210 7210"/>
                                <a:gd name="T17" fmla="*/ T16 w 859"/>
                                <a:gd name="T18" fmla="+- 0 -1762 -1993"/>
                                <a:gd name="T19" fmla="*/ -1762 h 231"/>
                              </a:gdLst>
                              <a:ahLst/>
                              <a:cxnLst>
                                <a:cxn ang="0">
                                  <a:pos x="T1" y="T3"/>
                                </a:cxn>
                                <a:cxn ang="0">
                                  <a:pos x="T5" y="T7"/>
                                </a:cxn>
                                <a:cxn ang="0">
                                  <a:pos x="T9" y="T11"/>
                                </a:cxn>
                                <a:cxn ang="0">
                                  <a:pos x="T13" y="T15"/>
                                </a:cxn>
                                <a:cxn ang="0">
                                  <a:pos x="T17" y="T19"/>
                                </a:cxn>
                              </a:cxnLst>
                              <a:rect l="0" t="0" r="r" b="b"/>
                              <a:pathLst>
                                <a:path w="859" h="231">
                                  <a:moveTo>
                                    <a:pt x="0" y="231"/>
                                  </a:moveTo>
                                  <a:lnTo>
                                    <a:pt x="859" y="231"/>
                                  </a:lnTo>
                                  <a:lnTo>
                                    <a:pt x="859"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92" name="Group 4830"/>
                        <wpg:cNvGrpSpPr>
                          <a:grpSpLocks/>
                        </wpg:cNvGrpSpPr>
                        <wpg:grpSpPr bwMode="auto">
                          <a:xfrm>
                            <a:off x="5671" y="-2574"/>
                            <a:ext cx="1968" cy="581"/>
                            <a:chOff x="5671" y="-2574"/>
                            <a:chExt cx="1968" cy="581"/>
                          </a:xfrm>
                        </wpg:grpSpPr>
                        <wps:wsp>
                          <wps:cNvPr id="4993" name="Freeform 4831"/>
                          <wps:cNvSpPr>
                            <a:spLocks/>
                          </wps:cNvSpPr>
                          <wps:spPr bwMode="auto">
                            <a:xfrm>
                              <a:off x="5671" y="-2574"/>
                              <a:ext cx="1968" cy="581"/>
                            </a:xfrm>
                            <a:custGeom>
                              <a:avLst/>
                              <a:gdLst>
                                <a:gd name="T0" fmla="+- 0 5671 5671"/>
                                <a:gd name="T1" fmla="*/ T0 w 1968"/>
                                <a:gd name="T2" fmla="+- 0 -2574 -2574"/>
                                <a:gd name="T3" fmla="*/ -2574 h 581"/>
                                <a:gd name="T4" fmla="+- 0 5671 5671"/>
                                <a:gd name="T5" fmla="*/ T4 w 1968"/>
                                <a:gd name="T6" fmla="+- 0 -2378 -2574"/>
                                <a:gd name="T7" fmla="*/ -2378 h 581"/>
                                <a:gd name="T8" fmla="+- 0 7639 5671"/>
                                <a:gd name="T9" fmla="*/ T8 w 1968"/>
                                <a:gd name="T10" fmla="+- 0 -2378 -2574"/>
                                <a:gd name="T11" fmla="*/ -2378 h 581"/>
                                <a:gd name="T12" fmla="+- 0 7639 5671"/>
                                <a:gd name="T13" fmla="*/ T12 w 1968"/>
                                <a:gd name="T14" fmla="+- 0 -1993 -2574"/>
                                <a:gd name="T15" fmla="*/ -1993 h 581"/>
                              </a:gdLst>
                              <a:ahLst/>
                              <a:cxnLst>
                                <a:cxn ang="0">
                                  <a:pos x="T1" y="T3"/>
                                </a:cxn>
                                <a:cxn ang="0">
                                  <a:pos x="T5" y="T7"/>
                                </a:cxn>
                                <a:cxn ang="0">
                                  <a:pos x="T9" y="T11"/>
                                </a:cxn>
                                <a:cxn ang="0">
                                  <a:pos x="T13" y="T15"/>
                                </a:cxn>
                              </a:cxnLst>
                              <a:rect l="0" t="0" r="r" b="b"/>
                              <a:pathLst>
                                <a:path w="1968" h="581">
                                  <a:moveTo>
                                    <a:pt x="0" y="0"/>
                                  </a:moveTo>
                                  <a:lnTo>
                                    <a:pt x="0" y="196"/>
                                  </a:lnTo>
                                  <a:lnTo>
                                    <a:pt x="1968" y="196"/>
                                  </a:lnTo>
                                  <a:lnTo>
                                    <a:pt x="1968" y="581"/>
                                  </a:lnTo>
                                </a:path>
                              </a:pathLst>
                            </a:custGeom>
                            <a:noFill/>
                            <a:ln w="4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94" name="Group 4828"/>
                        <wpg:cNvGrpSpPr>
                          <a:grpSpLocks/>
                        </wpg:cNvGrpSpPr>
                        <wpg:grpSpPr bwMode="auto">
                          <a:xfrm>
                            <a:off x="5582" y="-2718"/>
                            <a:ext cx="179" cy="144"/>
                            <a:chOff x="5582" y="-2718"/>
                            <a:chExt cx="179" cy="144"/>
                          </a:xfrm>
                        </wpg:grpSpPr>
                        <wps:wsp>
                          <wps:cNvPr id="4995" name="Freeform 4829"/>
                          <wps:cNvSpPr>
                            <a:spLocks/>
                          </wps:cNvSpPr>
                          <wps:spPr bwMode="auto">
                            <a:xfrm>
                              <a:off x="5582" y="-2718"/>
                              <a:ext cx="179" cy="144"/>
                            </a:xfrm>
                            <a:custGeom>
                              <a:avLst/>
                              <a:gdLst>
                                <a:gd name="T0" fmla="+- 0 5671 5582"/>
                                <a:gd name="T1" fmla="*/ T0 w 179"/>
                                <a:gd name="T2" fmla="+- 0 -2718 -2718"/>
                                <a:gd name="T3" fmla="*/ -2718 h 144"/>
                                <a:gd name="T4" fmla="+- 0 5582 5582"/>
                                <a:gd name="T5" fmla="*/ T4 w 179"/>
                                <a:gd name="T6" fmla="+- 0 -2574 -2718"/>
                                <a:gd name="T7" fmla="*/ -2574 h 144"/>
                                <a:gd name="T8" fmla="+- 0 5761 5582"/>
                                <a:gd name="T9" fmla="*/ T8 w 179"/>
                                <a:gd name="T10" fmla="+- 0 -2574 -2718"/>
                                <a:gd name="T11" fmla="*/ -2574 h 144"/>
                                <a:gd name="T12" fmla="+- 0 5671 5582"/>
                                <a:gd name="T13" fmla="*/ T12 w 179"/>
                                <a:gd name="T14" fmla="+- 0 -2718 -2718"/>
                                <a:gd name="T15" fmla="*/ -2718 h 144"/>
                              </a:gdLst>
                              <a:ahLst/>
                              <a:cxnLst>
                                <a:cxn ang="0">
                                  <a:pos x="T1" y="T3"/>
                                </a:cxn>
                                <a:cxn ang="0">
                                  <a:pos x="T5" y="T7"/>
                                </a:cxn>
                                <a:cxn ang="0">
                                  <a:pos x="T9" y="T11"/>
                                </a:cxn>
                                <a:cxn ang="0">
                                  <a:pos x="T13" y="T15"/>
                                </a:cxn>
                              </a:cxnLst>
                              <a:rect l="0" t="0" r="r" b="b"/>
                              <a:pathLst>
                                <a:path w="179" h="144">
                                  <a:moveTo>
                                    <a:pt x="89" y="0"/>
                                  </a:moveTo>
                                  <a:lnTo>
                                    <a:pt x="0" y="144"/>
                                  </a:lnTo>
                                  <a:lnTo>
                                    <a:pt x="179" y="144"/>
                                  </a:lnTo>
                                  <a:lnTo>
                                    <a:pt x="8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96" name="Group 4826"/>
                        <wpg:cNvGrpSpPr>
                          <a:grpSpLocks/>
                        </wpg:cNvGrpSpPr>
                        <wpg:grpSpPr bwMode="auto">
                          <a:xfrm>
                            <a:off x="5582" y="-2718"/>
                            <a:ext cx="179" cy="144"/>
                            <a:chOff x="5582" y="-2718"/>
                            <a:chExt cx="179" cy="144"/>
                          </a:xfrm>
                        </wpg:grpSpPr>
                        <wps:wsp>
                          <wps:cNvPr id="4997" name="Freeform 4827"/>
                          <wps:cNvSpPr>
                            <a:spLocks/>
                          </wps:cNvSpPr>
                          <wps:spPr bwMode="auto">
                            <a:xfrm>
                              <a:off x="5582" y="-2718"/>
                              <a:ext cx="179" cy="144"/>
                            </a:xfrm>
                            <a:custGeom>
                              <a:avLst/>
                              <a:gdLst>
                                <a:gd name="T0" fmla="+- 0 5582 5582"/>
                                <a:gd name="T1" fmla="*/ T0 w 179"/>
                                <a:gd name="T2" fmla="+- 0 -2574 -2718"/>
                                <a:gd name="T3" fmla="*/ -2574 h 144"/>
                                <a:gd name="T4" fmla="+- 0 5761 5582"/>
                                <a:gd name="T5" fmla="*/ T4 w 179"/>
                                <a:gd name="T6" fmla="+- 0 -2574 -2718"/>
                                <a:gd name="T7" fmla="*/ -2574 h 144"/>
                                <a:gd name="T8" fmla="+- 0 5671 5582"/>
                                <a:gd name="T9" fmla="*/ T8 w 179"/>
                                <a:gd name="T10" fmla="+- 0 -2718 -2718"/>
                                <a:gd name="T11" fmla="*/ -2718 h 144"/>
                                <a:gd name="T12" fmla="+- 0 5582 5582"/>
                                <a:gd name="T13" fmla="*/ T12 w 179"/>
                                <a:gd name="T14" fmla="+- 0 -2574 -2718"/>
                                <a:gd name="T15" fmla="*/ -2574 h 144"/>
                              </a:gdLst>
                              <a:ahLst/>
                              <a:cxnLst>
                                <a:cxn ang="0">
                                  <a:pos x="T1" y="T3"/>
                                </a:cxn>
                                <a:cxn ang="0">
                                  <a:pos x="T5" y="T7"/>
                                </a:cxn>
                                <a:cxn ang="0">
                                  <a:pos x="T9" y="T11"/>
                                </a:cxn>
                                <a:cxn ang="0">
                                  <a:pos x="T13" y="T15"/>
                                </a:cxn>
                              </a:cxnLst>
                              <a:rect l="0" t="0" r="r" b="b"/>
                              <a:pathLst>
                                <a:path w="179" h="144">
                                  <a:moveTo>
                                    <a:pt x="0" y="144"/>
                                  </a:moveTo>
                                  <a:lnTo>
                                    <a:pt x="179" y="144"/>
                                  </a:lnTo>
                                  <a:lnTo>
                                    <a:pt x="89" y="0"/>
                                  </a:lnTo>
                                  <a:lnTo>
                                    <a:pt x="0" y="144"/>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98" name="Group 4824"/>
                        <wpg:cNvGrpSpPr>
                          <a:grpSpLocks/>
                        </wpg:cNvGrpSpPr>
                        <wpg:grpSpPr bwMode="auto">
                          <a:xfrm>
                            <a:off x="3275" y="-292"/>
                            <a:ext cx="996" cy="202"/>
                            <a:chOff x="3275" y="-292"/>
                            <a:chExt cx="996" cy="202"/>
                          </a:xfrm>
                        </wpg:grpSpPr>
                        <wps:wsp>
                          <wps:cNvPr id="4999" name="Freeform 4825"/>
                          <wps:cNvSpPr>
                            <a:spLocks/>
                          </wps:cNvSpPr>
                          <wps:spPr bwMode="auto">
                            <a:xfrm>
                              <a:off x="3275" y="-292"/>
                              <a:ext cx="996" cy="202"/>
                            </a:xfrm>
                            <a:custGeom>
                              <a:avLst/>
                              <a:gdLst>
                                <a:gd name="T0" fmla="+- 0 3275 3275"/>
                                <a:gd name="T1" fmla="*/ T0 w 996"/>
                                <a:gd name="T2" fmla="+- 0 -90 -292"/>
                                <a:gd name="T3" fmla="*/ -90 h 202"/>
                                <a:gd name="T4" fmla="+- 0 4271 3275"/>
                                <a:gd name="T5" fmla="*/ T4 w 996"/>
                                <a:gd name="T6" fmla="+- 0 -90 -292"/>
                                <a:gd name="T7" fmla="*/ -90 h 202"/>
                                <a:gd name="T8" fmla="+- 0 4271 3275"/>
                                <a:gd name="T9" fmla="*/ T8 w 996"/>
                                <a:gd name="T10" fmla="+- 0 -292 -292"/>
                                <a:gd name="T11" fmla="*/ -292 h 202"/>
                                <a:gd name="T12" fmla="+- 0 3275 3275"/>
                                <a:gd name="T13" fmla="*/ T12 w 996"/>
                                <a:gd name="T14" fmla="+- 0 -292 -292"/>
                                <a:gd name="T15" fmla="*/ -292 h 202"/>
                                <a:gd name="T16" fmla="+- 0 3275 3275"/>
                                <a:gd name="T17" fmla="*/ T16 w 996"/>
                                <a:gd name="T18" fmla="+- 0 -90 -292"/>
                                <a:gd name="T19" fmla="*/ -90 h 202"/>
                              </a:gdLst>
                              <a:ahLst/>
                              <a:cxnLst>
                                <a:cxn ang="0">
                                  <a:pos x="T1" y="T3"/>
                                </a:cxn>
                                <a:cxn ang="0">
                                  <a:pos x="T5" y="T7"/>
                                </a:cxn>
                                <a:cxn ang="0">
                                  <a:pos x="T9" y="T11"/>
                                </a:cxn>
                                <a:cxn ang="0">
                                  <a:pos x="T13" y="T15"/>
                                </a:cxn>
                                <a:cxn ang="0">
                                  <a:pos x="T17" y="T19"/>
                                </a:cxn>
                              </a:cxnLst>
                              <a:rect l="0" t="0" r="r" b="b"/>
                              <a:pathLst>
                                <a:path w="996" h="202">
                                  <a:moveTo>
                                    <a:pt x="0" y="202"/>
                                  </a:moveTo>
                                  <a:lnTo>
                                    <a:pt x="996" y="202"/>
                                  </a:lnTo>
                                  <a:lnTo>
                                    <a:pt x="996"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00" name="Group 4822"/>
                        <wpg:cNvGrpSpPr>
                          <a:grpSpLocks/>
                        </wpg:cNvGrpSpPr>
                        <wpg:grpSpPr bwMode="auto">
                          <a:xfrm>
                            <a:off x="3275" y="-493"/>
                            <a:ext cx="996" cy="202"/>
                            <a:chOff x="3275" y="-493"/>
                            <a:chExt cx="996" cy="202"/>
                          </a:xfrm>
                        </wpg:grpSpPr>
                        <wps:wsp>
                          <wps:cNvPr id="5001" name="Freeform 4823"/>
                          <wps:cNvSpPr>
                            <a:spLocks/>
                          </wps:cNvSpPr>
                          <wps:spPr bwMode="auto">
                            <a:xfrm>
                              <a:off x="3275" y="-493"/>
                              <a:ext cx="996" cy="202"/>
                            </a:xfrm>
                            <a:custGeom>
                              <a:avLst/>
                              <a:gdLst>
                                <a:gd name="T0" fmla="+- 0 3275 3275"/>
                                <a:gd name="T1" fmla="*/ T0 w 996"/>
                                <a:gd name="T2" fmla="+- 0 -292 -493"/>
                                <a:gd name="T3" fmla="*/ -292 h 202"/>
                                <a:gd name="T4" fmla="+- 0 4271 3275"/>
                                <a:gd name="T5" fmla="*/ T4 w 996"/>
                                <a:gd name="T6" fmla="+- 0 -292 -493"/>
                                <a:gd name="T7" fmla="*/ -292 h 202"/>
                                <a:gd name="T8" fmla="+- 0 4271 3275"/>
                                <a:gd name="T9" fmla="*/ T8 w 996"/>
                                <a:gd name="T10" fmla="+- 0 -493 -493"/>
                                <a:gd name="T11" fmla="*/ -493 h 202"/>
                                <a:gd name="T12" fmla="+- 0 3275 3275"/>
                                <a:gd name="T13" fmla="*/ T12 w 996"/>
                                <a:gd name="T14" fmla="+- 0 -493 -493"/>
                                <a:gd name="T15" fmla="*/ -493 h 202"/>
                                <a:gd name="T16" fmla="+- 0 3275 3275"/>
                                <a:gd name="T17" fmla="*/ T16 w 996"/>
                                <a:gd name="T18" fmla="+- 0 -292 -493"/>
                                <a:gd name="T19" fmla="*/ -292 h 202"/>
                              </a:gdLst>
                              <a:ahLst/>
                              <a:cxnLst>
                                <a:cxn ang="0">
                                  <a:pos x="T1" y="T3"/>
                                </a:cxn>
                                <a:cxn ang="0">
                                  <a:pos x="T5" y="T7"/>
                                </a:cxn>
                                <a:cxn ang="0">
                                  <a:pos x="T9" y="T11"/>
                                </a:cxn>
                                <a:cxn ang="0">
                                  <a:pos x="T13" y="T15"/>
                                </a:cxn>
                                <a:cxn ang="0">
                                  <a:pos x="T17" y="T19"/>
                                </a:cxn>
                              </a:cxnLst>
                              <a:rect l="0" t="0" r="r" b="b"/>
                              <a:pathLst>
                                <a:path w="996" h="202">
                                  <a:moveTo>
                                    <a:pt x="0" y="201"/>
                                  </a:moveTo>
                                  <a:lnTo>
                                    <a:pt x="996" y="201"/>
                                  </a:lnTo>
                                  <a:lnTo>
                                    <a:pt x="996" y="0"/>
                                  </a:lnTo>
                                  <a:lnTo>
                                    <a:pt x="0" y="0"/>
                                  </a:lnTo>
                                  <a:lnTo>
                                    <a:pt x="0" y="201"/>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02" name="Group 4820"/>
                        <wpg:cNvGrpSpPr>
                          <a:grpSpLocks/>
                        </wpg:cNvGrpSpPr>
                        <wpg:grpSpPr bwMode="auto">
                          <a:xfrm>
                            <a:off x="3275" y="-724"/>
                            <a:ext cx="996" cy="231"/>
                            <a:chOff x="3275" y="-724"/>
                            <a:chExt cx="996" cy="231"/>
                          </a:xfrm>
                        </wpg:grpSpPr>
                        <wps:wsp>
                          <wps:cNvPr id="5003" name="Freeform 4821"/>
                          <wps:cNvSpPr>
                            <a:spLocks/>
                          </wps:cNvSpPr>
                          <wps:spPr bwMode="auto">
                            <a:xfrm>
                              <a:off x="3275" y="-724"/>
                              <a:ext cx="996" cy="231"/>
                            </a:xfrm>
                            <a:custGeom>
                              <a:avLst/>
                              <a:gdLst>
                                <a:gd name="T0" fmla="+- 0 3275 3275"/>
                                <a:gd name="T1" fmla="*/ T0 w 996"/>
                                <a:gd name="T2" fmla="+- 0 -493 -724"/>
                                <a:gd name="T3" fmla="*/ -493 h 231"/>
                                <a:gd name="T4" fmla="+- 0 4271 3275"/>
                                <a:gd name="T5" fmla="*/ T4 w 996"/>
                                <a:gd name="T6" fmla="+- 0 -493 -724"/>
                                <a:gd name="T7" fmla="*/ -493 h 231"/>
                                <a:gd name="T8" fmla="+- 0 4271 3275"/>
                                <a:gd name="T9" fmla="*/ T8 w 996"/>
                                <a:gd name="T10" fmla="+- 0 -724 -724"/>
                                <a:gd name="T11" fmla="*/ -724 h 231"/>
                                <a:gd name="T12" fmla="+- 0 3275 3275"/>
                                <a:gd name="T13" fmla="*/ T12 w 996"/>
                                <a:gd name="T14" fmla="+- 0 -724 -724"/>
                                <a:gd name="T15" fmla="*/ -724 h 231"/>
                                <a:gd name="T16" fmla="+- 0 3275 3275"/>
                                <a:gd name="T17" fmla="*/ T16 w 996"/>
                                <a:gd name="T18" fmla="+- 0 -493 -724"/>
                                <a:gd name="T19" fmla="*/ -493 h 231"/>
                              </a:gdLst>
                              <a:ahLst/>
                              <a:cxnLst>
                                <a:cxn ang="0">
                                  <a:pos x="T1" y="T3"/>
                                </a:cxn>
                                <a:cxn ang="0">
                                  <a:pos x="T5" y="T7"/>
                                </a:cxn>
                                <a:cxn ang="0">
                                  <a:pos x="T9" y="T11"/>
                                </a:cxn>
                                <a:cxn ang="0">
                                  <a:pos x="T13" y="T15"/>
                                </a:cxn>
                                <a:cxn ang="0">
                                  <a:pos x="T17" y="T19"/>
                                </a:cxn>
                              </a:cxnLst>
                              <a:rect l="0" t="0" r="r" b="b"/>
                              <a:pathLst>
                                <a:path w="996" h="231">
                                  <a:moveTo>
                                    <a:pt x="0" y="231"/>
                                  </a:moveTo>
                                  <a:lnTo>
                                    <a:pt x="996" y="231"/>
                                  </a:lnTo>
                                  <a:lnTo>
                                    <a:pt x="996" y="0"/>
                                  </a:lnTo>
                                  <a:lnTo>
                                    <a:pt x="0" y="0"/>
                                  </a:lnTo>
                                  <a:lnTo>
                                    <a:pt x="0" y="231"/>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04" name="Group 4818"/>
                        <wpg:cNvGrpSpPr>
                          <a:grpSpLocks/>
                        </wpg:cNvGrpSpPr>
                        <wpg:grpSpPr bwMode="auto">
                          <a:xfrm>
                            <a:off x="3773" y="-1359"/>
                            <a:ext cx="2" cy="634"/>
                            <a:chOff x="3773" y="-1359"/>
                            <a:chExt cx="2" cy="634"/>
                          </a:xfrm>
                        </wpg:grpSpPr>
                        <wps:wsp>
                          <wps:cNvPr id="5005" name="Freeform 4819"/>
                          <wps:cNvSpPr>
                            <a:spLocks/>
                          </wps:cNvSpPr>
                          <wps:spPr bwMode="auto">
                            <a:xfrm>
                              <a:off x="3773" y="-1359"/>
                              <a:ext cx="2" cy="634"/>
                            </a:xfrm>
                            <a:custGeom>
                              <a:avLst/>
                              <a:gdLst>
                                <a:gd name="T0" fmla="+- 0 -1359 -1359"/>
                                <a:gd name="T1" fmla="*/ -1359 h 634"/>
                                <a:gd name="T2" fmla="+- 0 -724 -1359"/>
                                <a:gd name="T3" fmla="*/ -724 h 634"/>
                              </a:gdLst>
                              <a:ahLst/>
                              <a:cxnLst>
                                <a:cxn ang="0">
                                  <a:pos x="0" y="T1"/>
                                </a:cxn>
                                <a:cxn ang="0">
                                  <a:pos x="0" y="T3"/>
                                </a:cxn>
                              </a:cxnLst>
                              <a:rect l="0" t="0" r="r" b="b"/>
                              <a:pathLst>
                                <a:path h="634">
                                  <a:moveTo>
                                    <a:pt x="0" y="0"/>
                                  </a:moveTo>
                                  <a:lnTo>
                                    <a:pt x="0" y="635"/>
                                  </a:lnTo>
                                </a:path>
                              </a:pathLst>
                            </a:custGeom>
                            <a:noFill/>
                            <a:ln w="4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06" name="Group 4816"/>
                        <wpg:cNvGrpSpPr>
                          <a:grpSpLocks/>
                        </wpg:cNvGrpSpPr>
                        <wpg:grpSpPr bwMode="auto">
                          <a:xfrm>
                            <a:off x="3715" y="-1359"/>
                            <a:ext cx="114" cy="180"/>
                            <a:chOff x="3715" y="-1359"/>
                            <a:chExt cx="114" cy="180"/>
                          </a:xfrm>
                        </wpg:grpSpPr>
                        <wps:wsp>
                          <wps:cNvPr id="5007" name="Freeform 4817"/>
                          <wps:cNvSpPr>
                            <a:spLocks/>
                          </wps:cNvSpPr>
                          <wps:spPr bwMode="auto">
                            <a:xfrm>
                              <a:off x="3715" y="-1359"/>
                              <a:ext cx="114" cy="180"/>
                            </a:xfrm>
                            <a:custGeom>
                              <a:avLst/>
                              <a:gdLst>
                                <a:gd name="T0" fmla="+- 0 3772 3715"/>
                                <a:gd name="T1" fmla="*/ T0 w 114"/>
                                <a:gd name="T2" fmla="+- 0 -1359 -1359"/>
                                <a:gd name="T3" fmla="*/ -1359 h 180"/>
                                <a:gd name="T4" fmla="+- 0 3715 3715"/>
                                <a:gd name="T5" fmla="*/ T4 w 114"/>
                                <a:gd name="T6" fmla="+- 0 -1269 -1359"/>
                                <a:gd name="T7" fmla="*/ -1269 h 180"/>
                                <a:gd name="T8" fmla="+- 0 3772 3715"/>
                                <a:gd name="T9" fmla="*/ T8 w 114"/>
                                <a:gd name="T10" fmla="+- 0 -1179 -1359"/>
                                <a:gd name="T11" fmla="*/ -1179 h 180"/>
                                <a:gd name="T12" fmla="+- 0 3830 3715"/>
                                <a:gd name="T13" fmla="*/ T12 w 114"/>
                                <a:gd name="T14" fmla="+- 0 -1269 -1359"/>
                                <a:gd name="T15" fmla="*/ -1269 h 180"/>
                                <a:gd name="T16" fmla="+- 0 3772 3715"/>
                                <a:gd name="T17" fmla="*/ T16 w 114"/>
                                <a:gd name="T18" fmla="+- 0 -1359 -1359"/>
                                <a:gd name="T19" fmla="*/ -1359 h 180"/>
                              </a:gdLst>
                              <a:ahLst/>
                              <a:cxnLst>
                                <a:cxn ang="0">
                                  <a:pos x="T1" y="T3"/>
                                </a:cxn>
                                <a:cxn ang="0">
                                  <a:pos x="T5" y="T7"/>
                                </a:cxn>
                                <a:cxn ang="0">
                                  <a:pos x="T9" y="T11"/>
                                </a:cxn>
                                <a:cxn ang="0">
                                  <a:pos x="T13" y="T15"/>
                                </a:cxn>
                                <a:cxn ang="0">
                                  <a:pos x="T17" y="T19"/>
                                </a:cxn>
                              </a:cxnLst>
                              <a:rect l="0" t="0" r="r" b="b"/>
                              <a:pathLst>
                                <a:path w="114" h="180">
                                  <a:moveTo>
                                    <a:pt x="57" y="0"/>
                                  </a:moveTo>
                                  <a:lnTo>
                                    <a:pt x="0" y="90"/>
                                  </a:lnTo>
                                  <a:lnTo>
                                    <a:pt x="57" y="180"/>
                                  </a:lnTo>
                                  <a:lnTo>
                                    <a:pt x="115" y="90"/>
                                  </a:lnTo>
                                  <a:lnTo>
                                    <a:pt x="5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008" name="Group 4814"/>
                        <wpg:cNvGrpSpPr>
                          <a:grpSpLocks/>
                        </wpg:cNvGrpSpPr>
                        <wpg:grpSpPr bwMode="auto">
                          <a:xfrm>
                            <a:off x="3715" y="-1359"/>
                            <a:ext cx="114" cy="180"/>
                            <a:chOff x="3715" y="-1359"/>
                            <a:chExt cx="114" cy="180"/>
                          </a:xfrm>
                        </wpg:grpSpPr>
                        <wps:wsp>
                          <wps:cNvPr id="5009" name="Freeform 4815"/>
                          <wps:cNvSpPr>
                            <a:spLocks/>
                          </wps:cNvSpPr>
                          <wps:spPr bwMode="auto">
                            <a:xfrm>
                              <a:off x="3715" y="-1359"/>
                              <a:ext cx="114" cy="180"/>
                            </a:xfrm>
                            <a:custGeom>
                              <a:avLst/>
                              <a:gdLst>
                                <a:gd name="T0" fmla="+- 0 3715 3715"/>
                                <a:gd name="T1" fmla="*/ T0 w 114"/>
                                <a:gd name="T2" fmla="+- 0 -1269 -1359"/>
                                <a:gd name="T3" fmla="*/ -1269 h 180"/>
                                <a:gd name="T4" fmla="+- 0 3772 3715"/>
                                <a:gd name="T5" fmla="*/ T4 w 114"/>
                                <a:gd name="T6" fmla="+- 0 -1359 -1359"/>
                                <a:gd name="T7" fmla="*/ -1359 h 180"/>
                                <a:gd name="T8" fmla="+- 0 3830 3715"/>
                                <a:gd name="T9" fmla="*/ T8 w 114"/>
                                <a:gd name="T10" fmla="+- 0 -1269 -1359"/>
                                <a:gd name="T11" fmla="*/ -1269 h 180"/>
                                <a:gd name="T12" fmla="+- 0 3772 3715"/>
                                <a:gd name="T13" fmla="*/ T12 w 114"/>
                                <a:gd name="T14" fmla="+- 0 -1179 -1359"/>
                                <a:gd name="T15" fmla="*/ -1179 h 180"/>
                                <a:gd name="T16" fmla="+- 0 3715 3715"/>
                                <a:gd name="T17" fmla="*/ T16 w 114"/>
                                <a:gd name="T18" fmla="+- 0 -1269 -1359"/>
                                <a:gd name="T19" fmla="*/ -1269 h 180"/>
                              </a:gdLst>
                              <a:ahLst/>
                              <a:cxnLst>
                                <a:cxn ang="0">
                                  <a:pos x="T1" y="T3"/>
                                </a:cxn>
                                <a:cxn ang="0">
                                  <a:pos x="T5" y="T7"/>
                                </a:cxn>
                                <a:cxn ang="0">
                                  <a:pos x="T9" y="T11"/>
                                </a:cxn>
                                <a:cxn ang="0">
                                  <a:pos x="T13" y="T15"/>
                                </a:cxn>
                                <a:cxn ang="0">
                                  <a:pos x="T17" y="T19"/>
                                </a:cxn>
                              </a:cxnLst>
                              <a:rect l="0" t="0" r="r" b="b"/>
                              <a:pathLst>
                                <a:path w="114" h="180">
                                  <a:moveTo>
                                    <a:pt x="0" y="90"/>
                                  </a:moveTo>
                                  <a:lnTo>
                                    <a:pt x="57" y="0"/>
                                  </a:lnTo>
                                  <a:lnTo>
                                    <a:pt x="115" y="90"/>
                                  </a:lnTo>
                                  <a:lnTo>
                                    <a:pt x="57" y="180"/>
                                  </a:lnTo>
                                  <a:lnTo>
                                    <a:pt x="0" y="90"/>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10" name="Group 4812"/>
                        <wpg:cNvGrpSpPr>
                          <a:grpSpLocks/>
                        </wpg:cNvGrpSpPr>
                        <wpg:grpSpPr bwMode="auto">
                          <a:xfrm>
                            <a:off x="1828" y="-5412"/>
                            <a:ext cx="1730" cy="646"/>
                            <a:chOff x="1828" y="-5412"/>
                            <a:chExt cx="1730" cy="646"/>
                          </a:xfrm>
                        </wpg:grpSpPr>
                        <wps:wsp>
                          <wps:cNvPr id="5011" name="Freeform 4813"/>
                          <wps:cNvSpPr>
                            <a:spLocks/>
                          </wps:cNvSpPr>
                          <wps:spPr bwMode="auto">
                            <a:xfrm>
                              <a:off x="1828" y="-5412"/>
                              <a:ext cx="1730" cy="646"/>
                            </a:xfrm>
                            <a:custGeom>
                              <a:avLst/>
                              <a:gdLst>
                                <a:gd name="T0" fmla="+- 0 1828 1828"/>
                                <a:gd name="T1" fmla="*/ T0 w 1730"/>
                                <a:gd name="T2" fmla="+- 0 -4766 -5412"/>
                                <a:gd name="T3" fmla="*/ -4766 h 646"/>
                                <a:gd name="T4" fmla="+- 0 3558 1828"/>
                                <a:gd name="T5" fmla="*/ T4 w 1730"/>
                                <a:gd name="T6" fmla="+- 0 -4766 -5412"/>
                                <a:gd name="T7" fmla="*/ -4766 h 646"/>
                                <a:gd name="T8" fmla="+- 0 3558 1828"/>
                                <a:gd name="T9" fmla="*/ T8 w 1730"/>
                                <a:gd name="T10" fmla="+- 0 -5412 -5412"/>
                                <a:gd name="T11" fmla="*/ -5412 h 646"/>
                                <a:gd name="T12" fmla="+- 0 1828 1828"/>
                                <a:gd name="T13" fmla="*/ T12 w 1730"/>
                                <a:gd name="T14" fmla="+- 0 -5412 -5412"/>
                                <a:gd name="T15" fmla="*/ -5412 h 646"/>
                                <a:gd name="T16" fmla="+- 0 1828 1828"/>
                                <a:gd name="T17" fmla="*/ T16 w 1730"/>
                                <a:gd name="T18" fmla="+- 0 -4766 -5412"/>
                                <a:gd name="T19" fmla="*/ -4766 h 646"/>
                              </a:gdLst>
                              <a:ahLst/>
                              <a:cxnLst>
                                <a:cxn ang="0">
                                  <a:pos x="T1" y="T3"/>
                                </a:cxn>
                                <a:cxn ang="0">
                                  <a:pos x="T5" y="T7"/>
                                </a:cxn>
                                <a:cxn ang="0">
                                  <a:pos x="T9" y="T11"/>
                                </a:cxn>
                                <a:cxn ang="0">
                                  <a:pos x="T13" y="T15"/>
                                </a:cxn>
                                <a:cxn ang="0">
                                  <a:pos x="T17" y="T19"/>
                                </a:cxn>
                              </a:cxnLst>
                              <a:rect l="0" t="0" r="r" b="b"/>
                              <a:pathLst>
                                <a:path w="1730" h="646">
                                  <a:moveTo>
                                    <a:pt x="0" y="646"/>
                                  </a:moveTo>
                                  <a:lnTo>
                                    <a:pt x="1730" y="646"/>
                                  </a:lnTo>
                                  <a:lnTo>
                                    <a:pt x="1730" y="0"/>
                                  </a:lnTo>
                                  <a:lnTo>
                                    <a:pt x="0" y="0"/>
                                  </a:lnTo>
                                  <a:lnTo>
                                    <a:pt x="0" y="646"/>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12" name="Group 4810"/>
                        <wpg:cNvGrpSpPr>
                          <a:grpSpLocks/>
                        </wpg:cNvGrpSpPr>
                        <wpg:grpSpPr bwMode="auto">
                          <a:xfrm>
                            <a:off x="1828" y="-5614"/>
                            <a:ext cx="1730" cy="202"/>
                            <a:chOff x="1828" y="-5614"/>
                            <a:chExt cx="1730" cy="202"/>
                          </a:xfrm>
                        </wpg:grpSpPr>
                        <wps:wsp>
                          <wps:cNvPr id="5013" name="Freeform 4811"/>
                          <wps:cNvSpPr>
                            <a:spLocks/>
                          </wps:cNvSpPr>
                          <wps:spPr bwMode="auto">
                            <a:xfrm>
                              <a:off x="1828" y="-5614"/>
                              <a:ext cx="1730" cy="202"/>
                            </a:xfrm>
                            <a:custGeom>
                              <a:avLst/>
                              <a:gdLst>
                                <a:gd name="T0" fmla="+- 0 1828 1828"/>
                                <a:gd name="T1" fmla="*/ T0 w 1730"/>
                                <a:gd name="T2" fmla="+- 0 -5412 -5614"/>
                                <a:gd name="T3" fmla="*/ -5412 h 202"/>
                                <a:gd name="T4" fmla="+- 0 3558 1828"/>
                                <a:gd name="T5" fmla="*/ T4 w 1730"/>
                                <a:gd name="T6" fmla="+- 0 -5412 -5614"/>
                                <a:gd name="T7" fmla="*/ -5412 h 202"/>
                                <a:gd name="T8" fmla="+- 0 3558 1828"/>
                                <a:gd name="T9" fmla="*/ T8 w 1730"/>
                                <a:gd name="T10" fmla="+- 0 -5614 -5614"/>
                                <a:gd name="T11" fmla="*/ -5614 h 202"/>
                                <a:gd name="T12" fmla="+- 0 1828 1828"/>
                                <a:gd name="T13" fmla="*/ T12 w 1730"/>
                                <a:gd name="T14" fmla="+- 0 -5614 -5614"/>
                                <a:gd name="T15" fmla="*/ -5614 h 202"/>
                                <a:gd name="T16" fmla="+- 0 1828 1828"/>
                                <a:gd name="T17" fmla="*/ T16 w 1730"/>
                                <a:gd name="T18" fmla="+- 0 -5412 -5614"/>
                                <a:gd name="T19" fmla="*/ -5412 h 202"/>
                              </a:gdLst>
                              <a:ahLst/>
                              <a:cxnLst>
                                <a:cxn ang="0">
                                  <a:pos x="T1" y="T3"/>
                                </a:cxn>
                                <a:cxn ang="0">
                                  <a:pos x="T5" y="T7"/>
                                </a:cxn>
                                <a:cxn ang="0">
                                  <a:pos x="T9" y="T11"/>
                                </a:cxn>
                                <a:cxn ang="0">
                                  <a:pos x="T13" y="T15"/>
                                </a:cxn>
                                <a:cxn ang="0">
                                  <a:pos x="T17" y="T19"/>
                                </a:cxn>
                              </a:cxnLst>
                              <a:rect l="0" t="0" r="r" b="b"/>
                              <a:pathLst>
                                <a:path w="1730" h="202">
                                  <a:moveTo>
                                    <a:pt x="0" y="202"/>
                                  </a:moveTo>
                                  <a:lnTo>
                                    <a:pt x="1730" y="202"/>
                                  </a:lnTo>
                                  <a:lnTo>
                                    <a:pt x="1730" y="0"/>
                                  </a:lnTo>
                                  <a:lnTo>
                                    <a:pt x="0" y="0"/>
                                  </a:lnTo>
                                  <a:lnTo>
                                    <a:pt x="0" y="202"/>
                                  </a:lnTo>
                                  <a:close/>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14" name="Group 4807"/>
                        <wpg:cNvGrpSpPr>
                          <a:grpSpLocks/>
                        </wpg:cNvGrpSpPr>
                        <wpg:grpSpPr bwMode="auto">
                          <a:xfrm>
                            <a:off x="1828" y="-5844"/>
                            <a:ext cx="1730" cy="231"/>
                            <a:chOff x="1828" y="-5844"/>
                            <a:chExt cx="1730" cy="231"/>
                          </a:xfrm>
                        </wpg:grpSpPr>
                        <wps:wsp>
                          <wps:cNvPr id="5015" name="Freeform 4809"/>
                          <wps:cNvSpPr>
                            <a:spLocks/>
                          </wps:cNvSpPr>
                          <wps:spPr bwMode="auto">
                            <a:xfrm>
                              <a:off x="1828" y="-5844"/>
                              <a:ext cx="1730" cy="231"/>
                            </a:xfrm>
                            <a:custGeom>
                              <a:avLst/>
                              <a:gdLst>
                                <a:gd name="T0" fmla="+- 0 1828 1828"/>
                                <a:gd name="T1" fmla="*/ T0 w 1730"/>
                                <a:gd name="T2" fmla="+- 0 -5614 -5844"/>
                                <a:gd name="T3" fmla="*/ -5614 h 231"/>
                                <a:gd name="T4" fmla="+- 0 3558 1828"/>
                                <a:gd name="T5" fmla="*/ T4 w 1730"/>
                                <a:gd name="T6" fmla="+- 0 -5614 -5844"/>
                                <a:gd name="T7" fmla="*/ -5614 h 231"/>
                                <a:gd name="T8" fmla="+- 0 3558 1828"/>
                                <a:gd name="T9" fmla="*/ T8 w 1730"/>
                                <a:gd name="T10" fmla="+- 0 -5844 -5844"/>
                                <a:gd name="T11" fmla="*/ -5844 h 231"/>
                                <a:gd name="T12" fmla="+- 0 1828 1828"/>
                                <a:gd name="T13" fmla="*/ T12 w 1730"/>
                                <a:gd name="T14" fmla="+- 0 -5844 -5844"/>
                                <a:gd name="T15" fmla="*/ -5844 h 231"/>
                                <a:gd name="T16" fmla="+- 0 1828 1828"/>
                                <a:gd name="T17" fmla="*/ T16 w 1730"/>
                                <a:gd name="T18" fmla="+- 0 -5614 -5844"/>
                                <a:gd name="T19" fmla="*/ -5614 h 231"/>
                              </a:gdLst>
                              <a:ahLst/>
                              <a:cxnLst>
                                <a:cxn ang="0">
                                  <a:pos x="T1" y="T3"/>
                                </a:cxn>
                                <a:cxn ang="0">
                                  <a:pos x="T5" y="T7"/>
                                </a:cxn>
                                <a:cxn ang="0">
                                  <a:pos x="T9" y="T11"/>
                                </a:cxn>
                                <a:cxn ang="0">
                                  <a:pos x="T13" y="T15"/>
                                </a:cxn>
                                <a:cxn ang="0">
                                  <a:pos x="T17" y="T19"/>
                                </a:cxn>
                              </a:cxnLst>
                              <a:rect l="0" t="0" r="r" b="b"/>
                              <a:pathLst>
                                <a:path w="1730" h="231">
                                  <a:moveTo>
                                    <a:pt x="0" y="230"/>
                                  </a:moveTo>
                                  <a:lnTo>
                                    <a:pt x="1730" y="230"/>
                                  </a:lnTo>
                                  <a:lnTo>
                                    <a:pt x="1730" y="0"/>
                                  </a:lnTo>
                                  <a:lnTo>
                                    <a:pt x="0" y="0"/>
                                  </a:lnTo>
                                  <a:lnTo>
                                    <a:pt x="0" y="230"/>
                                  </a:lnTo>
                                </a:path>
                              </a:pathLst>
                            </a:custGeom>
                            <a:noFill/>
                            <a:ln w="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6" name="Picture 480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801" y="-7096"/>
                              <a:ext cx="8077" cy="704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4806" o:spid="_x0000_s1026" style="position:absolute;margin-left:90.05pt;margin-top:-354.8pt;width:403.85pt;height:352.15pt;z-index:-251175936;mso-position-horizontal-relative:page" coordorigin="1801,-7096" coordsize="8077,70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">
                <v:group id="Group 4950" o:spid="_x0000_s1027" style="position:absolute;left:4315;top:-6635;width:989;height:202" coordorigin="4315,-6635" coordsize="98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L/8sYAAADdAAAADwAAAGRycy9kb3ducmV2LnhtbESPQWvCQBSE74X+h+UJ&#10;vekmtlaJriJSiwcRqoJ4e2SfSTD7NmTXJP57VxB6HGbmG2a26EwpGqpdYVlBPIhAEKdWF5wpOB7W&#10;/QkI55E1lpZJwZ0cLObvbzNMtG35j5q9z0SAsEtQQe59lUjp0pwMuoGtiIN3sbVBH2SdSV1jG+Cm&#10;lMMo+pYGCw4LOVa0yim97m9GwW+L7fIz/mm218vqfj6MdqdtTEp99LrlFISnzv+HX+2NVvA1GQ/h&#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ov/yxgAAAN0A&#10;AAAPAAAAAAAAAAAAAAAAAKoCAABkcnMvZG93bnJldi54bWxQSwUGAAAAAAQABAD6AAAAnQMAAAAA&#10;">
                  <v:shape id="Freeform 4951" o:spid="_x0000_s1028" style="position:absolute;left:4315;top:-6635;width:989;height:202;visibility:visible;mso-wrap-style:square;v-text-anchor:top" coordsize="98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NQhcgA&#10;AADdAAAADwAAAGRycy9kb3ducmV2LnhtbESP3WrCQBSE7wu+w3KE3tVNtLQaXUUFqVBo8bf07pg9&#10;JsHs2ZBdNb59Vyh4OczMN8xo0phSXKh2hWUFcScCQZxaXXCmYLtZvPRBOI+ssbRMCm7kYDJuPY0w&#10;0fbKK7qsfSYChF2CCnLvq0RKl+Zk0HVsRRy8o60N+iDrTOoarwFuStmNojdpsOCwkGNF85zS0/ps&#10;FBzOt+xzq7/i/Wxx+v3ezT+68eBHqed2Mx2C8NT4R/i/vdQKXvvvPbi/CU9Ajv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5c1CFyAAAAN0AAAAPAAAAAAAAAAAAAAAAAJgCAABk&#10;cnMvZG93bnJldi54bWxQSwUGAAAAAAQABAD1AAAAjQMAAAAA&#10;" path="m,201r989,l989,,,,,201xe" filled="f" strokeweight=".19939mm">
                    <v:path arrowok="t" o:connecttype="custom" o:connectlocs="0,-6434;989,-6434;989,-6635;0,-6635;0,-6434" o:connectangles="0,0,0,0,0"/>
                  </v:shape>
                </v:group>
                <v:group id="Group 4948" o:spid="_x0000_s1029" style="position:absolute;left:4315;top:-6837;width:989;height:202" coordorigin="4315,-6837" coordsize="98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QfCHccAAADdAAAADwAAAGRycy9kb3ducmV2LnhtbESPT2vCQBTE7wW/w/IE&#10;b7qJtSrRVUTa0oMI/gHx9sg+k2D2bciuSfz23YLQ4zAzv2GW686UoqHaFZYVxKMIBHFqdcGZgvPp&#10;azgH4TyyxtIyKXiSg/Wq97bERNuWD9QcfSYChF2CCnLvq0RKl+Zk0I1sRRy8m60N+iDrTOoa2wA3&#10;pRxH0VQaLDgs5FjRNqf0fnwYBd8ttpv3+LPZ3W/b5/X0sb/sYlJq0O82CxCeOv8ffrV/tILJfDaB&#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QfCHccAAADd&#10;AAAADwAAAAAAAAAAAAAAAACqAgAAZHJzL2Rvd25yZXYueG1sUEsFBgAAAAAEAAQA+gAAAJ4DAAAA&#10;AA==&#10;">
                  <v:shape id="Freeform 4949" o:spid="_x0000_s1030" style="position:absolute;left:4315;top:-6837;width:989;height:202;visibility:visible;mso-wrap-style:square;v-text-anchor:top" coordsize="98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ZtasgA&#10;AADdAAAADwAAAGRycy9kb3ducmV2LnhtbESP3WrCQBSE7wu+w3KE3tVNxLYaXUUFqVBo8bf07pg9&#10;JsHs2ZBdNb59Vyh4OczMN8xo0phSXKh2hWUFcScCQZxaXXCmYLtZvPRBOI+ssbRMCm7kYDJuPY0w&#10;0fbKK7qsfSYChF2CCnLvq0RKl+Zk0HVsRRy8o60N+iDrTOoarwFuStmNojdpsOCwkGNF85zS0/ps&#10;FBzOt+xzq7/i/Wxx+v3ezT+68eBHqed2Mx2C8NT4R/i/vdQKev33V7i/CU9Ajv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1m1qyAAAAN0AAAAPAAAAAAAAAAAAAAAAAJgCAABk&#10;cnMvZG93bnJldi54bWxQSwUGAAAAAAQABAD1AAAAjQMAAAAA&#10;" path="m,202r989,l989,,,,,202xe" filled="f" strokeweight=".19939mm">
                    <v:path arrowok="t" o:connecttype="custom" o:connectlocs="0,-6635;989,-6635;989,-6837;0,-6837;0,-6635" o:connectangles="0,0,0,0,0"/>
                  </v:shape>
                </v:group>
                <v:group id="Group 4946" o:spid="_x0000_s1031" style="position:absolute;left:4315;top:-7068;width:989;height:231" coordorigin="4315,-7068" coordsize="989,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n58ccAAADdAAAADwAAAGRycy9kb3ducmV2LnhtbESPT2vCQBTE7wW/w/KE&#10;3nQT26pEVxHR0oMI/gHx9sg+k2D2bciuSfz23YLQ4zAzv2Hmy86UoqHaFZYVxMMIBHFqdcGZgvNp&#10;O5iCcB5ZY2mZFDzJwXLRe5tjom3LB2qOPhMBwi5BBbn3VSKlS3My6Ia2Ig7ezdYGfZB1JnWNbYCb&#10;Uo6iaCwNFhwWcqxonVN6Pz6Mgu8W29VHvGl299v6eT197S+7mJR673erGQhPnf8Pv9o/WsHndDK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pn58ccAAADd&#10;AAAADwAAAAAAAAAAAAAAAACqAgAAZHJzL2Rvd25yZXYueG1sUEsFBgAAAAAEAAQA+gAAAJ4DAAAA&#10;AA==&#10;">
                  <v:shape id="Freeform 4947" o:spid="_x0000_s1032" style="position:absolute;left:4315;top:-7068;width:989;height:231;visibility:visible;mso-wrap-style:square;v-text-anchor:top" coordsize="989,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6Sj8kA&#10;AADdAAAADwAAAGRycy9kb3ducmV2LnhtbESPT2vCQBTE74LfYXlCL6KbWjGSuoqa+udUqPbQ3l6z&#10;r0lo9m3IbjX203cFweMwM79hZovWVOJEjSstK3gcRiCIM6tLzhW8HzeDKQjnkTVWlknBhRws5t3O&#10;DBNtz/xGp4PPRYCwS1BB4X2dSOmyggy6oa2Jg/dtG4M+yCaXusFzgJtKjqJoIg2WHBYKrGldUPZz&#10;+DUKqn6+Xbn09WO3LtOnl8lnurRff0o99NrlMwhPrb+Hb+29VjCexjFc34QnIO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96Sj8kAAADdAAAADwAAAAAAAAAAAAAAAACYAgAA&#10;ZHJzL2Rvd25yZXYueG1sUEsFBgAAAAAEAAQA9QAAAI4DAAAAAA==&#10;" path="m,231r989,l989,,,,,231e" filled="f" strokeweight=".19939mm">
                    <v:path arrowok="t" o:connecttype="custom" o:connectlocs="0,-6837;989,-6837;989,-7068;0,-7068;0,-6837" o:connectangles="0,0,0,0,0"/>
                  </v:shape>
                </v:group>
                <v:group id="Group 4944" o:spid="_x0000_s1033" style="position:absolute;left:1828;top:-6635;width:989;height:202" coordorigin="1828,-6635" coordsize="98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0SsgYwwAAAN0AAAAP&#10;AAAAAAAAAAAAAAAAAKoCAABkcnMvZG93bnJldi54bWxQSwUGAAAAAAQABAD6AAAAmgMAAAAA&#10;">
                  <v:shape id="Freeform 4945" o:spid="_x0000_s1034" style="position:absolute;left:1828;top:-6635;width:989;height:202;visibility:visible;mso-wrap-style:square;v-text-anchor:top" coordsize="98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tnb8gA&#10;AADdAAAADwAAAGRycy9kb3ducmV2LnhtbESP3WrCQBSE74W+w3IKvdNNpPgTXaUVpIKgaG2Ld8fs&#10;MQlmz4bsqvHtu4Lg5TAz3zDjaWNKcaHaFZYVxJ0IBHFqdcGZgt33vD0A4TyyxtIyKbiRg+nkpTXG&#10;RNsrb+iy9ZkIEHYJKsi9rxIpXZqTQdexFXHwjrY26IOsM6lrvAa4KWU3inrSYMFhIceKZjmlp+3Z&#10;KDicb9lyp1fx7+f8tF//zL668fBPqbfX5mMEwlPjn+FHe6EVvA/6Q7i/CU9ATv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Ym2dvyAAAAN0AAAAPAAAAAAAAAAAAAAAAAJgCAABk&#10;cnMvZG93bnJldi54bWxQSwUGAAAAAAQABAD1AAAAjQMAAAAA&#10;" path="m,201r989,l989,,,,,201xe" filled="f" strokeweight=".19939mm">
                    <v:path arrowok="t" o:connecttype="custom" o:connectlocs="0,-6434;989,-6434;989,-6635;0,-6635;0,-6434" o:connectangles="0,0,0,0,0"/>
                  </v:shape>
                </v:group>
                <v:group id="Group 4942" o:spid="_x0000_s1035" style="position:absolute;left:1828;top:-6837;width:989;height:202" coordorigin="1828,-6837" coordsize="98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6bQ5wwAAAN0AAAAP&#10;AAAAAAAAAAAAAAAAAKoCAABkcnMvZG93bnJldi54bWxQSwUGAAAAAAQABAD6AAAAmgMAAAAA&#10;">
                  <v:shape id="Freeform 4943" o:spid="_x0000_s1036" style="position:absolute;left:1828;top:-6837;width:989;height:202;visibility:visible;mso-wrap-style:square;v-text-anchor:top" coordsize="98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gbTsgA&#10;AADdAAAADwAAAGRycy9kb3ducmV2LnhtbESP3WrCQBSE7wt9h+UUvKubiEgaXaUKoiAotf7Qu9Ps&#10;aRLMng3ZVePbu4LQy2FmvmFGk9ZU4kKNKy0riLsRCOLM6pJzBbvv+XsCwnlkjZVlUnAjB5Px68sI&#10;U22v/EWXrc9FgLBLUUHhfZ1K6bKCDLqurYmD92cbgz7IJpe6wWuAm0r2omggDZYcFgqsaVZQdtqe&#10;jYLf8y1f7fQ6Pkznp5/NfrboxR9HpTpv7ecQhKfW/4ef7aVW0E+SGB5vwhOQ4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OBtOyAAAAN0AAAAPAAAAAAAAAAAAAAAAAJgCAABk&#10;cnMvZG93bnJldi54bWxQSwUGAAAAAAQABAD1AAAAjQMAAAAA&#10;" path="m,202r989,l989,,,,,202xe" filled="f" strokeweight=".19939mm">
                    <v:path arrowok="t" o:connecttype="custom" o:connectlocs="0,-6635;989,-6635;989,-6837;0,-6837;0,-6635" o:connectangles="0,0,0,0,0"/>
                  </v:shape>
                </v:group>
                <v:group id="Group 4940" o:spid="_x0000_s1037" style="position:absolute;left:1828;top:-7068;width:989;height:231" coordorigin="1828,-7068" coordsize="989,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HeP1ccAAADd&#10;AAAADwAAAAAAAAAAAAAAAACqAgAAZHJzL2Rvd25yZXYueG1sUEsFBgAAAAAEAAQA+gAAAJ4DAAAA&#10;AA==&#10;">
                  <v:shape id="Freeform 4941" o:spid="_x0000_s1038" style="position:absolute;left:1828;top:-7068;width:989;height:231;visibility:visible;mso-wrap-style:square;v-text-anchor:top" coordsize="989,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Dkq8gA&#10;AADdAAAADwAAAGRycy9kb3ducmV2LnhtbESPQWvCQBSE74X+h+UJvZS6sRYJ0VXUWOtJaPTQ3p7Z&#10;ZxKafRuyq8b++m5B8DjMzDfMZNaZWpypdZVlBYN+BII4t7riQsF+9/4Sg3AeWWNtmRRcycFs+vgw&#10;wUTbC3/SOfOFCBB2CSoovW8SKV1ekkHXtw1x8I62NeiDbAupW7wEuKnlaxSNpMGKw0KJDS1Lyn+y&#10;k1FQPxfrhUu3Xx/LKh2uRt/p3B5+lXrqdfMxCE+dv4dv7Y1W8BbHQ/h/E56AnP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MOSryAAAAN0AAAAPAAAAAAAAAAAAAAAAAJgCAABk&#10;cnMvZG93bnJldi54bWxQSwUGAAAAAAQABAD1AAAAjQMAAAAA&#10;" path="m,231r989,l989,,,,,231e" filled="f" strokeweight=".19939mm">
                    <v:path arrowok="t" o:connecttype="custom" o:connectlocs="0,-6837;989,-6837;989,-7068;0,-7068;0,-6837" o:connectangles="0,0,0,0,0"/>
                  </v:shape>
                </v:group>
                <v:group id="Group 4938" o:spid="_x0000_s1039" style="position:absolute;left:2817;top:-6751;width:1498;height:2" coordorigin="2817,-6751" coordsize="14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NKyOscAAADd&#10;AAAADwAAAAAAAAAAAAAAAACqAgAAZHJzL2Rvd25yZXYueG1sUEsFBgAAAAAEAAQA+gAAAJ4DAAAA&#10;AA==&#10;">
                  <v:shape id="Freeform 4939" o:spid="_x0000_s1040" style="position:absolute;left:2817;top:-6751;width:1498;height:2;visibility:visible;mso-wrap-style:square;v-text-anchor:top" coordsize="14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Ar/MUA&#10;AADdAAAADwAAAGRycy9kb3ducmV2LnhtbESPQWvCQBSE70L/w/IKvemmoiVGN1IEwR6bevH2yD6T&#10;mOzbJLsmqb++Wyj0OMzMN8xuP5lGDNS7yrKC10UEgji3uuJCwfnrOI9BOI+ssbFMCr7JwT59mu0w&#10;0XbkTxoyX4gAYZeggtL7NpHS5SUZdAvbEgfvanuDPsi+kLrHMcBNI5dR9CYNVhwWSmzpUFJeZ3cT&#10;KN3m9jFc6mPkDo91lp07Pz46pV6ep/ctCE+T/w//tU9awSqO1/D7JjwBm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ECv8xQAAAN0AAAAPAAAAAAAAAAAAAAAAAJgCAABkcnMv&#10;ZG93bnJldi54bWxQSwUGAAAAAAQABAD1AAAAigMAAAAA&#10;" path="m,l1498,e" filled="f" strokeweight=".1371mm">
                    <v:path arrowok="t" o:connecttype="custom" o:connectlocs="0,0;1498,0" o:connectangles="0,0"/>
                  </v:shape>
                </v:group>
                <v:group id="Group 4936" o:spid="_x0000_s1041" style="position:absolute;left:6826;top:-6635;width:1308;height:202" coordorigin="6826,-6635" coordsize="1308,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yJ1sYAAADdAAAADwAAAGRycy9kb3ducmV2LnhtbESPQWvCQBSE7wX/w/IE&#10;b3UTbSVEVxFR8SCFqiDeHtlnEsy+Ddk1if++Wyj0OMzMN8xi1ZtKtNS40rKCeByBIM6sLjlXcDnv&#10;3hMQziNrrCyTghc5WC0HbwtMte34m9qTz0WAsEtRQeF9nUrpsoIMurGtiYN3t41BH2STS91gF+Cm&#10;kpMomkmDJYeFAmvaFJQ9Tk+jYN9ht57G2/b4uG9et/Pn1/UYk1KjYb+eg/DU+//wX/ugFXwkyQx+&#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TInWxgAAAN0A&#10;AAAPAAAAAAAAAAAAAAAAAKoCAABkcnMvZG93bnJldi54bWxQSwUGAAAAAAQABAD6AAAAnQMAAAAA&#10;">
                  <v:shape id="Freeform 4937" o:spid="_x0000_s1042" style="position:absolute;left:6826;top:-6635;width:1308;height:202;visibility:visible;mso-wrap-style:square;v-text-anchor:top" coordsize="1308,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xQ3cUA&#10;AADdAAAADwAAAGRycy9kb3ducmV2LnhtbESPQWsCMRSE7wX/Q3hCbzVrKbqsRtGCxYMXtej1sXlu&#10;opuXZZPq6q9vCkKPw8x8w0znnavFldpgPSsYDjIQxKXXlisF3/vVWw4iRGSNtWdScKcA81nvZYqF&#10;9jfe0nUXK5EgHApUYGJsCilDachhGPiGOHkn3zqMSbaV1C3eEtzV8j3LRtKh5bRgsKFPQ+Vl9+MU&#10;rB7HzeZg3dqy/zqbg19u96NOqdd+t5iAiNTF//CzvdYKPvJ8DH9v0hOQ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zFDdxQAAAN0AAAAPAAAAAAAAAAAAAAAAAJgCAABkcnMv&#10;ZG93bnJldi54bWxQSwUGAAAAAAQABAD1AAAAigMAAAAA&#10;" path="m,201r1308,l1308,,,,,201xe" filled="f" strokeweight=".19939mm">
                    <v:path arrowok="t" o:connecttype="custom" o:connectlocs="0,-6434;1308,-6434;1308,-6635;0,-6635;0,-6434" o:connectangles="0,0,0,0,0"/>
                  </v:shape>
                </v:group>
                <v:group id="Group 4934" o:spid="_x0000_s1043" style="position:absolute;left:6826;top:-6837;width:1308;height:202" coordorigin="6826,-6837" coordsize="1308,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n7g/wwAAAN0AAAAP&#10;AAAAAAAAAAAAAAAAAKoCAABkcnMvZG93bnJldi54bWxQSwUGAAAAAAQABAD6AAAAmgMAAAAA&#10;">
                  <v:shape id="Freeform 4935" o:spid="_x0000_s1044" style="position:absolute;left:6826;top:-6837;width:1308;height:202;visibility:visible;mso-wrap-style:square;v-text-anchor:top" coordsize="1308,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9hNMUA&#10;AADdAAAADwAAAGRycy9kb3ducmV2LnhtbESPQWsCMRSE7wX/Q3iCt5qtiGy3RqmC4sGLWuz1sXnd&#10;pN28LJuoq7/eCEKPw8x8w0znnavFmdpgPSt4G2YgiEuvLVcKvg6r1xxEiMgaa8+k4EoB5rPeyxQL&#10;7S+8o/M+ViJBOBSowMTYFFKG0pDDMPQNcfJ+fOswJtlWUrd4SXBXy1GWTaRDy2nBYENLQ+Xf/uQU&#10;rG7f2+3Ruo1lv/41R7/YHSadUoN+9/kBIlIX/8PP9kYrGOf5OzzepCc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2E0xQAAAN0AAAAPAAAAAAAAAAAAAAAAAJgCAABkcnMv&#10;ZG93bnJldi54bWxQSwUGAAAAAAQABAD1AAAAigMAAAAA&#10;" path="m,202r1308,l1308,,,,,202xe" filled="f" strokeweight=".19939mm">
                    <v:path arrowok="t" o:connecttype="custom" o:connectlocs="0,-6635;1308,-6635;1308,-6837;0,-6837;0,-6635" o:connectangles="0,0,0,0,0"/>
                  </v:shape>
                </v:group>
                <v:group id="Group 4932" o:spid="_x0000_s1045" style="position:absolute;left:6826;top:-7068;width:1308;height:231" coordorigin="6826,-7068" coordsize="1308,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jAi5MQAAADdAAAA&#10;DwAAAAAAAAAAAAAAAACqAgAAZHJzL2Rvd25yZXYueG1sUEsFBgAAAAAEAAQA+gAAAJsDAAAAAA==&#10;">
                  <v:shape id="Freeform 4933" o:spid="_x0000_s1046" style="position:absolute;left:6826;top:-7068;width:1308;height:231;visibility:visible;mso-wrap-style:square;v-text-anchor:top" coordsize="1308,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WnCMQA&#10;AADdAAAADwAAAGRycy9kb3ducmV2LnhtbESPQWsCMRSE7wX/Q3gFL0WzihTdml1UEPRUakU8PpLX&#10;zdrNy7KJuv77plDocZiZb5hl2btG3KgLtWcFk3EGglh7U3Ol4Pi5Hc1BhIhssPFMCh4UoCwGT0vM&#10;jb/zB90OsRIJwiFHBTbGNpcyaEsOw9i3xMn78p3DmGRXSdPhPcFdI6dZ9iod1pwWLLa0saS/D1en&#10;oGZ7wcUFH6fzqsU9on5/WWulhs/96g1EpD7+h//aO6NgNl9M4PdNeg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lpwjEAAAA3QAAAA8AAAAAAAAAAAAAAAAAmAIAAGRycy9k&#10;b3ducmV2LnhtbFBLBQYAAAAABAAEAPUAAACJAwAAAAA=&#10;" path="m,231r1308,l1308,,,,,231e" filled="f" strokeweight=".19939mm">
                    <v:path arrowok="t" o:connecttype="custom" o:connectlocs="0,-6837;1308,-6837;1308,-7068;0,-7068;0,-6837" o:connectangles="0,0,0,0,0"/>
                  </v:shape>
                </v:group>
                <v:group id="Group 4930" o:spid="_x0000_s1047" style="position:absolute;left:5304;top:-6751;width:1522;height:2" coordorigin="5304,-6751" coordsize="15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4ZCMcAAADdAAAADwAAAGRycy9kb3ducmV2LnhtbESPT2vCQBTE7wW/w/KE&#10;3nQT24pGVxHR0oMI/gHx9sg+k2D2bciuSfz23YLQ4zAzv2Hmy86UoqHaFZYVxMMIBHFqdcGZgvNp&#10;O5iAcB5ZY2mZFDzJwXLRe5tjom3LB2qOPhMBwi5BBbn3VSKlS3My6Ia2Ig7ezdYGfZB1JnWNbYCb&#10;Uo6iaCwNFhwWcqxonVN6Pz6Mgu8W29VHvGl299v6eT197S+7mJR673erGQhPnf8Pv9o/WsHnZDq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a4ZCMcAAADd&#10;AAAADwAAAAAAAAAAAAAAAACqAgAAZHJzL2Rvd25yZXYueG1sUEsFBgAAAAAEAAQA+gAAAJ4DAAAA&#10;AA==&#10;">
                  <v:shape id="Freeform 4931" o:spid="_x0000_s1048" style="position:absolute;left:5304;top:-6751;width:1522;height:2;visibility:visible;mso-wrap-style:square;v-text-anchor:top" coordsize="15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UFrMYA&#10;AADdAAAADwAAAGRycy9kb3ducmV2LnhtbESPQWvCQBSE7wX/w/KE3pqNVkqMriIpheKlaAu9PrPP&#10;JJp9G7Ib3frr3UKhx2FmvmGW62BacaHeNZYVTJIUBHFpdcOVgq/Pt6cMhPPIGlvLpOCHHKxXo4cl&#10;5tpeeUeXva9EhLDLUUHtfZdL6cqaDLrEdsTRO9reoI+yr6Tu8RrhppXTNH2RBhuOCzV2VNRUnveD&#10;URBceau2p91HcRgO5pvS14kOJ6Uex2GzAOEp+P/wX/tdK5hl82f4fROfgF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UFrMYAAADdAAAADwAAAAAAAAAAAAAAAACYAgAAZHJz&#10;L2Rvd25yZXYueG1sUEsFBgAAAAAEAAQA9QAAAIsDAAAAAA==&#10;" path="m,l1522,e" filled="f" strokeweight=".1371mm">
                    <v:path arrowok="t" o:connecttype="custom" o:connectlocs="0,0;1522,0" o:connectangles="0,0"/>
                  </v:shape>
                </v:group>
                <v:group id="Group 4928" o:spid="_x0000_s1049" style="position:absolute;left:7183;top:-4959;width:1500;height:202" coordorigin="7183,-4959" coordsize="1500,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sk58cAAADdAAAADwAAAGRycy9kb3ducmV2LnhtbESPQWvCQBSE7wX/w/IK&#10;vTWbqBVNs4qILT2IoBaKt0f2mYRk34bsNon/vlso9DjMzDdMthlNI3rqXGVZQRLFIIhzqysuFHxe&#10;3p6XIJxH1thYJgV3crBZTx4yTLUd+ET92RciQNilqKD0vk2ldHlJBl1kW+Lg3Wxn0AfZFVJ3OAS4&#10;aeQ0jhfSYMVhocSWdiXl9fnbKHgfcNjOkn1/qG+7+/Xycvw6JKTU0+O4fQXhafT/4b/2h1YwX67m&#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Qsk58cAAADd&#10;AAAADwAAAAAAAAAAAAAAAACqAgAAZHJzL2Rvd25yZXYueG1sUEsFBgAAAAAEAAQA+gAAAJ4DAAAA&#10;AA==&#10;">
                  <v:shape id="Freeform 4929" o:spid="_x0000_s1050" style="position:absolute;left:7183;top:-4959;width:1500;height:202;visibility:visible;mso-wrap-style:square;v-text-anchor:top" coordsize="1500,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HqsQA&#10;AADdAAAADwAAAGRycy9kb3ducmV2LnhtbESPQWsCMRSE7wX/Q3iCt5pVdKurUURQSqGHqnh+bJ6b&#10;xc3LkkR3+++bQqHHYWa+Ydbb3jbiST7UjhVMxhkI4tLpmisFl/PhdQEiRGSNjWNS8E0BtpvByxoL&#10;7Tr+oucpViJBOBSowMTYFlKG0pDFMHYtcfJuzluMSfpKao9dgttGTrMslxZrTgsGW9obKu+nh1Ww&#10;PGSP87Xvyk8j/dG5t/zDznOlRsN+twIRqY//4b/2u1YwWyzn8PsmP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ax6rEAAAA3QAAAA8AAAAAAAAAAAAAAAAAmAIAAGRycy9k&#10;b3ducmV2LnhtbFBLBQYAAAAABAAEAPUAAACJAwAAAAA=&#10;" path="m,202r1500,l1500,,,,,202xe" filled="f" strokeweight=".19939mm">
                    <v:path arrowok="t" o:connecttype="custom" o:connectlocs="0,-4757;1500,-4757;1500,-4959;0,-4959;0,-4757" o:connectangles="0,0,0,0,0"/>
                  </v:shape>
                </v:group>
                <v:group id="Group 4926" o:spid="_x0000_s1051" style="position:absolute;left:7183;top:-5161;width:1500;height:202" coordorigin="7183,-5161" coordsize="1500,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UfC8cAAADdAAAADwAAAGRycy9kb3ducmV2LnhtbESPT2vCQBTE74LfYXmC&#10;N93EtqLRVUTa0oMI/gHx9sg+k2D2bciuSfz23ULB4zAzv2GW686UoqHaFZYVxOMIBHFqdcGZgvPp&#10;azQD4TyyxtIyKXiSg/Wq31tiom3LB2qOPhMBwi5BBbn3VSKlS3My6Ma2Ig7ezdYGfZB1JnWNbYCb&#10;Uk6iaCoNFhwWcqxom1N6Pz6Mgu8W281b/Nns7rft83r62F92MSk1HHSbBQhPnX+F/9s/WsH7bD6F&#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pUfC8cAAADd&#10;AAAADwAAAAAAAAAAAAAAAACqAgAAZHJzL2Rvd25yZXYueG1sUEsFBgAAAAAEAAQA+gAAAJ4DAAAA&#10;AA==&#10;">
                  <v:shape id="Freeform 4927" o:spid="_x0000_s1052" style="position:absolute;left:7183;top:-5161;width:1500;height:202;visibility:visible;mso-wrap-style:square;v-text-anchor:top" coordsize="1500,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T8RsQA&#10;AADdAAAADwAAAGRycy9kb3ducmV2LnhtbESPQWsCMRSE7wX/Q3iCt5pV7KqrUURQSqGHavH82Dw3&#10;i5uXJYnu+u+bQqHHYWa+Ydbb3jbiQT7UjhVMxhkI4tLpmisF3+fD6wJEiMgaG8ek4EkBtpvByxoL&#10;7Tr+oscpViJBOBSowMTYFlKG0pDFMHYtcfKuzluMSfpKao9dgttGTrMslxZrTgsGW9obKm+nu1Ww&#10;PGT386Xvyk8j/dG5ef5h33KlRsN+twIRqY//4b/2u1YwWyzn8PsmP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E/EbEAAAA3QAAAA8AAAAAAAAAAAAAAAAAmAIAAGRycy9k&#10;b3ducmV2LnhtbFBLBQYAAAAABAAEAPUAAACJAwAAAAA=&#10;" path="m,202r1500,l1500,,,,,202xe" filled="f" strokeweight=".19939mm">
                    <v:path arrowok="t" o:connecttype="custom" o:connectlocs="0,-4959;1500,-4959;1500,-5161;0,-5161;0,-4959" o:connectangles="0,0,0,0,0"/>
                  </v:shape>
                </v:group>
                <v:group id="Group 4924" o:spid="_x0000_s1053" style="position:absolute;left:7183;top:-5391;width:1500;height:231" coordorigin="7183,-5391" coordsize="1500,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EYu4sQAAADdAAAA&#10;DwAAAAAAAAAAAAAAAACqAgAAZHJzL2Rvd25yZXYueG1sUEsFBgAAAAAEAAQA+gAAAJsDAAAAAA==&#10;">
                  <v:shape id="Freeform 4925" o:spid="_x0000_s1054" style="position:absolute;left:7183;top:-5391;width:1500;height:231;visibility:visible;mso-wrap-style:square;v-text-anchor:top" coordsize="1500,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3FQsUA&#10;AADdAAAADwAAAGRycy9kb3ducmV2LnhtbESPQYvCMBSE7wv+h/CEva2p4oqtTUUFWU+CdQ/r7dE8&#10;22LzUpqo9d+bBcHjMDPfMOmyN424UedqywrGowgEcWF1zaWC3+P2aw7CeWSNjWVS8CAHy2zwkWKi&#10;7Z0PdMt9KQKEXYIKKu/bREpXVGTQjWxLHLyz7Qz6ILtS6g7vAW4aOYmimTRYc1iosKVNRcUlvxoF&#10;x3O9jh7lZPazit3+r8BTs/HfSn0O+9UChKfev8Ov9k4rmM7jGP7fhCcg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fcVCxQAAAN0AAAAPAAAAAAAAAAAAAAAAAJgCAABkcnMv&#10;ZG93bnJldi54bWxQSwUGAAAAAAQABAD1AAAAigMAAAAA&#10;" path="m,230r1500,l1500,,,,,230e" filled="f" strokeweight=".19939mm">
                    <v:path arrowok="t" o:connecttype="custom" o:connectlocs="0,-5161;1500,-5161;1500,-5391;0,-5391;0,-5161" o:connectangles="0,0,0,0,0"/>
                  </v:shape>
                </v:group>
                <v:group id="Group 4922" o:spid="_x0000_s1055" style="position:absolute;left:7480;top:-6290;width:452;height:898" coordorigin="7480,-6290" coordsize="452,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u4/sQAAADdAAAA&#10;DwAAAAAAAAAAAAAAAACqAgAAZHJzL2Rvd25yZXYueG1sUEsFBgAAAAAEAAQA+gAAAJsDAAAAAA==&#10;">
                  <v:shape id="Freeform 4923" o:spid="_x0000_s1056" style="position:absolute;left:7480;top:-6290;width:452;height:898;visibility:visible;mso-wrap-style:square;v-text-anchor:top" coordsize="452,8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NNMUA&#10;AADdAAAADwAAAGRycy9kb3ducmV2LnhtbESPQWsCMRSE70L/Q3iF3jTZVsRujaKiKLQXtb0/Nq+b&#10;pZuX7Sbq7r83BaHHYWa+YWaLztXiQm2oPGvIRgoEceFNxaWGz9N2OAURIrLB2jNp6CnAYv4wmGFu&#10;/JUPdDnGUiQIhxw12BibXMpQWHIYRr4hTt63bx3GJNtSmhavCe5q+azURDqsOC1YbGhtqfg5np0G&#10;Oc368mv3Up/s+2Gz+t31avvRa/302C3fQETq4n/43t4bDeNXlcHfm/Q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7800xQAAAN0AAAAPAAAAAAAAAAAAAAAAAJgCAABkcnMv&#10;ZG93bnJldi54bWxQSwUGAAAAAAQABAD1AAAAigMAAAAA&#10;" path="m,l,253r452,l452,899e" filled="f" strokeweight=".1371mm">
                    <v:path arrowok="t" o:connecttype="custom" o:connectlocs="0,-6290;0,-6037;452,-6037;452,-5391" o:connectangles="0,0,0,0"/>
                  </v:shape>
                </v:group>
                <v:group id="Group 4920" o:spid="_x0000_s1057" style="position:absolute;left:7390;top:-6434;width:179;height:144" coordorigin="7390,-6434"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0WDEsYAAADdAAAADwAAAGRycy9kb3ducmV2LnhtbESPT2vCQBTE74LfYXmC&#10;t7qJ/7DRVURUepBCtVB6e2SfSTD7NmTXJH77rlDwOMzMb5jVpjOlaKh2hWUF8SgCQZxaXXCm4Pty&#10;eFuAcB5ZY2mZFDzIwWbd760w0bblL2rOPhMBwi5BBbn3VSKlS3My6Ea2Ig7e1dYGfZB1JnWNbYCb&#10;Uo6jaC4NFhwWcqxol1N6O9+NgmOL7XYS75vT7bp7/F5mnz+nmJQaDrrtEoSnzr/C/+0PrWD6Ho3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7RYMSxgAAAN0A&#10;AAAPAAAAAAAAAAAAAAAAAKoCAABkcnMvZG93bnJldi54bWxQSwUGAAAAAAQABAD6AAAAnQMAAAAA&#10;">
                  <v:shape id="Freeform 4921" o:spid="_x0000_s1058" style="position:absolute;left:7390;top:-6434;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lIEcYA&#10;AADdAAAADwAAAGRycy9kb3ducmV2LnhtbESPT0sDMRTE74LfITzBm81qRdq1aRGxWpD+29aDt8fm&#10;uQluXpYkdtdvbwTB4zAzv2Fmi8G14kQhWs8KrkcFCOLaa8uNguNheTUBEROyxtYzKfimCIv5+dkM&#10;S+173tOpSo3IEI4lKjApdaWUsTbkMI58R5y9Dx8cpixDI3XAPsNdK2+K4k46tJwXDHb0aKj+rL6c&#10;gjcXt/Z5t1n37+HJ48uqeiVjlbq8GB7uQSQa0n/4r73SCm6nxRh+3+QnIO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VlIEcYAAADdAAAADwAAAAAAAAAAAAAAAACYAgAAZHJz&#10;L2Rvd25yZXYueG1sUEsFBgAAAAAEAAQA9QAAAIsDAAAAAA==&#10;" path="m,144r180,l90,,,144xe" filled="f" strokeweight=".19939mm">
                    <v:path arrowok="t" o:connecttype="custom" o:connectlocs="0,-6290;180,-6290;90,-6434;0,-6290" o:connectangles="0,0,0,0"/>
                  </v:shape>
                </v:group>
                <v:group id="Group 4918" o:spid="_x0000_s1059" style="position:absolute;left:5120;top:-4959;width:1556;height:202" coordorigin="5120,-4959" coordsize="155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C+/cYAAADdAAAADwAAAGRycy9kb3ducmV2LnhtbESPQWvCQBSE74X+h+UV&#10;etNNqpaauoqIigcpNAri7ZF9JsHs25DdJvHfu4LQ4zAz3zCzRW8q0VLjSssK4mEEgjizuuRcwfGw&#10;GXyBcB5ZY2WZFNzIwWL++jLDRNuOf6lNfS4ChF2CCgrv60RKlxVk0A1tTRy8i20M+iCbXOoGuwA3&#10;lfyIok9psOSwUGBNq4Kya/pnFGw77JajeN3ur5fV7XyY/Jz2MSn1/tYvv0F46v1/+NneaQXjaTS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4L79xgAAAN0A&#10;AAAPAAAAAAAAAAAAAAAAAKoCAABkcnMvZG93bnJldi54bWxQSwUGAAAAAAQABAD6AAAAnQMAAAAA&#10;">
                  <v:shape id="Freeform 4919" o:spid="_x0000_s1060" style="position:absolute;left:5120;top:-4959;width:1556;height:202;visibility:visible;mso-wrap-style:square;v-text-anchor:top" coordsize="155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YOusQA&#10;AADdAAAADwAAAGRycy9kb3ducmV2LnhtbESPT4vCMBTE78J+h/AWvGmyi0q3GkUFQbz55+Dx0bxt&#10;i81LSWKt394sLHgcZuY3zGLV20Z05EPtWMPXWIEgLpypudRwOe9GGYgQkQ02jknDkwKslh+DBebG&#10;PfhI3SmWIkE45KihirHNpQxFRRbD2LXEyft13mJM0pfSeHwkuG3kt1IzabHmtFBhS9uKitvpbjVk&#10;3VEdrn7TTuvJ0x/Mrtzs41rr4We/noOI1Md3+L+9NxomP2oKf2/SE5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GDrrEAAAA3QAAAA8AAAAAAAAAAAAAAAAAmAIAAGRycy9k&#10;b3ducmV2LnhtbFBLBQYAAAAABAAEAPUAAACJAwAAAAA=&#10;" path="m,202r1556,l1556,,,,,202xe" filled="f" strokeweight=".19939mm">
                    <v:path arrowok="t" o:connecttype="custom" o:connectlocs="0,-4757;1556,-4757;1556,-4959;0,-4959;0,-4757" o:connectangles="0,0,0,0,0"/>
                  </v:shape>
                </v:group>
                <v:group id="Group 4916" o:spid="_x0000_s1061" style="position:absolute;left:5120;top:-5161;width:1556;height:202" coordorigin="5120,-5161" coordsize="155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6FEccAAADdAAAADwAAAGRycy9kb3ducmV2LnhtbESPQWvCQBSE74L/YXlC&#10;b3UTa6WNWUVEpQcpVAvF2yP7TEKyb0N2TeK/7xYKHoeZ+YZJ14OpRUetKy0riKcRCOLM6pJzBd/n&#10;/fMbCOeRNdaWScGdHKxX41GKibY9f1F38rkIEHYJKii8bxIpXVaQQTe1DXHwrrY16INsc6lb7APc&#10;1HIWRQtpsOSwUGBD24Ky6nQzCg499puXeNcdq+v2fjm/fv4cY1LqaTJsliA8Df4R/m9/aAXz92g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H6FEccAAADd&#10;AAAADwAAAAAAAAAAAAAAAACqAgAAZHJzL2Rvd25yZXYueG1sUEsFBgAAAAAEAAQA+gAAAJ4DAAAA&#10;AA==&#10;">
                  <v:shape id="Freeform 4917" o:spid="_x0000_s1062" style="position:absolute;left:5120;top:-5161;width:1556;height:202;visibility:visible;mso-wrap-style:square;v-text-anchor:top" coordsize="155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g1VsQA&#10;AADdAAAADwAAAGRycy9kb3ducmV2LnhtbESPT4vCMBTE74LfITxhb5rsoqtWo+iCIN78c/D4aJ5t&#10;2ealJNlav70RhD0OM/MbZrnubC1a8qFyrOFzpEAQ585UXGi4nHfDGYgQkQ3WjknDgwKsV/3eEjPj&#10;7nyk9hQLkSAcMtRQxthkUoa8JIth5Bri5N2ctxiT9IU0Hu8Jbmv5pdS3tFhxWiixoZ+S8t/Tn9Uw&#10;a4/qcPXbZlKNH/5gdsV2Hzdafwy6zQJEpC7+h9/tvdEwnqspvN6kJ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YNVbEAAAA3QAAAA8AAAAAAAAAAAAAAAAAmAIAAGRycy9k&#10;b3ducmV2LnhtbFBLBQYAAAAABAAEAPUAAACJAwAAAAA=&#10;" path="m,202r1556,l1556,,,,,202xe" filled="f" strokeweight=".19939mm">
                    <v:path arrowok="t" o:connecttype="custom" o:connectlocs="0,-4959;1556,-4959;1556,-5161;0,-5161;0,-4959" o:connectangles="0,0,0,0,0"/>
                  </v:shape>
                </v:group>
                <v:group id="Group 4914" o:spid="_x0000_s1063" style="position:absolute;left:5120;top:-5391;width:1556;height:231" coordorigin="5120,-5391" coordsize="1556,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20+MQAAADdAAAA&#10;DwAAAAAAAAAAAAAAAACqAgAAZHJzL2Rvd25yZXYueG1sUEsFBgAAAAAEAAQA+gAAAJsDAAAAAA==&#10;">
                  <v:shape id="Freeform 4915" o:spid="_x0000_s1064" style="position:absolute;left:5120;top:-5391;width:1556;height:231;visibility:visible;mso-wrap-style:square;v-text-anchor:top" coordsize="1556,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LoocQA&#10;AADdAAAADwAAAGRycy9kb3ducmV2LnhtbESP0WoCMRRE3wX/IVzBF9GsVaRujaJFQVBKq/2A283t&#10;ZnFzs2yirn9vBMHHYWbOMLNFY0txodoXjhUMBwkI4szpgnMFv8dN/x2ED8gaS8ek4EYeFvN2a4ap&#10;dlf+ocsh5CJC2KeowIRQpVL6zJBFP3AVcfT+XW0xRFnnUtd4jXBbyrckmUiLBccFgxV9GspOh7NV&#10;sKbv4He3Ymedl6PVxHz9yX1PqW6nWX6ACNSEV/jZ3moF42kyhceb+AT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C6KHEAAAA3QAAAA8AAAAAAAAAAAAAAAAAmAIAAGRycy9k&#10;b3ducmV2LnhtbFBLBQYAAAAABAAEAPUAAACJAwAAAAA=&#10;" path="m,230r1556,l1556,,,,,230e" filled="f" strokeweight=".19939mm">
                    <v:path arrowok="t" o:connecttype="custom" o:connectlocs="0,-5161;1556,-5161;1556,-5391;0,-5391;0,-5161" o:connectangles="0,0,0,0,0"/>
                  </v:shape>
                </v:group>
                <v:group id="Group 4912" o:spid="_x0000_s1065" style="position:absolute;left:5898;top:-6290;width:1583;height:898" coordorigin="5898,-6290" coordsize="1583,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QIuI8QAAADdAAAA&#10;DwAAAAAAAAAAAAAAAACqAgAAZHJzL2Rvd25yZXYueG1sUEsFBgAAAAAEAAQA+gAAAJsDAAAAAA==&#10;">
                  <v:shape id="Freeform 4913" o:spid="_x0000_s1066" style="position:absolute;left:5898;top:-6290;width:1583;height:898;visibility:visible;mso-wrap-style:square;v-text-anchor:top" coordsize="1583,8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BpAcUA&#10;AADdAAAADwAAAGRycy9kb3ducmV2LnhtbESPQWsCMRSE7wX/Q3hCbzW7pZS6NYoIFg+WUi2F3h7J&#10;c7Ps5mVJ4rr9901B8DjMzDfMYjW6TgwUYuNZQTkrQBBrbxquFXwdtw8vIGJCNth5JgW/FGG1nNwt&#10;sDL+wp80HFItMoRjhQpsSn0lZdSWHMaZ74mzd/LBYcoy1NIEvGS46+RjUTxLhw3nBYs9bSzp9nB2&#10;Cj72kVvX6pD2b0Mzf/+WVv9Ipe6n4/oVRKIx3cLX9s4oeJqXJfy/yU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UGkBxQAAAN0AAAAPAAAAAAAAAAAAAAAAAJgCAABkcnMv&#10;ZG93bnJldi54bWxQSwUGAAAAAAQABAD1AAAAigMAAAAA&#10;" path="m1582,r,253l,253,,899e" filled="f" strokeweight=".1371mm">
                    <v:path arrowok="t" o:connecttype="custom" o:connectlocs="1582,-6290;1582,-6037;0,-6037;0,-5391" o:connectangles="0,0,0,0"/>
                  </v:shape>
                </v:group>
                <v:group id="Group 4910" o:spid="_x0000_s1067" style="position:absolute;left:7390;top:-6434;width:179;height:144" coordorigin="7390,-6434"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wVz8YAAADdAAAADwAAAGRycy9kb3ducmV2LnhtbESPT2vCQBTE74LfYXmC&#10;t7qJ/7DRVURUepBCtVB6e2SfSTD7NmTXJH77rlDwOMzMb5jVpjOlaKh2hWUF8SgCQZxaXXCm4Pty&#10;eFuAcB5ZY2mZFDzIwWbd760w0bblL2rOPhMBwi5BBbn3VSKlS3My6Ea2Ig7e1dYGfZB1JnWNbYCb&#10;Uo6jaC4NFhwWcqxol1N6O9+NgmOL7XYS75vT7bp7/F5mnz+nmJQaDrrtEoSnzr/C/+0PrWD6Ho/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BXPxgAAAN0A&#10;AAAPAAAAAAAAAAAAAAAAAKoCAABkcnMvZG93bnJldi54bWxQSwUGAAAAAAQABAD6AAAAnQMAAAAA&#10;">
                  <v:shape id="Freeform 4911" o:spid="_x0000_s1068" style="position:absolute;left:7390;top:-6434;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DLNsQA&#10;AADdAAAADwAAAGRycy9kb3ducmV2LnhtbESPQWvCQBSE74L/YXlCb2ajLVajq0hLqUeTetDbI/tM&#10;gtm3YXer8d+7hYLHYWa+YVab3rTiSs43lhVMkhQEcWl1w5WCw8/XeA7CB2SNrWVScCcPm/VwsMJM&#10;2xvndC1CJSKEfYYK6hC6TEpf1mTQJ7Yjjt7ZOoMhSldJ7fAW4aaV0zSdSYMNx4UaO/qoqbwUv0ZB&#10;kWOq3b099vnpfe+r8/zzW5ZKvYz67RJEoD48w//tnVbwtpi8wt+b+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AyzbEAAAA3QAAAA8AAAAAAAAAAAAAAAAAmAIAAGRycy9k&#10;b3ducmV2LnhtbFBLBQYAAAAABAAEAPUAAACJAwAAAAA=&#10;" path="m90,l,144r180,l90,e" stroked="f">
                    <v:path arrowok="t" o:connecttype="custom" o:connectlocs="90,-6434;0,-6290;180,-6290;90,-6434" o:connectangles="0,0,0,0"/>
                  </v:shape>
                </v:group>
                <v:group id="Group 4908" o:spid="_x0000_s1069" style="position:absolute;left:7390;top:-6434;width:179;height:144" coordorigin="7390,-6434"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koIMYAAADdAAAADwAAAGRycy9kb3ducmV2LnhtbESPQWvCQBSE74X+h+UV&#10;etNNqpaauoqIigcpNAri7ZF9JsHs25DdJvHfu4LQ4zAz3zCzRW8q0VLjSssK4mEEgjizuuRcwfGw&#10;GXyBcB5ZY2WZFNzIwWL++jLDRNuOf6lNfS4ChF2CCgrv60RKlxVk0A1tTRy8i20M+iCbXOoGuwA3&#10;lfyIok9psOSwUGBNq4Kya/pnFGw77JajeN3ur5fV7XyY/Jz2MSn1/tYvv0F46v1/+NneaQXjaTy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OSggxgAAAN0A&#10;AAAPAAAAAAAAAAAAAAAAAKoCAABkcnMvZG93bnJldi54bWxQSwUGAAAAAAQABAD6AAAAnQMAAAAA&#10;">
                  <v:shape id="Freeform 4909" o:spid="_x0000_s1070" style="position:absolute;left:7390;top:-6434;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XjI8YA&#10;AADdAAAADwAAAGRycy9kb3ducmV2LnhtbESPQUsDMRSE74L/ITzBm822VLHbpkWk1YKo7bYevD02&#10;z01w87Iksbv+eyMIHoeZ+YZZrAbXihOFaD0rGI8KEMS115YbBcfD5uoWREzIGlvPpOCbIqyW52cL&#10;LLXveU+nKjUiQziWqMCk1JVSxtqQwzjyHXH2PnxwmLIMjdQB+wx3rZwUxY10aDkvGOzo3lD9WX05&#10;BW8uvtqH3ctz/x7WHh+31RMZq9TlxXA3B5FoSP/hv/ZWK5jOxtf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CXjI8YAAADdAAAADwAAAAAAAAAAAAAAAACYAgAAZHJz&#10;L2Rvd25yZXYueG1sUEsFBgAAAAAEAAQA9QAAAIsDAAAAAA==&#10;" path="m,144r180,l90,,,144xe" filled="f" strokeweight=".19939mm">
                    <v:path arrowok="t" o:connecttype="custom" o:connectlocs="0,-6290;180,-6290;90,-6434;0,-6290" o:connectangles="0,0,0,0"/>
                  </v:shape>
                </v:group>
                <v:group id="Group 4906" o:spid="_x0000_s1071" style="position:absolute;left:6124;top:-3917;width:1556;height:202" coordorigin="6124,-3917" coordsize="155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cTzMcAAADdAAAADwAAAGRycy9kb3ducmV2LnhtbESPQWvCQBSE74L/YXlC&#10;b3UTa6WNWUVEpQcpVAvF2yP7TEKyb0N2TeK/7xYKHoeZ+YZJ14OpRUetKy0riKcRCOLM6pJzBd/n&#10;/fMbCOeRNdaWScGdHKxX41GKibY9f1F38rkIEHYJKii8bxIpXVaQQTe1DXHwrrY16INsc6lb7APc&#10;1HIWRQtpsOSwUGBD24Ky6nQzCg499puXeNcdq+v2fjm/fv4cY1LqaTJsliA8Df4R/m9/aAXz93g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acTzMcAAADd&#10;AAAADwAAAAAAAAAAAAAAAACqAgAAZHJzL2Rvd25yZXYueG1sUEsFBgAAAAAEAAQA+gAAAJ4DAAAA&#10;AA==&#10;">
                  <v:shape id="Freeform 4907" o:spid="_x0000_s1072" style="position:absolute;left:6124;top:-3917;width:1556;height:202;visibility:visible;mso-wrap-style:square;v-text-anchor:top" coordsize="155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Gji8UA&#10;AADdAAAADwAAAGRycy9kb3ducmV2LnhtbESPQWsCMRSE7wX/Q3hCb93Eoq2uRtGCIN7cevD42Dx3&#10;FzcvS5Ku6783hUKPw8x8w6w2g21FTz40jjVMMgWCuHSm4UrD+Xv/NgcRIrLB1jFpeFCAzXr0ssLc&#10;uDufqC9iJRKEQ44a6hi7XMpQ1mQxZK4jTt7VeYsxSV9J4/Ge4LaV70p9SIsNp4UaO/qqqbwVP1bD&#10;vD+p48Xvulkzffij2Ve7Q9xq/ToetksQkYb4H/5rH4yG6WLyCb9v0hOQ6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waOLxQAAAN0AAAAPAAAAAAAAAAAAAAAAAJgCAABkcnMv&#10;ZG93bnJldi54bWxQSwUGAAAAAAQABAD1AAAAigMAAAAA&#10;" path="m,202r1556,l1556,,,,,202xe" filled="f" strokeweight=".19939mm">
                    <v:path arrowok="t" o:connecttype="custom" o:connectlocs="0,-3715;1556,-3715;1556,-3917;0,-3917;0,-3715" o:connectangles="0,0,0,0,0"/>
                  </v:shape>
                </v:group>
                <v:group id="Group 4904" o:spid="_x0000_s1073" style="position:absolute;left:6124;top:-4118;width:1556;height:202" coordorigin="6124,-4118" coordsize="155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3QiJcQAAADdAAAA&#10;DwAAAAAAAAAAAAAAAACqAgAAZHJzL2Rvd25yZXYueG1sUEsFBgAAAAAEAAQA+gAAAJsDAAAAAA==&#10;">
                  <v:shape id="Freeform 4905" o:spid="_x0000_s1074" style="position:absolute;left:6124;top:-4118;width:1556;height:202;visibility:visible;mso-wrap-style:square;v-text-anchor:top" coordsize="155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KSYsEA&#10;AADdAAAADwAAAGRycy9kb3ducmV2LnhtbESPQavCMBCE74L/IazgTVNFRatRVBDEm7538Lg0a1ts&#10;NiWJtf57Iwgeh5n5hlltWlOJhpwvLSsYDRMQxJnVJecK/v8OgzkIH5A1VpZJwYs8bNbdzgpTbZ98&#10;puYSchEh7FNUUIRQp1L6rCCDfmhr4ujdrDMYonS51A6fEW4qOU6SmTRYclwosKZ9Qdn98jAK5s05&#10;OV3drp6Wk5c76UO+O4atUv1eu12CCNSGX/jbPmoFk8VoAZ838QnI9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SkmLBAAAA3QAAAA8AAAAAAAAAAAAAAAAAmAIAAGRycy9kb3du&#10;cmV2LnhtbFBLBQYAAAAABAAEAPUAAACGAwAAAAA=&#10;" path="m,201r1556,l1556,,,,,201xe" filled="f" strokeweight=".19939mm">
                    <v:path arrowok="t" o:connecttype="custom" o:connectlocs="0,-3917;1556,-3917;1556,-4118;0,-4118;0,-3917" o:connectangles="0,0,0,0,0"/>
                  </v:shape>
                </v:group>
                <v:group id="Group 4902" o:spid="_x0000_s1075" style="position:absolute;left:6124;top:-4349;width:1556;height:231" coordorigin="6124,-4349" coordsize="1556,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7knsUAAADdAAAADwAAAGRycy9kb3ducmV2LnhtbERPTWvCQBC9F/wPywi9&#10;1U1iW9roKkFs8SBCk0LxNmTHJJidDdltEv999yD0+Hjf6+1kWjFQ7xrLCuJFBIK4tLrhSsF38fH0&#10;BsJ5ZI2tZVJwIwfbzexhjam2I3/RkPtKhBB2KSqove9SKV1Zk0G3sB1x4C62N+gD7CupexxDuGll&#10;EkWv0mDDoaHGjnY1ldf81yj4HHHMlvF+OF4vu9u5eDn9HGNS6nE+ZSsQnib/L767D1rB83sS9oc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9u5J7FAAAA3QAA&#10;AA8AAAAAAAAAAAAAAAAAqgIAAGRycy9kb3ducmV2LnhtbFBLBQYAAAAABAAEAPoAAACcAwAAAAA=&#10;">
                  <v:shape id="Freeform 4903" o:spid="_x0000_s1076" style="position:absolute;left:6124;top:-4349;width:1556;height:231;visibility:visible;mso-wrap-style:square;v-text-anchor:top" coordsize="1556,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4x8UA&#10;AADdAAAADwAAAGRycy9kb3ducmV2LnhtbESP3WoCMRSE7wu+QziCN6Vm/UHqahRbWhAU8acPcLo5&#10;bhY3J8sm6vr2RhC8HGbmG2Y6b2wpLlT7wrGCXjcBQZw5XXCu4O/w+/EJwgdkjaVjUnAjD/NZ622K&#10;qXZX3tFlH3IRIexTVGBCqFIpfWbIou+6ijh6R1dbDFHWudQ1XiPclrKfJCNpseC4YLCib0PZaX+2&#10;Cn5oG/zqVqys83LwNTKbf7l+V6rTbhYTEIGa8Ao/20utYDju9+DxJj4B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bjHxQAAAN0AAAAPAAAAAAAAAAAAAAAAAJgCAABkcnMv&#10;ZG93bnJldi54bWxQSwUGAAAAAAQABAD1AAAAigMAAAAA&#10;" path="m,231r1556,l1556,,,,,231e" filled="f" strokeweight=".19939mm">
                    <v:path arrowok="t" o:connecttype="custom" o:connectlocs="0,-4118;1556,-4118;1556,-4349;0,-4349;0,-4118" o:connectangles="0,0,0,0,0"/>
                  </v:shape>
                </v:group>
                <v:group id="Group 4900" o:spid="_x0000_s1077" style="position:absolute;left:6902;top:-6290;width:578;height:1941" coordorigin="6902,-6290" coordsize="578,1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DfcsYAAADdAAAADwAAAGRycy9kb3ducmV2LnhtbESPQWvCQBSE74X+h+UV&#10;vOkmsZaauopILR5EUAvF2yP7TILZtyG7JvHfu4LQ4zAz3zCzRW8q0VLjSssK4lEEgjizuuRcwe9x&#10;PfwE4TyyxsoyKbiRg8X89WWGqbYd76k9+FwECLsUFRTe16mULivIoBvZmjh4Z9sY9EE2udQNdgFu&#10;KplE0Yc0WHJYKLCmVUHZ5XA1Cn467Jbj+LvdXs6r2+k42f1tY1Jq8NYvv0B46v1/+NneaAXv0yS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8N9yxgAAAN0A&#10;AAAPAAAAAAAAAAAAAAAAAKoCAABkcnMvZG93bnJldi54bWxQSwUGAAAAAAQABAD6AAAAnQMAAAAA&#10;">
                  <v:shape id="Freeform 4901" o:spid="_x0000_s1078" style="position:absolute;left:6902;top:-6290;width:578;height:1941;visibility:visible;mso-wrap-style:square;v-text-anchor:top" coordsize="578,19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DeQcgA&#10;AADdAAAADwAAAGRycy9kb3ducmV2LnhtbESPT2vCQBTE7wW/w/IEL6VutCJt6ioiSj0Vazy0t9fs&#10;yx/Mvg3ZjYnf3hUKHoeZ+Q2zWPWmEhdqXGlZwWQcgSBOrS45V3BKdi9vIJxH1lhZJgVXcrBaDp4W&#10;GGvb8Tddjj4XAcIuRgWF93UspUsLMujGtiYOXmYbgz7IJpe6wS7ATSWnUTSXBksOCwXWtCkoPR9b&#10;oyD5yZ5nyXay/c0O8892d/qqur9WqdGwX3+A8NT7R/i/vdcKZu/TV7i/CU9ALm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QN5ByAAAAN0AAAAPAAAAAAAAAAAAAAAAAJgCAABk&#10;cnMvZG93bnJldi54bWxQSwUGAAAAAAQABAD1AAAAjQMAAAAA&#10;" path="m578,r,253l,253,,1941e" filled="f" strokeweight=".1371mm">
                    <v:path arrowok="t" o:connecttype="custom" o:connectlocs="578,-6290;578,-6037;0,-6037;0,-4349" o:connectangles="0,0,0,0"/>
                  </v:shape>
                </v:group>
                <v:group id="Group 4898" o:spid="_x0000_s1079" style="position:absolute;left:7390;top:-6434;width:179;height:144" coordorigin="7390,-6434"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XinccAAADdAAAADwAAAGRycy9kb3ducmV2LnhtbESPT2vCQBTE70K/w/IK&#10;vdVN/FNqdBURWzyI0FgQb4/sMwlm34bsNonf3hUKHoeZ+Q2zWPWmEi01rrSsIB5GIIgzq0vOFfwe&#10;v94/QTiPrLGyTApu5GC1fBksMNG24x9qU5+LAGGXoILC+zqR0mUFGXRDWxMH72Ibgz7IJpe6wS7A&#10;TSVHUfQhDZYcFgqsaVNQdk3/jILvDrv1ON62++tlczsfp4fTPial3l779RyEp94/w//tnVYwmY0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FXinccAAADd&#10;AAAADwAAAAAAAAAAAAAAAACqAgAAZHJzL2Rvd25yZXYueG1sUEsFBgAAAAAEAAQA+gAAAJ4DAAAA&#10;AA==&#10;">
                  <v:shape id="Freeform 4899" o:spid="_x0000_s1080" style="position:absolute;left:7390;top:-6434;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k8ZMUA&#10;AADdAAAADwAAAGRycy9kb3ducmV2LnhtbESPQWvCQBSE70L/w/IK3symUq2m2UhpET2atId6e2Sf&#10;SWj2bdjdavz3bqHgcZiZb5h8M5penMn5zrKCpyQFQVxb3XGj4OtzO1uB8AFZY2+ZFFzJw6Z4mOSY&#10;aXvhks5VaESEsM9QQRvCkEnp65YM+sQOxNE7WWcwROkaqR1eItz0cp6mS2mw47jQ4kDvLdU/1a9R&#10;UJWYanftv8fy+HLwzWn1sZO1UtPH8e0VRKAx3MP/7b1W8LyeL+DvTXwCsr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iTxkxQAAAN0AAAAPAAAAAAAAAAAAAAAAAJgCAABkcnMv&#10;ZG93bnJldi54bWxQSwUGAAAAAAQABAD1AAAAigMAAAAA&#10;" path="m90,l,144r180,l90,e" stroked="f">
                    <v:path arrowok="t" o:connecttype="custom" o:connectlocs="90,-6434;0,-6290;180,-6290;90,-6434" o:connectangles="0,0,0,0"/>
                  </v:shape>
                </v:group>
                <v:group id="Group 4896" o:spid="_x0000_s1081" style="position:absolute;left:7390;top:-6434;width:179;height:144" coordorigin="7390,-6434"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8vZcccAAADdAAAADwAAAGRycy9kb3ducmV2LnhtbESPT2vCQBTE7wW/w/KE&#10;3nQT24pGVxHR0oMI/gHx9sg+k2D2bciuSfz23YLQ4zAzv2Hmy86UoqHaFZYVxMMIBHFqdcGZgvNp&#10;O5iAcB5ZY2mZFDzJwXLRe5tjom3LB2qOPhMBwi5BBbn3VSKlS3My6Ia2Ig7ezdYGfZB1JnWNbYCb&#10;Uo6iaCwNFhwWcqxonVN6Pz6Mgu8W29VHvGl299v6eT197S+7mJR673erGQhPnf8Pv9o/WsHndDS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8vZcccAAADd&#10;AAAADwAAAAAAAAAAAAAAAACqAgAAZHJzL2Rvd25yZXYueG1sUEsFBgAAAAAEAAQA+gAAAJ4DAAAA&#10;AA==&#10;">
                  <v:shape id="Freeform 4897" o:spid="_x0000_s1082" style="position:absolute;left:7390;top:-6434;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ScsYA&#10;AADdAAAADwAAAGRycy9kb3ducmV2LnhtbESPQUsDMRSE74L/ITzBm81aitpt01LEakHUdlsP3h6b&#10;5yZ087Iksbv+eyMIHoeZ+YaZLwfXihOFaD0ruB4VIIhrry03Cg779dUdiJiQNbaeScE3RVguzs/m&#10;WGrf845OVWpEhnAsUYFJqSuljLUhh3HkO+LsffrgMGUZGqkD9hnuWjkuihvp0HJeMNjRvaH6WH05&#10;Be8uvtnH7etL/xEePD5tqmcyVqnLi2E1A5FoSP/hv/ZGK5hMx7fw+yY/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ScsYAAADdAAAADwAAAAAAAAAAAAAAAACYAgAAZHJz&#10;L2Rvd25yZXYueG1sUEsFBgAAAAAEAAQA9QAAAIsDAAAAAA==&#10;" path="m,144r180,l90,,,144xe" filled="f" strokeweight=".19939mm">
                    <v:path arrowok="t" o:connecttype="custom" o:connectlocs="0,-6290;180,-6290;90,-6434;0,-6290" o:connectangles="0,0,0,0"/>
                  </v:shape>
                </v:group>
                <v:group id="Group 4894" o:spid="_x0000_s1083" style="position:absolute;left:8158;top:-3917;width:1677;height:202" coordorigin="8158,-3917" coordsize="1677,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RjomMUAAADdAAAADwAAAGRycy9kb3ducmV2LnhtbERPTWvCQBC9F/wPywi9&#10;1U1iW9roKkFs8SBCk0LxNmTHJJidDdltEv999yD0+Hjf6+1kWjFQ7xrLCuJFBIK4tLrhSsF38fH0&#10;BsJ5ZI2tZVJwIwfbzexhjam2I3/RkPtKhBB2KSqove9SKV1Zk0G3sB1x4C62N+gD7CupexxDuGll&#10;EkWv0mDDoaHGjnY1ldf81yj4HHHMlvF+OF4vu9u5eDn9HGNS6nE+ZSsQnib/L767D1rB83sS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EY6JjFAAAA3QAA&#10;AA8AAAAAAAAAAAAAAAAAqgIAAGRycy9kb3ducmV2LnhtbFBLBQYAAAAABAAEAPoAAACcAwAAAAA=&#10;">
                  <v:shape id="Freeform 4895" o:spid="_x0000_s1084" style="position:absolute;left:8158;top:-3917;width:1677;height:202;visibility:visible;mso-wrap-style:square;v-text-anchor:top" coordsize="1677,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i7zsUA&#10;AADdAAAADwAAAGRycy9kb3ducmV2LnhtbESPQUsDMRSE70L/Q3gFbzbbRaRdm5ZaEcRbW/X82Lzu&#10;pt28rMmzXf31RhA8DjPzDbNYDb5TZ4rJBTYwnRSgiOtgHTcGXvdPNzNQSZAtdoHJwBclWC1HVwus&#10;bLjwls47aVSGcKrQQCvSV1qnuiWPaRJ64uwdQvQoWcZG24iXDPedLoviTnt0nBda7GnTUn3afXoD&#10;m+9YyrF5dPrj/WWGW35zDzI15no8rO9BCQ3yH/5rP1sDt/NyDr9v8hPQy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yLvOxQAAAN0AAAAPAAAAAAAAAAAAAAAAAJgCAABkcnMv&#10;ZG93bnJldi54bWxQSwUGAAAAAAQABAD1AAAAigMAAAAA&#10;" path="m,202r1678,l1678,,,,,202xe" filled="f" strokeweight=".19939mm">
                    <v:path arrowok="t" o:connecttype="custom" o:connectlocs="0,-3715;1678,-3715;1678,-3917;0,-3917;0,-3715" o:connectangles="0,0,0,0,0"/>
                  </v:shape>
                </v:group>
                <v:group id="Group 4892" o:spid="_x0000_s1085" style="position:absolute;left:8158;top:-4118;width:1677;height:202" coordorigin="8158,-4118" coordsize="1677,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t3JDwwAAAN0AAAAP&#10;AAAAAAAAAAAAAAAAAKoCAABkcnMvZG93bnJldi54bWxQSwUGAAAAAAQABAD6AAAAmgMAAAAA&#10;">
                  <v:shape id="Freeform 4893" o:spid="_x0000_s1086" style="position:absolute;left:8158;top:-4118;width:1677;height:202;visibility:visible;mso-wrap-style:square;v-text-anchor:top" coordsize="1677,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chFcUA&#10;AADdAAAADwAAAGRycy9kb3ducmV2LnhtbESPQUsDMRSE74L/ITzBm81uFWnXpkUrBfHWqj0/Ns/d&#10;tJuXNXltV3+9EQoeh5n5hpktBt+pI8XkAhsoRwUo4jpYx42B97fVzQRUEmSLXWAy8E0JFvPLixlW&#10;Npx4TceNNCpDOFVooBXpK61T3ZLHNAo9cfY+Q/QoWcZG24inDPedHhfFvfboOC+02NOypXq/OXgD&#10;y584ll3z7PTX9nWCa/5wT1Iac301PD6AEhrkP3xuv1gDd9PbEv7e5Ce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ZyEVxQAAAN0AAAAPAAAAAAAAAAAAAAAAAJgCAABkcnMv&#10;ZG93bnJldi54bWxQSwUGAAAAAAQABAD1AAAAigMAAAAA&#10;" path="m,201r1678,l1678,,,,,201xe" filled="f" strokeweight=".19939mm">
                    <v:path arrowok="t" o:connecttype="custom" o:connectlocs="0,-3917;1678,-3917;1678,-4118;0,-4118;0,-3917" o:connectangles="0,0,0,0,0"/>
                  </v:shape>
                </v:group>
                <v:group id="Group 4890" o:spid="_x0000_s1087" style="position:absolute;left:8158;top:-4349;width:1677;height:231" coordorigin="8158,-4349" coordsize="1677,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SlJr8cAAADdAAAADwAAAGRycy9kb3ducmV2LnhtbESPT2vCQBTE70K/w/IK&#10;3uom/ik1uoqIlR5EaCyIt0f2mQSzb0N2m8Rv3xUKHoeZ+Q2zXPemEi01rrSsIB5FIIgzq0vOFfyc&#10;Pt8+QDiPrLGyTAru5GC9ehksMdG2429qU5+LAGGXoILC+zqR0mUFGXQjWxMH72obgz7IJpe6wS7A&#10;TSXHUfQuDZYcFgqsaVtQdkt/jYJ9h91mEu/aw+26vV9Os+P5EJNSw9d+swDhqffP8H/7SyuYzidj&#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SlJr8cAAADd&#10;AAAADwAAAAAAAAAAAAAAAACqAgAAZHJzL2Rvd25yZXYueG1sUEsFBgAAAAAEAAQA+gAAAJ4DAAAA&#10;AA==&#10;">
                  <v:shape id="Freeform 4891" o:spid="_x0000_s1088" style="position:absolute;left:8158;top:-4349;width:1677;height:231;visibility:visible;mso-wrap-style:square;v-text-anchor:top" coordsize="1677,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Z7/8UA&#10;AADdAAAADwAAAGRycy9kb3ducmV2LnhtbESP3YrCMBSE7wXfIRzBO039xe0aRRRB2ZtV9wEOzbHt&#10;2pzUJtbq0xthYS+HmfmGmS8bU4iaKpdbVjDoRyCIE6tzThX8nLa9GQjnkTUWlknBgxwsF+3WHGNt&#10;73yg+uhTESDsYlSQeV/GUrokI4Oub0vi4J1tZdAHWaVSV3gPcFPIYRRNpcGcw0KGJa0zSi7Hm1Ew&#10;vX5djHsk35P95Dk7582vqccbpbqdZvUJwlPj/8N/7Z1WMP4YjeD9JjwBuX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nv/xQAAAN0AAAAPAAAAAAAAAAAAAAAAAJgCAABkcnMv&#10;ZG93bnJldi54bWxQSwUGAAAAAAQABAD1AAAAigMAAAAA&#10;" path="m,231r1678,l1678,,,,,231e" filled="f" strokeweight=".19939mm">
                    <v:path arrowok="t" o:connecttype="custom" o:connectlocs="0,-4118;1678,-4118;1678,-4349;0,-4349;0,-4118" o:connectangles="0,0,0,0,0"/>
                  </v:shape>
                </v:group>
                <v:group id="Group 4888" o:spid="_x0000_s1089" style="position:absolute;left:7480;top:-6290;width:1517;height:1941" coordorigin="7480,-6290" coordsize="1517,1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x0QMcAAADdAAAADwAAAGRycy9kb3ducmV2LnhtbESPT2vCQBTE70K/w/IK&#10;vdVN/FNqdBURWzyI0FgQb4/sMwlm34bsNonf3hUKHoeZ+Q2zWPWmEi01rrSsIB5GIIgzq0vOFfwe&#10;v94/QTiPrLGyTApu5GC1fBksMNG24x9qU5+LAGGXoILC+zqR0mUFGXRDWxMH72Ibgz7IJpe6wS7A&#10;TSVHUfQhDZYcFgqsaVNQdk3/jILvDrv1ON62++tlczsfp4fTPial3l779RyEp94/w//tnVYwmY0n&#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Yx0QMcAAADd&#10;AAAADwAAAAAAAAAAAAAAAACqAgAAZHJzL2Rvd25yZXYueG1sUEsFBgAAAAAEAAQA+gAAAJ4DAAAA&#10;AA==&#10;">
                  <v:shape id="Freeform 4889" o:spid="_x0000_s1090" style="position:absolute;left:7480;top:-6290;width:1517;height:1941;visibility:visible;mso-wrap-style:square;v-text-anchor:top" coordsize="1517,19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WZmsYA&#10;AADdAAAADwAAAGRycy9kb3ducmV2LnhtbESPzW7CMBCE75V4B2uReitOWoraFAehVkhw5O/Q2xIv&#10;cSBep7EJ4e1rpEo9jmbmG8101ttadNT6yrGCdJSAIC6crrhUsNsunt5A+ICssXZMCm7kYZYPHqaY&#10;aXflNXWbUIoIYZ+hAhNCk0npC0MW/cg1xNE7utZiiLItpW7xGuG2ls9JMpEWK44LBhv6NFScNxer&#10;oKf0NF5N1ltz++nMot4f9PfXQanHYT//ABGoD//hv/ZSKxi/v7zC/U18A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WZmsYAAADdAAAADwAAAAAAAAAAAAAAAACYAgAAZHJz&#10;L2Rvd25yZXYueG1sUEsFBgAAAAAEAAQA9QAAAIsDAAAAAA==&#10;" path="m,l,253r1517,l1517,1941e" filled="f" strokeweight=".1371mm">
                    <v:path arrowok="t" o:connecttype="custom" o:connectlocs="0,-6290;0,-6037;1517,-6037;1517,-4349" o:connectangles="0,0,0,0"/>
                  </v:shape>
                </v:group>
                <v:group id="Group 4886" o:spid="_x0000_s1091" style="position:absolute;left:7390;top:-6434;width:179;height:144" coordorigin="7390,-6434"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JPrMcAAADdAAAADwAAAGRycy9kb3ducmV2LnhtbESPT2vCQBTE7wW/w/KE&#10;3nQTbUWjq4jU0oMI/gHx9sg+k2D2bciuSfz23YLQ4zAzv2EWq86UoqHaFZYVxMMIBHFqdcGZgvNp&#10;O5iCcB5ZY2mZFDzJwWrZe1tgom3LB2qOPhMBwi5BBbn3VSKlS3My6Ia2Ig7ezdYGfZB1JnWNbYCb&#10;Uo6iaCINFhwWcqxok1N6Pz6Mgu8W2/U4/mp299vmeT197i+7mJR673frOQhPnf8Pv9o/WsHHbDy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hJPrMcAAADd&#10;AAAADwAAAAAAAAAAAAAAAACqAgAAZHJzL2Rvd25yZXYueG1sUEsFBgAAAAAEAAQA+gAAAJ4DAAAA&#10;AA==&#10;">
                  <v:shape id="Freeform 4887" o:spid="_x0000_s1092" style="position:absolute;left:7390;top:-6434;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6RVcUA&#10;AADdAAAADwAAAGRycy9kb3ducmV2LnhtbESPT2sCMRTE7wW/Q3iCt5q1LVXXjVIs0h67qwe9PTZv&#10;/+DmZUmirt++KRQ8DjPzGybbDKYTV3K+taxgNk1AEJdWt1wrOOx3zwsQPiBr7CyTgjt52KxHTxmm&#10;2t44p2sRahEh7FNU0ITQp1L6siGDfmp74uhV1hkMUbpaaoe3CDedfEmSd2mw5bjQYE/bhspzcTEK&#10;ihwT7e7dcchP8x9fV4vPL1kqNRkPHysQgYbwCP+3v7WCt+XrHP7exCc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zpFVxQAAAN0AAAAPAAAAAAAAAAAAAAAAAJgCAABkcnMv&#10;ZG93bnJldi54bWxQSwUGAAAAAAQABAD1AAAAigMAAAAA&#10;" path="m90,l,144r180,l90,e" stroked="f">
                    <v:path arrowok="t" o:connecttype="custom" o:connectlocs="90,-6434;0,-6290;180,-6290;90,-6434" o:connectangles="0,0,0,0"/>
                  </v:shape>
                </v:group>
                <v:group id="Group 4884" o:spid="_x0000_s1093" style="position:absolute;left:7390;top:-6434;width:179;height:144" coordorigin="7390,-6434"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UwX5FwwAAAN0AAAAP&#10;AAAAAAAAAAAAAAAAAKoCAABkcnMvZG93bnJldi54bWxQSwUGAAAAAAQABAD6AAAAmgMAAAAA&#10;">
                  <v:shape id="Freeform 4885" o:spid="_x0000_s1094" style="position:absolute;left:7390;top:-6434;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21RscA&#10;AADdAAAADwAAAGRycy9kb3ducmV2LnhtbESPW0vEMBSE3xf8D+EIvu2mXljcutki4mVBvGxXH3w7&#10;NMcm2JyUJLb13xthwcdhZr5h1tXkOjFQiNazgtNFAYK48dpyq+Btfze/BBETssbOMyn4oQjV5mi2&#10;xlL7kXc01KkVGcKxRAUmpb6UMjaGHMaF74mz9+mDw5RlaKUOOGa46+RZUSylQ8t5wWBPN4aar/rb&#10;KXh38cXevz4/jR/h1uPDtn4kY5U6OZ6ur0AkmtJ/+NDeagUXq/MV/L3JT0B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dtUbHAAAA3QAAAA8AAAAAAAAAAAAAAAAAmAIAAGRy&#10;cy9kb3ducmV2LnhtbFBLBQYAAAAABAAEAPUAAACMAwAAAAA=&#10;" path="m,144r180,l90,,,144xe" filled="f" strokeweight=".19939mm">
                    <v:path arrowok="t" o:connecttype="custom" o:connectlocs="0,-6290;180,-6290;90,-6434;0,-6290" o:connectangles="0,0,0,0"/>
                  </v:shape>
                </v:group>
                <v:group id="Group 4882" o:spid="_x0000_s1095" style="position:absolute;left:1828;top:-4007;width:1223;height:202" coordorigin="1828,-4007" coordsize="122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EBPsUAAADdAAAADwAAAGRycy9kb3ducmV2LnhtbERPTWvCQBC9F/wPywi9&#10;1U2slTa6Sgi29CCCSaF4G7JjEszOhuw2if++eyj0+Hjf2/1kWjFQ7xrLCuJFBIK4tLrhSsFX8f70&#10;CsJ5ZI2tZVJwJwf73exhi4m2I59pyH0lQgi7BBXU3neJlK6syaBb2I44cFfbG/QB9pXUPY4h3LRy&#10;GUVrabDh0FBjR1lN5S3/MQo+RhzT5/gwHG/X7H4pXk7fx5iUepxP6QaEp8n/i//cn1rB6m0V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KxAT7FAAAA3QAA&#10;AA8AAAAAAAAAAAAAAAAAqgIAAGRycy9kb3ducmV2LnhtbFBLBQYAAAAABAAEAPoAAACcAwAAAAA=&#10;">
                  <v:shape id="Freeform 4883" o:spid="_x0000_s1096" style="position:absolute;left:1828;top:-4007;width:1223;height:202;visibility:visible;mso-wrap-style:square;v-text-anchor:top" coordsize="1223,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xC3cQA&#10;AADdAAAADwAAAGRycy9kb3ducmV2LnhtbESPQYvCMBSE74L/ITzB25oqIlqNUgRFwV12q94fzbMt&#10;Ni+libb++83CgsdhZr5hVpvOVOJJjSstKxiPIhDEmdUl5wou593HHITzyBory6TgRQ42635vhbG2&#10;Lf/QM/W5CBB2MSoovK9jKV1WkEE3sjVx8G62MeiDbHKpG2wD3FRyEkUzabDksFBgTduCsnv6MApO&#10;R5PY+deJPq/pcd8lu9Yskm+lhoMuWYLw1Pl3+L990Aqmi+kY/t6EJ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8Qt3EAAAA3QAAAA8AAAAAAAAAAAAAAAAAmAIAAGRycy9k&#10;b3ducmV2LnhtbFBLBQYAAAAABAAEAPUAAACJAwAAAAA=&#10;" path="m,202r1223,l1223,,,,,202xe" filled="f" strokeweight=".19939mm">
                    <v:path arrowok="t" o:connecttype="custom" o:connectlocs="0,-3805;1223,-3805;1223,-4007;0,-4007;0,-3805" o:connectangles="0,0,0,0,0"/>
                  </v:shape>
                </v:group>
                <v:group id="Group 4880" o:spid="_x0000_s1097" style="position:absolute;left:1828;top:-4346;width:1223;height:339" coordorigin="1828,-4346" coordsize="1223,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860scAAADdAAAADwAAAGRycy9kb3ducmV2LnhtbESPT2vCQBTE70K/w/IK&#10;vdVN/FNqdBURWzyI0FgQb4/sMwlm34bsNonf3hUKHoeZ+Q2zWPWmEi01rrSsIB5GIIgzq0vOFfwe&#10;v94/QTiPrLGyTApu5GC1fBksMNG24x9qU5+LAGGXoILC+zqR0mUFGXRDWxMH72Ibgz7IJpe6wS7A&#10;TSVHUfQhDZYcFgqsaVNQdk3/jILvDrv1ON62++tlczsfp4fTPial3l779RyEp94/w//tnVYwmU1G&#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S860scAAADd&#10;AAAADwAAAAAAAAAAAAAAAACqAgAAZHJzL2Rvd25yZXYueG1sUEsFBgAAAAAEAAQA+gAAAJ4DAAAA&#10;AA==&#10;">
                  <v:shape id="Freeform 4881" o:spid="_x0000_s1098" style="position:absolute;left:1828;top:-4346;width:1223;height:339;visibility:visible;mso-wrap-style:square;v-text-anchor:top" coordsize="1223,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KAoMQA&#10;AADdAAAADwAAAGRycy9kb3ducmV2LnhtbESPQWvCQBSE7wX/w/IK3upGE8SmriKCwWuTUvD2yL4m&#10;wezbkF018dd3BcHjMDPfMOvtYFpxpd41lhXMZxEI4tLqhisFP8XhYwXCeWSNrWVSMJKD7WbytsZU&#10;2xt/0zX3lQgQdikqqL3vUildWZNBN7MdcfD+bG/QB9lXUvd4C3DTykUULaXBhsNCjR3tayrP+cUo&#10;YDs/Z/eY9OE0VkU75r/d/pIpNX0fdl8gPA3+FX62j1pB8pnE8HgTno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CgKDEAAAA3QAAAA8AAAAAAAAAAAAAAAAAmAIAAGRycy9k&#10;b3ducmV2LnhtbFBLBQYAAAAABAAEAPUAAACJAwAAAAA=&#10;" path="m,339r1223,l1223,,,,,339xe" filled="f" strokeweight=".19939mm">
                    <v:path arrowok="t" o:connecttype="custom" o:connectlocs="0,-4007;1223,-4007;1223,-4346;0,-4346;0,-4007" o:connectangles="0,0,0,0,0"/>
                  </v:shape>
                </v:group>
                <v:group id="Group 4878" o:spid="_x0000_s1099" style="position:absolute;left:1828;top:-4577;width:1223;height:231" coordorigin="1828,-4577" coordsize="1223,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igc9xgAAAN0A&#10;AAAPAAAAAAAAAAAAAAAAAKoCAABkcnMvZG93bnJldi54bWxQSwUGAAAAAAQABAD6AAAAnQMAAAAA&#10;">
                  <v:shape id="Freeform 4879" o:spid="_x0000_s1100" style="position:absolute;left:1828;top:-4577;width:1223;height:231;visibility:visible;mso-wrap-style:square;v-text-anchor:top" coordsize="1223,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Rr9sUA&#10;AADdAAAADwAAAGRycy9kb3ducmV2LnhtbESPS2/CMBCE75X6H6yt1FtxSmhFUwwiCARXnudtvHlA&#10;vI5iNwR+fV2pUo+jmflGM5n1phYdta6yrOB1EIEgzqyuuFBw2K9exiCcR9ZYWyYFN3Iwmz4+TDDR&#10;9spb6na+EAHCLkEFpfdNIqXLSjLoBrYhDl5uW4M+yLaQusVrgJtaDqPoXRqsOCyU2NCipOyy+zYK&#10;luv4wHFdmGN+ctk5/bqn681Zqeenfv4JwlPv/8N/7Y1WMPoYvcHvm/AE5PQ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ZGv2xQAAAN0AAAAPAAAAAAAAAAAAAAAAAJgCAABkcnMv&#10;ZG93bnJldi54bWxQSwUGAAAAAAQABAD1AAAAigMAAAAA&#10;" path="m,231r1223,l1223,,,,,231e" filled="f" strokeweight=".19939mm">
                    <v:path arrowok="t" o:connecttype="custom" o:connectlocs="0,-4346;1223,-4346;1223,-4577;0,-4577;0,-4346" o:connectangles="0,0,0,0,0"/>
                  </v:shape>
                </v:group>
                <v:group id="Group 4876" o:spid="_x0000_s1101" style="position:absolute;left:5242;top:-2920;width:859;height:202" coordorigin="5242,-2920" coordsize="85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hQ80ccAAADdAAAADwAAAGRycy9kb3ducmV2LnhtbESPQWvCQBSE7wX/w/IK&#10;vdVN1AZNs4qILT2IoBaKt0f2mYRk34bsNon/vlso9DjMzDdMthlNI3rqXGVZQTyNQBDnVldcKPi8&#10;vD0vQTiPrLGxTAru5GCznjxkmGo78In6sy9EgLBLUUHpfZtK6fKSDLqpbYmDd7OdQR9kV0jd4RDg&#10;ppGzKEqkwYrDQokt7UrK6/O3UfA+4LCdx/v+UN929+vl5fh1iEmpp8dx+wrC0+j/w3/tD61gsVok&#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hQ80ccAAADd&#10;AAAADwAAAAAAAAAAAAAAAACqAgAAZHJzL2Rvd25yZXYueG1sUEsFBgAAAAAEAAQA+gAAAJ4DAAAA&#10;AA==&#10;">
                  <v:shape id="Freeform 4877" o:spid="_x0000_s1102" style="position:absolute;left:5242;top:-2920;width:859;height:202;visibility:visible;mso-wrap-style:square;v-text-anchor:top" coordsize="85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e6DcYA&#10;AADdAAAADwAAAGRycy9kb3ducmV2LnhtbESPQWvCQBSE7wX/w/KEXqRuLFJr6hpEsHjV1pbeHtln&#10;EpN9G3a3Mfn3bkHocZiZb5hV1ptGdOR8ZVnBbJqAIM6trrhQ8Pmxe3oF4QOyxsYyKRjIQ7YePaww&#10;1fbKB+qOoRARwj5FBWUIbSqlz0sy6Ke2JY7e2TqDIUpXSO3wGuGmkc9J8iINVhwXSmxpW1JeH3+N&#10;gsuwdN/7eqP1sDtx8hW6yc+7VOpx3G/eQATqw3/43t5rBfPlfAF/b+ITkO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He6DcYAAADdAAAADwAAAAAAAAAAAAAAAACYAgAAZHJz&#10;L2Rvd25yZXYueG1sUEsFBgAAAAAEAAQA9QAAAIsDAAAAAA==&#10;" path="m,202r859,l859,,,,,202xe" filled="f" strokeweight=".19939mm">
                    <v:path arrowok="t" o:connecttype="custom" o:connectlocs="0,-2718;859,-2718;859,-2920;0,-2920;0,-2718" o:connectangles="0,0,0,0,0"/>
                  </v:shape>
                </v:group>
                <v:group id="Group 4874" o:spid="_x0000_s1103" style="position:absolute;left:5242;top:-3121;width:859;height:202" coordorigin="5242,-3121" coordsize="85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cNOMUAAADdAAAADwAAAGRycy9kb3ducmV2LnhtbERPTWvCQBC9F/wPywi9&#10;1U2slTa6Sgi29CCCSaF4G7JjEszOhuw2if++eyj0+Hjf2/1kWjFQ7xrLCuJFBIK4tLrhSsFX8f70&#10;CsJ5ZI2tZVJwJwf73exhi4m2I59pyH0lQgi7BBXU3neJlK6syaBb2I44cFfbG/QB9pXUPY4h3LRy&#10;GUVrabDh0FBjR1lN5S3/MQo+RhzT5/gwHG/X7H4pXk7fx5iUepxP6QaEp8n/i//cn1rB6m0V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zHDTjFAAAA3QAA&#10;AA8AAAAAAAAAAAAAAAAAqgIAAGRycy9kb3ducmV2LnhtbFBLBQYAAAAABAAEAPoAAACcAwAAAAA=&#10;">
                  <v:shape id="Freeform 4875" o:spid="_x0000_s1104" style="position:absolute;left:5242;top:-3121;width:859;height:202;visibility:visible;mso-wrap-style:square;v-text-anchor:top" coordsize="85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SL5MUA&#10;AADdAAAADwAAAGRycy9kb3ducmV2LnhtbESPT2vCQBTE70K/w/IKvYhuLCImuooULF5r/YO3R/aZ&#10;pGbfht01Jt++Wyh4HGbmN8xy3ZlatOR8ZVnBZJyAIM6trrhQcPjejuYgfEDWWFsmBT15WK9eBkvM&#10;tH3wF7X7UIgIYZ+hgjKEJpPS5yUZ9GPbEEfvap3BEKUrpHb4iHBTy/ckmUmDFceFEhv6KCm/7e9G&#10;wU+fuvPuttG63x45OYV2ePmUSr29dpsFiEBdeIb/2zutYJpOU/h7E5+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pIvkxQAAAN0AAAAPAAAAAAAAAAAAAAAAAJgCAABkcnMv&#10;ZG93bnJldi54bWxQSwUGAAAAAAQABAD1AAAAigMAAAAA&#10;" path="m,201r859,l859,,,,,201xe" filled="f" strokeweight=".19939mm">
                    <v:path arrowok="t" o:connecttype="custom" o:connectlocs="0,-2920;859,-2920;859,-3121;0,-3121;0,-2920" o:connectangles="0,0,0,0,0"/>
                  </v:shape>
                </v:group>
                <v:group id="Group 4872" o:spid="_x0000_s1105" style="position:absolute;left:5242;top:-3352;width:859;height:231" coordorigin="5242,-3352" coordsize="859,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2iX48UAAADdAAAADwAAAGRycy9kb3ducmV2LnhtbERPTWvCQBC9F/wPywi9&#10;1U1slTa6Sgi29CCCSaF4G7JjEszOhuw2if++eyj0+Hjf2/1kWjFQ7xrLCuJFBIK4tLrhSsFX8f70&#10;CsJ5ZI2tZVJwJwf73exhi4m2I59pyH0lQgi7BBXU3neJlK6syaBb2I44cFfbG/QB9pXUPY4h3LRy&#10;GUVrabDh0FBjR1lN5S3/MQo+RhzT5/gwHG/X7H4pVqfvY0xKPc6ndAPC0+T/xX/uT63g5W0V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dol+PFAAAA3QAA&#10;AA8AAAAAAAAAAAAAAAAAqgIAAGRycy9kb3ducmV2LnhtbFBLBQYAAAAABAAEAPoAAACcAwAAAAA=&#10;">
                  <v:shape id="Freeform 4873" o:spid="_x0000_s1106" style="position:absolute;left:5242;top:-3352;width:859;height:231;visibility:visible;mso-wrap-style:square;v-text-anchor:top" coordsize="859,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xLmMYA&#10;AADdAAAADwAAAGRycy9kb3ducmV2LnhtbESPQWsCMRSE74L/ITyhN80qVupqlFYQCi3VVfH82Dx3&#10;VzcvaxJ1+++bQqHHYWa+YebL1tTiTs5XlhUMBwkI4tzqigsFh/26/wLCB2SNtWVS8E0elotuZ46p&#10;tg/O6L4LhYgQ9ikqKENoUil9XpJBP7ANcfRO1hkMUbpCaoePCDe1HCXJRBqsOC6U2NCqpPyyuxkF&#10;X7fPZrvJV8drrScfh/05c2/bTKmnXvs6AxGoDf/hv/a7VjCePg/h901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XxLmMYAAADdAAAADwAAAAAAAAAAAAAAAACYAgAAZHJz&#10;L2Rvd25yZXYueG1sUEsFBgAAAAAEAAQA9QAAAIsDAAAAAA==&#10;" path="m,231r859,l859,,,,,231e" filled="f" strokeweight=".19939mm">
                    <v:path arrowok="t" o:connecttype="custom" o:connectlocs="0,-3121;859,-3121;859,-3352;0,-3352;0,-3121" o:connectangles="0,0,0,0,0"/>
                  </v:shape>
                </v:group>
                <v:group id="Group 4870" o:spid="_x0000_s1107" style="position:absolute;left:4564;top:-1560;width:859;height:202" coordorigin="4564,-1560" coordsize="85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PasD8YAAADdAAAADwAAAGRycy9kb3ducmV2LnhtbESPQWvCQBSE74X+h+UV&#10;vOkmWkuNriKi4kGEakG8PbLPJJh9G7JrEv99VxB6HGbmG2a26EwpGqpdYVlBPIhAEKdWF5wp+D1t&#10;+t8gnEfWWFomBQ9ysJi/v80w0bblH2qOPhMBwi5BBbn3VSKlS3My6Aa2Ig7e1dYGfZB1JnWNbYCb&#10;Ug6j6EsaLDgs5FjRKqf0drwbBdsW2+UoXjf723X1uJzGh/M+JqV6H91yCsJT5//Dr/ZOK/icjI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9qwPxgAAAN0A&#10;AAAPAAAAAAAAAAAAAAAAAKoCAABkcnMvZG93bnJldi54bWxQSwUGAAAAAAQABAD6AAAAnQMAAAAA&#10;">
                  <v:shape id="Freeform 4871" o:spid="_x0000_s1108" style="position:absolute;left:4564;top:-1560;width:859;height:202;visibility:visible;mso-wrap-style:square;v-text-anchor:top" coordsize="85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Uq08YA&#10;AADdAAAADwAAAGRycy9kb3ducmV2LnhtbESPT2vCQBTE7wW/w/KEXkQ31j/U1FVEULzWqqW3R/Y1&#10;Sc2+DbtrTL69Wyj0OMzMb5jlujWVaMj50rKC8SgBQZxZXXKu4PSxG76C8AFZY2WZFHTkYb3qPS0x&#10;1fbO79QcQy4ihH2KCooQ6lRKnxVk0I9sTRy9b+sMhihdLrXDe4SbSr4kyVwaLDkuFFjTtqDserwZ&#10;BT/dwn0erhutu92Zk0toBl97qdRzv928gQjUhv/wX/ugFUwXswn8volPQK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Uq08YAAADdAAAADwAAAAAAAAAAAAAAAACYAgAAZHJz&#10;L2Rvd25yZXYueG1sUEsFBgAAAAAEAAQA9QAAAIsDAAAAAA==&#10;" path="m,201r859,l859,,,,,201xe" filled="f" strokeweight=".19939mm">
                    <v:path arrowok="t" o:connecttype="custom" o:connectlocs="0,-1359;859,-1359;859,-1560;0,-1560;0,-1359" o:connectangles="0,0,0,0,0"/>
                  </v:shape>
                </v:group>
                <v:group id="Group 4868" o:spid="_x0000_s1109" style="position:absolute;left:4564;top:-1762;width:859;height:202" coordorigin="4564,-1762" coordsize="85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U5HgxgAAAN0A&#10;AAAPAAAAAAAAAAAAAAAAAKoCAABkcnMvZG93bnJldi54bWxQSwUGAAAAAAQABAD6AAAAnQMAAAAA&#10;">
                  <v:shape id="Freeform 4869" o:spid="_x0000_s1110" style="position:absolute;left:4564;top:-1762;width:859;height:202;visibility:visible;mso-wrap-style:square;v-text-anchor:top" coordsize="85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AXPMYA&#10;AADdAAAADwAAAGRycy9kb3ducmV2LnhtbESPQWvCQBSE74L/YXlCL6VuLCo1zUZEsHitrS29PbLP&#10;JJp9G3a3Mfn3bqHgcZiZb5hs3ZtGdOR8bVnBbJqAIC6srrlU8Pmxe3oB4QOyxsYyKRjIwzofjzJM&#10;tb3yO3WHUIoIYZ+igiqENpXSFxUZ9FPbEkfvZJ3BEKUrpXZ4jXDTyOckWUqDNceFClvaVlRcDr9G&#10;wXlYue/9ZaP1sDty8hW6x583qdTDpN+8ggjUh3v4v73XCuarxQL+3sQnI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jAXPMYAAADdAAAADwAAAAAAAAAAAAAAAACYAgAAZHJz&#10;L2Rvd25yZXYueG1sUEsFBgAAAAAEAAQA9QAAAIsDAAAAAA==&#10;" path="m,202r859,l859,,,,,202xe" filled="f" strokeweight=".19939mm">
                    <v:path arrowok="t" o:connecttype="custom" o:connectlocs="0,-1560;859,-1560;859,-1762;0,-1762;0,-1560" o:connectangles="0,0,0,0,0"/>
                  </v:shape>
                </v:group>
                <v:group id="Group 4866" o:spid="_x0000_s1111" style="position:absolute;left:4564;top:-1993;width:859;height:231" coordorigin="4564,-1993" coordsize="859,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2qDMcAAADdAAAADwAAAGRycy9kb3ducmV2LnhtbESPQWvCQBSE7wX/w/IK&#10;vdVNtAZNs4qILT2IoBaKt0f2mYRk34bsNon/vlso9DjMzDdMthlNI3rqXGVZQTyNQBDnVldcKPi8&#10;vD0vQTiPrLGxTAru5GCznjxkmGo78In6sy9EgLBLUUHpfZtK6fKSDLqpbYmDd7OdQR9kV0jd4RDg&#10;ppGzKEqkwYrDQokt7UrK6/O3UfA+4LCdx/v+UN929+tlcfw6xKTU0+O4fQXhafT/4b/2h1bwslok&#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82qDMcAAADd&#10;AAAADwAAAAAAAAAAAAAAAACqAgAAZHJzL2Rvd25yZXYueG1sUEsFBgAAAAAEAAQA+gAAAJ4DAAAA&#10;AA==&#10;">
                  <v:shape id="Freeform 4867" o:spid="_x0000_s1112" style="position:absolute;left:4564;top:-1993;width:859;height:231;visibility:visible;mso-wrap-style:square;v-text-anchor:top" coordsize="859,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l2d8cA&#10;AADdAAAADwAAAGRycy9kb3ducmV2LnhtbESPQWsCMRSE7wX/Q3iF3mq2pdW6GqUVCkJFXRXPj81z&#10;d+3mZZtEXf+9EYQeh5n5hhlNWlOLEzlfWVbw0k1AEOdWV1wo2G6+nz9A+ICssbZMCi7kYTLuPIww&#10;1fbMGZ3WoRARwj5FBWUITSqlz0sy6Lu2IY7e3jqDIUpXSO3wHOGmlq9J0pMGK44LJTY0LSn/XR+N&#10;gsVx3qyW+XT3V+vez3ZzyNzXKlPq6bH9HIII1Ib/8L090wreBu99uL2JT0C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ZdnfHAAAA3QAAAA8AAAAAAAAAAAAAAAAAmAIAAGRy&#10;cy9kb3ducmV2LnhtbFBLBQYAAAAABAAEAPUAAACMAwAAAAA=&#10;" path="m,231r859,l859,,,,,231e" filled="f" strokeweight=".19939mm">
                    <v:path arrowok="t" o:connecttype="custom" o:connectlocs="0,-1762;859,-1762;859,-1993;0,-1993;0,-1762" o:connectangles="0,0,0,0,0"/>
                  </v:shape>
                </v:group>
                <v:group id="Group 4864" o:spid="_x0000_s1113" style="position:absolute;left:3306;top:-1560;width:933;height:202" coordorigin="3306,-1560" coordsize="93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R6b5cUAAADdAAAADwAAAGRycy9kb3ducmV2LnhtbERPTWvCQBC9F/wPywi9&#10;1U1slTa6Sgi29CCCSaF4G7JjEszOhuw2if++eyj0+Hjf2/1kWjFQ7xrLCuJFBIK4tLrhSsFX8f70&#10;CsJ5ZI2tZVJwJwf73exhi4m2I59pyH0lQgi7BBXU3neJlK6syaBb2I44cFfbG/QB9pXUPY4h3LRy&#10;GUVrabDh0FBjR1lN5S3/MQo+RhzT5/gwHG/X7H4pVqfvY0xKPc6ndAPC0+T/xX/uT63g5W0V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kem+XFAAAA3QAA&#10;AA8AAAAAAAAAAAAAAAAAqgIAAGRycy9kb3ducmV2LnhtbFBLBQYAAAAABAAEAPoAAACcAwAAAAA=&#10;">
                  <v:shape id="Freeform 4865" o:spid="_x0000_s1114" style="position:absolute;left:3306;top:-1560;width:933;height:202;visibility:visible;mso-wrap-style:square;v-text-anchor:top" coordsize="933,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EinsYA&#10;AADdAAAADwAAAGRycy9kb3ducmV2LnhtbESPQWvCQBSE70L/w/IK3szGUkuNrtIWFC8iteL5mX3N&#10;hmbfptmNif56Vyj0OMzMN8x82dtKnKnxpWMF4yQFQZw7XXKh4PC1Gr2C8AFZY+WYFFzIw3LxMJhj&#10;pl3Hn3Teh0JECPsMFZgQ6kxKnxuy6BNXE0fv2zUWQ5RNIXWDXYTbSj6l6Yu0WHJcMFjTh6H8Z99a&#10;BdXR77q2+zXr9+smjFfbvr2cjFLDx/5tBiJQH/7Df+2NVvA8nUzh/iY+Ab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EinsYAAADdAAAADwAAAAAAAAAAAAAAAACYAgAAZHJz&#10;L2Rvd25yZXYueG1sUEsFBgAAAAAEAAQA9QAAAIsDAAAAAA==&#10;" path="m,201r933,l933,,,,,201xe" filled="f" strokeweight=".19939mm">
                    <v:path arrowok="t" o:connecttype="custom" o:connectlocs="0,-1359;933,-1359;933,-1560;0,-1560;0,-1359" o:connectangles="0,0,0,0,0"/>
                  </v:shape>
                </v:group>
                <v:group id="Group 4862" o:spid="_x0000_s1115" style="position:absolute;left:3306;top:-1762;width:933;height:202" coordorigin="3306,-1762" coordsize="933,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QRdXsQAAADdAAAADwAAAGRycy9kb3ducmV2LnhtbERPy2rCQBTdF/oPwxXc&#10;1Un6CG10FAlVXIjQWCjdXTLXJJi5EzJjHn/fWQhdHs57tRlNI3rqXG1ZQbyIQBAXVtdcKvg+757e&#10;QTiPrLGxTAomcrBZPz6sMNV24C/qc1+KEMIuRQWV920qpSsqMugWtiUO3MV2Bn2AXSl1h0MIN418&#10;jqJEGqw5NFTYUlZRcc1vRsF+wGH7En/2x+slm37Pb6efY0xKzWfjdgnC0+j/xXf3QSt4/UjC/v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QRdXsQAAADdAAAA&#10;DwAAAAAAAAAAAAAAAACqAgAAZHJzL2Rvd25yZXYueG1sUEsFBgAAAAAEAAQA+gAAAJsDAAAAAA==&#10;">
                  <v:shape id="Freeform 4863" o:spid="_x0000_s1116" style="position:absolute;left:3306;top:-1762;width:933;height:202;visibility:visible;mso-wrap-style:square;v-text-anchor:top" coordsize="933,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vkJcYA&#10;AADdAAAADwAAAGRycy9kb3ducmV2LnhtbESPQWvCQBSE7wX/w/IKvTWblCIaXaUKFi9FqqXnZ/Y1&#10;G5p9G7MbE/vr3YLgcZiZb5j5crC1OFPrK8cKsiQFQVw4XXGp4OuweZ6A8AFZY+2YFFzIw3Ixephj&#10;rl3Pn3Teh1JECPscFZgQmlxKXxiy6BPXEEfvx7UWQ5RtKXWLfYTbWr6k6VharDguGGxobaj43XdW&#10;Qf3td33Xn8z76m8bss3H0F2ORqmnx+FtBiLQEO7hW3urFbxOxxn8v4lPQC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vkJcYAAADdAAAADwAAAAAAAAAAAAAAAACYAgAAZHJz&#10;L2Rvd25yZXYueG1sUEsFBgAAAAAEAAQA9QAAAIsDAAAAAA==&#10;" path="m,202r933,l933,,,,,202xe" filled="f" strokeweight=".19939mm">
                    <v:path arrowok="t" o:connecttype="custom" o:connectlocs="0,-1560;933,-1560;933,-1762;0,-1762;0,-1560" o:connectangles="0,0,0,0,0"/>
                  </v:shape>
                </v:group>
                <v:group id="Group 4860" o:spid="_x0000_s1117" style="position:absolute;left:3306;top:-1993;width:933;height:231" coordorigin="3306,-1993" coordsize="933,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ppmsscAAADdAAAADwAAAGRycy9kb3ducmV2LnhtbESPT2vCQBTE7wW/w/KE&#10;3nQT24pGVxHR0oMI/gHx9sg+k2D2bciuSfz23YLQ4zAzv2Hmy86UoqHaFZYVxMMIBHFqdcGZgvNp&#10;O5iAcB5ZY2mZFDzJwXLRe5tjom3LB2qOPhMBwi5BBbn3VSKlS3My6Ia2Ig7ezdYGfZB1JnWNbYCb&#10;Uo6iaCwNFhwWcqxonVN6Pz6Mgu8W29VHvGl299v6eT197S+7mJR673erGQhPnf8Pv9o/WsHndDy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ppmsscAAADd&#10;AAAADwAAAAAAAAAAAAAAAACqAgAAZHJzL2Rvd25yZXYueG1sUEsFBgAAAAAEAAQA+gAAAJ4DAAAA&#10;AA==&#10;">
                  <v:shape id="Freeform 4861" o:spid="_x0000_s1118" style="position:absolute;left:3306;top:-1993;width:933;height:231;visibility:visible;mso-wrap-style:square;v-text-anchor:top" coordsize="933,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RTUcIA&#10;AADdAAAADwAAAGRycy9kb3ducmV2LnhtbERPy4rCMBTdC/MP4Q6403RURKtRZhTBrQ9mcHdtrm2Z&#10;5qYksda/N4Lg5sDhvDjzZWsq0ZDzpWUFX/0EBHFmdcm5guNh05uA8AFZY2WZFNzJw3Lx0Zljqu2N&#10;d9TsQy5iCfsUFRQh1KmUPivIoO/bmjhqF+sMhkhdLrXDWyw3lRwkyVgaLDkuFFjTqqDsf381Ctxf&#10;e+TT7/U8CRHLn8sB181aqe5n+z0DEagNb/MrvdUKRtPxEJ5v4hO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9FNRwgAAAN0AAAAPAAAAAAAAAAAAAAAAAJgCAABkcnMvZG93&#10;bnJldi54bWxQSwUGAAAAAAQABAD1AAAAhwMAAAAA&#10;" path="m,231r933,l933,,,,,231e" filled="f" strokeweight=".19939mm">
                    <v:path arrowok="t" o:connecttype="custom" o:connectlocs="0,-1762;933,-1762;933,-1993;0,-1993;0,-1762" o:connectangles="0,0,0,0,0"/>
                  </v:shape>
                </v:group>
                <v:group id="Group 4858" o:spid="_x0000_s1119" style="position:absolute;left:3772;top:-2574;width:1899;height:581" coordorigin="3772,-2574" coordsize="1899,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j9bXccAAADdAAAADwAAAGRycy9kb3ducmV2LnhtbESPQWvCQBSE7wX/w/IK&#10;vdVN1AZNs4qILT2IoBaKt0f2mYRk34bsNon/vlso9DjMzDdMthlNI3rqXGVZQTyNQBDnVldcKPi8&#10;vD0vQTiPrLGxTAru5GCznjxkmGo78In6sy9EgLBLUUHpfZtK6fKSDLqpbYmDd7OdQR9kV0jd4RDg&#10;ppGzKEqkwYrDQokt7UrK6/O3UfA+4LCdx/v+UN929+vl5fh1iEmpp8dx+wrC0+j/w3/tD61gsUo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j9bXccAAADd&#10;AAAADwAAAAAAAAAAAAAAAACqAgAAZHJzL2Rvd25yZXYueG1sUEsFBgAAAAAEAAQA+gAAAJ4DAAAA&#10;AA==&#10;">
                  <v:shape id="Freeform 4859" o:spid="_x0000_s1120" style="position:absolute;left:3772;top:-2574;width:1899;height:581;visibility:visible;mso-wrap-style:square;v-text-anchor:top" coordsize="1899,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AMXccA&#10;AADdAAAADwAAAGRycy9kb3ducmV2LnhtbESPQUvDQBSE74L/YXkFb2bTGovGbEopiCKk1XZBvD2y&#10;zySYfRuyaxv/vSsIPQ4z8w1TrCbbiyONvnOsYJ6kIIhrZzpuFOjD4/UdCB+QDfaOScEPeViVlxcF&#10;5sad+I2O+9CICGGfo4I2hCGX0tctWfSJG4ij9+lGiyHKsZFmxFOE214u0nQpLXYcF1ocaNNS/bX/&#10;tgq2h917lekPm72uU62rSt+8PGmlrmbT+gFEoCmcw//tZ6Mgu1/ewt+b+ARk+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UgDF3HAAAA3QAAAA8AAAAAAAAAAAAAAAAAmAIAAGRy&#10;cy9kb3ducmV2LnhtbFBLBQYAAAAABAAEAPUAAACMAwAAAAA=&#10;" path="m1899,r,196l,196,,581e" filled="f" strokeweight=".1371mm">
                    <v:path arrowok="t" o:connecttype="custom" o:connectlocs="1899,-2574;1899,-2378;0,-2378;0,-1993" o:connectangles="0,0,0,0"/>
                  </v:shape>
                </v:group>
                <v:group id="Group 4856" o:spid="_x0000_s1121" style="position:absolute;left:5582;top:-2718;width:179;height:144" coordorigin="5582,-2718"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oWCxxgAAAN0A&#10;AAAPAAAAAAAAAAAAAAAAAKoCAABkcnMvZG93bnJldi54bWxQSwUGAAAAAAQABAD6AAAAnQMAAAAA&#10;">
                  <v:shape id="Freeform 4857" o:spid="_x0000_s1122" style="position:absolute;left:5582;top:-2718;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2rssYA&#10;AADdAAAADwAAAGRycy9kb3ducmV2LnhtbESPT0vEMBTE7wt+h/AEb26qSNW62SKi7oL4Z7t68PZo&#10;nk2weSlJ3NZvvxGEPQ4z8xtmUU+uFzsK0XpWcDYvQBC3XlvuFLxvH06vQMSErLH3TAp+KUK9PJot&#10;sNJ+5A3tmtSJDOFYoQKT0lBJGVtDDuPcD8TZ+/LBYcoydFIHHDPc9fK8KErp0HJeMDjQnaH2u/lx&#10;Cj5cfLWPby/P42e497haN09krFInx9PtDYhEUzqE/9trreDiuryEvzf5CcjlH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2rssYAAADdAAAADwAAAAAAAAAAAAAAAACYAgAAZHJz&#10;L2Rvd25yZXYueG1sUEsFBgAAAAAEAAQA9QAAAIsDAAAAAA==&#10;" path="m,144r179,l89,,,144xe" filled="f" strokeweight=".19939mm">
                    <v:path arrowok="t" o:connecttype="custom" o:connectlocs="0,-2574;179,-2574;89,-2718;0,-2574" o:connectangles="0,0,0,0"/>
                  </v:shape>
                </v:group>
                <v:group id="Group 4854" o:spid="_x0000_s1123" style="position:absolute;left:4994;top:-2574;width:678;height:581" coordorigin="4994,-2574" coordsize="678,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JRWMQAAADdAAAADwAAAGRycy9kb3ducmV2LnhtbERPy2rCQBTdF/oPwxXc&#10;1Un6CG10FAlVXIjQWCjdXTLXJJi5EzJjHn/fWQhdHs57tRlNI3rqXG1ZQbyIQBAXVtdcKvg+757e&#10;QTiPrLGxTAomcrBZPz6sMNV24C/qc1+KEMIuRQWV920qpSsqMugWtiUO3MV2Bn2AXSl1h0MIN418&#10;jqJEGqw5NFTYUlZRcc1vRsF+wGH7En/2x+slm37Pb6efY0xKzWfjdgnC0+j/xXf3QSt4/UjC3P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JRWMQAAADdAAAA&#10;DwAAAAAAAAAAAAAAAACqAgAAZHJzL2Rvd25yZXYueG1sUEsFBgAAAAAEAAQA+gAAAJsDAAAAAA==&#10;">
                  <v:shape id="Freeform 4855" o:spid="_x0000_s1124" style="position:absolute;left:4994;top:-2574;width:678;height:581;visibility:visible;mso-wrap-style:square;v-text-anchor:top" coordsize="678,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uesYA&#10;AADdAAAADwAAAGRycy9kb3ducmV2LnhtbESPT2vCQBTE7wW/w/KE3upGEROjq4hU6KFW/HPx9sg+&#10;k2D27ZLdmvTbdwsFj8PM/IZZrnvTiAe1vrasYDxKQBAXVtdcKricd28ZCB+QNTaWScEPeVivBi9L&#10;zLXt+EiPUyhFhLDPUUEVgsul9EVFBv3IOuLo3WxrMETZllK32EW4aeQkSWbSYM1xoUJH24qK++nb&#10;KEjT7vqVyp73bv/5fpi4LPhDptTrsN8sQATqwzP83/7QCqbz2Rz+3s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CuesYAAADdAAAADwAAAAAAAAAAAAAAAACYAgAAZHJz&#10;L2Rvd25yZXYueG1sUEsFBgAAAAAEAAQA9QAAAIsDAAAAAA==&#10;" path="m677,r,196l,196,,581e" filled="f" strokeweight=".1371mm">
                    <v:path arrowok="t" o:connecttype="custom" o:connectlocs="677,-2574;677,-2378;0,-2378;0,-1993" o:connectangles="0,0,0,0"/>
                  </v:shape>
                </v:group>
                <v:group id="Group 4852" o:spid="_x0000_s1125" style="position:absolute;left:5582;top:-2718;width:179;height:144" coordorigin="5582,-2718"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3Lg8QAAADdAAAA&#10;DwAAAAAAAAAAAAAAAACqAgAAZHJzL2Rvd25yZXYueG1sUEsFBgAAAAAEAAQA+gAAAJsDAAAAAA==&#10;">
                  <v:shape id="Freeform 4853" o:spid="_x0000_s1126" style="position:absolute;left:5582;top:-2718;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EVesUA&#10;AADdAAAADwAAAGRycy9kb3ducmV2LnhtbESPQWvCQBSE7wX/w/KE3pqNpdQYXYNYSntsoge9PbLP&#10;JJh9G3a3Mf77bqHQ4zAz3zCbYjK9GMn5zrKCRZKCIK6t7rhRcDy8P2UgfEDW2FsmBXfyUGxnDxvM&#10;tb1xSWMVGhEh7HNU0IYw5FL6uiWDPrEDcfQu1hkMUbpGaoe3CDe9fE7TV2mw47jQ4kD7lupr9W0U&#10;VCWm2t3701Sel1++uWRvH7JW6nE+7dYgAk3hP/zX/tQKXlbLBfy+iU9A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RV6xQAAAN0AAAAPAAAAAAAAAAAAAAAAAJgCAABkcnMv&#10;ZG93bnJldi54bWxQSwUGAAAAAAQABAD1AAAAigMAAAAA&#10;" path="m89,l,144r179,l89,e" stroked="f">
                    <v:path arrowok="t" o:connecttype="custom" o:connectlocs="89,-2718;0,-2574;179,-2574;89,-2718" o:connectangles="0,0,0,0"/>
                  </v:shape>
                </v:group>
                <v:group id="Group 4850" o:spid="_x0000_s1127" style="position:absolute;left:5582;top:-2718;width:179;height:144" coordorigin="5582,-2718"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0Pwb8cAAADdAAAADwAAAGRycy9kb3ducmV2LnhtbESPQWvCQBSE7wX/w/IE&#10;b3UTba1GVxFpxYMIVaH09sg+k2D2bchuk/jvXUHocZiZb5jFqjOlaKh2hWUF8TACQZxaXXCm4Hz6&#10;ep2CcB5ZY2mZFNzIwWrZe1lgom3L39QcfSYChF2CCnLvq0RKl+Zk0A1tRRy8i60N+iDrTOoa2wA3&#10;pRxF0UQaLDgs5FjRJqf0evwzCrYttutx/Nnsr5fN7ff0fvjZx6TUoN+t5yA8df4//GzvtIK32ccI&#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0Pwb8cAAADd&#10;AAAADwAAAAAAAAAAAAAAAACqAgAAZHJzL2Rvd25yZXYueG1sUEsFBgAAAAAEAAQA+gAAAJ4DAAAA&#10;AA==&#10;">
                  <v:shape id="Freeform 4851" o:spid="_x0000_s1128" style="position:absolute;left:5582;top:-2718;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87bMcA&#10;AADdAAAADwAAAGRycy9kb3ducmV2LnhtbESPT0sDMRTE74LfITyhN5v1D7VdmxYRqwXRtls9eHts&#10;npvg5mVJYnf99qYgeBxm5jfMfDm4VhwoROtZwcW4AEFce225UfC2X51PQcSErLH1TAp+KMJycXoy&#10;x1L7nnd0qFIjMoRjiQpMSl0pZawNOYxj3xFn79MHhynL0EgdsM9w18rLophIh5bzgsGO7g3VX9W3&#10;U/Du4sY+bl9f+o/w4PFpXT2TsUqNzoa7WxCJhvQf/muvtYLr2c0VHN/kJ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fO2zHAAAA3QAAAA8AAAAAAAAAAAAAAAAAmAIAAGRy&#10;cy9kb3ducmV2LnhtbFBLBQYAAAAABAAEAPUAAACMAwAAAAA=&#10;" path="m,144r179,l89,,,144xe" filled="f" strokeweight=".19939mm">
                    <v:path arrowok="t" o:connecttype="custom" o:connectlocs="0,-2574;179,-2574;89,-2718;0,-2574" o:connectangles="0,0,0,0"/>
                  </v:shape>
                </v:group>
                <v:group id="Group 4848" o:spid="_x0000_s1129" style="position:absolute;left:5866;top:-1560;width:968;height:202" coordorigin="5866,-1560" coordsize="968,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bNgMcAAADd&#10;AAAADwAAAAAAAAAAAAAAAACqAgAAZHJzL2Rvd25yZXYueG1sUEsFBgAAAAAEAAQA+gAAAJ4DAAAA&#10;AA==&#10;">
                  <v:shape id="Freeform 4849" o:spid="_x0000_s1130" style="position:absolute;left:5866;top:-1560;width:968;height:202;visibility:visible;mso-wrap-style:square;v-text-anchor:top" coordsize="968,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t+1cYA&#10;AADdAAAADwAAAGRycy9kb3ducmV2LnhtbESPQWsCMRSE7wX/Q3hCb5q1WLVboxRLqQoeui30+rp5&#10;3SxuXpYkutt/bwShx2FmvmGW69424kw+1I4VTMYZCOLS6ZorBV+fb6MFiBCRNTaOScEfBVivBndL&#10;zLXr+IPORaxEgnDIUYGJsc2lDKUhi2HsWuLk/TpvMSbpK6k9dgluG/mQZTNpsea0YLCljaHyWJys&#10;gsMe+83itGtLb39m7nX6XnTmW6n7Yf/yDCJSH//Dt/ZWK5g+zR/h+iY9Abm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rt+1cYAAADdAAAADwAAAAAAAAAAAAAAAACYAgAAZHJz&#10;L2Rvd25yZXYueG1sUEsFBgAAAAAEAAQA9QAAAIsDAAAAAA==&#10;" path="m,201r968,l968,,,,,201xe" filled="f" strokeweight=".19939mm">
                    <v:path arrowok="t" o:connecttype="custom" o:connectlocs="0,-1359;968,-1359;968,-1560;0,-1560;0,-1359" o:connectangles="0,0,0,0,0"/>
                  </v:shape>
                </v:group>
                <v:group id="Group 4846" o:spid="_x0000_s1131" style="position:absolute;left:5866;top:-1762;width:968;height:202" coordorigin="5866,-1762" coordsize="968,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Hj2bMcAAADdAAAADwAAAGRycy9kb3ducmV2LnhtbESPQWvCQBSE7wX/w/KE&#10;3uom2lqNriKipQcRqkLp7ZF9JsHs25DdJvHfu4LgcZiZb5j5sjOlaKh2hWUF8SACQZxaXXCm4HTc&#10;vk1AOI+ssbRMCq7kYLnovcwx0bblH2oOPhMBwi5BBbn3VSKlS3My6Aa2Ig7e2dYGfZB1JnWNbYCb&#10;Ug6jaCwNFhwWcqxonVN6OfwbBV8ttqtRvGl2l/P6+nf82P/uYlLqtd+tZiA8df4ZfrS/tYL36ecY&#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Hj2bMcAAADd&#10;AAAADwAAAAAAAAAAAAAAAACqAgAAZHJzL2Rvd25yZXYueG1sUEsFBgAAAAAEAAQA+gAAAJ4DAAAA&#10;AA==&#10;">
                  <v:shape id="Freeform 4847" o:spid="_x0000_s1132" style="position:absolute;left:5866;top:-1762;width:968;height:202;visibility:visible;mso-wrap-style:square;v-text-anchor:top" coordsize="968,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VFOcYA&#10;AADdAAAADwAAAGRycy9kb3ducmV2LnhtbESPQWsCMRSE7wX/Q3hCb5qtiNqtUUSRasFDt4VeXzev&#10;m6WblyWJ7vrvTUHocZiZb5jlureNuJAPtWMFT+MMBHHpdM2Vgs+P/WgBIkRkjY1jUnClAOvV4GGJ&#10;uXYdv9OliJVIEA45KjAxtrmUoTRkMYxdS5y8H+ctxiR9JbXHLsFtIydZNpMWa04LBlvaGip/i7NV&#10;cHrDfrs4H9vS2++Z201fi858KfU47DcvICL18T98bx+0gunzfA5/b9IT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VFOcYAAADdAAAADwAAAAAAAAAAAAAAAACYAgAAZHJz&#10;L2Rvd25yZXYueG1sUEsFBgAAAAAEAAQA9QAAAIsDAAAAAA==&#10;" path="m,202r968,l968,,,,,202xe" filled="f" strokeweight=".19939mm">
                    <v:path arrowok="t" o:connecttype="custom" o:connectlocs="0,-1560;968,-1560;968,-1762;0,-1762;0,-1560" o:connectangles="0,0,0,0,0"/>
                  </v:shape>
                </v:group>
                <v:group id="Group 4844" o:spid="_x0000_s1133" style="position:absolute;left:5866;top:-1993;width:968;height:231" coordorigin="5866,-1993" coordsize="968,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qvHhcQAAADdAAAA&#10;DwAAAAAAAAAAAAAAAACqAgAAZHJzL2Rvd25yZXYueG1sUEsFBgAAAAAEAAQA+gAAAJsDAAAAAA==&#10;">
                  <v:shape id="Freeform 4845" o:spid="_x0000_s1134" style="position:absolute;left:5866;top:-1993;width:968;height:231;visibility:visible;mso-wrap-style:square;v-text-anchor:top" coordsize="968,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fL68UA&#10;AADdAAAADwAAAGRycy9kb3ducmV2LnhtbESPQWuDQBSE74X8h+UFegnNmiJNtNmEIAi99KCJ94f7&#10;qlL3rbibaPvru4VAjsPMfMPsj7PpxY1G11lWsFlHIIhrqztuFFzO+csOhPPIGnvLpOCHHBwPi6c9&#10;ptpOXNCt9I0IEHYpKmi9H1IpXd2SQbe2A3Hwvuxo0Ac5NlKPOAW46eVrFL1Jgx2HhRYHylqqv8ur&#10;UZDHv/W58qup7Ioqm3h1zT5zUup5OZ/eQXia/SN8b39oBXGyTeD/TXgC8vA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J8vrxQAAAN0AAAAPAAAAAAAAAAAAAAAAAJgCAABkcnMv&#10;ZG93bnJldi54bWxQSwUGAAAAAAQABAD1AAAAigMAAAAA&#10;" path="m,231r968,l968,,,,,231e" filled="f" strokeweight=".19939mm">
                    <v:path arrowok="t" o:connecttype="custom" o:connectlocs="0,-1762;968,-1762;968,-1993;0,-1993;0,-1762" o:connectangles="0,0,0,0,0"/>
                  </v:shape>
                </v:group>
                <v:group id="Group 4842" o:spid="_x0000_s1135" style="position:absolute;left:5671;top:-2574;width:679;height:581" coordorigin="5671,-2574" coordsize="679,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i7pMQAAADdAAAA&#10;DwAAAAAAAAAAAAAAAACqAgAAZHJzL2Rvd25yZXYueG1sUEsFBgAAAAAEAAQA+gAAAJsDAAAAAA==&#10;">
                  <v:shape id="Freeform 4843" o:spid="_x0000_s1136" style="position:absolute;left:5671;top:-2574;width:679;height:581;visibility:visible;mso-wrap-style:square;v-text-anchor:top" coordsize="679,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1alcYA&#10;AADdAAAADwAAAGRycy9kb3ducmV2LnhtbESP3WrCQBSE74W+w3IK3pmNtbQxdROKIAiCf/UBDtlj&#10;kpo9G7Orpm/vCgUvh5n5hpnlvWnElTpXW1YwjmIQxIXVNZcKDj+LUQLCeWSNjWVS8EcO8uxlMMNU&#10;2xvv6Lr3pQgQdikqqLxvUyldUZFBF9mWOHhH2xn0QXal1B3eAtw08i2OP6TBmsNChS3NKypO+4tR&#10;8LtYnlfr0/TstqvdcbKpD/azjZUavvbfXyA89f4Z/m8vtYL3aTKGx5vwBGR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1alcYAAADdAAAADwAAAAAAAAAAAAAAAACYAgAAZHJz&#10;L2Rvd25yZXYueG1sUEsFBgAAAAAEAAQA9QAAAIsDAAAAAA==&#10;" path="m,l,196r679,l679,581e" filled="f" strokeweight=".1371mm">
                    <v:path arrowok="t" o:connecttype="custom" o:connectlocs="0,-2574;0,-2378;679,-2378;679,-1993" o:connectangles="0,0,0,0"/>
                  </v:shape>
                </v:group>
                <v:group id="Group 4840" o:spid="_x0000_s1137" style="position:absolute;left:5582;top:-2718;width:179;height:144" coordorigin="5582,-2718"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aASMcAAADdAAAADwAAAGRycy9kb3ducmV2LnhtbESPT2vCQBTE7wW/w/KE&#10;3nQT24pGVxHR0oMI/gHx9sg+k2D2bciuSfz23YLQ4zAzv2Hmy86UoqHaFZYVxMMIBHFqdcGZgvNp&#10;O5iAcB5ZY2mZFDzJwXLRe5tjom3LB2qOPhMBwi5BBbn3VSKlS3My6Ia2Ig7ezdYGfZB1JnWNbYCb&#10;Uo6iaCwNFhwWcqxonVN6Pz6Mgu8W29VHvGl299v6eT197S+7mJR673erGQhPnf8Pv9o/WsHndDK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paASMcAAADd&#10;AAAADwAAAAAAAAAAAAAAAACqAgAAZHJzL2Rvd25yZXYueG1sUEsFBgAAAAAEAAQA+gAAAJ4DAAAA&#10;AA==&#10;">
                  <v:shape id="Freeform 4841" o:spid="_x0000_s1138" style="position:absolute;left:5582;top:-2718;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pescQA&#10;AADdAAAADwAAAGRycy9kb3ducmV2LnhtbESPQWvCQBSE7wX/w/IEb3WjlpqmriKK1GOT9qC3R/aZ&#10;BLNvw+6q8d+7hYLHYWa+YRar3rTiSs43lhVMxgkI4tLqhisFvz+71xSED8gaW8uk4E4eVsvBywIz&#10;bW+c07UIlYgQ9hkqqEPoMil9WZNBP7YdcfRO1hkMUbpKaoe3CDetnCbJuzTYcFyosaNNTeW5uBgF&#10;RY6Jdvf20OfH+bevTun2S5ZKjYb9+hNEoD48w//tvVbw9pHO4O9Nf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KXrHEAAAA3QAAAA8AAAAAAAAAAAAAAAAAmAIAAGRycy9k&#10;b3ducmV2LnhtbFBLBQYAAAAABAAEAPUAAACJAwAAAAA=&#10;" path="m89,l,144r179,l89,e" stroked="f">
                    <v:path arrowok="t" o:connecttype="custom" o:connectlocs="89,-2718;0,-2574;179,-2574;89,-2718" o:connectangles="0,0,0,0"/>
                  </v:shape>
                </v:group>
                <v:group id="Group 4838" o:spid="_x0000_s1139" style="position:absolute;left:5582;top:-2718;width:179;height:144" coordorigin="5582,-2718"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O9p8cAAADdAAAADwAAAGRycy9kb3ducmV2LnhtbESPQWvCQBSE7wX/w/IK&#10;vTWbqBVNs4qILT2IoBaKt0f2mYRk34bsNon/vlso9DjMzDdMthlNI3rqXGVZQRLFIIhzqysuFHxe&#10;3p6XIJxH1thYJgV3crBZTx4yTLUd+ET92RciQNilqKD0vk2ldHlJBl1kW+Lg3Wxn0AfZFVJ3OAS4&#10;aeQ0jhfSYMVhocSWdiXl9fnbKHgfcNjOkn1/qG+7+/Xycvw6JKTU0+O4fQXhafT/4b/2h1YwXy3n&#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jO9p8cAAADd&#10;AAAADwAAAAAAAAAAAAAAAACqAgAAZHJzL2Rvd25yZXYueG1sUEsFBgAAAAAEAAQA+gAAAJ4DAAAA&#10;AA==&#10;">
                  <v:shape id="Freeform 4839" o:spid="_x0000_s1140" style="position:absolute;left:5582;top:-2718;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92pMcA&#10;AADdAAAADwAAAGRycy9kb3ducmV2LnhtbESPW0vEMBSE3xf8D+EIvu2mii5r3WwR8bIgXrarD74d&#10;mmMTbE5KEtv6740g7OMwM98w62pynRgoROtZwemiAEHceG25VfC2v5uvQMSErLHzTAp+KEK1OZqt&#10;sdR+5B0NdWpFhnAsUYFJqS+ljI0hh3Hhe+LsffrgMGUZWqkDjhnuOnlWFEvp0HJeMNjTjaHmq/52&#10;Ct5dfLH3r89P40e49fiwrR/JWKVOjqfrKxCJpnQI/7e3WsH55eoC/t7kJy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QvdqTHAAAA3QAAAA8AAAAAAAAAAAAAAAAAmAIAAGRy&#10;cy9kb3ducmV2LnhtbFBLBQYAAAAABAAEAPUAAACMAwAAAAA=&#10;" path="m,144r179,l89,,,144xe" filled="f" strokeweight=".19939mm">
                    <v:path arrowok="t" o:connecttype="custom" o:connectlocs="0,-2574;179,-2574;89,-2718;0,-2574" o:connectangles="0,0,0,0"/>
                  </v:shape>
                </v:group>
                <v:group id="Group 4836" o:spid="_x0000_s1141" style="position:absolute;left:7210;top:-1560;width:859;height:202" coordorigin="7210,-1560" coordsize="85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2GS8cAAADdAAAADwAAAGRycy9kb3ducmV2LnhtbESPT2vCQBTE74LfYXmC&#10;N93EtqLRVUTa0oMI/gHx9sg+k2D2bciuSfz23ULB4zAzv2GW686UoqHaFZYVxOMIBHFqdcGZgvPp&#10;azQD4TyyxtIyKXiSg/Wq31tiom3LB2qOPhMBwi5BBbn3VSKlS3My6Ma2Ig7ezdYGfZB1JnWNbYCb&#10;Uk6iaCoNFhwWcqxom1N6Pz6Mgu8W281b/Nns7rft83r62F92MSk1HHSbBQhPnX+F/9s/WsH7fDaF&#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a2GS8cAAADd&#10;AAAADwAAAAAAAAAAAAAAAACqAgAAZHJzL2Rvd25yZXYueG1sUEsFBgAAAAAEAAQA+gAAAJ4DAAAA&#10;AA==&#10;">
                  <v:shape id="Freeform 4837" o:spid="_x0000_s1142" style="position:absolute;left:7210;top:-1560;width:859;height:202;visibility:visible;mso-wrap-style:square;v-text-anchor:top" coordsize="85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Al8YA&#10;AADdAAAADwAAAGRycy9kb3ducmV2LnhtbESPT2vCQBTE70K/w/IKvUjdVErV6EZEsHitf1p6e2Sf&#10;SZrs27C7jcm37xYEj8PM/IZZrXvTiI6crywreJkkIIhzqysuFJyOu+c5CB+QNTaWScFAHtbZw2iF&#10;qbZX/qDuEAoRIexTVFCG0KZS+rwkg35iW+LoXawzGKJ0hdQOrxFuGjlNkjdpsOK4UGJL25Ly+vBr&#10;FPwMC/e1rzdaD7szJ5+hG3+/S6WeHvvNEkSgPtzDt/ZeK3hdzGfw/yY+AZ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84Al8YAAADdAAAADwAAAAAAAAAAAAAAAACYAgAAZHJz&#10;L2Rvd25yZXYueG1sUEsFBgAAAAAEAAQA9QAAAIsDAAAAAA==&#10;" path="m,201r859,l859,,,,,201xe" filled="f" strokeweight=".19939mm">
                    <v:path arrowok="t" o:connecttype="custom" o:connectlocs="0,-1359;859,-1359;859,-1560;0,-1560;0,-1359" o:connectangles="0,0,0,0,0"/>
                  </v:shape>
                </v:group>
                <v:group id="Group 4834" o:spid="_x0000_s1143" style="position:absolute;left:7210;top:-1762;width:859;height:202" coordorigin="7210,-1762" coordsize="859,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363osQAAADdAAAA&#10;DwAAAAAAAAAAAAAAAACqAgAAZHJzL2Rvd25yZXYueG1sUEsFBgAAAAAEAAQA+gAAAJsDAAAAAA==&#10;">
                  <v:shape id="Freeform 4835" o:spid="_x0000_s1144" style="position:absolute;left:7210;top:-1762;width:859;height:202;visibility:visible;mso-wrap-style:square;v-text-anchor:top" coordsize="859,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0xfsUA&#10;AADdAAAADwAAAGRycy9kb3ducmV2LnhtbESPT2vCQBTE7wW/w/IEL0U3SikmuooIFq+1/sHbI/tM&#10;otm3YXcbk2/fLRR6HGbmN8xy3ZlatOR8ZVnBdJKAIM6trrhQcPzajecgfEDWWFsmBT15WK8GL0vM&#10;tH3yJ7WHUIgIYZ+hgjKEJpPS5yUZ9BPbEEfvZp3BEKUrpHb4jHBTy1mSvEuDFceFEhvalpQ/Dt9G&#10;wb1P3WX/2Gjd706cnEP7ev2QSo2G3WYBIlAX/sN/7b1W8JbOU/h9E5+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HTF+xQAAAN0AAAAPAAAAAAAAAAAAAAAAAJgCAABkcnMv&#10;ZG93bnJldi54bWxQSwUGAAAAAAQABAD1AAAAigMAAAAA&#10;" path="m,202r859,l859,,,,,202xe" filled="f" strokeweight=".19939mm">
                    <v:path arrowok="t" o:connecttype="custom" o:connectlocs="0,-1560;859,-1560;859,-1762;0,-1762;0,-1560" o:connectangles="0,0,0,0,0"/>
                  </v:shape>
                </v:group>
                <v:group id="Group 4832" o:spid="_x0000_s1145" style="position:absolute;left:7210;top:-1993;width:859;height:231" coordorigin="7210,-1993" coordsize="859,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0S15wwAAAN0AAAAP&#10;AAAAAAAAAAAAAAAAAKoCAABkcnMvZG93bnJldi54bWxQSwUGAAAAAAQABAD6AAAAmgMAAAAA&#10;">
                  <v:shape id="Freeform 4833" o:spid="_x0000_s1146" style="position:absolute;left:7210;top:-1993;width:859;height:231;visibility:visible;mso-wrap-style:square;v-text-anchor:top" coordsize="859,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XxAsYA&#10;AADdAAAADwAAAGRycy9kb3ducmV2LnhtbESPQWsCMRSE74L/ITyhN81aRHRrlFYQhBZ1VXp+bJ67&#10;azcvaxJ1+++NUOhxmJlvmNmiNbW4kfOVZQXDQQKCOLe64kLB8bDqT0D4gKyxtkwKfsnDYt7tzDDV&#10;9s4Z3fahEBHCPkUFZQhNKqXPSzLoB7Yhjt7JOoMhSldI7fAe4aaWr0kylgYrjgslNrQsKf/ZX42C&#10;zfWr2W3z5fel1uPP4+GcuY9dptRLr31/AxGoDf/hv/ZaKxhNp0N4volPQM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sXxAsYAAADdAAAADwAAAAAAAAAAAAAAAACYAgAAZHJz&#10;L2Rvd25yZXYueG1sUEsFBgAAAAAEAAQA9QAAAIsDAAAAAA==&#10;" path="m,231r859,l859,,,,,231e" filled="f" strokeweight=".19939mm">
                    <v:path arrowok="t" o:connecttype="custom" o:connectlocs="0,-1762;859,-1762;859,-1993;0,-1993;0,-1762" o:connectangles="0,0,0,0,0"/>
                  </v:shape>
                </v:group>
                <v:group id="Group 4830" o:spid="_x0000_s1147" style="position:absolute;left:5671;top:-2574;width:1968;height:581" coordorigin="5671,-2574" coordsize="1968,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08WlcYAAADdAAAADwAAAGRycy9kb3ducmV2LnhtbESPQWvCQBSE74X+h+UJ&#10;vekmthaNriJSiwcRqoJ4e2SfSTD7NmTXJP57VxB6HGbmG2a26EwpGqpdYVlBPIhAEKdWF5wpOB7W&#10;/TEI55E1lpZJwZ0cLObvbzNMtG35j5q9z0SAsEtQQe59lUjp0pwMuoGtiIN3sbVBH2SdSV1jG+Cm&#10;lMMo+pYGCw4LOVa0yim97m9GwW+L7fIz/mm218vqfj6MdqdtTEp99LrlFISnzv+HX+2NVvA1mQzh&#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xaVxgAAAN0A&#10;AAAPAAAAAAAAAAAAAAAAAKoCAABkcnMvZG93bnJldi54bWxQSwUGAAAAAAQABAD6AAAAnQMAAAAA&#10;">
                  <v:shape id="Freeform 4831" o:spid="_x0000_s1148" style="position:absolute;left:5671;top:-2574;width:1968;height:581;visibility:visible;mso-wrap-style:square;v-text-anchor:top" coordsize="1968,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IdRcQA&#10;AADdAAAADwAAAGRycy9kb3ducmV2LnhtbESP3WoCMRSE7wt9h3AKvatZqxR3NYoIxYK04M8DHJLj&#10;Zu3mJGzSdfv2TUHwcpiZb5jFanCt6KmLjWcF41EBglh703Ct4HR8f5mBiAnZYOuZFPxShNXy8WGB&#10;lfFX3lN/SLXIEI4VKrAphUrKqC05jCMfiLN39p3DlGVXS9PhNcNdK1+L4k06bDgvWAy0saS/Dz9O&#10;gdaXXQxxs3ZtabcyfZ0/x6FX6vlpWM9BJBrSPXxrfxgF07KcwP+b/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iHUXEAAAA3QAAAA8AAAAAAAAAAAAAAAAAmAIAAGRycy9k&#10;b3ducmV2LnhtbFBLBQYAAAAABAAEAPUAAACJAwAAAAA=&#10;" path="m,l,196r1968,l1968,581e" filled="f" strokeweight=".1371mm">
                    <v:path arrowok="t" o:connecttype="custom" o:connectlocs="0,-2574;0,-2378;1968,-2378;1968,-1993" o:connectangles="0,0,0,0"/>
                  </v:shape>
                </v:group>
                <v:group id="Group 4828" o:spid="_x0000_s1149" style="position:absolute;left:5582;top:-2718;width:179;height:144" coordorigin="5582,-2718"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rescAAADdAAAADwAAAGRycy9kb3ducmV2LnhtbESPT2vCQBTE7wW/w/IE&#10;b7qJtaLRVUTa0oMI/gHx9sg+k2D2bciuSfz23YLQ4zAzv2GW686UoqHaFZYVxKMIBHFqdcGZgvPp&#10;azgD4TyyxtIyKXiSg/Wq97bERNuWD9QcfSYChF2CCnLvq0RKl+Zk0I1sRRy8m60N+iDrTOoa2wA3&#10;pRxH0VQaLDgs5FjRNqf0fnwYBd8ttpv3+LPZ3W/b5/X0sb/sYlJq0O82CxCeOv8ffrV/tILJfD6B&#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orescAAADd&#10;AAAADwAAAAAAAAAAAAAAAACqAgAAZHJzL2Rvd25yZXYueG1sUEsFBgAAAAAEAAQA+gAAAJ4DAAAA&#10;AA==&#10;">
                  <v:shape id="Freeform 4829" o:spid="_x0000_s1150" style="position:absolute;left:5582;top:-2718;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b1g8UA&#10;AADdAAAADwAAAGRycy9kb3ducmV2LnhtbESPT2sCMRTE7wW/Q3iCt5q1tFXXjVIs0h67qwe9PTZv&#10;/+DmZUmirt++KRQ8DjPzGybbDKYTV3K+taxgNk1AEJdWt1wrOOx3zwsQPiBr7CyTgjt52KxHTxmm&#10;2t44p2sRahEh7FNU0ITQp1L6siGDfmp74uhV1hkMUbpaaoe3CDedfEmSd2mw5bjQYE/bhspzcTEK&#10;ihwT7e7dcchP8x9fV4vPL1kqNRkPHysQgYbwCP+3v7WC1+XyDf7exCc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NvWDxQAAAN0AAAAPAAAAAAAAAAAAAAAAAJgCAABkcnMv&#10;ZG93bnJldi54bWxQSwUGAAAAAAQABAD1AAAAigMAAAAA&#10;" path="m89,l,144r179,l89,e" stroked="f">
                    <v:path arrowok="t" o:connecttype="custom" o:connectlocs="89,-2718;0,-2574;179,-2574;89,-2718" o:connectangles="0,0,0,0"/>
                  </v:shape>
                </v:group>
                <v:group id="Group 4826" o:spid="_x0000_s1151" style="position:absolute;left:5582;top:-2718;width:179;height:144" coordorigin="5582,-2718" coordsize="179,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QQlscAAADdAAAADwAAAGRycy9kb3ducmV2LnhtbESPT2vCQBTE7wW/w/KE&#10;3nQT24pGVxHR0oMI/gHx9sg+k2D2bciuSfz23YLQ4zAzv2Hmy86UoqHaFZYVxMMIBHFqdcGZgvNp&#10;O5iAcB5ZY2mZFDzJwXLRe5tjom3LB2qOPhMBwi5BBbn3VSKlS3My6Ia2Ig7ezdYGfZB1JnWNbYCb&#10;Uo6iaCwNFhwWcqxonVN6Pz6Mgu8W29VHvGl299v6eT197S+7mJR673erGQhPnf8Pv9o/WsHndDq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HQQlscAAADd&#10;AAAADwAAAAAAAAAAAAAAAACqAgAAZHJzL2Rvd25yZXYueG1sUEsFBgAAAAAEAAQA+gAAAJ4DAAAA&#10;AA==&#10;">
                  <v:shape id="Freeform 4827" o:spid="_x0000_s1152" style="position:absolute;left:5582;top:-2718;width:179;height:144;visibility:visible;mso-wrap-style:square;v-text-anchor:top" coordsize="179,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jblccA&#10;AADdAAAADwAAAGRycy9kb3ducmV2LnhtbESPW0vEMBSE3xf8D+EIvu2mirhu3WwR8bIgXrarD74d&#10;mmMTbE5KEtv6742w4OMwM98w62pynRgoROtZwemiAEHceG25VfC2v5tfgogJWWPnmRT8UIRqczRb&#10;Y6n9yDsa6tSKDOFYogKTUl9KGRtDDuPC98TZ+/TBYcoytFIHHDPcdfKsKC6kQ8t5wWBPN4aar/rb&#10;KXh38cXevz4/jR/h1uPDtn4kY5U6OZ6ur0AkmtJ/+NDeagXnq9US/t7kJy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o25XHAAAA3QAAAA8AAAAAAAAAAAAAAAAAmAIAAGRy&#10;cy9kb3ducmV2LnhtbFBLBQYAAAAABAAEAPUAAACMAwAAAAA=&#10;" path="m,144r179,l89,,,144xe" filled="f" strokeweight=".19939mm">
                    <v:path arrowok="t" o:connecttype="custom" o:connectlocs="0,-2574;179,-2574;89,-2718;0,-2574" o:connectangles="0,0,0,0"/>
                  </v:shape>
                </v:group>
                <v:group id="Group 4824" o:spid="_x0000_s1153" style="position:absolute;left:3275;top:-292;width:996;height:202" coordorigin="3275,-292" coordsize="99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ypyF/wwAAAN0AAAAP&#10;AAAAAAAAAAAAAAAAAKoCAABkcnMvZG93bnJldi54bWxQSwUGAAAAAAQABAD6AAAAmgMAAAAA&#10;">
                  <v:shape id="Freeform 4825" o:spid="_x0000_s1154" style="position:absolute;left:3275;top:-292;width:996;height:202;visibility:visible;mso-wrap-style:square;v-text-anchor:top" coordsize="99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8JJscA&#10;AADdAAAADwAAAGRycy9kb3ducmV2LnhtbESPT2vCQBTE7wW/w/IEb3VjFDFpVpGCUmpB1F56e82+&#10;/MHs2zS7jem37wqFHoeZ+Q2TbQbTiJ46V1tWMJtGIIhzq2suFbxfdo8rEM4ja2wsk4IfcrBZjx4y&#10;TLW98Yn6sy9FgLBLUUHlfZtK6fKKDLqpbYmDV9jOoA+yK6Xu8BbgppFxFC2lwZrDQoUtPVeUX8/f&#10;RsHh8Nru3+LdVz/fL+LicxYfP4xRajIetk8gPA3+P/zXftEKFkmSwP1Ne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JvCSbHAAAA3QAAAA8AAAAAAAAAAAAAAAAAmAIAAGRy&#10;cy9kb3ducmV2LnhtbFBLBQYAAAAABAAEAPUAAACMAwAAAAA=&#10;" path="m,202r996,l996,,,,,202xe" filled="f" strokeweight=".19939mm">
                    <v:path arrowok="t" o:connecttype="custom" o:connectlocs="0,-90;996,-90;996,-292;0,-292;0,-90" o:connectangles="0,0,0,0,0"/>
                  </v:shape>
                </v:group>
                <v:group id="Group 4822" o:spid="_x0000_s1155" style="position:absolute;left:3275;top:-493;width:996;height:202" coordorigin="3275,-493" coordsize="99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z/FenCAAAA3QAAAA8A&#10;AAAAAAAAAAAAAAAAqgIAAGRycy9kb3ducmV2LnhtbFBLBQYAAAAABAAEAPoAAACZAwAAAAA=&#10;">
                  <v:shape id="Freeform 4823" o:spid="_x0000_s1156" style="position:absolute;left:3275;top:-493;width:996;height:202;visibility:visible;mso-wrap-style:square;v-text-anchor:top" coordsize="99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c9sMcA&#10;AADdAAAADwAAAGRycy9kb3ducmV2LnhtbESPQWvCQBSE70L/w/IKvelu0lpKdBURlFILou3F2zP7&#10;TILZt2l2G9N/3xUEj8PMfMNM572tRUetrxxrSEYKBHHuTMWFhu+v1fANhA/IBmvHpOGPPMxnD4Mp&#10;ZsZdeEfdPhQiQthnqKEMocmk9HlJFv3INcTRO7nWYoiyLaRp8RLhtpapUq/SYsVxocSGliXl5/2v&#10;1bDZfDTrz3T10z2vX9LTMUm3B2u1fnrsFxMQgfpwD9/a70bDWKkErm/iE5C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3PbDHAAAA3QAAAA8AAAAAAAAAAAAAAAAAmAIAAGRy&#10;cy9kb3ducmV2LnhtbFBLBQYAAAAABAAEAPUAAACMAwAAAAA=&#10;" path="m,201r996,l996,,,,,201xe" filled="f" strokeweight=".19939mm">
                    <v:path arrowok="t" o:connecttype="custom" o:connectlocs="0,-292;996,-292;996,-493;0,-493;0,-292" o:connectangles="0,0,0,0,0"/>
                  </v:shape>
                </v:group>
                <v:group id="Group 4820" o:spid="_x0000_s1157" style="position:absolute;left:3275;top:-724;width:996;height:231" coordorigin="3275,-724" coordsize="996,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hLgXFAAAA3QAA&#10;AA8AAAAAAAAAAAAAAAAAqgIAAGRycy9kb3ducmV2LnhtbFBLBQYAAAAABAAEAPoAAACcAwAAAAA=&#10;">
                  <v:shape id="Freeform 4821" o:spid="_x0000_s1158" style="position:absolute;left:3275;top:-724;width:996;height:231;visibility:visible;mso-wrap-style:square;v-text-anchor:top" coordsize="996,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smsoA&#10;AADdAAAADwAAAGRycy9kb3ducmV2LnhtbESPQUvDQBSE70L/w/IEL2J3W2lT0m5LEQXB9mBtxd4e&#10;2WcSmn0bs2sS/fWuUOhxmJlvmMWqt5VoqfGlYw2joQJBnDlTcq5h//Z0NwPhA7LByjFp+CEPq+Xg&#10;aoGpcR2/UrsLuYgQ9ilqKEKoUyl9VpBFP3Q1cfQ+XWMxRNnk0jTYRbit5FipqbRYclwosKaHgrLT&#10;7ttquF1/Tbrfx/dNm2w/xsk2GR2OLwetb6779RxEoD5cwuf2s9EwUeoe/t/EJyCXf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6/7JrKAAAA3QAAAA8AAAAAAAAAAAAAAAAAmAIA&#10;AGRycy9kb3ducmV2LnhtbFBLBQYAAAAABAAEAPUAAACPAwAAAAA=&#10;" path="m,231r996,l996,,,,,231e" filled="f" strokeweight=".19939mm">
                    <v:path arrowok="t" o:connecttype="custom" o:connectlocs="0,-493;996,-493;996,-724;0,-724;0,-493" o:connectangles="0,0,0,0,0"/>
                  </v:shape>
                </v:group>
                <v:group id="Group 4818" o:spid="_x0000_s1159" style="position:absolute;left:3773;top:-1359;width:2;height:634" coordorigin="3773,-1359" coordsize="2,6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xBPqxgAAAN0A&#10;AAAPAAAAAAAAAAAAAAAAAKoCAABkcnMvZG93bnJldi54bWxQSwUGAAAAAAQABAD6AAAAnQMAAAAA&#10;">
                  <v:shape id="Freeform 4819" o:spid="_x0000_s1160" style="position:absolute;left:3773;top:-1359;width:2;height:634;visibility:visible;mso-wrap-style:square;v-text-anchor:top" coordsize="2,6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MiOMcA&#10;AADdAAAADwAAAGRycy9kb3ducmV2LnhtbESPzWrDMBCE74G+g9hCb43Un7TBsRxKS0hPhjgp9LhY&#10;W8vUWhlLdZw8fVUo5DjMzDdMvp5cJ0YaQutZw91cgSCuvWm50XDYb26XIEJENth5Jg0nCrAurmY5&#10;ZsYfeUdjFRuRIBwy1GBj7DMpQ23JYZj7njh5X35wGJMcGmkGPCa46+S9Uk/SYctpwWJPr5bq7+rH&#10;afDt5u3hbLeHZ6r2ZVeWnx/j+VHrm+vpZQUi0hQv4f/2u9GwUGoBf2/SE5D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ljIjjHAAAA3QAAAA8AAAAAAAAAAAAAAAAAmAIAAGRy&#10;cy9kb3ducmV2LnhtbFBLBQYAAAAABAAEAPUAAACMAwAAAAA=&#10;" path="m,l,635e" filled="f" strokeweight=".0125mm">
                    <v:path arrowok="t" o:connecttype="custom" o:connectlocs="0,-1359;0,-724" o:connectangles="0,0"/>
                  </v:shape>
                </v:group>
                <v:group id="Group 4816" o:spid="_x0000_s1161" style="position:absolute;left:3715;top:-1359;width:114;height:180" coordorigin="3715,-1359" coordsize="114,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xaKAbFAAAA3QAA&#10;AA8AAAAAAAAAAAAAAAAAqgIAAGRycy9kb3ducmV2LnhtbFBLBQYAAAAABAAEAPoAAACcAwAAAAA=&#10;">
                  <v:shape id="Freeform 4817" o:spid="_x0000_s1162" style="position:absolute;left:3715;top:-1359;width:114;height:180;visibility:visible;mso-wrap-style:square;v-text-anchor:top" coordsize="114,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mDdMcA&#10;AADdAAAADwAAAGRycy9kb3ducmV2LnhtbESPT2sCMRTE7wW/Q3iF3mpixVZWo9iCrYdKWf/g9bF5&#10;3azdvCybVNdvbwoFj8PM/IaZzjtXixO1ofKsYdBXIIgLbyouNey2y8cxiBCRDdaeScOFAsxnvbsp&#10;ZsafOafTJpYiQThkqMHG2GRShsKSw9D3DXHyvn3rMCbZltK0eE5wV8snpZ6lw4rTgsWG3iwVP5tf&#10;p2Etx4evYT54d58fh07ZkC+O+1etH+67xQREpC7ewv/tldEwUuoF/t6kJ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5g3THAAAA3QAAAA8AAAAAAAAAAAAAAAAAmAIAAGRy&#10;cy9kb3ducmV2LnhtbFBLBQYAAAAABAAEAPUAAACMAwAAAAA=&#10;" path="m57,l,90r57,90l115,90,57,e" fillcolor="black" stroked="f">
                    <v:path arrowok="t" o:connecttype="custom" o:connectlocs="57,-1359;0,-1269;57,-1179;115,-1269;57,-1359" o:connectangles="0,0,0,0,0"/>
                  </v:shape>
                </v:group>
                <v:group id="Group 4814" o:spid="_x0000_s1163" style="position:absolute;left:3715;top:-1359;width:114;height:180" coordorigin="3715,-1359" coordsize="114,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KJGe/CAAAA3QAAAA8A&#10;AAAAAAAAAAAAAAAAqgIAAGRycy9kb3ducmV2LnhtbFBLBQYAAAAABAAEAPoAAACZAwAAAAA=&#10;">
                  <v:shape id="Freeform 4815" o:spid="_x0000_s1164" style="position:absolute;left:3715;top:-1359;width:114;height:180;visibility:visible;mso-wrap-style:square;v-text-anchor:top" coordsize="114,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75QscA&#10;AADdAAAADwAAAGRycy9kb3ducmV2LnhtbESPQWsCMRSE74X+h/CEXoomtlR0NUoRhEJP1fXg7bl5&#10;blY3L8smq2t/fVMo9DjMzDfMYtW7WlypDZVnDeORAkFceFNxqSHfbYZTECEiG6w9k4Y7BVgtHx8W&#10;mBl/4y+6bmMpEoRDhhpsjE0mZSgsOQwj3xAn7+RbhzHJtpSmxVuCu1q+KDWRDitOCxYbWlsqLtvO&#10;aXjt8u/PYz69PJ+NvY/31aE/dwetnwb9+xxEpD7+h//aH0bDm1Iz+H2TnoB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7O+ULHAAAA3QAAAA8AAAAAAAAAAAAAAAAAmAIAAGRy&#10;cy9kb3ducmV2LnhtbFBLBQYAAAAABAAEAPUAAACMAwAAAAA=&#10;" path="m,90l57,r58,90l57,180,,90xe" filled="f" strokeweight=".19939mm">
                    <v:path arrowok="t" o:connecttype="custom" o:connectlocs="0,-1269;57,-1359;115,-1269;57,-1179;0,-1269" o:connectangles="0,0,0,0,0"/>
                  </v:shape>
                </v:group>
                <v:group id="Group 4812" o:spid="_x0000_s1165" style="position:absolute;left:1828;top:-5412;width:1730;height:646" coordorigin="1828,-5412" coordsize="1730,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SaDNMQAAADdAAAA&#10;DwAAAAAAAAAAAAAAAACqAgAAZHJzL2Rvd25yZXYueG1sUEsFBgAAAAAEAAQA+gAAAJsDAAAAAA==&#10;">
                  <v:shape id="Freeform 4813" o:spid="_x0000_s1166" style="position:absolute;left:1828;top:-5412;width:1730;height:646;visibility:visible;mso-wrap-style:square;v-text-anchor:top" coordsize="1730,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HEsUA&#10;AADdAAAADwAAAGRycy9kb3ducmV2LnhtbESPQWvCQBSE7wX/w/KE3uomiiIxG5FIsbe20YPHR/aZ&#10;RLNvl+xW03/fLRR6HGbmGybfjqYXdxp8Z1lBOktAENdWd9woOB1fX9YgfEDW2FsmBd/kYVtMnnLM&#10;tH3wJ92r0IgIYZ+hgjYEl0np65YM+pl1xNG72MFgiHJopB7wEeGml/MkWUmDHceFFh2VLdW36sso&#10;8KW5OlctluVhf6wMrc7N+8dZqefpuNuACDSG//Bf+00rWCZpCr9v4hOQ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wcSxQAAAN0AAAAPAAAAAAAAAAAAAAAAAJgCAABkcnMv&#10;ZG93bnJldi54bWxQSwUGAAAAAAQABAD1AAAAigMAAAAA&#10;" path="m,646r1730,l1730,,,,,646xe" filled="f" strokeweight=".19939mm">
                    <v:path arrowok="t" o:connecttype="custom" o:connectlocs="0,-4766;1730,-4766;1730,-5412;0,-5412;0,-4766" o:connectangles="0,0,0,0,0"/>
                  </v:shape>
                </v:group>
                <v:group id="Group 4810" o:spid="_x0000_s1167" style="position:absolute;left:1828;top:-5614;width:1730;height:202" coordorigin="1828,-5614" coordsize="1730,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i42MUAAADdAAAADwAAAGRycy9kb3ducmV2LnhtbESPQYvCMBSE74L/ITzB&#10;m6ZVFKlGEdldPMiCdWHx9miebbF5KU22rf/eLAgeh5n5htnselOJlhpXWlYQTyMQxJnVJecKfi6f&#10;kxUI55E1VpZJwYMc7LbDwQYTbTs+U5v6XAQIuwQVFN7XiZQuK8igm9qaOHg32xj0QTa51A12AW4q&#10;OYuipTRYclgosKZDQdk9/TMKvjrs9vP4oz3db4fH9bL4/j3FpNR41O/XIDz1/h1+tY9awSKKZ/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a4uNjFAAAA3QAA&#10;AA8AAAAAAAAAAAAAAAAAqgIAAGRycy9kb3ducmV2LnhtbFBLBQYAAAAABAAEAPoAAACcAwAAAAA=&#10;">
                  <v:shape id="Freeform 4811" o:spid="_x0000_s1168" style="position:absolute;left:1828;top:-5614;width:1730;height:202;visibility:visible;mso-wrap-style:square;v-text-anchor:top" coordsize="1730,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6+0cYA&#10;AADdAAAADwAAAGRycy9kb3ducmV2LnhtbESPT2sCMRTE7wW/Q3hCL1ITFW3ZGkUEoXryH5TeHpvX&#10;3aWblyXJ6vrtjSD0OMzMb5j5srO1uJAPlWMNo6ECQZw7U3Gh4XzavH2ACBHZYO2YNNwowHLRe5lj&#10;ZtyVD3Q5xkIkCIcMNZQxNpmUIS/JYhi6hjh5v85bjEn6QhqP1wS3tRwrNZMWK04LJTa0Lin/O7ZW&#10;w/eu9T+7TefGA7Xfv09P2zO3W61f+93qE0SkLv6Hn+0vo2GqRhN4vElP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6+0cYAAADdAAAADwAAAAAAAAAAAAAAAACYAgAAZHJz&#10;L2Rvd25yZXYueG1sUEsFBgAAAAAEAAQA9QAAAIsDAAAAAA==&#10;" path="m,202r1730,l1730,,,,,202xe" filled="f" strokeweight=".19939mm">
                    <v:path arrowok="t" o:connecttype="custom" o:connectlocs="0,-5412;1730,-5412;1730,-5614;0,-5614;0,-5412" o:connectangles="0,0,0,0,0"/>
                  </v:shape>
                </v:group>
                <v:group id="Group 4807" o:spid="_x0000_s1169" style="position:absolute;left:1828;top:-5844;width:1730;height:231" coordorigin="1828,-5844" coordsize="1730,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2FN8YAAADdAAAADwAAAGRycy9kb3ducmV2LnhtbESPT4vCMBTE74LfITzB&#10;25pWV1m6RhFR8SAL/oFlb4/m2Rabl9LEtn77jSB4HGbmN8x82ZlSNFS7wrKCeBSBIE6tLjhTcDlv&#10;P75AOI+ssbRMCh7kYLno9+aYaNvykZqTz0SAsEtQQe59lUjp0pwMupGtiIN3tbVBH2SdSV1jG+Cm&#10;lOMomkmDBYeFHCta55TeTnejYNdiu5rEm+Zwu64ff+fpz+8hJqWGg271DcJT59/hV3uvFUyj+BO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HYU3xgAAAN0A&#10;AAAPAAAAAAAAAAAAAAAAAKoCAABkcnMvZG93bnJldi54bWxQSwUGAAAAAAQABAD6AAAAnQMAAAAA&#10;">
                  <v:shape id="Freeform 4809" o:spid="_x0000_s1170" style="position:absolute;left:1828;top:-5844;width:1730;height:231;visibility:visible;mso-wrap-style:square;v-text-anchor:top" coordsize="1730,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s7sQA&#10;AADdAAAADwAAAGRycy9kb3ducmV2LnhtbESPQWsCMRSE74X+h/AKvdVEYbWsRikFpaWXatv7c/Pc&#10;LG5e1iTq+u8bQfA4zMw3zGzRu1acKMTGs4bhQIEgrrxpuNbw+7N8eQURE7LB1jNpuFCExfzxYYal&#10;8Wde02mTapEhHEvUYFPqSiljZclhHPiOOHs7HxymLEMtTcBzhrtWjpQaS4cN5wWLHb1bqvabo9Mg&#10;1feE2vHo8BnCX7Wyxdd2f9lq/fzUv01BJOrTPXxrfxgNhRoWcH2Tn4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KrO7EAAAA3QAAAA8AAAAAAAAAAAAAAAAAmAIAAGRycy9k&#10;b3ducmV2LnhtbFBLBQYAAAAABAAEAPUAAACJAwAAAAA=&#10;" path="m,230r1730,l1730,,,,,230e" filled="f" strokeweight=".19939mm">
                    <v:path arrowok="t" o:connecttype="custom" o:connectlocs="0,-5614;1730,-5614;1730,-5844;0,-5844;0,-5614" o:connectangles="0,0,0,0,0"/>
                  </v:shape>
                  <v:shape id="Picture 4808" o:spid="_x0000_s1171" type="#_x0000_t75" style="position:absolute;left:1801;top:-7096;width:8077;height:7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RJcTEAAAA3QAAAA8AAABkcnMvZG93bnJldi54bWxEj0GLwjAUhO8L/ofwBG9rqriiXaNIQVDw&#10;4Krg9dE827LNS0mirf56syDscZiZb5jFqjO1uJPzlWUFo2ECgji3uuJCwfm0+ZyB8AFZY22ZFDzI&#10;w2rZ+1hgqm3LP3Q/hkJECPsUFZQhNKmUPi/JoB/ahjh6V+sMhihdIbXDNsJNLcdJMpUGK44LJTaU&#10;lZT/Hm9GwfyZndqJvGKTeX05754Ht9+3Sg363fobRKAu/Iff7a1W8JWMpvD3Jj4BuX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RJcTEAAAA3QAAAA8AAAAAAAAAAAAAAAAA&#10;nwIAAGRycy9kb3ducmV2LnhtbFBLBQYAAAAABAAEAPcAAACQAwAAAAA=&#10;">
                    <v:imagedata r:id="rId37" o:title=""/>
                  </v:shape>
                </v:group>
                <w10:wrap anchorx="page"/>
              </v:group>
            </w:pict>
          </mc:Fallback>
        </mc:AlternateContent>
      </w:r>
      <w:r w:rsidRPr="00D468C9">
        <w:rPr>
          <w:rFonts w:ascii="Times New Roman" w:eastAsia="Times New Roman" w:hAnsi="Times New Roman" w:cs="Times New Roman"/>
          <w:bCs/>
          <w:i/>
        </w:rPr>
        <w:t>Fi</w:t>
      </w:r>
      <w:r w:rsidRPr="00D468C9">
        <w:rPr>
          <w:rFonts w:ascii="Times New Roman" w:eastAsia="Times New Roman" w:hAnsi="Times New Roman" w:cs="Times New Roman"/>
          <w:bCs/>
          <w:i/>
          <w:spacing w:val="1"/>
        </w:rPr>
        <w:t>g</w:t>
      </w:r>
      <w:r w:rsidRPr="00D468C9">
        <w:rPr>
          <w:rFonts w:ascii="Times New Roman" w:eastAsia="Times New Roman" w:hAnsi="Times New Roman" w:cs="Times New Roman"/>
          <w:bCs/>
          <w:i/>
          <w:spacing w:val="-1"/>
        </w:rPr>
        <w:t>u</w:t>
      </w:r>
      <w:r w:rsidRPr="00D468C9">
        <w:rPr>
          <w:rFonts w:ascii="Times New Roman" w:eastAsia="Times New Roman" w:hAnsi="Times New Roman" w:cs="Times New Roman"/>
          <w:bCs/>
          <w:i/>
        </w:rPr>
        <w:t>re</w:t>
      </w:r>
      <w:r w:rsidRPr="00D468C9">
        <w:rPr>
          <w:rFonts w:ascii="Times New Roman" w:eastAsia="Times New Roman" w:hAnsi="Times New Roman" w:cs="Times New Roman"/>
          <w:bCs/>
          <w:i/>
          <w:spacing w:val="-6"/>
        </w:rPr>
        <w:t xml:space="preserve"> </w:t>
      </w:r>
      <w:r w:rsidRPr="00D468C9">
        <w:rPr>
          <w:rFonts w:ascii="Times New Roman" w:eastAsia="Times New Roman" w:hAnsi="Times New Roman" w:cs="Times New Roman"/>
          <w:bCs/>
          <w:i/>
          <w:spacing w:val="1"/>
        </w:rPr>
        <w:t xml:space="preserve">15 </w:t>
      </w:r>
      <w:r w:rsidRPr="00D468C9">
        <w:rPr>
          <w:rFonts w:ascii="Times New Roman" w:eastAsia="Times New Roman" w:hAnsi="Times New Roman" w:cs="Times New Roman"/>
          <w:bCs/>
          <w:i/>
        </w:rPr>
        <w:t>Cl</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rPr>
        <w:t>s</w:t>
      </w:r>
      <w:r w:rsidRPr="00D468C9">
        <w:rPr>
          <w:rFonts w:ascii="Times New Roman" w:eastAsia="Times New Roman" w:hAnsi="Times New Roman" w:cs="Times New Roman"/>
          <w:bCs/>
          <w:i/>
          <w:spacing w:val="-6"/>
        </w:rPr>
        <w:t xml:space="preserve"> </w:t>
      </w:r>
      <w:r w:rsidRPr="00D468C9">
        <w:rPr>
          <w:rFonts w:ascii="Times New Roman" w:eastAsia="Times New Roman" w:hAnsi="Times New Roman" w:cs="Times New Roman"/>
          <w:bCs/>
          <w:i/>
          <w:spacing w:val="-1"/>
        </w:rPr>
        <w:t>d</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ag</w:t>
      </w:r>
      <w:r w:rsidRPr="00D468C9">
        <w:rPr>
          <w:rFonts w:ascii="Times New Roman" w:eastAsia="Times New Roman" w:hAnsi="Times New Roman" w:cs="Times New Roman"/>
          <w:bCs/>
          <w:i/>
        </w:rPr>
        <w:t>r</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rPr>
        <w:t>m</w:t>
      </w:r>
      <w:r w:rsidRPr="00D468C9">
        <w:rPr>
          <w:rFonts w:ascii="Times New Roman" w:eastAsia="Times New Roman" w:hAnsi="Times New Roman" w:cs="Times New Roman"/>
          <w:bCs/>
          <w:i/>
          <w:spacing w:val="-12"/>
        </w:rPr>
        <w:t xml:space="preserve"> </w:t>
      </w:r>
      <w:r w:rsidRPr="00D468C9">
        <w:rPr>
          <w:rFonts w:ascii="Times New Roman" w:eastAsia="Times New Roman" w:hAnsi="Times New Roman" w:cs="Times New Roman"/>
          <w:bCs/>
          <w:i/>
          <w:spacing w:val="1"/>
        </w:rPr>
        <w:t>o</w:t>
      </w:r>
      <w:r w:rsidRPr="00D468C9">
        <w:rPr>
          <w:rFonts w:ascii="Times New Roman" w:eastAsia="Times New Roman" w:hAnsi="Times New Roman" w:cs="Times New Roman"/>
          <w:bCs/>
          <w:i/>
        </w:rPr>
        <w:t>f</w:t>
      </w:r>
      <w:r w:rsidRPr="00D468C9">
        <w:rPr>
          <w:rFonts w:ascii="Times New Roman" w:eastAsia="Times New Roman" w:hAnsi="Times New Roman" w:cs="Times New Roman"/>
          <w:bCs/>
          <w:i/>
          <w:spacing w:val="-1"/>
        </w:rPr>
        <w:t xml:space="preserve"> </w:t>
      </w:r>
      <w:r w:rsidRPr="00D468C9">
        <w:rPr>
          <w:rFonts w:ascii="Times New Roman" w:eastAsia="Times New Roman" w:hAnsi="Times New Roman" w:cs="Times New Roman"/>
          <w:bCs/>
          <w:i/>
        </w:rPr>
        <w:t>cl</w:t>
      </w:r>
      <w:r w:rsidRPr="00D468C9">
        <w:rPr>
          <w:rFonts w:ascii="Times New Roman" w:eastAsia="Times New Roman" w:hAnsi="Times New Roman" w:cs="Times New Roman"/>
          <w:bCs/>
          <w:i/>
          <w:spacing w:val="1"/>
        </w:rPr>
        <w:t>a</w:t>
      </w:r>
      <w:r w:rsidRPr="00D468C9">
        <w:rPr>
          <w:rFonts w:ascii="Times New Roman" w:eastAsia="Times New Roman" w:hAnsi="Times New Roman" w:cs="Times New Roman"/>
          <w:bCs/>
          <w:i/>
          <w:spacing w:val="-1"/>
        </w:rPr>
        <w:t>ss</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f</w:t>
      </w:r>
      <w:r w:rsidRPr="00D468C9">
        <w:rPr>
          <w:rFonts w:ascii="Times New Roman" w:eastAsia="Times New Roman" w:hAnsi="Times New Roman" w:cs="Times New Roman"/>
          <w:bCs/>
          <w:i/>
        </w:rPr>
        <w:t>ic</w:t>
      </w:r>
      <w:r w:rsidRPr="00D468C9">
        <w:rPr>
          <w:rFonts w:ascii="Times New Roman" w:eastAsia="Times New Roman" w:hAnsi="Times New Roman" w:cs="Times New Roman"/>
          <w:bCs/>
          <w:i/>
          <w:spacing w:val="1"/>
        </w:rPr>
        <w:t>at</w:t>
      </w:r>
      <w:r w:rsidRPr="00D468C9">
        <w:rPr>
          <w:rFonts w:ascii="Times New Roman" w:eastAsia="Times New Roman" w:hAnsi="Times New Roman" w:cs="Times New Roman"/>
          <w:bCs/>
          <w:i/>
        </w:rPr>
        <w:t>i</w:t>
      </w:r>
      <w:r w:rsidRPr="00D468C9">
        <w:rPr>
          <w:rFonts w:ascii="Times New Roman" w:eastAsia="Times New Roman" w:hAnsi="Times New Roman" w:cs="Times New Roman"/>
          <w:bCs/>
          <w:i/>
          <w:spacing w:val="1"/>
        </w:rPr>
        <w:t>o</w:t>
      </w:r>
      <w:r w:rsidRPr="00D468C9">
        <w:rPr>
          <w:rFonts w:ascii="Times New Roman" w:eastAsia="Times New Roman" w:hAnsi="Times New Roman" w:cs="Times New Roman"/>
          <w:bCs/>
          <w:i/>
        </w:rPr>
        <w:t>n</w:t>
      </w:r>
      <w:r w:rsidRPr="00D468C9">
        <w:rPr>
          <w:rFonts w:ascii="Times New Roman" w:eastAsia="Times New Roman" w:hAnsi="Times New Roman" w:cs="Times New Roman"/>
          <w:bCs/>
          <w:i/>
          <w:spacing w:val="-13"/>
        </w:rPr>
        <w:t xml:space="preserve"> </w:t>
      </w:r>
      <w:r w:rsidRPr="00D468C9">
        <w:rPr>
          <w:rFonts w:ascii="Times New Roman" w:eastAsia="Times New Roman" w:hAnsi="Times New Roman" w:cs="Times New Roman"/>
          <w:bCs/>
          <w:i/>
          <w:spacing w:val="-1"/>
        </w:rPr>
        <w:t>s</w:t>
      </w:r>
      <w:r w:rsidRPr="00D468C9">
        <w:rPr>
          <w:rFonts w:ascii="Times New Roman" w:eastAsia="Times New Roman" w:hAnsi="Times New Roman" w:cs="Times New Roman"/>
          <w:bCs/>
          <w:i/>
        </w:rPr>
        <w:t>c</w:t>
      </w:r>
      <w:r w:rsidRPr="00D468C9">
        <w:rPr>
          <w:rFonts w:ascii="Times New Roman" w:eastAsia="Times New Roman" w:hAnsi="Times New Roman" w:cs="Times New Roman"/>
          <w:bCs/>
          <w:i/>
          <w:spacing w:val="-1"/>
        </w:rPr>
        <w:t>h</w:t>
      </w:r>
      <w:r w:rsidRPr="00D468C9">
        <w:rPr>
          <w:rFonts w:ascii="Times New Roman" w:eastAsia="Times New Roman" w:hAnsi="Times New Roman" w:cs="Times New Roman"/>
          <w:bCs/>
          <w:i/>
        </w:rPr>
        <w:t>e</w:t>
      </w:r>
      <w:r w:rsidRPr="00D468C9">
        <w:rPr>
          <w:rFonts w:ascii="Times New Roman" w:eastAsia="Times New Roman" w:hAnsi="Times New Roman" w:cs="Times New Roman"/>
          <w:bCs/>
          <w:i/>
          <w:spacing w:val="-6"/>
        </w:rPr>
        <w:t>m</w:t>
      </w:r>
      <w:r w:rsidRPr="00D468C9">
        <w:rPr>
          <w:rFonts w:ascii="Times New Roman" w:eastAsia="Times New Roman" w:hAnsi="Times New Roman" w:cs="Times New Roman"/>
          <w:bCs/>
          <w:i/>
        </w:rPr>
        <w:t>e</w:t>
      </w:r>
      <w:r w:rsidRPr="00D468C9">
        <w:rPr>
          <w:rFonts w:ascii="Times New Roman" w:eastAsia="Times New Roman" w:hAnsi="Times New Roman" w:cs="Times New Roman"/>
          <w:bCs/>
          <w:i/>
          <w:spacing w:val="-6"/>
        </w:rPr>
        <w:t xml:space="preserve"> </w:t>
      </w:r>
      <w:r w:rsidRPr="00D468C9">
        <w:rPr>
          <w:rFonts w:ascii="Times New Roman" w:eastAsia="Times New Roman" w:hAnsi="Times New Roman" w:cs="Times New Roman"/>
          <w:bCs/>
          <w:i/>
        </w:rPr>
        <w:t>in</w:t>
      </w:r>
      <w:r w:rsidRPr="00D468C9">
        <w:rPr>
          <w:rFonts w:ascii="Times New Roman" w:eastAsia="Times New Roman" w:hAnsi="Times New Roman" w:cs="Times New Roman"/>
          <w:bCs/>
          <w:i/>
          <w:spacing w:val="-2"/>
        </w:rPr>
        <w:t xml:space="preserve"> </w:t>
      </w:r>
      <w:r w:rsidRPr="00D468C9">
        <w:rPr>
          <w:rFonts w:ascii="Times New Roman" w:eastAsia="Times New Roman" w:hAnsi="Times New Roman" w:cs="Times New Roman"/>
          <w:bCs/>
          <w:i/>
          <w:spacing w:val="-1"/>
        </w:rPr>
        <w:t>SCMW</w:t>
      </w:r>
    </w:p>
    <w:p w14:paraId="5AFD9932" w14:textId="77777777" w:rsidR="00583B21" w:rsidRPr="006632F3" w:rsidRDefault="00583B21" w:rsidP="00583B21">
      <w:pPr>
        <w:spacing w:after="0"/>
        <w:rPr>
          <w:rFonts w:ascii="Times New Roman" w:hAnsi="Times New Roman" w:cs="Times New Roman"/>
        </w:rPr>
        <w:sectPr w:rsidR="00583B21" w:rsidRPr="006632F3">
          <w:pgSz w:w="12240" w:h="15860"/>
          <w:pgMar w:top="1300" w:right="1700" w:bottom="1000" w:left="1680" w:header="0" w:footer="803" w:gutter="0"/>
          <w:cols w:space="720"/>
        </w:sectPr>
      </w:pPr>
    </w:p>
    <w:p w14:paraId="4DEAF2EC" w14:textId="77777777" w:rsidR="00583B21" w:rsidRPr="006632F3" w:rsidRDefault="00583B21" w:rsidP="00583B21">
      <w:pPr>
        <w:spacing w:before="67" w:after="0" w:line="271" w:lineRule="exact"/>
        <w:ind w:left="106"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41568" behindDoc="1" locked="0" layoutInCell="1" allowOverlap="1" wp14:anchorId="1D850476" wp14:editId="1308ECD3">
                <wp:simplePos x="0" y="0"/>
                <wp:positionH relativeFrom="page">
                  <wp:posOffset>901700</wp:posOffset>
                </wp:positionH>
                <wp:positionV relativeFrom="paragraph">
                  <wp:posOffset>326390</wp:posOffset>
                </wp:positionV>
                <wp:extent cx="8009890" cy="3456305"/>
                <wp:effectExtent l="6350" t="2540" r="3810" b="8255"/>
                <wp:wrapNone/>
                <wp:docPr id="4802" name="Group 4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9890" cy="3456305"/>
                          <a:chOff x="1420" y="514"/>
                          <a:chExt cx="12614" cy="5443"/>
                        </a:xfrm>
                      </wpg:grpSpPr>
                      <pic:pic xmlns:pic="http://schemas.openxmlformats.org/drawingml/2006/picture">
                        <pic:nvPicPr>
                          <pic:cNvPr id="4803" name="Picture 480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2861" y="705"/>
                            <a:ext cx="10396" cy="43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804" name="Picture 480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10518" y="2906"/>
                            <a:ext cx="1171" cy="2154"/>
                          </a:xfrm>
                          <a:prstGeom prst="rect">
                            <a:avLst/>
                          </a:prstGeom>
                          <a:noFill/>
                          <a:extLst>
                            <a:ext uri="{909E8E84-426E-40DD-AFC4-6F175D3DCCD1}">
                              <a14:hiddenFill xmlns:a14="http://schemas.microsoft.com/office/drawing/2010/main">
                                <a:solidFill>
                                  <a:srgbClr val="FFFFFF"/>
                                </a:solidFill>
                              </a14:hiddenFill>
                            </a:ext>
                          </a:extLst>
                        </pic:spPr>
                      </pic:pic>
                      <wpg:grpSp>
                        <wpg:cNvPr id="4805" name="Group 4802"/>
                        <wpg:cNvGrpSpPr>
                          <a:grpSpLocks/>
                        </wpg:cNvGrpSpPr>
                        <wpg:grpSpPr bwMode="auto">
                          <a:xfrm>
                            <a:off x="1443" y="560"/>
                            <a:ext cx="1648" cy="2"/>
                            <a:chOff x="1443" y="560"/>
                            <a:chExt cx="1648" cy="2"/>
                          </a:xfrm>
                        </wpg:grpSpPr>
                        <wps:wsp>
                          <wps:cNvPr id="4806" name="Freeform 4803"/>
                          <wps:cNvSpPr>
                            <a:spLocks/>
                          </wps:cNvSpPr>
                          <wps:spPr bwMode="auto">
                            <a:xfrm>
                              <a:off x="1443" y="560"/>
                              <a:ext cx="1648" cy="2"/>
                            </a:xfrm>
                            <a:custGeom>
                              <a:avLst/>
                              <a:gdLst>
                                <a:gd name="T0" fmla="+- 0 1443 1443"/>
                                <a:gd name="T1" fmla="*/ T0 w 1648"/>
                                <a:gd name="T2" fmla="+- 0 3091 1443"/>
                                <a:gd name="T3" fmla="*/ T2 w 1648"/>
                              </a:gdLst>
                              <a:ahLst/>
                              <a:cxnLst>
                                <a:cxn ang="0">
                                  <a:pos x="T1" y="0"/>
                                </a:cxn>
                                <a:cxn ang="0">
                                  <a:pos x="T3" y="0"/>
                                </a:cxn>
                              </a:cxnLst>
                              <a:rect l="0" t="0" r="r" b="b"/>
                              <a:pathLst>
                                <a:path w="1648">
                                  <a:moveTo>
                                    <a:pt x="0" y="0"/>
                                  </a:moveTo>
                                  <a:lnTo>
                                    <a:pt x="1648" y="0"/>
                                  </a:lnTo>
                                </a:path>
                              </a:pathLst>
                            </a:custGeom>
                            <a:noFill/>
                            <a:ln w="29693">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07" name="Group 4800"/>
                        <wpg:cNvGrpSpPr>
                          <a:grpSpLocks/>
                        </wpg:cNvGrpSpPr>
                        <wpg:grpSpPr bwMode="auto">
                          <a:xfrm>
                            <a:off x="1466" y="537"/>
                            <a:ext cx="2" cy="1108"/>
                            <a:chOff x="1466" y="537"/>
                            <a:chExt cx="2" cy="1108"/>
                          </a:xfrm>
                        </wpg:grpSpPr>
                        <wps:wsp>
                          <wps:cNvPr id="4808" name="Freeform 4801"/>
                          <wps:cNvSpPr>
                            <a:spLocks/>
                          </wps:cNvSpPr>
                          <wps:spPr bwMode="auto">
                            <a:xfrm>
                              <a:off x="1466" y="537"/>
                              <a:ext cx="2" cy="1108"/>
                            </a:xfrm>
                            <a:custGeom>
                              <a:avLst/>
                              <a:gdLst>
                                <a:gd name="T0" fmla="+- 0 1646 537"/>
                                <a:gd name="T1" fmla="*/ 1646 h 1108"/>
                                <a:gd name="T2" fmla="+- 0 537 537"/>
                                <a:gd name="T3" fmla="*/ 537 h 1108"/>
                              </a:gdLst>
                              <a:ahLst/>
                              <a:cxnLst>
                                <a:cxn ang="0">
                                  <a:pos x="0" y="T1"/>
                                </a:cxn>
                                <a:cxn ang="0">
                                  <a:pos x="0" y="T3"/>
                                </a:cxn>
                              </a:cxnLst>
                              <a:rect l="0" t="0" r="r" b="b"/>
                              <a:pathLst>
                                <a:path h="1108">
                                  <a:moveTo>
                                    <a:pt x="0" y="1109"/>
                                  </a:moveTo>
                                  <a:lnTo>
                                    <a:pt x="0" y="0"/>
                                  </a:lnTo>
                                </a:path>
                              </a:pathLst>
                            </a:custGeom>
                            <a:noFill/>
                            <a:ln w="29693">
                              <a:solidFill>
                                <a:srgbClr val="1313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09" name="Group 4798"/>
                        <wpg:cNvGrpSpPr>
                          <a:grpSpLocks/>
                        </wpg:cNvGrpSpPr>
                        <wpg:grpSpPr bwMode="auto">
                          <a:xfrm>
                            <a:off x="3068" y="537"/>
                            <a:ext cx="2" cy="1108"/>
                            <a:chOff x="3068" y="537"/>
                            <a:chExt cx="2" cy="1108"/>
                          </a:xfrm>
                        </wpg:grpSpPr>
                        <wps:wsp>
                          <wps:cNvPr id="4810" name="Freeform 4799"/>
                          <wps:cNvSpPr>
                            <a:spLocks/>
                          </wps:cNvSpPr>
                          <wps:spPr bwMode="auto">
                            <a:xfrm>
                              <a:off x="3068" y="537"/>
                              <a:ext cx="2" cy="1108"/>
                            </a:xfrm>
                            <a:custGeom>
                              <a:avLst/>
                              <a:gdLst>
                                <a:gd name="T0" fmla="+- 0 1646 537"/>
                                <a:gd name="T1" fmla="*/ 1646 h 1108"/>
                                <a:gd name="T2" fmla="+- 0 537 537"/>
                                <a:gd name="T3" fmla="*/ 537 h 1108"/>
                              </a:gdLst>
                              <a:ahLst/>
                              <a:cxnLst>
                                <a:cxn ang="0">
                                  <a:pos x="0" y="T1"/>
                                </a:cxn>
                                <a:cxn ang="0">
                                  <a:pos x="0" y="T3"/>
                                </a:cxn>
                              </a:cxnLst>
                              <a:rect l="0" t="0" r="r" b="b"/>
                              <a:pathLst>
                                <a:path h="1108">
                                  <a:moveTo>
                                    <a:pt x="0" y="1109"/>
                                  </a:moveTo>
                                  <a:lnTo>
                                    <a:pt x="0" y="0"/>
                                  </a:lnTo>
                                </a:path>
                              </a:pathLst>
                            </a:custGeom>
                            <a:noFill/>
                            <a:ln w="29693">
                              <a:solidFill>
                                <a:srgbClr val="1313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1" name="Group 4796"/>
                        <wpg:cNvGrpSpPr>
                          <a:grpSpLocks/>
                        </wpg:cNvGrpSpPr>
                        <wpg:grpSpPr bwMode="auto">
                          <a:xfrm>
                            <a:off x="1443" y="1622"/>
                            <a:ext cx="1648" cy="2"/>
                            <a:chOff x="1443" y="1622"/>
                            <a:chExt cx="1648" cy="2"/>
                          </a:xfrm>
                        </wpg:grpSpPr>
                        <wps:wsp>
                          <wps:cNvPr id="4812" name="Freeform 4797"/>
                          <wps:cNvSpPr>
                            <a:spLocks/>
                          </wps:cNvSpPr>
                          <wps:spPr bwMode="auto">
                            <a:xfrm>
                              <a:off x="1443" y="1622"/>
                              <a:ext cx="1648" cy="2"/>
                            </a:xfrm>
                            <a:custGeom>
                              <a:avLst/>
                              <a:gdLst>
                                <a:gd name="T0" fmla="+- 0 1443 1443"/>
                                <a:gd name="T1" fmla="*/ T0 w 1648"/>
                                <a:gd name="T2" fmla="+- 0 3091 1443"/>
                                <a:gd name="T3" fmla="*/ T2 w 1648"/>
                              </a:gdLst>
                              <a:ahLst/>
                              <a:cxnLst>
                                <a:cxn ang="0">
                                  <a:pos x="T1" y="0"/>
                                </a:cxn>
                                <a:cxn ang="0">
                                  <a:pos x="T3" y="0"/>
                                </a:cxn>
                              </a:cxnLst>
                              <a:rect l="0" t="0" r="r" b="b"/>
                              <a:pathLst>
                                <a:path w="1648">
                                  <a:moveTo>
                                    <a:pt x="0" y="0"/>
                                  </a:moveTo>
                                  <a:lnTo>
                                    <a:pt x="1648" y="0"/>
                                  </a:lnTo>
                                </a:path>
                              </a:pathLst>
                            </a:custGeom>
                            <a:noFill/>
                            <a:ln w="29693">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3" name="Group 4794"/>
                        <wpg:cNvGrpSpPr>
                          <a:grpSpLocks/>
                        </wpg:cNvGrpSpPr>
                        <wpg:grpSpPr bwMode="auto">
                          <a:xfrm>
                            <a:off x="6353" y="4242"/>
                            <a:ext cx="1204" cy="2"/>
                            <a:chOff x="6353" y="4242"/>
                            <a:chExt cx="1204" cy="2"/>
                          </a:xfrm>
                        </wpg:grpSpPr>
                        <wps:wsp>
                          <wps:cNvPr id="4814" name="Freeform 4795"/>
                          <wps:cNvSpPr>
                            <a:spLocks/>
                          </wps:cNvSpPr>
                          <wps:spPr bwMode="auto">
                            <a:xfrm>
                              <a:off x="6353" y="4242"/>
                              <a:ext cx="1204" cy="2"/>
                            </a:xfrm>
                            <a:custGeom>
                              <a:avLst/>
                              <a:gdLst>
                                <a:gd name="T0" fmla="+- 0 6353 6353"/>
                                <a:gd name="T1" fmla="*/ T0 w 1204"/>
                                <a:gd name="T2" fmla="+- 0 7557 6353"/>
                                <a:gd name="T3" fmla="*/ T2 w 1204"/>
                              </a:gdLst>
                              <a:ahLst/>
                              <a:cxnLst>
                                <a:cxn ang="0">
                                  <a:pos x="T1" y="0"/>
                                </a:cxn>
                                <a:cxn ang="0">
                                  <a:pos x="T3" y="0"/>
                                </a:cxn>
                              </a:cxnLst>
                              <a:rect l="0" t="0" r="r" b="b"/>
                              <a:pathLst>
                                <a:path w="1204">
                                  <a:moveTo>
                                    <a:pt x="0" y="0"/>
                                  </a:moveTo>
                                  <a:lnTo>
                                    <a:pt x="1204" y="0"/>
                                  </a:lnTo>
                                </a:path>
                              </a:pathLst>
                            </a:custGeom>
                            <a:noFill/>
                            <a:ln w="7423">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5" name="Group 4792"/>
                        <wpg:cNvGrpSpPr>
                          <a:grpSpLocks/>
                        </wpg:cNvGrpSpPr>
                        <wpg:grpSpPr bwMode="auto">
                          <a:xfrm>
                            <a:off x="2133" y="4878"/>
                            <a:ext cx="748" cy="2"/>
                            <a:chOff x="2133" y="4878"/>
                            <a:chExt cx="748" cy="2"/>
                          </a:xfrm>
                        </wpg:grpSpPr>
                        <wps:wsp>
                          <wps:cNvPr id="4816" name="Freeform 4793"/>
                          <wps:cNvSpPr>
                            <a:spLocks/>
                          </wps:cNvSpPr>
                          <wps:spPr bwMode="auto">
                            <a:xfrm>
                              <a:off x="2133" y="4878"/>
                              <a:ext cx="748" cy="2"/>
                            </a:xfrm>
                            <a:custGeom>
                              <a:avLst/>
                              <a:gdLst>
                                <a:gd name="T0" fmla="+- 0 2133 2133"/>
                                <a:gd name="T1" fmla="*/ T0 w 748"/>
                                <a:gd name="T2" fmla="+- 0 2881 2133"/>
                                <a:gd name="T3" fmla="*/ T2 w 748"/>
                              </a:gdLst>
                              <a:ahLst/>
                              <a:cxnLst>
                                <a:cxn ang="0">
                                  <a:pos x="T1" y="0"/>
                                </a:cxn>
                                <a:cxn ang="0">
                                  <a:pos x="T3" y="0"/>
                                </a:cxn>
                              </a:cxnLst>
                              <a:rect l="0" t="0" r="r" b="b"/>
                              <a:pathLst>
                                <a:path w="748">
                                  <a:moveTo>
                                    <a:pt x="0" y="0"/>
                                  </a:moveTo>
                                  <a:lnTo>
                                    <a:pt x="748" y="0"/>
                                  </a:lnTo>
                                </a:path>
                              </a:pathLst>
                            </a:custGeom>
                            <a:noFill/>
                            <a:ln w="14846">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7" name="Group 4790"/>
                        <wpg:cNvGrpSpPr>
                          <a:grpSpLocks/>
                        </wpg:cNvGrpSpPr>
                        <wpg:grpSpPr bwMode="auto">
                          <a:xfrm>
                            <a:off x="6359" y="4236"/>
                            <a:ext cx="2" cy="1552"/>
                            <a:chOff x="6359" y="4236"/>
                            <a:chExt cx="2" cy="1552"/>
                          </a:xfrm>
                        </wpg:grpSpPr>
                        <wps:wsp>
                          <wps:cNvPr id="4818" name="Freeform 4791"/>
                          <wps:cNvSpPr>
                            <a:spLocks/>
                          </wps:cNvSpPr>
                          <wps:spPr bwMode="auto">
                            <a:xfrm>
                              <a:off x="6359" y="4236"/>
                              <a:ext cx="2" cy="1552"/>
                            </a:xfrm>
                            <a:custGeom>
                              <a:avLst/>
                              <a:gdLst>
                                <a:gd name="T0" fmla="+- 0 5788 4236"/>
                                <a:gd name="T1" fmla="*/ 5788 h 1552"/>
                                <a:gd name="T2" fmla="+- 0 4236 4236"/>
                                <a:gd name="T3" fmla="*/ 4236 h 1552"/>
                              </a:gdLst>
                              <a:ahLst/>
                              <a:cxnLst>
                                <a:cxn ang="0">
                                  <a:pos x="0" y="T1"/>
                                </a:cxn>
                                <a:cxn ang="0">
                                  <a:pos x="0" y="T3"/>
                                </a:cxn>
                              </a:cxnLst>
                              <a:rect l="0" t="0" r="r" b="b"/>
                              <a:pathLst>
                                <a:path h="1552">
                                  <a:moveTo>
                                    <a:pt x="0" y="1552"/>
                                  </a:moveTo>
                                  <a:lnTo>
                                    <a:pt x="0" y="0"/>
                                  </a:lnTo>
                                </a:path>
                              </a:pathLst>
                            </a:custGeom>
                            <a:noFill/>
                            <a:ln w="7423">
                              <a:solidFill>
                                <a:srgbClr val="0F0F0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19" name="Group 4788"/>
                        <wpg:cNvGrpSpPr>
                          <a:grpSpLocks/>
                        </wpg:cNvGrpSpPr>
                        <wpg:grpSpPr bwMode="auto">
                          <a:xfrm>
                            <a:off x="9030" y="5741"/>
                            <a:ext cx="2338" cy="2"/>
                            <a:chOff x="9030" y="5741"/>
                            <a:chExt cx="2338" cy="2"/>
                          </a:xfrm>
                        </wpg:grpSpPr>
                        <wps:wsp>
                          <wps:cNvPr id="4820" name="Freeform 4789"/>
                          <wps:cNvSpPr>
                            <a:spLocks/>
                          </wps:cNvSpPr>
                          <wps:spPr bwMode="auto">
                            <a:xfrm>
                              <a:off x="9030" y="5741"/>
                              <a:ext cx="2338" cy="2"/>
                            </a:xfrm>
                            <a:custGeom>
                              <a:avLst/>
                              <a:gdLst>
                                <a:gd name="T0" fmla="+- 0 9030 9030"/>
                                <a:gd name="T1" fmla="*/ T0 w 2338"/>
                                <a:gd name="T2" fmla="+- 0 11368 9030"/>
                                <a:gd name="T3" fmla="*/ T2 w 2338"/>
                              </a:gdLst>
                              <a:ahLst/>
                              <a:cxnLst>
                                <a:cxn ang="0">
                                  <a:pos x="T1" y="0"/>
                                </a:cxn>
                                <a:cxn ang="0">
                                  <a:pos x="T3" y="0"/>
                                </a:cxn>
                              </a:cxnLst>
                              <a:rect l="0" t="0" r="r" b="b"/>
                              <a:pathLst>
                                <a:path w="2338">
                                  <a:moveTo>
                                    <a:pt x="0" y="0"/>
                                  </a:moveTo>
                                  <a:lnTo>
                                    <a:pt x="2338" y="0"/>
                                  </a:lnTo>
                                </a:path>
                              </a:pathLst>
                            </a:custGeom>
                            <a:noFill/>
                            <a:ln w="22270">
                              <a:solidFill>
                                <a:srgbClr val="4F4F4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21" name="Group 4786"/>
                        <wpg:cNvGrpSpPr>
                          <a:grpSpLocks/>
                        </wpg:cNvGrpSpPr>
                        <wpg:grpSpPr bwMode="auto">
                          <a:xfrm>
                            <a:off x="11356" y="5018"/>
                            <a:ext cx="2" cy="758"/>
                            <a:chOff x="11356" y="5018"/>
                            <a:chExt cx="2" cy="758"/>
                          </a:xfrm>
                        </wpg:grpSpPr>
                        <wps:wsp>
                          <wps:cNvPr id="4822" name="Freeform 4787"/>
                          <wps:cNvSpPr>
                            <a:spLocks/>
                          </wps:cNvSpPr>
                          <wps:spPr bwMode="auto">
                            <a:xfrm>
                              <a:off x="11356" y="5018"/>
                              <a:ext cx="2" cy="758"/>
                            </a:xfrm>
                            <a:custGeom>
                              <a:avLst/>
                              <a:gdLst>
                                <a:gd name="T0" fmla="+- 0 5776 5018"/>
                                <a:gd name="T1" fmla="*/ 5776 h 758"/>
                                <a:gd name="T2" fmla="+- 0 5018 5018"/>
                                <a:gd name="T3" fmla="*/ 5018 h 758"/>
                              </a:gdLst>
                              <a:ahLst/>
                              <a:cxnLst>
                                <a:cxn ang="0">
                                  <a:pos x="0" y="T1"/>
                                </a:cxn>
                                <a:cxn ang="0">
                                  <a:pos x="0" y="T3"/>
                                </a:cxn>
                              </a:cxnLst>
                              <a:rect l="0" t="0" r="r" b="b"/>
                              <a:pathLst>
                                <a:path h="758">
                                  <a:moveTo>
                                    <a:pt x="0" y="758"/>
                                  </a:moveTo>
                                  <a:lnTo>
                                    <a:pt x="0" y="0"/>
                                  </a:lnTo>
                                </a:path>
                              </a:pathLst>
                            </a:custGeom>
                            <a:noFill/>
                            <a:ln w="14846">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23" name="Group 4784"/>
                        <wpg:cNvGrpSpPr>
                          <a:grpSpLocks/>
                        </wpg:cNvGrpSpPr>
                        <wpg:grpSpPr bwMode="auto">
                          <a:xfrm>
                            <a:off x="2139" y="4878"/>
                            <a:ext cx="2" cy="1073"/>
                            <a:chOff x="2139" y="4878"/>
                            <a:chExt cx="2" cy="1073"/>
                          </a:xfrm>
                        </wpg:grpSpPr>
                        <wps:wsp>
                          <wps:cNvPr id="4824" name="Freeform 4785"/>
                          <wps:cNvSpPr>
                            <a:spLocks/>
                          </wps:cNvSpPr>
                          <wps:spPr bwMode="auto">
                            <a:xfrm>
                              <a:off x="2139" y="4878"/>
                              <a:ext cx="2" cy="1073"/>
                            </a:xfrm>
                            <a:custGeom>
                              <a:avLst/>
                              <a:gdLst>
                                <a:gd name="T0" fmla="+- 0 5951 4878"/>
                                <a:gd name="T1" fmla="*/ 5951 h 1073"/>
                                <a:gd name="T2" fmla="+- 0 4878 4878"/>
                                <a:gd name="T3" fmla="*/ 4878 h 1073"/>
                              </a:gdLst>
                              <a:ahLst/>
                              <a:cxnLst>
                                <a:cxn ang="0">
                                  <a:pos x="0" y="T1"/>
                                </a:cxn>
                                <a:cxn ang="0">
                                  <a:pos x="0" y="T3"/>
                                </a:cxn>
                              </a:cxnLst>
                              <a:rect l="0" t="0" r="r" b="b"/>
                              <a:pathLst>
                                <a:path h="1073">
                                  <a:moveTo>
                                    <a:pt x="0" y="1073"/>
                                  </a:moveTo>
                                  <a:lnTo>
                                    <a:pt x="0" y="0"/>
                                  </a:lnTo>
                                </a:path>
                              </a:pathLst>
                            </a:custGeom>
                            <a:noFill/>
                            <a:ln w="7423">
                              <a:solidFill>
                                <a:srgbClr val="0C0C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25" name="Group 4782"/>
                        <wpg:cNvGrpSpPr>
                          <a:grpSpLocks/>
                        </wpg:cNvGrpSpPr>
                        <wpg:grpSpPr bwMode="auto">
                          <a:xfrm>
                            <a:off x="3729" y="4924"/>
                            <a:ext cx="2" cy="1027"/>
                            <a:chOff x="3729" y="4924"/>
                            <a:chExt cx="2" cy="1027"/>
                          </a:xfrm>
                        </wpg:grpSpPr>
                        <wps:wsp>
                          <wps:cNvPr id="4826" name="Freeform 4783"/>
                          <wps:cNvSpPr>
                            <a:spLocks/>
                          </wps:cNvSpPr>
                          <wps:spPr bwMode="auto">
                            <a:xfrm>
                              <a:off x="3729" y="4924"/>
                              <a:ext cx="2" cy="1027"/>
                            </a:xfrm>
                            <a:custGeom>
                              <a:avLst/>
                              <a:gdLst>
                                <a:gd name="T0" fmla="+- 0 5951 4924"/>
                                <a:gd name="T1" fmla="*/ 5951 h 1027"/>
                                <a:gd name="T2" fmla="+- 0 4924 4924"/>
                                <a:gd name="T3" fmla="*/ 4924 h 1027"/>
                              </a:gdLst>
                              <a:ahLst/>
                              <a:cxnLst>
                                <a:cxn ang="0">
                                  <a:pos x="0" y="T1"/>
                                </a:cxn>
                                <a:cxn ang="0">
                                  <a:pos x="0" y="T3"/>
                                </a:cxn>
                              </a:cxnLst>
                              <a:rect l="0" t="0" r="r" b="b"/>
                              <a:pathLst>
                                <a:path h="1027">
                                  <a:moveTo>
                                    <a:pt x="0" y="1027"/>
                                  </a:moveTo>
                                  <a:lnTo>
                                    <a:pt x="0" y="0"/>
                                  </a:lnTo>
                                </a:path>
                              </a:pathLst>
                            </a:custGeom>
                            <a:noFill/>
                            <a:ln w="7423">
                              <a:solidFill>
                                <a:srgbClr val="0C0C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27" name="Group 4780"/>
                        <wpg:cNvGrpSpPr>
                          <a:grpSpLocks/>
                        </wpg:cNvGrpSpPr>
                        <wpg:grpSpPr bwMode="auto">
                          <a:xfrm>
                            <a:off x="7048" y="4994"/>
                            <a:ext cx="2" cy="793"/>
                            <a:chOff x="7048" y="4994"/>
                            <a:chExt cx="2" cy="793"/>
                          </a:xfrm>
                        </wpg:grpSpPr>
                        <wps:wsp>
                          <wps:cNvPr id="4828" name="Freeform 4781"/>
                          <wps:cNvSpPr>
                            <a:spLocks/>
                          </wps:cNvSpPr>
                          <wps:spPr bwMode="auto">
                            <a:xfrm>
                              <a:off x="7048" y="4994"/>
                              <a:ext cx="2" cy="793"/>
                            </a:xfrm>
                            <a:custGeom>
                              <a:avLst/>
                              <a:gdLst>
                                <a:gd name="T0" fmla="+- 0 5788 4994"/>
                                <a:gd name="T1" fmla="*/ 5788 h 793"/>
                                <a:gd name="T2" fmla="+- 0 4994 4994"/>
                                <a:gd name="T3" fmla="*/ 4994 h 793"/>
                              </a:gdLst>
                              <a:ahLst/>
                              <a:cxnLst>
                                <a:cxn ang="0">
                                  <a:pos x="0" y="T1"/>
                                </a:cxn>
                                <a:cxn ang="0">
                                  <a:pos x="0" y="T3"/>
                                </a:cxn>
                              </a:cxnLst>
                              <a:rect l="0" t="0" r="r" b="b"/>
                              <a:pathLst>
                                <a:path h="793">
                                  <a:moveTo>
                                    <a:pt x="0" y="794"/>
                                  </a:moveTo>
                                  <a:lnTo>
                                    <a:pt x="0" y="0"/>
                                  </a:lnTo>
                                </a:path>
                              </a:pathLst>
                            </a:custGeom>
                            <a:noFill/>
                            <a:ln w="7423">
                              <a:solidFill>
                                <a:srgbClr val="08080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29" name="Group 4778"/>
                        <wpg:cNvGrpSpPr>
                          <a:grpSpLocks/>
                        </wpg:cNvGrpSpPr>
                        <wpg:grpSpPr bwMode="auto">
                          <a:xfrm>
                            <a:off x="8644" y="5064"/>
                            <a:ext cx="2" cy="712"/>
                            <a:chOff x="8644" y="5064"/>
                            <a:chExt cx="2" cy="712"/>
                          </a:xfrm>
                        </wpg:grpSpPr>
                        <wps:wsp>
                          <wps:cNvPr id="4830" name="Freeform 4779"/>
                          <wps:cNvSpPr>
                            <a:spLocks/>
                          </wps:cNvSpPr>
                          <wps:spPr bwMode="auto">
                            <a:xfrm>
                              <a:off x="8644" y="5064"/>
                              <a:ext cx="2" cy="712"/>
                            </a:xfrm>
                            <a:custGeom>
                              <a:avLst/>
                              <a:gdLst>
                                <a:gd name="T0" fmla="+- 0 5776 5064"/>
                                <a:gd name="T1" fmla="*/ 5776 h 712"/>
                                <a:gd name="T2" fmla="+- 0 5064 5064"/>
                                <a:gd name="T3" fmla="*/ 5064 h 712"/>
                              </a:gdLst>
                              <a:ahLst/>
                              <a:cxnLst>
                                <a:cxn ang="0">
                                  <a:pos x="0" y="T1"/>
                                </a:cxn>
                                <a:cxn ang="0">
                                  <a:pos x="0" y="T3"/>
                                </a:cxn>
                              </a:cxnLst>
                              <a:rect l="0" t="0" r="r" b="b"/>
                              <a:pathLst>
                                <a:path h="712">
                                  <a:moveTo>
                                    <a:pt x="0" y="712"/>
                                  </a:moveTo>
                                  <a:lnTo>
                                    <a:pt x="0" y="0"/>
                                  </a:lnTo>
                                </a:path>
                              </a:pathLst>
                            </a:custGeom>
                            <a:noFill/>
                            <a:ln w="22270">
                              <a:solidFill>
                                <a:srgbClr val="1313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31" name="Group 4776"/>
                        <wpg:cNvGrpSpPr>
                          <a:grpSpLocks/>
                        </wpg:cNvGrpSpPr>
                        <wpg:grpSpPr bwMode="auto">
                          <a:xfrm>
                            <a:off x="9053" y="4224"/>
                            <a:ext cx="2" cy="1564"/>
                            <a:chOff x="9053" y="4224"/>
                            <a:chExt cx="2" cy="1564"/>
                          </a:xfrm>
                        </wpg:grpSpPr>
                        <wps:wsp>
                          <wps:cNvPr id="4832" name="Freeform 4777"/>
                          <wps:cNvSpPr>
                            <a:spLocks/>
                          </wps:cNvSpPr>
                          <wps:spPr bwMode="auto">
                            <a:xfrm>
                              <a:off x="9053" y="4224"/>
                              <a:ext cx="2" cy="1564"/>
                            </a:xfrm>
                            <a:custGeom>
                              <a:avLst/>
                              <a:gdLst>
                                <a:gd name="T0" fmla="+- 0 5788 4224"/>
                                <a:gd name="T1" fmla="*/ 5788 h 1564"/>
                                <a:gd name="T2" fmla="+- 0 4224 4224"/>
                                <a:gd name="T3" fmla="*/ 4224 h 1564"/>
                              </a:gdLst>
                              <a:ahLst/>
                              <a:cxnLst>
                                <a:cxn ang="0">
                                  <a:pos x="0" y="T1"/>
                                </a:cxn>
                                <a:cxn ang="0">
                                  <a:pos x="0" y="T3"/>
                                </a:cxn>
                              </a:cxnLst>
                              <a:rect l="0" t="0" r="r" b="b"/>
                              <a:pathLst>
                                <a:path h="1564">
                                  <a:moveTo>
                                    <a:pt x="0" y="1564"/>
                                  </a:moveTo>
                                  <a:lnTo>
                                    <a:pt x="0" y="0"/>
                                  </a:lnTo>
                                </a:path>
                              </a:pathLst>
                            </a:custGeom>
                            <a:noFill/>
                            <a:ln w="14846">
                              <a:solidFill>
                                <a:srgbClr val="0C0C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33" name="Group 4774"/>
                        <wpg:cNvGrpSpPr>
                          <a:grpSpLocks/>
                        </wpg:cNvGrpSpPr>
                        <wpg:grpSpPr bwMode="auto">
                          <a:xfrm>
                            <a:off x="9761" y="4983"/>
                            <a:ext cx="2" cy="805"/>
                            <a:chOff x="9761" y="4983"/>
                            <a:chExt cx="2" cy="805"/>
                          </a:xfrm>
                        </wpg:grpSpPr>
                        <wps:wsp>
                          <wps:cNvPr id="4834" name="Freeform 4775"/>
                          <wps:cNvSpPr>
                            <a:spLocks/>
                          </wps:cNvSpPr>
                          <wps:spPr bwMode="auto">
                            <a:xfrm>
                              <a:off x="9761" y="4983"/>
                              <a:ext cx="2" cy="805"/>
                            </a:xfrm>
                            <a:custGeom>
                              <a:avLst/>
                              <a:gdLst>
                                <a:gd name="T0" fmla="+- 0 5788 4983"/>
                                <a:gd name="T1" fmla="*/ 5788 h 805"/>
                                <a:gd name="T2" fmla="+- 0 4983 4983"/>
                                <a:gd name="T3" fmla="*/ 4983 h 805"/>
                              </a:gdLst>
                              <a:ahLst/>
                              <a:cxnLst>
                                <a:cxn ang="0">
                                  <a:pos x="0" y="T1"/>
                                </a:cxn>
                                <a:cxn ang="0">
                                  <a:pos x="0" y="T3"/>
                                </a:cxn>
                              </a:cxnLst>
                              <a:rect l="0" t="0" r="r" b="b"/>
                              <a:pathLst>
                                <a:path h="805">
                                  <a:moveTo>
                                    <a:pt x="0" y="805"/>
                                  </a:moveTo>
                                  <a:lnTo>
                                    <a:pt x="0" y="0"/>
                                  </a:lnTo>
                                </a:path>
                              </a:pathLst>
                            </a:custGeom>
                            <a:noFill/>
                            <a:ln w="7423">
                              <a:solidFill>
                                <a:srgbClr val="1818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35" name="Group 4772"/>
                        <wpg:cNvGrpSpPr>
                          <a:grpSpLocks/>
                        </wpg:cNvGrpSpPr>
                        <wpg:grpSpPr bwMode="auto">
                          <a:xfrm>
                            <a:off x="6341" y="5753"/>
                            <a:ext cx="2338" cy="2"/>
                            <a:chOff x="6341" y="5753"/>
                            <a:chExt cx="2338" cy="2"/>
                          </a:xfrm>
                        </wpg:grpSpPr>
                        <wps:wsp>
                          <wps:cNvPr id="4836" name="Freeform 4773"/>
                          <wps:cNvSpPr>
                            <a:spLocks/>
                          </wps:cNvSpPr>
                          <wps:spPr bwMode="auto">
                            <a:xfrm>
                              <a:off x="6341" y="5753"/>
                              <a:ext cx="2338" cy="2"/>
                            </a:xfrm>
                            <a:custGeom>
                              <a:avLst/>
                              <a:gdLst>
                                <a:gd name="T0" fmla="+- 0 6341 6341"/>
                                <a:gd name="T1" fmla="*/ T0 w 2338"/>
                                <a:gd name="T2" fmla="+- 0 8679 6341"/>
                                <a:gd name="T3" fmla="*/ T2 w 2338"/>
                              </a:gdLst>
                              <a:ahLst/>
                              <a:cxnLst>
                                <a:cxn ang="0">
                                  <a:pos x="T1" y="0"/>
                                </a:cxn>
                                <a:cxn ang="0">
                                  <a:pos x="T3" y="0"/>
                                </a:cxn>
                              </a:cxnLst>
                              <a:rect l="0" t="0" r="r" b="b"/>
                              <a:pathLst>
                                <a:path w="2338">
                                  <a:moveTo>
                                    <a:pt x="0" y="0"/>
                                  </a:moveTo>
                                  <a:lnTo>
                                    <a:pt x="2338" y="0"/>
                                  </a:lnTo>
                                </a:path>
                              </a:pathLst>
                            </a:custGeom>
                            <a:noFill/>
                            <a:ln w="14846">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37" name="Group 4770"/>
                        <wpg:cNvGrpSpPr>
                          <a:grpSpLocks/>
                        </wpg:cNvGrpSpPr>
                        <wpg:grpSpPr bwMode="auto">
                          <a:xfrm>
                            <a:off x="2133" y="5940"/>
                            <a:ext cx="1602" cy="2"/>
                            <a:chOff x="2133" y="5940"/>
                            <a:chExt cx="1602" cy="2"/>
                          </a:xfrm>
                        </wpg:grpSpPr>
                        <wps:wsp>
                          <wps:cNvPr id="4838" name="Freeform 4771"/>
                          <wps:cNvSpPr>
                            <a:spLocks/>
                          </wps:cNvSpPr>
                          <wps:spPr bwMode="auto">
                            <a:xfrm>
                              <a:off x="2133" y="5940"/>
                              <a:ext cx="1602" cy="2"/>
                            </a:xfrm>
                            <a:custGeom>
                              <a:avLst/>
                              <a:gdLst>
                                <a:gd name="T0" fmla="+- 0 2133 2133"/>
                                <a:gd name="T1" fmla="*/ T0 w 1602"/>
                                <a:gd name="T2" fmla="+- 0 3734 2133"/>
                                <a:gd name="T3" fmla="*/ T2 w 1602"/>
                              </a:gdLst>
                              <a:ahLst/>
                              <a:cxnLst>
                                <a:cxn ang="0">
                                  <a:pos x="T1" y="0"/>
                                </a:cxn>
                                <a:cxn ang="0">
                                  <a:pos x="T3" y="0"/>
                                </a:cxn>
                              </a:cxnLst>
                              <a:rect l="0" t="0" r="r" b="b"/>
                              <a:pathLst>
                                <a:path w="1602">
                                  <a:moveTo>
                                    <a:pt x="0" y="0"/>
                                  </a:moveTo>
                                  <a:lnTo>
                                    <a:pt x="1601" y="0"/>
                                  </a:lnTo>
                                </a:path>
                              </a:pathLst>
                            </a:custGeom>
                            <a:noFill/>
                            <a:ln w="14846">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39" name="Group 4768"/>
                        <wpg:cNvGrpSpPr>
                          <a:grpSpLocks/>
                        </wpg:cNvGrpSpPr>
                        <wpg:grpSpPr bwMode="auto">
                          <a:xfrm>
                            <a:off x="13192" y="3151"/>
                            <a:ext cx="2" cy="93"/>
                            <a:chOff x="13192" y="3151"/>
                            <a:chExt cx="2" cy="93"/>
                          </a:xfrm>
                        </wpg:grpSpPr>
                        <wps:wsp>
                          <wps:cNvPr id="4840" name="Freeform 4769"/>
                          <wps:cNvSpPr>
                            <a:spLocks/>
                          </wps:cNvSpPr>
                          <wps:spPr bwMode="auto">
                            <a:xfrm>
                              <a:off x="13192" y="3151"/>
                              <a:ext cx="2" cy="93"/>
                            </a:xfrm>
                            <a:custGeom>
                              <a:avLst/>
                              <a:gdLst>
                                <a:gd name="T0" fmla="+- 0 3244 3151"/>
                                <a:gd name="T1" fmla="*/ 3244 h 93"/>
                                <a:gd name="T2" fmla="+- 0 3151 3151"/>
                                <a:gd name="T3" fmla="*/ 3151 h 93"/>
                              </a:gdLst>
                              <a:ahLst/>
                              <a:cxnLst>
                                <a:cxn ang="0">
                                  <a:pos x="0" y="T1"/>
                                </a:cxn>
                                <a:cxn ang="0">
                                  <a:pos x="0" y="T3"/>
                                </a:cxn>
                              </a:cxnLst>
                              <a:rect l="0" t="0" r="r" b="b"/>
                              <a:pathLst>
                                <a:path h="93">
                                  <a:moveTo>
                                    <a:pt x="0" y="93"/>
                                  </a:moveTo>
                                  <a:lnTo>
                                    <a:pt x="0" y="0"/>
                                  </a:lnTo>
                                </a:path>
                              </a:pathLst>
                            </a:custGeom>
                            <a:noFill/>
                            <a:ln w="74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1" name="Group 4766"/>
                        <wpg:cNvGrpSpPr>
                          <a:grpSpLocks/>
                        </wpg:cNvGrpSpPr>
                        <wpg:grpSpPr bwMode="auto">
                          <a:xfrm>
                            <a:off x="13157" y="4183"/>
                            <a:ext cx="865" cy="2"/>
                            <a:chOff x="13157" y="4183"/>
                            <a:chExt cx="865" cy="2"/>
                          </a:xfrm>
                        </wpg:grpSpPr>
                        <wps:wsp>
                          <wps:cNvPr id="4842" name="Freeform 4767"/>
                          <wps:cNvSpPr>
                            <a:spLocks/>
                          </wps:cNvSpPr>
                          <wps:spPr bwMode="auto">
                            <a:xfrm>
                              <a:off x="13157" y="4183"/>
                              <a:ext cx="865" cy="2"/>
                            </a:xfrm>
                            <a:custGeom>
                              <a:avLst/>
                              <a:gdLst>
                                <a:gd name="T0" fmla="+- 0 13157 13157"/>
                                <a:gd name="T1" fmla="*/ T0 w 865"/>
                                <a:gd name="T2" fmla="+- 0 14022 13157"/>
                                <a:gd name="T3" fmla="*/ T2 w 865"/>
                              </a:gdLst>
                              <a:ahLst/>
                              <a:cxnLst>
                                <a:cxn ang="0">
                                  <a:pos x="T1" y="0"/>
                                </a:cxn>
                                <a:cxn ang="0">
                                  <a:pos x="T3" y="0"/>
                                </a:cxn>
                              </a:cxnLst>
                              <a:rect l="0" t="0" r="r" b="b"/>
                              <a:pathLst>
                                <a:path w="865">
                                  <a:moveTo>
                                    <a:pt x="0" y="0"/>
                                  </a:moveTo>
                                  <a:lnTo>
                                    <a:pt x="865" y="0"/>
                                  </a:lnTo>
                                </a:path>
                              </a:pathLst>
                            </a:custGeom>
                            <a:noFill/>
                            <a:ln w="7423">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3" name="Group 4764"/>
                        <wpg:cNvGrpSpPr>
                          <a:grpSpLocks/>
                        </wpg:cNvGrpSpPr>
                        <wpg:grpSpPr bwMode="auto">
                          <a:xfrm>
                            <a:off x="13174" y="3244"/>
                            <a:ext cx="2" cy="490"/>
                            <a:chOff x="13174" y="3244"/>
                            <a:chExt cx="2" cy="490"/>
                          </a:xfrm>
                        </wpg:grpSpPr>
                        <wps:wsp>
                          <wps:cNvPr id="4844" name="Freeform 4765"/>
                          <wps:cNvSpPr>
                            <a:spLocks/>
                          </wps:cNvSpPr>
                          <wps:spPr bwMode="auto">
                            <a:xfrm>
                              <a:off x="13174" y="3244"/>
                              <a:ext cx="2" cy="490"/>
                            </a:xfrm>
                            <a:custGeom>
                              <a:avLst/>
                              <a:gdLst>
                                <a:gd name="T0" fmla="+- 0 3734 3244"/>
                                <a:gd name="T1" fmla="*/ 3734 h 490"/>
                                <a:gd name="T2" fmla="+- 0 3244 3244"/>
                                <a:gd name="T3" fmla="*/ 3244 h 490"/>
                              </a:gdLst>
                              <a:ahLst/>
                              <a:cxnLst>
                                <a:cxn ang="0">
                                  <a:pos x="0" y="T1"/>
                                </a:cxn>
                                <a:cxn ang="0">
                                  <a:pos x="0" y="T3"/>
                                </a:cxn>
                              </a:cxnLst>
                              <a:rect l="0" t="0" r="r" b="b"/>
                              <a:pathLst>
                                <a:path h="490">
                                  <a:moveTo>
                                    <a:pt x="0" y="490"/>
                                  </a:moveTo>
                                  <a:lnTo>
                                    <a:pt x="0" y="0"/>
                                  </a:lnTo>
                                </a:path>
                              </a:pathLst>
                            </a:custGeom>
                            <a:noFill/>
                            <a:ln w="7423">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5" name="Group 4762"/>
                        <wpg:cNvGrpSpPr>
                          <a:grpSpLocks/>
                        </wpg:cNvGrpSpPr>
                        <wpg:grpSpPr bwMode="auto">
                          <a:xfrm>
                            <a:off x="13197" y="3303"/>
                            <a:ext cx="2" cy="385"/>
                            <a:chOff x="13197" y="3303"/>
                            <a:chExt cx="2" cy="385"/>
                          </a:xfrm>
                        </wpg:grpSpPr>
                        <wps:wsp>
                          <wps:cNvPr id="4846" name="Freeform 4763"/>
                          <wps:cNvSpPr>
                            <a:spLocks/>
                          </wps:cNvSpPr>
                          <wps:spPr bwMode="auto">
                            <a:xfrm>
                              <a:off x="13197" y="3303"/>
                              <a:ext cx="2" cy="385"/>
                            </a:xfrm>
                            <a:custGeom>
                              <a:avLst/>
                              <a:gdLst>
                                <a:gd name="T0" fmla="+- 0 3688 3303"/>
                                <a:gd name="T1" fmla="*/ 3688 h 385"/>
                                <a:gd name="T2" fmla="+- 0 3303 3303"/>
                                <a:gd name="T3" fmla="*/ 3303 h 385"/>
                              </a:gdLst>
                              <a:ahLst/>
                              <a:cxnLst>
                                <a:cxn ang="0">
                                  <a:pos x="0" y="T1"/>
                                </a:cxn>
                                <a:cxn ang="0">
                                  <a:pos x="0" y="T3"/>
                                </a:cxn>
                              </a:cxnLst>
                              <a:rect l="0" t="0" r="r" b="b"/>
                              <a:pathLst>
                                <a:path h="385">
                                  <a:moveTo>
                                    <a:pt x="0" y="385"/>
                                  </a:moveTo>
                                  <a:lnTo>
                                    <a:pt x="0" y="0"/>
                                  </a:lnTo>
                                </a:path>
                              </a:pathLst>
                            </a:custGeom>
                            <a:noFill/>
                            <a:ln w="7423">
                              <a:solidFill>
                                <a:srgbClr val="C8C8C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7" name="Group 4760"/>
                        <wpg:cNvGrpSpPr>
                          <a:grpSpLocks/>
                        </wpg:cNvGrpSpPr>
                        <wpg:grpSpPr bwMode="auto">
                          <a:xfrm>
                            <a:off x="13221" y="3384"/>
                            <a:ext cx="2" cy="583"/>
                            <a:chOff x="13221" y="3384"/>
                            <a:chExt cx="2" cy="583"/>
                          </a:xfrm>
                        </wpg:grpSpPr>
                        <wps:wsp>
                          <wps:cNvPr id="4848" name="Freeform 4761"/>
                          <wps:cNvSpPr>
                            <a:spLocks/>
                          </wps:cNvSpPr>
                          <wps:spPr bwMode="auto">
                            <a:xfrm>
                              <a:off x="13221" y="3384"/>
                              <a:ext cx="2" cy="583"/>
                            </a:xfrm>
                            <a:custGeom>
                              <a:avLst/>
                              <a:gdLst>
                                <a:gd name="T0" fmla="+- 0 3968 3384"/>
                                <a:gd name="T1" fmla="*/ 3968 h 583"/>
                                <a:gd name="T2" fmla="+- 0 3384 3384"/>
                                <a:gd name="T3" fmla="*/ 3384 h 583"/>
                              </a:gdLst>
                              <a:ahLst/>
                              <a:cxnLst>
                                <a:cxn ang="0">
                                  <a:pos x="0" y="T1"/>
                                </a:cxn>
                                <a:cxn ang="0">
                                  <a:pos x="0" y="T3"/>
                                </a:cxn>
                              </a:cxnLst>
                              <a:rect l="0" t="0" r="r" b="b"/>
                              <a:pathLst>
                                <a:path h="583">
                                  <a:moveTo>
                                    <a:pt x="0" y="584"/>
                                  </a:moveTo>
                                  <a:lnTo>
                                    <a:pt x="0" y="0"/>
                                  </a:lnTo>
                                </a:path>
                              </a:pathLst>
                            </a:custGeom>
                            <a:noFill/>
                            <a:ln w="7423">
                              <a:solidFill>
                                <a:srgbClr val="CCCCC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9" name="Group 4758"/>
                        <wpg:cNvGrpSpPr>
                          <a:grpSpLocks/>
                        </wpg:cNvGrpSpPr>
                        <wpg:grpSpPr bwMode="auto">
                          <a:xfrm>
                            <a:off x="13233" y="3571"/>
                            <a:ext cx="2" cy="642"/>
                            <a:chOff x="13233" y="3571"/>
                            <a:chExt cx="2" cy="642"/>
                          </a:xfrm>
                        </wpg:grpSpPr>
                        <wps:wsp>
                          <wps:cNvPr id="4850" name="Freeform 4759"/>
                          <wps:cNvSpPr>
                            <a:spLocks/>
                          </wps:cNvSpPr>
                          <wps:spPr bwMode="auto">
                            <a:xfrm>
                              <a:off x="13233" y="3571"/>
                              <a:ext cx="2" cy="642"/>
                            </a:xfrm>
                            <a:custGeom>
                              <a:avLst/>
                              <a:gdLst>
                                <a:gd name="T0" fmla="+- 0 4213 3571"/>
                                <a:gd name="T1" fmla="*/ 4213 h 642"/>
                                <a:gd name="T2" fmla="+- 0 3571 3571"/>
                                <a:gd name="T3" fmla="*/ 3571 h 642"/>
                              </a:gdLst>
                              <a:ahLst/>
                              <a:cxnLst>
                                <a:cxn ang="0">
                                  <a:pos x="0" y="T1"/>
                                </a:cxn>
                                <a:cxn ang="0">
                                  <a:pos x="0" y="T3"/>
                                </a:cxn>
                              </a:cxnLst>
                              <a:rect l="0" t="0" r="r" b="b"/>
                              <a:pathLst>
                                <a:path h="642">
                                  <a:moveTo>
                                    <a:pt x="0" y="642"/>
                                  </a:moveTo>
                                  <a:lnTo>
                                    <a:pt x="0" y="0"/>
                                  </a:lnTo>
                                </a:path>
                              </a:pathLst>
                            </a:custGeom>
                            <a:noFill/>
                            <a:ln w="7423">
                              <a:solidFill>
                                <a:srgbClr val="BCBC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51" name="Group 4756"/>
                        <wpg:cNvGrpSpPr>
                          <a:grpSpLocks/>
                        </wpg:cNvGrpSpPr>
                        <wpg:grpSpPr bwMode="auto">
                          <a:xfrm>
                            <a:off x="11684" y="4183"/>
                            <a:ext cx="1146" cy="2"/>
                            <a:chOff x="11684" y="4183"/>
                            <a:chExt cx="1146" cy="2"/>
                          </a:xfrm>
                        </wpg:grpSpPr>
                        <wps:wsp>
                          <wps:cNvPr id="4852" name="Freeform 4757"/>
                          <wps:cNvSpPr>
                            <a:spLocks/>
                          </wps:cNvSpPr>
                          <wps:spPr bwMode="auto">
                            <a:xfrm>
                              <a:off x="11684" y="4183"/>
                              <a:ext cx="1146" cy="2"/>
                            </a:xfrm>
                            <a:custGeom>
                              <a:avLst/>
                              <a:gdLst>
                                <a:gd name="T0" fmla="+- 0 11684 11684"/>
                                <a:gd name="T1" fmla="*/ T0 w 1146"/>
                                <a:gd name="T2" fmla="+- 0 12829 11684"/>
                                <a:gd name="T3" fmla="*/ T2 w 1146"/>
                              </a:gdLst>
                              <a:ahLst/>
                              <a:cxnLst>
                                <a:cxn ang="0">
                                  <a:pos x="T1" y="0"/>
                                </a:cxn>
                                <a:cxn ang="0">
                                  <a:pos x="T3" y="0"/>
                                </a:cxn>
                              </a:cxnLst>
                              <a:rect l="0" t="0" r="r" b="b"/>
                              <a:pathLst>
                                <a:path w="1146">
                                  <a:moveTo>
                                    <a:pt x="0" y="0"/>
                                  </a:moveTo>
                                  <a:lnTo>
                                    <a:pt x="1145" y="0"/>
                                  </a:lnTo>
                                </a:path>
                              </a:pathLst>
                            </a:custGeom>
                            <a:noFill/>
                            <a:ln w="7423">
                              <a:solidFill>
                                <a:srgbClr val="0C0C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53" name="Group 4754"/>
                        <wpg:cNvGrpSpPr>
                          <a:grpSpLocks/>
                        </wpg:cNvGrpSpPr>
                        <wpg:grpSpPr bwMode="auto">
                          <a:xfrm>
                            <a:off x="12782" y="4183"/>
                            <a:ext cx="444" cy="2"/>
                            <a:chOff x="12782" y="4183"/>
                            <a:chExt cx="444" cy="2"/>
                          </a:xfrm>
                        </wpg:grpSpPr>
                        <wps:wsp>
                          <wps:cNvPr id="4854" name="Freeform 4755"/>
                          <wps:cNvSpPr>
                            <a:spLocks/>
                          </wps:cNvSpPr>
                          <wps:spPr bwMode="auto">
                            <a:xfrm>
                              <a:off x="12782" y="4183"/>
                              <a:ext cx="444" cy="2"/>
                            </a:xfrm>
                            <a:custGeom>
                              <a:avLst/>
                              <a:gdLst>
                                <a:gd name="T0" fmla="+- 0 12782 12782"/>
                                <a:gd name="T1" fmla="*/ T0 w 444"/>
                                <a:gd name="T2" fmla="+- 0 13227 12782"/>
                                <a:gd name="T3" fmla="*/ T2 w 444"/>
                              </a:gdLst>
                              <a:ahLst/>
                              <a:cxnLst>
                                <a:cxn ang="0">
                                  <a:pos x="T1" y="0"/>
                                </a:cxn>
                                <a:cxn ang="0">
                                  <a:pos x="T3" y="0"/>
                                </a:cxn>
                              </a:cxnLst>
                              <a:rect l="0" t="0" r="r" b="b"/>
                              <a:pathLst>
                                <a:path w="444">
                                  <a:moveTo>
                                    <a:pt x="0" y="0"/>
                                  </a:moveTo>
                                  <a:lnTo>
                                    <a:pt x="445" y="0"/>
                                  </a:lnTo>
                                </a:path>
                              </a:pathLst>
                            </a:custGeom>
                            <a:noFill/>
                            <a:ln w="7423">
                              <a:solidFill>
                                <a:srgbClr val="2B2B2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55" name="Group 4752"/>
                        <wpg:cNvGrpSpPr>
                          <a:grpSpLocks/>
                        </wpg:cNvGrpSpPr>
                        <wpg:grpSpPr bwMode="auto">
                          <a:xfrm>
                            <a:off x="11689" y="4178"/>
                            <a:ext cx="2" cy="1540"/>
                            <a:chOff x="11689" y="4178"/>
                            <a:chExt cx="2" cy="1540"/>
                          </a:xfrm>
                        </wpg:grpSpPr>
                        <wps:wsp>
                          <wps:cNvPr id="4856" name="Freeform 4753"/>
                          <wps:cNvSpPr>
                            <a:spLocks/>
                          </wps:cNvSpPr>
                          <wps:spPr bwMode="auto">
                            <a:xfrm>
                              <a:off x="11689" y="4178"/>
                              <a:ext cx="2" cy="1540"/>
                            </a:xfrm>
                            <a:custGeom>
                              <a:avLst/>
                              <a:gdLst>
                                <a:gd name="T0" fmla="+- 0 5718 4178"/>
                                <a:gd name="T1" fmla="*/ 5718 h 1540"/>
                                <a:gd name="T2" fmla="+- 0 4178 4178"/>
                                <a:gd name="T3" fmla="*/ 4178 h 1540"/>
                              </a:gdLst>
                              <a:ahLst/>
                              <a:cxnLst>
                                <a:cxn ang="0">
                                  <a:pos x="0" y="T1"/>
                                </a:cxn>
                                <a:cxn ang="0">
                                  <a:pos x="0" y="T3"/>
                                </a:cxn>
                              </a:cxnLst>
                              <a:rect l="0" t="0" r="r" b="b"/>
                              <a:pathLst>
                                <a:path h="1540">
                                  <a:moveTo>
                                    <a:pt x="0" y="1540"/>
                                  </a:moveTo>
                                  <a:lnTo>
                                    <a:pt x="0" y="0"/>
                                  </a:lnTo>
                                </a:path>
                              </a:pathLst>
                            </a:custGeom>
                            <a:noFill/>
                            <a:ln w="7423">
                              <a:solidFill>
                                <a:srgbClr val="1313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57" name="Group 4750"/>
                        <wpg:cNvGrpSpPr>
                          <a:grpSpLocks/>
                        </wpg:cNvGrpSpPr>
                        <wpg:grpSpPr bwMode="auto">
                          <a:xfrm>
                            <a:off x="12864" y="4930"/>
                            <a:ext cx="1157" cy="2"/>
                            <a:chOff x="12864" y="4930"/>
                            <a:chExt cx="1157" cy="2"/>
                          </a:xfrm>
                        </wpg:grpSpPr>
                        <wps:wsp>
                          <wps:cNvPr id="4858" name="Freeform 4751"/>
                          <wps:cNvSpPr>
                            <a:spLocks/>
                          </wps:cNvSpPr>
                          <wps:spPr bwMode="auto">
                            <a:xfrm>
                              <a:off x="12864" y="4930"/>
                              <a:ext cx="1157" cy="2"/>
                            </a:xfrm>
                            <a:custGeom>
                              <a:avLst/>
                              <a:gdLst>
                                <a:gd name="T0" fmla="+- 0 12864 12864"/>
                                <a:gd name="T1" fmla="*/ T0 w 1157"/>
                                <a:gd name="T2" fmla="+- 0 14022 12864"/>
                                <a:gd name="T3" fmla="*/ T2 w 1157"/>
                              </a:gdLst>
                              <a:ahLst/>
                              <a:cxnLst>
                                <a:cxn ang="0">
                                  <a:pos x="T1" y="0"/>
                                </a:cxn>
                                <a:cxn ang="0">
                                  <a:pos x="T3" y="0"/>
                                </a:cxn>
                              </a:cxnLst>
                              <a:rect l="0" t="0" r="r" b="b"/>
                              <a:pathLst>
                                <a:path w="1157">
                                  <a:moveTo>
                                    <a:pt x="0" y="0"/>
                                  </a:moveTo>
                                  <a:lnTo>
                                    <a:pt x="1158" y="0"/>
                                  </a:lnTo>
                                </a:path>
                              </a:pathLst>
                            </a:custGeom>
                            <a:noFill/>
                            <a:ln w="7423">
                              <a:solidFill>
                                <a:srgbClr val="2F2F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59" name="Group 4748"/>
                        <wpg:cNvGrpSpPr>
                          <a:grpSpLocks/>
                        </wpg:cNvGrpSpPr>
                        <wpg:grpSpPr bwMode="auto">
                          <a:xfrm>
                            <a:off x="14016" y="4178"/>
                            <a:ext cx="2" cy="770"/>
                            <a:chOff x="14016" y="4178"/>
                            <a:chExt cx="2" cy="770"/>
                          </a:xfrm>
                        </wpg:grpSpPr>
                        <wps:wsp>
                          <wps:cNvPr id="4860" name="Freeform 4749"/>
                          <wps:cNvSpPr>
                            <a:spLocks/>
                          </wps:cNvSpPr>
                          <wps:spPr bwMode="auto">
                            <a:xfrm>
                              <a:off x="14016" y="4178"/>
                              <a:ext cx="2" cy="770"/>
                            </a:xfrm>
                            <a:custGeom>
                              <a:avLst/>
                              <a:gdLst>
                                <a:gd name="T0" fmla="+- 0 4948 4178"/>
                                <a:gd name="T1" fmla="*/ 4948 h 770"/>
                                <a:gd name="T2" fmla="+- 0 4178 4178"/>
                                <a:gd name="T3" fmla="*/ 4178 h 770"/>
                              </a:gdLst>
                              <a:ahLst/>
                              <a:cxnLst>
                                <a:cxn ang="0">
                                  <a:pos x="0" y="T1"/>
                                </a:cxn>
                                <a:cxn ang="0">
                                  <a:pos x="0" y="T3"/>
                                </a:cxn>
                              </a:cxnLst>
                              <a:rect l="0" t="0" r="r" b="b"/>
                              <a:pathLst>
                                <a:path h="770">
                                  <a:moveTo>
                                    <a:pt x="0" y="770"/>
                                  </a:moveTo>
                                  <a:lnTo>
                                    <a:pt x="0" y="0"/>
                                  </a:lnTo>
                                </a:path>
                              </a:pathLst>
                            </a:custGeom>
                            <a:noFill/>
                            <a:ln w="7423">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1" name="Group 4746"/>
                        <wpg:cNvGrpSpPr>
                          <a:grpSpLocks/>
                        </wpg:cNvGrpSpPr>
                        <wpg:grpSpPr bwMode="auto">
                          <a:xfrm>
                            <a:off x="11684" y="5712"/>
                            <a:ext cx="783" cy="2"/>
                            <a:chOff x="11684" y="5712"/>
                            <a:chExt cx="783" cy="2"/>
                          </a:xfrm>
                        </wpg:grpSpPr>
                        <wps:wsp>
                          <wps:cNvPr id="4862" name="Freeform 4747"/>
                          <wps:cNvSpPr>
                            <a:spLocks/>
                          </wps:cNvSpPr>
                          <wps:spPr bwMode="auto">
                            <a:xfrm>
                              <a:off x="11684" y="5712"/>
                              <a:ext cx="783" cy="2"/>
                            </a:xfrm>
                            <a:custGeom>
                              <a:avLst/>
                              <a:gdLst>
                                <a:gd name="T0" fmla="+- 0 11684 11684"/>
                                <a:gd name="T1" fmla="*/ T0 w 783"/>
                                <a:gd name="T2" fmla="+- 0 12467 11684"/>
                                <a:gd name="T3" fmla="*/ T2 w 783"/>
                              </a:gdLst>
                              <a:ahLst/>
                              <a:cxnLst>
                                <a:cxn ang="0">
                                  <a:pos x="T1" y="0"/>
                                </a:cxn>
                                <a:cxn ang="0">
                                  <a:pos x="T3" y="0"/>
                                </a:cxn>
                              </a:cxnLst>
                              <a:rect l="0" t="0" r="r" b="b"/>
                              <a:pathLst>
                                <a:path w="783">
                                  <a:moveTo>
                                    <a:pt x="0" y="0"/>
                                  </a:moveTo>
                                  <a:lnTo>
                                    <a:pt x="783" y="0"/>
                                  </a:lnTo>
                                </a:path>
                              </a:pathLst>
                            </a:custGeom>
                            <a:noFill/>
                            <a:ln w="7423">
                              <a:solidFill>
                                <a:srgbClr val="08080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3" name="Group 4744"/>
                        <wpg:cNvGrpSpPr>
                          <a:grpSpLocks/>
                        </wpg:cNvGrpSpPr>
                        <wpg:grpSpPr bwMode="auto">
                          <a:xfrm>
                            <a:off x="12391" y="4924"/>
                            <a:ext cx="2" cy="793"/>
                            <a:chOff x="12391" y="4924"/>
                            <a:chExt cx="2" cy="793"/>
                          </a:xfrm>
                        </wpg:grpSpPr>
                        <wps:wsp>
                          <wps:cNvPr id="4864" name="Freeform 4745"/>
                          <wps:cNvSpPr>
                            <a:spLocks/>
                          </wps:cNvSpPr>
                          <wps:spPr bwMode="auto">
                            <a:xfrm>
                              <a:off x="12391" y="4924"/>
                              <a:ext cx="2" cy="793"/>
                            </a:xfrm>
                            <a:custGeom>
                              <a:avLst/>
                              <a:gdLst>
                                <a:gd name="T0" fmla="+- 0 5718 4924"/>
                                <a:gd name="T1" fmla="*/ 5718 h 793"/>
                                <a:gd name="T2" fmla="+- 0 4924 4924"/>
                                <a:gd name="T3" fmla="*/ 4924 h 793"/>
                              </a:gdLst>
                              <a:ahLst/>
                              <a:cxnLst>
                                <a:cxn ang="0">
                                  <a:pos x="0" y="T1"/>
                                </a:cxn>
                                <a:cxn ang="0">
                                  <a:pos x="0" y="T3"/>
                                </a:cxn>
                              </a:cxnLst>
                              <a:rect l="0" t="0" r="r" b="b"/>
                              <a:pathLst>
                                <a:path h="793">
                                  <a:moveTo>
                                    <a:pt x="0" y="794"/>
                                  </a:moveTo>
                                  <a:lnTo>
                                    <a:pt x="0" y="0"/>
                                  </a:lnTo>
                                </a:path>
                              </a:pathLst>
                            </a:custGeom>
                            <a:noFill/>
                            <a:ln w="7423">
                              <a:solidFill>
                                <a:srgbClr val="08080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5" name="Group 4742"/>
                        <wpg:cNvGrpSpPr>
                          <a:grpSpLocks/>
                        </wpg:cNvGrpSpPr>
                        <wpg:grpSpPr bwMode="auto">
                          <a:xfrm>
                            <a:off x="12443" y="5683"/>
                            <a:ext cx="82" cy="2"/>
                            <a:chOff x="12443" y="5683"/>
                            <a:chExt cx="82" cy="2"/>
                          </a:xfrm>
                        </wpg:grpSpPr>
                        <wps:wsp>
                          <wps:cNvPr id="4866" name="Freeform 4743"/>
                          <wps:cNvSpPr>
                            <a:spLocks/>
                          </wps:cNvSpPr>
                          <wps:spPr bwMode="auto">
                            <a:xfrm>
                              <a:off x="12443" y="5683"/>
                              <a:ext cx="82" cy="2"/>
                            </a:xfrm>
                            <a:custGeom>
                              <a:avLst/>
                              <a:gdLst>
                                <a:gd name="T0" fmla="+- 0 12443 12443"/>
                                <a:gd name="T1" fmla="*/ T0 w 82"/>
                                <a:gd name="T2" fmla="+- 0 12525 12443"/>
                                <a:gd name="T3" fmla="*/ T2 w 82"/>
                              </a:gdLst>
                              <a:ahLst/>
                              <a:cxnLst>
                                <a:cxn ang="0">
                                  <a:pos x="T1" y="0"/>
                                </a:cxn>
                                <a:cxn ang="0">
                                  <a:pos x="T3" y="0"/>
                                </a:cxn>
                              </a:cxnLst>
                              <a:rect l="0" t="0" r="r" b="b"/>
                              <a:pathLst>
                                <a:path w="82">
                                  <a:moveTo>
                                    <a:pt x="0" y="0"/>
                                  </a:moveTo>
                                  <a:lnTo>
                                    <a:pt x="82" y="0"/>
                                  </a:lnTo>
                                </a:path>
                              </a:pathLst>
                            </a:custGeom>
                            <a:noFill/>
                            <a:ln w="14846">
                              <a:solidFill>
                                <a:srgbClr val="0C0C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7" name="Group 4740"/>
                        <wpg:cNvGrpSpPr>
                          <a:grpSpLocks/>
                        </wpg:cNvGrpSpPr>
                        <wpg:grpSpPr bwMode="auto">
                          <a:xfrm>
                            <a:off x="12514" y="5683"/>
                            <a:ext cx="1508" cy="2"/>
                            <a:chOff x="12514" y="5683"/>
                            <a:chExt cx="1508" cy="2"/>
                          </a:xfrm>
                        </wpg:grpSpPr>
                        <wps:wsp>
                          <wps:cNvPr id="4868" name="Freeform 4741"/>
                          <wps:cNvSpPr>
                            <a:spLocks/>
                          </wps:cNvSpPr>
                          <wps:spPr bwMode="auto">
                            <a:xfrm>
                              <a:off x="12514" y="5683"/>
                              <a:ext cx="1508" cy="2"/>
                            </a:xfrm>
                            <a:custGeom>
                              <a:avLst/>
                              <a:gdLst>
                                <a:gd name="T0" fmla="+- 0 12514 12514"/>
                                <a:gd name="T1" fmla="*/ T0 w 1508"/>
                                <a:gd name="T2" fmla="+- 0 14022 12514"/>
                                <a:gd name="T3" fmla="*/ T2 w 1508"/>
                              </a:gdLst>
                              <a:ahLst/>
                              <a:cxnLst>
                                <a:cxn ang="0">
                                  <a:pos x="T1" y="0"/>
                                </a:cxn>
                                <a:cxn ang="0">
                                  <a:pos x="T3" y="0"/>
                                </a:cxn>
                              </a:cxnLst>
                              <a:rect l="0" t="0" r="r" b="b"/>
                              <a:pathLst>
                                <a:path w="1508">
                                  <a:moveTo>
                                    <a:pt x="0" y="0"/>
                                  </a:moveTo>
                                  <a:lnTo>
                                    <a:pt x="1508" y="0"/>
                                  </a:lnTo>
                                </a:path>
                              </a:pathLst>
                            </a:custGeom>
                            <a:noFill/>
                            <a:ln w="14846">
                              <a:solidFill>
                                <a:srgbClr val="2B2B2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69" name="Group 4738"/>
                        <wpg:cNvGrpSpPr>
                          <a:grpSpLocks/>
                        </wpg:cNvGrpSpPr>
                        <wpg:grpSpPr bwMode="auto">
                          <a:xfrm>
                            <a:off x="13998" y="4889"/>
                            <a:ext cx="2" cy="805"/>
                            <a:chOff x="13998" y="4889"/>
                            <a:chExt cx="2" cy="805"/>
                          </a:xfrm>
                        </wpg:grpSpPr>
                        <wps:wsp>
                          <wps:cNvPr id="4870" name="Freeform 4739"/>
                          <wps:cNvSpPr>
                            <a:spLocks/>
                          </wps:cNvSpPr>
                          <wps:spPr bwMode="auto">
                            <a:xfrm>
                              <a:off x="13998" y="4889"/>
                              <a:ext cx="2" cy="805"/>
                            </a:xfrm>
                            <a:custGeom>
                              <a:avLst/>
                              <a:gdLst>
                                <a:gd name="T0" fmla="+- 0 5695 4889"/>
                                <a:gd name="T1" fmla="*/ 5695 h 805"/>
                                <a:gd name="T2" fmla="+- 0 4889 4889"/>
                                <a:gd name="T3" fmla="*/ 4889 h 805"/>
                              </a:gdLst>
                              <a:ahLst/>
                              <a:cxnLst>
                                <a:cxn ang="0">
                                  <a:pos x="0" y="T1"/>
                                </a:cxn>
                                <a:cxn ang="0">
                                  <a:pos x="0" y="T3"/>
                                </a:cxn>
                              </a:cxnLst>
                              <a:rect l="0" t="0" r="r" b="b"/>
                              <a:pathLst>
                                <a:path h="805">
                                  <a:moveTo>
                                    <a:pt x="0" y="806"/>
                                  </a:moveTo>
                                  <a:lnTo>
                                    <a:pt x="0" y="0"/>
                                  </a:lnTo>
                                </a:path>
                              </a:pathLst>
                            </a:custGeom>
                            <a:noFill/>
                            <a:ln w="22270">
                              <a:solidFill>
                                <a:srgbClr val="08080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37" o:spid="_x0000_s1026" style="position:absolute;margin-left:71pt;margin-top:25.7pt;width:630.7pt;height:272.15pt;z-index:-251174912;mso-position-horizontal-relative:page" coordorigin="1420,514" coordsize="12614,54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">
                <v:shape id="Picture 4805" o:spid="_x0000_s1027" type="#_x0000_t75" style="position:absolute;left:2861;top:705;width:10396;height:4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tMxjEAAAA3QAAAA8AAABkcnMvZG93bnJldi54bWxEj0FrAjEUhO+F/ofwCr3VRC0StkaRQqGC&#10;l1XBHh+b52Zx87Jsoq7/3hQEj8PMfMPMl4NvxYX62AQ2MB4pEMRVsA3XBva7nw8NIiZki21gMnCj&#10;CMvF68scCxuuXNJlm2qRIRwLNOBS6gopY+XIYxyFjjh7x9B7TFn2tbQ9XjPct3Ki1Ex6bDgvOOzo&#10;21F12p69AV11h2n5V6qD06fBr296HcYbY97fhtUXiERDeoYf7V9r4FOrKfy/yU9A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ztMxjEAAAA3QAAAA8AAAAAAAAAAAAAAAAA&#10;nwIAAGRycy9kb3ducmV2LnhtbFBLBQYAAAAABAAEAPcAAACQAwAAAAA=&#10;">
                  <v:imagedata r:id="rId40" o:title=""/>
                </v:shape>
                <v:shape id="Picture 4804" o:spid="_x0000_s1028" type="#_x0000_t75" style="position:absolute;left:10518;top:2906;width:1171;height:21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L9hfBAAAA3QAAAA8AAABkcnMvZG93bnJldi54bWxEj0GLwjAUhO/C/ofwhL1p6iIq1bTIYmHx&#10;ZtX7o3nblm1eShJt998bQfA4zMw3zC4fTSfu5HxrWcFinoAgrqxuuVZwORezDQgfkDV2lknBP3nI&#10;s4/JDlNtBz7RvQy1iBD2KSpoQuhTKX3VkEE/tz1x9H6tMxiidLXUDocIN538SpKVNNhyXGiwp++G&#10;qr/yZhS4ejH44/VYmEPJvZXF+nqmtVKf03G/BRFoDO/wq/2jFSw3yRKeb+ITkN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yL9hfBAAAA3QAAAA8AAAAAAAAAAAAAAAAAnwIA&#10;AGRycy9kb3ducmV2LnhtbFBLBQYAAAAABAAEAPcAAACNAwAAAAA=&#10;">
                  <v:imagedata r:id="rId41" o:title=""/>
                </v:shape>
                <v:group id="Group 4802" o:spid="_x0000_s1029" style="position:absolute;left:1443;top:560;width:1648;height:2" coordorigin="1443,560" coordsize="16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0U+8YAAADdAAAADwAAAGRycy9kb3ducmV2LnhtbESPT4vCMBTE78J+h/AW&#10;vGna9Q9SjSKyKx5EUBcWb4/m2Rabl9Jk2/rtjSB4HGbmN8xi1ZlSNFS7wrKCeBiBIE6tLjhT8Hv+&#10;GcxAOI+ssbRMCu7kYLX86C0w0bblIzUnn4kAYZeggtz7KpHSpTkZdENbEQfvamuDPsg6k7rGNsBN&#10;Kb+iaCoNFhwWcqxok1N6O/0bBdsW2/Uo/m72t+vmfjlPDn/7mJTqf3brOQhPnX+HX+2dVjCeRR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TRT7xgAAAN0A&#10;AAAPAAAAAAAAAAAAAAAAAKoCAABkcnMvZG93bnJldi54bWxQSwUGAAAAAAQABAD6AAAAnQMAAAAA&#10;">
                  <v:shape id="Freeform 4803" o:spid="_x0000_s1030" style="position:absolute;left:1443;top:560;width:1648;height:2;visibility:visible;mso-wrap-style:square;v-text-anchor:top" coordsize="16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EOb8MA&#10;AADdAAAADwAAAGRycy9kb3ducmV2LnhtbESPwWrDMBBE74X+g9hCb41cU2LjRjYl0BDIqU7oebE2&#10;tom1EpLqOH8fFQo9DjPzhtk0i5nETD6MlhW8rjIQxJ3VI/cKTsfPlxJEiMgaJ8uk4EYBmvrxYYOV&#10;tlf+ormNvUgQDhUqGGJ0lZShG8hgWFlHnLyz9QZjkr6X2uM1wc0k8yxbS4Mjp4UBHW0H6i7tj1Gg&#10;22L2u9nl26Lwppzc7pgfvpV6flo+3kFEWuJ/+K+91wreymwNv2/SE5D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EOb8MAAADdAAAADwAAAAAAAAAAAAAAAACYAgAAZHJzL2Rv&#10;d25yZXYueG1sUEsFBgAAAAAEAAQA9QAAAIgDAAAAAA==&#10;" path="m,l1648,e" filled="f" strokecolor="#1c1c1c" strokeweight=".82481mm">
                    <v:path arrowok="t" o:connecttype="custom" o:connectlocs="0,0;1648,0" o:connectangles="0,0"/>
                  </v:shape>
                </v:group>
                <v:group id="Group 4800" o:spid="_x0000_s1031" style="position:absolute;left:1466;top:537;width:2;height:1108" coordorigin="1466,537" coordsize="2,1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MvF8cAAADdAAAADwAAAGRycy9kb3ducmV2LnhtbESPT2vCQBTE74LfYXlC&#10;b3UTazWkriKi0oMUqoXS2yP78gezb0N2TeK37xYKHoeZ+Q2z2gymFh21rrKsIJ5GIIgzqysuFHxd&#10;Ds8JCOeRNdaWScGdHGzW49EKU217/qTu7AsRIOxSVFB636RSuqwkg25qG+Lg5bY16INsC6lb7APc&#10;1HIWRQtpsOKwUGJDu5Ky6/lmFBx77Lcv8b47XfPd/efy+vF9ikmpp8mwfQPhafCP8H/7XSuYJ9ES&#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dMvF8cAAADd&#10;AAAADwAAAAAAAAAAAAAAAACqAgAAZHJzL2Rvd25yZXYueG1sUEsFBgAAAAAEAAQA+gAAAJ4DAAAA&#10;AA==&#10;">
                  <v:shape id="Freeform 4801" o:spid="_x0000_s1032" style="position:absolute;left:1466;top:537;width:2;height:1108;visibility:visible;mso-wrap-style:square;v-text-anchor:top" coordsize="2,1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NracIA&#10;AADdAAAADwAAAGRycy9kb3ducmV2LnhtbERPz2vCMBS+C/sfwhvsIpo6RNpqlDEYG3jRtt6fybMt&#10;a15Kk2n335uD4PHj+73ZjbYTVxp861jBYp6AINbOtFwrqMqvWQrCB2SDnWNS8E8edtuXyQZz4258&#10;pGsRahFD2OeooAmhz6X0uiGLfu564shd3GAxRDjU0gx4i+G2k+9JspIWW44NDfb02ZD+Lf6sgkNZ&#10;pWedVdOs1N+Hoiz2p3qxV+rtdfxYgwg0hqf44f4xCpZpEufGN/EJ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A2tpwgAAAN0AAAAPAAAAAAAAAAAAAAAAAJgCAABkcnMvZG93&#10;bnJldi54bWxQSwUGAAAAAAQABAD1AAAAhwMAAAAA&#10;" path="m,1109l,e" filled="f" strokecolor="#131313" strokeweight=".82481mm">
                    <v:path arrowok="t" o:connecttype="custom" o:connectlocs="0,1646;0,537" o:connectangles="0,0"/>
                  </v:shape>
                </v:group>
                <v:group id="Group 4798" o:spid="_x0000_s1033" style="position:absolute;left:3068;top:537;width:2;height:1108" coordorigin="3068,537" coordsize="2,1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Ae/scAAADdAAAADwAAAGRycy9kb3ducmV2LnhtbESPQWvCQBSE74L/YXlC&#10;b3UTa4uNWUVEpQcpVAvF2yP7TEKyb0N2TeK/7xYKHoeZ+YZJ14OpRUetKy0riKcRCOLM6pJzBd/n&#10;/fMChPPIGmvLpOBODtar8SjFRNuev6g7+VwECLsEFRTeN4mULivIoJvahjh4V9sa9EG2udQt9gFu&#10;ajmLojdpsOSwUGBD24Ky6nQzCg499puXeNcdq+v2fjm/fv4cY1LqaTJsliA8Df4R/m9/aAXzRfQ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wAe/scAAADd&#10;AAAADwAAAAAAAAAAAAAAAACqAgAAZHJzL2Rvd25yZXYueG1sUEsFBgAAAAAEAAQA+gAAAJ4DAAAA&#10;AA==&#10;">
                  <v:shape id="Freeform 4799" o:spid="_x0000_s1034" style="position:absolute;left:3068;top:537;width:2;height:1108;visibility:visible;mso-wrap-style:square;v-text-anchor:top" coordsize="2,1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zxssIA&#10;AADdAAAADwAAAGRycy9kb3ducmV2LnhtbERPz2vCMBS+D/wfwhvsMjTtGFI7o4ggDrxoW+/P5K0t&#10;a15KE7X775eD4PHj+71cj7YTNxp861hBOktAEGtnWq4VVOVumoHwAdlg55gU/JGH9WryssTcuDuf&#10;6FaEWsQQ9jkqaELocym9bsiin7meOHI/brAYIhxqaQa8x3DbyY8kmUuLLceGBnvaNqR/i6tVcCyr&#10;7KIX1fui1PtjURaHc50elHp7HTdfIAKN4Sl+uL+Ngs8sjfvjm/g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PGywgAAAN0AAAAPAAAAAAAAAAAAAAAAAJgCAABkcnMvZG93&#10;bnJldi54bWxQSwUGAAAAAAQABAD1AAAAhwMAAAAA&#10;" path="m,1109l,e" filled="f" strokecolor="#131313" strokeweight=".82481mm">
                    <v:path arrowok="t" o:connecttype="custom" o:connectlocs="0,1646;0,537" o:connectangles="0,0"/>
                  </v:shape>
                </v:group>
                <v:group id="Group 4796" o:spid="_x0000_s1035" style="position:absolute;left:1443;top:1622;width:1648;height:2" coordorigin="1443,1622" coordsize="16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JcYAAADdAAAADwAAAGRycy9kb3ducmV2LnhtbESPT2vCQBTE7wW/w/IK&#10;3upm1YqkriJSxYMI/oHS2yP7TILZtyG7TeK37xaEHoeZ+Q2zWPW2Ei01vnSsQY0SEMSZMyXnGq6X&#10;7dschA/IBivHpOFBHlbLwcsCU+M6PlF7DrmIEPYpaihCqFMpfVaQRT9yNXH0bq6xGKJscmka7CLc&#10;VnKcJDNpseS4UGBNm4Ky+/nHath12K0n6rM93G+bx/fl/fh1UKT18LVff4AI1If/8LO9Nxqmc6X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4r4QlxgAAAN0A&#10;AAAPAAAAAAAAAAAAAAAAAKoCAABkcnMvZG93bnJldi54bWxQSwUGAAAAAAQABAD6AAAAnQMAAAAA&#10;">
                  <v:shape id="Freeform 4797" o:spid="_x0000_s1036" style="position:absolute;left:1443;top:1622;width:1648;height:2;visibility:visible;mso-wrap-style:square;v-text-anchor:top" coordsize="16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OescMA&#10;AADdAAAADwAAAGRycy9kb3ducmV2LnhtbESPQWvCQBSE70L/w/IK3nRjKCakrlKESsFTo/T8yD6T&#10;YPbtsruN6b93hYLHYWa+YTa7yQxiJB96ywpWywwEcWN1z62C8+lzUYIIEVnjYJkU/FGA3fZltsFK&#10;2xt/01jHViQIhwoVdDG6SsrQdGQwLK0jTt7FeoMxSd9K7fGW4GaQeZatpcGe00KHjvYdNdf61yjQ&#10;dTH6w+jyfVF4Uw7ucMqPP0rNX6ePdxCRpvgM/7e/tIK3cpXD4016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OescMAAADdAAAADwAAAAAAAAAAAAAAAACYAgAAZHJzL2Rv&#10;d25yZXYueG1sUEsFBgAAAAAEAAQA9QAAAIgDAAAAAA==&#10;" path="m,l1648,e" filled="f" strokecolor="#1c1c1c" strokeweight=".82481mm">
                    <v:path arrowok="t" o:connecttype="custom" o:connectlocs="0,0;1648,0" o:connectangles="0,0"/>
                  </v:shape>
                </v:group>
                <v:group id="Group 4794" o:spid="_x0000_s1037" style="position:absolute;left:6353;top:4242;width:1204;height:2" coordorigin="6353,4242" coordsize="12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G/yccAAADdAAAADwAAAGRycy9kb3ducmV2LnhtbESPQWvCQBSE7wX/w/KE&#10;3uom2hZJ3YQgtvQgQlWQ3h7ZZxKSfRuy2yT++25B6HGYmW+YTTaZVgzUu9qygngRgSAurK65VHA+&#10;vT+tQTiPrLG1TApu5CBLZw8bTLQd+YuGoy9FgLBLUEHlfZdI6YqKDLqF7YiDd7W9QR9kX0rd4xjg&#10;ppXLKHqVBmsOCxV2tK2oaI4/RsHHiGO+infDvrlub9+nl8NlH5NSj/MpfwPhafL/4Xv7Uyt4Xscr&#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zG/yccAAADd&#10;AAAADwAAAAAAAAAAAAAAAACqAgAAZHJzL2Rvd25yZXYueG1sUEsFBgAAAAAEAAQA+gAAAJ4DAAAA&#10;AA==&#10;">
                  <v:shape id="Freeform 4795" o:spid="_x0000_s1038" style="position:absolute;left:6353;top:4242;width:1204;height:2;visibility:visible;mso-wrap-style:square;v-text-anchor:top" coordsize="12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jptcMA&#10;AADdAAAADwAAAGRycy9kb3ducmV2LnhtbESP0YrCMBRE3xf8h3AF39ZUcaVUo0hBUGRht/oBl+ba&#10;FJub0sRa/94IC/s4zMwZZr0dbCN66nztWMFsmoAgLp2uuVJwOe8/UxA+IGtsHJOCJ3nYbkYfa8y0&#10;e/Av9UWoRISwz1CBCaHNpPSlIYt+6lri6F1dZzFE2VVSd/iIcNvIeZIspcWa44LBlnJD5a24WwXu&#10;J/dtcSxy8317HpfpyfTyyyg1GQ+7FYhAQ/gP/7UPWsEinS3g/SY+Ab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jptcMAAADdAAAADwAAAAAAAAAAAAAAAACYAgAAZHJzL2Rv&#10;d25yZXYueG1sUEsFBgAAAAAEAAQA9QAAAIgDAAAAAA==&#10;" path="m,l1204,e" filled="f" strokecolor="#1f1f1f" strokeweight=".20619mm">
                    <v:path arrowok="t" o:connecttype="custom" o:connectlocs="0,0;1204,0" o:connectangles="0,0"/>
                  </v:shape>
                </v:group>
                <v:group id="Group 4792" o:spid="_x0000_s1039" style="position:absolute;left:2133;top:4878;width:748;height:2" coordorigin="2133,4878" coordsize="7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5SCJscAAADdAAAADwAAAGRycy9kb3ducmV2LnhtbESPQWvCQBSE7wX/w/KE&#10;3uomtimSuoYgWnoIhaogvT2yzySYfRuyaxL/fbdQ6HGYmW+YdTaZVgzUu8aygngRgSAurW64UnA6&#10;7p9WIJxH1thaJgV3cpBtZg9rTLUd+YuGg69EgLBLUUHtfZdK6cqaDLqF7YiDd7G9QR9kX0nd4xjg&#10;ppXLKHqVBhsOCzV2tK2pvB5uRsH7iGP+HO+G4nrZ3r+Pyee5iEmpx/mUv4HwNPn/8F/7Qyt4WcUJ&#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5SCJscAAADd&#10;AAAADwAAAAAAAAAAAAAAAACqAgAAZHJzL2Rvd25yZXYueG1sUEsFBgAAAAAEAAQA+gAAAJ4DAAAA&#10;AA==&#10;">
                  <v:shape id="Freeform 4793" o:spid="_x0000_s1040" style="position:absolute;left:2133;top:4878;width:748;height:2;visibility:visible;mso-wrap-style:square;v-text-anchor:top" coordsize="7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To8cA&#10;AADdAAAADwAAAGRycy9kb3ducmV2LnhtbESPQWvCQBSE74X+h+UJ3uomIkFS1yCBQvGgJG0P3l6z&#10;zySYfZtm1xj767uFQo/DzHzDbLLJdGKkwbWWFcSLCARxZXXLtYL3t5enNQjnkTV2lknBnRxk28eH&#10;Daba3rigsfS1CBB2KSpovO9TKV3VkEG3sD1x8M52MOiDHGqpB7wFuOnkMooSabDlsNBgT3lD1aW8&#10;GgXF1/jxqe/Lw7HM8zIp6LT/liel5rNp9wzC0+T/w3/tV61gtY4T+H0TnoD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Zk6PHAAAA3QAAAA8AAAAAAAAAAAAAAAAAmAIAAGRy&#10;cy9kb3ducmV2LnhtbFBLBQYAAAAABAAEAPUAAACMAwAAAAA=&#10;" path="m,l748,e" filled="f" strokecolor="#777" strokeweight=".41239mm">
                    <v:path arrowok="t" o:connecttype="custom" o:connectlocs="0,0;748,0" o:connectangles="0,0"/>
                  </v:shape>
                </v:group>
                <v:group id="Group 4790" o:spid="_x0000_s1041" style="position:absolute;left:6359;top:4236;width:2;height:1552" coordorigin="6359,4236" coordsize="2,1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Aq5yscAAADdAAAADwAAAGRycy9kb3ducmV2LnhtbESPT2vCQBTE74LfYXlC&#10;b3UTazWkriKi0oMUqoXS2yP78gezb0N2TeK37xYKHoeZ+Q2z2gymFh21rrKsIJ5GIIgzqysuFHxd&#10;Ds8JCOeRNdaWScGdHGzW49EKU217/qTu7AsRIOxSVFB636RSuqwkg25qG+Lg5bY16INsC6lb7APc&#10;1HIWRQtpsOKwUGJDu5Ky6/lmFBx77Lcv8b47XfPd/efy+vF9ikmpp8mwfQPhafCP8H/7XSuYJ/ES&#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Aq5yscAAADd&#10;AAAADwAAAAAAAAAAAAAAAACqAgAAZHJzL2Rvd25yZXYueG1sUEsFBgAAAAAEAAQA+gAAAJ4DAAAA&#10;AA==&#10;">
                  <v:shape id="Freeform 4791" o:spid="_x0000_s1042" style="position:absolute;left:6359;top:4236;width:2;height:1552;visibility:visible;mso-wrap-style:square;v-text-anchor:top" coordsize="2,1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9LV8UA&#10;AADdAAAADwAAAGRycy9kb3ducmV2LnhtbESPTWvDMAyG74P9B6PBbqvT0rVdWreUjcHITv1gZxGr&#10;Tmgsh9hN0n8/HQY7ilfvIz2b3egb1VMX68AGppMMFHEZbM3OwPn0+bICFROyxSYwGbhThN328WGD&#10;uQ0DH6g/JqcEwjFHA1VKba51LCvyGCehJZbsEjqPScbOadvhIHDf6FmWLbTHmuVChS29V1Rejzcv&#10;lI+36/L+Wix+3NAW5+85uaK/GfP8NO7XoBKN6X/5r/1lDcxXU3lXbMQE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0tXxQAAAN0AAAAPAAAAAAAAAAAAAAAAAJgCAABkcnMv&#10;ZG93bnJldi54bWxQSwUGAAAAAAQABAD1AAAAigMAAAAA&#10;" path="m,1552l,e" filled="f" strokecolor="#0f0f0f" strokeweight=".20619mm">
                    <v:path arrowok="t" o:connecttype="custom" o:connectlocs="0,5788;0,4236" o:connectangles="0,0"/>
                  </v:shape>
                </v:group>
                <v:group id="Group 4788" o:spid="_x0000_s1043" style="position:absolute;left:9030;top:5741;width:2338;height:2" coordorigin="9030,5741" coordsize="23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mII8cAAADdAAAADwAAAGRycy9kb3ducmV2LnhtbESPQWvCQBSE74L/YXlC&#10;b3UTa4uNWUVEpQcpVAvF2yP7TEKyb0N2TeK/7xYKHoeZ+YZJ14OpRUetKy0riKcRCOLM6pJzBd/n&#10;/fMChPPIGmvLpOBODtar8SjFRNuev6g7+VwECLsEFRTeN4mULivIoJvahjh4V9sa9EG2udQt9gFu&#10;ajmLojdpsOSwUGBD24Ky6nQzCg499puXeNcdq+v2fjm/fv4cY1LqaTJsliA8Df4R/m9/aAXzRfw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tmII8cAAADd&#10;AAAADwAAAAAAAAAAAAAAAACqAgAAZHJzL2Rvd25yZXYueG1sUEsFBgAAAAAEAAQA+gAAAJ4DAAAA&#10;AA==&#10;">
                  <v:shape id="Freeform 4789" o:spid="_x0000_s1044" style="position:absolute;left:9030;top:5741;width:2338;height:2;visibility:visible;mso-wrap-style:square;v-text-anchor:top" coordsize="23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Rb8IA&#10;AADdAAAADwAAAGRycy9kb3ducmV2LnhtbERPS2vCQBC+F/oflin0Vje1pWh0FRGUVgri6z5kx2xo&#10;djZk15j+e+cgePz43tN572vVURurwAbeBxko4iLYiksDx8PqbQQqJmSLdWAy8E8R5rPnpynmNlx5&#10;R90+lUpCOOZowKXU5FrHwpHHOAgNsXDn0HpMAttS2xavEu5rPcyyL+2xYmlw2NDSUfG3v3gp2W27&#10;9fkUxtr9jPXHZt2vfhfOmNeXfjEBlahPD/Hd/W0NfI6Gsl/eyBPQs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zBFvwgAAAN0AAAAPAAAAAAAAAAAAAAAAAJgCAABkcnMvZG93&#10;bnJldi54bWxQSwUGAAAAAAQABAD1AAAAhwMAAAAA&#10;" path="m,l2338,e" filled="f" strokecolor="#4f4f4f" strokeweight=".61861mm">
                    <v:path arrowok="t" o:connecttype="custom" o:connectlocs="0,0;2338,0" o:connectangles="0,0"/>
                  </v:shape>
                </v:group>
                <v:group id="Group 4786" o:spid="_x0000_s1045" style="position:absolute;left:11356;top:5018;width:2;height:758" coordorigin="11356,5018" coordsize="2,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sNOmMYAAADdAAAADwAAAGRycy9kb3ducmV2LnhtbESPT4vCMBTE78J+h/AW&#10;9qZpXRWpRhHZXTyI4B8Qb4/m2Rabl9Jk2/rtjSB4HGbmN8x82ZlSNFS7wrKCeBCBIE6tLjhTcDr+&#10;9qcgnEfWWFomBXdysFx89OaYaNvynpqDz0SAsEtQQe59lUjp0pwMuoGtiIN3tbVBH2SdSV1jG+Cm&#10;lMMomkiDBYeFHCta55TeDv9GwV+L7eo7/mm2t+v6fjmOd+dtTEp9fXarGQhPnX+HX+2NVjCaDm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w06YxgAAAN0A&#10;AAAPAAAAAAAAAAAAAAAAAKoCAABkcnMvZG93bnJldi54bWxQSwUGAAAAAAQABAD6AAAAnQMAAAAA&#10;">
                  <v:shape id="Freeform 4787" o:spid="_x0000_s1046" style="position:absolute;left:11356;top:5018;width:2;height:758;visibility:visible;mso-wrap-style:square;v-text-anchor:top" coordsize="2,7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M+VsYA&#10;AADdAAAADwAAAGRycy9kb3ducmV2LnhtbESPQWvCQBSE74L/YXmFXopuDEUldRUtLSjUQ6J4fmZf&#10;k9Ds27C7avrv3ULB4zAz3zCLVW9acSXnG8sKJuMEBHFpdcOVguPhczQH4QOyxtYyKfglD6vlcLDA&#10;TNsb53QtQiUihH2GCuoQukxKX9Zk0I9tRxy9b+sMhihdJbXDW4SbVqZJMpUGG44LNXb0XlP5U1yM&#10;AheaXa5Pm8s5L12x307PH18vM6Wen/r1G4hAfXiE/9tbreB1nqbw9yY+Abm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M+VsYAAADdAAAADwAAAAAAAAAAAAAAAACYAgAAZHJz&#10;L2Rvd25yZXYueG1sUEsFBgAAAAAEAAQA9QAAAIsDAAAAAA==&#10;" path="m,758l,e" filled="f" strokecolor="#030303" strokeweight=".41239mm">
                    <v:path arrowok="t" o:connecttype="custom" o:connectlocs="0,5776;0,5018" o:connectangles="0,0"/>
                  </v:shape>
                </v:group>
                <v:group id="Group 4784" o:spid="_x0000_s1047" style="position:absolute;left:2139;top:4878;width:2;height:1073" coordorigin="2139,4878" coordsize="2,1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11dMYAAADdAAAADwAAAGRycy9kb3ducmV2LnhtbESPT4vCMBTE7wt+h/CE&#10;va1pdVekGkVElz2I4B8Qb4/m2Rabl9LEtn57Iwh7HGbmN8xs0ZlSNFS7wrKCeBCBIE6tLjhTcDpu&#10;viYgnEfWWFomBQ9ysJj3PmaYaNvynpqDz0SAsEtQQe59lUjp0pwMuoGtiIN3tbVBH2SdSV1jG+Cm&#10;lMMoGkuDBYeFHCta5ZTeDnej4LfFdjmK1832dl09Lsef3Xkbk1Kf/W45BeGp8//hd/tPK/ieDEf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XXV0xgAAAN0A&#10;AAAPAAAAAAAAAAAAAAAAAKoCAABkcnMvZG93bnJldi54bWxQSwUGAAAAAAQABAD6AAAAnQMAAAAA&#10;">
                  <v:shape id="Freeform 4785" o:spid="_x0000_s1048" style="position:absolute;left:2139;top:4878;width:2;height:1073;visibility:visible;mso-wrap-style:square;v-text-anchor:top" coordsize="2,10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GEHccA&#10;AADdAAAADwAAAGRycy9kb3ducmV2LnhtbESPQWvCQBSE70L/w/IKvUjdaEVC6ipaaqkglEahPT6y&#10;r0kw+zbsrib+e1cQehxm5htmvuxNI87kfG1ZwXiUgCAurK65VHDYb55TED4ga2wsk4ILeVguHgZz&#10;zLTt+JvOeShFhLDPUEEVQptJ6YuKDPqRbYmj92edwRClK6V22EW4aeQkSWbSYM1xocKW3ioqjvnJ&#10;KHh5d7+zbr0bbhL5cZFf259TXrBST4/96hVEoD78h+/tT61gmk6mcHsTn4Bc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RhB3HAAAA3QAAAA8AAAAAAAAAAAAAAAAAmAIAAGRy&#10;cy9kb3ducmV2LnhtbFBLBQYAAAAABAAEAPUAAACMAwAAAAA=&#10;" path="m,1073l,e" filled="f" strokecolor="#0c0c0c" strokeweight=".20619mm">
                    <v:path arrowok="t" o:connecttype="custom" o:connectlocs="0,5951;0,4878" o:connectangles="0,0"/>
                  </v:shape>
                </v:group>
                <v:group id="Group 4782" o:spid="_x0000_s1049" style="position:absolute;left:3729;top:4924;width:2;height:1027" coordorigin="3729,4924" coordsize="2,10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hIm8YAAADdAAAADwAAAGRycy9kb3ducmV2LnhtbESPT4vCMBTE7wv7HcIT&#10;vGla/yxSjSKyigcR1IVlb4/m2Rabl9LEtn57Iwh7HGbmN8xi1ZlSNFS7wrKCeBiBIE6tLjhT8HPZ&#10;DmYgnEfWWFomBQ9ysFp+fiww0bblEzVnn4kAYZeggtz7KpHSpTkZdENbEQfvamuDPsg6k7rGNsBN&#10;KUdR9CUNFhwWcqxok1N6O9+Ngl2L7XocfzeH23Xz+LtMj7+HmJTq97r1HISnzv+H3+29VjCZjab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EibxgAAAN0A&#10;AAAPAAAAAAAAAAAAAAAAAKoCAABkcnMvZG93bnJldi54bWxQSwUGAAAAAAQABAD6AAAAnQMAAAAA&#10;">
                  <v:shape id="Freeform 4783" o:spid="_x0000_s1050" style="position:absolute;left:3729;top:4924;width:2;height:1027;visibility:visible;mso-wrap-style:square;v-text-anchor:top" coordsize="2,10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LhjMYA&#10;AADdAAAADwAAAGRycy9kb3ducmV2LnhtbESPW4vCMBSE3xf8D+EIvq2p4o1qFBF2XRBWvDz4eGiO&#10;bbE5KUm0XX+9WVjYx2FmvmEWq9ZU4kHOl5YVDPoJCOLM6pJzBefTx/sMhA/IGivLpOCHPKyWnbcF&#10;pto2fKDHMeQiQtinqKAIoU6l9FlBBn3f1sTRu1pnMETpcqkdNhFuKjlMkok0WHJcKLCmTUHZ7Xg3&#10;CugyxX2u799bV5937XP8mY0ao1Sv267nIAK14T/81/7SCkaz4QR+38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LhjMYAAADdAAAADwAAAAAAAAAAAAAAAACYAgAAZHJz&#10;L2Rvd25yZXYueG1sUEsFBgAAAAAEAAQA9QAAAIsDAAAAAA==&#10;" path="m,1027l,e" filled="f" strokecolor="#0c0c0c" strokeweight=".20619mm">
                    <v:path arrowok="t" o:connecttype="custom" o:connectlocs="0,5951;0,4924" o:connectangles="0,0"/>
                  </v:shape>
                </v:group>
                <v:group id="Group 4780" o:spid="_x0000_s1051" style="position:absolute;left:7048;top:4994;width:2;height:793" coordorigin="7048,4994" coordsize="2,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Zzd8YAAADdAAAADwAAAGRycy9kb3ducmV2LnhtbESPQWvCQBSE74X+h+UJ&#10;vekmtlaJriJSiwcRqoJ4e2SfSTD7NmTXJP57VxB6HGbmG2a26EwpGqpdYVlBPIhAEKdWF5wpOB7W&#10;/QkI55E1lpZJwZ0cLObvbzNMtG35j5q9z0SAsEtQQe59lUjp0pwMuoGtiIN3sbVBH2SdSV1jG+Cm&#10;lMMo+pYGCw4LOVa0yim97m9GwW+L7fIz/mm218vqfj6MdqdtTEp99LrlFISnzv+HX+2NVvA1GY7h&#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ZnN3xgAAAN0A&#10;AAAPAAAAAAAAAAAAAAAAAKoCAABkcnMvZG93bnJldi54bWxQSwUGAAAAAAQABAD6AAAAnQMAAAAA&#10;">
                  <v:shape id="Freeform 4781" o:spid="_x0000_s1052" style="position:absolute;left:7048;top:4994;width:2;height:793;visibility:visible;mso-wrap-style:square;v-text-anchor:top" coordsize="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6j5MYA&#10;AADdAAAADwAAAGRycy9kb3ducmV2LnhtbESPwUrDQBCG74LvsIzgzW5aRWLstohQKJQeGj3obciO&#10;SWh2Nuyu6ebtOwfB4/DP/8036212g5ooxN6zgeWiAEXceNtza+DzY/dQgooJ2eLgmQzMFGG7ub1Z&#10;Y2X9hU801alVAuFYoYEupbHSOjYdOYwLPxJL9uODwyRjaLUNeBG4G/SqKJ61w57lQocjvXfUnOtf&#10;JxrfX/PjdM6nPh3n3NTl4SUsD8bc3+W3V1CJcvpf/mvvrYGnciW68o0gQG+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06j5MYAAADdAAAADwAAAAAAAAAAAAAAAACYAgAAZHJz&#10;L2Rvd25yZXYueG1sUEsFBgAAAAAEAAQA9QAAAIsDAAAAAA==&#10;" path="m,794l,e" filled="f" strokecolor="#080808" strokeweight=".20619mm">
                    <v:path arrowok="t" o:connecttype="custom" o:connectlocs="0,5788;0,4994" o:connectangles="0,0"/>
                  </v:shape>
                </v:group>
                <v:group id="Group 4778" o:spid="_x0000_s1053" style="position:absolute;left:8644;top:5064;width:2;height:712" coordorigin="8644,5064" coordsize="2,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VCnscAAADdAAAADwAAAGRycy9kb3ducmV2LnhtbESPT2vCQBTE7wW/w/KE&#10;3nQT24pGVxHR0oMI/gHx9sg+k2D2bciuSfz23YLQ4zAzv2Hmy86UoqHaFZYVxMMIBHFqdcGZgvNp&#10;O5iAcB5ZY2mZFDzJwXLRe5tjom3LB2qOPhMBwi5BBbn3VSKlS3My6Ia2Ig7ezdYGfZB1JnWNbYCb&#10;Uo6iaCwNFhwWcqxonVN6Pz6Mgu8W29VHvGl299v6eT197S+7mJR673erGQhPnf8Pv9o/WsHnZDS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LVCnscAAADd&#10;AAAADwAAAAAAAAAAAAAAAACqAgAAZHJzL2Rvd25yZXYueG1sUEsFBgAAAAAEAAQA+gAAAJ4DAAAA&#10;AA==&#10;">
                  <v:shape id="Freeform 4779" o:spid="_x0000_s1054" style="position:absolute;left:8644;top:5064;width:2;height:712;visibility:visible;mso-wrap-style:square;v-text-anchor:top" coordsize="2,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caL4A&#10;AADdAAAADwAAAGRycy9kb3ducmV2LnhtbERPzYrCMBC+C75DGMGbpuoibjUtKgp71fUBhmZMi82k&#10;Nmntvv3mIHj8+P53+WBr0VPrK8cKFvMEBHHhdMVGwe33PNuA8AFZY+2YFPyRhzwbj3aYavfiC/XX&#10;YEQMYZ+igjKEJpXSFyVZ9HPXEEfu7lqLIcLWSN3iK4bbWi6TZC0tVhwbSmzoWFLxuHZWARa6ft6M&#10;aw77747WJ9N30tyVmk6G/RZEoCF8xG/3j1bwtVnF/fFNfAIy+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RrHGi+AAAA3QAAAA8AAAAAAAAAAAAAAAAAmAIAAGRycy9kb3ducmV2&#10;LnhtbFBLBQYAAAAABAAEAPUAAACDAwAAAAA=&#10;" path="m,712l,e" filled="f" strokecolor="#131313" strokeweight=".61861mm">
                    <v:path arrowok="t" o:connecttype="custom" o:connectlocs="0,5776;0,5064" o:connectangles="0,0"/>
                  </v:shape>
                </v:group>
                <v:group id="Group 4776" o:spid="_x0000_s1055" style="position:absolute;left:9053;top:4224;width:2;height:1564" coordorigin="9053,4224" coordsize="2,1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rYRccAAADdAAAADwAAAGRycy9kb3ducmV2LnhtbESPQWvCQBSE7wX/w/KE&#10;3uom2hZJ3YQgtvQgQlWQ3h7ZZxKSfRuy2yT++25B6HGYmW+YTTaZVgzUu9qygngRgSAurK65VHA+&#10;vT+tQTiPrLG1TApu5CBLZw8bTLQd+YuGoy9FgLBLUEHlfZdI6YqKDLqF7YiDd7W9QR9kX0rd4xjg&#10;ppXLKHqVBmsOCxV2tK2oaI4/RsHHiGO+infDvrlub9+nl8NlH5NSj/MpfwPhafL/4Xv7Uyt4Xq9i&#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xrYRccAAADd&#10;AAAADwAAAAAAAAAAAAAAAACqAgAAZHJzL2Rvd25yZXYueG1sUEsFBgAAAAAEAAQA+gAAAJ4DAAAA&#10;AA==&#10;">
                  <v:shape id="Freeform 4777" o:spid="_x0000_s1056" style="position:absolute;left:9053;top:4224;width:2;height:1564;visibility:visible;mso-wrap-style:square;v-text-anchor:top" coordsize="2,1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BOd8UA&#10;AADdAAAADwAAAGRycy9kb3ducmV2LnhtbESPQUsDMRSE7wX/Q3iCN5t1LWXZNl0Wxar1orV4fmye&#10;2eDmZUliu/57Iwg9DjPzDbNuJjeII4VoPSu4mRcgiDuvLRsFh/eH6wpETMgaB8+k4IciNJuL2Rpr&#10;7U/8Rsd9MiJDONaooE9prKWMXU8O49yPxNn79MFhyjIYqQOeMtwNsiyKpXRoOS/0ONJdT93X/tsp&#10;uH8229K+LnYmvXy0j7YKW9cFpa4up3YFItGUzuH/9pNWsKhuS/h7k5+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8E53xQAAAN0AAAAPAAAAAAAAAAAAAAAAAJgCAABkcnMv&#10;ZG93bnJldi54bWxQSwUGAAAAAAQABAD1AAAAigMAAAAA&#10;" path="m,1564l,e" filled="f" strokecolor="#0c0c0c" strokeweight=".41239mm">
                    <v:path arrowok="t" o:connecttype="custom" o:connectlocs="0,5788;0,4224" o:connectangles="0,0"/>
                  </v:shape>
                </v:group>
                <v:group id="Group 4774" o:spid="_x0000_s1057" style="position:absolute;left:9761;top:4983;width:2;height:805" coordorigin="9761,4983" coordsize="2,8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ITjqcYAAADdAAAADwAAAGRycy9kb3ducmV2LnhtbESPQWvCQBSE70L/w/IK&#10;vekmpopEVxHR0oMUjIXi7ZF9JsHs25Bdk/jvu4WCx2FmvmFWm8HUoqPWVZYVxJMIBHFudcWFgu/z&#10;YbwA4TyyxtoyKXiQg836ZbTCVNueT9RlvhABwi5FBaX3TSqly0sy6Ca2IQ7e1bYGfZBtIXWLfYCb&#10;Wk6jaC4NVhwWSmxoV1J+y+5GwUeP/TaJ993xdt09LufZ188xJqXeXoftEoSnwT/D/+1PreB9k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hOOpxgAAAN0A&#10;AAAPAAAAAAAAAAAAAAAAAKoCAABkcnMvZG93bnJldi54bWxQSwUGAAAAAAQABAD6AAAAnQMAAAAA&#10;">
                  <v:shape id="Freeform 4775" o:spid="_x0000_s1058" style="position:absolute;left:9761;top:4983;width:2;height:805;visibility:visible;mso-wrap-style:square;v-text-anchor:top" coordsize="2,8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WkeMUA&#10;AADdAAAADwAAAGRycy9kb3ducmV2LnhtbESPQWvCQBSE7wX/w/KE3uqmJohE1xCUQi8tNXrp7TX7&#10;TEKzb0N2jdt/3y0UPA4z8w2zLYLpxUSj6ywreF4kIIhrqztuFJxPL09rEM4ja+wtk4IfclDsZg9b&#10;zLW98ZGmyjciQtjlqKD1fsildHVLBt3CDsTRu9jRoI9ybKQe8RbhppfLJFlJgx3HhRYH2rdUf1dX&#10;o+AzZAHT9B2/Vrp8+6gO++ukK6Ue56HcgPAU/D38337VCrJ1msHfm/gE5O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ZaR4xQAAAN0AAAAPAAAAAAAAAAAAAAAAAJgCAABkcnMv&#10;ZG93bnJldi54bWxQSwUGAAAAAAQABAD1AAAAigMAAAAA&#10;" path="m,805l,e" filled="f" strokecolor="#181818" strokeweight=".20619mm">
                    <v:path arrowok="t" o:connecttype="custom" o:connectlocs="0,5788;0,4983" o:connectangles="0,0"/>
                  </v:shape>
                </v:group>
                <v:group id="Group 4772" o:spid="_x0000_s1059" style="position:absolute;left:6341;top:5753;width:2338;height:2" coordorigin="6341,5753" coordsize="23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Id5GxgAAAN0A&#10;AAAPAAAAAAAAAAAAAAAAAKoCAABkcnMvZG93bnJldi54bWxQSwUGAAAAAAQABAD6AAAAnQMAAAAA&#10;">
                  <v:shape id="Freeform 4773" o:spid="_x0000_s1060" style="position:absolute;left:6341;top:5753;width:2338;height:2;visibility:visible;mso-wrap-style:square;v-text-anchor:top" coordsize="23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1f9sQA&#10;AADdAAAADwAAAGRycy9kb3ducmV2LnhtbESPQYvCMBSE7wv+h/AEb2tqXYpUo6gg6kVY3YPHZ/Ns&#10;i81LbaKt/34jLOxxmJlvmNmiM5V4UuNKywpGwwgEcWZ1ybmCn9PmcwLCeWSNlWVS8CIHi3nvY4ap&#10;ti1/0/PocxEg7FJUUHhfp1K6rCCDbmhr4uBdbWPQB9nkUjfYBripZBxFiTRYclgosKZ1Qdnt+DAK&#10;HOtDay+XlY73fO5OryTeRnelBv1uOQXhqfP/4b/2Tiv4mowTeL8JT0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9X/bEAAAA3QAAAA8AAAAAAAAAAAAAAAAAmAIAAGRycy9k&#10;b3ducmV2LnhtbFBLBQYAAAAABAAEAPUAAACJAwAAAAA=&#10;" path="m,l2338,e" filled="f" strokecolor="#606060" strokeweight=".41239mm">
                    <v:path arrowok="t" o:connecttype="custom" o:connectlocs="0,0;2338,0" o:connectangles="0,0"/>
                  </v:shape>
                </v:group>
                <v:group id="Group 4770" o:spid="_x0000_s1061" style="position:absolute;left:2133;top:5940;width:1602;height:2" coordorigin="2133,5940" coordsize="16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7/lqscAAADdAAAADwAAAGRycy9kb3ducmV2LnhtbESPT2vCQBTE7wW/w/KE&#10;3nQTbVWiq4jU0oMI/gHx9sg+k2D2bciuSfz23YLQ4zAzv2EWq86UoqHaFZYVxMMIBHFqdcGZgvNp&#10;O5iBcB5ZY2mZFDzJwWrZe1tgom3LB2qOPhMBwi5BBbn3VSKlS3My6Ia2Ig7ezdYGfZB1JnWNbYCb&#10;Uo6iaCINFhwWcqxok1N6Pz6Mgu8W2/U4/mp299vmeT197i+7mJR673frOQhPnf8Pv9o/WsHHbDy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7/lqscAAADd&#10;AAAADwAAAAAAAAAAAAAAAACqAgAAZHJzL2Rvd25yZXYueG1sUEsFBgAAAAAEAAQA+gAAAJ4DAAAA&#10;AA==&#10;">
                  <v:shape id="Freeform 4771" o:spid="_x0000_s1062" style="position:absolute;left:2133;top:5940;width:1602;height:2;visibility:visible;mso-wrap-style:square;v-text-anchor:top" coordsize="16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LZCMEA&#10;AADdAAAADwAAAGRycy9kb3ducmV2LnhtbERP3UrDMBS+F3yHcAa7c+nskFGXFhXHdiWs9QEOzVlT&#10;bE5KEtvu7c2FsMuP7/9QLXYQE/nQO1aw3WQgiFune+4UfDfHpz2IEJE1Do5JwY0CVOXjwwEL7Wa+&#10;0FTHTqQQDgUqMDGOhZShNWQxbNxInLir8xZjgr6T2uOcwu0gn7PsRVrsOTUYHOnDUPtT/1oFy5z7&#10;y9fNn07XOt/Nzftk+HNSar1a3l5BRFriXfzvPmsFu32e5qY36QnI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y2QjBAAAA3QAAAA8AAAAAAAAAAAAAAAAAmAIAAGRycy9kb3du&#10;cmV2LnhtbFBLBQYAAAAABAAEAPUAAACGAwAAAAA=&#10;" path="m,l1601,e" filled="f" strokecolor="#7c7c7c" strokeweight=".41239mm">
                    <v:path arrowok="t" o:connecttype="custom" o:connectlocs="0,0;1601,0" o:connectangles="0,0"/>
                  </v:shape>
                </v:group>
                <v:group id="Group 4768" o:spid="_x0000_s1063" style="position:absolute;left:13192;top:3151;width:2;height:93" coordorigin="13192,3151" coordsize="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zUQ8cAAADdAAAADwAAAGRycy9kb3ducmV2LnhtbESPT2vCQBTE7wW/w/KE&#10;3nQTbUWjq4jU0oMI/gHx9sg+k2D2bciuSfz23YLQ4zAzv2EWq86UoqHaFZYVxMMIBHFqdcGZgvNp&#10;O5iCcB5ZY2mZFDzJwWrZe1tgom3LB2qOPhMBwi5BBbn3VSKlS3My6Ia2Ig7ezdYGfZB1JnWNbYCb&#10;Uo6iaCINFhwWcqxok1N6Pz6Mgu8W2/U4/mp299vmeT197i+7mJR673frOQhPnf8Pv9o/WsHHdDy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WzUQ8cAAADd&#10;AAAADwAAAAAAAAAAAAAAAACqAgAAZHJzL2Rvd25yZXYueG1sUEsFBgAAAAAEAAQA+gAAAJ4DAAAA&#10;AA==&#10;">
                  <v:shape id="Freeform 4769" o:spid="_x0000_s1064" style="position:absolute;left:13192;top:3151;width:2;height:93;visibility:visible;mso-wrap-style:square;v-text-anchor:top" coordsize="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XboMQA&#10;AADdAAAADwAAAGRycy9kb3ducmV2LnhtbERPXWvCMBR9F/wP4Qp703QiQzpjGQVFGE7WCsO3a3PX&#10;lDU3pYla9+uXh4GPh/O9ygbbiiv1vnGs4HmWgCCunG64VnAsN9MlCB+QNbaOScGdPGTr8WiFqXY3&#10;/qRrEWoRQ9inqMCE0KVS+sqQRT9zHXHkvl1vMUTY11L3eIvhtpXzJHmRFhuODQY7yg1VP8XFKuCy&#10;+5WHj+Jw2fv37VdSmlN+HpR6mgxvryACDeEh/nfvtILFchH3xzfxCc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F26DEAAAA3QAAAA8AAAAAAAAAAAAAAAAAmAIAAGRycy9k&#10;b3ducmV2LnhtbFBLBQYAAAAABAAEAPUAAACJAwAAAAA=&#10;" path="m,93l,e" filled="f" strokeweight=".20619mm">
                    <v:path arrowok="t" o:connecttype="custom" o:connectlocs="0,3244;0,3151" o:connectangles="0,0"/>
                  </v:shape>
                </v:group>
                <v:group id="Group 4766" o:spid="_x0000_s1065" style="position:absolute;left:13157;top:4183;width:865;height:2" coordorigin="13157,4183" coordsize="8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xyrOMcAAADd&#10;AAAADwAAAAAAAAAAAAAAAACqAgAAZHJzL2Rvd25yZXYueG1sUEsFBgAAAAAEAAQA+gAAAJ4DAAAA&#10;AA==&#10;">
                  <v:shape id="Freeform 4767" o:spid="_x0000_s1066" style="position:absolute;left:13157;top:4183;width:865;height:2;visibility:visible;mso-wrap-style:square;v-text-anchor:top" coordsize="8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O3SsIA&#10;AADdAAAADwAAAGRycy9kb3ducmV2LnhtbESPQYvCMBSE7wv+h/CEva2pEqVUo+iCsMe1evD4bJ5t&#10;sXkpTazdf78RBI/DzHzDrDaDbURPna8da5hOEhDEhTM1lxpOx/1XCsIHZIONY9LwRx4269HHCjPj&#10;HnygPg+liBD2GWqoQmgzKX1RkUU/cS1x9K6usxii7EppOnxEuG3kLEkW0mLNcaHClr4rKm753Wq4&#10;//JBzdN9EhTXqcov/XDeSa0/x8N2CSLQEN7hV/vHaFCpmsHzTXwCcv0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s7dKwgAAAN0AAAAPAAAAAAAAAAAAAAAAAJgCAABkcnMvZG93&#10;bnJldi54bWxQSwUGAAAAAAQABAD1AAAAhwMAAAAA&#10;" path="m,l865,e" filled="f" strokecolor="#3f3f3f" strokeweight=".20619mm">
                    <v:path arrowok="t" o:connecttype="custom" o:connectlocs="0,0;865,0" o:connectangles="0,0"/>
                  </v:shape>
                </v:group>
                <v:group id="Group 4764" o:spid="_x0000_s1067" style="position:absolute;left:13174;top:3244;width:2;height:490" coordorigin="13174,3244" coordsize="2,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KQ1MYAAADdAAAADwAAAGRycy9kb3ducmV2LnhtbESPT4vCMBTE7wt+h/AE&#10;b2tadUWqUURW8SCCf0C8PZpnW2xeSpNt67ffLAh7HGbmN8xi1ZlSNFS7wrKCeBiBIE6tLjhTcL1s&#10;P2cgnEfWWFomBS9ysFr2PhaYaNvyiZqzz0SAsEtQQe59lUjp0pwMuqGtiIP3sLVBH2SdSV1jG+Cm&#10;lKMomkqDBYeFHCva5JQ+zz9Gwa7Fdj2Ov5vD87F53S9fx9shJqUG/W49B+Gp8//hd3uvFUxmkzH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pDUxgAAAN0A&#10;AAAPAAAAAAAAAAAAAAAAAKoCAABkcnMvZG93bnJldi54bWxQSwUGAAAAAAQABAD6AAAAnQMAAAAA&#10;">
                  <v:shape id="Freeform 4765" o:spid="_x0000_s1068" style="position:absolute;left:13174;top:3244;width:2;height:490;visibility:visible;mso-wrap-style:square;v-text-anchor:top" coordsize="2,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Gyt8UA&#10;AADdAAAADwAAAGRycy9kb3ducmV2LnhtbESPQWvCQBSE74X+h+UJvRTdWEKxMasUpaC3NgZ6fWRf&#10;NsHs25DdxrS/3i0IHoeZ+YbJt5PtxEiDbx0rWC4SEMSV0y0bBeXpY74C4QOyxs4xKfglD9vN40OO&#10;mXYX/qKxCEZECPsMFTQh9JmUvmrIol+4njh6tRsshigHI/WAlwi3nXxJkldpseW40GBPu4aqc/Fj&#10;FeztW1lO3vzx+L03dfX5fOiPpNTTbHpfgwg0hXv41j5oBekqTeH/TXwCcnM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4bK3xQAAAN0AAAAPAAAAAAAAAAAAAAAAAJgCAABkcnMv&#10;ZG93bnJldi54bWxQSwUGAAAAAAQABAD1AAAAigMAAAAA&#10;" path="m,490l,e" filled="f" strokecolor="#ccc" strokeweight=".20619mm">
                    <v:path arrowok="t" o:connecttype="custom" o:connectlocs="0,3734;0,3244" o:connectangles="0,0"/>
                  </v:shape>
                </v:group>
                <v:group id="Group 4762" o:spid="_x0000_s1069" style="position:absolute;left:13197;top:3303;width:2;height:385" coordorigin="13197,3303" coordsize="2,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J607xgAAAN0A&#10;AAAPAAAAAAAAAAAAAAAAAKoCAABkcnMvZG93bnJldi54bWxQSwUGAAAAAAQABAD6AAAAnQMAAAAA&#10;">
                  <v:shape id="Freeform 4763" o:spid="_x0000_s1070" style="position:absolute;left:13197;top:3303;width:2;height:385;visibility:visible;mso-wrap-style:square;v-text-anchor:top" coordsize="2,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7mksYA&#10;AADdAAAADwAAAGRycy9kb3ducmV2LnhtbESPQWvCQBSE7wX/w/KE3uqmakVSV1FBEW9VoXh7ZJ9J&#10;avZt3N0m6b/vCoLHYWa+YWaLzlSiIedLywreBwkI4szqknMFp+PmbQrCB2SNlWVS8EceFvPeywxT&#10;bVv+ouYQchEh7FNUUIRQp1L6rCCDfmBr4uhdrDMYonS51A7bCDeVHCbJRBosOS4UWNO6oOx6+DUK&#10;zGU5PH9cb2Z7Po5s435Gq337rdRrv1t+ggjUhWf40d5pBePpeAL3N/EJy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27mksYAAADdAAAADwAAAAAAAAAAAAAAAACYAgAAZHJz&#10;L2Rvd25yZXYueG1sUEsFBgAAAAAEAAQA9QAAAIsDAAAAAA==&#10;" path="m,385l,e" filled="f" strokecolor="#c8c8c8" strokeweight=".20619mm">
                    <v:path arrowok="t" o:connecttype="custom" o:connectlocs="0,3688;0,3303" o:connectangles="0,0"/>
                  </v:shape>
                </v:group>
                <v:group id="Group 4760" o:spid="_x0000_s1071" style="position:absolute;left:13221;top:3384;width:2;height:583" coordorigin="13221,3384" coordsize="2,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7mW18cAAADdAAAADwAAAGRycy9kb3ducmV2LnhtbESPT2vCQBTE7wW/w/IE&#10;b7qJtSrRVUTa0oMI/gHx9sg+k2D2bciuSfz23YLQ4zAzv2GW686UoqHaFZYVxKMIBHFqdcGZgvPp&#10;azgH4TyyxtIyKXiSg/Wq97bERNuWD9QcfSYChF2CCnLvq0RKl+Zk0I1sRRy8m60N+iDrTOoa2wA3&#10;pRxH0VQaLDgs5FjRNqf0fnwYBd8ttpv3+LPZ3W/b5/X0sb/sYlJq0O82CxCeOv8ffrV/tILJfDKD&#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7mW18cAAADd&#10;AAAADwAAAAAAAAAAAAAAAACqAgAAZHJzL2Rvd25yZXYueG1sUEsFBgAAAAAEAAQA+gAAAJ4DAAAA&#10;AA==&#10;">
                  <v:shape id="Freeform 4761" o:spid="_x0000_s1072" style="position:absolute;left:13221;top:3384;width:2;height:583;visibility:visible;mso-wrap-style:square;v-text-anchor:top" coordsize="2,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nDZr0A&#10;AADdAAAADwAAAGRycy9kb3ducmV2LnhtbERPvQrCMBDeBd8hnOCmaUVEqlFEERxcrC5uR3O21eZS&#10;mqjx7c0gOH58/8t1MI14UedqywrScQKCuLC65lLB5bwfzUE4j6yxsUwKPuRgver3lphp++YTvXJf&#10;ihjCLkMFlfdtJqUrKjLoxrYljtzNdgZ9hF0pdYfvGG4aOUmSmTRYc2yosKVtRcUjfxoF98CJa642&#10;zcOuTM/eHtvjs1BqOAibBQhPwf/FP/dBK5jOp3FufBOfgFx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ZnDZr0AAADdAAAADwAAAAAAAAAAAAAAAACYAgAAZHJzL2Rvd25yZXYu&#10;eG1sUEsFBgAAAAAEAAQA9QAAAIIDAAAAAA==&#10;" path="m,584l,e" filled="f" strokecolor="#ccc" strokeweight=".20619mm">
                    <v:path arrowok="t" o:connecttype="custom" o:connectlocs="0,3968;0,3384" o:connectangles="0,0"/>
                  </v:shape>
                </v:group>
                <v:group id="Group 4758" o:spid="_x0000_s1073" style="position:absolute;left:13233;top:3571;width:2;height:642" coordorigin="13233,3571" coordsize="2,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qnPscAAADdAAAADwAAAGRycy9kb3ducmV2LnhtbESPQWvCQBSE7wX/w/IK&#10;vTWbqBVNs4qILT2IoBaKt0f2mYRk34bsNon/vlso9DjMzDdMthlNI3rqXGVZQRLFIIhzqysuFHxe&#10;3p6XIJxH1thYJgV3crBZTx4yTLUd+ET92RciQNilqKD0vk2ldHlJBl1kW+Lg3Wxn0AfZFVJ3OAS4&#10;aeQ0jhfSYMVhocSWdiXl9fnbKHgfcNjOkn1/qG+7+/Xycvw6JKTU0+O4fQXhafT/4b/2h1YwX85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WqnPscAAADd&#10;AAAADwAAAAAAAAAAAAAAAACqAgAAZHJzL2Rvd25yZXYueG1sUEsFBgAAAAAEAAQA+gAAAJ4DAAAA&#10;AA==&#10;">
                  <v:shape id="Freeform 4759" o:spid="_x0000_s1074" style="position:absolute;left:13233;top:3571;width:2;height:642;visibility:visible;mso-wrap-style:square;v-text-anchor:top" coordsize="2,6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u+qsIA&#10;AADdAAAADwAAAGRycy9kb3ducmV2LnhtbERPy2rCQBTdF/oPwy24ayYtWjQ6SigUFFqo0Y27S+aa&#10;CWbuhMzk4d87i0KXh/Pe7CbbiIE6XztW8JakIIhLp2uuFJxPX69LED4ga2wck4I7edhtn582mGk3&#10;8pGGIlQihrDPUIEJoc2k9KUhiz5xLXHkrq6zGCLsKqk7HGO4beR7mn5IizXHBoMtfRoqb0VvFQzf&#10;5oZ2VcsqNPhLl/HQ5z8LpWYvU74GEWgK/+I/914rmC8XcX98E5+A3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C76qwgAAAN0AAAAPAAAAAAAAAAAAAAAAAJgCAABkcnMvZG93&#10;bnJldi54bWxQSwUGAAAAAAQABAD1AAAAhwMAAAAA&#10;" path="m,642l,e" filled="f" strokecolor="#bcbcbc" strokeweight=".20619mm">
                    <v:path arrowok="t" o:connecttype="custom" o:connectlocs="0,4213;0,3571" o:connectangles="0,0"/>
                  </v:shape>
                </v:group>
                <v:group id="Group 4756" o:spid="_x0000_s1075" style="position:absolute;left:11684;top:4183;width:1146;height:2" coordorigin="11684,4183" coordsize="11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U95ccAAADdAAAADwAAAGRycy9kb3ducmV2LnhtbESPQWvCQBSE7wX/w/KE&#10;3uomtimSuoYgWnoIhaogvT2yzySYfRuyaxL/fbdQ6HGYmW+YdTaZVgzUu8aygngRgSAurW64UnA6&#10;7p9WIJxH1thaJgV3cpBtZg9rTLUd+YuGg69EgLBLUUHtfZdK6cqaDLqF7YiDd7G9QR9kX0nd4xjg&#10;ppXLKHqVBhsOCzV2tK2pvB5uRsH7iGP+HO+G4nrZ3r+Pyee5iEmpx/mUv4HwNPn/8F/7Qyt4WSUx&#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sU95ccAAADd&#10;AAAADwAAAAAAAAAAAAAAAACqAgAAZHJzL2Rvd25yZXYueG1sUEsFBgAAAAAEAAQA+gAAAJ4DAAAA&#10;AA==&#10;">
                  <v:shape id="Freeform 4757" o:spid="_x0000_s1076" style="position:absolute;left:11684;top:4183;width:1146;height:2;visibility:visible;mso-wrap-style:square;v-text-anchor:top" coordsize="11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dONccA&#10;AADdAAAADwAAAGRycy9kb3ducmV2LnhtbESPQWsCMRSE7wX/Q3hCbzVbbcuyGqUtCBXag1ERb4/N&#10;62Zx87LdRF3/fVMQehxm5htmtuhdI87UhdqzgsdRBoK49KbmSsF2s3zIQYSIbLDxTAquFGAxH9zN&#10;sDD+wms661iJBOFQoAIbY1tIGUpLDsPIt8TJ+/adw5hkV0nT4SXBXSPHWfYiHdacFiy29G6pPOqT&#10;U7DK9m8/x104XD/1SutmYk/511qp+2H/OgURqY//4Vv7wyh4yp/H8PcmPQ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3TjXHAAAA3QAAAA8AAAAAAAAAAAAAAAAAmAIAAGRy&#10;cy9kb3ducmV2LnhtbFBLBQYAAAAABAAEAPUAAACMAwAAAAA=&#10;" path="m,l1145,e" filled="f" strokecolor="#0c0c0c" strokeweight=".20619mm">
                    <v:path arrowok="t" o:connecttype="custom" o:connectlocs="0,0;1145,0" o:connectangles="0,0"/>
                  </v:shape>
                </v:group>
                <v:group id="Group 4754" o:spid="_x0000_s1077" style="position:absolute;left:12782;top:4183;width:444;height:2" coordorigin="12782,4183" coordsize="4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WwYJxgAAAN0A&#10;AAAPAAAAAAAAAAAAAAAAAKoCAABkcnMvZG93bnJldi54bWxQSwUGAAAAAAQABAD6AAAAnQMAAAAA&#10;">
                  <v:shape id="Freeform 4755" o:spid="_x0000_s1078" style="position:absolute;left:12782;top:4183;width:444;height:2;visibility:visible;mso-wrap-style:square;v-text-anchor:top" coordsize="4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IV7scA&#10;AADdAAAADwAAAGRycy9kb3ducmV2LnhtbESPQWvCQBSE74X+h+UVehHdKLFI6ioSqpR6quaS2yP7&#10;TJZm34bsNsb++m5B6HGYmW+Y9Xa0rRio98axgvksAUFcOW24VlCc99MVCB+QNbaOScGNPGw3jw9r&#10;zLS78icNp1CLCGGfoYImhC6T0lcNWfQz1xFH7+J6iyHKvpa6x2uE21YukuRFWjQcFxrsKG+o+jp9&#10;WwXmUh0mZflzzCcpFx/1wRzfkptSz0/j7hVEoDH8h+/td60gXS1T+HsTn4D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SFe7HAAAA3QAAAA8AAAAAAAAAAAAAAAAAmAIAAGRy&#10;cy9kb3ducmV2LnhtbFBLBQYAAAAABAAEAPUAAACMAwAAAAA=&#10;" path="m,l445,e" filled="f" strokecolor="#2b2b2b" strokeweight=".20619mm">
                    <v:path arrowok="t" o:connecttype="custom" o:connectlocs="0,0;445,0" o:connectangles="0,0"/>
                  </v:shape>
                </v:group>
                <v:group id="Group 4752" o:spid="_x0000_s1079" style="position:absolute;left:11689;top:4178;width:2;height:1540" coordorigin="11689,4178" coordsize="2,1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475sYAAADdAAAADwAAAGRycy9kb3ducmV2LnhtbESPQWvCQBSE70L/w/IK&#10;3uomaopEVxFR8SCFaqF4e2SfSTD7NmTXJP57t1DwOMzMN8xi1ZtKtNS40rKCeBSBIM6sLjlX8HPe&#10;fcxAOI+ssbJMCh7kYLV8Gyww1bbjb2pPPhcBwi5FBYX3dSqlywoy6Ea2Jg7e1TYGfZBNLnWDXYCb&#10;So6j6FMaLDksFFjTpqDsdrobBfsOu/Uk3rbH23XzuJyTr99jTEoN3/v1HISn3r/C/+2DVjCdJQn8&#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jvmxgAAAN0A&#10;AAAPAAAAAAAAAAAAAAAAAKoCAABkcnMvZG93bnJldi54bWxQSwUGAAAAAAQABAD6AAAAnQMAAAAA&#10;">
                  <v:shape id="Freeform 4753" o:spid="_x0000_s1080" style="position:absolute;left:11689;top:4178;width:2;height:1540;visibility:visible;mso-wrap-style:square;v-text-anchor:top" coordsize="2,1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cPGMYA&#10;AADdAAAADwAAAGRycy9kb3ducmV2LnhtbESPQWvCQBSE7wX/w/IKXqRuFCshdRUVBA96aNof8Mg+&#10;s2myb0N2NfHfu4LQ4zAz3zCrzWAbcaPOV44VzKYJCOLC6YpLBb8/h48UhA/IGhvHpOBOHjbr0dsK&#10;M+16/qZbHkoRIewzVGBCaDMpfWHIop+6ljh6F9dZDFF2pdQd9hFuGzlPkqW0WHFcMNjS3lBR51er&#10;oP5Ld/v8ej83l7KuJqfDvDcTq9T4fdh+gQg0hP/wq33UChbp5xKeb+ITkO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cPGMYAAADdAAAADwAAAAAAAAAAAAAAAACYAgAAZHJz&#10;L2Rvd25yZXYueG1sUEsFBgAAAAAEAAQA9QAAAIsDAAAAAA==&#10;" path="m,1540l,e" filled="f" strokecolor="#131313" strokeweight=".20619mm">
                    <v:path arrowok="t" o:connecttype="custom" o:connectlocs="0,5718;0,4178" o:connectangles="0,0"/>
                  </v:shape>
                </v:group>
                <v:group id="Group 4750" o:spid="_x0000_s1081" style="position:absolute;left:12864;top:4930;width:1157;height:2" coordorigin="12864,4930" coordsize="11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mAACscAAADdAAAADwAAAGRycy9kb3ducmV2LnhtbESPW2vCQBSE3wX/w3IE&#10;3+omtl6IriLSlj6I4AXEt0P2mASzZ0N2TeK/7xYKPg4z8w2zXHemFA3VrrCsIB5FIIhTqwvOFJxP&#10;X29zEM4jaywtk4InOViv+r0lJtq2fKDm6DMRIOwSVJB7XyVSujQng25kK+Lg3Wxt0AdZZ1LX2Aa4&#10;KeU4iqbSYMFhIceKtjml9+PDKPhusd28x5/N7n7bPq+nyf6yi0mp4aDbLEB46vwr/N/+0Qo+5pMZ&#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mAACscAAADd&#10;AAAADwAAAAAAAAAAAAAAAACqAgAAZHJzL2Rvd25yZXYueG1sUEsFBgAAAAAEAAQA+gAAAJ4DAAAA&#10;AA==&#10;">
                  <v:shape id="Freeform 4751" o:spid="_x0000_s1082" style="position:absolute;left:12864;top:4930;width:1157;height:2;visibility:visible;mso-wrap-style:square;v-text-anchor:top" coordsize="115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pk58IA&#10;AADdAAAADwAAAGRycy9kb3ducmV2LnhtbERPy2oCMRTdF/yHcAU3pWa0vjoapRQKroRaodvL5DoZ&#10;OrkZknSM/XqzEFweznuzS7YVPfnQOFYwGRcgiCunG64VnL4/X1YgQkTW2DomBVcKsNsOnjZYanfh&#10;L+qPsRY5hEOJCkyMXSllqAxZDGPXEWfu7LzFmKGvpfZ4yeG2ldOiWEiLDecGgx19GKp+j39Wwfz5&#10;5793gf319bBc0tvZHPYpKTUapvc1iEgpPsR3914rmK3meW5+k5+A3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umTnwgAAAN0AAAAPAAAAAAAAAAAAAAAAAJgCAABkcnMvZG93&#10;bnJldi54bWxQSwUGAAAAAAQABAD1AAAAhwMAAAAA&#10;" path="m,l1158,e" filled="f" strokecolor="#2f2f2f" strokeweight=".20619mm">
                    <v:path arrowok="t" o:connecttype="custom" o:connectlocs="0,0;1158,0" o:connectangles="0,0"/>
                  </v:shape>
                </v:group>
                <v:group id="Group 4748" o:spid="_x0000_s1083" style="position:absolute;left:14016;top:4178;width:2;height:770" coordorigin="14016,4178" coordsize="2,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LMx48cAAADdAAAADwAAAGRycy9kb3ducmV2LnhtbESPQWvCQBSE7wX/w/IK&#10;vTWbaBVNs4qILT2IoBaKt0f2mYRk34bsNon/vlso9DjMzDdMthlNI3rqXGVZQRLFIIhzqysuFHxe&#10;3p6XIJxH1thYJgV3crBZTx4yTLUd+ET92RciQNilqKD0vk2ldHlJBl1kW+Lg3Wxn0AfZFVJ3OAS4&#10;aeQ0jhfSYMVhocSWdiXl9fnbKHgfcNjOkn1/qG+7+/UyP34dElLq6XHcvoLwNPr/8F/7Qyt4Wc5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LMx48cAAADd&#10;AAAADwAAAAAAAAAAAAAAAACqAgAAZHJzL2Rvd25yZXYueG1sUEsFBgAAAAAEAAQA+gAAAJ4DAAAA&#10;AA==&#10;">
                  <v:shape id="Freeform 4749" o:spid="_x0000_s1084" style="position:absolute;left:14016;top:4178;width:2;height:770;visibility:visible;mso-wrap-style:square;v-text-anchor:top" coordsize="2,7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qxsMA&#10;AADdAAAADwAAAGRycy9kb3ducmV2LnhtbESP0WoCMRBF3wX/IYzQN81WRGRrFCsIQktF6wcMm3F3&#10;cTNZkuimf995KPRxuHPPzFlvs+vUk0JsPRt4nRWgiCtvW64NXL8P0xWomJAtdp7JwA9F2G7GozWW&#10;1g98pucl1UogHEs00KTUl1rHqiGHceZ7YsluPjhMMoZa24CDwF2n50Wx1A5blgsN9rRvqLpfHk4o&#10;i+vhK/f4Gd7jcKxu+fSx99qYl0nevYFKlNP/8l/7aA0sVkv5X2zEBP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zqxsMAAADdAAAADwAAAAAAAAAAAAAAAACYAgAAZHJzL2Rv&#10;d25yZXYueG1sUEsFBgAAAAAEAAQA9QAAAIgDAAAAAA==&#10;" path="m,770l,e" filled="f" strokecolor="#1f1f1f" strokeweight=".20619mm">
                    <v:path arrowok="t" o:connecttype="custom" o:connectlocs="0,4948;0,4178" o:connectangles="0,0"/>
                  </v:shape>
                </v:group>
                <v:group id="Group 4746" o:spid="_x0000_s1085" style="position:absolute;left:11684;top:5712;width:783;height:2" coordorigin="11684,5712" coordsize="7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n3WMcAAADdAAAADwAAAGRycy9kb3ducmV2LnhtbESPT2vCQBTE7wW/w/KE&#10;3uomthVJXUWCigcpNCmU3h7ZZxLMvg3ZNX++fbdQ6HGYmd8wm91oGtFT52rLCuJFBIK4sLrmUsFn&#10;fnxag3AeWWNjmRRM5GC3nT1sMNF24A/qM1+KAGGXoILK+zaR0hUVGXQL2xIH72o7gz7IrpS6wyHA&#10;TSOXUbSSBmsOCxW2lFZU3LK7UXAacNg/x4f+crum03f++v51iUmpx/m4fwPhafT/4b/2WSt4Wa9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Kn3WMcAAADd&#10;AAAADwAAAAAAAAAAAAAAAACqAgAAZHJzL2Rvd25yZXYueG1sUEsFBgAAAAAEAAQA+gAAAJ4DAAAA&#10;AA==&#10;">
                  <v:shape id="Freeform 4747" o:spid="_x0000_s1086" style="position:absolute;left:11684;top:5712;width:783;height:2;visibility:visible;mso-wrap-style:square;v-text-anchor:top" coordsize="7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HWe8UA&#10;AADdAAAADwAAAGRycy9kb3ducmV2LnhtbESPQWvCQBSE7wX/w/KE3urGICGkriJKQaEUqkLw9si+&#10;ZtNm34bsNsZ/3y0IHoeZ+YZZrkfbioF63zhWMJ8lIIgrpxuuFZxPby85CB+QNbaOScGNPKxXk6cl&#10;Ftpd+ZOGY6hFhLAvUIEJoSuk9JUhi37mOuLofbneYoiyr6Xu8RrhtpVpkmTSYsNxwWBHW0PVz/HX&#10;KtiX5SGURqb5+yWjwe7o+1Z/KPU8HTevIAKN4RG+t/dawSLPUv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dZ7xQAAAN0AAAAPAAAAAAAAAAAAAAAAAJgCAABkcnMv&#10;ZG93bnJldi54bWxQSwUGAAAAAAQABAD1AAAAigMAAAAA&#10;" path="m,l783,e" filled="f" strokecolor="#080808" strokeweight=".20619mm">
                    <v:path arrowok="t" o:connecttype="custom" o:connectlocs="0,0;783,0" o:connectangles="0,0"/>
                  </v:shape>
                </v:group>
                <v:group id="Group 4744" o:spid="_x0000_s1087" style="position:absolute;left:12391;top:4924;width:2;height:793" coordorigin="12391,4924" coordsize="2,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MtMYAAADdAAAADwAAAGRycy9kb3ducmV2LnhtbESPT4vCMBTE7wt+h/AE&#10;b2ta3RWpRhFZxYMs+AfE26N5tsXmpTTZtn77jSB4HGbmN8x82ZlSNFS7wrKCeBiBIE6tLjhTcD5t&#10;PqcgnEfWWFomBQ9ysFz0PuaYaNvygZqjz0SAsEtQQe59lUjp0pwMuqGtiIN3s7VBH2SdSV1jG+Cm&#10;lKMomkiDBYeFHCta55Tej39GwbbFdjWOf5r9/bZ+XE/fv5d9TEoN+t1qBsJT59/hV3unFXxNJ2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8y0xgAAAN0A&#10;AAAPAAAAAAAAAAAAAAAAAKoCAABkcnMvZG93bnJldi54bWxQSwUGAAAAAAQABAD6AAAAnQMAAAAA&#10;">
                  <v:shape id="Freeform 4745" o:spid="_x0000_s1088" style="position:absolute;left:12391;top:4924;width:2;height:793;visibility:visible;mso-wrap-style:square;v-text-anchor:top" coordsize="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kQIcYA&#10;AADdAAAADwAAAGRycy9kb3ducmV2LnhtbESPQWvCQBCF74X+h2UK3urGViRGVykFoSAejB7a25Cd&#10;JsHsbNhd4+bfu0Khx8eb97156200nRjI+daygtk0A0FcWd1yreB82r3mIHxA1thZJgUjedhunp/W&#10;WGh74yMNZahFgrAvUEETQl9I6auGDPqp7YmT92udwZCkq6V2eEtw08m3LFtIgy2nhgZ7+myoupRX&#10;k974+R7fh0s8tuEwxqrM90s32ys1eYkfKxCBYvg//kt/aQXzfDGHx5qEALm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kQIcYAAADdAAAADwAAAAAAAAAAAAAAAACYAgAAZHJz&#10;L2Rvd25yZXYueG1sUEsFBgAAAAAEAAQA9QAAAIsDAAAAAA==&#10;" path="m,794l,e" filled="f" strokecolor="#080808" strokeweight=".20619mm">
                    <v:path arrowok="t" o:connecttype="custom" o:connectlocs="0,5718;0,4924" o:connectangles="0,0"/>
                  </v:shape>
                </v:group>
                <v:group id="Group 4742" o:spid="_x0000_s1089" style="position:absolute;left:12443;top:5683;width:82;height:2" coordorigin="12443,5683" coordsize="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S8VvFAAAA3QAA&#10;AA8AAAAAAAAAAAAAAAAAqgIAAGRycy9kb3ducmV2LnhtbFBLBQYAAAAABAAEAPoAAACcAwAAAAA=&#10;">
                  <v:shape id="Freeform 4743" o:spid="_x0000_s1090" style="position:absolute;left:12443;top:5683;width:82;height:2;visibility:visible;mso-wrap-style:square;v-text-anchor:top" coordsize="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OZEcIA&#10;AADdAAAADwAAAGRycy9kb3ducmV2LnhtbESPQYvCMBSE74L/ITxhb5oqUkrXKCIo4m21sNdH82yK&#10;zUttUlv//WZhYY/DzHzDbHajbcSLOl87VrBcJCCIS6drrhQUt+M8A+EDssbGMSl4k4fddjrZYK7d&#10;wF/0uoZKRAj7HBWYENpcSl8asugXriWO3t11FkOUXSV1h0OE20aukiSVFmuOCwZbOhgqH9feKmhO&#10;w+N2/O5lYbKs5xGfVbG/KPUxG/efIAKN4T/81z5rBessTeH3TXwC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g5kRwgAAAN0AAAAPAAAAAAAAAAAAAAAAAJgCAABkcnMvZG93&#10;bnJldi54bWxQSwUGAAAAAAQABAD1AAAAhwMAAAAA&#10;" path="m,l82,e" filled="f" strokecolor="#0c0c0c" strokeweight=".41239mm">
                    <v:path arrowok="t" o:connecttype="custom" o:connectlocs="0,0;82,0" o:connectangles="0,0"/>
                  </v:shape>
                </v:group>
                <v:group id="Group 4740" o:spid="_x0000_s1091" style="position:absolute;left:12514;top:5683;width:1508;height:2" coordorigin="12514,5683" coordsize="15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zKt8cAAADdAAAADwAAAGRycy9kb3ducmV2LnhtbESPT2vCQBTE7wW/w/KE&#10;3nQT26pEVxHR0oMI/gHx9sg+k2D2bciuSfz23YLQ4zAzv2Hmy86UoqHaFZYVxMMIBHFqdcGZgvNp&#10;O5iCcB5ZY2mZFDzJwXLRe5tjom3LB2qOPhMBwi5BBbn3VSKlS3My6Ia2Ig7ezdYGfZB1JnWNbYCb&#10;Uo6iaCwNFhwWcqxonVN6Pz6Mgu8W29VHvGl299v6eT197S+7mJR673erGQhPnf8Pv9o/WsHndDyB&#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AzKt8cAAADd&#10;AAAADwAAAAAAAAAAAAAAAACqAgAAZHJzL2Rvd25yZXYueG1sUEsFBgAAAAAEAAQA+gAAAJ4DAAAA&#10;AA==&#10;">
                  <v:shape id="Freeform 4741" o:spid="_x0000_s1092" style="position:absolute;left:12514;top:5683;width:1508;height:2;visibility:visible;mso-wrap-style:square;v-text-anchor:top" coordsize="15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zvfcEA&#10;AADdAAAADwAAAGRycy9kb3ducmV2LnhtbERPz2vCMBS+D/wfwhN2m6ljlFKNom6DXVs3vD6bZ1va&#10;vHRJ1nb//XIYePz4fm/3s+nFSM63lhWsVwkI4srqlmsFn+f3pwyED8gae8uk4Jc87HeLhy3m2k5c&#10;0FiGWsQQ9jkqaEIYcil91ZBBv7IDceRu1hkMEbpaaodTDDe9fE6SVBpsOTY0ONCpoaorf4yCV/dV&#10;dt9WXzI8dsWb667Jbe2UelzOhw2IQHO4i//dH1rBS5bGufFNfAJy9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0c733BAAAA3QAAAA8AAAAAAAAAAAAAAAAAmAIAAGRycy9kb3du&#10;cmV2LnhtbFBLBQYAAAAABAAEAPUAAACGAwAAAAA=&#10;" path="m,l1508,e" filled="f" strokecolor="#2b2b2b" strokeweight=".41239mm">
                    <v:path arrowok="t" o:connecttype="custom" o:connectlocs="0,0;1508,0" o:connectangles="0,0"/>
                  </v:shape>
                </v:group>
                <v:group id="Group 4738" o:spid="_x0000_s1093" style="position:absolute;left:13998;top:4889;width:2;height:805" coordorigin="13998,4889" coordsize="2,8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7XscAAADdAAAADwAAAGRycy9kb3ducmV2LnhtbESPT2vCQBTE74LfYXmC&#10;N93EtqLRVUTa0oMI/gHx9sg+k2D2bciuSfz23ULB4zAzv2GW686UoqHaFZYVxOMIBHFqdcGZgvPp&#10;azQD4TyyxtIyKXiSg/Wq31tiom3LB2qOPhMBwi5BBbn3VSKlS3My6Ma2Ig7ezdYGfZB1JnWNbYCb&#10;Uk6iaCoNFhwWcqxom1N6Pz6Mgu8W281b/Nns7rft83r62F92MSk1HHSbBQhPnX+F/9s/WsH7bDqH&#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t/7XscAAADd&#10;AAAADwAAAAAAAAAAAAAAAACqAgAAZHJzL2Rvd25yZXYueG1sUEsFBgAAAAAEAAQA+gAAAJ4DAAAA&#10;AA==&#10;">
                  <v:shape id="Freeform 4739" o:spid="_x0000_s1094" style="position:absolute;left:13998;top:4889;width:2;height:805;visibility:visible;mso-wrap-style:square;v-text-anchor:top" coordsize="2,8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8Hy8EA&#10;AADdAAAADwAAAGRycy9kb3ducmV2LnhtbERPTYvCMBC9C/6HMIIX0VSRXa1GEUEUL4u6B49DMzbF&#10;ZlKaqNVfbw6Cx8f7ni8bW4o71b5wrGA4SEAQZ04XnCv4P236ExA+IGssHZOCJ3lYLtqtOabaPfhA&#10;92PIRQxhn6ICE0KVSukzQxb9wFXEkbu42mKIsM6lrvERw20pR0nyIy0WHBsMVrQ2lF2PN6tgG/b7&#10;53nbO5lXXsqz1zj9O6BS3U6zmoEI1ISv+OPeaQXjyW/cH9/EJyA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PB8vBAAAA3QAAAA8AAAAAAAAAAAAAAAAAmAIAAGRycy9kb3du&#10;cmV2LnhtbFBLBQYAAAAABAAEAPUAAACGAwAAAAA=&#10;" path="m,806l,e" filled="f" strokecolor="#080808" strokeweight=".61861mm">
                    <v:path arrowok="t" o:connecttype="custom" o:connectlocs="0,5695;0,4889" o:connectangles="0,0"/>
                  </v:shape>
                </v:group>
                <w10:wrap anchorx="page"/>
              </v:group>
            </w:pict>
          </mc:Fallback>
        </mc:AlternateContent>
      </w:r>
      <w:r>
        <w:rPr>
          <w:rFonts w:ascii="Times New Roman" w:eastAsia="Arial" w:hAnsi="Times New Roman" w:cs="Times New Roman"/>
          <w:b/>
          <w:bCs/>
          <w:position w:val="-1"/>
        </w:rPr>
        <w:t>1</w:t>
      </w:r>
      <w:r w:rsidRPr="006632F3">
        <w:rPr>
          <w:rFonts w:ascii="Times New Roman" w:eastAsia="Arial" w:hAnsi="Times New Roman" w:cs="Times New Roman"/>
          <w:b/>
          <w:bCs/>
          <w:position w:val="-1"/>
        </w:rPr>
        <w:t>.3.3.3</w:t>
      </w:r>
      <w:r w:rsidRPr="006632F3">
        <w:rPr>
          <w:rFonts w:ascii="Times New Roman" w:eastAsia="Arial" w:hAnsi="Times New Roman" w:cs="Times New Roman"/>
          <w:b/>
          <w:bCs/>
          <w:spacing w:val="65"/>
          <w:position w:val="-1"/>
        </w:rPr>
        <w:t xml:space="preserve"> </w:t>
      </w:r>
      <w:r w:rsidRPr="006632F3">
        <w:rPr>
          <w:rFonts w:ascii="Times New Roman" w:eastAsia="Arial" w:hAnsi="Times New Roman" w:cs="Times New Roman"/>
          <w:b/>
          <w:bCs/>
          <w:w w:val="97"/>
          <w:position w:val="-1"/>
        </w:rPr>
        <w:t>Filteri</w:t>
      </w:r>
      <w:r w:rsidRPr="006632F3">
        <w:rPr>
          <w:rFonts w:ascii="Times New Roman" w:eastAsia="Arial" w:hAnsi="Times New Roman" w:cs="Times New Roman"/>
          <w:b/>
          <w:bCs/>
          <w:spacing w:val="5"/>
          <w:w w:val="97"/>
          <w:position w:val="-1"/>
        </w:rPr>
        <w:t>n</w:t>
      </w:r>
      <w:r w:rsidRPr="006632F3">
        <w:rPr>
          <w:rFonts w:ascii="Times New Roman" w:eastAsia="Arial" w:hAnsi="Times New Roman" w:cs="Times New Roman"/>
          <w:b/>
          <w:bCs/>
          <w:color w:val="1F1F1F"/>
          <w:w w:val="97"/>
          <w:position w:val="-1"/>
        </w:rPr>
        <w:t>g</w:t>
      </w:r>
      <w:r w:rsidRPr="006632F3">
        <w:rPr>
          <w:rFonts w:ascii="Times New Roman" w:eastAsia="Arial" w:hAnsi="Times New Roman" w:cs="Times New Roman"/>
          <w:b/>
          <w:bCs/>
          <w:color w:val="1F1F1F"/>
          <w:spacing w:val="3"/>
          <w:w w:val="97"/>
          <w:position w:val="-1"/>
        </w:rPr>
        <w:t xml:space="preserve"> </w:t>
      </w:r>
      <w:r w:rsidRPr="006632F3">
        <w:rPr>
          <w:rFonts w:ascii="Times New Roman" w:eastAsia="Arial" w:hAnsi="Times New Roman" w:cs="Times New Roman"/>
          <w:b/>
          <w:bCs/>
          <w:color w:val="000000"/>
          <w:spacing w:val="-4"/>
          <w:w w:val="106"/>
          <w:position w:val="-1"/>
        </w:rPr>
        <w:t>M</w:t>
      </w:r>
      <w:r w:rsidRPr="006632F3">
        <w:rPr>
          <w:rFonts w:ascii="Times New Roman" w:eastAsia="Arial" w:hAnsi="Times New Roman" w:cs="Times New Roman"/>
          <w:b/>
          <w:bCs/>
          <w:color w:val="1F1F1F"/>
          <w:w w:val="97"/>
          <w:position w:val="-1"/>
        </w:rPr>
        <w:t>e</w:t>
      </w:r>
      <w:r w:rsidRPr="006632F3">
        <w:rPr>
          <w:rFonts w:ascii="Times New Roman" w:eastAsia="Arial" w:hAnsi="Times New Roman" w:cs="Times New Roman"/>
          <w:b/>
          <w:bCs/>
          <w:color w:val="1F1F1F"/>
          <w:spacing w:val="-10"/>
          <w:w w:val="97"/>
          <w:position w:val="-1"/>
        </w:rPr>
        <w:t>c</w:t>
      </w:r>
      <w:r w:rsidRPr="006632F3">
        <w:rPr>
          <w:rFonts w:ascii="Times New Roman" w:eastAsia="Arial" w:hAnsi="Times New Roman" w:cs="Times New Roman"/>
          <w:b/>
          <w:bCs/>
          <w:color w:val="000000"/>
          <w:spacing w:val="6"/>
          <w:w w:val="112"/>
          <w:position w:val="-1"/>
        </w:rPr>
        <w:t>h</w:t>
      </w:r>
      <w:r w:rsidRPr="006632F3">
        <w:rPr>
          <w:rFonts w:ascii="Times New Roman" w:eastAsia="Arial" w:hAnsi="Times New Roman" w:cs="Times New Roman"/>
          <w:b/>
          <w:bCs/>
          <w:color w:val="1F1F1F"/>
          <w:spacing w:val="-25"/>
          <w:position w:val="-1"/>
        </w:rPr>
        <w:t>a</w:t>
      </w:r>
      <w:r w:rsidRPr="006632F3">
        <w:rPr>
          <w:rFonts w:ascii="Times New Roman" w:eastAsia="Arial" w:hAnsi="Times New Roman" w:cs="Times New Roman"/>
          <w:b/>
          <w:bCs/>
          <w:color w:val="000000"/>
          <w:w w:val="110"/>
          <w:position w:val="-1"/>
        </w:rPr>
        <w:t>n</w:t>
      </w:r>
      <w:r w:rsidRPr="006632F3">
        <w:rPr>
          <w:rFonts w:ascii="Times New Roman" w:eastAsia="Arial" w:hAnsi="Times New Roman" w:cs="Times New Roman"/>
          <w:b/>
          <w:bCs/>
          <w:color w:val="000000"/>
          <w:spacing w:val="-22"/>
          <w:w w:val="110"/>
          <w:position w:val="-1"/>
        </w:rPr>
        <w:t>i</w:t>
      </w:r>
      <w:r w:rsidRPr="006632F3">
        <w:rPr>
          <w:rFonts w:ascii="Times New Roman" w:eastAsia="Arial" w:hAnsi="Times New Roman" w:cs="Times New Roman"/>
          <w:b/>
          <w:bCs/>
          <w:color w:val="1F1F1F"/>
          <w:spacing w:val="-3"/>
          <w:position w:val="-1"/>
        </w:rPr>
        <w:t>s</w:t>
      </w:r>
      <w:r w:rsidRPr="006632F3">
        <w:rPr>
          <w:rFonts w:ascii="Times New Roman" w:eastAsia="Arial" w:hAnsi="Times New Roman" w:cs="Times New Roman"/>
          <w:b/>
          <w:bCs/>
          <w:color w:val="000000"/>
          <w:w w:val="102"/>
          <w:position w:val="-1"/>
        </w:rPr>
        <w:t>m</w:t>
      </w:r>
    </w:p>
    <w:p w14:paraId="497626D1" w14:textId="77777777" w:rsidR="00583B21" w:rsidRPr="006632F3" w:rsidRDefault="00583B21" w:rsidP="00583B21">
      <w:pPr>
        <w:spacing w:after="0" w:line="200" w:lineRule="exact"/>
        <w:rPr>
          <w:rFonts w:ascii="Times New Roman" w:hAnsi="Times New Roman" w:cs="Times New Roman"/>
        </w:rPr>
      </w:pPr>
    </w:p>
    <w:p w14:paraId="54BC0D05" w14:textId="77777777" w:rsidR="00583B21" w:rsidRPr="006632F3" w:rsidRDefault="00583B21" w:rsidP="00583B21">
      <w:pPr>
        <w:spacing w:before="12" w:after="0" w:line="260" w:lineRule="exact"/>
        <w:rPr>
          <w:rFonts w:ascii="Times New Roman" w:hAnsi="Times New Roman" w:cs="Times New Roman"/>
        </w:rPr>
      </w:pPr>
    </w:p>
    <w:p w14:paraId="4D4C64A3" w14:textId="77777777" w:rsidR="00583B21" w:rsidRPr="006632F3" w:rsidRDefault="00583B21" w:rsidP="00583B21">
      <w:pPr>
        <w:spacing w:after="0"/>
        <w:rPr>
          <w:rFonts w:ascii="Times New Roman" w:hAnsi="Times New Roman" w:cs="Times New Roman"/>
        </w:rPr>
        <w:sectPr w:rsidR="00583B21" w:rsidRPr="006632F3">
          <w:footerReference w:type="default" r:id="rId42"/>
          <w:pgSz w:w="15840" w:h="12260" w:orient="landscape"/>
          <w:pgMar w:top="680" w:right="520" w:bottom="280" w:left="1220" w:header="0" w:footer="0" w:gutter="0"/>
          <w:cols w:space="720"/>
        </w:sectPr>
      </w:pPr>
    </w:p>
    <w:p w14:paraId="06BDA9AB" w14:textId="77777777" w:rsidR="00583B21" w:rsidRPr="006632F3" w:rsidRDefault="00583B21" w:rsidP="00583B21">
      <w:pPr>
        <w:spacing w:before="79" w:after="0" w:line="240" w:lineRule="auto"/>
        <w:ind w:left="283" w:right="-54"/>
        <w:jc w:val="center"/>
        <w:rPr>
          <w:rFonts w:ascii="Times New Roman" w:eastAsia="Arial" w:hAnsi="Times New Roman" w:cs="Times New Roman"/>
        </w:rPr>
      </w:pPr>
      <w:r w:rsidRPr="006632F3">
        <w:rPr>
          <w:rFonts w:ascii="Times New Roman" w:eastAsia="Arial" w:hAnsi="Times New Roman" w:cs="Times New Roman"/>
          <w:color w:val="7E7E7E"/>
          <w:w w:val="112"/>
        </w:rPr>
        <w:lastRenderedPageBreak/>
        <w:t>Over</w:t>
      </w:r>
      <w:r w:rsidRPr="006632F3">
        <w:rPr>
          <w:rFonts w:ascii="Times New Roman" w:eastAsia="Arial" w:hAnsi="Times New Roman" w:cs="Times New Roman"/>
          <w:color w:val="7E7E7E"/>
          <w:spacing w:val="-16"/>
          <w:w w:val="112"/>
        </w:rPr>
        <w:t>v</w:t>
      </w:r>
      <w:r w:rsidRPr="006632F3">
        <w:rPr>
          <w:rFonts w:ascii="Times New Roman" w:eastAsia="Arial" w:hAnsi="Times New Roman" w:cs="Times New Roman"/>
          <w:color w:val="565656"/>
          <w:w w:val="112"/>
        </w:rPr>
        <w:t>i</w:t>
      </w:r>
      <w:r w:rsidRPr="006632F3">
        <w:rPr>
          <w:rFonts w:ascii="Times New Roman" w:eastAsia="Arial" w:hAnsi="Times New Roman" w:cs="Times New Roman"/>
          <w:color w:val="565656"/>
          <w:spacing w:val="-13"/>
          <w:w w:val="112"/>
        </w:rPr>
        <w:t>e</w:t>
      </w:r>
      <w:r w:rsidRPr="006632F3">
        <w:rPr>
          <w:rFonts w:ascii="Times New Roman" w:eastAsia="Arial" w:hAnsi="Times New Roman" w:cs="Times New Roman"/>
          <w:color w:val="7E7E7E"/>
          <w:w w:val="112"/>
        </w:rPr>
        <w:t>w</w:t>
      </w:r>
      <w:r w:rsidRPr="006632F3">
        <w:rPr>
          <w:rFonts w:ascii="Times New Roman" w:eastAsia="Arial" w:hAnsi="Times New Roman" w:cs="Times New Roman"/>
          <w:color w:val="7E7E7E"/>
          <w:spacing w:val="-9"/>
          <w:w w:val="112"/>
        </w:rPr>
        <w:t xml:space="preserve"> </w:t>
      </w:r>
      <w:r w:rsidRPr="006632F3">
        <w:rPr>
          <w:rFonts w:ascii="Times New Roman" w:eastAsia="Arial" w:hAnsi="Times New Roman" w:cs="Times New Roman"/>
          <w:color w:val="7E7E7E"/>
        </w:rPr>
        <w:t>--</w:t>
      </w:r>
      <w:r w:rsidRPr="006632F3">
        <w:rPr>
          <w:rFonts w:ascii="Times New Roman" w:eastAsia="Arial" w:hAnsi="Times New Roman" w:cs="Times New Roman"/>
          <w:color w:val="7E7E7E"/>
          <w:spacing w:val="9"/>
        </w:rPr>
        <w:t xml:space="preserve"> </w:t>
      </w:r>
      <w:r w:rsidRPr="006632F3">
        <w:rPr>
          <w:rFonts w:ascii="Times New Roman" w:eastAsia="Arial" w:hAnsi="Times New Roman" w:cs="Times New Roman"/>
          <w:color w:val="7E7E7E"/>
          <w:w w:val="106"/>
        </w:rPr>
        <w:t>Sensor</w:t>
      </w:r>
    </w:p>
    <w:p w14:paraId="3522C08A" w14:textId="77777777" w:rsidR="00583B21" w:rsidRPr="006632F3" w:rsidRDefault="00583B21" w:rsidP="00583B21">
      <w:pPr>
        <w:spacing w:before="2" w:after="0" w:line="240" w:lineRule="auto"/>
        <w:ind w:left="577" w:right="236"/>
        <w:jc w:val="center"/>
        <w:rPr>
          <w:rFonts w:ascii="Times New Roman" w:eastAsia="Arial" w:hAnsi="Times New Roman" w:cs="Times New Roman"/>
        </w:rPr>
      </w:pPr>
      <w:r w:rsidRPr="006632F3">
        <w:rPr>
          <w:rFonts w:ascii="Times New Roman" w:eastAsia="Arial" w:hAnsi="Times New Roman" w:cs="Times New Roman"/>
          <w:color w:val="565656"/>
          <w:spacing w:val="-17"/>
          <w:w w:val="120"/>
        </w:rPr>
        <w:t>F</w:t>
      </w:r>
      <w:r w:rsidRPr="006632F3">
        <w:rPr>
          <w:rFonts w:ascii="Times New Roman" w:eastAsia="Arial" w:hAnsi="Times New Roman" w:cs="Times New Roman"/>
          <w:color w:val="959595"/>
          <w:w w:val="72"/>
        </w:rPr>
        <w:t>11t</w:t>
      </w:r>
      <w:r w:rsidRPr="006632F3">
        <w:rPr>
          <w:rFonts w:ascii="Times New Roman" w:eastAsia="Arial" w:hAnsi="Times New Roman" w:cs="Times New Roman"/>
          <w:color w:val="959595"/>
          <w:spacing w:val="-9"/>
          <w:w w:val="73"/>
        </w:rPr>
        <w:t>e</w:t>
      </w:r>
      <w:r w:rsidRPr="006632F3">
        <w:rPr>
          <w:rFonts w:ascii="Times New Roman" w:eastAsia="Arial" w:hAnsi="Times New Roman" w:cs="Times New Roman"/>
          <w:color w:val="696969"/>
          <w:w w:val="130"/>
        </w:rPr>
        <w:t>r</w:t>
      </w:r>
      <w:r w:rsidRPr="006632F3">
        <w:rPr>
          <w:rFonts w:ascii="Times New Roman" w:eastAsia="Arial" w:hAnsi="Times New Roman" w:cs="Times New Roman"/>
          <w:color w:val="696969"/>
          <w:spacing w:val="-17"/>
        </w:rPr>
        <w:t xml:space="preserve"> </w:t>
      </w:r>
      <w:r w:rsidRPr="006632F3">
        <w:rPr>
          <w:rFonts w:ascii="Times New Roman" w:eastAsia="Arial" w:hAnsi="Times New Roman" w:cs="Times New Roman"/>
          <w:color w:val="7E7E7E"/>
          <w:w w:val="106"/>
        </w:rPr>
        <w:t>Query</w:t>
      </w:r>
    </w:p>
    <w:p w14:paraId="1141498C" w14:textId="77777777" w:rsidR="00583B21" w:rsidRPr="006632F3" w:rsidRDefault="00583B21" w:rsidP="00583B21">
      <w:pPr>
        <w:spacing w:before="7" w:after="0" w:line="160" w:lineRule="exact"/>
        <w:rPr>
          <w:rFonts w:ascii="Times New Roman" w:hAnsi="Times New Roman" w:cs="Times New Roman"/>
        </w:rPr>
      </w:pPr>
      <w:r w:rsidRPr="006632F3">
        <w:rPr>
          <w:rFonts w:ascii="Times New Roman" w:hAnsi="Times New Roman" w:cs="Times New Roman"/>
        </w:rPr>
        <w:br w:type="column"/>
      </w:r>
    </w:p>
    <w:p w14:paraId="10AF4A6B" w14:textId="77777777" w:rsidR="00583B21" w:rsidRPr="006632F3" w:rsidRDefault="00583B21" w:rsidP="00583B21">
      <w:pPr>
        <w:spacing w:after="0" w:line="200" w:lineRule="exact"/>
        <w:rPr>
          <w:rFonts w:ascii="Times New Roman" w:hAnsi="Times New Roman" w:cs="Times New Roman"/>
        </w:rPr>
      </w:pPr>
    </w:p>
    <w:p w14:paraId="2FC69415" w14:textId="77777777" w:rsidR="00583B21" w:rsidRPr="006632F3" w:rsidRDefault="00583B21" w:rsidP="00583B21">
      <w:pPr>
        <w:spacing w:after="0" w:line="200" w:lineRule="exact"/>
        <w:rPr>
          <w:rFonts w:ascii="Times New Roman" w:hAnsi="Times New Roman" w:cs="Times New Roman"/>
        </w:rPr>
      </w:pPr>
    </w:p>
    <w:p w14:paraId="702BBFB8" w14:textId="77777777" w:rsidR="00583B21" w:rsidRPr="006632F3" w:rsidRDefault="00583B21" w:rsidP="00583B21">
      <w:pPr>
        <w:spacing w:after="0" w:line="200" w:lineRule="exact"/>
        <w:rPr>
          <w:rFonts w:ascii="Times New Roman" w:hAnsi="Times New Roman" w:cs="Times New Roman"/>
        </w:rPr>
      </w:pPr>
    </w:p>
    <w:p w14:paraId="5966EABB" w14:textId="77777777" w:rsidR="00583B21" w:rsidRPr="006632F3" w:rsidRDefault="00583B21" w:rsidP="00583B21">
      <w:pPr>
        <w:spacing w:after="0" w:line="200" w:lineRule="exact"/>
        <w:rPr>
          <w:rFonts w:ascii="Times New Roman" w:hAnsi="Times New Roman" w:cs="Times New Roman"/>
        </w:rPr>
      </w:pPr>
    </w:p>
    <w:p w14:paraId="5C47EF8F" w14:textId="77777777" w:rsidR="00583B21" w:rsidRPr="006632F3" w:rsidRDefault="00583B21" w:rsidP="00583B21">
      <w:pPr>
        <w:spacing w:after="0" w:line="200" w:lineRule="exact"/>
        <w:rPr>
          <w:rFonts w:ascii="Times New Roman" w:hAnsi="Times New Roman" w:cs="Times New Roman"/>
        </w:rPr>
      </w:pPr>
    </w:p>
    <w:p w14:paraId="4EBE22CE" w14:textId="77777777" w:rsidR="00583B21" w:rsidRPr="006632F3" w:rsidRDefault="00583B21" w:rsidP="00583B21">
      <w:pPr>
        <w:spacing w:after="0" w:line="327" w:lineRule="exact"/>
        <w:ind w:left="222" w:right="-96"/>
        <w:rPr>
          <w:rFonts w:ascii="Times New Roman" w:eastAsia="Arial" w:hAnsi="Times New Roman" w:cs="Times New Roman"/>
        </w:rPr>
      </w:pPr>
      <w:r w:rsidRPr="006632F3">
        <w:rPr>
          <w:rFonts w:ascii="Times New Roman" w:eastAsia="Arial" w:hAnsi="Times New Roman" w:cs="Times New Roman"/>
          <w:color w:val="D1D1D1"/>
          <w:spacing w:val="4"/>
          <w:w w:val="211"/>
          <w:position w:val="-10"/>
        </w:rPr>
        <w:t>'</w:t>
      </w:r>
      <w:r w:rsidRPr="006632F3">
        <w:rPr>
          <w:rFonts w:ascii="Times New Roman" w:eastAsia="Arial" w:hAnsi="Times New Roman" w:cs="Times New Roman"/>
          <w:color w:val="D1D1D1"/>
          <w:spacing w:val="4"/>
          <w:w w:val="211"/>
          <w:position w:val="-1"/>
        </w:rPr>
        <w:t>'</w:t>
      </w:r>
      <w:r w:rsidRPr="006632F3">
        <w:rPr>
          <w:rFonts w:ascii="Times New Roman" w:eastAsia="Arial" w:hAnsi="Times New Roman" w:cs="Times New Roman"/>
          <w:color w:val="D1D1D1"/>
          <w:w w:val="211"/>
          <w:position w:val="6"/>
        </w:rPr>
        <w:t>'</w:t>
      </w:r>
    </w:p>
    <w:p w14:paraId="6F4A1B37" w14:textId="77777777" w:rsidR="00583B21" w:rsidRPr="006632F3" w:rsidRDefault="00583B21" w:rsidP="00583B21">
      <w:pPr>
        <w:spacing w:after="0" w:line="164" w:lineRule="exact"/>
        <w:ind w:left="106" w:right="-20"/>
        <w:rPr>
          <w:rFonts w:ascii="Times New Roman" w:eastAsia="Times New Roman" w:hAnsi="Times New Roman" w:cs="Times New Roman"/>
        </w:rPr>
      </w:pPr>
      <w:r w:rsidRPr="006632F3">
        <w:rPr>
          <w:rFonts w:ascii="Times New Roman" w:eastAsia="Times New Roman" w:hAnsi="Times New Roman" w:cs="Times New Roman"/>
          <w:color w:val="D1D1D1"/>
          <w:spacing w:val="-15"/>
          <w:w w:val="215"/>
          <w:position w:val="-5"/>
        </w:rPr>
        <w:t>'</w:t>
      </w:r>
      <w:r w:rsidRPr="006632F3">
        <w:rPr>
          <w:rFonts w:ascii="Times New Roman" w:eastAsia="Times New Roman" w:hAnsi="Times New Roman" w:cs="Times New Roman"/>
          <w:color w:val="D1D1D1"/>
          <w:w w:val="268"/>
          <w:position w:val="3"/>
        </w:rPr>
        <w:t>'</w:t>
      </w:r>
    </w:p>
    <w:p w14:paraId="0902F9C8" w14:textId="77777777" w:rsidR="00583B21" w:rsidRPr="006632F3" w:rsidRDefault="00583B21" w:rsidP="00583B21">
      <w:pPr>
        <w:spacing w:after="0" w:line="23" w:lineRule="atLeast"/>
        <w:ind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54880" behindDoc="1" locked="0" layoutInCell="1" allowOverlap="1" wp14:anchorId="587218D7" wp14:editId="2C2FE72B">
                <wp:simplePos x="0" y="0"/>
                <wp:positionH relativeFrom="page">
                  <wp:posOffset>1896110</wp:posOffset>
                </wp:positionH>
                <wp:positionV relativeFrom="paragraph">
                  <wp:posOffset>187325</wp:posOffset>
                </wp:positionV>
                <wp:extent cx="40640" cy="139700"/>
                <wp:effectExtent l="635" t="0" r="0" b="0"/>
                <wp:wrapNone/>
                <wp:docPr id="4801" name="Text Box 47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D728C5" w14:textId="77777777" w:rsidR="00583B21" w:rsidRDefault="00583B21" w:rsidP="00583B21">
                            <w:pPr>
                              <w:spacing w:after="0" w:line="220" w:lineRule="exact"/>
                              <w:ind w:right="-73"/>
                              <w:rPr>
                                <w:rFonts w:ascii="Times New Roman" w:eastAsia="Times New Roman" w:hAnsi="Times New Roman" w:cs="Times New Roman"/>
                              </w:rPr>
                            </w:pPr>
                            <w:r>
                              <w:rPr>
                                <w:rFonts w:ascii="Times New Roman" w:eastAsia="Times New Roman" w:hAnsi="Times New Roman" w:cs="Times New Roman"/>
                                <w:color w:val="D1D1D1"/>
                                <w:w w:val="16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36" o:spid="_x0000_s1034" type="#_x0000_t202" style="position:absolute;margin-left:149.3pt;margin-top:14.75pt;width:3.2pt;height:11pt;z-index:-251161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" filled="f" stroked="f">
                <v:textbox inset="0,0,0,0">
                  <w:txbxContent>
                    <w:p w14:paraId="72D728C5" w14:textId="77777777" w:rsidR="00583B21" w:rsidRDefault="00583B21" w:rsidP="00583B21">
                      <w:pPr>
                        <w:spacing w:after="0" w:line="220" w:lineRule="exact"/>
                        <w:ind w:right="-73"/>
                        <w:rPr>
                          <w:rFonts w:ascii="Times New Roman" w:eastAsia="Times New Roman" w:hAnsi="Times New Roman" w:cs="Times New Roman"/>
                        </w:rPr>
                      </w:pPr>
                      <w:r>
                        <w:rPr>
                          <w:rFonts w:ascii="Times New Roman" w:eastAsia="Times New Roman" w:hAnsi="Times New Roman" w:cs="Times New Roman"/>
                          <w:color w:val="D1D1D1"/>
                          <w:w w:val="161"/>
                        </w:rPr>
                        <w:t>'</w:t>
                      </w:r>
                    </w:p>
                  </w:txbxContent>
                </v:textbox>
                <w10:wrap anchorx="page"/>
              </v:shape>
            </w:pict>
          </mc:Fallback>
        </mc:AlternateContent>
      </w:r>
      <w:r w:rsidRPr="006632F3">
        <w:rPr>
          <w:rFonts w:ascii="Times New Roman" w:eastAsia="Arial" w:hAnsi="Times New Roman" w:cs="Times New Roman"/>
          <w:i/>
          <w:color w:val="D1D1D1"/>
          <w:spacing w:val="-6"/>
          <w:w w:val="211"/>
        </w:rPr>
        <w:t>I</w:t>
      </w:r>
      <w:r w:rsidRPr="006632F3">
        <w:rPr>
          <w:rFonts w:ascii="Times New Roman" w:eastAsia="Times New Roman" w:hAnsi="Times New Roman" w:cs="Times New Roman"/>
          <w:color w:val="D1D1D1"/>
          <w:spacing w:val="-7"/>
          <w:w w:val="177"/>
          <w:position w:val="1"/>
        </w:rPr>
        <w:t>'</w:t>
      </w:r>
      <w:r w:rsidRPr="006632F3">
        <w:rPr>
          <w:rFonts w:ascii="Times New Roman" w:eastAsia="Times New Roman" w:hAnsi="Times New Roman" w:cs="Times New Roman"/>
          <w:color w:val="D1D1D1"/>
          <w:w w:val="215"/>
          <w:position w:val="8"/>
        </w:rPr>
        <w:t>'</w:t>
      </w:r>
    </w:p>
    <w:p w14:paraId="5235173E" w14:textId="77777777" w:rsidR="00583B21" w:rsidRPr="006632F3" w:rsidRDefault="00583B21" w:rsidP="00583B21">
      <w:pPr>
        <w:spacing w:before="8" w:after="0" w:line="130" w:lineRule="exact"/>
        <w:rPr>
          <w:rFonts w:ascii="Times New Roman" w:hAnsi="Times New Roman" w:cs="Times New Roman"/>
        </w:rPr>
      </w:pPr>
      <w:r w:rsidRPr="006632F3">
        <w:rPr>
          <w:rFonts w:ascii="Times New Roman" w:hAnsi="Times New Roman" w:cs="Times New Roman"/>
        </w:rPr>
        <w:br w:type="column"/>
      </w:r>
    </w:p>
    <w:p w14:paraId="59C97818" w14:textId="77777777" w:rsidR="00583B21" w:rsidRPr="006632F3" w:rsidRDefault="00583B21" w:rsidP="00583B21">
      <w:pPr>
        <w:spacing w:after="0" w:line="200" w:lineRule="exact"/>
        <w:rPr>
          <w:rFonts w:ascii="Times New Roman" w:hAnsi="Times New Roman" w:cs="Times New Roman"/>
        </w:rPr>
      </w:pPr>
    </w:p>
    <w:p w14:paraId="21111101" w14:textId="77777777" w:rsidR="00583B21" w:rsidRPr="006632F3" w:rsidRDefault="00583B21" w:rsidP="00583B21">
      <w:pPr>
        <w:spacing w:after="0" w:line="200" w:lineRule="exact"/>
        <w:rPr>
          <w:rFonts w:ascii="Times New Roman" w:hAnsi="Times New Roman" w:cs="Times New Roman"/>
        </w:rPr>
      </w:pPr>
    </w:p>
    <w:p w14:paraId="26C61680" w14:textId="77777777" w:rsidR="00583B21" w:rsidRPr="006632F3" w:rsidRDefault="00583B21" w:rsidP="00583B21">
      <w:pPr>
        <w:spacing w:after="0" w:line="200" w:lineRule="exact"/>
        <w:rPr>
          <w:rFonts w:ascii="Times New Roman" w:hAnsi="Times New Roman" w:cs="Times New Roman"/>
        </w:rPr>
      </w:pPr>
    </w:p>
    <w:p w14:paraId="1859FCC0" w14:textId="77777777" w:rsidR="00583B21" w:rsidRPr="006632F3" w:rsidRDefault="00583B21" w:rsidP="00583B21">
      <w:pPr>
        <w:spacing w:after="0" w:line="240" w:lineRule="auto"/>
        <w:ind w:right="-59"/>
        <w:rPr>
          <w:rFonts w:ascii="Times New Roman" w:eastAsia="Arial" w:hAnsi="Times New Roman" w:cs="Times New Roman"/>
        </w:rPr>
      </w:pPr>
      <w:r w:rsidRPr="006632F3">
        <w:rPr>
          <w:rFonts w:ascii="Times New Roman" w:eastAsia="Arial" w:hAnsi="Times New Roman" w:cs="Times New Roman"/>
          <w:color w:val="959595"/>
          <w:w w:val="112"/>
        </w:rPr>
        <w:t>(1)</w:t>
      </w:r>
    </w:p>
    <w:p w14:paraId="4F4219D5" w14:textId="77777777" w:rsidR="00583B21" w:rsidRPr="006632F3" w:rsidRDefault="00583B21" w:rsidP="00583B21">
      <w:pPr>
        <w:spacing w:before="3" w:after="0" w:line="140" w:lineRule="exact"/>
        <w:rPr>
          <w:rFonts w:ascii="Times New Roman" w:hAnsi="Times New Roman" w:cs="Times New Roman"/>
        </w:rPr>
      </w:pPr>
      <w:r w:rsidRPr="006632F3">
        <w:rPr>
          <w:rFonts w:ascii="Times New Roman" w:hAnsi="Times New Roman" w:cs="Times New Roman"/>
        </w:rPr>
        <w:br w:type="column"/>
      </w:r>
    </w:p>
    <w:p w14:paraId="35E5D02E" w14:textId="77777777" w:rsidR="00583B21" w:rsidRPr="006632F3" w:rsidRDefault="00583B21" w:rsidP="00583B21">
      <w:pPr>
        <w:spacing w:after="0" w:line="240" w:lineRule="auto"/>
        <w:ind w:right="-49"/>
        <w:rPr>
          <w:rFonts w:ascii="Times New Roman" w:eastAsia="Arial" w:hAnsi="Times New Roman" w:cs="Times New Roman"/>
        </w:rPr>
      </w:pPr>
      <w:r w:rsidRPr="006632F3">
        <w:rPr>
          <w:rFonts w:ascii="Times New Roman" w:eastAsia="Arial" w:hAnsi="Times New Roman" w:cs="Times New Roman"/>
          <w:color w:val="D1D1D1"/>
          <w:w w:val="56"/>
          <w:position w:val="-16"/>
        </w:rPr>
        <w:t>-</w:t>
      </w:r>
      <w:r w:rsidRPr="006632F3">
        <w:rPr>
          <w:rFonts w:ascii="Times New Roman" w:eastAsia="Arial" w:hAnsi="Times New Roman" w:cs="Times New Roman"/>
          <w:color w:val="D1D1D1"/>
          <w:spacing w:val="8"/>
          <w:w w:val="56"/>
          <w:position w:val="-16"/>
        </w:rPr>
        <w:t>-</w:t>
      </w:r>
      <w:r w:rsidRPr="006632F3">
        <w:rPr>
          <w:rFonts w:ascii="Times New Roman" w:eastAsia="Arial" w:hAnsi="Times New Roman" w:cs="Times New Roman"/>
          <w:color w:val="D1D1D1"/>
          <w:w w:val="57"/>
        </w:rPr>
        <w:t>--</w:t>
      </w:r>
    </w:p>
    <w:p w14:paraId="4C703958" w14:textId="77777777" w:rsidR="00583B21" w:rsidRPr="006632F3" w:rsidRDefault="00583B21" w:rsidP="00583B21">
      <w:pPr>
        <w:spacing w:after="0" w:line="200" w:lineRule="exact"/>
        <w:rPr>
          <w:rFonts w:ascii="Times New Roman" w:hAnsi="Times New Roman" w:cs="Times New Roman"/>
        </w:rPr>
      </w:pPr>
    </w:p>
    <w:p w14:paraId="0854CD7F" w14:textId="77777777" w:rsidR="00583B21" w:rsidRPr="006632F3" w:rsidRDefault="00583B21" w:rsidP="00583B21">
      <w:pPr>
        <w:spacing w:after="0" w:line="200" w:lineRule="exact"/>
        <w:rPr>
          <w:rFonts w:ascii="Times New Roman" w:hAnsi="Times New Roman" w:cs="Times New Roman"/>
        </w:rPr>
      </w:pPr>
    </w:p>
    <w:p w14:paraId="385C4386" w14:textId="77777777" w:rsidR="00583B21" w:rsidRPr="006632F3" w:rsidRDefault="00583B21" w:rsidP="00583B21">
      <w:pPr>
        <w:spacing w:before="5" w:after="0" w:line="280" w:lineRule="exact"/>
        <w:rPr>
          <w:rFonts w:ascii="Times New Roman" w:hAnsi="Times New Roman" w:cs="Times New Roman"/>
        </w:rPr>
      </w:pPr>
    </w:p>
    <w:p w14:paraId="469742F9" w14:textId="77777777" w:rsidR="00583B21" w:rsidRPr="006632F3" w:rsidRDefault="00583B21" w:rsidP="00583B21">
      <w:pPr>
        <w:spacing w:after="0" w:line="139" w:lineRule="exact"/>
        <w:ind w:left="234" w:right="-59"/>
        <w:rPr>
          <w:rFonts w:ascii="Times New Roman" w:eastAsia="Arial" w:hAnsi="Times New Roman" w:cs="Times New Roman"/>
        </w:rPr>
      </w:pPr>
      <w:r w:rsidRPr="006632F3">
        <w:rPr>
          <w:rFonts w:ascii="Times New Roman" w:eastAsia="Arial" w:hAnsi="Times New Roman" w:cs="Times New Roman"/>
          <w:color w:val="959595"/>
          <w:w w:val="120"/>
          <w:position w:val="-1"/>
        </w:rPr>
        <w:t>(3)</w:t>
      </w:r>
    </w:p>
    <w:p w14:paraId="33F11563" w14:textId="77777777" w:rsidR="00583B21" w:rsidRPr="006632F3" w:rsidRDefault="00583B21" w:rsidP="00583B21">
      <w:pPr>
        <w:spacing w:before="12" w:after="0" w:line="240" w:lineRule="auto"/>
        <w:ind w:right="-110"/>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Times New Roman" w:hAnsi="Times New Roman" w:cs="Times New Roman"/>
          <w:color w:val="D1D1D1"/>
          <w:w w:val="59"/>
          <w:position w:val="-8"/>
        </w:rPr>
        <w:lastRenderedPageBreak/>
        <w:t>--</w:t>
      </w:r>
      <w:r w:rsidRPr="006632F3">
        <w:rPr>
          <w:rFonts w:ascii="Times New Roman" w:eastAsia="Times New Roman" w:hAnsi="Times New Roman" w:cs="Times New Roman"/>
          <w:color w:val="D1D1D1"/>
          <w:spacing w:val="15"/>
          <w:w w:val="59"/>
          <w:position w:val="-8"/>
        </w:rPr>
        <w:t>-</w:t>
      </w:r>
      <w:r w:rsidRPr="006632F3">
        <w:rPr>
          <w:rFonts w:ascii="Times New Roman" w:eastAsia="Times New Roman" w:hAnsi="Times New Roman" w:cs="Times New Roman"/>
          <w:color w:val="C1C1C1"/>
          <w:w w:val="76"/>
        </w:rPr>
        <w:t>---</w:t>
      </w:r>
    </w:p>
    <w:p w14:paraId="42CE4304" w14:textId="77777777" w:rsidR="00583B21" w:rsidRPr="006632F3" w:rsidRDefault="00583B21" w:rsidP="00583B21">
      <w:pPr>
        <w:spacing w:before="9" w:after="0" w:line="160" w:lineRule="exact"/>
        <w:rPr>
          <w:rFonts w:ascii="Times New Roman" w:hAnsi="Times New Roman" w:cs="Times New Roman"/>
        </w:rPr>
      </w:pPr>
      <w:r w:rsidRPr="006632F3">
        <w:rPr>
          <w:rFonts w:ascii="Times New Roman" w:hAnsi="Times New Roman" w:cs="Times New Roman"/>
        </w:rPr>
        <w:br w:type="column"/>
      </w:r>
    </w:p>
    <w:p w14:paraId="7DEDD84D" w14:textId="77777777" w:rsidR="00583B21" w:rsidRPr="006632F3" w:rsidRDefault="00583B21" w:rsidP="00583B21">
      <w:pPr>
        <w:spacing w:after="0" w:line="200" w:lineRule="exact"/>
        <w:rPr>
          <w:rFonts w:ascii="Times New Roman" w:hAnsi="Times New Roman" w:cs="Times New Roman"/>
        </w:rPr>
      </w:pPr>
    </w:p>
    <w:p w14:paraId="288FF8BC" w14:textId="77777777" w:rsidR="00583B21" w:rsidRPr="006632F3" w:rsidRDefault="00583B21" w:rsidP="00583B21">
      <w:pPr>
        <w:spacing w:after="0" w:line="240" w:lineRule="auto"/>
        <w:ind w:right="-132"/>
        <w:rPr>
          <w:rFonts w:ascii="Times New Roman" w:eastAsia="Times New Roman" w:hAnsi="Times New Roman" w:cs="Times New Roman"/>
        </w:rPr>
      </w:pPr>
      <w:r w:rsidRPr="006632F3">
        <w:rPr>
          <w:rFonts w:ascii="Times New Roman" w:eastAsia="Times New Roman" w:hAnsi="Times New Roman" w:cs="Times New Roman"/>
          <w:color w:val="C1C1C1"/>
          <w:w w:val="56"/>
          <w:position w:val="-15"/>
        </w:rPr>
        <w:t>-</w:t>
      </w:r>
      <w:r w:rsidRPr="006632F3">
        <w:rPr>
          <w:rFonts w:ascii="Times New Roman" w:eastAsia="Times New Roman" w:hAnsi="Times New Roman" w:cs="Times New Roman"/>
          <w:color w:val="C1C1C1"/>
          <w:spacing w:val="1"/>
          <w:w w:val="56"/>
          <w:position w:val="-15"/>
        </w:rPr>
        <w:t>-</w:t>
      </w:r>
      <w:r w:rsidRPr="006632F3">
        <w:rPr>
          <w:rFonts w:ascii="Times New Roman" w:eastAsia="Times New Roman" w:hAnsi="Times New Roman" w:cs="Times New Roman"/>
          <w:color w:val="C1C1C1"/>
          <w:w w:val="62"/>
        </w:rPr>
        <w:t>--</w:t>
      </w:r>
    </w:p>
    <w:p w14:paraId="36461A64" w14:textId="77777777" w:rsidR="00583B21" w:rsidRPr="006632F3" w:rsidRDefault="00583B21" w:rsidP="00583B21">
      <w:pPr>
        <w:spacing w:before="12" w:after="0" w:line="280" w:lineRule="exact"/>
        <w:rPr>
          <w:rFonts w:ascii="Times New Roman" w:hAnsi="Times New Roman" w:cs="Times New Roman"/>
        </w:rPr>
      </w:pPr>
      <w:r w:rsidRPr="006632F3">
        <w:rPr>
          <w:rFonts w:ascii="Times New Roman" w:hAnsi="Times New Roman" w:cs="Times New Roman"/>
        </w:rPr>
        <w:br w:type="column"/>
      </w:r>
    </w:p>
    <w:p w14:paraId="3A6F3CDB" w14:textId="77777777" w:rsidR="00583B21" w:rsidRPr="006632F3" w:rsidRDefault="00583B21" w:rsidP="00583B21">
      <w:pPr>
        <w:spacing w:after="0" w:line="240" w:lineRule="auto"/>
        <w:ind w:right="-95"/>
        <w:rPr>
          <w:rFonts w:ascii="Times New Roman" w:eastAsia="Times New Roman" w:hAnsi="Times New Roman" w:cs="Times New Roman"/>
        </w:rPr>
      </w:pPr>
      <w:r w:rsidRPr="006632F3">
        <w:rPr>
          <w:rFonts w:ascii="Times New Roman" w:eastAsia="Times New Roman" w:hAnsi="Times New Roman" w:cs="Times New Roman"/>
          <w:color w:val="C1C1C1"/>
          <w:w w:val="58"/>
        </w:rPr>
        <w:t>-----</w:t>
      </w:r>
    </w:p>
    <w:p w14:paraId="587E5ED2" w14:textId="77777777" w:rsidR="00583B21" w:rsidRPr="006632F3" w:rsidRDefault="00583B21" w:rsidP="00583B21">
      <w:pPr>
        <w:spacing w:after="0" w:line="200" w:lineRule="exact"/>
        <w:rPr>
          <w:rFonts w:ascii="Times New Roman" w:hAnsi="Times New Roman" w:cs="Times New Roman"/>
        </w:rPr>
      </w:pPr>
      <w:r w:rsidRPr="006632F3">
        <w:rPr>
          <w:rFonts w:ascii="Times New Roman" w:hAnsi="Times New Roman" w:cs="Times New Roman"/>
        </w:rPr>
        <w:br w:type="column"/>
      </w:r>
    </w:p>
    <w:p w14:paraId="03088026" w14:textId="77777777" w:rsidR="00583B21" w:rsidRPr="006632F3" w:rsidRDefault="00583B21" w:rsidP="00583B21">
      <w:pPr>
        <w:spacing w:after="0" w:line="200" w:lineRule="exact"/>
        <w:rPr>
          <w:rFonts w:ascii="Times New Roman" w:hAnsi="Times New Roman" w:cs="Times New Roman"/>
        </w:rPr>
      </w:pPr>
    </w:p>
    <w:p w14:paraId="7828EDD2" w14:textId="77777777" w:rsidR="00583B21" w:rsidRPr="006632F3" w:rsidRDefault="00583B21" w:rsidP="00583B21">
      <w:pPr>
        <w:spacing w:after="0" w:line="200" w:lineRule="exact"/>
        <w:rPr>
          <w:rFonts w:ascii="Times New Roman" w:hAnsi="Times New Roman" w:cs="Times New Roman"/>
        </w:rPr>
      </w:pPr>
    </w:p>
    <w:p w14:paraId="55387E16" w14:textId="77777777" w:rsidR="00583B21" w:rsidRPr="006632F3" w:rsidRDefault="00583B21" w:rsidP="00583B21">
      <w:pPr>
        <w:spacing w:after="0" w:line="200" w:lineRule="exact"/>
        <w:rPr>
          <w:rFonts w:ascii="Times New Roman" w:hAnsi="Times New Roman" w:cs="Times New Roman"/>
        </w:rPr>
      </w:pPr>
    </w:p>
    <w:p w14:paraId="7349F904" w14:textId="77777777" w:rsidR="00583B21" w:rsidRPr="006632F3" w:rsidRDefault="00583B21" w:rsidP="00583B21">
      <w:pPr>
        <w:spacing w:after="0" w:line="200" w:lineRule="exact"/>
        <w:rPr>
          <w:rFonts w:ascii="Times New Roman" w:hAnsi="Times New Roman" w:cs="Times New Roman"/>
        </w:rPr>
      </w:pPr>
    </w:p>
    <w:p w14:paraId="77E30549" w14:textId="77777777" w:rsidR="00583B21" w:rsidRPr="006632F3" w:rsidRDefault="00583B21" w:rsidP="00583B21">
      <w:pPr>
        <w:spacing w:before="17" w:after="0" w:line="220" w:lineRule="exact"/>
        <w:rPr>
          <w:rFonts w:ascii="Times New Roman" w:hAnsi="Times New Roman" w:cs="Times New Roman"/>
        </w:rPr>
      </w:pPr>
    </w:p>
    <w:p w14:paraId="5B4EC504" w14:textId="77777777" w:rsidR="00583B21" w:rsidRPr="006632F3" w:rsidRDefault="00583B21" w:rsidP="00583B21">
      <w:pPr>
        <w:spacing w:after="0" w:line="266" w:lineRule="exact"/>
        <w:ind w:left="45" w:right="-20"/>
        <w:rPr>
          <w:rFonts w:ascii="Times New Roman" w:eastAsia="Arial" w:hAnsi="Times New Roman" w:cs="Times New Roman"/>
        </w:rPr>
      </w:pPr>
      <w:r w:rsidRPr="006632F3">
        <w:rPr>
          <w:rFonts w:ascii="Times New Roman" w:eastAsia="Arial" w:hAnsi="Times New Roman" w:cs="Times New Roman"/>
          <w:color w:val="D1D1D1"/>
          <w:spacing w:val="-18"/>
          <w:w w:val="264"/>
          <w:position w:val="1"/>
        </w:rPr>
        <w:t>'</w:t>
      </w:r>
      <w:r w:rsidRPr="006632F3">
        <w:rPr>
          <w:rFonts w:ascii="Times New Roman" w:eastAsia="Arial" w:hAnsi="Times New Roman" w:cs="Times New Roman"/>
          <w:color w:val="D1D1D1"/>
          <w:w w:val="163"/>
          <w:position w:val="-5"/>
        </w:rPr>
        <w:t>\</w:t>
      </w:r>
    </w:p>
    <w:p w14:paraId="77E92243" w14:textId="77777777" w:rsidR="00583B21" w:rsidRPr="006632F3" w:rsidRDefault="00583B21" w:rsidP="00583B21">
      <w:pPr>
        <w:spacing w:after="0" w:line="163" w:lineRule="exact"/>
        <w:ind w:right="-20"/>
        <w:rPr>
          <w:rFonts w:ascii="Times New Roman" w:eastAsia="Arial" w:hAnsi="Times New Roman" w:cs="Times New Roman"/>
        </w:rPr>
      </w:pPr>
      <w:r w:rsidRPr="006632F3">
        <w:rPr>
          <w:rFonts w:ascii="Times New Roman" w:eastAsia="Times New Roman" w:hAnsi="Times New Roman" w:cs="Times New Roman"/>
          <w:color w:val="D1D1D1"/>
          <w:w w:val="161"/>
          <w:position w:val="-1"/>
        </w:rPr>
        <w:t>'</w:t>
      </w:r>
      <w:r w:rsidRPr="006632F3">
        <w:rPr>
          <w:rFonts w:ascii="Times New Roman" w:eastAsia="Times New Roman" w:hAnsi="Times New Roman" w:cs="Times New Roman"/>
          <w:color w:val="D1D1D1"/>
          <w:spacing w:val="69"/>
          <w:w w:val="161"/>
          <w:position w:val="-1"/>
        </w:rPr>
        <w:t xml:space="preserve"> </w:t>
      </w:r>
      <w:r w:rsidRPr="006632F3">
        <w:rPr>
          <w:rFonts w:ascii="Times New Roman" w:eastAsia="Arial" w:hAnsi="Times New Roman" w:cs="Times New Roman"/>
          <w:color w:val="D1D1D1"/>
          <w:w w:val="210"/>
          <w:position w:val="-1"/>
        </w:rPr>
        <w:t>\</w:t>
      </w:r>
    </w:p>
    <w:p w14:paraId="45D44F30" w14:textId="77777777" w:rsidR="00583B21" w:rsidRPr="006632F3" w:rsidRDefault="00583B21" w:rsidP="00583B21">
      <w:pPr>
        <w:tabs>
          <w:tab w:val="left" w:pos="1280"/>
          <w:tab w:val="left" w:pos="1660"/>
        </w:tabs>
        <w:spacing w:after="0" w:line="31" w:lineRule="atLeast"/>
        <w:ind w:left="292" w:right="-74"/>
        <w:rPr>
          <w:rFonts w:ascii="Times New Roman" w:eastAsia="Arial"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55904" behindDoc="1" locked="0" layoutInCell="1" allowOverlap="1" wp14:anchorId="44C42826" wp14:editId="3445173E">
                <wp:simplePos x="0" y="0"/>
                <wp:positionH relativeFrom="page">
                  <wp:posOffset>7522845</wp:posOffset>
                </wp:positionH>
                <wp:positionV relativeFrom="paragraph">
                  <wp:posOffset>121920</wp:posOffset>
                </wp:positionV>
                <wp:extent cx="70485" cy="127000"/>
                <wp:effectExtent l="0" t="0" r="0" b="0"/>
                <wp:wrapNone/>
                <wp:docPr id="4800" name="Text Box 47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A61DC4" w14:textId="77777777" w:rsidR="00583B21" w:rsidRDefault="00583B21" w:rsidP="00583B21">
                            <w:pPr>
                              <w:spacing w:after="0" w:line="200" w:lineRule="exact"/>
                              <w:ind w:right="-70"/>
                              <w:rPr>
                                <w:rFonts w:ascii="Arial" w:eastAsia="Arial" w:hAnsi="Arial" w:cs="Arial"/>
                                <w:sz w:val="20"/>
                                <w:szCs w:val="20"/>
                              </w:rPr>
                            </w:pPr>
                            <w:r>
                              <w:rPr>
                                <w:rFonts w:ascii="Arial" w:eastAsia="Arial" w:hAnsi="Arial" w:cs="Arial"/>
                                <w:color w:val="C1C1C1"/>
                                <w:w w:val="29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35" o:spid="_x0000_s1035" type="#_x0000_t202" style="position:absolute;left:0;text-align:left;margin-left:592.35pt;margin-top:9.6pt;width:5.55pt;height:10pt;z-index:-251160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" filled="f" stroked="f">
                <v:textbox inset="0,0,0,0">
                  <w:txbxContent>
                    <w:p w14:paraId="23A61DC4" w14:textId="77777777" w:rsidR="00583B21" w:rsidRDefault="00583B21" w:rsidP="00583B21">
                      <w:pPr>
                        <w:spacing w:after="0" w:line="200" w:lineRule="exact"/>
                        <w:ind w:right="-70"/>
                        <w:rPr>
                          <w:rFonts w:ascii="Arial" w:eastAsia="Arial" w:hAnsi="Arial" w:cs="Arial"/>
                          <w:sz w:val="20"/>
                          <w:szCs w:val="20"/>
                        </w:rPr>
                      </w:pPr>
                      <w:r>
                        <w:rPr>
                          <w:rFonts w:ascii="Arial" w:eastAsia="Arial" w:hAnsi="Arial" w:cs="Arial"/>
                          <w:color w:val="C1C1C1"/>
                          <w:w w:val="290"/>
                          <w:sz w:val="20"/>
                          <w:szCs w:val="20"/>
                        </w:rPr>
                        <w:t>'</w:t>
                      </w:r>
                    </w:p>
                  </w:txbxContent>
                </v:textbox>
                <w10:wrap anchorx="page"/>
              </v:shape>
            </w:pict>
          </mc:Fallback>
        </mc:AlternateContent>
      </w:r>
      <w:r w:rsidRPr="006632F3">
        <w:rPr>
          <w:rFonts w:ascii="Times New Roman" w:eastAsia="Arial" w:hAnsi="Times New Roman" w:cs="Times New Roman"/>
          <w:color w:val="D1D1D1"/>
          <w:w w:val="210"/>
        </w:rPr>
        <w:t>\</w:t>
      </w:r>
      <w:r w:rsidRPr="006632F3">
        <w:rPr>
          <w:rFonts w:ascii="Times New Roman" w:eastAsia="Arial" w:hAnsi="Times New Roman" w:cs="Times New Roman"/>
          <w:color w:val="D1D1D1"/>
        </w:rPr>
        <w:tab/>
      </w:r>
      <w:r w:rsidRPr="006632F3">
        <w:rPr>
          <w:rFonts w:ascii="Times New Roman" w:eastAsia="Arial" w:hAnsi="Times New Roman" w:cs="Times New Roman"/>
          <w:color w:val="C1C1C1"/>
          <w:w w:val="290"/>
          <w:position w:val="-5"/>
        </w:rPr>
        <w:t>'</w:t>
      </w:r>
      <w:r w:rsidRPr="006632F3">
        <w:rPr>
          <w:rFonts w:ascii="Times New Roman" w:eastAsia="Arial" w:hAnsi="Times New Roman" w:cs="Times New Roman"/>
          <w:color w:val="C1C1C1"/>
          <w:position w:val="-5"/>
        </w:rPr>
        <w:tab/>
      </w:r>
      <w:r w:rsidRPr="006632F3">
        <w:rPr>
          <w:rFonts w:ascii="Times New Roman" w:eastAsia="Arial" w:hAnsi="Times New Roman" w:cs="Times New Roman"/>
          <w:color w:val="C1C1C1"/>
          <w:w w:val="290"/>
          <w:position w:val="-2"/>
        </w:rPr>
        <w:t>'</w:t>
      </w:r>
    </w:p>
    <w:p w14:paraId="7CEEBF2C" w14:textId="77777777" w:rsidR="00583B21" w:rsidRPr="006632F3" w:rsidRDefault="00583B21" w:rsidP="00583B21">
      <w:pPr>
        <w:spacing w:before="4" w:after="0" w:line="190" w:lineRule="exact"/>
        <w:rPr>
          <w:rFonts w:ascii="Times New Roman" w:hAnsi="Times New Roman" w:cs="Times New Roman"/>
        </w:rPr>
      </w:pPr>
      <w:r w:rsidRPr="006632F3">
        <w:rPr>
          <w:rFonts w:ascii="Times New Roman" w:hAnsi="Times New Roman" w:cs="Times New Roman"/>
        </w:rPr>
        <w:br w:type="column"/>
      </w:r>
    </w:p>
    <w:p w14:paraId="6E28F9E9" w14:textId="77777777" w:rsidR="00583B21" w:rsidRPr="006632F3" w:rsidRDefault="00583B21" w:rsidP="00583B21">
      <w:pPr>
        <w:spacing w:after="0" w:line="200" w:lineRule="exact"/>
        <w:rPr>
          <w:rFonts w:ascii="Times New Roman" w:hAnsi="Times New Roman" w:cs="Times New Roman"/>
        </w:rPr>
      </w:pPr>
    </w:p>
    <w:p w14:paraId="35085475" w14:textId="77777777" w:rsidR="00583B21" w:rsidRPr="006632F3" w:rsidRDefault="00583B21" w:rsidP="00583B21">
      <w:pPr>
        <w:spacing w:after="0" w:line="200" w:lineRule="exact"/>
        <w:rPr>
          <w:rFonts w:ascii="Times New Roman" w:hAnsi="Times New Roman" w:cs="Times New Roman"/>
        </w:rPr>
      </w:pPr>
    </w:p>
    <w:p w14:paraId="1B9CED3D" w14:textId="77777777" w:rsidR="00583B21" w:rsidRPr="006632F3" w:rsidRDefault="00583B21" w:rsidP="00583B21">
      <w:pPr>
        <w:spacing w:after="0" w:line="200" w:lineRule="exact"/>
        <w:rPr>
          <w:rFonts w:ascii="Times New Roman" w:hAnsi="Times New Roman" w:cs="Times New Roman"/>
        </w:rPr>
      </w:pPr>
    </w:p>
    <w:p w14:paraId="6E4603BD" w14:textId="77777777" w:rsidR="00583B21" w:rsidRPr="006632F3" w:rsidRDefault="00583B21" w:rsidP="00583B21">
      <w:pPr>
        <w:spacing w:after="0" w:line="200" w:lineRule="exact"/>
        <w:rPr>
          <w:rFonts w:ascii="Times New Roman" w:hAnsi="Times New Roman" w:cs="Times New Roman"/>
        </w:rPr>
      </w:pPr>
    </w:p>
    <w:p w14:paraId="0F0A6DE9"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eastAsia="Arial" w:hAnsi="Times New Roman" w:cs="Times New Roman"/>
          <w:color w:val="959595"/>
          <w:w w:val="120"/>
        </w:rPr>
        <w:t>(5)</w:t>
      </w:r>
    </w:p>
    <w:p w14:paraId="1E274E0D" w14:textId="77777777" w:rsidR="00583B21" w:rsidRPr="006632F3" w:rsidRDefault="00583B21" w:rsidP="00583B21">
      <w:pPr>
        <w:spacing w:after="0" w:line="270" w:lineRule="exact"/>
        <w:ind w:left="140" w:right="-20"/>
        <w:rPr>
          <w:rFonts w:ascii="Times New Roman" w:eastAsia="Times New Roman" w:hAnsi="Times New Roman" w:cs="Times New Roman"/>
        </w:rPr>
      </w:pPr>
      <w:r w:rsidRPr="006632F3">
        <w:rPr>
          <w:rFonts w:ascii="Times New Roman" w:eastAsia="Times New Roman" w:hAnsi="Times New Roman" w:cs="Times New Roman"/>
          <w:color w:val="D1D1D1"/>
          <w:w w:val="149"/>
          <w:position w:val="-2"/>
        </w:rPr>
        <w:t>\</w:t>
      </w:r>
    </w:p>
    <w:p w14:paraId="64EA0A5C" w14:textId="77777777" w:rsidR="00583B21" w:rsidRPr="006632F3" w:rsidRDefault="00583B21" w:rsidP="00583B21">
      <w:pPr>
        <w:spacing w:after="0" w:line="221" w:lineRule="exact"/>
        <w:ind w:left="269" w:right="-20"/>
        <w:rPr>
          <w:rFonts w:ascii="Times New Roman" w:eastAsia="Arial" w:hAnsi="Times New Roman" w:cs="Times New Roman"/>
        </w:rPr>
      </w:pPr>
      <w:r w:rsidRPr="006632F3">
        <w:rPr>
          <w:rFonts w:ascii="Times New Roman" w:eastAsia="Arial" w:hAnsi="Times New Roman" w:cs="Times New Roman"/>
          <w:color w:val="D1D1D1"/>
          <w:w w:val="108"/>
          <w:position w:val="-80"/>
        </w:rPr>
        <w:t>I</w:t>
      </w:r>
    </w:p>
    <w:p w14:paraId="019C49C3" w14:textId="77777777" w:rsidR="00583B21" w:rsidRPr="006632F3" w:rsidRDefault="00583B21" w:rsidP="00583B21">
      <w:pPr>
        <w:spacing w:after="0"/>
        <w:rPr>
          <w:rFonts w:ascii="Times New Roman" w:hAnsi="Times New Roman" w:cs="Times New Roman"/>
        </w:rPr>
        <w:sectPr w:rsidR="00583B21" w:rsidRPr="006632F3">
          <w:type w:val="continuous"/>
          <w:pgSz w:w="15840" w:h="12260" w:orient="landscape"/>
          <w:pgMar w:top="1460" w:right="520" w:bottom="280" w:left="1220" w:header="720" w:footer="720" w:gutter="0"/>
          <w:cols w:num="9" w:space="720" w:equalWidth="0">
            <w:col w:w="1780" w:space="9"/>
            <w:col w:w="429" w:space="285"/>
            <w:col w:w="178" w:space="359"/>
            <w:col w:w="425" w:space="31"/>
            <w:col w:w="562" w:space="829"/>
            <w:col w:w="373" w:space="188"/>
            <w:col w:w="358" w:space="3395"/>
            <w:col w:w="1771" w:space="1022"/>
            <w:col w:w="2106"/>
          </w:cols>
        </w:sectPr>
      </w:pPr>
    </w:p>
    <w:p w14:paraId="63C66540" w14:textId="77777777" w:rsidR="00583B21" w:rsidRPr="006632F3" w:rsidRDefault="00583B21" w:rsidP="00583B21">
      <w:pPr>
        <w:spacing w:after="0" w:line="168" w:lineRule="atLeast"/>
        <w:ind w:right="1337"/>
        <w:jc w:val="right"/>
        <w:rPr>
          <w:rFonts w:ascii="Times New Roman" w:eastAsia="Arial" w:hAnsi="Times New Roman" w:cs="Times New Roman"/>
        </w:rPr>
      </w:pPr>
      <w:r w:rsidRPr="006632F3">
        <w:rPr>
          <w:rFonts w:ascii="Times New Roman" w:eastAsia="Arial" w:hAnsi="Times New Roman" w:cs="Times New Roman"/>
          <w:color w:val="D1D1D1"/>
          <w:w w:val="210"/>
        </w:rPr>
        <w:lastRenderedPageBreak/>
        <w:t>\</w:t>
      </w:r>
    </w:p>
    <w:p w14:paraId="4D2736EB" w14:textId="77777777" w:rsidR="00583B21" w:rsidRPr="006632F3" w:rsidRDefault="00583B21" w:rsidP="00583B21">
      <w:pPr>
        <w:tabs>
          <w:tab w:val="left" w:pos="980"/>
        </w:tabs>
        <w:spacing w:after="0" w:line="191" w:lineRule="exact"/>
        <w:ind w:right="273"/>
        <w:jc w:val="right"/>
        <w:rPr>
          <w:rFonts w:ascii="Times New Roman" w:eastAsia="Times New Roman" w:hAnsi="Times New Roman" w:cs="Times New Roman"/>
        </w:rPr>
      </w:pPr>
      <w:r w:rsidRPr="006632F3">
        <w:rPr>
          <w:rFonts w:ascii="Times New Roman" w:eastAsia="Arial" w:hAnsi="Times New Roman" w:cs="Times New Roman"/>
          <w:color w:val="D1D1D1"/>
          <w:w w:val="367"/>
          <w:position w:val="-2"/>
        </w:rPr>
        <w:t>I</w:t>
      </w:r>
      <w:r w:rsidRPr="006632F3">
        <w:rPr>
          <w:rFonts w:ascii="Times New Roman" w:eastAsia="Arial" w:hAnsi="Times New Roman" w:cs="Times New Roman"/>
          <w:color w:val="D1D1D1"/>
          <w:position w:val="-2"/>
        </w:rPr>
        <w:tab/>
      </w:r>
      <w:r w:rsidRPr="006632F3">
        <w:rPr>
          <w:rFonts w:ascii="Times New Roman" w:eastAsia="Times New Roman" w:hAnsi="Times New Roman" w:cs="Times New Roman"/>
          <w:color w:val="C1C1C1"/>
          <w:spacing w:val="-48"/>
          <w:w w:val="328"/>
          <w:position w:val="-1"/>
        </w:rPr>
        <w:t>'</w:t>
      </w:r>
    </w:p>
    <w:p w14:paraId="7472C589" w14:textId="77777777" w:rsidR="00583B21" w:rsidRPr="006632F3" w:rsidRDefault="00583B21" w:rsidP="00583B21">
      <w:pPr>
        <w:spacing w:after="0" w:line="69" w:lineRule="exact"/>
        <w:ind w:right="1255"/>
        <w:jc w:val="right"/>
        <w:rPr>
          <w:rFonts w:ascii="Times New Roman" w:eastAsia="Times New Roman" w:hAnsi="Times New Roman" w:cs="Times New Roman"/>
        </w:rPr>
      </w:pPr>
      <w:r w:rsidRPr="006632F3">
        <w:rPr>
          <w:rFonts w:ascii="Times New Roman" w:eastAsia="Times New Roman" w:hAnsi="Times New Roman" w:cs="Times New Roman"/>
          <w:color w:val="D1D1D1"/>
          <w:w w:val="125"/>
          <w:position w:val="-2"/>
        </w:rPr>
        <w:t>\</w:t>
      </w:r>
    </w:p>
    <w:p w14:paraId="721115BF" w14:textId="77777777" w:rsidR="00583B21" w:rsidRPr="006632F3" w:rsidRDefault="00583B21" w:rsidP="00583B21">
      <w:pPr>
        <w:tabs>
          <w:tab w:val="left" w:pos="9560"/>
          <w:tab w:val="left" w:pos="10740"/>
        </w:tabs>
        <w:spacing w:after="0" w:line="60" w:lineRule="exact"/>
        <w:ind w:left="1731" w:right="-73"/>
        <w:rPr>
          <w:rFonts w:ascii="Times New Roman" w:eastAsia="Times New Roman" w:hAnsi="Times New Roman" w:cs="Times New Roman"/>
        </w:rPr>
      </w:pPr>
      <w:r w:rsidRPr="006632F3">
        <w:rPr>
          <w:rFonts w:ascii="Times New Roman" w:eastAsia="Times New Roman" w:hAnsi="Times New Roman" w:cs="Times New Roman"/>
          <w:color w:val="D1D1D1"/>
          <w:w w:val="150"/>
          <w:position w:val="-11"/>
        </w:rPr>
        <w:t>'</w:t>
      </w:r>
      <w:r w:rsidRPr="006632F3">
        <w:rPr>
          <w:rFonts w:ascii="Times New Roman" w:eastAsia="Times New Roman" w:hAnsi="Times New Roman" w:cs="Times New Roman"/>
          <w:color w:val="D1D1D1"/>
          <w:spacing w:val="-78"/>
          <w:w w:val="150"/>
          <w:position w:val="-11"/>
        </w:rPr>
        <w:t xml:space="preserve"> </w:t>
      </w:r>
      <w:r w:rsidRPr="006632F3">
        <w:rPr>
          <w:rFonts w:ascii="Times New Roman" w:eastAsia="Times New Roman" w:hAnsi="Times New Roman" w:cs="Times New Roman"/>
          <w:color w:val="D1D1D1"/>
          <w:position w:val="-11"/>
        </w:rPr>
        <w:tab/>
      </w:r>
      <w:r w:rsidRPr="006632F3">
        <w:rPr>
          <w:rFonts w:ascii="Times New Roman" w:eastAsia="Times New Roman" w:hAnsi="Times New Roman" w:cs="Times New Roman"/>
          <w:color w:val="D1D1D1"/>
          <w:w w:val="150"/>
          <w:position w:val="-5"/>
        </w:rPr>
        <w:t>\</w:t>
      </w:r>
      <w:r w:rsidRPr="006632F3">
        <w:rPr>
          <w:rFonts w:ascii="Times New Roman" w:eastAsia="Times New Roman" w:hAnsi="Times New Roman" w:cs="Times New Roman"/>
          <w:color w:val="D1D1D1"/>
          <w:position w:val="-5"/>
        </w:rPr>
        <w:tab/>
      </w:r>
      <w:r w:rsidRPr="006632F3">
        <w:rPr>
          <w:rFonts w:ascii="Times New Roman" w:eastAsia="Times New Roman" w:hAnsi="Times New Roman" w:cs="Times New Roman"/>
          <w:color w:val="C1C1C1"/>
          <w:w w:val="328"/>
          <w:position w:val="-7"/>
        </w:rPr>
        <w:t>'</w:t>
      </w:r>
    </w:p>
    <w:p w14:paraId="147C3FB1" w14:textId="77777777" w:rsidR="00583B21" w:rsidRPr="006632F3" w:rsidRDefault="00583B21" w:rsidP="00583B21">
      <w:pPr>
        <w:spacing w:after="0" w:line="58" w:lineRule="exact"/>
        <w:ind w:left="-42" w:right="-20"/>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C1C1C1"/>
          <w:spacing w:val="6"/>
          <w:w w:val="290"/>
          <w:position w:val="6"/>
        </w:rPr>
        <w:lastRenderedPageBreak/>
        <w:t>'</w:t>
      </w:r>
      <w:r w:rsidRPr="006632F3">
        <w:rPr>
          <w:rFonts w:ascii="Times New Roman" w:eastAsia="Times New Roman" w:hAnsi="Times New Roman" w:cs="Times New Roman"/>
          <w:color w:val="C1C1C1"/>
          <w:w w:val="328"/>
          <w:position w:val="1"/>
        </w:rPr>
        <w:t>'</w:t>
      </w:r>
    </w:p>
    <w:p w14:paraId="7DA43427" w14:textId="77777777" w:rsidR="00583B21" w:rsidRPr="006632F3" w:rsidRDefault="00583B21" w:rsidP="00583B21">
      <w:pPr>
        <w:spacing w:after="0" w:line="94" w:lineRule="exact"/>
        <w:ind w:left="152" w:right="-20"/>
        <w:rPr>
          <w:rFonts w:ascii="Times New Roman" w:eastAsia="Arial" w:hAnsi="Times New Roman" w:cs="Times New Roman"/>
        </w:rPr>
      </w:pPr>
      <w:r w:rsidRPr="006632F3">
        <w:rPr>
          <w:rFonts w:ascii="Times New Roman" w:eastAsia="Arial" w:hAnsi="Times New Roman" w:cs="Times New Roman"/>
          <w:color w:val="959595"/>
          <w:w w:val="112"/>
          <w:position w:val="-1"/>
        </w:rPr>
        <w:t>(4)</w:t>
      </w:r>
    </w:p>
    <w:p w14:paraId="1F71A79E" w14:textId="77777777" w:rsidR="00583B21" w:rsidRPr="006632F3" w:rsidRDefault="00583B21" w:rsidP="00583B21">
      <w:pPr>
        <w:spacing w:after="0"/>
        <w:rPr>
          <w:rFonts w:ascii="Times New Roman" w:hAnsi="Times New Roman" w:cs="Times New Roman"/>
        </w:rPr>
        <w:sectPr w:rsidR="00583B21" w:rsidRPr="006632F3">
          <w:type w:val="continuous"/>
          <w:pgSz w:w="15840" w:h="12260" w:orient="landscape"/>
          <w:pgMar w:top="1460" w:right="520" w:bottom="280" w:left="1220" w:header="720" w:footer="720" w:gutter="0"/>
          <w:cols w:num="2" w:space="720" w:equalWidth="0">
            <w:col w:w="10863" w:space="69"/>
            <w:col w:w="3168"/>
          </w:cols>
        </w:sectPr>
      </w:pPr>
    </w:p>
    <w:p w14:paraId="66381E28" w14:textId="77777777" w:rsidR="00583B21" w:rsidRPr="006632F3" w:rsidRDefault="00583B21" w:rsidP="00583B21">
      <w:pPr>
        <w:tabs>
          <w:tab w:val="left" w:pos="10380"/>
          <w:tab w:val="left" w:pos="10840"/>
          <w:tab w:val="left" w:pos="11300"/>
        </w:tabs>
        <w:spacing w:after="0" w:line="203" w:lineRule="exact"/>
        <w:ind w:left="170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s">
            <w:drawing>
              <wp:anchor distT="0" distB="0" distL="114300" distR="114300" simplePos="0" relativeHeight="252149760" behindDoc="1" locked="0" layoutInCell="1" allowOverlap="1" wp14:anchorId="59996C68" wp14:editId="6DE0A52D">
                <wp:simplePos x="0" y="0"/>
                <wp:positionH relativeFrom="page">
                  <wp:posOffset>7833995</wp:posOffset>
                </wp:positionH>
                <wp:positionV relativeFrom="paragraph">
                  <wp:posOffset>243840</wp:posOffset>
                </wp:positionV>
                <wp:extent cx="1270" cy="139700"/>
                <wp:effectExtent l="4445" t="0" r="3810" b="0"/>
                <wp:wrapNone/>
                <wp:docPr id="4799" name="Text Box 47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83D3F" w14:textId="77777777" w:rsidR="00583B21" w:rsidRDefault="00583B21" w:rsidP="00583B21">
                            <w:pPr>
                              <w:spacing w:after="0" w:line="220" w:lineRule="exact"/>
                              <w:ind w:right="-73"/>
                              <w:rPr>
                                <w:rFonts w:ascii="Arial" w:eastAsia="Arial" w:hAnsi="Arial" w:cs="Arial"/>
                              </w:rPr>
                            </w:pPr>
                            <w:r>
                              <w:rPr>
                                <w:rFonts w:ascii="Arial" w:eastAsia="Arial" w:hAnsi="Arial" w:cs="Arial"/>
                                <w:color w:val="C1C1C1"/>
                                <w:spacing w:val="-42"/>
                                <w:w w:val="2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34" o:spid="_x0000_s1036" type="#_x0000_t202" style="position:absolute;left:0;text-align:left;margin-left:616.85pt;margin-top:19.2pt;width:.1pt;height:11pt;z-index:-251166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" filled="f" stroked="f">
                <v:textbox inset="0,0,0,0">
                  <w:txbxContent>
                    <w:p w14:paraId="7DE83D3F" w14:textId="77777777" w:rsidR="00583B21" w:rsidRDefault="00583B21" w:rsidP="00583B21">
                      <w:pPr>
                        <w:spacing w:after="0" w:line="220" w:lineRule="exact"/>
                        <w:ind w:right="-73"/>
                        <w:rPr>
                          <w:rFonts w:ascii="Arial" w:eastAsia="Arial" w:hAnsi="Arial" w:cs="Arial"/>
                        </w:rPr>
                      </w:pPr>
                      <w:r>
                        <w:rPr>
                          <w:rFonts w:ascii="Arial" w:eastAsia="Arial" w:hAnsi="Arial" w:cs="Arial"/>
                          <w:color w:val="C1C1C1"/>
                          <w:spacing w:val="-42"/>
                          <w:w w:val="211"/>
                        </w:rPr>
                        <w:t>'</w:t>
                      </w:r>
                    </w:p>
                  </w:txbxContent>
                </v:textbox>
                <w10:wrap anchorx="page"/>
              </v:shape>
            </w:pict>
          </mc:Fallback>
        </mc:AlternateContent>
      </w:r>
      <w:r w:rsidRPr="006632F3">
        <w:rPr>
          <w:rFonts w:ascii="Times New Roman" w:hAnsi="Times New Roman" w:cs="Times New Roman"/>
          <w:noProof/>
        </w:rPr>
        <mc:AlternateContent>
          <mc:Choice Requires="wps">
            <w:drawing>
              <wp:anchor distT="0" distB="0" distL="114300" distR="114300" simplePos="0" relativeHeight="252151808" behindDoc="1" locked="0" layoutInCell="1" allowOverlap="1" wp14:anchorId="5E2D8F8E" wp14:editId="14E91D1F">
                <wp:simplePos x="0" y="0"/>
                <wp:positionH relativeFrom="page">
                  <wp:posOffset>8109585</wp:posOffset>
                </wp:positionH>
                <wp:positionV relativeFrom="paragraph">
                  <wp:posOffset>349250</wp:posOffset>
                </wp:positionV>
                <wp:extent cx="1270" cy="101600"/>
                <wp:effectExtent l="3810" t="0" r="4445" b="0"/>
                <wp:wrapNone/>
                <wp:docPr id="4798" name="Text Box 47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5097C" w14:textId="77777777" w:rsidR="00583B21" w:rsidRDefault="00583B21" w:rsidP="00583B21">
                            <w:pPr>
                              <w:spacing w:after="0" w:line="160" w:lineRule="exact"/>
                              <w:ind w:right="-64"/>
                              <w:rPr>
                                <w:rFonts w:ascii="Times New Roman" w:eastAsia="Times New Roman" w:hAnsi="Times New Roman" w:cs="Times New Roman"/>
                                <w:sz w:val="16"/>
                                <w:szCs w:val="16"/>
                              </w:rPr>
                            </w:pPr>
                            <w:r>
                              <w:rPr>
                                <w:rFonts w:ascii="Times New Roman" w:eastAsia="Times New Roman" w:hAnsi="Times New Roman" w:cs="Times New Roman"/>
                                <w:color w:val="C1C1C1"/>
                                <w:spacing w:val="-29"/>
                                <w:w w:val="221"/>
                                <w:sz w:val="16"/>
                                <w:szCs w:val="16"/>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33" o:spid="_x0000_s1037" type="#_x0000_t202" style="position:absolute;left:0;text-align:left;margin-left:638.55pt;margin-top:27.5pt;width:.1pt;height:8pt;z-index:-251164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" filled="f" stroked="f">
                <v:textbox inset="0,0,0,0">
                  <w:txbxContent>
                    <w:p w14:paraId="1B75097C" w14:textId="77777777" w:rsidR="00583B21" w:rsidRDefault="00583B21" w:rsidP="00583B21">
                      <w:pPr>
                        <w:spacing w:after="0" w:line="160" w:lineRule="exact"/>
                        <w:ind w:right="-64"/>
                        <w:rPr>
                          <w:rFonts w:ascii="Times New Roman" w:eastAsia="Times New Roman" w:hAnsi="Times New Roman" w:cs="Times New Roman"/>
                          <w:sz w:val="16"/>
                          <w:szCs w:val="16"/>
                        </w:rPr>
                      </w:pPr>
                      <w:r>
                        <w:rPr>
                          <w:rFonts w:ascii="Times New Roman" w:eastAsia="Times New Roman" w:hAnsi="Times New Roman" w:cs="Times New Roman"/>
                          <w:color w:val="C1C1C1"/>
                          <w:spacing w:val="-29"/>
                          <w:w w:val="221"/>
                          <w:sz w:val="16"/>
                          <w:szCs w:val="16"/>
                        </w:rPr>
                        <w:t>'</w:t>
                      </w:r>
                    </w:p>
                  </w:txbxContent>
                </v:textbox>
                <w10:wrap anchorx="page"/>
              </v:shape>
            </w:pict>
          </mc:Fallback>
        </mc:AlternateContent>
      </w:r>
      <w:r w:rsidRPr="006632F3">
        <w:rPr>
          <w:rFonts w:ascii="Times New Roman" w:hAnsi="Times New Roman" w:cs="Times New Roman"/>
          <w:noProof/>
        </w:rPr>
        <mc:AlternateContent>
          <mc:Choice Requires="wps">
            <w:drawing>
              <wp:anchor distT="0" distB="0" distL="114300" distR="114300" simplePos="0" relativeHeight="252157952" behindDoc="1" locked="0" layoutInCell="1" allowOverlap="1" wp14:anchorId="4E0EDC44" wp14:editId="2B250AC6">
                <wp:simplePos x="0" y="0"/>
                <wp:positionH relativeFrom="page">
                  <wp:posOffset>7728585</wp:posOffset>
                </wp:positionH>
                <wp:positionV relativeFrom="paragraph">
                  <wp:posOffset>128905</wp:posOffset>
                </wp:positionV>
                <wp:extent cx="321945" cy="132080"/>
                <wp:effectExtent l="3810" t="0" r="0" b="0"/>
                <wp:wrapNone/>
                <wp:docPr id="4797" name="Text Box 47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132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FB99B8" w14:textId="77777777" w:rsidR="00583B21" w:rsidRDefault="00583B21" w:rsidP="00583B21">
                            <w:pPr>
                              <w:tabs>
                                <w:tab w:val="left" w:pos="400"/>
                              </w:tabs>
                              <w:spacing w:after="0" w:line="208" w:lineRule="exact"/>
                              <w:ind w:right="-71"/>
                              <w:rPr>
                                <w:rFonts w:ascii="Times New Roman" w:eastAsia="Times New Roman" w:hAnsi="Times New Roman" w:cs="Times New Roman"/>
                                <w:sz w:val="20"/>
                                <w:szCs w:val="20"/>
                              </w:rPr>
                            </w:pPr>
                            <w:r>
                              <w:rPr>
                                <w:rFonts w:ascii="Times New Roman" w:eastAsia="Times New Roman" w:hAnsi="Times New Roman" w:cs="Times New Roman"/>
                                <w:color w:val="C1C1C1"/>
                                <w:w w:val="311"/>
                                <w:position w:val="-1"/>
                                <w:sz w:val="18"/>
                                <w:szCs w:val="18"/>
                              </w:rPr>
                              <w:t>'</w:t>
                            </w:r>
                            <w:r>
                              <w:rPr>
                                <w:rFonts w:ascii="Times New Roman" w:eastAsia="Times New Roman" w:hAnsi="Times New Roman" w:cs="Times New Roman"/>
                                <w:color w:val="C1C1C1"/>
                                <w:spacing w:val="-134"/>
                                <w:w w:val="311"/>
                                <w:position w:val="-1"/>
                                <w:sz w:val="18"/>
                                <w:szCs w:val="18"/>
                              </w:rPr>
                              <w:t xml:space="preserve"> </w:t>
                            </w:r>
                            <w:r>
                              <w:rPr>
                                <w:rFonts w:ascii="Times New Roman" w:eastAsia="Times New Roman" w:hAnsi="Times New Roman" w:cs="Times New Roman"/>
                                <w:color w:val="C1C1C1"/>
                                <w:position w:val="-1"/>
                                <w:sz w:val="18"/>
                                <w:szCs w:val="18"/>
                              </w:rPr>
                              <w:tab/>
                            </w:r>
                            <w:r>
                              <w:rPr>
                                <w:rFonts w:ascii="Times New Roman" w:eastAsia="Times New Roman" w:hAnsi="Times New Roman" w:cs="Times New Roman"/>
                                <w:color w:val="C1C1C1"/>
                                <w:w w:val="311"/>
                                <w:position w:val="1"/>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32" o:spid="_x0000_s1038" type="#_x0000_t202" style="position:absolute;left:0;text-align:left;margin-left:608.55pt;margin-top:10.15pt;width:25.35pt;height:10.4pt;z-index:-251158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" filled="f" stroked="f">
                <v:textbox inset="0,0,0,0">
                  <w:txbxContent>
                    <w:p w14:paraId="4AFB99B8" w14:textId="77777777" w:rsidR="00583B21" w:rsidRDefault="00583B21" w:rsidP="00583B21">
                      <w:pPr>
                        <w:tabs>
                          <w:tab w:val="left" w:pos="400"/>
                        </w:tabs>
                        <w:spacing w:after="0" w:line="208" w:lineRule="exact"/>
                        <w:ind w:right="-71"/>
                        <w:rPr>
                          <w:rFonts w:ascii="Times New Roman" w:eastAsia="Times New Roman" w:hAnsi="Times New Roman" w:cs="Times New Roman"/>
                          <w:sz w:val="20"/>
                          <w:szCs w:val="20"/>
                        </w:rPr>
                      </w:pPr>
                      <w:r>
                        <w:rPr>
                          <w:rFonts w:ascii="Times New Roman" w:eastAsia="Times New Roman" w:hAnsi="Times New Roman" w:cs="Times New Roman"/>
                          <w:color w:val="C1C1C1"/>
                          <w:w w:val="311"/>
                          <w:position w:val="-1"/>
                          <w:sz w:val="18"/>
                          <w:szCs w:val="18"/>
                        </w:rPr>
                        <w:t>'</w:t>
                      </w:r>
                      <w:r>
                        <w:rPr>
                          <w:rFonts w:ascii="Times New Roman" w:eastAsia="Times New Roman" w:hAnsi="Times New Roman" w:cs="Times New Roman"/>
                          <w:color w:val="C1C1C1"/>
                          <w:spacing w:val="-134"/>
                          <w:w w:val="311"/>
                          <w:position w:val="-1"/>
                          <w:sz w:val="18"/>
                          <w:szCs w:val="18"/>
                        </w:rPr>
                        <w:t xml:space="preserve"> </w:t>
                      </w:r>
                      <w:r>
                        <w:rPr>
                          <w:rFonts w:ascii="Times New Roman" w:eastAsia="Times New Roman" w:hAnsi="Times New Roman" w:cs="Times New Roman"/>
                          <w:color w:val="C1C1C1"/>
                          <w:position w:val="-1"/>
                          <w:sz w:val="18"/>
                          <w:szCs w:val="18"/>
                        </w:rPr>
                        <w:tab/>
                      </w:r>
                      <w:r>
                        <w:rPr>
                          <w:rFonts w:ascii="Times New Roman" w:eastAsia="Times New Roman" w:hAnsi="Times New Roman" w:cs="Times New Roman"/>
                          <w:color w:val="C1C1C1"/>
                          <w:w w:val="311"/>
                          <w:position w:val="1"/>
                          <w:sz w:val="20"/>
                          <w:szCs w:val="20"/>
                        </w:rPr>
                        <w:t>'</w:t>
                      </w:r>
                    </w:p>
                  </w:txbxContent>
                </v:textbox>
                <w10:wrap anchorx="page"/>
              </v:shape>
            </w:pict>
          </mc:Fallback>
        </mc:AlternateContent>
      </w:r>
      <w:r w:rsidRPr="006632F3">
        <w:rPr>
          <w:rFonts w:ascii="Times New Roman" w:hAnsi="Times New Roman" w:cs="Times New Roman"/>
          <w:noProof/>
        </w:rPr>
        <mc:AlternateContent>
          <mc:Choice Requires="wps">
            <w:drawing>
              <wp:anchor distT="0" distB="0" distL="114300" distR="114300" simplePos="0" relativeHeight="252158976" behindDoc="1" locked="0" layoutInCell="1" allowOverlap="1" wp14:anchorId="471B2140" wp14:editId="76D76D7D">
                <wp:simplePos x="0" y="0"/>
                <wp:positionH relativeFrom="page">
                  <wp:posOffset>7914640</wp:posOffset>
                </wp:positionH>
                <wp:positionV relativeFrom="paragraph">
                  <wp:posOffset>395605</wp:posOffset>
                </wp:positionV>
                <wp:extent cx="24130" cy="127000"/>
                <wp:effectExtent l="0" t="0" r="0" b="1270"/>
                <wp:wrapNone/>
                <wp:docPr id="4796" name="Text Box 47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D1BA18" w14:textId="77777777" w:rsidR="00583B21" w:rsidRDefault="00583B21" w:rsidP="00583B21">
                            <w:pPr>
                              <w:spacing w:after="0" w:line="200" w:lineRule="exact"/>
                              <w:ind w:right="-70"/>
                              <w:rPr>
                                <w:rFonts w:ascii="Times New Roman" w:eastAsia="Times New Roman" w:hAnsi="Times New Roman" w:cs="Times New Roman"/>
                                <w:sz w:val="20"/>
                                <w:szCs w:val="20"/>
                              </w:rPr>
                            </w:pPr>
                            <w:r>
                              <w:rPr>
                                <w:rFonts w:ascii="Times New Roman" w:eastAsia="Times New Roman" w:hAnsi="Times New Roman" w:cs="Times New Roman"/>
                                <w:color w:val="C1C1C1"/>
                                <w:spacing w:val="-49"/>
                                <w:w w:val="295"/>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31" o:spid="_x0000_s1039" type="#_x0000_t202" style="position:absolute;left:0;text-align:left;margin-left:623.2pt;margin-top:31.15pt;width:1.9pt;height:10pt;z-index:-251157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" filled="f" stroked="f">
                <v:textbox inset="0,0,0,0">
                  <w:txbxContent>
                    <w:p w14:paraId="3DD1BA18" w14:textId="77777777" w:rsidR="00583B21" w:rsidRDefault="00583B21" w:rsidP="00583B21">
                      <w:pPr>
                        <w:spacing w:after="0" w:line="200" w:lineRule="exact"/>
                        <w:ind w:right="-70"/>
                        <w:rPr>
                          <w:rFonts w:ascii="Times New Roman" w:eastAsia="Times New Roman" w:hAnsi="Times New Roman" w:cs="Times New Roman"/>
                          <w:sz w:val="20"/>
                          <w:szCs w:val="20"/>
                        </w:rPr>
                      </w:pPr>
                      <w:r>
                        <w:rPr>
                          <w:rFonts w:ascii="Times New Roman" w:eastAsia="Times New Roman" w:hAnsi="Times New Roman" w:cs="Times New Roman"/>
                          <w:color w:val="C1C1C1"/>
                          <w:spacing w:val="-49"/>
                          <w:w w:val="295"/>
                          <w:sz w:val="20"/>
                          <w:szCs w:val="20"/>
                        </w:rPr>
                        <w:t>'</w:t>
                      </w:r>
                    </w:p>
                  </w:txbxContent>
                </v:textbox>
                <w10:wrap anchorx="page"/>
              </v:shape>
            </w:pict>
          </mc:Fallback>
        </mc:AlternateContent>
      </w:r>
      <w:r w:rsidRPr="006632F3">
        <w:rPr>
          <w:rFonts w:ascii="Times New Roman" w:eastAsia="Times New Roman" w:hAnsi="Times New Roman" w:cs="Times New Roman"/>
          <w:color w:val="D1D1D1"/>
          <w:w w:val="162"/>
          <w:position w:val="-1"/>
        </w:rPr>
        <w:t>'</w:t>
      </w:r>
      <w:r w:rsidRPr="006632F3">
        <w:rPr>
          <w:rFonts w:ascii="Times New Roman" w:eastAsia="Times New Roman" w:hAnsi="Times New Roman" w:cs="Times New Roman"/>
          <w:color w:val="D1D1D1"/>
          <w:position w:val="-1"/>
        </w:rPr>
        <w:tab/>
      </w:r>
      <w:r w:rsidRPr="006632F3">
        <w:rPr>
          <w:rFonts w:ascii="Times New Roman" w:eastAsia="Arial" w:hAnsi="Times New Roman" w:cs="Times New Roman"/>
          <w:color w:val="444444"/>
          <w:spacing w:val="-18"/>
          <w:w w:val="162"/>
          <w:position w:val="2"/>
        </w:rPr>
        <w:t>"</w:t>
      </w:r>
      <w:r w:rsidRPr="006632F3">
        <w:rPr>
          <w:rFonts w:ascii="Times New Roman" w:eastAsia="Arial" w:hAnsi="Times New Roman" w:cs="Times New Roman"/>
          <w:color w:val="AAAAAA"/>
          <w:w w:val="162"/>
          <w:position w:val="2"/>
        </w:rPr>
        <w:t>)</w:t>
      </w:r>
      <w:r w:rsidRPr="006632F3">
        <w:rPr>
          <w:rFonts w:ascii="Times New Roman" w:eastAsia="Arial" w:hAnsi="Times New Roman" w:cs="Times New Roman"/>
          <w:color w:val="AAAAAA"/>
          <w:position w:val="2"/>
        </w:rPr>
        <w:tab/>
      </w:r>
      <w:r w:rsidRPr="006632F3">
        <w:rPr>
          <w:rFonts w:ascii="Times New Roman" w:eastAsia="Arial" w:hAnsi="Times New Roman" w:cs="Times New Roman"/>
          <w:color w:val="AAAAAA"/>
          <w:spacing w:val="-19"/>
          <w:w w:val="162"/>
          <w:position w:val="-3"/>
        </w:rPr>
        <w:t>(</w:t>
      </w:r>
      <w:r w:rsidRPr="006632F3">
        <w:rPr>
          <w:rFonts w:ascii="Times New Roman" w:eastAsia="Arial" w:hAnsi="Times New Roman" w:cs="Times New Roman"/>
          <w:color w:val="696969"/>
          <w:spacing w:val="-23"/>
          <w:w w:val="162"/>
          <w:position w:val="-3"/>
        </w:rPr>
        <w:t>1</w:t>
      </w:r>
      <w:r w:rsidRPr="006632F3">
        <w:rPr>
          <w:rFonts w:ascii="Times New Roman" w:eastAsia="Arial" w:hAnsi="Times New Roman" w:cs="Times New Roman"/>
          <w:color w:val="AAAAAA"/>
          <w:w w:val="162"/>
          <w:position w:val="-3"/>
        </w:rPr>
        <w:t>)</w:t>
      </w:r>
      <w:r w:rsidRPr="006632F3">
        <w:rPr>
          <w:rFonts w:ascii="Times New Roman" w:eastAsia="Arial" w:hAnsi="Times New Roman" w:cs="Times New Roman"/>
          <w:color w:val="AAAAAA"/>
          <w:spacing w:val="-45"/>
          <w:w w:val="162"/>
          <w:position w:val="-3"/>
        </w:rPr>
        <w:t xml:space="preserve"> </w:t>
      </w:r>
      <w:r w:rsidRPr="006632F3">
        <w:rPr>
          <w:rFonts w:ascii="Times New Roman" w:eastAsia="Arial" w:hAnsi="Times New Roman" w:cs="Times New Roman"/>
          <w:color w:val="AAAAAA"/>
          <w:position w:val="-3"/>
        </w:rPr>
        <w:tab/>
      </w:r>
      <w:r w:rsidRPr="006632F3">
        <w:rPr>
          <w:rFonts w:ascii="Times New Roman" w:eastAsia="Arial" w:hAnsi="Times New Roman" w:cs="Times New Roman"/>
          <w:color w:val="C1C1C1"/>
          <w:w w:val="211"/>
          <w:position w:val="-15"/>
        </w:rPr>
        <w:t>'</w:t>
      </w:r>
    </w:p>
    <w:p w14:paraId="11E9C27F" w14:textId="77777777" w:rsidR="00583B21" w:rsidRPr="006632F3" w:rsidRDefault="00583B21" w:rsidP="00583B21">
      <w:pPr>
        <w:spacing w:after="0"/>
        <w:rPr>
          <w:rFonts w:ascii="Times New Roman" w:hAnsi="Times New Roman" w:cs="Times New Roman"/>
        </w:rPr>
        <w:sectPr w:rsidR="00583B21" w:rsidRPr="006632F3">
          <w:type w:val="continuous"/>
          <w:pgSz w:w="15840" w:h="12260" w:orient="landscape"/>
          <w:pgMar w:top="1460" w:right="520" w:bottom="280" w:left="1220" w:header="720" w:footer="720" w:gutter="0"/>
          <w:cols w:space="720"/>
        </w:sectPr>
      </w:pPr>
    </w:p>
    <w:p w14:paraId="4FD72D12" w14:textId="77777777" w:rsidR="00583B21" w:rsidRPr="006632F3" w:rsidRDefault="00583B21" w:rsidP="00583B21">
      <w:pPr>
        <w:tabs>
          <w:tab w:val="left" w:pos="9240"/>
        </w:tabs>
        <w:spacing w:before="4" w:after="0" w:line="343" w:lineRule="exact"/>
        <w:ind w:left="1638" w:right="-98"/>
        <w:rPr>
          <w:rFonts w:ascii="Times New Roman" w:eastAsia="Arial" w:hAnsi="Times New Roman" w:cs="Times New Roman"/>
        </w:rPr>
      </w:pPr>
      <w:r w:rsidRPr="006632F3">
        <w:rPr>
          <w:rFonts w:ascii="Times New Roman" w:hAnsi="Times New Roman" w:cs="Times New Roman"/>
          <w:noProof/>
        </w:rPr>
        <w:lastRenderedPageBreak/>
        <mc:AlternateContent>
          <mc:Choice Requires="wps">
            <w:drawing>
              <wp:anchor distT="0" distB="0" distL="114300" distR="114300" simplePos="0" relativeHeight="252156928" behindDoc="1" locked="0" layoutInCell="1" allowOverlap="1" wp14:anchorId="41903B10" wp14:editId="5536A8F5">
                <wp:simplePos x="0" y="0"/>
                <wp:positionH relativeFrom="page">
                  <wp:posOffset>1829435</wp:posOffset>
                </wp:positionH>
                <wp:positionV relativeFrom="paragraph">
                  <wp:posOffset>6350</wp:posOffset>
                </wp:positionV>
                <wp:extent cx="64770" cy="63500"/>
                <wp:effectExtent l="635" t="0" r="1270" b="0"/>
                <wp:wrapNone/>
                <wp:docPr id="4795" name="Text Box 47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 cy="6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F0C00A" w14:textId="77777777" w:rsidR="00583B21" w:rsidRDefault="00583B21" w:rsidP="00583B21">
                            <w:pPr>
                              <w:spacing w:after="0" w:line="100" w:lineRule="exact"/>
                              <w:ind w:right="-55"/>
                              <w:rPr>
                                <w:rFonts w:ascii="Arial" w:eastAsia="Arial" w:hAnsi="Arial" w:cs="Arial"/>
                                <w:sz w:val="10"/>
                                <w:szCs w:val="10"/>
                              </w:rPr>
                            </w:pPr>
                            <w:r>
                              <w:rPr>
                                <w:rFonts w:ascii="Arial" w:eastAsia="Arial" w:hAnsi="Arial" w:cs="Arial"/>
                                <w:color w:val="D1D1D1"/>
                                <w:w w:val="367"/>
                                <w:sz w:val="10"/>
                                <w:szCs w:val="10"/>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30" o:spid="_x0000_s1040" type="#_x0000_t202" style="position:absolute;left:0;text-align:left;margin-left:144.05pt;margin-top:.5pt;width:5.1pt;height:5pt;z-index:-251159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" filled="f" stroked="f">
                <v:textbox inset="0,0,0,0">
                  <w:txbxContent>
                    <w:p w14:paraId="05F0C00A" w14:textId="77777777" w:rsidR="00583B21" w:rsidRDefault="00583B21" w:rsidP="00583B21">
                      <w:pPr>
                        <w:spacing w:after="0" w:line="100" w:lineRule="exact"/>
                        <w:ind w:right="-55"/>
                        <w:rPr>
                          <w:rFonts w:ascii="Arial" w:eastAsia="Arial" w:hAnsi="Arial" w:cs="Arial"/>
                          <w:sz w:val="10"/>
                          <w:szCs w:val="10"/>
                        </w:rPr>
                      </w:pPr>
                      <w:r>
                        <w:rPr>
                          <w:rFonts w:ascii="Arial" w:eastAsia="Arial" w:hAnsi="Arial" w:cs="Arial"/>
                          <w:color w:val="D1D1D1"/>
                          <w:w w:val="367"/>
                          <w:sz w:val="10"/>
                          <w:szCs w:val="10"/>
                        </w:rPr>
                        <w:t>I</w:t>
                      </w:r>
                    </w:p>
                  </w:txbxContent>
                </v:textbox>
                <w10:wrap anchorx="page"/>
              </v:shape>
            </w:pict>
          </mc:Fallback>
        </mc:AlternateContent>
      </w:r>
      <w:r w:rsidRPr="006632F3">
        <w:rPr>
          <w:rFonts w:ascii="Times New Roman" w:eastAsia="Times New Roman" w:hAnsi="Times New Roman" w:cs="Times New Roman"/>
          <w:color w:val="D1D1D1"/>
          <w:spacing w:val="-29"/>
          <w:position w:val="-9"/>
        </w:rPr>
        <w:t>'</w:t>
      </w:r>
      <w:r w:rsidRPr="006632F3">
        <w:rPr>
          <w:rFonts w:ascii="Times New Roman" w:eastAsia="Times New Roman" w:hAnsi="Times New Roman" w:cs="Times New Roman"/>
          <w:color w:val="D1D1D1"/>
          <w:position w:val="1"/>
        </w:rPr>
        <w:t>'</w:t>
      </w:r>
      <w:r w:rsidRPr="006632F3">
        <w:rPr>
          <w:rFonts w:ascii="Times New Roman" w:eastAsia="Times New Roman" w:hAnsi="Times New Roman" w:cs="Times New Roman"/>
          <w:color w:val="D1D1D1"/>
          <w:spacing w:val="-37"/>
          <w:position w:val="1"/>
        </w:rPr>
        <w:t xml:space="preserve"> </w:t>
      </w:r>
      <w:r w:rsidRPr="006632F3">
        <w:rPr>
          <w:rFonts w:ascii="Times New Roman" w:eastAsia="Times New Roman" w:hAnsi="Times New Roman" w:cs="Times New Roman"/>
          <w:color w:val="D1D1D1"/>
          <w:position w:val="1"/>
        </w:rPr>
        <w:tab/>
      </w:r>
      <w:r w:rsidRPr="006632F3">
        <w:rPr>
          <w:rFonts w:ascii="Times New Roman" w:eastAsia="Arial" w:hAnsi="Times New Roman" w:cs="Times New Roman"/>
          <w:color w:val="AAAAAA"/>
          <w:spacing w:val="-19"/>
          <w:w w:val="142"/>
          <w:position w:val="-1"/>
        </w:rPr>
        <w:t>(</w:t>
      </w:r>
      <w:proofErr w:type="gramStart"/>
      <w:r w:rsidRPr="006632F3">
        <w:rPr>
          <w:rFonts w:ascii="Times New Roman" w:eastAsia="Arial" w:hAnsi="Times New Roman" w:cs="Times New Roman"/>
          <w:color w:val="696969"/>
          <w:spacing w:val="-86"/>
          <w:w w:val="127"/>
          <w:position w:val="-1"/>
        </w:rPr>
        <w:t>1</w:t>
      </w:r>
      <w:r w:rsidRPr="006632F3">
        <w:rPr>
          <w:rFonts w:ascii="Times New Roman" w:eastAsia="Times New Roman" w:hAnsi="Times New Roman" w:cs="Times New Roman"/>
          <w:color w:val="D1D1D1"/>
          <w:w w:val="107"/>
          <w:position w:val="7"/>
        </w:rPr>
        <w:t>'</w:t>
      </w:r>
      <w:r w:rsidRPr="006632F3">
        <w:rPr>
          <w:rFonts w:ascii="Times New Roman" w:eastAsia="Times New Roman" w:hAnsi="Times New Roman" w:cs="Times New Roman"/>
          <w:color w:val="D1D1D1"/>
          <w:spacing w:val="-27"/>
          <w:position w:val="7"/>
        </w:rPr>
        <w:t xml:space="preserve"> </w:t>
      </w:r>
      <w:r w:rsidRPr="006632F3">
        <w:rPr>
          <w:rFonts w:ascii="Times New Roman" w:eastAsia="Arial" w:hAnsi="Times New Roman" w:cs="Times New Roman"/>
          <w:color w:val="AAAAAA"/>
          <w:w w:val="142"/>
          <w:position w:val="-1"/>
        </w:rPr>
        <w:t>)</w:t>
      </w:r>
      <w:proofErr w:type="gramEnd"/>
      <w:r w:rsidRPr="006632F3">
        <w:rPr>
          <w:rFonts w:ascii="Times New Roman" w:eastAsia="Arial" w:hAnsi="Times New Roman" w:cs="Times New Roman"/>
          <w:color w:val="AAAAAA"/>
          <w:spacing w:val="53"/>
          <w:w w:val="142"/>
          <w:position w:val="-1"/>
        </w:rPr>
        <w:t xml:space="preserve"> </w:t>
      </w:r>
      <w:r w:rsidRPr="006632F3">
        <w:rPr>
          <w:rFonts w:ascii="Times New Roman" w:eastAsia="Arial" w:hAnsi="Times New Roman" w:cs="Times New Roman"/>
          <w:color w:val="AAAAAA"/>
          <w:spacing w:val="-13"/>
          <w:w w:val="142"/>
          <w:position w:val="-1"/>
        </w:rPr>
        <w:t>(</w:t>
      </w:r>
      <w:r w:rsidRPr="006632F3">
        <w:rPr>
          <w:rFonts w:ascii="Times New Roman" w:eastAsia="Arial" w:hAnsi="Times New Roman" w:cs="Times New Roman"/>
          <w:color w:val="7E7E7E"/>
          <w:spacing w:val="-4"/>
          <w:w w:val="101"/>
          <w:position w:val="-1"/>
        </w:rPr>
        <w:t>4</w:t>
      </w:r>
      <w:r w:rsidRPr="006632F3">
        <w:rPr>
          <w:rFonts w:ascii="Times New Roman" w:eastAsia="Arial" w:hAnsi="Times New Roman" w:cs="Times New Roman"/>
          <w:color w:val="AAAAAA"/>
          <w:w w:val="142"/>
          <w:position w:val="-1"/>
        </w:rPr>
        <w:t>)</w:t>
      </w:r>
    </w:p>
    <w:p w14:paraId="0CE8E874" w14:textId="77777777" w:rsidR="00583B21" w:rsidRPr="006632F3" w:rsidRDefault="00583B21" w:rsidP="00583B21">
      <w:pPr>
        <w:spacing w:before="62" w:after="0" w:line="285" w:lineRule="exact"/>
        <w:ind w:left="71" w:right="-20"/>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Times New Roman" w:hAnsi="Times New Roman" w:cs="Times New Roman"/>
          <w:color w:val="C1C1C1"/>
          <w:w w:val="281"/>
          <w:position w:val="4"/>
        </w:rPr>
        <w:lastRenderedPageBreak/>
        <w:t>'</w:t>
      </w:r>
      <w:r w:rsidRPr="006632F3">
        <w:rPr>
          <w:rFonts w:ascii="Times New Roman" w:eastAsia="Times New Roman" w:hAnsi="Times New Roman" w:cs="Times New Roman"/>
          <w:color w:val="C1C1C1"/>
          <w:spacing w:val="-79"/>
          <w:w w:val="281"/>
          <w:position w:val="4"/>
        </w:rPr>
        <w:t xml:space="preserve"> </w:t>
      </w:r>
      <w:r w:rsidRPr="006632F3">
        <w:rPr>
          <w:rFonts w:ascii="Times New Roman" w:eastAsia="Times New Roman" w:hAnsi="Times New Roman" w:cs="Times New Roman"/>
          <w:color w:val="C1C1C1"/>
          <w:w w:val="281"/>
          <w:position w:val="-14"/>
        </w:rPr>
        <w:t>'</w:t>
      </w:r>
      <w:r w:rsidRPr="006632F3">
        <w:rPr>
          <w:rFonts w:ascii="Times New Roman" w:eastAsia="Times New Roman" w:hAnsi="Times New Roman" w:cs="Times New Roman"/>
          <w:color w:val="C1C1C1"/>
          <w:spacing w:val="-30"/>
          <w:w w:val="281"/>
          <w:position w:val="-14"/>
        </w:rPr>
        <w:t xml:space="preserve"> </w:t>
      </w:r>
      <w:r w:rsidRPr="006632F3">
        <w:rPr>
          <w:rFonts w:ascii="Times New Roman" w:eastAsia="Arial" w:hAnsi="Times New Roman" w:cs="Times New Roman"/>
          <w:color w:val="C1C1C1"/>
          <w:spacing w:val="5"/>
          <w:w w:val="232"/>
          <w:position w:val="2"/>
        </w:rPr>
        <w:t>'</w:t>
      </w:r>
      <w:r w:rsidRPr="006632F3">
        <w:rPr>
          <w:rFonts w:ascii="Times New Roman" w:eastAsia="Times New Roman" w:hAnsi="Times New Roman" w:cs="Times New Roman"/>
          <w:color w:val="C1C1C1"/>
          <w:spacing w:val="6"/>
          <w:w w:val="215"/>
          <w:position w:val="-6"/>
        </w:rPr>
        <w:t>'</w:t>
      </w:r>
      <w:r w:rsidRPr="006632F3">
        <w:rPr>
          <w:rFonts w:ascii="Times New Roman" w:eastAsia="Times New Roman" w:hAnsi="Times New Roman" w:cs="Times New Roman"/>
          <w:color w:val="C1C1C1"/>
          <w:w w:val="215"/>
          <w:position w:val="-14"/>
        </w:rPr>
        <w:t>'</w:t>
      </w:r>
    </w:p>
    <w:p w14:paraId="5E2A669B" w14:textId="77777777" w:rsidR="00583B21" w:rsidRPr="006632F3" w:rsidRDefault="00583B21" w:rsidP="00583B21">
      <w:pPr>
        <w:spacing w:after="0"/>
        <w:rPr>
          <w:rFonts w:ascii="Times New Roman" w:hAnsi="Times New Roman" w:cs="Times New Roman"/>
        </w:rPr>
        <w:sectPr w:rsidR="00583B21" w:rsidRPr="006632F3">
          <w:type w:val="continuous"/>
          <w:pgSz w:w="15840" w:h="12260" w:orient="landscape"/>
          <w:pgMar w:top="1460" w:right="520" w:bottom="280" w:left="1220" w:header="720" w:footer="720" w:gutter="0"/>
          <w:cols w:num="2" w:space="720" w:equalWidth="0">
            <w:col w:w="9759" w:space="1192"/>
            <w:col w:w="3149"/>
          </w:cols>
        </w:sectPr>
      </w:pPr>
    </w:p>
    <w:p w14:paraId="1BAF388E" w14:textId="77777777" w:rsidR="00583B21" w:rsidRPr="006632F3" w:rsidRDefault="00583B21" w:rsidP="00583B21">
      <w:pPr>
        <w:spacing w:before="90" w:after="0" w:line="240" w:lineRule="auto"/>
        <w:ind w:right="-20"/>
        <w:jc w:val="right"/>
        <w:rPr>
          <w:rFonts w:ascii="Times New Roman" w:eastAsia="Arial" w:hAnsi="Times New Roman" w:cs="Times New Roman"/>
        </w:rPr>
      </w:pPr>
      <w:r w:rsidRPr="006632F3">
        <w:rPr>
          <w:rFonts w:ascii="Times New Roman" w:eastAsia="Arial" w:hAnsi="Times New Roman" w:cs="Times New Roman"/>
          <w:color w:val="959595"/>
          <w:spacing w:val="-16"/>
          <w:w w:val="142"/>
        </w:rPr>
        <w:lastRenderedPageBreak/>
        <w:t>(</w:t>
      </w:r>
      <w:r w:rsidRPr="006632F3">
        <w:rPr>
          <w:rFonts w:ascii="Times New Roman" w:eastAsia="Arial" w:hAnsi="Times New Roman" w:cs="Times New Roman"/>
          <w:color w:val="696969"/>
          <w:spacing w:val="-18"/>
          <w:w w:val="124"/>
        </w:rPr>
        <w:t>6</w:t>
      </w:r>
      <w:r w:rsidRPr="006632F3">
        <w:rPr>
          <w:rFonts w:ascii="Times New Roman" w:eastAsia="Arial" w:hAnsi="Times New Roman" w:cs="Times New Roman"/>
          <w:color w:val="959595"/>
          <w:w w:val="142"/>
        </w:rPr>
        <w:t>)</w:t>
      </w:r>
    </w:p>
    <w:p w14:paraId="2C1956CF" w14:textId="77777777" w:rsidR="00583B21" w:rsidRPr="006632F3" w:rsidRDefault="00583B21" w:rsidP="00583B21">
      <w:pPr>
        <w:tabs>
          <w:tab w:val="left" w:pos="360"/>
        </w:tabs>
        <w:spacing w:after="0" w:line="187" w:lineRule="exact"/>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C1C1C1"/>
          <w:w w:val="221"/>
          <w:position w:val="-1"/>
        </w:rPr>
        <w:lastRenderedPageBreak/>
        <w:t>'</w:t>
      </w:r>
      <w:r w:rsidRPr="006632F3">
        <w:rPr>
          <w:rFonts w:ascii="Times New Roman" w:eastAsia="Arial" w:hAnsi="Times New Roman" w:cs="Times New Roman"/>
          <w:color w:val="C1C1C1"/>
          <w:spacing w:val="-119"/>
          <w:w w:val="221"/>
          <w:position w:val="-1"/>
        </w:rPr>
        <w:t xml:space="preserve"> </w:t>
      </w:r>
      <w:r w:rsidRPr="006632F3">
        <w:rPr>
          <w:rFonts w:ascii="Times New Roman" w:eastAsia="Arial" w:hAnsi="Times New Roman" w:cs="Times New Roman"/>
          <w:color w:val="C1C1C1"/>
          <w:position w:val="-1"/>
        </w:rPr>
        <w:tab/>
      </w:r>
      <w:r w:rsidRPr="006632F3">
        <w:rPr>
          <w:rFonts w:ascii="Times New Roman" w:eastAsia="Arial" w:hAnsi="Times New Roman" w:cs="Times New Roman"/>
          <w:color w:val="C1C1C1"/>
          <w:w w:val="221"/>
          <w:position w:val="-3"/>
        </w:rPr>
        <w:t>\</w:t>
      </w:r>
    </w:p>
    <w:p w14:paraId="63241804" w14:textId="77777777" w:rsidR="00583B21" w:rsidRPr="006632F3" w:rsidRDefault="00583B21" w:rsidP="00583B21">
      <w:pPr>
        <w:spacing w:after="0" w:line="86" w:lineRule="exact"/>
        <w:ind w:left="164" w:right="-20"/>
        <w:rPr>
          <w:rFonts w:ascii="Times New Roman" w:eastAsia="Arial"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50784" behindDoc="1" locked="0" layoutInCell="1" allowOverlap="1" wp14:anchorId="2CFC982C" wp14:editId="7166894D">
                <wp:simplePos x="0" y="0"/>
                <wp:positionH relativeFrom="page">
                  <wp:posOffset>7974965</wp:posOffset>
                </wp:positionH>
                <wp:positionV relativeFrom="paragraph">
                  <wp:posOffset>-16510</wp:posOffset>
                </wp:positionV>
                <wp:extent cx="1270" cy="139700"/>
                <wp:effectExtent l="2540" t="2540" r="0" b="635"/>
                <wp:wrapNone/>
                <wp:docPr id="4794" name="Text Box 47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4CF6EE" w14:textId="77777777" w:rsidR="00583B21" w:rsidRDefault="00583B21" w:rsidP="00583B21">
                            <w:pPr>
                              <w:spacing w:after="0" w:line="220" w:lineRule="exact"/>
                              <w:ind w:right="-73"/>
                              <w:rPr>
                                <w:rFonts w:ascii="Arial" w:eastAsia="Arial" w:hAnsi="Arial" w:cs="Arial"/>
                              </w:rPr>
                            </w:pPr>
                            <w:r>
                              <w:rPr>
                                <w:rFonts w:ascii="Arial" w:eastAsia="Arial" w:hAnsi="Arial" w:cs="Arial"/>
                                <w:color w:val="C1C1C1"/>
                                <w:spacing w:val="-42"/>
                                <w:w w:val="2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29" o:spid="_x0000_s1041" type="#_x0000_t202" style="position:absolute;left:0;text-align:left;margin-left:627.95pt;margin-top:-1.3pt;width:.1pt;height:11pt;z-index:-25116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" filled="f" stroked="f">
                <v:textbox inset="0,0,0,0">
                  <w:txbxContent>
                    <w:p w14:paraId="344CF6EE" w14:textId="77777777" w:rsidR="00583B21" w:rsidRDefault="00583B21" w:rsidP="00583B21">
                      <w:pPr>
                        <w:spacing w:after="0" w:line="220" w:lineRule="exact"/>
                        <w:ind w:right="-73"/>
                        <w:rPr>
                          <w:rFonts w:ascii="Arial" w:eastAsia="Arial" w:hAnsi="Arial" w:cs="Arial"/>
                        </w:rPr>
                      </w:pPr>
                      <w:r>
                        <w:rPr>
                          <w:rFonts w:ascii="Arial" w:eastAsia="Arial" w:hAnsi="Arial" w:cs="Arial"/>
                          <w:color w:val="C1C1C1"/>
                          <w:spacing w:val="-42"/>
                          <w:w w:val="211"/>
                        </w:rPr>
                        <w:t>'</w:t>
                      </w:r>
                    </w:p>
                  </w:txbxContent>
                </v:textbox>
                <w10:wrap anchorx="page"/>
              </v:shape>
            </w:pict>
          </mc:Fallback>
        </mc:AlternateContent>
      </w:r>
      <w:r w:rsidRPr="006632F3">
        <w:rPr>
          <w:rFonts w:ascii="Times New Roman" w:hAnsi="Times New Roman" w:cs="Times New Roman"/>
          <w:noProof/>
        </w:rPr>
        <mc:AlternateContent>
          <mc:Choice Requires="wps">
            <w:drawing>
              <wp:anchor distT="0" distB="0" distL="114300" distR="114300" simplePos="0" relativeHeight="252160000" behindDoc="1" locked="0" layoutInCell="1" allowOverlap="1" wp14:anchorId="05AE4D75" wp14:editId="0ADE25FF">
                <wp:simplePos x="0" y="0"/>
                <wp:positionH relativeFrom="page">
                  <wp:posOffset>8532495</wp:posOffset>
                </wp:positionH>
                <wp:positionV relativeFrom="paragraph">
                  <wp:posOffset>54610</wp:posOffset>
                </wp:positionV>
                <wp:extent cx="102870" cy="381000"/>
                <wp:effectExtent l="0" t="0" r="3810" b="2540"/>
                <wp:wrapNone/>
                <wp:docPr id="4793" name="Text Box 47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2B2833" w14:textId="77777777" w:rsidR="00583B21" w:rsidRDefault="00583B21" w:rsidP="00583B21">
                            <w:pPr>
                              <w:spacing w:after="0" w:line="600" w:lineRule="exact"/>
                              <w:ind w:right="-130"/>
                              <w:rPr>
                                <w:rFonts w:ascii="Arial" w:eastAsia="Arial" w:hAnsi="Arial" w:cs="Arial"/>
                                <w:sz w:val="60"/>
                                <w:szCs w:val="60"/>
                              </w:rPr>
                            </w:pPr>
                            <w:r>
                              <w:rPr>
                                <w:rFonts w:ascii="Arial" w:eastAsia="Arial" w:hAnsi="Arial" w:cs="Arial"/>
                                <w:i/>
                                <w:color w:val="C1C1C1"/>
                                <w:w w:val="54"/>
                                <w:position w:val="-1"/>
                                <w:sz w:val="60"/>
                                <w:szCs w:val="60"/>
                              </w:rPr>
                              <w:t>J</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28" o:spid="_x0000_s1042" type="#_x0000_t202" style="position:absolute;left:0;text-align:left;margin-left:671.85pt;margin-top:4.3pt;width:8.1pt;height:30pt;z-index:-251156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" filled="f" stroked="f">
                <v:textbox inset="0,0,0,0">
                  <w:txbxContent>
                    <w:p w14:paraId="182B2833" w14:textId="77777777" w:rsidR="00583B21" w:rsidRDefault="00583B21" w:rsidP="00583B21">
                      <w:pPr>
                        <w:spacing w:after="0" w:line="600" w:lineRule="exact"/>
                        <w:ind w:right="-130"/>
                        <w:rPr>
                          <w:rFonts w:ascii="Arial" w:eastAsia="Arial" w:hAnsi="Arial" w:cs="Arial"/>
                          <w:sz w:val="60"/>
                          <w:szCs w:val="60"/>
                        </w:rPr>
                      </w:pPr>
                      <w:r>
                        <w:rPr>
                          <w:rFonts w:ascii="Arial" w:eastAsia="Arial" w:hAnsi="Arial" w:cs="Arial"/>
                          <w:i/>
                          <w:color w:val="C1C1C1"/>
                          <w:w w:val="54"/>
                          <w:position w:val="-1"/>
                          <w:sz w:val="60"/>
                          <w:szCs w:val="60"/>
                        </w:rPr>
                        <w:t>J</w:t>
                      </w:r>
                    </w:p>
                  </w:txbxContent>
                </v:textbox>
                <w10:wrap anchorx="page"/>
              </v:shape>
            </w:pict>
          </mc:Fallback>
        </mc:AlternateContent>
      </w:r>
      <w:r w:rsidRPr="006632F3">
        <w:rPr>
          <w:rFonts w:ascii="Times New Roman" w:eastAsia="Times New Roman" w:hAnsi="Times New Roman" w:cs="Times New Roman"/>
          <w:color w:val="C1C1C1"/>
          <w:w w:val="209"/>
          <w:position w:val="-6"/>
        </w:rPr>
        <w:t xml:space="preserve">\   </w:t>
      </w:r>
      <w:r w:rsidRPr="006632F3">
        <w:rPr>
          <w:rFonts w:ascii="Times New Roman" w:eastAsia="Times New Roman" w:hAnsi="Times New Roman" w:cs="Times New Roman"/>
          <w:color w:val="C1C1C1"/>
          <w:spacing w:val="32"/>
          <w:w w:val="209"/>
          <w:position w:val="-6"/>
        </w:rPr>
        <w:t xml:space="preserve"> </w:t>
      </w:r>
      <w:r w:rsidRPr="006632F3">
        <w:rPr>
          <w:rFonts w:ascii="Times New Roman" w:eastAsia="Times New Roman" w:hAnsi="Times New Roman" w:cs="Times New Roman"/>
          <w:color w:val="C1C1C1"/>
          <w:spacing w:val="-7"/>
          <w:w w:val="177"/>
          <w:position w:val="-7"/>
        </w:rPr>
        <w:t>'</w:t>
      </w:r>
      <w:r w:rsidRPr="006632F3">
        <w:rPr>
          <w:rFonts w:ascii="Times New Roman" w:eastAsia="Arial" w:hAnsi="Times New Roman" w:cs="Times New Roman"/>
          <w:color w:val="C1C1C1"/>
          <w:w w:val="408"/>
          <w:position w:val="-10"/>
        </w:rPr>
        <w:t>I</w:t>
      </w:r>
    </w:p>
    <w:p w14:paraId="7ABA42F7" w14:textId="77777777" w:rsidR="00583B21" w:rsidRPr="006632F3" w:rsidRDefault="00583B21" w:rsidP="00583B21">
      <w:pPr>
        <w:spacing w:after="0"/>
        <w:rPr>
          <w:rFonts w:ascii="Times New Roman" w:hAnsi="Times New Roman" w:cs="Times New Roman"/>
        </w:rPr>
        <w:sectPr w:rsidR="00583B21" w:rsidRPr="006632F3">
          <w:type w:val="continuous"/>
          <w:pgSz w:w="15840" w:h="12260" w:orient="landscape"/>
          <w:pgMar w:top="1460" w:right="520" w:bottom="280" w:left="1220" w:header="720" w:footer="720" w:gutter="0"/>
          <w:cols w:num="2" w:space="720" w:equalWidth="0">
            <w:col w:w="4896" w:space="6328"/>
            <w:col w:w="2876"/>
          </w:cols>
        </w:sectPr>
      </w:pPr>
    </w:p>
    <w:p w14:paraId="56A8050D" w14:textId="77777777" w:rsidR="00583B21" w:rsidRPr="006632F3" w:rsidRDefault="00583B21" w:rsidP="00583B21">
      <w:pPr>
        <w:tabs>
          <w:tab w:val="left" w:pos="260"/>
        </w:tabs>
        <w:spacing w:before="61" w:after="0" w:line="113" w:lineRule="exact"/>
        <w:ind w:right="2275"/>
        <w:jc w:val="right"/>
        <w:rPr>
          <w:rFonts w:ascii="Times New Roman" w:eastAsia="Arial" w:hAnsi="Times New Roman" w:cs="Times New Roman"/>
        </w:rPr>
      </w:pPr>
      <w:r w:rsidRPr="006632F3">
        <w:rPr>
          <w:rFonts w:ascii="Times New Roman" w:eastAsia="Arial" w:hAnsi="Times New Roman" w:cs="Times New Roman"/>
          <w:color w:val="C1C1C1"/>
          <w:w w:val="210"/>
          <w:position w:val="2"/>
        </w:rPr>
        <w:lastRenderedPageBreak/>
        <w:t>\</w:t>
      </w:r>
      <w:r w:rsidRPr="006632F3">
        <w:rPr>
          <w:rFonts w:ascii="Times New Roman" w:eastAsia="Arial" w:hAnsi="Times New Roman" w:cs="Times New Roman"/>
          <w:color w:val="C1C1C1"/>
          <w:position w:val="2"/>
        </w:rPr>
        <w:tab/>
      </w:r>
      <w:r w:rsidRPr="006632F3">
        <w:rPr>
          <w:rFonts w:ascii="Times New Roman" w:eastAsia="Arial" w:hAnsi="Times New Roman" w:cs="Times New Roman"/>
          <w:color w:val="C1C1C1"/>
          <w:w w:val="408"/>
          <w:position w:val="-2"/>
        </w:rPr>
        <w:t>I</w:t>
      </w:r>
    </w:p>
    <w:p w14:paraId="06D69F5D" w14:textId="77777777" w:rsidR="00583B21" w:rsidRPr="006632F3" w:rsidRDefault="00583B21" w:rsidP="00583B21">
      <w:pPr>
        <w:spacing w:after="0" w:line="61" w:lineRule="exact"/>
        <w:ind w:right="2553"/>
        <w:jc w:val="right"/>
        <w:rPr>
          <w:rFonts w:ascii="Times New Roman" w:eastAsia="Arial"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52832" behindDoc="1" locked="0" layoutInCell="1" allowOverlap="1" wp14:anchorId="07646CB9" wp14:editId="32ABBAD1">
                <wp:simplePos x="0" y="0"/>
                <wp:positionH relativeFrom="page">
                  <wp:posOffset>8228330</wp:posOffset>
                </wp:positionH>
                <wp:positionV relativeFrom="paragraph">
                  <wp:posOffset>10795</wp:posOffset>
                </wp:positionV>
                <wp:extent cx="64770" cy="57150"/>
                <wp:effectExtent l="0" t="1270" r="3175" b="0"/>
                <wp:wrapNone/>
                <wp:docPr id="4792" name="Text Box 47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 cy="57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D82659" w14:textId="77777777" w:rsidR="00583B21" w:rsidRDefault="00583B21" w:rsidP="00583B21">
                            <w:pPr>
                              <w:spacing w:after="0" w:line="90" w:lineRule="exact"/>
                              <w:ind w:right="-53"/>
                              <w:rPr>
                                <w:rFonts w:ascii="Arial" w:eastAsia="Arial" w:hAnsi="Arial" w:cs="Arial"/>
                                <w:sz w:val="9"/>
                                <w:szCs w:val="9"/>
                              </w:rPr>
                            </w:pPr>
                            <w:r>
                              <w:rPr>
                                <w:rFonts w:ascii="Arial" w:eastAsia="Arial" w:hAnsi="Arial" w:cs="Arial"/>
                                <w:color w:val="C1C1C1"/>
                                <w:w w:val="408"/>
                                <w:sz w:val="9"/>
                                <w:szCs w:val="9"/>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27" o:spid="_x0000_s1043" type="#_x0000_t202" style="position:absolute;left:0;text-align:left;margin-left:647.9pt;margin-top:.85pt;width:5.1pt;height:4.5pt;z-index:-251163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" filled="f" stroked="f">
                <v:textbox inset="0,0,0,0">
                  <w:txbxContent>
                    <w:p w14:paraId="27D82659" w14:textId="77777777" w:rsidR="00583B21" w:rsidRDefault="00583B21" w:rsidP="00583B21">
                      <w:pPr>
                        <w:spacing w:after="0" w:line="90" w:lineRule="exact"/>
                        <w:ind w:right="-53"/>
                        <w:rPr>
                          <w:rFonts w:ascii="Arial" w:eastAsia="Arial" w:hAnsi="Arial" w:cs="Arial"/>
                          <w:sz w:val="9"/>
                          <w:szCs w:val="9"/>
                        </w:rPr>
                      </w:pPr>
                      <w:r>
                        <w:rPr>
                          <w:rFonts w:ascii="Arial" w:eastAsia="Arial" w:hAnsi="Arial" w:cs="Arial"/>
                          <w:color w:val="C1C1C1"/>
                          <w:w w:val="408"/>
                          <w:sz w:val="9"/>
                          <w:szCs w:val="9"/>
                        </w:rPr>
                        <w:t>I</w:t>
                      </w:r>
                    </w:p>
                  </w:txbxContent>
                </v:textbox>
                <w10:wrap anchorx="page"/>
              </v:shape>
            </w:pict>
          </mc:Fallback>
        </mc:AlternateContent>
      </w:r>
      <w:r w:rsidRPr="006632F3">
        <w:rPr>
          <w:rFonts w:ascii="Times New Roman" w:eastAsia="Arial" w:hAnsi="Times New Roman" w:cs="Times New Roman"/>
          <w:color w:val="C1C1C1"/>
          <w:w w:val="210"/>
        </w:rPr>
        <w:t>\</w:t>
      </w:r>
    </w:p>
    <w:p w14:paraId="72AC6BE1" w14:textId="77777777" w:rsidR="00583B21" w:rsidRPr="006632F3" w:rsidRDefault="00583B21" w:rsidP="00583B21">
      <w:pPr>
        <w:spacing w:after="0" w:line="9" w:lineRule="exact"/>
        <w:ind w:right="2506"/>
        <w:jc w:val="right"/>
        <w:rPr>
          <w:rFonts w:ascii="Times New Roman" w:eastAsia="Times New Roman" w:hAnsi="Times New Roman" w:cs="Times New Roman"/>
        </w:rPr>
      </w:pPr>
      <w:r w:rsidRPr="006632F3">
        <w:rPr>
          <w:rFonts w:ascii="Times New Roman" w:eastAsia="Times New Roman" w:hAnsi="Times New Roman" w:cs="Times New Roman"/>
          <w:color w:val="C1C1C1"/>
          <w:w w:val="209"/>
          <w:position w:val="-6"/>
        </w:rPr>
        <w:t>\</w:t>
      </w:r>
    </w:p>
    <w:p w14:paraId="5BB38050" w14:textId="77777777" w:rsidR="00583B21" w:rsidRPr="006632F3" w:rsidRDefault="00583B21" w:rsidP="00583B21">
      <w:pPr>
        <w:spacing w:after="0"/>
        <w:jc w:val="right"/>
        <w:rPr>
          <w:rFonts w:ascii="Times New Roman" w:hAnsi="Times New Roman" w:cs="Times New Roman"/>
        </w:rPr>
        <w:sectPr w:rsidR="00583B21" w:rsidRPr="006632F3">
          <w:type w:val="continuous"/>
          <w:pgSz w:w="15840" w:h="12260" w:orient="landscape"/>
          <w:pgMar w:top="1460" w:right="520" w:bottom="280" w:left="1220" w:header="720" w:footer="720" w:gutter="0"/>
          <w:cols w:space="720"/>
        </w:sectPr>
      </w:pPr>
    </w:p>
    <w:p w14:paraId="104E545B" w14:textId="77777777" w:rsidR="00583B21" w:rsidRPr="006632F3" w:rsidRDefault="00583B21" w:rsidP="00583B21">
      <w:pPr>
        <w:spacing w:before="8" w:after="0" w:line="180" w:lineRule="exact"/>
        <w:rPr>
          <w:rFonts w:ascii="Times New Roman" w:hAnsi="Times New Roman" w:cs="Times New Roman"/>
        </w:rPr>
      </w:pPr>
    </w:p>
    <w:p w14:paraId="2806F1FD" w14:textId="77777777" w:rsidR="00583B21" w:rsidRPr="006632F3" w:rsidRDefault="00583B21" w:rsidP="00583B21">
      <w:pPr>
        <w:spacing w:after="0" w:line="200" w:lineRule="exact"/>
        <w:rPr>
          <w:rFonts w:ascii="Times New Roman" w:hAnsi="Times New Roman" w:cs="Times New Roman"/>
        </w:rPr>
      </w:pPr>
    </w:p>
    <w:p w14:paraId="2D7E42F7" w14:textId="77777777" w:rsidR="00583B21" w:rsidRPr="006632F3" w:rsidRDefault="00583B21" w:rsidP="00583B21">
      <w:pPr>
        <w:spacing w:after="0" w:line="200" w:lineRule="exact"/>
        <w:rPr>
          <w:rFonts w:ascii="Times New Roman" w:hAnsi="Times New Roman" w:cs="Times New Roman"/>
        </w:rPr>
      </w:pPr>
    </w:p>
    <w:p w14:paraId="5FDBBF37" w14:textId="77777777" w:rsidR="00583B21" w:rsidRPr="006632F3" w:rsidRDefault="00583B21" w:rsidP="00583B21">
      <w:pPr>
        <w:spacing w:after="0" w:line="200" w:lineRule="exact"/>
        <w:rPr>
          <w:rFonts w:ascii="Times New Roman" w:hAnsi="Times New Roman" w:cs="Times New Roman"/>
        </w:rPr>
      </w:pPr>
    </w:p>
    <w:p w14:paraId="0C4397BF" w14:textId="77777777" w:rsidR="00583B21" w:rsidRPr="006632F3" w:rsidRDefault="00583B21" w:rsidP="00583B21">
      <w:pPr>
        <w:spacing w:after="0" w:line="200" w:lineRule="exact"/>
        <w:rPr>
          <w:rFonts w:ascii="Times New Roman" w:hAnsi="Times New Roman" w:cs="Times New Roman"/>
        </w:rPr>
      </w:pPr>
    </w:p>
    <w:p w14:paraId="18212A0B" w14:textId="77777777" w:rsidR="00583B21" w:rsidRPr="006632F3" w:rsidRDefault="00583B21" w:rsidP="00583B21">
      <w:pPr>
        <w:spacing w:after="0" w:line="200" w:lineRule="exact"/>
        <w:rPr>
          <w:rFonts w:ascii="Times New Roman" w:hAnsi="Times New Roman" w:cs="Times New Roman"/>
        </w:rPr>
      </w:pPr>
    </w:p>
    <w:p w14:paraId="4B56AF8D" w14:textId="77777777" w:rsidR="00583B21" w:rsidRPr="006632F3" w:rsidRDefault="00583B21" w:rsidP="00583B21">
      <w:pPr>
        <w:spacing w:after="0" w:line="200" w:lineRule="exact"/>
        <w:rPr>
          <w:rFonts w:ascii="Times New Roman" w:hAnsi="Times New Roman" w:cs="Times New Roman"/>
        </w:rPr>
      </w:pPr>
    </w:p>
    <w:p w14:paraId="57999FF8" w14:textId="77777777" w:rsidR="00583B21" w:rsidRPr="006632F3" w:rsidRDefault="00583B21" w:rsidP="00583B21">
      <w:pPr>
        <w:spacing w:after="0" w:line="240" w:lineRule="auto"/>
        <w:ind w:left="1264" w:right="-64"/>
        <w:rPr>
          <w:rFonts w:ascii="Times New Roman" w:eastAsia="Arial" w:hAnsi="Times New Roman" w:cs="Times New Roman"/>
        </w:rPr>
      </w:pPr>
      <w:r w:rsidRPr="006632F3">
        <w:rPr>
          <w:rFonts w:ascii="Times New Roman" w:eastAsia="Arial" w:hAnsi="Times New Roman" w:cs="Times New Roman"/>
          <w:color w:val="7E7E7E"/>
        </w:rPr>
        <w:t>Sens</w:t>
      </w:r>
      <w:r w:rsidRPr="006632F3">
        <w:rPr>
          <w:rFonts w:ascii="Times New Roman" w:eastAsia="Arial" w:hAnsi="Times New Roman" w:cs="Times New Roman"/>
          <w:color w:val="7E7E7E"/>
          <w:spacing w:val="-7"/>
        </w:rPr>
        <w:t>o</w:t>
      </w:r>
      <w:r w:rsidRPr="006632F3">
        <w:rPr>
          <w:rFonts w:ascii="Times New Roman" w:eastAsia="Arial" w:hAnsi="Times New Roman" w:cs="Times New Roman"/>
          <w:color w:val="444444"/>
        </w:rPr>
        <w:t>r</w:t>
      </w:r>
      <w:r w:rsidRPr="006632F3">
        <w:rPr>
          <w:rFonts w:ascii="Times New Roman" w:eastAsia="Arial" w:hAnsi="Times New Roman" w:cs="Times New Roman"/>
          <w:color w:val="444444"/>
          <w:spacing w:val="22"/>
        </w:rPr>
        <w:t xml:space="preserve"> </w:t>
      </w:r>
      <w:r w:rsidRPr="006632F3">
        <w:rPr>
          <w:rFonts w:ascii="Times New Roman" w:eastAsia="Arial" w:hAnsi="Times New Roman" w:cs="Times New Roman"/>
          <w:color w:val="7E7E7E"/>
          <w:spacing w:val="-12"/>
          <w:w w:val="120"/>
        </w:rPr>
        <w:t>G</w:t>
      </w:r>
      <w:r w:rsidRPr="006632F3">
        <w:rPr>
          <w:rFonts w:ascii="Times New Roman" w:eastAsia="Arial" w:hAnsi="Times New Roman" w:cs="Times New Roman"/>
          <w:color w:val="444444"/>
          <w:spacing w:val="-9"/>
          <w:w w:val="104"/>
        </w:rPr>
        <w:t>r</w:t>
      </w:r>
      <w:r w:rsidRPr="006632F3">
        <w:rPr>
          <w:rFonts w:ascii="Times New Roman" w:eastAsia="Arial" w:hAnsi="Times New Roman" w:cs="Times New Roman"/>
          <w:color w:val="959595"/>
          <w:w w:val="126"/>
        </w:rPr>
        <w:t>id</w:t>
      </w:r>
    </w:p>
    <w:p w14:paraId="3B9ACE93" w14:textId="77777777" w:rsidR="00583B21" w:rsidRPr="006632F3" w:rsidRDefault="00583B21" w:rsidP="00583B21">
      <w:pPr>
        <w:spacing w:before="4" w:after="0" w:line="180" w:lineRule="exact"/>
        <w:rPr>
          <w:rFonts w:ascii="Times New Roman" w:hAnsi="Times New Roman" w:cs="Times New Roman"/>
        </w:rPr>
      </w:pPr>
      <w:r w:rsidRPr="006632F3">
        <w:rPr>
          <w:rFonts w:ascii="Times New Roman" w:hAnsi="Times New Roman" w:cs="Times New Roman"/>
        </w:rPr>
        <w:br w:type="column"/>
      </w:r>
    </w:p>
    <w:p w14:paraId="3CF3C34E" w14:textId="77777777" w:rsidR="00583B21" w:rsidRPr="006632F3" w:rsidRDefault="00583B21" w:rsidP="00583B21">
      <w:pPr>
        <w:spacing w:after="0" w:line="200" w:lineRule="exact"/>
        <w:rPr>
          <w:rFonts w:ascii="Times New Roman" w:hAnsi="Times New Roman" w:cs="Times New Roman"/>
        </w:rPr>
      </w:pPr>
    </w:p>
    <w:p w14:paraId="6E98625F"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eastAsia="Arial" w:hAnsi="Times New Roman" w:cs="Times New Roman"/>
          <w:color w:val="444444"/>
          <w:w w:val="106"/>
        </w:rPr>
        <w:t>D</w:t>
      </w:r>
      <w:r w:rsidRPr="006632F3">
        <w:rPr>
          <w:rFonts w:ascii="Times New Roman" w:eastAsia="Arial" w:hAnsi="Times New Roman" w:cs="Times New Roman"/>
          <w:color w:val="444444"/>
          <w:spacing w:val="-9"/>
          <w:w w:val="105"/>
        </w:rPr>
        <w:t>O</w:t>
      </w:r>
      <w:r w:rsidRPr="006632F3">
        <w:rPr>
          <w:rFonts w:ascii="Times New Roman" w:eastAsia="Arial" w:hAnsi="Times New Roman" w:cs="Times New Roman"/>
          <w:color w:val="696969"/>
          <w:w w:val="108"/>
        </w:rPr>
        <w:t>M</w:t>
      </w:r>
      <w:r w:rsidRPr="006632F3">
        <w:rPr>
          <w:rFonts w:ascii="Times New Roman" w:eastAsia="Arial" w:hAnsi="Times New Roman" w:cs="Times New Roman"/>
          <w:color w:val="696969"/>
          <w:spacing w:val="-21"/>
          <w:w w:val="107"/>
        </w:rPr>
        <w:t>A</w:t>
      </w:r>
      <w:r w:rsidRPr="006632F3">
        <w:rPr>
          <w:rFonts w:ascii="Times New Roman" w:eastAsia="Arial" w:hAnsi="Times New Roman" w:cs="Times New Roman"/>
          <w:color w:val="959595"/>
          <w:spacing w:val="-3"/>
          <w:w w:val="230"/>
        </w:rPr>
        <w:t>I</w:t>
      </w:r>
      <w:r w:rsidRPr="006632F3">
        <w:rPr>
          <w:rFonts w:ascii="Times New Roman" w:eastAsia="Arial" w:hAnsi="Times New Roman" w:cs="Times New Roman"/>
          <w:color w:val="696969"/>
          <w:w w:val="115"/>
        </w:rPr>
        <w:t>N1</w:t>
      </w:r>
    </w:p>
    <w:p w14:paraId="6702CAF3" w14:textId="77777777" w:rsidR="00583B21" w:rsidRPr="006632F3" w:rsidRDefault="00583B21" w:rsidP="00583B21">
      <w:pPr>
        <w:spacing w:before="4" w:after="0" w:line="180" w:lineRule="exact"/>
        <w:rPr>
          <w:rFonts w:ascii="Times New Roman" w:hAnsi="Times New Roman" w:cs="Times New Roman"/>
        </w:rPr>
      </w:pPr>
    </w:p>
    <w:p w14:paraId="7130B09B" w14:textId="77777777" w:rsidR="00583B21" w:rsidRPr="006632F3" w:rsidRDefault="00583B21" w:rsidP="00583B21">
      <w:pPr>
        <w:spacing w:after="0" w:line="200" w:lineRule="exact"/>
        <w:rPr>
          <w:rFonts w:ascii="Times New Roman" w:hAnsi="Times New Roman" w:cs="Times New Roman"/>
        </w:rPr>
      </w:pPr>
    </w:p>
    <w:p w14:paraId="73F40C76" w14:textId="77777777" w:rsidR="00583B21" w:rsidRPr="006632F3" w:rsidRDefault="00583B21" w:rsidP="00583B21">
      <w:pPr>
        <w:spacing w:after="0" w:line="200" w:lineRule="exact"/>
        <w:rPr>
          <w:rFonts w:ascii="Times New Roman" w:hAnsi="Times New Roman" w:cs="Times New Roman"/>
        </w:rPr>
      </w:pPr>
    </w:p>
    <w:p w14:paraId="748F0945" w14:textId="77777777" w:rsidR="00583B21" w:rsidRPr="006632F3" w:rsidRDefault="00583B21" w:rsidP="00583B21">
      <w:pPr>
        <w:spacing w:after="0" w:line="200" w:lineRule="exact"/>
        <w:rPr>
          <w:rFonts w:ascii="Times New Roman" w:hAnsi="Times New Roman" w:cs="Times New Roman"/>
        </w:rPr>
      </w:pPr>
    </w:p>
    <w:p w14:paraId="2E638664" w14:textId="77777777" w:rsidR="00583B21" w:rsidRPr="006632F3" w:rsidRDefault="00583B21" w:rsidP="00583B21">
      <w:pPr>
        <w:tabs>
          <w:tab w:val="left" w:pos="3460"/>
        </w:tabs>
        <w:spacing w:after="0" w:line="240" w:lineRule="auto"/>
        <w:ind w:left="748" w:right="-64"/>
        <w:rPr>
          <w:rFonts w:ascii="Times New Roman" w:eastAsia="Arial" w:hAnsi="Times New Roman" w:cs="Times New Roman"/>
        </w:rPr>
      </w:pPr>
      <w:proofErr w:type="gramStart"/>
      <w:r w:rsidRPr="006632F3">
        <w:rPr>
          <w:rFonts w:ascii="Times New Roman" w:eastAsia="Arial" w:hAnsi="Times New Roman" w:cs="Times New Roman"/>
          <w:color w:val="444444"/>
        </w:rPr>
        <w:t>Reg</w:t>
      </w:r>
      <w:r w:rsidRPr="006632F3">
        <w:rPr>
          <w:rFonts w:ascii="Times New Roman" w:eastAsia="Arial" w:hAnsi="Times New Roman" w:cs="Times New Roman"/>
          <w:color w:val="444444"/>
          <w:spacing w:val="-7"/>
        </w:rPr>
        <w:t>i</w:t>
      </w:r>
      <w:r w:rsidRPr="006632F3">
        <w:rPr>
          <w:rFonts w:ascii="Times New Roman" w:eastAsia="Arial" w:hAnsi="Times New Roman" w:cs="Times New Roman"/>
          <w:color w:val="696969"/>
          <w:spacing w:val="-9"/>
        </w:rPr>
        <w:t>s</w:t>
      </w:r>
      <w:r w:rsidRPr="006632F3">
        <w:rPr>
          <w:rFonts w:ascii="Times New Roman" w:eastAsia="Arial" w:hAnsi="Times New Roman" w:cs="Times New Roman"/>
          <w:color w:val="444444"/>
          <w:spacing w:val="-12"/>
        </w:rPr>
        <w:t>t</w:t>
      </w:r>
      <w:r w:rsidRPr="006632F3">
        <w:rPr>
          <w:rFonts w:ascii="Times New Roman" w:eastAsia="Arial" w:hAnsi="Times New Roman" w:cs="Times New Roman"/>
          <w:color w:val="7E7E7E"/>
        </w:rPr>
        <w:t xml:space="preserve">ry </w:t>
      </w:r>
      <w:r w:rsidRPr="006632F3">
        <w:rPr>
          <w:rFonts w:ascii="Times New Roman" w:eastAsia="Arial" w:hAnsi="Times New Roman" w:cs="Times New Roman"/>
          <w:color w:val="7E7E7E"/>
          <w:spacing w:val="10"/>
        </w:rPr>
        <w:t xml:space="preserve"> </w:t>
      </w:r>
      <w:r w:rsidRPr="006632F3">
        <w:rPr>
          <w:rFonts w:ascii="Times New Roman" w:eastAsia="Arial" w:hAnsi="Times New Roman" w:cs="Times New Roman"/>
          <w:color w:val="696969"/>
          <w:spacing w:val="-11"/>
        </w:rPr>
        <w:t>(</w:t>
      </w:r>
      <w:proofErr w:type="gramEnd"/>
      <w:r w:rsidRPr="006632F3">
        <w:rPr>
          <w:rFonts w:ascii="Times New Roman" w:eastAsia="Arial" w:hAnsi="Times New Roman" w:cs="Times New Roman"/>
          <w:color w:val="1F1F1F"/>
          <w:spacing w:val="-7"/>
        </w:rPr>
        <w:t>F</w:t>
      </w:r>
      <w:r w:rsidRPr="006632F3">
        <w:rPr>
          <w:rFonts w:ascii="Times New Roman" w:eastAsia="Arial" w:hAnsi="Times New Roman" w:cs="Times New Roman"/>
          <w:color w:val="7E7E7E"/>
        </w:rPr>
        <w:t>ile</w:t>
      </w:r>
      <w:r w:rsidRPr="006632F3">
        <w:rPr>
          <w:rFonts w:ascii="Times New Roman" w:eastAsia="Arial" w:hAnsi="Times New Roman" w:cs="Times New Roman"/>
          <w:color w:val="7E7E7E"/>
          <w:spacing w:val="31"/>
        </w:rPr>
        <w:t xml:space="preserve"> </w:t>
      </w:r>
      <w:r w:rsidRPr="006632F3">
        <w:rPr>
          <w:rFonts w:ascii="Times New Roman" w:eastAsia="Arial" w:hAnsi="Times New Roman" w:cs="Times New Roman"/>
          <w:color w:val="444444"/>
          <w:w w:val="62"/>
        </w:rPr>
        <w:t>1</w:t>
      </w:r>
      <w:r w:rsidRPr="006632F3">
        <w:rPr>
          <w:rFonts w:ascii="Times New Roman" w:eastAsia="Arial" w:hAnsi="Times New Roman" w:cs="Times New Roman"/>
          <w:color w:val="444444"/>
          <w:spacing w:val="-6"/>
          <w:w w:val="62"/>
        </w:rPr>
        <w:t>1</w:t>
      </w:r>
      <w:r w:rsidRPr="006632F3">
        <w:rPr>
          <w:rFonts w:ascii="Times New Roman" w:eastAsia="Arial" w:hAnsi="Times New Roman" w:cs="Times New Roman"/>
          <w:color w:val="7E7E7E"/>
          <w:w w:val="135"/>
        </w:rPr>
        <w:t>0)</w:t>
      </w:r>
      <w:r w:rsidRPr="006632F3">
        <w:rPr>
          <w:rFonts w:ascii="Times New Roman" w:eastAsia="Arial" w:hAnsi="Times New Roman" w:cs="Times New Roman"/>
          <w:color w:val="7E7E7E"/>
        </w:rPr>
        <w:tab/>
      </w:r>
      <w:r w:rsidRPr="006632F3">
        <w:rPr>
          <w:rFonts w:ascii="Times New Roman" w:eastAsia="Arial" w:hAnsi="Times New Roman" w:cs="Times New Roman"/>
          <w:color w:val="565656"/>
        </w:rPr>
        <w:t>Regis</w:t>
      </w:r>
      <w:r w:rsidRPr="006632F3">
        <w:rPr>
          <w:rFonts w:ascii="Times New Roman" w:eastAsia="Arial" w:hAnsi="Times New Roman" w:cs="Times New Roman"/>
          <w:color w:val="565656"/>
          <w:spacing w:val="-12"/>
        </w:rPr>
        <w:t>t</w:t>
      </w:r>
      <w:r w:rsidRPr="006632F3">
        <w:rPr>
          <w:rFonts w:ascii="Times New Roman" w:eastAsia="Arial" w:hAnsi="Times New Roman" w:cs="Times New Roman"/>
          <w:color w:val="7E7E7E"/>
        </w:rPr>
        <w:t xml:space="preserve">ry </w:t>
      </w:r>
      <w:r w:rsidRPr="006632F3">
        <w:rPr>
          <w:rFonts w:ascii="Times New Roman" w:eastAsia="Arial" w:hAnsi="Times New Roman" w:cs="Times New Roman"/>
          <w:color w:val="7E7E7E"/>
          <w:spacing w:val="6"/>
        </w:rPr>
        <w:t xml:space="preserve"> </w:t>
      </w:r>
      <w:r w:rsidRPr="006632F3">
        <w:rPr>
          <w:rFonts w:ascii="Times New Roman" w:eastAsia="Arial" w:hAnsi="Times New Roman" w:cs="Times New Roman"/>
          <w:color w:val="696969"/>
          <w:spacing w:val="-11"/>
          <w:w w:val="124"/>
        </w:rPr>
        <w:t>(</w:t>
      </w:r>
      <w:r w:rsidRPr="006632F3">
        <w:rPr>
          <w:rFonts w:ascii="Times New Roman" w:eastAsia="Arial" w:hAnsi="Times New Roman" w:cs="Times New Roman"/>
          <w:color w:val="1F1F1F"/>
          <w:spacing w:val="-21"/>
          <w:w w:val="105"/>
        </w:rPr>
        <w:t>F</w:t>
      </w:r>
      <w:r w:rsidRPr="006632F3">
        <w:rPr>
          <w:rFonts w:ascii="Times New Roman" w:eastAsia="Arial" w:hAnsi="Times New Roman" w:cs="Times New Roman"/>
          <w:color w:val="696969"/>
          <w:spacing w:val="6"/>
          <w:w w:val="249"/>
        </w:rPr>
        <w:t>i</w:t>
      </w:r>
      <w:r w:rsidRPr="006632F3">
        <w:rPr>
          <w:rFonts w:ascii="Times New Roman" w:eastAsia="Arial" w:hAnsi="Times New Roman" w:cs="Times New Roman"/>
          <w:color w:val="959595"/>
          <w:spacing w:val="-20"/>
          <w:w w:val="166"/>
        </w:rPr>
        <w:t>l</w:t>
      </w:r>
      <w:r w:rsidRPr="006632F3">
        <w:rPr>
          <w:rFonts w:ascii="Times New Roman" w:eastAsia="Arial" w:hAnsi="Times New Roman" w:cs="Times New Roman"/>
          <w:color w:val="696969"/>
          <w:w w:val="107"/>
        </w:rPr>
        <w:t>e</w:t>
      </w:r>
      <w:r w:rsidRPr="006632F3">
        <w:rPr>
          <w:rFonts w:ascii="Times New Roman" w:eastAsia="Arial" w:hAnsi="Times New Roman" w:cs="Times New Roman"/>
          <w:color w:val="696969"/>
          <w:spacing w:val="-11"/>
        </w:rPr>
        <w:t xml:space="preserve"> </w:t>
      </w:r>
      <w:r w:rsidRPr="006632F3">
        <w:rPr>
          <w:rFonts w:ascii="Times New Roman" w:eastAsia="Arial" w:hAnsi="Times New Roman" w:cs="Times New Roman"/>
          <w:color w:val="444444"/>
          <w:w w:val="70"/>
        </w:rPr>
        <w:t>1</w:t>
      </w:r>
      <w:r w:rsidRPr="006632F3">
        <w:rPr>
          <w:rFonts w:ascii="Times New Roman" w:eastAsia="Arial" w:hAnsi="Times New Roman" w:cs="Times New Roman"/>
          <w:color w:val="444444"/>
          <w:spacing w:val="-1"/>
          <w:w w:val="69"/>
        </w:rPr>
        <w:t>/</w:t>
      </w:r>
      <w:r w:rsidRPr="006632F3">
        <w:rPr>
          <w:rFonts w:ascii="Times New Roman" w:eastAsia="Arial" w:hAnsi="Times New Roman" w:cs="Times New Roman"/>
          <w:color w:val="7E7E7E"/>
          <w:w w:val="144"/>
        </w:rPr>
        <w:t>0)</w:t>
      </w:r>
    </w:p>
    <w:p w14:paraId="3B277A94" w14:textId="77777777" w:rsidR="00583B21" w:rsidRPr="006632F3" w:rsidRDefault="00583B21" w:rsidP="00583B21">
      <w:pPr>
        <w:spacing w:after="0" w:line="172" w:lineRule="exact"/>
        <w:ind w:left="1005" w:right="761"/>
        <w:jc w:val="center"/>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C1C1C1"/>
          <w:w w:val="177"/>
          <w:position w:val="-2"/>
        </w:rPr>
        <w:lastRenderedPageBreak/>
        <w:t xml:space="preserve">\  </w:t>
      </w:r>
      <w:r w:rsidRPr="006632F3">
        <w:rPr>
          <w:rFonts w:ascii="Times New Roman" w:eastAsia="Arial" w:hAnsi="Times New Roman" w:cs="Times New Roman"/>
          <w:color w:val="C1C1C1"/>
          <w:spacing w:val="30"/>
          <w:w w:val="177"/>
          <w:position w:val="-2"/>
        </w:rPr>
        <w:t xml:space="preserve"> </w:t>
      </w:r>
      <w:r w:rsidRPr="006632F3">
        <w:rPr>
          <w:rFonts w:ascii="Times New Roman" w:eastAsia="Times New Roman" w:hAnsi="Times New Roman" w:cs="Times New Roman"/>
          <w:color w:val="C1C1C1"/>
          <w:w w:val="177"/>
          <w:position w:val="-2"/>
        </w:rPr>
        <w:t>'</w:t>
      </w:r>
    </w:p>
    <w:p w14:paraId="749647D8" w14:textId="77777777" w:rsidR="00583B21" w:rsidRPr="006632F3" w:rsidRDefault="00583B21" w:rsidP="00583B21">
      <w:pPr>
        <w:spacing w:after="0" w:line="173" w:lineRule="exact"/>
        <w:ind w:left="1052" w:right="725"/>
        <w:jc w:val="center"/>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53856" behindDoc="1" locked="0" layoutInCell="1" allowOverlap="1" wp14:anchorId="012AB3F4" wp14:editId="5E464AD1">
                <wp:simplePos x="0" y="0"/>
                <wp:positionH relativeFrom="page">
                  <wp:posOffset>8183880</wp:posOffset>
                </wp:positionH>
                <wp:positionV relativeFrom="paragraph">
                  <wp:posOffset>-47625</wp:posOffset>
                </wp:positionV>
                <wp:extent cx="357505" cy="508000"/>
                <wp:effectExtent l="1905" t="0" r="2540" b="0"/>
                <wp:wrapNone/>
                <wp:docPr id="4791" name="Text Box 47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A37061" w14:textId="77777777" w:rsidR="00583B21" w:rsidRDefault="00583B21" w:rsidP="00583B21">
                            <w:pPr>
                              <w:spacing w:after="0" w:line="800" w:lineRule="exact"/>
                              <w:ind w:right="-160"/>
                              <w:rPr>
                                <w:rFonts w:ascii="Arial" w:eastAsia="Arial" w:hAnsi="Arial" w:cs="Arial"/>
                                <w:sz w:val="80"/>
                                <w:szCs w:val="80"/>
                              </w:rPr>
                            </w:pPr>
                            <w:r>
                              <w:rPr>
                                <w:rFonts w:ascii="Arial" w:eastAsia="Arial" w:hAnsi="Arial" w:cs="Arial"/>
                                <w:color w:val="C1C1C1"/>
                                <w:w w:val="38"/>
                                <w:position w:val="-1"/>
                                <w:sz w:val="80"/>
                                <w:szCs w:val="80"/>
                              </w:rPr>
                              <w:t>\.</w:t>
                            </w:r>
                            <w:r>
                              <w:rPr>
                                <w:rFonts w:ascii="Arial" w:eastAsia="Arial" w:hAnsi="Arial" w:cs="Arial"/>
                                <w:color w:val="C1C1C1"/>
                                <w:spacing w:val="-104"/>
                                <w:w w:val="38"/>
                                <w:position w:val="-1"/>
                                <w:sz w:val="80"/>
                                <w:szCs w:val="80"/>
                              </w:rPr>
                              <w:t>:</w:t>
                            </w:r>
                            <w:r>
                              <w:rPr>
                                <w:rFonts w:ascii="Arial" w:eastAsia="Arial" w:hAnsi="Arial" w:cs="Arial"/>
                                <w:color w:val="7E7E7E"/>
                                <w:w w:val="89"/>
                                <w:position w:val="-1"/>
                                <w:sz w:val="80"/>
                                <w:szCs w:val="80"/>
                              </w:rPr>
                              <w:t>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26" o:spid="_x0000_s1044" type="#_x0000_t202" style="position:absolute;left:0;text-align:left;margin-left:644.4pt;margin-top:-3.75pt;width:28.15pt;height:40pt;z-index:-251162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" filled="f" stroked="f">
                <v:textbox inset="0,0,0,0">
                  <w:txbxContent>
                    <w:p w14:paraId="0AA37061" w14:textId="77777777" w:rsidR="00583B21" w:rsidRDefault="00583B21" w:rsidP="00583B21">
                      <w:pPr>
                        <w:spacing w:after="0" w:line="800" w:lineRule="exact"/>
                        <w:ind w:right="-160"/>
                        <w:rPr>
                          <w:rFonts w:ascii="Arial" w:eastAsia="Arial" w:hAnsi="Arial" w:cs="Arial"/>
                          <w:sz w:val="80"/>
                          <w:szCs w:val="80"/>
                        </w:rPr>
                      </w:pPr>
                      <w:r>
                        <w:rPr>
                          <w:rFonts w:ascii="Arial" w:eastAsia="Arial" w:hAnsi="Arial" w:cs="Arial"/>
                          <w:color w:val="C1C1C1"/>
                          <w:w w:val="38"/>
                          <w:position w:val="-1"/>
                          <w:sz w:val="80"/>
                          <w:szCs w:val="80"/>
                        </w:rPr>
                        <w:t>\.</w:t>
                      </w:r>
                      <w:r>
                        <w:rPr>
                          <w:rFonts w:ascii="Arial" w:eastAsia="Arial" w:hAnsi="Arial" w:cs="Arial"/>
                          <w:color w:val="C1C1C1"/>
                          <w:spacing w:val="-104"/>
                          <w:w w:val="38"/>
                          <w:position w:val="-1"/>
                          <w:sz w:val="80"/>
                          <w:szCs w:val="80"/>
                        </w:rPr>
                        <w:t>:</w:t>
                      </w:r>
                      <w:r>
                        <w:rPr>
                          <w:rFonts w:ascii="Arial" w:eastAsia="Arial" w:hAnsi="Arial" w:cs="Arial"/>
                          <w:color w:val="7E7E7E"/>
                          <w:w w:val="89"/>
                          <w:position w:val="-1"/>
                          <w:sz w:val="80"/>
                          <w:szCs w:val="80"/>
                        </w:rPr>
                        <w:t>v</w:t>
                      </w:r>
                    </w:p>
                  </w:txbxContent>
                </v:textbox>
                <w10:wrap anchorx="page"/>
              </v:shape>
            </w:pict>
          </mc:Fallback>
        </mc:AlternateContent>
      </w:r>
      <w:r w:rsidRPr="006632F3">
        <w:rPr>
          <w:rFonts w:ascii="Times New Roman" w:eastAsia="Arial" w:hAnsi="Times New Roman" w:cs="Times New Roman"/>
          <w:color w:val="C1C1C1"/>
          <w:w w:val="177"/>
          <w:position w:val="1"/>
        </w:rPr>
        <w:t>'</w:t>
      </w:r>
      <w:r w:rsidRPr="006632F3">
        <w:rPr>
          <w:rFonts w:ascii="Times New Roman" w:eastAsia="Arial" w:hAnsi="Times New Roman" w:cs="Times New Roman"/>
          <w:color w:val="C1C1C1"/>
          <w:spacing w:val="11"/>
          <w:w w:val="177"/>
          <w:position w:val="1"/>
        </w:rPr>
        <w:t xml:space="preserve"> </w:t>
      </w:r>
      <w:r w:rsidRPr="006632F3">
        <w:rPr>
          <w:rFonts w:ascii="Times New Roman" w:eastAsia="Times New Roman" w:hAnsi="Times New Roman" w:cs="Times New Roman"/>
          <w:color w:val="C1C1C1"/>
          <w:w w:val="177"/>
          <w:position w:val="1"/>
        </w:rPr>
        <w:t>'</w:t>
      </w:r>
    </w:p>
    <w:p w14:paraId="444F1FA1" w14:textId="77777777" w:rsidR="00583B21" w:rsidRPr="006632F3" w:rsidRDefault="00583B21" w:rsidP="00583B21">
      <w:pPr>
        <w:spacing w:after="0" w:line="166" w:lineRule="exact"/>
        <w:ind w:right="-20"/>
        <w:rPr>
          <w:rFonts w:ascii="Times New Roman" w:eastAsia="Arial" w:hAnsi="Times New Roman" w:cs="Times New Roman"/>
        </w:rPr>
      </w:pPr>
      <w:r w:rsidRPr="006632F3">
        <w:rPr>
          <w:rFonts w:ascii="Times New Roman" w:eastAsia="Arial" w:hAnsi="Times New Roman" w:cs="Times New Roman"/>
          <w:color w:val="696969"/>
          <w:w w:val="106"/>
        </w:rPr>
        <w:t>DOMAIN3</w:t>
      </w:r>
    </w:p>
    <w:p w14:paraId="2A7D4E90" w14:textId="77777777" w:rsidR="00583B21" w:rsidRPr="006632F3" w:rsidRDefault="00583B21" w:rsidP="00583B21">
      <w:pPr>
        <w:spacing w:before="3" w:after="0" w:line="170" w:lineRule="exact"/>
        <w:rPr>
          <w:rFonts w:ascii="Times New Roman" w:hAnsi="Times New Roman" w:cs="Times New Roman"/>
        </w:rPr>
      </w:pPr>
    </w:p>
    <w:p w14:paraId="243BB372" w14:textId="77777777" w:rsidR="00583B21" w:rsidRPr="006632F3" w:rsidRDefault="00583B21" w:rsidP="00583B21">
      <w:pPr>
        <w:spacing w:after="0" w:line="200" w:lineRule="exact"/>
        <w:rPr>
          <w:rFonts w:ascii="Times New Roman" w:hAnsi="Times New Roman" w:cs="Times New Roman"/>
        </w:rPr>
      </w:pPr>
    </w:p>
    <w:p w14:paraId="215FDAAF" w14:textId="77777777" w:rsidR="00583B21" w:rsidRPr="006632F3" w:rsidRDefault="00583B21" w:rsidP="00583B21">
      <w:pPr>
        <w:spacing w:after="0" w:line="200" w:lineRule="exact"/>
        <w:rPr>
          <w:rFonts w:ascii="Times New Roman" w:hAnsi="Times New Roman" w:cs="Times New Roman"/>
        </w:rPr>
      </w:pPr>
    </w:p>
    <w:p w14:paraId="75551CE0" w14:textId="77777777" w:rsidR="00583B21" w:rsidRPr="006632F3" w:rsidRDefault="00583B21" w:rsidP="00583B21">
      <w:pPr>
        <w:spacing w:after="0" w:line="200" w:lineRule="exact"/>
        <w:rPr>
          <w:rFonts w:ascii="Times New Roman" w:hAnsi="Times New Roman" w:cs="Times New Roman"/>
        </w:rPr>
      </w:pPr>
    </w:p>
    <w:p w14:paraId="5D41AB25" w14:textId="77777777" w:rsidR="00583B21" w:rsidRPr="006632F3" w:rsidRDefault="00583B21" w:rsidP="00583B21">
      <w:pPr>
        <w:spacing w:after="0" w:line="240" w:lineRule="auto"/>
        <w:ind w:left="783" w:right="-64"/>
        <w:rPr>
          <w:rFonts w:ascii="Times New Roman" w:eastAsia="Arial" w:hAnsi="Times New Roman" w:cs="Times New Roman"/>
        </w:rPr>
      </w:pPr>
      <w:r w:rsidRPr="006632F3">
        <w:rPr>
          <w:rFonts w:ascii="Times New Roman" w:eastAsia="Arial" w:hAnsi="Times New Roman" w:cs="Times New Roman"/>
          <w:color w:val="444444"/>
          <w:w w:val="113"/>
        </w:rPr>
        <w:t>Re</w:t>
      </w:r>
      <w:r w:rsidRPr="006632F3">
        <w:rPr>
          <w:rFonts w:ascii="Times New Roman" w:eastAsia="Arial" w:hAnsi="Times New Roman" w:cs="Times New Roman"/>
          <w:color w:val="444444"/>
          <w:spacing w:val="-14"/>
          <w:w w:val="113"/>
        </w:rPr>
        <w:t>g</w:t>
      </w:r>
      <w:r w:rsidRPr="006632F3">
        <w:rPr>
          <w:rFonts w:ascii="Times New Roman" w:eastAsia="Arial" w:hAnsi="Times New Roman" w:cs="Times New Roman"/>
          <w:color w:val="7E7E7E"/>
          <w:w w:val="113"/>
        </w:rPr>
        <w:t>i</w:t>
      </w:r>
      <w:r w:rsidRPr="006632F3">
        <w:rPr>
          <w:rFonts w:ascii="Times New Roman" w:eastAsia="Arial" w:hAnsi="Times New Roman" w:cs="Times New Roman"/>
          <w:color w:val="7E7E7E"/>
          <w:spacing w:val="-10"/>
          <w:w w:val="113"/>
        </w:rPr>
        <w:t>s</w:t>
      </w:r>
      <w:r w:rsidRPr="006632F3">
        <w:rPr>
          <w:rFonts w:ascii="Times New Roman" w:eastAsia="Arial" w:hAnsi="Times New Roman" w:cs="Times New Roman"/>
          <w:color w:val="000000"/>
          <w:spacing w:val="-1"/>
          <w:w w:val="113"/>
        </w:rPr>
        <w:t>t</w:t>
      </w:r>
      <w:r w:rsidRPr="006632F3">
        <w:rPr>
          <w:rFonts w:ascii="Times New Roman" w:eastAsia="Arial" w:hAnsi="Times New Roman" w:cs="Times New Roman"/>
          <w:color w:val="565656"/>
          <w:w w:val="113"/>
        </w:rPr>
        <w:t>ry</w:t>
      </w:r>
      <w:r w:rsidRPr="006632F3">
        <w:rPr>
          <w:rFonts w:ascii="Times New Roman" w:eastAsia="Arial" w:hAnsi="Times New Roman" w:cs="Times New Roman"/>
          <w:color w:val="565656"/>
          <w:spacing w:val="-18"/>
          <w:w w:val="113"/>
        </w:rPr>
        <w:t xml:space="preserve"> </w:t>
      </w:r>
      <w:r w:rsidRPr="006632F3">
        <w:rPr>
          <w:rFonts w:ascii="Times New Roman" w:eastAsia="Arial" w:hAnsi="Times New Roman" w:cs="Times New Roman"/>
          <w:color w:val="696969"/>
          <w:spacing w:val="-12"/>
          <w:w w:val="113"/>
        </w:rPr>
        <w:t>(</w:t>
      </w:r>
      <w:r w:rsidRPr="006632F3">
        <w:rPr>
          <w:rFonts w:ascii="Times New Roman" w:eastAsia="Arial" w:hAnsi="Times New Roman" w:cs="Times New Roman"/>
          <w:color w:val="1F1F1F"/>
          <w:spacing w:val="-19"/>
          <w:w w:val="113"/>
        </w:rPr>
        <w:t>F</w:t>
      </w:r>
      <w:r w:rsidRPr="006632F3">
        <w:rPr>
          <w:rFonts w:ascii="Times New Roman" w:eastAsia="Arial" w:hAnsi="Times New Roman" w:cs="Times New Roman"/>
          <w:color w:val="696969"/>
          <w:w w:val="113"/>
        </w:rPr>
        <w:t>ile</w:t>
      </w:r>
      <w:r w:rsidRPr="006632F3">
        <w:rPr>
          <w:rFonts w:ascii="Times New Roman" w:eastAsia="Arial" w:hAnsi="Times New Roman" w:cs="Times New Roman"/>
          <w:color w:val="696969"/>
          <w:spacing w:val="3"/>
          <w:w w:val="113"/>
        </w:rPr>
        <w:t xml:space="preserve"> </w:t>
      </w:r>
      <w:r w:rsidRPr="006632F3">
        <w:rPr>
          <w:rFonts w:ascii="Times New Roman" w:eastAsia="Arial" w:hAnsi="Times New Roman" w:cs="Times New Roman"/>
          <w:color w:val="444444"/>
        </w:rPr>
        <w:t>11</w:t>
      </w:r>
      <w:r w:rsidRPr="006632F3">
        <w:rPr>
          <w:rFonts w:ascii="Times New Roman" w:eastAsia="Arial" w:hAnsi="Times New Roman" w:cs="Times New Roman"/>
          <w:color w:val="444444"/>
          <w:spacing w:val="-14"/>
        </w:rPr>
        <w:t>0</w:t>
      </w:r>
      <w:r w:rsidRPr="006632F3">
        <w:rPr>
          <w:rFonts w:ascii="Times New Roman" w:eastAsia="Arial" w:hAnsi="Times New Roman" w:cs="Times New Roman"/>
          <w:color w:val="696969"/>
        </w:rPr>
        <w:t>)</w:t>
      </w:r>
    </w:p>
    <w:p w14:paraId="3B4F8854" w14:textId="77777777" w:rsidR="00583B21" w:rsidRPr="006632F3" w:rsidRDefault="00583B21" w:rsidP="00583B21">
      <w:pPr>
        <w:spacing w:after="0" w:line="200" w:lineRule="exact"/>
        <w:rPr>
          <w:rFonts w:ascii="Times New Roman" w:hAnsi="Times New Roman" w:cs="Times New Roman"/>
        </w:rPr>
      </w:pPr>
      <w:r w:rsidRPr="006632F3">
        <w:rPr>
          <w:rFonts w:ascii="Times New Roman" w:hAnsi="Times New Roman" w:cs="Times New Roman"/>
        </w:rPr>
        <w:br w:type="column"/>
      </w:r>
    </w:p>
    <w:p w14:paraId="752DC8D7" w14:textId="77777777" w:rsidR="00583B21" w:rsidRPr="006632F3" w:rsidRDefault="00583B21" w:rsidP="00583B21">
      <w:pPr>
        <w:spacing w:before="7" w:after="0" w:line="220" w:lineRule="exact"/>
        <w:rPr>
          <w:rFonts w:ascii="Times New Roman" w:hAnsi="Times New Roman" w:cs="Times New Roman"/>
        </w:rPr>
      </w:pPr>
    </w:p>
    <w:p w14:paraId="787EE77F" w14:textId="77777777" w:rsidR="00583B21" w:rsidRPr="006632F3" w:rsidRDefault="00583B21" w:rsidP="00583B21">
      <w:pPr>
        <w:spacing w:after="0" w:line="1174" w:lineRule="exact"/>
        <w:ind w:right="-20"/>
        <w:rPr>
          <w:rFonts w:ascii="Times New Roman" w:eastAsia="Times New Roman" w:hAnsi="Times New Roman" w:cs="Times New Roman"/>
        </w:rPr>
      </w:pPr>
      <w:r w:rsidRPr="006632F3">
        <w:rPr>
          <w:rFonts w:ascii="Times New Roman" w:eastAsia="Times New Roman" w:hAnsi="Times New Roman" w:cs="Times New Roman"/>
          <w:w w:val="60"/>
          <w:position w:val="-3"/>
        </w:rPr>
        <w:t>---</w:t>
      </w:r>
    </w:p>
    <w:p w14:paraId="3783FC08" w14:textId="77777777" w:rsidR="00583B21" w:rsidRPr="006632F3" w:rsidRDefault="00583B21" w:rsidP="00583B21">
      <w:pPr>
        <w:spacing w:after="0"/>
        <w:rPr>
          <w:rFonts w:ascii="Times New Roman" w:hAnsi="Times New Roman" w:cs="Times New Roman"/>
        </w:rPr>
        <w:sectPr w:rsidR="00583B21" w:rsidRPr="006632F3">
          <w:type w:val="continuous"/>
          <w:pgSz w:w="15840" w:h="12260" w:orient="landscape"/>
          <w:pgMar w:top="1460" w:right="520" w:bottom="280" w:left="1220" w:header="720" w:footer="720" w:gutter="0"/>
          <w:cols w:num="4" w:space="720" w:equalWidth="0">
            <w:col w:w="2175" w:space="3040"/>
            <w:col w:w="4794" w:space="525"/>
            <w:col w:w="2108" w:space="160"/>
            <w:col w:w="1298"/>
          </w:cols>
        </w:sectPr>
      </w:pPr>
    </w:p>
    <w:p w14:paraId="5D689359" w14:textId="77777777" w:rsidR="00583B21" w:rsidRPr="006632F3" w:rsidRDefault="00583B21" w:rsidP="00583B21">
      <w:pPr>
        <w:spacing w:after="0" w:line="200" w:lineRule="exact"/>
        <w:rPr>
          <w:rFonts w:ascii="Times New Roman" w:hAnsi="Times New Roman" w:cs="Times New Roman"/>
        </w:rPr>
      </w:pPr>
    </w:p>
    <w:p w14:paraId="0FE9B260" w14:textId="77777777" w:rsidR="00583B21" w:rsidRPr="006632F3" w:rsidRDefault="00583B21" w:rsidP="00583B21">
      <w:pPr>
        <w:spacing w:after="0" w:line="200" w:lineRule="exact"/>
        <w:rPr>
          <w:rFonts w:ascii="Times New Roman" w:hAnsi="Times New Roman" w:cs="Times New Roman"/>
        </w:rPr>
      </w:pPr>
    </w:p>
    <w:p w14:paraId="136CB5B7" w14:textId="77777777" w:rsidR="00583B21" w:rsidRPr="006632F3" w:rsidRDefault="00583B21" w:rsidP="00583B21">
      <w:pPr>
        <w:spacing w:before="1" w:after="0" w:line="280" w:lineRule="exact"/>
        <w:rPr>
          <w:rFonts w:ascii="Times New Roman" w:hAnsi="Times New Roman" w:cs="Times New Roman"/>
        </w:rPr>
      </w:pPr>
    </w:p>
    <w:p w14:paraId="4C83E0BB" w14:textId="77777777" w:rsidR="00583B21" w:rsidRPr="006632F3" w:rsidRDefault="00583B21" w:rsidP="00583B21">
      <w:pPr>
        <w:spacing w:after="0"/>
        <w:rPr>
          <w:rFonts w:ascii="Times New Roman" w:hAnsi="Times New Roman" w:cs="Times New Roman"/>
        </w:rPr>
        <w:sectPr w:rsidR="00583B21" w:rsidRPr="006632F3">
          <w:type w:val="continuous"/>
          <w:pgSz w:w="15840" w:h="12260" w:orient="landscape"/>
          <w:pgMar w:top="1460" w:right="520" w:bottom="280" w:left="1220" w:header="720" w:footer="720" w:gutter="0"/>
          <w:cols w:space="720"/>
        </w:sectPr>
      </w:pPr>
    </w:p>
    <w:p w14:paraId="7A51490F" w14:textId="77777777" w:rsidR="00583B21" w:rsidRPr="006632F3" w:rsidRDefault="00583B21" w:rsidP="00583B21">
      <w:pPr>
        <w:spacing w:before="39" w:after="0" w:line="274" w:lineRule="auto"/>
        <w:ind w:left="597" w:right="118"/>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42592" behindDoc="1" locked="0" layoutInCell="1" allowOverlap="1" wp14:anchorId="49B11017" wp14:editId="28C31155">
                <wp:simplePos x="0" y="0"/>
                <wp:positionH relativeFrom="page">
                  <wp:posOffset>1424940</wp:posOffset>
                </wp:positionH>
                <wp:positionV relativeFrom="paragraph">
                  <wp:posOffset>-43180</wp:posOffset>
                </wp:positionV>
                <wp:extent cx="5006975" cy="2437765"/>
                <wp:effectExtent l="5715" t="4445" r="6985" b="5715"/>
                <wp:wrapNone/>
                <wp:docPr id="4784" name="Group 47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06975" cy="2437765"/>
                          <a:chOff x="2244" y="-68"/>
                          <a:chExt cx="7885" cy="3839"/>
                        </a:xfrm>
                      </wpg:grpSpPr>
                      <wpg:grpSp>
                        <wpg:cNvPr id="4785" name="Group 4724"/>
                        <wpg:cNvGrpSpPr>
                          <a:grpSpLocks/>
                        </wpg:cNvGrpSpPr>
                        <wpg:grpSpPr bwMode="auto">
                          <a:xfrm>
                            <a:off x="2250" y="-38"/>
                            <a:ext cx="7867" cy="2"/>
                            <a:chOff x="2250" y="-38"/>
                            <a:chExt cx="7867" cy="2"/>
                          </a:xfrm>
                        </wpg:grpSpPr>
                        <wps:wsp>
                          <wps:cNvPr id="4786" name="Freeform 4725"/>
                          <wps:cNvSpPr>
                            <a:spLocks/>
                          </wps:cNvSpPr>
                          <wps:spPr bwMode="auto">
                            <a:xfrm>
                              <a:off x="2250" y="-38"/>
                              <a:ext cx="7867" cy="2"/>
                            </a:xfrm>
                            <a:custGeom>
                              <a:avLst/>
                              <a:gdLst>
                                <a:gd name="T0" fmla="+- 0 2250 2250"/>
                                <a:gd name="T1" fmla="*/ T0 w 7867"/>
                                <a:gd name="T2" fmla="+- 0 10117 2250"/>
                                <a:gd name="T3" fmla="*/ T2 w 7867"/>
                              </a:gdLst>
                              <a:ahLst/>
                              <a:cxnLst>
                                <a:cxn ang="0">
                                  <a:pos x="T1" y="0"/>
                                </a:cxn>
                                <a:cxn ang="0">
                                  <a:pos x="T3" y="0"/>
                                </a:cxn>
                              </a:cxnLst>
                              <a:rect l="0" t="0" r="r" b="b"/>
                              <a:pathLst>
                                <a:path w="7867">
                                  <a:moveTo>
                                    <a:pt x="0" y="0"/>
                                  </a:moveTo>
                                  <a:lnTo>
                                    <a:pt x="7867" y="0"/>
                                  </a:lnTo>
                                </a:path>
                              </a:pathLst>
                            </a:custGeom>
                            <a:noFill/>
                            <a:ln w="7423">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87" name="Group 4722"/>
                        <wpg:cNvGrpSpPr>
                          <a:grpSpLocks/>
                        </wpg:cNvGrpSpPr>
                        <wpg:grpSpPr bwMode="auto">
                          <a:xfrm>
                            <a:off x="2250" y="3765"/>
                            <a:ext cx="7844" cy="2"/>
                            <a:chOff x="2250" y="3765"/>
                            <a:chExt cx="7844" cy="2"/>
                          </a:xfrm>
                        </wpg:grpSpPr>
                        <wps:wsp>
                          <wps:cNvPr id="4788" name="Freeform 4723"/>
                          <wps:cNvSpPr>
                            <a:spLocks/>
                          </wps:cNvSpPr>
                          <wps:spPr bwMode="auto">
                            <a:xfrm>
                              <a:off x="2250" y="3765"/>
                              <a:ext cx="7844" cy="2"/>
                            </a:xfrm>
                            <a:custGeom>
                              <a:avLst/>
                              <a:gdLst>
                                <a:gd name="T0" fmla="+- 0 2250 2250"/>
                                <a:gd name="T1" fmla="*/ T0 w 7844"/>
                                <a:gd name="T2" fmla="+- 0 10094 2250"/>
                                <a:gd name="T3" fmla="*/ T2 w 7844"/>
                              </a:gdLst>
                              <a:ahLst/>
                              <a:cxnLst>
                                <a:cxn ang="0">
                                  <a:pos x="T1" y="0"/>
                                </a:cxn>
                                <a:cxn ang="0">
                                  <a:pos x="T3" y="0"/>
                                </a:cxn>
                              </a:cxnLst>
                              <a:rect l="0" t="0" r="r" b="b"/>
                              <a:pathLst>
                                <a:path w="7844">
                                  <a:moveTo>
                                    <a:pt x="0" y="0"/>
                                  </a:moveTo>
                                  <a:lnTo>
                                    <a:pt x="7844" y="0"/>
                                  </a:lnTo>
                                </a:path>
                              </a:pathLst>
                            </a:custGeom>
                            <a:noFill/>
                            <a:ln w="7423">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89" name="Group 4720"/>
                        <wpg:cNvGrpSpPr>
                          <a:grpSpLocks/>
                        </wpg:cNvGrpSpPr>
                        <wpg:grpSpPr bwMode="auto">
                          <a:xfrm>
                            <a:off x="10117" y="-56"/>
                            <a:ext cx="2" cy="3816"/>
                            <a:chOff x="10117" y="-56"/>
                            <a:chExt cx="2" cy="3816"/>
                          </a:xfrm>
                        </wpg:grpSpPr>
                        <wps:wsp>
                          <wps:cNvPr id="4790" name="Freeform 4721"/>
                          <wps:cNvSpPr>
                            <a:spLocks/>
                          </wps:cNvSpPr>
                          <wps:spPr bwMode="auto">
                            <a:xfrm>
                              <a:off x="10117" y="-56"/>
                              <a:ext cx="2" cy="3816"/>
                            </a:xfrm>
                            <a:custGeom>
                              <a:avLst/>
                              <a:gdLst>
                                <a:gd name="T0" fmla="+- 0 3760 -56"/>
                                <a:gd name="T1" fmla="*/ 3760 h 3816"/>
                                <a:gd name="T2" fmla="+- 0 -56 -56"/>
                                <a:gd name="T3" fmla="*/ -56 h 3816"/>
                              </a:gdLst>
                              <a:ahLst/>
                              <a:cxnLst>
                                <a:cxn ang="0">
                                  <a:pos x="0" y="T1"/>
                                </a:cxn>
                                <a:cxn ang="0">
                                  <a:pos x="0" y="T3"/>
                                </a:cxn>
                              </a:cxnLst>
                              <a:rect l="0" t="0" r="r" b="b"/>
                              <a:pathLst>
                                <a:path h="3816">
                                  <a:moveTo>
                                    <a:pt x="0" y="3816"/>
                                  </a:moveTo>
                                  <a:lnTo>
                                    <a:pt x="0" y="0"/>
                                  </a:lnTo>
                                </a:path>
                              </a:pathLst>
                            </a:custGeom>
                            <a:noFill/>
                            <a:ln w="14846">
                              <a:solidFill>
                                <a:srgbClr val="67676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4719" o:spid="_x0000_s1026" style="position:absolute;margin-left:112.2pt;margin-top:-3.4pt;width:394.25pt;height:191.95pt;z-index:-251173888;mso-position-horizontal-relative:page" coordorigin="2244,-68" coordsize="7885,38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">
                <v:group id="Group 4724" o:spid="_x0000_s1027" style="position:absolute;left:2250;top:-38;width:7867;height:2" coordorigin="2250,-38" coordsize="78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qD98cAAADdAAAADwAAAGRycy9kb3ducmV2LnhtbESPW2vCQBSE3wX/w3IE&#10;3+omtl6IriLSlj6I4AXEt0P2mASzZ0N2TeK/7xYKPg4z8w2zXHemFA3VrrCsIB5FIIhTqwvOFJxP&#10;X29zEM4jaywtk4InOViv+r0lJtq2fKDm6DMRIOwSVJB7XyVSujQng25kK+Lg3Wxt0AdZZ1LX2Aa4&#10;KeU4iqbSYMFhIceKtjml9+PDKPhusd28x5/N7n7bPq+nyf6yi0mp4aDbLEB46vwr/N/+0Qo+ZvMJ&#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SqD98cAAADd&#10;AAAADwAAAAAAAAAAAAAAAACqAgAAZHJzL2Rvd25yZXYueG1sUEsFBgAAAAAEAAQA+gAAAJ4DAAAA&#10;AA==&#10;">
                  <v:shape id="Freeform 4725" o:spid="_x0000_s1028" style="position:absolute;left:2250;top:-38;width:7867;height:2;visibility:visible;mso-wrap-style:square;v-text-anchor:top" coordsize="78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UV6scA&#10;AADdAAAADwAAAGRycy9kb3ducmV2LnhtbESPT2vCQBTE70K/w/IKvUjdWCSV1FX8g9i0vVTt/ZF9&#10;ZoPZtyG7avrtXUHwOMzMb5jJrLO1OFPrK8cKhoMEBHHhdMWlgv1u/ToG4QOyxtoxKfgnD7PpU2+C&#10;mXYX/qXzNpQiQthnqMCE0GRS+sKQRT9wDXH0Dq61GKJsS6lbvES4reVbkqTSYsVxwWBDS0PFcXuy&#10;Cv4W8/6qWH7rfLP4MelhmJuvLlfq5bmbf4AI1IVH+N7+1ApG7+MUbm/iE5D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lFerHAAAA3QAAAA8AAAAAAAAAAAAAAAAAmAIAAGRy&#10;cy9kb3ducmV2LnhtbFBLBQYAAAAABAAEAPUAAACMAwAAAAA=&#10;" path="m,l7867,e" filled="f" strokecolor="#606060" strokeweight=".20619mm">
                    <v:path arrowok="t" o:connecttype="custom" o:connectlocs="0,0;7867,0" o:connectangles="0,0"/>
                  </v:shape>
                </v:group>
                <v:group id="Group 4722" o:spid="_x0000_s1029" style="position:absolute;left:2250;top:3765;width:7844;height:2" coordorigin="2250,3765" coordsize="78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S4G8cAAADdAAAADwAAAGRycy9kb3ducmV2LnhtbESPT2vCQBTE7wW/w/KE&#10;3nQT26pEVxHR0oMI/gHx9sg+k2D2bciuSfz23YLQ4zAzv2Hmy86UoqHaFZYVxMMIBHFqdcGZgvNp&#10;O5iCcB5ZY2mZFDzJwXLRe5tjom3LB2qOPhMBwi5BBbn3VSKlS3My6Ia2Ig7ezdYGfZB1JnWNbYCb&#10;Uo6iaCwNFhwWcqxonVN6Pz6Mgu8W29VHvGl299v6eT197S+7mJR673erGQhPnf8Pv9o/WsHnZDqB&#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rS4G8cAAADd&#10;AAAADwAAAAAAAAAAAAAAAACqAgAAZHJzL2Rvd25yZXYueG1sUEsFBgAAAAAEAAQA+gAAAJ4DAAAA&#10;AA==&#10;">
                  <v:shape id="Freeform 4723" o:spid="_x0000_s1030" style="position:absolute;left:2250;top:3765;width:7844;height:2;visibility:visible;mso-wrap-style:square;v-text-anchor:top" coordsize="78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FodMEA&#10;AADdAAAADwAAAGRycy9kb3ducmV2LnhtbERPS4vCMBC+C/6HMII3TX3gSjWKCMuKeFEXvQ7N2Fab&#10;SWmidv/9zmFhjx/fe7luXaVe1ITSs4HRMAFFnHlbcm7g+/w5mIMKEdli5ZkM/FCA9arbWWJq/ZuP&#10;9DrFXEkIhxQNFDHWqdYhK8hhGPqaWLibbxxGgU2ubYNvCXeVHifJTDssWRoKrGlbUPY4PZ2UHL7o&#10;Oj1faDu+PyeH455n+3JiTL/XbhagIrXxX/zn3lkD04+5zJU38gT0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RaHTBAAAA3QAAAA8AAAAAAAAAAAAAAAAAmAIAAGRycy9kb3du&#10;cmV2LnhtbFBLBQYAAAAABAAEAPUAAACGAwAAAAA=&#10;" path="m,l7844,e" filled="f" strokecolor="#606060" strokeweight=".20619mm">
                    <v:path arrowok="t" o:connecttype="custom" o:connectlocs="0,0;7844,0" o:connectangles="0,0"/>
                  </v:shape>
                </v:group>
                <v:group id="Group 4720" o:spid="_x0000_s1031" style="position:absolute;left:10117;top:-56;width:2;height:3816" coordorigin="10117,-56" coordsize="2,3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GeJ8scAAADd&#10;AAAADwAAAAAAAAAAAAAAAACqAgAAZHJzL2Rvd25yZXYueG1sUEsFBgAAAAAEAAQA+gAAAJ4DAAAA&#10;AA==&#10;">
                  <v:shape id="Freeform 4721" o:spid="_x0000_s1032" style="position:absolute;left:10117;top:-56;width:2;height:3816;visibility:visible;mso-wrap-style:square;v-text-anchor:top" coordsize="2,38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MITsMA&#10;AADdAAAADwAAAGRycy9kb3ducmV2LnhtbERPu27CMBTdkfoP1kXqBg4F0RJwUF9IDHRoysB4FV/i&#10;iPg6ih2S9uvxgNTx6Lw328HW4kqtrxwrmE0TEMSF0xWXCo4/u8kLCB+QNdaOScEvedhmD6MNptr1&#10;/E3XPJQihrBPUYEJoUml9IUhi37qGuLInV1rMUTYllK32MdwW8unJFlKixXHBoMNvRsqLnlnFZz6&#10;+aF7w/xrPhz4o1nszedfbZR6HA+vaxCBhvAvvrv3WsHieRX3xzfxCcj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aMITsMAAADdAAAADwAAAAAAAAAAAAAAAACYAgAAZHJzL2Rv&#10;d25yZXYueG1sUEsFBgAAAAAEAAQA9QAAAIgDAAAAAA==&#10;" path="m,3816l,e" filled="f" strokecolor="#676767" strokeweight=".41239mm">
                    <v:path arrowok="t" o:connecttype="custom" o:connectlocs="0,3760;0,-56" o:connectangles="0,0"/>
                  </v:shape>
                </v:group>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43616" behindDoc="1" locked="0" layoutInCell="1" allowOverlap="1" wp14:anchorId="5E7CAE96" wp14:editId="70429FFC">
                <wp:simplePos x="0" y="0"/>
                <wp:positionH relativeFrom="page">
                  <wp:posOffset>1109345</wp:posOffset>
                </wp:positionH>
                <wp:positionV relativeFrom="paragraph">
                  <wp:posOffset>-20955</wp:posOffset>
                </wp:positionV>
                <wp:extent cx="1270" cy="2423160"/>
                <wp:effectExtent l="13970" t="7620" r="13335" b="7620"/>
                <wp:wrapNone/>
                <wp:docPr id="4782" name="Group 47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2423160"/>
                          <a:chOff x="1747" y="-33"/>
                          <a:chExt cx="2" cy="3816"/>
                        </a:xfrm>
                      </wpg:grpSpPr>
                      <wps:wsp>
                        <wps:cNvPr id="4783" name="Freeform 4718"/>
                        <wps:cNvSpPr>
                          <a:spLocks/>
                        </wps:cNvSpPr>
                        <wps:spPr bwMode="auto">
                          <a:xfrm>
                            <a:off x="1747" y="-33"/>
                            <a:ext cx="2" cy="3816"/>
                          </a:xfrm>
                          <a:custGeom>
                            <a:avLst/>
                            <a:gdLst>
                              <a:gd name="T0" fmla="+- 0 3783 -33"/>
                              <a:gd name="T1" fmla="*/ 3783 h 3816"/>
                              <a:gd name="T2" fmla="+- 0 -33 -33"/>
                              <a:gd name="T3" fmla="*/ -33 h 3816"/>
                            </a:gdLst>
                            <a:ahLst/>
                            <a:cxnLst>
                              <a:cxn ang="0">
                                <a:pos x="0" y="T1"/>
                              </a:cxn>
                              <a:cxn ang="0">
                                <a:pos x="0" y="T3"/>
                              </a:cxn>
                            </a:cxnLst>
                            <a:rect l="0" t="0" r="r" b="b"/>
                            <a:pathLst>
                              <a:path h="3816">
                                <a:moveTo>
                                  <a:pt x="0" y="3816"/>
                                </a:moveTo>
                                <a:lnTo>
                                  <a:pt x="0" y="0"/>
                                </a:lnTo>
                              </a:path>
                            </a:pathLst>
                          </a:custGeom>
                          <a:noFill/>
                          <a:ln w="14846">
                            <a:solidFill>
                              <a:srgbClr val="67676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17" o:spid="_x0000_s1026" style="position:absolute;margin-left:87.35pt;margin-top:-1.65pt;width:.1pt;height:190.8pt;z-index:-251172864;mso-position-horizontal-relative:page" coordorigin="1747,-33" coordsize="2,3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">
                <v:shape id="Freeform 4718" o:spid="_x0000_s1027" style="position:absolute;left:1747;top:-33;width:2;height:3816;visibility:visible;mso-wrap-style:square;v-text-anchor:top" coordsize="2,38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gA5McA&#10;AADdAAAADwAAAGRycy9kb3ducmV2LnhtbESPT2vCQBTE7wW/w/KE3upGIxqiq2j/gAc9mPbg8ZF9&#10;zYZm34bsatJ++q5Q6HGYmd8w6+1gG3GjzteOFUwnCQji0umaKwUf729PGQgfkDU2jknBN3nYbkYP&#10;a8y16/lMtyJUIkLY56jAhNDmUvrSkEU/cS1x9D5dZzFE2VVSd9hHuG3kLEkW0mLNccFgS8+Gyq/i&#10;ahVc+vR43WNxSocjv7Tzg3n9aYxSj+NhtwIRaAj/4b/2QSuYL7MU7m/iE5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oAOTHAAAA3QAAAA8AAAAAAAAAAAAAAAAAmAIAAGRy&#10;cy9kb3ducmV2LnhtbFBLBQYAAAAABAAEAPUAAACMAwAAAAA=&#10;" path="m,3816l,e" filled="f" strokecolor="#676767" strokeweight=".41239mm">
                  <v:path arrowok="t" o:connecttype="custom" o:connectlocs="0,3783;0,-33" o:connectangles="0,0"/>
                </v:shape>
                <w10:wrap anchorx="page"/>
              </v:group>
            </w:pict>
          </mc:Fallback>
        </mc:AlternateContent>
      </w:r>
      <w:proofErr w:type="gramStart"/>
      <w:r w:rsidRPr="006632F3">
        <w:rPr>
          <w:rFonts w:ascii="Times New Roman" w:eastAsia="Arial" w:hAnsi="Times New Roman" w:cs="Times New Roman"/>
          <w:color w:val="696969"/>
        </w:rPr>
        <w:t>Step</w:t>
      </w:r>
      <w:r w:rsidRPr="006632F3">
        <w:rPr>
          <w:rFonts w:ascii="Times New Roman" w:eastAsia="Arial" w:hAnsi="Times New Roman" w:cs="Times New Roman"/>
          <w:color w:val="696969"/>
          <w:spacing w:val="17"/>
        </w:rPr>
        <w:t xml:space="preserve"> </w:t>
      </w:r>
      <w:r w:rsidRPr="006632F3">
        <w:rPr>
          <w:rFonts w:ascii="Times New Roman" w:eastAsia="Arial" w:hAnsi="Times New Roman" w:cs="Times New Roman"/>
          <w:color w:val="959595"/>
        </w:rPr>
        <w:t>1.</w:t>
      </w:r>
      <w:proofErr w:type="gramEnd"/>
      <w:r w:rsidRPr="006632F3">
        <w:rPr>
          <w:rFonts w:ascii="Times New Roman" w:eastAsia="Arial" w:hAnsi="Times New Roman" w:cs="Times New Roman"/>
          <w:color w:val="959595"/>
          <w:spacing w:val="-2"/>
        </w:rPr>
        <w:t xml:space="preserve"> </w:t>
      </w:r>
      <w:r w:rsidRPr="006632F3">
        <w:rPr>
          <w:rFonts w:ascii="Times New Roman" w:eastAsia="Arial" w:hAnsi="Times New Roman" w:cs="Times New Roman"/>
          <w:color w:val="7E7E7E"/>
        </w:rPr>
        <w:t>Sensor</w:t>
      </w:r>
      <w:r w:rsidRPr="006632F3">
        <w:rPr>
          <w:rFonts w:ascii="Times New Roman" w:eastAsia="Arial" w:hAnsi="Times New Roman" w:cs="Times New Roman"/>
          <w:color w:val="7E7E7E"/>
          <w:spacing w:val="24"/>
        </w:rPr>
        <w:t xml:space="preserve"> </w:t>
      </w:r>
      <w:r w:rsidRPr="006632F3">
        <w:rPr>
          <w:rFonts w:ascii="Times New Roman" w:eastAsia="Arial" w:hAnsi="Times New Roman" w:cs="Times New Roman"/>
          <w:color w:val="7E7E7E"/>
        </w:rPr>
        <w:t>Gr</w:t>
      </w:r>
      <w:r w:rsidRPr="006632F3">
        <w:rPr>
          <w:rFonts w:ascii="Times New Roman" w:eastAsia="Arial" w:hAnsi="Times New Roman" w:cs="Times New Roman"/>
          <w:color w:val="7E7E7E"/>
          <w:spacing w:val="-19"/>
        </w:rPr>
        <w:t>i</w:t>
      </w:r>
      <w:r w:rsidRPr="006632F3">
        <w:rPr>
          <w:rFonts w:ascii="Times New Roman" w:eastAsia="Arial" w:hAnsi="Times New Roman" w:cs="Times New Roman"/>
          <w:color w:val="565656"/>
        </w:rPr>
        <w:t>d</w:t>
      </w:r>
      <w:r w:rsidRPr="006632F3">
        <w:rPr>
          <w:rFonts w:ascii="Times New Roman" w:eastAsia="Arial" w:hAnsi="Times New Roman" w:cs="Times New Roman"/>
          <w:color w:val="565656"/>
          <w:spacing w:val="19"/>
        </w:rPr>
        <w:t xml:space="preserve"> </w:t>
      </w:r>
      <w:r w:rsidRPr="006632F3">
        <w:rPr>
          <w:rFonts w:ascii="Times New Roman" w:eastAsia="Arial" w:hAnsi="Times New Roman" w:cs="Times New Roman"/>
          <w:color w:val="313131"/>
          <w:spacing w:val="-19"/>
          <w:w w:val="166"/>
        </w:rPr>
        <w:t>l</w:t>
      </w:r>
      <w:r w:rsidRPr="006632F3">
        <w:rPr>
          <w:rFonts w:ascii="Times New Roman" w:eastAsia="Arial" w:hAnsi="Times New Roman" w:cs="Times New Roman"/>
          <w:color w:val="7E7E7E"/>
          <w:w w:val="107"/>
        </w:rPr>
        <w:t>ooks</w:t>
      </w:r>
      <w:r w:rsidRPr="006632F3">
        <w:rPr>
          <w:rFonts w:ascii="Times New Roman" w:eastAsia="Arial" w:hAnsi="Times New Roman" w:cs="Times New Roman"/>
          <w:color w:val="7E7E7E"/>
          <w:spacing w:val="4"/>
        </w:rPr>
        <w:t xml:space="preserve"> </w:t>
      </w:r>
      <w:r w:rsidRPr="006632F3">
        <w:rPr>
          <w:rFonts w:ascii="Times New Roman" w:eastAsia="Arial" w:hAnsi="Times New Roman" w:cs="Times New Roman"/>
          <w:color w:val="444444"/>
        </w:rPr>
        <w:t>f</w:t>
      </w:r>
      <w:r w:rsidRPr="006632F3">
        <w:rPr>
          <w:rFonts w:ascii="Times New Roman" w:eastAsia="Arial" w:hAnsi="Times New Roman" w:cs="Times New Roman"/>
          <w:color w:val="7E7E7E"/>
        </w:rPr>
        <w:t>or</w:t>
      </w:r>
      <w:r w:rsidRPr="006632F3">
        <w:rPr>
          <w:rFonts w:ascii="Times New Roman" w:eastAsia="Arial" w:hAnsi="Times New Roman" w:cs="Times New Roman"/>
          <w:color w:val="7E7E7E"/>
          <w:spacing w:val="-3"/>
        </w:rPr>
        <w:t xml:space="preserve"> </w:t>
      </w:r>
      <w:r w:rsidRPr="006632F3">
        <w:rPr>
          <w:rFonts w:ascii="Times New Roman" w:eastAsia="Arial" w:hAnsi="Times New Roman" w:cs="Times New Roman"/>
          <w:color w:val="696969"/>
        </w:rPr>
        <w:t>a</w:t>
      </w:r>
      <w:r w:rsidRPr="006632F3">
        <w:rPr>
          <w:rFonts w:ascii="Times New Roman" w:eastAsia="Arial" w:hAnsi="Times New Roman" w:cs="Times New Roman"/>
          <w:color w:val="696969"/>
          <w:spacing w:val="14"/>
        </w:rPr>
        <w:t xml:space="preserve"> </w:t>
      </w:r>
      <w:r w:rsidRPr="006632F3">
        <w:rPr>
          <w:rFonts w:ascii="Times New Roman" w:eastAsia="Arial" w:hAnsi="Times New Roman" w:cs="Times New Roman"/>
          <w:color w:val="959595"/>
          <w:spacing w:val="-4"/>
        </w:rPr>
        <w:t>r</w:t>
      </w:r>
      <w:r w:rsidRPr="006632F3">
        <w:rPr>
          <w:rFonts w:ascii="Times New Roman" w:eastAsia="Arial" w:hAnsi="Times New Roman" w:cs="Times New Roman"/>
          <w:color w:val="696969"/>
        </w:rPr>
        <w:t>egistry</w:t>
      </w:r>
      <w:r w:rsidRPr="006632F3">
        <w:rPr>
          <w:rFonts w:ascii="Times New Roman" w:eastAsia="Arial" w:hAnsi="Times New Roman" w:cs="Times New Roman"/>
          <w:color w:val="696969"/>
          <w:spacing w:val="37"/>
        </w:rPr>
        <w:t xml:space="preserve"> </w:t>
      </w:r>
      <w:r w:rsidRPr="006632F3">
        <w:rPr>
          <w:rFonts w:ascii="Times New Roman" w:eastAsia="Arial" w:hAnsi="Times New Roman" w:cs="Times New Roman"/>
          <w:color w:val="444444"/>
        </w:rPr>
        <w:t>f</w:t>
      </w:r>
      <w:r w:rsidRPr="006632F3">
        <w:rPr>
          <w:rFonts w:ascii="Times New Roman" w:eastAsia="Arial" w:hAnsi="Times New Roman" w:cs="Times New Roman"/>
          <w:color w:val="696969"/>
        </w:rPr>
        <w:t>or</w:t>
      </w:r>
      <w:r w:rsidRPr="006632F3">
        <w:rPr>
          <w:rFonts w:ascii="Times New Roman" w:eastAsia="Arial" w:hAnsi="Times New Roman" w:cs="Times New Roman"/>
          <w:color w:val="696969"/>
          <w:spacing w:val="13"/>
        </w:rPr>
        <w:t xml:space="preserve"> </w:t>
      </w:r>
      <w:r w:rsidRPr="006632F3">
        <w:rPr>
          <w:rFonts w:ascii="Times New Roman" w:eastAsia="Arial" w:hAnsi="Times New Roman" w:cs="Times New Roman"/>
          <w:color w:val="444444"/>
          <w:spacing w:val="-6"/>
          <w:w w:val="111"/>
        </w:rPr>
        <w:t>f</w:t>
      </w:r>
      <w:r w:rsidRPr="006632F3">
        <w:rPr>
          <w:rFonts w:ascii="Times New Roman" w:eastAsia="Arial" w:hAnsi="Times New Roman" w:cs="Times New Roman"/>
          <w:color w:val="696969"/>
          <w:w w:val="111"/>
        </w:rPr>
        <w:t>ill</w:t>
      </w:r>
      <w:r w:rsidRPr="006632F3">
        <w:rPr>
          <w:rFonts w:ascii="Times New Roman" w:eastAsia="Arial" w:hAnsi="Times New Roman" w:cs="Times New Roman"/>
          <w:color w:val="696969"/>
          <w:spacing w:val="-7"/>
          <w:w w:val="111"/>
        </w:rPr>
        <w:t>e</w:t>
      </w:r>
      <w:r w:rsidRPr="006632F3">
        <w:rPr>
          <w:rFonts w:ascii="Times New Roman" w:eastAsia="Arial" w:hAnsi="Times New Roman" w:cs="Times New Roman"/>
          <w:color w:val="444444"/>
          <w:w w:val="111"/>
        </w:rPr>
        <w:t>r</w:t>
      </w:r>
      <w:r w:rsidRPr="006632F3">
        <w:rPr>
          <w:rFonts w:ascii="Times New Roman" w:eastAsia="Arial" w:hAnsi="Times New Roman" w:cs="Times New Roman"/>
          <w:color w:val="444444"/>
          <w:spacing w:val="-17"/>
          <w:w w:val="111"/>
        </w:rPr>
        <w:t xml:space="preserve"> </w:t>
      </w:r>
      <w:r w:rsidRPr="006632F3">
        <w:rPr>
          <w:rFonts w:ascii="Times New Roman" w:eastAsia="Arial" w:hAnsi="Times New Roman" w:cs="Times New Roman"/>
          <w:color w:val="7E7E7E"/>
          <w:spacing w:val="-17"/>
          <w:w w:val="111"/>
        </w:rPr>
        <w:t>q</w:t>
      </w:r>
      <w:r w:rsidRPr="006632F3">
        <w:rPr>
          <w:rFonts w:ascii="Times New Roman" w:eastAsia="Arial" w:hAnsi="Times New Roman" w:cs="Times New Roman"/>
          <w:color w:val="444444"/>
          <w:w w:val="111"/>
        </w:rPr>
        <w:t>ue</w:t>
      </w:r>
      <w:r w:rsidRPr="006632F3">
        <w:rPr>
          <w:rFonts w:ascii="Times New Roman" w:eastAsia="Arial" w:hAnsi="Times New Roman" w:cs="Times New Roman"/>
          <w:color w:val="444444"/>
          <w:spacing w:val="-1"/>
          <w:w w:val="111"/>
        </w:rPr>
        <w:t>r</w:t>
      </w:r>
      <w:r w:rsidRPr="006632F3">
        <w:rPr>
          <w:rFonts w:ascii="Times New Roman" w:eastAsia="Arial" w:hAnsi="Times New Roman" w:cs="Times New Roman"/>
          <w:color w:val="7E7E7E"/>
          <w:w w:val="111"/>
        </w:rPr>
        <w:t>y</w:t>
      </w:r>
      <w:r w:rsidRPr="006632F3">
        <w:rPr>
          <w:rFonts w:ascii="Times New Roman" w:eastAsia="Arial" w:hAnsi="Times New Roman" w:cs="Times New Roman"/>
          <w:color w:val="7E7E7E"/>
          <w:spacing w:val="-1"/>
          <w:w w:val="111"/>
        </w:rPr>
        <w:t>.</w:t>
      </w:r>
      <w:r w:rsidRPr="006632F3">
        <w:rPr>
          <w:rFonts w:ascii="Times New Roman" w:eastAsia="Arial" w:hAnsi="Times New Roman" w:cs="Times New Roman"/>
          <w:color w:val="696969"/>
          <w:w w:val="111"/>
        </w:rPr>
        <w:t>Publish</w:t>
      </w:r>
      <w:r w:rsidRPr="006632F3">
        <w:rPr>
          <w:rFonts w:ascii="Times New Roman" w:eastAsia="Arial" w:hAnsi="Times New Roman" w:cs="Times New Roman"/>
          <w:color w:val="696969"/>
          <w:spacing w:val="-11"/>
          <w:w w:val="111"/>
        </w:rPr>
        <w:t xml:space="preserve"> </w:t>
      </w:r>
      <w:r w:rsidRPr="006632F3">
        <w:rPr>
          <w:rFonts w:ascii="Times New Roman" w:eastAsia="Arial" w:hAnsi="Times New Roman" w:cs="Times New Roman"/>
          <w:color w:val="565656"/>
        </w:rPr>
        <w:t>a</w:t>
      </w:r>
      <w:r w:rsidRPr="006632F3">
        <w:rPr>
          <w:rFonts w:ascii="Times New Roman" w:eastAsia="Arial" w:hAnsi="Times New Roman" w:cs="Times New Roman"/>
          <w:color w:val="565656"/>
          <w:spacing w:val="2"/>
        </w:rPr>
        <w:t xml:space="preserve"> </w:t>
      </w:r>
      <w:r w:rsidRPr="006632F3">
        <w:rPr>
          <w:rFonts w:ascii="Times New Roman" w:eastAsia="Arial" w:hAnsi="Times New Roman" w:cs="Times New Roman"/>
          <w:color w:val="696969"/>
          <w:w w:val="110"/>
        </w:rPr>
        <w:t>re</w:t>
      </w:r>
      <w:r w:rsidRPr="006632F3">
        <w:rPr>
          <w:rFonts w:ascii="Times New Roman" w:eastAsia="Arial" w:hAnsi="Times New Roman" w:cs="Times New Roman"/>
          <w:color w:val="696969"/>
          <w:spacing w:val="-13"/>
          <w:w w:val="110"/>
        </w:rPr>
        <w:t>q</w:t>
      </w:r>
      <w:r w:rsidRPr="006632F3">
        <w:rPr>
          <w:rFonts w:ascii="Times New Roman" w:eastAsia="Arial" w:hAnsi="Times New Roman" w:cs="Times New Roman"/>
          <w:color w:val="444444"/>
          <w:w w:val="110"/>
        </w:rPr>
        <w:t>u</w:t>
      </w:r>
      <w:r w:rsidRPr="006632F3">
        <w:rPr>
          <w:rFonts w:ascii="Times New Roman" w:eastAsia="Arial" w:hAnsi="Times New Roman" w:cs="Times New Roman"/>
          <w:color w:val="444444"/>
          <w:spacing w:val="-1"/>
          <w:w w:val="110"/>
        </w:rPr>
        <w:t>e</w:t>
      </w:r>
      <w:r w:rsidRPr="006632F3">
        <w:rPr>
          <w:rFonts w:ascii="Times New Roman" w:eastAsia="Arial" w:hAnsi="Times New Roman" w:cs="Times New Roman"/>
          <w:color w:val="696969"/>
          <w:w w:val="110"/>
        </w:rPr>
        <w:t>st</w:t>
      </w:r>
      <w:r w:rsidRPr="006632F3">
        <w:rPr>
          <w:rFonts w:ascii="Times New Roman" w:eastAsia="Arial" w:hAnsi="Times New Roman" w:cs="Times New Roman"/>
          <w:color w:val="696969"/>
          <w:spacing w:val="-12"/>
          <w:w w:val="110"/>
        </w:rPr>
        <w:t xml:space="preserve"> </w:t>
      </w:r>
      <w:r w:rsidRPr="006632F3">
        <w:rPr>
          <w:rFonts w:ascii="Times New Roman" w:eastAsia="Arial" w:hAnsi="Times New Roman" w:cs="Times New Roman"/>
          <w:color w:val="696969"/>
        </w:rPr>
        <w:t>message</w:t>
      </w:r>
      <w:r w:rsidRPr="006632F3">
        <w:rPr>
          <w:rFonts w:ascii="Times New Roman" w:eastAsia="Arial" w:hAnsi="Times New Roman" w:cs="Times New Roman"/>
          <w:color w:val="696969"/>
          <w:spacing w:val="35"/>
        </w:rPr>
        <w:t xml:space="preserve"> </w:t>
      </w:r>
      <w:r w:rsidRPr="006632F3">
        <w:rPr>
          <w:rFonts w:ascii="Times New Roman" w:eastAsia="Arial" w:hAnsi="Times New Roman" w:cs="Times New Roman"/>
          <w:color w:val="7E7E7E"/>
        </w:rPr>
        <w:t>on</w:t>
      </w:r>
      <w:r w:rsidRPr="006632F3">
        <w:rPr>
          <w:rFonts w:ascii="Times New Roman" w:eastAsia="Arial" w:hAnsi="Times New Roman" w:cs="Times New Roman"/>
          <w:color w:val="7E7E7E"/>
          <w:spacing w:val="21"/>
        </w:rPr>
        <w:t xml:space="preserve"> </w:t>
      </w:r>
      <w:r w:rsidRPr="006632F3">
        <w:rPr>
          <w:rFonts w:ascii="Times New Roman" w:eastAsia="Arial" w:hAnsi="Times New Roman" w:cs="Times New Roman"/>
          <w:color w:val="7E7E7E"/>
        </w:rPr>
        <w:t>a</w:t>
      </w:r>
      <w:r w:rsidRPr="006632F3">
        <w:rPr>
          <w:rFonts w:ascii="Times New Roman" w:eastAsia="Arial" w:hAnsi="Times New Roman" w:cs="Times New Roman"/>
          <w:color w:val="7E7E7E"/>
          <w:spacing w:val="6"/>
        </w:rPr>
        <w:t xml:space="preserve"> </w:t>
      </w:r>
      <w:proofErr w:type="gramStart"/>
      <w:r w:rsidRPr="006632F3">
        <w:rPr>
          <w:rFonts w:ascii="Times New Roman" w:eastAsia="Arial" w:hAnsi="Times New Roman" w:cs="Times New Roman"/>
          <w:color w:val="696969"/>
        </w:rPr>
        <w:t xml:space="preserve">common  </w:t>
      </w:r>
      <w:r w:rsidRPr="006632F3">
        <w:rPr>
          <w:rFonts w:ascii="Times New Roman" w:eastAsia="Arial" w:hAnsi="Times New Roman" w:cs="Times New Roman"/>
          <w:color w:val="444444"/>
          <w:spacing w:val="5"/>
          <w:w w:val="86"/>
        </w:rPr>
        <w:t>t</w:t>
      </w:r>
      <w:r w:rsidRPr="006632F3">
        <w:rPr>
          <w:rFonts w:ascii="Times New Roman" w:eastAsia="Arial" w:hAnsi="Times New Roman" w:cs="Times New Roman"/>
          <w:color w:val="7E7E7E"/>
          <w:w w:val="105"/>
        </w:rPr>
        <w:t>o</w:t>
      </w:r>
      <w:r w:rsidRPr="006632F3">
        <w:rPr>
          <w:rFonts w:ascii="Times New Roman" w:eastAsia="Arial" w:hAnsi="Times New Roman" w:cs="Times New Roman"/>
          <w:color w:val="7E7E7E"/>
          <w:spacing w:val="-8"/>
          <w:w w:val="105"/>
        </w:rPr>
        <w:t>p</w:t>
      </w:r>
      <w:r w:rsidRPr="006632F3">
        <w:rPr>
          <w:rFonts w:ascii="Times New Roman" w:eastAsia="Arial" w:hAnsi="Times New Roman" w:cs="Times New Roman"/>
          <w:color w:val="444444"/>
          <w:spacing w:val="-20"/>
          <w:w w:val="166"/>
        </w:rPr>
        <w:t>i</w:t>
      </w:r>
      <w:r w:rsidRPr="006632F3">
        <w:rPr>
          <w:rFonts w:ascii="Times New Roman" w:eastAsia="Arial" w:hAnsi="Times New Roman" w:cs="Times New Roman"/>
          <w:color w:val="7E7E7E"/>
          <w:w w:val="113"/>
        </w:rPr>
        <w:t>c</w:t>
      </w:r>
      <w:proofErr w:type="gramEnd"/>
      <w:r w:rsidRPr="006632F3">
        <w:rPr>
          <w:rFonts w:ascii="Times New Roman" w:eastAsia="Arial" w:hAnsi="Times New Roman" w:cs="Times New Roman"/>
          <w:color w:val="7E7E7E"/>
          <w:spacing w:val="-5"/>
        </w:rPr>
        <w:t xml:space="preserve"> </w:t>
      </w:r>
      <w:r w:rsidRPr="006632F3">
        <w:rPr>
          <w:rFonts w:ascii="Times New Roman" w:eastAsia="Arial" w:hAnsi="Times New Roman" w:cs="Times New Roman"/>
          <w:color w:val="7E7E7E"/>
          <w:spacing w:val="-7"/>
        </w:rPr>
        <w:t>o</w:t>
      </w:r>
      <w:r w:rsidRPr="006632F3">
        <w:rPr>
          <w:rFonts w:ascii="Times New Roman" w:eastAsia="Arial" w:hAnsi="Times New Roman" w:cs="Times New Roman"/>
          <w:color w:val="444444"/>
        </w:rPr>
        <w:t>r</w:t>
      </w:r>
      <w:r w:rsidRPr="006632F3">
        <w:rPr>
          <w:rFonts w:ascii="Times New Roman" w:eastAsia="Arial" w:hAnsi="Times New Roman" w:cs="Times New Roman"/>
          <w:color w:val="444444"/>
          <w:spacing w:val="7"/>
        </w:rPr>
        <w:t xml:space="preserve"> </w:t>
      </w:r>
      <w:r w:rsidRPr="006632F3">
        <w:rPr>
          <w:rFonts w:ascii="Times New Roman" w:eastAsia="Arial" w:hAnsi="Times New Roman" w:cs="Times New Roman"/>
          <w:color w:val="696969"/>
          <w:spacing w:val="6"/>
          <w:w w:val="107"/>
        </w:rPr>
        <w:t>a</w:t>
      </w:r>
      <w:r w:rsidRPr="006632F3">
        <w:rPr>
          <w:rFonts w:ascii="Times New Roman" w:eastAsia="Arial" w:hAnsi="Times New Roman" w:cs="Times New Roman"/>
          <w:color w:val="959595"/>
          <w:w w:val="118"/>
        </w:rPr>
        <w:t xml:space="preserve">ll </w:t>
      </w:r>
      <w:r w:rsidRPr="006632F3">
        <w:rPr>
          <w:rFonts w:ascii="Times New Roman" w:eastAsia="Arial" w:hAnsi="Times New Roman" w:cs="Times New Roman"/>
          <w:color w:val="959595"/>
          <w:spacing w:val="-4"/>
          <w:w w:val="104"/>
        </w:rPr>
        <w:t>r</w:t>
      </w:r>
      <w:r w:rsidRPr="006632F3">
        <w:rPr>
          <w:rFonts w:ascii="Times New Roman" w:eastAsia="Arial" w:hAnsi="Times New Roman" w:cs="Times New Roman"/>
          <w:color w:val="696969"/>
          <w:w w:val="116"/>
        </w:rPr>
        <w:t>e</w:t>
      </w:r>
      <w:r w:rsidRPr="006632F3">
        <w:rPr>
          <w:rFonts w:ascii="Times New Roman" w:eastAsia="Arial" w:hAnsi="Times New Roman" w:cs="Times New Roman"/>
          <w:color w:val="696969"/>
          <w:spacing w:val="-14"/>
          <w:w w:val="116"/>
        </w:rPr>
        <w:t>g</w:t>
      </w:r>
      <w:r w:rsidRPr="006632F3">
        <w:rPr>
          <w:rFonts w:ascii="Times New Roman" w:eastAsia="Arial" w:hAnsi="Times New Roman" w:cs="Times New Roman"/>
          <w:color w:val="959595"/>
          <w:w w:val="118"/>
        </w:rPr>
        <w:t>i</w:t>
      </w:r>
      <w:r w:rsidRPr="006632F3">
        <w:rPr>
          <w:rFonts w:ascii="Times New Roman" w:eastAsia="Arial" w:hAnsi="Times New Roman" w:cs="Times New Roman"/>
          <w:color w:val="959595"/>
          <w:spacing w:val="1"/>
          <w:w w:val="118"/>
        </w:rPr>
        <w:t>s</w:t>
      </w:r>
      <w:r w:rsidRPr="006632F3">
        <w:rPr>
          <w:rFonts w:ascii="Times New Roman" w:eastAsia="Arial" w:hAnsi="Times New Roman" w:cs="Times New Roman"/>
          <w:color w:val="444444"/>
          <w:w w:val="95"/>
        </w:rPr>
        <w:t>t</w:t>
      </w:r>
      <w:r w:rsidRPr="006632F3">
        <w:rPr>
          <w:rFonts w:ascii="Times New Roman" w:eastAsia="Arial" w:hAnsi="Times New Roman" w:cs="Times New Roman"/>
          <w:color w:val="444444"/>
          <w:spacing w:val="3"/>
          <w:w w:val="96"/>
        </w:rPr>
        <w:t>r</w:t>
      </w:r>
      <w:r w:rsidRPr="006632F3">
        <w:rPr>
          <w:rFonts w:ascii="Times New Roman" w:eastAsia="Arial" w:hAnsi="Times New Roman" w:cs="Times New Roman"/>
          <w:color w:val="696969"/>
          <w:w w:val="112"/>
        </w:rPr>
        <w:t>ie</w:t>
      </w:r>
      <w:r w:rsidRPr="006632F3">
        <w:rPr>
          <w:rFonts w:ascii="Times New Roman" w:eastAsia="Arial" w:hAnsi="Times New Roman" w:cs="Times New Roman"/>
          <w:color w:val="696969"/>
          <w:spacing w:val="-11"/>
          <w:w w:val="112"/>
        </w:rPr>
        <w:t>s</w:t>
      </w:r>
      <w:r w:rsidRPr="006632F3">
        <w:rPr>
          <w:rFonts w:ascii="Times New Roman" w:eastAsia="Arial" w:hAnsi="Times New Roman" w:cs="Times New Roman"/>
          <w:color w:val="AAAAAA"/>
          <w:w w:val="145"/>
        </w:rPr>
        <w:t>.</w:t>
      </w:r>
      <w:r w:rsidRPr="006632F3">
        <w:rPr>
          <w:rFonts w:ascii="Times New Roman" w:eastAsia="Arial" w:hAnsi="Times New Roman" w:cs="Times New Roman"/>
          <w:color w:val="AAAAAA"/>
          <w:spacing w:val="-15"/>
        </w:rPr>
        <w:t xml:space="preserve"> </w:t>
      </w:r>
      <w:proofErr w:type="gramStart"/>
      <w:r w:rsidRPr="006632F3">
        <w:rPr>
          <w:rFonts w:ascii="Times New Roman" w:eastAsia="Arial" w:hAnsi="Times New Roman" w:cs="Times New Roman"/>
          <w:color w:val="696969"/>
        </w:rPr>
        <w:t>the</w:t>
      </w:r>
      <w:proofErr w:type="gramEnd"/>
      <w:r w:rsidRPr="006632F3">
        <w:rPr>
          <w:rFonts w:ascii="Times New Roman" w:eastAsia="Arial" w:hAnsi="Times New Roman" w:cs="Times New Roman"/>
          <w:color w:val="696969"/>
          <w:spacing w:val="4"/>
        </w:rPr>
        <w:t xml:space="preserve"> </w:t>
      </w:r>
      <w:r w:rsidRPr="006632F3">
        <w:rPr>
          <w:rFonts w:ascii="Times New Roman" w:eastAsia="Arial" w:hAnsi="Times New Roman" w:cs="Times New Roman"/>
          <w:color w:val="7E7E7E"/>
        </w:rPr>
        <w:t>registry</w:t>
      </w:r>
      <w:r w:rsidRPr="006632F3">
        <w:rPr>
          <w:rFonts w:ascii="Times New Roman" w:eastAsia="Arial" w:hAnsi="Times New Roman" w:cs="Times New Roman"/>
          <w:color w:val="7E7E7E"/>
          <w:spacing w:val="30"/>
        </w:rPr>
        <w:t xml:space="preserve"> </w:t>
      </w:r>
      <w:r w:rsidRPr="006632F3">
        <w:rPr>
          <w:rFonts w:ascii="Times New Roman" w:eastAsia="Arial" w:hAnsi="Times New Roman" w:cs="Times New Roman"/>
          <w:color w:val="7E7E7E"/>
        </w:rPr>
        <w:t>which</w:t>
      </w:r>
      <w:r w:rsidRPr="006632F3">
        <w:rPr>
          <w:rFonts w:ascii="Times New Roman" w:eastAsia="Arial" w:hAnsi="Times New Roman" w:cs="Times New Roman"/>
          <w:color w:val="7E7E7E"/>
          <w:spacing w:val="13"/>
        </w:rPr>
        <w:t xml:space="preserve"> </w:t>
      </w:r>
      <w:r w:rsidRPr="006632F3">
        <w:rPr>
          <w:rFonts w:ascii="Times New Roman" w:eastAsia="Arial" w:hAnsi="Times New Roman" w:cs="Times New Roman"/>
          <w:color w:val="565656"/>
          <w:spacing w:val="-7"/>
          <w:w w:val="113"/>
        </w:rPr>
        <w:t>r</w:t>
      </w:r>
      <w:r w:rsidRPr="006632F3">
        <w:rPr>
          <w:rFonts w:ascii="Times New Roman" w:eastAsia="Arial" w:hAnsi="Times New Roman" w:cs="Times New Roman"/>
          <w:color w:val="7E7E7E"/>
          <w:w w:val="113"/>
        </w:rPr>
        <w:t>e</w:t>
      </w:r>
      <w:r w:rsidRPr="006632F3">
        <w:rPr>
          <w:rFonts w:ascii="Times New Roman" w:eastAsia="Arial" w:hAnsi="Times New Roman" w:cs="Times New Roman"/>
          <w:color w:val="7E7E7E"/>
          <w:spacing w:val="-9"/>
          <w:w w:val="113"/>
        </w:rPr>
        <w:t>p</w:t>
      </w:r>
      <w:r w:rsidRPr="006632F3">
        <w:rPr>
          <w:rFonts w:ascii="Times New Roman" w:eastAsia="Arial" w:hAnsi="Times New Roman" w:cs="Times New Roman"/>
          <w:color w:val="313131"/>
          <w:w w:val="113"/>
        </w:rPr>
        <w:t>l</w:t>
      </w:r>
      <w:r w:rsidRPr="006632F3">
        <w:rPr>
          <w:rFonts w:ascii="Times New Roman" w:eastAsia="Arial" w:hAnsi="Times New Roman" w:cs="Times New Roman"/>
          <w:color w:val="313131"/>
          <w:spacing w:val="-10"/>
          <w:w w:val="113"/>
        </w:rPr>
        <w:t>i</w:t>
      </w:r>
      <w:r w:rsidRPr="006632F3">
        <w:rPr>
          <w:rFonts w:ascii="Times New Roman" w:eastAsia="Arial" w:hAnsi="Times New Roman" w:cs="Times New Roman"/>
          <w:color w:val="696969"/>
          <w:w w:val="113"/>
        </w:rPr>
        <w:t>es</w:t>
      </w:r>
      <w:r w:rsidRPr="006632F3">
        <w:rPr>
          <w:rFonts w:ascii="Times New Roman" w:eastAsia="Arial" w:hAnsi="Times New Roman" w:cs="Times New Roman"/>
          <w:color w:val="696969"/>
          <w:spacing w:val="-14"/>
          <w:w w:val="113"/>
        </w:rPr>
        <w:t xml:space="preserve"> </w:t>
      </w:r>
      <w:r w:rsidRPr="006632F3">
        <w:rPr>
          <w:rFonts w:ascii="Times New Roman" w:eastAsia="Arial" w:hAnsi="Times New Roman" w:cs="Times New Roman"/>
          <w:color w:val="565656"/>
          <w:spacing w:val="-13"/>
        </w:rPr>
        <w:t>t</w:t>
      </w:r>
      <w:r w:rsidRPr="006632F3">
        <w:rPr>
          <w:rFonts w:ascii="Times New Roman" w:eastAsia="Arial" w:hAnsi="Times New Roman" w:cs="Times New Roman"/>
          <w:color w:val="7E7E7E"/>
        </w:rPr>
        <w:t>he</w:t>
      </w:r>
      <w:r w:rsidRPr="006632F3">
        <w:rPr>
          <w:rFonts w:ascii="Times New Roman" w:eastAsia="Arial" w:hAnsi="Times New Roman" w:cs="Times New Roman"/>
          <w:color w:val="7E7E7E"/>
          <w:spacing w:val="21"/>
        </w:rPr>
        <w:t xml:space="preserve"> </w:t>
      </w:r>
      <w:r w:rsidRPr="006632F3">
        <w:rPr>
          <w:rFonts w:ascii="Times New Roman" w:eastAsia="Arial" w:hAnsi="Times New Roman" w:cs="Times New Roman"/>
          <w:color w:val="696969"/>
          <w:w w:val="117"/>
        </w:rPr>
        <w:t>eMiest</w:t>
      </w:r>
      <w:r w:rsidRPr="006632F3">
        <w:rPr>
          <w:rFonts w:ascii="Times New Roman" w:eastAsia="Arial" w:hAnsi="Times New Roman" w:cs="Times New Roman"/>
          <w:color w:val="696969"/>
          <w:spacing w:val="-15"/>
          <w:w w:val="117"/>
        </w:rPr>
        <w:t xml:space="preserve"> </w:t>
      </w:r>
      <w:r w:rsidRPr="006632F3">
        <w:rPr>
          <w:rFonts w:ascii="Times New Roman" w:eastAsia="Arial" w:hAnsi="Times New Roman" w:cs="Times New Roman"/>
          <w:color w:val="7E7E7E"/>
          <w:w w:val="114"/>
        </w:rPr>
        <w:t>wi</w:t>
      </w:r>
      <w:r w:rsidRPr="006632F3">
        <w:rPr>
          <w:rFonts w:ascii="Times New Roman" w:eastAsia="Arial" w:hAnsi="Times New Roman" w:cs="Times New Roman"/>
          <w:color w:val="7E7E7E"/>
          <w:spacing w:val="-7"/>
          <w:w w:val="114"/>
        </w:rPr>
        <w:t>l</w:t>
      </w:r>
      <w:r w:rsidRPr="006632F3">
        <w:rPr>
          <w:rFonts w:ascii="Times New Roman" w:eastAsia="Arial" w:hAnsi="Times New Roman" w:cs="Times New Roman"/>
          <w:color w:val="313131"/>
          <w:w w:val="166"/>
        </w:rPr>
        <w:t>l</w:t>
      </w:r>
      <w:r w:rsidRPr="006632F3">
        <w:rPr>
          <w:rFonts w:ascii="Times New Roman" w:eastAsia="Arial" w:hAnsi="Times New Roman" w:cs="Times New Roman"/>
          <w:color w:val="313131"/>
          <w:spacing w:val="-22"/>
        </w:rPr>
        <w:t xml:space="preserve"> </w:t>
      </w:r>
      <w:r w:rsidRPr="006632F3">
        <w:rPr>
          <w:rFonts w:ascii="Times New Roman" w:eastAsia="Arial" w:hAnsi="Times New Roman" w:cs="Times New Roman"/>
          <w:color w:val="7E7E7E"/>
          <w:spacing w:val="-22"/>
          <w:w w:val="120"/>
        </w:rPr>
        <w:t>b</w:t>
      </w:r>
      <w:r w:rsidRPr="006632F3">
        <w:rPr>
          <w:rFonts w:ascii="Times New Roman" w:eastAsia="Arial" w:hAnsi="Times New Roman" w:cs="Times New Roman"/>
          <w:color w:val="565656"/>
          <w:w w:val="120"/>
        </w:rPr>
        <w:t>e</w:t>
      </w:r>
      <w:r w:rsidRPr="006632F3">
        <w:rPr>
          <w:rFonts w:ascii="Times New Roman" w:eastAsia="Arial" w:hAnsi="Times New Roman" w:cs="Times New Roman"/>
          <w:color w:val="565656"/>
          <w:spacing w:val="-8"/>
          <w:w w:val="120"/>
        </w:rPr>
        <w:t xml:space="preserve"> </w:t>
      </w:r>
      <w:r w:rsidRPr="006632F3">
        <w:rPr>
          <w:rFonts w:ascii="Times New Roman" w:eastAsia="Arial" w:hAnsi="Times New Roman" w:cs="Times New Roman"/>
          <w:color w:val="696969"/>
          <w:w w:val="108"/>
        </w:rPr>
        <w:t>cho</w:t>
      </w:r>
      <w:r w:rsidRPr="006632F3">
        <w:rPr>
          <w:rFonts w:ascii="Times New Roman" w:eastAsia="Arial" w:hAnsi="Times New Roman" w:cs="Times New Roman"/>
          <w:color w:val="696969"/>
          <w:spacing w:val="-14"/>
          <w:w w:val="108"/>
        </w:rPr>
        <w:t>s</w:t>
      </w:r>
      <w:r w:rsidRPr="006632F3">
        <w:rPr>
          <w:rFonts w:ascii="Times New Roman" w:eastAsia="Arial" w:hAnsi="Times New Roman" w:cs="Times New Roman"/>
          <w:color w:val="444444"/>
          <w:spacing w:val="-16"/>
          <w:w w:val="123"/>
        </w:rPr>
        <w:t>e</w:t>
      </w:r>
      <w:r w:rsidRPr="006632F3">
        <w:rPr>
          <w:rFonts w:ascii="Times New Roman" w:eastAsia="Arial" w:hAnsi="Times New Roman" w:cs="Times New Roman"/>
          <w:color w:val="696969"/>
          <w:spacing w:val="-14"/>
          <w:w w:val="139"/>
        </w:rPr>
        <w:t>n</w:t>
      </w:r>
      <w:r w:rsidRPr="006632F3">
        <w:rPr>
          <w:rFonts w:ascii="Times New Roman" w:eastAsia="Arial" w:hAnsi="Times New Roman" w:cs="Times New Roman"/>
          <w:color w:val="313131"/>
          <w:w w:val="145"/>
        </w:rPr>
        <w:t>.</w:t>
      </w:r>
    </w:p>
    <w:p w14:paraId="1B6CD091" w14:textId="77777777" w:rsidR="00583B21" w:rsidRPr="006632F3" w:rsidRDefault="00583B21" w:rsidP="00583B21">
      <w:pPr>
        <w:spacing w:after="0" w:line="173" w:lineRule="exact"/>
        <w:ind w:left="597" w:right="-20"/>
        <w:rPr>
          <w:rFonts w:ascii="Times New Roman" w:eastAsia="Arial" w:hAnsi="Times New Roman" w:cs="Times New Roman"/>
        </w:rPr>
      </w:pPr>
      <w:r w:rsidRPr="006632F3">
        <w:rPr>
          <w:rFonts w:ascii="Times New Roman" w:eastAsia="Arial" w:hAnsi="Times New Roman" w:cs="Times New Roman"/>
          <w:color w:val="959595"/>
        </w:rPr>
        <w:t>(1)</w:t>
      </w:r>
      <w:r w:rsidRPr="006632F3">
        <w:rPr>
          <w:rFonts w:ascii="Times New Roman" w:eastAsia="Arial" w:hAnsi="Times New Roman" w:cs="Times New Roman"/>
          <w:color w:val="959595"/>
          <w:spacing w:val="4"/>
        </w:rPr>
        <w:t xml:space="preserve"> </w:t>
      </w:r>
      <w:r w:rsidRPr="006632F3">
        <w:rPr>
          <w:rFonts w:ascii="Times New Roman" w:eastAsia="Arial" w:hAnsi="Times New Roman" w:cs="Times New Roman"/>
          <w:color w:val="7E7E7E"/>
          <w:w w:val="107"/>
        </w:rPr>
        <w:t>GET_G</w:t>
      </w:r>
      <w:r w:rsidRPr="006632F3">
        <w:rPr>
          <w:rFonts w:ascii="Times New Roman" w:eastAsia="Arial" w:hAnsi="Times New Roman" w:cs="Times New Roman"/>
          <w:color w:val="7E7E7E"/>
          <w:spacing w:val="-8"/>
          <w:w w:val="108"/>
        </w:rPr>
        <w:t>R</w:t>
      </w:r>
      <w:r w:rsidRPr="006632F3">
        <w:rPr>
          <w:rFonts w:ascii="Times New Roman" w:eastAsia="Arial" w:hAnsi="Times New Roman" w:cs="Times New Roman"/>
          <w:color w:val="444444"/>
          <w:spacing w:val="-19"/>
          <w:w w:val="153"/>
        </w:rPr>
        <w:t>I</w:t>
      </w:r>
      <w:r w:rsidRPr="006632F3">
        <w:rPr>
          <w:rFonts w:ascii="Times New Roman" w:eastAsia="Arial" w:hAnsi="Times New Roman" w:cs="Times New Roman"/>
          <w:color w:val="7E7E7E"/>
          <w:w w:val="104"/>
        </w:rPr>
        <w:t>D_BUILDER_SER</w:t>
      </w:r>
      <w:r w:rsidRPr="006632F3">
        <w:rPr>
          <w:rFonts w:ascii="Times New Roman" w:eastAsia="Arial" w:hAnsi="Times New Roman" w:cs="Times New Roman"/>
          <w:color w:val="7E7E7E"/>
          <w:spacing w:val="-4"/>
          <w:w w:val="104"/>
        </w:rPr>
        <w:t>V</w:t>
      </w:r>
      <w:r w:rsidRPr="006632F3">
        <w:rPr>
          <w:rFonts w:ascii="Times New Roman" w:eastAsia="Arial" w:hAnsi="Times New Roman" w:cs="Times New Roman"/>
          <w:color w:val="313131"/>
          <w:spacing w:val="-15"/>
          <w:w w:val="153"/>
        </w:rPr>
        <w:t>I</w:t>
      </w:r>
      <w:r w:rsidRPr="006632F3">
        <w:rPr>
          <w:rFonts w:ascii="Times New Roman" w:eastAsia="Arial" w:hAnsi="Times New Roman" w:cs="Times New Roman"/>
          <w:color w:val="7E7E7E"/>
          <w:spacing w:val="-8"/>
          <w:w w:val="104"/>
        </w:rPr>
        <w:t>C</w:t>
      </w:r>
      <w:r w:rsidRPr="006632F3">
        <w:rPr>
          <w:rFonts w:ascii="Times New Roman" w:eastAsia="Arial" w:hAnsi="Times New Roman" w:cs="Times New Roman"/>
          <w:color w:val="444444"/>
          <w:w w:val="107"/>
        </w:rPr>
        <w:t>E_</w:t>
      </w:r>
      <w:r w:rsidRPr="006632F3">
        <w:rPr>
          <w:rFonts w:ascii="Times New Roman" w:eastAsia="Arial" w:hAnsi="Times New Roman" w:cs="Times New Roman"/>
          <w:color w:val="444444"/>
          <w:spacing w:val="-4"/>
          <w:w w:val="107"/>
        </w:rPr>
        <w:t>P</w:t>
      </w:r>
      <w:r w:rsidRPr="006632F3">
        <w:rPr>
          <w:rFonts w:ascii="Times New Roman" w:eastAsia="Arial" w:hAnsi="Times New Roman" w:cs="Times New Roman"/>
          <w:color w:val="7E7E7E"/>
          <w:spacing w:val="-9"/>
          <w:w w:val="116"/>
        </w:rPr>
        <w:t>O</w:t>
      </w:r>
      <w:r w:rsidRPr="006632F3">
        <w:rPr>
          <w:rFonts w:ascii="Times New Roman" w:eastAsia="Arial" w:hAnsi="Times New Roman" w:cs="Times New Roman"/>
          <w:color w:val="565656"/>
          <w:w w:val="109"/>
        </w:rPr>
        <w:t>L</w:t>
      </w:r>
      <w:r w:rsidRPr="006632F3">
        <w:rPr>
          <w:rFonts w:ascii="Times New Roman" w:eastAsia="Arial" w:hAnsi="Times New Roman" w:cs="Times New Roman"/>
          <w:color w:val="565656"/>
          <w:spacing w:val="-13"/>
          <w:w w:val="108"/>
        </w:rPr>
        <w:t>I</w:t>
      </w:r>
      <w:r w:rsidRPr="006632F3">
        <w:rPr>
          <w:rFonts w:ascii="Times New Roman" w:eastAsia="Arial" w:hAnsi="Times New Roman" w:cs="Times New Roman"/>
          <w:color w:val="7E7E7E"/>
          <w:w w:val="109"/>
        </w:rPr>
        <w:t>CY</w:t>
      </w:r>
    </w:p>
    <w:p w14:paraId="388A17ED" w14:textId="77777777" w:rsidR="00583B21" w:rsidRPr="006632F3" w:rsidRDefault="00583B21" w:rsidP="00583B21">
      <w:pPr>
        <w:spacing w:before="14" w:after="0" w:line="240" w:lineRule="auto"/>
        <w:ind w:left="597" w:right="-20"/>
        <w:rPr>
          <w:rFonts w:ascii="Times New Roman" w:eastAsia="Arial" w:hAnsi="Times New Roman" w:cs="Times New Roman"/>
        </w:rPr>
      </w:pPr>
      <w:r w:rsidRPr="006632F3">
        <w:rPr>
          <w:rFonts w:ascii="Times New Roman" w:eastAsia="Arial" w:hAnsi="Times New Roman" w:cs="Times New Roman"/>
          <w:color w:val="959595"/>
        </w:rPr>
        <w:t>(2)</w:t>
      </w:r>
      <w:r w:rsidRPr="006632F3">
        <w:rPr>
          <w:rFonts w:ascii="Times New Roman" w:eastAsia="Arial" w:hAnsi="Times New Roman" w:cs="Times New Roman"/>
          <w:color w:val="959595"/>
          <w:spacing w:val="-1"/>
        </w:rPr>
        <w:t xml:space="preserve"> </w:t>
      </w:r>
      <w:r w:rsidRPr="006632F3">
        <w:rPr>
          <w:rFonts w:ascii="Times New Roman" w:eastAsia="Arial" w:hAnsi="Times New Roman" w:cs="Times New Roman"/>
          <w:color w:val="7E7E7E"/>
          <w:w w:val="110"/>
        </w:rPr>
        <w:t>GE</w:t>
      </w:r>
      <w:r w:rsidRPr="006632F3">
        <w:rPr>
          <w:rFonts w:ascii="Times New Roman" w:eastAsia="Arial" w:hAnsi="Times New Roman" w:cs="Times New Roman"/>
          <w:color w:val="7E7E7E"/>
          <w:spacing w:val="-1"/>
          <w:w w:val="110"/>
        </w:rPr>
        <w:t>T</w:t>
      </w:r>
      <w:r w:rsidRPr="006632F3">
        <w:rPr>
          <w:rFonts w:ascii="Times New Roman" w:eastAsia="Arial" w:hAnsi="Times New Roman" w:cs="Times New Roman"/>
          <w:color w:val="7E7E7E"/>
          <w:w w:val="106"/>
        </w:rPr>
        <w:t>_G</w:t>
      </w:r>
      <w:r w:rsidRPr="006632F3">
        <w:rPr>
          <w:rFonts w:ascii="Times New Roman" w:eastAsia="Arial" w:hAnsi="Times New Roman" w:cs="Times New Roman"/>
          <w:color w:val="7E7E7E"/>
          <w:spacing w:val="-8"/>
          <w:w w:val="107"/>
        </w:rPr>
        <w:t>R</w:t>
      </w:r>
      <w:r w:rsidRPr="006632F3">
        <w:rPr>
          <w:rFonts w:ascii="Times New Roman" w:eastAsia="Arial" w:hAnsi="Times New Roman" w:cs="Times New Roman"/>
          <w:color w:val="444444"/>
          <w:spacing w:val="-19"/>
          <w:w w:val="153"/>
        </w:rPr>
        <w:t>I</w:t>
      </w:r>
      <w:r w:rsidRPr="006632F3">
        <w:rPr>
          <w:rFonts w:ascii="Times New Roman" w:eastAsia="Arial" w:hAnsi="Times New Roman" w:cs="Times New Roman"/>
          <w:color w:val="7E7E7E"/>
          <w:w w:val="104"/>
        </w:rPr>
        <w:t>D_BUILDER_SER</w:t>
      </w:r>
      <w:r w:rsidRPr="006632F3">
        <w:rPr>
          <w:rFonts w:ascii="Times New Roman" w:eastAsia="Arial" w:hAnsi="Times New Roman" w:cs="Times New Roman"/>
          <w:color w:val="7E7E7E"/>
          <w:spacing w:val="-4"/>
          <w:w w:val="104"/>
        </w:rPr>
        <w:t>V</w:t>
      </w:r>
      <w:r w:rsidRPr="006632F3">
        <w:rPr>
          <w:rFonts w:ascii="Times New Roman" w:eastAsia="Arial" w:hAnsi="Times New Roman" w:cs="Times New Roman"/>
          <w:color w:val="444444"/>
          <w:spacing w:val="-15"/>
          <w:w w:val="153"/>
        </w:rPr>
        <w:t>I</w:t>
      </w:r>
      <w:r w:rsidRPr="006632F3">
        <w:rPr>
          <w:rFonts w:ascii="Times New Roman" w:eastAsia="Arial" w:hAnsi="Times New Roman" w:cs="Times New Roman"/>
          <w:color w:val="7E7E7E"/>
          <w:spacing w:val="-8"/>
          <w:w w:val="104"/>
        </w:rPr>
        <w:t>C</w:t>
      </w:r>
      <w:r w:rsidRPr="006632F3">
        <w:rPr>
          <w:rFonts w:ascii="Times New Roman" w:eastAsia="Arial" w:hAnsi="Times New Roman" w:cs="Times New Roman"/>
          <w:color w:val="444444"/>
          <w:w w:val="107"/>
        </w:rPr>
        <w:t>E</w:t>
      </w:r>
      <w:r w:rsidRPr="006632F3">
        <w:rPr>
          <w:rFonts w:ascii="Times New Roman" w:eastAsia="Arial" w:hAnsi="Times New Roman" w:cs="Times New Roman"/>
          <w:color w:val="444444"/>
          <w:spacing w:val="2"/>
          <w:w w:val="108"/>
        </w:rPr>
        <w:t>_</w:t>
      </w:r>
      <w:r w:rsidRPr="006632F3">
        <w:rPr>
          <w:rFonts w:ascii="Times New Roman" w:eastAsia="Arial" w:hAnsi="Times New Roman" w:cs="Times New Roman"/>
          <w:color w:val="696969"/>
          <w:w w:val="105"/>
        </w:rPr>
        <w:t>POLIC</w:t>
      </w:r>
      <w:r w:rsidRPr="006632F3">
        <w:rPr>
          <w:rFonts w:ascii="Times New Roman" w:eastAsia="Arial" w:hAnsi="Times New Roman" w:cs="Times New Roman"/>
          <w:color w:val="696969"/>
          <w:spacing w:val="1"/>
          <w:w w:val="105"/>
        </w:rPr>
        <w:t>Y</w:t>
      </w:r>
      <w:r w:rsidRPr="006632F3">
        <w:rPr>
          <w:rFonts w:ascii="Times New Roman" w:eastAsia="Arial" w:hAnsi="Times New Roman" w:cs="Times New Roman"/>
          <w:color w:val="313131"/>
          <w:spacing w:val="-10"/>
          <w:w w:val="113"/>
        </w:rPr>
        <w:t>_</w:t>
      </w:r>
      <w:r w:rsidRPr="006632F3">
        <w:rPr>
          <w:rFonts w:ascii="Times New Roman" w:eastAsia="Arial" w:hAnsi="Times New Roman" w:cs="Times New Roman"/>
          <w:color w:val="696969"/>
          <w:spacing w:val="-3"/>
          <w:w w:val="104"/>
        </w:rPr>
        <w:t>R</w:t>
      </w:r>
      <w:r w:rsidRPr="006632F3">
        <w:rPr>
          <w:rFonts w:ascii="Times New Roman" w:eastAsia="Arial" w:hAnsi="Times New Roman" w:cs="Times New Roman"/>
          <w:color w:val="444444"/>
          <w:spacing w:val="-15"/>
          <w:w w:val="136"/>
        </w:rPr>
        <w:t>E</w:t>
      </w:r>
      <w:r w:rsidRPr="006632F3">
        <w:rPr>
          <w:rFonts w:ascii="Times New Roman" w:eastAsia="Arial" w:hAnsi="Times New Roman" w:cs="Times New Roman"/>
          <w:color w:val="696969"/>
          <w:w w:val="106"/>
        </w:rPr>
        <w:t>SPON</w:t>
      </w:r>
      <w:r w:rsidRPr="006632F3">
        <w:rPr>
          <w:rFonts w:ascii="Times New Roman" w:eastAsia="Arial" w:hAnsi="Times New Roman" w:cs="Times New Roman"/>
          <w:color w:val="696969"/>
          <w:spacing w:val="-12"/>
          <w:w w:val="106"/>
        </w:rPr>
        <w:t>S</w:t>
      </w:r>
      <w:r w:rsidRPr="006632F3">
        <w:rPr>
          <w:rFonts w:ascii="Times New Roman" w:eastAsia="Arial" w:hAnsi="Times New Roman" w:cs="Times New Roman"/>
          <w:color w:val="444444"/>
          <w:w w:val="122"/>
        </w:rPr>
        <w:t>E</w:t>
      </w:r>
    </w:p>
    <w:p w14:paraId="24C4C35B" w14:textId="77777777" w:rsidR="00583B21" w:rsidRPr="006632F3" w:rsidRDefault="00583B21" w:rsidP="00583B21">
      <w:pPr>
        <w:spacing w:before="4" w:after="0" w:line="220" w:lineRule="exact"/>
        <w:rPr>
          <w:rFonts w:ascii="Times New Roman" w:hAnsi="Times New Roman" w:cs="Times New Roman"/>
        </w:rPr>
      </w:pPr>
    </w:p>
    <w:p w14:paraId="2B872EE2" w14:textId="77777777" w:rsidR="00583B21" w:rsidRPr="006632F3" w:rsidRDefault="00583B21" w:rsidP="00583B21">
      <w:pPr>
        <w:spacing w:after="0" w:line="258" w:lineRule="auto"/>
        <w:ind w:left="597" w:right="863"/>
        <w:rPr>
          <w:rFonts w:ascii="Times New Roman" w:eastAsia="Arial" w:hAnsi="Times New Roman" w:cs="Times New Roman"/>
        </w:rPr>
      </w:pPr>
      <w:proofErr w:type="gramStart"/>
      <w:r w:rsidRPr="006632F3">
        <w:rPr>
          <w:rFonts w:ascii="Times New Roman" w:eastAsia="Arial" w:hAnsi="Times New Roman" w:cs="Times New Roman"/>
          <w:color w:val="7E7E7E"/>
        </w:rPr>
        <w:t>Step</w:t>
      </w:r>
      <w:r w:rsidRPr="006632F3">
        <w:rPr>
          <w:rFonts w:ascii="Times New Roman" w:eastAsia="Arial" w:hAnsi="Times New Roman" w:cs="Times New Roman"/>
          <w:color w:val="7E7E7E"/>
          <w:spacing w:val="18"/>
        </w:rPr>
        <w:t xml:space="preserve"> </w:t>
      </w:r>
      <w:r w:rsidRPr="006632F3">
        <w:rPr>
          <w:rFonts w:ascii="Times New Roman" w:eastAsia="Arial" w:hAnsi="Times New Roman" w:cs="Times New Roman"/>
          <w:color w:val="7E7E7E"/>
          <w:spacing w:val="-14"/>
          <w:w w:val="123"/>
        </w:rPr>
        <w:t>2</w:t>
      </w:r>
      <w:r w:rsidRPr="006632F3">
        <w:rPr>
          <w:rFonts w:ascii="Times New Roman" w:eastAsia="Arial" w:hAnsi="Times New Roman" w:cs="Times New Roman"/>
          <w:color w:val="AAAAAA"/>
          <w:w w:val="145"/>
        </w:rPr>
        <w:t>.</w:t>
      </w:r>
      <w:proofErr w:type="gramEnd"/>
      <w:r w:rsidRPr="006632F3">
        <w:rPr>
          <w:rFonts w:ascii="Times New Roman" w:eastAsia="Arial" w:hAnsi="Times New Roman" w:cs="Times New Roman"/>
          <w:color w:val="AAAAAA"/>
          <w:spacing w:val="-20"/>
        </w:rPr>
        <w:t xml:space="preserve"> </w:t>
      </w:r>
      <w:r w:rsidRPr="006632F3">
        <w:rPr>
          <w:rFonts w:ascii="Times New Roman" w:eastAsia="Arial" w:hAnsi="Times New Roman" w:cs="Times New Roman"/>
          <w:color w:val="7E7E7E"/>
        </w:rPr>
        <w:t>Sensor</w:t>
      </w:r>
      <w:r w:rsidRPr="006632F3">
        <w:rPr>
          <w:rFonts w:ascii="Times New Roman" w:eastAsia="Arial" w:hAnsi="Times New Roman" w:cs="Times New Roman"/>
          <w:color w:val="7E7E7E"/>
          <w:spacing w:val="24"/>
        </w:rPr>
        <w:t xml:space="preserve"> </w:t>
      </w:r>
      <w:r w:rsidRPr="006632F3">
        <w:rPr>
          <w:rFonts w:ascii="Times New Roman" w:eastAsia="Arial" w:hAnsi="Times New Roman" w:cs="Times New Roman"/>
          <w:color w:val="7E7E7E"/>
        </w:rPr>
        <w:t>Grid</w:t>
      </w:r>
      <w:r w:rsidRPr="006632F3">
        <w:rPr>
          <w:rFonts w:ascii="Times New Roman" w:eastAsia="Arial" w:hAnsi="Times New Roman" w:cs="Times New Roman"/>
          <w:color w:val="7E7E7E"/>
          <w:spacing w:val="14"/>
        </w:rPr>
        <w:t xml:space="preserve"> </w:t>
      </w:r>
      <w:r w:rsidRPr="006632F3">
        <w:rPr>
          <w:rFonts w:ascii="Times New Roman" w:eastAsia="Arial" w:hAnsi="Times New Roman" w:cs="Times New Roman"/>
          <w:color w:val="7E7E7E"/>
        </w:rPr>
        <w:t>sends</w:t>
      </w:r>
      <w:r w:rsidRPr="006632F3">
        <w:rPr>
          <w:rFonts w:ascii="Times New Roman" w:eastAsia="Arial" w:hAnsi="Times New Roman" w:cs="Times New Roman"/>
          <w:color w:val="7E7E7E"/>
          <w:spacing w:val="18"/>
        </w:rPr>
        <w:t xml:space="preserve"> </w:t>
      </w:r>
      <w:r w:rsidRPr="006632F3">
        <w:rPr>
          <w:rFonts w:ascii="Times New Roman" w:eastAsia="Arial" w:hAnsi="Times New Roman" w:cs="Times New Roman"/>
          <w:color w:val="7E7E7E"/>
        </w:rPr>
        <w:t>a</w:t>
      </w:r>
      <w:r w:rsidRPr="006632F3">
        <w:rPr>
          <w:rFonts w:ascii="Times New Roman" w:eastAsia="Arial" w:hAnsi="Times New Roman" w:cs="Times New Roman"/>
          <w:color w:val="7E7E7E"/>
          <w:spacing w:val="17"/>
        </w:rPr>
        <w:t xml:space="preserve"> </w:t>
      </w:r>
      <w:r w:rsidRPr="006632F3">
        <w:rPr>
          <w:rFonts w:ascii="Times New Roman" w:eastAsia="Arial" w:hAnsi="Times New Roman" w:cs="Times New Roman"/>
          <w:color w:val="7E7E7E"/>
        </w:rPr>
        <w:t>Sensor</w:t>
      </w:r>
      <w:r w:rsidRPr="006632F3">
        <w:rPr>
          <w:rFonts w:ascii="Times New Roman" w:eastAsia="Arial" w:hAnsi="Times New Roman" w:cs="Times New Roman"/>
          <w:color w:val="7E7E7E"/>
          <w:spacing w:val="24"/>
        </w:rPr>
        <w:t xml:space="preserve"> </w:t>
      </w:r>
      <w:r w:rsidRPr="006632F3">
        <w:rPr>
          <w:rFonts w:ascii="Times New Roman" w:eastAsia="Arial" w:hAnsi="Times New Roman" w:cs="Times New Roman"/>
          <w:color w:val="696969"/>
        </w:rPr>
        <w:t>Filter</w:t>
      </w:r>
      <w:r w:rsidRPr="006632F3">
        <w:rPr>
          <w:rFonts w:ascii="Times New Roman" w:eastAsia="Arial" w:hAnsi="Times New Roman" w:cs="Times New Roman"/>
          <w:color w:val="696969"/>
          <w:spacing w:val="10"/>
        </w:rPr>
        <w:t xml:space="preserve"> </w:t>
      </w:r>
      <w:r w:rsidRPr="006632F3">
        <w:rPr>
          <w:rFonts w:ascii="Times New Roman" w:eastAsia="Arial" w:hAnsi="Times New Roman" w:cs="Times New Roman"/>
          <w:color w:val="7E7E7E"/>
        </w:rPr>
        <w:t>Query</w:t>
      </w:r>
      <w:r w:rsidRPr="006632F3">
        <w:rPr>
          <w:rFonts w:ascii="Times New Roman" w:eastAsia="Arial" w:hAnsi="Times New Roman" w:cs="Times New Roman"/>
          <w:color w:val="7E7E7E"/>
          <w:spacing w:val="24"/>
        </w:rPr>
        <w:t xml:space="preserve"> </w:t>
      </w:r>
      <w:r w:rsidRPr="006632F3">
        <w:rPr>
          <w:rFonts w:ascii="Times New Roman" w:eastAsia="Arial" w:hAnsi="Times New Roman" w:cs="Times New Roman"/>
          <w:color w:val="565656"/>
        </w:rPr>
        <w:t>to</w:t>
      </w:r>
      <w:r w:rsidRPr="006632F3">
        <w:rPr>
          <w:rFonts w:ascii="Times New Roman" w:eastAsia="Arial" w:hAnsi="Times New Roman" w:cs="Times New Roman"/>
          <w:color w:val="565656"/>
          <w:spacing w:val="19"/>
        </w:rPr>
        <w:t xml:space="preserve"> </w:t>
      </w:r>
      <w:r w:rsidRPr="006632F3">
        <w:rPr>
          <w:rFonts w:ascii="Times New Roman" w:eastAsia="Arial" w:hAnsi="Times New Roman" w:cs="Times New Roman"/>
          <w:color w:val="696969"/>
        </w:rPr>
        <w:t>the</w:t>
      </w:r>
      <w:r w:rsidRPr="006632F3">
        <w:rPr>
          <w:rFonts w:ascii="Times New Roman" w:eastAsia="Arial" w:hAnsi="Times New Roman" w:cs="Times New Roman"/>
          <w:color w:val="696969"/>
          <w:spacing w:val="19"/>
        </w:rPr>
        <w:t xml:space="preserve"> </w:t>
      </w:r>
      <w:r w:rsidRPr="006632F3">
        <w:rPr>
          <w:rFonts w:ascii="Times New Roman" w:eastAsia="Arial" w:hAnsi="Times New Roman" w:cs="Times New Roman"/>
          <w:color w:val="696969"/>
        </w:rPr>
        <w:t>chosen</w:t>
      </w:r>
      <w:r w:rsidRPr="006632F3">
        <w:rPr>
          <w:rFonts w:ascii="Times New Roman" w:eastAsia="Arial" w:hAnsi="Times New Roman" w:cs="Times New Roman"/>
          <w:color w:val="696969"/>
          <w:spacing w:val="19"/>
        </w:rPr>
        <w:t xml:space="preserve"> </w:t>
      </w:r>
      <w:r w:rsidRPr="006632F3">
        <w:rPr>
          <w:rFonts w:ascii="Times New Roman" w:eastAsia="Arial" w:hAnsi="Times New Roman" w:cs="Times New Roman"/>
          <w:color w:val="696969"/>
        </w:rPr>
        <w:t>registry</w:t>
      </w:r>
      <w:r w:rsidRPr="006632F3">
        <w:rPr>
          <w:rFonts w:ascii="Times New Roman" w:eastAsia="Arial" w:hAnsi="Times New Roman" w:cs="Times New Roman"/>
          <w:color w:val="696969"/>
          <w:spacing w:val="21"/>
        </w:rPr>
        <w:t xml:space="preserve"> </w:t>
      </w:r>
      <w:r w:rsidRPr="006632F3">
        <w:rPr>
          <w:rFonts w:ascii="Times New Roman" w:eastAsia="Arial" w:hAnsi="Times New Roman" w:cs="Times New Roman"/>
          <w:color w:val="959595"/>
          <w:spacing w:val="-19"/>
          <w:w w:val="155"/>
        </w:rPr>
        <w:t>(</w:t>
      </w:r>
      <w:r w:rsidRPr="006632F3">
        <w:rPr>
          <w:rFonts w:ascii="Times New Roman" w:eastAsia="Arial" w:hAnsi="Times New Roman" w:cs="Times New Roman"/>
          <w:color w:val="696969"/>
          <w:w w:val="106"/>
        </w:rPr>
        <w:t>say</w:t>
      </w:r>
      <w:r w:rsidRPr="006632F3">
        <w:rPr>
          <w:rFonts w:ascii="Times New Roman" w:eastAsia="Arial" w:hAnsi="Times New Roman" w:cs="Times New Roman"/>
          <w:color w:val="696969"/>
          <w:spacing w:val="-10"/>
        </w:rPr>
        <w:t xml:space="preserve"> </w:t>
      </w:r>
      <w:r w:rsidRPr="006632F3">
        <w:rPr>
          <w:rFonts w:ascii="Times New Roman" w:eastAsia="Arial" w:hAnsi="Times New Roman" w:cs="Times New Roman"/>
          <w:color w:val="7E7E7E"/>
        </w:rPr>
        <w:t>registry</w:t>
      </w:r>
      <w:r w:rsidRPr="006632F3">
        <w:rPr>
          <w:rFonts w:ascii="Times New Roman" w:eastAsia="Arial" w:hAnsi="Times New Roman" w:cs="Times New Roman"/>
          <w:color w:val="7E7E7E"/>
          <w:spacing w:val="33"/>
        </w:rPr>
        <w:t xml:space="preserve"> </w:t>
      </w:r>
      <w:r w:rsidRPr="006632F3">
        <w:rPr>
          <w:rFonts w:ascii="Times New Roman" w:eastAsia="Arial" w:hAnsi="Times New Roman" w:cs="Times New Roman"/>
          <w:color w:val="696969"/>
        </w:rPr>
        <w:t>in</w:t>
      </w:r>
      <w:r w:rsidRPr="006632F3">
        <w:rPr>
          <w:rFonts w:ascii="Times New Roman" w:eastAsia="Arial" w:hAnsi="Times New Roman" w:cs="Times New Roman"/>
          <w:color w:val="696969"/>
          <w:spacing w:val="3"/>
        </w:rPr>
        <w:t xml:space="preserve"> </w:t>
      </w:r>
      <w:r w:rsidRPr="006632F3">
        <w:rPr>
          <w:rFonts w:ascii="Times New Roman" w:eastAsia="Arial" w:hAnsi="Times New Roman" w:cs="Times New Roman"/>
          <w:color w:val="7E7E7E"/>
          <w:w w:val="107"/>
        </w:rPr>
        <w:t xml:space="preserve">Domain1) </w:t>
      </w:r>
      <w:r w:rsidRPr="006632F3">
        <w:rPr>
          <w:rFonts w:ascii="Times New Roman" w:eastAsia="Arial" w:hAnsi="Times New Roman" w:cs="Times New Roman"/>
          <w:color w:val="959595"/>
        </w:rPr>
        <w:t>(3)</w:t>
      </w:r>
      <w:r w:rsidRPr="006632F3">
        <w:rPr>
          <w:rFonts w:ascii="Times New Roman" w:eastAsia="Arial" w:hAnsi="Times New Roman" w:cs="Times New Roman"/>
          <w:color w:val="959595"/>
          <w:spacing w:val="11"/>
        </w:rPr>
        <w:t xml:space="preserve"> </w:t>
      </w:r>
      <w:r w:rsidRPr="006632F3">
        <w:rPr>
          <w:rFonts w:ascii="Times New Roman" w:eastAsia="Arial" w:hAnsi="Times New Roman" w:cs="Times New Roman"/>
          <w:color w:val="696969"/>
          <w:spacing w:val="-18"/>
          <w:w w:val="135"/>
        </w:rPr>
        <w:t>F</w:t>
      </w:r>
      <w:r w:rsidRPr="006632F3">
        <w:rPr>
          <w:rFonts w:ascii="Times New Roman" w:eastAsia="Arial" w:hAnsi="Times New Roman" w:cs="Times New Roman"/>
          <w:color w:val="959595"/>
          <w:spacing w:val="-14"/>
          <w:w w:val="153"/>
        </w:rPr>
        <w:t>I</w:t>
      </w:r>
      <w:r w:rsidRPr="006632F3">
        <w:rPr>
          <w:rFonts w:ascii="Times New Roman" w:eastAsia="Arial" w:hAnsi="Times New Roman" w:cs="Times New Roman"/>
          <w:color w:val="696969"/>
          <w:w w:val="107"/>
        </w:rPr>
        <w:t>LTER</w:t>
      </w:r>
      <w:r w:rsidRPr="006632F3">
        <w:rPr>
          <w:rFonts w:ascii="Times New Roman" w:eastAsia="Arial" w:hAnsi="Times New Roman" w:cs="Times New Roman"/>
          <w:color w:val="696969"/>
          <w:spacing w:val="-5"/>
          <w:w w:val="108"/>
        </w:rPr>
        <w:t>_</w:t>
      </w:r>
      <w:r w:rsidRPr="006632F3">
        <w:rPr>
          <w:rFonts w:ascii="Times New Roman" w:eastAsia="Arial" w:hAnsi="Times New Roman" w:cs="Times New Roman"/>
          <w:color w:val="7E7E7E"/>
          <w:w w:val="105"/>
        </w:rPr>
        <w:t>SERVICE_POLIC</w:t>
      </w:r>
      <w:r w:rsidRPr="006632F3">
        <w:rPr>
          <w:rFonts w:ascii="Times New Roman" w:eastAsia="Arial" w:hAnsi="Times New Roman" w:cs="Times New Roman"/>
          <w:color w:val="7E7E7E"/>
          <w:spacing w:val="-10"/>
          <w:w w:val="105"/>
        </w:rPr>
        <w:t>Y</w:t>
      </w:r>
      <w:r w:rsidRPr="006632F3">
        <w:rPr>
          <w:rFonts w:ascii="Times New Roman" w:eastAsia="Arial" w:hAnsi="Times New Roman" w:cs="Times New Roman"/>
          <w:color w:val="7E7E7E"/>
          <w:w w:val="109"/>
        </w:rPr>
        <w:t>_Q</w:t>
      </w:r>
      <w:r w:rsidRPr="006632F3">
        <w:rPr>
          <w:rFonts w:ascii="Times New Roman" w:eastAsia="Arial" w:hAnsi="Times New Roman" w:cs="Times New Roman"/>
          <w:color w:val="7E7E7E"/>
          <w:spacing w:val="-18"/>
          <w:w w:val="110"/>
        </w:rPr>
        <w:t>U</w:t>
      </w:r>
      <w:r w:rsidRPr="006632F3">
        <w:rPr>
          <w:rFonts w:ascii="Times New Roman" w:eastAsia="Arial" w:hAnsi="Times New Roman" w:cs="Times New Roman"/>
          <w:color w:val="565656"/>
          <w:spacing w:val="1"/>
          <w:w w:val="108"/>
        </w:rPr>
        <w:t>E</w:t>
      </w:r>
      <w:r w:rsidRPr="006632F3">
        <w:rPr>
          <w:rFonts w:ascii="Times New Roman" w:eastAsia="Arial" w:hAnsi="Times New Roman" w:cs="Times New Roman"/>
          <w:color w:val="7E7E7E"/>
          <w:w w:val="107"/>
        </w:rPr>
        <w:t>R</w:t>
      </w:r>
      <w:r w:rsidRPr="006632F3">
        <w:rPr>
          <w:rFonts w:ascii="Times New Roman" w:eastAsia="Arial" w:hAnsi="Times New Roman" w:cs="Times New Roman"/>
          <w:color w:val="7E7E7E"/>
          <w:w w:val="106"/>
        </w:rPr>
        <w:t>Y</w:t>
      </w:r>
      <w:r w:rsidRPr="006632F3">
        <w:rPr>
          <w:rFonts w:ascii="Times New Roman" w:eastAsia="Arial" w:hAnsi="Times New Roman" w:cs="Times New Roman"/>
          <w:color w:val="7E7E7E"/>
          <w:spacing w:val="-8"/>
        </w:rPr>
        <w:t xml:space="preserve"> </w:t>
      </w:r>
      <w:r w:rsidRPr="006632F3">
        <w:rPr>
          <w:rFonts w:ascii="Times New Roman" w:eastAsia="Arial" w:hAnsi="Times New Roman" w:cs="Times New Roman"/>
          <w:color w:val="959595"/>
          <w:w w:val="108"/>
        </w:rPr>
        <w:t>(/oca</w:t>
      </w:r>
      <w:r w:rsidRPr="006632F3">
        <w:rPr>
          <w:rFonts w:ascii="Times New Roman" w:eastAsia="Arial" w:hAnsi="Times New Roman" w:cs="Times New Roman"/>
          <w:color w:val="959595"/>
          <w:spacing w:val="-20"/>
          <w:w w:val="108"/>
        </w:rPr>
        <w:t>/</w:t>
      </w:r>
      <w:r w:rsidRPr="006632F3">
        <w:rPr>
          <w:rFonts w:ascii="Times New Roman" w:eastAsia="Arial" w:hAnsi="Times New Roman" w:cs="Times New Roman"/>
          <w:color w:val="313131"/>
          <w:spacing w:val="-16"/>
          <w:w w:val="108"/>
        </w:rPr>
        <w:t>=</w:t>
      </w:r>
      <w:r w:rsidRPr="006632F3">
        <w:rPr>
          <w:rFonts w:ascii="Times New Roman" w:eastAsia="Arial" w:hAnsi="Times New Roman" w:cs="Times New Roman"/>
          <w:color w:val="7E7E7E"/>
          <w:w w:val="108"/>
        </w:rPr>
        <w:t>false)</w:t>
      </w:r>
      <w:r w:rsidRPr="006632F3">
        <w:rPr>
          <w:rFonts w:ascii="Times New Roman" w:eastAsia="Arial" w:hAnsi="Times New Roman" w:cs="Times New Roman"/>
          <w:color w:val="7E7E7E"/>
          <w:spacing w:val="44"/>
          <w:w w:val="108"/>
        </w:rPr>
        <w:t xml:space="preserve"> </w:t>
      </w:r>
      <w:r w:rsidRPr="006632F3">
        <w:rPr>
          <w:rFonts w:ascii="Times New Roman" w:eastAsia="Arial" w:hAnsi="Times New Roman" w:cs="Times New Roman"/>
          <w:color w:val="696969"/>
          <w:w w:val="108"/>
        </w:rPr>
        <w:t>(Note</w:t>
      </w:r>
      <w:proofErr w:type="gramStart"/>
      <w:r w:rsidRPr="006632F3">
        <w:rPr>
          <w:rFonts w:ascii="Times New Roman" w:eastAsia="Arial" w:hAnsi="Times New Roman" w:cs="Times New Roman"/>
          <w:color w:val="696969"/>
          <w:spacing w:val="1"/>
          <w:w w:val="108"/>
        </w:rPr>
        <w:t>:</w:t>
      </w:r>
      <w:r w:rsidRPr="006632F3">
        <w:rPr>
          <w:rFonts w:ascii="Times New Roman" w:eastAsia="Arial" w:hAnsi="Times New Roman" w:cs="Times New Roman"/>
          <w:color w:val="696969"/>
          <w:w w:val="108"/>
        </w:rPr>
        <w:t>loca</w:t>
      </w:r>
      <w:r w:rsidRPr="006632F3">
        <w:rPr>
          <w:rFonts w:ascii="Times New Roman" w:eastAsia="Arial" w:hAnsi="Times New Roman" w:cs="Times New Roman"/>
          <w:color w:val="696969"/>
          <w:spacing w:val="-8"/>
          <w:w w:val="108"/>
        </w:rPr>
        <w:t>l</w:t>
      </w:r>
      <w:r w:rsidRPr="006632F3">
        <w:rPr>
          <w:rFonts w:ascii="Times New Roman" w:eastAsia="Arial" w:hAnsi="Times New Roman" w:cs="Times New Roman"/>
          <w:color w:val="7E7E7E"/>
          <w:w w:val="108"/>
        </w:rPr>
        <w:t>means</w:t>
      </w:r>
      <w:proofErr w:type="gramEnd"/>
      <w:r w:rsidRPr="006632F3">
        <w:rPr>
          <w:rFonts w:ascii="Times New Roman" w:eastAsia="Arial" w:hAnsi="Times New Roman" w:cs="Times New Roman"/>
          <w:color w:val="7E7E7E"/>
          <w:spacing w:val="-2"/>
          <w:w w:val="108"/>
        </w:rPr>
        <w:t xml:space="preserve"> </w:t>
      </w:r>
      <w:r w:rsidRPr="006632F3">
        <w:rPr>
          <w:rFonts w:ascii="Times New Roman" w:eastAsia="Arial" w:hAnsi="Times New Roman" w:cs="Times New Roman"/>
          <w:color w:val="7E7E7E"/>
          <w:w w:val="108"/>
        </w:rPr>
        <w:t>loca</w:t>
      </w:r>
      <w:r w:rsidRPr="006632F3">
        <w:rPr>
          <w:rFonts w:ascii="Times New Roman" w:eastAsia="Arial" w:hAnsi="Times New Roman" w:cs="Times New Roman"/>
          <w:color w:val="7E7E7E"/>
          <w:spacing w:val="-1"/>
          <w:w w:val="108"/>
        </w:rPr>
        <w:t>l</w:t>
      </w:r>
      <w:r w:rsidRPr="006632F3">
        <w:rPr>
          <w:rFonts w:ascii="Times New Roman" w:eastAsia="Arial" w:hAnsi="Times New Roman" w:cs="Times New Roman"/>
          <w:color w:val="7E7E7E"/>
          <w:w w:val="108"/>
        </w:rPr>
        <w:t>search</w:t>
      </w:r>
      <w:r w:rsidRPr="006632F3">
        <w:rPr>
          <w:rFonts w:ascii="Times New Roman" w:eastAsia="Arial" w:hAnsi="Times New Roman" w:cs="Times New Roman"/>
          <w:color w:val="7E7E7E"/>
          <w:spacing w:val="-20"/>
          <w:w w:val="108"/>
        </w:rPr>
        <w:t xml:space="preserve"> </w:t>
      </w:r>
      <w:r w:rsidRPr="006632F3">
        <w:rPr>
          <w:rFonts w:ascii="Times New Roman" w:eastAsia="Arial" w:hAnsi="Times New Roman" w:cs="Times New Roman"/>
          <w:color w:val="7E7E7E"/>
          <w:w w:val="108"/>
        </w:rPr>
        <w:t>only]</w:t>
      </w:r>
    </w:p>
    <w:p w14:paraId="7C1E701C" w14:textId="77777777" w:rsidR="00583B21" w:rsidRPr="006632F3" w:rsidRDefault="00583B21" w:rsidP="00583B21">
      <w:pPr>
        <w:spacing w:before="10" w:after="0" w:line="200" w:lineRule="exact"/>
        <w:rPr>
          <w:rFonts w:ascii="Times New Roman" w:hAnsi="Times New Roman" w:cs="Times New Roman"/>
        </w:rPr>
      </w:pPr>
    </w:p>
    <w:p w14:paraId="36BFE479" w14:textId="77777777" w:rsidR="00583B21" w:rsidRPr="006632F3" w:rsidRDefault="00583B21" w:rsidP="00583B21">
      <w:pPr>
        <w:spacing w:after="0" w:line="240" w:lineRule="auto"/>
        <w:ind w:left="597" w:right="-20"/>
        <w:rPr>
          <w:rFonts w:ascii="Times New Roman" w:eastAsia="Arial" w:hAnsi="Times New Roman" w:cs="Times New Roman"/>
        </w:rPr>
      </w:pPr>
      <w:r w:rsidRPr="006632F3">
        <w:rPr>
          <w:rFonts w:ascii="Times New Roman" w:eastAsia="Arial" w:hAnsi="Times New Roman" w:cs="Times New Roman"/>
          <w:color w:val="7E7E7E"/>
        </w:rPr>
        <w:t>Step</w:t>
      </w:r>
      <w:r w:rsidRPr="006632F3">
        <w:rPr>
          <w:rFonts w:ascii="Times New Roman" w:eastAsia="Arial" w:hAnsi="Times New Roman" w:cs="Times New Roman"/>
          <w:color w:val="7E7E7E"/>
          <w:spacing w:val="15"/>
        </w:rPr>
        <w:t xml:space="preserve"> </w:t>
      </w:r>
      <w:r w:rsidRPr="006632F3">
        <w:rPr>
          <w:rFonts w:ascii="Times New Roman" w:eastAsia="Arial" w:hAnsi="Times New Roman" w:cs="Times New Roman"/>
          <w:color w:val="959595"/>
          <w:spacing w:val="-14"/>
          <w:w w:val="125"/>
        </w:rPr>
        <w:t>3</w:t>
      </w:r>
      <w:r w:rsidRPr="006632F3">
        <w:rPr>
          <w:rFonts w:ascii="Times New Roman" w:eastAsia="Arial" w:hAnsi="Times New Roman" w:cs="Times New Roman"/>
          <w:color w:val="C1C1C1"/>
          <w:spacing w:val="-2"/>
          <w:w w:val="218"/>
        </w:rPr>
        <w:t>.</w:t>
      </w:r>
      <w:r w:rsidRPr="006632F3">
        <w:rPr>
          <w:rFonts w:ascii="Times New Roman" w:eastAsia="Arial" w:hAnsi="Times New Roman" w:cs="Times New Roman"/>
          <w:color w:val="7E7E7E"/>
          <w:w w:val="96"/>
        </w:rPr>
        <w:t>Reg1str</w:t>
      </w:r>
      <w:r w:rsidRPr="006632F3">
        <w:rPr>
          <w:rFonts w:ascii="Times New Roman" w:eastAsia="Arial" w:hAnsi="Times New Roman" w:cs="Times New Roman"/>
          <w:color w:val="7E7E7E"/>
          <w:w w:val="97"/>
        </w:rPr>
        <w:t>y</w:t>
      </w:r>
      <w:r w:rsidRPr="006632F3">
        <w:rPr>
          <w:rFonts w:ascii="Times New Roman" w:eastAsia="Arial" w:hAnsi="Times New Roman" w:cs="Times New Roman"/>
          <w:color w:val="7E7E7E"/>
          <w:spacing w:val="-12"/>
        </w:rPr>
        <w:t xml:space="preserve"> </w:t>
      </w:r>
      <w:r w:rsidRPr="006632F3">
        <w:rPr>
          <w:rFonts w:ascii="Times New Roman" w:eastAsia="Arial" w:hAnsi="Times New Roman" w:cs="Times New Roman"/>
          <w:color w:val="7E7E7E"/>
          <w:w w:val="108"/>
        </w:rPr>
        <w:t>publishes</w:t>
      </w:r>
      <w:r w:rsidRPr="006632F3">
        <w:rPr>
          <w:rFonts w:ascii="Times New Roman" w:eastAsia="Arial" w:hAnsi="Times New Roman" w:cs="Times New Roman"/>
          <w:color w:val="7E7E7E"/>
          <w:spacing w:val="-16"/>
          <w:w w:val="108"/>
        </w:rPr>
        <w:t xml:space="preserve"> </w:t>
      </w:r>
      <w:r w:rsidRPr="006632F3">
        <w:rPr>
          <w:rFonts w:ascii="Times New Roman" w:eastAsia="Arial" w:hAnsi="Times New Roman" w:cs="Times New Roman"/>
          <w:color w:val="7E7E7E"/>
        </w:rPr>
        <w:t>a</w:t>
      </w:r>
      <w:r w:rsidRPr="006632F3">
        <w:rPr>
          <w:rFonts w:ascii="Times New Roman" w:eastAsia="Arial" w:hAnsi="Times New Roman" w:cs="Times New Roman"/>
          <w:color w:val="7E7E7E"/>
          <w:spacing w:val="12"/>
        </w:rPr>
        <w:t xml:space="preserve"> </w:t>
      </w:r>
      <w:r w:rsidRPr="006632F3">
        <w:rPr>
          <w:rFonts w:ascii="Times New Roman" w:eastAsia="Arial" w:hAnsi="Times New Roman" w:cs="Times New Roman"/>
          <w:color w:val="7E7E7E"/>
        </w:rPr>
        <w:t>filter</w:t>
      </w:r>
      <w:r w:rsidRPr="006632F3">
        <w:rPr>
          <w:rFonts w:ascii="Times New Roman" w:eastAsia="Arial" w:hAnsi="Times New Roman" w:cs="Times New Roman"/>
          <w:color w:val="7E7E7E"/>
          <w:spacing w:val="6"/>
        </w:rPr>
        <w:t xml:space="preserve"> </w:t>
      </w:r>
      <w:r w:rsidRPr="006632F3">
        <w:rPr>
          <w:rFonts w:ascii="Times New Roman" w:eastAsia="Arial" w:hAnsi="Times New Roman" w:cs="Times New Roman"/>
          <w:color w:val="696969"/>
        </w:rPr>
        <w:t>query</w:t>
      </w:r>
      <w:r w:rsidRPr="006632F3">
        <w:rPr>
          <w:rFonts w:ascii="Times New Roman" w:eastAsia="Arial" w:hAnsi="Times New Roman" w:cs="Times New Roman"/>
          <w:color w:val="696969"/>
          <w:spacing w:val="24"/>
        </w:rPr>
        <w:t xml:space="preserve"> </w:t>
      </w:r>
      <w:r w:rsidRPr="006632F3">
        <w:rPr>
          <w:rFonts w:ascii="Times New Roman" w:eastAsia="Arial" w:hAnsi="Times New Roman" w:cs="Times New Roman"/>
          <w:color w:val="7E7E7E"/>
        </w:rPr>
        <w:t>to</w:t>
      </w:r>
      <w:r w:rsidRPr="006632F3">
        <w:rPr>
          <w:rFonts w:ascii="Times New Roman" w:eastAsia="Arial" w:hAnsi="Times New Roman" w:cs="Times New Roman"/>
          <w:color w:val="7E7E7E"/>
          <w:spacing w:val="5"/>
        </w:rPr>
        <w:t xml:space="preserve"> </w:t>
      </w:r>
      <w:r w:rsidRPr="006632F3">
        <w:rPr>
          <w:rFonts w:ascii="Times New Roman" w:eastAsia="Arial" w:hAnsi="Times New Roman" w:cs="Times New Roman"/>
          <w:color w:val="696969"/>
          <w:spacing w:val="-8"/>
        </w:rPr>
        <w:t>a</w:t>
      </w:r>
      <w:r w:rsidRPr="006632F3">
        <w:rPr>
          <w:rFonts w:ascii="Times New Roman" w:eastAsia="Arial" w:hAnsi="Times New Roman" w:cs="Times New Roman"/>
          <w:color w:val="959595"/>
        </w:rPr>
        <w:t>ll</w:t>
      </w:r>
      <w:r w:rsidRPr="006632F3">
        <w:rPr>
          <w:rFonts w:ascii="Times New Roman" w:eastAsia="Arial" w:hAnsi="Times New Roman" w:cs="Times New Roman"/>
          <w:color w:val="959595"/>
          <w:spacing w:val="14"/>
        </w:rPr>
        <w:t xml:space="preserve"> </w:t>
      </w:r>
      <w:r w:rsidRPr="006632F3">
        <w:rPr>
          <w:rFonts w:ascii="Times New Roman" w:eastAsia="Arial" w:hAnsi="Times New Roman" w:cs="Times New Roman"/>
          <w:color w:val="7E7E7E"/>
        </w:rPr>
        <w:t>other</w:t>
      </w:r>
      <w:r w:rsidRPr="006632F3">
        <w:rPr>
          <w:rFonts w:ascii="Times New Roman" w:eastAsia="Arial" w:hAnsi="Times New Roman" w:cs="Times New Roman"/>
          <w:color w:val="7E7E7E"/>
          <w:spacing w:val="34"/>
        </w:rPr>
        <w:t xml:space="preserve"> </w:t>
      </w:r>
      <w:r w:rsidRPr="006632F3">
        <w:rPr>
          <w:rFonts w:ascii="Times New Roman" w:eastAsia="Arial" w:hAnsi="Times New Roman" w:cs="Times New Roman"/>
          <w:color w:val="7E7E7E"/>
          <w:spacing w:val="-18"/>
          <w:w w:val="130"/>
        </w:rPr>
        <w:t>r</w:t>
      </w:r>
      <w:r w:rsidRPr="006632F3">
        <w:rPr>
          <w:rFonts w:ascii="Times New Roman" w:eastAsia="Arial" w:hAnsi="Times New Roman" w:cs="Times New Roman"/>
          <w:color w:val="565656"/>
          <w:w w:val="116"/>
        </w:rPr>
        <w:t>e</w:t>
      </w:r>
      <w:r w:rsidRPr="006632F3">
        <w:rPr>
          <w:rFonts w:ascii="Times New Roman" w:eastAsia="Arial" w:hAnsi="Times New Roman" w:cs="Times New Roman"/>
          <w:color w:val="565656"/>
          <w:spacing w:val="-14"/>
          <w:w w:val="116"/>
        </w:rPr>
        <w:t>g</w:t>
      </w:r>
      <w:r w:rsidRPr="006632F3">
        <w:rPr>
          <w:rFonts w:ascii="Times New Roman" w:eastAsia="Arial" w:hAnsi="Times New Roman" w:cs="Times New Roman"/>
          <w:color w:val="7E7E7E"/>
          <w:w w:val="107"/>
        </w:rPr>
        <w:t>istr</w:t>
      </w:r>
      <w:r w:rsidRPr="006632F3">
        <w:rPr>
          <w:rFonts w:ascii="Times New Roman" w:eastAsia="Arial" w:hAnsi="Times New Roman" w:cs="Times New Roman"/>
          <w:color w:val="7E7E7E"/>
          <w:spacing w:val="-6"/>
          <w:w w:val="108"/>
        </w:rPr>
        <w:t>i</w:t>
      </w:r>
      <w:r w:rsidRPr="006632F3">
        <w:rPr>
          <w:rFonts w:ascii="Times New Roman" w:eastAsia="Arial" w:hAnsi="Times New Roman" w:cs="Times New Roman"/>
          <w:color w:val="565656"/>
          <w:w w:val="112"/>
        </w:rPr>
        <w:t>es</w:t>
      </w:r>
    </w:p>
    <w:p w14:paraId="7AACCAFF" w14:textId="77777777" w:rsidR="00583B21" w:rsidRPr="006632F3" w:rsidRDefault="00583B21" w:rsidP="00583B21">
      <w:pPr>
        <w:spacing w:before="14" w:after="0" w:line="258" w:lineRule="auto"/>
        <w:ind w:left="597" w:right="-1"/>
        <w:rPr>
          <w:rFonts w:ascii="Times New Roman" w:eastAsia="Arial" w:hAnsi="Times New Roman" w:cs="Times New Roman"/>
        </w:rPr>
      </w:pPr>
      <w:r w:rsidRPr="006632F3">
        <w:rPr>
          <w:rFonts w:ascii="Times New Roman" w:eastAsia="Arial" w:hAnsi="Times New Roman" w:cs="Times New Roman"/>
          <w:color w:val="959595"/>
          <w:spacing w:val="-11"/>
        </w:rPr>
        <w:t>(</w:t>
      </w:r>
      <w:r w:rsidRPr="006632F3">
        <w:rPr>
          <w:rFonts w:ascii="Times New Roman" w:eastAsia="Arial" w:hAnsi="Times New Roman" w:cs="Times New Roman"/>
          <w:color w:val="696969"/>
          <w:spacing w:val="-8"/>
        </w:rPr>
        <w:t>4</w:t>
      </w:r>
      <w:r w:rsidRPr="006632F3">
        <w:rPr>
          <w:rFonts w:ascii="Times New Roman" w:eastAsia="Arial" w:hAnsi="Times New Roman" w:cs="Times New Roman"/>
          <w:color w:val="959595"/>
        </w:rPr>
        <w:t>)</w:t>
      </w:r>
      <w:r w:rsidRPr="006632F3">
        <w:rPr>
          <w:rFonts w:ascii="Times New Roman" w:eastAsia="Arial" w:hAnsi="Times New Roman" w:cs="Times New Roman"/>
          <w:color w:val="959595"/>
          <w:spacing w:val="33"/>
        </w:rPr>
        <w:t xml:space="preserve"> </w:t>
      </w:r>
      <w:r w:rsidRPr="006632F3">
        <w:rPr>
          <w:rFonts w:ascii="Times New Roman" w:eastAsia="Arial" w:hAnsi="Times New Roman" w:cs="Times New Roman"/>
          <w:color w:val="696969"/>
          <w:spacing w:val="-18"/>
          <w:w w:val="135"/>
        </w:rPr>
        <w:t>F</w:t>
      </w:r>
      <w:r w:rsidRPr="006632F3">
        <w:rPr>
          <w:rFonts w:ascii="Times New Roman" w:eastAsia="Arial" w:hAnsi="Times New Roman" w:cs="Times New Roman"/>
          <w:color w:val="959595"/>
          <w:spacing w:val="-18"/>
          <w:w w:val="153"/>
        </w:rPr>
        <w:t>I</w:t>
      </w:r>
      <w:r w:rsidRPr="006632F3">
        <w:rPr>
          <w:rFonts w:ascii="Times New Roman" w:eastAsia="Arial" w:hAnsi="Times New Roman" w:cs="Times New Roman"/>
          <w:color w:val="696969"/>
          <w:w w:val="104"/>
        </w:rPr>
        <w:t>LTER_SE</w:t>
      </w:r>
      <w:r w:rsidRPr="006632F3">
        <w:rPr>
          <w:rFonts w:ascii="Times New Roman" w:eastAsia="Arial" w:hAnsi="Times New Roman" w:cs="Times New Roman"/>
          <w:color w:val="696969"/>
          <w:spacing w:val="-3"/>
          <w:w w:val="105"/>
        </w:rPr>
        <w:t>R</w:t>
      </w:r>
      <w:r w:rsidRPr="006632F3">
        <w:rPr>
          <w:rFonts w:ascii="Times New Roman" w:eastAsia="Arial" w:hAnsi="Times New Roman" w:cs="Times New Roman"/>
          <w:color w:val="959595"/>
          <w:w w:val="105"/>
        </w:rPr>
        <w:t>VICE_POLIC</w:t>
      </w:r>
      <w:r w:rsidRPr="006632F3">
        <w:rPr>
          <w:rFonts w:ascii="Times New Roman" w:eastAsia="Arial" w:hAnsi="Times New Roman" w:cs="Times New Roman"/>
          <w:color w:val="959595"/>
          <w:spacing w:val="1"/>
          <w:w w:val="105"/>
        </w:rPr>
        <w:t>Y</w:t>
      </w:r>
      <w:r w:rsidRPr="006632F3">
        <w:rPr>
          <w:rFonts w:ascii="Times New Roman" w:eastAsia="Arial" w:hAnsi="Times New Roman" w:cs="Times New Roman"/>
          <w:color w:val="696969"/>
          <w:w w:val="104"/>
        </w:rPr>
        <w:t>_QUERY</w:t>
      </w:r>
      <w:r w:rsidRPr="006632F3">
        <w:rPr>
          <w:rFonts w:ascii="Times New Roman" w:eastAsia="Arial" w:hAnsi="Times New Roman" w:cs="Times New Roman"/>
          <w:color w:val="696969"/>
          <w:spacing w:val="-8"/>
        </w:rPr>
        <w:t xml:space="preserve"> </w:t>
      </w:r>
      <w:r w:rsidRPr="006632F3">
        <w:rPr>
          <w:rFonts w:ascii="Times New Roman" w:eastAsia="Arial" w:hAnsi="Times New Roman" w:cs="Times New Roman"/>
          <w:color w:val="959595"/>
          <w:w w:val="113"/>
        </w:rPr>
        <w:t>(loc</w:t>
      </w:r>
      <w:r w:rsidRPr="006632F3">
        <w:rPr>
          <w:rFonts w:ascii="Times New Roman" w:eastAsia="Arial" w:hAnsi="Times New Roman" w:cs="Times New Roman"/>
          <w:color w:val="959595"/>
          <w:spacing w:val="-12"/>
          <w:w w:val="113"/>
        </w:rPr>
        <w:t>a</w:t>
      </w:r>
      <w:r w:rsidRPr="006632F3">
        <w:rPr>
          <w:rFonts w:ascii="Times New Roman" w:eastAsia="Arial" w:hAnsi="Times New Roman" w:cs="Times New Roman"/>
          <w:color w:val="696969"/>
          <w:w w:val="94"/>
        </w:rPr>
        <w:t>/=tnu</w:t>
      </w:r>
      <w:r w:rsidRPr="006632F3">
        <w:rPr>
          <w:rFonts w:ascii="Times New Roman" w:eastAsia="Arial" w:hAnsi="Times New Roman" w:cs="Times New Roman"/>
          <w:color w:val="696969"/>
          <w:spacing w:val="3"/>
          <w:w w:val="95"/>
        </w:rPr>
        <w:t>e</w:t>
      </w:r>
      <w:proofErr w:type="gramStart"/>
      <w:r w:rsidRPr="006632F3">
        <w:rPr>
          <w:rFonts w:ascii="Times New Roman" w:eastAsia="Arial" w:hAnsi="Times New Roman" w:cs="Times New Roman"/>
          <w:color w:val="AAAAAA"/>
          <w:spacing w:val="-9"/>
          <w:w w:val="206"/>
        </w:rPr>
        <w:t>,</w:t>
      </w:r>
      <w:r w:rsidRPr="006632F3">
        <w:rPr>
          <w:rFonts w:ascii="Times New Roman" w:eastAsia="Arial" w:hAnsi="Times New Roman" w:cs="Times New Roman"/>
          <w:color w:val="7E7E7E"/>
          <w:w w:val="110"/>
        </w:rPr>
        <w:t>wit</w:t>
      </w:r>
      <w:r w:rsidRPr="006632F3">
        <w:rPr>
          <w:rFonts w:ascii="Times New Roman" w:eastAsia="Arial" w:hAnsi="Times New Roman" w:cs="Times New Roman"/>
          <w:color w:val="7E7E7E"/>
          <w:w w:val="111"/>
        </w:rPr>
        <w:t>h</w:t>
      </w:r>
      <w:proofErr w:type="gramEnd"/>
      <w:r w:rsidRPr="006632F3">
        <w:rPr>
          <w:rFonts w:ascii="Times New Roman" w:eastAsia="Arial" w:hAnsi="Times New Roman" w:cs="Times New Roman"/>
          <w:color w:val="7E7E7E"/>
          <w:spacing w:val="-2"/>
        </w:rPr>
        <w:t xml:space="preserve"> </w:t>
      </w:r>
      <w:r w:rsidRPr="006632F3">
        <w:rPr>
          <w:rFonts w:ascii="Times New Roman" w:eastAsia="Arial" w:hAnsi="Times New Roman" w:cs="Times New Roman"/>
          <w:color w:val="7E7E7E"/>
          <w:w w:val="107"/>
        </w:rPr>
        <w:t>ti</w:t>
      </w:r>
      <w:r w:rsidRPr="006632F3">
        <w:rPr>
          <w:rFonts w:ascii="Times New Roman" w:eastAsia="Arial" w:hAnsi="Times New Roman" w:cs="Times New Roman"/>
          <w:color w:val="7E7E7E"/>
          <w:spacing w:val="-7"/>
          <w:w w:val="107"/>
        </w:rPr>
        <w:t>m</w:t>
      </w:r>
      <w:r w:rsidRPr="006632F3">
        <w:rPr>
          <w:rFonts w:ascii="Times New Roman" w:eastAsia="Arial" w:hAnsi="Times New Roman" w:cs="Times New Roman"/>
          <w:color w:val="565656"/>
          <w:w w:val="107"/>
        </w:rPr>
        <w:t>e</w:t>
      </w:r>
      <w:r w:rsidRPr="006632F3">
        <w:rPr>
          <w:rFonts w:ascii="Times New Roman" w:eastAsia="Arial" w:hAnsi="Times New Roman" w:cs="Times New Roman"/>
          <w:color w:val="565656"/>
          <w:spacing w:val="-14"/>
          <w:w w:val="107"/>
        </w:rPr>
        <w:t>s</w:t>
      </w:r>
      <w:r w:rsidRPr="006632F3">
        <w:rPr>
          <w:rFonts w:ascii="Times New Roman" w:eastAsia="Arial" w:hAnsi="Times New Roman" w:cs="Times New Roman"/>
          <w:color w:val="7E7E7E"/>
          <w:w w:val="107"/>
        </w:rPr>
        <w:t>tamp)</w:t>
      </w:r>
      <w:r w:rsidRPr="006632F3">
        <w:rPr>
          <w:rFonts w:ascii="Times New Roman" w:eastAsia="Arial" w:hAnsi="Times New Roman" w:cs="Times New Roman"/>
          <w:color w:val="7E7E7E"/>
          <w:spacing w:val="-21"/>
          <w:w w:val="107"/>
        </w:rPr>
        <w:t xml:space="preserve"> </w:t>
      </w:r>
      <w:r w:rsidRPr="006632F3">
        <w:rPr>
          <w:rFonts w:ascii="Times New Roman" w:eastAsia="Arial" w:hAnsi="Times New Roman" w:cs="Times New Roman"/>
          <w:color w:val="696969"/>
          <w:w w:val="108"/>
        </w:rPr>
        <w:t>[Not</w:t>
      </w:r>
      <w:r w:rsidRPr="006632F3">
        <w:rPr>
          <w:rFonts w:ascii="Times New Roman" w:eastAsia="Arial" w:hAnsi="Times New Roman" w:cs="Times New Roman"/>
          <w:color w:val="696969"/>
          <w:spacing w:val="-13"/>
          <w:w w:val="109"/>
        </w:rPr>
        <w:t>e</w:t>
      </w:r>
      <w:r w:rsidRPr="006632F3">
        <w:rPr>
          <w:rFonts w:ascii="Times New Roman" w:eastAsia="Arial" w:hAnsi="Times New Roman" w:cs="Times New Roman"/>
          <w:color w:val="959595"/>
          <w:spacing w:val="-3"/>
          <w:w w:val="218"/>
        </w:rPr>
        <w:t>:</w:t>
      </w:r>
      <w:r w:rsidRPr="006632F3">
        <w:rPr>
          <w:rFonts w:ascii="Times New Roman" w:eastAsia="Arial" w:hAnsi="Times New Roman" w:cs="Times New Roman"/>
          <w:color w:val="7E7E7E"/>
          <w:w w:val="105"/>
        </w:rPr>
        <w:t>timestam</w:t>
      </w:r>
      <w:r w:rsidRPr="006632F3">
        <w:rPr>
          <w:rFonts w:ascii="Times New Roman" w:eastAsia="Arial" w:hAnsi="Times New Roman" w:cs="Times New Roman"/>
          <w:color w:val="7E7E7E"/>
          <w:w w:val="106"/>
        </w:rPr>
        <w:t>p</w:t>
      </w:r>
      <w:r w:rsidRPr="006632F3">
        <w:rPr>
          <w:rFonts w:ascii="Times New Roman" w:eastAsia="Arial" w:hAnsi="Times New Roman" w:cs="Times New Roman"/>
          <w:color w:val="7E7E7E"/>
          <w:spacing w:val="-6"/>
        </w:rPr>
        <w:t xml:space="preserve"> </w:t>
      </w:r>
      <w:r w:rsidRPr="006632F3">
        <w:rPr>
          <w:rFonts w:ascii="Times New Roman" w:eastAsia="Arial" w:hAnsi="Times New Roman" w:cs="Times New Roman"/>
          <w:color w:val="959595"/>
        </w:rPr>
        <w:t>is</w:t>
      </w:r>
      <w:r w:rsidRPr="006632F3">
        <w:rPr>
          <w:rFonts w:ascii="Times New Roman" w:eastAsia="Arial" w:hAnsi="Times New Roman" w:cs="Times New Roman"/>
          <w:color w:val="959595"/>
          <w:spacing w:val="9"/>
        </w:rPr>
        <w:t xml:space="preserve"> </w:t>
      </w:r>
      <w:r w:rsidRPr="006632F3">
        <w:rPr>
          <w:rFonts w:ascii="Times New Roman" w:eastAsia="Arial" w:hAnsi="Times New Roman" w:cs="Times New Roman"/>
          <w:color w:val="7E7E7E"/>
        </w:rPr>
        <w:t>a</w:t>
      </w:r>
      <w:r w:rsidRPr="006632F3">
        <w:rPr>
          <w:rFonts w:ascii="Times New Roman" w:eastAsia="Arial" w:hAnsi="Times New Roman" w:cs="Times New Roman"/>
          <w:color w:val="7E7E7E"/>
          <w:spacing w:val="2"/>
        </w:rPr>
        <w:t xml:space="preserve"> </w:t>
      </w:r>
      <w:r w:rsidRPr="006632F3">
        <w:rPr>
          <w:rFonts w:ascii="Times New Roman" w:eastAsia="Arial" w:hAnsi="Times New Roman" w:cs="Times New Roman"/>
          <w:color w:val="7E7E7E"/>
        </w:rPr>
        <w:t>unique</w:t>
      </w:r>
      <w:r w:rsidRPr="006632F3">
        <w:rPr>
          <w:rFonts w:ascii="Times New Roman" w:eastAsia="Arial" w:hAnsi="Times New Roman" w:cs="Times New Roman"/>
          <w:color w:val="7E7E7E"/>
          <w:spacing w:val="30"/>
        </w:rPr>
        <w:t xml:space="preserve"> </w:t>
      </w:r>
      <w:r w:rsidRPr="006632F3">
        <w:rPr>
          <w:rFonts w:ascii="Times New Roman" w:eastAsia="Arial" w:hAnsi="Times New Roman" w:cs="Times New Roman"/>
          <w:color w:val="959595"/>
          <w:w w:val="106"/>
        </w:rPr>
        <w:t xml:space="preserve">Identifier </w:t>
      </w:r>
      <w:r w:rsidRPr="006632F3">
        <w:rPr>
          <w:rFonts w:ascii="Times New Roman" w:eastAsia="Arial" w:hAnsi="Times New Roman" w:cs="Times New Roman"/>
          <w:color w:val="696969"/>
        </w:rPr>
        <w:t>for</w:t>
      </w:r>
      <w:r w:rsidRPr="006632F3">
        <w:rPr>
          <w:rFonts w:ascii="Times New Roman" w:eastAsia="Arial" w:hAnsi="Times New Roman" w:cs="Times New Roman"/>
          <w:color w:val="696969"/>
          <w:spacing w:val="9"/>
        </w:rPr>
        <w:t xml:space="preserve"> </w:t>
      </w:r>
      <w:r w:rsidRPr="006632F3">
        <w:rPr>
          <w:rFonts w:ascii="Times New Roman" w:eastAsia="Arial" w:hAnsi="Times New Roman" w:cs="Times New Roman"/>
          <w:color w:val="7E7E7E"/>
        </w:rPr>
        <w:t>the</w:t>
      </w:r>
      <w:r w:rsidRPr="006632F3">
        <w:rPr>
          <w:rFonts w:ascii="Times New Roman" w:eastAsia="Arial" w:hAnsi="Times New Roman" w:cs="Times New Roman"/>
          <w:color w:val="7E7E7E"/>
          <w:spacing w:val="22"/>
        </w:rPr>
        <w:t xml:space="preserve"> </w:t>
      </w:r>
      <w:r w:rsidRPr="006632F3">
        <w:rPr>
          <w:rFonts w:ascii="Times New Roman" w:eastAsia="Arial" w:hAnsi="Times New Roman" w:cs="Times New Roman"/>
          <w:color w:val="7E7E7E"/>
          <w:w w:val="105"/>
        </w:rPr>
        <w:t>query]</w:t>
      </w:r>
    </w:p>
    <w:p w14:paraId="51F49F0F" w14:textId="77777777" w:rsidR="00583B21" w:rsidRPr="006632F3" w:rsidRDefault="00583B21" w:rsidP="00583B21">
      <w:pPr>
        <w:spacing w:before="10" w:after="0" w:line="200" w:lineRule="exact"/>
        <w:rPr>
          <w:rFonts w:ascii="Times New Roman" w:hAnsi="Times New Roman" w:cs="Times New Roman"/>
        </w:rPr>
      </w:pPr>
    </w:p>
    <w:p w14:paraId="3086D732" w14:textId="77777777" w:rsidR="00583B21" w:rsidRPr="006632F3" w:rsidRDefault="00583B21" w:rsidP="00583B21">
      <w:pPr>
        <w:spacing w:after="0" w:line="258" w:lineRule="auto"/>
        <w:ind w:left="597" w:right="-48"/>
        <w:rPr>
          <w:rFonts w:ascii="Times New Roman" w:eastAsia="Arial" w:hAnsi="Times New Roman" w:cs="Times New Roman"/>
        </w:rPr>
      </w:pPr>
      <w:r w:rsidRPr="006632F3">
        <w:rPr>
          <w:rFonts w:ascii="Times New Roman" w:eastAsia="Arial" w:hAnsi="Times New Roman" w:cs="Times New Roman"/>
          <w:color w:val="7E7E7E"/>
        </w:rPr>
        <w:t>Step</w:t>
      </w:r>
      <w:r w:rsidRPr="006632F3">
        <w:rPr>
          <w:rFonts w:ascii="Times New Roman" w:eastAsia="Arial" w:hAnsi="Times New Roman" w:cs="Times New Roman"/>
          <w:color w:val="7E7E7E"/>
          <w:spacing w:val="23"/>
        </w:rPr>
        <w:t xml:space="preserve"> </w:t>
      </w:r>
      <w:r w:rsidRPr="006632F3">
        <w:rPr>
          <w:rFonts w:ascii="Times New Roman" w:eastAsia="Arial" w:hAnsi="Times New Roman" w:cs="Times New Roman"/>
          <w:color w:val="696969"/>
          <w:spacing w:val="-12"/>
          <w:w w:val="118"/>
        </w:rPr>
        <w:t>4</w:t>
      </w:r>
      <w:r w:rsidRPr="006632F3">
        <w:rPr>
          <w:rFonts w:ascii="Times New Roman" w:eastAsia="Arial" w:hAnsi="Times New Roman" w:cs="Times New Roman"/>
          <w:color w:val="C1C1C1"/>
          <w:spacing w:val="-2"/>
          <w:w w:val="218"/>
        </w:rPr>
        <w:t>.</w:t>
      </w:r>
      <w:r w:rsidRPr="006632F3">
        <w:rPr>
          <w:rFonts w:ascii="Times New Roman" w:eastAsia="Arial" w:hAnsi="Times New Roman" w:cs="Times New Roman"/>
          <w:color w:val="7E7E7E"/>
          <w:w w:val="98"/>
        </w:rPr>
        <w:t>Reg1str</w:t>
      </w:r>
      <w:r w:rsidRPr="006632F3">
        <w:rPr>
          <w:rFonts w:ascii="Times New Roman" w:eastAsia="Arial" w:hAnsi="Times New Roman" w:cs="Times New Roman"/>
          <w:color w:val="7E7E7E"/>
          <w:w w:val="99"/>
        </w:rPr>
        <w:t>y</w:t>
      </w:r>
      <w:r w:rsidRPr="006632F3">
        <w:rPr>
          <w:rFonts w:ascii="Times New Roman" w:eastAsia="Arial" w:hAnsi="Times New Roman" w:cs="Times New Roman"/>
          <w:color w:val="7E7E7E"/>
          <w:spacing w:val="-24"/>
        </w:rPr>
        <w:t xml:space="preserve"> </w:t>
      </w:r>
      <w:r w:rsidRPr="006632F3">
        <w:rPr>
          <w:rFonts w:ascii="Times New Roman" w:eastAsia="Arial" w:hAnsi="Times New Roman" w:cs="Times New Roman"/>
          <w:color w:val="7E7E7E"/>
          <w:w w:val="109"/>
        </w:rPr>
        <w:t>receives</w:t>
      </w:r>
      <w:r w:rsidRPr="006632F3">
        <w:rPr>
          <w:rFonts w:ascii="Times New Roman" w:eastAsia="Arial" w:hAnsi="Times New Roman" w:cs="Times New Roman"/>
          <w:color w:val="7E7E7E"/>
          <w:spacing w:val="-16"/>
          <w:w w:val="109"/>
        </w:rPr>
        <w:t xml:space="preserve"> </w:t>
      </w:r>
      <w:r w:rsidRPr="006632F3">
        <w:rPr>
          <w:rFonts w:ascii="Times New Roman" w:eastAsia="Arial" w:hAnsi="Times New Roman" w:cs="Times New Roman"/>
          <w:color w:val="7E7E7E"/>
        </w:rPr>
        <w:t>a</w:t>
      </w:r>
      <w:r w:rsidRPr="006632F3">
        <w:rPr>
          <w:rFonts w:ascii="Times New Roman" w:eastAsia="Arial" w:hAnsi="Times New Roman" w:cs="Times New Roman"/>
          <w:color w:val="7E7E7E"/>
          <w:spacing w:val="12"/>
        </w:rPr>
        <w:t xml:space="preserve"> </w:t>
      </w:r>
      <w:r w:rsidRPr="006632F3">
        <w:rPr>
          <w:rFonts w:ascii="Times New Roman" w:eastAsia="Arial" w:hAnsi="Times New Roman" w:cs="Times New Roman"/>
          <w:color w:val="7E7E7E"/>
        </w:rPr>
        <w:t>filter</w:t>
      </w:r>
      <w:r w:rsidRPr="006632F3">
        <w:rPr>
          <w:rFonts w:ascii="Times New Roman" w:eastAsia="Arial" w:hAnsi="Times New Roman" w:cs="Times New Roman"/>
          <w:color w:val="7E7E7E"/>
          <w:spacing w:val="6"/>
        </w:rPr>
        <w:t xml:space="preserve"> </w:t>
      </w:r>
      <w:r w:rsidRPr="006632F3">
        <w:rPr>
          <w:rFonts w:ascii="Times New Roman" w:eastAsia="Arial" w:hAnsi="Times New Roman" w:cs="Times New Roman"/>
          <w:color w:val="7E7E7E"/>
        </w:rPr>
        <w:t>query</w:t>
      </w:r>
      <w:r w:rsidRPr="006632F3">
        <w:rPr>
          <w:rFonts w:ascii="Times New Roman" w:eastAsia="Arial" w:hAnsi="Times New Roman" w:cs="Times New Roman"/>
          <w:color w:val="7E7E7E"/>
          <w:spacing w:val="26"/>
        </w:rPr>
        <w:t xml:space="preserve"> </w:t>
      </w:r>
      <w:r w:rsidRPr="006632F3">
        <w:rPr>
          <w:rFonts w:ascii="Times New Roman" w:eastAsia="Arial" w:hAnsi="Times New Roman" w:cs="Times New Roman"/>
          <w:color w:val="7E7E7E"/>
        </w:rPr>
        <w:t>with</w:t>
      </w:r>
      <w:r w:rsidRPr="006632F3">
        <w:rPr>
          <w:rFonts w:ascii="Times New Roman" w:eastAsia="Arial" w:hAnsi="Times New Roman" w:cs="Times New Roman"/>
          <w:color w:val="7E7E7E"/>
          <w:spacing w:val="6"/>
        </w:rPr>
        <w:t xml:space="preserve"> </w:t>
      </w:r>
      <w:r w:rsidRPr="006632F3">
        <w:rPr>
          <w:rFonts w:ascii="Times New Roman" w:eastAsia="Arial" w:hAnsi="Times New Roman" w:cs="Times New Roman"/>
          <w:color w:val="7E7E7E"/>
          <w:w w:val="110"/>
        </w:rPr>
        <w:t>loca</w:t>
      </w:r>
      <w:r w:rsidRPr="006632F3">
        <w:rPr>
          <w:rFonts w:ascii="Times New Roman" w:eastAsia="Arial" w:hAnsi="Times New Roman" w:cs="Times New Roman"/>
          <w:color w:val="7E7E7E"/>
          <w:spacing w:val="-20"/>
          <w:w w:val="110"/>
        </w:rPr>
        <w:t>l</w:t>
      </w:r>
      <w:r w:rsidRPr="006632F3">
        <w:rPr>
          <w:rFonts w:ascii="Times New Roman" w:eastAsia="Arial" w:hAnsi="Times New Roman" w:cs="Times New Roman"/>
          <w:color w:val="1F1F1F"/>
          <w:spacing w:val="-13"/>
          <w:w w:val="107"/>
        </w:rPr>
        <w:t>=</w:t>
      </w:r>
      <w:r w:rsidRPr="006632F3">
        <w:rPr>
          <w:rFonts w:ascii="Times New Roman" w:eastAsia="Arial" w:hAnsi="Times New Roman" w:cs="Times New Roman"/>
          <w:color w:val="696969"/>
          <w:w w:val="113"/>
        </w:rPr>
        <w:t>tru</w:t>
      </w:r>
      <w:r w:rsidRPr="006632F3">
        <w:rPr>
          <w:rFonts w:ascii="Times New Roman" w:eastAsia="Arial" w:hAnsi="Times New Roman" w:cs="Times New Roman"/>
          <w:color w:val="696969"/>
          <w:spacing w:val="-10"/>
          <w:w w:val="114"/>
        </w:rPr>
        <w:t>e</w:t>
      </w:r>
      <w:r w:rsidRPr="006632F3">
        <w:rPr>
          <w:rFonts w:ascii="Times New Roman" w:eastAsia="Arial" w:hAnsi="Times New Roman" w:cs="Times New Roman"/>
          <w:color w:val="959595"/>
          <w:w w:val="218"/>
        </w:rPr>
        <w:t>.</w:t>
      </w:r>
      <w:r w:rsidRPr="006632F3">
        <w:rPr>
          <w:rFonts w:ascii="Times New Roman" w:eastAsia="Arial" w:hAnsi="Times New Roman" w:cs="Times New Roman"/>
          <w:color w:val="7E7E7E"/>
          <w:w w:val="120"/>
        </w:rPr>
        <w:t>i</w:t>
      </w:r>
      <w:r w:rsidRPr="006632F3">
        <w:rPr>
          <w:rFonts w:ascii="Times New Roman" w:eastAsia="Arial" w:hAnsi="Times New Roman" w:cs="Times New Roman"/>
          <w:color w:val="7E7E7E"/>
          <w:w w:val="119"/>
        </w:rPr>
        <w:t>t</w:t>
      </w:r>
      <w:r w:rsidRPr="006632F3">
        <w:rPr>
          <w:rFonts w:ascii="Times New Roman" w:eastAsia="Arial" w:hAnsi="Times New Roman" w:cs="Times New Roman"/>
          <w:color w:val="7E7E7E"/>
          <w:spacing w:val="-13"/>
        </w:rPr>
        <w:t xml:space="preserve"> </w:t>
      </w:r>
      <w:r w:rsidRPr="006632F3">
        <w:rPr>
          <w:rFonts w:ascii="Times New Roman" w:eastAsia="Arial" w:hAnsi="Times New Roman" w:cs="Times New Roman"/>
          <w:color w:val="7E7E7E"/>
        </w:rPr>
        <w:t>will</w:t>
      </w:r>
      <w:r w:rsidRPr="006632F3">
        <w:rPr>
          <w:rFonts w:ascii="Times New Roman" w:eastAsia="Arial" w:hAnsi="Times New Roman" w:cs="Times New Roman"/>
          <w:color w:val="7E7E7E"/>
          <w:spacing w:val="10"/>
        </w:rPr>
        <w:t xml:space="preserve"> </w:t>
      </w:r>
      <w:proofErr w:type="gramStart"/>
      <w:r w:rsidRPr="006632F3">
        <w:rPr>
          <w:rFonts w:ascii="Times New Roman" w:eastAsia="Arial" w:hAnsi="Times New Roman" w:cs="Times New Roman"/>
          <w:color w:val="696969"/>
        </w:rPr>
        <w:t xml:space="preserve">response  </w:t>
      </w:r>
      <w:r w:rsidRPr="006632F3">
        <w:rPr>
          <w:rFonts w:ascii="Times New Roman" w:eastAsia="Arial" w:hAnsi="Times New Roman" w:cs="Times New Roman"/>
          <w:color w:val="7E7E7E"/>
        </w:rPr>
        <w:t>with</w:t>
      </w:r>
      <w:proofErr w:type="gramEnd"/>
      <w:r w:rsidRPr="006632F3">
        <w:rPr>
          <w:rFonts w:ascii="Times New Roman" w:eastAsia="Arial" w:hAnsi="Times New Roman" w:cs="Times New Roman"/>
          <w:color w:val="7E7E7E"/>
          <w:spacing w:val="16"/>
        </w:rPr>
        <w:t xml:space="preserve"> </w:t>
      </w:r>
      <w:r w:rsidRPr="006632F3">
        <w:rPr>
          <w:rFonts w:ascii="Times New Roman" w:eastAsia="Arial" w:hAnsi="Times New Roman" w:cs="Times New Roman"/>
          <w:color w:val="7E7E7E"/>
        </w:rPr>
        <w:t>the</w:t>
      </w:r>
      <w:r w:rsidRPr="006632F3">
        <w:rPr>
          <w:rFonts w:ascii="Times New Roman" w:eastAsia="Arial" w:hAnsi="Times New Roman" w:cs="Times New Roman"/>
          <w:color w:val="7E7E7E"/>
          <w:spacing w:val="4"/>
        </w:rPr>
        <w:t xml:space="preserve"> </w:t>
      </w:r>
      <w:r w:rsidRPr="006632F3">
        <w:rPr>
          <w:rFonts w:ascii="Times New Roman" w:eastAsia="Arial" w:hAnsi="Times New Roman" w:cs="Times New Roman"/>
          <w:color w:val="7E7E7E"/>
        </w:rPr>
        <w:t>result</w:t>
      </w:r>
      <w:r w:rsidRPr="006632F3">
        <w:rPr>
          <w:rFonts w:ascii="Times New Roman" w:eastAsia="Arial" w:hAnsi="Times New Roman" w:cs="Times New Roman"/>
          <w:color w:val="7E7E7E"/>
          <w:spacing w:val="19"/>
        </w:rPr>
        <w:t xml:space="preserve"> </w:t>
      </w:r>
      <w:r w:rsidRPr="006632F3">
        <w:rPr>
          <w:rFonts w:ascii="Times New Roman" w:eastAsia="Arial" w:hAnsi="Times New Roman" w:cs="Times New Roman"/>
          <w:color w:val="7E7E7E"/>
        </w:rPr>
        <w:lastRenderedPageBreak/>
        <w:t xml:space="preserve">immediately </w:t>
      </w:r>
      <w:r w:rsidRPr="006632F3">
        <w:rPr>
          <w:rFonts w:ascii="Times New Roman" w:eastAsia="Arial" w:hAnsi="Times New Roman" w:cs="Times New Roman"/>
          <w:color w:val="7E7E7E"/>
          <w:spacing w:val="17"/>
        </w:rPr>
        <w:t xml:space="preserve"> </w:t>
      </w:r>
      <w:r w:rsidRPr="006632F3">
        <w:rPr>
          <w:rFonts w:ascii="Times New Roman" w:eastAsia="Arial" w:hAnsi="Times New Roman" w:cs="Times New Roman"/>
          <w:color w:val="696969"/>
        </w:rPr>
        <w:t>through</w:t>
      </w:r>
      <w:r w:rsidRPr="006632F3">
        <w:rPr>
          <w:rFonts w:ascii="Times New Roman" w:eastAsia="Arial" w:hAnsi="Times New Roman" w:cs="Times New Roman"/>
          <w:color w:val="696969"/>
          <w:spacing w:val="24"/>
        </w:rPr>
        <w:t xml:space="preserve"> </w:t>
      </w:r>
      <w:r w:rsidRPr="006632F3">
        <w:rPr>
          <w:rFonts w:ascii="Times New Roman" w:eastAsia="Arial" w:hAnsi="Times New Roman" w:cs="Times New Roman"/>
          <w:color w:val="7E7E7E"/>
          <w:w w:val="109"/>
        </w:rPr>
        <w:t xml:space="preserve">the </w:t>
      </w:r>
      <w:r w:rsidRPr="006632F3">
        <w:rPr>
          <w:rFonts w:ascii="Times New Roman" w:eastAsia="Arial" w:hAnsi="Times New Roman" w:cs="Times New Roman"/>
          <w:color w:val="7E7E7E"/>
        </w:rPr>
        <w:t>umque</w:t>
      </w:r>
      <w:r w:rsidRPr="006632F3">
        <w:rPr>
          <w:rFonts w:ascii="Times New Roman" w:eastAsia="Arial" w:hAnsi="Times New Roman" w:cs="Times New Roman"/>
          <w:color w:val="7E7E7E"/>
          <w:spacing w:val="34"/>
        </w:rPr>
        <w:t xml:space="preserve"> </w:t>
      </w:r>
      <w:r w:rsidRPr="006632F3">
        <w:rPr>
          <w:rFonts w:ascii="Times New Roman" w:eastAsia="Arial" w:hAnsi="Times New Roman" w:cs="Times New Roman"/>
          <w:color w:val="696969"/>
        </w:rPr>
        <w:t>topic</w:t>
      </w:r>
      <w:r w:rsidRPr="006632F3">
        <w:rPr>
          <w:rFonts w:ascii="Times New Roman" w:eastAsia="Arial" w:hAnsi="Times New Roman" w:cs="Times New Roman"/>
          <w:color w:val="696969"/>
          <w:spacing w:val="8"/>
        </w:rPr>
        <w:t xml:space="preserve"> </w:t>
      </w:r>
      <w:r w:rsidRPr="006632F3">
        <w:rPr>
          <w:rFonts w:ascii="Times New Roman" w:eastAsia="Arial" w:hAnsi="Times New Roman" w:cs="Times New Roman"/>
          <w:i/>
          <w:color w:val="7E7E7E"/>
        </w:rPr>
        <w:t>of</w:t>
      </w:r>
      <w:r w:rsidRPr="006632F3">
        <w:rPr>
          <w:rFonts w:ascii="Times New Roman" w:eastAsia="Arial" w:hAnsi="Times New Roman" w:cs="Times New Roman"/>
          <w:i/>
          <w:color w:val="7E7E7E"/>
          <w:spacing w:val="33"/>
        </w:rPr>
        <w:t xml:space="preserve"> </w:t>
      </w:r>
      <w:r w:rsidRPr="006632F3">
        <w:rPr>
          <w:rFonts w:ascii="Times New Roman" w:eastAsia="Arial" w:hAnsi="Times New Roman" w:cs="Times New Roman"/>
          <w:color w:val="7E7E7E"/>
        </w:rPr>
        <w:t>the</w:t>
      </w:r>
      <w:r w:rsidRPr="006632F3">
        <w:rPr>
          <w:rFonts w:ascii="Times New Roman" w:eastAsia="Arial" w:hAnsi="Times New Roman" w:cs="Times New Roman"/>
          <w:color w:val="7E7E7E"/>
          <w:spacing w:val="4"/>
        </w:rPr>
        <w:t xml:space="preserve"> </w:t>
      </w:r>
      <w:r w:rsidRPr="006632F3">
        <w:rPr>
          <w:rFonts w:ascii="Times New Roman" w:eastAsia="Arial" w:hAnsi="Times New Roman" w:cs="Times New Roman"/>
          <w:color w:val="959595"/>
        </w:rPr>
        <w:t>request</w:t>
      </w:r>
      <w:r w:rsidRPr="006632F3">
        <w:rPr>
          <w:rFonts w:ascii="Times New Roman" w:eastAsia="Arial" w:hAnsi="Times New Roman" w:cs="Times New Roman"/>
          <w:color w:val="959595"/>
          <w:spacing w:val="32"/>
        </w:rPr>
        <w:t xml:space="preserve"> </w:t>
      </w:r>
      <w:r w:rsidRPr="006632F3">
        <w:rPr>
          <w:rFonts w:ascii="Times New Roman" w:eastAsia="Arial" w:hAnsi="Times New Roman" w:cs="Times New Roman"/>
          <w:color w:val="959595"/>
          <w:w w:val="106"/>
        </w:rPr>
        <w:t>registry.</w:t>
      </w:r>
    </w:p>
    <w:p w14:paraId="3FFA5D59" w14:textId="77777777" w:rsidR="00583B21" w:rsidRPr="006632F3" w:rsidRDefault="00583B21" w:rsidP="00583B21">
      <w:pPr>
        <w:spacing w:after="0" w:line="240" w:lineRule="auto"/>
        <w:ind w:left="597" w:right="-20"/>
        <w:rPr>
          <w:rFonts w:ascii="Times New Roman" w:eastAsia="Arial" w:hAnsi="Times New Roman" w:cs="Times New Roman"/>
        </w:rPr>
      </w:pPr>
      <w:r w:rsidRPr="006632F3">
        <w:rPr>
          <w:rFonts w:ascii="Times New Roman" w:eastAsia="Arial" w:hAnsi="Times New Roman" w:cs="Times New Roman"/>
          <w:color w:val="959595"/>
        </w:rPr>
        <w:t>(5)</w:t>
      </w:r>
      <w:r w:rsidRPr="006632F3">
        <w:rPr>
          <w:rFonts w:ascii="Times New Roman" w:eastAsia="Arial" w:hAnsi="Times New Roman" w:cs="Times New Roman"/>
          <w:color w:val="959595"/>
          <w:spacing w:val="11"/>
        </w:rPr>
        <w:t xml:space="preserve"> </w:t>
      </w:r>
      <w:r w:rsidRPr="006632F3">
        <w:rPr>
          <w:rFonts w:ascii="Times New Roman" w:eastAsia="Arial" w:hAnsi="Times New Roman" w:cs="Times New Roman"/>
          <w:color w:val="7E7E7E"/>
          <w:w w:val="106"/>
        </w:rPr>
        <w:t>FI</w:t>
      </w:r>
      <w:r w:rsidRPr="006632F3">
        <w:rPr>
          <w:rFonts w:ascii="Times New Roman" w:eastAsia="Arial" w:hAnsi="Times New Roman" w:cs="Times New Roman"/>
          <w:color w:val="7E7E7E"/>
          <w:spacing w:val="-13"/>
          <w:w w:val="106"/>
        </w:rPr>
        <w:t>L</w:t>
      </w:r>
      <w:r w:rsidRPr="006632F3">
        <w:rPr>
          <w:rFonts w:ascii="Times New Roman" w:eastAsia="Arial" w:hAnsi="Times New Roman" w:cs="Times New Roman"/>
          <w:color w:val="7E7E7E"/>
          <w:w w:val="106"/>
        </w:rPr>
        <w:t>TER_SERVICE_POLIC</w:t>
      </w:r>
      <w:r w:rsidRPr="006632F3">
        <w:rPr>
          <w:rFonts w:ascii="Times New Roman" w:eastAsia="Arial" w:hAnsi="Times New Roman" w:cs="Times New Roman"/>
          <w:color w:val="7E7E7E"/>
          <w:spacing w:val="2"/>
          <w:w w:val="106"/>
        </w:rPr>
        <w:t>Y</w:t>
      </w:r>
      <w:r w:rsidRPr="006632F3">
        <w:rPr>
          <w:rFonts w:ascii="Times New Roman" w:eastAsia="Arial" w:hAnsi="Times New Roman" w:cs="Times New Roman"/>
          <w:color w:val="7E7E7E"/>
          <w:w w:val="106"/>
        </w:rPr>
        <w:t>_QUER</w:t>
      </w:r>
      <w:r w:rsidRPr="006632F3">
        <w:rPr>
          <w:rFonts w:ascii="Times New Roman" w:eastAsia="Arial" w:hAnsi="Times New Roman" w:cs="Times New Roman"/>
          <w:color w:val="7E7E7E"/>
          <w:spacing w:val="2"/>
          <w:w w:val="106"/>
        </w:rPr>
        <w:t>Y</w:t>
      </w:r>
      <w:r w:rsidRPr="006632F3">
        <w:rPr>
          <w:rFonts w:ascii="Times New Roman" w:eastAsia="Arial" w:hAnsi="Times New Roman" w:cs="Times New Roman"/>
          <w:color w:val="444444"/>
          <w:spacing w:val="-11"/>
          <w:w w:val="106"/>
        </w:rPr>
        <w:t>_</w:t>
      </w:r>
      <w:r w:rsidRPr="006632F3">
        <w:rPr>
          <w:rFonts w:ascii="Times New Roman" w:eastAsia="Arial" w:hAnsi="Times New Roman" w:cs="Times New Roman"/>
          <w:color w:val="696969"/>
          <w:spacing w:val="-5"/>
          <w:w w:val="106"/>
        </w:rPr>
        <w:t>R</w:t>
      </w:r>
      <w:r w:rsidRPr="006632F3">
        <w:rPr>
          <w:rFonts w:ascii="Times New Roman" w:eastAsia="Arial" w:hAnsi="Times New Roman" w:cs="Times New Roman"/>
          <w:color w:val="444444"/>
          <w:spacing w:val="-6"/>
          <w:w w:val="106"/>
        </w:rPr>
        <w:t>E</w:t>
      </w:r>
      <w:r w:rsidRPr="006632F3">
        <w:rPr>
          <w:rFonts w:ascii="Times New Roman" w:eastAsia="Arial" w:hAnsi="Times New Roman" w:cs="Times New Roman"/>
          <w:color w:val="696969"/>
          <w:w w:val="106"/>
        </w:rPr>
        <w:t>SPON</w:t>
      </w:r>
      <w:r w:rsidRPr="006632F3">
        <w:rPr>
          <w:rFonts w:ascii="Times New Roman" w:eastAsia="Arial" w:hAnsi="Times New Roman" w:cs="Times New Roman"/>
          <w:color w:val="696969"/>
          <w:spacing w:val="-11"/>
          <w:w w:val="106"/>
        </w:rPr>
        <w:t>S</w:t>
      </w:r>
      <w:r w:rsidRPr="006632F3">
        <w:rPr>
          <w:rFonts w:ascii="Times New Roman" w:eastAsia="Arial" w:hAnsi="Times New Roman" w:cs="Times New Roman"/>
          <w:color w:val="444444"/>
          <w:w w:val="106"/>
        </w:rPr>
        <w:t>E</w:t>
      </w:r>
      <w:r w:rsidRPr="006632F3">
        <w:rPr>
          <w:rFonts w:ascii="Times New Roman" w:eastAsia="Arial" w:hAnsi="Times New Roman" w:cs="Times New Roman"/>
          <w:color w:val="444444"/>
          <w:spacing w:val="18"/>
          <w:w w:val="106"/>
        </w:rPr>
        <w:t xml:space="preserve"> </w:t>
      </w:r>
      <w:r w:rsidRPr="006632F3">
        <w:rPr>
          <w:rFonts w:ascii="Times New Roman" w:eastAsia="Arial" w:hAnsi="Times New Roman" w:cs="Times New Roman"/>
          <w:color w:val="959595"/>
          <w:spacing w:val="-10"/>
          <w:w w:val="155"/>
        </w:rPr>
        <w:t>(</w:t>
      </w:r>
      <w:r w:rsidRPr="006632F3">
        <w:rPr>
          <w:rFonts w:ascii="Times New Roman" w:eastAsia="Arial" w:hAnsi="Times New Roman" w:cs="Times New Roman"/>
          <w:color w:val="696969"/>
          <w:spacing w:val="-67"/>
          <w:w w:val="105"/>
        </w:rPr>
        <w:t>o</w:t>
      </w:r>
      <w:r w:rsidRPr="006632F3">
        <w:rPr>
          <w:rFonts w:ascii="Times New Roman" w:eastAsia="Arial" w:hAnsi="Times New Roman" w:cs="Times New Roman"/>
          <w:color w:val="959595"/>
          <w:w w:val="155"/>
        </w:rPr>
        <w:t>l</w:t>
      </w:r>
      <w:r w:rsidRPr="006632F3">
        <w:rPr>
          <w:rFonts w:ascii="Times New Roman" w:eastAsia="Arial" w:hAnsi="Times New Roman" w:cs="Times New Roman"/>
          <w:color w:val="959595"/>
          <w:spacing w:val="-29"/>
        </w:rPr>
        <w:t xml:space="preserve"> </w:t>
      </w:r>
      <w:r w:rsidRPr="006632F3">
        <w:rPr>
          <w:rFonts w:ascii="Times New Roman" w:eastAsia="Arial" w:hAnsi="Times New Roman" w:cs="Times New Roman"/>
          <w:color w:val="696969"/>
          <w:w w:val="104"/>
        </w:rPr>
        <w:t>ca/=tru</w:t>
      </w:r>
      <w:r w:rsidRPr="006632F3">
        <w:rPr>
          <w:rFonts w:ascii="Times New Roman" w:eastAsia="Arial" w:hAnsi="Times New Roman" w:cs="Times New Roman"/>
          <w:color w:val="696969"/>
          <w:spacing w:val="-9"/>
          <w:w w:val="105"/>
        </w:rPr>
        <w:t>e</w:t>
      </w:r>
      <w:proofErr w:type="gramStart"/>
      <w:r w:rsidRPr="006632F3">
        <w:rPr>
          <w:rFonts w:ascii="Times New Roman" w:eastAsia="Arial" w:hAnsi="Times New Roman" w:cs="Times New Roman"/>
          <w:color w:val="AAAAAA"/>
          <w:spacing w:val="3"/>
          <w:w w:val="206"/>
        </w:rPr>
        <w:t>,</w:t>
      </w:r>
      <w:r w:rsidRPr="006632F3">
        <w:rPr>
          <w:rFonts w:ascii="Times New Roman" w:eastAsia="Arial" w:hAnsi="Times New Roman" w:cs="Times New Roman"/>
          <w:color w:val="7E7E7E"/>
          <w:w w:val="106"/>
        </w:rPr>
        <w:t>wit</w:t>
      </w:r>
      <w:r w:rsidRPr="006632F3">
        <w:rPr>
          <w:rFonts w:ascii="Times New Roman" w:eastAsia="Arial" w:hAnsi="Times New Roman" w:cs="Times New Roman"/>
          <w:color w:val="7E7E7E"/>
          <w:w w:val="107"/>
        </w:rPr>
        <w:t>h</w:t>
      </w:r>
      <w:proofErr w:type="gramEnd"/>
      <w:r w:rsidRPr="006632F3">
        <w:rPr>
          <w:rFonts w:ascii="Times New Roman" w:eastAsia="Arial" w:hAnsi="Times New Roman" w:cs="Times New Roman"/>
          <w:color w:val="7E7E7E"/>
          <w:spacing w:val="-4"/>
        </w:rPr>
        <w:t xml:space="preserve"> </w:t>
      </w:r>
      <w:r w:rsidRPr="006632F3">
        <w:rPr>
          <w:rFonts w:ascii="Times New Roman" w:eastAsia="Arial" w:hAnsi="Times New Roman" w:cs="Times New Roman"/>
          <w:color w:val="696969"/>
          <w:spacing w:val="-14"/>
          <w:w w:val="109"/>
        </w:rPr>
        <w:t>t</w:t>
      </w:r>
      <w:r w:rsidRPr="006632F3">
        <w:rPr>
          <w:rFonts w:ascii="Times New Roman" w:eastAsia="Arial" w:hAnsi="Times New Roman" w:cs="Times New Roman"/>
          <w:color w:val="959595"/>
          <w:w w:val="109"/>
        </w:rPr>
        <w:t>i</w:t>
      </w:r>
      <w:r w:rsidRPr="006632F3">
        <w:rPr>
          <w:rFonts w:ascii="Times New Roman" w:eastAsia="Arial" w:hAnsi="Times New Roman" w:cs="Times New Roman"/>
          <w:color w:val="959595"/>
          <w:spacing w:val="-8"/>
          <w:w w:val="109"/>
        </w:rPr>
        <w:t>m</w:t>
      </w:r>
      <w:r w:rsidRPr="006632F3">
        <w:rPr>
          <w:rFonts w:ascii="Times New Roman" w:eastAsia="Arial" w:hAnsi="Times New Roman" w:cs="Times New Roman"/>
          <w:color w:val="696969"/>
          <w:w w:val="109"/>
        </w:rPr>
        <w:t>estam</w:t>
      </w:r>
      <w:r w:rsidRPr="006632F3">
        <w:rPr>
          <w:rFonts w:ascii="Times New Roman" w:eastAsia="Arial" w:hAnsi="Times New Roman" w:cs="Times New Roman"/>
          <w:color w:val="696969"/>
          <w:spacing w:val="-8"/>
          <w:w w:val="109"/>
        </w:rPr>
        <w:t>p</w:t>
      </w:r>
      <w:r w:rsidRPr="006632F3">
        <w:rPr>
          <w:rFonts w:ascii="Times New Roman" w:eastAsia="Arial" w:hAnsi="Times New Roman" w:cs="Times New Roman"/>
          <w:color w:val="959595"/>
          <w:w w:val="109"/>
        </w:rPr>
        <w:t>)</w:t>
      </w:r>
    </w:p>
    <w:p w14:paraId="02DC046A" w14:textId="77777777" w:rsidR="00583B21" w:rsidRPr="006632F3" w:rsidRDefault="00583B21" w:rsidP="00583B21">
      <w:pPr>
        <w:spacing w:before="9" w:after="0" w:line="190" w:lineRule="exact"/>
        <w:rPr>
          <w:rFonts w:ascii="Times New Roman" w:hAnsi="Times New Roman" w:cs="Times New Roman"/>
        </w:rPr>
      </w:pPr>
    </w:p>
    <w:p w14:paraId="4DA20B42" w14:textId="77777777" w:rsidR="00583B21" w:rsidRPr="006632F3" w:rsidRDefault="00583B21" w:rsidP="00583B21">
      <w:pPr>
        <w:spacing w:after="0" w:line="240" w:lineRule="auto"/>
        <w:ind w:left="597" w:right="-20"/>
        <w:rPr>
          <w:rFonts w:ascii="Times New Roman" w:eastAsia="Arial" w:hAnsi="Times New Roman" w:cs="Times New Roman"/>
        </w:rPr>
      </w:pPr>
      <w:proofErr w:type="gramStart"/>
      <w:r w:rsidRPr="006632F3">
        <w:rPr>
          <w:rFonts w:ascii="Times New Roman" w:eastAsia="Arial" w:hAnsi="Times New Roman" w:cs="Times New Roman"/>
          <w:color w:val="7E7E7E"/>
          <w:w w:val="95"/>
        </w:rPr>
        <w:t>step</w:t>
      </w:r>
      <w:proofErr w:type="gramEnd"/>
      <w:r w:rsidRPr="006632F3">
        <w:rPr>
          <w:rFonts w:ascii="Times New Roman" w:eastAsia="Arial" w:hAnsi="Times New Roman" w:cs="Times New Roman"/>
          <w:color w:val="7E7E7E"/>
          <w:spacing w:val="-10"/>
          <w:w w:val="95"/>
        </w:rPr>
        <w:t xml:space="preserve"> </w:t>
      </w:r>
      <w:r w:rsidRPr="006632F3">
        <w:rPr>
          <w:rFonts w:ascii="Times New Roman" w:eastAsia="Arial" w:hAnsi="Times New Roman" w:cs="Times New Roman"/>
          <w:color w:val="7E7E7E"/>
          <w:spacing w:val="-12"/>
          <w:w w:val="86"/>
        </w:rPr>
        <w:t>5</w:t>
      </w:r>
      <w:r w:rsidRPr="006632F3">
        <w:rPr>
          <w:rFonts w:ascii="Times New Roman" w:eastAsia="Arial" w:hAnsi="Times New Roman" w:cs="Times New Roman"/>
          <w:color w:val="C1C1C1"/>
          <w:spacing w:val="-1"/>
          <w:w w:val="174"/>
        </w:rPr>
        <w:t>.</w:t>
      </w:r>
      <w:r w:rsidRPr="006632F3">
        <w:rPr>
          <w:rFonts w:ascii="Times New Roman" w:eastAsia="Arial" w:hAnsi="Times New Roman" w:cs="Times New Roman"/>
          <w:color w:val="696969"/>
          <w:w w:val="90"/>
        </w:rPr>
        <w:t>Re</w:t>
      </w:r>
      <w:r w:rsidRPr="006632F3">
        <w:rPr>
          <w:rFonts w:ascii="Times New Roman" w:eastAsia="Arial" w:hAnsi="Times New Roman" w:cs="Times New Roman"/>
          <w:color w:val="696969"/>
          <w:spacing w:val="-29"/>
          <w:w w:val="90"/>
        </w:rPr>
        <w:t>g</w:t>
      </w:r>
      <w:r w:rsidRPr="006632F3">
        <w:rPr>
          <w:rFonts w:ascii="Times New Roman" w:eastAsia="Arial" w:hAnsi="Times New Roman" w:cs="Times New Roman"/>
          <w:color w:val="959595"/>
          <w:w w:val="83"/>
        </w:rPr>
        <w:t>rstr</w:t>
      </w:r>
      <w:r w:rsidRPr="006632F3">
        <w:rPr>
          <w:rFonts w:ascii="Times New Roman" w:eastAsia="Arial" w:hAnsi="Times New Roman" w:cs="Times New Roman"/>
          <w:color w:val="959595"/>
          <w:w w:val="84"/>
        </w:rPr>
        <w:t>y</w:t>
      </w:r>
      <w:r w:rsidRPr="006632F3">
        <w:rPr>
          <w:rFonts w:ascii="Times New Roman" w:eastAsia="Arial" w:hAnsi="Times New Roman" w:cs="Times New Roman"/>
          <w:color w:val="959595"/>
          <w:spacing w:val="-28"/>
        </w:rPr>
        <w:t xml:space="preserve"> </w:t>
      </w:r>
      <w:r w:rsidRPr="006632F3">
        <w:rPr>
          <w:rFonts w:ascii="Times New Roman" w:eastAsia="Arial" w:hAnsi="Times New Roman" w:cs="Times New Roman"/>
          <w:color w:val="696969"/>
          <w:w w:val="84"/>
        </w:rPr>
        <w:lastRenderedPageBreak/>
        <w:t>aggregates</w:t>
      </w:r>
      <w:r w:rsidRPr="006632F3">
        <w:rPr>
          <w:rFonts w:ascii="Times New Roman" w:eastAsia="Arial" w:hAnsi="Times New Roman" w:cs="Times New Roman"/>
          <w:color w:val="696969"/>
          <w:spacing w:val="5"/>
          <w:w w:val="84"/>
        </w:rPr>
        <w:t xml:space="preserve"> </w:t>
      </w:r>
      <w:r w:rsidRPr="006632F3">
        <w:rPr>
          <w:rFonts w:ascii="Times New Roman" w:eastAsia="Arial" w:hAnsi="Times New Roman" w:cs="Times New Roman"/>
          <w:color w:val="696969"/>
          <w:w w:val="84"/>
        </w:rPr>
        <w:t>the</w:t>
      </w:r>
      <w:r w:rsidRPr="006632F3">
        <w:rPr>
          <w:rFonts w:ascii="Times New Roman" w:eastAsia="Arial" w:hAnsi="Times New Roman" w:cs="Times New Roman"/>
          <w:color w:val="696969"/>
          <w:spacing w:val="-13"/>
          <w:w w:val="84"/>
        </w:rPr>
        <w:t xml:space="preserve"> </w:t>
      </w:r>
      <w:r w:rsidRPr="006632F3">
        <w:rPr>
          <w:rFonts w:ascii="Times New Roman" w:eastAsia="Arial" w:hAnsi="Times New Roman" w:cs="Times New Roman"/>
          <w:color w:val="565656"/>
          <w:w w:val="84"/>
        </w:rPr>
        <w:t>r</w:t>
      </w:r>
      <w:r w:rsidRPr="006632F3">
        <w:rPr>
          <w:rFonts w:ascii="Times New Roman" w:eastAsia="Arial" w:hAnsi="Times New Roman" w:cs="Times New Roman"/>
          <w:color w:val="565656"/>
          <w:spacing w:val="-3"/>
          <w:w w:val="84"/>
        </w:rPr>
        <w:t>e</w:t>
      </w:r>
      <w:r w:rsidRPr="006632F3">
        <w:rPr>
          <w:rFonts w:ascii="Times New Roman" w:eastAsia="Arial" w:hAnsi="Times New Roman" w:cs="Times New Roman"/>
          <w:color w:val="7E7E7E"/>
          <w:w w:val="84"/>
        </w:rPr>
        <w:t>spon</w:t>
      </w:r>
      <w:r w:rsidRPr="006632F3">
        <w:rPr>
          <w:rFonts w:ascii="Times New Roman" w:eastAsia="Arial" w:hAnsi="Times New Roman" w:cs="Times New Roman"/>
          <w:color w:val="7E7E7E"/>
          <w:spacing w:val="-12"/>
          <w:w w:val="84"/>
        </w:rPr>
        <w:t>s</w:t>
      </w:r>
      <w:r w:rsidRPr="006632F3">
        <w:rPr>
          <w:rFonts w:ascii="Times New Roman" w:eastAsia="Arial" w:hAnsi="Times New Roman" w:cs="Times New Roman"/>
          <w:color w:val="565656"/>
          <w:w w:val="84"/>
        </w:rPr>
        <w:t>es</w:t>
      </w:r>
      <w:r w:rsidRPr="006632F3">
        <w:rPr>
          <w:rFonts w:ascii="Times New Roman" w:eastAsia="Arial" w:hAnsi="Times New Roman" w:cs="Times New Roman"/>
          <w:color w:val="565656"/>
          <w:spacing w:val="5"/>
          <w:w w:val="84"/>
        </w:rPr>
        <w:t xml:space="preserve"> </w:t>
      </w:r>
      <w:r w:rsidRPr="006632F3">
        <w:rPr>
          <w:rFonts w:ascii="Times New Roman" w:eastAsia="Arial" w:hAnsi="Times New Roman" w:cs="Times New Roman"/>
          <w:color w:val="7E7E7E"/>
          <w:w w:val="84"/>
        </w:rPr>
        <w:t>(i</w:t>
      </w:r>
      <w:r w:rsidRPr="006632F3">
        <w:rPr>
          <w:rFonts w:ascii="Times New Roman" w:eastAsia="Arial" w:hAnsi="Times New Roman" w:cs="Times New Roman"/>
          <w:color w:val="7E7E7E"/>
          <w:spacing w:val="3"/>
          <w:w w:val="84"/>
        </w:rPr>
        <w:t>d</w:t>
      </w:r>
      <w:r w:rsidRPr="006632F3">
        <w:rPr>
          <w:rFonts w:ascii="Times New Roman" w:eastAsia="Arial" w:hAnsi="Times New Roman" w:cs="Times New Roman"/>
          <w:color w:val="565656"/>
          <w:spacing w:val="-7"/>
          <w:w w:val="84"/>
        </w:rPr>
        <w:t>e</w:t>
      </w:r>
      <w:r w:rsidRPr="006632F3">
        <w:rPr>
          <w:rFonts w:ascii="Times New Roman" w:eastAsia="Arial" w:hAnsi="Times New Roman" w:cs="Times New Roman"/>
          <w:color w:val="7E7E7E"/>
          <w:w w:val="84"/>
        </w:rPr>
        <w:t>ntified</w:t>
      </w:r>
      <w:r w:rsidRPr="006632F3">
        <w:rPr>
          <w:rFonts w:ascii="Times New Roman" w:eastAsia="Arial" w:hAnsi="Times New Roman" w:cs="Times New Roman"/>
          <w:color w:val="7E7E7E"/>
          <w:spacing w:val="18"/>
          <w:w w:val="84"/>
        </w:rPr>
        <w:t xml:space="preserve"> </w:t>
      </w:r>
      <w:r w:rsidRPr="006632F3">
        <w:rPr>
          <w:rFonts w:ascii="Times New Roman" w:eastAsia="Arial" w:hAnsi="Times New Roman" w:cs="Times New Roman"/>
          <w:color w:val="696969"/>
          <w:w w:val="84"/>
        </w:rPr>
        <w:t>by</w:t>
      </w:r>
      <w:r w:rsidRPr="006632F3">
        <w:rPr>
          <w:rFonts w:ascii="Times New Roman" w:eastAsia="Arial" w:hAnsi="Times New Roman" w:cs="Times New Roman"/>
          <w:color w:val="696969"/>
          <w:spacing w:val="6"/>
          <w:w w:val="84"/>
        </w:rPr>
        <w:t xml:space="preserve"> </w:t>
      </w:r>
      <w:r w:rsidRPr="006632F3">
        <w:rPr>
          <w:rFonts w:ascii="Times New Roman" w:eastAsia="Arial" w:hAnsi="Times New Roman" w:cs="Times New Roman"/>
          <w:color w:val="696969"/>
          <w:spacing w:val="-34"/>
          <w:w w:val="91"/>
        </w:rPr>
        <w:t>t</w:t>
      </w:r>
      <w:r w:rsidRPr="006632F3">
        <w:rPr>
          <w:rFonts w:ascii="Times New Roman" w:eastAsia="Arial" w:hAnsi="Times New Roman" w:cs="Times New Roman"/>
          <w:color w:val="959595"/>
          <w:spacing w:val="-18"/>
          <w:w w:val="199"/>
        </w:rPr>
        <w:t>i</w:t>
      </w:r>
      <w:r w:rsidRPr="006632F3">
        <w:rPr>
          <w:rFonts w:ascii="Times New Roman" w:eastAsia="Arial" w:hAnsi="Times New Roman" w:cs="Times New Roman"/>
          <w:color w:val="696969"/>
          <w:spacing w:val="-6"/>
          <w:w w:val="91"/>
        </w:rPr>
        <w:t>m</w:t>
      </w:r>
      <w:r w:rsidRPr="006632F3">
        <w:rPr>
          <w:rFonts w:ascii="Times New Roman" w:eastAsia="Arial" w:hAnsi="Times New Roman" w:cs="Times New Roman"/>
          <w:color w:val="444444"/>
          <w:w w:val="86"/>
        </w:rPr>
        <w:t>es</w:t>
      </w:r>
      <w:r w:rsidRPr="006632F3">
        <w:rPr>
          <w:rFonts w:ascii="Times New Roman" w:eastAsia="Arial" w:hAnsi="Times New Roman" w:cs="Times New Roman"/>
          <w:color w:val="444444"/>
          <w:spacing w:val="-8"/>
          <w:w w:val="85"/>
        </w:rPr>
        <w:t>t</w:t>
      </w:r>
      <w:r w:rsidRPr="006632F3">
        <w:rPr>
          <w:rFonts w:ascii="Times New Roman" w:eastAsia="Arial" w:hAnsi="Times New Roman" w:cs="Times New Roman"/>
          <w:color w:val="696969"/>
          <w:w w:val="88"/>
        </w:rPr>
        <w:t>am</w:t>
      </w:r>
      <w:r w:rsidRPr="006632F3">
        <w:rPr>
          <w:rFonts w:ascii="Times New Roman" w:eastAsia="Arial" w:hAnsi="Times New Roman" w:cs="Times New Roman"/>
          <w:color w:val="696969"/>
          <w:spacing w:val="-9"/>
          <w:w w:val="88"/>
        </w:rPr>
        <w:t>p</w:t>
      </w:r>
      <w:r w:rsidRPr="006632F3">
        <w:rPr>
          <w:rFonts w:ascii="Times New Roman" w:eastAsia="Arial" w:hAnsi="Times New Roman" w:cs="Times New Roman"/>
          <w:color w:val="959595"/>
          <w:w w:val="99"/>
        </w:rPr>
        <w:t>)</w:t>
      </w:r>
      <w:r w:rsidRPr="006632F3">
        <w:rPr>
          <w:rFonts w:ascii="Times New Roman" w:eastAsia="Arial" w:hAnsi="Times New Roman" w:cs="Times New Roman"/>
          <w:color w:val="959595"/>
          <w:spacing w:val="-23"/>
        </w:rPr>
        <w:t xml:space="preserve"> </w:t>
      </w:r>
      <w:r w:rsidRPr="006632F3">
        <w:rPr>
          <w:rFonts w:ascii="Times New Roman" w:eastAsia="Arial" w:hAnsi="Times New Roman" w:cs="Times New Roman"/>
          <w:color w:val="696969"/>
          <w:w w:val="90"/>
        </w:rPr>
        <w:t>and</w:t>
      </w:r>
      <w:r w:rsidRPr="006632F3">
        <w:rPr>
          <w:rFonts w:ascii="Times New Roman" w:eastAsia="Arial" w:hAnsi="Times New Roman" w:cs="Times New Roman"/>
          <w:color w:val="696969"/>
          <w:spacing w:val="-31"/>
        </w:rPr>
        <w:t xml:space="preserve"> </w:t>
      </w:r>
      <w:r w:rsidRPr="006632F3">
        <w:rPr>
          <w:rFonts w:ascii="Times New Roman" w:eastAsia="Arial" w:hAnsi="Times New Roman" w:cs="Times New Roman"/>
          <w:color w:val="696969"/>
          <w:w w:val="88"/>
        </w:rPr>
        <w:t>send</w:t>
      </w:r>
      <w:r w:rsidRPr="006632F3">
        <w:rPr>
          <w:rFonts w:ascii="Times New Roman" w:eastAsia="Arial" w:hAnsi="Times New Roman" w:cs="Times New Roman"/>
          <w:color w:val="696969"/>
          <w:spacing w:val="-35"/>
        </w:rPr>
        <w:t xml:space="preserve"> </w:t>
      </w:r>
      <w:r w:rsidRPr="006632F3">
        <w:rPr>
          <w:rFonts w:ascii="Times New Roman" w:eastAsia="Arial" w:hAnsi="Times New Roman" w:cs="Times New Roman"/>
          <w:color w:val="7E7E7E"/>
          <w:w w:val="83"/>
        </w:rPr>
        <w:t>ba</w:t>
      </w:r>
      <w:r w:rsidRPr="006632F3">
        <w:rPr>
          <w:rFonts w:ascii="Times New Roman" w:eastAsia="Arial" w:hAnsi="Times New Roman" w:cs="Times New Roman"/>
          <w:color w:val="7E7E7E"/>
          <w:spacing w:val="-1"/>
          <w:w w:val="83"/>
        </w:rPr>
        <w:t>c</w:t>
      </w:r>
      <w:r w:rsidRPr="006632F3">
        <w:rPr>
          <w:rFonts w:ascii="Times New Roman" w:eastAsia="Arial" w:hAnsi="Times New Roman" w:cs="Times New Roman"/>
          <w:color w:val="565656"/>
          <w:w w:val="83"/>
        </w:rPr>
        <w:t>k</w:t>
      </w:r>
      <w:r w:rsidRPr="006632F3">
        <w:rPr>
          <w:rFonts w:ascii="Times New Roman" w:eastAsia="Arial" w:hAnsi="Times New Roman" w:cs="Times New Roman"/>
          <w:color w:val="565656"/>
          <w:spacing w:val="22"/>
          <w:w w:val="83"/>
        </w:rPr>
        <w:t xml:space="preserve"> </w:t>
      </w:r>
      <w:r w:rsidRPr="006632F3">
        <w:rPr>
          <w:rFonts w:ascii="Times New Roman" w:eastAsia="Arial" w:hAnsi="Times New Roman" w:cs="Times New Roman"/>
          <w:color w:val="7E7E7E"/>
          <w:w w:val="83"/>
        </w:rPr>
        <w:t>to</w:t>
      </w:r>
      <w:r w:rsidRPr="006632F3">
        <w:rPr>
          <w:rFonts w:ascii="Times New Roman" w:eastAsia="Arial" w:hAnsi="Times New Roman" w:cs="Times New Roman"/>
          <w:color w:val="7E7E7E"/>
          <w:spacing w:val="-4"/>
          <w:w w:val="83"/>
        </w:rPr>
        <w:t xml:space="preserve"> </w:t>
      </w:r>
      <w:r w:rsidRPr="006632F3">
        <w:rPr>
          <w:rFonts w:ascii="Times New Roman" w:eastAsia="Arial" w:hAnsi="Times New Roman" w:cs="Times New Roman"/>
          <w:color w:val="7E7E7E"/>
          <w:w w:val="83"/>
        </w:rPr>
        <w:t>Sensor</w:t>
      </w:r>
      <w:r w:rsidRPr="006632F3">
        <w:rPr>
          <w:rFonts w:ascii="Times New Roman" w:eastAsia="Arial" w:hAnsi="Times New Roman" w:cs="Times New Roman"/>
          <w:color w:val="7E7E7E"/>
          <w:spacing w:val="6"/>
          <w:w w:val="83"/>
        </w:rPr>
        <w:t xml:space="preserve"> </w:t>
      </w:r>
      <w:r w:rsidRPr="006632F3">
        <w:rPr>
          <w:rFonts w:ascii="Times New Roman" w:eastAsia="Arial" w:hAnsi="Times New Roman" w:cs="Times New Roman"/>
          <w:color w:val="7E7E7E"/>
        </w:rPr>
        <w:t>Grid</w:t>
      </w:r>
    </w:p>
    <w:p w14:paraId="5C96B805" w14:textId="77777777" w:rsidR="00583B21" w:rsidRPr="006632F3" w:rsidRDefault="00583B21" w:rsidP="00583B21">
      <w:pPr>
        <w:spacing w:before="6" w:after="0" w:line="240" w:lineRule="auto"/>
        <w:ind w:left="597" w:right="-20"/>
        <w:rPr>
          <w:rFonts w:ascii="Times New Roman" w:eastAsia="Arial" w:hAnsi="Times New Roman" w:cs="Times New Roman"/>
        </w:rPr>
      </w:pPr>
      <w:r w:rsidRPr="006632F3">
        <w:rPr>
          <w:rFonts w:ascii="Times New Roman" w:eastAsia="Arial" w:hAnsi="Times New Roman" w:cs="Times New Roman"/>
          <w:color w:val="959595"/>
        </w:rPr>
        <w:t>(6)</w:t>
      </w:r>
      <w:r w:rsidRPr="006632F3">
        <w:rPr>
          <w:rFonts w:ascii="Times New Roman" w:eastAsia="Arial" w:hAnsi="Times New Roman" w:cs="Times New Roman"/>
          <w:color w:val="959595"/>
          <w:spacing w:val="11"/>
        </w:rPr>
        <w:t xml:space="preserve"> </w:t>
      </w:r>
      <w:r w:rsidRPr="006632F3">
        <w:rPr>
          <w:rFonts w:ascii="Times New Roman" w:eastAsia="Arial" w:hAnsi="Times New Roman" w:cs="Times New Roman"/>
          <w:color w:val="696969"/>
          <w:spacing w:val="-12"/>
          <w:w w:val="108"/>
        </w:rPr>
        <w:t>F</w:t>
      </w:r>
      <w:r w:rsidRPr="006632F3">
        <w:rPr>
          <w:rFonts w:ascii="Times New Roman" w:eastAsia="Arial" w:hAnsi="Times New Roman" w:cs="Times New Roman"/>
          <w:color w:val="696969"/>
          <w:spacing w:val="-50"/>
          <w:w w:val="108"/>
        </w:rPr>
        <w:t>I</w:t>
      </w:r>
      <w:r w:rsidRPr="006632F3">
        <w:rPr>
          <w:rFonts w:ascii="Times New Roman" w:eastAsia="Arial" w:hAnsi="Times New Roman" w:cs="Times New Roman"/>
          <w:color w:val="444444"/>
          <w:spacing w:val="-13"/>
          <w:w w:val="108"/>
        </w:rPr>
        <w:t>L</w:t>
      </w:r>
      <w:r w:rsidRPr="006632F3">
        <w:rPr>
          <w:rFonts w:ascii="Times New Roman" w:eastAsia="Arial" w:hAnsi="Times New Roman" w:cs="Times New Roman"/>
          <w:color w:val="7E7E7E"/>
          <w:w w:val="108"/>
        </w:rPr>
        <w:t>TER_SERVICE_POLIC</w:t>
      </w:r>
      <w:r w:rsidRPr="006632F3">
        <w:rPr>
          <w:rFonts w:ascii="Times New Roman" w:eastAsia="Arial" w:hAnsi="Times New Roman" w:cs="Times New Roman"/>
          <w:color w:val="7E7E7E"/>
          <w:spacing w:val="2"/>
          <w:w w:val="108"/>
        </w:rPr>
        <w:t>Y</w:t>
      </w:r>
      <w:r w:rsidRPr="006632F3">
        <w:rPr>
          <w:rFonts w:ascii="Times New Roman" w:eastAsia="Arial" w:hAnsi="Times New Roman" w:cs="Times New Roman"/>
          <w:color w:val="565656"/>
          <w:spacing w:val="-17"/>
          <w:w w:val="108"/>
        </w:rPr>
        <w:t>_</w:t>
      </w:r>
      <w:r w:rsidRPr="006632F3">
        <w:rPr>
          <w:rFonts w:ascii="Times New Roman" w:eastAsia="Arial" w:hAnsi="Times New Roman" w:cs="Times New Roman"/>
          <w:color w:val="7E7E7E"/>
          <w:w w:val="108"/>
        </w:rPr>
        <w:t>QUER</w:t>
      </w:r>
      <w:r w:rsidRPr="006632F3">
        <w:rPr>
          <w:rFonts w:ascii="Times New Roman" w:eastAsia="Arial" w:hAnsi="Times New Roman" w:cs="Times New Roman"/>
          <w:color w:val="7E7E7E"/>
          <w:spacing w:val="2"/>
          <w:w w:val="108"/>
        </w:rPr>
        <w:t>Y</w:t>
      </w:r>
      <w:r w:rsidRPr="006632F3">
        <w:rPr>
          <w:rFonts w:ascii="Times New Roman" w:eastAsia="Arial" w:hAnsi="Times New Roman" w:cs="Times New Roman"/>
          <w:color w:val="444444"/>
          <w:spacing w:val="-11"/>
          <w:w w:val="108"/>
        </w:rPr>
        <w:t>_</w:t>
      </w:r>
      <w:r w:rsidRPr="006632F3">
        <w:rPr>
          <w:rFonts w:ascii="Times New Roman" w:eastAsia="Arial" w:hAnsi="Times New Roman" w:cs="Times New Roman"/>
          <w:color w:val="696969"/>
          <w:spacing w:val="-5"/>
          <w:w w:val="108"/>
        </w:rPr>
        <w:t>R</w:t>
      </w:r>
      <w:r w:rsidRPr="006632F3">
        <w:rPr>
          <w:rFonts w:ascii="Times New Roman" w:eastAsia="Arial" w:hAnsi="Times New Roman" w:cs="Times New Roman"/>
          <w:color w:val="313131"/>
          <w:spacing w:val="-6"/>
          <w:w w:val="108"/>
        </w:rPr>
        <w:t>E</w:t>
      </w:r>
      <w:r w:rsidRPr="006632F3">
        <w:rPr>
          <w:rFonts w:ascii="Times New Roman" w:eastAsia="Arial" w:hAnsi="Times New Roman" w:cs="Times New Roman"/>
          <w:color w:val="696969"/>
          <w:spacing w:val="-13"/>
          <w:w w:val="108"/>
        </w:rPr>
        <w:t>S</w:t>
      </w:r>
      <w:r w:rsidRPr="006632F3">
        <w:rPr>
          <w:rFonts w:ascii="Times New Roman" w:eastAsia="Arial" w:hAnsi="Times New Roman" w:cs="Times New Roman"/>
          <w:color w:val="444444"/>
          <w:spacing w:val="-4"/>
          <w:w w:val="108"/>
        </w:rPr>
        <w:t>P</w:t>
      </w:r>
      <w:r w:rsidRPr="006632F3">
        <w:rPr>
          <w:rFonts w:ascii="Times New Roman" w:eastAsia="Arial" w:hAnsi="Times New Roman" w:cs="Times New Roman"/>
          <w:color w:val="7E7E7E"/>
          <w:w w:val="108"/>
        </w:rPr>
        <w:t>ON</w:t>
      </w:r>
      <w:r w:rsidRPr="006632F3">
        <w:rPr>
          <w:rFonts w:ascii="Times New Roman" w:eastAsia="Arial" w:hAnsi="Times New Roman" w:cs="Times New Roman"/>
          <w:color w:val="7E7E7E"/>
          <w:spacing w:val="2"/>
          <w:w w:val="108"/>
        </w:rPr>
        <w:t>S</w:t>
      </w:r>
      <w:r w:rsidRPr="006632F3">
        <w:rPr>
          <w:rFonts w:ascii="Times New Roman" w:eastAsia="Arial" w:hAnsi="Times New Roman" w:cs="Times New Roman"/>
          <w:color w:val="444444"/>
          <w:w w:val="108"/>
        </w:rPr>
        <w:t>E</w:t>
      </w:r>
      <w:r w:rsidRPr="006632F3">
        <w:rPr>
          <w:rFonts w:ascii="Times New Roman" w:eastAsia="Arial" w:hAnsi="Times New Roman" w:cs="Times New Roman"/>
          <w:color w:val="444444"/>
          <w:spacing w:val="-6"/>
          <w:w w:val="108"/>
        </w:rPr>
        <w:t xml:space="preserve"> </w:t>
      </w:r>
      <w:r w:rsidRPr="006632F3">
        <w:rPr>
          <w:rFonts w:ascii="Times New Roman" w:eastAsia="Arial" w:hAnsi="Times New Roman" w:cs="Times New Roman"/>
          <w:color w:val="7E7E7E"/>
          <w:w w:val="107"/>
        </w:rPr>
        <w:t>(loca</w:t>
      </w:r>
      <w:r w:rsidRPr="006632F3">
        <w:rPr>
          <w:rFonts w:ascii="Times New Roman" w:eastAsia="Arial" w:hAnsi="Times New Roman" w:cs="Times New Roman"/>
          <w:color w:val="7E7E7E"/>
          <w:spacing w:val="-19"/>
          <w:w w:val="106"/>
        </w:rPr>
        <w:t>/</w:t>
      </w:r>
      <w:r w:rsidRPr="006632F3">
        <w:rPr>
          <w:rFonts w:ascii="Times New Roman" w:eastAsia="Arial" w:hAnsi="Times New Roman" w:cs="Times New Roman"/>
          <w:color w:val="1F1F1F"/>
          <w:spacing w:val="-3"/>
          <w:w w:val="123"/>
        </w:rPr>
        <w:t>=</w:t>
      </w:r>
      <w:r w:rsidRPr="006632F3">
        <w:rPr>
          <w:rFonts w:ascii="Times New Roman" w:eastAsia="Arial" w:hAnsi="Times New Roman" w:cs="Times New Roman"/>
          <w:color w:val="7E7E7E"/>
          <w:w w:val="102"/>
        </w:rPr>
        <w:t>f</w:t>
      </w:r>
      <w:r w:rsidRPr="006632F3">
        <w:rPr>
          <w:rFonts w:ascii="Times New Roman" w:eastAsia="Arial" w:hAnsi="Times New Roman" w:cs="Times New Roman"/>
          <w:color w:val="7E7E7E"/>
          <w:spacing w:val="-6"/>
          <w:w w:val="103"/>
        </w:rPr>
        <w:t>a</w:t>
      </w:r>
      <w:r w:rsidRPr="006632F3">
        <w:rPr>
          <w:rFonts w:ascii="Times New Roman" w:eastAsia="Arial" w:hAnsi="Times New Roman" w:cs="Times New Roman"/>
          <w:color w:val="444444"/>
          <w:spacing w:val="-19"/>
          <w:w w:val="166"/>
        </w:rPr>
        <w:t>l</w:t>
      </w:r>
      <w:r w:rsidRPr="006632F3">
        <w:rPr>
          <w:rFonts w:ascii="Times New Roman" w:eastAsia="Arial" w:hAnsi="Times New Roman" w:cs="Times New Roman"/>
          <w:color w:val="696969"/>
          <w:w w:val="111"/>
        </w:rPr>
        <w:t>s</w:t>
      </w:r>
      <w:r w:rsidRPr="006632F3">
        <w:rPr>
          <w:rFonts w:ascii="Times New Roman" w:eastAsia="Arial" w:hAnsi="Times New Roman" w:cs="Times New Roman"/>
          <w:color w:val="696969"/>
          <w:spacing w:val="-20"/>
          <w:w w:val="111"/>
        </w:rPr>
        <w:t>e</w:t>
      </w:r>
      <w:r w:rsidRPr="006632F3">
        <w:rPr>
          <w:rFonts w:ascii="Times New Roman" w:eastAsia="Arial" w:hAnsi="Times New Roman" w:cs="Times New Roman"/>
          <w:color w:val="959595"/>
          <w:w w:val="155"/>
        </w:rPr>
        <w:t>)</w:t>
      </w:r>
    </w:p>
    <w:p w14:paraId="1D1E8EE1" w14:textId="77777777" w:rsidR="00583B21" w:rsidRPr="006632F3" w:rsidRDefault="00583B21" w:rsidP="00583B21">
      <w:pPr>
        <w:spacing w:before="1" w:after="0" w:line="280" w:lineRule="exact"/>
        <w:rPr>
          <w:rFonts w:ascii="Times New Roman" w:hAnsi="Times New Roman" w:cs="Times New Roman"/>
        </w:rPr>
      </w:pPr>
    </w:p>
    <w:p w14:paraId="385C1944" w14:textId="77777777" w:rsidR="00583B21" w:rsidRPr="006632F3" w:rsidRDefault="00583B21" w:rsidP="00583B21">
      <w:pPr>
        <w:spacing w:after="0" w:line="240" w:lineRule="auto"/>
        <w:ind w:left="106" w:right="-20"/>
        <w:rPr>
          <w:rFonts w:ascii="Times New Roman" w:eastAsia="Times New Roman" w:hAnsi="Times New Roman" w:cs="Times New Roman"/>
        </w:rPr>
      </w:pPr>
      <w:r w:rsidRPr="006632F3">
        <w:rPr>
          <w:rFonts w:ascii="Times New Roman" w:eastAsia="Times New Roman" w:hAnsi="Times New Roman" w:cs="Times New Roman"/>
          <w:color w:val="1F1F1F"/>
        </w:rPr>
        <w:t>Figure</w:t>
      </w:r>
      <w:r w:rsidRPr="006632F3">
        <w:rPr>
          <w:rFonts w:ascii="Times New Roman" w:eastAsia="Times New Roman" w:hAnsi="Times New Roman" w:cs="Times New Roman"/>
          <w:color w:val="1F1F1F"/>
          <w:spacing w:val="39"/>
        </w:rPr>
        <w:t xml:space="preserve"> </w:t>
      </w:r>
      <w:r w:rsidRPr="006632F3">
        <w:rPr>
          <w:rFonts w:ascii="Times New Roman" w:eastAsia="Times New Roman" w:hAnsi="Times New Roman" w:cs="Times New Roman"/>
          <w:color w:val="313131"/>
          <w:spacing w:val="-18"/>
          <w:w w:val="126"/>
        </w:rPr>
        <w:t>3</w:t>
      </w:r>
      <w:r w:rsidRPr="006632F3">
        <w:rPr>
          <w:rFonts w:ascii="Times New Roman" w:eastAsia="Times New Roman" w:hAnsi="Times New Roman" w:cs="Times New Roman"/>
          <w:color w:val="565656"/>
          <w:spacing w:val="-35"/>
          <w:w w:val="126"/>
        </w:rPr>
        <w:t>-</w:t>
      </w:r>
      <w:r w:rsidRPr="006632F3">
        <w:rPr>
          <w:rFonts w:ascii="Times New Roman" w:eastAsia="Times New Roman" w:hAnsi="Times New Roman" w:cs="Times New Roman"/>
          <w:color w:val="313131"/>
          <w:w w:val="126"/>
        </w:rPr>
        <w:t>14</w:t>
      </w:r>
      <w:r w:rsidRPr="006632F3">
        <w:rPr>
          <w:rFonts w:ascii="Times New Roman" w:eastAsia="Times New Roman" w:hAnsi="Times New Roman" w:cs="Times New Roman"/>
          <w:color w:val="313131"/>
          <w:spacing w:val="-26"/>
          <w:w w:val="126"/>
        </w:rPr>
        <w:t xml:space="preserve"> </w:t>
      </w:r>
      <w:r w:rsidRPr="006632F3">
        <w:rPr>
          <w:rFonts w:ascii="Times New Roman" w:eastAsia="Times New Roman" w:hAnsi="Times New Roman" w:cs="Times New Roman"/>
          <w:color w:val="444444"/>
          <w:w w:val="95"/>
        </w:rPr>
        <w:t>SCGMlv.IS</w:t>
      </w:r>
      <w:r w:rsidRPr="006632F3">
        <w:rPr>
          <w:rFonts w:ascii="Times New Roman" w:eastAsia="Times New Roman" w:hAnsi="Times New Roman" w:cs="Times New Roman"/>
          <w:color w:val="444444"/>
          <w:spacing w:val="-9"/>
          <w:w w:val="95"/>
        </w:rPr>
        <w:t xml:space="preserve"> </w:t>
      </w:r>
      <w:r w:rsidRPr="006632F3">
        <w:rPr>
          <w:rFonts w:ascii="Times New Roman" w:eastAsia="Times New Roman" w:hAnsi="Times New Roman" w:cs="Times New Roman"/>
          <w:color w:val="444444"/>
        </w:rPr>
        <w:t>sensor</w:t>
      </w:r>
      <w:r w:rsidRPr="006632F3">
        <w:rPr>
          <w:rFonts w:ascii="Times New Roman" w:eastAsia="Times New Roman" w:hAnsi="Times New Roman" w:cs="Times New Roman"/>
          <w:color w:val="444444"/>
          <w:spacing w:val="21"/>
        </w:rPr>
        <w:t xml:space="preserve"> </w:t>
      </w:r>
      <w:r w:rsidRPr="006632F3">
        <w:rPr>
          <w:rFonts w:ascii="Times New Roman" w:eastAsia="Times New Roman" w:hAnsi="Times New Roman" w:cs="Times New Roman"/>
          <w:color w:val="313131"/>
          <w:w w:val="110"/>
        </w:rPr>
        <w:t>filterin</w:t>
      </w:r>
      <w:r w:rsidRPr="006632F3">
        <w:rPr>
          <w:rFonts w:ascii="Times New Roman" w:eastAsia="Times New Roman" w:hAnsi="Times New Roman" w:cs="Times New Roman"/>
          <w:color w:val="313131"/>
          <w:w w:val="111"/>
        </w:rPr>
        <w:t>g</w:t>
      </w:r>
      <w:r w:rsidRPr="006632F3">
        <w:rPr>
          <w:rFonts w:ascii="Times New Roman" w:eastAsia="Times New Roman" w:hAnsi="Times New Roman" w:cs="Times New Roman"/>
          <w:color w:val="313131"/>
          <w:spacing w:val="-23"/>
        </w:rPr>
        <w:t xml:space="preserve"> </w:t>
      </w:r>
      <w:r w:rsidRPr="006632F3">
        <w:rPr>
          <w:rFonts w:ascii="Times New Roman" w:eastAsia="Times New Roman" w:hAnsi="Times New Roman" w:cs="Times New Roman"/>
          <w:color w:val="1F1F1F"/>
        </w:rPr>
        <w:t>mechanism</w:t>
      </w:r>
      <w:r w:rsidRPr="006632F3">
        <w:rPr>
          <w:rFonts w:ascii="Times New Roman" w:eastAsia="Times New Roman" w:hAnsi="Times New Roman" w:cs="Times New Roman"/>
          <w:color w:val="1F1F1F"/>
          <w:spacing w:val="45"/>
        </w:rPr>
        <w:t xml:space="preserve"> </w:t>
      </w:r>
      <w:r w:rsidRPr="006632F3">
        <w:rPr>
          <w:rFonts w:ascii="Times New Roman" w:eastAsia="Times New Roman" w:hAnsi="Times New Roman" w:cs="Times New Roman"/>
          <w:color w:val="1F1F1F"/>
        </w:rPr>
        <w:t>in</w:t>
      </w:r>
      <w:r w:rsidRPr="006632F3">
        <w:rPr>
          <w:rFonts w:ascii="Times New Roman" w:eastAsia="Times New Roman" w:hAnsi="Times New Roman" w:cs="Times New Roman"/>
          <w:color w:val="1F1F1F"/>
          <w:spacing w:val="15"/>
        </w:rPr>
        <w:t xml:space="preserve"> </w:t>
      </w:r>
      <w:r w:rsidRPr="006632F3">
        <w:rPr>
          <w:rFonts w:ascii="Times New Roman" w:eastAsia="Times New Roman" w:hAnsi="Times New Roman" w:cs="Times New Roman"/>
          <w:color w:val="1F1F1F"/>
        </w:rPr>
        <w:t>a</w:t>
      </w:r>
      <w:r w:rsidRPr="006632F3">
        <w:rPr>
          <w:rFonts w:ascii="Times New Roman" w:eastAsia="Times New Roman" w:hAnsi="Times New Roman" w:cs="Times New Roman"/>
          <w:color w:val="1F1F1F"/>
          <w:spacing w:val="12"/>
        </w:rPr>
        <w:t xml:space="preserve"> </w:t>
      </w:r>
      <w:r w:rsidRPr="006632F3">
        <w:rPr>
          <w:rFonts w:ascii="Times New Roman" w:eastAsia="Times New Roman" w:hAnsi="Times New Roman" w:cs="Times New Roman"/>
          <w:color w:val="1F1F1F"/>
          <w:spacing w:val="-7"/>
          <w:w w:val="111"/>
        </w:rPr>
        <w:t>d</w:t>
      </w:r>
      <w:r w:rsidRPr="006632F3">
        <w:rPr>
          <w:rFonts w:ascii="Times New Roman" w:eastAsia="Times New Roman" w:hAnsi="Times New Roman" w:cs="Times New Roman"/>
          <w:color w:val="000000"/>
          <w:w w:val="111"/>
        </w:rPr>
        <w:t>istri</w:t>
      </w:r>
      <w:r w:rsidRPr="006632F3">
        <w:rPr>
          <w:rFonts w:ascii="Times New Roman" w:eastAsia="Times New Roman" w:hAnsi="Times New Roman" w:cs="Times New Roman"/>
          <w:color w:val="000000"/>
          <w:spacing w:val="4"/>
          <w:w w:val="111"/>
        </w:rPr>
        <w:t>b</w:t>
      </w:r>
      <w:r w:rsidRPr="006632F3">
        <w:rPr>
          <w:rFonts w:ascii="Times New Roman" w:eastAsia="Times New Roman" w:hAnsi="Times New Roman" w:cs="Times New Roman"/>
          <w:color w:val="1F1F1F"/>
          <w:w w:val="111"/>
        </w:rPr>
        <w:t>uted</w:t>
      </w:r>
      <w:r w:rsidRPr="006632F3">
        <w:rPr>
          <w:rFonts w:ascii="Times New Roman" w:eastAsia="Times New Roman" w:hAnsi="Times New Roman" w:cs="Times New Roman"/>
          <w:color w:val="1F1F1F"/>
          <w:spacing w:val="-25"/>
          <w:w w:val="111"/>
        </w:rPr>
        <w:t xml:space="preserve"> </w:t>
      </w:r>
      <w:r w:rsidRPr="006632F3">
        <w:rPr>
          <w:rFonts w:ascii="Times New Roman" w:eastAsia="Times New Roman" w:hAnsi="Times New Roman" w:cs="Times New Roman"/>
          <w:color w:val="1F1F1F"/>
          <w:w w:val="111"/>
        </w:rPr>
        <w:t>architecture</w:t>
      </w:r>
    </w:p>
    <w:p w14:paraId="40422324" w14:textId="77777777" w:rsidR="00583B21" w:rsidRPr="006632F3" w:rsidRDefault="00583B21" w:rsidP="00583B21">
      <w:pPr>
        <w:spacing w:after="0" w:line="200" w:lineRule="exact"/>
        <w:rPr>
          <w:rFonts w:ascii="Times New Roman" w:hAnsi="Times New Roman" w:cs="Times New Roman"/>
        </w:rPr>
      </w:pPr>
      <w:r w:rsidRPr="006632F3">
        <w:rPr>
          <w:rFonts w:ascii="Times New Roman" w:hAnsi="Times New Roman" w:cs="Times New Roman"/>
        </w:rPr>
        <w:br w:type="column"/>
      </w:r>
    </w:p>
    <w:p w14:paraId="444AE2F6" w14:textId="77777777" w:rsidR="00583B21" w:rsidRPr="006632F3" w:rsidRDefault="00583B21" w:rsidP="00583B21">
      <w:pPr>
        <w:spacing w:before="20" w:after="0" w:line="240" w:lineRule="exact"/>
        <w:rPr>
          <w:rFonts w:ascii="Times New Roman" w:hAnsi="Times New Roman" w:cs="Times New Roman"/>
        </w:rPr>
      </w:pPr>
    </w:p>
    <w:p w14:paraId="07F1CAC4" w14:textId="77777777" w:rsidR="00583B21" w:rsidRPr="006632F3" w:rsidRDefault="00583B21" w:rsidP="00583B21">
      <w:pPr>
        <w:spacing w:after="0" w:line="240" w:lineRule="auto"/>
        <w:ind w:left="70"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44640" behindDoc="1" locked="0" layoutInCell="1" allowOverlap="1" wp14:anchorId="47006B2D" wp14:editId="761C7516">
                <wp:simplePos x="0" y="0"/>
                <wp:positionH relativeFrom="page">
                  <wp:posOffset>8161655</wp:posOffset>
                </wp:positionH>
                <wp:positionV relativeFrom="paragraph">
                  <wp:posOffset>-34290</wp:posOffset>
                </wp:positionV>
                <wp:extent cx="824230" cy="1270"/>
                <wp:effectExtent l="8255" t="13335" r="5715" b="4445"/>
                <wp:wrapNone/>
                <wp:docPr id="4780" name="Group 47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4230" cy="1270"/>
                          <a:chOff x="12853" y="-54"/>
                          <a:chExt cx="1298" cy="2"/>
                        </a:xfrm>
                      </wpg:grpSpPr>
                      <wps:wsp>
                        <wps:cNvPr id="4781" name="Freeform 4716"/>
                        <wps:cNvSpPr>
                          <a:spLocks/>
                        </wps:cNvSpPr>
                        <wps:spPr bwMode="auto">
                          <a:xfrm>
                            <a:off x="12853" y="-54"/>
                            <a:ext cx="1298" cy="2"/>
                          </a:xfrm>
                          <a:custGeom>
                            <a:avLst/>
                            <a:gdLst>
                              <a:gd name="T0" fmla="+- 0 12853 12853"/>
                              <a:gd name="T1" fmla="*/ T0 w 1298"/>
                              <a:gd name="T2" fmla="+- 0 14150 12853"/>
                              <a:gd name="T3" fmla="*/ T2 w 1298"/>
                            </a:gdLst>
                            <a:ahLst/>
                            <a:cxnLst>
                              <a:cxn ang="0">
                                <a:pos x="T1" y="0"/>
                              </a:cxn>
                              <a:cxn ang="0">
                                <a:pos x="T3" y="0"/>
                              </a:cxn>
                            </a:cxnLst>
                            <a:rect l="0" t="0" r="r" b="b"/>
                            <a:pathLst>
                              <a:path w="1298">
                                <a:moveTo>
                                  <a:pt x="0" y="0"/>
                                </a:moveTo>
                                <a:lnTo>
                                  <a:pt x="1297" y="0"/>
                                </a:lnTo>
                              </a:path>
                            </a:pathLst>
                          </a:custGeom>
                          <a:noFill/>
                          <a:ln w="7423">
                            <a:solidFill>
                              <a:srgbClr val="3434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15" o:spid="_x0000_s1026" style="position:absolute;margin-left:642.65pt;margin-top:-2.7pt;width:64.9pt;height:.1pt;z-index:-251171840;mso-position-horizontal-relative:page" coordorigin="12853,-54" coordsize="12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">
                <v:shape id="Freeform 4716" o:spid="_x0000_s1027" style="position:absolute;left:12853;top:-54;width:1298;height:2;visibility:visible;mso-wrap-style:square;v-text-anchor:top" coordsize="12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YSw8YA&#10;AADdAAAADwAAAGRycy9kb3ducmV2LnhtbESPQWsCMRSE74L/ITzBm2atturWKK3F6qlFW/H6TF53&#10;l25elk3U9d83BcHjMDPfMLNFY0txptoXjhUM+gkIYu1MwZmC769VbwLCB2SDpWNScCUPi3m7NcPU&#10;uAtv6bwLmYgQ9ikqyEOoUim9zsmi77uKOHo/rrYYoqwzaWq8RLgt5UOSPEmLBceFHCta5qR/dyer&#10;YPpxeLcNve3d6NWvs82nPj4OtVLdTvPyDCJQE+7hW3tjFIzGkwH8v4lP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hYSw8YAAADdAAAADwAAAAAAAAAAAAAAAACYAgAAZHJz&#10;L2Rvd25yZXYueG1sUEsFBgAAAAAEAAQA9QAAAIsDAAAAAA==&#10;" path="m,l1297,e" filled="f" strokecolor="#343434" strokeweight=".20619mm">
                  <v:path arrowok="t" o:connecttype="custom" o:connectlocs="0,0;1297,0" o:connectangles="0,0"/>
                </v:shape>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45664" behindDoc="1" locked="0" layoutInCell="1" allowOverlap="1" wp14:anchorId="3CC4C1BB" wp14:editId="6348FCC5">
                <wp:simplePos x="0" y="0"/>
                <wp:positionH relativeFrom="page">
                  <wp:posOffset>7188835</wp:posOffset>
                </wp:positionH>
                <wp:positionV relativeFrom="paragraph">
                  <wp:posOffset>113665</wp:posOffset>
                </wp:positionV>
                <wp:extent cx="786765" cy="1270"/>
                <wp:effectExtent l="6985" t="8890" r="6350" b="8890"/>
                <wp:wrapNone/>
                <wp:docPr id="4778" name="Group 47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6765" cy="1270"/>
                          <a:chOff x="11321" y="179"/>
                          <a:chExt cx="1239" cy="2"/>
                        </a:xfrm>
                      </wpg:grpSpPr>
                      <wps:wsp>
                        <wps:cNvPr id="4779" name="Freeform 4714"/>
                        <wps:cNvSpPr>
                          <a:spLocks/>
                        </wps:cNvSpPr>
                        <wps:spPr bwMode="auto">
                          <a:xfrm>
                            <a:off x="11321" y="179"/>
                            <a:ext cx="1239" cy="2"/>
                          </a:xfrm>
                          <a:custGeom>
                            <a:avLst/>
                            <a:gdLst>
                              <a:gd name="T0" fmla="+- 0 11321 11321"/>
                              <a:gd name="T1" fmla="*/ T0 w 1239"/>
                              <a:gd name="T2" fmla="+- 0 12560 11321"/>
                              <a:gd name="T3" fmla="*/ T2 w 1239"/>
                            </a:gdLst>
                            <a:ahLst/>
                            <a:cxnLst>
                              <a:cxn ang="0">
                                <a:pos x="T1" y="0"/>
                              </a:cxn>
                              <a:cxn ang="0">
                                <a:pos x="T3" y="0"/>
                              </a:cxn>
                            </a:cxnLst>
                            <a:rect l="0" t="0" r="r" b="b"/>
                            <a:pathLst>
                              <a:path w="1239">
                                <a:moveTo>
                                  <a:pt x="0" y="0"/>
                                </a:moveTo>
                                <a:lnTo>
                                  <a:pt x="1239" y="0"/>
                                </a:lnTo>
                              </a:path>
                            </a:pathLst>
                          </a:custGeom>
                          <a:noFill/>
                          <a:ln w="7423">
                            <a:solidFill>
                              <a:srgbClr val="0F0F0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13" o:spid="_x0000_s1026" style="position:absolute;margin-left:566.05pt;margin-top:8.95pt;width:61.95pt;height:.1pt;z-index:-251170816;mso-position-horizontal-relative:page" coordorigin="11321,179" coordsize="12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">
                <v:shape id="Freeform 4714" o:spid="_x0000_s1027" style="position:absolute;left:11321;top:179;width:1239;height:2;visibility:visible;mso-wrap-style:square;v-text-anchor:top" coordsize="123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ygusUA&#10;AADdAAAADwAAAGRycy9kb3ducmV2LnhtbESPzWrDMBCE74G+g9hCb4nc4Py5UUIItIRegp08wCJt&#10;bLfWylhqrL59VSj0OMzMN8x2H20n7jT41rGC51kGglg703Kt4Hp5na5B+IBssHNMCr7Jw373MNli&#10;YdzIJd2rUIsEYV+ggiaEvpDS64Ys+pnriZN3c4PFkORQSzPgmOC2k/MsW0qLLaeFBns6NqQ/qy+r&#10;YK7z8i3W+oqL925c5yaeP8ZSqafHeHgBESiG//Bf+2QU5KvVBn7fpCc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jKC6xQAAAN0AAAAPAAAAAAAAAAAAAAAAAJgCAABkcnMv&#10;ZG93bnJldi54bWxQSwUGAAAAAAQABAD1AAAAigMAAAAA&#10;" path="m,l1239,e" filled="f" strokecolor="#0f0f0f" strokeweight=".20619mm">
                  <v:path arrowok="t" o:connecttype="custom" o:connectlocs="0,0;1239,0" o:connectangles="0,0"/>
                </v:shape>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46688" behindDoc="1" locked="0" layoutInCell="1" allowOverlap="1" wp14:anchorId="0216099B" wp14:editId="227B3256">
                <wp:simplePos x="0" y="0"/>
                <wp:positionH relativeFrom="page">
                  <wp:posOffset>8161655</wp:posOffset>
                </wp:positionH>
                <wp:positionV relativeFrom="paragraph">
                  <wp:posOffset>165735</wp:posOffset>
                </wp:positionV>
                <wp:extent cx="824230" cy="1270"/>
                <wp:effectExtent l="8255" t="13335" r="5715" b="4445"/>
                <wp:wrapNone/>
                <wp:docPr id="4776" name="Group 47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4230" cy="1270"/>
                          <a:chOff x="12853" y="261"/>
                          <a:chExt cx="1298" cy="2"/>
                        </a:xfrm>
                      </wpg:grpSpPr>
                      <wps:wsp>
                        <wps:cNvPr id="4777" name="Freeform 4712"/>
                        <wps:cNvSpPr>
                          <a:spLocks/>
                        </wps:cNvSpPr>
                        <wps:spPr bwMode="auto">
                          <a:xfrm>
                            <a:off x="12853" y="261"/>
                            <a:ext cx="1298" cy="2"/>
                          </a:xfrm>
                          <a:custGeom>
                            <a:avLst/>
                            <a:gdLst>
                              <a:gd name="T0" fmla="+- 0 12853 12853"/>
                              <a:gd name="T1" fmla="*/ T0 w 1298"/>
                              <a:gd name="T2" fmla="+- 0 14150 12853"/>
                              <a:gd name="T3" fmla="*/ T2 w 1298"/>
                            </a:gdLst>
                            <a:ahLst/>
                            <a:cxnLst>
                              <a:cxn ang="0">
                                <a:pos x="T1" y="0"/>
                              </a:cxn>
                              <a:cxn ang="0">
                                <a:pos x="T3" y="0"/>
                              </a:cxn>
                            </a:cxnLst>
                            <a:rect l="0" t="0" r="r" b="b"/>
                            <a:pathLst>
                              <a:path w="1298">
                                <a:moveTo>
                                  <a:pt x="0" y="0"/>
                                </a:moveTo>
                                <a:lnTo>
                                  <a:pt x="1297" y="0"/>
                                </a:lnTo>
                              </a:path>
                            </a:pathLst>
                          </a:custGeom>
                          <a:noFill/>
                          <a:ln w="7423">
                            <a:solidFill>
                              <a:srgbClr val="2B2B2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11" o:spid="_x0000_s1026" style="position:absolute;margin-left:642.65pt;margin-top:13.05pt;width:64.9pt;height:.1pt;z-index:-251169792;mso-position-horizontal-relative:page" coordorigin="12853,261" coordsize="12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">
                <v:shape id="Freeform 4712" o:spid="_x0000_s1027" style="position:absolute;left:12853;top:261;width:1298;height:2;visibility:visible;mso-wrap-style:square;v-text-anchor:top" coordsize="12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4cIcUA&#10;AADdAAAADwAAAGRycy9kb3ducmV2LnhtbESPT2sCMRTE70K/Q3iF3jRrEVe2RmkLQr3579DjY/O6&#10;Sbt5WZJUd/vpG0HwOMzMb5jlunetOFOI1rOC6aQAQVx7bblRcDpuxgsQMSFrbD2TgoEirFcPoyVW&#10;2l94T+dDakSGcKxQgUmpq6SMtSGHceI74ux9+eAwZRkaqQNeMty18rko5tKh5bxgsKN3Q/XP4dcp&#10;+FuE7Xb/aXebt+nuezagNcYOSj099q8vIBL16R6+tT+0gllZlnB9k5+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rhwhxQAAAN0AAAAPAAAAAAAAAAAAAAAAAJgCAABkcnMv&#10;ZG93bnJldi54bWxQSwUGAAAAAAQABAD1AAAAigMAAAAA&#10;" path="m,l1297,e" filled="f" strokecolor="#2b2b2b" strokeweight=".20619mm">
                  <v:path arrowok="t" o:connecttype="custom" o:connectlocs="0,0;1297,0" o:connectangles="0,0"/>
                </v:shape>
                <w10:wrap anchorx="page"/>
              </v:group>
            </w:pict>
          </mc:Fallback>
        </mc:AlternateContent>
      </w:r>
      <w:r w:rsidRPr="006632F3">
        <w:rPr>
          <w:rFonts w:ascii="Times New Roman" w:eastAsia="Arial" w:hAnsi="Times New Roman" w:cs="Times New Roman"/>
          <w:color w:val="565656"/>
          <w:w w:val="106"/>
        </w:rPr>
        <w:t>Requ</w:t>
      </w:r>
      <w:r w:rsidRPr="006632F3">
        <w:rPr>
          <w:rFonts w:ascii="Times New Roman" w:eastAsia="Arial" w:hAnsi="Times New Roman" w:cs="Times New Roman"/>
          <w:color w:val="565656"/>
          <w:spacing w:val="-1"/>
          <w:w w:val="106"/>
        </w:rPr>
        <w:t>e</w:t>
      </w:r>
      <w:r w:rsidRPr="006632F3">
        <w:rPr>
          <w:rFonts w:ascii="Times New Roman" w:eastAsia="Arial" w:hAnsi="Times New Roman" w:cs="Times New Roman"/>
          <w:color w:val="7E7E7E"/>
          <w:w w:val="108"/>
        </w:rPr>
        <w:t>st</w:t>
      </w:r>
    </w:p>
    <w:p w14:paraId="61FC7B0C" w14:textId="77777777" w:rsidR="00583B21" w:rsidRPr="006632F3" w:rsidRDefault="00583B21" w:rsidP="00583B21">
      <w:pPr>
        <w:spacing w:before="3" w:after="0" w:line="160" w:lineRule="exact"/>
        <w:rPr>
          <w:rFonts w:ascii="Times New Roman" w:hAnsi="Times New Roman" w:cs="Times New Roman"/>
        </w:rPr>
      </w:pPr>
    </w:p>
    <w:p w14:paraId="2E095DE4" w14:textId="77777777" w:rsidR="00583B21" w:rsidRPr="006632F3" w:rsidRDefault="00583B21" w:rsidP="00583B21">
      <w:pPr>
        <w:spacing w:after="0" w:line="200" w:lineRule="exact"/>
        <w:rPr>
          <w:rFonts w:ascii="Times New Roman" w:hAnsi="Times New Roman" w:cs="Times New Roman"/>
        </w:rPr>
      </w:pPr>
    </w:p>
    <w:p w14:paraId="3863C833" w14:textId="77777777" w:rsidR="00583B21" w:rsidRPr="006632F3" w:rsidRDefault="00583B21" w:rsidP="00583B21">
      <w:pPr>
        <w:spacing w:after="0" w:line="200" w:lineRule="exact"/>
        <w:rPr>
          <w:rFonts w:ascii="Times New Roman" w:hAnsi="Times New Roman" w:cs="Times New Roman"/>
        </w:rPr>
      </w:pPr>
    </w:p>
    <w:p w14:paraId="6704143B"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47712" behindDoc="1" locked="0" layoutInCell="1" allowOverlap="1" wp14:anchorId="6B46DB78" wp14:editId="185E6D5A">
                <wp:simplePos x="0" y="0"/>
                <wp:positionH relativeFrom="page">
                  <wp:posOffset>8161655</wp:posOffset>
                </wp:positionH>
                <wp:positionV relativeFrom="paragraph">
                  <wp:posOffset>-26670</wp:posOffset>
                </wp:positionV>
                <wp:extent cx="824230" cy="1270"/>
                <wp:effectExtent l="8255" t="11430" r="5715" b="6350"/>
                <wp:wrapNone/>
                <wp:docPr id="4774" name="Group 47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4230" cy="1270"/>
                          <a:chOff x="12853" y="-42"/>
                          <a:chExt cx="1298" cy="2"/>
                        </a:xfrm>
                      </wpg:grpSpPr>
                      <wps:wsp>
                        <wps:cNvPr id="4775" name="Freeform 4710"/>
                        <wps:cNvSpPr>
                          <a:spLocks/>
                        </wps:cNvSpPr>
                        <wps:spPr bwMode="auto">
                          <a:xfrm>
                            <a:off x="12853" y="-42"/>
                            <a:ext cx="1298" cy="2"/>
                          </a:xfrm>
                          <a:custGeom>
                            <a:avLst/>
                            <a:gdLst>
                              <a:gd name="T0" fmla="+- 0 12853 12853"/>
                              <a:gd name="T1" fmla="*/ T0 w 1298"/>
                              <a:gd name="T2" fmla="+- 0 14150 12853"/>
                              <a:gd name="T3" fmla="*/ T2 w 1298"/>
                            </a:gdLst>
                            <a:ahLst/>
                            <a:cxnLst>
                              <a:cxn ang="0">
                                <a:pos x="T1" y="0"/>
                              </a:cxn>
                              <a:cxn ang="0">
                                <a:pos x="T3" y="0"/>
                              </a:cxn>
                            </a:cxnLst>
                            <a:rect l="0" t="0" r="r" b="b"/>
                            <a:pathLst>
                              <a:path w="1298">
                                <a:moveTo>
                                  <a:pt x="0" y="0"/>
                                </a:moveTo>
                                <a:lnTo>
                                  <a:pt x="1297" y="0"/>
                                </a:lnTo>
                              </a:path>
                            </a:pathLst>
                          </a:custGeom>
                          <a:noFill/>
                          <a:ln w="7423">
                            <a:solidFill>
                              <a:srgbClr val="38383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09" o:spid="_x0000_s1026" style="position:absolute;margin-left:642.65pt;margin-top:-2.1pt;width:64.9pt;height:.1pt;z-index:-251168768;mso-position-horizontal-relative:page" coordorigin="12853,-42" coordsize="12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">
                <v:shape id="Freeform 4710" o:spid="_x0000_s1027" style="position:absolute;left:12853;top:-42;width:1298;height:2;visibility:visible;mso-wrap-style:square;v-text-anchor:top" coordsize="12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tsgsgA&#10;AADdAAAADwAAAGRycy9kb3ducmV2LnhtbESPW2sCMRSE3wX/QzgFX6RmvdTL1ihSEIvgQ7Xg62Fz&#10;3KxuTpZNqrv/vikUfBxm5htmuW5sKe5U+8KxguEgAUGcOV1wruD7tH2dg/ABWWPpmBS05GG96naW&#10;mGr34C+6H0MuIoR9igpMCFUqpc8MWfQDVxFH7+JqiyHKOpe6xkeE21KOkmQqLRYcFwxW9GEoux1/&#10;rIJxMb4e+u103j+Zw3Xf2l2yWJyV6r00m3cQgZrwDP+3P7WCyWz2Bn9v4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u2yCyAAAAN0AAAAPAAAAAAAAAAAAAAAAAJgCAABk&#10;cnMvZG93bnJldi54bWxQSwUGAAAAAAQABAD1AAAAjQMAAAAA&#10;" path="m,l1297,e" filled="f" strokecolor="#383838" strokeweight=".20619mm">
                  <v:path arrowok="t" o:connecttype="custom" o:connectlocs="0,0;1297,0" o:connectangles="0,0"/>
                </v:shape>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148736" behindDoc="1" locked="0" layoutInCell="1" allowOverlap="1" wp14:anchorId="7995D8C1" wp14:editId="04A953C3">
                <wp:simplePos x="0" y="0"/>
                <wp:positionH relativeFrom="page">
                  <wp:posOffset>8161655</wp:posOffset>
                </wp:positionH>
                <wp:positionV relativeFrom="paragraph">
                  <wp:posOffset>173355</wp:posOffset>
                </wp:positionV>
                <wp:extent cx="831215" cy="1270"/>
                <wp:effectExtent l="8255" t="11430" r="8255" b="6350"/>
                <wp:wrapNone/>
                <wp:docPr id="4772" name="Group 47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1215" cy="1270"/>
                          <a:chOff x="12853" y="273"/>
                          <a:chExt cx="1309" cy="2"/>
                        </a:xfrm>
                      </wpg:grpSpPr>
                      <wps:wsp>
                        <wps:cNvPr id="4773" name="Freeform 4708"/>
                        <wps:cNvSpPr>
                          <a:spLocks/>
                        </wps:cNvSpPr>
                        <wps:spPr bwMode="auto">
                          <a:xfrm>
                            <a:off x="12853" y="273"/>
                            <a:ext cx="1309" cy="2"/>
                          </a:xfrm>
                          <a:custGeom>
                            <a:avLst/>
                            <a:gdLst>
                              <a:gd name="T0" fmla="+- 0 12853 12853"/>
                              <a:gd name="T1" fmla="*/ T0 w 1309"/>
                              <a:gd name="T2" fmla="+- 0 14162 12853"/>
                              <a:gd name="T3" fmla="*/ T2 w 1309"/>
                            </a:gdLst>
                            <a:ahLst/>
                            <a:cxnLst>
                              <a:cxn ang="0">
                                <a:pos x="T1" y="0"/>
                              </a:cxn>
                              <a:cxn ang="0">
                                <a:pos x="T3" y="0"/>
                              </a:cxn>
                            </a:cxnLst>
                            <a:rect l="0" t="0" r="r" b="b"/>
                            <a:pathLst>
                              <a:path w="1309">
                                <a:moveTo>
                                  <a:pt x="0" y="0"/>
                                </a:moveTo>
                                <a:lnTo>
                                  <a:pt x="1309" y="0"/>
                                </a:lnTo>
                              </a:path>
                            </a:pathLst>
                          </a:custGeom>
                          <a:noFill/>
                          <a:ln w="7423">
                            <a:solidFill>
                              <a:srgbClr val="2B2B2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07" o:spid="_x0000_s1026" style="position:absolute;margin-left:642.65pt;margin-top:13.65pt;width:65.45pt;height:.1pt;z-index:-251167744;mso-position-horizontal-relative:page" coordorigin="12853,273" coordsize="13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">
                <v:shape id="Freeform 4708" o:spid="_x0000_s1027" style="position:absolute;left:12853;top:273;width:1309;height:2;visibility:visible;mso-wrap-style:square;v-text-anchor:top" coordsize="13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3FccA&#10;AADdAAAADwAAAGRycy9kb3ducmV2LnhtbESPT2vCQBTE7wW/w/IEL6Kb2lJLdCMqKB68aGu9PrMv&#10;f2z2bchuTfz2XaHQ4zAzv2Hmi85U4kaNKy0reB5HIIhTq0vOFXx+bEbvIJxH1lhZJgV3crBIek9z&#10;jLVt+UC3o89FgLCLUUHhfR1L6dKCDLqxrYmDl9nGoA+yyaVusA1wU8lJFL1JgyWHhQJrWheUfh9/&#10;jILlfrhq+RqV2+HJ7i+7bMLn7ZdSg363nIHw1Pn/8F97pxW8Tqcv8HgTnoBM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6QdxXHAAAA3QAAAA8AAAAAAAAAAAAAAAAAmAIAAGRy&#10;cy9kb3ducmV2LnhtbFBLBQYAAAAABAAEAPUAAACMAwAAAAA=&#10;" path="m,l1309,e" filled="f" strokecolor="#2b2b2b" strokeweight=".20619mm">
                  <v:path arrowok="t" o:connecttype="custom" o:connectlocs="0,0;1309,0" o:connectangles="0,0"/>
                </v:shape>
                <w10:wrap anchorx="page"/>
              </v:group>
            </w:pict>
          </mc:Fallback>
        </mc:AlternateContent>
      </w:r>
      <w:r w:rsidRPr="006632F3">
        <w:rPr>
          <w:rFonts w:ascii="Times New Roman" w:eastAsia="Arial" w:hAnsi="Times New Roman" w:cs="Times New Roman"/>
          <w:color w:val="696969"/>
          <w:w w:val="107"/>
        </w:rPr>
        <w:t>Response</w:t>
      </w:r>
    </w:p>
    <w:p w14:paraId="2289151F" w14:textId="77777777" w:rsidR="00583B21" w:rsidRPr="006632F3" w:rsidRDefault="00583B21" w:rsidP="00583B21">
      <w:pPr>
        <w:spacing w:before="2" w:after="0" w:line="100" w:lineRule="exact"/>
        <w:rPr>
          <w:rFonts w:ascii="Times New Roman" w:hAnsi="Times New Roman" w:cs="Times New Roman"/>
        </w:rPr>
      </w:pPr>
    </w:p>
    <w:p w14:paraId="7FFBF922" w14:textId="77777777" w:rsidR="00583B21" w:rsidRPr="006632F3" w:rsidRDefault="00583B21" w:rsidP="00583B21">
      <w:pPr>
        <w:spacing w:after="0" w:line="200" w:lineRule="exact"/>
        <w:rPr>
          <w:rFonts w:ascii="Times New Roman" w:hAnsi="Times New Roman" w:cs="Times New Roman"/>
        </w:rPr>
      </w:pPr>
    </w:p>
    <w:p w14:paraId="00919A5F" w14:textId="77777777" w:rsidR="00583B21" w:rsidRPr="006632F3" w:rsidRDefault="00583B21" w:rsidP="00583B21">
      <w:pPr>
        <w:spacing w:after="0" w:line="200" w:lineRule="exact"/>
        <w:rPr>
          <w:rFonts w:ascii="Times New Roman" w:hAnsi="Times New Roman" w:cs="Times New Roman"/>
        </w:rPr>
      </w:pPr>
    </w:p>
    <w:p w14:paraId="6CDBDC4A" w14:textId="77777777" w:rsidR="00583B21" w:rsidRPr="006632F3" w:rsidRDefault="00583B21" w:rsidP="00583B21">
      <w:pPr>
        <w:spacing w:after="0" w:line="200" w:lineRule="exact"/>
        <w:rPr>
          <w:rFonts w:ascii="Times New Roman" w:hAnsi="Times New Roman" w:cs="Times New Roman"/>
        </w:rPr>
      </w:pPr>
    </w:p>
    <w:p w14:paraId="499F0269" w14:textId="77777777" w:rsidR="00583B21" w:rsidRPr="006632F3" w:rsidRDefault="00583B21" w:rsidP="00583B21">
      <w:pPr>
        <w:spacing w:after="0" w:line="200" w:lineRule="exact"/>
        <w:rPr>
          <w:rFonts w:ascii="Times New Roman" w:hAnsi="Times New Roman" w:cs="Times New Roman"/>
        </w:rPr>
      </w:pPr>
    </w:p>
    <w:p w14:paraId="742C615D" w14:textId="77777777" w:rsidR="00583B21" w:rsidRPr="006632F3" w:rsidRDefault="00583B21" w:rsidP="00583B21">
      <w:pPr>
        <w:spacing w:after="0" w:line="200" w:lineRule="exact"/>
        <w:rPr>
          <w:rFonts w:ascii="Times New Roman" w:hAnsi="Times New Roman" w:cs="Times New Roman"/>
        </w:rPr>
      </w:pPr>
    </w:p>
    <w:p w14:paraId="65A02A37" w14:textId="77777777" w:rsidR="00583B21" w:rsidRPr="006632F3" w:rsidRDefault="00583B21" w:rsidP="00583B21">
      <w:pPr>
        <w:spacing w:after="0" w:line="200" w:lineRule="exact"/>
        <w:rPr>
          <w:rFonts w:ascii="Times New Roman" w:hAnsi="Times New Roman" w:cs="Times New Roman"/>
        </w:rPr>
      </w:pPr>
    </w:p>
    <w:p w14:paraId="4C805C84" w14:textId="77777777" w:rsidR="00583B21" w:rsidRPr="006632F3" w:rsidRDefault="00583B21" w:rsidP="00583B21">
      <w:pPr>
        <w:spacing w:after="0" w:line="200" w:lineRule="exact"/>
        <w:rPr>
          <w:rFonts w:ascii="Times New Roman" w:hAnsi="Times New Roman" w:cs="Times New Roman"/>
        </w:rPr>
      </w:pPr>
    </w:p>
    <w:p w14:paraId="736A1A4D" w14:textId="77777777" w:rsidR="00583B21" w:rsidRPr="006632F3" w:rsidRDefault="00583B21" w:rsidP="00583B21">
      <w:pPr>
        <w:spacing w:after="0" w:line="200" w:lineRule="exact"/>
        <w:rPr>
          <w:rFonts w:ascii="Times New Roman" w:hAnsi="Times New Roman" w:cs="Times New Roman"/>
        </w:rPr>
      </w:pPr>
    </w:p>
    <w:p w14:paraId="488000D2" w14:textId="77777777" w:rsidR="00583B21" w:rsidRPr="006632F3" w:rsidRDefault="00583B21" w:rsidP="00583B21">
      <w:pPr>
        <w:spacing w:after="0" w:line="200" w:lineRule="exact"/>
        <w:rPr>
          <w:rFonts w:ascii="Times New Roman" w:hAnsi="Times New Roman" w:cs="Times New Roman"/>
        </w:rPr>
      </w:pPr>
    </w:p>
    <w:p w14:paraId="71AC5413" w14:textId="77777777" w:rsidR="00583B21" w:rsidRPr="006632F3" w:rsidRDefault="00583B21" w:rsidP="00583B21">
      <w:pPr>
        <w:spacing w:after="0" w:line="200" w:lineRule="exact"/>
        <w:rPr>
          <w:rFonts w:ascii="Times New Roman" w:hAnsi="Times New Roman" w:cs="Times New Roman"/>
        </w:rPr>
      </w:pPr>
    </w:p>
    <w:p w14:paraId="7B224A4B" w14:textId="77777777" w:rsidR="00583B21" w:rsidRPr="006632F3" w:rsidRDefault="00583B21" w:rsidP="00583B21">
      <w:pPr>
        <w:spacing w:after="0" w:line="200" w:lineRule="exact"/>
        <w:rPr>
          <w:rFonts w:ascii="Times New Roman" w:hAnsi="Times New Roman" w:cs="Times New Roman"/>
        </w:rPr>
      </w:pPr>
    </w:p>
    <w:p w14:paraId="6D8926F0" w14:textId="77777777" w:rsidR="00583B21" w:rsidRPr="006632F3" w:rsidRDefault="00583B21" w:rsidP="00583B21">
      <w:pPr>
        <w:spacing w:after="0" w:line="200" w:lineRule="exact"/>
        <w:rPr>
          <w:rFonts w:ascii="Times New Roman" w:hAnsi="Times New Roman" w:cs="Times New Roman"/>
        </w:rPr>
      </w:pPr>
    </w:p>
    <w:p w14:paraId="41A7C397" w14:textId="77777777" w:rsidR="00583B21" w:rsidRPr="006632F3" w:rsidRDefault="00583B21" w:rsidP="00583B21">
      <w:pPr>
        <w:spacing w:after="0" w:line="200" w:lineRule="exact"/>
        <w:rPr>
          <w:rFonts w:ascii="Times New Roman" w:hAnsi="Times New Roman" w:cs="Times New Roman"/>
        </w:rPr>
      </w:pPr>
    </w:p>
    <w:p w14:paraId="5C07622D" w14:textId="77777777" w:rsidR="00583B21" w:rsidRPr="006632F3" w:rsidRDefault="00583B21" w:rsidP="00583B21">
      <w:pPr>
        <w:spacing w:after="0" w:line="200" w:lineRule="exact"/>
        <w:rPr>
          <w:rFonts w:ascii="Times New Roman" w:hAnsi="Times New Roman" w:cs="Times New Roman"/>
        </w:rPr>
      </w:pPr>
    </w:p>
    <w:p w14:paraId="224E4EE3" w14:textId="77777777" w:rsidR="00583B21" w:rsidRPr="006632F3" w:rsidRDefault="00583B21" w:rsidP="00583B21">
      <w:pPr>
        <w:spacing w:after="0" w:line="240" w:lineRule="auto"/>
        <w:ind w:right="86"/>
        <w:jc w:val="right"/>
        <w:rPr>
          <w:rFonts w:ascii="Times New Roman" w:eastAsia="Times New Roman" w:hAnsi="Times New Roman" w:cs="Times New Roman"/>
        </w:rPr>
      </w:pPr>
      <w:r w:rsidRPr="006632F3">
        <w:rPr>
          <w:rFonts w:ascii="Times New Roman" w:eastAsia="Times New Roman" w:hAnsi="Times New Roman" w:cs="Times New Roman"/>
          <w:color w:val="444444"/>
          <w:w w:val="112"/>
        </w:rPr>
        <w:t>57</w:t>
      </w:r>
    </w:p>
    <w:p w14:paraId="31351B94" w14:textId="77777777" w:rsidR="00583B21" w:rsidRPr="006632F3" w:rsidRDefault="00583B21" w:rsidP="00583B21">
      <w:pPr>
        <w:spacing w:after="0"/>
        <w:jc w:val="right"/>
        <w:rPr>
          <w:rFonts w:ascii="Times New Roman" w:hAnsi="Times New Roman" w:cs="Times New Roman"/>
        </w:rPr>
        <w:sectPr w:rsidR="00583B21" w:rsidRPr="006632F3">
          <w:type w:val="continuous"/>
          <w:pgSz w:w="15840" w:h="12260" w:orient="landscape"/>
          <w:pgMar w:top="1460" w:right="520" w:bottom="280" w:left="1220" w:header="720" w:footer="720" w:gutter="0"/>
          <w:cols w:num="2" w:space="720" w:equalWidth="0">
            <w:col w:w="8707" w:space="3194"/>
            <w:col w:w="2199"/>
          </w:cols>
        </w:sectPr>
      </w:pPr>
    </w:p>
    <w:p w14:paraId="5D6FD0AF" w14:textId="77777777" w:rsidR="00583B21" w:rsidRPr="006632F3" w:rsidRDefault="00583B21" w:rsidP="00583B21">
      <w:pPr>
        <w:spacing w:before="63" w:after="0" w:line="240" w:lineRule="auto"/>
        <w:ind w:left="118" w:right="158"/>
        <w:rPr>
          <w:rFonts w:ascii="Times New Roman" w:eastAsia="Times New Roman" w:hAnsi="Times New Roman" w:cs="Times New Roman"/>
        </w:rPr>
      </w:pPr>
      <w:r w:rsidRPr="006632F3">
        <w:rPr>
          <w:rFonts w:ascii="Times New Roman" w:eastAsia="Times New Roman" w:hAnsi="Times New Roman" w:cs="Times New Roman"/>
          <w:spacing w:val="-1"/>
        </w:rPr>
        <w:lastRenderedPageBreak/>
        <w:t>A</w:t>
      </w:r>
      <w:r w:rsidRPr="006632F3">
        <w:rPr>
          <w:rFonts w:ascii="Times New Roman" w:eastAsia="Times New Roman" w:hAnsi="Times New Roman" w:cs="Times New Roman"/>
        </w:rPr>
        <w:t>t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point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on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qui</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ssib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h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pool.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d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o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i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on </w:t>
      </w:r>
      <w:r w:rsidRPr="006632F3">
        <w:rPr>
          <w:rFonts w:ascii="Times New Roman" w:eastAsia="Times New Roman" w:hAnsi="Times New Roman" w:cs="Times New Roman"/>
          <w:spacing w:val="-8"/>
        </w:rPr>
        <w:t>r</w:t>
      </w:r>
      <w:r w:rsidRPr="006632F3">
        <w:rPr>
          <w:rFonts w:ascii="Times New Roman" w:eastAsia="Times New Roman" w:hAnsi="Times New Roman" w:cs="Times New Roman"/>
        </w:rPr>
        <w:t>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i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p>
    <w:p w14:paraId="25A5B433" w14:textId="77777777" w:rsidR="00583B21" w:rsidRPr="006632F3" w:rsidRDefault="00583B21" w:rsidP="00583B21">
      <w:pPr>
        <w:spacing w:before="3" w:after="0" w:line="120" w:lineRule="exact"/>
        <w:rPr>
          <w:rFonts w:ascii="Times New Roman" w:hAnsi="Times New Roman" w:cs="Times New Roman"/>
        </w:rPr>
      </w:pPr>
    </w:p>
    <w:p w14:paraId="60FECE35" w14:textId="77777777" w:rsidR="00583B21" w:rsidRPr="006632F3" w:rsidRDefault="00583B21" w:rsidP="00583B21">
      <w:pPr>
        <w:spacing w:after="0" w:line="200" w:lineRule="exact"/>
        <w:rPr>
          <w:rFonts w:ascii="Times New Roman" w:hAnsi="Times New Roman" w:cs="Times New Roman"/>
        </w:rPr>
      </w:pPr>
    </w:p>
    <w:p w14:paraId="2A39C49C" w14:textId="77777777" w:rsidR="00583B21" w:rsidRPr="006632F3" w:rsidRDefault="00583B21" w:rsidP="00583B21">
      <w:pPr>
        <w:spacing w:after="0" w:line="200" w:lineRule="exact"/>
        <w:rPr>
          <w:rFonts w:ascii="Times New Roman" w:hAnsi="Times New Roman" w:cs="Times New Roman"/>
        </w:rPr>
      </w:pPr>
    </w:p>
    <w:p w14:paraId="05386A18"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D</w:t>
      </w:r>
      <w:r w:rsidRPr="006632F3">
        <w:rPr>
          <w:rFonts w:ascii="Times New Roman" w:eastAsia="Times New Roman" w:hAnsi="Times New Roman" w:cs="Times New Roman"/>
          <w:b/>
          <w:bCs/>
          <w:i/>
        </w:rPr>
        <w:t>efi</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i</w:t>
      </w:r>
      <w:r w:rsidRPr="006632F3">
        <w:rPr>
          <w:rFonts w:ascii="Times New Roman" w:eastAsia="Times New Roman" w:hAnsi="Times New Roman" w:cs="Times New Roman"/>
          <w:b/>
          <w:bCs/>
          <w:i/>
          <w:spacing w:val="-1"/>
        </w:rPr>
        <w:t>n</w:t>
      </w:r>
      <w:r w:rsidRPr="006632F3">
        <w:rPr>
          <w:rFonts w:ascii="Times New Roman" w:eastAsia="Times New Roman" w:hAnsi="Times New Roman" w:cs="Times New Roman"/>
          <w:b/>
          <w:bCs/>
          <w:i/>
        </w:rPr>
        <w:t xml:space="preserve">g a </w:t>
      </w:r>
      <w:r w:rsidRPr="006632F3">
        <w:rPr>
          <w:rFonts w:ascii="Times New Roman" w:eastAsia="Times New Roman" w:hAnsi="Times New Roman" w:cs="Times New Roman"/>
          <w:b/>
          <w:bCs/>
          <w:i/>
          <w:spacing w:val="-1"/>
        </w:rPr>
        <w:t>F</w:t>
      </w:r>
      <w:r w:rsidRPr="006632F3">
        <w:rPr>
          <w:rFonts w:ascii="Times New Roman" w:eastAsia="Times New Roman" w:hAnsi="Times New Roman" w:cs="Times New Roman"/>
          <w:b/>
          <w:bCs/>
          <w:i/>
        </w:rPr>
        <w:t>ilter</w:t>
      </w:r>
    </w:p>
    <w:p w14:paraId="604AD0E4" w14:textId="77777777" w:rsidR="00583B21" w:rsidRPr="006632F3" w:rsidRDefault="00583B21" w:rsidP="00583B21">
      <w:pPr>
        <w:spacing w:before="55" w:after="0" w:line="240" w:lineRule="auto"/>
        <w:ind w:left="118" w:right="183"/>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a</w:t>
      </w:r>
      <w:r w:rsidRPr="006632F3">
        <w:rPr>
          <w:rFonts w:ascii="Times New Roman" w:eastAsia="Times New Roman" w:hAnsi="Times New Roman" w:cs="Times New Roman"/>
          <w:spacing w:val="-1"/>
        </w:rPr>
        <w:t xml:space="preserve"> 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1"/>
        </w:rPr>
        <w:t xml:space="preserve"> UDO</w:t>
      </w:r>
      <w:r w:rsidRPr="006632F3">
        <w:rPr>
          <w:rFonts w:ascii="Times New Roman" w:eastAsia="Times New Roman" w:hAnsi="Times New Roman" w:cs="Times New Roman"/>
        </w:rPr>
        <w:t xml:space="preserve">P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i</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 xml:space="preserve">h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a</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psu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bj</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o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of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4"/>
        </w:rPr>
        <w:t>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w:t>
      </w:r>
      <w:r w:rsidRPr="006632F3">
        <w:rPr>
          <w:rFonts w:ascii="Times New Roman" w:eastAsia="Times New Roman" w:hAnsi="Times New Roman" w:cs="Times New Roman"/>
          <w:spacing w:val="-2"/>
        </w:rPr>
        <w:t xml:space="preserve"> B</w:t>
      </w:r>
      <w:r w:rsidRPr="006632F3">
        <w:rPr>
          <w:rFonts w:ascii="Times New Roman" w:eastAsia="Times New Roman" w:hAnsi="Times New Roman" w:cs="Times New Roman"/>
        </w:rPr>
        <w:t>ool</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r</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Pl</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ref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3.3.3.2</w:t>
      </w:r>
      <w:r w:rsidRPr="006632F3">
        <w:rPr>
          <w:rFonts w:ascii="Times New Roman" w:eastAsia="Times New Roman" w:hAnsi="Times New Roman" w:cs="Times New Roman"/>
          <w:spacing w:val="58"/>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i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i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 of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or</w:t>
      </w:r>
      <w:r w:rsidRPr="006632F3">
        <w:rPr>
          <w:rFonts w:ascii="Times New Roman" w:eastAsia="Times New Roman" w:hAnsi="Times New Roman" w:cs="Times New Roman"/>
        </w:rPr>
        <w:t>, only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t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in 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 xml:space="preserve">is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the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hould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imil</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p>
    <w:p w14:paraId="313CA12E" w14:textId="77777777" w:rsidR="00583B21" w:rsidRPr="006632F3" w:rsidRDefault="00583B21" w:rsidP="00583B21">
      <w:pPr>
        <w:spacing w:after="0" w:line="240" w:lineRule="auto"/>
        <w:ind w:left="118" w:right="90"/>
        <w:rPr>
          <w:rFonts w:ascii="Times New Roman" w:eastAsia="Times New Roman" w:hAnsi="Times New Roman" w:cs="Times New Roman"/>
        </w:rPr>
      </w:pPr>
      <w:proofErr w:type="gramStart"/>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t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in 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 xml:space="preserve">is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AN</w:t>
      </w:r>
      <w:r w:rsidRPr="006632F3">
        <w:rPr>
          <w:rFonts w:ascii="Times New Roman" w:eastAsia="Times New Roman" w:hAnsi="Times New Roman" w:cs="Times New Roman"/>
        </w:rPr>
        <w:t>Y</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9"/>
        </w:rPr>
        <w:t>i</w:t>
      </w:r>
      <w:r w:rsidRPr="006632F3">
        <w:rPr>
          <w:rFonts w:ascii="Times New Roman" w:eastAsia="Times New Roman" w:hAnsi="Times New Roman" w:cs="Times New Roman"/>
        </w:rPr>
        <w:t>n a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 the</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hould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w:t>
      </w:r>
    </w:p>
    <w:p w14:paraId="7E004031" w14:textId="77777777" w:rsidR="00583B21" w:rsidRPr="006632F3" w:rsidRDefault="00583B21" w:rsidP="00583B21">
      <w:pPr>
        <w:spacing w:before="16" w:after="0" w:line="260" w:lineRule="exact"/>
        <w:rPr>
          <w:rFonts w:ascii="Times New Roman" w:hAnsi="Times New Roman" w:cs="Times New Roman"/>
        </w:rPr>
      </w:pPr>
    </w:p>
    <w:p w14:paraId="6AAB99E0" w14:textId="77777777" w:rsidR="00583B21" w:rsidRPr="006632F3" w:rsidRDefault="00583B21" w:rsidP="00583B21">
      <w:pPr>
        <w:spacing w:after="0" w:line="240" w:lineRule="auto"/>
        <w:ind w:left="118" w:right="559"/>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 of</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2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rr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i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o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one</w:t>
      </w:r>
      <w:r w:rsidRPr="006632F3">
        <w:rPr>
          <w:rFonts w:ascii="Times New Roman" w:eastAsia="Times New Roman" w:hAnsi="Times New Roman" w:cs="Times New Roman"/>
          <w:spacing w:val="-1"/>
        </w:rPr>
        <w:t xml:space="preserve"> wa</w:t>
      </w:r>
      <w:r w:rsidRPr="006632F3">
        <w:rPr>
          <w:rFonts w:ascii="Times New Roman" w:eastAsia="Times New Roman" w:hAnsi="Times New Roman" w:cs="Times New Roman"/>
        </w:rPr>
        <w:t xml:space="preserve">nts to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7"/>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G</w:t>
      </w:r>
      <w:r w:rsidRPr="006632F3">
        <w:rPr>
          <w:rFonts w:ascii="Times New Roman" w:eastAsia="Times New Roman" w:hAnsi="Times New Roman" w:cs="Times New Roman"/>
        </w:rPr>
        <w:t xml:space="preserve">P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H</w:t>
      </w:r>
      <w:r w:rsidRPr="006632F3">
        <w:rPr>
          <w:rFonts w:ascii="Times New Roman" w:eastAsia="Times New Roman" w:hAnsi="Times New Roman" w:cs="Times New Roman"/>
        </w:rPr>
        <w:t>o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K</w:t>
      </w:r>
      <w:r w:rsidRPr="006632F3">
        <w:rPr>
          <w:rFonts w:ascii="Times New Roman" w:eastAsia="Times New Roman" w:hAnsi="Times New Roman" w:cs="Times New Roman"/>
        </w:rPr>
        <w:t>o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2"/>
        </w:rPr>
        <w:t>"</w:t>
      </w:r>
      <w:r w:rsidRPr="006632F3">
        <w:rPr>
          <w:rFonts w:ascii="Times New Roman" w:eastAsia="Times New Roman" w:hAnsi="Times New Roman" w:cs="Times New Roman"/>
        </w:rPr>
        <w:t>) 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T</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2"/>
        </w:rPr>
        <w:t>F</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lo</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N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Y</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his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is:</w:t>
      </w:r>
    </w:p>
    <w:p w14:paraId="543B0CCD" w14:textId="77777777" w:rsidR="00583B21" w:rsidRPr="006632F3" w:rsidRDefault="00583B21" w:rsidP="00583B21">
      <w:pPr>
        <w:spacing w:before="20" w:after="0" w:line="280" w:lineRule="exact"/>
        <w:rPr>
          <w:rFonts w:ascii="Times New Roman" w:hAnsi="Times New Roman" w:cs="Times New Roman"/>
        </w:rPr>
      </w:pPr>
    </w:p>
    <w:p w14:paraId="7866F9EC" w14:textId="77777777" w:rsidR="00583B21" w:rsidRPr="006632F3" w:rsidRDefault="00583B21" w:rsidP="00583B21">
      <w:pPr>
        <w:spacing w:after="0" w:line="240" w:lineRule="auto"/>
        <w:ind w:left="118" w:right="3990"/>
        <w:rPr>
          <w:rFonts w:ascii="Times New Roman" w:eastAsia="Courier New" w:hAnsi="Times New Roman" w:cs="Times New Roman"/>
        </w:rPr>
      </w:pPr>
      <w:r w:rsidRPr="006632F3">
        <w:rPr>
          <w:rFonts w:ascii="Times New Roman" w:eastAsia="Courier New" w:hAnsi="Times New Roman" w:cs="Times New Roman"/>
        </w:rPr>
        <w:t>SensorFilter</w:t>
      </w:r>
      <w:r w:rsidRPr="006632F3">
        <w:rPr>
          <w:rFonts w:ascii="Times New Roman" w:eastAsia="Courier New" w:hAnsi="Times New Roman" w:cs="Times New Roman"/>
          <w:spacing w:val="-14"/>
        </w:rPr>
        <w:t xml:space="preserve"> </w:t>
      </w:r>
      <w:r w:rsidRPr="006632F3">
        <w:rPr>
          <w:rFonts w:ascii="Times New Roman" w:eastAsia="Courier New" w:hAnsi="Times New Roman" w:cs="Times New Roman"/>
        </w:rPr>
        <w:t>filter=new</w:t>
      </w:r>
      <w:r w:rsidRPr="006632F3">
        <w:rPr>
          <w:rFonts w:ascii="Times New Roman" w:eastAsia="Courier New" w:hAnsi="Times New Roman" w:cs="Times New Roman"/>
          <w:spacing w:val="-12"/>
        </w:rPr>
        <w:t xml:space="preserve"> </w:t>
      </w:r>
      <w:proofErr w:type="gramStart"/>
      <w:r w:rsidRPr="006632F3">
        <w:rPr>
          <w:rFonts w:ascii="Times New Roman" w:eastAsia="Courier New" w:hAnsi="Times New Roman" w:cs="Times New Roman"/>
        </w:rPr>
        <w:t>SensorFilter(</w:t>
      </w:r>
      <w:proofErr w:type="gramEnd"/>
      <w:r w:rsidRPr="006632F3">
        <w:rPr>
          <w:rFonts w:ascii="Times New Roman" w:eastAsia="Courier New" w:hAnsi="Times New Roman" w:cs="Times New Roman"/>
        </w:rPr>
        <w:t>); String[][]</w:t>
      </w:r>
      <w:r w:rsidRPr="006632F3">
        <w:rPr>
          <w:rFonts w:ascii="Times New Roman" w:eastAsia="Courier New" w:hAnsi="Times New Roman" w:cs="Times New Roman"/>
          <w:spacing w:val="-12"/>
        </w:rPr>
        <w:t xml:space="preserve"> </w:t>
      </w:r>
      <w:r w:rsidRPr="006632F3">
        <w:rPr>
          <w:rFonts w:ascii="Times New Roman" w:eastAsia="Courier New" w:hAnsi="Times New Roman" w:cs="Times New Roman"/>
        </w:rPr>
        <w:t>comp=new</w:t>
      </w:r>
      <w:r w:rsidRPr="006632F3">
        <w:rPr>
          <w:rFonts w:ascii="Times New Roman" w:eastAsia="Courier New" w:hAnsi="Times New Roman" w:cs="Times New Roman"/>
          <w:spacing w:val="-10"/>
        </w:rPr>
        <w:t xml:space="preserve"> </w:t>
      </w:r>
      <w:r w:rsidRPr="006632F3">
        <w:rPr>
          <w:rFonts w:ascii="Times New Roman" w:eastAsia="Courier New" w:hAnsi="Times New Roman" w:cs="Times New Roman"/>
        </w:rPr>
        <w:t>String[2][]; comp[0]=new</w:t>
      </w:r>
      <w:r w:rsidRPr="006632F3">
        <w:rPr>
          <w:rFonts w:ascii="Times New Roman" w:eastAsia="Courier New" w:hAnsi="Times New Roman" w:cs="Times New Roman"/>
          <w:spacing w:val="-13"/>
        </w:rPr>
        <w:t xml:space="preserve"> </w:t>
      </w:r>
      <w:r w:rsidRPr="006632F3">
        <w:rPr>
          <w:rFonts w:ascii="Times New Roman" w:eastAsia="Courier New" w:hAnsi="Times New Roman" w:cs="Times New Roman"/>
        </w:rPr>
        <w:t>String[2];</w:t>
      </w:r>
    </w:p>
    <w:p w14:paraId="218ED0B1" w14:textId="77777777" w:rsidR="00583B21" w:rsidRPr="006632F3" w:rsidRDefault="00583B21" w:rsidP="00583B21">
      <w:pPr>
        <w:spacing w:before="1" w:after="0" w:line="240" w:lineRule="auto"/>
        <w:ind w:left="118" w:right="4830"/>
        <w:rPr>
          <w:rFonts w:ascii="Times New Roman" w:eastAsia="Courier New" w:hAnsi="Times New Roman" w:cs="Times New Roman"/>
        </w:rPr>
      </w:pPr>
      <w:r w:rsidRPr="006632F3">
        <w:rPr>
          <w:rFonts w:ascii="Times New Roman" w:eastAsia="Courier New" w:hAnsi="Times New Roman" w:cs="Times New Roman"/>
        </w:rPr>
        <w:t>comp[1]=new</w:t>
      </w:r>
      <w:r w:rsidRPr="006632F3">
        <w:rPr>
          <w:rFonts w:ascii="Times New Roman" w:eastAsia="Courier New" w:hAnsi="Times New Roman" w:cs="Times New Roman"/>
          <w:spacing w:val="-13"/>
        </w:rPr>
        <w:t xml:space="preserve"> </w:t>
      </w:r>
      <w:r w:rsidRPr="006632F3">
        <w:rPr>
          <w:rFonts w:ascii="Times New Roman" w:eastAsia="Courier New" w:hAnsi="Times New Roman" w:cs="Times New Roman"/>
        </w:rPr>
        <w:t>String[3]; comp[0][0]="sensorType=GPS"; comp[0][1]="location=Hong</w:t>
      </w:r>
      <w:r w:rsidRPr="006632F3">
        <w:rPr>
          <w:rFonts w:ascii="Times New Roman" w:eastAsia="Courier New" w:hAnsi="Times New Roman" w:cs="Times New Roman"/>
          <w:spacing w:val="-30"/>
        </w:rPr>
        <w:t xml:space="preserve"> </w:t>
      </w:r>
      <w:r w:rsidRPr="006632F3">
        <w:rPr>
          <w:rFonts w:ascii="Times New Roman" w:eastAsia="Courier New" w:hAnsi="Times New Roman" w:cs="Times New Roman"/>
        </w:rPr>
        <w:t>Kong"; comp[1][0]="sensorType=RFID"; comp[1][1]="location=New</w:t>
      </w:r>
      <w:r w:rsidRPr="006632F3">
        <w:rPr>
          <w:rFonts w:ascii="Times New Roman" w:eastAsia="Courier New" w:hAnsi="Times New Roman" w:cs="Times New Roman"/>
          <w:spacing w:val="-29"/>
        </w:rPr>
        <w:t xml:space="preserve"> </w:t>
      </w:r>
      <w:r w:rsidRPr="006632F3">
        <w:rPr>
          <w:rFonts w:ascii="Times New Roman" w:eastAsia="Courier New" w:hAnsi="Times New Roman" w:cs="Times New Roman"/>
        </w:rPr>
        <w:t>York"; comp[1][2]="historical=true"; filter.setOrComparison(comp);</w:t>
      </w:r>
    </w:p>
    <w:p w14:paraId="7EE8D6CF" w14:textId="77777777" w:rsidR="00583B21" w:rsidRPr="006632F3" w:rsidRDefault="00583B21" w:rsidP="00583B21">
      <w:pPr>
        <w:spacing w:before="2" w:after="0" w:line="220" w:lineRule="exact"/>
        <w:rPr>
          <w:rFonts w:ascii="Times New Roman" w:hAnsi="Times New Roman" w:cs="Times New Roman"/>
        </w:rPr>
      </w:pPr>
    </w:p>
    <w:p w14:paraId="4585D276"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D</w:t>
      </w:r>
      <w:r w:rsidRPr="006632F3">
        <w:rPr>
          <w:rFonts w:ascii="Times New Roman" w:eastAsia="Times New Roman" w:hAnsi="Times New Roman" w:cs="Times New Roman"/>
          <w:b/>
          <w:bCs/>
          <w:i/>
        </w:rPr>
        <w:t xml:space="preserve">ata </w:t>
      </w:r>
      <w:r w:rsidRPr="006632F3">
        <w:rPr>
          <w:rFonts w:ascii="Times New Roman" w:eastAsia="Times New Roman" w:hAnsi="Times New Roman" w:cs="Times New Roman"/>
          <w:b/>
          <w:bCs/>
          <w:i/>
          <w:spacing w:val="-1"/>
        </w:rPr>
        <w:t>F</w:t>
      </w:r>
      <w:r w:rsidRPr="006632F3">
        <w:rPr>
          <w:rFonts w:ascii="Times New Roman" w:eastAsia="Times New Roman" w:hAnsi="Times New Roman" w:cs="Times New Roman"/>
          <w:b/>
          <w:bCs/>
          <w:i/>
        </w:rPr>
        <w:t>low</w:t>
      </w:r>
    </w:p>
    <w:p w14:paraId="39E7DE19" w14:textId="77777777" w:rsidR="00583B21" w:rsidRPr="006632F3" w:rsidRDefault="00583B21" w:rsidP="00583B21">
      <w:pPr>
        <w:spacing w:before="55"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d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 th</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0F4027C6" w14:textId="77777777" w:rsidR="00583B21" w:rsidRPr="006632F3" w:rsidRDefault="00583B21" w:rsidP="00583B21">
      <w:pPr>
        <w:spacing w:before="17" w:after="0" w:line="260" w:lineRule="exact"/>
        <w:rPr>
          <w:rFonts w:ascii="Times New Roman" w:hAnsi="Times New Roman" w:cs="Times New Roman"/>
        </w:rPr>
      </w:pPr>
    </w:p>
    <w:p w14:paraId="2B427D5F"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ppli</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 xml:space="preserve">ion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o SG</w:t>
      </w:r>
    </w:p>
    <w:p w14:paraId="30D05FF5" w14:textId="77777777" w:rsidR="00583B21" w:rsidRPr="006632F3" w:rsidRDefault="00583B21" w:rsidP="00583B21">
      <w:pPr>
        <w:spacing w:after="0" w:line="240" w:lineRule="auto"/>
        <w:ind w:left="118" w:right="66"/>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61024" behindDoc="1" locked="0" layoutInCell="1" allowOverlap="1" wp14:anchorId="6EFF05D3" wp14:editId="488F7360">
                <wp:simplePos x="0" y="0"/>
                <wp:positionH relativeFrom="page">
                  <wp:posOffset>1141730</wp:posOffset>
                </wp:positionH>
                <wp:positionV relativeFrom="paragraph">
                  <wp:posOffset>12065</wp:posOffset>
                </wp:positionV>
                <wp:extent cx="1168400" cy="1270"/>
                <wp:effectExtent l="17780" t="12065" r="13970" b="15240"/>
                <wp:wrapNone/>
                <wp:docPr id="19715" name="Group 47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8400" cy="1270"/>
                          <a:chOff x="1798" y="19"/>
                          <a:chExt cx="1840" cy="2"/>
                        </a:xfrm>
                      </wpg:grpSpPr>
                      <wps:wsp>
                        <wps:cNvPr id="19716" name="Freeform 4706"/>
                        <wps:cNvSpPr>
                          <a:spLocks/>
                        </wps:cNvSpPr>
                        <wps:spPr bwMode="auto">
                          <a:xfrm>
                            <a:off x="1798" y="19"/>
                            <a:ext cx="1840" cy="2"/>
                          </a:xfrm>
                          <a:custGeom>
                            <a:avLst/>
                            <a:gdLst>
                              <a:gd name="T0" fmla="+- 0 1798 1798"/>
                              <a:gd name="T1" fmla="*/ T0 w 1840"/>
                              <a:gd name="T2" fmla="+- 0 3638 1798"/>
                              <a:gd name="T3" fmla="*/ T2 w 1840"/>
                            </a:gdLst>
                            <a:ahLst/>
                            <a:cxnLst>
                              <a:cxn ang="0">
                                <a:pos x="T1" y="0"/>
                              </a:cxn>
                              <a:cxn ang="0">
                                <a:pos x="T3" y="0"/>
                              </a:cxn>
                            </a:cxnLst>
                            <a:rect l="0" t="0" r="r" b="b"/>
                            <a:pathLst>
                              <a:path w="1840">
                                <a:moveTo>
                                  <a:pt x="0" y="0"/>
                                </a:moveTo>
                                <a:lnTo>
                                  <a:pt x="1840"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05" o:spid="_x0000_s1026" style="position:absolute;margin-left:89.9pt;margin-top:.95pt;width:92pt;height:.1pt;z-index:-251155456;mso-position-horizontal-relative:page" coordorigin="1798,19" coordsize="184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">
                <v:shape id="Freeform 4706" o:spid="_x0000_s1027" style="position:absolute;left:1798;top:19;width:1840;height:2;visibility:visible;mso-wrap-style:square;v-text-anchor:top" coordsize="18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4ltsMA&#10;AADeAAAADwAAAGRycy9kb3ducmV2LnhtbERPS0vDQBC+F/wPywi9tZso9BG7LUGxeDUp9DpkxyQ0&#10;Oxuzkzb9964geJuP7zm7w+Q6daUhtJ4NpMsEFHHlbcu1gVP5vtiACoJssfNMBu4U4LB/mO0ws/7G&#10;n3QtpFYxhEOGBhqRPtM6VA05DEvfE0fuyw8OJcKh1nbAWwx3nX5KkpV22HJsaLCn14aqSzE6A2cp&#10;1u0Yjs+5HPnSVae3cfwujZk/TvkLKKFJ/sV/7g8b52/X6Qp+34k36P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4ltsMAAADeAAAADwAAAAAAAAAAAAAAAACYAgAAZHJzL2Rv&#10;d25yZXYueG1sUEsFBgAAAAAEAAQA9QAAAIgDAAAAAA==&#10;" path="m,l1840,e" filled="f" strokeweight=".45925mm">
                  <v:path arrowok="t" o:connecttype="custom" o:connectlocs="0,0;1840,0" o:connectangles="0,0"/>
                </v:shape>
                <w10:wrap anchorx="page"/>
              </v:group>
            </w:pict>
          </mc:Fallback>
        </mc:AlternateConten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t is ini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r</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ld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ist i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b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r</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 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is 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s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to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w:t>
      </w:r>
    </w:p>
    <w:p w14:paraId="44FE078E" w14:textId="77777777" w:rsidR="00583B21" w:rsidRPr="006632F3" w:rsidRDefault="00583B21" w:rsidP="00583B21">
      <w:pPr>
        <w:spacing w:before="16" w:after="0" w:line="260" w:lineRule="exact"/>
        <w:rPr>
          <w:rFonts w:ascii="Times New Roman" w:hAnsi="Times New Roman" w:cs="Times New Roman"/>
        </w:rPr>
      </w:pPr>
    </w:p>
    <w:p w14:paraId="6074AC59"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SG</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 xml:space="preserve">o </w:t>
      </w:r>
      <w:r w:rsidRPr="006632F3">
        <w:rPr>
          <w:rFonts w:ascii="Times New Roman" w:eastAsia="Times New Roman" w:hAnsi="Times New Roman" w:cs="Times New Roman"/>
          <w:b/>
          <w:bCs/>
          <w:spacing w:val="-3"/>
        </w:rPr>
        <w:t>G</w:t>
      </w:r>
      <w:r w:rsidRPr="006632F3">
        <w:rPr>
          <w:rFonts w:ascii="Times New Roman" w:eastAsia="Times New Roman" w:hAnsi="Times New Roman" w:cs="Times New Roman"/>
          <w:b/>
          <w:bCs/>
        </w:rPr>
        <w:t>B</w:t>
      </w:r>
    </w:p>
    <w:p w14:paraId="7704C365" w14:textId="77777777" w:rsidR="00583B21" w:rsidRPr="006632F3" w:rsidRDefault="00583B21" w:rsidP="00583B21">
      <w:pPr>
        <w:spacing w:after="0" w:line="240" w:lineRule="auto"/>
        <w:ind w:left="118" w:right="275"/>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62048" behindDoc="1" locked="0" layoutInCell="1" allowOverlap="1" wp14:anchorId="424A104D" wp14:editId="2E603F6D">
                <wp:simplePos x="0" y="0"/>
                <wp:positionH relativeFrom="page">
                  <wp:posOffset>1141730</wp:posOffset>
                </wp:positionH>
                <wp:positionV relativeFrom="paragraph">
                  <wp:posOffset>12065</wp:posOffset>
                </wp:positionV>
                <wp:extent cx="624840" cy="1270"/>
                <wp:effectExtent l="17780" t="12065" r="14605" b="15240"/>
                <wp:wrapNone/>
                <wp:docPr id="19717" name="Group 47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4840" cy="1270"/>
                          <a:chOff x="1798" y="19"/>
                          <a:chExt cx="984" cy="2"/>
                        </a:xfrm>
                      </wpg:grpSpPr>
                      <wps:wsp>
                        <wps:cNvPr id="19718" name="Freeform 4704"/>
                        <wps:cNvSpPr>
                          <a:spLocks/>
                        </wps:cNvSpPr>
                        <wps:spPr bwMode="auto">
                          <a:xfrm>
                            <a:off x="1798" y="19"/>
                            <a:ext cx="984" cy="2"/>
                          </a:xfrm>
                          <a:custGeom>
                            <a:avLst/>
                            <a:gdLst>
                              <a:gd name="T0" fmla="+- 0 1798 1798"/>
                              <a:gd name="T1" fmla="*/ T0 w 984"/>
                              <a:gd name="T2" fmla="+- 0 2782 1798"/>
                              <a:gd name="T3" fmla="*/ T2 w 984"/>
                            </a:gdLst>
                            <a:ahLst/>
                            <a:cxnLst>
                              <a:cxn ang="0">
                                <a:pos x="T1" y="0"/>
                              </a:cxn>
                              <a:cxn ang="0">
                                <a:pos x="T3" y="0"/>
                              </a:cxn>
                            </a:cxnLst>
                            <a:rect l="0" t="0" r="r" b="b"/>
                            <a:pathLst>
                              <a:path w="984">
                                <a:moveTo>
                                  <a:pt x="0" y="0"/>
                                </a:moveTo>
                                <a:lnTo>
                                  <a:pt x="984"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03" o:spid="_x0000_s1026" style="position:absolute;margin-left:89.9pt;margin-top:.95pt;width:49.2pt;height:.1pt;z-index:-251154432;mso-position-horizontal-relative:page" coordorigin="1798,19" coordsize="9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">
                <v:shape id="Freeform 4704" o:spid="_x0000_s1027" style="position:absolute;left:1798;top:19;width:984;height:2;visibility:visible;mso-wrap-style:square;v-text-anchor:top" coordsize="9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4IiccA&#10;AADeAAAADwAAAGRycy9kb3ducmV2LnhtbESPT0/DMAzF70j7DpGRuLF0CJWtLJsGEhLigth62NFq&#10;TFPWOKVJ//Dt8QGJm633/N7P2/3sWzVSH5vABlbLDBRxFWzDtYHy9HK7BhUTssU2MBn4oQj73eJq&#10;i4UNE3/QeEy1khCOBRpwKXWF1rFy5DEuQ0cs2mfoPSZZ+1rbHicJ962+y7Jce2xYGhx29OyouhwH&#10;b+D+y13Gp7f3esq70zcN6zIfzqUxN9fz4RFUojn9m/+uX63gbx5WwivvyAx69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CInHAAAA3gAAAA8AAAAAAAAAAAAAAAAAmAIAAGRy&#10;cy9kb3ducmV2LnhtbFBLBQYAAAAABAAEAPUAAACMAwAAAAA=&#10;" path="m,l984,e" filled="f" strokeweight=".45925mm">
                  <v:path arrowok="t" o:connecttype="custom" o:connectlocs="0,0;984,0" o:connectangles="0,0"/>
                </v:shape>
                <w10:wrap anchorx="page"/>
              </v:group>
            </w:pict>
          </mc:Fallback>
        </mc:AlternateConten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ar</w:t>
      </w:r>
      <w:r w:rsidRPr="006632F3">
        <w:rPr>
          <w:rFonts w:ascii="Times New Roman" w:eastAsia="Times New Roman" w:hAnsi="Times New Roman" w:cs="Times New Roman"/>
        </w:rPr>
        <w:t>d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t to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this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ar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 d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in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g</w:t>
      </w:r>
      <w:r w:rsidRPr="006632F3">
        <w:rPr>
          <w:rFonts w:ascii="Times New Roman" w:eastAsia="Times New Roman" w:hAnsi="Times New Roman" w:cs="Times New Roman"/>
          <w:spacing w:val="-1"/>
        </w:rPr>
        <w:t>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niqu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d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n a</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sponse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spon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b</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k to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s i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h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s</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 xml:space="preserve">om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 do</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is 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e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n</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p>
    <w:p w14:paraId="0CC8FD92" w14:textId="77777777" w:rsidR="00583B21" w:rsidRPr="006632F3" w:rsidRDefault="00583B21" w:rsidP="00583B21">
      <w:pPr>
        <w:spacing w:after="0" w:line="200" w:lineRule="exact"/>
        <w:rPr>
          <w:rFonts w:ascii="Times New Roman" w:hAnsi="Times New Roman" w:cs="Times New Roman"/>
        </w:rPr>
      </w:pPr>
    </w:p>
    <w:p w14:paraId="15B47187" w14:textId="77777777" w:rsidR="00583B21" w:rsidRPr="006632F3" w:rsidRDefault="00583B21" w:rsidP="00583B21">
      <w:pPr>
        <w:spacing w:after="0" w:line="200" w:lineRule="exact"/>
        <w:rPr>
          <w:rFonts w:ascii="Times New Roman" w:hAnsi="Times New Roman" w:cs="Times New Roman"/>
        </w:rPr>
      </w:pPr>
    </w:p>
    <w:p w14:paraId="46741751" w14:textId="77777777" w:rsidR="00583B21" w:rsidRPr="006632F3" w:rsidRDefault="00583B21" w:rsidP="00583B21">
      <w:pPr>
        <w:spacing w:after="0" w:line="200" w:lineRule="exact"/>
        <w:rPr>
          <w:rFonts w:ascii="Times New Roman" w:hAnsi="Times New Roman" w:cs="Times New Roman"/>
        </w:rPr>
      </w:pPr>
    </w:p>
    <w:p w14:paraId="6EAF5F01" w14:textId="77777777" w:rsidR="00583B21" w:rsidRPr="006632F3" w:rsidRDefault="00583B21" w:rsidP="00583B21">
      <w:pPr>
        <w:spacing w:before="5" w:after="0" w:line="200" w:lineRule="exact"/>
        <w:rPr>
          <w:rFonts w:ascii="Times New Roman" w:hAnsi="Times New Roman" w:cs="Times New Roman"/>
        </w:rPr>
      </w:pPr>
    </w:p>
    <w:p w14:paraId="58DCAEBC" w14:textId="77777777" w:rsidR="00583B21" w:rsidRPr="006632F3" w:rsidRDefault="00583B21" w:rsidP="00583B21">
      <w:pPr>
        <w:spacing w:before="29" w:after="0" w:line="240" w:lineRule="auto"/>
        <w:ind w:left="4278" w:right="4225"/>
        <w:jc w:val="center"/>
        <w:rPr>
          <w:rFonts w:ascii="Times New Roman" w:eastAsia="Times New Roman" w:hAnsi="Times New Roman" w:cs="Times New Roman"/>
        </w:rPr>
      </w:pPr>
      <w:r w:rsidRPr="006632F3">
        <w:rPr>
          <w:rFonts w:ascii="Times New Roman" w:eastAsia="Times New Roman" w:hAnsi="Times New Roman" w:cs="Times New Roman"/>
        </w:rPr>
        <w:t>58</w:t>
      </w:r>
    </w:p>
    <w:p w14:paraId="2528486D" w14:textId="77777777" w:rsidR="00583B21" w:rsidRPr="006632F3" w:rsidRDefault="00583B21" w:rsidP="00583B21">
      <w:pPr>
        <w:spacing w:after="0"/>
        <w:jc w:val="center"/>
        <w:rPr>
          <w:rFonts w:ascii="Times New Roman" w:hAnsi="Times New Roman" w:cs="Times New Roman"/>
        </w:rPr>
        <w:sectPr w:rsidR="00583B21" w:rsidRPr="006632F3">
          <w:footerReference w:type="default" r:id="rId43"/>
          <w:pgSz w:w="12240" w:h="15860"/>
          <w:pgMar w:top="1300" w:right="1720" w:bottom="280" w:left="1680" w:header="0" w:footer="0" w:gutter="0"/>
          <w:cols w:space="720"/>
        </w:sectPr>
      </w:pPr>
    </w:p>
    <w:p w14:paraId="156F472E" w14:textId="77777777" w:rsidR="00583B21" w:rsidRPr="006632F3" w:rsidRDefault="00583B21" w:rsidP="00583B21">
      <w:pPr>
        <w:spacing w:before="62" w:after="0" w:line="240" w:lineRule="auto"/>
        <w:ind w:left="333" w:right="-20"/>
        <w:rPr>
          <w:rFonts w:ascii="Times New Roman" w:eastAsia="Times New Roman" w:hAnsi="Times New Roman" w:cs="Times New Roman"/>
        </w:rPr>
      </w:pPr>
      <w:r w:rsidRPr="006632F3">
        <w:rPr>
          <w:rFonts w:ascii="Times New Roman" w:eastAsia="Times New Roman" w:hAnsi="Times New Roman" w:cs="Times New Roman"/>
        </w:rPr>
        <w:lastRenderedPageBreak/>
        <w:t>SG</w:t>
      </w:r>
      <w:r w:rsidRPr="006632F3">
        <w:rPr>
          <w:rFonts w:ascii="Times New Roman" w:eastAsia="Times New Roman" w:hAnsi="Times New Roman" w:cs="Times New Roman"/>
          <w:spacing w:val="36"/>
        </w:rPr>
        <w:t xml:space="preserve"> </w:t>
      </w:r>
      <w:r w:rsidRPr="006632F3">
        <w:rPr>
          <w:rFonts w:ascii="Times New Roman" w:eastAsia="Times New Roman" w:hAnsi="Times New Roman" w:cs="Times New Roman"/>
        </w:rPr>
        <w:t>to</w:t>
      </w:r>
      <w:r w:rsidRPr="006632F3">
        <w:rPr>
          <w:rFonts w:ascii="Times New Roman" w:eastAsia="Times New Roman" w:hAnsi="Times New Roman" w:cs="Times New Roman"/>
          <w:spacing w:val="12"/>
        </w:rPr>
        <w:t xml:space="preserve"> </w:t>
      </w:r>
      <w:r w:rsidRPr="006632F3">
        <w:rPr>
          <w:rFonts w:ascii="Times New Roman" w:eastAsia="Times New Roman" w:hAnsi="Times New Roman" w:cs="Times New Roman"/>
          <w:b/>
          <w:bCs/>
          <w:w w:val="109"/>
        </w:rPr>
        <w:t>application</w:t>
      </w:r>
    </w:p>
    <w:p w14:paraId="690A716C" w14:textId="77777777" w:rsidR="00583B21" w:rsidRPr="006632F3" w:rsidRDefault="00583B21" w:rsidP="00583B21">
      <w:pPr>
        <w:spacing w:before="23" w:after="0" w:line="259" w:lineRule="auto"/>
        <w:ind w:left="319" w:right="49" w:firstLine="14"/>
        <w:rPr>
          <w:rFonts w:ascii="Times New Roman" w:eastAsia="Times New Roman" w:hAnsi="Times New Roman" w:cs="Times New Roman"/>
        </w:rPr>
      </w:pPr>
      <w:r w:rsidRPr="006632F3">
        <w:rPr>
          <w:rFonts w:ascii="Times New Roman" w:eastAsia="Times New Roman" w:hAnsi="Times New Roman" w:cs="Times New Roman"/>
        </w:rPr>
        <w:t>SG</w:t>
      </w:r>
      <w:r w:rsidRPr="006632F3">
        <w:rPr>
          <w:rFonts w:ascii="Times New Roman" w:eastAsia="Times New Roman" w:hAnsi="Times New Roman" w:cs="Times New Roman"/>
          <w:spacing w:val="29"/>
        </w:rPr>
        <w:t xml:space="preserve"> </w:t>
      </w:r>
      <w:r w:rsidRPr="006632F3">
        <w:rPr>
          <w:rFonts w:ascii="Times New Roman" w:eastAsia="Times New Roman" w:hAnsi="Times New Roman" w:cs="Times New Roman"/>
        </w:rPr>
        <w:t>releases</w:t>
      </w:r>
      <w:r w:rsidRPr="006632F3">
        <w:rPr>
          <w:rFonts w:ascii="Times New Roman" w:eastAsia="Times New Roman" w:hAnsi="Times New Roman" w:cs="Times New Roman"/>
          <w:spacing w:val="49"/>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36"/>
        </w:rPr>
        <w:t xml:space="preserve"> </w:t>
      </w:r>
      <w:r w:rsidRPr="006632F3">
        <w:rPr>
          <w:rFonts w:ascii="Times New Roman" w:eastAsia="Times New Roman" w:hAnsi="Times New Roman" w:cs="Times New Roman"/>
          <w:w w:val="108"/>
        </w:rPr>
        <w:t>resources</w:t>
      </w:r>
      <w:r w:rsidRPr="006632F3">
        <w:rPr>
          <w:rFonts w:ascii="Times New Roman" w:eastAsia="Times New Roman" w:hAnsi="Times New Roman" w:cs="Times New Roman"/>
          <w:spacing w:val="2"/>
          <w:w w:val="108"/>
        </w:rPr>
        <w:t xml:space="preserve"> </w:t>
      </w:r>
      <w:r w:rsidRPr="006632F3">
        <w:rPr>
          <w:rFonts w:ascii="Times New Roman" w:eastAsia="Times New Roman" w:hAnsi="Times New Roman" w:cs="Times New Roman"/>
        </w:rPr>
        <w:t>(e.g.</w:t>
      </w:r>
      <w:r w:rsidRPr="006632F3">
        <w:rPr>
          <w:rFonts w:ascii="Times New Roman" w:eastAsia="Times New Roman" w:hAnsi="Times New Roman" w:cs="Times New Roman"/>
          <w:spacing w:val="39"/>
        </w:rPr>
        <w:t xml:space="preserve"> </w:t>
      </w:r>
      <w:r w:rsidRPr="006632F3">
        <w:rPr>
          <w:rFonts w:ascii="Times New Roman" w:eastAsia="Times New Roman" w:hAnsi="Times New Roman" w:cs="Times New Roman"/>
          <w:w w:val="110"/>
        </w:rPr>
        <w:t>unsubscribe</w:t>
      </w:r>
      <w:r w:rsidRPr="006632F3">
        <w:rPr>
          <w:rFonts w:ascii="Times New Roman" w:eastAsia="Times New Roman" w:hAnsi="Times New Roman" w:cs="Times New Roman"/>
          <w:spacing w:val="-20"/>
          <w:w w:val="110"/>
        </w:rPr>
        <w:t xml:space="preserve"> </w:t>
      </w:r>
      <w:r w:rsidRPr="006632F3">
        <w:rPr>
          <w:rFonts w:ascii="Times New Roman" w:eastAsia="Times New Roman" w:hAnsi="Times New Roman" w:cs="Times New Roman"/>
          <w:w w:val="110"/>
        </w:rPr>
        <w:t>sensor's</w:t>
      </w:r>
      <w:r w:rsidRPr="006632F3">
        <w:rPr>
          <w:rFonts w:ascii="Times New Roman" w:eastAsia="Times New Roman" w:hAnsi="Times New Roman" w:cs="Times New Roman"/>
          <w:spacing w:val="20"/>
          <w:w w:val="110"/>
        </w:rPr>
        <w:t xml:space="preserve"> </w:t>
      </w:r>
      <w:r w:rsidRPr="006632F3">
        <w:rPr>
          <w:rFonts w:ascii="Times New Roman" w:eastAsia="Times New Roman" w:hAnsi="Times New Roman" w:cs="Times New Roman"/>
        </w:rPr>
        <w:t>NB</w:t>
      </w:r>
      <w:r w:rsidRPr="006632F3">
        <w:rPr>
          <w:rFonts w:ascii="Times New Roman" w:eastAsia="Times New Roman" w:hAnsi="Times New Roman" w:cs="Times New Roman"/>
          <w:spacing w:val="20"/>
        </w:rPr>
        <w:t xml:space="preserve"> </w:t>
      </w:r>
      <w:r w:rsidRPr="006632F3">
        <w:rPr>
          <w:rFonts w:ascii="Times New Roman" w:eastAsia="Times New Roman" w:hAnsi="Times New Roman" w:cs="Times New Roman"/>
        </w:rPr>
        <w:t>topic</w:t>
      </w:r>
      <w:proofErr w:type="gramStart"/>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used</w:t>
      </w:r>
      <w:proofErr w:type="gramEnd"/>
      <w:r w:rsidRPr="006632F3">
        <w:rPr>
          <w:rFonts w:ascii="Times New Roman" w:eastAsia="Times New Roman" w:hAnsi="Times New Roman" w:cs="Times New Roman"/>
          <w:spacing w:val="36"/>
        </w:rPr>
        <w:t xml:space="preserve"> </w:t>
      </w:r>
      <w:r w:rsidRPr="006632F3">
        <w:rPr>
          <w:rFonts w:ascii="Times New Roman" w:eastAsia="Times New Roman" w:hAnsi="Times New Roman" w:cs="Times New Roman"/>
        </w:rPr>
        <w:t>by</w:t>
      </w:r>
      <w:r w:rsidRPr="006632F3">
        <w:rPr>
          <w:rFonts w:ascii="Times New Roman" w:eastAsia="Times New Roman" w:hAnsi="Times New Roman" w:cs="Times New Roman"/>
          <w:spacing w:val="16"/>
        </w:rPr>
        <w:t xml:space="preserve"> </w:t>
      </w:r>
      <w:r w:rsidRPr="006632F3">
        <w:rPr>
          <w:rFonts w:ascii="Times New Roman" w:eastAsia="Times New Roman" w:hAnsi="Times New Roman" w:cs="Times New Roman"/>
        </w:rPr>
        <w:t xml:space="preserve">sensors </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which</w:t>
      </w:r>
      <w:r w:rsidRPr="006632F3">
        <w:rPr>
          <w:rFonts w:ascii="Times New Roman" w:eastAsia="Times New Roman" w:hAnsi="Times New Roman" w:cs="Times New Roman"/>
          <w:spacing w:val="51"/>
        </w:rPr>
        <w:t xml:space="preserve"> </w:t>
      </w:r>
      <w:r w:rsidRPr="006632F3">
        <w:rPr>
          <w:rFonts w:ascii="Times New Roman" w:eastAsia="Times New Roman" w:hAnsi="Times New Roman" w:cs="Times New Roman"/>
          <w:w w:val="107"/>
        </w:rPr>
        <w:t xml:space="preserve">are </w:t>
      </w:r>
      <w:r w:rsidRPr="006632F3">
        <w:rPr>
          <w:rFonts w:ascii="Times New Roman" w:eastAsia="Times New Roman" w:hAnsi="Times New Roman" w:cs="Times New Roman"/>
        </w:rPr>
        <w:t>no</w:t>
      </w:r>
      <w:r w:rsidRPr="006632F3">
        <w:rPr>
          <w:rFonts w:ascii="Times New Roman" w:eastAsia="Times New Roman" w:hAnsi="Times New Roman" w:cs="Times New Roman"/>
          <w:spacing w:val="29"/>
        </w:rPr>
        <w:t xml:space="preserve"> </w:t>
      </w:r>
      <w:r w:rsidRPr="006632F3">
        <w:rPr>
          <w:rFonts w:ascii="Times New Roman" w:eastAsia="Times New Roman" w:hAnsi="Times New Roman" w:cs="Times New Roman"/>
        </w:rPr>
        <w:t>longer</w:t>
      </w:r>
      <w:r w:rsidRPr="006632F3">
        <w:rPr>
          <w:rFonts w:ascii="Times New Roman" w:eastAsia="Times New Roman" w:hAnsi="Times New Roman" w:cs="Times New Roman"/>
          <w:spacing w:val="46"/>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9"/>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38"/>
        </w:rPr>
        <w:t xml:space="preserve"> </w:t>
      </w:r>
      <w:r w:rsidRPr="006632F3">
        <w:rPr>
          <w:rFonts w:ascii="Times New Roman" w:eastAsia="Times New Roman" w:hAnsi="Times New Roman" w:cs="Times New Roman"/>
        </w:rPr>
        <w:t>list,</w:t>
      </w:r>
      <w:r w:rsidRPr="006632F3">
        <w:rPr>
          <w:rFonts w:ascii="Times New Roman" w:eastAsia="Times New Roman" w:hAnsi="Times New Roman" w:cs="Times New Roman"/>
          <w:spacing w:val="33"/>
        </w:rPr>
        <w:t xml:space="preserve"> </w:t>
      </w:r>
      <w:r w:rsidRPr="006632F3">
        <w:rPr>
          <w:rFonts w:ascii="Times New Roman" w:eastAsia="Times New Roman" w:hAnsi="Times New Roman" w:cs="Times New Roman"/>
        </w:rPr>
        <w:t>and</w:t>
      </w:r>
      <w:r w:rsidRPr="006632F3">
        <w:rPr>
          <w:rFonts w:ascii="Times New Roman" w:eastAsia="Times New Roman" w:hAnsi="Times New Roman" w:cs="Times New Roman"/>
          <w:spacing w:val="31"/>
        </w:rPr>
        <w:t xml:space="preserve"> </w:t>
      </w:r>
      <w:r w:rsidRPr="006632F3">
        <w:rPr>
          <w:rFonts w:ascii="Times New Roman" w:eastAsia="Times New Roman" w:hAnsi="Times New Roman" w:cs="Times New Roman"/>
        </w:rPr>
        <w:t xml:space="preserve">initiates </w:t>
      </w:r>
      <w:r w:rsidRPr="006632F3">
        <w:rPr>
          <w:rFonts w:ascii="Times New Roman" w:eastAsia="Times New Roman" w:hAnsi="Times New Roman" w:cs="Times New Roman"/>
          <w:spacing w:val="9"/>
        </w:rPr>
        <w:t xml:space="preserve"> </w:t>
      </w:r>
      <w:r w:rsidRPr="006632F3">
        <w:rPr>
          <w:rFonts w:ascii="Times New Roman" w:eastAsia="Times New Roman" w:hAnsi="Times New Roman" w:cs="Times New Roman"/>
        </w:rPr>
        <w:t xml:space="preserve">resources </w:t>
      </w:r>
      <w:r w:rsidRPr="006632F3">
        <w:rPr>
          <w:rFonts w:ascii="Times New Roman" w:eastAsia="Times New Roman" w:hAnsi="Times New Roman" w:cs="Times New Roman"/>
          <w:spacing w:val="11"/>
        </w:rPr>
        <w:t xml:space="preserve"> </w:t>
      </w:r>
      <w:r w:rsidRPr="006632F3">
        <w:rPr>
          <w:rFonts w:ascii="Times New Roman" w:eastAsia="Times New Roman" w:hAnsi="Times New Roman" w:cs="Times New Roman"/>
        </w:rPr>
        <w:t>for</w:t>
      </w:r>
      <w:r w:rsidRPr="006632F3">
        <w:rPr>
          <w:rFonts w:ascii="Times New Roman" w:eastAsia="Times New Roman" w:hAnsi="Times New Roman" w:cs="Times New Roman"/>
          <w:spacing w:val="36"/>
        </w:rPr>
        <w:t xml:space="preserve"> </w:t>
      </w:r>
      <w:r w:rsidRPr="006632F3">
        <w:rPr>
          <w:rFonts w:ascii="Times New Roman" w:eastAsia="Times New Roman" w:hAnsi="Times New Roman" w:cs="Times New Roman"/>
        </w:rPr>
        <w:t>new</w:t>
      </w:r>
      <w:r w:rsidRPr="006632F3">
        <w:rPr>
          <w:rFonts w:ascii="Times New Roman" w:eastAsia="Times New Roman" w:hAnsi="Times New Roman" w:cs="Times New Roman"/>
          <w:spacing w:val="36"/>
        </w:rPr>
        <w:t xml:space="preserve"> </w:t>
      </w:r>
      <w:r w:rsidRPr="006632F3">
        <w:rPr>
          <w:rFonts w:ascii="Times New Roman" w:eastAsia="Times New Roman" w:hAnsi="Times New Roman" w:cs="Times New Roman"/>
        </w:rPr>
        <w:t xml:space="preserve">sensors. </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n</w:t>
      </w:r>
      <w:r w:rsidRPr="006632F3">
        <w:rPr>
          <w:rFonts w:ascii="Times New Roman" w:eastAsia="Times New Roman" w:hAnsi="Times New Roman" w:cs="Times New Roman"/>
          <w:spacing w:val="46"/>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31"/>
        </w:rPr>
        <w:t xml:space="preserve"> </w:t>
      </w:r>
      <w:proofErr w:type="gramStart"/>
      <w:r w:rsidRPr="006632F3">
        <w:rPr>
          <w:rFonts w:ascii="Times New Roman" w:eastAsia="Times New Roman" w:hAnsi="Times New Roman" w:cs="Times New Roman"/>
        </w:rPr>
        <w:t xml:space="preserve">notifies </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the</w:t>
      </w:r>
      <w:proofErr w:type="gramEnd"/>
      <w:r w:rsidRPr="006632F3">
        <w:rPr>
          <w:rFonts w:ascii="Times New Roman" w:eastAsia="Times New Roman" w:hAnsi="Times New Roman" w:cs="Times New Roman"/>
          <w:spacing w:val="37"/>
        </w:rPr>
        <w:t xml:space="preserve"> </w:t>
      </w:r>
      <w:r w:rsidRPr="006632F3">
        <w:rPr>
          <w:rFonts w:ascii="Times New Roman" w:eastAsia="Times New Roman" w:hAnsi="Times New Roman" w:cs="Times New Roman"/>
          <w:w w:val="107"/>
        </w:rPr>
        <w:t xml:space="preserve">client </w:t>
      </w:r>
      <w:r w:rsidRPr="006632F3">
        <w:rPr>
          <w:rFonts w:ascii="Times New Roman" w:eastAsia="Times New Roman" w:hAnsi="Times New Roman" w:cs="Times New Roman"/>
        </w:rPr>
        <w:t>for</w:t>
      </w:r>
      <w:r w:rsidRPr="006632F3">
        <w:rPr>
          <w:rFonts w:ascii="Times New Roman" w:eastAsia="Times New Roman" w:hAnsi="Times New Roman" w:cs="Times New Roman"/>
          <w:spacing w:val="37"/>
        </w:rPr>
        <w:t xml:space="preserve"> </w:t>
      </w:r>
      <w:r w:rsidRPr="006632F3">
        <w:rPr>
          <w:rFonts w:ascii="Times New Roman" w:eastAsia="Times New Roman" w:hAnsi="Times New Roman" w:cs="Times New Roman"/>
        </w:rPr>
        <w:t>all</w:t>
      </w:r>
      <w:r w:rsidRPr="006632F3">
        <w:rPr>
          <w:rFonts w:ascii="Times New Roman" w:eastAsia="Times New Roman" w:hAnsi="Times New Roman" w:cs="Times New Roman"/>
          <w:spacing w:val="20"/>
        </w:rPr>
        <w:t xml:space="preserve"> </w:t>
      </w:r>
      <w:r w:rsidRPr="006632F3">
        <w:rPr>
          <w:rFonts w:ascii="Times New Roman" w:eastAsia="Times New Roman" w:hAnsi="Times New Roman" w:cs="Times New Roman"/>
        </w:rPr>
        <w:t xml:space="preserve">changes </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w w:val="107"/>
        </w:rPr>
        <w:t>made.</w:t>
      </w:r>
    </w:p>
    <w:p w14:paraId="50AE2189" w14:textId="77777777" w:rsidR="00583B21" w:rsidRPr="006632F3" w:rsidRDefault="00583B21" w:rsidP="00583B21">
      <w:pPr>
        <w:spacing w:before="7" w:after="0" w:line="120" w:lineRule="exact"/>
        <w:rPr>
          <w:rFonts w:ascii="Times New Roman" w:hAnsi="Times New Roman" w:cs="Times New Roman"/>
        </w:rPr>
      </w:pPr>
    </w:p>
    <w:p w14:paraId="434974CA" w14:textId="77777777" w:rsidR="00583B21" w:rsidRPr="006632F3" w:rsidRDefault="00583B21" w:rsidP="00583B21">
      <w:pPr>
        <w:spacing w:after="0" w:line="200" w:lineRule="exact"/>
        <w:rPr>
          <w:rFonts w:ascii="Times New Roman" w:hAnsi="Times New Roman" w:cs="Times New Roman"/>
        </w:rPr>
      </w:pPr>
    </w:p>
    <w:p w14:paraId="7412320F" w14:textId="77777777" w:rsidR="00583B21" w:rsidRPr="006632F3" w:rsidRDefault="00583B21" w:rsidP="00583B21">
      <w:pPr>
        <w:spacing w:after="0" w:line="200" w:lineRule="exact"/>
        <w:rPr>
          <w:rFonts w:ascii="Times New Roman" w:hAnsi="Times New Roman" w:cs="Times New Roman"/>
        </w:rPr>
      </w:pPr>
    </w:p>
    <w:p w14:paraId="791770FE" w14:textId="77777777" w:rsidR="00583B21" w:rsidRPr="006632F3" w:rsidRDefault="00583B21" w:rsidP="00583B21">
      <w:pPr>
        <w:spacing w:after="0" w:line="200" w:lineRule="exact"/>
        <w:rPr>
          <w:rFonts w:ascii="Times New Roman" w:hAnsi="Times New Roman" w:cs="Times New Roman"/>
        </w:rPr>
      </w:pPr>
    </w:p>
    <w:p w14:paraId="1356B0BE" w14:textId="77777777" w:rsidR="00583B21" w:rsidRPr="006632F3" w:rsidRDefault="00583B21" w:rsidP="00583B21">
      <w:pPr>
        <w:spacing w:after="0" w:line="200" w:lineRule="exact"/>
        <w:rPr>
          <w:rFonts w:ascii="Times New Roman" w:hAnsi="Times New Roman" w:cs="Times New Roman"/>
        </w:rPr>
      </w:pPr>
    </w:p>
    <w:p w14:paraId="7FC73539" w14:textId="77777777" w:rsidR="00583B21" w:rsidRPr="006632F3" w:rsidRDefault="00583B21" w:rsidP="00583B21">
      <w:pPr>
        <w:spacing w:after="0" w:line="200" w:lineRule="exact"/>
        <w:rPr>
          <w:rFonts w:ascii="Times New Roman" w:hAnsi="Times New Roman" w:cs="Times New Roman"/>
        </w:rPr>
      </w:pPr>
    </w:p>
    <w:p w14:paraId="1851C17F" w14:textId="77777777" w:rsidR="00583B21" w:rsidRPr="006632F3" w:rsidRDefault="00583B21" w:rsidP="00583B21">
      <w:pPr>
        <w:spacing w:after="0" w:line="200" w:lineRule="exact"/>
        <w:rPr>
          <w:rFonts w:ascii="Times New Roman" w:hAnsi="Times New Roman" w:cs="Times New Roman"/>
        </w:rPr>
      </w:pPr>
    </w:p>
    <w:p w14:paraId="1378ED4C" w14:textId="77777777" w:rsidR="00583B21" w:rsidRPr="006632F3" w:rsidRDefault="00583B21" w:rsidP="00583B21">
      <w:pPr>
        <w:spacing w:after="0" w:line="200" w:lineRule="exact"/>
        <w:rPr>
          <w:rFonts w:ascii="Times New Roman" w:hAnsi="Times New Roman" w:cs="Times New Roman"/>
        </w:rPr>
      </w:pPr>
    </w:p>
    <w:p w14:paraId="21342D04" w14:textId="77777777" w:rsidR="00583B21" w:rsidRPr="006632F3" w:rsidRDefault="00583B21" w:rsidP="00583B21">
      <w:pPr>
        <w:spacing w:after="0" w:line="200" w:lineRule="exact"/>
        <w:rPr>
          <w:rFonts w:ascii="Times New Roman" w:hAnsi="Times New Roman" w:cs="Times New Roman"/>
        </w:rPr>
      </w:pPr>
    </w:p>
    <w:p w14:paraId="69AFB2F7" w14:textId="77777777" w:rsidR="00583B21" w:rsidRPr="006632F3" w:rsidRDefault="00583B21" w:rsidP="00583B21">
      <w:pPr>
        <w:spacing w:after="0" w:line="200" w:lineRule="exact"/>
        <w:rPr>
          <w:rFonts w:ascii="Times New Roman" w:hAnsi="Times New Roman" w:cs="Times New Roman"/>
        </w:rPr>
      </w:pPr>
    </w:p>
    <w:p w14:paraId="147196A2" w14:textId="77777777" w:rsidR="00583B21" w:rsidRPr="006632F3" w:rsidRDefault="00583B21" w:rsidP="00583B21">
      <w:pPr>
        <w:spacing w:after="0" w:line="200" w:lineRule="exact"/>
        <w:rPr>
          <w:rFonts w:ascii="Times New Roman" w:hAnsi="Times New Roman" w:cs="Times New Roman"/>
        </w:rPr>
      </w:pPr>
    </w:p>
    <w:p w14:paraId="64AC83B7" w14:textId="77777777" w:rsidR="00583B21" w:rsidRPr="006632F3" w:rsidRDefault="00583B21" w:rsidP="00583B21">
      <w:pPr>
        <w:spacing w:after="0" w:line="200" w:lineRule="exact"/>
        <w:rPr>
          <w:rFonts w:ascii="Times New Roman" w:hAnsi="Times New Roman" w:cs="Times New Roman"/>
        </w:rPr>
      </w:pPr>
    </w:p>
    <w:p w14:paraId="4945EC88" w14:textId="77777777" w:rsidR="00583B21" w:rsidRPr="006632F3" w:rsidRDefault="00583B21" w:rsidP="00583B21">
      <w:pPr>
        <w:spacing w:after="0" w:line="200" w:lineRule="exact"/>
        <w:rPr>
          <w:rFonts w:ascii="Times New Roman" w:hAnsi="Times New Roman" w:cs="Times New Roman"/>
        </w:rPr>
      </w:pPr>
    </w:p>
    <w:p w14:paraId="1A8FEA36" w14:textId="77777777" w:rsidR="00583B21" w:rsidRPr="006632F3" w:rsidRDefault="00583B21" w:rsidP="00583B21">
      <w:pPr>
        <w:spacing w:after="0" w:line="200" w:lineRule="exact"/>
        <w:rPr>
          <w:rFonts w:ascii="Times New Roman" w:hAnsi="Times New Roman" w:cs="Times New Roman"/>
        </w:rPr>
      </w:pPr>
    </w:p>
    <w:p w14:paraId="1E18D410" w14:textId="77777777" w:rsidR="00583B21" w:rsidRPr="006632F3" w:rsidRDefault="00583B21" w:rsidP="00583B21">
      <w:pPr>
        <w:spacing w:after="0" w:line="200" w:lineRule="exact"/>
        <w:rPr>
          <w:rFonts w:ascii="Times New Roman" w:hAnsi="Times New Roman" w:cs="Times New Roman"/>
        </w:rPr>
      </w:pPr>
    </w:p>
    <w:p w14:paraId="398C375D" w14:textId="77777777" w:rsidR="00583B21" w:rsidRPr="006632F3" w:rsidRDefault="00583B21" w:rsidP="00583B21">
      <w:pPr>
        <w:spacing w:after="0" w:line="200" w:lineRule="exact"/>
        <w:rPr>
          <w:rFonts w:ascii="Times New Roman" w:hAnsi="Times New Roman" w:cs="Times New Roman"/>
        </w:rPr>
      </w:pPr>
    </w:p>
    <w:p w14:paraId="5334C48C" w14:textId="77777777" w:rsidR="00583B21" w:rsidRPr="006632F3" w:rsidRDefault="00583B21" w:rsidP="00583B21">
      <w:pPr>
        <w:spacing w:after="0" w:line="200" w:lineRule="exact"/>
        <w:rPr>
          <w:rFonts w:ascii="Times New Roman" w:hAnsi="Times New Roman" w:cs="Times New Roman"/>
        </w:rPr>
      </w:pPr>
    </w:p>
    <w:p w14:paraId="2A651FEE" w14:textId="77777777" w:rsidR="00583B21" w:rsidRPr="006632F3" w:rsidRDefault="00583B21" w:rsidP="00583B21">
      <w:pPr>
        <w:spacing w:after="0" w:line="200" w:lineRule="exact"/>
        <w:rPr>
          <w:rFonts w:ascii="Times New Roman" w:hAnsi="Times New Roman" w:cs="Times New Roman"/>
        </w:rPr>
      </w:pPr>
    </w:p>
    <w:p w14:paraId="0486A49D" w14:textId="77777777" w:rsidR="00583B21" w:rsidRPr="006632F3" w:rsidRDefault="00583B21" w:rsidP="00583B21">
      <w:pPr>
        <w:spacing w:after="0" w:line="200" w:lineRule="exact"/>
        <w:rPr>
          <w:rFonts w:ascii="Times New Roman" w:hAnsi="Times New Roman" w:cs="Times New Roman"/>
        </w:rPr>
      </w:pPr>
    </w:p>
    <w:p w14:paraId="3C65C286" w14:textId="77777777" w:rsidR="00583B21" w:rsidRPr="006632F3" w:rsidRDefault="00583B21" w:rsidP="00583B21">
      <w:pPr>
        <w:spacing w:after="0" w:line="200" w:lineRule="exact"/>
        <w:rPr>
          <w:rFonts w:ascii="Times New Roman" w:hAnsi="Times New Roman" w:cs="Times New Roman"/>
        </w:rPr>
      </w:pPr>
    </w:p>
    <w:p w14:paraId="26E45DF5" w14:textId="77777777" w:rsidR="00583B21" w:rsidRPr="006632F3" w:rsidRDefault="00583B21" w:rsidP="00583B21">
      <w:pPr>
        <w:spacing w:after="0" w:line="200" w:lineRule="exact"/>
        <w:rPr>
          <w:rFonts w:ascii="Times New Roman" w:hAnsi="Times New Roman" w:cs="Times New Roman"/>
        </w:rPr>
      </w:pPr>
    </w:p>
    <w:p w14:paraId="21F53A3A" w14:textId="77777777" w:rsidR="00583B21" w:rsidRPr="006632F3" w:rsidRDefault="00583B21" w:rsidP="00583B21">
      <w:pPr>
        <w:spacing w:after="0" w:line="200" w:lineRule="exact"/>
        <w:rPr>
          <w:rFonts w:ascii="Times New Roman" w:hAnsi="Times New Roman" w:cs="Times New Roman"/>
        </w:rPr>
      </w:pPr>
    </w:p>
    <w:p w14:paraId="57C77BB7" w14:textId="77777777" w:rsidR="00583B21" w:rsidRPr="006632F3" w:rsidRDefault="00583B21" w:rsidP="00583B21">
      <w:pPr>
        <w:spacing w:after="0" w:line="200" w:lineRule="exact"/>
        <w:rPr>
          <w:rFonts w:ascii="Times New Roman" w:hAnsi="Times New Roman" w:cs="Times New Roman"/>
        </w:rPr>
      </w:pPr>
    </w:p>
    <w:p w14:paraId="1AE2019C" w14:textId="77777777" w:rsidR="00583B21" w:rsidRPr="006632F3" w:rsidRDefault="00583B21" w:rsidP="00583B21">
      <w:pPr>
        <w:spacing w:after="0" w:line="200" w:lineRule="exact"/>
        <w:rPr>
          <w:rFonts w:ascii="Times New Roman" w:hAnsi="Times New Roman" w:cs="Times New Roman"/>
        </w:rPr>
      </w:pPr>
    </w:p>
    <w:p w14:paraId="6B648740" w14:textId="77777777" w:rsidR="00583B21" w:rsidRPr="006632F3" w:rsidRDefault="00583B21" w:rsidP="00583B21">
      <w:pPr>
        <w:spacing w:after="0" w:line="200" w:lineRule="exact"/>
        <w:rPr>
          <w:rFonts w:ascii="Times New Roman" w:hAnsi="Times New Roman" w:cs="Times New Roman"/>
        </w:rPr>
      </w:pPr>
    </w:p>
    <w:p w14:paraId="0AA58A54" w14:textId="77777777" w:rsidR="00583B21" w:rsidRPr="006632F3" w:rsidRDefault="00583B21" w:rsidP="00583B21">
      <w:pPr>
        <w:spacing w:after="0" w:line="200" w:lineRule="exact"/>
        <w:rPr>
          <w:rFonts w:ascii="Times New Roman" w:hAnsi="Times New Roman" w:cs="Times New Roman"/>
        </w:rPr>
      </w:pPr>
    </w:p>
    <w:p w14:paraId="0BB87789" w14:textId="77777777" w:rsidR="00583B21" w:rsidRPr="006632F3" w:rsidRDefault="00583B21" w:rsidP="00583B21">
      <w:pPr>
        <w:spacing w:after="0" w:line="200" w:lineRule="exact"/>
        <w:rPr>
          <w:rFonts w:ascii="Times New Roman" w:hAnsi="Times New Roman" w:cs="Times New Roman"/>
        </w:rPr>
      </w:pPr>
    </w:p>
    <w:p w14:paraId="3ECE6D08" w14:textId="77777777" w:rsidR="00583B21" w:rsidRPr="006632F3" w:rsidRDefault="00583B21" w:rsidP="00583B21">
      <w:pPr>
        <w:spacing w:after="0" w:line="200" w:lineRule="exact"/>
        <w:rPr>
          <w:rFonts w:ascii="Times New Roman" w:hAnsi="Times New Roman" w:cs="Times New Roman"/>
        </w:rPr>
      </w:pPr>
    </w:p>
    <w:p w14:paraId="10399078" w14:textId="77777777" w:rsidR="00583B21" w:rsidRPr="006632F3" w:rsidRDefault="00583B21" w:rsidP="00583B21">
      <w:pPr>
        <w:spacing w:after="0" w:line="200" w:lineRule="exact"/>
        <w:rPr>
          <w:rFonts w:ascii="Times New Roman" w:hAnsi="Times New Roman" w:cs="Times New Roman"/>
        </w:rPr>
      </w:pPr>
    </w:p>
    <w:p w14:paraId="0B6806CA" w14:textId="77777777" w:rsidR="00583B21" w:rsidRPr="006632F3" w:rsidRDefault="00583B21" w:rsidP="00583B21">
      <w:pPr>
        <w:spacing w:after="0" w:line="200" w:lineRule="exact"/>
        <w:rPr>
          <w:rFonts w:ascii="Times New Roman" w:hAnsi="Times New Roman" w:cs="Times New Roman"/>
        </w:rPr>
      </w:pPr>
    </w:p>
    <w:p w14:paraId="30D939E4" w14:textId="77777777" w:rsidR="00583B21" w:rsidRPr="006632F3" w:rsidRDefault="00583B21" w:rsidP="00583B21">
      <w:pPr>
        <w:spacing w:after="0" w:line="200" w:lineRule="exact"/>
        <w:rPr>
          <w:rFonts w:ascii="Times New Roman" w:hAnsi="Times New Roman" w:cs="Times New Roman"/>
        </w:rPr>
      </w:pPr>
    </w:p>
    <w:p w14:paraId="188EB6BF" w14:textId="77777777" w:rsidR="00583B21" w:rsidRPr="006632F3" w:rsidRDefault="00583B21" w:rsidP="00583B21">
      <w:pPr>
        <w:spacing w:after="0" w:line="200" w:lineRule="exact"/>
        <w:rPr>
          <w:rFonts w:ascii="Times New Roman" w:hAnsi="Times New Roman" w:cs="Times New Roman"/>
        </w:rPr>
      </w:pPr>
    </w:p>
    <w:p w14:paraId="36058BD6" w14:textId="77777777" w:rsidR="00583B21" w:rsidRPr="006632F3" w:rsidRDefault="00583B21" w:rsidP="00583B21">
      <w:pPr>
        <w:spacing w:after="0" w:line="200" w:lineRule="exact"/>
        <w:rPr>
          <w:rFonts w:ascii="Times New Roman" w:hAnsi="Times New Roman" w:cs="Times New Roman"/>
        </w:rPr>
      </w:pPr>
    </w:p>
    <w:p w14:paraId="0DD27167" w14:textId="77777777" w:rsidR="00583B21" w:rsidRPr="006632F3" w:rsidRDefault="00583B21" w:rsidP="00583B21">
      <w:pPr>
        <w:spacing w:after="0" w:line="200" w:lineRule="exact"/>
        <w:rPr>
          <w:rFonts w:ascii="Times New Roman" w:hAnsi="Times New Roman" w:cs="Times New Roman"/>
        </w:rPr>
      </w:pPr>
    </w:p>
    <w:p w14:paraId="5D553C08" w14:textId="77777777" w:rsidR="00583B21" w:rsidRPr="006632F3" w:rsidRDefault="00583B21" w:rsidP="00583B21">
      <w:pPr>
        <w:spacing w:after="0" w:line="200" w:lineRule="exact"/>
        <w:rPr>
          <w:rFonts w:ascii="Times New Roman" w:hAnsi="Times New Roman" w:cs="Times New Roman"/>
        </w:rPr>
      </w:pPr>
    </w:p>
    <w:p w14:paraId="29ECE0EA" w14:textId="77777777" w:rsidR="00583B21" w:rsidRPr="006632F3" w:rsidRDefault="00583B21" w:rsidP="00583B21">
      <w:pPr>
        <w:spacing w:after="0" w:line="200" w:lineRule="exact"/>
        <w:rPr>
          <w:rFonts w:ascii="Times New Roman" w:hAnsi="Times New Roman" w:cs="Times New Roman"/>
        </w:rPr>
      </w:pPr>
    </w:p>
    <w:p w14:paraId="7F7D3AF5" w14:textId="77777777" w:rsidR="00583B21" w:rsidRPr="006632F3" w:rsidRDefault="00583B21" w:rsidP="00583B21">
      <w:pPr>
        <w:spacing w:after="0" w:line="200" w:lineRule="exact"/>
        <w:rPr>
          <w:rFonts w:ascii="Times New Roman" w:hAnsi="Times New Roman" w:cs="Times New Roman"/>
        </w:rPr>
      </w:pPr>
    </w:p>
    <w:p w14:paraId="024BD3ED" w14:textId="77777777" w:rsidR="00583B21" w:rsidRPr="006632F3" w:rsidRDefault="00583B21" w:rsidP="00583B21">
      <w:pPr>
        <w:spacing w:after="0" w:line="200" w:lineRule="exact"/>
        <w:rPr>
          <w:rFonts w:ascii="Times New Roman" w:hAnsi="Times New Roman" w:cs="Times New Roman"/>
        </w:rPr>
      </w:pPr>
    </w:p>
    <w:p w14:paraId="320DD595" w14:textId="77777777" w:rsidR="00583B21" w:rsidRPr="006632F3" w:rsidRDefault="00583B21" w:rsidP="00583B21">
      <w:pPr>
        <w:spacing w:after="0" w:line="200" w:lineRule="exact"/>
        <w:rPr>
          <w:rFonts w:ascii="Times New Roman" w:hAnsi="Times New Roman" w:cs="Times New Roman"/>
        </w:rPr>
      </w:pPr>
    </w:p>
    <w:p w14:paraId="57C78E98" w14:textId="77777777" w:rsidR="00583B21" w:rsidRPr="006632F3" w:rsidRDefault="00583B21" w:rsidP="00583B21">
      <w:pPr>
        <w:spacing w:after="0" w:line="200" w:lineRule="exact"/>
        <w:rPr>
          <w:rFonts w:ascii="Times New Roman" w:hAnsi="Times New Roman" w:cs="Times New Roman"/>
        </w:rPr>
      </w:pPr>
    </w:p>
    <w:p w14:paraId="1DB6496B" w14:textId="77777777" w:rsidR="00583B21" w:rsidRPr="006632F3" w:rsidRDefault="00583B21" w:rsidP="00583B21">
      <w:pPr>
        <w:spacing w:after="0" w:line="200" w:lineRule="exact"/>
        <w:rPr>
          <w:rFonts w:ascii="Times New Roman" w:hAnsi="Times New Roman" w:cs="Times New Roman"/>
        </w:rPr>
      </w:pPr>
    </w:p>
    <w:p w14:paraId="752B4C6F" w14:textId="77777777" w:rsidR="00583B21" w:rsidRPr="006632F3" w:rsidRDefault="00583B21" w:rsidP="00583B21">
      <w:pPr>
        <w:spacing w:after="0" w:line="200" w:lineRule="exact"/>
        <w:rPr>
          <w:rFonts w:ascii="Times New Roman" w:hAnsi="Times New Roman" w:cs="Times New Roman"/>
        </w:rPr>
      </w:pPr>
    </w:p>
    <w:p w14:paraId="192031DE" w14:textId="77777777" w:rsidR="00583B21" w:rsidRPr="006632F3" w:rsidRDefault="00583B21" w:rsidP="00583B21">
      <w:pPr>
        <w:spacing w:after="0" w:line="200" w:lineRule="exact"/>
        <w:rPr>
          <w:rFonts w:ascii="Times New Roman" w:hAnsi="Times New Roman" w:cs="Times New Roman"/>
        </w:rPr>
      </w:pPr>
    </w:p>
    <w:p w14:paraId="0325C8BA" w14:textId="77777777" w:rsidR="00583B21" w:rsidRPr="006632F3" w:rsidRDefault="00583B21" w:rsidP="00583B21">
      <w:pPr>
        <w:spacing w:after="0" w:line="200" w:lineRule="exact"/>
        <w:rPr>
          <w:rFonts w:ascii="Times New Roman" w:hAnsi="Times New Roman" w:cs="Times New Roman"/>
        </w:rPr>
      </w:pPr>
    </w:p>
    <w:p w14:paraId="5B922816" w14:textId="77777777" w:rsidR="00583B21" w:rsidRPr="006632F3" w:rsidRDefault="00583B21" w:rsidP="00583B21">
      <w:pPr>
        <w:spacing w:after="0" w:line="200" w:lineRule="exact"/>
        <w:rPr>
          <w:rFonts w:ascii="Times New Roman" w:hAnsi="Times New Roman" w:cs="Times New Roman"/>
        </w:rPr>
      </w:pPr>
    </w:p>
    <w:p w14:paraId="1118CDC2" w14:textId="77777777" w:rsidR="00583B21" w:rsidRPr="006632F3" w:rsidRDefault="00583B21" w:rsidP="00583B21">
      <w:pPr>
        <w:spacing w:after="0" w:line="200" w:lineRule="exact"/>
        <w:rPr>
          <w:rFonts w:ascii="Times New Roman" w:hAnsi="Times New Roman" w:cs="Times New Roman"/>
        </w:rPr>
      </w:pPr>
    </w:p>
    <w:p w14:paraId="7F9A35F5" w14:textId="77777777" w:rsidR="00583B21" w:rsidRPr="006632F3" w:rsidRDefault="00583B21" w:rsidP="00583B21">
      <w:pPr>
        <w:spacing w:after="0" w:line="200" w:lineRule="exact"/>
        <w:rPr>
          <w:rFonts w:ascii="Times New Roman" w:hAnsi="Times New Roman" w:cs="Times New Roman"/>
        </w:rPr>
      </w:pPr>
    </w:p>
    <w:p w14:paraId="5A14F7D5" w14:textId="77777777" w:rsidR="00583B21" w:rsidRPr="006632F3" w:rsidRDefault="00583B21" w:rsidP="00583B21">
      <w:pPr>
        <w:spacing w:after="0" w:line="200" w:lineRule="exact"/>
        <w:rPr>
          <w:rFonts w:ascii="Times New Roman" w:hAnsi="Times New Roman" w:cs="Times New Roman"/>
        </w:rPr>
      </w:pPr>
    </w:p>
    <w:p w14:paraId="71747BB8" w14:textId="77777777" w:rsidR="00583B21" w:rsidRPr="006632F3" w:rsidRDefault="00583B21" w:rsidP="00583B21">
      <w:pPr>
        <w:spacing w:after="0" w:line="200" w:lineRule="exact"/>
        <w:rPr>
          <w:rFonts w:ascii="Times New Roman" w:hAnsi="Times New Roman" w:cs="Times New Roman"/>
        </w:rPr>
      </w:pPr>
    </w:p>
    <w:p w14:paraId="1CBB3DC7" w14:textId="77777777" w:rsidR="00583B21" w:rsidRPr="006632F3" w:rsidRDefault="00583B21" w:rsidP="00583B21">
      <w:pPr>
        <w:spacing w:after="0" w:line="200" w:lineRule="exact"/>
        <w:rPr>
          <w:rFonts w:ascii="Times New Roman" w:hAnsi="Times New Roman" w:cs="Times New Roman"/>
        </w:rPr>
      </w:pPr>
    </w:p>
    <w:p w14:paraId="563DBF8D" w14:textId="77777777" w:rsidR="00583B21" w:rsidRPr="006632F3" w:rsidRDefault="00583B21" w:rsidP="00583B21">
      <w:pPr>
        <w:spacing w:after="0" w:line="200" w:lineRule="exact"/>
        <w:rPr>
          <w:rFonts w:ascii="Times New Roman" w:hAnsi="Times New Roman" w:cs="Times New Roman"/>
        </w:rPr>
      </w:pPr>
    </w:p>
    <w:p w14:paraId="19EA7046" w14:textId="77777777" w:rsidR="00583B21" w:rsidRPr="006632F3" w:rsidRDefault="00583B21" w:rsidP="00583B21">
      <w:pPr>
        <w:spacing w:after="0" w:line="200" w:lineRule="exact"/>
        <w:rPr>
          <w:rFonts w:ascii="Times New Roman" w:hAnsi="Times New Roman" w:cs="Times New Roman"/>
        </w:rPr>
      </w:pPr>
    </w:p>
    <w:p w14:paraId="51E1DE0F" w14:textId="77777777" w:rsidR="00583B21" w:rsidRPr="006632F3" w:rsidRDefault="00583B21" w:rsidP="00583B21">
      <w:pPr>
        <w:spacing w:after="0" w:line="200" w:lineRule="exact"/>
        <w:rPr>
          <w:rFonts w:ascii="Times New Roman" w:hAnsi="Times New Roman" w:cs="Times New Roman"/>
        </w:rPr>
      </w:pPr>
    </w:p>
    <w:p w14:paraId="6110BADE" w14:textId="77777777" w:rsidR="00583B21" w:rsidRPr="006632F3" w:rsidRDefault="00583B21" w:rsidP="00583B21">
      <w:pPr>
        <w:spacing w:after="0" w:line="200" w:lineRule="exact"/>
        <w:rPr>
          <w:rFonts w:ascii="Times New Roman" w:hAnsi="Times New Roman" w:cs="Times New Roman"/>
        </w:rPr>
      </w:pPr>
    </w:p>
    <w:p w14:paraId="59DDB32F" w14:textId="77777777" w:rsidR="00583B21" w:rsidRPr="006632F3" w:rsidRDefault="00583B21" w:rsidP="00583B21">
      <w:pPr>
        <w:spacing w:after="0" w:line="200" w:lineRule="exact"/>
        <w:rPr>
          <w:rFonts w:ascii="Times New Roman" w:hAnsi="Times New Roman" w:cs="Times New Roman"/>
        </w:rPr>
      </w:pPr>
    </w:p>
    <w:p w14:paraId="292FF86E" w14:textId="77777777" w:rsidR="00583B21" w:rsidRPr="006632F3" w:rsidRDefault="00583B21" w:rsidP="00583B21">
      <w:pPr>
        <w:spacing w:after="0" w:line="200" w:lineRule="exact"/>
        <w:rPr>
          <w:rFonts w:ascii="Times New Roman" w:hAnsi="Times New Roman" w:cs="Times New Roman"/>
        </w:rPr>
      </w:pPr>
    </w:p>
    <w:p w14:paraId="305A4C15" w14:textId="77777777" w:rsidR="00583B21" w:rsidRPr="006632F3" w:rsidRDefault="00583B21" w:rsidP="00583B21">
      <w:pPr>
        <w:spacing w:after="0" w:line="200" w:lineRule="exact"/>
        <w:rPr>
          <w:rFonts w:ascii="Times New Roman" w:hAnsi="Times New Roman" w:cs="Times New Roman"/>
        </w:rPr>
      </w:pPr>
    </w:p>
    <w:p w14:paraId="13259D58" w14:textId="77777777" w:rsidR="00583B21" w:rsidRPr="006632F3" w:rsidRDefault="00583B21" w:rsidP="00583B21">
      <w:pPr>
        <w:spacing w:after="0" w:line="200" w:lineRule="exact"/>
        <w:rPr>
          <w:rFonts w:ascii="Times New Roman" w:hAnsi="Times New Roman" w:cs="Times New Roman"/>
        </w:rPr>
      </w:pPr>
    </w:p>
    <w:p w14:paraId="2511F909" w14:textId="77777777" w:rsidR="00583B21" w:rsidRPr="006632F3" w:rsidRDefault="00583B21" w:rsidP="00583B21">
      <w:pPr>
        <w:spacing w:after="0" w:line="200" w:lineRule="exact"/>
        <w:rPr>
          <w:rFonts w:ascii="Times New Roman" w:hAnsi="Times New Roman" w:cs="Times New Roman"/>
        </w:rPr>
      </w:pPr>
    </w:p>
    <w:p w14:paraId="3D8B8D5C" w14:textId="77777777" w:rsidR="00583B21" w:rsidRPr="006632F3" w:rsidRDefault="00583B21" w:rsidP="00583B21">
      <w:pPr>
        <w:spacing w:after="0" w:line="200" w:lineRule="exact"/>
        <w:rPr>
          <w:rFonts w:ascii="Times New Roman" w:hAnsi="Times New Roman" w:cs="Times New Roman"/>
        </w:rPr>
      </w:pPr>
    </w:p>
    <w:p w14:paraId="2DBADA04" w14:textId="77777777" w:rsidR="00583B21" w:rsidRPr="006632F3" w:rsidRDefault="00583B21" w:rsidP="00583B21">
      <w:pPr>
        <w:spacing w:after="0" w:line="200" w:lineRule="exact"/>
        <w:rPr>
          <w:rFonts w:ascii="Times New Roman" w:hAnsi="Times New Roman" w:cs="Times New Roman"/>
        </w:rPr>
      </w:pPr>
    </w:p>
    <w:p w14:paraId="744A8BE3" w14:textId="77777777" w:rsidR="00583B21" w:rsidRPr="006632F3" w:rsidRDefault="00583B21" w:rsidP="00583B21">
      <w:pPr>
        <w:spacing w:after="0" w:line="200" w:lineRule="exact"/>
        <w:rPr>
          <w:rFonts w:ascii="Times New Roman" w:hAnsi="Times New Roman" w:cs="Times New Roman"/>
        </w:rPr>
      </w:pPr>
    </w:p>
    <w:p w14:paraId="6AE58BC2" w14:textId="77777777" w:rsidR="00583B21" w:rsidRPr="006632F3" w:rsidRDefault="00583B21" w:rsidP="00583B21">
      <w:pPr>
        <w:spacing w:after="0" w:line="240" w:lineRule="auto"/>
        <w:ind w:left="4495" w:right="4155"/>
        <w:jc w:val="center"/>
        <w:rPr>
          <w:rFonts w:ascii="Times New Roman" w:eastAsia="Times New Roman" w:hAnsi="Times New Roman" w:cs="Times New Roman"/>
        </w:rPr>
      </w:pPr>
      <w:r w:rsidRPr="006632F3">
        <w:rPr>
          <w:rFonts w:ascii="Times New Roman" w:eastAsia="Times New Roman" w:hAnsi="Times New Roman" w:cs="Times New Roman"/>
          <w:w w:val="108"/>
        </w:rPr>
        <w:t>59</w:t>
      </w:r>
    </w:p>
    <w:p w14:paraId="032F7AE8" w14:textId="77777777" w:rsidR="00583B21" w:rsidRPr="006632F3" w:rsidRDefault="00583B21" w:rsidP="00583B21">
      <w:pPr>
        <w:spacing w:after="0"/>
        <w:jc w:val="center"/>
        <w:rPr>
          <w:rFonts w:ascii="Times New Roman" w:hAnsi="Times New Roman" w:cs="Times New Roman"/>
        </w:rPr>
        <w:sectPr w:rsidR="00583B21" w:rsidRPr="006632F3">
          <w:footerReference w:type="default" r:id="rId44"/>
          <w:pgSz w:w="12240" w:h="15860"/>
          <w:pgMar w:top="1300" w:right="1540" w:bottom="280" w:left="1720" w:header="0" w:footer="0" w:gutter="0"/>
          <w:cols w:space="720"/>
        </w:sectPr>
      </w:pPr>
    </w:p>
    <w:p w14:paraId="4F8AB946"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64096" behindDoc="1" locked="0" layoutInCell="1" allowOverlap="1" wp14:anchorId="3D6E1030" wp14:editId="426FE83D">
                <wp:simplePos x="0" y="0"/>
                <wp:positionH relativeFrom="page">
                  <wp:posOffset>1141730</wp:posOffset>
                </wp:positionH>
                <wp:positionV relativeFrom="paragraph">
                  <wp:posOffset>232410</wp:posOffset>
                </wp:positionV>
                <wp:extent cx="1899285" cy="1270"/>
                <wp:effectExtent l="8255" t="13335" r="6985" b="4445"/>
                <wp:wrapNone/>
                <wp:docPr id="4766" name="Group 47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99285" cy="1270"/>
                          <a:chOff x="1798" y="366"/>
                          <a:chExt cx="2991" cy="2"/>
                        </a:xfrm>
                      </wpg:grpSpPr>
                      <wps:wsp>
                        <wps:cNvPr id="4767" name="Freeform 4702"/>
                        <wps:cNvSpPr>
                          <a:spLocks/>
                        </wps:cNvSpPr>
                        <wps:spPr bwMode="auto">
                          <a:xfrm>
                            <a:off x="1798" y="366"/>
                            <a:ext cx="2991" cy="2"/>
                          </a:xfrm>
                          <a:custGeom>
                            <a:avLst/>
                            <a:gdLst>
                              <a:gd name="T0" fmla="+- 0 1798 1798"/>
                              <a:gd name="T1" fmla="*/ T0 w 2991"/>
                              <a:gd name="T2" fmla="+- 0 4790 1798"/>
                              <a:gd name="T3" fmla="*/ T2 w 2991"/>
                            </a:gdLst>
                            <a:ahLst/>
                            <a:cxnLst>
                              <a:cxn ang="0">
                                <a:pos x="T1" y="0"/>
                              </a:cxn>
                              <a:cxn ang="0">
                                <a:pos x="T3" y="0"/>
                              </a:cxn>
                            </a:cxnLst>
                            <a:rect l="0" t="0" r="r" b="b"/>
                            <a:pathLst>
                              <a:path w="2991">
                                <a:moveTo>
                                  <a:pt x="0" y="0"/>
                                </a:moveTo>
                                <a:lnTo>
                                  <a:pt x="2992"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01" o:spid="_x0000_s1026" style="position:absolute;margin-left:89.9pt;margin-top:18.3pt;width:149.55pt;height:.1pt;z-index:-251152384;mso-position-horizontal-relative:page" coordorigin="1798,366" coordsize="29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">
                <v:shape id="Freeform 4702" o:spid="_x0000_s1027" style="position:absolute;left:1798;top:366;width:2991;height:2;visibility:visible;mso-wrap-style:square;v-text-anchor:top" coordsize="29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x6y8cA&#10;AADdAAAADwAAAGRycy9kb3ducmV2LnhtbESPQUvDQBSE70L/w/IKvYjdKKXR2G1RodB6qKZKz6/Z&#10;ZxLMvg272yT9992C4HGYmW+YxWowjejI+dqygvtpAoK4sLrmUsH31/ruEYQPyBoby6TgTB5Wy9HN&#10;AjNte86p24dSRAj7DBVUIbSZlL6oyKCf2pY4ej/WGQxRulJqh32Em0Y+JMlcGqw5LlTY0ltFxe/+&#10;ZBS834bP/pB3rkifPnav+ezYb9EpNRkPL88gAg3hP/zX3mgFs3SewvVNfAJy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A8esvHAAAA3QAAAA8AAAAAAAAAAAAAAAAAmAIAAGRy&#10;cy9kb3ducmV2LnhtbFBLBQYAAAAABAAEAPUAAACMAwAAAAA=&#10;" path="m,l2992,e" filled="f" strokeweight=".24725mm">
                  <v:path arrowok="t" o:connecttype="custom" o:connectlocs="0,0;2992,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3</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4</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spacing w:val="-1"/>
          <w:u w:val="single" w:color="000000"/>
        </w:rPr>
        <w:t>D</w:t>
      </w:r>
      <w:r w:rsidRPr="006632F3">
        <w:rPr>
          <w:rFonts w:ascii="Times New Roman" w:eastAsia="Arial" w:hAnsi="Times New Roman" w:cs="Times New Roman"/>
          <w:b/>
          <w:bCs/>
          <w:u w:val="single" w:color="000000"/>
        </w:rPr>
        <w:t>e</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ailed</w:t>
      </w:r>
      <w:r w:rsidRPr="006632F3">
        <w:rPr>
          <w:rFonts w:ascii="Times New Roman" w:eastAsia="Arial" w:hAnsi="Times New Roman" w:cs="Times New Roman"/>
          <w:b/>
          <w:bCs/>
          <w:spacing w:val="-2"/>
          <w:u w:val="single" w:color="000000"/>
        </w:rPr>
        <w:t xml:space="preserve"> </w:t>
      </w:r>
      <w:r w:rsidRPr="006632F3">
        <w:rPr>
          <w:rFonts w:ascii="Times New Roman" w:eastAsia="Arial" w:hAnsi="Times New Roman" w:cs="Times New Roman"/>
          <w:b/>
          <w:bCs/>
          <w:spacing w:val="-1"/>
          <w:u w:val="single" w:color="000000"/>
        </w:rPr>
        <w:t>D</w:t>
      </w:r>
      <w:r w:rsidRPr="006632F3">
        <w:rPr>
          <w:rFonts w:ascii="Times New Roman" w:eastAsia="Arial" w:hAnsi="Times New Roman" w:cs="Times New Roman"/>
          <w:b/>
          <w:bCs/>
          <w:u w:val="single" w:color="000000"/>
        </w:rPr>
        <w:t>escri</w:t>
      </w:r>
      <w:r w:rsidRPr="006632F3">
        <w:rPr>
          <w:rFonts w:ascii="Times New Roman" w:eastAsia="Arial" w:hAnsi="Times New Roman" w:cs="Times New Roman"/>
          <w:b/>
          <w:bCs/>
          <w:spacing w:val="-1"/>
          <w:u w:val="single" w:color="000000"/>
        </w:rPr>
        <w:t>pt</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n</w:t>
      </w:r>
    </w:p>
    <w:p w14:paraId="17F2859B" w14:textId="77777777" w:rsidR="00583B21" w:rsidRPr="006632F3" w:rsidRDefault="00583B21" w:rsidP="00583B21">
      <w:pPr>
        <w:spacing w:before="63" w:after="0" w:line="240" w:lineRule="auto"/>
        <w:ind w:left="118" w:right="235"/>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 this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iou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ll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C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 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M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l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ion 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s.</w:t>
      </w:r>
    </w:p>
    <w:p w14:paraId="4DFC4740" w14:textId="77777777" w:rsidR="00583B21" w:rsidRPr="006632F3" w:rsidRDefault="00583B21" w:rsidP="00583B21">
      <w:pPr>
        <w:spacing w:before="4" w:after="0" w:line="110" w:lineRule="exact"/>
        <w:rPr>
          <w:rFonts w:ascii="Times New Roman" w:hAnsi="Times New Roman" w:cs="Times New Roman"/>
        </w:rPr>
      </w:pPr>
    </w:p>
    <w:p w14:paraId="62464813" w14:textId="77777777" w:rsidR="00583B21" w:rsidRPr="006632F3" w:rsidRDefault="00583B21" w:rsidP="00583B21">
      <w:pPr>
        <w:spacing w:after="0" w:line="200" w:lineRule="exact"/>
        <w:rPr>
          <w:rFonts w:ascii="Times New Roman" w:hAnsi="Times New Roman" w:cs="Times New Roman"/>
        </w:rPr>
      </w:pPr>
    </w:p>
    <w:p w14:paraId="3D47FB56" w14:textId="77777777" w:rsidR="00583B21" w:rsidRPr="006632F3" w:rsidRDefault="00583B21" w:rsidP="00583B21">
      <w:pPr>
        <w:spacing w:after="0" w:line="200" w:lineRule="exact"/>
        <w:rPr>
          <w:rFonts w:ascii="Times New Roman" w:hAnsi="Times New Roman" w:cs="Times New Roman"/>
        </w:rPr>
      </w:pPr>
    </w:p>
    <w:p w14:paraId="0D81E471"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65120" behindDoc="1" locked="0" layoutInCell="1" allowOverlap="1" wp14:anchorId="5A2D4E17" wp14:editId="1719B1B5">
                <wp:simplePos x="0" y="0"/>
                <wp:positionH relativeFrom="page">
                  <wp:posOffset>1141730</wp:posOffset>
                </wp:positionH>
                <wp:positionV relativeFrom="paragraph">
                  <wp:posOffset>189230</wp:posOffset>
                </wp:positionV>
                <wp:extent cx="1855470" cy="1270"/>
                <wp:effectExtent l="17780" t="17780" r="12700" b="9525"/>
                <wp:wrapNone/>
                <wp:docPr id="4764" name="Group 46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55470" cy="1270"/>
                          <a:chOff x="1798" y="298"/>
                          <a:chExt cx="2922" cy="2"/>
                        </a:xfrm>
                      </wpg:grpSpPr>
                      <wps:wsp>
                        <wps:cNvPr id="4765" name="Freeform 4700"/>
                        <wps:cNvSpPr>
                          <a:spLocks/>
                        </wps:cNvSpPr>
                        <wps:spPr bwMode="auto">
                          <a:xfrm>
                            <a:off x="1798" y="298"/>
                            <a:ext cx="2922" cy="2"/>
                          </a:xfrm>
                          <a:custGeom>
                            <a:avLst/>
                            <a:gdLst>
                              <a:gd name="T0" fmla="+- 0 1798 1798"/>
                              <a:gd name="T1" fmla="*/ T0 w 2922"/>
                              <a:gd name="T2" fmla="+- 0 4720 1798"/>
                              <a:gd name="T3" fmla="*/ T2 w 2922"/>
                            </a:gdLst>
                            <a:ahLst/>
                            <a:cxnLst>
                              <a:cxn ang="0">
                                <a:pos x="T1" y="0"/>
                              </a:cxn>
                              <a:cxn ang="0">
                                <a:pos x="T3" y="0"/>
                              </a:cxn>
                            </a:cxnLst>
                            <a:rect l="0" t="0" r="r" b="b"/>
                            <a:pathLst>
                              <a:path w="2922">
                                <a:moveTo>
                                  <a:pt x="0" y="0"/>
                                </a:moveTo>
                                <a:lnTo>
                                  <a:pt x="2922"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99" o:spid="_x0000_s1026" style="position:absolute;margin-left:89.9pt;margin-top:14.9pt;width:146.1pt;height:.1pt;z-index:-251151360;mso-position-horizontal-relative:page" coordorigin="1798,298" coordsize="29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">
                <v:shape id="Freeform 4700" o:spid="_x0000_s1027" style="position:absolute;left:1798;top:298;width:2922;height:2;visibility:visible;mso-wrap-style:square;v-text-anchor:top" coordsize="29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uu+sYA&#10;AADdAAAADwAAAGRycy9kb3ducmV2LnhtbESP3WrCQBSE74W+w3KE3unGUH9IXUWkpUGkoJZen2aP&#10;2djs2ZDdanx7VxB6OczMN8x82dlanKn1lWMFo2ECgrhwuuJSwdfhfTAD4QOyxtoxKbiSh+XiqTfH&#10;TLsL7+i8D6WIEPYZKjAhNJmUvjBk0Q9dQxy9o2sthijbUuoWLxFua5kmyURarDguGGxobaj43f9Z&#10;BRuTbsP2Z1ad2H5+8zTNP95crtRzv1u9ggjUhf/wo51rBS/TyRjub+IT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4uu+sYAAADdAAAADwAAAAAAAAAAAAAAAACYAgAAZHJz&#10;L2Rvd25yZXYueG1sUEsFBgAAAAAEAAQA9QAAAIsDAAAAAA==&#10;" path="m,l2922,e" filled="f" strokeweight=".45925mm">
                  <v:path arrowok="t" o:connecttype="custom" o:connectlocs="0,0;2922,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r</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 xml:space="preserve">a </w:t>
      </w:r>
      <w:r w:rsidRPr="006632F3">
        <w:rPr>
          <w:rFonts w:ascii="Times New Roman" w:eastAsia="Arial" w:hAnsi="Times New Roman" w:cs="Times New Roman"/>
          <w:b/>
          <w:bCs/>
          <w:spacing w:val="-1"/>
        </w:rPr>
        <w:t>Do</w:t>
      </w:r>
      <w:r w:rsidRPr="006632F3">
        <w:rPr>
          <w:rFonts w:ascii="Times New Roman" w:eastAsia="Arial" w:hAnsi="Times New Roman" w:cs="Times New Roman"/>
          <w:b/>
          <w:bCs/>
        </w:rPr>
        <w:t>ma</w:t>
      </w:r>
      <w:r w:rsidRPr="006632F3">
        <w:rPr>
          <w:rFonts w:ascii="Times New Roman" w:eastAsia="Arial" w:hAnsi="Times New Roman" w:cs="Times New Roman"/>
          <w:b/>
          <w:bCs/>
          <w:spacing w:val="2"/>
        </w:rPr>
        <w:t>i</w:t>
      </w:r>
      <w:r w:rsidRPr="006632F3">
        <w:rPr>
          <w:rFonts w:ascii="Times New Roman" w:eastAsia="Arial" w:hAnsi="Times New Roman" w:cs="Times New Roman"/>
          <w:b/>
          <w:bCs/>
        </w:rPr>
        <w:t>n</w:t>
      </w:r>
    </w:p>
    <w:p w14:paraId="4B25807E" w14:textId="77777777" w:rsidR="00583B21" w:rsidRPr="006632F3" w:rsidRDefault="00583B21" w:rsidP="00583B21">
      <w:pPr>
        <w:spacing w:before="63" w:after="0" w:line="271" w:lineRule="exact"/>
        <w:ind w:left="118" w:right="-20"/>
        <w:rPr>
          <w:rFonts w:ascii="Times New Roman" w:eastAsia="Times New Roman" w:hAnsi="Times New Roman" w:cs="Times New Roman"/>
        </w:rPr>
      </w:pPr>
      <w:r w:rsidRPr="006632F3">
        <w:rPr>
          <w:rFonts w:ascii="Times New Roman" w:eastAsia="Times New Roman" w:hAnsi="Times New Roman" w:cs="Times New Roman"/>
          <w:spacing w:val="-1"/>
          <w:position w:val="-1"/>
        </w:rPr>
        <w:t>T</w:t>
      </w:r>
      <w:r w:rsidRPr="006632F3">
        <w:rPr>
          <w:rFonts w:ascii="Times New Roman" w:eastAsia="Times New Roman" w:hAnsi="Times New Roman" w:cs="Times New Roman"/>
          <w:position w:val="-1"/>
        </w:rPr>
        <w:t>he</w:t>
      </w:r>
      <w:r w:rsidRPr="006632F3">
        <w:rPr>
          <w:rFonts w:ascii="Times New Roman" w:eastAsia="Times New Roman" w:hAnsi="Times New Roman" w:cs="Times New Roman"/>
          <w:spacing w:val="-1"/>
          <w:position w:val="-1"/>
        </w:rPr>
        <w:t xml:space="preserve"> f</w:t>
      </w:r>
      <w:r w:rsidRPr="006632F3">
        <w:rPr>
          <w:rFonts w:ascii="Times New Roman" w:eastAsia="Times New Roman" w:hAnsi="Times New Roman" w:cs="Times New Roman"/>
          <w:position w:val="-1"/>
        </w:rPr>
        <w:t>ollo</w:t>
      </w:r>
      <w:r w:rsidRPr="006632F3">
        <w:rPr>
          <w:rFonts w:ascii="Times New Roman" w:eastAsia="Times New Roman" w:hAnsi="Times New Roman" w:cs="Times New Roman"/>
          <w:spacing w:val="-1"/>
          <w:position w:val="-1"/>
        </w:rPr>
        <w:t>w</w:t>
      </w:r>
      <w:r w:rsidRPr="006632F3">
        <w:rPr>
          <w:rFonts w:ascii="Times New Roman" w:eastAsia="Times New Roman" w:hAnsi="Times New Roman" w:cs="Times New Roman"/>
          <w:position w:val="-1"/>
        </w:rPr>
        <w:t>ing</w:t>
      </w:r>
      <w:r w:rsidRPr="006632F3">
        <w:rPr>
          <w:rFonts w:ascii="Times New Roman" w:eastAsia="Times New Roman" w:hAnsi="Times New Roman" w:cs="Times New Roman"/>
          <w:spacing w:val="-2"/>
          <w:position w:val="-1"/>
        </w:rPr>
        <w:t xml:space="preserve"> </w:t>
      </w:r>
      <w:r w:rsidRPr="006632F3">
        <w:rPr>
          <w:rFonts w:ascii="Times New Roman" w:eastAsia="Times New Roman" w:hAnsi="Times New Roman" w:cs="Times New Roman"/>
          <w:position w:val="-1"/>
        </w:rPr>
        <w:t>di</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spacing w:val="-3"/>
          <w:position w:val="-1"/>
        </w:rPr>
        <w:t>g</w:t>
      </w:r>
      <w:r w:rsidRPr="006632F3">
        <w:rPr>
          <w:rFonts w:ascii="Times New Roman" w:eastAsia="Times New Roman" w:hAnsi="Times New Roman" w:cs="Times New Roman"/>
          <w:spacing w:val="-1"/>
          <w:position w:val="-1"/>
        </w:rPr>
        <w:t>ra</w:t>
      </w:r>
      <w:r w:rsidRPr="006632F3">
        <w:rPr>
          <w:rFonts w:ascii="Times New Roman" w:eastAsia="Times New Roman" w:hAnsi="Times New Roman" w:cs="Times New Roman"/>
          <w:position w:val="-1"/>
        </w:rPr>
        <w:t>m sho</w:t>
      </w:r>
      <w:r w:rsidRPr="006632F3">
        <w:rPr>
          <w:rFonts w:ascii="Times New Roman" w:eastAsia="Times New Roman" w:hAnsi="Times New Roman" w:cs="Times New Roman"/>
          <w:spacing w:val="-1"/>
          <w:position w:val="-1"/>
        </w:rPr>
        <w:t>w</w:t>
      </w:r>
      <w:r w:rsidRPr="006632F3">
        <w:rPr>
          <w:rFonts w:ascii="Times New Roman" w:eastAsia="Times New Roman" w:hAnsi="Times New Roman" w:cs="Times New Roman"/>
          <w:position w:val="-1"/>
        </w:rPr>
        <w:t>s the</w:t>
      </w:r>
      <w:r w:rsidRPr="006632F3">
        <w:rPr>
          <w:rFonts w:ascii="Times New Roman" w:eastAsia="Times New Roman" w:hAnsi="Times New Roman" w:cs="Times New Roman"/>
          <w:spacing w:val="-1"/>
          <w:position w:val="-1"/>
        </w:rPr>
        <w:t xml:space="preserve"> e</w:t>
      </w:r>
      <w:r w:rsidRPr="006632F3">
        <w:rPr>
          <w:rFonts w:ascii="Times New Roman" w:eastAsia="Times New Roman" w:hAnsi="Times New Roman" w:cs="Times New Roman"/>
          <w:position w:val="-1"/>
        </w:rPr>
        <w:t>v</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nts h</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pp</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ning</w:t>
      </w:r>
      <w:r w:rsidRPr="006632F3">
        <w:rPr>
          <w:rFonts w:ascii="Times New Roman" w:eastAsia="Times New Roman" w:hAnsi="Times New Roman" w:cs="Times New Roman"/>
          <w:spacing w:val="-2"/>
          <w:position w:val="-1"/>
        </w:rPr>
        <w:t xml:space="preserve"> </w:t>
      </w:r>
      <w:r w:rsidRPr="006632F3">
        <w:rPr>
          <w:rFonts w:ascii="Times New Roman" w:eastAsia="Times New Roman" w:hAnsi="Times New Roman" w:cs="Times New Roman"/>
          <w:spacing w:val="-1"/>
          <w:position w:val="-1"/>
        </w:rPr>
        <w:t>w</w:t>
      </w:r>
      <w:r w:rsidRPr="006632F3">
        <w:rPr>
          <w:rFonts w:ascii="Times New Roman" w:eastAsia="Times New Roman" w:hAnsi="Times New Roman" w:cs="Times New Roman"/>
          <w:position w:val="-1"/>
        </w:rPr>
        <w:t>h</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n a</w:t>
      </w:r>
      <w:r w:rsidRPr="006632F3">
        <w:rPr>
          <w:rFonts w:ascii="Times New Roman" w:eastAsia="Times New Roman" w:hAnsi="Times New Roman" w:cs="Times New Roman"/>
          <w:spacing w:val="-1"/>
          <w:position w:val="-1"/>
        </w:rPr>
        <w:t xml:space="preserve"> </w:t>
      </w:r>
      <w:r w:rsidRPr="006632F3">
        <w:rPr>
          <w:rFonts w:ascii="Times New Roman" w:eastAsia="Times New Roman" w:hAnsi="Times New Roman" w:cs="Times New Roman"/>
          <w:position w:val="-1"/>
        </w:rPr>
        <w:t>dom</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in is st</w:t>
      </w:r>
      <w:r w:rsidRPr="006632F3">
        <w:rPr>
          <w:rFonts w:ascii="Times New Roman" w:eastAsia="Times New Roman" w:hAnsi="Times New Roman" w:cs="Times New Roman"/>
          <w:spacing w:val="-1"/>
          <w:position w:val="-1"/>
        </w:rPr>
        <w:t>ar</w:t>
      </w:r>
      <w:r w:rsidRPr="006632F3">
        <w:rPr>
          <w:rFonts w:ascii="Times New Roman" w:eastAsia="Times New Roman" w:hAnsi="Times New Roman" w:cs="Times New Roman"/>
          <w:position w:val="-1"/>
        </w:rPr>
        <w:t>t</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d.</w:t>
      </w:r>
    </w:p>
    <w:p w14:paraId="78BF3983" w14:textId="77777777" w:rsidR="00583B21" w:rsidRPr="006632F3" w:rsidRDefault="00583B21" w:rsidP="00583B21">
      <w:pPr>
        <w:spacing w:after="0" w:line="200" w:lineRule="exact"/>
        <w:rPr>
          <w:rFonts w:ascii="Times New Roman" w:hAnsi="Times New Roman" w:cs="Times New Roman"/>
        </w:rPr>
      </w:pPr>
    </w:p>
    <w:p w14:paraId="5B0E4B54" w14:textId="77777777" w:rsidR="00583B21" w:rsidRPr="006632F3" w:rsidRDefault="00583B21" w:rsidP="00583B21">
      <w:pPr>
        <w:spacing w:after="0" w:line="200" w:lineRule="exact"/>
        <w:rPr>
          <w:rFonts w:ascii="Times New Roman" w:hAnsi="Times New Roman" w:cs="Times New Roman"/>
        </w:rPr>
      </w:pPr>
    </w:p>
    <w:p w14:paraId="4E6CAF5B" w14:textId="77777777" w:rsidR="00583B21" w:rsidRPr="006632F3" w:rsidRDefault="00583B21" w:rsidP="00583B21">
      <w:pPr>
        <w:spacing w:after="0" w:line="200" w:lineRule="exact"/>
        <w:rPr>
          <w:rFonts w:ascii="Times New Roman" w:hAnsi="Times New Roman" w:cs="Times New Roman"/>
        </w:rPr>
      </w:pPr>
    </w:p>
    <w:p w14:paraId="3A9007BB" w14:textId="77777777" w:rsidR="00583B21" w:rsidRPr="006632F3" w:rsidRDefault="00583B21" w:rsidP="00583B21">
      <w:pPr>
        <w:spacing w:after="0" w:line="200" w:lineRule="exact"/>
        <w:rPr>
          <w:rFonts w:ascii="Times New Roman" w:hAnsi="Times New Roman" w:cs="Times New Roman"/>
        </w:rPr>
      </w:pPr>
    </w:p>
    <w:p w14:paraId="42856A53" w14:textId="77777777" w:rsidR="00583B21" w:rsidRPr="006632F3" w:rsidRDefault="00583B21" w:rsidP="00583B21">
      <w:pPr>
        <w:spacing w:after="0" w:line="200" w:lineRule="exact"/>
        <w:rPr>
          <w:rFonts w:ascii="Times New Roman" w:hAnsi="Times New Roman" w:cs="Times New Roman"/>
        </w:rPr>
      </w:pPr>
    </w:p>
    <w:p w14:paraId="134CC061" w14:textId="77777777" w:rsidR="00583B21" w:rsidRPr="006632F3" w:rsidRDefault="00583B21" w:rsidP="00583B21">
      <w:pPr>
        <w:spacing w:after="0" w:line="200" w:lineRule="exact"/>
        <w:rPr>
          <w:rFonts w:ascii="Times New Roman" w:hAnsi="Times New Roman" w:cs="Times New Roman"/>
        </w:rPr>
      </w:pPr>
    </w:p>
    <w:p w14:paraId="027D14FF" w14:textId="77777777" w:rsidR="00583B21" w:rsidRPr="006632F3" w:rsidRDefault="00583B21" w:rsidP="00583B21">
      <w:pPr>
        <w:spacing w:after="0" w:line="200" w:lineRule="exact"/>
        <w:rPr>
          <w:rFonts w:ascii="Times New Roman" w:hAnsi="Times New Roman" w:cs="Times New Roman"/>
        </w:rPr>
      </w:pPr>
    </w:p>
    <w:p w14:paraId="139B2041" w14:textId="77777777" w:rsidR="00583B21" w:rsidRPr="006632F3" w:rsidRDefault="00583B21" w:rsidP="00583B21">
      <w:pPr>
        <w:spacing w:after="0" w:line="200" w:lineRule="exact"/>
        <w:rPr>
          <w:rFonts w:ascii="Times New Roman" w:hAnsi="Times New Roman" w:cs="Times New Roman"/>
        </w:rPr>
      </w:pPr>
    </w:p>
    <w:p w14:paraId="41311823" w14:textId="77777777" w:rsidR="00583B21" w:rsidRPr="006632F3" w:rsidRDefault="00583B21" w:rsidP="00583B21">
      <w:pPr>
        <w:spacing w:after="0" w:line="200" w:lineRule="exact"/>
        <w:rPr>
          <w:rFonts w:ascii="Times New Roman" w:hAnsi="Times New Roman" w:cs="Times New Roman"/>
        </w:rPr>
      </w:pPr>
    </w:p>
    <w:p w14:paraId="1377BBE0" w14:textId="77777777" w:rsidR="00583B21" w:rsidRPr="006632F3" w:rsidRDefault="00583B21" w:rsidP="00583B21">
      <w:pPr>
        <w:spacing w:after="0" w:line="200" w:lineRule="exact"/>
        <w:rPr>
          <w:rFonts w:ascii="Times New Roman" w:hAnsi="Times New Roman" w:cs="Times New Roman"/>
        </w:rPr>
      </w:pPr>
    </w:p>
    <w:p w14:paraId="736F4CF3" w14:textId="77777777" w:rsidR="00583B21" w:rsidRPr="006632F3" w:rsidRDefault="00583B21" w:rsidP="00583B21">
      <w:pPr>
        <w:spacing w:after="0" w:line="200" w:lineRule="exact"/>
        <w:rPr>
          <w:rFonts w:ascii="Times New Roman" w:hAnsi="Times New Roman" w:cs="Times New Roman"/>
        </w:rPr>
      </w:pPr>
    </w:p>
    <w:p w14:paraId="0FE7F88C" w14:textId="77777777" w:rsidR="00583B21" w:rsidRPr="006632F3" w:rsidRDefault="00583B21" w:rsidP="00583B21">
      <w:pPr>
        <w:spacing w:after="0" w:line="200" w:lineRule="exact"/>
        <w:rPr>
          <w:rFonts w:ascii="Times New Roman" w:hAnsi="Times New Roman" w:cs="Times New Roman"/>
        </w:rPr>
      </w:pPr>
    </w:p>
    <w:p w14:paraId="5136C67C" w14:textId="77777777" w:rsidR="00583B21" w:rsidRPr="006632F3" w:rsidRDefault="00583B21" w:rsidP="00583B21">
      <w:pPr>
        <w:spacing w:after="0" w:line="200" w:lineRule="exact"/>
        <w:rPr>
          <w:rFonts w:ascii="Times New Roman" w:hAnsi="Times New Roman" w:cs="Times New Roman"/>
        </w:rPr>
      </w:pPr>
    </w:p>
    <w:p w14:paraId="3D6962A8" w14:textId="77777777" w:rsidR="00583B21" w:rsidRPr="006632F3" w:rsidRDefault="00583B21" w:rsidP="00583B21">
      <w:pPr>
        <w:spacing w:after="0" w:line="200" w:lineRule="exact"/>
        <w:rPr>
          <w:rFonts w:ascii="Times New Roman" w:hAnsi="Times New Roman" w:cs="Times New Roman"/>
        </w:rPr>
      </w:pPr>
    </w:p>
    <w:p w14:paraId="0EFA982F" w14:textId="77777777" w:rsidR="00583B21" w:rsidRPr="006632F3" w:rsidRDefault="00583B21" w:rsidP="00583B21">
      <w:pPr>
        <w:spacing w:after="0" w:line="200" w:lineRule="exact"/>
        <w:rPr>
          <w:rFonts w:ascii="Times New Roman" w:hAnsi="Times New Roman" w:cs="Times New Roman"/>
        </w:rPr>
      </w:pPr>
    </w:p>
    <w:p w14:paraId="3EACEBB0" w14:textId="77777777" w:rsidR="00583B21" w:rsidRPr="006632F3" w:rsidRDefault="00583B21" w:rsidP="00583B21">
      <w:pPr>
        <w:spacing w:after="0" w:line="200" w:lineRule="exact"/>
        <w:rPr>
          <w:rFonts w:ascii="Times New Roman" w:hAnsi="Times New Roman" w:cs="Times New Roman"/>
        </w:rPr>
      </w:pPr>
    </w:p>
    <w:p w14:paraId="0ADA83A6" w14:textId="77777777" w:rsidR="00583B21" w:rsidRPr="006632F3" w:rsidRDefault="00583B21" w:rsidP="00583B21">
      <w:pPr>
        <w:spacing w:after="0" w:line="200" w:lineRule="exact"/>
        <w:rPr>
          <w:rFonts w:ascii="Times New Roman" w:hAnsi="Times New Roman" w:cs="Times New Roman"/>
        </w:rPr>
      </w:pPr>
    </w:p>
    <w:p w14:paraId="7BF9406E" w14:textId="77777777" w:rsidR="00583B21" w:rsidRPr="006632F3" w:rsidRDefault="00583B21" w:rsidP="00583B21">
      <w:pPr>
        <w:spacing w:after="0" w:line="200" w:lineRule="exact"/>
        <w:rPr>
          <w:rFonts w:ascii="Times New Roman" w:hAnsi="Times New Roman" w:cs="Times New Roman"/>
        </w:rPr>
      </w:pPr>
    </w:p>
    <w:p w14:paraId="2429C6F4" w14:textId="77777777" w:rsidR="00583B21" w:rsidRPr="006632F3" w:rsidRDefault="00583B21" w:rsidP="00583B21">
      <w:pPr>
        <w:spacing w:after="0" w:line="200" w:lineRule="exact"/>
        <w:rPr>
          <w:rFonts w:ascii="Times New Roman" w:hAnsi="Times New Roman" w:cs="Times New Roman"/>
        </w:rPr>
      </w:pPr>
    </w:p>
    <w:p w14:paraId="71C25661" w14:textId="77777777" w:rsidR="00583B21" w:rsidRPr="006632F3" w:rsidRDefault="00583B21" w:rsidP="00583B21">
      <w:pPr>
        <w:spacing w:after="0" w:line="200" w:lineRule="exact"/>
        <w:rPr>
          <w:rFonts w:ascii="Times New Roman" w:hAnsi="Times New Roman" w:cs="Times New Roman"/>
        </w:rPr>
      </w:pPr>
    </w:p>
    <w:p w14:paraId="4778BBFA" w14:textId="77777777" w:rsidR="00583B21" w:rsidRPr="006632F3" w:rsidRDefault="00583B21" w:rsidP="00583B21">
      <w:pPr>
        <w:spacing w:after="0" w:line="200" w:lineRule="exact"/>
        <w:rPr>
          <w:rFonts w:ascii="Times New Roman" w:hAnsi="Times New Roman" w:cs="Times New Roman"/>
        </w:rPr>
      </w:pPr>
    </w:p>
    <w:p w14:paraId="7DD03FA8" w14:textId="77777777" w:rsidR="00583B21" w:rsidRPr="006632F3" w:rsidRDefault="00583B21" w:rsidP="00583B21">
      <w:pPr>
        <w:spacing w:before="9" w:after="0" w:line="260" w:lineRule="exact"/>
        <w:rPr>
          <w:rFonts w:ascii="Times New Roman" w:hAnsi="Times New Roman" w:cs="Times New Roman"/>
        </w:rPr>
      </w:pPr>
    </w:p>
    <w:p w14:paraId="39270811"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63072" behindDoc="1" locked="0" layoutInCell="1" allowOverlap="1" wp14:anchorId="4FC32F11" wp14:editId="0DF16F81">
                <wp:simplePos x="0" y="0"/>
                <wp:positionH relativeFrom="page">
                  <wp:posOffset>1252855</wp:posOffset>
                </wp:positionH>
                <wp:positionV relativeFrom="paragraph">
                  <wp:posOffset>-2462530</wp:posOffset>
                </wp:positionV>
                <wp:extent cx="4624705" cy="2240280"/>
                <wp:effectExtent l="0" t="4445" r="0" b="3175"/>
                <wp:wrapNone/>
                <wp:docPr id="4763" name="Text Box 46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4705" cy="2240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EC4F2A" w14:textId="77777777" w:rsidR="00583B21" w:rsidRDefault="00583B21" w:rsidP="00583B21">
                            <w:pPr>
                              <w:tabs>
                                <w:tab w:val="left" w:pos="6100"/>
                              </w:tabs>
                              <w:spacing w:before="31" w:after="0" w:line="240" w:lineRule="auto"/>
                              <w:ind w:left="2439" w:right="482"/>
                              <w:jc w:val="center"/>
                              <w:rPr>
                                <w:rFonts w:ascii="Arial" w:eastAsia="Arial" w:hAnsi="Arial" w:cs="Arial"/>
                                <w:sz w:val="16"/>
                                <w:szCs w:val="16"/>
                              </w:rPr>
                            </w:pP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pacing w:val="-3"/>
                                <w:sz w:val="16"/>
                                <w:szCs w:val="16"/>
                              </w:rPr>
                              <w:t>m</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10"/>
                                <w:sz w:val="16"/>
                                <w:szCs w:val="16"/>
                              </w:rPr>
                              <w:t>S</w:t>
                            </w:r>
                            <w:r>
                              <w:rPr>
                                <w:rFonts w:ascii="Arial" w:eastAsia="Arial" w:hAnsi="Arial" w:cs="Arial"/>
                                <w:spacing w:val="7"/>
                                <w:sz w:val="16"/>
                                <w:szCs w:val="16"/>
                              </w:rPr>
                              <w:t>ys</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z w:val="16"/>
                                <w:szCs w:val="16"/>
                              </w:rPr>
                              <w:t>m</w:t>
                            </w:r>
                            <w:r>
                              <w:rPr>
                                <w:rFonts w:ascii="Arial" w:eastAsia="Arial" w:hAnsi="Arial" w:cs="Arial"/>
                                <w:spacing w:val="-1"/>
                                <w:sz w:val="16"/>
                                <w:szCs w:val="16"/>
                              </w:rPr>
                              <w:t xml:space="preserve"> </w:t>
                            </w:r>
                            <w:r>
                              <w:rPr>
                                <w:rFonts w:ascii="Arial" w:eastAsia="Arial" w:hAnsi="Arial" w:cs="Arial"/>
                                <w:sz w:val="16"/>
                                <w:szCs w:val="16"/>
                              </w:rPr>
                              <w:tab/>
                            </w:r>
                            <w:r>
                              <w:rPr>
                                <w:rFonts w:ascii="Arial" w:eastAsia="Arial" w:hAnsi="Arial" w:cs="Arial"/>
                                <w:spacing w:val="-2"/>
                                <w:position w:val="11"/>
                                <w:sz w:val="16"/>
                                <w:szCs w:val="16"/>
                              </w:rPr>
                              <w:t>udp</w:t>
                            </w:r>
                            <w:r>
                              <w:rPr>
                                <w:rFonts w:ascii="Arial" w:eastAsia="Arial" w:hAnsi="Arial" w:cs="Arial"/>
                                <w:position w:val="11"/>
                                <w:sz w:val="16"/>
                                <w:szCs w:val="16"/>
                              </w:rPr>
                              <w:t>:</w:t>
                            </w:r>
                            <w:r>
                              <w:rPr>
                                <w:rFonts w:ascii="Arial" w:eastAsia="Arial" w:hAnsi="Arial" w:cs="Arial"/>
                                <w:spacing w:val="9"/>
                                <w:position w:val="11"/>
                                <w:sz w:val="16"/>
                                <w:szCs w:val="16"/>
                              </w:rPr>
                              <w:t xml:space="preserve"> </w:t>
                            </w:r>
                            <w:r>
                              <w:rPr>
                                <w:rFonts w:ascii="Arial" w:eastAsia="Arial" w:hAnsi="Arial" w:cs="Arial"/>
                                <w:spacing w:val="-2"/>
                                <w:w w:val="103"/>
                                <w:position w:val="11"/>
                                <w:sz w:val="16"/>
                                <w:szCs w:val="16"/>
                              </w:rPr>
                              <w:t>3</w:t>
                            </w:r>
                            <w:r>
                              <w:rPr>
                                <w:rFonts w:ascii="Arial" w:eastAsia="Arial" w:hAnsi="Arial" w:cs="Arial"/>
                                <w:spacing w:val="-1"/>
                                <w:w w:val="102"/>
                                <w:position w:val="11"/>
                                <w:sz w:val="16"/>
                                <w:szCs w:val="16"/>
                              </w:rPr>
                              <w:t>.</w:t>
                            </w:r>
                            <w:r>
                              <w:rPr>
                                <w:rFonts w:ascii="Arial" w:eastAsia="Arial" w:hAnsi="Arial" w:cs="Arial"/>
                                <w:w w:val="103"/>
                                <w:position w:val="11"/>
                                <w:sz w:val="16"/>
                                <w:szCs w:val="16"/>
                              </w:rPr>
                              <w:t>3</w:t>
                            </w:r>
                          </w:p>
                          <w:p w14:paraId="6BA5AC43" w14:textId="77777777" w:rsidR="00583B21" w:rsidRDefault="00583B21" w:rsidP="00583B21">
                            <w:pPr>
                              <w:spacing w:after="0" w:line="200" w:lineRule="exact"/>
                              <w:rPr>
                                <w:sz w:val="20"/>
                                <w:szCs w:val="20"/>
                              </w:rPr>
                            </w:pPr>
                          </w:p>
                          <w:p w14:paraId="4DCE7469" w14:textId="77777777" w:rsidR="00583B21" w:rsidRDefault="00583B21" w:rsidP="00583B21">
                            <w:pPr>
                              <w:spacing w:before="2" w:after="0" w:line="200" w:lineRule="exact"/>
                              <w:rPr>
                                <w:sz w:val="20"/>
                                <w:szCs w:val="20"/>
                              </w:rPr>
                            </w:pPr>
                          </w:p>
                          <w:p w14:paraId="0454B38B" w14:textId="77777777" w:rsidR="00583B21" w:rsidRDefault="00583B21" w:rsidP="00583B21">
                            <w:pPr>
                              <w:spacing w:after="0" w:line="240" w:lineRule="auto"/>
                              <w:ind w:left="2768" w:right="4274"/>
                              <w:jc w:val="center"/>
                              <w:rPr>
                                <w:rFonts w:ascii="Arial" w:eastAsia="Arial" w:hAnsi="Arial" w:cs="Arial"/>
                                <w:sz w:val="16"/>
                                <w:szCs w:val="16"/>
                              </w:rPr>
                            </w:pPr>
                            <w:r>
                              <w:rPr>
                                <w:rFonts w:ascii="Arial" w:eastAsia="Arial" w:hAnsi="Arial" w:cs="Arial"/>
                                <w:w w:val="103"/>
                                <w:sz w:val="16"/>
                                <w:szCs w:val="16"/>
                              </w:rPr>
                              <w:t>2</w:t>
                            </w:r>
                          </w:p>
                          <w:p w14:paraId="40789557" w14:textId="77777777" w:rsidR="00583B21" w:rsidRDefault="00583B21" w:rsidP="00583B21">
                            <w:pPr>
                              <w:tabs>
                                <w:tab w:val="left" w:pos="4380"/>
                              </w:tabs>
                              <w:spacing w:before="21" w:after="0" w:line="180" w:lineRule="exact"/>
                              <w:ind w:left="1534" w:right="-20"/>
                              <w:rPr>
                                <w:rFonts w:ascii="Arial" w:eastAsia="Arial" w:hAnsi="Arial" w:cs="Arial"/>
                                <w:sz w:val="16"/>
                                <w:szCs w:val="16"/>
                              </w:rPr>
                            </w:pPr>
                            <w:r>
                              <w:rPr>
                                <w:rFonts w:ascii="Arial" w:eastAsia="Arial" w:hAnsi="Arial" w:cs="Arial"/>
                                <w:position w:val="-1"/>
                                <w:sz w:val="16"/>
                                <w:szCs w:val="16"/>
                              </w:rPr>
                              <w:t>1</w:t>
                            </w:r>
                            <w:r>
                              <w:rPr>
                                <w:rFonts w:ascii="Arial" w:eastAsia="Arial" w:hAnsi="Arial" w:cs="Arial"/>
                                <w:spacing w:val="-42"/>
                                <w:position w:val="-1"/>
                                <w:sz w:val="16"/>
                                <w:szCs w:val="16"/>
                              </w:rPr>
                              <w:t xml:space="preserve"> </w:t>
                            </w:r>
                            <w:r>
                              <w:rPr>
                                <w:rFonts w:ascii="Arial" w:eastAsia="Arial" w:hAnsi="Arial" w:cs="Arial"/>
                                <w:position w:val="-1"/>
                                <w:sz w:val="16"/>
                                <w:szCs w:val="16"/>
                              </w:rPr>
                              <w:tab/>
                            </w:r>
                            <w:proofErr w:type="gramStart"/>
                            <w:r>
                              <w:rPr>
                                <w:rFonts w:ascii="Arial" w:eastAsia="Arial" w:hAnsi="Arial" w:cs="Arial"/>
                                <w:spacing w:val="-3"/>
                                <w:w w:val="103"/>
                                <w:position w:val="-3"/>
                                <w:sz w:val="16"/>
                                <w:szCs w:val="16"/>
                              </w:rPr>
                              <w:t>ud</w:t>
                            </w:r>
                            <w:r>
                              <w:rPr>
                                <w:rFonts w:ascii="Arial" w:eastAsia="Arial" w:hAnsi="Arial" w:cs="Arial"/>
                                <w:w w:val="103"/>
                                <w:position w:val="-3"/>
                                <w:sz w:val="16"/>
                                <w:szCs w:val="16"/>
                              </w:rPr>
                              <w:t>p</w:t>
                            </w:r>
                            <w:r>
                              <w:rPr>
                                <w:rFonts w:ascii="Arial" w:eastAsia="Arial" w:hAnsi="Arial" w:cs="Arial"/>
                                <w:spacing w:val="-32"/>
                                <w:position w:val="-3"/>
                                <w:sz w:val="16"/>
                                <w:szCs w:val="16"/>
                              </w:rPr>
                              <w:t xml:space="preserve"> </w:t>
                            </w:r>
                            <w:r>
                              <w:rPr>
                                <w:rFonts w:ascii="Arial" w:eastAsia="Arial" w:hAnsi="Arial" w:cs="Arial"/>
                                <w:position w:val="-3"/>
                                <w:sz w:val="16"/>
                                <w:szCs w:val="16"/>
                              </w:rPr>
                              <w:t>:</w:t>
                            </w:r>
                            <w:proofErr w:type="gramEnd"/>
                            <w:r>
                              <w:rPr>
                                <w:rFonts w:ascii="Arial" w:eastAsia="Arial" w:hAnsi="Arial" w:cs="Arial"/>
                                <w:position w:val="-3"/>
                                <w:sz w:val="16"/>
                                <w:szCs w:val="16"/>
                              </w:rPr>
                              <w:t xml:space="preserve"> </w:t>
                            </w:r>
                            <w:r>
                              <w:rPr>
                                <w:rFonts w:ascii="Arial" w:eastAsia="Arial" w:hAnsi="Arial" w:cs="Arial"/>
                                <w:w w:val="103"/>
                                <w:position w:val="-3"/>
                                <w:sz w:val="16"/>
                                <w:szCs w:val="16"/>
                              </w:rPr>
                              <w:t>3</w:t>
                            </w:r>
                          </w:p>
                          <w:p w14:paraId="6D060D22" w14:textId="77777777" w:rsidR="00583B21" w:rsidRDefault="00583B21" w:rsidP="00583B21">
                            <w:pPr>
                              <w:spacing w:after="0" w:line="144" w:lineRule="exact"/>
                              <w:ind w:left="3707" w:right="3400"/>
                              <w:jc w:val="center"/>
                              <w:rPr>
                                <w:rFonts w:ascii="Arial" w:eastAsia="Arial" w:hAnsi="Arial" w:cs="Arial"/>
                                <w:sz w:val="16"/>
                                <w:szCs w:val="16"/>
                              </w:rPr>
                            </w:pPr>
                            <w:r>
                              <w:rPr>
                                <w:rFonts w:ascii="Arial" w:eastAsia="Arial" w:hAnsi="Arial" w:cs="Arial"/>
                                <w:w w:val="103"/>
                                <w:position w:val="1"/>
                                <w:sz w:val="16"/>
                                <w:szCs w:val="16"/>
                              </w:rPr>
                              <w:t>5</w:t>
                            </w:r>
                          </w:p>
                          <w:p w14:paraId="1C32CC16" w14:textId="77777777" w:rsidR="00583B21" w:rsidRDefault="00583B21" w:rsidP="00583B21">
                            <w:pPr>
                              <w:tabs>
                                <w:tab w:val="left" w:pos="5160"/>
                              </w:tabs>
                              <w:spacing w:before="71" w:after="0" w:line="240" w:lineRule="auto"/>
                              <w:ind w:left="2404" w:right="-20"/>
                              <w:rPr>
                                <w:rFonts w:ascii="Arial" w:eastAsia="Arial" w:hAnsi="Arial" w:cs="Arial"/>
                                <w:sz w:val="16"/>
                                <w:szCs w:val="16"/>
                              </w:rPr>
                            </w:pPr>
                            <w:r>
                              <w:rPr>
                                <w:rFonts w:ascii="Arial" w:eastAsia="Arial" w:hAnsi="Arial" w:cs="Arial"/>
                                <w:spacing w:val="10"/>
                                <w:sz w:val="16"/>
                                <w:szCs w:val="16"/>
                              </w:rPr>
                              <w:t>P</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5"/>
                                <w:sz w:val="16"/>
                                <w:szCs w:val="16"/>
                              </w:rPr>
                              <w:t>r</w:t>
                            </w:r>
                            <w:r>
                              <w:rPr>
                                <w:rFonts w:ascii="Arial" w:eastAsia="Arial" w:hAnsi="Arial" w:cs="Arial"/>
                                <w:spacing w:val="7"/>
                                <w:sz w:val="16"/>
                                <w:szCs w:val="16"/>
                              </w:rPr>
                              <w:t>y</w:t>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8"/>
                                <w:sz w:val="16"/>
                                <w:szCs w:val="16"/>
                              </w:rPr>
                              <w:t>l</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C</w:t>
                            </w:r>
                            <w:r>
                              <w:rPr>
                                <w:rFonts w:ascii="Arial" w:eastAsia="Arial" w:hAnsi="Arial" w:cs="Arial"/>
                                <w:spacing w:val="-2"/>
                                <w:sz w:val="16"/>
                                <w:szCs w:val="16"/>
                              </w:rPr>
                              <w:t>he</w:t>
                            </w:r>
                            <w:r>
                              <w:rPr>
                                <w:rFonts w:ascii="Arial" w:eastAsia="Arial" w:hAnsi="Arial" w:cs="Arial"/>
                                <w:spacing w:val="7"/>
                                <w:sz w:val="16"/>
                                <w:szCs w:val="16"/>
                              </w:rPr>
                              <w:t>c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3"/>
                                <w:sz w:val="16"/>
                                <w:szCs w:val="16"/>
                              </w:rPr>
                              <w:t xml:space="preserve"> </w:t>
                            </w:r>
                            <w:r>
                              <w:rPr>
                                <w:rFonts w:ascii="Arial" w:eastAsia="Arial" w:hAnsi="Arial" w:cs="Arial"/>
                                <w:sz w:val="16"/>
                                <w:szCs w:val="16"/>
                              </w:rPr>
                              <w:tab/>
                            </w:r>
                            <w:r>
                              <w:rPr>
                                <w:rFonts w:ascii="Arial" w:eastAsia="Arial" w:hAnsi="Arial" w:cs="Arial"/>
                                <w:spacing w:val="10"/>
                                <w:w w:val="103"/>
                                <w:sz w:val="16"/>
                                <w:szCs w:val="16"/>
                              </w:rPr>
                              <w:t>P</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3"/>
                                <w:w w:val="103"/>
                                <w:sz w:val="16"/>
                                <w:szCs w:val="16"/>
                              </w:rPr>
                              <w:t>m</w:t>
                            </w:r>
                            <w:r>
                              <w:rPr>
                                <w:rFonts w:ascii="Arial" w:eastAsia="Arial" w:hAnsi="Arial" w:cs="Arial"/>
                                <w:spacing w:val="-2"/>
                                <w:w w:val="103"/>
                                <w:sz w:val="16"/>
                                <w:szCs w:val="16"/>
                              </w:rPr>
                              <w:t>anen</w:t>
                            </w:r>
                            <w:r>
                              <w:rPr>
                                <w:rFonts w:ascii="Arial" w:eastAsia="Arial" w:hAnsi="Arial" w:cs="Arial"/>
                                <w:spacing w:val="-1"/>
                                <w:w w:val="102"/>
                                <w:sz w:val="16"/>
                                <w:szCs w:val="16"/>
                              </w:rPr>
                              <w:t>t</w:t>
                            </w:r>
                            <w:r>
                              <w:rPr>
                                <w:rFonts w:ascii="Arial" w:eastAsia="Arial" w:hAnsi="Arial" w:cs="Arial"/>
                                <w:spacing w:val="-3"/>
                                <w:w w:val="103"/>
                                <w:sz w:val="16"/>
                                <w:szCs w:val="16"/>
                              </w:rPr>
                              <w:t>M</w:t>
                            </w:r>
                            <w:r>
                              <w:rPr>
                                <w:rFonts w:ascii="Arial" w:eastAsia="Arial" w:hAnsi="Arial" w:cs="Arial"/>
                                <w:spacing w:val="-2"/>
                                <w:w w:val="103"/>
                                <w:sz w:val="16"/>
                                <w:szCs w:val="16"/>
                              </w:rPr>
                              <w:t>e</w:t>
                            </w:r>
                            <w:r>
                              <w:rPr>
                                <w:rFonts w:ascii="Arial" w:eastAsia="Arial" w:hAnsi="Arial" w:cs="Arial"/>
                                <w:spacing w:val="7"/>
                                <w:w w:val="103"/>
                                <w:sz w:val="16"/>
                                <w:szCs w:val="16"/>
                              </w:rPr>
                              <w:t>ss</w:t>
                            </w:r>
                            <w:r>
                              <w:rPr>
                                <w:rFonts w:ascii="Arial" w:eastAsia="Arial" w:hAnsi="Arial" w:cs="Arial"/>
                                <w:spacing w:val="-2"/>
                                <w:w w:val="103"/>
                                <w:sz w:val="16"/>
                                <w:szCs w:val="16"/>
                              </w:rPr>
                              <w:t>ag</w:t>
                            </w:r>
                            <w:r>
                              <w:rPr>
                                <w:rFonts w:ascii="Arial" w:eastAsia="Arial" w:hAnsi="Arial" w:cs="Arial"/>
                                <w:spacing w:val="8"/>
                                <w:w w:val="103"/>
                                <w:sz w:val="16"/>
                                <w:szCs w:val="16"/>
                              </w:rPr>
                              <w:t>i</w:t>
                            </w:r>
                            <w:r>
                              <w:rPr>
                                <w:rFonts w:ascii="Arial" w:eastAsia="Arial" w:hAnsi="Arial" w:cs="Arial"/>
                                <w:spacing w:val="-2"/>
                                <w:w w:val="103"/>
                                <w:sz w:val="16"/>
                                <w:szCs w:val="16"/>
                              </w:rPr>
                              <w:t>ng</w:t>
                            </w:r>
                            <w:r>
                              <w:rPr>
                                <w:rFonts w:ascii="Arial" w:eastAsia="Arial" w:hAnsi="Arial" w:cs="Arial"/>
                                <w:w w:val="103"/>
                                <w:sz w:val="16"/>
                                <w:szCs w:val="16"/>
                              </w:rPr>
                              <w:t>N</w:t>
                            </w:r>
                            <w:r>
                              <w:rPr>
                                <w:rFonts w:ascii="Arial" w:eastAsia="Arial" w:hAnsi="Arial" w:cs="Arial"/>
                                <w:spacing w:val="-2"/>
                                <w:w w:val="103"/>
                                <w:sz w:val="16"/>
                                <w:szCs w:val="16"/>
                              </w:rPr>
                              <w:t>od</w:t>
                            </w:r>
                            <w:r>
                              <w:rPr>
                                <w:rFonts w:ascii="Arial" w:eastAsia="Arial" w:hAnsi="Arial" w:cs="Arial"/>
                                <w:w w:val="103"/>
                                <w:sz w:val="16"/>
                                <w:szCs w:val="16"/>
                              </w:rPr>
                              <w:t>e</w:t>
                            </w:r>
                          </w:p>
                          <w:p w14:paraId="63CC2FD9" w14:textId="77777777" w:rsidR="00583B21" w:rsidRDefault="00583B21" w:rsidP="00583B21">
                            <w:pPr>
                              <w:spacing w:before="2" w:after="0" w:line="170" w:lineRule="exact"/>
                              <w:rPr>
                                <w:sz w:val="17"/>
                                <w:szCs w:val="17"/>
                              </w:rPr>
                            </w:pPr>
                          </w:p>
                          <w:p w14:paraId="2B547917" w14:textId="77777777" w:rsidR="00583B21" w:rsidRDefault="00583B21" w:rsidP="00583B21">
                            <w:pPr>
                              <w:spacing w:after="0" w:line="200" w:lineRule="exact"/>
                              <w:rPr>
                                <w:sz w:val="20"/>
                                <w:szCs w:val="20"/>
                              </w:rPr>
                            </w:pPr>
                          </w:p>
                          <w:p w14:paraId="62B6385A" w14:textId="77777777" w:rsidR="00583B21" w:rsidRDefault="00583B21" w:rsidP="00583B21">
                            <w:pPr>
                              <w:spacing w:after="0" w:line="250" w:lineRule="exact"/>
                              <w:ind w:left="4336" w:right="2568"/>
                              <w:jc w:val="center"/>
                              <w:rPr>
                                <w:rFonts w:ascii="Arial" w:eastAsia="Arial" w:hAnsi="Arial" w:cs="Arial"/>
                                <w:sz w:val="16"/>
                                <w:szCs w:val="16"/>
                              </w:rPr>
                            </w:pPr>
                            <w:r>
                              <w:rPr>
                                <w:rFonts w:ascii="Arial" w:eastAsia="Arial" w:hAnsi="Arial" w:cs="Arial"/>
                                <w:spacing w:val="-102"/>
                                <w:w w:val="103"/>
                                <w:position w:val="-3"/>
                                <w:sz w:val="16"/>
                                <w:szCs w:val="16"/>
                              </w:rPr>
                              <w:t>3</w:t>
                            </w:r>
                            <w:r>
                              <w:rPr>
                                <w:rFonts w:ascii="Arial" w:eastAsia="Arial" w:hAnsi="Arial" w:cs="Arial"/>
                                <w:spacing w:val="-111"/>
                                <w:w w:val="103"/>
                                <w:position w:val="2"/>
                                <w:sz w:val="16"/>
                                <w:szCs w:val="16"/>
                              </w:rPr>
                              <w:t>.</w:t>
                            </w:r>
                            <w:r>
                              <w:rPr>
                                <w:rFonts w:ascii="Arial" w:eastAsia="Arial" w:hAnsi="Arial" w:cs="Arial"/>
                                <w:w w:val="103"/>
                                <w:position w:val="5"/>
                                <w:sz w:val="16"/>
                                <w:szCs w:val="16"/>
                              </w:rPr>
                              <w:t>2</w:t>
                            </w:r>
                          </w:p>
                          <w:p w14:paraId="039CBC1A" w14:textId="77777777" w:rsidR="00583B21" w:rsidRDefault="00583B21" w:rsidP="00583B21">
                            <w:pPr>
                              <w:spacing w:after="0" w:line="96" w:lineRule="exact"/>
                              <w:ind w:left="3503" w:right="3329"/>
                              <w:jc w:val="center"/>
                              <w:rPr>
                                <w:rFonts w:ascii="Arial" w:eastAsia="Arial" w:hAnsi="Arial" w:cs="Arial"/>
                                <w:sz w:val="16"/>
                                <w:szCs w:val="16"/>
                              </w:rPr>
                            </w:pPr>
                            <w:r>
                              <w:rPr>
                                <w:rFonts w:ascii="Arial" w:eastAsia="Arial" w:hAnsi="Arial" w:cs="Arial"/>
                                <w:sz w:val="16"/>
                                <w:szCs w:val="16"/>
                              </w:rPr>
                              <w:t>1</w:t>
                            </w:r>
                            <w:r>
                              <w:rPr>
                                <w:rFonts w:ascii="Arial" w:eastAsia="Arial" w:hAnsi="Arial" w:cs="Arial"/>
                                <w:spacing w:val="2"/>
                                <w:sz w:val="16"/>
                                <w:szCs w:val="16"/>
                              </w:rPr>
                              <w:t xml:space="preserve"> </w:t>
                            </w:r>
                            <w:r>
                              <w:rPr>
                                <w:rFonts w:ascii="Arial" w:eastAsia="Arial" w:hAnsi="Arial" w:cs="Arial"/>
                                <w:w w:val="103"/>
                                <w:sz w:val="16"/>
                                <w:szCs w:val="16"/>
                              </w:rPr>
                              <w:t>1</w:t>
                            </w:r>
                          </w:p>
                          <w:p w14:paraId="2EE8D809" w14:textId="77777777" w:rsidR="00583B21" w:rsidRDefault="00583B21" w:rsidP="00583B21">
                            <w:pPr>
                              <w:spacing w:after="0" w:line="33" w:lineRule="exact"/>
                              <w:ind w:left="3506" w:right="3333"/>
                              <w:jc w:val="center"/>
                              <w:rPr>
                                <w:rFonts w:ascii="Arial" w:eastAsia="Arial" w:hAnsi="Arial" w:cs="Arial"/>
                                <w:sz w:val="16"/>
                                <w:szCs w:val="16"/>
                              </w:rPr>
                            </w:pPr>
                            <w:r>
                              <w:rPr>
                                <w:rFonts w:ascii="Arial" w:eastAsia="Arial" w:hAnsi="Arial" w:cs="Arial"/>
                                <w:sz w:val="16"/>
                                <w:szCs w:val="16"/>
                              </w:rPr>
                              <w:t xml:space="preserve">. </w:t>
                            </w:r>
                            <w:r>
                              <w:rPr>
                                <w:rFonts w:ascii="Arial" w:eastAsia="Arial" w:hAnsi="Arial" w:cs="Arial"/>
                                <w:w w:val="102"/>
                                <w:sz w:val="16"/>
                                <w:szCs w:val="16"/>
                              </w:rPr>
                              <w:t>.</w:t>
                            </w:r>
                          </w:p>
                          <w:p w14:paraId="35B499A7" w14:textId="77777777" w:rsidR="00583B21" w:rsidRDefault="00583B21" w:rsidP="00583B21">
                            <w:pPr>
                              <w:tabs>
                                <w:tab w:val="left" w:pos="3520"/>
                              </w:tabs>
                              <w:spacing w:before="21" w:after="0" w:line="113" w:lineRule="auto"/>
                              <w:ind w:left="1645" w:right="3320" w:firstLine="150"/>
                              <w:rPr>
                                <w:rFonts w:ascii="Arial" w:eastAsia="Arial" w:hAnsi="Arial" w:cs="Arial"/>
                                <w:sz w:val="16"/>
                                <w:szCs w:val="16"/>
                              </w:rPr>
                            </w:pPr>
                            <w:r>
                              <w:rPr>
                                <w:rFonts w:ascii="Arial" w:eastAsia="Arial" w:hAnsi="Arial" w:cs="Arial"/>
                                <w:position w:val="-3"/>
                                <w:sz w:val="16"/>
                                <w:szCs w:val="16"/>
                              </w:rPr>
                              <w:t>4</w:t>
                            </w:r>
                            <w:r>
                              <w:rPr>
                                <w:rFonts w:ascii="Arial" w:eastAsia="Arial" w:hAnsi="Arial" w:cs="Arial"/>
                                <w:spacing w:val="-42"/>
                                <w:position w:val="-3"/>
                                <w:sz w:val="16"/>
                                <w:szCs w:val="16"/>
                              </w:rPr>
                              <w:t xml:space="preserve"> </w:t>
                            </w:r>
                            <w:r>
                              <w:rPr>
                                <w:rFonts w:ascii="Arial" w:eastAsia="Arial" w:hAnsi="Arial" w:cs="Arial"/>
                                <w:position w:val="-3"/>
                                <w:sz w:val="16"/>
                                <w:szCs w:val="16"/>
                              </w:rPr>
                              <w:tab/>
                            </w:r>
                            <w:r>
                              <w:rPr>
                                <w:rFonts w:ascii="Arial" w:eastAsia="Arial" w:hAnsi="Arial" w:cs="Arial"/>
                                <w:position w:val="2"/>
                                <w:sz w:val="16"/>
                                <w:szCs w:val="16"/>
                              </w:rPr>
                              <w:t>4</w:t>
                            </w:r>
                            <w:r>
                              <w:rPr>
                                <w:rFonts w:ascii="Arial" w:eastAsia="Arial" w:hAnsi="Arial" w:cs="Arial"/>
                                <w:spacing w:val="2"/>
                                <w:position w:val="2"/>
                                <w:sz w:val="16"/>
                                <w:szCs w:val="16"/>
                              </w:rPr>
                              <w:t xml:space="preserve"> </w:t>
                            </w:r>
                            <w:r>
                              <w:rPr>
                                <w:rFonts w:ascii="Arial" w:eastAsia="Arial" w:hAnsi="Arial" w:cs="Arial"/>
                                <w:sz w:val="16"/>
                                <w:szCs w:val="16"/>
                              </w:rPr>
                              <w:t>3</w:t>
                            </w:r>
                            <w:r>
                              <w:rPr>
                                <w:rFonts w:ascii="Arial" w:eastAsia="Arial" w:hAnsi="Arial" w:cs="Arial"/>
                                <w:spacing w:val="4"/>
                                <w:sz w:val="16"/>
                                <w:szCs w:val="16"/>
                              </w:rPr>
                              <w:t xml:space="preserve"> </w:t>
                            </w:r>
                            <w:r>
                              <w:rPr>
                                <w:rFonts w:ascii="Arial" w:eastAsia="Arial" w:hAnsi="Arial" w:cs="Arial"/>
                                <w:spacing w:val="-103"/>
                                <w:w w:val="102"/>
                                <w:position w:val="-6"/>
                                <w:sz w:val="16"/>
                                <w:szCs w:val="16"/>
                              </w:rPr>
                              <w:t>p</w:t>
                            </w:r>
                            <w:r>
                              <w:rPr>
                                <w:rFonts w:ascii="Arial" w:eastAsia="Arial" w:hAnsi="Arial" w:cs="Arial"/>
                                <w:w w:val="102"/>
                                <w:sz w:val="16"/>
                                <w:szCs w:val="16"/>
                              </w:rPr>
                              <w:t>:</w:t>
                            </w:r>
                          </w:p>
                          <w:p w14:paraId="6C7760F9" w14:textId="77777777" w:rsidR="00583B21" w:rsidRDefault="00583B21" w:rsidP="00583B21">
                            <w:pPr>
                              <w:spacing w:after="0" w:line="170" w:lineRule="exact"/>
                              <w:ind w:left="1495" w:right="-20"/>
                              <w:rPr>
                                <w:rFonts w:ascii="Arial" w:eastAsia="Arial" w:hAnsi="Arial" w:cs="Arial"/>
                                <w:sz w:val="16"/>
                                <w:szCs w:val="16"/>
                              </w:rPr>
                            </w:pPr>
                            <w:proofErr w:type="gramStart"/>
                            <w:r>
                              <w:rPr>
                                <w:rFonts w:ascii="Arial" w:eastAsia="Arial" w:hAnsi="Arial" w:cs="Arial"/>
                                <w:spacing w:val="-104"/>
                                <w:w w:val="103"/>
                                <w:sz w:val="16"/>
                                <w:szCs w:val="16"/>
                              </w:rPr>
                              <w:t>u</w:t>
                            </w:r>
                            <w:r>
                              <w:rPr>
                                <w:rFonts w:ascii="Arial" w:eastAsia="Arial" w:hAnsi="Arial" w:cs="Arial"/>
                                <w:w w:val="103"/>
                                <w:position w:val="6"/>
                                <w:sz w:val="16"/>
                                <w:szCs w:val="16"/>
                              </w:rPr>
                              <w:t>d</w:t>
                            </w:r>
                            <w:proofErr w:type="gramEnd"/>
                          </w:p>
                          <w:p w14:paraId="3AD03156" w14:textId="77777777" w:rsidR="00583B21" w:rsidRDefault="00583B21" w:rsidP="00583B21">
                            <w:pPr>
                              <w:spacing w:before="7" w:after="0" w:line="240" w:lineRule="exact"/>
                              <w:rPr>
                                <w:sz w:val="24"/>
                                <w:szCs w:val="24"/>
                              </w:rPr>
                            </w:pPr>
                          </w:p>
                          <w:p w14:paraId="600173E7" w14:textId="77777777" w:rsidR="00583B21" w:rsidRDefault="00583B21" w:rsidP="00583B21">
                            <w:pPr>
                              <w:tabs>
                                <w:tab w:val="left" w:pos="2600"/>
                              </w:tabs>
                              <w:spacing w:after="0" w:line="240" w:lineRule="auto"/>
                              <w:ind w:left="91" w:right="3420"/>
                              <w:jc w:val="center"/>
                              <w:rPr>
                                <w:rFonts w:ascii="Arial" w:eastAsia="Arial" w:hAnsi="Arial" w:cs="Arial"/>
                                <w:sz w:val="16"/>
                                <w:szCs w:val="16"/>
                              </w:rPr>
                            </w:pPr>
                            <w:r>
                              <w:rPr>
                                <w:rFonts w:ascii="Arial" w:eastAsia="Arial" w:hAnsi="Arial" w:cs="Arial"/>
                                <w:spacing w:val="4"/>
                                <w:sz w:val="16"/>
                                <w:szCs w:val="16"/>
                              </w:rPr>
                              <w:t>F</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7"/>
                                <w:sz w:val="16"/>
                                <w:szCs w:val="16"/>
                              </w:rPr>
                              <w:t>k</w:t>
                            </w:r>
                            <w:r>
                              <w:rPr>
                                <w:rFonts w:ascii="Arial" w:eastAsia="Arial" w:hAnsi="Arial" w:cs="Arial"/>
                                <w:sz w:val="16"/>
                                <w:szCs w:val="16"/>
                              </w:rPr>
                              <w:t>D</w:t>
                            </w:r>
                            <w:r>
                              <w:rPr>
                                <w:rFonts w:ascii="Arial" w:eastAsia="Arial" w:hAnsi="Arial" w:cs="Arial"/>
                                <w:spacing w:val="-2"/>
                                <w:sz w:val="16"/>
                                <w:szCs w:val="16"/>
                              </w:rPr>
                              <w:t>ae</w:t>
                            </w:r>
                            <w:r>
                              <w:rPr>
                                <w:rFonts w:ascii="Arial" w:eastAsia="Arial" w:hAnsi="Arial" w:cs="Arial"/>
                                <w:spacing w:val="-3"/>
                                <w:sz w:val="16"/>
                                <w:szCs w:val="16"/>
                              </w:rPr>
                              <w:t>m</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17"/>
                                <w:sz w:val="16"/>
                                <w:szCs w:val="16"/>
                              </w:rPr>
                              <w:t xml:space="preserve"> </w:t>
                            </w:r>
                            <w:r>
                              <w:rPr>
                                <w:rFonts w:ascii="Arial" w:eastAsia="Arial" w:hAnsi="Arial" w:cs="Arial"/>
                                <w:sz w:val="16"/>
                                <w:szCs w:val="16"/>
                              </w:rPr>
                              <w:tab/>
                            </w:r>
                            <w:r>
                              <w:rPr>
                                <w:rFonts w:ascii="Arial" w:eastAsia="Arial" w:hAnsi="Arial" w:cs="Arial"/>
                                <w:spacing w:val="10"/>
                                <w:w w:val="103"/>
                                <w:position w:val="2"/>
                                <w:sz w:val="16"/>
                                <w:szCs w:val="16"/>
                              </w:rPr>
                              <w:t>P</w:t>
                            </w:r>
                            <w:r>
                              <w:rPr>
                                <w:rFonts w:ascii="Arial" w:eastAsia="Arial" w:hAnsi="Arial" w:cs="Arial"/>
                                <w:spacing w:val="5"/>
                                <w:w w:val="103"/>
                                <w:position w:val="2"/>
                                <w:sz w:val="16"/>
                                <w:szCs w:val="16"/>
                              </w:rPr>
                              <w:t>r</w:t>
                            </w:r>
                            <w:r>
                              <w:rPr>
                                <w:rFonts w:ascii="Arial" w:eastAsia="Arial" w:hAnsi="Arial" w:cs="Arial"/>
                                <w:spacing w:val="-2"/>
                                <w:w w:val="103"/>
                                <w:position w:val="2"/>
                                <w:sz w:val="16"/>
                                <w:szCs w:val="16"/>
                              </w:rPr>
                              <w:t>o</w:t>
                            </w:r>
                            <w:r>
                              <w:rPr>
                                <w:rFonts w:ascii="Arial" w:eastAsia="Arial" w:hAnsi="Arial" w:cs="Arial"/>
                                <w:spacing w:val="7"/>
                                <w:w w:val="103"/>
                                <w:position w:val="2"/>
                                <w:sz w:val="16"/>
                                <w:szCs w:val="16"/>
                              </w:rPr>
                              <w:t>c</w:t>
                            </w:r>
                            <w:r>
                              <w:rPr>
                                <w:rFonts w:ascii="Arial" w:eastAsia="Arial" w:hAnsi="Arial" w:cs="Arial"/>
                                <w:spacing w:val="-2"/>
                                <w:w w:val="103"/>
                                <w:position w:val="2"/>
                                <w:sz w:val="16"/>
                                <w:szCs w:val="16"/>
                              </w:rPr>
                              <w:t>e</w:t>
                            </w:r>
                            <w:r>
                              <w:rPr>
                                <w:rFonts w:ascii="Arial" w:eastAsia="Arial" w:hAnsi="Arial" w:cs="Arial"/>
                                <w:spacing w:val="7"/>
                                <w:w w:val="103"/>
                                <w:position w:val="2"/>
                                <w:sz w:val="16"/>
                                <w:szCs w:val="16"/>
                              </w:rPr>
                              <w:t>ss</w:t>
                            </w:r>
                            <w:r>
                              <w:rPr>
                                <w:rFonts w:ascii="Arial" w:eastAsia="Arial" w:hAnsi="Arial" w:cs="Arial"/>
                                <w:w w:val="103"/>
                                <w:position w:val="2"/>
                                <w:sz w:val="16"/>
                                <w:szCs w:val="16"/>
                              </w:rPr>
                              <w:t>R</w:t>
                            </w:r>
                            <w:r>
                              <w:rPr>
                                <w:rFonts w:ascii="Arial" w:eastAsia="Arial" w:hAnsi="Arial" w:cs="Arial"/>
                                <w:spacing w:val="-2"/>
                                <w:w w:val="103"/>
                                <w:position w:val="2"/>
                                <w:sz w:val="16"/>
                                <w:szCs w:val="16"/>
                              </w:rPr>
                              <w:t>unne</w:t>
                            </w:r>
                            <w:r>
                              <w:rPr>
                                <w:rFonts w:ascii="Arial" w:eastAsia="Arial" w:hAnsi="Arial" w:cs="Arial"/>
                                <w:w w:val="103"/>
                                <w:position w:val="2"/>
                                <w:sz w:val="16"/>
                                <w:szCs w:val="16"/>
                              </w:rPr>
                              <w:t>r</w:t>
                            </w:r>
                          </w:p>
                          <w:p w14:paraId="32C83F95" w14:textId="77777777" w:rsidR="00583B21" w:rsidRDefault="00583B21" w:rsidP="00583B21">
                            <w:pPr>
                              <w:spacing w:before="2" w:after="0" w:line="190" w:lineRule="exact"/>
                              <w:rPr>
                                <w:sz w:val="19"/>
                                <w:szCs w:val="19"/>
                              </w:rPr>
                            </w:pPr>
                          </w:p>
                          <w:p w14:paraId="473C08BA" w14:textId="77777777" w:rsidR="00583B21" w:rsidRDefault="00583B21" w:rsidP="00583B21">
                            <w:pPr>
                              <w:spacing w:after="0" w:line="240" w:lineRule="auto"/>
                              <w:ind w:left="1757" w:right="5214"/>
                              <w:jc w:val="center"/>
                              <w:rPr>
                                <w:rFonts w:ascii="Arial" w:eastAsia="Arial" w:hAnsi="Arial" w:cs="Arial"/>
                                <w:sz w:val="16"/>
                                <w:szCs w:val="16"/>
                              </w:rPr>
                            </w:pPr>
                            <w:r>
                              <w:rPr>
                                <w:rFonts w:ascii="Arial" w:eastAsia="Arial" w:hAnsi="Arial" w:cs="Arial"/>
                                <w:spacing w:val="-3"/>
                                <w:w w:val="103"/>
                                <w:sz w:val="16"/>
                                <w:szCs w:val="16"/>
                              </w:rPr>
                              <w:t>4</w:t>
                            </w:r>
                            <w:r>
                              <w:rPr>
                                <w:rFonts w:ascii="Arial" w:eastAsia="Arial" w:hAnsi="Arial" w:cs="Arial"/>
                                <w:spacing w:val="-1"/>
                                <w:w w:val="102"/>
                                <w:sz w:val="16"/>
                                <w:szCs w:val="16"/>
                              </w:rPr>
                              <w:t>.</w:t>
                            </w:r>
                            <w:r>
                              <w:rPr>
                                <w:rFonts w:ascii="Arial" w:eastAsia="Arial" w:hAnsi="Arial" w:cs="Arial"/>
                                <w:w w:val="103"/>
                                <w:sz w:val="16"/>
                                <w:szCs w:val="16"/>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98" o:spid="_x0000_s1045" type="#_x0000_t202" style="position:absolute;left:0;text-align:left;margin-left:98.65pt;margin-top:-193.9pt;width:364.15pt;height:176.4pt;z-index:-251153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" filled="f" stroked="f">
                <v:textbox inset="0,0,0,0">
                  <w:txbxContent>
                    <w:p w14:paraId="13EC4F2A" w14:textId="77777777" w:rsidR="00583B21" w:rsidRDefault="00583B21" w:rsidP="00583B21">
                      <w:pPr>
                        <w:tabs>
                          <w:tab w:val="left" w:pos="6100"/>
                        </w:tabs>
                        <w:spacing w:before="31" w:after="0" w:line="240" w:lineRule="auto"/>
                        <w:ind w:left="2439" w:right="482"/>
                        <w:jc w:val="center"/>
                        <w:rPr>
                          <w:rFonts w:ascii="Arial" w:eastAsia="Arial" w:hAnsi="Arial" w:cs="Arial"/>
                          <w:sz w:val="16"/>
                          <w:szCs w:val="16"/>
                        </w:rPr>
                      </w:pP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pacing w:val="-3"/>
                          <w:sz w:val="16"/>
                          <w:szCs w:val="16"/>
                        </w:rPr>
                        <w:t>m</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10"/>
                          <w:sz w:val="16"/>
                          <w:szCs w:val="16"/>
                        </w:rPr>
                        <w:t>S</w:t>
                      </w:r>
                      <w:r>
                        <w:rPr>
                          <w:rFonts w:ascii="Arial" w:eastAsia="Arial" w:hAnsi="Arial" w:cs="Arial"/>
                          <w:spacing w:val="7"/>
                          <w:sz w:val="16"/>
                          <w:szCs w:val="16"/>
                        </w:rPr>
                        <w:t>ys</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z w:val="16"/>
                          <w:szCs w:val="16"/>
                        </w:rPr>
                        <w:t>m</w:t>
                      </w:r>
                      <w:r>
                        <w:rPr>
                          <w:rFonts w:ascii="Arial" w:eastAsia="Arial" w:hAnsi="Arial" w:cs="Arial"/>
                          <w:spacing w:val="-1"/>
                          <w:sz w:val="16"/>
                          <w:szCs w:val="16"/>
                        </w:rPr>
                        <w:t xml:space="preserve"> </w:t>
                      </w:r>
                      <w:r>
                        <w:rPr>
                          <w:rFonts w:ascii="Arial" w:eastAsia="Arial" w:hAnsi="Arial" w:cs="Arial"/>
                          <w:sz w:val="16"/>
                          <w:szCs w:val="16"/>
                        </w:rPr>
                        <w:tab/>
                      </w:r>
                      <w:r>
                        <w:rPr>
                          <w:rFonts w:ascii="Arial" w:eastAsia="Arial" w:hAnsi="Arial" w:cs="Arial"/>
                          <w:spacing w:val="-2"/>
                          <w:position w:val="11"/>
                          <w:sz w:val="16"/>
                          <w:szCs w:val="16"/>
                        </w:rPr>
                        <w:t>udp</w:t>
                      </w:r>
                      <w:r>
                        <w:rPr>
                          <w:rFonts w:ascii="Arial" w:eastAsia="Arial" w:hAnsi="Arial" w:cs="Arial"/>
                          <w:position w:val="11"/>
                          <w:sz w:val="16"/>
                          <w:szCs w:val="16"/>
                        </w:rPr>
                        <w:t>:</w:t>
                      </w:r>
                      <w:r>
                        <w:rPr>
                          <w:rFonts w:ascii="Arial" w:eastAsia="Arial" w:hAnsi="Arial" w:cs="Arial"/>
                          <w:spacing w:val="9"/>
                          <w:position w:val="11"/>
                          <w:sz w:val="16"/>
                          <w:szCs w:val="16"/>
                        </w:rPr>
                        <w:t xml:space="preserve"> </w:t>
                      </w:r>
                      <w:r>
                        <w:rPr>
                          <w:rFonts w:ascii="Arial" w:eastAsia="Arial" w:hAnsi="Arial" w:cs="Arial"/>
                          <w:spacing w:val="-2"/>
                          <w:w w:val="103"/>
                          <w:position w:val="11"/>
                          <w:sz w:val="16"/>
                          <w:szCs w:val="16"/>
                        </w:rPr>
                        <w:t>3</w:t>
                      </w:r>
                      <w:r>
                        <w:rPr>
                          <w:rFonts w:ascii="Arial" w:eastAsia="Arial" w:hAnsi="Arial" w:cs="Arial"/>
                          <w:spacing w:val="-1"/>
                          <w:w w:val="102"/>
                          <w:position w:val="11"/>
                          <w:sz w:val="16"/>
                          <w:szCs w:val="16"/>
                        </w:rPr>
                        <w:t>.</w:t>
                      </w:r>
                      <w:r>
                        <w:rPr>
                          <w:rFonts w:ascii="Arial" w:eastAsia="Arial" w:hAnsi="Arial" w:cs="Arial"/>
                          <w:w w:val="103"/>
                          <w:position w:val="11"/>
                          <w:sz w:val="16"/>
                          <w:szCs w:val="16"/>
                        </w:rPr>
                        <w:t>3</w:t>
                      </w:r>
                    </w:p>
                    <w:p w14:paraId="6BA5AC43" w14:textId="77777777" w:rsidR="00583B21" w:rsidRDefault="00583B21" w:rsidP="00583B21">
                      <w:pPr>
                        <w:spacing w:after="0" w:line="200" w:lineRule="exact"/>
                        <w:rPr>
                          <w:sz w:val="20"/>
                          <w:szCs w:val="20"/>
                        </w:rPr>
                      </w:pPr>
                    </w:p>
                    <w:p w14:paraId="4DCE7469" w14:textId="77777777" w:rsidR="00583B21" w:rsidRDefault="00583B21" w:rsidP="00583B21">
                      <w:pPr>
                        <w:spacing w:before="2" w:after="0" w:line="200" w:lineRule="exact"/>
                        <w:rPr>
                          <w:sz w:val="20"/>
                          <w:szCs w:val="20"/>
                        </w:rPr>
                      </w:pPr>
                    </w:p>
                    <w:p w14:paraId="0454B38B" w14:textId="77777777" w:rsidR="00583B21" w:rsidRDefault="00583B21" w:rsidP="00583B21">
                      <w:pPr>
                        <w:spacing w:after="0" w:line="240" w:lineRule="auto"/>
                        <w:ind w:left="2768" w:right="4274"/>
                        <w:jc w:val="center"/>
                        <w:rPr>
                          <w:rFonts w:ascii="Arial" w:eastAsia="Arial" w:hAnsi="Arial" w:cs="Arial"/>
                          <w:sz w:val="16"/>
                          <w:szCs w:val="16"/>
                        </w:rPr>
                      </w:pPr>
                      <w:r>
                        <w:rPr>
                          <w:rFonts w:ascii="Arial" w:eastAsia="Arial" w:hAnsi="Arial" w:cs="Arial"/>
                          <w:w w:val="103"/>
                          <w:sz w:val="16"/>
                          <w:szCs w:val="16"/>
                        </w:rPr>
                        <w:t>2</w:t>
                      </w:r>
                    </w:p>
                    <w:p w14:paraId="40789557" w14:textId="77777777" w:rsidR="00583B21" w:rsidRDefault="00583B21" w:rsidP="00583B21">
                      <w:pPr>
                        <w:tabs>
                          <w:tab w:val="left" w:pos="4380"/>
                        </w:tabs>
                        <w:spacing w:before="21" w:after="0" w:line="180" w:lineRule="exact"/>
                        <w:ind w:left="1534" w:right="-20"/>
                        <w:rPr>
                          <w:rFonts w:ascii="Arial" w:eastAsia="Arial" w:hAnsi="Arial" w:cs="Arial"/>
                          <w:sz w:val="16"/>
                          <w:szCs w:val="16"/>
                        </w:rPr>
                      </w:pPr>
                      <w:r>
                        <w:rPr>
                          <w:rFonts w:ascii="Arial" w:eastAsia="Arial" w:hAnsi="Arial" w:cs="Arial"/>
                          <w:position w:val="-1"/>
                          <w:sz w:val="16"/>
                          <w:szCs w:val="16"/>
                        </w:rPr>
                        <w:t>1</w:t>
                      </w:r>
                      <w:r>
                        <w:rPr>
                          <w:rFonts w:ascii="Arial" w:eastAsia="Arial" w:hAnsi="Arial" w:cs="Arial"/>
                          <w:spacing w:val="-42"/>
                          <w:position w:val="-1"/>
                          <w:sz w:val="16"/>
                          <w:szCs w:val="16"/>
                        </w:rPr>
                        <w:t xml:space="preserve"> </w:t>
                      </w:r>
                      <w:r>
                        <w:rPr>
                          <w:rFonts w:ascii="Arial" w:eastAsia="Arial" w:hAnsi="Arial" w:cs="Arial"/>
                          <w:position w:val="-1"/>
                          <w:sz w:val="16"/>
                          <w:szCs w:val="16"/>
                        </w:rPr>
                        <w:tab/>
                      </w:r>
                      <w:proofErr w:type="gramStart"/>
                      <w:r>
                        <w:rPr>
                          <w:rFonts w:ascii="Arial" w:eastAsia="Arial" w:hAnsi="Arial" w:cs="Arial"/>
                          <w:spacing w:val="-3"/>
                          <w:w w:val="103"/>
                          <w:position w:val="-3"/>
                          <w:sz w:val="16"/>
                          <w:szCs w:val="16"/>
                        </w:rPr>
                        <w:t>ud</w:t>
                      </w:r>
                      <w:r>
                        <w:rPr>
                          <w:rFonts w:ascii="Arial" w:eastAsia="Arial" w:hAnsi="Arial" w:cs="Arial"/>
                          <w:w w:val="103"/>
                          <w:position w:val="-3"/>
                          <w:sz w:val="16"/>
                          <w:szCs w:val="16"/>
                        </w:rPr>
                        <w:t>p</w:t>
                      </w:r>
                      <w:r>
                        <w:rPr>
                          <w:rFonts w:ascii="Arial" w:eastAsia="Arial" w:hAnsi="Arial" w:cs="Arial"/>
                          <w:spacing w:val="-32"/>
                          <w:position w:val="-3"/>
                          <w:sz w:val="16"/>
                          <w:szCs w:val="16"/>
                        </w:rPr>
                        <w:t xml:space="preserve"> </w:t>
                      </w:r>
                      <w:r>
                        <w:rPr>
                          <w:rFonts w:ascii="Arial" w:eastAsia="Arial" w:hAnsi="Arial" w:cs="Arial"/>
                          <w:position w:val="-3"/>
                          <w:sz w:val="16"/>
                          <w:szCs w:val="16"/>
                        </w:rPr>
                        <w:t>:</w:t>
                      </w:r>
                      <w:proofErr w:type="gramEnd"/>
                      <w:r>
                        <w:rPr>
                          <w:rFonts w:ascii="Arial" w:eastAsia="Arial" w:hAnsi="Arial" w:cs="Arial"/>
                          <w:position w:val="-3"/>
                          <w:sz w:val="16"/>
                          <w:szCs w:val="16"/>
                        </w:rPr>
                        <w:t xml:space="preserve"> </w:t>
                      </w:r>
                      <w:r>
                        <w:rPr>
                          <w:rFonts w:ascii="Arial" w:eastAsia="Arial" w:hAnsi="Arial" w:cs="Arial"/>
                          <w:w w:val="103"/>
                          <w:position w:val="-3"/>
                          <w:sz w:val="16"/>
                          <w:szCs w:val="16"/>
                        </w:rPr>
                        <w:t>3</w:t>
                      </w:r>
                    </w:p>
                    <w:p w14:paraId="6D060D22" w14:textId="77777777" w:rsidR="00583B21" w:rsidRDefault="00583B21" w:rsidP="00583B21">
                      <w:pPr>
                        <w:spacing w:after="0" w:line="144" w:lineRule="exact"/>
                        <w:ind w:left="3707" w:right="3400"/>
                        <w:jc w:val="center"/>
                        <w:rPr>
                          <w:rFonts w:ascii="Arial" w:eastAsia="Arial" w:hAnsi="Arial" w:cs="Arial"/>
                          <w:sz w:val="16"/>
                          <w:szCs w:val="16"/>
                        </w:rPr>
                      </w:pPr>
                      <w:r>
                        <w:rPr>
                          <w:rFonts w:ascii="Arial" w:eastAsia="Arial" w:hAnsi="Arial" w:cs="Arial"/>
                          <w:w w:val="103"/>
                          <w:position w:val="1"/>
                          <w:sz w:val="16"/>
                          <w:szCs w:val="16"/>
                        </w:rPr>
                        <w:t>5</w:t>
                      </w:r>
                    </w:p>
                    <w:p w14:paraId="1C32CC16" w14:textId="77777777" w:rsidR="00583B21" w:rsidRDefault="00583B21" w:rsidP="00583B21">
                      <w:pPr>
                        <w:tabs>
                          <w:tab w:val="left" w:pos="5160"/>
                        </w:tabs>
                        <w:spacing w:before="71" w:after="0" w:line="240" w:lineRule="auto"/>
                        <w:ind w:left="2404" w:right="-20"/>
                        <w:rPr>
                          <w:rFonts w:ascii="Arial" w:eastAsia="Arial" w:hAnsi="Arial" w:cs="Arial"/>
                          <w:sz w:val="16"/>
                          <w:szCs w:val="16"/>
                        </w:rPr>
                      </w:pPr>
                      <w:r>
                        <w:rPr>
                          <w:rFonts w:ascii="Arial" w:eastAsia="Arial" w:hAnsi="Arial" w:cs="Arial"/>
                          <w:spacing w:val="10"/>
                          <w:sz w:val="16"/>
                          <w:szCs w:val="16"/>
                        </w:rPr>
                        <w:t>P</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5"/>
                          <w:sz w:val="16"/>
                          <w:szCs w:val="16"/>
                        </w:rPr>
                        <w:t>r</w:t>
                      </w:r>
                      <w:r>
                        <w:rPr>
                          <w:rFonts w:ascii="Arial" w:eastAsia="Arial" w:hAnsi="Arial" w:cs="Arial"/>
                          <w:spacing w:val="7"/>
                          <w:sz w:val="16"/>
                          <w:szCs w:val="16"/>
                        </w:rPr>
                        <w:t>y</w:t>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8"/>
                          <w:sz w:val="16"/>
                          <w:szCs w:val="16"/>
                        </w:rPr>
                        <w:t>l</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C</w:t>
                      </w:r>
                      <w:r>
                        <w:rPr>
                          <w:rFonts w:ascii="Arial" w:eastAsia="Arial" w:hAnsi="Arial" w:cs="Arial"/>
                          <w:spacing w:val="-2"/>
                          <w:sz w:val="16"/>
                          <w:szCs w:val="16"/>
                        </w:rPr>
                        <w:t>he</w:t>
                      </w:r>
                      <w:r>
                        <w:rPr>
                          <w:rFonts w:ascii="Arial" w:eastAsia="Arial" w:hAnsi="Arial" w:cs="Arial"/>
                          <w:spacing w:val="7"/>
                          <w:sz w:val="16"/>
                          <w:szCs w:val="16"/>
                        </w:rPr>
                        <w:t>c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3"/>
                          <w:sz w:val="16"/>
                          <w:szCs w:val="16"/>
                        </w:rPr>
                        <w:t xml:space="preserve"> </w:t>
                      </w:r>
                      <w:r>
                        <w:rPr>
                          <w:rFonts w:ascii="Arial" w:eastAsia="Arial" w:hAnsi="Arial" w:cs="Arial"/>
                          <w:sz w:val="16"/>
                          <w:szCs w:val="16"/>
                        </w:rPr>
                        <w:tab/>
                      </w:r>
                      <w:r>
                        <w:rPr>
                          <w:rFonts w:ascii="Arial" w:eastAsia="Arial" w:hAnsi="Arial" w:cs="Arial"/>
                          <w:spacing w:val="10"/>
                          <w:w w:val="103"/>
                          <w:sz w:val="16"/>
                          <w:szCs w:val="16"/>
                        </w:rPr>
                        <w:t>P</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3"/>
                          <w:w w:val="103"/>
                          <w:sz w:val="16"/>
                          <w:szCs w:val="16"/>
                        </w:rPr>
                        <w:t>m</w:t>
                      </w:r>
                      <w:r>
                        <w:rPr>
                          <w:rFonts w:ascii="Arial" w:eastAsia="Arial" w:hAnsi="Arial" w:cs="Arial"/>
                          <w:spacing w:val="-2"/>
                          <w:w w:val="103"/>
                          <w:sz w:val="16"/>
                          <w:szCs w:val="16"/>
                        </w:rPr>
                        <w:t>anen</w:t>
                      </w:r>
                      <w:r>
                        <w:rPr>
                          <w:rFonts w:ascii="Arial" w:eastAsia="Arial" w:hAnsi="Arial" w:cs="Arial"/>
                          <w:spacing w:val="-1"/>
                          <w:w w:val="102"/>
                          <w:sz w:val="16"/>
                          <w:szCs w:val="16"/>
                        </w:rPr>
                        <w:t>t</w:t>
                      </w:r>
                      <w:r>
                        <w:rPr>
                          <w:rFonts w:ascii="Arial" w:eastAsia="Arial" w:hAnsi="Arial" w:cs="Arial"/>
                          <w:spacing w:val="-3"/>
                          <w:w w:val="103"/>
                          <w:sz w:val="16"/>
                          <w:szCs w:val="16"/>
                        </w:rPr>
                        <w:t>M</w:t>
                      </w:r>
                      <w:r>
                        <w:rPr>
                          <w:rFonts w:ascii="Arial" w:eastAsia="Arial" w:hAnsi="Arial" w:cs="Arial"/>
                          <w:spacing w:val="-2"/>
                          <w:w w:val="103"/>
                          <w:sz w:val="16"/>
                          <w:szCs w:val="16"/>
                        </w:rPr>
                        <w:t>e</w:t>
                      </w:r>
                      <w:r>
                        <w:rPr>
                          <w:rFonts w:ascii="Arial" w:eastAsia="Arial" w:hAnsi="Arial" w:cs="Arial"/>
                          <w:spacing w:val="7"/>
                          <w:w w:val="103"/>
                          <w:sz w:val="16"/>
                          <w:szCs w:val="16"/>
                        </w:rPr>
                        <w:t>ss</w:t>
                      </w:r>
                      <w:r>
                        <w:rPr>
                          <w:rFonts w:ascii="Arial" w:eastAsia="Arial" w:hAnsi="Arial" w:cs="Arial"/>
                          <w:spacing w:val="-2"/>
                          <w:w w:val="103"/>
                          <w:sz w:val="16"/>
                          <w:szCs w:val="16"/>
                        </w:rPr>
                        <w:t>ag</w:t>
                      </w:r>
                      <w:r>
                        <w:rPr>
                          <w:rFonts w:ascii="Arial" w:eastAsia="Arial" w:hAnsi="Arial" w:cs="Arial"/>
                          <w:spacing w:val="8"/>
                          <w:w w:val="103"/>
                          <w:sz w:val="16"/>
                          <w:szCs w:val="16"/>
                        </w:rPr>
                        <w:t>i</w:t>
                      </w:r>
                      <w:r>
                        <w:rPr>
                          <w:rFonts w:ascii="Arial" w:eastAsia="Arial" w:hAnsi="Arial" w:cs="Arial"/>
                          <w:spacing w:val="-2"/>
                          <w:w w:val="103"/>
                          <w:sz w:val="16"/>
                          <w:szCs w:val="16"/>
                        </w:rPr>
                        <w:t>ng</w:t>
                      </w:r>
                      <w:r>
                        <w:rPr>
                          <w:rFonts w:ascii="Arial" w:eastAsia="Arial" w:hAnsi="Arial" w:cs="Arial"/>
                          <w:w w:val="103"/>
                          <w:sz w:val="16"/>
                          <w:szCs w:val="16"/>
                        </w:rPr>
                        <w:t>N</w:t>
                      </w:r>
                      <w:r>
                        <w:rPr>
                          <w:rFonts w:ascii="Arial" w:eastAsia="Arial" w:hAnsi="Arial" w:cs="Arial"/>
                          <w:spacing w:val="-2"/>
                          <w:w w:val="103"/>
                          <w:sz w:val="16"/>
                          <w:szCs w:val="16"/>
                        </w:rPr>
                        <w:t>od</w:t>
                      </w:r>
                      <w:r>
                        <w:rPr>
                          <w:rFonts w:ascii="Arial" w:eastAsia="Arial" w:hAnsi="Arial" w:cs="Arial"/>
                          <w:w w:val="103"/>
                          <w:sz w:val="16"/>
                          <w:szCs w:val="16"/>
                        </w:rPr>
                        <w:t>e</w:t>
                      </w:r>
                    </w:p>
                    <w:p w14:paraId="63CC2FD9" w14:textId="77777777" w:rsidR="00583B21" w:rsidRDefault="00583B21" w:rsidP="00583B21">
                      <w:pPr>
                        <w:spacing w:before="2" w:after="0" w:line="170" w:lineRule="exact"/>
                        <w:rPr>
                          <w:sz w:val="17"/>
                          <w:szCs w:val="17"/>
                        </w:rPr>
                      </w:pPr>
                    </w:p>
                    <w:p w14:paraId="2B547917" w14:textId="77777777" w:rsidR="00583B21" w:rsidRDefault="00583B21" w:rsidP="00583B21">
                      <w:pPr>
                        <w:spacing w:after="0" w:line="200" w:lineRule="exact"/>
                        <w:rPr>
                          <w:sz w:val="20"/>
                          <w:szCs w:val="20"/>
                        </w:rPr>
                      </w:pPr>
                    </w:p>
                    <w:p w14:paraId="62B6385A" w14:textId="77777777" w:rsidR="00583B21" w:rsidRDefault="00583B21" w:rsidP="00583B21">
                      <w:pPr>
                        <w:spacing w:after="0" w:line="250" w:lineRule="exact"/>
                        <w:ind w:left="4336" w:right="2568"/>
                        <w:jc w:val="center"/>
                        <w:rPr>
                          <w:rFonts w:ascii="Arial" w:eastAsia="Arial" w:hAnsi="Arial" w:cs="Arial"/>
                          <w:sz w:val="16"/>
                          <w:szCs w:val="16"/>
                        </w:rPr>
                      </w:pPr>
                      <w:r>
                        <w:rPr>
                          <w:rFonts w:ascii="Arial" w:eastAsia="Arial" w:hAnsi="Arial" w:cs="Arial"/>
                          <w:spacing w:val="-102"/>
                          <w:w w:val="103"/>
                          <w:position w:val="-3"/>
                          <w:sz w:val="16"/>
                          <w:szCs w:val="16"/>
                        </w:rPr>
                        <w:t>3</w:t>
                      </w:r>
                      <w:r>
                        <w:rPr>
                          <w:rFonts w:ascii="Arial" w:eastAsia="Arial" w:hAnsi="Arial" w:cs="Arial"/>
                          <w:spacing w:val="-111"/>
                          <w:w w:val="103"/>
                          <w:position w:val="2"/>
                          <w:sz w:val="16"/>
                          <w:szCs w:val="16"/>
                        </w:rPr>
                        <w:t>.</w:t>
                      </w:r>
                      <w:r>
                        <w:rPr>
                          <w:rFonts w:ascii="Arial" w:eastAsia="Arial" w:hAnsi="Arial" w:cs="Arial"/>
                          <w:w w:val="103"/>
                          <w:position w:val="5"/>
                          <w:sz w:val="16"/>
                          <w:szCs w:val="16"/>
                        </w:rPr>
                        <w:t>2</w:t>
                      </w:r>
                    </w:p>
                    <w:p w14:paraId="039CBC1A" w14:textId="77777777" w:rsidR="00583B21" w:rsidRDefault="00583B21" w:rsidP="00583B21">
                      <w:pPr>
                        <w:spacing w:after="0" w:line="96" w:lineRule="exact"/>
                        <w:ind w:left="3503" w:right="3329"/>
                        <w:jc w:val="center"/>
                        <w:rPr>
                          <w:rFonts w:ascii="Arial" w:eastAsia="Arial" w:hAnsi="Arial" w:cs="Arial"/>
                          <w:sz w:val="16"/>
                          <w:szCs w:val="16"/>
                        </w:rPr>
                      </w:pPr>
                      <w:r>
                        <w:rPr>
                          <w:rFonts w:ascii="Arial" w:eastAsia="Arial" w:hAnsi="Arial" w:cs="Arial"/>
                          <w:sz w:val="16"/>
                          <w:szCs w:val="16"/>
                        </w:rPr>
                        <w:t>1</w:t>
                      </w:r>
                      <w:r>
                        <w:rPr>
                          <w:rFonts w:ascii="Arial" w:eastAsia="Arial" w:hAnsi="Arial" w:cs="Arial"/>
                          <w:spacing w:val="2"/>
                          <w:sz w:val="16"/>
                          <w:szCs w:val="16"/>
                        </w:rPr>
                        <w:t xml:space="preserve"> </w:t>
                      </w:r>
                      <w:r>
                        <w:rPr>
                          <w:rFonts w:ascii="Arial" w:eastAsia="Arial" w:hAnsi="Arial" w:cs="Arial"/>
                          <w:w w:val="103"/>
                          <w:sz w:val="16"/>
                          <w:szCs w:val="16"/>
                        </w:rPr>
                        <w:t>1</w:t>
                      </w:r>
                    </w:p>
                    <w:p w14:paraId="2EE8D809" w14:textId="77777777" w:rsidR="00583B21" w:rsidRDefault="00583B21" w:rsidP="00583B21">
                      <w:pPr>
                        <w:spacing w:after="0" w:line="33" w:lineRule="exact"/>
                        <w:ind w:left="3506" w:right="3333"/>
                        <w:jc w:val="center"/>
                        <w:rPr>
                          <w:rFonts w:ascii="Arial" w:eastAsia="Arial" w:hAnsi="Arial" w:cs="Arial"/>
                          <w:sz w:val="16"/>
                          <w:szCs w:val="16"/>
                        </w:rPr>
                      </w:pPr>
                      <w:r>
                        <w:rPr>
                          <w:rFonts w:ascii="Arial" w:eastAsia="Arial" w:hAnsi="Arial" w:cs="Arial"/>
                          <w:sz w:val="16"/>
                          <w:szCs w:val="16"/>
                        </w:rPr>
                        <w:t xml:space="preserve">. </w:t>
                      </w:r>
                      <w:r>
                        <w:rPr>
                          <w:rFonts w:ascii="Arial" w:eastAsia="Arial" w:hAnsi="Arial" w:cs="Arial"/>
                          <w:w w:val="102"/>
                          <w:sz w:val="16"/>
                          <w:szCs w:val="16"/>
                        </w:rPr>
                        <w:t>.</w:t>
                      </w:r>
                    </w:p>
                    <w:p w14:paraId="35B499A7" w14:textId="77777777" w:rsidR="00583B21" w:rsidRDefault="00583B21" w:rsidP="00583B21">
                      <w:pPr>
                        <w:tabs>
                          <w:tab w:val="left" w:pos="3520"/>
                        </w:tabs>
                        <w:spacing w:before="21" w:after="0" w:line="113" w:lineRule="auto"/>
                        <w:ind w:left="1645" w:right="3320" w:firstLine="150"/>
                        <w:rPr>
                          <w:rFonts w:ascii="Arial" w:eastAsia="Arial" w:hAnsi="Arial" w:cs="Arial"/>
                          <w:sz w:val="16"/>
                          <w:szCs w:val="16"/>
                        </w:rPr>
                      </w:pPr>
                      <w:r>
                        <w:rPr>
                          <w:rFonts w:ascii="Arial" w:eastAsia="Arial" w:hAnsi="Arial" w:cs="Arial"/>
                          <w:position w:val="-3"/>
                          <w:sz w:val="16"/>
                          <w:szCs w:val="16"/>
                        </w:rPr>
                        <w:t>4</w:t>
                      </w:r>
                      <w:r>
                        <w:rPr>
                          <w:rFonts w:ascii="Arial" w:eastAsia="Arial" w:hAnsi="Arial" w:cs="Arial"/>
                          <w:spacing w:val="-42"/>
                          <w:position w:val="-3"/>
                          <w:sz w:val="16"/>
                          <w:szCs w:val="16"/>
                        </w:rPr>
                        <w:t xml:space="preserve"> </w:t>
                      </w:r>
                      <w:r>
                        <w:rPr>
                          <w:rFonts w:ascii="Arial" w:eastAsia="Arial" w:hAnsi="Arial" w:cs="Arial"/>
                          <w:position w:val="-3"/>
                          <w:sz w:val="16"/>
                          <w:szCs w:val="16"/>
                        </w:rPr>
                        <w:tab/>
                      </w:r>
                      <w:r>
                        <w:rPr>
                          <w:rFonts w:ascii="Arial" w:eastAsia="Arial" w:hAnsi="Arial" w:cs="Arial"/>
                          <w:position w:val="2"/>
                          <w:sz w:val="16"/>
                          <w:szCs w:val="16"/>
                        </w:rPr>
                        <w:t>4</w:t>
                      </w:r>
                      <w:r>
                        <w:rPr>
                          <w:rFonts w:ascii="Arial" w:eastAsia="Arial" w:hAnsi="Arial" w:cs="Arial"/>
                          <w:spacing w:val="2"/>
                          <w:position w:val="2"/>
                          <w:sz w:val="16"/>
                          <w:szCs w:val="16"/>
                        </w:rPr>
                        <w:t xml:space="preserve"> </w:t>
                      </w:r>
                      <w:r>
                        <w:rPr>
                          <w:rFonts w:ascii="Arial" w:eastAsia="Arial" w:hAnsi="Arial" w:cs="Arial"/>
                          <w:sz w:val="16"/>
                          <w:szCs w:val="16"/>
                        </w:rPr>
                        <w:t>3</w:t>
                      </w:r>
                      <w:r>
                        <w:rPr>
                          <w:rFonts w:ascii="Arial" w:eastAsia="Arial" w:hAnsi="Arial" w:cs="Arial"/>
                          <w:spacing w:val="4"/>
                          <w:sz w:val="16"/>
                          <w:szCs w:val="16"/>
                        </w:rPr>
                        <w:t xml:space="preserve"> </w:t>
                      </w:r>
                      <w:r>
                        <w:rPr>
                          <w:rFonts w:ascii="Arial" w:eastAsia="Arial" w:hAnsi="Arial" w:cs="Arial"/>
                          <w:spacing w:val="-103"/>
                          <w:w w:val="102"/>
                          <w:position w:val="-6"/>
                          <w:sz w:val="16"/>
                          <w:szCs w:val="16"/>
                        </w:rPr>
                        <w:t>p</w:t>
                      </w:r>
                      <w:r>
                        <w:rPr>
                          <w:rFonts w:ascii="Arial" w:eastAsia="Arial" w:hAnsi="Arial" w:cs="Arial"/>
                          <w:w w:val="102"/>
                          <w:sz w:val="16"/>
                          <w:szCs w:val="16"/>
                        </w:rPr>
                        <w:t>:</w:t>
                      </w:r>
                    </w:p>
                    <w:p w14:paraId="6C7760F9" w14:textId="77777777" w:rsidR="00583B21" w:rsidRDefault="00583B21" w:rsidP="00583B21">
                      <w:pPr>
                        <w:spacing w:after="0" w:line="170" w:lineRule="exact"/>
                        <w:ind w:left="1495" w:right="-20"/>
                        <w:rPr>
                          <w:rFonts w:ascii="Arial" w:eastAsia="Arial" w:hAnsi="Arial" w:cs="Arial"/>
                          <w:sz w:val="16"/>
                          <w:szCs w:val="16"/>
                        </w:rPr>
                      </w:pPr>
                      <w:proofErr w:type="gramStart"/>
                      <w:r>
                        <w:rPr>
                          <w:rFonts w:ascii="Arial" w:eastAsia="Arial" w:hAnsi="Arial" w:cs="Arial"/>
                          <w:spacing w:val="-104"/>
                          <w:w w:val="103"/>
                          <w:sz w:val="16"/>
                          <w:szCs w:val="16"/>
                        </w:rPr>
                        <w:t>u</w:t>
                      </w:r>
                      <w:r>
                        <w:rPr>
                          <w:rFonts w:ascii="Arial" w:eastAsia="Arial" w:hAnsi="Arial" w:cs="Arial"/>
                          <w:w w:val="103"/>
                          <w:position w:val="6"/>
                          <w:sz w:val="16"/>
                          <w:szCs w:val="16"/>
                        </w:rPr>
                        <w:t>d</w:t>
                      </w:r>
                      <w:proofErr w:type="gramEnd"/>
                    </w:p>
                    <w:p w14:paraId="3AD03156" w14:textId="77777777" w:rsidR="00583B21" w:rsidRDefault="00583B21" w:rsidP="00583B21">
                      <w:pPr>
                        <w:spacing w:before="7" w:after="0" w:line="240" w:lineRule="exact"/>
                        <w:rPr>
                          <w:sz w:val="24"/>
                          <w:szCs w:val="24"/>
                        </w:rPr>
                      </w:pPr>
                    </w:p>
                    <w:p w14:paraId="600173E7" w14:textId="77777777" w:rsidR="00583B21" w:rsidRDefault="00583B21" w:rsidP="00583B21">
                      <w:pPr>
                        <w:tabs>
                          <w:tab w:val="left" w:pos="2600"/>
                        </w:tabs>
                        <w:spacing w:after="0" w:line="240" w:lineRule="auto"/>
                        <w:ind w:left="91" w:right="3420"/>
                        <w:jc w:val="center"/>
                        <w:rPr>
                          <w:rFonts w:ascii="Arial" w:eastAsia="Arial" w:hAnsi="Arial" w:cs="Arial"/>
                          <w:sz w:val="16"/>
                          <w:szCs w:val="16"/>
                        </w:rPr>
                      </w:pPr>
                      <w:r>
                        <w:rPr>
                          <w:rFonts w:ascii="Arial" w:eastAsia="Arial" w:hAnsi="Arial" w:cs="Arial"/>
                          <w:spacing w:val="4"/>
                          <w:sz w:val="16"/>
                          <w:szCs w:val="16"/>
                        </w:rPr>
                        <w:t>F</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7"/>
                          <w:sz w:val="16"/>
                          <w:szCs w:val="16"/>
                        </w:rPr>
                        <w:t>k</w:t>
                      </w:r>
                      <w:r>
                        <w:rPr>
                          <w:rFonts w:ascii="Arial" w:eastAsia="Arial" w:hAnsi="Arial" w:cs="Arial"/>
                          <w:sz w:val="16"/>
                          <w:szCs w:val="16"/>
                        </w:rPr>
                        <w:t>D</w:t>
                      </w:r>
                      <w:r>
                        <w:rPr>
                          <w:rFonts w:ascii="Arial" w:eastAsia="Arial" w:hAnsi="Arial" w:cs="Arial"/>
                          <w:spacing w:val="-2"/>
                          <w:sz w:val="16"/>
                          <w:szCs w:val="16"/>
                        </w:rPr>
                        <w:t>ae</w:t>
                      </w:r>
                      <w:r>
                        <w:rPr>
                          <w:rFonts w:ascii="Arial" w:eastAsia="Arial" w:hAnsi="Arial" w:cs="Arial"/>
                          <w:spacing w:val="-3"/>
                          <w:sz w:val="16"/>
                          <w:szCs w:val="16"/>
                        </w:rPr>
                        <w:t>m</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17"/>
                          <w:sz w:val="16"/>
                          <w:szCs w:val="16"/>
                        </w:rPr>
                        <w:t xml:space="preserve"> </w:t>
                      </w:r>
                      <w:r>
                        <w:rPr>
                          <w:rFonts w:ascii="Arial" w:eastAsia="Arial" w:hAnsi="Arial" w:cs="Arial"/>
                          <w:sz w:val="16"/>
                          <w:szCs w:val="16"/>
                        </w:rPr>
                        <w:tab/>
                      </w:r>
                      <w:r>
                        <w:rPr>
                          <w:rFonts w:ascii="Arial" w:eastAsia="Arial" w:hAnsi="Arial" w:cs="Arial"/>
                          <w:spacing w:val="10"/>
                          <w:w w:val="103"/>
                          <w:position w:val="2"/>
                          <w:sz w:val="16"/>
                          <w:szCs w:val="16"/>
                        </w:rPr>
                        <w:t>P</w:t>
                      </w:r>
                      <w:r>
                        <w:rPr>
                          <w:rFonts w:ascii="Arial" w:eastAsia="Arial" w:hAnsi="Arial" w:cs="Arial"/>
                          <w:spacing w:val="5"/>
                          <w:w w:val="103"/>
                          <w:position w:val="2"/>
                          <w:sz w:val="16"/>
                          <w:szCs w:val="16"/>
                        </w:rPr>
                        <w:t>r</w:t>
                      </w:r>
                      <w:r>
                        <w:rPr>
                          <w:rFonts w:ascii="Arial" w:eastAsia="Arial" w:hAnsi="Arial" w:cs="Arial"/>
                          <w:spacing w:val="-2"/>
                          <w:w w:val="103"/>
                          <w:position w:val="2"/>
                          <w:sz w:val="16"/>
                          <w:szCs w:val="16"/>
                        </w:rPr>
                        <w:t>o</w:t>
                      </w:r>
                      <w:r>
                        <w:rPr>
                          <w:rFonts w:ascii="Arial" w:eastAsia="Arial" w:hAnsi="Arial" w:cs="Arial"/>
                          <w:spacing w:val="7"/>
                          <w:w w:val="103"/>
                          <w:position w:val="2"/>
                          <w:sz w:val="16"/>
                          <w:szCs w:val="16"/>
                        </w:rPr>
                        <w:t>c</w:t>
                      </w:r>
                      <w:r>
                        <w:rPr>
                          <w:rFonts w:ascii="Arial" w:eastAsia="Arial" w:hAnsi="Arial" w:cs="Arial"/>
                          <w:spacing w:val="-2"/>
                          <w:w w:val="103"/>
                          <w:position w:val="2"/>
                          <w:sz w:val="16"/>
                          <w:szCs w:val="16"/>
                        </w:rPr>
                        <w:t>e</w:t>
                      </w:r>
                      <w:r>
                        <w:rPr>
                          <w:rFonts w:ascii="Arial" w:eastAsia="Arial" w:hAnsi="Arial" w:cs="Arial"/>
                          <w:spacing w:val="7"/>
                          <w:w w:val="103"/>
                          <w:position w:val="2"/>
                          <w:sz w:val="16"/>
                          <w:szCs w:val="16"/>
                        </w:rPr>
                        <w:t>ss</w:t>
                      </w:r>
                      <w:r>
                        <w:rPr>
                          <w:rFonts w:ascii="Arial" w:eastAsia="Arial" w:hAnsi="Arial" w:cs="Arial"/>
                          <w:w w:val="103"/>
                          <w:position w:val="2"/>
                          <w:sz w:val="16"/>
                          <w:szCs w:val="16"/>
                        </w:rPr>
                        <w:t>R</w:t>
                      </w:r>
                      <w:r>
                        <w:rPr>
                          <w:rFonts w:ascii="Arial" w:eastAsia="Arial" w:hAnsi="Arial" w:cs="Arial"/>
                          <w:spacing w:val="-2"/>
                          <w:w w:val="103"/>
                          <w:position w:val="2"/>
                          <w:sz w:val="16"/>
                          <w:szCs w:val="16"/>
                        </w:rPr>
                        <w:t>unne</w:t>
                      </w:r>
                      <w:r>
                        <w:rPr>
                          <w:rFonts w:ascii="Arial" w:eastAsia="Arial" w:hAnsi="Arial" w:cs="Arial"/>
                          <w:w w:val="103"/>
                          <w:position w:val="2"/>
                          <w:sz w:val="16"/>
                          <w:szCs w:val="16"/>
                        </w:rPr>
                        <w:t>r</w:t>
                      </w:r>
                    </w:p>
                    <w:p w14:paraId="32C83F95" w14:textId="77777777" w:rsidR="00583B21" w:rsidRDefault="00583B21" w:rsidP="00583B21">
                      <w:pPr>
                        <w:spacing w:before="2" w:after="0" w:line="190" w:lineRule="exact"/>
                        <w:rPr>
                          <w:sz w:val="19"/>
                          <w:szCs w:val="19"/>
                        </w:rPr>
                      </w:pPr>
                    </w:p>
                    <w:p w14:paraId="473C08BA" w14:textId="77777777" w:rsidR="00583B21" w:rsidRDefault="00583B21" w:rsidP="00583B21">
                      <w:pPr>
                        <w:spacing w:after="0" w:line="240" w:lineRule="auto"/>
                        <w:ind w:left="1757" w:right="5214"/>
                        <w:jc w:val="center"/>
                        <w:rPr>
                          <w:rFonts w:ascii="Arial" w:eastAsia="Arial" w:hAnsi="Arial" w:cs="Arial"/>
                          <w:sz w:val="16"/>
                          <w:szCs w:val="16"/>
                        </w:rPr>
                      </w:pPr>
                      <w:r>
                        <w:rPr>
                          <w:rFonts w:ascii="Arial" w:eastAsia="Arial" w:hAnsi="Arial" w:cs="Arial"/>
                          <w:spacing w:val="-3"/>
                          <w:w w:val="103"/>
                          <w:sz w:val="16"/>
                          <w:szCs w:val="16"/>
                        </w:rPr>
                        <w:t>4</w:t>
                      </w:r>
                      <w:r>
                        <w:rPr>
                          <w:rFonts w:ascii="Arial" w:eastAsia="Arial" w:hAnsi="Arial" w:cs="Arial"/>
                          <w:spacing w:val="-1"/>
                          <w:w w:val="102"/>
                          <w:sz w:val="16"/>
                          <w:szCs w:val="16"/>
                        </w:rPr>
                        <w:t>.</w:t>
                      </w:r>
                      <w:r>
                        <w:rPr>
                          <w:rFonts w:ascii="Arial" w:eastAsia="Arial" w:hAnsi="Arial" w:cs="Arial"/>
                          <w:w w:val="103"/>
                          <w:sz w:val="16"/>
                          <w:szCs w:val="16"/>
                        </w:rPr>
                        <w:t>2</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66144" behindDoc="1" locked="0" layoutInCell="1" allowOverlap="1" wp14:anchorId="024F508E" wp14:editId="37D1FCE7">
                <wp:simplePos x="0" y="0"/>
                <wp:positionH relativeFrom="page">
                  <wp:posOffset>1252855</wp:posOffset>
                </wp:positionH>
                <wp:positionV relativeFrom="paragraph">
                  <wp:posOffset>-2462530</wp:posOffset>
                </wp:positionV>
                <wp:extent cx="4624705" cy="2240280"/>
                <wp:effectExtent l="5080" t="0" r="0" b="3175"/>
                <wp:wrapNone/>
                <wp:docPr id="4671" name="Group 46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24705" cy="2240280"/>
                          <a:chOff x="1973" y="-3878"/>
                          <a:chExt cx="7283" cy="3528"/>
                        </a:xfrm>
                      </wpg:grpSpPr>
                      <wpg:grpSp>
                        <wpg:cNvPr id="4672" name="Group 4696"/>
                        <wpg:cNvGrpSpPr>
                          <a:grpSpLocks/>
                        </wpg:cNvGrpSpPr>
                        <wpg:grpSpPr bwMode="auto">
                          <a:xfrm>
                            <a:off x="4352" y="-2597"/>
                            <a:ext cx="1745" cy="306"/>
                            <a:chOff x="4352" y="-2597"/>
                            <a:chExt cx="1745" cy="306"/>
                          </a:xfrm>
                        </wpg:grpSpPr>
                        <wps:wsp>
                          <wps:cNvPr id="4673" name="Freeform 4697"/>
                          <wps:cNvSpPr>
                            <a:spLocks/>
                          </wps:cNvSpPr>
                          <wps:spPr bwMode="auto">
                            <a:xfrm>
                              <a:off x="4352" y="-2597"/>
                              <a:ext cx="1745" cy="306"/>
                            </a:xfrm>
                            <a:custGeom>
                              <a:avLst/>
                              <a:gdLst>
                                <a:gd name="T0" fmla="+- 0 4352 4352"/>
                                <a:gd name="T1" fmla="*/ T0 w 1745"/>
                                <a:gd name="T2" fmla="+- 0 -2291 -2597"/>
                                <a:gd name="T3" fmla="*/ -2291 h 306"/>
                                <a:gd name="T4" fmla="+- 0 6097 4352"/>
                                <a:gd name="T5" fmla="*/ T4 w 1745"/>
                                <a:gd name="T6" fmla="+- 0 -2291 -2597"/>
                                <a:gd name="T7" fmla="*/ -2291 h 306"/>
                                <a:gd name="T8" fmla="+- 0 6097 4352"/>
                                <a:gd name="T9" fmla="*/ T8 w 1745"/>
                                <a:gd name="T10" fmla="+- 0 -2597 -2597"/>
                                <a:gd name="T11" fmla="*/ -2597 h 306"/>
                                <a:gd name="T12" fmla="+- 0 4352 4352"/>
                                <a:gd name="T13" fmla="*/ T12 w 1745"/>
                                <a:gd name="T14" fmla="+- 0 -2597 -2597"/>
                                <a:gd name="T15" fmla="*/ -2597 h 306"/>
                                <a:gd name="T16" fmla="+- 0 4352 4352"/>
                                <a:gd name="T17" fmla="*/ T16 w 1745"/>
                                <a:gd name="T18" fmla="+- 0 -2291 -2597"/>
                                <a:gd name="T19" fmla="*/ -2291 h 306"/>
                              </a:gdLst>
                              <a:ahLst/>
                              <a:cxnLst>
                                <a:cxn ang="0">
                                  <a:pos x="T1" y="T3"/>
                                </a:cxn>
                                <a:cxn ang="0">
                                  <a:pos x="T5" y="T7"/>
                                </a:cxn>
                                <a:cxn ang="0">
                                  <a:pos x="T9" y="T11"/>
                                </a:cxn>
                                <a:cxn ang="0">
                                  <a:pos x="T13" y="T15"/>
                                </a:cxn>
                                <a:cxn ang="0">
                                  <a:pos x="T17" y="T19"/>
                                </a:cxn>
                              </a:cxnLst>
                              <a:rect l="0" t="0" r="r" b="b"/>
                              <a:pathLst>
                                <a:path w="1745" h="306">
                                  <a:moveTo>
                                    <a:pt x="0" y="306"/>
                                  </a:moveTo>
                                  <a:lnTo>
                                    <a:pt x="1745" y="306"/>
                                  </a:lnTo>
                                  <a:lnTo>
                                    <a:pt x="1745" y="0"/>
                                  </a:lnTo>
                                  <a:lnTo>
                                    <a:pt x="0" y="0"/>
                                  </a:lnTo>
                                  <a:lnTo>
                                    <a:pt x="0" y="306"/>
                                  </a:lnTo>
                                  <a:close/>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74" name="Group 4694"/>
                        <wpg:cNvGrpSpPr>
                          <a:grpSpLocks/>
                        </wpg:cNvGrpSpPr>
                        <wpg:grpSpPr bwMode="auto">
                          <a:xfrm>
                            <a:off x="4372" y="-2377"/>
                            <a:ext cx="1703" cy="2"/>
                            <a:chOff x="4372" y="-2377"/>
                            <a:chExt cx="1703" cy="2"/>
                          </a:xfrm>
                        </wpg:grpSpPr>
                        <wps:wsp>
                          <wps:cNvPr id="4675" name="Freeform 4695"/>
                          <wps:cNvSpPr>
                            <a:spLocks/>
                          </wps:cNvSpPr>
                          <wps:spPr bwMode="auto">
                            <a:xfrm>
                              <a:off x="4372" y="-2377"/>
                              <a:ext cx="1703" cy="2"/>
                            </a:xfrm>
                            <a:custGeom>
                              <a:avLst/>
                              <a:gdLst>
                                <a:gd name="T0" fmla="+- 0 4372 4372"/>
                                <a:gd name="T1" fmla="*/ T0 w 1703"/>
                                <a:gd name="T2" fmla="+- 0 6075 4372"/>
                                <a:gd name="T3" fmla="*/ T2 w 1703"/>
                              </a:gdLst>
                              <a:ahLst/>
                              <a:cxnLst>
                                <a:cxn ang="0">
                                  <a:pos x="T1" y="0"/>
                                </a:cxn>
                                <a:cxn ang="0">
                                  <a:pos x="T3" y="0"/>
                                </a:cxn>
                              </a:cxnLst>
                              <a:rect l="0" t="0" r="r" b="b"/>
                              <a:pathLst>
                                <a:path w="1703">
                                  <a:moveTo>
                                    <a:pt x="0" y="0"/>
                                  </a:moveTo>
                                  <a:lnTo>
                                    <a:pt x="1703"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76" name="Group 4692"/>
                        <wpg:cNvGrpSpPr>
                          <a:grpSpLocks/>
                        </wpg:cNvGrpSpPr>
                        <wpg:grpSpPr bwMode="auto">
                          <a:xfrm>
                            <a:off x="2735" y="-2471"/>
                            <a:ext cx="1617" cy="27"/>
                            <a:chOff x="2735" y="-2471"/>
                            <a:chExt cx="1617" cy="27"/>
                          </a:xfrm>
                        </wpg:grpSpPr>
                        <wps:wsp>
                          <wps:cNvPr id="4677" name="Freeform 4693"/>
                          <wps:cNvSpPr>
                            <a:spLocks/>
                          </wps:cNvSpPr>
                          <wps:spPr bwMode="auto">
                            <a:xfrm>
                              <a:off x="2735" y="-2471"/>
                              <a:ext cx="1617" cy="27"/>
                            </a:xfrm>
                            <a:custGeom>
                              <a:avLst/>
                              <a:gdLst>
                                <a:gd name="T0" fmla="+- 0 2735 2735"/>
                                <a:gd name="T1" fmla="*/ T0 w 1617"/>
                                <a:gd name="T2" fmla="+- 0 -2471 -2471"/>
                                <a:gd name="T3" fmla="*/ -2471 h 27"/>
                                <a:gd name="T4" fmla="+- 0 4352 2735"/>
                                <a:gd name="T5" fmla="*/ T4 w 1617"/>
                                <a:gd name="T6" fmla="+- 0 -2444 -2471"/>
                                <a:gd name="T7" fmla="*/ -2444 h 27"/>
                              </a:gdLst>
                              <a:ahLst/>
                              <a:cxnLst>
                                <a:cxn ang="0">
                                  <a:pos x="T1" y="T3"/>
                                </a:cxn>
                                <a:cxn ang="0">
                                  <a:pos x="T5" y="T7"/>
                                </a:cxn>
                              </a:cxnLst>
                              <a:rect l="0" t="0" r="r" b="b"/>
                              <a:pathLst>
                                <a:path w="1617" h="27">
                                  <a:moveTo>
                                    <a:pt x="0" y="0"/>
                                  </a:moveTo>
                                  <a:lnTo>
                                    <a:pt x="1617" y="27"/>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78" name="Group 4690"/>
                        <wpg:cNvGrpSpPr>
                          <a:grpSpLocks/>
                        </wpg:cNvGrpSpPr>
                        <wpg:grpSpPr bwMode="auto">
                          <a:xfrm>
                            <a:off x="4439" y="-3794"/>
                            <a:ext cx="1595" cy="307"/>
                            <a:chOff x="4439" y="-3794"/>
                            <a:chExt cx="1595" cy="307"/>
                          </a:xfrm>
                        </wpg:grpSpPr>
                        <wps:wsp>
                          <wps:cNvPr id="4679" name="Freeform 4691"/>
                          <wps:cNvSpPr>
                            <a:spLocks/>
                          </wps:cNvSpPr>
                          <wps:spPr bwMode="auto">
                            <a:xfrm>
                              <a:off x="4439" y="-3794"/>
                              <a:ext cx="1595" cy="307"/>
                            </a:xfrm>
                            <a:custGeom>
                              <a:avLst/>
                              <a:gdLst>
                                <a:gd name="T0" fmla="+- 0 4439 4439"/>
                                <a:gd name="T1" fmla="*/ T0 w 1595"/>
                                <a:gd name="T2" fmla="+- 0 -3487 -3794"/>
                                <a:gd name="T3" fmla="*/ -3487 h 307"/>
                                <a:gd name="T4" fmla="+- 0 6034 4439"/>
                                <a:gd name="T5" fmla="*/ T4 w 1595"/>
                                <a:gd name="T6" fmla="+- 0 -3487 -3794"/>
                                <a:gd name="T7" fmla="*/ -3487 h 307"/>
                                <a:gd name="T8" fmla="+- 0 6034 4439"/>
                                <a:gd name="T9" fmla="*/ T8 w 1595"/>
                                <a:gd name="T10" fmla="+- 0 -3794 -3794"/>
                                <a:gd name="T11" fmla="*/ -3794 h 307"/>
                                <a:gd name="T12" fmla="+- 0 4439 4439"/>
                                <a:gd name="T13" fmla="*/ T12 w 1595"/>
                                <a:gd name="T14" fmla="+- 0 -3794 -3794"/>
                                <a:gd name="T15" fmla="*/ -3794 h 307"/>
                                <a:gd name="T16" fmla="+- 0 4439 4439"/>
                                <a:gd name="T17" fmla="*/ T16 w 1595"/>
                                <a:gd name="T18" fmla="+- 0 -3487 -3794"/>
                                <a:gd name="T19" fmla="*/ -3487 h 307"/>
                              </a:gdLst>
                              <a:ahLst/>
                              <a:cxnLst>
                                <a:cxn ang="0">
                                  <a:pos x="T1" y="T3"/>
                                </a:cxn>
                                <a:cxn ang="0">
                                  <a:pos x="T5" y="T7"/>
                                </a:cxn>
                                <a:cxn ang="0">
                                  <a:pos x="T9" y="T11"/>
                                </a:cxn>
                                <a:cxn ang="0">
                                  <a:pos x="T13" y="T15"/>
                                </a:cxn>
                                <a:cxn ang="0">
                                  <a:pos x="T17" y="T19"/>
                                </a:cxn>
                              </a:cxnLst>
                              <a:rect l="0" t="0" r="r" b="b"/>
                              <a:pathLst>
                                <a:path w="1595" h="307">
                                  <a:moveTo>
                                    <a:pt x="0" y="307"/>
                                  </a:moveTo>
                                  <a:lnTo>
                                    <a:pt x="1595" y="307"/>
                                  </a:lnTo>
                                  <a:lnTo>
                                    <a:pt x="1595" y="0"/>
                                  </a:lnTo>
                                  <a:lnTo>
                                    <a:pt x="0" y="0"/>
                                  </a:lnTo>
                                  <a:lnTo>
                                    <a:pt x="0" y="307"/>
                                  </a:lnTo>
                                  <a:close/>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80" name="Group 4688"/>
                        <wpg:cNvGrpSpPr>
                          <a:grpSpLocks/>
                        </wpg:cNvGrpSpPr>
                        <wpg:grpSpPr bwMode="auto">
                          <a:xfrm>
                            <a:off x="4460" y="-3573"/>
                            <a:ext cx="1552" cy="2"/>
                            <a:chOff x="4460" y="-3573"/>
                            <a:chExt cx="1552" cy="2"/>
                          </a:xfrm>
                        </wpg:grpSpPr>
                        <wps:wsp>
                          <wps:cNvPr id="4681" name="Freeform 4689"/>
                          <wps:cNvSpPr>
                            <a:spLocks/>
                          </wps:cNvSpPr>
                          <wps:spPr bwMode="auto">
                            <a:xfrm>
                              <a:off x="4460" y="-3573"/>
                              <a:ext cx="1552" cy="2"/>
                            </a:xfrm>
                            <a:custGeom>
                              <a:avLst/>
                              <a:gdLst>
                                <a:gd name="T0" fmla="+- 0 4460 4460"/>
                                <a:gd name="T1" fmla="*/ T0 w 1552"/>
                                <a:gd name="T2" fmla="+- 0 6012 4460"/>
                                <a:gd name="T3" fmla="*/ T2 w 1552"/>
                              </a:gdLst>
                              <a:ahLst/>
                              <a:cxnLst>
                                <a:cxn ang="0">
                                  <a:pos x="T1" y="0"/>
                                </a:cxn>
                                <a:cxn ang="0">
                                  <a:pos x="T3" y="0"/>
                                </a:cxn>
                              </a:cxnLst>
                              <a:rect l="0" t="0" r="r" b="b"/>
                              <a:pathLst>
                                <a:path w="1552">
                                  <a:moveTo>
                                    <a:pt x="0" y="0"/>
                                  </a:moveTo>
                                  <a:lnTo>
                                    <a:pt x="1552"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82" name="Group 4686"/>
                        <wpg:cNvGrpSpPr>
                          <a:grpSpLocks/>
                        </wpg:cNvGrpSpPr>
                        <wpg:grpSpPr bwMode="auto">
                          <a:xfrm>
                            <a:off x="5224" y="-3487"/>
                            <a:ext cx="12" cy="890"/>
                            <a:chOff x="5224" y="-3487"/>
                            <a:chExt cx="12" cy="890"/>
                          </a:xfrm>
                        </wpg:grpSpPr>
                        <wps:wsp>
                          <wps:cNvPr id="4683" name="Freeform 4687"/>
                          <wps:cNvSpPr>
                            <a:spLocks/>
                          </wps:cNvSpPr>
                          <wps:spPr bwMode="auto">
                            <a:xfrm>
                              <a:off x="5224" y="-3487"/>
                              <a:ext cx="12" cy="890"/>
                            </a:xfrm>
                            <a:custGeom>
                              <a:avLst/>
                              <a:gdLst>
                                <a:gd name="T0" fmla="+- 0 5224 5224"/>
                                <a:gd name="T1" fmla="*/ T0 w 12"/>
                                <a:gd name="T2" fmla="+- 0 -2597 -3487"/>
                                <a:gd name="T3" fmla="*/ -2597 h 890"/>
                                <a:gd name="T4" fmla="+- 0 5236 5224"/>
                                <a:gd name="T5" fmla="*/ T4 w 12"/>
                                <a:gd name="T6" fmla="+- 0 -3487 -3487"/>
                                <a:gd name="T7" fmla="*/ -3487 h 890"/>
                              </a:gdLst>
                              <a:ahLst/>
                              <a:cxnLst>
                                <a:cxn ang="0">
                                  <a:pos x="T1" y="T3"/>
                                </a:cxn>
                                <a:cxn ang="0">
                                  <a:pos x="T5" y="T7"/>
                                </a:cxn>
                              </a:cxnLst>
                              <a:rect l="0" t="0" r="r" b="b"/>
                              <a:pathLst>
                                <a:path w="12" h="890">
                                  <a:moveTo>
                                    <a:pt x="0" y="890"/>
                                  </a:moveTo>
                                  <a:lnTo>
                                    <a:pt x="12"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84" name="Group 4684"/>
                        <wpg:cNvGrpSpPr>
                          <a:grpSpLocks/>
                        </wpg:cNvGrpSpPr>
                        <wpg:grpSpPr bwMode="auto">
                          <a:xfrm>
                            <a:off x="7119" y="-2603"/>
                            <a:ext cx="2094" cy="306"/>
                            <a:chOff x="7119" y="-2603"/>
                            <a:chExt cx="2094" cy="306"/>
                          </a:xfrm>
                        </wpg:grpSpPr>
                        <wps:wsp>
                          <wps:cNvPr id="4685" name="Freeform 4685"/>
                          <wps:cNvSpPr>
                            <a:spLocks/>
                          </wps:cNvSpPr>
                          <wps:spPr bwMode="auto">
                            <a:xfrm>
                              <a:off x="7119" y="-2603"/>
                              <a:ext cx="2094" cy="306"/>
                            </a:xfrm>
                            <a:custGeom>
                              <a:avLst/>
                              <a:gdLst>
                                <a:gd name="T0" fmla="+- 0 7119 7119"/>
                                <a:gd name="T1" fmla="*/ T0 w 2094"/>
                                <a:gd name="T2" fmla="+- 0 -2297 -2603"/>
                                <a:gd name="T3" fmla="*/ -2297 h 306"/>
                                <a:gd name="T4" fmla="+- 0 9213 7119"/>
                                <a:gd name="T5" fmla="*/ T4 w 2094"/>
                                <a:gd name="T6" fmla="+- 0 -2297 -2603"/>
                                <a:gd name="T7" fmla="*/ -2297 h 306"/>
                                <a:gd name="T8" fmla="+- 0 9213 7119"/>
                                <a:gd name="T9" fmla="*/ T8 w 2094"/>
                                <a:gd name="T10" fmla="+- 0 -2603 -2603"/>
                                <a:gd name="T11" fmla="*/ -2603 h 306"/>
                                <a:gd name="T12" fmla="+- 0 7119 7119"/>
                                <a:gd name="T13" fmla="*/ T12 w 2094"/>
                                <a:gd name="T14" fmla="+- 0 -2603 -2603"/>
                                <a:gd name="T15" fmla="*/ -2603 h 306"/>
                                <a:gd name="T16" fmla="+- 0 7119 7119"/>
                                <a:gd name="T17" fmla="*/ T16 w 2094"/>
                                <a:gd name="T18" fmla="+- 0 -2297 -2603"/>
                                <a:gd name="T19" fmla="*/ -2297 h 306"/>
                              </a:gdLst>
                              <a:ahLst/>
                              <a:cxnLst>
                                <a:cxn ang="0">
                                  <a:pos x="T1" y="T3"/>
                                </a:cxn>
                                <a:cxn ang="0">
                                  <a:pos x="T5" y="T7"/>
                                </a:cxn>
                                <a:cxn ang="0">
                                  <a:pos x="T9" y="T11"/>
                                </a:cxn>
                                <a:cxn ang="0">
                                  <a:pos x="T13" y="T15"/>
                                </a:cxn>
                                <a:cxn ang="0">
                                  <a:pos x="T17" y="T19"/>
                                </a:cxn>
                              </a:cxnLst>
                              <a:rect l="0" t="0" r="r" b="b"/>
                              <a:pathLst>
                                <a:path w="2094" h="306">
                                  <a:moveTo>
                                    <a:pt x="0" y="306"/>
                                  </a:moveTo>
                                  <a:lnTo>
                                    <a:pt x="2094" y="306"/>
                                  </a:lnTo>
                                  <a:lnTo>
                                    <a:pt x="2094" y="0"/>
                                  </a:lnTo>
                                  <a:lnTo>
                                    <a:pt x="0" y="0"/>
                                  </a:lnTo>
                                  <a:lnTo>
                                    <a:pt x="0" y="306"/>
                                  </a:lnTo>
                                  <a:close/>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86" name="Group 4682"/>
                        <wpg:cNvGrpSpPr>
                          <a:grpSpLocks/>
                        </wpg:cNvGrpSpPr>
                        <wpg:grpSpPr bwMode="auto">
                          <a:xfrm>
                            <a:off x="7140" y="-2383"/>
                            <a:ext cx="2052" cy="2"/>
                            <a:chOff x="7140" y="-2383"/>
                            <a:chExt cx="2052" cy="2"/>
                          </a:xfrm>
                        </wpg:grpSpPr>
                        <wps:wsp>
                          <wps:cNvPr id="4687" name="Freeform 4683"/>
                          <wps:cNvSpPr>
                            <a:spLocks/>
                          </wps:cNvSpPr>
                          <wps:spPr bwMode="auto">
                            <a:xfrm>
                              <a:off x="7140" y="-2383"/>
                              <a:ext cx="2052" cy="2"/>
                            </a:xfrm>
                            <a:custGeom>
                              <a:avLst/>
                              <a:gdLst>
                                <a:gd name="T0" fmla="+- 0 7140 7140"/>
                                <a:gd name="T1" fmla="*/ T0 w 2052"/>
                                <a:gd name="T2" fmla="+- 0 9192 7140"/>
                                <a:gd name="T3" fmla="*/ T2 w 2052"/>
                              </a:gdLst>
                              <a:ahLst/>
                              <a:cxnLst>
                                <a:cxn ang="0">
                                  <a:pos x="T1" y="0"/>
                                </a:cxn>
                                <a:cxn ang="0">
                                  <a:pos x="T3" y="0"/>
                                </a:cxn>
                              </a:cxnLst>
                              <a:rect l="0" t="0" r="r" b="b"/>
                              <a:pathLst>
                                <a:path w="2052">
                                  <a:moveTo>
                                    <a:pt x="0" y="0"/>
                                  </a:moveTo>
                                  <a:lnTo>
                                    <a:pt x="2052"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88" name="Group 4680"/>
                        <wpg:cNvGrpSpPr>
                          <a:grpSpLocks/>
                        </wpg:cNvGrpSpPr>
                        <wpg:grpSpPr bwMode="auto">
                          <a:xfrm>
                            <a:off x="6097" y="-2450"/>
                            <a:ext cx="1023" cy="6"/>
                            <a:chOff x="6097" y="-2450"/>
                            <a:chExt cx="1023" cy="6"/>
                          </a:xfrm>
                        </wpg:grpSpPr>
                        <wps:wsp>
                          <wps:cNvPr id="4689" name="Freeform 4681"/>
                          <wps:cNvSpPr>
                            <a:spLocks/>
                          </wps:cNvSpPr>
                          <wps:spPr bwMode="auto">
                            <a:xfrm>
                              <a:off x="6097" y="-2450"/>
                              <a:ext cx="1023" cy="6"/>
                            </a:xfrm>
                            <a:custGeom>
                              <a:avLst/>
                              <a:gdLst>
                                <a:gd name="T0" fmla="+- 0 6097 6097"/>
                                <a:gd name="T1" fmla="*/ T0 w 1023"/>
                                <a:gd name="T2" fmla="+- 0 -2444 -2450"/>
                                <a:gd name="T3" fmla="*/ -2444 h 6"/>
                                <a:gd name="T4" fmla="+- 0 7119 6097"/>
                                <a:gd name="T5" fmla="*/ T4 w 1023"/>
                                <a:gd name="T6" fmla="+- 0 -2450 -2450"/>
                                <a:gd name="T7" fmla="*/ -2450 h 6"/>
                              </a:gdLst>
                              <a:ahLst/>
                              <a:cxnLst>
                                <a:cxn ang="0">
                                  <a:pos x="T1" y="T3"/>
                                </a:cxn>
                                <a:cxn ang="0">
                                  <a:pos x="T5" y="T7"/>
                                </a:cxn>
                              </a:cxnLst>
                              <a:rect l="0" t="0" r="r" b="b"/>
                              <a:pathLst>
                                <a:path w="1023" h="6">
                                  <a:moveTo>
                                    <a:pt x="0" y="6"/>
                                  </a:moveTo>
                                  <a:lnTo>
                                    <a:pt x="1022"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0" name="Group 4678"/>
                        <wpg:cNvGrpSpPr>
                          <a:grpSpLocks/>
                        </wpg:cNvGrpSpPr>
                        <wpg:grpSpPr bwMode="auto">
                          <a:xfrm>
                            <a:off x="4597" y="-1004"/>
                            <a:ext cx="1209" cy="306"/>
                            <a:chOff x="4597" y="-1004"/>
                            <a:chExt cx="1209" cy="306"/>
                          </a:xfrm>
                        </wpg:grpSpPr>
                        <wps:wsp>
                          <wps:cNvPr id="4691" name="Freeform 4679"/>
                          <wps:cNvSpPr>
                            <a:spLocks/>
                          </wps:cNvSpPr>
                          <wps:spPr bwMode="auto">
                            <a:xfrm>
                              <a:off x="4597" y="-1004"/>
                              <a:ext cx="1209" cy="306"/>
                            </a:xfrm>
                            <a:custGeom>
                              <a:avLst/>
                              <a:gdLst>
                                <a:gd name="T0" fmla="+- 0 4597 4597"/>
                                <a:gd name="T1" fmla="*/ T0 w 1209"/>
                                <a:gd name="T2" fmla="+- 0 -698 -1004"/>
                                <a:gd name="T3" fmla="*/ -698 h 306"/>
                                <a:gd name="T4" fmla="+- 0 5806 4597"/>
                                <a:gd name="T5" fmla="*/ T4 w 1209"/>
                                <a:gd name="T6" fmla="+- 0 -698 -1004"/>
                                <a:gd name="T7" fmla="*/ -698 h 306"/>
                                <a:gd name="T8" fmla="+- 0 5806 4597"/>
                                <a:gd name="T9" fmla="*/ T8 w 1209"/>
                                <a:gd name="T10" fmla="+- 0 -1004 -1004"/>
                                <a:gd name="T11" fmla="*/ -1004 h 306"/>
                                <a:gd name="T12" fmla="+- 0 4597 4597"/>
                                <a:gd name="T13" fmla="*/ T12 w 1209"/>
                                <a:gd name="T14" fmla="+- 0 -1004 -1004"/>
                                <a:gd name="T15" fmla="*/ -1004 h 306"/>
                                <a:gd name="T16" fmla="+- 0 4597 4597"/>
                                <a:gd name="T17" fmla="*/ T16 w 1209"/>
                                <a:gd name="T18" fmla="+- 0 -698 -1004"/>
                                <a:gd name="T19" fmla="*/ -698 h 306"/>
                              </a:gdLst>
                              <a:ahLst/>
                              <a:cxnLst>
                                <a:cxn ang="0">
                                  <a:pos x="T1" y="T3"/>
                                </a:cxn>
                                <a:cxn ang="0">
                                  <a:pos x="T5" y="T7"/>
                                </a:cxn>
                                <a:cxn ang="0">
                                  <a:pos x="T9" y="T11"/>
                                </a:cxn>
                                <a:cxn ang="0">
                                  <a:pos x="T13" y="T15"/>
                                </a:cxn>
                                <a:cxn ang="0">
                                  <a:pos x="T17" y="T19"/>
                                </a:cxn>
                              </a:cxnLst>
                              <a:rect l="0" t="0" r="r" b="b"/>
                              <a:pathLst>
                                <a:path w="1209" h="306">
                                  <a:moveTo>
                                    <a:pt x="0" y="306"/>
                                  </a:moveTo>
                                  <a:lnTo>
                                    <a:pt x="1209" y="306"/>
                                  </a:lnTo>
                                  <a:lnTo>
                                    <a:pt x="1209" y="0"/>
                                  </a:lnTo>
                                  <a:lnTo>
                                    <a:pt x="0" y="0"/>
                                  </a:lnTo>
                                  <a:lnTo>
                                    <a:pt x="0" y="306"/>
                                  </a:lnTo>
                                  <a:close/>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2" name="Group 4676"/>
                        <wpg:cNvGrpSpPr>
                          <a:grpSpLocks/>
                        </wpg:cNvGrpSpPr>
                        <wpg:grpSpPr bwMode="auto">
                          <a:xfrm>
                            <a:off x="4618" y="-783"/>
                            <a:ext cx="1167" cy="2"/>
                            <a:chOff x="4618" y="-783"/>
                            <a:chExt cx="1167" cy="2"/>
                          </a:xfrm>
                        </wpg:grpSpPr>
                        <wps:wsp>
                          <wps:cNvPr id="4693" name="Freeform 4677"/>
                          <wps:cNvSpPr>
                            <a:spLocks/>
                          </wps:cNvSpPr>
                          <wps:spPr bwMode="auto">
                            <a:xfrm>
                              <a:off x="4618" y="-783"/>
                              <a:ext cx="1167" cy="2"/>
                            </a:xfrm>
                            <a:custGeom>
                              <a:avLst/>
                              <a:gdLst>
                                <a:gd name="T0" fmla="+- 0 4618 4618"/>
                                <a:gd name="T1" fmla="*/ T0 w 1167"/>
                                <a:gd name="T2" fmla="+- 0 5785 4618"/>
                                <a:gd name="T3" fmla="*/ T2 w 1167"/>
                              </a:gdLst>
                              <a:ahLst/>
                              <a:cxnLst>
                                <a:cxn ang="0">
                                  <a:pos x="T1" y="0"/>
                                </a:cxn>
                                <a:cxn ang="0">
                                  <a:pos x="T3" y="0"/>
                                </a:cxn>
                              </a:cxnLst>
                              <a:rect l="0" t="0" r="r" b="b"/>
                              <a:pathLst>
                                <a:path w="1167">
                                  <a:moveTo>
                                    <a:pt x="0" y="0"/>
                                  </a:moveTo>
                                  <a:lnTo>
                                    <a:pt x="1167"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4" name="Group 4674"/>
                        <wpg:cNvGrpSpPr>
                          <a:grpSpLocks/>
                        </wpg:cNvGrpSpPr>
                        <wpg:grpSpPr bwMode="auto">
                          <a:xfrm>
                            <a:off x="5202" y="-2291"/>
                            <a:ext cx="22" cy="1287"/>
                            <a:chOff x="5202" y="-2291"/>
                            <a:chExt cx="22" cy="1287"/>
                          </a:xfrm>
                        </wpg:grpSpPr>
                        <wps:wsp>
                          <wps:cNvPr id="4695" name="Freeform 4675"/>
                          <wps:cNvSpPr>
                            <a:spLocks/>
                          </wps:cNvSpPr>
                          <wps:spPr bwMode="auto">
                            <a:xfrm>
                              <a:off x="5202" y="-2291"/>
                              <a:ext cx="22" cy="1287"/>
                            </a:xfrm>
                            <a:custGeom>
                              <a:avLst/>
                              <a:gdLst>
                                <a:gd name="T0" fmla="+- 0 5224 5202"/>
                                <a:gd name="T1" fmla="*/ T0 w 22"/>
                                <a:gd name="T2" fmla="+- 0 -2291 -2291"/>
                                <a:gd name="T3" fmla="*/ -2291 h 1287"/>
                                <a:gd name="T4" fmla="+- 0 5202 5202"/>
                                <a:gd name="T5" fmla="*/ T4 w 22"/>
                                <a:gd name="T6" fmla="+- 0 -1004 -2291"/>
                                <a:gd name="T7" fmla="*/ -1004 h 1287"/>
                              </a:gdLst>
                              <a:ahLst/>
                              <a:cxnLst>
                                <a:cxn ang="0">
                                  <a:pos x="T1" y="T3"/>
                                </a:cxn>
                                <a:cxn ang="0">
                                  <a:pos x="T5" y="T7"/>
                                </a:cxn>
                              </a:cxnLst>
                              <a:rect l="0" t="0" r="r" b="b"/>
                              <a:pathLst>
                                <a:path w="22" h="1287">
                                  <a:moveTo>
                                    <a:pt x="22" y="0"/>
                                  </a:moveTo>
                                  <a:lnTo>
                                    <a:pt x="0" y="1287"/>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96" name="Group 4672"/>
                        <wpg:cNvGrpSpPr>
                          <a:grpSpLocks/>
                        </wpg:cNvGrpSpPr>
                        <wpg:grpSpPr bwMode="auto">
                          <a:xfrm>
                            <a:off x="5744" y="-1373"/>
                            <a:ext cx="96" cy="84"/>
                            <a:chOff x="5744" y="-1373"/>
                            <a:chExt cx="96" cy="84"/>
                          </a:xfrm>
                        </wpg:grpSpPr>
                        <wps:wsp>
                          <wps:cNvPr id="4697" name="Freeform 4673"/>
                          <wps:cNvSpPr>
                            <a:spLocks/>
                          </wps:cNvSpPr>
                          <wps:spPr bwMode="auto">
                            <a:xfrm>
                              <a:off x="5744" y="-1373"/>
                              <a:ext cx="96" cy="84"/>
                            </a:xfrm>
                            <a:custGeom>
                              <a:avLst/>
                              <a:gdLst>
                                <a:gd name="T0" fmla="+- 0 5744 5744"/>
                                <a:gd name="T1" fmla="*/ T0 w 96"/>
                                <a:gd name="T2" fmla="+- 0 -1373 -1373"/>
                                <a:gd name="T3" fmla="*/ -1373 h 84"/>
                                <a:gd name="T4" fmla="+- 0 5790 5744"/>
                                <a:gd name="T5" fmla="*/ T4 w 96"/>
                                <a:gd name="T6" fmla="+- 0 -1290 -1373"/>
                                <a:gd name="T7" fmla="*/ -1290 h 84"/>
                                <a:gd name="T8" fmla="+- 0 5840 5744"/>
                                <a:gd name="T9" fmla="*/ T8 w 96"/>
                                <a:gd name="T10" fmla="+- 0 -1371 -1373"/>
                                <a:gd name="T11" fmla="*/ -1371 h 84"/>
                                <a:gd name="T12" fmla="+- 0 5744 5744"/>
                                <a:gd name="T13" fmla="*/ T12 w 96"/>
                                <a:gd name="T14" fmla="+- 0 -1373 -1373"/>
                                <a:gd name="T15" fmla="*/ -1373 h 84"/>
                              </a:gdLst>
                              <a:ahLst/>
                              <a:cxnLst>
                                <a:cxn ang="0">
                                  <a:pos x="T1" y="T3"/>
                                </a:cxn>
                                <a:cxn ang="0">
                                  <a:pos x="T5" y="T7"/>
                                </a:cxn>
                                <a:cxn ang="0">
                                  <a:pos x="T9" y="T11"/>
                                </a:cxn>
                                <a:cxn ang="0">
                                  <a:pos x="T13" y="T15"/>
                                </a:cxn>
                              </a:cxnLst>
                              <a:rect l="0" t="0" r="r" b="b"/>
                              <a:pathLst>
                                <a:path w="96" h="84">
                                  <a:moveTo>
                                    <a:pt x="0" y="0"/>
                                  </a:moveTo>
                                  <a:lnTo>
                                    <a:pt x="46" y="83"/>
                                  </a:lnTo>
                                  <a:lnTo>
                                    <a:pt x="96" y="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98" name="Group 4670"/>
                        <wpg:cNvGrpSpPr>
                          <a:grpSpLocks/>
                        </wpg:cNvGrpSpPr>
                        <wpg:grpSpPr bwMode="auto">
                          <a:xfrm>
                            <a:off x="5744" y="-1373"/>
                            <a:ext cx="96" cy="84"/>
                            <a:chOff x="5744" y="-1373"/>
                            <a:chExt cx="96" cy="84"/>
                          </a:xfrm>
                        </wpg:grpSpPr>
                        <wps:wsp>
                          <wps:cNvPr id="4699" name="Freeform 4671"/>
                          <wps:cNvSpPr>
                            <a:spLocks/>
                          </wps:cNvSpPr>
                          <wps:spPr bwMode="auto">
                            <a:xfrm>
                              <a:off x="5744" y="-1373"/>
                              <a:ext cx="96" cy="84"/>
                            </a:xfrm>
                            <a:custGeom>
                              <a:avLst/>
                              <a:gdLst>
                                <a:gd name="T0" fmla="+- 0 5790 5744"/>
                                <a:gd name="T1" fmla="*/ T0 w 96"/>
                                <a:gd name="T2" fmla="+- 0 -1290 -1373"/>
                                <a:gd name="T3" fmla="*/ -1290 h 84"/>
                                <a:gd name="T4" fmla="+- 0 5744 5744"/>
                                <a:gd name="T5" fmla="*/ T4 w 96"/>
                                <a:gd name="T6" fmla="+- 0 -1373 -1373"/>
                                <a:gd name="T7" fmla="*/ -1373 h 84"/>
                                <a:gd name="T8" fmla="+- 0 5840 5744"/>
                                <a:gd name="T9" fmla="*/ T8 w 96"/>
                                <a:gd name="T10" fmla="+- 0 -1371 -1373"/>
                                <a:gd name="T11" fmla="*/ -1371 h 84"/>
                                <a:gd name="T12" fmla="+- 0 5790 5744"/>
                                <a:gd name="T13" fmla="*/ T12 w 96"/>
                                <a:gd name="T14" fmla="+- 0 -1290 -1373"/>
                                <a:gd name="T15" fmla="*/ -1290 h 84"/>
                              </a:gdLst>
                              <a:ahLst/>
                              <a:cxnLst>
                                <a:cxn ang="0">
                                  <a:pos x="T1" y="T3"/>
                                </a:cxn>
                                <a:cxn ang="0">
                                  <a:pos x="T5" y="T7"/>
                                </a:cxn>
                                <a:cxn ang="0">
                                  <a:pos x="T9" y="T11"/>
                                </a:cxn>
                                <a:cxn ang="0">
                                  <a:pos x="T13" y="T15"/>
                                </a:cxn>
                              </a:cxnLst>
                              <a:rect l="0" t="0" r="r" b="b"/>
                              <a:pathLst>
                                <a:path w="96" h="84">
                                  <a:moveTo>
                                    <a:pt x="46" y="83"/>
                                  </a:moveTo>
                                  <a:lnTo>
                                    <a:pt x="0" y="0"/>
                                  </a:lnTo>
                                  <a:lnTo>
                                    <a:pt x="96" y="2"/>
                                  </a:lnTo>
                                  <a:lnTo>
                                    <a:pt x="46" y="83"/>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0" name="Group 4668"/>
                        <wpg:cNvGrpSpPr>
                          <a:grpSpLocks/>
                        </wpg:cNvGrpSpPr>
                        <wpg:grpSpPr bwMode="auto">
                          <a:xfrm>
                            <a:off x="5744" y="-1373"/>
                            <a:ext cx="46" cy="84"/>
                            <a:chOff x="5744" y="-1373"/>
                            <a:chExt cx="46" cy="84"/>
                          </a:xfrm>
                        </wpg:grpSpPr>
                        <wps:wsp>
                          <wps:cNvPr id="4701" name="Freeform 4669"/>
                          <wps:cNvSpPr>
                            <a:spLocks/>
                          </wps:cNvSpPr>
                          <wps:spPr bwMode="auto">
                            <a:xfrm>
                              <a:off x="5744" y="-1373"/>
                              <a:ext cx="46" cy="84"/>
                            </a:xfrm>
                            <a:custGeom>
                              <a:avLst/>
                              <a:gdLst>
                                <a:gd name="T0" fmla="+- 0 5744 5744"/>
                                <a:gd name="T1" fmla="*/ T0 w 46"/>
                                <a:gd name="T2" fmla="+- 0 -1373 -1373"/>
                                <a:gd name="T3" fmla="*/ -1373 h 84"/>
                                <a:gd name="T4" fmla="+- 0 5790 5744"/>
                                <a:gd name="T5" fmla="*/ T4 w 46"/>
                                <a:gd name="T6" fmla="+- 0 -1290 -1373"/>
                                <a:gd name="T7" fmla="*/ -1290 h 84"/>
                              </a:gdLst>
                              <a:ahLst/>
                              <a:cxnLst>
                                <a:cxn ang="0">
                                  <a:pos x="T1" y="T3"/>
                                </a:cxn>
                                <a:cxn ang="0">
                                  <a:pos x="T5" y="T7"/>
                                </a:cxn>
                              </a:cxnLst>
                              <a:rect l="0" t="0" r="r" b="b"/>
                              <a:pathLst>
                                <a:path w="46" h="84">
                                  <a:moveTo>
                                    <a:pt x="0" y="0"/>
                                  </a:moveTo>
                                  <a:lnTo>
                                    <a:pt x="46" y="83"/>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2" name="Group 4666"/>
                        <wpg:cNvGrpSpPr>
                          <a:grpSpLocks/>
                        </wpg:cNvGrpSpPr>
                        <wpg:grpSpPr bwMode="auto">
                          <a:xfrm>
                            <a:off x="5792" y="-1505"/>
                            <a:ext cx="2" cy="132"/>
                            <a:chOff x="5792" y="-1505"/>
                            <a:chExt cx="2" cy="132"/>
                          </a:xfrm>
                        </wpg:grpSpPr>
                        <wps:wsp>
                          <wps:cNvPr id="4703" name="Freeform 4667"/>
                          <wps:cNvSpPr>
                            <a:spLocks/>
                          </wps:cNvSpPr>
                          <wps:spPr bwMode="auto">
                            <a:xfrm>
                              <a:off x="5792" y="-1505"/>
                              <a:ext cx="2" cy="132"/>
                            </a:xfrm>
                            <a:custGeom>
                              <a:avLst/>
                              <a:gdLst>
                                <a:gd name="T0" fmla="+- 0 5792 5792"/>
                                <a:gd name="T1" fmla="*/ T0 w 2"/>
                                <a:gd name="T2" fmla="+- 0 -1372 -1505"/>
                                <a:gd name="T3" fmla="*/ -1372 h 132"/>
                                <a:gd name="T4" fmla="+- 0 5794 5792"/>
                                <a:gd name="T5" fmla="*/ T4 w 2"/>
                                <a:gd name="T6" fmla="+- 0 -1505 -1505"/>
                                <a:gd name="T7" fmla="*/ -1505 h 132"/>
                              </a:gdLst>
                              <a:ahLst/>
                              <a:cxnLst>
                                <a:cxn ang="0">
                                  <a:pos x="T1" y="T3"/>
                                </a:cxn>
                                <a:cxn ang="0">
                                  <a:pos x="T5" y="T7"/>
                                </a:cxn>
                              </a:cxnLst>
                              <a:rect l="0" t="0" r="r" b="b"/>
                              <a:pathLst>
                                <a:path w="2" h="132">
                                  <a:moveTo>
                                    <a:pt x="0" y="133"/>
                                  </a:moveTo>
                                  <a:lnTo>
                                    <a:pt x="2"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4" name="Group 4664"/>
                        <wpg:cNvGrpSpPr>
                          <a:grpSpLocks/>
                        </wpg:cNvGrpSpPr>
                        <wpg:grpSpPr bwMode="auto">
                          <a:xfrm>
                            <a:off x="6668" y="-2088"/>
                            <a:ext cx="94" cy="88"/>
                            <a:chOff x="6668" y="-2088"/>
                            <a:chExt cx="94" cy="88"/>
                          </a:xfrm>
                        </wpg:grpSpPr>
                        <wps:wsp>
                          <wps:cNvPr id="4705" name="Freeform 4665"/>
                          <wps:cNvSpPr>
                            <a:spLocks/>
                          </wps:cNvSpPr>
                          <wps:spPr bwMode="auto">
                            <a:xfrm>
                              <a:off x="6668" y="-2088"/>
                              <a:ext cx="94" cy="88"/>
                            </a:xfrm>
                            <a:custGeom>
                              <a:avLst/>
                              <a:gdLst>
                                <a:gd name="T0" fmla="+- 0 6761 6668"/>
                                <a:gd name="T1" fmla="*/ T0 w 94"/>
                                <a:gd name="T2" fmla="+- 0 -2088 -2088"/>
                                <a:gd name="T3" fmla="*/ -2088 h 88"/>
                                <a:gd name="T4" fmla="+- 0 6668 6668"/>
                                <a:gd name="T5" fmla="*/ T4 w 94"/>
                                <a:gd name="T6" fmla="+- 0 -2075 -2088"/>
                                <a:gd name="T7" fmla="*/ -2075 h 88"/>
                                <a:gd name="T8" fmla="+- 0 6727 6668"/>
                                <a:gd name="T9" fmla="*/ T8 w 94"/>
                                <a:gd name="T10" fmla="+- 0 -2000 -2088"/>
                                <a:gd name="T11" fmla="*/ -2000 h 88"/>
                                <a:gd name="T12" fmla="+- 0 6761 6668"/>
                                <a:gd name="T13" fmla="*/ T12 w 94"/>
                                <a:gd name="T14" fmla="+- 0 -2088 -2088"/>
                                <a:gd name="T15" fmla="*/ -2088 h 88"/>
                              </a:gdLst>
                              <a:ahLst/>
                              <a:cxnLst>
                                <a:cxn ang="0">
                                  <a:pos x="T1" y="T3"/>
                                </a:cxn>
                                <a:cxn ang="0">
                                  <a:pos x="T5" y="T7"/>
                                </a:cxn>
                                <a:cxn ang="0">
                                  <a:pos x="T9" y="T11"/>
                                </a:cxn>
                                <a:cxn ang="0">
                                  <a:pos x="T13" y="T15"/>
                                </a:cxn>
                              </a:cxnLst>
                              <a:rect l="0" t="0" r="r" b="b"/>
                              <a:pathLst>
                                <a:path w="94" h="88">
                                  <a:moveTo>
                                    <a:pt x="93" y="0"/>
                                  </a:moveTo>
                                  <a:lnTo>
                                    <a:pt x="0" y="13"/>
                                  </a:lnTo>
                                  <a:lnTo>
                                    <a:pt x="59" y="88"/>
                                  </a:lnTo>
                                  <a:lnTo>
                                    <a:pt x="9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06" name="Group 4662"/>
                        <wpg:cNvGrpSpPr>
                          <a:grpSpLocks/>
                        </wpg:cNvGrpSpPr>
                        <wpg:grpSpPr bwMode="auto">
                          <a:xfrm>
                            <a:off x="6668" y="-2088"/>
                            <a:ext cx="94" cy="88"/>
                            <a:chOff x="6668" y="-2088"/>
                            <a:chExt cx="94" cy="88"/>
                          </a:xfrm>
                        </wpg:grpSpPr>
                        <wps:wsp>
                          <wps:cNvPr id="4707" name="Freeform 4663"/>
                          <wps:cNvSpPr>
                            <a:spLocks/>
                          </wps:cNvSpPr>
                          <wps:spPr bwMode="auto">
                            <a:xfrm>
                              <a:off x="6668" y="-2088"/>
                              <a:ext cx="94" cy="88"/>
                            </a:xfrm>
                            <a:custGeom>
                              <a:avLst/>
                              <a:gdLst>
                                <a:gd name="T0" fmla="+- 0 6761 6668"/>
                                <a:gd name="T1" fmla="*/ T0 w 94"/>
                                <a:gd name="T2" fmla="+- 0 -2088 -2088"/>
                                <a:gd name="T3" fmla="*/ -2088 h 88"/>
                                <a:gd name="T4" fmla="+- 0 6727 6668"/>
                                <a:gd name="T5" fmla="*/ T4 w 94"/>
                                <a:gd name="T6" fmla="+- 0 -2000 -2088"/>
                                <a:gd name="T7" fmla="*/ -2000 h 88"/>
                                <a:gd name="T8" fmla="+- 0 6668 6668"/>
                                <a:gd name="T9" fmla="*/ T8 w 94"/>
                                <a:gd name="T10" fmla="+- 0 -2075 -2088"/>
                                <a:gd name="T11" fmla="*/ -2075 h 88"/>
                                <a:gd name="T12" fmla="+- 0 6761 6668"/>
                                <a:gd name="T13" fmla="*/ T12 w 94"/>
                                <a:gd name="T14" fmla="+- 0 -2088 -2088"/>
                                <a:gd name="T15" fmla="*/ -2088 h 88"/>
                              </a:gdLst>
                              <a:ahLst/>
                              <a:cxnLst>
                                <a:cxn ang="0">
                                  <a:pos x="T1" y="T3"/>
                                </a:cxn>
                                <a:cxn ang="0">
                                  <a:pos x="T5" y="T7"/>
                                </a:cxn>
                                <a:cxn ang="0">
                                  <a:pos x="T9" y="T11"/>
                                </a:cxn>
                                <a:cxn ang="0">
                                  <a:pos x="T13" y="T15"/>
                                </a:cxn>
                              </a:cxnLst>
                              <a:rect l="0" t="0" r="r" b="b"/>
                              <a:pathLst>
                                <a:path w="94" h="88">
                                  <a:moveTo>
                                    <a:pt x="93" y="0"/>
                                  </a:moveTo>
                                  <a:lnTo>
                                    <a:pt x="59" y="88"/>
                                  </a:lnTo>
                                  <a:lnTo>
                                    <a:pt x="0" y="13"/>
                                  </a:lnTo>
                                  <a:lnTo>
                                    <a:pt x="93" y="0"/>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08" name="Group 4660"/>
                        <wpg:cNvGrpSpPr>
                          <a:grpSpLocks/>
                        </wpg:cNvGrpSpPr>
                        <wpg:grpSpPr bwMode="auto">
                          <a:xfrm>
                            <a:off x="6744" y="-2088"/>
                            <a:ext cx="2" cy="88"/>
                            <a:chOff x="6744" y="-2088"/>
                            <a:chExt cx="2" cy="88"/>
                          </a:xfrm>
                        </wpg:grpSpPr>
                        <wps:wsp>
                          <wps:cNvPr id="4709" name="Freeform 4661"/>
                          <wps:cNvSpPr>
                            <a:spLocks/>
                          </wps:cNvSpPr>
                          <wps:spPr bwMode="auto">
                            <a:xfrm>
                              <a:off x="6744" y="-2088"/>
                              <a:ext cx="2" cy="88"/>
                            </a:xfrm>
                            <a:custGeom>
                              <a:avLst/>
                              <a:gdLst>
                                <a:gd name="T0" fmla="+- 0 -2088 -2088"/>
                                <a:gd name="T1" fmla="*/ -2088 h 88"/>
                                <a:gd name="T2" fmla="+- 0 -2000 -2088"/>
                                <a:gd name="T3" fmla="*/ -2000 h 88"/>
                              </a:gdLst>
                              <a:ahLst/>
                              <a:cxnLst>
                                <a:cxn ang="0">
                                  <a:pos x="0" y="T1"/>
                                </a:cxn>
                                <a:cxn ang="0">
                                  <a:pos x="0" y="T3"/>
                                </a:cxn>
                              </a:cxnLst>
                              <a:rect l="0" t="0" r="r" b="b"/>
                              <a:pathLst>
                                <a:path h="88">
                                  <a:moveTo>
                                    <a:pt x="0" y="0"/>
                                  </a:moveTo>
                                  <a:lnTo>
                                    <a:pt x="0" y="88"/>
                                  </a:lnTo>
                                </a:path>
                              </a:pathLst>
                            </a:custGeom>
                            <a:noFill/>
                            <a:ln w="220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10" name="Group 4658"/>
                        <wpg:cNvGrpSpPr>
                          <a:grpSpLocks/>
                        </wpg:cNvGrpSpPr>
                        <wpg:grpSpPr bwMode="auto">
                          <a:xfrm>
                            <a:off x="6593" y="-2037"/>
                            <a:ext cx="104" cy="82"/>
                            <a:chOff x="6593" y="-2037"/>
                            <a:chExt cx="104" cy="82"/>
                          </a:xfrm>
                        </wpg:grpSpPr>
                        <wps:wsp>
                          <wps:cNvPr id="4711" name="Freeform 4659"/>
                          <wps:cNvSpPr>
                            <a:spLocks/>
                          </wps:cNvSpPr>
                          <wps:spPr bwMode="auto">
                            <a:xfrm>
                              <a:off x="6593" y="-2037"/>
                              <a:ext cx="104" cy="82"/>
                            </a:xfrm>
                            <a:custGeom>
                              <a:avLst/>
                              <a:gdLst>
                                <a:gd name="T0" fmla="+- 0 6697 6593"/>
                                <a:gd name="T1" fmla="*/ T0 w 104"/>
                                <a:gd name="T2" fmla="+- 0 -2037 -2037"/>
                                <a:gd name="T3" fmla="*/ -2037 h 82"/>
                                <a:gd name="T4" fmla="+- 0 6593 6593"/>
                                <a:gd name="T5" fmla="*/ T4 w 104"/>
                                <a:gd name="T6" fmla="+- 0 -1956 -2037"/>
                                <a:gd name="T7" fmla="*/ -1956 h 82"/>
                              </a:gdLst>
                              <a:ahLst/>
                              <a:cxnLst>
                                <a:cxn ang="0">
                                  <a:pos x="T1" y="T3"/>
                                </a:cxn>
                                <a:cxn ang="0">
                                  <a:pos x="T5" y="T7"/>
                                </a:cxn>
                              </a:cxnLst>
                              <a:rect l="0" t="0" r="r" b="b"/>
                              <a:pathLst>
                                <a:path w="104" h="82">
                                  <a:moveTo>
                                    <a:pt x="104" y="0"/>
                                  </a:moveTo>
                                  <a:lnTo>
                                    <a:pt x="0" y="81"/>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12" name="Group 4656"/>
                        <wpg:cNvGrpSpPr>
                          <a:grpSpLocks/>
                        </wpg:cNvGrpSpPr>
                        <wpg:grpSpPr bwMode="auto">
                          <a:xfrm>
                            <a:off x="5806" y="-2297"/>
                            <a:ext cx="1836" cy="1446"/>
                            <a:chOff x="5806" y="-2297"/>
                            <a:chExt cx="1836" cy="1446"/>
                          </a:xfrm>
                        </wpg:grpSpPr>
                        <wps:wsp>
                          <wps:cNvPr id="4713" name="Freeform 4657"/>
                          <wps:cNvSpPr>
                            <a:spLocks/>
                          </wps:cNvSpPr>
                          <wps:spPr bwMode="auto">
                            <a:xfrm>
                              <a:off x="5806" y="-2297"/>
                              <a:ext cx="1836" cy="1446"/>
                            </a:xfrm>
                            <a:custGeom>
                              <a:avLst/>
                              <a:gdLst>
                                <a:gd name="T0" fmla="+- 0 5806 5806"/>
                                <a:gd name="T1" fmla="*/ T0 w 1836"/>
                                <a:gd name="T2" fmla="+- 0 -851 -2297"/>
                                <a:gd name="T3" fmla="*/ -851 h 1446"/>
                                <a:gd name="T4" fmla="+- 0 7642 5806"/>
                                <a:gd name="T5" fmla="*/ T4 w 1836"/>
                                <a:gd name="T6" fmla="+- 0 -2297 -2297"/>
                                <a:gd name="T7" fmla="*/ -2297 h 1446"/>
                              </a:gdLst>
                              <a:ahLst/>
                              <a:cxnLst>
                                <a:cxn ang="0">
                                  <a:pos x="T1" y="T3"/>
                                </a:cxn>
                                <a:cxn ang="0">
                                  <a:pos x="T5" y="T7"/>
                                </a:cxn>
                              </a:cxnLst>
                              <a:rect l="0" t="0" r="r" b="b"/>
                              <a:pathLst>
                                <a:path w="1836" h="1446">
                                  <a:moveTo>
                                    <a:pt x="0" y="1446"/>
                                  </a:moveTo>
                                  <a:lnTo>
                                    <a:pt x="1836"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14" name="Group 4654"/>
                        <wpg:cNvGrpSpPr>
                          <a:grpSpLocks/>
                        </wpg:cNvGrpSpPr>
                        <wpg:grpSpPr bwMode="auto">
                          <a:xfrm>
                            <a:off x="2015" y="-999"/>
                            <a:ext cx="1140" cy="307"/>
                            <a:chOff x="2015" y="-999"/>
                            <a:chExt cx="1140" cy="307"/>
                          </a:xfrm>
                        </wpg:grpSpPr>
                        <wps:wsp>
                          <wps:cNvPr id="4715" name="Freeform 4655"/>
                          <wps:cNvSpPr>
                            <a:spLocks/>
                          </wps:cNvSpPr>
                          <wps:spPr bwMode="auto">
                            <a:xfrm>
                              <a:off x="2015" y="-999"/>
                              <a:ext cx="1140" cy="307"/>
                            </a:xfrm>
                            <a:custGeom>
                              <a:avLst/>
                              <a:gdLst>
                                <a:gd name="T0" fmla="+- 0 2015 2015"/>
                                <a:gd name="T1" fmla="*/ T0 w 1140"/>
                                <a:gd name="T2" fmla="+- 0 -691 -999"/>
                                <a:gd name="T3" fmla="*/ -691 h 307"/>
                                <a:gd name="T4" fmla="+- 0 3155 2015"/>
                                <a:gd name="T5" fmla="*/ T4 w 1140"/>
                                <a:gd name="T6" fmla="+- 0 -691 -999"/>
                                <a:gd name="T7" fmla="*/ -691 h 307"/>
                                <a:gd name="T8" fmla="+- 0 3155 2015"/>
                                <a:gd name="T9" fmla="*/ T8 w 1140"/>
                                <a:gd name="T10" fmla="+- 0 -999 -999"/>
                                <a:gd name="T11" fmla="*/ -999 h 307"/>
                                <a:gd name="T12" fmla="+- 0 2015 2015"/>
                                <a:gd name="T13" fmla="*/ T12 w 1140"/>
                                <a:gd name="T14" fmla="+- 0 -999 -999"/>
                                <a:gd name="T15" fmla="*/ -999 h 307"/>
                                <a:gd name="T16" fmla="+- 0 2015 2015"/>
                                <a:gd name="T17" fmla="*/ T16 w 1140"/>
                                <a:gd name="T18" fmla="+- 0 -691 -999"/>
                                <a:gd name="T19" fmla="*/ -691 h 307"/>
                              </a:gdLst>
                              <a:ahLst/>
                              <a:cxnLst>
                                <a:cxn ang="0">
                                  <a:pos x="T1" y="T3"/>
                                </a:cxn>
                                <a:cxn ang="0">
                                  <a:pos x="T5" y="T7"/>
                                </a:cxn>
                                <a:cxn ang="0">
                                  <a:pos x="T9" y="T11"/>
                                </a:cxn>
                                <a:cxn ang="0">
                                  <a:pos x="T13" y="T15"/>
                                </a:cxn>
                                <a:cxn ang="0">
                                  <a:pos x="T17" y="T19"/>
                                </a:cxn>
                              </a:cxnLst>
                              <a:rect l="0" t="0" r="r" b="b"/>
                              <a:pathLst>
                                <a:path w="1140" h="307">
                                  <a:moveTo>
                                    <a:pt x="0" y="308"/>
                                  </a:moveTo>
                                  <a:lnTo>
                                    <a:pt x="1140" y="308"/>
                                  </a:lnTo>
                                  <a:lnTo>
                                    <a:pt x="1140" y="0"/>
                                  </a:lnTo>
                                  <a:lnTo>
                                    <a:pt x="0" y="0"/>
                                  </a:lnTo>
                                  <a:lnTo>
                                    <a:pt x="0" y="308"/>
                                  </a:lnTo>
                                  <a:close/>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16" name="Group 4652"/>
                        <wpg:cNvGrpSpPr>
                          <a:grpSpLocks/>
                        </wpg:cNvGrpSpPr>
                        <wpg:grpSpPr bwMode="auto">
                          <a:xfrm>
                            <a:off x="2095" y="-778"/>
                            <a:ext cx="979" cy="2"/>
                            <a:chOff x="2095" y="-778"/>
                            <a:chExt cx="979" cy="2"/>
                          </a:xfrm>
                        </wpg:grpSpPr>
                        <wps:wsp>
                          <wps:cNvPr id="4717" name="Freeform 4653"/>
                          <wps:cNvSpPr>
                            <a:spLocks/>
                          </wps:cNvSpPr>
                          <wps:spPr bwMode="auto">
                            <a:xfrm>
                              <a:off x="2095" y="-778"/>
                              <a:ext cx="979" cy="2"/>
                            </a:xfrm>
                            <a:custGeom>
                              <a:avLst/>
                              <a:gdLst>
                                <a:gd name="T0" fmla="+- 0 2095 2095"/>
                                <a:gd name="T1" fmla="*/ T0 w 979"/>
                                <a:gd name="T2" fmla="+- 0 3074 2095"/>
                                <a:gd name="T3" fmla="*/ T2 w 979"/>
                              </a:gdLst>
                              <a:ahLst/>
                              <a:cxnLst>
                                <a:cxn ang="0">
                                  <a:pos x="T1" y="0"/>
                                </a:cxn>
                                <a:cxn ang="0">
                                  <a:pos x="T3" y="0"/>
                                </a:cxn>
                              </a:cxnLst>
                              <a:rect l="0" t="0" r="r" b="b"/>
                              <a:pathLst>
                                <a:path w="979">
                                  <a:moveTo>
                                    <a:pt x="0" y="0"/>
                                  </a:moveTo>
                                  <a:lnTo>
                                    <a:pt x="979"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18" name="Group 4650"/>
                        <wpg:cNvGrpSpPr>
                          <a:grpSpLocks/>
                        </wpg:cNvGrpSpPr>
                        <wpg:grpSpPr bwMode="auto">
                          <a:xfrm>
                            <a:off x="3350" y="-1252"/>
                            <a:ext cx="149" cy="122"/>
                            <a:chOff x="3350" y="-1252"/>
                            <a:chExt cx="149" cy="122"/>
                          </a:xfrm>
                        </wpg:grpSpPr>
                        <wps:wsp>
                          <wps:cNvPr id="4719" name="Freeform 4651"/>
                          <wps:cNvSpPr>
                            <a:spLocks/>
                          </wps:cNvSpPr>
                          <wps:spPr bwMode="auto">
                            <a:xfrm>
                              <a:off x="3350" y="-1252"/>
                              <a:ext cx="149" cy="122"/>
                            </a:xfrm>
                            <a:custGeom>
                              <a:avLst/>
                              <a:gdLst>
                                <a:gd name="T0" fmla="+- 0 3497 3350"/>
                                <a:gd name="T1" fmla="*/ T0 w 149"/>
                                <a:gd name="T2" fmla="+- 0 -1252 -1252"/>
                                <a:gd name="T3" fmla="*/ -1252 h 122"/>
                                <a:gd name="T4" fmla="+- 0 3350 3350"/>
                                <a:gd name="T5" fmla="*/ T4 w 149"/>
                                <a:gd name="T6" fmla="+- 0 -1131 -1252"/>
                                <a:gd name="T7" fmla="*/ -1131 h 122"/>
                                <a:gd name="T8" fmla="+- 0 3499 3350"/>
                                <a:gd name="T9" fmla="*/ T8 w 149"/>
                                <a:gd name="T10" fmla="+- 0 -1130 -1252"/>
                                <a:gd name="T11" fmla="*/ -1130 h 122"/>
                              </a:gdLst>
                              <a:ahLst/>
                              <a:cxnLst>
                                <a:cxn ang="0">
                                  <a:pos x="T1" y="T3"/>
                                </a:cxn>
                                <a:cxn ang="0">
                                  <a:pos x="T5" y="T7"/>
                                </a:cxn>
                                <a:cxn ang="0">
                                  <a:pos x="T9" y="T11"/>
                                </a:cxn>
                              </a:cxnLst>
                              <a:rect l="0" t="0" r="r" b="b"/>
                              <a:pathLst>
                                <a:path w="149" h="122">
                                  <a:moveTo>
                                    <a:pt x="147" y="0"/>
                                  </a:moveTo>
                                  <a:lnTo>
                                    <a:pt x="0" y="121"/>
                                  </a:lnTo>
                                  <a:lnTo>
                                    <a:pt x="149" y="122"/>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0" name="Group 4648"/>
                        <wpg:cNvGrpSpPr>
                          <a:grpSpLocks/>
                        </wpg:cNvGrpSpPr>
                        <wpg:grpSpPr bwMode="auto">
                          <a:xfrm>
                            <a:off x="2585" y="-2444"/>
                            <a:ext cx="1767" cy="1446"/>
                            <a:chOff x="2585" y="-2444"/>
                            <a:chExt cx="1767" cy="1446"/>
                          </a:xfrm>
                        </wpg:grpSpPr>
                        <wps:wsp>
                          <wps:cNvPr id="4721" name="Freeform 4649"/>
                          <wps:cNvSpPr>
                            <a:spLocks/>
                          </wps:cNvSpPr>
                          <wps:spPr bwMode="auto">
                            <a:xfrm>
                              <a:off x="2585" y="-2444"/>
                              <a:ext cx="1767" cy="1446"/>
                            </a:xfrm>
                            <a:custGeom>
                              <a:avLst/>
                              <a:gdLst>
                                <a:gd name="T0" fmla="+- 0 4352 2585"/>
                                <a:gd name="T1" fmla="*/ T0 w 1767"/>
                                <a:gd name="T2" fmla="+- 0 -2444 -2444"/>
                                <a:gd name="T3" fmla="*/ -2444 h 1446"/>
                                <a:gd name="T4" fmla="+- 0 2585 2585"/>
                                <a:gd name="T5" fmla="*/ T4 w 1767"/>
                                <a:gd name="T6" fmla="+- 0 -999 -2444"/>
                                <a:gd name="T7" fmla="*/ -999 h 1446"/>
                              </a:gdLst>
                              <a:ahLst/>
                              <a:cxnLst>
                                <a:cxn ang="0">
                                  <a:pos x="T1" y="T3"/>
                                </a:cxn>
                                <a:cxn ang="0">
                                  <a:pos x="T5" y="T7"/>
                                </a:cxn>
                              </a:cxnLst>
                              <a:rect l="0" t="0" r="r" b="b"/>
                              <a:pathLst>
                                <a:path w="1767" h="1446">
                                  <a:moveTo>
                                    <a:pt x="1767" y="0"/>
                                  </a:moveTo>
                                  <a:lnTo>
                                    <a:pt x="0" y="1445"/>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2" name="Group 4646"/>
                        <wpg:cNvGrpSpPr>
                          <a:grpSpLocks/>
                        </wpg:cNvGrpSpPr>
                        <wpg:grpSpPr bwMode="auto">
                          <a:xfrm>
                            <a:off x="3155" y="-851"/>
                            <a:ext cx="1443" cy="7"/>
                            <a:chOff x="3155" y="-851"/>
                            <a:chExt cx="1443" cy="7"/>
                          </a:xfrm>
                        </wpg:grpSpPr>
                        <wps:wsp>
                          <wps:cNvPr id="4723" name="Freeform 4647"/>
                          <wps:cNvSpPr>
                            <a:spLocks/>
                          </wps:cNvSpPr>
                          <wps:spPr bwMode="auto">
                            <a:xfrm>
                              <a:off x="3155" y="-851"/>
                              <a:ext cx="1443" cy="7"/>
                            </a:xfrm>
                            <a:custGeom>
                              <a:avLst/>
                              <a:gdLst>
                                <a:gd name="T0" fmla="+- 0 4597 3155"/>
                                <a:gd name="T1" fmla="*/ T0 w 1443"/>
                                <a:gd name="T2" fmla="+- 0 -851 -851"/>
                                <a:gd name="T3" fmla="*/ -851 h 7"/>
                                <a:gd name="T4" fmla="+- 0 3155 3155"/>
                                <a:gd name="T5" fmla="*/ T4 w 1443"/>
                                <a:gd name="T6" fmla="+- 0 -845 -851"/>
                                <a:gd name="T7" fmla="*/ -845 h 7"/>
                              </a:gdLst>
                              <a:ahLst/>
                              <a:cxnLst>
                                <a:cxn ang="0">
                                  <a:pos x="T1" y="T3"/>
                                </a:cxn>
                                <a:cxn ang="0">
                                  <a:pos x="T5" y="T7"/>
                                </a:cxn>
                              </a:cxnLst>
                              <a:rect l="0" t="0" r="r" b="b"/>
                              <a:pathLst>
                                <a:path w="1443" h="7">
                                  <a:moveTo>
                                    <a:pt x="1442" y="0"/>
                                  </a:moveTo>
                                  <a:lnTo>
                                    <a:pt x="0" y="6"/>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4" name="Group 4644"/>
                        <wpg:cNvGrpSpPr>
                          <a:grpSpLocks/>
                        </wpg:cNvGrpSpPr>
                        <wpg:grpSpPr bwMode="auto">
                          <a:xfrm>
                            <a:off x="8166" y="-3367"/>
                            <a:ext cx="523" cy="764"/>
                            <a:chOff x="8166" y="-3367"/>
                            <a:chExt cx="523" cy="764"/>
                          </a:xfrm>
                        </wpg:grpSpPr>
                        <wps:wsp>
                          <wps:cNvPr id="4725" name="Freeform 4645"/>
                          <wps:cNvSpPr>
                            <a:spLocks/>
                          </wps:cNvSpPr>
                          <wps:spPr bwMode="auto">
                            <a:xfrm>
                              <a:off x="8166" y="-3367"/>
                              <a:ext cx="523" cy="764"/>
                            </a:xfrm>
                            <a:custGeom>
                              <a:avLst/>
                              <a:gdLst>
                                <a:gd name="T0" fmla="+- 0 8166 8166"/>
                                <a:gd name="T1" fmla="*/ T0 w 523"/>
                                <a:gd name="T2" fmla="+- 0 -2603 -3367"/>
                                <a:gd name="T3" fmla="*/ -2603 h 764"/>
                                <a:gd name="T4" fmla="+- 0 8166 8166"/>
                                <a:gd name="T5" fmla="*/ T4 w 523"/>
                                <a:gd name="T6" fmla="+- 0 -3367 -3367"/>
                                <a:gd name="T7" fmla="*/ -3367 h 764"/>
                                <a:gd name="T8" fmla="+- 0 8689 8166"/>
                                <a:gd name="T9" fmla="*/ T8 w 523"/>
                                <a:gd name="T10" fmla="+- 0 -3367 -3367"/>
                                <a:gd name="T11" fmla="*/ -3367 h 764"/>
                                <a:gd name="T12" fmla="+- 0 8689 8166"/>
                                <a:gd name="T13" fmla="*/ T12 w 523"/>
                                <a:gd name="T14" fmla="+- 0 -2603 -3367"/>
                                <a:gd name="T15" fmla="*/ -2603 h 764"/>
                              </a:gdLst>
                              <a:ahLst/>
                              <a:cxnLst>
                                <a:cxn ang="0">
                                  <a:pos x="T1" y="T3"/>
                                </a:cxn>
                                <a:cxn ang="0">
                                  <a:pos x="T5" y="T7"/>
                                </a:cxn>
                                <a:cxn ang="0">
                                  <a:pos x="T9" y="T11"/>
                                </a:cxn>
                                <a:cxn ang="0">
                                  <a:pos x="T13" y="T15"/>
                                </a:cxn>
                              </a:cxnLst>
                              <a:rect l="0" t="0" r="r" b="b"/>
                              <a:pathLst>
                                <a:path w="523" h="764">
                                  <a:moveTo>
                                    <a:pt x="0" y="764"/>
                                  </a:moveTo>
                                  <a:lnTo>
                                    <a:pt x="0" y="0"/>
                                  </a:lnTo>
                                  <a:lnTo>
                                    <a:pt x="523" y="0"/>
                                  </a:lnTo>
                                  <a:lnTo>
                                    <a:pt x="523" y="764"/>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6" name="Group 4642"/>
                        <wpg:cNvGrpSpPr>
                          <a:grpSpLocks/>
                        </wpg:cNvGrpSpPr>
                        <wpg:grpSpPr bwMode="auto">
                          <a:xfrm>
                            <a:off x="3742" y="-2884"/>
                            <a:ext cx="82" cy="96"/>
                            <a:chOff x="3742" y="-2884"/>
                            <a:chExt cx="82" cy="96"/>
                          </a:xfrm>
                        </wpg:grpSpPr>
                        <wps:wsp>
                          <wps:cNvPr id="4727" name="Freeform 4643"/>
                          <wps:cNvSpPr>
                            <a:spLocks/>
                          </wps:cNvSpPr>
                          <wps:spPr bwMode="auto">
                            <a:xfrm>
                              <a:off x="3742" y="-2884"/>
                              <a:ext cx="82" cy="96"/>
                            </a:xfrm>
                            <a:custGeom>
                              <a:avLst/>
                              <a:gdLst>
                                <a:gd name="T0" fmla="+- 0 3744 3742"/>
                                <a:gd name="T1" fmla="*/ T0 w 82"/>
                                <a:gd name="T2" fmla="+- 0 -2884 -2884"/>
                                <a:gd name="T3" fmla="*/ -2884 h 96"/>
                                <a:gd name="T4" fmla="+- 0 3742 3742"/>
                                <a:gd name="T5" fmla="*/ T4 w 82"/>
                                <a:gd name="T6" fmla="+- 0 -2788 -2884"/>
                                <a:gd name="T7" fmla="*/ -2788 h 96"/>
                                <a:gd name="T8" fmla="+- 0 3825 3742"/>
                                <a:gd name="T9" fmla="*/ T8 w 82"/>
                                <a:gd name="T10" fmla="+- 0 -2835 -2884"/>
                                <a:gd name="T11" fmla="*/ -2835 h 96"/>
                                <a:gd name="T12" fmla="+- 0 3744 3742"/>
                                <a:gd name="T13" fmla="*/ T12 w 82"/>
                                <a:gd name="T14" fmla="+- 0 -2884 -2884"/>
                                <a:gd name="T15" fmla="*/ -2884 h 96"/>
                              </a:gdLst>
                              <a:ahLst/>
                              <a:cxnLst>
                                <a:cxn ang="0">
                                  <a:pos x="T1" y="T3"/>
                                </a:cxn>
                                <a:cxn ang="0">
                                  <a:pos x="T5" y="T7"/>
                                </a:cxn>
                                <a:cxn ang="0">
                                  <a:pos x="T9" y="T11"/>
                                </a:cxn>
                                <a:cxn ang="0">
                                  <a:pos x="T13" y="T15"/>
                                </a:cxn>
                              </a:cxnLst>
                              <a:rect l="0" t="0" r="r" b="b"/>
                              <a:pathLst>
                                <a:path w="82" h="96">
                                  <a:moveTo>
                                    <a:pt x="2" y="0"/>
                                  </a:moveTo>
                                  <a:lnTo>
                                    <a:pt x="0" y="96"/>
                                  </a:lnTo>
                                  <a:lnTo>
                                    <a:pt x="83" y="49"/>
                                  </a:lnTo>
                                  <a:lnTo>
                                    <a:pt x="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28" name="Group 4640"/>
                        <wpg:cNvGrpSpPr>
                          <a:grpSpLocks/>
                        </wpg:cNvGrpSpPr>
                        <wpg:grpSpPr bwMode="auto">
                          <a:xfrm>
                            <a:off x="3742" y="-2884"/>
                            <a:ext cx="82" cy="96"/>
                            <a:chOff x="3742" y="-2884"/>
                            <a:chExt cx="82" cy="96"/>
                          </a:xfrm>
                        </wpg:grpSpPr>
                        <wps:wsp>
                          <wps:cNvPr id="4729" name="Freeform 4641"/>
                          <wps:cNvSpPr>
                            <a:spLocks/>
                          </wps:cNvSpPr>
                          <wps:spPr bwMode="auto">
                            <a:xfrm>
                              <a:off x="3742" y="-2884"/>
                              <a:ext cx="82" cy="96"/>
                            </a:xfrm>
                            <a:custGeom>
                              <a:avLst/>
                              <a:gdLst>
                                <a:gd name="T0" fmla="+- 0 3825 3742"/>
                                <a:gd name="T1" fmla="*/ T0 w 82"/>
                                <a:gd name="T2" fmla="+- 0 -2835 -2884"/>
                                <a:gd name="T3" fmla="*/ -2835 h 96"/>
                                <a:gd name="T4" fmla="+- 0 3742 3742"/>
                                <a:gd name="T5" fmla="*/ T4 w 82"/>
                                <a:gd name="T6" fmla="+- 0 -2788 -2884"/>
                                <a:gd name="T7" fmla="*/ -2788 h 96"/>
                                <a:gd name="T8" fmla="+- 0 3744 3742"/>
                                <a:gd name="T9" fmla="*/ T8 w 82"/>
                                <a:gd name="T10" fmla="+- 0 -2884 -2884"/>
                                <a:gd name="T11" fmla="*/ -2884 h 96"/>
                                <a:gd name="T12" fmla="+- 0 3825 3742"/>
                                <a:gd name="T13" fmla="*/ T12 w 82"/>
                                <a:gd name="T14" fmla="+- 0 -2835 -2884"/>
                                <a:gd name="T15" fmla="*/ -2835 h 96"/>
                              </a:gdLst>
                              <a:ahLst/>
                              <a:cxnLst>
                                <a:cxn ang="0">
                                  <a:pos x="T1" y="T3"/>
                                </a:cxn>
                                <a:cxn ang="0">
                                  <a:pos x="T5" y="T7"/>
                                </a:cxn>
                                <a:cxn ang="0">
                                  <a:pos x="T9" y="T11"/>
                                </a:cxn>
                                <a:cxn ang="0">
                                  <a:pos x="T13" y="T15"/>
                                </a:cxn>
                              </a:cxnLst>
                              <a:rect l="0" t="0" r="r" b="b"/>
                              <a:pathLst>
                                <a:path w="82" h="96">
                                  <a:moveTo>
                                    <a:pt x="83" y="49"/>
                                  </a:moveTo>
                                  <a:lnTo>
                                    <a:pt x="0" y="96"/>
                                  </a:lnTo>
                                  <a:lnTo>
                                    <a:pt x="2" y="0"/>
                                  </a:lnTo>
                                  <a:lnTo>
                                    <a:pt x="83" y="49"/>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30" name="Group 4638"/>
                        <wpg:cNvGrpSpPr>
                          <a:grpSpLocks/>
                        </wpg:cNvGrpSpPr>
                        <wpg:grpSpPr bwMode="auto">
                          <a:xfrm>
                            <a:off x="3742" y="-2835"/>
                            <a:ext cx="82" cy="47"/>
                            <a:chOff x="3742" y="-2835"/>
                            <a:chExt cx="82" cy="47"/>
                          </a:xfrm>
                        </wpg:grpSpPr>
                        <wps:wsp>
                          <wps:cNvPr id="4731" name="Freeform 4639"/>
                          <wps:cNvSpPr>
                            <a:spLocks/>
                          </wps:cNvSpPr>
                          <wps:spPr bwMode="auto">
                            <a:xfrm>
                              <a:off x="3742" y="-2835"/>
                              <a:ext cx="82" cy="47"/>
                            </a:xfrm>
                            <a:custGeom>
                              <a:avLst/>
                              <a:gdLst>
                                <a:gd name="T0" fmla="+- 0 3742 3742"/>
                                <a:gd name="T1" fmla="*/ T0 w 82"/>
                                <a:gd name="T2" fmla="+- 0 -2788 -2835"/>
                                <a:gd name="T3" fmla="*/ -2788 h 47"/>
                                <a:gd name="T4" fmla="+- 0 3825 3742"/>
                                <a:gd name="T5" fmla="*/ T4 w 82"/>
                                <a:gd name="T6" fmla="+- 0 -2835 -2835"/>
                                <a:gd name="T7" fmla="*/ -2835 h 47"/>
                              </a:gdLst>
                              <a:ahLst/>
                              <a:cxnLst>
                                <a:cxn ang="0">
                                  <a:pos x="T1" y="T3"/>
                                </a:cxn>
                                <a:cxn ang="0">
                                  <a:pos x="T5" y="T7"/>
                                </a:cxn>
                              </a:cxnLst>
                              <a:rect l="0" t="0" r="r" b="b"/>
                              <a:pathLst>
                                <a:path w="82" h="47">
                                  <a:moveTo>
                                    <a:pt x="0" y="47"/>
                                  </a:moveTo>
                                  <a:lnTo>
                                    <a:pt x="83" y="0"/>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32" name="Group 4636"/>
                        <wpg:cNvGrpSpPr>
                          <a:grpSpLocks/>
                        </wpg:cNvGrpSpPr>
                        <wpg:grpSpPr bwMode="auto">
                          <a:xfrm>
                            <a:off x="3610" y="-2838"/>
                            <a:ext cx="133" cy="2"/>
                            <a:chOff x="3610" y="-2838"/>
                            <a:chExt cx="133" cy="2"/>
                          </a:xfrm>
                        </wpg:grpSpPr>
                        <wps:wsp>
                          <wps:cNvPr id="4733" name="Freeform 4637"/>
                          <wps:cNvSpPr>
                            <a:spLocks/>
                          </wps:cNvSpPr>
                          <wps:spPr bwMode="auto">
                            <a:xfrm>
                              <a:off x="3610" y="-2838"/>
                              <a:ext cx="133" cy="2"/>
                            </a:xfrm>
                            <a:custGeom>
                              <a:avLst/>
                              <a:gdLst>
                                <a:gd name="T0" fmla="+- 0 3743 3610"/>
                                <a:gd name="T1" fmla="*/ T0 w 133"/>
                                <a:gd name="T2" fmla="+- 0 -2836 -2838"/>
                                <a:gd name="T3" fmla="*/ -2836 h 2"/>
                                <a:gd name="T4" fmla="+- 0 3610 3610"/>
                                <a:gd name="T5" fmla="*/ T4 w 133"/>
                                <a:gd name="T6" fmla="+- 0 -2838 -2838"/>
                                <a:gd name="T7" fmla="*/ -2838 h 2"/>
                              </a:gdLst>
                              <a:ahLst/>
                              <a:cxnLst>
                                <a:cxn ang="0">
                                  <a:pos x="T1" y="T3"/>
                                </a:cxn>
                                <a:cxn ang="0">
                                  <a:pos x="T5" y="T7"/>
                                </a:cxn>
                              </a:cxnLst>
                              <a:rect l="0" t="0" r="r" b="b"/>
                              <a:pathLst>
                                <a:path w="133" h="2">
                                  <a:moveTo>
                                    <a:pt x="133" y="2"/>
                                  </a:moveTo>
                                  <a:lnTo>
                                    <a:pt x="0"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34" name="Group 4634"/>
                        <wpg:cNvGrpSpPr>
                          <a:grpSpLocks/>
                        </wpg:cNvGrpSpPr>
                        <wpg:grpSpPr bwMode="auto">
                          <a:xfrm>
                            <a:off x="4804" y="-3323"/>
                            <a:ext cx="96" cy="83"/>
                            <a:chOff x="4804" y="-3323"/>
                            <a:chExt cx="96" cy="83"/>
                          </a:xfrm>
                        </wpg:grpSpPr>
                        <wps:wsp>
                          <wps:cNvPr id="4735" name="Freeform 4635"/>
                          <wps:cNvSpPr>
                            <a:spLocks/>
                          </wps:cNvSpPr>
                          <wps:spPr bwMode="auto">
                            <a:xfrm>
                              <a:off x="4804" y="-3323"/>
                              <a:ext cx="96" cy="83"/>
                            </a:xfrm>
                            <a:custGeom>
                              <a:avLst/>
                              <a:gdLst>
                                <a:gd name="T0" fmla="+- 0 4853 4804"/>
                                <a:gd name="T1" fmla="*/ T0 w 96"/>
                                <a:gd name="T2" fmla="+- 0 -3323 -3323"/>
                                <a:gd name="T3" fmla="*/ -3323 h 83"/>
                                <a:gd name="T4" fmla="+- 0 4804 4804"/>
                                <a:gd name="T5" fmla="*/ T4 w 96"/>
                                <a:gd name="T6" fmla="+- 0 -3243 -3323"/>
                                <a:gd name="T7" fmla="*/ -3243 h 83"/>
                                <a:gd name="T8" fmla="+- 0 4900 4804"/>
                                <a:gd name="T9" fmla="*/ T8 w 96"/>
                                <a:gd name="T10" fmla="+- 0 -3241 -3323"/>
                                <a:gd name="T11" fmla="*/ -3241 h 83"/>
                                <a:gd name="T12" fmla="+- 0 4853 4804"/>
                                <a:gd name="T13" fmla="*/ T12 w 96"/>
                                <a:gd name="T14" fmla="+- 0 -3323 -3323"/>
                                <a:gd name="T15" fmla="*/ -3323 h 83"/>
                              </a:gdLst>
                              <a:ahLst/>
                              <a:cxnLst>
                                <a:cxn ang="0">
                                  <a:pos x="T1" y="T3"/>
                                </a:cxn>
                                <a:cxn ang="0">
                                  <a:pos x="T5" y="T7"/>
                                </a:cxn>
                                <a:cxn ang="0">
                                  <a:pos x="T9" y="T11"/>
                                </a:cxn>
                                <a:cxn ang="0">
                                  <a:pos x="T13" y="T15"/>
                                </a:cxn>
                              </a:cxnLst>
                              <a:rect l="0" t="0" r="r" b="b"/>
                              <a:pathLst>
                                <a:path w="96" h="83">
                                  <a:moveTo>
                                    <a:pt x="49" y="0"/>
                                  </a:moveTo>
                                  <a:lnTo>
                                    <a:pt x="0" y="80"/>
                                  </a:lnTo>
                                  <a:lnTo>
                                    <a:pt x="96" y="82"/>
                                  </a:lnTo>
                                  <a:lnTo>
                                    <a:pt x="4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36" name="Group 4632"/>
                        <wpg:cNvGrpSpPr>
                          <a:grpSpLocks/>
                        </wpg:cNvGrpSpPr>
                        <wpg:grpSpPr bwMode="auto">
                          <a:xfrm>
                            <a:off x="4804" y="-3323"/>
                            <a:ext cx="96" cy="83"/>
                            <a:chOff x="4804" y="-3323"/>
                            <a:chExt cx="96" cy="83"/>
                          </a:xfrm>
                        </wpg:grpSpPr>
                        <wps:wsp>
                          <wps:cNvPr id="4737" name="Freeform 4633"/>
                          <wps:cNvSpPr>
                            <a:spLocks/>
                          </wps:cNvSpPr>
                          <wps:spPr bwMode="auto">
                            <a:xfrm>
                              <a:off x="4804" y="-3323"/>
                              <a:ext cx="96" cy="83"/>
                            </a:xfrm>
                            <a:custGeom>
                              <a:avLst/>
                              <a:gdLst>
                                <a:gd name="T0" fmla="+- 0 4853 4804"/>
                                <a:gd name="T1" fmla="*/ T0 w 96"/>
                                <a:gd name="T2" fmla="+- 0 -3323 -3323"/>
                                <a:gd name="T3" fmla="*/ -3323 h 83"/>
                                <a:gd name="T4" fmla="+- 0 4900 4804"/>
                                <a:gd name="T5" fmla="*/ T4 w 96"/>
                                <a:gd name="T6" fmla="+- 0 -3241 -3323"/>
                                <a:gd name="T7" fmla="*/ -3241 h 83"/>
                                <a:gd name="T8" fmla="+- 0 4804 4804"/>
                                <a:gd name="T9" fmla="*/ T8 w 96"/>
                                <a:gd name="T10" fmla="+- 0 -3243 -3323"/>
                                <a:gd name="T11" fmla="*/ -3243 h 83"/>
                                <a:gd name="T12" fmla="+- 0 4853 4804"/>
                                <a:gd name="T13" fmla="*/ T12 w 96"/>
                                <a:gd name="T14" fmla="+- 0 -3323 -3323"/>
                                <a:gd name="T15" fmla="*/ -3323 h 83"/>
                              </a:gdLst>
                              <a:ahLst/>
                              <a:cxnLst>
                                <a:cxn ang="0">
                                  <a:pos x="T1" y="T3"/>
                                </a:cxn>
                                <a:cxn ang="0">
                                  <a:pos x="T5" y="T7"/>
                                </a:cxn>
                                <a:cxn ang="0">
                                  <a:pos x="T9" y="T11"/>
                                </a:cxn>
                                <a:cxn ang="0">
                                  <a:pos x="T13" y="T15"/>
                                </a:cxn>
                              </a:cxnLst>
                              <a:rect l="0" t="0" r="r" b="b"/>
                              <a:pathLst>
                                <a:path w="96" h="83">
                                  <a:moveTo>
                                    <a:pt x="49" y="0"/>
                                  </a:moveTo>
                                  <a:lnTo>
                                    <a:pt x="96" y="82"/>
                                  </a:lnTo>
                                  <a:lnTo>
                                    <a:pt x="0" y="80"/>
                                  </a:lnTo>
                                  <a:lnTo>
                                    <a:pt x="49" y="0"/>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38" name="Group 4630"/>
                        <wpg:cNvGrpSpPr>
                          <a:grpSpLocks/>
                        </wpg:cNvGrpSpPr>
                        <wpg:grpSpPr bwMode="auto">
                          <a:xfrm>
                            <a:off x="4853" y="-3323"/>
                            <a:ext cx="47" cy="83"/>
                            <a:chOff x="4853" y="-3323"/>
                            <a:chExt cx="47" cy="83"/>
                          </a:xfrm>
                        </wpg:grpSpPr>
                        <wps:wsp>
                          <wps:cNvPr id="4739" name="Freeform 4631"/>
                          <wps:cNvSpPr>
                            <a:spLocks/>
                          </wps:cNvSpPr>
                          <wps:spPr bwMode="auto">
                            <a:xfrm>
                              <a:off x="4853" y="-3323"/>
                              <a:ext cx="47" cy="83"/>
                            </a:xfrm>
                            <a:custGeom>
                              <a:avLst/>
                              <a:gdLst>
                                <a:gd name="T0" fmla="+- 0 4900 4853"/>
                                <a:gd name="T1" fmla="*/ T0 w 47"/>
                                <a:gd name="T2" fmla="+- 0 -3241 -3323"/>
                                <a:gd name="T3" fmla="*/ -3241 h 83"/>
                                <a:gd name="T4" fmla="+- 0 4853 4853"/>
                                <a:gd name="T5" fmla="*/ T4 w 47"/>
                                <a:gd name="T6" fmla="+- 0 -3323 -3323"/>
                                <a:gd name="T7" fmla="*/ -3323 h 83"/>
                              </a:gdLst>
                              <a:ahLst/>
                              <a:cxnLst>
                                <a:cxn ang="0">
                                  <a:pos x="T1" y="T3"/>
                                </a:cxn>
                                <a:cxn ang="0">
                                  <a:pos x="T5" y="T7"/>
                                </a:cxn>
                              </a:cxnLst>
                              <a:rect l="0" t="0" r="r" b="b"/>
                              <a:pathLst>
                                <a:path w="47" h="83">
                                  <a:moveTo>
                                    <a:pt x="47" y="82"/>
                                  </a:moveTo>
                                  <a:lnTo>
                                    <a:pt x="0" y="0"/>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0" name="Group 4628"/>
                        <wpg:cNvGrpSpPr>
                          <a:grpSpLocks/>
                        </wpg:cNvGrpSpPr>
                        <wpg:grpSpPr bwMode="auto">
                          <a:xfrm>
                            <a:off x="4850" y="-3242"/>
                            <a:ext cx="2" cy="132"/>
                            <a:chOff x="4850" y="-3242"/>
                            <a:chExt cx="2" cy="132"/>
                          </a:xfrm>
                        </wpg:grpSpPr>
                        <wps:wsp>
                          <wps:cNvPr id="4741" name="Freeform 4629"/>
                          <wps:cNvSpPr>
                            <a:spLocks/>
                          </wps:cNvSpPr>
                          <wps:spPr bwMode="auto">
                            <a:xfrm>
                              <a:off x="4850" y="-3242"/>
                              <a:ext cx="2" cy="132"/>
                            </a:xfrm>
                            <a:custGeom>
                              <a:avLst/>
                              <a:gdLst>
                                <a:gd name="T0" fmla="+- 0 4852 4850"/>
                                <a:gd name="T1" fmla="*/ T0 w 2"/>
                                <a:gd name="T2" fmla="+- 0 -3242 -3242"/>
                                <a:gd name="T3" fmla="*/ -3242 h 132"/>
                                <a:gd name="T4" fmla="+- 0 4850 4850"/>
                                <a:gd name="T5" fmla="*/ T4 w 2"/>
                                <a:gd name="T6" fmla="+- 0 -3109 -3242"/>
                                <a:gd name="T7" fmla="*/ -3109 h 132"/>
                              </a:gdLst>
                              <a:ahLst/>
                              <a:cxnLst>
                                <a:cxn ang="0">
                                  <a:pos x="T1" y="T3"/>
                                </a:cxn>
                                <a:cxn ang="0">
                                  <a:pos x="T5" y="T7"/>
                                </a:cxn>
                              </a:cxnLst>
                              <a:rect l="0" t="0" r="r" b="b"/>
                              <a:pathLst>
                                <a:path w="2" h="132">
                                  <a:moveTo>
                                    <a:pt x="2" y="0"/>
                                  </a:moveTo>
                                  <a:lnTo>
                                    <a:pt x="0" y="133"/>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2" name="Group 4626"/>
                        <wpg:cNvGrpSpPr>
                          <a:grpSpLocks/>
                        </wpg:cNvGrpSpPr>
                        <wpg:grpSpPr bwMode="auto">
                          <a:xfrm>
                            <a:off x="6879" y="-2926"/>
                            <a:ext cx="190" cy="96"/>
                            <a:chOff x="6879" y="-2926"/>
                            <a:chExt cx="190" cy="96"/>
                          </a:xfrm>
                        </wpg:grpSpPr>
                        <wps:wsp>
                          <wps:cNvPr id="4743" name="Freeform 4627"/>
                          <wps:cNvSpPr>
                            <a:spLocks/>
                          </wps:cNvSpPr>
                          <wps:spPr bwMode="auto">
                            <a:xfrm>
                              <a:off x="6879" y="-2926"/>
                              <a:ext cx="190" cy="96"/>
                            </a:xfrm>
                            <a:custGeom>
                              <a:avLst/>
                              <a:gdLst>
                                <a:gd name="T0" fmla="+- 0 6879 6879"/>
                                <a:gd name="T1" fmla="*/ T0 w 190"/>
                                <a:gd name="T2" fmla="+- 0 -2830 -2926"/>
                                <a:gd name="T3" fmla="*/ -2830 h 96"/>
                                <a:gd name="T4" fmla="+- 0 7070 6879"/>
                                <a:gd name="T5" fmla="*/ T4 w 190"/>
                                <a:gd name="T6" fmla="+- 0 -2831 -2926"/>
                                <a:gd name="T7" fmla="*/ -2831 h 96"/>
                                <a:gd name="T8" fmla="+- 0 6954 6879"/>
                                <a:gd name="T9" fmla="*/ T8 w 190"/>
                                <a:gd name="T10" fmla="+- 0 -2926 -2926"/>
                                <a:gd name="T11" fmla="*/ -2926 h 96"/>
                              </a:gdLst>
                              <a:ahLst/>
                              <a:cxnLst>
                                <a:cxn ang="0">
                                  <a:pos x="T1" y="T3"/>
                                </a:cxn>
                                <a:cxn ang="0">
                                  <a:pos x="T5" y="T7"/>
                                </a:cxn>
                                <a:cxn ang="0">
                                  <a:pos x="T9" y="T11"/>
                                </a:cxn>
                              </a:cxnLst>
                              <a:rect l="0" t="0" r="r" b="b"/>
                              <a:pathLst>
                                <a:path w="190" h="96">
                                  <a:moveTo>
                                    <a:pt x="0" y="96"/>
                                  </a:moveTo>
                                  <a:lnTo>
                                    <a:pt x="191" y="95"/>
                                  </a:lnTo>
                                  <a:lnTo>
                                    <a:pt x="75"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4" name="Group 4624"/>
                        <wpg:cNvGrpSpPr>
                          <a:grpSpLocks/>
                        </wpg:cNvGrpSpPr>
                        <wpg:grpSpPr bwMode="auto">
                          <a:xfrm>
                            <a:off x="5541" y="-1376"/>
                            <a:ext cx="96" cy="83"/>
                            <a:chOff x="5541" y="-1376"/>
                            <a:chExt cx="96" cy="83"/>
                          </a:xfrm>
                        </wpg:grpSpPr>
                        <wps:wsp>
                          <wps:cNvPr id="4745" name="Freeform 4625"/>
                          <wps:cNvSpPr>
                            <a:spLocks/>
                          </wps:cNvSpPr>
                          <wps:spPr bwMode="auto">
                            <a:xfrm>
                              <a:off x="5541" y="-1376"/>
                              <a:ext cx="96" cy="83"/>
                            </a:xfrm>
                            <a:custGeom>
                              <a:avLst/>
                              <a:gdLst>
                                <a:gd name="T0" fmla="+- 0 5541 5541"/>
                                <a:gd name="T1" fmla="*/ T0 w 96"/>
                                <a:gd name="T2" fmla="+- 0 -1376 -1376"/>
                                <a:gd name="T3" fmla="*/ -1376 h 83"/>
                                <a:gd name="T4" fmla="+- 0 5588 5541"/>
                                <a:gd name="T5" fmla="*/ T4 w 96"/>
                                <a:gd name="T6" fmla="+- 0 -1294 -1376"/>
                                <a:gd name="T7" fmla="*/ -1294 h 83"/>
                                <a:gd name="T8" fmla="+- 0 5637 5541"/>
                                <a:gd name="T9" fmla="*/ T8 w 96"/>
                                <a:gd name="T10" fmla="+- 0 -1375 -1376"/>
                                <a:gd name="T11" fmla="*/ -1375 h 83"/>
                                <a:gd name="T12" fmla="+- 0 5541 5541"/>
                                <a:gd name="T13" fmla="*/ T12 w 96"/>
                                <a:gd name="T14" fmla="+- 0 -1376 -1376"/>
                                <a:gd name="T15" fmla="*/ -1376 h 83"/>
                              </a:gdLst>
                              <a:ahLst/>
                              <a:cxnLst>
                                <a:cxn ang="0">
                                  <a:pos x="T1" y="T3"/>
                                </a:cxn>
                                <a:cxn ang="0">
                                  <a:pos x="T5" y="T7"/>
                                </a:cxn>
                                <a:cxn ang="0">
                                  <a:pos x="T9" y="T11"/>
                                </a:cxn>
                                <a:cxn ang="0">
                                  <a:pos x="T13" y="T15"/>
                                </a:cxn>
                              </a:cxnLst>
                              <a:rect l="0" t="0" r="r" b="b"/>
                              <a:pathLst>
                                <a:path w="96" h="83">
                                  <a:moveTo>
                                    <a:pt x="0" y="0"/>
                                  </a:moveTo>
                                  <a:lnTo>
                                    <a:pt x="47" y="82"/>
                                  </a:lnTo>
                                  <a:lnTo>
                                    <a:pt x="96" y="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46" name="Group 4622"/>
                        <wpg:cNvGrpSpPr>
                          <a:grpSpLocks/>
                        </wpg:cNvGrpSpPr>
                        <wpg:grpSpPr bwMode="auto">
                          <a:xfrm>
                            <a:off x="5541" y="-1376"/>
                            <a:ext cx="96" cy="83"/>
                            <a:chOff x="5541" y="-1376"/>
                            <a:chExt cx="96" cy="83"/>
                          </a:xfrm>
                        </wpg:grpSpPr>
                        <wps:wsp>
                          <wps:cNvPr id="4747" name="Freeform 4623"/>
                          <wps:cNvSpPr>
                            <a:spLocks/>
                          </wps:cNvSpPr>
                          <wps:spPr bwMode="auto">
                            <a:xfrm>
                              <a:off x="5541" y="-1376"/>
                              <a:ext cx="96" cy="83"/>
                            </a:xfrm>
                            <a:custGeom>
                              <a:avLst/>
                              <a:gdLst>
                                <a:gd name="T0" fmla="+- 0 5588 5541"/>
                                <a:gd name="T1" fmla="*/ T0 w 96"/>
                                <a:gd name="T2" fmla="+- 0 -1294 -1376"/>
                                <a:gd name="T3" fmla="*/ -1294 h 83"/>
                                <a:gd name="T4" fmla="+- 0 5541 5541"/>
                                <a:gd name="T5" fmla="*/ T4 w 96"/>
                                <a:gd name="T6" fmla="+- 0 -1376 -1376"/>
                                <a:gd name="T7" fmla="*/ -1376 h 83"/>
                                <a:gd name="T8" fmla="+- 0 5637 5541"/>
                                <a:gd name="T9" fmla="*/ T8 w 96"/>
                                <a:gd name="T10" fmla="+- 0 -1375 -1376"/>
                                <a:gd name="T11" fmla="*/ -1375 h 83"/>
                                <a:gd name="T12" fmla="+- 0 5588 5541"/>
                                <a:gd name="T13" fmla="*/ T12 w 96"/>
                                <a:gd name="T14" fmla="+- 0 -1294 -1376"/>
                                <a:gd name="T15" fmla="*/ -1294 h 83"/>
                              </a:gdLst>
                              <a:ahLst/>
                              <a:cxnLst>
                                <a:cxn ang="0">
                                  <a:pos x="T1" y="T3"/>
                                </a:cxn>
                                <a:cxn ang="0">
                                  <a:pos x="T5" y="T7"/>
                                </a:cxn>
                                <a:cxn ang="0">
                                  <a:pos x="T9" y="T11"/>
                                </a:cxn>
                                <a:cxn ang="0">
                                  <a:pos x="T13" y="T15"/>
                                </a:cxn>
                              </a:cxnLst>
                              <a:rect l="0" t="0" r="r" b="b"/>
                              <a:pathLst>
                                <a:path w="96" h="83">
                                  <a:moveTo>
                                    <a:pt x="47" y="82"/>
                                  </a:moveTo>
                                  <a:lnTo>
                                    <a:pt x="0" y="0"/>
                                  </a:lnTo>
                                  <a:lnTo>
                                    <a:pt x="96" y="1"/>
                                  </a:lnTo>
                                  <a:lnTo>
                                    <a:pt x="47" y="82"/>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48" name="Group 4620"/>
                        <wpg:cNvGrpSpPr>
                          <a:grpSpLocks/>
                        </wpg:cNvGrpSpPr>
                        <wpg:grpSpPr bwMode="auto">
                          <a:xfrm>
                            <a:off x="5541" y="-1376"/>
                            <a:ext cx="47" cy="83"/>
                            <a:chOff x="5541" y="-1376"/>
                            <a:chExt cx="47" cy="83"/>
                          </a:xfrm>
                        </wpg:grpSpPr>
                        <wps:wsp>
                          <wps:cNvPr id="4749" name="Freeform 4621"/>
                          <wps:cNvSpPr>
                            <a:spLocks/>
                          </wps:cNvSpPr>
                          <wps:spPr bwMode="auto">
                            <a:xfrm>
                              <a:off x="5541" y="-1376"/>
                              <a:ext cx="47" cy="83"/>
                            </a:xfrm>
                            <a:custGeom>
                              <a:avLst/>
                              <a:gdLst>
                                <a:gd name="T0" fmla="+- 0 5541 5541"/>
                                <a:gd name="T1" fmla="*/ T0 w 47"/>
                                <a:gd name="T2" fmla="+- 0 -1376 -1376"/>
                                <a:gd name="T3" fmla="*/ -1376 h 83"/>
                                <a:gd name="T4" fmla="+- 0 5588 5541"/>
                                <a:gd name="T5" fmla="*/ T4 w 47"/>
                                <a:gd name="T6" fmla="+- 0 -1294 -1376"/>
                                <a:gd name="T7" fmla="*/ -1294 h 83"/>
                              </a:gdLst>
                              <a:ahLst/>
                              <a:cxnLst>
                                <a:cxn ang="0">
                                  <a:pos x="T1" y="T3"/>
                                </a:cxn>
                                <a:cxn ang="0">
                                  <a:pos x="T5" y="T7"/>
                                </a:cxn>
                              </a:cxnLst>
                              <a:rect l="0" t="0" r="r" b="b"/>
                              <a:pathLst>
                                <a:path w="47" h="83">
                                  <a:moveTo>
                                    <a:pt x="0" y="0"/>
                                  </a:moveTo>
                                  <a:lnTo>
                                    <a:pt x="47" y="82"/>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0" name="Group 4618"/>
                        <wpg:cNvGrpSpPr>
                          <a:grpSpLocks/>
                        </wpg:cNvGrpSpPr>
                        <wpg:grpSpPr bwMode="auto">
                          <a:xfrm>
                            <a:off x="5589" y="-1509"/>
                            <a:ext cx="3" cy="132"/>
                            <a:chOff x="5589" y="-1509"/>
                            <a:chExt cx="3" cy="132"/>
                          </a:xfrm>
                        </wpg:grpSpPr>
                        <wps:wsp>
                          <wps:cNvPr id="4751" name="Freeform 4619"/>
                          <wps:cNvSpPr>
                            <a:spLocks/>
                          </wps:cNvSpPr>
                          <wps:spPr bwMode="auto">
                            <a:xfrm>
                              <a:off x="5589" y="-1509"/>
                              <a:ext cx="3" cy="132"/>
                            </a:xfrm>
                            <a:custGeom>
                              <a:avLst/>
                              <a:gdLst>
                                <a:gd name="T0" fmla="+- 0 5589 5589"/>
                                <a:gd name="T1" fmla="*/ T0 w 3"/>
                                <a:gd name="T2" fmla="+- 0 -1376 -1509"/>
                                <a:gd name="T3" fmla="*/ -1376 h 132"/>
                                <a:gd name="T4" fmla="+- 0 5592 5589"/>
                                <a:gd name="T5" fmla="*/ T4 w 3"/>
                                <a:gd name="T6" fmla="+- 0 -1509 -1509"/>
                                <a:gd name="T7" fmla="*/ -1509 h 132"/>
                              </a:gdLst>
                              <a:ahLst/>
                              <a:cxnLst>
                                <a:cxn ang="0">
                                  <a:pos x="T1" y="T3"/>
                                </a:cxn>
                                <a:cxn ang="0">
                                  <a:pos x="T5" y="T7"/>
                                </a:cxn>
                              </a:cxnLst>
                              <a:rect l="0" t="0" r="r" b="b"/>
                              <a:pathLst>
                                <a:path w="3" h="132">
                                  <a:moveTo>
                                    <a:pt x="0" y="133"/>
                                  </a:moveTo>
                                  <a:lnTo>
                                    <a:pt x="3"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2" name="Group 4616"/>
                        <wpg:cNvGrpSpPr>
                          <a:grpSpLocks/>
                        </wpg:cNvGrpSpPr>
                        <wpg:grpSpPr bwMode="auto">
                          <a:xfrm>
                            <a:off x="3531" y="-513"/>
                            <a:ext cx="82" cy="96"/>
                            <a:chOff x="3531" y="-513"/>
                            <a:chExt cx="82" cy="96"/>
                          </a:xfrm>
                        </wpg:grpSpPr>
                        <wps:wsp>
                          <wps:cNvPr id="4753" name="Freeform 4617"/>
                          <wps:cNvSpPr>
                            <a:spLocks/>
                          </wps:cNvSpPr>
                          <wps:spPr bwMode="auto">
                            <a:xfrm>
                              <a:off x="3531" y="-513"/>
                              <a:ext cx="82" cy="96"/>
                            </a:xfrm>
                            <a:custGeom>
                              <a:avLst/>
                              <a:gdLst>
                                <a:gd name="T0" fmla="+- 0 3613 3531"/>
                                <a:gd name="T1" fmla="*/ T0 w 82"/>
                                <a:gd name="T2" fmla="+- 0 -513 -513"/>
                                <a:gd name="T3" fmla="*/ -513 h 96"/>
                                <a:gd name="T4" fmla="+- 0 3531 3531"/>
                                <a:gd name="T5" fmla="*/ T4 w 82"/>
                                <a:gd name="T6" fmla="+- 0 -465 -513"/>
                                <a:gd name="T7" fmla="*/ -465 h 96"/>
                                <a:gd name="T8" fmla="+- 0 3613 3531"/>
                                <a:gd name="T9" fmla="*/ T8 w 82"/>
                                <a:gd name="T10" fmla="+- 0 -417 -513"/>
                                <a:gd name="T11" fmla="*/ -417 h 96"/>
                                <a:gd name="T12" fmla="+- 0 3613 3531"/>
                                <a:gd name="T13" fmla="*/ T12 w 82"/>
                                <a:gd name="T14" fmla="+- 0 -513 -513"/>
                                <a:gd name="T15" fmla="*/ -513 h 96"/>
                              </a:gdLst>
                              <a:ahLst/>
                              <a:cxnLst>
                                <a:cxn ang="0">
                                  <a:pos x="T1" y="T3"/>
                                </a:cxn>
                                <a:cxn ang="0">
                                  <a:pos x="T5" y="T7"/>
                                </a:cxn>
                                <a:cxn ang="0">
                                  <a:pos x="T9" y="T11"/>
                                </a:cxn>
                                <a:cxn ang="0">
                                  <a:pos x="T13" y="T15"/>
                                </a:cxn>
                              </a:cxnLst>
                              <a:rect l="0" t="0" r="r" b="b"/>
                              <a:pathLst>
                                <a:path w="82" h="96">
                                  <a:moveTo>
                                    <a:pt x="82" y="0"/>
                                  </a:moveTo>
                                  <a:lnTo>
                                    <a:pt x="0" y="48"/>
                                  </a:lnTo>
                                  <a:lnTo>
                                    <a:pt x="82" y="96"/>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54" name="Group 4614"/>
                        <wpg:cNvGrpSpPr>
                          <a:grpSpLocks/>
                        </wpg:cNvGrpSpPr>
                        <wpg:grpSpPr bwMode="auto">
                          <a:xfrm>
                            <a:off x="3531" y="-513"/>
                            <a:ext cx="82" cy="96"/>
                            <a:chOff x="3531" y="-513"/>
                            <a:chExt cx="82" cy="96"/>
                          </a:xfrm>
                        </wpg:grpSpPr>
                        <wps:wsp>
                          <wps:cNvPr id="4755" name="Freeform 4615"/>
                          <wps:cNvSpPr>
                            <a:spLocks/>
                          </wps:cNvSpPr>
                          <wps:spPr bwMode="auto">
                            <a:xfrm>
                              <a:off x="3531" y="-513"/>
                              <a:ext cx="82" cy="96"/>
                            </a:xfrm>
                            <a:custGeom>
                              <a:avLst/>
                              <a:gdLst>
                                <a:gd name="T0" fmla="+- 0 3531 3531"/>
                                <a:gd name="T1" fmla="*/ T0 w 82"/>
                                <a:gd name="T2" fmla="+- 0 -465 -513"/>
                                <a:gd name="T3" fmla="*/ -465 h 96"/>
                                <a:gd name="T4" fmla="+- 0 3613 3531"/>
                                <a:gd name="T5" fmla="*/ T4 w 82"/>
                                <a:gd name="T6" fmla="+- 0 -513 -513"/>
                                <a:gd name="T7" fmla="*/ -513 h 96"/>
                                <a:gd name="T8" fmla="+- 0 3613 3531"/>
                                <a:gd name="T9" fmla="*/ T8 w 82"/>
                                <a:gd name="T10" fmla="+- 0 -417 -513"/>
                                <a:gd name="T11" fmla="*/ -417 h 96"/>
                                <a:gd name="T12" fmla="+- 0 3531 3531"/>
                                <a:gd name="T13" fmla="*/ T12 w 82"/>
                                <a:gd name="T14" fmla="+- 0 -465 -513"/>
                                <a:gd name="T15" fmla="*/ -465 h 96"/>
                              </a:gdLst>
                              <a:ahLst/>
                              <a:cxnLst>
                                <a:cxn ang="0">
                                  <a:pos x="T1" y="T3"/>
                                </a:cxn>
                                <a:cxn ang="0">
                                  <a:pos x="T5" y="T7"/>
                                </a:cxn>
                                <a:cxn ang="0">
                                  <a:pos x="T9" y="T11"/>
                                </a:cxn>
                                <a:cxn ang="0">
                                  <a:pos x="T13" y="T15"/>
                                </a:cxn>
                              </a:cxnLst>
                              <a:rect l="0" t="0" r="r" b="b"/>
                              <a:pathLst>
                                <a:path w="82" h="96">
                                  <a:moveTo>
                                    <a:pt x="0" y="48"/>
                                  </a:moveTo>
                                  <a:lnTo>
                                    <a:pt x="82" y="0"/>
                                  </a:lnTo>
                                  <a:lnTo>
                                    <a:pt x="82" y="96"/>
                                  </a:lnTo>
                                  <a:lnTo>
                                    <a:pt x="0" y="48"/>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6" name="Group 4612"/>
                        <wpg:cNvGrpSpPr>
                          <a:grpSpLocks/>
                        </wpg:cNvGrpSpPr>
                        <wpg:grpSpPr bwMode="auto">
                          <a:xfrm>
                            <a:off x="3531" y="-513"/>
                            <a:ext cx="82" cy="48"/>
                            <a:chOff x="3531" y="-513"/>
                            <a:chExt cx="82" cy="48"/>
                          </a:xfrm>
                        </wpg:grpSpPr>
                        <wps:wsp>
                          <wps:cNvPr id="4757" name="Freeform 4613"/>
                          <wps:cNvSpPr>
                            <a:spLocks/>
                          </wps:cNvSpPr>
                          <wps:spPr bwMode="auto">
                            <a:xfrm>
                              <a:off x="3531" y="-513"/>
                              <a:ext cx="82" cy="48"/>
                            </a:xfrm>
                            <a:custGeom>
                              <a:avLst/>
                              <a:gdLst>
                                <a:gd name="T0" fmla="+- 0 3613 3531"/>
                                <a:gd name="T1" fmla="*/ T0 w 82"/>
                                <a:gd name="T2" fmla="+- 0 -513 -513"/>
                                <a:gd name="T3" fmla="*/ -513 h 48"/>
                                <a:gd name="T4" fmla="+- 0 3531 3531"/>
                                <a:gd name="T5" fmla="*/ T4 w 82"/>
                                <a:gd name="T6" fmla="+- 0 -465 -513"/>
                                <a:gd name="T7" fmla="*/ -465 h 48"/>
                              </a:gdLst>
                              <a:ahLst/>
                              <a:cxnLst>
                                <a:cxn ang="0">
                                  <a:pos x="T1" y="T3"/>
                                </a:cxn>
                                <a:cxn ang="0">
                                  <a:pos x="T5" y="T7"/>
                                </a:cxn>
                              </a:cxnLst>
                              <a:rect l="0" t="0" r="r" b="b"/>
                              <a:pathLst>
                                <a:path w="82" h="48">
                                  <a:moveTo>
                                    <a:pt x="82" y="0"/>
                                  </a:moveTo>
                                  <a:lnTo>
                                    <a:pt x="0" y="48"/>
                                  </a:lnTo>
                                </a:path>
                              </a:pathLst>
                            </a:custGeom>
                            <a:noFill/>
                            <a:ln w="9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58" name="Group 4610"/>
                        <wpg:cNvGrpSpPr>
                          <a:grpSpLocks/>
                        </wpg:cNvGrpSpPr>
                        <wpg:grpSpPr bwMode="auto">
                          <a:xfrm>
                            <a:off x="3613" y="-466"/>
                            <a:ext cx="132" cy="2"/>
                            <a:chOff x="3613" y="-466"/>
                            <a:chExt cx="132" cy="2"/>
                          </a:xfrm>
                        </wpg:grpSpPr>
                        <wps:wsp>
                          <wps:cNvPr id="4759" name="Freeform 4611"/>
                          <wps:cNvSpPr>
                            <a:spLocks/>
                          </wps:cNvSpPr>
                          <wps:spPr bwMode="auto">
                            <a:xfrm>
                              <a:off x="3613" y="-466"/>
                              <a:ext cx="132" cy="2"/>
                            </a:xfrm>
                            <a:custGeom>
                              <a:avLst/>
                              <a:gdLst>
                                <a:gd name="T0" fmla="+- 0 3613 3613"/>
                                <a:gd name="T1" fmla="*/ T0 w 132"/>
                                <a:gd name="T2" fmla="+- 0 -465 -466"/>
                                <a:gd name="T3" fmla="*/ -465 h 1"/>
                                <a:gd name="T4" fmla="+- 0 3745 3613"/>
                                <a:gd name="T5" fmla="*/ T4 w 132"/>
                                <a:gd name="T6" fmla="+- 0 -466 -466"/>
                                <a:gd name="T7" fmla="*/ -466 h 1"/>
                              </a:gdLst>
                              <a:ahLst/>
                              <a:cxnLst>
                                <a:cxn ang="0">
                                  <a:pos x="T1" y="T3"/>
                                </a:cxn>
                                <a:cxn ang="0">
                                  <a:pos x="T5" y="T7"/>
                                </a:cxn>
                              </a:cxnLst>
                              <a:rect l="0" t="0" r="r" b="b"/>
                              <a:pathLst>
                                <a:path w="132" h="1">
                                  <a:moveTo>
                                    <a:pt x="0" y="1"/>
                                  </a:moveTo>
                                  <a:lnTo>
                                    <a:pt x="132"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60" name="Group 4607"/>
                        <wpg:cNvGrpSpPr>
                          <a:grpSpLocks/>
                        </wpg:cNvGrpSpPr>
                        <wpg:grpSpPr bwMode="auto">
                          <a:xfrm>
                            <a:off x="8772" y="-3844"/>
                            <a:ext cx="190" cy="95"/>
                            <a:chOff x="8772" y="-3844"/>
                            <a:chExt cx="190" cy="95"/>
                          </a:xfrm>
                        </wpg:grpSpPr>
                        <wps:wsp>
                          <wps:cNvPr id="4761" name="Freeform 4609"/>
                          <wps:cNvSpPr>
                            <a:spLocks/>
                          </wps:cNvSpPr>
                          <wps:spPr bwMode="auto">
                            <a:xfrm>
                              <a:off x="8772" y="-3844"/>
                              <a:ext cx="190" cy="95"/>
                            </a:xfrm>
                            <a:custGeom>
                              <a:avLst/>
                              <a:gdLst>
                                <a:gd name="T0" fmla="+- 0 8772 8772"/>
                                <a:gd name="T1" fmla="*/ T0 w 190"/>
                                <a:gd name="T2" fmla="+- 0 -3749 -3844"/>
                                <a:gd name="T3" fmla="*/ -3749 h 95"/>
                                <a:gd name="T4" fmla="+- 0 8962 8772"/>
                                <a:gd name="T5" fmla="*/ T4 w 190"/>
                                <a:gd name="T6" fmla="+- 0 -3749 -3844"/>
                                <a:gd name="T7" fmla="*/ -3749 h 95"/>
                                <a:gd name="T8" fmla="+- 0 8848 8772"/>
                                <a:gd name="T9" fmla="*/ T8 w 190"/>
                                <a:gd name="T10" fmla="+- 0 -3844 -3844"/>
                                <a:gd name="T11" fmla="*/ -3844 h 95"/>
                              </a:gdLst>
                              <a:ahLst/>
                              <a:cxnLst>
                                <a:cxn ang="0">
                                  <a:pos x="T1" y="T3"/>
                                </a:cxn>
                                <a:cxn ang="0">
                                  <a:pos x="T5" y="T7"/>
                                </a:cxn>
                                <a:cxn ang="0">
                                  <a:pos x="T9" y="T11"/>
                                </a:cxn>
                              </a:cxnLst>
                              <a:rect l="0" t="0" r="r" b="b"/>
                              <a:pathLst>
                                <a:path w="190" h="95">
                                  <a:moveTo>
                                    <a:pt x="0" y="95"/>
                                  </a:moveTo>
                                  <a:lnTo>
                                    <a:pt x="190" y="95"/>
                                  </a:lnTo>
                                  <a:lnTo>
                                    <a:pt x="76"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62" name="Picture 460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1973" y="-3878"/>
                              <a:ext cx="7283" cy="3528"/>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4606" o:spid="_x0000_s1026" style="position:absolute;margin-left:98.65pt;margin-top:-193.9pt;width:364.15pt;height:176.4pt;z-index:-251150336;mso-position-horizontal-relative:page" coordorigin="1973,-3878" coordsize="7283,35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">
                <v:group id="Group 4696" o:spid="_x0000_s1027" style="position:absolute;left:4352;top:-2597;width:1745;height:306" coordorigin="4352,-2597" coordsize="1745,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dkOccAAADdAAAADwAAAGRycy9kb3ducmV2LnhtbESPT2vCQBTE7wW/w/KE&#10;3nQT26pEVxHR0oMI/gHx9sg+k2D2bciuSfz23YLQ4zAzv2Hmy86UoqHaFZYVxMMIBHFqdcGZgvNp&#10;O5iCcB5ZY2mZFDzJwXLRe5tjom3LB2qOPhMBwi5BBbn3VSKlS3My6Ia2Ig7ezdYGfZB1JnWNbYCb&#10;Uo6iaCwNFhwWcqxonVN6Pz6Mgu8W29VHvGl299v6eT197S+7mJR673erGQhPnf8Pv9o/WsHneDK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fdkOccAAADd&#10;AAAADwAAAAAAAAAAAAAAAACqAgAAZHJzL2Rvd25yZXYueG1sUEsFBgAAAAAEAAQA+gAAAJ4DAAAA&#10;AA==&#10;">
                  <v:shape id="Freeform 4697" o:spid="_x0000_s1028" style="position:absolute;left:4352;top:-2597;width:1745;height:306;visibility:visible;mso-wrap-style:square;v-text-anchor:top" coordsize="1745,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EsasUA&#10;AADdAAAADwAAAGRycy9kb3ducmV2LnhtbESPS2sCQRCE7wH/w9BCbnE2a9Rk4ygSEJKjmse12el9&#10;4E7PMtPqml+fCQRyLKrqK2q5HlynzhRi69nA/SQDRVx623Jt4P2wvXsEFQXZYueZDFwpwno1ulli&#10;Yf2Fd3TeS60ShGOBBhqRvtA6lg05jBPfEyev8sGhJBlqbQNeEtx1Os+yuXbYclposKeXhsrj/uQM&#10;sOSfx+nhbfFV1fmsKj+e8DuIMbfjYfMMSmiQ//Bf+9UaeJgvpvD7Jj0Bv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8SxqxQAAAN0AAAAPAAAAAAAAAAAAAAAAAJgCAABkcnMv&#10;ZG93bnJldi54bWxQSwUGAAAAAAQABAD1AAAAigMAAAAA&#10;" path="m,306r1745,l1745,,,,,306xe" filled="f" strokeweight=".26453mm">
                    <v:path arrowok="t" o:connecttype="custom" o:connectlocs="0,-2291;1745,-2291;1745,-2597;0,-2597;0,-2291" o:connectangles="0,0,0,0,0"/>
                  </v:shape>
                </v:group>
                <v:group id="Group 4694" o:spid="_x0000_s1029" style="position:absolute;left:4372;top:-2377;width:1703;height:2" coordorigin="4372,-2377" coordsize="17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JZ1scAAADdAAAADwAAAGRycy9kb3ducmV2LnhtbESPQWvCQBSE7wX/w/IK&#10;vdVN1EZJs4qILT2IoBaKt0f2mYRk34bsNon/vlso9DjMzDdMthlNI3rqXGVZQTyNQBDnVldcKPi8&#10;vD2vQDiPrLGxTAru5GCznjxkmGo78In6sy9EgLBLUUHpfZtK6fKSDLqpbYmDd7OdQR9kV0jd4RDg&#10;ppGzKEqkwYrDQokt7UrK6/O3UfA+4LCdx/v+UN929+vl5fh1iEmpp8dx+wrC0+j/w3/tD61gkSw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VJZ1scAAADd&#10;AAAADwAAAAAAAAAAAAAAAACqAgAAZHJzL2Rvd25yZXYueG1sUEsFBgAAAAAEAAQA+gAAAJ4DAAAA&#10;AA==&#10;">
                  <v:shape id="Freeform 4695" o:spid="_x0000_s1030" style="position:absolute;left:4372;top:-2377;width:1703;height:2;visibility:visible;mso-wrap-style:square;v-text-anchor:top" coordsize="17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tR8cA&#10;AADdAAAADwAAAGRycy9kb3ducmV2LnhtbESPT2sCMRTE74V+h/AKXqRmq1Zla5QiFQT14B/w+tg8&#10;N9tuXrabVHe/vRGEHoeZ+Q0znTe2FBeqfeFYwVsvAUGcOV1wruB4WL5OQPiArLF0TApa8jCfPT9N&#10;MdXuyju67EMuIoR9igpMCFUqpc8MWfQ9VxFH7+xqiyHKOpe6xmuE21L2k2QkLRYcFwxWtDCU/ez/&#10;rAK3PR13SXfztT4Pfk2rv7NF1W6U6rw0nx8gAjXhP/xor7SC4Wj8Dvc38QnI2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6bUfHAAAA3QAAAA8AAAAAAAAAAAAAAAAAmAIAAGRy&#10;cy9kb3ducmV2LnhtbFBLBQYAAAAABAAEAPUAAACMAwAAAAA=&#10;" path="m,l1703,e" filled="f" strokeweight=".19839mm">
                    <v:path arrowok="t" o:connecttype="custom" o:connectlocs="0,0;1703,0" o:connectangles="0,0"/>
                  </v:shape>
                </v:group>
                <v:group id="Group 4692" o:spid="_x0000_s1031" style="position:absolute;left:2735;top:-2471;width:1617;height:27" coordorigin="2735,-2471" coordsize="1617,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zGI6xgAAAN0A&#10;AAAPAAAAAAAAAAAAAAAAAKoCAABkcnMvZG93bnJldi54bWxQSwUGAAAAAAQABAD6AAAAnQMAAAAA&#10;">
                  <v:shape id="Freeform 4693" o:spid="_x0000_s1032" style="position:absolute;left:2735;top:-2471;width:1617;height:27;visibility:visible;mso-wrap-style:square;v-text-anchor:top" coordsize="161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srJsYA&#10;AADdAAAADwAAAGRycy9kb3ducmV2LnhtbESPQWvCQBSE7wX/w/IEb3WjiNHUVUpR2otQbVF6e2Rf&#10;k9Ts27C7mvjvu4LgcZiZb5jFqjO1uJDzlWUFo2ECgji3uuJCwffX5nkGwgdkjbVlUnAlD6tl72mB&#10;mbYt7+iyD4WIEPYZKihDaDIpfV6SQT+0DXH0fq0zGKJ0hdQO2wg3tRwnyVQarDgulNjQW0n5aX82&#10;ClJ3/fk8/PFmN15X79t5p9ujmys16HevLyACdeERvrc/tILJNE3h9iY+Abn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srJsYAAADdAAAADwAAAAAAAAAAAAAAAACYAgAAZHJz&#10;L2Rvd25yZXYueG1sUEsFBgAAAAAEAAQA9QAAAIsDAAAAAA==&#10;" path="m,l1617,27e" filled="f" strokeweight=".18186mm">
                    <v:path arrowok="t" o:connecttype="custom" o:connectlocs="0,-2471;1617,-2444" o:connectangles="0,0"/>
                  </v:shape>
                </v:group>
                <v:group id="Group 4690" o:spid="_x0000_s1033" style="position:absolute;left:4439;top:-3794;width:1595;height:307" coordorigin="4439,-3794" coordsize="1595,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9T08QAAADdAAAADwAAAGRycy9kb3ducmV2LnhtbERPy2rCQBTdF/oPwxXc&#10;1Un6SEt0FAlVXIjQWCjdXTLXJJi5EzJjHn/fWQhdHs57tRlNI3rqXG1ZQbyIQBAXVtdcKvg+754+&#10;QDiPrLGxTAomcrBZPz6sMNV24C/qc1+KEMIuRQWV920qpSsqMugWtiUO3MV2Bn2AXSl1h0MIN418&#10;jqJEGqw5NFTYUlZRcc1vRsF+wGH7En/2x+slm37Pb6efY0xKzWfjdgnC0+j/xXf3QSt4Td7D3P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B9T08QAAADdAAAA&#10;DwAAAAAAAAAAAAAAAACqAgAAZHJzL2Rvd25yZXYueG1sUEsFBgAAAAAEAAQA+gAAAJsDAAAAAA==&#10;">
                  <v:shape id="Freeform 4691" o:spid="_x0000_s1034" style="position:absolute;left:4439;top:-3794;width:1595;height:307;visibility:visible;mso-wrap-style:square;v-text-anchor:top" coordsize="1595,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CC08gA&#10;AADdAAAADwAAAGRycy9kb3ducmV2LnhtbESPT2vCQBTE74LfYXmCN90o0aapq0iLYAsemv6B3h7Z&#10;1ySYfRuya0z99G5B8DjMzG+Y1aY3teiodZVlBbNpBII4t7riQsHnx26SgHAeWWNtmRT8kYPNejhY&#10;Yartmd+py3whAoRdigpK75tUSpeXZNBNbUMcvF/bGvRBtoXULZ4D3NRyHkVLabDisFBiQ88l5cfs&#10;ZBSYt27+sl98ZV0Vv/5svy/5geNEqfGo3z6B8NT7e/jW3msF8fLhEf7fhCcg1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UILTyAAAAN0AAAAPAAAAAAAAAAAAAAAAAJgCAABk&#10;cnMvZG93bnJldi54bWxQSwUGAAAAAAQABAD1AAAAjQMAAAAA&#10;" path="m,307r1595,l1595,,,,,307xe" filled="f" strokeweight=".26453mm">
                    <v:path arrowok="t" o:connecttype="custom" o:connectlocs="0,-3487;1595,-3487;1595,-3794;0,-3794;0,-3487" o:connectangles="0,0,0,0,0"/>
                  </v:shape>
                </v:group>
                <v:group id="Group 4688" o:spid="_x0000_s1035" style="position:absolute;left:4460;top:-3573;width:1552;height:2" coordorigin="4460,-3573" coordsize="15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7wv8sQAAADdAAAA&#10;DwAAAAAAAAAAAAAAAACqAgAAZHJzL2Rvd25yZXYueG1sUEsFBgAAAAAEAAQA+gAAAJsDAAAAAA==&#10;">
                  <v:shape id="Freeform 4689" o:spid="_x0000_s1036" style="position:absolute;left:4460;top:-3573;width:1552;height:2;visibility:visible;mso-wrap-style:square;v-text-anchor:top" coordsize="15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nWE8UA&#10;AADdAAAADwAAAGRycy9kb3ducmV2LnhtbESP3YrCMBSE74V9h3AWvLOproh0jaKVBUUQtvtzfWjO&#10;NsXmpDRR69sbQdjLYWa+YRar3jbiQp2vHSsYJykI4tLpmisF318fozkIH5A1No5JwY08rJYvgwVm&#10;2l35ky5FqESEsM9QgQmhzaT0pSGLPnEtcfT+XGcxRNlVUnd4jXDbyEmazqTFmuOCwZZyQ+WpOFsF&#10;mKfF9Gd32q6Ph/3k7Zc259wYpYav/fodRKA+/Ief7Z1WMJ3Nx/B4E5+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OdYTxQAAAN0AAAAPAAAAAAAAAAAAAAAAAJgCAABkcnMv&#10;ZG93bnJldi54bWxQSwUGAAAAAAQABAD1AAAAigMAAAAA&#10;" path="m,l1552,e" filled="f" strokeweight=".19839mm">
                    <v:path arrowok="t" o:connecttype="custom" o:connectlocs="0,0;1552,0" o:connectangles="0,0"/>
                  </v:shape>
                </v:group>
                <v:group id="Group 4686" o:spid="_x0000_s1037" style="position:absolute;left:5224;top:-3487;width:12;height:890" coordorigin="5224,-3487" coordsize="12,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IUHsYAAADdAAAADwAAAGRycy9kb3ducmV2LnhtbESPT4vCMBTE7wt+h/AE&#10;b2ta3RWpRhFxxYMs+AfE26N5tsXmpTTZtn77jSB4HGbmN8x82ZlSNFS7wrKCeBiBIE6tLjhTcD79&#10;fE5BOI+ssbRMCh7kYLnofcwx0bblAzVHn4kAYZeggtz7KpHSpTkZdENbEQfvZmuDPsg6k7rGNsBN&#10;KUdRNJEGCw4LOVa0zim9H/+Mgm2L7Wocb5r9/bZ+XE/fv5d9TEoN+t1qBsJT59/hV3unFXxNpi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gIhQexgAAAN0A&#10;AAAPAAAAAAAAAAAAAAAAAKoCAABkcnMvZG93bnJldi54bWxQSwUGAAAAAAQABAD6AAAAnQMAAAAA&#10;">
                  <v:shape id="Freeform 4687" o:spid="_x0000_s1038" style="position:absolute;left:5224;top:-3487;width:12;height:890;visibility:visible;mso-wrap-style:square;v-text-anchor:top" coordsize="12,8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oCSMYA&#10;AADdAAAADwAAAGRycy9kb3ducmV2LnhtbESP0WrCQBRE3wX/YblC3+pGG6yNrqKBgC+lNfoBl+xt&#10;EszeDdk1Sfv13ULBx2FmzjDb/Wga0VPnassKFvMIBHFhdc2lgusle16DcB5ZY2OZFHyTg/1uOtli&#10;ou3AZ+pzX4oAYZeggsr7NpHSFRUZdHPbEgfvy3YGfZBdKXWHQ4CbRi6jaCUN1hwWKmwprai45Xej&#10;4CTd4jXNPs/jT5Z9HPPj/e09JqWeZuNhA8LT6B/h//ZJK4hX6xf4exOegN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oCSMYAAADdAAAADwAAAAAAAAAAAAAAAACYAgAAZHJz&#10;L2Rvd25yZXYueG1sUEsFBgAAAAAEAAQA9QAAAIsDAAAAAA==&#10;" path="m,890l12,e" filled="f" strokeweight=".18186mm">
                    <v:path arrowok="t" o:connecttype="custom" o:connectlocs="0,-2597;12,-3487" o:connectangles="0,0"/>
                  </v:shape>
                </v:group>
                <v:group id="Group 4684" o:spid="_x0000_s1039" style="position:absolute;left:7119;top:-2603;width:2094;height:306" coordorigin="7119,-2603" coordsize="2094,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hynxxgAAAN0A&#10;AAAPAAAAAAAAAAAAAAAAAKoCAABkcnMvZG93bnJldi54bWxQSwUGAAAAAAQABAD6AAAAnQMAAAAA&#10;">
                  <v:shape id="Freeform 4685" o:spid="_x0000_s1040" style="position:absolute;left:7119;top:-2603;width:2094;height:306;visibility:visible;mso-wrap-style:square;v-text-anchor:top" coordsize="2094,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Xg8cUA&#10;AADdAAAADwAAAGRycy9kb3ducmV2LnhtbESPQUvDQBSE74L/YXmCF7EbpcYmZltEELwIadT7I/tM&#10;gtm3cfe1Tf99VxB6HGbmG6bazG5Uewpx8GzgbpGBIm69Hbgz8PnxersCFQXZ4uiZDBwpwmZ9eVFh&#10;af2Bt7RvpFMJwrFEA73IVGod254cxoWfiJP37YNDSTJ02gY8JLgb9X2W5drhwGmhx4leemp/mp0z&#10;0Egdfh/91/FmquutLYr3djeLMddX8/MTKKFZzuH/9ps1sMxXD/D3Jj0BvT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eDxxQAAAN0AAAAPAAAAAAAAAAAAAAAAAJgCAABkcnMv&#10;ZG93bnJldi54bWxQSwUGAAAAAAQABAD1AAAAigMAAAAA&#10;" path="m,306r2094,l2094,,,,,306xe" filled="f" strokeweight=".26453mm">
                    <v:path arrowok="t" o:connecttype="custom" o:connectlocs="0,-2297;2094,-2297;2094,-2603;0,-2603;0,-2297" o:connectangles="0,0,0,0,0"/>
                  </v:shape>
                </v:group>
                <v:group id="Group 4682" o:spid="_x0000_s1041" style="position:absolute;left:7140;top:-2383;width:2052;height:2" coordorigin="7140,-2383" coordsize="20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GRIdxgAAAN0A&#10;AAAPAAAAAAAAAAAAAAAAAKoCAABkcnMvZG93bnJldi54bWxQSwUGAAAAAAQABAD6AAAAnQMAAAAA&#10;">
                  <v:shape id="Freeform 4683" o:spid="_x0000_s1042" style="position:absolute;left:7140;top:-2383;width:2052;height:2;visibility:visible;mso-wrap-style:square;v-text-anchor:top" coordsize="20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XsUA&#10;AADdAAAADwAAAGRycy9kb3ducmV2LnhtbESP3WoCMRSE7wt9h3AKvavZluLPapRtRfFGsFsf4LA5&#10;ZoObk2UT3fXtjVDo5TAz3zCL1eAacaUuWM8K3kcZCOLKa8tGwfF38zYFESKyxsYzKbhRgNXy+WmB&#10;ufY9/9C1jEYkCIccFdQxtrmUoarJYRj5ljh5J985jEl2RuoO+wR3jfzIsrF0aDkt1NjSd03Vubw4&#10;BeYwWxd6Zvnrtt9cysyaYrvulXp9GYo5iEhD/A//tXdawed4OoHH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6/9exQAAAN0AAAAPAAAAAAAAAAAAAAAAAJgCAABkcnMv&#10;ZG93bnJldi54bWxQSwUGAAAAAAQABAD1AAAAigMAAAAA&#10;" path="m,l2052,e" filled="f" strokeweight=".19839mm">
                    <v:path arrowok="t" o:connecttype="custom" o:connectlocs="0,0;2052,0" o:connectangles="0,0"/>
                  </v:shape>
                </v:group>
                <v:group id="Group 4680" o:spid="_x0000_s1043" style="position:absolute;left:6097;top:-2450;width:1023;height:6" coordorigin="6097,-2450" coordsize="102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coj9MQAAADdAAAA&#10;DwAAAAAAAAAAAAAAAACqAgAAZHJzL2Rvd25yZXYueG1sUEsFBgAAAAAEAAQA+gAAAJsDAAAAAA==&#10;">
                  <v:shape id="Freeform 4681" o:spid="_x0000_s1044" style="position:absolute;left:6097;top:-2450;width:1023;height:6;visibility:visible;mso-wrap-style:square;v-text-anchor:top" coordsize="10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uBPcYA&#10;AADdAAAADwAAAGRycy9kb3ducmV2LnhtbESPX2vCQBDE3wt+h2OFvtVLixWNniKCYF/a+gf7us2t&#10;SWpuL+S2Jv32nlDwcZiZ3zCzRecqdaEmlJ4NPA8SUMSZtyXnBg779dMYVBBki5VnMvBHARbz3sMM&#10;U+tb3tJlJ7mKEA4pGihE6lTrkBXkMAx8TRy9k28cSpRNrm2DbYS7Sr8kyUg7LDkuFFjTqqDsvPt1&#10;BiT7+lht3tr10Q9Z3s+vyx/+/jTmsd8tp6CEOrmH/9sba2A4Gk/g9iY+AT2/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ouBPcYAAADdAAAADwAAAAAAAAAAAAAAAACYAgAAZHJz&#10;L2Rvd25yZXYueG1sUEsFBgAAAAAEAAQA9QAAAIsDAAAAAA==&#10;" path="m,6l1022,e" filled="f" strokeweight=".18186mm">
                    <v:path arrowok="t" o:connecttype="custom" o:connectlocs="0,-2444;1022,-2450" o:connectangles="0,0"/>
                  </v:shape>
                </v:group>
                <v:group id="Group 4678" o:spid="_x0000_s1045" style="position:absolute;left:4597;top:-1004;width:1209;height:306" coordorigin="4597,-1004" coordsize="1209,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W5L8QAAADdAAAADwAAAGRycy9kb3ducmV2LnhtbERPy2rCQBTdF/oPwxXc&#10;1Un6CG10FAlVXIjQWCjdXTLXJJi5EzJjHn/fWQhdHs57tRlNI3rqXG1ZQbyIQBAXVtdcKvg+757e&#10;QTiPrLGxTAomcrBZPz6sMNV24C/qc1+KEMIuRQWV920qpSsqMugWtiUO3MV2Bn2AXSl1h0MIN418&#10;jqJEGqw5NFTYUlZRcc1vRsF+wGH7En/2x+slm37Pb6efY0xKzWfjdgnC0+j/xXf3QSt4TT7C/v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mW5L8QAAADdAAAA&#10;DwAAAAAAAAAAAAAAAACqAgAAZHJzL2Rvd25yZXYueG1sUEsFBgAAAAAEAAQA+gAAAJsDAAAAAA==&#10;">
                  <v:shape id="Freeform 4679" o:spid="_x0000_s1046" style="position:absolute;left:4597;top:-1004;width:1209;height:306;visibility:visible;mso-wrap-style:square;v-text-anchor:top" coordsize="1209,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fn8cA&#10;AADdAAAADwAAAGRycy9kb3ducmV2LnhtbESPT2vCQBTE7wW/w/IKvRTdxBb/RFcRacEeejAK8fjI&#10;PpPQ7Nu4u9X027uFQo/DzPyGWa5704orOd9YVpCOEhDEpdUNVwqOh/fhDIQPyBpby6TghzysV4OH&#10;JWba3nhP1zxUIkLYZ6igDqHLpPRlTQb9yHbE0TtbZzBE6SqpHd4i3LRynCQTabDhuFBjR9uayq/8&#10;2yig/IPnrju9tNP92+f2+VIUKRVKPT32mwWIQH34D/+1d1rB62Sewu+b+ATk6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fH5/HAAAA3QAAAA8AAAAAAAAAAAAAAAAAmAIAAGRy&#10;cy9kb3ducmV2LnhtbFBLBQYAAAAABAAEAPUAAACMAwAAAAA=&#10;" path="m,306r1209,l1209,,,,,306xe" filled="f" strokeweight=".26453mm">
                    <v:path arrowok="t" o:connecttype="custom" o:connectlocs="0,-698;1209,-698;1209,-1004;0,-1004;0,-698" o:connectangles="0,0,0,0,0"/>
                  </v:shape>
                </v:group>
                <v:group id="Group 4676" o:spid="_x0000_s1047" style="position:absolute;left:4618;top:-783;width:1167;height:2" coordorigin="4618,-783" coordsize="11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uCw8cAAADdAAAADwAAAGRycy9kb3ducmV2LnhtbESPT2vCQBTE7wW/w/KE&#10;3nQT24pGVxHR0oMI/gHx9sg+k2D2bciuSfz23YLQ4zAzv2Hmy86UoqHaFZYVxMMIBHFqdcGZgvNp&#10;O5iAcB5ZY2mZFDzJwXLRe5tjom3LB2qOPhMBwi5BBbn3VSKlS3My6Ia2Ig7ezdYGfZB1JnWNbYCb&#10;Uo6iaCwNFhwWcqxonVN6Pz6Mgu8W29VHvGl299v6eT197S+7mJR673erGQhPnf8Pv9o/WsHneDqC&#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fuCw8cAAADd&#10;AAAADwAAAAAAAAAAAAAAAACqAgAAZHJzL2Rvd25yZXYueG1sUEsFBgAAAAAEAAQA+gAAAJ4DAAAA&#10;AA==&#10;">
                  <v:shape id="Freeform 4677" o:spid="_x0000_s1048" style="position:absolute;left:4618;top:-783;width:1167;height:2;visibility:visible;mso-wrap-style:square;v-text-anchor:top" coordsize="11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54usYA&#10;AADdAAAADwAAAGRycy9kb3ducmV2LnhtbESPT2vCQBTE74LfYXlCL6Kb1hA1ukopDfboX8TbI/tM&#10;QrNvQ3bV9Nt3hUKPw8z8hlmuO1OLO7WusqzgdRyBIM6trrhQcDxkoxkI55E11pZJwQ85WK/6vSWm&#10;2j54R/e9L0SAsEtRQel9k0rp8pIMurFtiIN3ta1BH2RbSN3iI8BNLd+iKJEGKw4LJTb0UVL+vb8Z&#10;BadrEse3S5ZnbjM5T7fbaKgPn0q9DLr3BQhPnf8P/7W/tII4mU/g+SY8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54usYAAADdAAAADwAAAAAAAAAAAAAAAACYAgAAZHJz&#10;L2Rvd25yZXYueG1sUEsFBgAAAAAEAAQA9QAAAIsDAAAAAA==&#10;" path="m,l1167,e" filled="f" strokeweight=".19839mm">
                    <v:path arrowok="t" o:connecttype="custom" o:connectlocs="0,0;1167,0" o:connectangles="0,0"/>
                  </v:shape>
                </v:group>
                <v:group id="Group 4674" o:spid="_x0000_s1049" style="position:absolute;left:5202;top:-2291;width:22;height:1287" coordorigin="5202,-2291" coordsize="22,1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V6/LMcAAADdAAAADwAAAGRycy9kb3ducmV2LnhtbESPQWvCQBSE7wX/w/IK&#10;vdVN1AZNs4qILT2IoBaKt0f2mYRk34bsNon/vlso9DjMzDdMthlNI3rqXGVZQTyNQBDnVldcKPi8&#10;vD0vQTiPrLGxTAru5GCznjxkmGo78In6sy9EgLBLUUHpfZtK6fKSDLqpbYmDd7OdQR9kV0jd4RDg&#10;ppGzKEqkwYrDQokt7UrK6/O3UfA+4LCdx/v+UN929+vl5fh1iEmpp8dx+wrC0+j/w3/tD61gkaw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V6/LMcAAADd&#10;AAAADwAAAAAAAAAAAAAAAACqAgAAZHJzL2Rvd25yZXYueG1sUEsFBgAAAAAEAAQA+gAAAJ4DAAAA&#10;AA==&#10;">
                  <v:shape id="Freeform 4675" o:spid="_x0000_s1050" style="position:absolute;left:5202;top:-2291;width:22;height:1287;visibility:visible;mso-wrap-style:square;v-text-anchor:top" coordsize="22,12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ge38UA&#10;AADdAAAADwAAAGRycy9kb3ducmV2LnhtbESPwW7CMBBE70j9B2uRegOHllJIMahCKpQj0APHVbzE&#10;KfE6ig0kfD1GQuI4mpk3mum8saU4U+0LxwoG/QQEceZ0wbmCv91PbwzCB2SNpWNS0JKH+eylM8VU&#10;uwtv6LwNuYgQ9ikqMCFUqZQ+M2TR911FHL2Dqy2GKOtc6hovEW5L+ZYkI2mx4LhgsKKFoey4PVkF&#10;Ga3b5bvbr6tmtQjHz9PVmfZfqddu8/0FIlATnuFH+1crGI4mH3B/E5+A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aB7fxQAAAN0AAAAPAAAAAAAAAAAAAAAAAJgCAABkcnMv&#10;ZG93bnJldi54bWxQSwUGAAAAAAQABAD1AAAAigMAAAAA&#10;" path="m22,l,1287e" filled="f" strokeweight=".18186mm">
                    <v:path arrowok="t" o:connecttype="custom" o:connectlocs="22,-2291;0,-1004" o:connectangles="0,0"/>
                  </v:shape>
                </v:group>
                <v:group id="Group 4672" o:spid="_x0000_s1051" style="position:absolute;left:5744;top:-1373;width:96;height:84" coordorigin="5744,-1373" coordsize="96,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wITAxgAAAN0A&#10;AAAPAAAAAAAAAAAAAAAAAKoCAABkcnMvZG93bnJldi54bWxQSwUGAAAAAAQABAD6AAAAnQMAAAAA&#10;">
                  <v:shape id="Freeform 4673" o:spid="_x0000_s1052" style="position:absolute;left:5744;top:-1373;width:96;height:84;visibility:visible;mso-wrap-style:square;v-text-anchor:top" coordsize="96,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DyLMYA&#10;AADdAAAADwAAAGRycy9kb3ducmV2LnhtbESP3WrCQBCF7wu+wzIFb4purBJt6ipVFAoWitEHGLJj&#10;kpqdDdlVo0/fFQQvD+fn40znranEmRpXWlYw6EcgiDOrS84V7Hfr3gSE88gaK8uk4EoO5rPOyxQT&#10;bS+8pXPqcxFG2CWooPC+TqR0WUEGXd/WxME72MagD7LJpW7wEsZNJd+jKJYGSw6EAmtaFpQd05MJ&#10;XP22+Fkc0s1wGBv7uxncVrj8U6r72n59gvDU+mf40f7WCkbxxxjub8ITkL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DDyLMYAAADdAAAADwAAAAAAAAAAAAAAAACYAgAAZHJz&#10;L2Rvd25yZXYueG1sUEsFBgAAAAAEAAQA9QAAAIsDAAAAAA==&#10;" path="m,l46,83,96,2,,e" fillcolor="black" stroked="f">
                    <v:path arrowok="t" o:connecttype="custom" o:connectlocs="0,-1373;46,-1290;96,-1371;0,-1373" o:connectangles="0,0,0,0"/>
                  </v:shape>
                </v:group>
                <v:group id="Group 4670" o:spid="_x0000_s1053" style="position:absolute;left:5744;top:-1373;width:96;height:84" coordorigin="5744,-1373" coordsize="96,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O1KcQAAADdAAAADwAAAGRycy9kb3ducmV2LnhtbERPy2rCQBTdF/oPwxXc&#10;1Un6CG10FAlVXIjQWCjdXTLXJJi5EzJjHn/fWQhdHs57tRlNI3rqXG1ZQbyIQBAXVtdcKvg+757e&#10;QTiPrLGxTAomcrBZPz6sMNV24C/qc1+KEMIuRQWV920qpSsqMugWtiUO3MV2Bn2AXSl1h0MIN418&#10;jqJEGqw5NFTYUlZRcc1vRsF+wGH7En/2x+slm37Pb6efY0xKzWfjdgnC0+j/xXf3QSt4TT7C3P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BO1KcQAAADdAAAA&#10;DwAAAAAAAAAAAAAAAACqAgAAZHJzL2Rvd25yZXYueG1sUEsFBgAAAAAEAAQA+gAAAJsDAAAAAA==&#10;">
                  <v:shape id="Freeform 4671" o:spid="_x0000_s1054" style="position:absolute;left:5744;top:-1373;width:96;height:84;visibility:visible;mso-wrap-style:square;v-text-anchor:top" coordsize="96,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COdccA&#10;AADdAAAADwAAAGRycy9kb3ducmV2LnhtbESP3WrCQBSE7wu+w3KE3tWNUqRGN0H8KaVFpFHp7SF7&#10;mkSzZ0N2a+LbdwtCL4eZ+YZZpL2pxZVaV1lWMB5FIIhzqysuFBwP26cXEM4ja6wtk4IbOUiTwcMC&#10;Y207/qRr5gsRIOxiVFB638RSurwkg25kG+LgfdvWoA+yLaRusQtwU8tJFE2lwYrDQokNrUrKL9mP&#10;UeDtZv0R7b/y7Lzf3Hbdefz+ak9KPQ775RyEp97/h+/tN63geTqbwd+b8ARk8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gjnXHAAAA3QAAAA8AAAAAAAAAAAAAAAAAmAIAAGRy&#10;cy9kb3ducmV2LnhtbFBLBQYAAAAABAAEAPUAAACMAwAAAAA=&#10;" path="m46,83l,,96,2,46,83e" filled="f" strokeweight=".26453mm">
                    <v:path arrowok="t" o:connecttype="custom" o:connectlocs="46,-1290;0,-1373;96,-1371;46,-1290" o:connectangles="0,0,0,0"/>
                  </v:shape>
                </v:group>
                <v:group id="Group 4668" o:spid="_x0000_s1055" style="position:absolute;left:5744;top:-1373;width:46;height:84" coordorigin="5744,-1373" coordsize="46,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I4jNcQAAADdAAAA&#10;DwAAAAAAAAAAAAAAAACqAgAAZHJzL2Rvd25yZXYueG1sUEsFBgAAAAAEAAQA+gAAAJsDAAAAAA==&#10;">
                  <v:shape id="Freeform 4669" o:spid="_x0000_s1056" style="position:absolute;left:5744;top:-1373;width:46;height:84;visibility:visible;mso-wrap-style:square;v-text-anchor:top" coordsize="46,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dZxMQA&#10;AADdAAAADwAAAGRycy9kb3ducmV2LnhtbESP3WqDQBCF7wt5h2UCvWtWS0iLdRUJKZb0pkl9gKk7&#10;UYk7K+7G2LfvFgK5PJyfj5Pms+nFRKPrLCuIVxEI4trqjhsF1ff70ysI55E19pZJwS85yLPFQ4qJ&#10;tlc+0HT0jQgj7BJU0Ho/JFK6uiWDbmUH4uCd7GjQBzk2Uo94DeOml89RtJEGOw6EFgfatlSfjxcT&#10;uPvyk4e4/Kl2Fa8rd/HFV62VelzOxRsIT7O/h2/tD61g/RLF8P8mPAG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HWcTEAAAA3QAAAA8AAAAAAAAAAAAAAAAAmAIAAGRycy9k&#10;b3ducmV2LnhtbFBLBQYAAAAABAAEAPUAAACJAwAAAAA=&#10;" path="m,l46,83e" filled="f" strokeweight=".26453mm">
                    <v:path arrowok="t" o:connecttype="custom" o:connectlocs="0,-1373;46,-1290" o:connectangles="0,0"/>
                  </v:shape>
                </v:group>
                <v:group id="Group 4666" o:spid="_x0000_s1057" style="position:absolute;left:5792;top:-1505;width:2;height:132" coordorigin="5792,-1505"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AY2cYAAADdAAAADwAAAGRycy9kb3ducmV2LnhtbESPT2vCQBTE74LfYXmC&#10;t7qJf0t0FRGVHqRQLZTeHtlnEsy+Ddk1id++KxQ8DjPzG2a16UwpGqpdYVlBPIpAEKdWF5wp+L4c&#10;3t5BOI+ssbRMCh7kYLPu91aYaNvyFzVnn4kAYZeggtz7KpHSpTkZdCNbEQfvamuDPsg6k7rGNsBN&#10;KcdRNJcGCw4LOVa0yym9ne9GwbHFdjuJ983pdt09fi+zz59TTEoNB912CcJT51/h//aHVjBdRG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7EBjZxgAAAN0A&#10;AAAPAAAAAAAAAAAAAAAAAKoCAABkcnMvZG93bnJldi54bWxQSwUGAAAAAAQABAD6AAAAnQMAAAAA&#10;">
                  <v:shape id="Freeform 4667" o:spid="_x0000_s1058" style="position:absolute;left:5792;top:-1505;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ClcsYA&#10;AADdAAAADwAAAGRycy9kb3ducmV2LnhtbESPT4vCMBTE74LfITzBi2jqH+xSjaKCsKAe1IVlb4/m&#10;2Rabl9JE2/32mwXB4zAzv2GW69aU4km1KywrGI8iEMSp1QVnCr6u++EHCOeRNZaWScEvOVivup0l&#10;Jto2fKbnxWciQNglqCD3vkqkdGlOBt3IVsTBu9naoA+yzqSusQlwU8pJFM2lwYLDQo4V7XJK75eH&#10;UXA8HCZmm32f4pR/7LaJH82UBkr1e+1mAcJT69/hV/tTK5jF0RT+34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ClcsYAAADdAAAADwAAAAAAAAAAAAAAAACYAgAAZHJz&#10;L2Rvd25yZXYueG1sUEsFBgAAAAAEAAQA9QAAAIsDAAAAAA==&#10;" path="m,133l2,e" filled="f" strokeweight=".18186mm">
                    <v:path arrowok="t" o:connecttype="custom" o:connectlocs="0,-1372;2,-1505" o:connectangles="0,0"/>
                  </v:shape>
                </v:group>
                <v:group id="Group 4664" o:spid="_x0000_s1059" style="position:absolute;left:6668;top:-2088;width:94;height:88" coordorigin="6668,-2088" coordsize="9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UlNsYAAADdAAAADwAAAGRycy9kb3ducmV2LnhtbESPQWvCQBSE74X+h+UV&#10;etNNqraSuoqIigcpNAri7ZF9JsHs25DdJvHfu4LQ4zAz3zCzRW8q0VLjSssK4mEEgjizuuRcwfGw&#10;GUxBOI+ssbJMCm7kYDF/fZlhom3Hv9SmPhcBwi5BBYX3dSKlywoy6Ia2Jg7exTYGfZBNLnWDXYCb&#10;Sn5E0ac0WHJYKLCmVUHZNf0zCrYddstRvG7318vqdj5Mfk77mJR6f+uX3yA89f4//GzvtILxVzS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tSU2xgAAAN0A&#10;AAAPAAAAAAAAAAAAAAAAAKoCAABkcnMvZG93bnJldi54bWxQSwUGAAAAAAQABAD6AAAAnQMAAAAA&#10;">
                  <v:shape id="Freeform 4665" o:spid="_x0000_s1060" style="position:absolute;left:6668;top:-2088;width:94;height:88;visibility:visible;mso-wrap-style:square;v-text-anchor:top" coordsize="9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UREsQA&#10;AADdAAAADwAAAGRycy9kb3ducmV2LnhtbESPUWvCMBSF3wf7D+EOfBkzrWxOqlG0IOvjdPsBl+ba&#10;FpubmkQb//0yGOzxcM75Dme1iaYXN3K+s6wgn2YgiGurO24UfH/tXxYgfEDW2FsmBXfysFk/Pqyw&#10;0HbkA92OoREJwr5ABW0IQyGlr1sy6Kd2IE7eyTqDIUnXSO1wTHDTy1mWzaXBjtNCiwOVLdXn49Uo&#10;+Ijz55yqssov0pW78RBi+amVmjzF7RJEoBj+w3/tSit4fc/e4PdNegJ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FERLEAAAA3QAAAA8AAAAAAAAAAAAAAAAAmAIAAGRycy9k&#10;b3ducmV2LnhtbFBLBQYAAAAABAAEAPUAAACJAwAAAAA=&#10;" path="m93,l,13,59,88,93,e" fillcolor="black" stroked="f">
                    <v:path arrowok="t" o:connecttype="custom" o:connectlocs="93,-2088;0,-2075;59,-2000;93,-2088" o:connectangles="0,0,0,0"/>
                  </v:shape>
                </v:group>
                <v:group id="Group 4662" o:spid="_x0000_s1061" style="position:absolute;left:6668;top:-2088;width:94;height:88" coordorigin="6668,-2088" coordsize="9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se2scAAADdAAAADwAAAGRycy9kb3ducmV2LnhtbESPQWvCQBSE74L/YXlC&#10;b3UTa22JWUVEpQcpVAvF2yP7TEKyb0N2TeK/7xYKHoeZ+YZJ14OpRUetKy0riKcRCOLM6pJzBd/n&#10;/fM7COeRNdaWScGdHKxX41GKibY9f1F38rkIEHYJKii8bxIpXVaQQTe1DXHwrrY16INsc6lb7APc&#10;1HIWRQtpsOSwUGBD24Ky6nQzCg499puXeNcdq+v2fjm/fv4cY1LqaTJsliA8Df4R/m9/aAXzt2g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Cse2scAAADd&#10;AAAADwAAAAAAAAAAAAAAAACqAgAAZHJzL2Rvd25yZXYueG1sUEsFBgAAAAAEAAQA+gAAAJ4DAAAA&#10;AA==&#10;">
                  <v:shape id="Freeform 4663" o:spid="_x0000_s1062" style="position:absolute;left:6668;top:-2088;width:94;height:88;visibility:visible;mso-wrap-style:square;v-text-anchor:top" coordsize="9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n6UcUA&#10;AADdAAAADwAAAGRycy9kb3ducmV2LnhtbESPQWsCMRSE7wX/Q3hCbzWxiCtbo4hFENpLtwXp7bF5&#10;3YRuXtZN1NVf3xQKPQ4z8w2zXA++FWfqowusYTpRIIjrYBw3Gj7edw8LEDEhG2wDk4YrRVivRndL&#10;LE248Budq9SIDOFYogabUldKGWtLHuMkdMTZ+wq9x5Rl30jT4yXDfSsflZpLj47zgsWOtpbq7+rk&#10;Najb9Fke5sHLjTuiqwr7+vkyaH0/HjZPIBIN6T/8194bDbNCFfD7Jj8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GfpRxQAAAN0AAAAPAAAAAAAAAAAAAAAAAJgCAABkcnMv&#10;ZG93bnJldi54bWxQSwUGAAAAAAQABAD1AAAAigMAAAAA&#10;" path="m93,l59,88,,13,93,e" filled="f" strokeweight=".26453mm">
                    <v:path arrowok="t" o:connecttype="custom" o:connectlocs="93,-2088;59,-2000;0,-2075;93,-2088" o:connectangles="0,0,0,0"/>
                  </v:shape>
                </v:group>
                <v:group id="Group 4660" o:spid="_x0000_s1063" style="position:absolute;left:6744;top:-2088;width:2;height:88" coordorigin="6744,-2088" coordsize="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gvM8QAAADdAAAA&#10;DwAAAAAAAAAAAAAAAACqAgAAZHJzL2Rvd25yZXYueG1sUEsFBgAAAAAEAAQA+gAAAJsDAAAAAA==&#10;">
                  <v:shape id="Freeform 4661" o:spid="_x0000_s1064" style="position:absolute;left:6744;top:-2088;width:2;height:88;visibility:visible;mso-wrap-style:square;v-text-anchor:top" coordsize="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dYSscA&#10;AADdAAAADwAAAGRycy9kb3ducmV2LnhtbESP3WrCQBSE7wXfYTkFb0Q3VqsxdZUiiLVQ/Gkf4JA9&#10;JtHs2ZBdNb59Vyh4OczMN8xs0ZhSXKl2hWUFg34Egji1uuBMwe/PqheDcB5ZY2mZFNzJwWLebs0w&#10;0fbGe7oefCYChF2CCnLvq0RKl+Zk0PVtRRy8o60N+iDrTOoabwFuSvkaRWNpsOCwkGNFy5zS8+Fi&#10;FEzd8Stef6fD3el82naLeDPqvm2U6rw0H+8gPDX+Gf5vf2oFo0k0hceb8ATk/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3WErHAAAA3QAAAA8AAAAAAAAAAAAAAAAAmAIAAGRy&#10;cy9kb3ducmV2LnhtbFBLBQYAAAAABAAEAPUAAACMAwAAAAA=&#10;" path="m,l,88e" filled="f" strokeweight=".61172mm">
                    <v:path arrowok="t" o:connecttype="custom" o:connectlocs="0,-2088;0,-2000" o:connectangles="0,0"/>
                  </v:shape>
                </v:group>
                <v:group id="Group 4658" o:spid="_x0000_s1065" style="position:absolute;left:6593;top:-2037;width:104;height:82" coordorigin="6593,-2037" coordsize="10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Ve16MQAAADdAAAA&#10;DwAAAAAAAAAAAAAAAACqAgAAZHJzL2Rvd25yZXYueG1sUEsFBgAAAAAEAAQA+gAAAJsDAAAAAA==&#10;">
                  <v:shape id="Freeform 4659" o:spid="_x0000_s1066" style="position:absolute;left:6593;top:-2037;width:104;height:82;visibility:visible;mso-wrap-style:square;v-text-anchor:top" coordsize="10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hJvMYA&#10;AADdAAAADwAAAGRycy9kb3ducmV2LnhtbESPQWvCQBSE74X+h+UVequbtGmV6EZKqZCLB7UI3h7Z&#10;ZxLMvk2yW5P8+65Q8DjMzDfMaj2aRlypd7VlBfEsAkFcWF1zqeDnsHlZgHAeWWNjmRRM5GCdPT6s&#10;MNV24B1d974UAcIuRQWV920qpSsqMuhmtiUO3tn2Bn2QfSl1j0OAm0a+RtGHNFhzWKiwpa+Kisv+&#10;1yjw26Q7de/lm91MR7fLv5NzZ6xSz0/j5xKEp9Hfw//tXCtI5nEMtzfhCcj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ThJvMYAAADdAAAADwAAAAAAAAAAAAAAAACYAgAAZHJz&#10;L2Rvd25yZXYueG1sUEsFBgAAAAAEAAQA9QAAAIsDAAAAAA==&#10;" path="m104,l,81e" filled="f" strokeweight=".18186mm">
                    <v:path arrowok="t" o:connecttype="custom" o:connectlocs="104,-2037;0,-1956" o:connectangles="0,0"/>
                  </v:shape>
                </v:group>
                <v:group id="Group 4656" o:spid="_x0000_s1067" style="position:absolute;left:5806;top:-2297;width:1836;height:1446" coordorigin="5806,-2297" coordsize="1836,1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mOBMYAAADdAAAADwAAAGRycy9kb3ducmV2LnhtbESPT2vCQBTE74LfYXmC&#10;t7qJf0t0FRGVHqRQLZTeHtlnEsy+Ddk1id++KxQ8DjPzG2a16UwpGqpdYVlBPIpAEKdWF5wp+L4c&#10;3t5BOI+ssbRMCh7kYLPu91aYaNvyFzVnn4kAYZeggtz7KpHSpTkZdCNbEQfvamuDPsg6k7rGNsBN&#10;KcdRNJcGCw4LOVa0yym9ne9GwbHFdjuJ983pdt09fi+zz59TTEoNB912CcJT51/h//aHVjBdxG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Y4ExgAAAN0A&#10;AAAPAAAAAAAAAAAAAAAAAKoCAABkcnMvZG93bnJldi54bWxQSwUGAAAAAAQABAD6AAAAnQMAAAAA&#10;">
                  <v:shape id="Freeform 4657" o:spid="_x0000_s1068" style="position:absolute;left:5806;top:-2297;width:1836;height:1446;visibility:visible;mso-wrap-style:square;v-text-anchor:top" coordsize="1836,14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aKsMA&#10;AADdAAAADwAAAGRycy9kb3ducmV2LnhtbESPT4vCMBTE78J+h/AWvGmqKyrVKIuwsAdBrF68PZrX&#10;P2zyUppsW7+9EQSPw8z8htnuB2tER62vHSuYTRMQxLnTNZcKrpefyRqED8gajWNScCcP+93HaIup&#10;dj2fqctCKSKEfYoKqhCaVEqfV2TRT11DHL3CtRZDlG0pdYt9hFsj50mylBZrjgsVNnSoKP/L/q2C&#10;Y38y16RZFVTcOn3PDZY+Q6XGn8P3BkSgIbzDr/avVrBYzb7g+SY+Ab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aKsMAAADdAAAADwAAAAAAAAAAAAAAAACYAgAAZHJzL2Rv&#10;d25yZXYueG1sUEsFBgAAAAAEAAQA9QAAAIgDAAAAAA==&#10;" path="m,1446l1836,e" filled="f" strokeweight=".18186mm">
                    <v:path arrowok="t" o:connecttype="custom" o:connectlocs="0,-851;1836,-2297" o:connectangles="0,0"/>
                  </v:shape>
                </v:group>
                <v:group id="Group 4654" o:spid="_x0000_s1069" style="position:absolute;left:2015;top:-999;width:1140;height:307" coordorigin="2015,-999"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yz68YAAADdAAAADwAAAGRycy9kb3ducmV2LnhtbESPQWvCQBSE74X+h+UV&#10;etNNqraSuoqIigcpNAri7ZF9JsHs25DdJvHfu4LQ4zAz3zCzRW8q0VLjSssK4mEEgjizuuRcwfGw&#10;GUxBOI+ssbJMCm7kYDF/fZlhom3Hv9SmPhcBwi5BBYX3dSKlywoy6Ia2Jg7exTYGfZBNLnWDXYCb&#10;Sn5E0ac0WHJYKLCmVUHZNf0zCrYddstRvG7318vqdj5Mfk77mJR6f+uX3yA89f4//GzvtILxVzy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bLPrxgAAAN0A&#10;AAAPAAAAAAAAAAAAAAAAAKoCAABkcnMvZG93bnJldi54bWxQSwUGAAAAAAQABAD6AAAAnQMAAAAA&#10;">
                  <v:shape id="Freeform 4655" o:spid="_x0000_s1070" style="position:absolute;left:2015;top:-999;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Imm8UA&#10;AADdAAAADwAAAGRycy9kb3ducmV2LnhtbESPQWsCMRSE70L/Q3iF3jTRqpXVKEUplB4UrRdvj81z&#10;s3Tzsmyi7v57UxA8DjPzDbNYta4SV2pC6VnDcKBAEOfelFxoOP5+9WcgQkQ2WHkmDR0FWC1fegvM&#10;jL/xnq6HWIgE4ZChBhtjnUkZcksOw8DXxMk7+8ZhTLIppGnwluCukiOlptJhyWnBYk1rS/nf4eI0&#10;uDxUp1iv1WZmd53q3mn/s71o/fbafs5BRGrjM/xofxsN44/hBP7fpCc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siabxQAAAN0AAAAPAAAAAAAAAAAAAAAAAJgCAABkcnMv&#10;ZG93bnJldi54bWxQSwUGAAAAAAQABAD1AAAAigMAAAAA&#10;" path="m,308r1140,l1140,,,,,308xe" filled="f" strokeweight=".26453mm">
                    <v:path arrowok="t" o:connecttype="custom" o:connectlocs="0,-691;1140,-691;1140,-999;0,-999;0,-691" o:connectangles="0,0,0,0,0"/>
                  </v:shape>
                </v:group>
                <v:group id="Group 4652" o:spid="_x0000_s1071" style="position:absolute;left:2095;top:-778;width:979;height:2" coordorigin="2095,-778" coordsize="9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KIB8cAAADdAAAADwAAAGRycy9kb3ducmV2LnhtbESPQWvCQBSE74L/YXlC&#10;b3UTa22JWUVEpQcpVAvF2yP7TEKyb0N2TeK/7xYKHoeZ+YZJ14OpRUetKy0riKcRCOLM6pJzBd/n&#10;/fM7COeRNdaWScGdHKxX41GKibY9f1F38rkIEHYJKii8bxIpXVaQQTe1DXHwrrY16INsc6lb7APc&#10;1HIWRQtpsOSwUGBD24Ky6nQzCg499puXeNcdq+v2fjm/fv4cY1LqaTJsliA8Df4R/m9/aAXzt3g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fKIB8cAAADd&#10;AAAADwAAAAAAAAAAAAAAAACqAgAAZHJzL2Rvd25yZXYueG1sUEsFBgAAAAAEAAQA+gAAAJ4DAAAA&#10;AA==&#10;">
                  <v:shape id="Freeform 4653" o:spid="_x0000_s1072" style="position:absolute;left:2095;top:-778;width:979;height:2;visibility:visible;mso-wrap-style:square;v-text-anchor:top" coordsize="9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jbBsYA&#10;AADdAAAADwAAAGRycy9kb3ducmV2LnhtbESPQWsCMRSE74L/ITyhN81aSpWtUcRSKEgPXYX2+Jq8&#10;7i7dvCxJdl399Y0geBxm5htmtRlsI3ryoXasYD7LQBBrZ2ouFRwPb9MliBCRDTaOScGZAmzW49EK&#10;c+NO/El9EUuRIBxyVFDF2OZSBl2RxTBzLXHyfp23GJP0pTQeTwluG/mYZc/SYs1pocKWdhXpv6Kz&#10;Cr4PxQWzLuz7j+5yrOnrR79qr9TDZNi+gIg0xHv41n43Cp4W8wVc36QnI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ojbBsYAAADdAAAADwAAAAAAAAAAAAAAAACYAgAAZHJz&#10;L2Rvd25yZXYueG1sUEsFBgAAAAAEAAQA9QAAAIsDAAAAAA==&#10;" path="m,l979,e" filled="f" strokeweight=".19839mm">
                    <v:path arrowok="t" o:connecttype="custom" o:connectlocs="0,0;979,0" o:connectangles="0,0"/>
                  </v:shape>
                </v:group>
                <v:group id="Group 4650" o:spid="_x0000_s1073" style="position:absolute;left:3350;top:-1252;width:149;height:122" coordorigin="3350,-1252" coordsize="149,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G57sQAAADdAAAA&#10;DwAAAAAAAAAAAAAAAACqAgAAZHJzL2Rvd25yZXYueG1sUEsFBgAAAAAEAAQA+gAAAJsDAAAAAA==&#10;">
                  <v:shape id="Freeform 4651" o:spid="_x0000_s1074" style="position:absolute;left:3350;top:-1252;width:149;height:122;visibility:visible;mso-wrap-style:square;v-text-anchor:top" coordsize="149,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DSAMUA&#10;AADdAAAADwAAAGRycy9kb3ducmV2LnhtbESPQWsCMRSE74X+h/AKvdWsUqyuRhFBkNZLV0G8PTbP&#10;3W03LyFJ3bW/3hQKHoeZ+YaZL3vTigv50FhWMBxkIIhLqxuuFBz2m5cJiBCRNbaWScGVAiwXjw9z&#10;zLXt+JMuRaxEgnDIUUEdo8ulDGVNBsPAOuLkna03GJP0ldQeuwQ3rRxl2VgabDgt1OhoXVP5XfwY&#10;BR+nLyw6t7X0O+b+6N+v3u0KpZ6f+tUMRKQ+3sP/7a1W8Po2nMLfm/Q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YNIAxQAAAN0AAAAPAAAAAAAAAAAAAAAAAJgCAABkcnMv&#10;ZG93bnJldi54bWxQSwUGAAAAAAQABAD1AAAAigMAAAAA&#10;" path="m147,l,121r149,1e" filled="f" strokeweight=".18186mm">
                    <v:path arrowok="t" o:connecttype="custom" o:connectlocs="147,-1252;0,-1131;149,-1130" o:connectangles="0,0,0"/>
                  </v:shape>
                </v:group>
                <v:group id="Group 4648" o:spid="_x0000_s1075" style="position:absolute;left:2585;top:-2444;width:1767;height:1446" coordorigin="2585,-2444" coordsize="1767,1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t/VcQAAADdAAAADwAAAGRycy9kb3ducmV2LnhtbERPy2rCQBTdF/yH4Qrd&#10;1UliX0RHCWKLCxGaFIq7S+aaBDN3QmaaxL/vLIQuD+e93k6mFQP1rrGsIF5EIIhLqxuuFHwXH0/v&#10;IJxH1thaJgU3crDdzB7WmGo78hcNua9ECGGXooLa+y6V0pU1GXQL2xEH7mJ7gz7AvpK6xzGEm1Ym&#10;UfQqDTYcGmrsaFdTec1/jYLPEcdsGe+H4/Wyu52Ll9PPMSalHudTtgLhafL/4rv7oBU8vyVhf3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t/VcQAAADdAAAA&#10;DwAAAAAAAAAAAAAAAACqAgAAZHJzL2Rvd25yZXYueG1sUEsFBgAAAAAEAAQA+gAAAJsDAAAAAA==&#10;">
                  <v:shape id="Freeform 4649" o:spid="_x0000_s1076" style="position:absolute;left:2585;top:-2444;width:1767;height:1446;visibility:visible;mso-wrap-style:square;v-text-anchor:top" coordsize="1767,14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YCXsMA&#10;AADdAAAADwAAAGRycy9kb3ducmV2LnhtbESPT2sCMRTE7wW/Q3hCbzWrXbSsRtHCgj3659DjI3nu&#10;LiYvS5Lq9ts3BcHjMDO/YVabwVlxoxA7zwqmkwIEsfam40bB+VS/fYCICdmg9UwKfinCZj16WWFl&#10;/J0PdDumRmQIxwoVtCn1lZRRt+QwTnxPnL2LDw5TlqGRJuA9w52Vs6KYS4cd54UWe/psSV+PP05B&#10;XV6/aAjWvu84sdPNvtT1t1Kv42G7BJFoSM/wo703CsrFbAr/b/IT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DYCXsMAAADdAAAADwAAAAAAAAAAAAAAAACYAgAAZHJzL2Rv&#10;d25yZXYueG1sUEsFBgAAAAAEAAQA9QAAAIgDAAAAAA==&#10;" path="m1767,l,1445e" filled="f" strokeweight=".18186mm">
                    <v:path arrowok="t" o:connecttype="custom" o:connectlocs="1767,-2444;0,-999" o:connectangles="0,0"/>
                  </v:shape>
                </v:group>
                <v:group id="Group 4646" o:spid="_x0000_s1077" style="position:absolute;left:3155;top:-851;width:1443;height:7" coordorigin="3155,-851" coordsize="144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VEucYAAADdAAAADwAAAGRycy9kb3ducmV2LnhtbESPQWvCQBSE74X+h+UV&#10;vOkmsbaSuopILR5EUAvF2yP7TILZtyG7JvHfu4LQ4zAz3zCzRW8q0VLjSssK4lEEgjizuuRcwe9x&#10;PZyCcB5ZY2WZFNzIwWL++jLDVNuO99QefC4ChF2KCgrv61RKlxVk0I1sTRy8s20M+iCbXOoGuwA3&#10;lUyi6EMaLDksFFjTqqDscrgaBT8ddstx/N1uL+fV7XSc7P62MSk1eOuXXyA89f4//GxvtIL3zyS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pUS5xgAAAN0A&#10;AAAPAAAAAAAAAAAAAAAAAKoCAABkcnMvZG93bnJldi54bWxQSwUGAAAAAAQABAD6AAAAnQMAAAAA&#10;">
                  <v:shape id="Freeform 4647" o:spid="_x0000_s1078" style="position:absolute;left:3155;top:-851;width:1443;height:7;visibility:visible;mso-wrap-style:square;v-text-anchor:top" coordsize="144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GQ7MgA&#10;AADdAAAADwAAAGRycy9kb3ducmV2LnhtbESPQWvCQBSE70L/w/IKXqRuoqIldQ1tQSiK2Nra8zP7&#10;TEKzb0N2jfHfdwXB4zAz3zDztDOVaKlxpWUF8TACQZxZXXKu4Od7+fQMwnlkjZVlUnAhB+nioTfH&#10;RNszf1G787kIEHYJKii8rxMpXVaQQTe0NXHwjrYx6INscqkbPAe4qeQoiqbSYMlhocCa3gvK/nYn&#10;o+CwXceTw6dpx4P96nfmN/vjW71Uqv/Yvb6A8NT5e/jW/tAKJrPRGK5vwhOQi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IkZDsyAAAAN0AAAAPAAAAAAAAAAAAAAAAAJgCAABk&#10;cnMvZG93bnJldi54bWxQSwUGAAAAAAQABAD1AAAAjQMAAAAA&#10;" path="m1442,l,6e" filled="f" strokeweight=".18186mm">
                    <v:path arrowok="t" o:connecttype="custom" o:connectlocs="1442,-851;0,-845" o:connectangles="0,0"/>
                  </v:shape>
                </v:group>
                <v:group id="Group 4644" o:spid="_x0000_s1079" style="position:absolute;left:8166;top:-3367;width:523;height:764" coordorigin="8166,-3367" coordsize="523,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B5VscAAADdAAAADwAAAGRycy9kb3ducmV2LnhtbESPT2vCQBTE70K/w/IK&#10;vdVN/NNKdBURWzyI0FgQb4/sMwlm34bsNonf3hUKHoeZ+Q2zWPWmEi01rrSsIB5GIIgzq0vOFfwe&#10;v95nIJxH1lhZJgU3crBavgwWmGjb8Q+1qc9FgLBLUEHhfZ1I6bKCDLqhrYmDd7GNQR9kk0vdYBfg&#10;ppKjKPqQBksOCwXWtCkou6Z/RsF3h916HG/b/fWyuZ2P08NpH5NSb6/9eg7CU++f4f/2TiuYfI4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AB5VscAAADd&#10;AAAADwAAAAAAAAAAAAAAAACqAgAAZHJzL2Rvd25yZXYueG1sUEsFBgAAAAAEAAQA+gAAAJ4DAAAA&#10;AA==&#10;">
                  <v:shape id="Freeform 4645" o:spid="_x0000_s1080" style="position:absolute;left:8166;top:-3367;width:523;height:764;visibility:visible;mso-wrap-style:square;v-text-anchor:top" coordsize="523,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W4eMQA&#10;AADdAAAADwAAAGRycy9kb3ducmV2LnhtbESP0WrCQBRE3wv+w3IF3+pG0TZN3QRRLOmj1g+4ZG+T&#10;0OzdsLsm8e/dQqGPw8ycYXbFZDoxkPOtZQWrZQKCuLK65VrB9ev0nILwAVljZ5kU3MlDkc+edphp&#10;O/KZhkuoRYSwz1BBE0KfSemrhgz6pe2Jo/dtncEQpauldjhGuOnkOklepMGW40KDPR0aqn4uN6Og&#10;fLsmxn6ejubDp1u30eUqvVmlFvNp/w4i0BT+w3/tUivYvK638PsmPgG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luHjEAAAA3QAAAA8AAAAAAAAAAAAAAAAAmAIAAGRycy9k&#10;b3ducmV2LnhtbFBLBQYAAAAABAAEAPUAAACJAwAAAAA=&#10;" path="m,764l,,523,r,764e" filled="f" strokeweight=".18186mm">
                    <v:path arrowok="t" o:connecttype="custom" o:connectlocs="0,-2603;0,-3367;523,-3367;523,-2603" o:connectangles="0,0,0,0"/>
                  </v:shape>
                </v:group>
                <v:group id="Group 4642" o:spid="_x0000_s1081" style="position:absolute;left:3742;top:-2884;width:82;height:96" coordorigin="3742,-2884"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5CuscAAADdAAAADwAAAGRycy9kb3ducmV2LnhtbESPT2vCQBTE7wW/w/KE&#10;3nQT26pEVxHR0oMI/gHx9sg+k2D2bciuSfz23YLQ4zAzv2Hmy86UoqHaFZYVxMMIBHFqdcGZgvNp&#10;O5iCcB5ZY2mZFDzJwXLRe5tjom3LB2qOPhMBwi5BBbn3VSKlS3My6Ia2Ig7ezdYGfZB1JnWNbYCb&#10;Uo6iaCwNFhwWcqxonVN6Pz6Mgu8W29VHvGl299v6eT197S+7mJR673erGQhPnf8Pv9o/WsHnZDS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55CuscAAADd&#10;AAAADwAAAAAAAAAAAAAAAACqAgAAZHJzL2Rvd25yZXYueG1sUEsFBgAAAAAEAAQA+gAAAJ4DAAAA&#10;AA==&#10;">
                  <v:shape id="Freeform 4643" o:spid="_x0000_s1082" style="position:absolute;left:3742;top:-2884;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MNXsUA&#10;AADdAAAADwAAAGRycy9kb3ducmV2LnhtbESP3YrCMBSE7xd8h3AE79bUIlutRnGFFW9c8OcBjs2x&#10;LTYnpYm2+vQbYcHLYWa+YebLzlTiTo0rLSsYDSMQxJnVJecKTsefzwkI55E1VpZJwYMcLBe9jzmm&#10;2ra8p/vB5yJA2KWooPC+TqV0WUEG3dDWxMG72MagD7LJpW6wDXBTyTiKvqTBksNCgTWtC8quh5tR&#10;0MbPaKwffp3sb7n9rnfT8+ZXKzXod6sZCE+df4f/21utYJzECbze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Iw1exQAAAN0AAAAPAAAAAAAAAAAAAAAAAJgCAABkcnMv&#10;ZG93bnJldi54bWxQSwUGAAAAAAQABAD1AAAAigMAAAAA&#10;" path="m2,l,96,83,49,2,e" fillcolor="black" stroked="f">
                    <v:path arrowok="t" o:connecttype="custom" o:connectlocs="2,-2884;0,-2788;83,-2835;2,-2884" o:connectangles="0,0,0,0"/>
                  </v:shape>
                </v:group>
                <v:group id="Group 4640" o:spid="_x0000_s1083" style="position:absolute;left:3742;top:-2884;width:82;height:96" coordorigin="3742,-2884"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1zU8QAAADdAAAADwAAAGRycy9kb3ducmV2LnhtbERPy2rCQBTdF/yH4Qrd&#10;1UliX0RHCWKLCxGaFIq7S+aaBDN3QmaaxL/vLIQuD+e93k6mFQP1rrGsIF5EIIhLqxuuFHwXH0/v&#10;IJxH1thaJgU3crDdzB7WmGo78hcNua9ECGGXooLa+y6V0pU1GXQL2xEH7mJ7gz7AvpK6xzGEm1Ym&#10;UfQqDTYcGmrsaFdTec1/jYLPEcdsGe+H4/Wyu52Ll9PPMSalHudTtgLhafL/4rv7oBU8vyVhbn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U1zU8QAAADdAAAA&#10;DwAAAAAAAAAAAAAAAACqAgAAZHJzL2Rvd25yZXYueG1sUEsFBgAAAAAEAAQA+gAAAJsDAAAAAA==&#10;">
                  <v:shape id="Freeform 4641" o:spid="_x0000_s1084" style="position:absolute;left:3742;top:-2884;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PbbscA&#10;AADdAAAADwAAAGRycy9kb3ducmV2LnhtbESPzUsDMRTE74L/Q3iCN5u0aj/WpqUUC14sdNtLb4/N&#10;2w82eVk3sV3/eyMIPQ4z8xtmuR6cFRfqQ+NZw3ikQBAX3jRcaTgdd09zECEiG7SeScMPBViv7u+W&#10;mBl/5QNd8liJBOGQoYY6xi6TMhQ1OQwj3xEnr/S9w5hkX0nT4zXBnZUTpabSYcNpocaOtjUVbf7t&#10;NOyVfT22pfscP3+drSr3ebt7b7R+fBg2byAiDfEW/m9/GA0vs8kC/t6k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D227HAAAA3QAAAA8AAAAAAAAAAAAAAAAAmAIAAGRy&#10;cy9kb3ducmV2LnhtbFBLBQYAAAAABAAEAPUAAACMAwAAAAA=&#10;" path="m83,49l,96,2,,83,49e" filled="f" strokeweight=".26453mm">
                    <v:path arrowok="t" o:connecttype="custom" o:connectlocs="83,-2835;0,-2788;2,-2884;83,-2835" o:connectangles="0,0,0,0"/>
                  </v:shape>
                </v:group>
                <v:group id="Group 4638" o:spid="_x0000_s1085" style="position:absolute;left:3742;top:-2835;width:82;height:47" coordorigin="3742,-2835" coordsize="8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q4umIwwAAAN0AAAAP&#10;AAAAAAAAAAAAAAAAAKoCAABkcnMvZG93bnJldi54bWxQSwUGAAAAAAQABAD6AAAAmgMAAAAA&#10;">
                  <v:shape id="Freeform 4639" o:spid="_x0000_s1086" style="position:absolute;left:3742;top:-2835;width:82;height:47;visibility:visible;mso-wrap-style:square;v-text-anchor:top" coordsize="8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1liccA&#10;AADdAAAADwAAAGRycy9kb3ducmV2LnhtbESPT2sCMRTE70K/Q3gFL6VmtWK3W6OI0OJFSrXt+bF5&#10;3V3cvKxJ9k+/vREKHoeZ+Q2zXA+mFh05X1lWMJ0kIIhzqysuFHwd3x5TED4ga6wtk4I/8rBe3Y2W&#10;mGnb8yd1h1CICGGfoYIyhCaT0uclGfQT2xBH79c6gyFKV0jtsI9wU8tZkiykwYrjQokNbUvKT4fW&#10;KPip2vcu3fXnrj2581B8vKQP33ulxvfD5hVEoCHcwv/tnVYwf36awvVNfAJyd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TtZYnHAAAA3QAAAA8AAAAAAAAAAAAAAAAAmAIAAGRy&#10;cy9kb3ducmV2LnhtbFBLBQYAAAAABAAEAPUAAACMAwAAAAA=&#10;" path="m,47l83,e" filled="f" strokeweight=".26453mm">
                    <v:path arrowok="t" o:connecttype="custom" o:connectlocs="0,-2788;83,-2835" o:connectangles="0,0"/>
                  </v:shape>
                </v:group>
                <v:group id="Group 4636" o:spid="_x0000_s1087" style="position:absolute;left:3610;top:-2838;width:133;height:2" coordorigin="3610,-2838" coordsize="1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zSZMcAAADdAAAADwAAAGRycy9kb3ducmV2LnhtbESPT2vCQBTE70K/w/IK&#10;3uom/mkluoqIlR5EaCyIt0f2mQSzb0N2m8Rv3xUKHoeZ+Q2zXPemEi01rrSsIB5FIIgzq0vOFfyc&#10;Pt/mIJxH1lhZJgV3crBevQyWmGjb8Te1qc9FgLBLUEHhfZ1I6bKCDLqRrYmDd7WNQR9kk0vdYBfg&#10;ppLjKHqXBksOCwXWtC0ou6W/RsG+w24ziXft4Xbd3i+n2fF8iEmp4Wu/WYDw1Ptn+L/9pRVMPyZj&#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XzSZMcAAADd&#10;AAAADwAAAAAAAAAAAAAAAACqAgAAZHJzL2Rvd25yZXYueG1sUEsFBgAAAAAEAAQA+gAAAJ4DAAAA&#10;AA==&#10;">
                  <v:shape id="Freeform 4637" o:spid="_x0000_s1088" style="position:absolute;left:3610;top:-2838;width:133;height:2;visibility:visible;mso-wrap-style:square;v-text-anchor:top" coordsize="1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rvmMcA&#10;AADdAAAADwAAAGRycy9kb3ducmV2LnhtbESPT2vCQBTE70K/w/IK3pqN1VYTXaUIigdLqX8O3h7Z&#10;ZxLMvg3ZNcZv7xYKHoeZ+Q0zW3SmEi01rrSsYBDFIIgzq0vOFRz2q7cJCOeRNVaWScGdHCzmL70Z&#10;ptre+Jfanc9FgLBLUUHhfZ1K6bKCDLrI1sTBO9vGoA+yyaVu8BbgppLvcfwpDZYcFgqsaVlQdtld&#10;jYJL+R2PTtvj+kMnp+TnfExse9VK9V+7rykIT51/hv/bG61gNB4O4e9NeAJy/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9675jHAAAA3QAAAA8AAAAAAAAAAAAAAAAAmAIAAGRy&#10;cy9kb3ducmV2LnhtbFBLBQYAAAAABAAEAPUAAACMAwAAAAA=&#10;" path="m133,2l,e" filled="f" strokeweight=".18186mm">
                    <v:path arrowok="t" o:connecttype="custom" o:connectlocs="133,-2836;0,-2838" o:connectangles="0,0"/>
                  </v:shape>
                </v:group>
                <v:group id="Group 4634" o:spid="_x0000_s1089" style="position:absolute;left:4804;top:-3323;width:96;height:83" coordorigin="4804,-3323"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nvi8cAAADdAAAADwAAAGRycy9kb3ducmV2LnhtbESPT2vCQBTE70K/w/IK&#10;vdVN/NNKdBURWzyI0FgQb4/sMwlm34bsNonf3hUKHoeZ+Q2zWPWmEi01rrSsIB5GIIgzq0vOFfwe&#10;v95nIJxH1lhZJgU3crBavgwWmGjb8Q+1qc9FgLBLUEHhfZ1I6bKCDLqhrYmDd7GNQR9kk0vdYBfg&#10;ppKjKPqQBksOCwXWtCkou6Z/RsF3h916HG/b/fWyuZ2P08NpH5NSb6/9eg7CU++f4f/2TiuYfI4n&#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dnvi8cAAADd&#10;AAAADwAAAAAAAAAAAAAAAACqAgAAZHJzL2Rvd25yZXYueG1sUEsFBgAAAAAEAAQA+gAAAJ4DAAAA&#10;AA==&#10;">
                  <v:shape id="Freeform 4635" o:spid="_x0000_s1090" style="position:absolute;left:4804;top:-3323;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v5TcYA&#10;AADdAAAADwAAAGRycy9kb3ducmV2LnhtbESPQWvCQBSE7wX/w/KE3urG1saSuooUBHMo1Oihx0f2&#10;maRm34bd1cR/3xUEj8PMfMMsVoNpxYWcbywrmE4SEMSl1Q1XCg77zcsHCB+QNbaWScGVPKyWo6cF&#10;Ztr2vKNLESoRIewzVFCH0GVS+rImg35iO+LoHa0zGKJ0ldQO+wg3rXxNklQabDgu1NjRV03lqTgb&#10;BUef5kOZ9vRzyL/n1e/pmv+5Qqnn8bD+BBFoCI/wvb3VCmbzt3e4vY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v5TcYAAADdAAAADwAAAAAAAAAAAAAAAACYAgAAZHJz&#10;L2Rvd25yZXYueG1sUEsFBgAAAAAEAAQA9QAAAIsDAAAAAA==&#10;" path="m49,l,80r96,2l49,e" fillcolor="black" stroked="f">
                    <v:path arrowok="t" o:connecttype="custom" o:connectlocs="49,-3323;0,-3243;96,-3241;49,-3323" o:connectangles="0,0,0,0"/>
                  </v:shape>
                </v:group>
                <v:group id="Group 4632" o:spid="_x0000_s1091" style="position:absolute;left:4804;top:-3323;width:96;height:83" coordorigin="4804,-3323"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fUZ8cAAADdAAAADwAAAGRycy9kb3ducmV2LnhtbESPT2vCQBTE7wW/w/KE&#10;3nQTbVWiq4jU0oMI/gHx9sg+k2D2bciuSfz23YLQ4zAzv2EWq86UoqHaFZYVxMMIBHFqdcGZgvNp&#10;O5iBcB5ZY2mZFDzJwWrZe1tgom3LB2qOPhMBwi5BBbn3VSKlS3My6Ia2Ig7ezdYGfZB1JnWNbYCb&#10;Uo6iaCINFhwWcqxok1N6Pz6Mgu8W2/U4/mp299vmeT197i+7mJR673frOQhPnf8Pv9o/WsHHdDy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kfUZ8cAAADd&#10;AAAADwAAAAAAAAAAAAAAAACqAgAAZHJzL2Rvd25yZXYueG1sUEsFBgAAAAAEAAQA+gAAAJ4DAAAA&#10;AA==&#10;">
                  <v:shape id="Freeform 4633" o:spid="_x0000_s1092" style="position:absolute;left:4804;top:-3323;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IGQccA&#10;AADdAAAADwAAAGRycy9kb3ducmV2LnhtbESP3WrCQBSE74W+w3IK3hTdVK0pqZsgQqBQwfrzAKfZ&#10;0yQ0ezbsbjW+fVcoeDnMzDfMqhhMJ87kfGtZwfM0AUFcWd1yreB0LCevIHxA1thZJgVX8lDkD6MV&#10;ZtpeeE/nQ6hFhLDPUEETQp9J6auGDPqp7Ymj922dwRClq6V2eIlw08lZkiylwZbjQoM9bRqqfg6/&#10;RsH2MzXDy+5p9qXrctO6qvzYLjulxo/D+g1EoCHcw//td61gkc5TuL2JT0D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1SBkHHAAAA3QAAAA8AAAAAAAAAAAAAAAAAmAIAAGRy&#10;cy9kb3ducmV2LnhtbFBLBQYAAAAABAAEAPUAAACMAwAAAAA=&#10;" path="m49,l96,82,,80,49,e" filled="f" strokeweight=".26453mm">
                    <v:path arrowok="t" o:connecttype="custom" o:connectlocs="49,-3323;96,-3241;0,-3243;49,-3323" o:connectangles="0,0,0,0"/>
                  </v:shape>
                </v:group>
                <v:group id="Group 4630" o:spid="_x0000_s1093" style="position:absolute;left:4853;top:-3323;width:47;height:83" coordorigin="4853,-3323" coordsize="4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lOWOwwAAAN0AAAAP&#10;AAAAAAAAAAAAAAAAAKoCAABkcnMvZG93bnJldi54bWxQSwUGAAAAAAQABAD6AAAAmgMAAAAA&#10;">
                  <v:shape id="Freeform 4631" o:spid="_x0000_s1094" style="position:absolute;left:4853;top:-3323;width:47;height:83;visibility:visible;mso-wrap-style:square;v-text-anchor:top" coordsize="47,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crGsYA&#10;AADdAAAADwAAAGRycy9kb3ducmV2LnhtbESPT2vCQBTE7wW/w/IEb3XjH6qNrhIERVoPmvbS2yP7&#10;TKLZtyG7avrtXUHwOMzMb5j5sjWVuFLjSssKBv0IBHFmdcm5gt+f9fsUhPPIGivLpOCfHCwXnbc5&#10;xtre+EDX1OciQNjFqKDwvo6ldFlBBl3f1sTBO9rGoA+yyaVu8BbgppLDKPqQBksOCwXWtCooO6cX&#10;oyD5SqyMWO7+8t3m9D3Zp+PDqlSq122TGQhPrX+Fn+2tVjCejD7h8SY8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crGsYAAADdAAAADwAAAAAAAAAAAAAAAACYAgAAZHJz&#10;L2Rvd25yZXYueG1sUEsFBgAAAAAEAAQA9QAAAIsDAAAAAA==&#10;" path="m47,82l,e" filled="f" strokeweight=".26453mm">
                    <v:path arrowok="t" o:connecttype="custom" o:connectlocs="47,-3241;0,-3323" o:connectangles="0,0"/>
                  </v:shape>
                </v:group>
                <v:group id="Group 4628" o:spid="_x0000_s1095" style="position:absolute;left:4850;top:-3242;width:2;height:132" coordorigin="4850,-3242"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Sa9cUAAADdAAAADwAAAGRycy9kb3ducmV2LnhtbERPTWvCQBC9F/wPywi9&#10;1U2stSW6Sgi29CCCSaF4G7JjEszOhuw2if++eyj0+Hjf2/1kWjFQ7xrLCuJFBIK4tLrhSsFX8f70&#10;BsJ5ZI2tZVJwJwf73exhi4m2I59pyH0lQgi7BBXU3neJlK6syaBb2I44cFfbG/QB9pXUPY4h3LRy&#10;GUVrabDh0FBjR1lN5S3/MQo+RhzT5/gwHG/X7H4pXk7fx5iUepxP6QaEp8n/i//cn1rB6nUV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kmvXFAAAA3QAA&#10;AA8AAAAAAAAAAAAAAAAAqgIAAGRycy9kb3ducmV2LnhtbFBLBQYAAAAABAAEAPoAAACcAwAAAAA=&#10;">
                  <v:shape id="Freeform 4629" o:spid="_x0000_s1096" style="position:absolute;left:4850;top:-3242;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QnXsYA&#10;AADdAAAADwAAAGRycy9kb3ducmV2LnhtbESPT4vCMBTE74LfITzBy7Km/sEu1SgqCILrQV1YvD2a&#10;Z1tsXkoTbf32ZmHB4zAzv2Hmy9aU4kG1KywrGA4iEMSp1QVnCn7O288vEM4jaywtk4InOVguup05&#10;Jto2fKTHyWciQNglqCD3vkqkdGlOBt3AVsTBu9raoA+yzqSusQlwU8pRFE2lwYLDQo4VbXJKb6e7&#10;UfC934/MOvs9xClf7LqJ782YPpTq99rVDISn1r/D/+2dVjCJJ0P4exOegFy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QnXsYAAADdAAAADwAAAAAAAAAAAAAAAACYAgAAZHJz&#10;L2Rvd25yZXYueG1sUEsFBgAAAAAEAAQA9QAAAIsDAAAAAA==&#10;" path="m2,l,133e" filled="f" strokeweight=".18186mm">
                    <v:path arrowok="t" o:connecttype="custom" o:connectlocs="2,-3242;0,-3109" o:connectangles="0,0"/>
                  </v:shape>
                </v:group>
                <v:group id="Group 4626" o:spid="_x0000_s1097" style="position:absolute;left:6879;top:-2926;width:190;height:96" coordorigin="6879,-2926" coordsize="19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qhGccAAADdAAAADwAAAGRycy9kb3ducmV2LnhtbESPT2vCQBTE70K/w/IK&#10;vdVN/NNKdBURWzyI0FgQb4/sMwlm34bsNonf3hUKHoeZ+Q2zWPWmEi01rrSsIB5GIIgzq0vOFfwe&#10;v95nIJxH1lhZJgU3crBavgwWmGjb8Q+1qc9FgLBLUEHhfZ1I6bKCDLqhrYmDd7GNQR9kk0vdYBfg&#10;ppKjKPqQBksOCwXWtCkou6Z/RsF3h916HG/b/fWyuZ2P08NpH5NSb6/9eg7CU++f4f/2TiuYfE5G&#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XqhGccAAADd&#10;AAAADwAAAAAAAAAAAAAAAACqAgAAZHJzL2Rvd25yZXYueG1sUEsFBgAAAAAEAAQA+gAAAJ4DAAAA&#10;AA==&#10;">
                  <v:shape id="Freeform 4627" o:spid="_x0000_s1098" style="position:absolute;left:6879;top:-2926;width:190;height:96;visibility:visible;mso-wrap-style:square;v-text-anchor:top" coordsize="19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jJ2ccA&#10;AADdAAAADwAAAGRycy9kb3ducmV2LnhtbESPzW7CMBCE75X6DtZW4lYcAv1RwCCEgHLg0hQOva3i&#10;JY6I1yE2JH17XKlSj6OZ+UYzW/S2FjdqfeVYwWiYgCAunK64VHD42jy/g/ABWWPtmBT8kIfF/PFh&#10;hpl2HX/SLQ+liBD2GSowITSZlL4wZNEPXUMcvZNrLYYo21LqFrsIt7VMk+RVWqw4LhhsaGWoOOdX&#10;q0CH7+7j5TharS95uj2T2adVWig1eOqXUxCB+vAf/mvvtILJ22QMv2/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YydnHAAAA3QAAAA8AAAAAAAAAAAAAAAAAmAIAAGRy&#10;cy9kb3ducmV2LnhtbFBLBQYAAAAABAAEAPUAAACMAwAAAAA=&#10;" path="m,96l191,95,75,e" filled="f" strokeweight=".18186mm">
                    <v:path arrowok="t" o:connecttype="custom" o:connectlocs="0,-2830;191,-2831;75,-2926" o:connectangles="0,0,0"/>
                  </v:shape>
                </v:group>
                <v:group id="Group 4624" o:spid="_x0000_s1099" style="position:absolute;left:5541;top:-1376;width:96;height:83" coordorigin="5541,-1376"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35z2xgAAAN0A&#10;AAAPAAAAAAAAAAAAAAAAAKoCAABkcnMvZG93bnJldi54bWxQSwUGAAAAAAQABAD6AAAAnQMAAAAA&#10;">
                  <v:shape id="Freeform 4625" o:spid="_x0000_s1100" style="position:absolute;left:5541;top:-1376;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2KMMUA&#10;AADdAAAADwAAAGRycy9kb3ducmV2LnhtbESPQWvCQBSE7wX/w/IKvdVNxUZJXUWEQnMQNHrw+Mg+&#10;k9Ts27C7NfHfuwXB4zAz3zCL1WBacSXnG8sKPsYJCOLS6oYrBcfD9/schA/IGlvLpOBGHlbL0csC&#10;M2173tO1CJWIEPYZKqhD6DIpfVmTQT+2HXH0ztYZDFG6SmqHfYSbVk6SJJUGG44LNXa0qam8FH9G&#10;wdmn+VCmPe2O+XZWnS63/NcVSr29DusvEIGG8Aw/2j9awXQ2/YT/N/EJ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YowxQAAAN0AAAAPAAAAAAAAAAAAAAAAAJgCAABkcnMv&#10;ZG93bnJldi54bWxQSwUGAAAAAAQABAD1AAAAigMAAAAA&#10;" path="m,l47,82,96,1,,e" fillcolor="black" stroked="f">
                    <v:path arrowok="t" o:connecttype="custom" o:connectlocs="0,-1376;47,-1294;96,-1375;0,-1376" o:connectangles="0,0,0,0"/>
                  </v:shape>
                </v:group>
                <v:group id="Group 4622" o:spid="_x0000_s1101" style="position:absolute;left:5541;top:-1376;width:96;height:83" coordorigin="5541,-1376"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GnGscAAADdAAAADwAAAGRycy9kb3ducmV2LnhtbESPQWvCQBSE7wX/w/IK&#10;vdVN1EZJs4qILT2IoBaKt0f2mYRk34bsNon/vlso9DjMzDdMthlNI3rqXGVZQTyNQBDnVldcKPi8&#10;vD2vQDiPrLGxTAru5GCznjxkmGo78In6sy9EgLBLUUHpfZtK6fKSDLqpbYmDd7OdQR9kV0jd4RDg&#10;ppGzKEqkwYrDQokt7UrK6/O3UfA+4LCdx/v+UN929+vl5fh1iEmpp8dx+wrC0+j/w3/tD61gsVwk&#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kGnGscAAADd&#10;AAAADwAAAAAAAAAAAAAAAACqAgAAZHJzL2Rvd25yZXYueG1sUEsFBgAAAAAEAAQA+gAAAJ4DAAAA&#10;AA==&#10;">
                  <v:shape id="Freeform 4623" o:spid="_x0000_s1102" style="position:absolute;left:5541;top:-1376;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R1PMYA&#10;AADdAAAADwAAAGRycy9kb3ducmV2LnhtbESP0WrCQBRE34X+w3IFX6RuKpqU1FWKEBAUtLYfcJu9&#10;TYLZu2F3q/HvXUHwcZiZM8xi1ZtWnMn5xrKCt0kCgri0uuFKwc938foOwgdkja1lUnAlD6vly2CB&#10;ubYX/qLzMVQiQtjnqKAOocul9GVNBv3EdsTR+7POYIjSVVI7vES4aeU0SVJpsOG4UGNH65rK0/Hf&#10;KNgdMtPP9+Ppr66KdePKYrtLW6VGw/7zA0SgPjzDj/ZGK5hlswzub+IT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VR1PMYAAADdAAAADwAAAAAAAAAAAAAAAACYAgAAZHJz&#10;L2Rvd25yZXYueG1sUEsFBgAAAAAEAAQA9QAAAIsDAAAAAA==&#10;" path="m47,82l,,96,1,47,82e" filled="f" strokeweight=".26453mm">
                    <v:path arrowok="t" o:connecttype="custom" o:connectlocs="47,-1294;0,-1376;96,-1375;47,-1294" o:connectangles="0,0,0,0"/>
                  </v:shape>
                </v:group>
                <v:group id="Group 4620" o:spid="_x0000_s1103" style="position:absolute;left:5541;top:-1376;width:47;height:83" coordorigin="5541,-1376" coordsize="4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KW88UAAADdAAAADwAAAGRycy9kb3ducmV2LnhtbERPTWvCQBC9F/wPywi9&#10;1U2stSW6Sgi29CCCSaF4G7JjEszOhuw2if++eyj0+Hjf2/1kWjFQ7xrLCuJFBIK4tLrhSsFX8f70&#10;BsJ5ZI2tZVJwJwf73exhi4m2I59pyH0lQgi7BBXU3neJlK6syaBb2I44cFfbG/QB9pXUPY4h3LRy&#10;GUVrabDh0FBjR1lN5S3/MQo+RhzT5/gwHG/X7H4pXk7fx5iUepxP6QaEp8n/i//cn1rB6nUV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ySlvPFAAAA3QAA&#10;AA8AAAAAAAAAAAAAAAAAqgIAAGRycy9kb3ducmV2LnhtbFBLBQYAAAAABAAEAPoAAACcAwAAAAA=&#10;">
                  <v:shape id="Freeform 4621" o:spid="_x0000_s1104" style="position:absolute;left:5541;top:-1376;width:47;height:83;visibility:visible;mso-wrap-style:square;v-text-anchor:top" coordsize="47,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FYZ8YA&#10;AADdAAAADwAAAGRycy9kb3ducmV2LnhtbESPQWvCQBSE7wX/w/IEb3XTEtRGNyEIlWI9mNiLt0f2&#10;NUmbfRuyW43/3i0Uehxm5htmk42mExcaXGtZwdM8AkFcWd1yreDj9Pq4AuE8ssbOMim4kYMsnTxs&#10;MNH2ygVdSl+LAGGXoILG+z6R0lUNGXRz2xMH79MOBn2QQy31gNcAN518jqKFNNhyWGiwp21D1Xf5&#10;YxTk+9zKiOXhXB92X+/LYxkX21ap2XTM1yA8jf4//Nd+0wriZfwCv2/CE5D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FYZ8YAAADdAAAADwAAAAAAAAAAAAAAAACYAgAAZHJz&#10;L2Rvd25yZXYueG1sUEsFBgAAAAAEAAQA9QAAAIsDAAAAAA==&#10;" path="m,l47,82e" filled="f" strokeweight=".26453mm">
                    <v:path arrowok="t" o:connecttype="custom" o:connectlocs="0,-1376;47,-1294" o:connectangles="0,0"/>
                  </v:shape>
                </v:group>
                <v:group id="Group 4618" o:spid="_x0000_s1105" style="position:absolute;left:5589;top:-1509;width:3;height:132" coordorigin="5589,-1509" coordsize="3,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0MKMUAAADdAAAADwAAAGRycy9kb3ducmV2LnhtbERPTWvCQBC9F/wPywi9&#10;1U1stSW6Sgi29CCCSaF4G7JjEszOhuw2if++eyj0+Hjf2/1kWjFQ7xrLCuJFBIK4tLrhSsFX8f70&#10;BsJ5ZI2tZVJwJwf73exhi4m2I59pyH0lQgi7BBXU3neJlK6syaBb2I44cFfbG/QB9pXUPY4h3LRy&#10;GUVrabDh0FBjR1lN5S3/MQo+RhzT5/gwHG/X7H4pVqfvY0xKPc6ndAPC0+T/xX/uT63g5XUV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9DCjFAAAA3QAA&#10;AA8AAAAAAAAAAAAAAAAAqgIAAGRycy9kb3ducmV2LnhtbFBLBQYAAAAABAAEAPoAAACcAwAAAAA=&#10;">
                  <v:shape id="Freeform 4619" o:spid="_x0000_s1106" style="position:absolute;left:5589;top:-1509;width:3;height:132;visibility:visible;mso-wrap-style:square;v-text-anchor:top" coordsize="3,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qKQsQA&#10;AADdAAAADwAAAGRycy9kb3ducmV2LnhtbESP0WoCMRRE34X+Q7hCX0QTrVXZGkWlgj5W/YDL5naz&#10;uLnZbqJu+/WNIPg4zMwZZr5sXSWu1ITSs4bhQIEgzr0pudBwOm77MxAhIhusPJOGXwqwXLx05pgZ&#10;f+Mvuh5iIRKEQ4YabIx1JmXILTkMA18TJ+/bNw5jkk0hTYO3BHeVHCk1kQ5LTgsWa9pYys+Hi9Ng&#10;Jm9qjWVuw773U+3s5vNvq05av3bb1QeISG18hh/tndEwnr4P4f4mP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aikLEAAAA3QAAAA8AAAAAAAAAAAAAAAAAmAIAAGRycy9k&#10;b3ducmV2LnhtbFBLBQYAAAAABAAEAPUAAACJAwAAAAA=&#10;" path="m,133l3,e" filled="f" strokeweight=".18186mm">
                    <v:path arrowok="t" o:connecttype="custom" o:connectlocs="0,-1376;3,-1509" o:connectangles="0,0"/>
                  </v:shape>
                </v:group>
                <v:group id="Group 4616" o:spid="_x0000_s1107" style="position:absolute;left:3531;top:-513;width:82;height:96" coordorigin="3531,-513"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M3xMYAAADdAAAADwAAAGRycy9kb3ducmV2LnhtbESPQWvCQBSE74X+h+UV&#10;vOkmWluJriKi4kGEakG8PbLPJJh9G7JrEv99VxB6HGbmG2a26EwpGqpdYVlBPIhAEKdWF5wp+D1t&#10;+hMQziNrLC2Tggc5WMzf32aYaNvyDzVHn4kAYZeggtz7KpHSpTkZdANbEQfvamuDPsg6k7rGNsBN&#10;KYdR9CUNFhwWcqxolVN6O96Ngm2L7XIUr5v97bp6XE7jw3kfk1K9j245BeGp8//hV3unFXx+j4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ozfExgAAAN0A&#10;AAAPAAAAAAAAAAAAAAAAAKoCAABkcnMvZG93bnJldi54bWxQSwUGAAAAAAQABAD6AAAAnQMAAAAA&#10;">
                  <v:shape id="Freeform 4617" o:spid="_x0000_s1108" style="position:absolute;left:3531;top:-513;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54IMcA&#10;AADdAAAADwAAAGRycy9kb3ducmV2LnhtbESP0WrCQBRE3wv+w3KFvtVNrTY1ugkqtPhiQdsPuGav&#10;SWj2bsiuSezXdwWhj8PMnGFW2WBq0VHrKssKnicRCOLc6ooLBd9f709vIJxH1lhbJgVXcpClo4cV&#10;Jtr2fKDu6AsRIOwSVFB63yRSurwkg25iG+LgnW1r0AfZFlK32Ae4qeU0il6lwYrDQokNbUvKf44X&#10;o6Cf/kYzffXb+HAp7KbZL04fn1qpx/GwXoLwNPj/8L290wpm8fwFbm/CE5D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QeeCDHAAAA3QAAAA8AAAAAAAAAAAAAAAAAmAIAAGRy&#10;cy9kb3ducmV2LnhtbFBLBQYAAAAABAAEAPUAAACMAwAAAAA=&#10;" path="m82,l,48,82,96,82,e" fillcolor="black" stroked="f">
                    <v:path arrowok="t" o:connecttype="custom" o:connectlocs="82,-513;0,-465;82,-417;82,-513" o:connectangles="0,0,0,0"/>
                  </v:shape>
                </v:group>
                <v:group id="Group 4614" o:spid="_x0000_s1109" style="position:absolute;left:3531;top:-513;width:82;height:96" coordorigin="3531,-513"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BgorxgAAAN0A&#10;AAAPAAAAAAAAAAAAAAAAAKoCAABkcnMvZG93bnJldi54bWxQSwUGAAAAAAQABAD6AAAAnQMAAAAA&#10;">
                  <v:shape id="Freeform 4615" o:spid="_x0000_s1110" style="position:absolute;left:3531;top:-513;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iiFsYA&#10;AADdAAAADwAAAGRycy9kb3ducmV2LnhtbESPT2sCMRTE70K/Q3gFb5pYu23ZGqWUCr0ouPbS22Pz&#10;9g+bvGw3qW6/fSMIHoeZ+Q2z2ozOihMNofWsYTFXIIhLb1quNXwdt7MXECEiG7SeScMfBdis7yYr&#10;zI0/84FORaxFgnDIUUMTY59LGcqGHIa574mTV/nBYUxyqKUZ8JzgzsoHpZ6kw5bTQoM9vTdUdsWv&#10;07BXNjt2ldstlj/fVlX7ott+tFpP78e3VxCRxngLX9ufRsPjc5bB5U16AnL9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iiFsYAAADdAAAADwAAAAAAAAAAAAAAAACYAgAAZHJz&#10;L2Rvd25yZXYueG1sUEsFBgAAAAAEAAQA9QAAAIsDAAAAAA==&#10;" path="m,48l82,r,96l,48e" filled="f" strokeweight=".26453mm">
                    <v:path arrowok="t" o:connecttype="custom" o:connectlocs="0,-465;82,-513;82,-417;0,-465" o:connectangles="0,0,0,0"/>
                  </v:shape>
                </v:group>
                <v:group id="Group 4612" o:spid="_x0000_s1111" style="position:absolute;left:3531;top:-513;width:82;height:48" coordorigin="3531,-513"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gxx8cAAADdAAAADwAAAGRycy9kb3ducmV2LnhtbESPQWvCQBSE7wX/w/IK&#10;vdVNtEZJs4qILT2IoBaKt0f2mYRk34bsNon/vlso9DjMzDdMthlNI3rqXGVZQTyNQBDnVldcKPi8&#10;vD2vQDiPrLGxTAru5GCznjxkmGo78In6sy9EgLBLUUHpfZtK6fKSDLqpbYmDd7OdQR9kV0jd4RDg&#10;ppGzKEqkwYrDQokt7UrK6/O3UfA+4LCdx/v+UN929+tlcfw6xKTU0+O4fQXhafT/4b/2h1bwslwk&#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5gxx8cAAADd&#10;AAAADwAAAAAAAAAAAAAAAACqAgAAZHJzL2Rvd25yZXYueG1sUEsFBgAAAAAEAAQA+gAAAJ4DAAAA&#10;AA==&#10;">
                  <v:shape id="Freeform 4613" o:spid="_x0000_s1112" style="position:absolute;left:3531;top:-513;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RgdcUA&#10;AADdAAAADwAAAGRycy9kb3ducmV2LnhtbESPT2vCQBTE70K/w/IKvemmpf4hukptUbS3puL5kX1m&#10;U7NvQ3ZN0n56VxB6HGbmN8xi1dtKtNT40rGC51ECgjh3uuRCweF7M5yB8AFZY+WYFPySh9XyYbDA&#10;VLuOv6jNQiEihH2KCkwIdSqlzw1Z9CNXE0fv5BqLIcqmkLrBLsJtJV+SZCItlhwXDNb0big/Zxer&#10;oCv3LR+T7ZFR/3ycP//MOqvXSj099m9zEIH68B++t3dawet0PIXbm/g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GB1xQAAAN0AAAAPAAAAAAAAAAAAAAAAAJgCAABkcnMv&#10;ZG93bnJldi54bWxQSwUGAAAAAAQABAD1AAAAigMAAAAA&#10;" path="m82,l,48e" filled="f" strokeweight=".26453mm">
                    <v:path arrowok="t" o:connecttype="custom" o:connectlocs="82,-513;0,-465" o:connectangles="0,0"/>
                  </v:shape>
                </v:group>
                <v:group id="Group 4610" o:spid="_x0000_s1113" style="position:absolute;left:3613;top:-466;width:132;height:2" coordorigin="3613,-466"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sALsUAAADdAAAADwAAAGRycy9kb3ducmV2LnhtbERPTWvCQBC9F/wPywi9&#10;1U1stSW6Sgi29CCCSaF4G7JjEszOhuw2if++eyj0+Hjf2/1kWjFQ7xrLCuJFBIK4tLrhSsFX8f70&#10;BsJ5ZI2tZVJwJwf73exhi4m2I59pyH0lQgi7BBXU3neJlK6syaBb2I44cFfbG/QB9pXUPY4h3LRy&#10;GUVrabDh0FBjR1lN5S3/MQo+RhzT5/gwHG/X7H4pVqfvY0xKPc6ndAPC0+T/xX/uT63g5XUV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lLAC7FAAAA3QAA&#10;AA8AAAAAAAAAAAAAAAAAqgIAAGRycy9kb3ducmV2LnhtbFBLBQYAAAAABAAEAPoAAACcAwAAAAA=&#10;">
                  <v:shape id="Freeform 4611" o:spid="_x0000_s1114" style="position:absolute;left:3613;top:-466;width:132;height:2;visibility:visible;mso-wrap-style:square;v-text-anchor:top" coordsize="1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ehMYA&#10;AADdAAAADwAAAGRycy9kb3ducmV2LnhtbESPT2sCMRTE70K/Q3iF3mrSpXV1a5QiWooHwT+X3h6b&#10;1+zi5mW7ibp+e1MoeBxm5jfMdN67RpypC7VnDS9DBYK49KZmq+GwXz2PQYSIbLDxTBquFGA+exhM&#10;sTD+wls676IVCcKhQA1VjG0hZSgrchiGviVO3o/vHMYkOytNh5cEd43MlBpJhzWnhQpbWlRUHncn&#10;p4E/y/X3b1y6LMvzsdpM7OGorNZPj/3HO4hIfbyH/9tfRsNr/jaBvzfpCcj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paehMYAAADdAAAADwAAAAAAAAAAAAAAAACYAgAAZHJz&#10;L2Rvd25yZXYueG1sUEsFBgAAAAAEAAQA9QAAAIsDAAAAAA==&#10;" path="m,1l132,e" filled="f" strokeweight=".18186mm">
                    <v:path arrowok="t" o:connecttype="custom" o:connectlocs="0,-930;132,-932" o:connectangles="0,0"/>
                  </v:shape>
                </v:group>
                <v:group id="Group 4607" o:spid="_x0000_s1115" style="position:absolute;left:8772;top:-3844;width:190;height:95" coordorigin="8772,-3844" coordsize="190,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HGlcQAAADdAAAA&#10;DwAAAAAAAAAAAAAAAACqAgAAZHJzL2Rvd25yZXYueG1sUEsFBgAAAAAEAAQA+gAAAJsDAAAAAA==&#10;">
                  <v:shape id="Freeform 4609" o:spid="_x0000_s1116" style="position:absolute;left:8772;top:-3844;width:190;height:95;visibility:visible;mso-wrap-style:square;v-text-anchor:top" coordsize="190,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0vs8MA&#10;AADdAAAADwAAAGRycy9kb3ducmV2LnhtbESPQWsCMRSE7wX/Q3iCt5q1iJXVKCJIpYdC43p/JM/d&#10;dTcvyybq+u+bQqHHYWa+YdbbwbXiTn2oPSuYTTMQxMbbmksFxenwugQRIrLF1jMpeFKA7Wb0ssbc&#10;+gd/013HUiQIhxwVVDF2uZTBVOQwTH1HnLyL7x3GJPtS2h4fCe5a+ZZlC+mw5rRQYUf7ikyjb07B&#10;WaP+LHTzdbsaR/vmozGDLJSajIfdCkSkIf6H/9pHq2D+vpjB75v0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80vs8MAAADdAAAADwAAAAAAAAAAAAAAAACYAgAAZHJzL2Rv&#10;d25yZXYueG1sUEsFBgAAAAAEAAQA9QAAAIgDAAAAAA==&#10;" path="m,95r190,l76,e" filled="f" strokeweight=".18186mm">
                    <v:path arrowok="t" o:connecttype="custom" o:connectlocs="0,-3749;190,-3749;76,-3844" o:connectangles="0,0,0"/>
                  </v:shape>
                  <v:shape id="Picture 4608" o:spid="_x0000_s1117" type="#_x0000_t75" style="position:absolute;left:1973;top:-3878;width:7283;height:3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vwwTGAAAA3QAAAA8AAABkcnMvZG93bnJldi54bWxEj0FrwkAUhO8F/8PyCr3VTaSkkrqGIrUV&#10;Sg9u7P2RfSbB7NuY3Wr8911B8DjMzDfMohhtJ040+NaxgnSagCCunGm5VrAr189zED4gG+wck4IL&#10;eSiWk4cF5sadeUsnHWoRIexzVNCE0OdS+qohi37qeuLo7d1gMUQ51NIMeI5w28lZkmTSYstxocGe&#10;Vg1VB/1nFejf74/M/5Rrrzf6mH5uL6H/Win19Di+v4EINIZ7+NbeGAUvr9kMrm/iE5DL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DBMYAAADdAAAADwAAAAAAAAAAAAAA&#10;AACfAgAAZHJzL2Rvd25yZXYueG1sUEsFBgAAAAAEAAQA9wAAAJIDAAAAAA==&#10;">
                    <v:imagedata r:id="rId46"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1</w:t>
      </w:r>
      <w:r w:rsidRPr="006632F3">
        <w:rPr>
          <w:rFonts w:ascii="Times New Roman" w:eastAsia="Times New Roman" w:hAnsi="Times New Roman" w:cs="Times New Roman"/>
          <w:b/>
          <w:bCs/>
        </w:rPr>
        <w:t>5</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t</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2"/>
        </w:rPr>
        <w:t>w</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n</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a</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in</w:t>
      </w:r>
    </w:p>
    <w:p w14:paraId="296D4DB7" w14:textId="77777777" w:rsidR="00583B21" w:rsidRPr="006632F3" w:rsidRDefault="00583B21" w:rsidP="00583B21">
      <w:pPr>
        <w:spacing w:before="10" w:after="0" w:line="190" w:lineRule="exact"/>
        <w:rPr>
          <w:rFonts w:ascii="Times New Roman" w:hAnsi="Times New Roman" w:cs="Times New Roman"/>
        </w:rPr>
      </w:pPr>
    </w:p>
    <w:p w14:paraId="614B41A4" w14:textId="77777777" w:rsidR="00583B21" w:rsidRPr="006632F3" w:rsidRDefault="00583B21" w:rsidP="00583B21">
      <w:pPr>
        <w:spacing w:after="0" w:line="200" w:lineRule="exact"/>
        <w:rPr>
          <w:rFonts w:ascii="Times New Roman" w:hAnsi="Times New Roman" w:cs="Times New Roman"/>
        </w:rPr>
      </w:pPr>
    </w:p>
    <w:p w14:paraId="1F221A74"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w:t>
      </w:r>
      <w:r w:rsidRPr="006632F3">
        <w:rPr>
          <w:rFonts w:ascii="Times New Roman" w:eastAsia="Arial" w:hAnsi="Times New Roman" w:cs="Times New Roman"/>
          <w:spacing w:val="-1"/>
        </w:rPr>
        <w:t>ba</w:t>
      </w:r>
      <w:r w:rsidRPr="006632F3">
        <w:rPr>
          <w:rFonts w:ascii="Times New Roman" w:eastAsia="Arial" w:hAnsi="Times New Roman" w:cs="Times New Roman"/>
        </w:rPr>
        <w:t>t”</w:t>
      </w:r>
    </w:p>
    <w:p w14:paraId="7A5DA0DD" w14:textId="77777777" w:rsidR="00583B21" w:rsidRPr="006632F3" w:rsidRDefault="00583B21" w:rsidP="00583B21">
      <w:pPr>
        <w:spacing w:after="0" w:line="240" w:lineRule="auto"/>
        <w:ind w:left="478" w:right="579" w:hanging="360"/>
        <w:rPr>
          <w:rFonts w:ascii="Times New Roman" w:eastAsia="Arial" w:hAnsi="Times New Roman" w:cs="Times New Roman"/>
        </w:rPr>
      </w:pPr>
      <w:r w:rsidRPr="006632F3">
        <w:rPr>
          <w:rFonts w:ascii="Times New Roman" w:eastAsia="Arial" w:hAnsi="Times New Roman" w:cs="Times New Roman"/>
          <w:spacing w:val="-1"/>
        </w:rPr>
        <w:t>2</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proofErr w:type="gramStart"/>
      <w:r w:rsidRPr="006632F3">
        <w:rPr>
          <w:rFonts w:ascii="Times New Roman" w:eastAsia="Arial" w:hAnsi="Times New Roman" w:cs="Times New Roman"/>
          <w:spacing w:val="-1"/>
          <w:w w:val="99"/>
        </w:rPr>
        <w:t>Manage</w:t>
      </w:r>
      <w:r w:rsidRPr="006632F3">
        <w:rPr>
          <w:rFonts w:ascii="Times New Roman" w:eastAsia="Arial" w:hAnsi="Times New Roman" w:cs="Times New Roman"/>
          <w:spacing w:val="4"/>
          <w:w w:val="99"/>
        </w:rPr>
        <w:t>m</w:t>
      </w:r>
      <w:r w:rsidRPr="006632F3">
        <w:rPr>
          <w:rFonts w:ascii="Times New Roman" w:eastAsia="Arial" w:hAnsi="Times New Roman" w:cs="Times New Roman"/>
          <w:spacing w:val="-1"/>
          <w:w w:val="99"/>
        </w:rPr>
        <w:t>en</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6"/>
          <w:w w:val="99"/>
        </w:rPr>
        <w:t>y</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4"/>
          <w:w w:val="99"/>
        </w:rPr>
        <w:t>m</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Boo</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ap</w:t>
      </w:r>
      <w:r w:rsidRPr="006632F3">
        <w:rPr>
          <w:rFonts w:ascii="Times New Roman" w:eastAsia="Arial" w:hAnsi="Times New Roman" w:cs="Times New Roman"/>
          <w:w w:val="99"/>
        </w:rPr>
        <w:t>(</w:t>
      </w:r>
      <w:proofErr w:type="gramEnd"/>
      <w:r w:rsidRPr="006632F3">
        <w:rPr>
          <w:rFonts w:ascii="Times New Roman" w:eastAsia="Arial" w:hAnsi="Times New Roman" w:cs="Times New Roman"/>
          <w:w w:val="9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e</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pe</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i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envi</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n</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v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abl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v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u</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
        </w:rPr>
        <w:t>-</w:t>
      </w:r>
      <w:r w:rsidRPr="006632F3">
        <w:rPr>
          <w:rFonts w:ascii="Times New Roman" w:eastAsia="Arial" w:hAnsi="Times New Roman" w:cs="Times New Roman"/>
          <w:spacing w:val="-1"/>
        </w:rPr>
        <w:t>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e</w:t>
      </w:r>
      <w:r w:rsidRPr="006632F3">
        <w:rPr>
          <w:rFonts w:ascii="Times New Roman" w:eastAsia="Arial" w:hAnsi="Times New Roman" w:cs="Times New Roman"/>
        </w:rPr>
        <w:t>d</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pe</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e</w:t>
      </w:r>
      <w:r w:rsidRPr="006632F3">
        <w:rPr>
          <w:rFonts w:ascii="Times New Roman" w:eastAsia="Arial" w:hAnsi="Times New Roman" w:cs="Times New Roman"/>
        </w:rPr>
        <w:t>s</w:t>
      </w:r>
    </w:p>
    <w:p w14:paraId="74F13E7C" w14:textId="77777777" w:rsidR="00583B21" w:rsidRPr="006632F3" w:rsidRDefault="00583B21" w:rsidP="00583B21">
      <w:pPr>
        <w:spacing w:after="0" w:line="239" w:lineRule="auto"/>
        <w:ind w:left="478" w:right="249" w:hanging="36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ing</w:t>
      </w:r>
      <w:r w:rsidRPr="006632F3">
        <w:rPr>
          <w:rFonts w:ascii="Times New Roman" w:eastAsia="Arial" w:hAnsi="Times New Roman" w:cs="Times New Roman"/>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node</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n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y</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nod</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do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ing</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 xml:space="preserve">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5</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4</w:t>
      </w:r>
    </w:p>
    <w:p w14:paraId="65F71328" w14:textId="77777777" w:rsidR="00583B21" w:rsidRPr="006632F3" w:rsidRDefault="00583B21" w:rsidP="00583B21">
      <w:pPr>
        <w:tabs>
          <w:tab w:val="left" w:pos="1000"/>
        </w:tabs>
        <w:spacing w:before="1"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nod</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g</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R</w:t>
      </w:r>
      <w:r w:rsidRPr="006632F3">
        <w:rPr>
          <w:rFonts w:ascii="Times New Roman" w:eastAsia="Arial" w:hAnsi="Times New Roman" w:cs="Times New Roman"/>
          <w:spacing w:val="-1"/>
        </w:rPr>
        <w:t>unn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p>
    <w:p w14:paraId="52A6C5F7" w14:textId="77777777" w:rsidR="00583B21" w:rsidRPr="006632F3" w:rsidRDefault="00583B21" w:rsidP="00583B21">
      <w:pPr>
        <w:spacing w:after="0" w:line="240" w:lineRule="auto"/>
        <w:ind w:left="1018" w:right="-20"/>
        <w:rPr>
          <w:rFonts w:ascii="Times New Roman" w:eastAsia="Arial" w:hAnsi="Times New Roman" w:cs="Times New Roman"/>
        </w:rPr>
      </w:pPr>
      <w:r w:rsidRPr="006632F3">
        <w:rPr>
          <w:rFonts w:ascii="Times New Roman" w:eastAsia="Arial" w:hAnsi="Times New Roman" w:cs="Times New Roman"/>
          <w:spacing w:val="-1"/>
          <w:w w:val="99"/>
        </w:rPr>
        <w:t>P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4"/>
          <w:w w:val="99"/>
        </w:rPr>
        <w:t>m</w:t>
      </w:r>
      <w:r w:rsidRPr="006632F3">
        <w:rPr>
          <w:rFonts w:ascii="Times New Roman" w:eastAsia="Arial" w:hAnsi="Times New Roman" w:cs="Times New Roman"/>
          <w:spacing w:val="-1"/>
          <w:w w:val="99"/>
        </w:rPr>
        <w:t>anen</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ing</w:t>
      </w:r>
      <w:r w:rsidRPr="006632F3">
        <w:rPr>
          <w:rFonts w:ascii="Times New Roman" w:eastAsia="Arial" w:hAnsi="Times New Roman" w:cs="Times New Roman"/>
          <w:w w:val="99"/>
        </w:rPr>
        <w:t>N</w:t>
      </w:r>
      <w:r w:rsidRPr="006632F3">
        <w:rPr>
          <w:rFonts w:ascii="Times New Roman" w:eastAsia="Arial" w:hAnsi="Times New Roman" w:cs="Times New Roman"/>
          <w:spacing w:val="-1"/>
          <w:w w:val="99"/>
        </w:rPr>
        <w:t>od</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p>
    <w:p w14:paraId="630565CD" w14:textId="77777777" w:rsidR="00583B21" w:rsidRPr="006632F3" w:rsidRDefault="00583B21" w:rsidP="00583B21">
      <w:pPr>
        <w:tabs>
          <w:tab w:val="left" w:pos="1000"/>
        </w:tabs>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R</w:t>
      </w:r>
      <w:r w:rsidRPr="006632F3">
        <w:rPr>
          <w:rFonts w:ascii="Times New Roman" w:eastAsia="Arial" w:hAnsi="Times New Roman" w:cs="Times New Roman"/>
          <w:spacing w:val="-1"/>
        </w:rPr>
        <w:t>unn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nod</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p>
    <w:p w14:paraId="611F57D7" w14:textId="77777777" w:rsidR="00583B21" w:rsidRPr="006632F3" w:rsidRDefault="00583B21" w:rsidP="00583B21">
      <w:pPr>
        <w:spacing w:before="1" w:after="0" w:line="239" w:lineRule="auto"/>
        <w:ind w:left="1018" w:right="669" w:hanging="540"/>
        <w:jc w:val="both"/>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 xml:space="preserve">.  </w:t>
      </w:r>
      <w:r w:rsidRPr="006632F3">
        <w:rPr>
          <w:rFonts w:ascii="Times New Roman" w:eastAsia="Arial" w:hAnsi="Times New Roman" w:cs="Times New Roman"/>
          <w:spacing w:val="38"/>
        </w:rPr>
        <w:t xml:space="preserve"> </w:t>
      </w:r>
      <w:r w:rsidRPr="006632F3">
        <w:rPr>
          <w:rFonts w:ascii="Times New Roman" w:eastAsia="Arial" w:hAnsi="Times New Roman" w:cs="Times New Roman"/>
          <w:spacing w:val="-1"/>
        </w:rPr>
        <w:t>S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inuo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l</w:t>
      </w:r>
      <w:r w:rsidRPr="006632F3">
        <w:rPr>
          <w:rFonts w:ascii="Times New Roman" w:eastAsia="Arial" w:hAnsi="Times New Roman" w:cs="Times New Roman"/>
        </w:rPr>
        <w:t>y</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i</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l</w:t>
      </w:r>
      <w:r w:rsidRPr="006632F3">
        <w:rPr>
          <w:rFonts w:ascii="Times New Roman" w:eastAsia="Arial" w:hAnsi="Times New Roman" w:cs="Times New Roman"/>
        </w:rPr>
        <w:t>f</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ud</w:t>
      </w:r>
      <w:r w:rsidRPr="006632F3">
        <w:rPr>
          <w:rFonts w:ascii="Times New Roman" w:eastAsia="Arial" w:hAnsi="Times New Roman" w:cs="Times New Roman"/>
        </w:rPr>
        <w:t xml:space="preserve">p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pin</w:t>
      </w:r>
      <w:r w:rsidRPr="006632F3">
        <w:rPr>
          <w:rFonts w:ascii="Times New Roman" w:eastAsia="Arial" w:hAnsi="Times New Roman" w:cs="Times New Roman"/>
        </w:rPr>
        <w:t>g</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N</w:t>
      </w:r>
      <w:r w:rsidRPr="006632F3">
        <w:rPr>
          <w:rFonts w:ascii="Times New Roman" w:eastAsia="Arial" w:hAnsi="Times New Roman" w:cs="Times New Roman"/>
          <w:spacing w:val="-1"/>
        </w:rPr>
        <w:t>od</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B</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vid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w:t>
      </w:r>
      <w:r w:rsidRPr="006632F3">
        <w:rPr>
          <w:rFonts w:ascii="Times New Roman" w:eastAsia="Arial" w:hAnsi="Times New Roman" w:cs="Times New Roman"/>
          <w:spacing w:val="-1"/>
        </w:rPr>
        <w:t>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ul</w:t>
      </w:r>
      <w:r w:rsidRPr="006632F3">
        <w:rPr>
          <w:rFonts w:ascii="Times New Roman" w:eastAsia="Arial" w:hAnsi="Times New Roman" w:cs="Times New Roman"/>
        </w:rPr>
        <w:t>t</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g</w:t>
      </w:r>
      <w:r w:rsidRPr="006632F3">
        <w:rPr>
          <w:rFonts w:ascii="Times New Roman" w:eastAsia="Arial" w:hAnsi="Times New Roman" w:cs="Times New Roman"/>
        </w:rPr>
        <w:t>N</w:t>
      </w:r>
      <w:r w:rsidRPr="006632F3">
        <w:rPr>
          <w:rFonts w:ascii="Times New Roman" w:eastAsia="Arial" w:hAnsi="Times New Roman" w:cs="Times New Roman"/>
          <w:spacing w:val="-1"/>
        </w:rPr>
        <w:t>ode</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rPr>
        <w:t>)</w:t>
      </w:r>
    </w:p>
    <w:p w14:paraId="0A79C24D" w14:textId="77777777" w:rsidR="00583B21" w:rsidRPr="006632F3" w:rsidRDefault="00583B21" w:rsidP="00583B21">
      <w:pPr>
        <w:spacing w:before="1" w:after="0" w:line="240" w:lineRule="auto"/>
        <w:ind w:left="478" w:right="238" w:hanging="36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ing</w:t>
      </w:r>
      <w:r w:rsidRPr="006632F3">
        <w:rPr>
          <w:rFonts w:ascii="Times New Roman" w:eastAsia="Arial" w:hAnsi="Times New Roman" w:cs="Times New Roman"/>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n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y</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do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ing</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n</w:t>
      </w:r>
    </w:p>
    <w:p w14:paraId="7C1FCCBA" w14:textId="77777777" w:rsidR="00583B21" w:rsidRPr="006632F3" w:rsidRDefault="00583B21" w:rsidP="00583B21">
      <w:pPr>
        <w:spacing w:after="0" w:line="240" w:lineRule="auto"/>
        <w:ind w:left="478" w:right="-20"/>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5</w:t>
      </w:r>
    </w:p>
    <w:p w14:paraId="6AFDE3B8" w14:textId="77777777" w:rsidR="00583B21" w:rsidRPr="006632F3" w:rsidRDefault="00583B21" w:rsidP="00583B21">
      <w:pPr>
        <w:tabs>
          <w:tab w:val="left" w:pos="1000"/>
        </w:tabs>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rPr>
        <w:t>o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g</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R</w:t>
      </w:r>
      <w:r w:rsidRPr="006632F3">
        <w:rPr>
          <w:rFonts w:ascii="Times New Roman" w:eastAsia="Arial" w:hAnsi="Times New Roman" w:cs="Times New Roman"/>
          <w:spacing w:val="-1"/>
        </w:rPr>
        <w:t>unn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p>
    <w:p w14:paraId="2915F644" w14:textId="77777777" w:rsidR="00583B21" w:rsidRPr="006632F3" w:rsidRDefault="00583B21" w:rsidP="00583B21">
      <w:pPr>
        <w:spacing w:after="0" w:line="228" w:lineRule="exact"/>
        <w:ind w:left="1018" w:right="-20"/>
        <w:rPr>
          <w:rFonts w:ascii="Times New Roman" w:eastAsia="Arial" w:hAnsi="Times New Roman" w:cs="Times New Roman"/>
        </w:rPr>
      </w:pP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p>
    <w:p w14:paraId="4A95623F" w14:textId="77777777" w:rsidR="00583B21" w:rsidRPr="006632F3" w:rsidRDefault="00583B21" w:rsidP="00583B21">
      <w:pPr>
        <w:tabs>
          <w:tab w:val="left" w:pos="1000"/>
        </w:tabs>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R</w:t>
      </w:r>
      <w:r w:rsidRPr="006632F3">
        <w:rPr>
          <w:rFonts w:ascii="Times New Roman" w:eastAsia="Arial" w:hAnsi="Times New Roman" w:cs="Times New Roman"/>
          <w:spacing w:val="-1"/>
        </w:rPr>
        <w:t>unn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p>
    <w:p w14:paraId="5FE6F908"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5</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leep</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1</w:t>
      </w:r>
      <w:r w:rsidRPr="006632F3">
        <w:rPr>
          <w:rFonts w:ascii="Times New Roman" w:eastAsia="Arial" w:hAnsi="Times New Roman" w:cs="Times New Roman"/>
        </w:rPr>
        <w:t>0</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llo</w:t>
      </w:r>
      <w:r w:rsidRPr="006632F3">
        <w:rPr>
          <w:rFonts w:ascii="Times New Roman" w:eastAsia="Arial" w:hAnsi="Times New Roman" w:cs="Times New Roman"/>
        </w:rPr>
        <w:t>w</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y</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p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3AEC8232" w14:textId="77777777" w:rsidR="00583B21" w:rsidRPr="006632F3" w:rsidRDefault="00583B21" w:rsidP="00583B21">
      <w:pPr>
        <w:spacing w:after="0" w:line="240" w:lineRule="auto"/>
        <w:ind w:left="478" w:right="171"/>
        <w:rPr>
          <w:rFonts w:ascii="Times New Roman" w:eastAsia="Arial" w:hAnsi="Times New Roman" w:cs="Times New Roman"/>
        </w:rPr>
      </w:pPr>
      <w:r w:rsidRPr="006632F3">
        <w:rPr>
          <w:rFonts w:ascii="Times New Roman" w:eastAsia="Arial" w:hAnsi="Times New Roman" w:cs="Times New Roman"/>
          <w:spacing w:val="3"/>
        </w:rPr>
        <w:t>T</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e</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nod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w:t>
      </w:r>
      <w:r w:rsidRPr="006632F3">
        <w:rPr>
          <w:rFonts w:ascii="Times New Roman" w:eastAsia="Arial" w:hAnsi="Times New Roman" w:cs="Times New Roman"/>
        </w:rPr>
        <w:t>s</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rPr>
        <w:t>p</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g</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leep</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0</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go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p</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3</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eve</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t</w:t>
      </w:r>
      <w:r w:rsidRPr="006632F3">
        <w:rPr>
          <w:rFonts w:ascii="Times New Roman" w:eastAsia="Arial" w:hAnsi="Times New Roman" w:cs="Times New Roman"/>
          <w:spacing w:val="-1"/>
        </w:rPr>
        <w:t>h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agai</w:t>
      </w:r>
      <w:r w:rsidRPr="006632F3">
        <w:rPr>
          <w:rFonts w:ascii="Times New Roman" w:eastAsia="Arial" w:hAnsi="Times New Roman" w:cs="Times New Roman"/>
        </w:rPr>
        <w:t>n</w:t>
      </w:r>
    </w:p>
    <w:p w14:paraId="1E4B8D49" w14:textId="77777777" w:rsidR="00583B21" w:rsidRPr="006632F3" w:rsidRDefault="00583B21" w:rsidP="00583B21">
      <w:pPr>
        <w:spacing w:after="0"/>
        <w:rPr>
          <w:rFonts w:ascii="Times New Roman" w:hAnsi="Times New Roman" w:cs="Times New Roman"/>
        </w:rPr>
        <w:sectPr w:rsidR="00583B21" w:rsidRPr="006632F3">
          <w:footerReference w:type="default" r:id="rId47"/>
          <w:pgSz w:w="12240" w:h="15860"/>
          <w:pgMar w:top="1300" w:right="1720" w:bottom="1000" w:left="1680" w:header="0" w:footer="803" w:gutter="0"/>
          <w:pgNumType w:start="60"/>
          <w:cols w:space="720"/>
        </w:sectPr>
      </w:pPr>
    </w:p>
    <w:p w14:paraId="5377EA2F"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68192" behindDoc="1" locked="0" layoutInCell="1" allowOverlap="1" wp14:anchorId="0DDFEEEF" wp14:editId="62DDF61A">
                <wp:simplePos x="0" y="0"/>
                <wp:positionH relativeFrom="page">
                  <wp:posOffset>1141730</wp:posOffset>
                </wp:positionH>
                <wp:positionV relativeFrom="paragraph">
                  <wp:posOffset>227330</wp:posOffset>
                </wp:positionV>
                <wp:extent cx="3345180" cy="1270"/>
                <wp:effectExtent l="17780" t="17780" r="8890" b="9525"/>
                <wp:wrapNone/>
                <wp:docPr id="4669" name="Group 46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45180" cy="1270"/>
                          <a:chOff x="1798" y="358"/>
                          <a:chExt cx="5268" cy="2"/>
                        </a:xfrm>
                      </wpg:grpSpPr>
                      <wps:wsp>
                        <wps:cNvPr id="4670" name="Freeform 4605"/>
                        <wps:cNvSpPr>
                          <a:spLocks/>
                        </wps:cNvSpPr>
                        <wps:spPr bwMode="auto">
                          <a:xfrm>
                            <a:off x="1798" y="358"/>
                            <a:ext cx="5268" cy="2"/>
                          </a:xfrm>
                          <a:custGeom>
                            <a:avLst/>
                            <a:gdLst>
                              <a:gd name="T0" fmla="+- 0 1798 1798"/>
                              <a:gd name="T1" fmla="*/ T0 w 5268"/>
                              <a:gd name="T2" fmla="+- 0 7066 1798"/>
                              <a:gd name="T3" fmla="*/ T2 w 5268"/>
                            </a:gdLst>
                            <a:ahLst/>
                            <a:cxnLst>
                              <a:cxn ang="0">
                                <a:pos x="T1" y="0"/>
                              </a:cxn>
                              <a:cxn ang="0">
                                <a:pos x="T3" y="0"/>
                              </a:cxn>
                            </a:cxnLst>
                            <a:rect l="0" t="0" r="r" b="b"/>
                            <a:pathLst>
                              <a:path w="5268">
                                <a:moveTo>
                                  <a:pt x="0" y="0"/>
                                </a:moveTo>
                                <a:lnTo>
                                  <a:pt x="5268"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604" o:spid="_x0000_s1026" style="position:absolute;margin-left:89.9pt;margin-top:17.9pt;width:263.4pt;height:.1pt;z-index:-251148288;mso-position-horizontal-relative:page" coordorigin="1798,358" coordsize="52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">
                <v:shape id="Freeform 4605" o:spid="_x0000_s1027" style="position:absolute;left:1798;top:358;width:5268;height:2;visibility:visible;mso-wrap-style:square;v-text-anchor:top" coordsize="52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Mo5sEA&#10;AADdAAAADwAAAGRycy9kb3ducmV2LnhtbERPy4rCMBTdD/gP4QruxlTxRTUtKgiDs/K1cHdtrm2x&#10;uSlJ1M7fTxYDszyc9yrvTCNe5HxtWcFomIAgLqyuuVRwPu0+FyB8QNbYWCYFP+Qhz3ofK0y1ffOB&#10;XsdQihjCPkUFVQhtKqUvKjLoh7YljtzdOoMhQldK7fAdw00jx0kykwZrjg0VtrStqHgcn0bBmk/f&#10;h027m9J+k1xs4Rxdu5tSg363XoII1IV/8Z/7SyuYzOZxf3wTn4DM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TKObBAAAA3QAAAA8AAAAAAAAAAAAAAAAAmAIAAGRycy9kb3du&#10;cmV2LnhtbFBLBQYAAAAABAAEAPUAAACGAwAAAAA=&#10;" path="m,l5268,e" filled="f" strokeweight=".45925mm">
                  <v:path arrowok="t" o:connecttype="custom" o:connectlocs="0,0;5268,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r</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Boot</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ra</w:t>
      </w:r>
      <w:r w:rsidRPr="006632F3">
        <w:rPr>
          <w:rFonts w:ascii="Times New Roman" w:eastAsia="Arial" w:hAnsi="Times New Roman" w:cs="Times New Roman"/>
          <w:b/>
          <w:bCs/>
          <w:spacing w:val="-1"/>
        </w:rPr>
        <w:t>p</w:t>
      </w:r>
      <w:r w:rsidRPr="006632F3">
        <w:rPr>
          <w:rFonts w:ascii="Times New Roman" w:eastAsia="Arial" w:hAnsi="Times New Roman" w:cs="Times New Roman"/>
          <w:b/>
          <w:bCs/>
        </w:rPr>
        <w:t>Ser</w:t>
      </w:r>
      <w:r w:rsidRPr="006632F3">
        <w:rPr>
          <w:rFonts w:ascii="Times New Roman" w:eastAsia="Arial" w:hAnsi="Times New Roman" w:cs="Times New Roman"/>
          <w:b/>
          <w:bCs/>
          <w:spacing w:val="-4"/>
        </w:rPr>
        <w:t>v</w:t>
      </w:r>
      <w:r w:rsidRPr="006632F3">
        <w:rPr>
          <w:rFonts w:ascii="Times New Roman" w:eastAsia="Arial" w:hAnsi="Times New Roman" w:cs="Times New Roman"/>
          <w:b/>
          <w:bCs/>
        </w:rPr>
        <w:t>ice</w:t>
      </w:r>
      <w:r w:rsidRPr="006632F3">
        <w:rPr>
          <w:rFonts w:ascii="Times New Roman" w:eastAsia="Arial" w:hAnsi="Times New Roman" w:cs="Times New Roman"/>
          <w:b/>
          <w:bCs/>
          <w:spacing w:val="-1"/>
        </w:rPr>
        <w:t xml:space="preserve"> o</w:t>
      </w:r>
      <w:r w:rsidRPr="006632F3">
        <w:rPr>
          <w:rFonts w:ascii="Times New Roman" w:eastAsia="Arial" w:hAnsi="Times New Roman" w:cs="Times New Roman"/>
          <w:b/>
          <w:bCs/>
        </w:rPr>
        <w:t>f</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 xml:space="preserve">a </w:t>
      </w:r>
      <w:r w:rsidRPr="006632F3">
        <w:rPr>
          <w:rFonts w:ascii="Times New Roman" w:eastAsia="Arial" w:hAnsi="Times New Roman" w:cs="Times New Roman"/>
          <w:b/>
          <w:bCs/>
          <w:spacing w:val="-1"/>
        </w:rPr>
        <w:t>Do</w:t>
      </w:r>
      <w:r w:rsidRPr="006632F3">
        <w:rPr>
          <w:rFonts w:ascii="Times New Roman" w:eastAsia="Arial" w:hAnsi="Times New Roman" w:cs="Times New Roman"/>
          <w:b/>
          <w:bCs/>
        </w:rPr>
        <w:t>main</w:t>
      </w:r>
    </w:p>
    <w:p w14:paraId="3A5FDD8C" w14:textId="77777777" w:rsidR="00583B21" w:rsidRPr="006632F3" w:rsidRDefault="00583B21" w:rsidP="00583B21">
      <w:pPr>
        <w:spacing w:before="63" w:after="0" w:line="271" w:lineRule="exact"/>
        <w:ind w:left="118" w:right="-20"/>
        <w:rPr>
          <w:rFonts w:ascii="Times New Roman" w:eastAsia="Times New Roman" w:hAnsi="Times New Roman" w:cs="Times New Roman"/>
        </w:rPr>
      </w:pPr>
      <w:r w:rsidRPr="006632F3">
        <w:rPr>
          <w:rFonts w:ascii="Times New Roman" w:eastAsia="Times New Roman" w:hAnsi="Times New Roman" w:cs="Times New Roman"/>
          <w:position w:val="-1"/>
        </w:rPr>
        <w:t>Wh</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n a</w:t>
      </w:r>
      <w:r w:rsidRPr="006632F3">
        <w:rPr>
          <w:rFonts w:ascii="Times New Roman" w:eastAsia="Times New Roman" w:hAnsi="Times New Roman" w:cs="Times New Roman"/>
          <w:spacing w:val="-1"/>
          <w:position w:val="-1"/>
        </w:rPr>
        <w:t xml:space="preserve"> </w:t>
      </w:r>
      <w:r w:rsidRPr="006632F3">
        <w:rPr>
          <w:rFonts w:ascii="Times New Roman" w:eastAsia="Times New Roman" w:hAnsi="Times New Roman" w:cs="Times New Roman"/>
          <w:position w:val="-1"/>
        </w:rPr>
        <w:t>dom</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in is st</w:t>
      </w:r>
      <w:r w:rsidRPr="006632F3">
        <w:rPr>
          <w:rFonts w:ascii="Times New Roman" w:eastAsia="Times New Roman" w:hAnsi="Times New Roman" w:cs="Times New Roman"/>
          <w:spacing w:val="-1"/>
          <w:position w:val="-1"/>
        </w:rPr>
        <w:t>ar</w:t>
      </w:r>
      <w:r w:rsidRPr="006632F3">
        <w:rPr>
          <w:rFonts w:ascii="Times New Roman" w:eastAsia="Times New Roman" w:hAnsi="Times New Roman" w:cs="Times New Roman"/>
          <w:position w:val="-1"/>
        </w:rPr>
        <w:t>t, it und</w:t>
      </w:r>
      <w:r w:rsidRPr="006632F3">
        <w:rPr>
          <w:rFonts w:ascii="Times New Roman" w:eastAsia="Times New Roman" w:hAnsi="Times New Roman" w:cs="Times New Roman"/>
          <w:spacing w:val="-1"/>
          <w:position w:val="-1"/>
        </w:rPr>
        <w:t>er</w:t>
      </w:r>
      <w:r w:rsidRPr="006632F3">
        <w:rPr>
          <w:rFonts w:ascii="Times New Roman" w:eastAsia="Times New Roman" w:hAnsi="Times New Roman" w:cs="Times New Roman"/>
          <w:spacing w:val="-3"/>
          <w:position w:val="-1"/>
        </w:rPr>
        <w:t>g</w:t>
      </w:r>
      <w:r w:rsidRPr="006632F3">
        <w:rPr>
          <w:rFonts w:ascii="Times New Roman" w:eastAsia="Times New Roman" w:hAnsi="Times New Roman" w:cs="Times New Roman"/>
          <w:position w:val="-1"/>
        </w:rPr>
        <w:t>o</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s the</w:t>
      </w:r>
      <w:r w:rsidRPr="006632F3">
        <w:rPr>
          <w:rFonts w:ascii="Times New Roman" w:eastAsia="Times New Roman" w:hAnsi="Times New Roman" w:cs="Times New Roman"/>
          <w:spacing w:val="-1"/>
          <w:position w:val="-1"/>
        </w:rPr>
        <w:t xml:space="preserve"> f</w:t>
      </w:r>
      <w:r w:rsidRPr="006632F3">
        <w:rPr>
          <w:rFonts w:ascii="Times New Roman" w:eastAsia="Times New Roman" w:hAnsi="Times New Roman" w:cs="Times New Roman"/>
          <w:position w:val="-1"/>
        </w:rPr>
        <w:t>ollo</w:t>
      </w:r>
      <w:r w:rsidRPr="006632F3">
        <w:rPr>
          <w:rFonts w:ascii="Times New Roman" w:eastAsia="Times New Roman" w:hAnsi="Times New Roman" w:cs="Times New Roman"/>
          <w:spacing w:val="-1"/>
          <w:position w:val="-1"/>
        </w:rPr>
        <w:t>w</w:t>
      </w:r>
      <w:r w:rsidRPr="006632F3">
        <w:rPr>
          <w:rFonts w:ascii="Times New Roman" w:eastAsia="Times New Roman" w:hAnsi="Times New Roman" w:cs="Times New Roman"/>
          <w:position w:val="-1"/>
        </w:rPr>
        <w:t>ing</w:t>
      </w:r>
      <w:r w:rsidRPr="006632F3">
        <w:rPr>
          <w:rFonts w:ascii="Times New Roman" w:eastAsia="Times New Roman" w:hAnsi="Times New Roman" w:cs="Times New Roman"/>
          <w:spacing w:val="-2"/>
          <w:position w:val="-1"/>
        </w:rPr>
        <w:t xml:space="preserve"> B</w:t>
      </w:r>
      <w:r w:rsidRPr="006632F3">
        <w:rPr>
          <w:rFonts w:ascii="Times New Roman" w:eastAsia="Times New Roman" w:hAnsi="Times New Roman" w:cs="Times New Roman"/>
          <w:position w:val="-1"/>
        </w:rPr>
        <w:t>ootst</w:t>
      </w:r>
      <w:r w:rsidRPr="006632F3">
        <w:rPr>
          <w:rFonts w:ascii="Times New Roman" w:eastAsia="Times New Roman" w:hAnsi="Times New Roman" w:cs="Times New Roman"/>
          <w:spacing w:val="-1"/>
          <w:position w:val="-1"/>
        </w:rPr>
        <w:t>ra</w:t>
      </w:r>
      <w:r w:rsidRPr="006632F3">
        <w:rPr>
          <w:rFonts w:ascii="Times New Roman" w:eastAsia="Times New Roman" w:hAnsi="Times New Roman" w:cs="Times New Roman"/>
          <w:position w:val="-1"/>
        </w:rPr>
        <w:t>p s</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qu</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n</w:t>
      </w:r>
      <w:r w:rsidRPr="006632F3">
        <w:rPr>
          <w:rFonts w:ascii="Times New Roman" w:eastAsia="Times New Roman" w:hAnsi="Times New Roman" w:cs="Times New Roman"/>
          <w:spacing w:val="-1"/>
          <w:position w:val="-1"/>
        </w:rPr>
        <w:t>ce</w:t>
      </w:r>
      <w:r w:rsidRPr="006632F3">
        <w:rPr>
          <w:rFonts w:ascii="Times New Roman" w:eastAsia="Times New Roman" w:hAnsi="Times New Roman" w:cs="Times New Roman"/>
          <w:position w:val="-1"/>
        </w:rPr>
        <w:t>.</w:t>
      </w:r>
    </w:p>
    <w:p w14:paraId="0AC320D9" w14:textId="77777777" w:rsidR="00583B21" w:rsidRPr="006632F3" w:rsidRDefault="00583B21" w:rsidP="00583B21">
      <w:pPr>
        <w:spacing w:after="0" w:line="200" w:lineRule="exact"/>
        <w:rPr>
          <w:rFonts w:ascii="Times New Roman" w:hAnsi="Times New Roman" w:cs="Times New Roman"/>
        </w:rPr>
      </w:pPr>
    </w:p>
    <w:p w14:paraId="7ACFE844" w14:textId="77777777" w:rsidR="00583B21" w:rsidRPr="006632F3" w:rsidRDefault="00583B21" w:rsidP="00583B21">
      <w:pPr>
        <w:spacing w:after="0" w:line="200" w:lineRule="exact"/>
        <w:rPr>
          <w:rFonts w:ascii="Times New Roman" w:hAnsi="Times New Roman" w:cs="Times New Roman"/>
        </w:rPr>
      </w:pPr>
    </w:p>
    <w:p w14:paraId="150E64D4" w14:textId="77777777" w:rsidR="00583B21" w:rsidRPr="006632F3" w:rsidRDefault="00583B21" w:rsidP="00583B21">
      <w:pPr>
        <w:spacing w:after="0" w:line="200" w:lineRule="exact"/>
        <w:rPr>
          <w:rFonts w:ascii="Times New Roman" w:hAnsi="Times New Roman" w:cs="Times New Roman"/>
        </w:rPr>
      </w:pPr>
    </w:p>
    <w:p w14:paraId="643ED0AF" w14:textId="77777777" w:rsidR="00583B21" w:rsidRPr="006632F3" w:rsidRDefault="00583B21" w:rsidP="00583B21">
      <w:pPr>
        <w:spacing w:after="0" w:line="200" w:lineRule="exact"/>
        <w:rPr>
          <w:rFonts w:ascii="Times New Roman" w:hAnsi="Times New Roman" w:cs="Times New Roman"/>
        </w:rPr>
      </w:pPr>
    </w:p>
    <w:p w14:paraId="58D8C834" w14:textId="77777777" w:rsidR="00583B21" w:rsidRPr="006632F3" w:rsidRDefault="00583B21" w:rsidP="00583B21">
      <w:pPr>
        <w:spacing w:after="0" w:line="200" w:lineRule="exact"/>
        <w:rPr>
          <w:rFonts w:ascii="Times New Roman" w:hAnsi="Times New Roman" w:cs="Times New Roman"/>
        </w:rPr>
      </w:pPr>
    </w:p>
    <w:p w14:paraId="0F854BAF" w14:textId="77777777" w:rsidR="00583B21" w:rsidRPr="006632F3" w:rsidRDefault="00583B21" w:rsidP="00583B21">
      <w:pPr>
        <w:spacing w:after="0" w:line="200" w:lineRule="exact"/>
        <w:rPr>
          <w:rFonts w:ascii="Times New Roman" w:hAnsi="Times New Roman" w:cs="Times New Roman"/>
        </w:rPr>
      </w:pPr>
    </w:p>
    <w:p w14:paraId="07B5356B" w14:textId="77777777" w:rsidR="00583B21" w:rsidRPr="006632F3" w:rsidRDefault="00583B21" w:rsidP="00583B21">
      <w:pPr>
        <w:spacing w:after="0" w:line="200" w:lineRule="exact"/>
        <w:rPr>
          <w:rFonts w:ascii="Times New Roman" w:hAnsi="Times New Roman" w:cs="Times New Roman"/>
        </w:rPr>
      </w:pPr>
    </w:p>
    <w:p w14:paraId="4DCF103A" w14:textId="77777777" w:rsidR="00583B21" w:rsidRPr="006632F3" w:rsidRDefault="00583B21" w:rsidP="00583B21">
      <w:pPr>
        <w:spacing w:after="0" w:line="200" w:lineRule="exact"/>
        <w:rPr>
          <w:rFonts w:ascii="Times New Roman" w:hAnsi="Times New Roman" w:cs="Times New Roman"/>
        </w:rPr>
      </w:pPr>
    </w:p>
    <w:p w14:paraId="1BAE706B" w14:textId="77777777" w:rsidR="00583B21" w:rsidRPr="006632F3" w:rsidRDefault="00583B21" w:rsidP="00583B21">
      <w:pPr>
        <w:spacing w:after="0" w:line="200" w:lineRule="exact"/>
        <w:rPr>
          <w:rFonts w:ascii="Times New Roman" w:hAnsi="Times New Roman" w:cs="Times New Roman"/>
        </w:rPr>
      </w:pPr>
    </w:p>
    <w:p w14:paraId="0E1B6934" w14:textId="77777777" w:rsidR="00583B21" w:rsidRPr="006632F3" w:rsidRDefault="00583B21" w:rsidP="00583B21">
      <w:pPr>
        <w:spacing w:after="0" w:line="200" w:lineRule="exact"/>
        <w:rPr>
          <w:rFonts w:ascii="Times New Roman" w:hAnsi="Times New Roman" w:cs="Times New Roman"/>
        </w:rPr>
      </w:pPr>
    </w:p>
    <w:p w14:paraId="4C9FA96F" w14:textId="77777777" w:rsidR="00583B21" w:rsidRPr="006632F3" w:rsidRDefault="00583B21" w:rsidP="00583B21">
      <w:pPr>
        <w:spacing w:after="0" w:line="200" w:lineRule="exact"/>
        <w:rPr>
          <w:rFonts w:ascii="Times New Roman" w:hAnsi="Times New Roman" w:cs="Times New Roman"/>
        </w:rPr>
      </w:pPr>
    </w:p>
    <w:p w14:paraId="2433F459" w14:textId="77777777" w:rsidR="00583B21" w:rsidRPr="006632F3" w:rsidRDefault="00583B21" w:rsidP="00583B21">
      <w:pPr>
        <w:spacing w:after="0" w:line="200" w:lineRule="exact"/>
        <w:rPr>
          <w:rFonts w:ascii="Times New Roman" w:hAnsi="Times New Roman" w:cs="Times New Roman"/>
        </w:rPr>
      </w:pPr>
    </w:p>
    <w:p w14:paraId="7831B8D2" w14:textId="77777777" w:rsidR="00583B21" w:rsidRPr="006632F3" w:rsidRDefault="00583B21" w:rsidP="00583B21">
      <w:pPr>
        <w:spacing w:after="0" w:line="200" w:lineRule="exact"/>
        <w:rPr>
          <w:rFonts w:ascii="Times New Roman" w:hAnsi="Times New Roman" w:cs="Times New Roman"/>
        </w:rPr>
      </w:pPr>
    </w:p>
    <w:p w14:paraId="268C3CDD" w14:textId="77777777" w:rsidR="00583B21" w:rsidRPr="006632F3" w:rsidRDefault="00583B21" w:rsidP="00583B21">
      <w:pPr>
        <w:spacing w:after="0" w:line="200" w:lineRule="exact"/>
        <w:rPr>
          <w:rFonts w:ascii="Times New Roman" w:hAnsi="Times New Roman" w:cs="Times New Roman"/>
        </w:rPr>
      </w:pPr>
    </w:p>
    <w:p w14:paraId="6D07A567" w14:textId="77777777" w:rsidR="00583B21" w:rsidRPr="006632F3" w:rsidRDefault="00583B21" w:rsidP="00583B21">
      <w:pPr>
        <w:spacing w:after="0" w:line="200" w:lineRule="exact"/>
        <w:rPr>
          <w:rFonts w:ascii="Times New Roman" w:hAnsi="Times New Roman" w:cs="Times New Roman"/>
        </w:rPr>
      </w:pPr>
    </w:p>
    <w:p w14:paraId="59614652" w14:textId="77777777" w:rsidR="00583B21" w:rsidRPr="006632F3" w:rsidRDefault="00583B21" w:rsidP="00583B21">
      <w:pPr>
        <w:spacing w:after="0" w:line="200" w:lineRule="exact"/>
        <w:rPr>
          <w:rFonts w:ascii="Times New Roman" w:hAnsi="Times New Roman" w:cs="Times New Roman"/>
        </w:rPr>
      </w:pPr>
    </w:p>
    <w:p w14:paraId="03D392D5" w14:textId="77777777" w:rsidR="00583B21" w:rsidRPr="006632F3" w:rsidRDefault="00583B21" w:rsidP="00583B21">
      <w:pPr>
        <w:spacing w:after="0" w:line="200" w:lineRule="exact"/>
        <w:rPr>
          <w:rFonts w:ascii="Times New Roman" w:hAnsi="Times New Roman" w:cs="Times New Roman"/>
        </w:rPr>
      </w:pPr>
    </w:p>
    <w:p w14:paraId="66B49D17" w14:textId="77777777" w:rsidR="00583B21" w:rsidRPr="006632F3" w:rsidRDefault="00583B21" w:rsidP="00583B21">
      <w:pPr>
        <w:spacing w:after="0" w:line="200" w:lineRule="exact"/>
        <w:rPr>
          <w:rFonts w:ascii="Times New Roman" w:hAnsi="Times New Roman" w:cs="Times New Roman"/>
        </w:rPr>
      </w:pPr>
    </w:p>
    <w:p w14:paraId="39FB5F89" w14:textId="77777777" w:rsidR="00583B21" w:rsidRPr="006632F3" w:rsidRDefault="00583B21" w:rsidP="00583B21">
      <w:pPr>
        <w:spacing w:after="0" w:line="200" w:lineRule="exact"/>
        <w:rPr>
          <w:rFonts w:ascii="Times New Roman" w:hAnsi="Times New Roman" w:cs="Times New Roman"/>
        </w:rPr>
      </w:pPr>
    </w:p>
    <w:p w14:paraId="7B8CDEFC" w14:textId="77777777" w:rsidR="00583B21" w:rsidRPr="006632F3" w:rsidRDefault="00583B21" w:rsidP="00583B21">
      <w:pPr>
        <w:spacing w:after="0" w:line="200" w:lineRule="exact"/>
        <w:rPr>
          <w:rFonts w:ascii="Times New Roman" w:hAnsi="Times New Roman" w:cs="Times New Roman"/>
        </w:rPr>
      </w:pPr>
    </w:p>
    <w:p w14:paraId="6653700B" w14:textId="77777777" w:rsidR="00583B21" w:rsidRPr="006632F3" w:rsidRDefault="00583B21" w:rsidP="00583B21">
      <w:pPr>
        <w:spacing w:after="0" w:line="200" w:lineRule="exact"/>
        <w:rPr>
          <w:rFonts w:ascii="Times New Roman" w:hAnsi="Times New Roman" w:cs="Times New Roman"/>
        </w:rPr>
      </w:pPr>
    </w:p>
    <w:p w14:paraId="29FE31A3" w14:textId="77777777" w:rsidR="00583B21" w:rsidRPr="006632F3" w:rsidRDefault="00583B21" w:rsidP="00583B21">
      <w:pPr>
        <w:spacing w:after="0" w:line="200" w:lineRule="exact"/>
        <w:rPr>
          <w:rFonts w:ascii="Times New Roman" w:hAnsi="Times New Roman" w:cs="Times New Roman"/>
        </w:rPr>
      </w:pPr>
    </w:p>
    <w:p w14:paraId="17C2F350" w14:textId="77777777" w:rsidR="00583B21" w:rsidRPr="006632F3" w:rsidRDefault="00583B21" w:rsidP="00583B21">
      <w:pPr>
        <w:spacing w:after="0" w:line="200" w:lineRule="exact"/>
        <w:rPr>
          <w:rFonts w:ascii="Times New Roman" w:hAnsi="Times New Roman" w:cs="Times New Roman"/>
        </w:rPr>
      </w:pPr>
    </w:p>
    <w:p w14:paraId="2CFD0746" w14:textId="77777777" w:rsidR="00583B21" w:rsidRPr="006632F3" w:rsidRDefault="00583B21" w:rsidP="00583B21">
      <w:pPr>
        <w:spacing w:after="0" w:line="200" w:lineRule="exact"/>
        <w:rPr>
          <w:rFonts w:ascii="Times New Roman" w:hAnsi="Times New Roman" w:cs="Times New Roman"/>
        </w:rPr>
      </w:pPr>
    </w:p>
    <w:p w14:paraId="020CDFA6" w14:textId="77777777" w:rsidR="00583B21" w:rsidRPr="006632F3" w:rsidRDefault="00583B21" w:rsidP="00583B21">
      <w:pPr>
        <w:spacing w:after="0" w:line="200" w:lineRule="exact"/>
        <w:rPr>
          <w:rFonts w:ascii="Times New Roman" w:hAnsi="Times New Roman" w:cs="Times New Roman"/>
        </w:rPr>
      </w:pPr>
    </w:p>
    <w:p w14:paraId="42ECA744" w14:textId="77777777" w:rsidR="00583B21" w:rsidRPr="006632F3" w:rsidRDefault="00583B21" w:rsidP="00583B21">
      <w:pPr>
        <w:spacing w:after="0" w:line="200" w:lineRule="exact"/>
        <w:rPr>
          <w:rFonts w:ascii="Times New Roman" w:hAnsi="Times New Roman" w:cs="Times New Roman"/>
        </w:rPr>
      </w:pPr>
    </w:p>
    <w:p w14:paraId="0BD9ABE2" w14:textId="77777777" w:rsidR="00583B21" w:rsidRPr="006632F3" w:rsidRDefault="00583B21" w:rsidP="00583B21">
      <w:pPr>
        <w:spacing w:after="0" w:line="200" w:lineRule="exact"/>
        <w:rPr>
          <w:rFonts w:ascii="Times New Roman" w:hAnsi="Times New Roman" w:cs="Times New Roman"/>
        </w:rPr>
      </w:pPr>
    </w:p>
    <w:p w14:paraId="38A3AEDB" w14:textId="77777777" w:rsidR="00583B21" w:rsidRPr="006632F3" w:rsidRDefault="00583B21" w:rsidP="00583B21">
      <w:pPr>
        <w:spacing w:after="0" w:line="200" w:lineRule="exact"/>
        <w:rPr>
          <w:rFonts w:ascii="Times New Roman" w:hAnsi="Times New Roman" w:cs="Times New Roman"/>
        </w:rPr>
      </w:pPr>
    </w:p>
    <w:p w14:paraId="7A77D269" w14:textId="77777777" w:rsidR="00583B21" w:rsidRPr="006632F3" w:rsidRDefault="00583B21" w:rsidP="00583B21">
      <w:pPr>
        <w:spacing w:before="19" w:after="0" w:line="240" w:lineRule="exact"/>
        <w:rPr>
          <w:rFonts w:ascii="Times New Roman" w:hAnsi="Times New Roman" w:cs="Times New Roman"/>
        </w:rPr>
      </w:pPr>
    </w:p>
    <w:p w14:paraId="61CFF197"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67168" behindDoc="1" locked="0" layoutInCell="1" allowOverlap="1" wp14:anchorId="783734E2" wp14:editId="78F4C273">
                <wp:simplePos x="0" y="0"/>
                <wp:positionH relativeFrom="page">
                  <wp:posOffset>1205865</wp:posOffset>
                </wp:positionH>
                <wp:positionV relativeFrom="paragraph">
                  <wp:posOffset>-3219450</wp:posOffset>
                </wp:positionV>
                <wp:extent cx="5335905" cy="3063240"/>
                <wp:effectExtent l="0" t="0" r="1905" b="3810"/>
                <wp:wrapNone/>
                <wp:docPr id="4668" name="Text Box 46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5905" cy="3063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B779F" w14:textId="77777777" w:rsidR="00583B21" w:rsidRDefault="00583B21" w:rsidP="00583B21">
                            <w:pPr>
                              <w:spacing w:before="78" w:after="0" w:line="240" w:lineRule="auto"/>
                              <w:ind w:left="2412" w:right="-20"/>
                              <w:rPr>
                                <w:rFonts w:ascii="Arial" w:eastAsia="Arial" w:hAnsi="Arial" w:cs="Arial"/>
                                <w:sz w:val="13"/>
                                <w:szCs w:val="13"/>
                              </w:rPr>
                            </w:pPr>
                            <w:r>
                              <w:rPr>
                                <w:rFonts w:ascii="Arial" w:eastAsia="Arial" w:hAnsi="Arial" w:cs="Arial"/>
                                <w:spacing w:val="8"/>
                                <w:w w:val="101"/>
                                <w:sz w:val="13"/>
                                <w:szCs w:val="13"/>
                              </w:rPr>
                              <w:t>B</w:t>
                            </w:r>
                            <w:r>
                              <w:rPr>
                                <w:rFonts w:ascii="Arial" w:eastAsia="Arial" w:hAnsi="Arial" w:cs="Arial"/>
                                <w:spacing w:val="-1"/>
                                <w:w w:val="101"/>
                                <w:sz w:val="13"/>
                                <w:szCs w:val="13"/>
                              </w:rPr>
                              <w:t>oot</w:t>
                            </w:r>
                            <w:r>
                              <w:rPr>
                                <w:rFonts w:ascii="Arial" w:eastAsia="Arial" w:hAnsi="Arial" w:cs="Arial"/>
                                <w:spacing w:val="6"/>
                                <w:w w:val="101"/>
                                <w:sz w:val="13"/>
                                <w:szCs w:val="13"/>
                              </w:rPr>
                              <w:t>s</w:t>
                            </w:r>
                            <w:r>
                              <w:rPr>
                                <w:rFonts w:ascii="Arial" w:eastAsia="Arial" w:hAnsi="Arial" w:cs="Arial"/>
                                <w:spacing w:val="-1"/>
                                <w:w w:val="101"/>
                                <w:sz w:val="13"/>
                                <w:szCs w:val="13"/>
                              </w:rPr>
                              <w:t>t</w:t>
                            </w:r>
                            <w:r>
                              <w:rPr>
                                <w:rFonts w:ascii="Arial" w:eastAsia="Arial" w:hAnsi="Arial" w:cs="Arial"/>
                                <w:spacing w:val="4"/>
                                <w:w w:val="101"/>
                                <w:sz w:val="13"/>
                                <w:szCs w:val="13"/>
                              </w:rPr>
                              <w:t>r</w:t>
                            </w:r>
                            <w:r>
                              <w:rPr>
                                <w:rFonts w:ascii="Arial" w:eastAsia="Arial" w:hAnsi="Arial" w:cs="Arial"/>
                                <w:spacing w:val="-1"/>
                                <w:w w:val="101"/>
                                <w:sz w:val="13"/>
                                <w:szCs w:val="13"/>
                              </w:rPr>
                              <w:t>ap</w:t>
                            </w:r>
                            <w:r>
                              <w:rPr>
                                <w:rFonts w:ascii="Arial" w:eastAsia="Arial" w:hAnsi="Arial" w:cs="Arial"/>
                                <w:spacing w:val="8"/>
                                <w:w w:val="101"/>
                                <w:sz w:val="13"/>
                                <w:szCs w:val="13"/>
                              </w:rPr>
                              <w:t>S</w:t>
                            </w:r>
                            <w:r>
                              <w:rPr>
                                <w:rFonts w:ascii="Arial" w:eastAsia="Arial" w:hAnsi="Arial" w:cs="Arial"/>
                                <w:spacing w:val="-1"/>
                                <w:w w:val="101"/>
                                <w:sz w:val="13"/>
                                <w:szCs w:val="13"/>
                              </w:rPr>
                              <w:t>e</w:t>
                            </w:r>
                            <w:r>
                              <w:rPr>
                                <w:rFonts w:ascii="Arial" w:eastAsia="Arial" w:hAnsi="Arial" w:cs="Arial"/>
                                <w:spacing w:val="4"/>
                                <w:w w:val="101"/>
                                <w:sz w:val="13"/>
                                <w:szCs w:val="13"/>
                              </w:rPr>
                              <w:t>r</w:t>
                            </w:r>
                            <w:r>
                              <w:rPr>
                                <w:rFonts w:ascii="Arial" w:eastAsia="Arial" w:hAnsi="Arial" w:cs="Arial"/>
                                <w:spacing w:val="6"/>
                                <w:w w:val="101"/>
                                <w:sz w:val="13"/>
                                <w:szCs w:val="13"/>
                              </w:rPr>
                              <w:t>v</w:t>
                            </w:r>
                            <w:r>
                              <w:rPr>
                                <w:rFonts w:ascii="Arial" w:eastAsia="Arial" w:hAnsi="Arial" w:cs="Arial"/>
                                <w:spacing w:val="7"/>
                                <w:w w:val="101"/>
                                <w:sz w:val="13"/>
                                <w:szCs w:val="13"/>
                              </w:rPr>
                              <w:t>i</w:t>
                            </w:r>
                            <w:r>
                              <w:rPr>
                                <w:rFonts w:ascii="Arial" w:eastAsia="Arial" w:hAnsi="Arial" w:cs="Arial"/>
                                <w:spacing w:val="6"/>
                                <w:w w:val="101"/>
                                <w:sz w:val="13"/>
                                <w:szCs w:val="13"/>
                              </w:rPr>
                              <w:t>c</w:t>
                            </w:r>
                            <w:r>
                              <w:rPr>
                                <w:rFonts w:ascii="Arial" w:eastAsia="Arial" w:hAnsi="Arial" w:cs="Arial"/>
                                <w:spacing w:val="-1"/>
                                <w:w w:val="101"/>
                                <w:sz w:val="13"/>
                                <w:szCs w:val="13"/>
                              </w:rPr>
                              <w:t>e::</w:t>
                            </w:r>
                            <w:r>
                              <w:rPr>
                                <w:rFonts w:ascii="Arial" w:eastAsia="Arial" w:hAnsi="Arial" w:cs="Arial"/>
                                <w:spacing w:val="8"/>
                                <w:w w:val="101"/>
                                <w:sz w:val="13"/>
                                <w:szCs w:val="13"/>
                              </w:rPr>
                              <w:t>P</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1"/>
                                <w:w w:val="101"/>
                                <w:sz w:val="13"/>
                                <w:szCs w:val="13"/>
                              </w:rPr>
                              <w:t>ent</w:t>
                            </w:r>
                            <w:r>
                              <w:rPr>
                                <w:rFonts w:ascii="Arial" w:eastAsia="Arial" w:hAnsi="Arial" w:cs="Arial"/>
                                <w:w w:val="101"/>
                                <w:sz w:val="13"/>
                                <w:szCs w:val="13"/>
                              </w:rPr>
                              <w:t>D</w:t>
                            </w:r>
                            <w:r>
                              <w:rPr>
                                <w:rFonts w:ascii="Arial" w:eastAsia="Arial" w:hAnsi="Arial" w:cs="Arial"/>
                                <w:spacing w:val="-1"/>
                                <w:w w:val="101"/>
                                <w:sz w:val="13"/>
                                <w:szCs w:val="13"/>
                              </w:rPr>
                              <w:t>o</w:t>
                            </w:r>
                            <w:r>
                              <w:rPr>
                                <w:rFonts w:ascii="Arial" w:eastAsia="Arial" w:hAnsi="Arial" w:cs="Arial"/>
                                <w:spacing w:val="-2"/>
                                <w:w w:val="101"/>
                                <w:sz w:val="13"/>
                                <w:szCs w:val="13"/>
                              </w:rPr>
                              <w:t>m</w:t>
                            </w:r>
                            <w:r>
                              <w:rPr>
                                <w:rFonts w:ascii="Arial" w:eastAsia="Arial" w:hAnsi="Arial" w:cs="Arial"/>
                                <w:spacing w:val="-1"/>
                                <w:w w:val="101"/>
                                <w:sz w:val="13"/>
                                <w:szCs w:val="13"/>
                              </w:rPr>
                              <w:t>a</w:t>
                            </w:r>
                            <w:r>
                              <w:rPr>
                                <w:rFonts w:ascii="Arial" w:eastAsia="Arial" w:hAnsi="Arial" w:cs="Arial"/>
                                <w:spacing w:val="7"/>
                                <w:w w:val="101"/>
                                <w:sz w:val="13"/>
                                <w:szCs w:val="13"/>
                              </w:rPr>
                              <w:t>i</w:t>
                            </w:r>
                            <w:r>
                              <w:rPr>
                                <w:rFonts w:ascii="Arial" w:eastAsia="Arial" w:hAnsi="Arial" w:cs="Arial"/>
                                <w:w w:val="101"/>
                                <w:sz w:val="13"/>
                                <w:szCs w:val="13"/>
                              </w:rPr>
                              <w:t>n</w:t>
                            </w:r>
                          </w:p>
                          <w:p w14:paraId="5938DA23" w14:textId="77777777" w:rsidR="00583B21" w:rsidRDefault="00583B21" w:rsidP="00583B21">
                            <w:pPr>
                              <w:spacing w:before="9" w:after="0" w:line="140" w:lineRule="exact"/>
                              <w:rPr>
                                <w:sz w:val="14"/>
                                <w:szCs w:val="14"/>
                              </w:rPr>
                            </w:pPr>
                          </w:p>
                          <w:p w14:paraId="75156693" w14:textId="77777777" w:rsidR="00583B21" w:rsidRDefault="00583B21" w:rsidP="00583B21">
                            <w:pPr>
                              <w:spacing w:after="0" w:line="200" w:lineRule="exact"/>
                              <w:rPr>
                                <w:sz w:val="20"/>
                                <w:szCs w:val="20"/>
                              </w:rPr>
                            </w:pPr>
                          </w:p>
                          <w:p w14:paraId="510D0AE4" w14:textId="77777777" w:rsidR="00583B21" w:rsidRDefault="00583B21" w:rsidP="00583B21">
                            <w:pPr>
                              <w:spacing w:after="0" w:line="200" w:lineRule="exact"/>
                              <w:rPr>
                                <w:sz w:val="20"/>
                                <w:szCs w:val="20"/>
                              </w:rPr>
                            </w:pPr>
                          </w:p>
                          <w:p w14:paraId="7C679F78" w14:textId="77777777" w:rsidR="00583B21" w:rsidRDefault="00583B21" w:rsidP="00583B21">
                            <w:pPr>
                              <w:spacing w:after="0" w:line="200" w:lineRule="exact"/>
                              <w:rPr>
                                <w:sz w:val="20"/>
                                <w:szCs w:val="20"/>
                              </w:rPr>
                            </w:pPr>
                          </w:p>
                          <w:p w14:paraId="2E5DCC36" w14:textId="77777777" w:rsidR="00583B21" w:rsidRDefault="00583B21" w:rsidP="00583B21">
                            <w:pPr>
                              <w:tabs>
                                <w:tab w:val="left" w:pos="5140"/>
                                <w:tab w:val="left" w:pos="5820"/>
                              </w:tabs>
                              <w:spacing w:after="0" w:line="168" w:lineRule="exact"/>
                              <w:ind w:left="3238" w:right="1188" w:hanging="802"/>
                              <w:rPr>
                                <w:rFonts w:ascii="Arial" w:eastAsia="Arial" w:hAnsi="Arial" w:cs="Arial"/>
                                <w:sz w:val="13"/>
                                <w:szCs w:val="13"/>
                              </w:rPr>
                            </w:pPr>
                            <w:r>
                              <w:rPr>
                                <w:rFonts w:ascii="Arial" w:eastAsia="Arial" w:hAnsi="Arial" w:cs="Arial"/>
                                <w:spacing w:val="3"/>
                                <w:position w:val="-2"/>
                                <w:sz w:val="13"/>
                                <w:szCs w:val="13"/>
                              </w:rPr>
                              <w:t>T</w:t>
                            </w:r>
                            <w:r>
                              <w:rPr>
                                <w:rFonts w:ascii="Arial" w:eastAsia="Arial" w:hAnsi="Arial" w:cs="Arial"/>
                                <w:spacing w:val="-1"/>
                                <w:position w:val="-2"/>
                                <w:sz w:val="13"/>
                                <w:szCs w:val="13"/>
                              </w:rPr>
                              <w:t>h</w:t>
                            </w:r>
                            <w:r>
                              <w:rPr>
                                <w:rFonts w:ascii="Arial" w:eastAsia="Arial" w:hAnsi="Arial" w:cs="Arial"/>
                                <w:spacing w:val="4"/>
                                <w:position w:val="-2"/>
                                <w:sz w:val="13"/>
                                <w:szCs w:val="13"/>
                              </w:rPr>
                              <w:t>r</w:t>
                            </w:r>
                            <w:r>
                              <w:rPr>
                                <w:rFonts w:ascii="Arial" w:eastAsia="Arial" w:hAnsi="Arial" w:cs="Arial"/>
                                <w:spacing w:val="-1"/>
                                <w:position w:val="-2"/>
                                <w:sz w:val="13"/>
                                <w:szCs w:val="13"/>
                              </w:rPr>
                              <w:t>ead::</w:t>
                            </w:r>
                            <w:r>
                              <w:rPr>
                                <w:rFonts w:ascii="Arial" w:eastAsia="Arial" w:hAnsi="Arial" w:cs="Arial"/>
                                <w:spacing w:val="8"/>
                                <w:position w:val="-2"/>
                                <w:sz w:val="13"/>
                                <w:szCs w:val="13"/>
                              </w:rPr>
                              <w:t>P</w:t>
                            </w:r>
                            <w:r>
                              <w:rPr>
                                <w:rFonts w:ascii="Arial" w:eastAsia="Arial" w:hAnsi="Arial" w:cs="Arial"/>
                                <w:spacing w:val="-1"/>
                                <w:position w:val="-2"/>
                                <w:sz w:val="13"/>
                                <w:szCs w:val="13"/>
                              </w:rPr>
                              <w:t>a</w:t>
                            </w:r>
                            <w:r>
                              <w:rPr>
                                <w:rFonts w:ascii="Arial" w:eastAsia="Arial" w:hAnsi="Arial" w:cs="Arial"/>
                                <w:spacing w:val="4"/>
                                <w:position w:val="-2"/>
                                <w:sz w:val="13"/>
                                <w:szCs w:val="13"/>
                              </w:rPr>
                              <w:t>r</w:t>
                            </w:r>
                            <w:r>
                              <w:rPr>
                                <w:rFonts w:ascii="Arial" w:eastAsia="Arial" w:hAnsi="Arial" w:cs="Arial"/>
                                <w:spacing w:val="-1"/>
                                <w:position w:val="-2"/>
                                <w:sz w:val="13"/>
                                <w:szCs w:val="13"/>
                              </w:rPr>
                              <w:t>ent</w:t>
                            </w:r>
                            <w:r>
                              <w:rPr>
                                <w:rFonts w:ascii="Arial" w:eastAsia="Arial" w:hAnsi="Arial" w:cs="Arial"/>
                                <w:spacing w:val="8"/>
                                <w:position w:val="-2"/>
                                <w:sz w:val="13"/>
                                <w:szCs w:val="13"/>
                              </w:rPr>
                              <w:t>B</w:t>
                            </w:r>
                            <w:r>
                              <w:rPr>
                                <w:rFonts w:ascii="Arial" w:eastAsia="Arial" w:hAnsi="Arial" w:cs="Arial"/>
                                <w:spacing w:val="-1"/>
                                <w:position w:val="-2"/>
                                <w:sz w:val="13"/>
                                <w:szCs w:val="13"/>
                              </w:rPr>
                              <w:t>oot</w:t>
                            </w:r>
                            <w:r>
                              <w:rPr>
                                <w:rFonts w:ascii="Arial" w:eastAsia="Arial" w:hAnsi="Arial" w:cs="Arial"/>
                                <w:spacing w:val="6"/>
                                <w:position w:val="-2"/>
                                <w:sz w:val="13"/>
                                <w:szCs w:val="13"/>
                              </w:rPr>
                              <w:t>s</w:t>
                            </w:r>
                            <w:r>
                              <w:rPr>
                                <w:rFonts w:ascii="Arial" w:eastAsia="Arial" w:hAnsi="Arial" w:cs="Arial"/>
                                <w:spacing w:val="-1"/>
                                <w:position w:val="-2"/>
                                <w:sz w:val="13"/>
                                <w:szCs w:val="13"/>
                              </w:rPr>
                              <w:t>t</w:t>
                            </w:r>
                            <w:r>
                              <w:rPr>
                                <w:rFonts w:ascii="Arial" w:eastAsia="Arial" w:hAnsi="Arial" w:cs="Arial"/>
                                <w:spacing w:val="4"/>
                                <w:position w:val="-2"/>
                                <w:sz w:val="13"/>
                                <w:szCs w:val="13"/>
                              </w:rPr>
                              <w:t>r</w:t>
                            </w:r>
                            <w:r>
                              <w:rPr>
                                <w:rFonts w:ascii="Arial" w:eastAsia="Arial" w:hAnsi="Arial" w:cs="Arial"/>
                                <w:spacing w:val="-1"/>
                                <w:position w:val="-2"/>
                                <w:sz w:val="13"/>
                                <w:szCs w:val="13"/>
                              </w:rPr>
                              <w:t>ap</w:t>
                            </w:r>
                            <w:r>
                              <w:rPr>
                                <w:rFonts w:ascii="Arial" w:eastAsia="Arial" w:hAnsi="Arial" w:cs="Arial"/>
                                <w:position w:val="-2"/>
                                <w:sz w:val="13"/>
                                <w:szCs w:val="13"/>
                              </w:rPr>
                              <w:t>R</w:t>
                            </w:r>
                            <w:r>
                              <w:rPr>
                                <w:rFonts w:ascii="Arial" w:eastAsia="Arial" w:hAnsi="Arial" w:cs="Arial"/>
                                <w:spacing w:val="-1"/>
                                <w:position w:val="-2"/>
                                <w:sz w:val="13"/>
                                <w:szCs w:val="13"/>
                              </w:rPr>
                              <w:t>eg</w:t>
                            </w:r>
                            <w:r>
                              <w:rPr>
                                <w:rFonts w:ascii="Arial" w:eastAsia="Arial" w:hAnsi="Arial" w:cs="Arial"/>
                                <w:spacing w:val="7"/>
                                <w:position w:val="-2"/>
                                <w:sz w:val="13"/>
                                <w:szCs w:val="13"/>
                              </w:rPr>
                              <w:t>i</w:t>
                            </w:r>
                            <w:r>
                              <w:rPr>
                                <w:rFonts w:ascii="Arial" w:eastAsia="Arial" w:hAnsi="Arial" w:cs="Arial"/>
                                <w:spacing w:val="6"/>
                                <w:position w:val="-2"/>
                                <w:sz w:val="13"/>
                                <w:szCs w:val="13"/>
                              </w:rPr>
                              <w:t>s</w:t>
                            </w:r>
                            <w:r>
                              <w:rPr>
                                <w:rFonts w:ascii="Arial" w:eastAsia="Arial" w:hAnsi="Arial" w:cs="Arial"/>
                                <w:spacing w:val="-1"/>
                                <w:position w:val="-2"/>
                                <w:sz w:val="13"/>
                                <w:szCs w:val="13"/>
                              </w:rPr>
                              <w:t>t</w:t>
                            </w:r>
                            <w:r>
                              <w:rPr>
                                <w:rFonts w:ascii="Arial" w:eastAsia="Arial" w:hAnsi="Arial" w:cs="Arial"/>
                                <w:position w:val="-2"/>
                                <w:sz w:val="13"/>
                                <w:szCs w:val="13"/>
                              </w:rPr>
                              <w:t>r</w:t>
                            </w:r>
                            <w:r>
                              <w:rPr>
                                <w:rFonts w:ascii="Arial" w:eastAsia="Arial" w:hAnsi="Arial" w:cs="Arial"/>
                                <w:spacing w:val="-18"/>
                                <w:position w:val="-2"/>
                                <w:sz w:val="13"/>
                                <w:szCs w:val="13"/>
                              </w:rPr>
                              <w:t xml:space="preserve"> </w:t>
                            </w:r>
                            <w:r>
                              <w:rPr>
                                <w:rFonts w:ascii="Arial" w:eastAsia="Arial" w:hAnsi="Arial" w:cs="Arial"/>
                                <w:position w:val="-2"/>
                                <w:sz w:val="13"/>
                                <w:szCs w:val="13"/>
                              </w:rPr>
                              <w:tab/>
                            </w:r>
                            <w:r>
                              <w:rPr>
                                <w:rFonts w:ascii="Arial" w:eastAsia="Arial" w:hAnsi="Arial" w:cs="Arial"/>
                                <w:spacing w:val="3"/>
                                <w:w w:val="101"/>
                                <w:sz w:val="13"/>
                                <w:szCs w:val="13"/>
                              </w:rPr>
                              <w:t>T</w:t>
                            </w:r>
                            <w:r>
                              <w:rPr>
                                <w:rFonts w:ascii="Arial" w:eastAsia="Arial" w:hAnsi="Arial" w:cs="Arial"/>
                                <w:spacing w:val="-1"/>
                                <w:w w:val="101"/>
                                <w:sz w:val="13"/>
                                <w:szCs w:val="13"/>
                              </w:rPr>
                              <w:t>h</w:t>
                            </w:r>
                            <w:r>
                              <w:rPr>
                                <w:rFonts w:ascii="Arial" w:eastAsia="Arial" w:hAnsi="Arial" w:cs="Arial"/>
                                <w:spacing w:val="4"/>
                                <w:w w:val="101"/>
                                <w:sz w:val="13"/>
                                <w:szCs w:val="13"/>
                              </w:rPr>
                              <w:t>r</w:t>
                            </w:r>
                            <w:r>
                              <w:rPr>
                                <w:rFonts w:ascii="Arial" w:eastAsia="Arial" w:hAnsi="Arial" w:cs="Arial"/>
                                <w:spacing w:val="-1"/>
                                <w:w w:val="101"/>
                                <w:sz w:val="13"/>
                                <w:szCs w:val="13"/>
                              </w:rPr>
                              <w:t>ead::</w:t>
                            </w:r>
                            <w:r>
                              <w:rPr>
                                <w:rFonts w:ascii="Arial" w:eastAsia="Arial" w:hAnsi="Arial" w:cs="Arial"/>
                                <w:spacing w:val="8"/>
                                <w:w w:val="101"/>
                                <w:sz w:val="13"/>
                                <w:szCs w:val="13"/>
                              </w:rPr>
                              <w:t>S</w:t>
                            </w:r>
                            <w:r>
                              <w:rPr>
                                <w:rFonts w:ascii="Arial" w:eastAsia="Arial" w:hAnsi="Arial" w:cs="Arial"/>
                                <w:spacing w:val="6"/>
                                <w:w w:val="101"/>
                                <w:sz w:val="13"/>
                                <w:szCs w:val="13"/>
                              </w:rPr>
                              <w:t>ys</w:t>
                            </w:r>
                            <w:r>
                              <w:rPr>
                                <w:rFonts w:ascii="Arial" w:eastAsia="Arial" w:hAnsi="Arial" w:cs="Arial"/>
                                <w:spacing w:val="-1"/>
                                <w:w w:val="101"/>
                                <w:sz w:val="13"/>
                                <w:szCs w:val="13"/>
                              </w:rPr>
                              <w:t>te</w:t>
                            </w:r>
                            <w:r>
                              <w:rPr>
                                <w:rFonts w:ascii="Arial" w:eastAsia="Arial" w:hAnsi="Arial" w:cs="Arial"/>
                                <w:spacing w:val="-2"/>
                                <w:w w:val="101"/>
                                <w:sz w:val="13"/>
                                <w:szCs w:val="13"/>
                              </w:rPr>
                              <w:t>m</w:t>
                            </w:r>
                            <w:r>
                              <w:rPr>
                                <w:rFonts w:ascii="Arial" w:eastAsia="Arial" w:hAnsi="Arial" w:cs="Arial"/>
                                <w:w w:val="101"/>
                                <w:sz w:val="13"/>
                                <w:szCs w:val="13"/>
                              </w:rPr>
                              <w:t>H</w:t>
                            </w:r>
                            <w:r>
                              <w:rPr>
                                <w:rFonts w:ascii="Arial" w:eastAsia="Arial" w:hAnsi="Arial" w:cs="Arial"/>
                                <w:spacing w:val="-1"/>
                                <w:w w:val="101"/>
                                <w:sz w:val="13"/>
                                <w:szCs w:val="13"/>
                              </w:rPr>
                              <w:t>ea</w:t>
                            </w:r>
                            <w:r>
                              <w:rPr>
                                <w:rFonts w:ascii="Arial" w:eastAsia="Arial" w:hAnsi="Arial" w:cs="Arial"/>
                                <w:spacing w:val="7"/>
                                <w:w w:val="101"/>
                                <w:sz w:val="13"/>
                                <w:szCs w:val="13"/>
                              </w:rPr>
                              <w:t>l</w:t>
                            </w:r>
                            <w:r>
                              <w:rPr>
                                <w:rFonts w:ascii="Arial" w:eastAsia="Arial" w:hAnsi="Arial" w:cs="Arial"/>
                                <w:spacing w:val="-1"/>
                                <w:w w:val="101"/>
                                <w:sz w:val="13"/>
                                <w:szCs w:val="13"/>
                              </w:rPr>
                              <w:t>th</w:t>
                            </w:r>
                            <w:r>
                              <w:rPr>
                                <w:rFonts w:ascii="Arial" w:eastAsia="Arial" w:hAnsi="Arial" w:cs="Arial"/>
                                <w:w w:val="101"/>
                                <w:sz w:val="13"/>
                                <w:szCs w:val="13"/>
                              </w:rPr>
                              <w:t>C</w:t>
                            </w:r>
                            <w:r>
                              <w:rPr>
                                <w:rFonts w:ascii="Arial" w:eastAsia="Arial" w:hAnsi="Arial" w:cs="Arial"/>
                                <w:spacing w:val="-1"/>
                                <w:w w:val="101"/>
                                <w:sz w:val="13"/>
                                <w:szCs w:val="13"/>
                              </w:rPr>
                              <w:t>he</w:t>
                            </w:r>
                            <w:r>
                              <w:rPr>
                                <w:rFonts w:ascii="Arial" w:eastAsia="Arial" w:hAnsi="Arial" w:cs="Arial"/>
                                <w:spacing w:val="6"/>
                                <w:w w:val="101"/>
                                <w:sz w:val="13"/>
                                <w:szCs w:val="13"/>
                              </w:rPr>
                              <w:t>ck</w:t>
                            </w:r>
                            <w:r>
                              <w:rPr>
                                <w:rFonts w:ascii="Arial" w:eastAsia="Arial" w:hAnsi="Arial" w:cs="Arial"/>
                                <w:spacing w:val="-1"/>
                                <w:w w:val="101"/>
                                <w:sz w:val="13"/>
                                <w:szCs w:val="13"/>
                              </w:rPr>
                              <w:t>e</w:t>
                            </w:r>
                            <w:r>
                              <w:rPr>
                                <w:rFonts w:ascii="Arial" w:eastAsia="Arial" w:hAnsi="Arial" w:cs="Arial"/>
                                <w:spacing w:val="4"/>
                                <w:w w:val="101"/>
                                <w:sz w:val="13"/>
                                <w:szCs w:val="13"/>
                              </w:rPr>
                              <w:t>r</w:t>
                            </w:r>
                            <w:r>
                              <w:rPr>
                                <w:rFonts w:ascii="Arial" w:eastAsia="Arial" w:hAnsi="Arial" w:cs="Arial"/>
                                <w:spacing w:val="3"/>
                                <w:w w:val="101"/>
                                <w:sz w:val="13"/>
                                <w:szCs w:val="13"/>
                              </w:rPr>
                              <w:t>T</w:t>
                            </w:r>
                            <w:r>
                              <w:rPr>
                                <w:rFonts w:ascii="Arial" w:eastAsia="Arial" w:hAnsi="Arial" w:cs="Arial"/>
                                <w:spacing w:val="-1"/>
                                <w:w w:val="101"/>
                                <w:sz w:val="13"/>
                                <w:szCs w:val="13"/>
                              </w:rPr>
                              <w:t>h</w:t>
                            </w:r>
                            <w:r>
                              <w:rPr>
                                <w:rFonts w:ascii="Arial" w:eastAsia="Arial" w:hAnsi="Arial" w:cs="Arial"/>
                                <w:w w:val="101"/>
                                <w:sz w:val="13"/>
                                <w:szCs w:val="13"/>
                              </w:rPr>
                              <w:t xml:space="preserve">r </w:t>
                            </w:r>
                            <w:r>
                              <w:rPr>
                                <w:rFonts w:ascii="Arial" w:eastAsia="Arial" w:hAnsi="Arial" w:cs="Arial"/>
                                <w:spacing w:val="-1"/>
                                <w:position w:val="-2"/>
                                <w:sz w:val="13"/>
                                <w:szCs w:val="13"/>
                              </w:rPr>
                              <w:t>at</w:t>
                            </w:r>
                            <w:r>
                              <w:rPr>
                                <w:rFonts w:ascii="Arial" w:eastAsia="Arial" w:hAnsi="Arial" w:cs="Arial"/>
                                <w:spacing w:val="7"/>
                                <w:position w:val="-2"/>
                                <w:sz w:val="13"/>
                                <w:szCs w:val="13"/>
                              </w:rPr>
                              <w:t>i</w:t>
                            </w:r>
                            <w:r>
                              <w:rPr>
                                <w:rFonts w:ascii="Arial" w:eastAsia="Arial" w:hAnsi="Arial" w:cs="Arial"/>
                                <w:spacing w:val="-1"/>
                                <w:position w:val="-2"/>
                                <w:sz w:val="13"/>
                                <w:szCs w:val="13"/>
                              </w:rPr>
                              <w:t>o</w:t>
                            </w:r>
                            <w:r>
                              <w:rPr>
                                <w:rFonts w:ascii="Arial" w:eastAsia="Arial" w:hAnsi="Arial" w:cs="Arial"/>
                                <w:position w:val="-2"/>
                                <w:sz w:val="13"/>
                                <w:szCs w:val="13"/>
                              </w:rPr>
                              <w:t>n</w:t>
                            </w:r>
                            <w:r>
                              <w:rPr>
                                <w:rFonts w:ascii="Arial" w:eastAsia="Arial" w:hAnsi="Arial" w:cs="Arial"/>
                                <w:spacing w:val="-33"/>
                                <w:position w:val="-2"/>
                                <w:sz w:val="13"/>
                                <w:szCs w:val="13"/>
                              </w:rPr>
                              <w:t xml:space="preserve"> </w:t>
                            </w:r>
                            <w:r>
                              <w:rPr>
                                <w:rFonts w:ascii="Arial" w:eastAsia="Arial" w:hAnsi="Arial" w:cs="Arial"/>
                                <w:position w:val="-2"/>
                                <w:sz w:val="13"/>
                                <w:szCs w:val="13"/>
                              </w:rPr>
                              <w:tab/>
                            </w:r>
                            <w:r>
                              <w:rPr>
                                <w:rFonts w:ascii="Arial" w:eastAsia="Arial" w:hAnsi="Arial" w:cs="Arial"/>
                                <w:position w:val="-2"/>
                                <w:sz w:val="13"/>
                                <w:szCs w:val="13"/>
                              </w:rPr>
                              <w:tab/>
                            </w:r>
                            <w:r>
                              <w:rPr>
                                <w:rFonts w:ascii="Arial" w:eastAsia="Arial" w:hAnsi="Arial" w:cs="Arial"/>
                                <w:spacing w:val="-1"/>
                                <w:w w:val="101"/>
                                <w:sz w:val="13"/>
                                <w:szCs w:val="13"/>
                              </w:rPr>
                              <w:t>ead</w:t>
                            </w:r>
                            <w:r>
                              <w:rPr>
                                <w:rFonts w:ascii="Arial" w:eastAsia="Arial" w:hAnsi="Arial" w:cs="Arial"/>
                                <w:w w:val="101"/>
                                <w:sz w:val="13"/>
                                <w:szCs w:val="13"/>
                              </w:rPr>
                              <w:t>R</w:t>
                            </w:r>
                            <w:r>
                              <w:rPr>
                                <w:rFonts w:ascii="Arial" w:eastAsia="Arial" w:hAnsi="Arial" w:cs="Arial"/>
                                <w:spacing w:val="-1"/>
                                <w:w w:val="101"/>
                                <w:sz w:val="13"/>
                                <w:szCs w:val="13"/>
                              </w:rPr>
                              <w:t>unne</w:t>
                            </w:r>
                            <w:r>
                              <w:rPr>
                                <w:rFonts w:ascii="Arial" w:eastAsia="Arial" w:hAnsi="Arial" w:cs="Arial"/>
                                <w:w w:val="101"/>
                                <w:sz w:val="13"/>
                                <w:szCs w:val="13"/>
                              </w:rPr>
                              <w:t>r</w:t>
                            </w:r>
                          </w:p>
                          <w:p w14:paraId="5F6FF2C8" w14:textId="77777777" w:rsidR="00583B21" w:rsidRDefault="00583B21" w:rsidP="00583B21">
                            <w:pPr>
                              <w:spacing w:before="4" w:after="0" w:line="140" w:lineRule="exact"/>
                              <w:rPr>
                                <w:sz w:val="14"/>
                                <w:szCs w:val="14"/>
                              </w:rPr>
                            </w:pPr>
                          </w:p>
                          <w:p w14:paraId="64C1C137" w14:textId="77777777" w:rsidR="00583B21" w:rsidRDefault="00583B21" w:rsidP="00583B21">
                            <w:pPr>
                              <w:tabs>
                                <w:tab w:val="left" w:pos="1960"/>
                              </w:tabs>
                              <w:spacing w:after="0" w:line="154" w:lineRule="exact"/>
                              <w:ind w:right="1853"/>
                              <w:jc w:val="right"/>
                              <w:rPr>
                                <w:rFonts w:ascii="Arial" w:eastAsia="Arial" w:hAnsi="Arial" w:cs="Arial"/>
                                <w:sz w:val="13"/>
                                <w:szCs w:val="13"/>
                              </w:rPr>
                            </w:pPr>
                            <w:r>
                              <w:rPr>
                                <w:rFonts w:ascii="Arial" w:eastAsia="Arial" w:hAnsi="Arial" w:cs="Arial"/>
                                <w:spacing w:val="-107"/>
                                <w:w w:val="101"/>
                                <w:position w:val="-2"/>
                                <w:sz w:val="13"/>
                                <w:szCs w:val="13"/>
                              </w:rPr>
                              <w:t>.</w:t>
                            </w:r>
                            <w:r>
                              <w:rPr>
                                <w:rFonts w:ascii="Arial" w:eastAsia="Arial" w:hAnsi="Arial" w:cs="Arial"/>
                                <w:w w:val="101"/>
                                <w:sz w:val="13"/>
                                <w:szCs w:val="13"/>
                              </w:rPr>
                              <w:t>1</w:t>
                            </w:r>
                            <w:r>
                              <w:rPr>
                                <w:rFonts w:ascii="Arial" w:eastAsia="Arial" w:hAnsi="Arial" w:cs="Arial"/>
                                <w:sz w:val="13"/>
                                <w:szCs w:val="13"/>
                              </w:rPr>
                              <w:tab/>
                            </w:r>
                            <w:r>
                              <w:rPr>
                                <w:rFonts w:ascii="Arial" w:eastAsia="Arial" w:hAnsi="Arial" w:cs="Arial"/>
                                <w:w w:val="101"/>
                                <w:position w:val="-6"/>
                                <w:sz w:val="13"/>
                                <w:szCs w:val="13"/>
                              </w:rPr>
                              <w:t>2</w:t>
                            </w:r>
                          </w:p>
                          <w:p w14:paraId="781E3DA8" w14:textId="77777777" w:rsidR="00583B21" w:rsidRDefault="00583B21" w:rsidP="00583B21">
                            <w:pPr>
                              <w:tabs>
                                <w:tab w:val="left" w:pos="2000"/>
                              </w:tabs>
                              <w:spacing w:after="0" w:line="76" w:lineRule="exact"/>
                              <w:ind w:right="1854"/>
                              <w:jc w:val="right"/>
                              <w:rPr>
                                <w:rFonts w:ascii="Arial" w:eastAsia="Arial" w:hAnsi="Arial" w:cs="Arial"/>
                                <w:sz w:val="13"/>
                                <w:szCs w:val="13"/>
                              </w:rPr>
                            </w:pPr>
                            <w:r>
                              <w:rPr>
                                <w:rFonts w:ascii="Arial" w:eastAsia="Arial" w:hAnsi="Arial" w:cs="Arial"/>
                                <w:w w:val="101"/>
                                <w:sz w:val="13"/>
                                <w:szCs w:val="13"/>
                              </w:rPr>
                              <w:t>3</w:t>
                            </w:r>
                            <w:r>
                              <w:rPr>
                                <w:rFonts w:ascii="Arial" w:eastAsia="Arial" w:hAnsi="Arial" w:cs="Arial"/>
                                <w:sz w:val="13"/>
                                <w:szCs w:val="13"/>
                              </w:rPr>
                              <w:tab/>
                            </w:r>
                            <w:r>
                              <w:rPr>
                                <w:rFonts w:ascii="Arial" w:eastAsia="Arial" w:hAnsi="Arial" w:cs="Arial"/>
                                <w:w w:val="101"/>
                                <w:sz w:val="13"/>
                                <w:szCs w:val="13"/>
                              </w:rPr>
                              <w:t>.</w:t>
                            </w:r>
                          </w:p>
                          <w:p w14:paraId="3B305EB3" w14:textId="77777777" w:rsidR="00583B21" w:rsidRDefault="00583B21" w:rsidP="00583B21">
                            <w:pPr>
                              <w:tabs>
                                <w:tab w:val="left" w:pos="3360"/>
                              </w:tabs>
                              <w:spacing w:after="0" w:line="91" w:lineRule="exact"/>
                              <w:ind w:right="1853"/>
                              <w:jc w:val="right"/>
                              <w:rPr>
                                <w:rFonts w:ascii="Arial" w:eastAsia="Arial" w:hAnsi="Arial" w:cs="Arial"/>
                                <w:sz w:val="13"/>
                                <w:szCs w:val="13"/>
                              </w:rPr>
                            </w:pPr>
                            <w:r>
                              <w:rPr>
                                <w:rFonts w:ascii="Arial" w:eastAsia="Arial" w:hAnsi="Arial" w:cs="Arial"/>
                                <w:position w:val="5"/>
                                <w:sz w:val="13"/>
                                <w:szCs w:val="13"/>
                              </w:rPr>
                              <w:t>3</w:t>
                            </w:r>
                            <w:r>
                              <w:rPr>
                                <w:rFonts w:ascii="Arial" w:eastAsia="Arial" w:hAnsi="Arial" w:cs="Arial"/>
                                <w:spacing w:val="-35"/>
                                <w:position w:val="5"/>
                                <w:sz w:val="13"/>
                                <w:szCs w:val="13"/>
                              </w:rPr>
                              <w:t xml:space="preserve"> </w:t>
                            </w:r>
                            <w:r>
                              <w:rPr>
                                <w:rFonts w:ascii="Arial" w:eastAsia="Arial" w:hAnsi="Arial" w:cs="Arial"/>
                                <w:position w:val="5"/>
                                <w:sz w:val="13"/>
                                <w:szCs w:val="13"/>
                              </w:rPr>
                              <w:tab/>
                            </w:r>
                            <w:r>
                              <w:rPr>
                                <w:rFonts w:ascii="Arial" w:eastAsia="Arial" w:hAnsi="Arial" w:cs="Arial"/>
                                <w:w w:val="101"/>
                                <w:position w:val="1"/>
                                <w:sz w:val="13"/>
                                <w:szCs w:val="13"/>
                              </w:rPr>
                              <w:t>3</w:t>
                            </w:r>
                          </w:p>
                          <w:p w14:paraId="49ADDEDB" w14:textId="77777777" w:rsidR="00583B21" w:rsidRDefault="00583B21" w:rsidP="00583B21">
                            <w:pPr>
                              <w:spacing w:after="0" w:line="59" w:lineRule="exact"/>
                              <w:ind w:right="1854"/>
                              <w:jc w:val="right"/>
                              <w:rPr>
                                <w:rFonts w:ascii="Arial" w:eastAsia="Arial" w:hAnsi="Arial" w:cs="Arial"/>
                                <w:sz w:val="13"/>
                                <w:szCs w:val="13"/>
                              </w:rPr>
                            </w:pPr>
                            <w:r>
                              <w:rPr>
                                <w:rFonts w:ascii="Arial" w:eastAsia="Arial" w:hAnsi="Arial" w:cs="Arial"/>
                                <w:w w:val="101"/>
                                <w:position w:val="1"/>
                                <w:sz w:val="13"/>
                                <w:szCs w:val="13"/>
                              </w:rPr>
                              <w:t>:</w:t>
                            </w:r>
                          </w:p>
                          <w:p w14:paraId="2E4B4BA1" w14:textId="77777777" w:rsidR="00583B21" w:rsidRDefault="00583B21" w:rsidP="00583B21">
                            <w:pPr>
                              <w:spacing w:before="7" w:after="0" w:line="115" w:lineRule="auto"/>
                              <w:ind w:left="6375" w:right="1853"/>
                              <w:jc w:val="right"/>
                              <w:rPr>
                                <w:rFonts w:ascii="Arial" w:eastAsia="Arial" w:hAnsi="Arial" w:cs="Arial"/>
                                <w:sz w:val="13"/>
                                <w:szCs w:val="13"/>
                              </w:rPr>
                            </w:pPr>
                            <w:proofErr w:type="gramStart"/>
                            <w:r>
                              <w:rPr>
                                <w:rFonts w:ascii="Arial" w:eastAsia="Arial" w:hAnsi="Arial" w:cs="Arial"/>
                                <w:w w:val="101"/>
                                <w:sz w:val="13"/>
                                <w:szCs w:val="13"/>
                              </w:rPr>
                              <w:t>b</w:t>
                            </w:r>
                            <w:proofErr w:type="gramEnd"/>
                            <w:r>
                              <w:rPr>
                                <w:rFonts w:ascii="Arial" w:eastAsia="Arial" w:hAnsi="Arial" w:cs="Arial"/>
                                <w:w w:val="101"/>
                                <w:sz w:val="13"/>
                                <w:szCs w:val="13"/>
                              </w:rPr>
                              <w:t xml:space="preserve"> n</w:t>
                            </w:r>
                          </w:p>
                          <w:p w14:paraId="19A131B0" w14:textId="77777777" w:rsidR="00583B21" w:rsidRDefault="00583B21" w:rsidP="00583B21">
                            <w:pPr>
                              <w:tabs>
                                <w:tab w:val="left" w:pos="6920"/>
                              </w:tabs>
                              <w:spacing w:after="0" w:line="133" w:lineRule="exact"/>
                              <w:ind w:left="2436" w:right="-20"/>
                              <w:rPr>
                                <w:rFonts w:ascii="Arial" w:eastAsia="Arial" w:hAnsi="Arial" w:cs="Arial"/>
                                <w:sz w:val="13"/>
                                <w:szCs w:val="13"/>
                              </w:rPr>
                            </w:pPr>
                            <w:r>
                              <w:rPr>
                                <w:rFonts w:ascii="Arial" w:eastAsia="Arial" w:hAnsi="Arial" w:cs="Arial"/>
                                <w:position w:val="1"/>
                                <w:sz w:val="16"/>
                                <w:szCs w:val="16"/>
                              </w:rPr>
                              <w:t>1</w:t>
                            </w:r>
                            <w:r>
                              <w:rPr>
                                <w:rFonts w:ascii="Arial" w:eastAsia="Arial" w:hAnsi="Arial" w:cs="Arial"/>
                                <w:spacing w:val="-41"/>
                                <w:position w:val="1"/>
                                <w:sz w:val="16"/>
                                <w:szCs w:val="16"/>
                              </w:rPr>
                              <w:t xml:space="preserve"> </w:t>
                            </w:r>
                            <w:r>
                              <w:rPr>
                                <w:rFonts w:ascii="Arial" w:eastAsia="Arial" w:hAnsi="Arial" w:cs="Arial"/>
                                <w:position w:val="1"/>
                                <w:sz w:val="16"/>
                                <w:szCs w:val="16"/>
                              </w:rPr>
                              <w:tab/>
                            </w:r>
                            <w:r>
                              <w:rPr>
                                <w:rFonts w:ascii="Arial" w:eastAsia="Arial" w:hAnsi="Arial" w:cs="Arial"/>
                                <w:spacing w:val="-5"/>
                                <w:w w:val="101"/>
                                <w:position w:val="5"/>
                                <w:sz w:val="13"/>
                                <w:szCs w:val="13"/>
                              </w:rPr>
                              <w:t>3</w:t>
                            </w:r>
                            <w:r>
                              <w:rPr>
                                <w:rFonts w:ascii="Arial" w:eastAsia="Arial" w:hAnsi="Arial" w:cs="Arial"/>
                                <w:spacing w:val="-4"/>
                                <w:w w:val="101"/>
                                <w:position w:val="5"/>
                                <w:sz w:val="13"/>
                                <w:szCs w:val="13"/>
                              </w:rPr>
                              <w:t>.</w:t>
                            </w:r>
                            <w:r>
                              <w:rPr>
                                <w:rFonts w:ascii="Arial" w:eastAsia="Arial" w:hAnsi="Arial" w:cs="Arial"/>
                                <w:w w:val="101"/>
                                <w:position w:val="6"/>
                                <w:sz w:val="13"/>
                                <w:szCs w:val="13"/>
                              </w:rPr>
                              <w:t>3</w:t>
                            </w:r>
                          </w:p>
                          <w:p w14:paraId="57FBEA61" w14:textId="77777777" w:rsidR="00583B21" w:rsidRDefault="00583B21" w:rsidP="00583B21">
                            <w:pPr>
                              <w:spacing w:before="32" w:after="0" w:line="112" w:lineRule="exact"/>
                              <w:ind w:left="2424" w:right="-20"/>
                              <w:rPr>
                                <w:rFonts w:ascii="Arial" w:eastAsia="Arial" w:hAnsi="Arial" w:cs="Arial"/>
                                <w:sz w:val="13"/>
                                <w:szCs w:val="13"/>
                              </w:rPr>
                            </w:pPr>
                            <w:r>
                              <w:rPr>
                                <w:rFonts w:ascii="Arial" w:eastAsia="Arial" w:hAnsi="Arial" w:cs="Arial"/>
                                <w:spacing w:val="8"/>
                                <w:w w:val="101"/>
                                <w:position w:val="-3"/>
                                <w:sz w:val="13"/>
                                <w:szCs w:val="13"/>
                              </w:rPr>
                              <w:t>B</w:t>
                            </w:r>
                            <w:r>
                              <w:rPr>
                                <w:rFonts w:ascii="Arial" w:eastAsia="Arial" w:hAnsi="Arial" w:cs="Arial"/>
                                <w:spacing w:val="-1"/>
                                <w:w w:val="101"/>
                                <w:position w:val="-3"/>
                                <w:sz w:val="13"/>
                                <w:szCs w:val="13"/>
                              </w:rPr>
                              <w:t>oot</w:t>
                            </w:r>
                            <w:r>
                              <w:rPr>
                                <w:rFonts w:ascii="Arial" w:eastAsia="Arial" w:hAnsi="Arial" w:cs="Arial"/>
                                <w:spacing w:val="6"/>
                                <w:w w:val="101"/>
                                <w:position w:val="-3"/>
                                <w:sz w:val="13"/>
                                <w:szCs w:val="13"/>
                              </w:rPr>
                              <w:t>s</w:t>
                            </w:r>
                            <w:r>
                              <w:rPr>
                                <w:rFonts w:ascii="Arial" w:eastAsia="Arial" w:hAnsi="Arial" w:cs="Arial"/>
                                <w:spacing w:val="-1"/>
                                <w:w w:val="101"/>
                                <w:position w:val="-3"/>
                                <w:sz w:val="13"/>
                                <w:szCs w:val="13"/>
                              </w:rPr>
                              <w:t>t</w:t>
                            </w:r>
                            <w:r>
                              <w:rPr>
                                <w:rFonts w:ascii="Arial" w:eastAsia="Arial" w:hAnsi="Arial" w:cs="Arial"/>
                                <w:spacing w:val="4"/>
                                <w:w w:val="101"/>
                                <w:position w:val="-3"/>
                                <w:sz w:val="13"/>
                                <w:szCs w:val="13"/>
                              </w:rPr>
                              <w:t>r</w:t>
                            </w:r>
                            <w:r>
                              <w:rPr>
                                <w:rFonts w:ascii="Arial" w:eastAsia="Arial" w:hAnsi="Arial" w:cs="Arial"/>
                                <w:spacing w:val="-1"/>
                                <w:w w:val="101"/>
                                <w:position w:val="-3"/>
                                <w:sz w:val="13"/>
                                <w:szCs w:val="13"/>
                              </w:rPr>
                              <w:t>ap</w:t>
                            </w:r>
                            <w:r>
                              <w:rPr>
                                <w:rFonts w:ascii="Arial" w:eastAsia="Arial" w:hAnsi="Arial" w:cs="Arial"/>
                                <w:spacing w:val="8"/>
                                <w:w w:val="101"/>
                                <w:position w:val="-3"/>
                                <w:sz w:val="13"/>
                                <w:szCs w:val="13"/>
                              </w:rPr>
                              <w:t>S</w:t>
                            </w:r>
                            <w:r>
                              <w:rPr>
                                <w:rFonts w:ascii="Arial" w:eastAsia="Arial" w:hAnsi="Arial" w:cs="Arial"/>
                                <w:spacing w:val="-1"/>
                                <w:w w:val="101"/>
                                <w:position w:val="-3"/>
                                <w:sz w:val="13"/>
                                <w:szCs w:val="13"/>
                              </w:rPr>
                              <w:t>e</w:t>
                            </w:r>
                            <w:r>
                              <w:rPr>
                                <w:rFonts w:ascii="Arial" w:eastAsia="Arial" w:hAnsi="Arial" w:cs="Arial"/>
                                <w:spacing w:val="4"/>
                                <w:w w:val="101"/>
                                <w:position w:val="-3"/>
                                <w:sz w:val="13"/>
                                <w:szCs w:val="13"/>
                              </w:rPr>
                              <w:t>r</w:t>
                            </w:r>
                            <w:r>
                              <w:rPr>
                                <w:rFonts w:ascii="Arial" w:eastAsia="Arial" w:hAnsi="Arial" w:cs="Arial"/>
                                <w:spacing w:val="6"/>
                                <w:w w:val="101"/>
                                <w:position w:val="-3"/>
                                <w:sz w:val="13"/>
                                <w:szCs w:val="13"/>
                              </w:rPr>
                              <w:t>v</w:t>
                            </w:r>
                            <w:r>
                              <w:rPr>
                                <w:rFonts w:ascii="Arial" w:eastAsia="Arial" w:hAnsi="Arial" w:cs="Arial"/>
                                <w:spacing w:val="7"/>
                                <w:w w:val="101"/>
                                <w:position w:val="-3"/>
                                <w:sz w:val="13"/>
                                <w:szCs w:val="13"/>
                              </w:rPr>
                              <w:t>i</w:t>
                            </w:r>
                            <w:r>
                              <w:rPr>
                                <w:rFonts w:ascii="Arial" w:eastAsia="Arial" w:hAnsi="Arial" w:cs="Arial"/>
                                <w:spacing w:val="6"/>
                                <w:w w:val="101"/>
                                <w:position w:val="-3"/>
                                <w:sz w:val="13"/>
                                <w:szCs w:val="13"/>
                              </w:rPr>
                              <w:t>c</w:t>
                            </w:r>
                            <w:r>
                              <w:rPr>
                                <w:rFonts w:ascii="Arial" w:eastAsia="Arial" w:hAnsi="Arial" w:cs="Arial"/>
                                <w:spacing w:val="-1"/>
                                <w:w w:val="101"/>
                                <w:position w:val="-3"/>
                                <w:sz w:val="13"/>
                                <w:szCs w:val="13"/>
                              </w:rPr>
                              <w:t>e::</w:t>
                            </w:r>
                            <w:r>
                              <w:rPr>
                                <w:rFonts w:ascii="Arial" w:eastAsia="Arial" w:hAnsi="Arial" w:cs="Arial"/>
                                <w:w w:val="101"/>
                                <w:position w:val="-3"/>
                                <w:sz w:val="13"/>
                                <w:szCs w:val="13"/>
                              </w:rPr>
                              <w:t>C</w:t>
                            </w:r>
                            <w:r>
                              <w:rPr>
                                <w:rFonts w:ascii="Arial" w:eastAsia="Arial" w:hAnsi="Arial" w:cs="Arial"/>
                                <w:spacing w:val="-1"/>
                                <w:w w:val="101"/>
                                <w:position w:val="-3"/>
                                <w:sz w:val="13"/>
                                <w:szCs w:val="13"/>
                              </w:rPr>
                              <w:t>u</w:t>
                            </w:r>
                            <w:r>
                              <w:rPr>
                                <w:rFonts w:ascii="Arial" w:eastAsia="Arial" w:hAnsi="Arial" w:cs="Arial"/>
                                <w:spacing w:val="4"/>
                                <w:w w:val="101"/>
                                <w:position w:val="-3"/>
                                <w:sz w:val="13"/>
                                <w:szCs w:val="13"/>
                              </w:rPr>
                              <w:t>rr</w:t>
                            </w:r>
                            <w:r>
                              <w:rPr>
                                <w:rFonts w:ascii="Arial" w:eastAsia="Arial" w:hAnsi="Arial" w:cs="Arial"/>
                                <w:spacing w:val="-1"/>
                                <w:w w:val="101"/>
                                <w:position w:val="-3"/>
                                <w:sz w:val="13"/>
                                <w:szCs w:val="13"/>
                              </w:rPr>
                              <w:t>ent</w:t>
                            </w:r>
                            <w:r>
                              <w:rPr>
                                <w:rFonts w:ascii="Arial" w:eastAsia="Arial" w:hAnsi="Arial" w:cs="Arial"/>
                                <w:w w:val="101"/>
                                <w:position w:val="-3"/>
                                <w:sz w:val="13"/>
                                <w:szCs w:val="13"/>
                              </w:rPr>
                              <w:t>D</w:t>
                            </w:r>
                            <w:r>
                              <w:rPr>
                                <w:rFonts w:ascii="Arial" w:eastAsia="Arial" w:hAnsi="Arial" w:cs="Arial"/>
                                <w:spacing w:val="-1"/>
                                <w:w w:val="101"/>
                                <w:position w:val="-3"/>
                                <w:sz w:val="13"/>
                                <w:szCs w:val="13"/>
                              </w:rPr>
                              <w:t>o</w:t>
                            </w:r>
                            <w:r>
                              <w:rPr>
                                <w:rFonts w:ascii="Arial" w:eastAsia="Arial" w:hAnsi="Arial" w:cs="Arial"/>
                                <w:spacing w:val="-2"/>
                                <w:w w:val="101"/>
                                <w:position w:val="-3"/>
                                <w:sz w:val="13"/>
                                <w:szCs w:val="13"/>
                              </w:rPr>
                              <w:t>m</w:t>
                            </w:r>
                            <w:r>
                              <w:rPr>
                                <w:rFonts w:ascii="Arial" w:eastAsia="Arial" w:hAnsi="Arial" w:cs="Arial"/>
                                <w:spacing w:val="-1"/>
                                <w:w w:val="101"/>
                                <w:position w:val="-3"/>
                                <w:sz w:val="13"/>
                                <w:szCs w:val="13"/>
                              </w:rPr>
                              <w:t>a</w:t>
                            </w:r>
                            <w:r>
                              <w:rPr>
                                <w:rFonts w:ascii="Arial" w:eastAsia="Arial" w:hAnsi="Arial" w:cs="Arial"/>
                                <w:w w:val="101"/>
                                <w:position w:val="-3"/>
                                <w:sz w:val="13"/>
                                <w:szCs w:val="13"/>
                              </w:rPr>
                              <w:t>i</w:t>
                            </w:r>
                          </w:p>
                          <w:p w14:paraId="765B62FA" w14:textId="77777777" w:rsidR="00583B21" w:rsidRDefault="00583B21" w:rsidP="00583B21">
                            <w:pPr>
                              <w:tabs>
                                <w:tab w:val="left" w:pos="3340"/>
                                <w:tab w:val="left" w:pos="5760"/>
                                <w:tab w:val="left" w:pos="7640"/>
                              </w:tabs>
                              <w:spacing w:after="0" w:line="201" w:lineRule="exact"/>
                              <w:ind w:left="139" w:right="-20"/>
                              <w:rPr>
                                <w:rFonts w:ascii="Arial" w:eastAsia="Arial" w:hAnsi="Arial" w:cs="Arial"/>
                                <w:sz w:val="13"/>
                                <w:szCs w:val="13"/>
                              </w:rPr>
                            </w:pPr>
                            <w:r>
                              <w:rPr>
                                <w:rFonts w:ascii="Arial" w:eastAsia="Arial" w:hAnsi="Arial" w:cs="Arial"/>
                                <w:position w:val="7"/>
                                <w:sz w:val="13"/>
                                <w:szCs w:val="13"/>
                              </w:rPr>
                              <w:t>R</w:t>
                            </w:r>
                            <w:r>
                              <w:rPr>
                                <w:rFonts w:ascii="Arial" w:eastAsia="Arial" w:hAnsi="Arial" w:cs="Arial"/>
                                <w:spacing w:val="-1"/>
                                <w:position w:val="7"/>
                                <w:sz w:val="13"/>
                                <w:szCs w:val="13"/>
                              </w:rPr>
                              <w:t>eg</w:t>
                            </w:r>
                            <w:r>
                              <w:rPr>
                                <w:rFonts w:ascii="Arial" w:eastAsia="Arial" w:hAnsi="Arial" w:cs="Arial"/>
                                <w:spacing w:val="7"/>
                                <w:position w:val="7"/>
                                <w:sz w:val="13"/>
                                <w:szCs w:val="13"/>
                              </w:rPr>
                              <w:t>i</w:t>
                            </w:r>
                            <w:r>
                              <w:rPr>
                                <w:rFonts w:ascii="Arial" w:eastAsia="Arial" w:hAnsi="Arial" w:cs="Arial"/>
                                <w:spacing w:val="6"/>
                                <w:position w:val="7"/>
                                <w:sz w:val="13"/>
                                <w:szCs w:val="13"/>
                              </w:rPr>
                              <w:t>s</w:t>
                            </w:r>
                            <w:r>
                              <w:rPr>
                                <w:rFonts w:ascii="Arial" w:eastAsia="Arial" w:hAnsi="Arial" w:cs="Arial"/>
                                <w:spacing w:val="-1"/>
                                <w:position w:val="7"/>
                                <w:sz w:val="13"/>
                                <w:szCs w:val="13"/>
                              </w:rPr>
                              <w:t>te</w:t>
                            </w:r>
                            <w:r>
                              <w:rPr>
                                <w:rFonts w:ascii="Arial" w:eastAsia="Arial" w:hAnsi="Arial" w:cs="Arial"/>
                                <w:spacing w:val="4"/>
                                <w:position w:val="7"/>
                                <w:sz w:val="13"/>
                                <w:szCs w:val="13"/>
                              </w:rPr>
                              <w:t>r</w:t>
                            </w:r>
                            <w:r>
                              <w:rPr>
                                <w:rFonts w:ascii="Arial" w:eastAsia="Arial" w:hAnsi="Arial" w:cs="Arial"/>
                                <w:spacing w:val="-1"/>
                                <w:position w:val="7"/>
                                <w:sz w:val="13"/>
                                <w:szCs w:val="13"/>
                              </w:rPr>
                              <w:t>ed</w:t>
                            </w:r>
                            <w:r>
                              <w:rPr>
                                <w:rFonts w:ascii="Arial" w:eastAsia="Arial" w:hAnsi="Arial" w:cs="Arial"/>
                                <w:spacing w:val="8"/>
                                <w:position w:val="7"/>
                                <w:sz w:val="13"/>
                                <w:szCs w:val="13"/>
                              </w:rPr>
                              <w:t>S</w:t>
                            </w:r>
                            <w:r>
                              <w:rPr>
                                <w:rFonts w:ascii="Arial" w:eastAsia="Arial" w:hAnsi="Arial" w:cs="Arial"/>
                                <w:spacing w:val="-1"/>
                                <w:position w:val="7"/>
                                <w:sz w:val="13"/>
                                <w:szCs w:val="13"/>
                              </w:rPr>
                              <w:t>ub</w:t>
                            </w:r>
                            <w:r>
                              <w:rPr>
                                <w:rFonts w:ascii="Arial" w:eastAsia="Arial" w:hAnsi="Arial" w:cs="Arial"/>
                                <w:position w:val="7"/>
                                <w:sz w:val="13"/>
                                <w:szCs w:val="13"/>
                              </w:rPr>
                              <w:t>D</w:t>
                            </w:r>
                            <w:r>
                              <w:rPr>
                                <w:rFonts w:ascii="Arial" w:eastAsia="Arial" w:hAnsi="Arial" w:cs="Arial"/>
                                <w:spacing w:val="-1"/>
                                <w:position w:val="7"/>
                                <w:sz w:val="13"/>
                                <w:szCs w:val="13"/>
                              </w:rPr>
                              <w:t>o</w:t>
                            </w:r>
                            <w:r>
                              <w:rPr>
                                <w:rFonts w:ascii="Arial" w:eastAsia="Arial" w:hAnsi="Arial" w:cs="Arial"/>
                                <w:spacing w:val="-2"/>
                                <w:position w:val="7"/>
                                <w:sz w:val="13"/>
                                <w:szCs w:val="13"/>
                              </w:rPr>
                              <w:t>m</w:t>
                            </w:r>
                            <w:r>
                              <w:rPr>
                                <w:rFonts w:ascii="Arial" w:eastAsia="Arial" w:hAnsi="Arial" w:cs="Arial"/>
                                <w:spacing w:val="-1"/>
                                <w:position w:val="7"/>
                                <w:sz w:val="13"/>
                                <w:szCs w:val="13"/>
                              </w:rPr>
                              <w:t>a</w:t>
                            </w:r>
                            <w:r>
                              <w:rPr>
                                <w:rFonts w:ascii="Arial" w:eastAsia="Arial" w:hAnsi="Arial" w:cs="Arial"/>
                                <w:spacing w:val="7"/>
                                <w:position w:val="7"/>
                                <w:sz w:val="13"/>
                                <w:szCs w:val="13"/>
                              </w:rPr>
                              <w:t>i</w:t>
                            </w:r>
                            <w:r>
                              <w:rPr>
                                <w:rFonts w:ascii="Arial" w:eastAsia="Arial" w:hAnsi="Arial" w:cs="Arial"/>
                                <w:position w:val="7"/>
                                <w:sz w:val="13"/>
                                <w:szCs w:val="13"/>
                              </w:rPr>
                              <w:t>n</w:t>
                            </w:r>
                            <w:r>
                              <w:rPr>
                                <w:rFonts w:ascii="Arial" w:eastAsia="Arial" w:hAnsi="Arial" w:cs="Arial"/>
                                <w:spacing w:val="-23"/>
                                <w:position w:val="7"/>
                                <w:sz w:val="13"/>
                                <w:szCs w:val="13"/>
                              </w:rPr>
                              <w:t xml:space="preserve"> </w:t>
                            </w:r>
                            <w:r>
                              <w:rPr>
                                <w:rFonts w:ascii="Arial" w:eastAsia="Arial" w:hAnsi="Arial" w:cs="Arial"/>
                                <w:position w:val="7"/>
                                <w:sz w:val="13"/>
                                <w:szCs w:val="13"/>
                              </w:rPr>
                              <w:tab/>
                            </w:r>
                            <w:r>
                              <w:rPr>
                                <w:rFonts w:ascii="Arial" w:eastAsia="Arial" w:hAnsi="Arial" w:cs="Arial"/>
                                <w:position w:val="-2"/>
                                <w:sz w:val="13"/>
                                <w:szCs w:val="13"/>
                              </w:rPr>
                              <w:t>n</w:t>
                            </w:r>
                            <w:r>
                              <w:rPr>
                                <w:rFonts w:ascii="Arial" w:eastAsia="Arial" w:hAnsi="Arial" w:cs="Arial"/>
                                <w:spacing w:val="-35"/>
                                <w:position w:val="-2"/>
                                <w:sz w:val="13"/>
                                <w:szCs w:val="13"/>
                              </w:rPr>
                              <w:t xml:space="preserve"> </w:t>
                            </w:r>
                            <w:r>
                              <w:rPr>
                                <w:rFonts w:ascii="Arial" w:eastAsia="Arial" w:hAnsi="Arial" w:cs="Arial"/>
                                <w:position w:val="-2"/>
                                <w:sz w:val="13"/>
                                <w:szCs w:val="13"/>
                              </w:rPr>
                              <w:tab/>
                            </w:r>
                            <w:r>
                              <w:rPr>
                                <w:rFonts w:ascii="Arial" w:eastAsia="Arial" w:hAnsi="Arial" w:cs="Arial"/>
                                <w:spacing w:val="3"/>
                                <w:position w:val="7"/>
                                <w:sz w:val="13"/>
                                <w:szCs w:val="13"/>
                              </w:rPr>
                              <w:t>F</w:t>
                            </w:r>
                            <w:r>
                              <w:rPr>
                                <w:rFonts w:ascii="Arial" w:eastAsia="Arial" w:hAnsi="Arial" w:cs="Arial"/>
                                <w:spacing w:val="-1"/>
                                <w:position w:val="7"/>
                                <w:sz w:val="13"/>
                                <w:szCs w:val="13"/>
                              </w:rPr>
                              <w:t>o</w:t>
                            </w:r>
                            <w:r>
                              <w:rPr>
                                <w:rFonts w:ascii="Arial" w:eastAsia="Arial" w:hAnsi="Arial" w:cs="Arial"/>
                                <w:spacing w:val="4"/>
                                <w:position w:val="7"/>
                                <w:sz w:val="13"/>
                                <w:szCs w:val="13"/>
                              </w:rPr>
                              <w:t>r</w:t>
                            </w:r>
                            <w:r>
                              <w:rPr>
                                <w:rFonts w:ascii="Arial" w:eastAsia="Arial" w:hAnsi="Arial" w:cs="Arial"/>
                                <w:spacing w:val="6"/>
                                <w:position w:val="7"/>
                                <w:sz w:val="13"/>
                                <w:szCs w:val="13"/>
                              </w:rPr>
                              <w:t>k</w:t>
                            </w:r>
                            <w:r>
                              <w:rPr>
                                <w:rFonts w:ascii="Arial" w:eastAsia="Arial" w:hAnsi="Arial" w:cs="Arial"/>
                                <w:position w:val="7"/>
                                <w:sz w:val="13"/>
                                <w:szCs w:val="13"/>
                              </w:rPr>
                              <w:t>D</w:t>
                            </w:r>
                            <w:r>
                              <w:rPr>
                                <w:rFonts w:ascii="Arial" w:eastAsia="Arial" w:hAnsi="Arial" w:cs="Arial"/>
                                <w:spacing w:val="-1"/>
                                <w:position w:val="7"/>
                                <w:sz w:val="13"/>
                                <w:szCs w:val="13"/>
                              </w:rPr>
                              <w:t>ae</w:t>
                            </w:r>
                            <w:r>
                              <w:rPr>
                                <w:rFonts w:ascii="Arial" w:eastAsia="Arial" w:hAnsi="Arial" w:cs="Arial"/>
                                <w:spacing w:val="-2"/>
                                <w:position w:val="7"/>
                                <w:sz w:val="13"/>
                                <w:szCs w:val="13"/>
                              </w:rPr>
                              <w:t>m</w:t>
                            </w:r>
                            <w:r>
                              <w:rPr>
                                <w:rFonts w:ascii="Arial" w:eastAsia="Arial" w:hAnsi="Arial" w:cs="Arial"/>
                                <w:spacing w:val="-1"/>
                                <w:position w:val="7"/>
                                <w:sz w:val="13"/>
                                <w:szCs w:val="13"/>
                              </w:rPr>
                              <w:t>o</w:t>
                            </w:r>
                            <w:r>
                              <w:rPr>
                                <w:rFonts w:ascii="Arial" w:eastAsia="Arial" w:hAnsi="Arial" w:cs="Arial"/>
                                <w:position w:val="7"/>
                                <w:sz w:val="13"/>
                                <w:szCs w:val="13"/>
                              </w:rPr>
                              <w:t>n</w:t>
                            </w:r>
                            <w:r>
                              <w:rPr>
                                <w:rFonts w:ascii="Arial" w:eastAsia="Arial" w:hAnsi="Arial" w:cs="Arial"/>
                                <w:spacing w:val="-29"/>
                                <w:position w:val="7"/>
                                <w:sz w:val="13"/>
                                <w:szCs w:val="13"/>
                              </w:rPr>
                              <w:t xml:space="preserve"> </w:t>
                            </w:r>
                            <w:r>
                              <w:rPr>
                                <w:rFonts w:ascii="Arial" w:eastAsia="Arial" w:hAnsi="Arial" w:cs="Arial"/>
                                <w:position w:val="7"/>
                                <w:sz w:val="13"/>
                                <w:szCs w:val="13"/>
                              </w:rPr>
                              <w:tab/>
                            </w:r>
                            <w:r>
                              <w:rPr>
                                <w:rFonts w:ascii="Arial" w:eastAsia="Arial" w:hAnsi="Arial" w:cs="Arial"/>
                                <w:spacing w:val="-2"/>
                                <w:w w:val="101"/>
                                <w:position w:val="9"/>
                                <w:sz w:val="13"/>
                                <w:szCs w:val="13"/>
                              </w:rPr>
                              <w:t>M</w:t>
                            </w:r>
                            <w:r>
                              <w:rPr>
                                <w:rFonts w:ascii="Arial" w:eastAsia="Arial" w:hAnsi="Arial" w:cs="Arial"/>
                                <w:spacing w:val="-1"/>
                                <w:w w:val="101"/>
                                <w:position w:val="9"/>
                                <w:sz w:val="13"/>
                                <w:szCs w:val="13"/>
                              </w:rPr>
                              <w:t>anage</w:t>
                            </w:r>
                            <w:r>
                              <w:rPr>
                                <w:rFonts w:ascii="Arial" w:eastAsia="Arial" w:hAnsi="Arial" w:cs="Arial"/>
                                <w:w w:val="101"/>
                                <w:position w:val="9"/>
                                <w:sz w:val="13"/>
                                <w:szCs w:val="13"/>
                              </w:rPr>
                              <w:t>r</w:t>
                            </w:r>
                          </w:p>
                          <w:p w14:paraId="2AF1058F" w14:textId="77777777" w:rsidR="00583B21" w:rsidRDefault="00583B21" w:rsidP="00583B21">
                            <w:pPr>
                              <w:spacing w:before="70" w:after="0" w:line="240" w:lineRule="auto"/>
                              <w:ind w:left="2077" w:right="-20"/>
                              <w:rPr>
                                <w:rFonts w:ascii="Arial" w:eastAsia="Arial" w:hAnsi="Arial" w:cs="Arial"/>
                                <w:sz w:val="13"/>
                                <w:szCs w:val="13"/>
                              </w:rPr>
                            </w:pPr>
                            <w:r>
                              <w:rPr>
                                <w:rFonts w:ascii="Arial" w:eastAsia="Arial" w:hAnsi="Arial" w:cs="Arial"/>
                                <w:w w:val="101"/>
                                <w:sz w:val="13"/>
                                <w:szCs w:val="13"/>
                              </w:rPr>
                              <w:t>2</w:t>
                            </w:r>
                          </w:p>
                          <w:p w14:paraId="7B6F18C9" w14:textId="77777777" w:rsidR="00583B21" w:rsidRDefault="00583B21" w:rsidP="00583B21">
                            <w:pPr>
                              <w:spacing w:after="0" w:line="132" w:lineRule="exact"/>
                              <w:ind w:left="3606" w:right="4593"/>
                              <w:jc w:val="center"/>
                              <w:rPr>
                                <w:rFonts w:ascii="Arial" w:eastAsia="Arial" w:hAnsi="Arial" w:cs="Arial"/>
                                <w:sz w:val="13"/>
                                <w:szCs w:val="13"/>
                              </w:rPr>
                            </w:pPr>
                            <w:r>
                              <w:rPr>
                                <w:rFonts w:ascii="Arial" w:eastAsia="Arial" w:hAnsi="Arial" w:cs="Arial"/>
                                <w:w w:val="101"/>
                                <w:sz w:val="13"/>
                                <w:szCs w:val="13"/>
                              </w:rPr>
                              <w:t>4</w:t>
                            </w:r>
                          </w:p>
                          <w:p w14:paraId="7016CF0D" w14:textId="77777777" w:rsidR="00583B21" w:rsidRDefault="00583B21" w:rsidP="00583B21">
                            <w:pPr>
                              <w:spacing w:before="6" w:after="0" w:line="181" w:lineRule="exact"/>
                              <w:ind w:left="4489" w:right="3631"/>
                              <w:jc w:val="center"/>
                              <w:rPr>
                                <w:rFonts w:ascii="Arial" w:eastAsia="Arial" w:hAnsi="Arial" w:cs="Arial"/>
                                <w:sz w:val="13"/>
                                <w:szCs w:val="13"/>
                              </w:rPr>
                            </w:pPr>
                            <w:proofErr w:type="gramStart"/>
                            <w:r>
                              <w:rPr>
                                <w:rFonts w:ascii="Arial" w:eastAsia="Arial" w:hAnsi="Arial" w:cs="Arial"/>
                                <w:spacing w:val="-98"/>
                                <w:w w:val="101"/>
                                <w:position w:val="2"/>
                                <w:sz w:val="13"/>
                                <w:szCs w:val="13"/>
                              </w:rPr>
                              <w:t>n</w:t>
                            </w:r>
                            <w:r>
                              <w:rPr>
                                <w:rFonts w:ascii="Arial" w:eastAsia="Arial" w:hAnsi="Arial" w:cs="Arial"/>
                                <w:w w:val="101"/>
                                <w:position w:val="-4"/>
                                <w:sz w:val="13"/>
                                <w:szCs w:val="13"/>
                              </w:rPr>
                              <w:t>b</w:t>
                            </w:r>
                            <w:proofErr w:type="gramEnd"/>
                          </w:p>
                          <w:p w14:paraId="361225A0" w14:textId="77777777" w:rsidR="00583B21" w:rsidRDefault="00583B21" w:rsidP="00583B21">
                            <w:pPr>
                              <w:tabs>
                                <w:tab w:val="left" w:pos="7200"/>
                              </w:tabs>
                              <w:spacing w:after="0" w:line="140" w:lineRule="exact"/>
                              <w:ind w:left="4596" w:right="882"/>
                              <w:jc w:val="center"/>
                              <w:rPr>
                                <w:rFonts w:ascii="Arial" w:eastAsia="Arial" w:hAnsi="Arial" w:cs="Arial"/>
                                <w:sz w:val="13"/>
                                <w:szCs w:val="13"/>
                              </w:rPr>
                            </w:pPr>
                            <w:proofErr w:type="gramStart"/>
                            <w:r>
                              <w:rPr>
                                <w:rFonts w:ascii="Arial" w:eastAsia="Arial" w:hAnsi="Arial" w:cs="Arial"/>
                                <w:spacing w:val="-70"/>
                                <w:position w:val="6"/>
                                <w:sz w:val="13"/>
                                <w:szCs w:val="13"/>
                              </w:rPr>
                              <w:t>:</w:t>
                            </w:r>
                            <w:r>
                              <w:rPr>
                                <w:rFonts w:ascii="Arial" w:eastAsia="Arial" w:hAnsi="Arial" w:cs="Arial"/>
                                <w:position w:val="2"/>
                                <w:sz w:val="13"/>
                                <w:szCs w:val="13"/>
                              </w:rPr>
                              <w:t>3</w:t>
                            </w:r>
                            <w:proofErr w:type="gramEnd"/>
                            <w:r>
                              <w:rPr>
                                <w:rFonts w:ascii="Arial" w:eastAsia="Arial" w:hAnsi="Arial" w:cs="Arial"/>
                                <w:spacing w:val="-35"/>
                                <w:position w:val="2"/>
                                <w:sz w:val="13"/>
                                <w:szCs w:val="13"/>
                              </w:rPr>
                              <w:t xml:space="preserve"> </w:t>
                            </w:r>
                            <w:r>
                              <w:rPr>
                                <w:rFonts w:ascii="Arial" w:eastAsia="Arial" w:hAnsi="Arial" w:cs="Arial"/>
                                <w:position w:val="2"/>
                                <w:sz w:val="13"/>
                                <w:szCs w:val="13"/>
                              </w:rPr>
                              <w:tab/>
                            </w:r>
                            <w:r>
                              <w:rPr>
                                <w:rFonts w:ascii="Arial" w:eastAsia="Arial" w:hAnsi="Arial" w:cs="Arial"/>
                                <w:spacing w:val="-59"/>
                                <w:w w:val="101"/>
                                <w:position w:val="-6"/>
                                <w:sz w:val="13"/>
                                <w:szCs w:val="13"/>
                              </w:rPr>
                              <w:t>3</w:t>
                            </w:r>
                            <w:r>
                              <w:rPr>
                                <w:rFonts w:ascii="Arial" w:eastAsia="Arial" w:hAnsi="Arial" w:cs="Arial"/>
                                <w:spacing w:val="-75"/>
                                <w:w w:val="101"/>
                                <w:position w:val="-2"/>
                                <w:sz w:val="13"/>
                                <w:szCs w:val="13"/>
                              </w:rPr>
                              <w:t>.</w:t>
                            </w:r>
                            <w:r>
                              <w:rPr>
                                <w:rFonts w:ascii="Arial" w:eastAsia="Arial" w:hAnsi="Arial" w:cs="Arial"/>
                                <w:w w:val="101"/>
                                <w:position w:val="-1"/>
                                <w:sz w:val="13"/>
                                <w:szCs w:val="13"/>
                              </w:rPr>
                              <w:t>4</w:t>
                            </w:r>
                          </w:p>
                          <w:p w14:paraId="713A475C" w14:textId="77777777" w:rsidR="00583B21" w:rsidRDefault="00583B21" w:rsidP="00583B21">
                            <w:pPr>
                              <w:spacing w:after="0" w:line="59" w:lineRule="exact"/>
                              <w:ind w:left="4707" w:right="3443"/>
                              <w:jc w:val="center"/>
                              <w:rPr>
                                <w:rFonts w:ascii="Arial" w:eastAsia="Arial" w:hAnsi="Arial" w:cs="Arial"/>
                                <w:sz w:val="13"/>
                                <w:szCs w:val="13"/>
                              </w:rPr>
                            </w:pPr>
                            <w:r>
                              <w:rPr>
                                <w:rFonts w:ascii="Arial" w:eastAsia="Arial" w:hAnsi="Arial" w:cs="Arial"/>
                                <w:spacing w:val="-95"/>
                                <w:w w:val="101"/>
                                <w:position w:val="3"/>
                                <w:sz w:val="13"/>
                                <w:szCs w:val="13"/>
                              </w:rPr>
                              <w:t>.</w:t>
                            </w:r>
                            <w:r>
                              <w:rPr>
                                <w:rFonts w:ascii="Arial" w:eastAsia="Arial" w:hAnsi="Arial" w:cs="Arial"/>
                                <w:w w:val="101"/>
                                <w:position w:val="1"/>
                                <w:sz w:val="13"/>
                                <w:szCs w:val="13"/>
                              </w:rPr>
                              <w:t>5</w:t>
                            </w:r>
                          </w:p>
                          <w:p w14:paraId="63D08543" w14:textId="77777777" w:rsidR="00583B21" w:rsidRDefault="00583B21" w:rsidP="00583B21">
                            <w:pPr>
                              <w:spacing w:after="0" w:line="116" w:lineRule="exact"/>
                              <w:ind w:left="2376" w:right="-20"/>
                              <w:rPr>
                                <w:rFonts w:ascii="Arial" w:eastAsia="Arial" w:hAnsi="Arial" w:cs="Arial"/>
                                <w:sz w:val="13"/>
                                <w:szCs w:val="13"/>
                              </w:rPr>
                            </w:pPr>
                            <w:r>
                              <w:rPr>
                                <w:rFonts w:ascii="Arial" w:eastAsia="Arial" w:hAnsi="Arial" w:cs="Arial"/>
                                <w:spacing w:val="3"/>
                                <w:w w:val="101"/>
                                <w:position w:val="-1"/>
                                <w:sz w:val="13"/>
                                <w:szCs w:val="13"/>
                              </w:rPr>
                              <w:t>T</w:t>
                            </w:r>
                            <w:r>
                              <w:rPr>
                                <w:rFonts w:ascii="Arial" w:eastAsia="Arial" w:hAnsi="Arial" w:cs="Arial"/>
                                <w:spacing w:val="-1"/>
                                <w:w w:val="101"/>
                                <w:position w:val="-1"/>
                                <w:sz w:val="13"/>
                                <w:szCs w:val="13"/>
                              </w:rPr>
                              <w:t>h</w:t>
                            </w:r>
                            <w:r>
                              <w:rPr>
                                <w:rFonts w:ascii="Arial" w:eastAsia="Arial" w:hAnsi="Arial" w:cs="Arial"/>
                                <w:spacing w:val="4"/>
                                <w:w w:val="101"/>
                                <w:position w:val="-1"/>
                                <w:sz w:val="13"/>
                                <w:szCs w:val="13"/>
                              </w:rPr>
                              <w:t>r</w:t>
                            </w:r>
                            <w:r>
                              <w:rPr>
                                <w:rFonts w:ascii="Arial" w:eastAsia="Arial" w:hAnsi="Arial" w:cs="Arial"/>
                                <w:spacing w:val="-1"/>
                                <w:w w:val="101"/>
                                <w:position w:val="-1"/>
                                <w:sz w:val="13"/>
                                <w:szCs w:val="13"/>
                              </w:rPr>
                              <w:t>ead::</w:t>
                            </w:r>
                            <w:r>
                              <w:rPr>
                                <w:rFonts w:ascii="Arial" w:eastAsia="Arial" w:hAnsi="Arial" w:cs="Arial"/>
                                <w:w w:val="101"/>
                                <w:position w:val="-1"/>
                                <w:sz w:val="13"/>
                                <w:szCs w:val="13"/>
                              </w:rPr>
                              <w:t>C</w:t>
                            </w:r>
                            <w:r>
                              <w:rPr>
                                <w:rFonts w:ascii="Arial" w:eastAsia="Arial" w:hAnsi="Arial" w:cs="Arial"/>
                                <w:spacing w:val="-1"/>
                                <w:w w:val="101"/>
                                <w:position w:val="-1"/>
                                <w:sz w:val="13"/>
                                <w:szCs w:val="13"/>
                              </w:rPr>
                              <w:t>h</w:t>
                            </w:r>
                            <w:r>
                              <w:rPr>
                                <w:rFonts w:ascii="Arial" w:eastAsia="Arial" w:hAnsi="Arial" w:cs="Arial"/>
                                <w:spacing w:val="7"/>
                                <w:w w:val="101"/>
                                <w:position w:val="-1"/>
                                <w:sz w:val="13"/>
                                <w:szCs w:val="13"/>
                              </w:rPr>
                              <w:t>il</w:t>
                            </w:r>
                            <w:r>
                              <w:rPr>
                                <w:rFonts w:ascii="Arial" w:eastAsia="Arial" w:hAnsi="Arial" w:cs="Arial"/>
                                <w:spacing w:val="-1"/>
                                <w:w w:val="101"/>
                                <w:position w:val="-1"/>
                                <w:sz w:val="13"/>
                                <w:szCs w:val="13"/>
                              </w:rPr>
                              <w:t>d</w:t>
                            </w:r>
                            <w:r>
                              <w:rPr>
                                <w:rFonts w:ascii="Arial" w:eastAsia="Arial" w:hAnsi="Arial" w:cs="Arial"/>
                                <w:w w:val="101"/>
                                <w:position w:val="-1"/>
                                <w:sz w:val="13"/>
                                <w:szCs w:val="13"/>
                              </w:rPr>
                              <w:t>N</w:t>
                            </w:r>
                            <w:r>
                              <w:rPr>
                                <w:rFonts w:ascii="Arial" w:eastAsia="Arial" w:hAnsi="Arial" w:cs="Arial"/>
                                <w:spacing w:val="-1"/>
                                <w:w w:val="101"/>
                                <w:position w:val="-1"/>
                                <w:sz w:val="13"/>
                                <w:szCs w:val="13"/>
                              </w:rPr>
                              <w:t>ode</w:t>
                            </w:r>
                            <w:r>
                              <w:rPr>
                                <w:rFonts w:ascii="Arial" w:eastAsia="Arial" w:hAnsi="Arial" w:cs="Arial"/>
                                <w:w w:val="101"/>
                                <w:position w:val="-1"/>
                                <w:sz w:val="13"/>
                                <w:szCs w:val="13"/>
                              </w:rPr>
                              <w:t>C</w:t>
                            </w:r>
                            <w:r>
                              <w:rPr>
                                <w:rFonts w:ascii="Arial" w:eastAsia="Arial" w:hAnsi="Arial" w:cs="Arial"/>
                                <w:spacing w:val="-1"/>
                                <w:w w:val="101"/>
                                <w:position w:val="-1"/>
                                <w:sz w:val="13"/>
                                <w:szCs w:val="13"/>
                              </w:rPr>
                              <w:t>he</w:t>
                            </w:r>
                            <w:r>
                              <w:rPr>
                                <w:rFonts w:ascii="Arial" w:eastAsia="Arial" w:hAnsi="Arial" w:cs="Arial"/>
                                <w:spacing w:val="6"/>
                                <w:w w:val="101"/>
                                <w:position w:val="-1"/>
                                <w:sz w:val="13"/>
                                <w:szCs w:val="13"/>
                              </w:rPr>
                              <w:t>ck</w:t>
                            </w:r>
                            <w:r>
                              <w:rPr>
                                <w:rFonts w:ascii="Arial" w:eastAsia="Arial" w:hAnsi="Arial" w:cs="Arial"/>
                                <w:spacing w:val="-1"/>
                                <w:w w:val="101"/>
                                <w:position w:val="-1"/>
                                <w:sz w:val="13"/>
                                <w:szCs w:val="13"/>
                              </w:rPr>
                              <w:t>e</w:t>
                            </w:r>
                            <w:r>
                              <w:rPr>
                                <w:rFonts w:ascii="Arial" w:eastAsia="Arial" w:hAnsi="Arial" w:cs="Arial"/>
                                <w:spacing w:val="4"/>
                                <w:w w:val="101"/>
                                <w:position w:val="-1"/>
                                <w:sz w:val="13"/>
                                <w:szCs w:val="13"/>
                              </w:rPr>
                              <w:t>r</w:t>
                            </w:r>
                            <w:r>
                              <w:rPr>
                                <w:rFonts w:ascii="Arial" w:eastAsia="Arial" w:hAnsi="Arial" w:cs="Arial"/>
                                <w:spacing w:val="3"/>
                                <w:w w:val="101"/>
                                <w:position w:val="-1"/>
                                <w:sz w:val="13"/>
                                <w:szCs w:val="13"/>
                              </w:rPr>
                              <w:t>T</w:t>
                            </w:r>
                            <w:r>
                              <w:rPr>
                                <w:rFonts w:ascii="Arial" w:eastAsia="Arial" w:hAnsi="Arial" w:cs="Arial"/>
                                <w:spacing w:val="-1"/>
                                <w:w w:val="101"/>
                                <w:position w:val="-1"/>
                                <w:sz w:val="13"/>
                                <w:szCs w:val="13"/>
                              </w:rPr>
                              <w:t>h</w:t>
                            </w:r>
                            <w:r>
                              <w:rPr>
                                <w:rFonts w:ascii="Arial" w:eastAsia="Arial" w:hAnsi="Arial" w:cs="Arial"/>
                                <w:spacing w:val="4"/>
                                <w:w w:val="101"/>
                                <w:position w:val="-1"/>
                                <w:sz w:val="13"/>
                                <w:szCs w:val="13"/>
                              </w:rPr>
                              <w:t>r</w:t>
                            </w:r>
                            <w:r>
                              <w:rPr>
                                <w:rFonts w:ascii="Arial" w:eastAsia="Arial" w:hAnsi="Arial" w:cs="Arial"/>
                                <w:spacing w:val="-1"/>
                                <w:w w:val="101"/>
                                <w:position w:val="-1"/>
                                <w:sz w:val="13"/>
                                <w:szCs w:val="13"/>
                              </w:rPr>
                              <w:t>ea</w:t>
                            </w:r>
                            <w:r>
                              <w:rPr>
                                <w:rFonts w:ascii="Arial" w:eastAsia="Arial" w:hAnsi="Arial" w:cs="Arial"/>
                                <w:w w:val="101"/>
                                <w:position w:val="-1"/>
                                <w:sz w:val="13"/>
                                <w:szCs w:val="13"/>
                              </w:rPr>
                              <w:t>d</w:t>
                            </w:r>
                          </w:p>
                          <w:p w14:paraId="51954A75" w14:textId="77777777" w:rsidR="00583B21" w:rsidRDefault="00583B21" w:rsidP="00583B21">
                            <w:pPr>
                              <w:tabs>
                                <w:tab w:val="left" w:pos="5480"/>
                              </w:tabs>
                              <w:spacing w:after="0" w:line="181" w:lineRule="exact"/>
                              <w:ind w:left="3190" w:right="-20"/>
                              <w:rPr>
                                <w:rFonts w:ascii="Arial" w:eastAsia="Arial" w:hAnsi="Arial" w:cs="Arial"/>
                                <w:sz w:val="13"/>
                                <w:szCs w:val="13"/>
                              </w:rPr>
                            </w:pPr>
                            <w:r>
                              <w:rPr>
                                <w:rFonts w:ascii="Arial" w:eastAsia="Arial" w:hAnsi="Arial" w:cs="Arial"/>
                                <w:position w:val="-1"/>
                                <w:sz w:val="13"/>
                                <w:szCs w:val="13"/>
                              </w:rPr>
                              <w:t>R</w:t>
                            </w:r>
                            <w:r>
                              <w:rPr>
                                <w:rFonts w:ascii="Arial" w:eastAsia="Arial" w:hAnsi="Arial" w:cs="Arial"/>
                                <w:spacing w:val="-1"/>
                                <w:position w:val="-1"/>
                                <w:sz w:val="13"/>
                                <w:szCs w:val="13"/>
                              </w:rPr>
                              <w:t>unne</w:t>
                            </w:r>
                            <w:r>
                              <w:rPr>
                                <w:rFonts w:ascii="Arial" w:eastAsia="Arial" w:hAnsi="Arial" w:cs="Arial"/>
                                <w:position w:val="-1"/>
                                <w:sz w:val="13"/>
                                <w:szCs w:val="13"/>
                              </w:rPr>
                              <w:t>r</w:t>
                            </w:r>
                            <w:r>
                              <w:rPr>
                                <w:rFonts w:ascii="Arial" w:eastAsia="Arial" w:hAnsi="Arial" w:cs="Arial"/>
                                <w:spacing w:val="-32"/>
                                <w:position w:val="-1"/>
                                <w:sz w:val="13"/>
                                <w:szCs w:val="13"/>
                              </w:rPr>
                              <w:t xml:space="preserve"> </w:t>
                            </w:r>
                            <w:r>
                              <w:rPr>
                                <w:rFonts w:ascii="Arial" w:eastAsia="Arial" w:hAnsi="Arial" w:cs="Arial"/>
                                <w:position w:val="-1"/>
                                <w:sz w:val="13"/>
                                <w:szCs w:val="13"/>
                              </w:rPr>
                              <w:tab/>
                            </w:r>
                            <w:r>
                              <w:rPr>
                                <w:rFonts w:ascii="Arial" w:eastAsia="Arial" w:hAnsi="Arial" w:cs="Arial"/>
                                <w:spacing w:val="8"/>
                                <w:w w:val="101"/>
                                <w:position w:val="5"/>
                                <w:sz w:val="13"/>
                                <w:szCs w:val="13"/>
                              </w:rPr>
                              <w:t>S</w:t>
                            </w:r>
                            <w:r>
                              <w:rPr>
                                <w:rFonts w:ascii="Arial" w:eastAsia="Arial" w:hAnsi="Arial" w:cs="Arial"/>
                                <w:spacing w:val="6"/>
                                <w:w w:val="101"/>
                                <w:position w:val="5"/>
                                <w:sz w:val="13"/>
                                <w:szCs w:val="13"/>
                              </w:rPr>
                              <w:t>ys</w:t>
                            </w:r>
                            <w:r>
                              <w:rPr>
                                <w:rFonts w:ascii="Arial" w:eastAsia="Arial" w:hAnsi="Arial" w:cs="Arial"/>
                                <w:spacing w:val="-1"/>
                                <w:w w:val="101"/>
                                <w:position w:val="5"/>
                                <w:sz w:val="13"/>
                                <w:szCs w:val="13"/>
                              </w:rPr>
                              <w:t>te</w:t>
                            </w:r>
                            <w:r>
                              <w:rPr>
                                <w:rFonts w:ascii="Arial" w:eastAsia="Arial" w:hAnsi="Arial" w:cs="Arial"/>
                                <w:spacing w:val="-2"/>
                                <w:w w:val="101"/>
                                <w:position w:val="5"/>
                                <w:sz w:val="13"/>
                                <w:szCs w:val="13"/>
                              </w:rPr>
                              <w:t>m</w:t>
                            </w:r>
                            <w:r>
                              <w:rPr>
                                <w:rFonts w:ascii="Arial" w:eastAsia="Arial" w:hAnsi="Arial" w:cs="Arial"/>
                                <w:w w:val="101"/>
                                <w:position w:val="5"/>
                                <w:sz w:val="13"/>
                                <w:szCs w:val="13"/>
                              </w:rPr>
                              <w:t>H</w:t>
                            </w:r>
                            <w:r>
                              <w:rPr>
                                <w:rFonts w:ascii="Arial" w:eastAsia="Arial" w:hAnsi="Arial" w:cs="Arial"/>
                                <w:spacing w:val="-1"/>
                                <w:w w:val="101"/>
                                <w:position w:val="5"/>
                                <w:sz w:val="13"/>
                                <w:szCs w:val="13"/>
                              </w:rPr>
                              <w:t>ea</w:t>
                            </w:r>
                            <w:r>
                              <w:rPr>
                                <w:rFonts w:ascii="Arial" w:eastAsia="Arial" w:hAnsi="Arial" w:cs="Arial"/>
                                <w:spacing w:val="7"/>
                                <w:w w:val="101"/>
                                <w:position w:val="5"/>
                                <w:sz w:val="13"/>
                                <w:szCs w:val="13"/>
                              </w:rPr>
                              <w:t>l</w:t>
                            </w:r>
                            <w:r>
                              <w:rPr>
                                <w:rFonts w:ascii="Arial" w:eastAsia="Arial" w:hAnsi="Arial" w:cs="Arial"/>
                                <w:spacing w:val="-1"/>
                                <w:w w:val="101"/>
                                <w:position w:val="5"/>
                                <w:sz w:val="13"/>
                                <w:szCs w:val="13"/>
                              </w:rPr>
                              <w:t>th</w:t>
                            </w:r>
                            <w:r>
                              <w:rPr>
                                <w:rFonts w:ascii="Arial" w:eastAsia="Arial" w:hAnsi="Arial" w:cs="Arial"/>
                                <w:w w:val="101"/>
                                <w:position w:val="5"/>
                                <w:sz w:val="13"/>
                                <w:szCs w:val="13"/>
                              </w:rPr>
                              <w:t>C</w:t>
                            </w:r>
                            <w:r>
                              <w:rPr>
                                <w:rFonts w:ascii="Arial" w:eastAsia="Arial" w:hAnsi="Arial" w:cs="Arial"/>
                                <w:spacing w:val="-1"/>
                                <w:w w:val="101"/>
                                <w:position w:val="5"/>
                                <w:sz w:val="13"/>
                                <w:szCs w:val="13"/>
                              </w:rPr>
                              <w:t>he</w:t>
                            </w:r>
                            <w:r>
                              <w:rPr>
                                <w:rFonts w:ascii="Arial" w:eastAsia="Arial" w:hAnsi="Arial" w:cs="Arial"/>
                                <w:spacing w:val="6"/>
                                <w:w w:val="101"/>
                                <w:position w:val="5"/>
                                <w:sz w:val="13"/>
                                <w:szCs w:val="13"/>
                              </w:rPr>
                              <w:t>ck</w:t>
                            </w:r>
                            <w:r>
                              <w:rPr>
                                <w:rFonts w:ascii="Arial" w:eastAsia="Arial" w:hAnsi="Arial" w:cs="Arial"/>
                                <w:spacing w:val="-1"/>
                                <w:w w:val="101"/>
                                <w:position w:val="5"/>
                                <w:sz w:val="13"/>
                                <w:szCs w:val="13"/>
                              </w:rPr>
                              <w:t>e</w:t>
                            </w:r>
                            <w:r>
                              <w:rPr>
                                <w:rFonts w:ascii="Arial" w:eastAsia="Arial" w:hAnsi="Arial" w:cs="Arial"/>
                                <w:w w:val="101"/>
                                <w:position w:val="5"/>
                                <w:sz w:val="13"/>
                                <w:szCs w:val="13"/>
                              </w:rPr>
                              <w:t>r</w:t>
                            </w:r>
                          </w:p>
                          <w:p w14:paraId="675652A7" w14:textId="77777777" w:rsidR="00583B21" w:rsidRDefault="00583B21" w:rsidP="00583B21">
                            <w:pPr>
                              <w:spacing w:before="8" w:after="0" w:line="190" w:lineRule="exact"/>
                              <w:rPr>
                                <w:sz w:val="19"/>
                                <w:szCs w:val="19"/>
                              </w:rPr>
                            </w:pPr>
                          </w:p>
                          <w:p w14:paraId="75ADBCF0" w14:textId="77777777" w:rsidR="00583B21" w:rsidRDefault="00583B21" w:rsidP="00583B21">
                            <w:pPr>
                              <w:spacing w:after="0" w:line="240" w:lineRule="auto"/>
                              <w:ind w:left="3620" w:right="4581"/>
                              <w:jc w:val="center"/>
                              <w:rPr>
                                <w:rFonts w:ascii="Arial" w:eastAsia="Arial" w:hAnsi="Arial" w:cs="Arial"/>
                                <w:sz w:val="13"/>
                                <w:szCs w:val="13"/>
                              </w:rPr>
                            </w:pPr>
                            <w:r>
                              <w:rPr>
                                <w:rFonts w:ascii="Arial" w:eastAsia="Arial" w:hAnsi="Arial" w:cs="Arial"/>
                                <w:w w:val="101"/>
                                <w:sz w:val="13"/>
                                <w:szCs w:val="13"/>
                              </w:rPr>
                              <w:t>5</w:t>
                            </w:r>
                          </w:p>
                          <w:p w14:paraId="25362F16" w14:textId="77777777" w:rsidR="00583B21" w:rsidRDefault="00583B21" w:rsidP="00583B21">
                            <w:pPr>
                              <w:spacing w:after="0" w:line="57" w:lineRule="exact"/>
                              <w:ind w:left="3622" w:right="4583"/>
                              <w:jc w:val="center"/>
                              <w:rPr>
                                <w:rFonts w:ascii="Arial" w:eastAsia="Arial" w:hAnsi="Arial" w:cs="Arial"/>
                                <w:sz w:val="13"/>
                                <w:szCs w:val="13"/>
                              </w:rPr>
                            </w:pPr>
                            <w:r>
                              <w:rPr>
                                <w:rFonts w:ascii="Arial" w:eastAsia="Arial" w:hAnsi="Arial" w:cs="Arial"/>
                                <w:w w:val="101"/>
                                <w:sz w:val="13"/>
                                <w:szCs w:val="13"/>
                              </w:rPr>
                              <w:t>:</w:t>
                            </w:r>
                          </w:p>
                          <w:p w14:paraId="2AB9280D" w14:textId="77777777" w:rsidR="00583B21" w:rsidRDefault="00583B21" w:rsidP="00583B21">
                            <w:pPr>
                              <w:spacing w:after="0" w:line="78" w:lineRule="exact"/>
                              <w:ind w:left="3620" w:right="4581"/>
                              <w:jc w:val="center"/>
                              <w:rPr>
                                <w:rFonts w:ascii="Arial" w:eastAsia="Arial" w:hAnsi="Arial" w:cs="Arial"/>
                                <w:sz w:val="13"/>
                                <w:szCs w:val="13"/>
                              </w:rPr>
                            </w:pPr>
                            <w:proofErr w:type="gramStart"/>
                            <w:r>
                              <w:rPr>
                                <w:rFonts w:ascii="Arial" w:eastAsia="Arial" w:hAnsi="Arial" w:cs="Arial"/>
                                <w:w w:val="101"/>
                                <w:sz w:val="13"/>
                                <w:szCs w:val="13"/>
                              </w:rPr>
                              <w:t>b</w:t>
                            </w:r>
                            <w:proofErr w:type="gramEnd"/>
                          </w:p>
                          <w:p w14:paraId="1C423206" w14:textId="77777777" w:rsidR="00583B21" w:rsidRDefault="00583B21" w:rsidP="00583B21">
                            <w:pPr>
                              <w:spacing w:after="0" w:line="92" w:lineRule="exact"/>
                              <w:ind w:left="3620" w:right="4581"/>
                              <w:jc w:val="center"/>
                              <w:rPr>
                                <w:rFonts w:ascii="Arial" w:eastAsia="Arial" w:hAnsi="Arial" w:cs="Arial"/>
                                <w:sz w:val="13"/>
                                <w:szCs w:val="13"/>
                              </w:rPr>
                            </w:pPr>
                            <w:proofErr w:type="gramStart"/>
                            <w:r>
                              <w:rPr>
                                <w:rFonts w:ascii="Arial" w:eastAsia="Arial" w:hAnsi="Arial" w:cs="Arial"/>
                                <w:w w:val="101"/>
                                <w:position w:val="1"/>
                                <w:sz w:val="13"/>
                                <w:szCs w:val="13"/>
                              </w:rPr>
                              <w:t>n</w:t>
                            </w:r>
                            <w:proofErr w:type="gramEnd"/>
                          </w:p>
                          <w:p w14:paraId="3285C59B" w14:textId="77777777" w:rsidR="00583B21" w:rsidRDefault="00583B21" w:rsidP="00583B21">
                            <w:pPr>
                              <w:spacing w:before="2" w:after="0" w:line="220" w:lineRule="exact"/>
                            </w:pPr>
                          </w:p>
                          <w:p w14:paraId="50FA9257" w14:textId="77777777" w:rsidR="00583B21" w:rsidRDefault="00583B21" w:rsidP="00583B21">
                            <w:pPr>
                              <w:tabs>
                                <w:tab w:val="left" w:pos="2620"/>
                                <w:tab w:val="left" w:pos="5220"/>
                              </w:tabs>
                              <w:spacing w:after="0" w:line="240" w:lineRule="auto"/>
                              <w:ind w:left="318" w:right="-20"/>
                              <w:rPr>
                                <w:rFonts w:ascii="Arial" w:eastAsia="Arial" w:hAnsi="Arial" w:cs="Arial"/>
                                <w:sz w:val="13"/>
                                <w:szCs w:val="13"/>
                              </w:rPr>
                            </w:pPr>
                            <w:r>
                              <w:rPr>
                                <w:rFonts w:ascii="Arial" w:eastAsia="Arial" w:hAnsi="Arial" w:cs="Arial"/>
                                <w:spacing w:val="8"/>
                                <w:sz w:val="13"/>
                                <w:szCs w:val="13"/>
                              </w:rPr>
                              <w:t>B</w:t>
                            </w:r>
                            <w:r>
                              <w:rPr>
                                <w:rFonts w:ascii="Arial" w:eastAsia="Arial" w:hAnsi="Arial" w:cs="Arial"/>
                                <w:spacing w:val="-1"/>
                                <w:sz w:val="13"/>
                                <w:szCs w:val="13"/>
                              </w:rPr>
                              <w:t>oot</w:t>
                            </w:r>
                            <w:r>
                              <w:rPr>
                                <w:rFonts w:ascii="Arial" w:eastAsia="Arial" w:hAnsi="Arial" w:cs="Arial"/>
                                <w:spacing w:val="6"/>
                                <w:sz w:val="13"/>
                                <w:szCs w:val="13"/>
                              </w:rPr>
                              <w:t>s</w:t>
                            </w:r>
                            <w:r>
                              <w:rPr>
                                <w:rFonts w:ascii="Arial" w:eastAsia="Arial" w:hAnsi="Arial" w:cs="Arial"/>
                                <w:spacing w:val="-1"/>
                                <w:sz w:val="13"/>
                                <w:szCs w:val="13"/>
                              </w:rPr>
                              <w:t>t</w:t>
                            </w:r>
                            <w:r>
                              <w:rPr>
                                <w:rFonts w:ascii="Arial" w:eastAsia="Arial" w:hAnsi="Arial" w:cs="Arial"/>
                                <w:spacing w:val="4"/>
                                <w:sz w:val="13"/>
                                <w:szCs w:val="13"/>
                              </w:rPr>
                              <w:t>r</w:t>
                            </w:r>
                            <w:r>
                              <w:rPr>
                                <w:rFonts w:ascii="Arial" w:eastAsia="Arial" w:hAnsi="Arial" w:cs="Arial"/>
                                <w:spacing w:val="-1"/>
                                <w:sz w:val="13"/>
                                <w:szCs w:val="13"/>
                              </w:rPr>
                              <w:t>ap</w:t>
                            </w:r>
                            <w:r>
                              <w:rPr>
                                <w:rFonts w:ascii="Arial" w:eastAsia="Arial" w:hAnsi="Arial" w:cs="Arial"/>
                                <w:spacing w:val="8"/>
                                <w:sz w:val="13"/>
                                <w:szCs w:val="13"/>
                              </w:rPr>
                              <w:t>S</w:t>
                            </w:r>
                            <w:r>
                              <w:rPr>
                                <w:rFonts w:ascii="Arial" w:eastAsia="Arial" w:hAnsi="Arial" w:cs="Arial"/>
                                <w:spacing w:val="-1"/>
                                <w:sz w:val="13"/>
                                <w:szCs w:val="13"/>
                              </w:rPr>
                              <w:t>e</w:t>
                            </w:r>
                            <w:r>
                              <w:rPr>
                                <w:rFonts w:ascii="Arial" w:eastAsia="Arial" w:hAnsi="Arial" w:cs="Arial"/>
                                <w:spacing w:val="4"/>
                                <w:sz w:val="13"/>
                                <w:szCs w:val="13"/>
                              </w:rPr>
                              <w:t>r</w:t>
                            </w:r>
                            <w:r>
                              <w:rPr>
                                <w:rFonts w:ascii="Arial" w:eastAsia="Arial" w:hAnsi="Arial" w:cs="Arial"/>
                                <w:spacing w:val="6"/>
                                <w:sz w:val="13"/>
                                <w:szCs w:val="13"/>
                              </w:rPr>
                              <w:t>v</w:t>
                            </w:r>
                            <w:r>
                              <w:rPr>
                                <w:rFonts w:ascii="Arial" w:eastAsia="Arial" w:hAnsi="Arial" w:cs="Arial"/>
                                <w:spacing w:val="7"/>
                                <w:sz w:val="13"/>
                                <w:szCs w:val="13"/>
                              </w:rPr>
                              <w:t>i</w:t>
                            </w:r>
                            <w:r>
                              <w:rPr>
                                <w:rFonts w:ascii="Arial" w:eastAsia="Arial" w:hAnsi="Arial" w:cs="Arial"/>
                                <w:spacing w:val="6"/>
                                <w:sz w:val="13"/>
                                <w:szCs w:val="13"/>
                              </w:rPr>
                              <w:t>c</w:t>
                            </w:r>
                            <w:r>
                              <w:rPr>
                                <w:rFonts w:ascii="Arial" w:eastAsia="Arial" w:hAnsi="Arial" w:cs="Arial"/>
                                <w:spacing w:val="-1"/>
                                <w:sz w:val="13"/>
                                <w:szCs w:val="13"/>
                              </w:rPr>
                              <w:t>e::</w:t>
                            </w:r>
                            <w:r>
                              <w:rPr>
                                <w:rFonts w:ascii="Arial" w:eastAsia="Arial" w:hAnsi="Arial" w:cs="Arial"/>
                                <w:spacing w:val="8"/>
                                <w:sz w:val="13"/>
                                <w:szCs w:val="13"/>
                              </w:rPr>
                              <w:t>S</w:t>
                            </w:r>
                            <w:r>
                              <w:rPr>
                                <w:rFonts w:ascii="Arial" w:eastAsia="Arial" w:hAnsi="Arial" w:cs="Arial"/>
                                <w:spacing w:val="-1"/>
                                <w:sz w:val="13"/>
                                <w:szCs w:val="13"/>
                              </w:rPr>
                              <w:t>ub</w:t>
                            </w:r>
                            <w:r>
                              <w:rPr>
                                <w:rFonts w:ascii="Arial" w:eastAsia="Arial" w:hAnsi="Arial" w:cs="Arial"/>
                                <w:sz w:val="13"/>
                                <w:szCs w:val="13"/>
                              </w:rPr>
                              <w:t>D</w:t>
                            </w:r>
                            <w:r>
                              <w:rPr>
                                <w:rFonts w:ascii="Arial" w:eastAsia="Arial" w:hAnsi="Arial" w:cs="Arial"/>
                                <w:spacing w:val="-1"/>
                                <w:sz w:val="13"/>
                                <w:szCs w:val="13"/>
                              </w:rPr>
                              <w:t>o</w:t>
                            </w:r>
                            <w:r>
                              <w:rPr>
                                <w:rFonts w:ascii="Arial" w:eastAsia="Arial" w:hAnsi="Arial" w:cs="Arial"/>
                                <w:spacing w:val="-2"/>
                                <w:sz w:val="13"/>
                                <w:szCs w:val="13"/>
                              </w:rPr>
                              <w:t>m</w:t>
                            </w:r>
                            <w:r>
                              <w:rPr>
                                <w:rFonts w:ascii="Arial" w:eastAsia="Arial" w:hAnsi="Arial" w:cs="Arial"/>
                                <w:spacing w:val="-1"/>
                                <w:sz w:val="13"/>
                                <w:szCs w:val="13"/>
                              </w:rPr>
                              <w:t>a</w:t>
                            </w:r>
                            <w:r>
                              <w:rPr>
                                <w:rFonts w:ascii="Arial" w:eastAsia="Arial" w:hAnsi="Arial" w:cs="Arial"/>
                                <w:spacing w:val="7"/>
                                <w:sz w:val="13"/>
                                <w:szCs w:val="13"/>
                              </w:rPr>
                              <w:t>i</w:t>
                            </w:r>
                            <w:r>
                              <w:rPr>
                                <w:rFonts w:ascii="Arial" w:eastAsia="Arial" w:hAnsi="Arial" w:cs="Arial"/>
                                <w:sz w:val="13"/>
                                <w:szCs w:val="13"/>
                              </w:rPr>
                              <w:t>n</w:t>
                            </w:r>
                            <w:r>
                              <w:rPr>
                                <w:rFonts w:ascii="Arial" w:eastAsia="Arial" w:hAnsi="Arial" w:cs="Arial"/>
                                <w:spacing w:val="-19"/>
                                <w:sz w:val="13"/>
                                <w:szCs w:val="13"/>
                              </w:rPr>
                              <w:t xml:space="preserve"> </w:t>
                            </w:r>
                            <w:r>
                              <w:rPr>
                                <w:rFonts w:ascii="Arial" w:eastAsia="Arial" w:hAnsi="Arial" w:cs="Arial"/>
                                <w:sz w:val="13"/>
                                <w:szCs w:val="13"/>
                              </w:rPr>
                              <w:tab/>
                            </w:r>
                            <w:r>
                              <w:rPr>
                                <w:rFonts w:ascii="Arial" w:eastAsia="Arial" w:hAnsi="Arial" w:cs="Arial"/>
                                <w:spacing w:val="3"/>
                                <w:sz w:val="13"/>
                                <w:szCs w:val="13"/>
                              </w:rPr>
                              <w:t>F</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6"/>
                                <w:sz w:val="13"/>
                                <w:szCs w:val="13"/>
                              </w:rPr>
                              <w:t>k</w:t>
                            </w:r>
                            <w:r>
                              <w:rPr>
                                <w:rFonts w:ascii="Arial" w:eastAsia="Arial" w:hAnsi="Arial" w:cs="Arial"/>
                                <w:sz w:val="13"/>
                                <w:szCs w:val="13"/>
                              </w:rPr>
                              <w:t>D</w:t>
                            </w:r>
                            <w:r>
                              <w:rPr>
                                <w:rFonts w:ascii="Arial" w:eastAsia="Arial" w:hAnsi="Arial" w:cs="Arial"/>
                                <w:spacing w:val="-1"/>
                                <w:sz w:val="13"/>
                                <w:szCs w:val="13"/>
                              </w:rPr>
                              <w:t>ae</w:t>
                            </w:r>
                            <w:r>
                              <w:rPr>
                                <w:rFonts w:ascii="Arial" w:eastAsia="Arial" w:hAnsi="Arial" w:cs="Arial"/>
                                <w:spacing w:val="-2"/>
                                <w:sz w:val="13"/>
                                <w:szCs w:val="13"/>
                              </w:rPr>
                              <w:t>m</w:t>
                            </w:r>
                            <w:r>
                              <w:rPr>
                                <w:rFonts w:ascii="Arial" w:eastAsia="Arial" w:hAnsi="Arial" w:cs="Arial"/>
                                <w:spacing w:val="-1"/>
                                <w:sz w:val="13"/>
                                <w:szCs w:val="13"/>
                              </w:rPr>
                              <w:t>on::</w:t>
                            </w:r>
                            <w:r>
                              <w:rPr>
                                <w:rFonts w:ascii="Arial" w:eastAsia="Arial" w:hAnsi="Arial" w:cs="Arial"/>
                                <w:spacing w:val="8"/>
                                <w:sz w:val="13"/>
                                <w:szCs w:val="13"/>
                              </w:rPr>
                              <w:t>S</w:t>
                            </w:r>
                            <w:r>
                              <w:rPr>
                                <w:rFonts w:ascii="Arial" w:eastAsia="Arial" w:hAnsi="Arial" w:cs="Arial"/>
                                <w:spacing w:val="-1"/>
                                <w:sz w:val="13"/>
                                <w:szCs w:val="13"/>
                              </w:rPr>
                              <w:t>ub</w:t>
                            </w:r>
                            <w:r>
                              <w:rPr>
                                <w:rFonts w:ascii="Arial" w:eastAsia="Arial" w:hAnsi="Arial" w:cs="Arial"/>
                                <w:sz w:val="13"/>
                                <w:szCs w:val="13"/>
                              </w:rPr>
                              <w:t>D</w:t>
                            </w:r>
                            <w:r>
                              <w:rPr>
                                <w:rFonts w:ascii="Arial" w:eastAsia="Arial" w:hAnsi="Arial" w:cs="Arial"/>
                                <w:spacing w:val="-1"/>
                                <w:sz w:val="13"/>
                                <w:szCs w:val="13"/>
                              </w:rPr>
                              <w:t>o</w:t>
                            </w:r>
                            <w:r>
                              <w:rPr>
                                <w:rFonts w:ascii="Arial" w:eastAsia="Arial" w:hAnsi="Arial" w:cs="Arial"/>
                                <w:spacing w:val="-2"/>
                                <w:sz w:val="13"/>
                                <w:szCs w:val="13"/>
                              </w:rPr>
                              <w:t>m</w:t>
                            </w:r>
                            <w:r>
                              <w:rPr>
                                <w:rFonts w:ascii="Arial" w:eastAsia="Arial" w:hAnsi="Arial" w:cs="Arial"/>
                                <w:spacing w:val="-1"/>
                                <w:sz w:val="13"/>
                                <w:szCs w:val="13"/>
                              </w:rPr>
                              <w:t>a</w:t>
                            </w:r>
                            <w:r>
                              <w:rPr>
                                <w:rFonts w:ascii="Arial" w:eastAsia="Arial" w:hAnsi="Arial" w:cs="Arial"/>
                                <w:spacing w:val="7"/>
                                <w:sz w:val="13"/>
                                <w:szCs w:val="13"/>
                              </w:rPr>
                              <w:t>i</w:t>
                            </w:r>
                            <w:r>
                              <w:rPr>
                                <w:rFonts w:ascii="Arial" w:eastAsia="Arial" w:hAnsi="Arial" w:cs="Arial"/>
                                <w:sz w:val="13"/>
                                <w:szCs w:val="13"/>
                              </w:rPr>
                              <w:t>n</w:t>
                            </w:r>
                            <w:r>
                              <w:rPr>
                                <w:rFonts w:ascii="Arial" w:eastAsia="Arial" w:hAnsi="Arial" w:cs="Arial"/>
                                <w:spacing w:val="-21"/>
                                <w:sz w:val="13"/>
                                <w:szCs w:val="13"/>
                              </w:rPr>
                              <w:t xml:space="preserve"> </w:t>
                            </w:r>
                            <w:r>
                              <w:rPr>
                                <w:rFonts w:ascii="Arial" w:eastAsia="Arial" w:hAnsi="Arial" w:cs="Arial"/>
                                <w:sz w:val="13"/>
                                <w:szCs w:val="13"/>
                              </w:rPr>
                              <w:tab/>
                            </w:r>
                            <w:r>
                              <w:rPr>
                                <w:rFonts w:ascii="Arial" w:eastAsia="Arial" w:hAnsi="Arial" w:cs="Arial"/>
                                <w:spacing w:val="8"/>
                                <w:position w:val="-2"/>
                                <w:sz w:val="13"/>
                                <w:szCs w:val="13"/>
                              </w:rPr>
                              <w:t>P</w:t>
                            </w:r>
                            <w:r>
                              <w:rPr>
                                <w:rFonts w:ascii="Arial" w:eastAsia="Arial" w:hAnsi="Arial" w:cs="Arial"/>
                                <w:spacing w:val="4"/>
                                <w:position w:val="-2"/>
                                <w:sz w:val="13"/>
                                <w:szCs w:val="13"/>
                              </w:rPr>
                              <w:t>r</w:t>
                            </w:r>
                            <w:r>
                              <w:rPr>
                                <w:rFonts w:ascii="Arial" w:eastAsia="Arial" w:hAnsi="Arial" w:cs="Arial"/>
                                <w:spacing w:val="-1"/>
                                <w:position w:val="-2"/>
                                <w:sz w:val="13"/>
                                <w:szCs w:val="13"/>
                              </w:rPr>
                              <w:t>o</w:t>
                            </w:r>
                            <w:r>
                              <w:rPr>
                                <w:rFonts w:ascii="Arial" w:eastAsia="Arial" w:hAnsi="Arial" w:cs="Arial"/>
                                <w:spacing w:val="6"/>
                                <w:position w:val="-2"/>
                                <w:sz w:val="13"/>
                                <w:szCs w:val="13"/>
                              </w:rPr>
                              <w:t>c</w:t>
                            </w:r>
                            <w:r>
                              <w:rPr>
                                <w:rFonts w:ascii="Arial" w:eastAsia="Arial" w:hAnsi="Arial" w:cs="Arial"/>
                                <w:spacing w:val="-1"/>
                                <w:position w:val="-2"/>
                                <w:sz w:val="13"/>
                                <w:szCs w:val="13"/>
                              </w:rPr>
                              <w:t>ee</w:t>
                            </w:r>
                            <w:r>
                              <w:rPr>
                                <w:rFonts w:ascii="Arial" w:eastAsia="Arial" w:hAnsi="Arial" w:cs="Arial"/>
                                <w:position w:val="-2"/>
                                <w:sz w:val="13"/>
                                <w:szCs w:val="13"/>
                              </w:rPr>
                              <w:t>d</w:t>
                            </w:r>
                            <w:r>
                              <w:rPr>
                                <w:rFonts w:ascii="Arial" w:eastAsia="Arial" w:hAnsi="Arial" w:cs="Arial"/>
                                <w:spacing w:val="3"/>
                                <w:position w:val="-2"/>
                                <w:sz w:val="13"/>
                                <w:szCs w:val="13"/>
                              </w:rPr>
                              <w:t xml:space="preserve"> </w:t>
                            </w:r>
                            <w:r>
                              <w:rPr>
                                <w:rFonts w:ascii="Arial" w:eastAsia="Arial" w:hAnsi="Arial" w:cs="Arial"/>
                                <w:spacing w:val="-1"/>
                                <w:position w:val="-2"/>
                                <w:sz w:val="13"/>
                                <w:szCs w:val="13"/>
                              </w:rPr>
                              <w:t>t</w:t>
                            </w:r>
                            <w:r>
                              <w:rPr>
                                <w:rFonts w:ascii="Arial" w:eastAsia="Arial" w:hAnsi="Arial" w:cs="Arial"/>
                                <w:position w:val="-2"/>
                                <w:sz w:val="13"/>
                                <w:szCs w:val="13"/>
                              </w:rPr>
                              <w:t>o</w:t>
                            </w:r>
                            <w:r>
                              <w:rPr>
                                <w:rFonts w:ascii="Arial" w:eastAsia="Arial" w:hAnsi="Arial" w:cs="Arial"/>
                                <w:spacing w:val="-1"/>
                                <w:position w:val="-2"/>
                                <w:sz w:val="13"/>
                                <w:szCs w:val="13"/>
                              </w:rPr>
                              <w:t xml:space="preserve"> </w:t>
                            </w:r>
                            <w:r>
                              <w:rPr>
                                <w:rFonts w:ascii="Arial" w:eastAsia="Arial" w:hAnsi="Arial" w:cs="Arial"/>
                                <w:position w:val="-2"/>
                                <w:sz w:val="13"/>
                                <w:szCs w:val="13"/>
                              </w:rPr>
                              <w:t>N</w:t>
                            </w:r>
                            <w:r>
                              <w:rPr>
                                <w:rFonts w:ascii="Arial" w:eastAsia="Arial" w:hAnsi="Arial" w:cs="Arial"/>
                                <w:spacing w:val="-1"/>
                                <w:position w:val="-2"/>
                                <w:sz w:val="13"/>
                                <w:szCs w:val="13"/>
                              </w:rPr>
                              <w:t>o</w:t>
                            </w:r>
                            <w:r>
                              <w:rPr>
                                <w:rFonts w:ascii="Arial" w:eastAsia="Arial" w:hAnsi="Arial" w:cs="Arial"/>
                                <w:spacing w:val="4"/>
                                <w:position w:val="-2"/>
                                <w:sz w:val="13"/>
                                <w:szCs w:val="13"/>
                              </w:rPr>
                              <w:t>r</w:t>
                            </w:r>
                            <w:r>
                              <w:rPr>
                                <w:rFonts w:ascii="Arial" w:eastAsia="Arial" w:hAnsi="Arial" w:cs="Arial"/>
                                <w:spacing w:val="-2"/>
                                <w:position w:val="-2"/>
                                <w:sz w:val="13"/>
                                <w:szCs w:val="13"/>
                              </w:rPr>
                              <w:t>m</w:t>
                            </w:r>
                            <w:r>
                              <w:rPr>
                                <w:rFonts w:ascii="Arial" w:eastAsia="Arial" w:hAnsi="Arial" w:cs="Arial"/>
                                <w:spacing w:val="-1"/>
                                <w:position w:val="-2"/>
                                <w:sz w:val="13"/>
                                <w:szCs w:val="13"/>
                              </w:rPr>
                              <w:t>a</w:t>
                            </w:r>
                            <w:r>
                              <w:rPr>
                                <w:rFonts w:ascii="Arial" w:eastAsia="Arial" w:hAnsi="Arial" w:cs="Arial"/>
                                <w:position w:val="-2"/>
                                <w:sz w:val="13"/>
                                <w:szCs w:val="13"/>
                              </w:rPr>
                              <w:t>l</w:t>
                            </w:r>
                            <w:r>
                              <w:rPr>
                                <w:rFonts w:ascii="Arial" w:eastAsia="Arial" w:hAnsi="Arial" w:cs="Arial"/>
                                <w:spacing w:val="10"/>
                                <w:position w:val="-2"/>
                                <w:sz w:val="13"/>
                                <w:szCs w:val="13"/>
                              </w:rPr>
                              <w:t xml:space="preserve"> </w:t>
                            </w:r>
                            <w:r>
                              <w:rPr>
                                <w:rFonts w:ascii="Arial" w:eastAsia="Arial" w:hAnsi="Arial" w:cs="Arial"/>
                                <w:w w:val="101"/>
                                <w:position w:val="-2"/>
                                <w:sz w:val="13"/>
                                <w:szCs w:val="13"/>
                              </w:rPr>
                              <w:t>H</w:t>
                            </w:r>
                            <w:r>
                              <w:rPr>
                                <w:rFonts w:ascii="Arial" w:eastAsia="Arial" w:hAnsi="Arial" w:cs="Arial"/>
                                <w:spacing w:val="-1"/>
                                <w:w w:val="101"/>
                                <w:position w:val="-2"/>
                                <w:sz w:val="13"/>
                                <w:szCs w:val="13"/>
                              </w:rPr>
                              <w:t>ea</w:t>
                            </w:r>
                            <w:r>
                              <w:rPr>
                                <w:rFonts w:ascii="Arial" w:eastAsia="Arial" w:hAnsi="Arial" w:cs="Arial"/>
                                <w:spacing w:val="7"/>
                                <w:w w:val="101"/>
                                <w:position w:val="-2"/>
                                <w:sz w:val="13"/>
                                <w:szCs w:val="13"/>
                              </w:rPr>
                              <w:t>l</w:t>
                            </w:r>
                            <w:r>
                              <w:rPr>
                                <w:rFonts w:ascii="Arial" w:eastAsia="Arial" w:hAnsi="Arial" w:cs="Arial"/>
                                <w:spacing w:val="-1"/>
                                <w:w w:val="101"/>
                                <w:position w:val="-2"/>
                                <w:sz w:val="13"/>
                                <w:szCs w:val="13"/>
                              </w:rPr>
                              <w:t>t</w:t>
                            </w:r>
                            <w:r>
                              <w:rPr>
                                <w:rFonts w:ascii="Arial" w:eastAsia="Arial" w:hAnsi="Arial" w:cs="Arial"/>
                                <w:w w:val="101"/>
                                <w:position w:val="-2"/>
                                <w:sz w:val="13"/>
                                <w:szCs w:val="13"/>
                              </w:rPr>
                              <w:t>h</w:t>
                            </w:r>
                          </w:p>
                          <w:p w14:paraId="37CCF4F0" w14:textId="77777777" w:rsidR="00583B21" w:rsidRDefault="00583B21" w:rsidP="00583B21">
                            <w:pPr>
                              <w:spacing w:before="10" w:after="0" w:line="142" w:lineRule="exact"/>
                              <w:ind w:left="5206" w:right="1522"/>
                              <w:jc w:val="center"/>
                              <w:rPr>
                                <w:rFonts w:ascii="Arial" w:eastAsia="Arial" w:hAnsi="Arial" w:cs="Arial"/>
                                <w:sz w:val="13"/>
                                <w:szCs w:val="13"/>
                              </w:rPr>
                            </w:pPr>
                            <w:r>
                              <w:rPr>
                                <w:rFonts w:ascii="Arial" w:eastAsia="Arial" w:hAnsi="Arial" w:cs="Arial"/>
                                <w:position w:val="-1"/>
                                <w:sz w:val="13"/>
                                <w:szCs w:val="13"/>
                              </w:rPr>
                              <w:t>C</w:t>
                            </w:r>
                            <w:r>
                              <w:rPr>
                                <w:rFonts w:ascii="Arial" w:eastAsia="Arial" w:hAnsi="Arial" w:cs="Arial"/>
                                <w:spacing w:val="-1"/>
                                <w:position w:val="-1"/>
                                <w:sz w:val="13"/>
                                <w:szCs w:val="13"/>
                              </w:rPr>
                              <w:t>he</w:t>
                            </w:r>
                            <w:r>
                              <w:rPr>
                                <w:rFonts w:ascii="Arial" w:eastAsia="Arial" w:hAnsi="Arial" w:cs="Arial"/>
                                <w:spacing w:val="6"/>
                                <w:position w:val="-1"/>
                                <w:sz w:val="13"/>
                                <w:szCs w:val="13"/>
                              </w:rPr>
                              <w:t>c</w:t>
                            </w:r>
                            <w:r>
                              <w:rPr>
                                <w:rFonts w:ascii="Arial" w:eastAsia="Arial" w:hAnsi="Arial" w:cs="Arial"/>
                                <w:position w:val="-1"/>
                                <w:sz w:val="13"/>
                                <w:szCs w:val="13"/>
                              </w:rPr>
                              <w:t>k</w:t>
                            </w:r>
                            <w:r>
                              <w:rPr>
                                <w:rFonts w:ascii="Arial" w:eastAsia="Arial" w:hAnsi="Arial" w:cs="Arial"/>
                                <w:spacing w:val="10"/>
                                <w:position w:val="-1"/>
                                <w:sz w:val="13"/>
                                <w:szCs w:val="13"/>
                              </w:rPr>
                              <w:t xml:space="preserve"> </w:t>
                            </w:r>
                            <w:r>
                              <w:rPr>
                                <w:rFonts w:ascii="Arial" w:eastAsia="Arial" w:hAnsi="Arial" w:cs="Arial"/>
                                <w:spacing w:val="8"/>
                                <w:position w:val="-1"/>
                                <w:sz w:val="13"/>
                                <w:szCs w:val="13"/>
                              </w:rPr>
                              <w:t>S</w:t>
                            </w:r>
                            <w:r>
                              <w:rPr>
                                <w:rFonts w:ascii="Arial" w:eastAsia="Arial" w:hAnsi="Arial" w:cs="Arial"/>
                                <w:spacing w:val="-1"/>
                                <w:position w:val="-1"/>
                                <w:sz w:val="13"/>
                                <w:szCs w:val="13"/>
                              </w:rPr>
                              <w:t>equen</w:t>
                            </w:r>
                            <w:r>
                              <w:rPr>
                                <w:rFonts w:ascii="Arial" w:eastAsia="Arial" w:hAnsi="Arial" w:cs="Arial"/>
                                <w:spacing w:val="6"/>
                                <w:position w:val="-1"/>
                                <w:sz w:val="13"/>
                                <w:szCs w:val="13"/>
                              </w:rPr>
                              <w:t>c</w:t>
                            </w:r>
                            <w:r>
                              <w:rPr>
                                <w:rFonts w:ascii="Arial" w:eastAsia="Arial" w:hAnsi="Arial" w:cs="Arial"/>
                                <w:position w:val="-1"/>
                                <w:sz w:val="13"/>
                                <w:szCs w:val="13"/>
                              </w:rPr>
                              <w:t>e</w:t>
                            </w:r>
                            <w:r>
                              <w:rPr>
                                <w:rFonts w:ascii="Arial" w:eastAsia="Arial" w:hAnsi="Arial" w:cs="Arial"/>
                                <w:spacing w:val="4"/>
                                <w:position w:val="-1"/>
                                <w:sz w:val="13"/>
                                <w:szCs w:val="13"/>
                              </w:rPr>
                              <w:t xml:space="preserve"> </w:t>
                            </w:r>
                            <w:r>
                              <w:rPr>
                                <w:rFonts w:ascii="Arial" w:eastAsia="Arial" w:hAnsi="Arial" w:cs="Arial"/>
                                <w:position w:val="-1"/>
                                <w:sz w:val="13"/>
                                <w:szCs w:val="13"/>
                              </w:rPr>
                              <w:t>(</w:t>
                            </w:r>
                            <w:r>
                              <w:rPr>
                                <w:rFonts w:ascii="Arial" w:eastAsia="Arial" w:hAnsi="Arial" w:cs="Arial"/>
                                <w:spacing w:val="8"/>
                                <w:position w:val="-1"/>
                                <w:sz w:val="13"/>
                                <w:szCs w:val="13"/>
                              </w:rPr>
                              <w:t>S</w:t>
                            </w:r>
                            <w:r>
                              <w:rPr>
                                <w:rFonts w:ascii="Arial" w:eastAsia="Arial" w:hAnsi="Arial" w:cs="Arial"/>
                                <w:spacing w:val="-1"/>
                                <w:position w:val="-1"/>
                                <w:sz w:val="13"/>
                                <w:szCs w:val="13"/>
                              </w:rPr>
                              <w:t>tag</w:t>
                            </w:r>
                            <w:r>
                              <w:rPr>
                                <w:rFonts w:ascii="Arial" w:eastAsia="Arial" w:hAnsi="Arial" w:cs="Arial"/>
                                <w:position w:val="-1"/>
                                <w:sz w:val="13"/>
                                <w:szCs w:val="13"/>
                              </w:rPr>
                              <w:t>e</w:t>
                            </w:r>
                            <w:r>
                              <w:rPr>
                                <w:rFonts w:ascii="Arial" w:eastAsia="Arial" w:hAnsi="Arial" w:cs="Arial"/>
                                <w:spacing w:val="2"/>
                                <w:position w:val="-1"/>
                                <w:sz w:val="13"/>
                                <w:szCs w:val="13"/>
                              </w:rPr>
                              <w:t xml:space="preserve"> </w:t>
                            </w:r>
                            <w:r>
                              <w:rPr>
                                <w:rFonts w:ascii="Arial" w:eastAsia="Arial" w:hAnsi="Arial" w:cs="Arial"/>
                                <w:spacing w:val="-1"/>
                                <w:w w:val="101"/>
                                <w:position w:val="-1"/>
                                <w:sz w:val="13"/>
                                <w:szCs w:val="13"/>
                              </w:rPr>
                              <w:t>1</w:t>
                            </w:r>
                            <w:r>
                              <w:rPr>
                                <w:rFonts w:ascii="Arial" w:eastAsia="Arial" w:hAnsi="Arial" w:cs="Arial"/>
                                <w:w w:val="101"/>
                                <w:position w:val="-1"/>
                                <w:sz w:val="13"/>
                                <w:szCs w:val="13"/>
                              </w:rPr>
                              <w:t>)</w:t>
                            </w:r>
                          </w:p>
                          <w:p w14:paraId="4CDD7327" w14:textId="77777777" w:rsidR="00583B21" w:rsidRDefault="00583B21" w:rsidP="00583B21">
                            <w:pPr>
                              <w:spacing w:after="0" w:line="127" w:lineRule="exact"/>
                              <w:ind w:left="2340" w:right="-20"/>
                              <w:rPr>
                                <w:rFonts w:ascii="Arial" w:eastAsia="Arial" w:hAnsi="Arial" w:cs="Arial"/>
                                <w:sz w:val="13"/>
                                <w:szCs w:val="13"/>
                              </w:rPr>
                            </w:pPr>
                            <w:r>
                              <w:rPr>
                                <w:rFonts w:ascii="Arial" w:eastAsia="Arial" w:hAnsi="Arial" w:cs="Arial"/>
                                <w:w w:val="101"/>
                                <w:sz w:val="13"/>
                                <w:szCs w:val="13"/>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03" o:spid="_x0000_s1046" type="#_x0000_t202" style="position:absolute;left:0;text-align:left;margin-left:94.95pt;margin-top:-253.5pt;width:420.15pt;height:241.2pt;z-index:-251149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" filled="f" stroked="f">
                <v:textbox inset="0,0,0,0">
                  <w:txbxContent>
                    <w:p w14:paraId="3B4B779F" w14:textId="77777777" w:rsidR="00583B21" w:rsidRDefault="00583B21" w:rsidP="00583B21">
                      <w:pPr>
                        <w:spacing w:before="78" w:after="0" w:line="240" w:lineRule="auto"/>
                        <w:ind w:left="2412" w:right="-20"/>
                        <w:rPr>
                          <w:rFonts w:ascii="Arial" w:eastAsia="Arial" w:hAnsi="Arial" w:cs="Arial"/>
                          <w:sz w:val="13"/>
                          <w:szCs w:val="13"/>
                        </w:rPr>
                      </w:pPr>
                      <w:r>
                        <w:rPr>
                          <w:rFonts w:ascii="Arial" w:eastAsia="Arial" w:hAnsi="Arial" w:cs="Arial"/>
                          <w:spacing w:val="8"/>
                          <w:w w:val="101"/>
                          <w:sz w:val="13"/>
                          <w:szCs w:val="13"/>
                        </w:rPr>
                        <w:t>B</w:t>
                      </w:r>
                      <w:r>
                        <w:rPr>
                          <w:rFonts w:ascii="Arial" w:eastAsia="Arial" w:hAnsi="Arial" w:cs="Arial"/>
                          <w:spacing w:val="-1"/>
                          <w:w w:val="101"/>
                          <w:sz w:val="13"/>
                          <w:szCs w:val="13"/>
                        </w:rPr>
                        <w:t>oot</w:t>
                      </w:r>
                      <w:r>
                        <w:rPr>
                          <w:rFonts w:ascii="Arial" w:eastAsia="Arial" w:hAnsi="Arial" w:cs="Arial"/>
                          <w:spacing w:val="6"/>
                          <w:w w:val="101"/>
                          <w:sz w:val="13"/>
                          <w:szCs w:val="13"/>
                        </w:rPr>
                        <w:t>s</w:t>
                      </w:r>
                      <w:r>
                        <w:rPr>
                          <w:rFonts w:ascii="Arial" w:eastAsia="Arial" w:hAnsi="Arial" w:cs="Arial"/>
                          <w:spacing w:val="-1"/>
                          <w:w w:val="101"/>
                          <w:sz w:val="13"/>
                          <w:szCs w:val="13"/>
                        </w:rPr>
                        <w:t>t</w:t>
                      </w:r>
                      <w:r>
                        <w:rPr>
                          <w:rFonts w:ascii="Arial" w:eastAsia="Arial" w:hAnsi="Arial" w:cs="Arial"/>
                          <w:spacing w:val="4"/>
                          <w:w w:val="101"/>
                          <w:sz w:val="13"/>
                          <w:szCs w:val="13"/>
                        </w:rPr>
                        <w:t>r</w:t>
                      </w:r>
                      <w:r>
                        <w:rPr>
                          <w:rFonts w:ascii="Arial" w:eastAsia="Arial" w:hAnsi="Arial" w:cs="Arial"/>
                          <w:spacing w:val="-1"/>
                          <w:w w:val="101"/>
                          <w:sz w:val="13"/>
                          <w:szCs w:val="13"/>
                        </w:rPr>
                        <w:t>ap</w:t>
                      </w:r>
                      <w:r>
                        <w:rPr>
                          <w:rFonts w:ascii="Arial" w:eastAsia="Arial" w:hAnsi="Arial" w:cs="Arial"/>
                          <w:spacing w:val="8"/>
                          <w:w w:val="101"/>
                          <w:sz w:val="13"/>
                          <w:szCs w:val="13"/>
                        </w:rPr>
                        <w:t>S</w:t>
                      </w:r>
                      <w:r>
                        <w:rPr>
                          <w:rFonts w:ascii="Arial" w:eastAsia="Arial" w:hAnsi="Arial" w:cs="Arial"/>
                          <w:spacing w:val="-1"/>
                          <w:w w:val="101"/>
                          <w:sz w:val="13"/>
                          <w:szCs w:val="13"/>
                        </w:rPr>
                        <w:t>e</w:t>
                      </w:r>
                      <w:r>
                        <w:rPr>
                          <w:rFonts w:ascii="Arial" w:eastAsia="Arial" w:hAnsi="Arial" w:cs="Arial"/>
                          <w:spacing w:val="4"/>
                          <w:w w:val="101"/>
                          <w:sz w:val="13"/>
                          <w:szCs w:val="13"/>
                        </w:rPr>
                        <w:t>r</w:t>
                      </w:r>
                      <w:r>
                        <w:rPr>
                          <w:rFonts w:ascii="Arial" w:eastAsia="Arial" w:hAnsi="Arial" w:cs="Arial"/>
                          <w:spacing w:val="6"/>
                          <w:w w:val="101"/>
                          <w:sz w:val="13"/>
                          <w:szCs w:val="13"/>
                        </w:rPr>
                        <w:t>v</w:t>
                      </w:r>
                      <w:r>
                        <w:rPr>
                          <w:rFonts w:ascii="Arial" w:eastAsia="Arial" w:hAnsi="Arial" w:cs="Arial"/>
                          <w:spacing w:val="7"/>
                          <w:w w:val="101"/>
                          <w:sz w:val="13"/>
                          <w:szCs w:val="13"/>
                        </w:rPr>
                        <w:t>i</w:t>
                      </w:r>
                      <w:r>
                        <w:rPr>
                          <w:rFonts w:ascii="Arial" w:eastAsia="Arial" w:hAnsi="Arial" w:cs="Arial"/>
                          <w:spacing w:val="6"/>
                          <w:w w:val="101"/>
                          <w:sz w:val="13"/>
                          <w:szCs w:val="13"/>
                        </w:rPr>
                        <w:t>c</w:t>
                      </w:r>
                      <w:r>
                        <w:rPr>
                          <w:rFonts w:ascii="Arial" w:eastAsia="Arial" w:hAnsi="Arial" w:cs="Arial"/>
                          <w:spacing w:val="-1"/>
                          <w:w w:val="101"/>
                          <w:sz w:val="13"/>
                          <w:szCs w:val="13"/>
                        </w:rPr>
                        <w:t>e::</w:t>
                      </w:r>
                      <w:r>
                        <w:rPr>
                          <w:rFonts w:ascii="Arial" w:eastAsia="Arial" w:hAnsi="Arial" w:cs="Arial"/>
                          <w:spacing w:val="8"/>
                          <w:w w:val="101"/>
                          <w:sz w:val="13"/>
                          <w:szCs w:val="13"/>
                        </w:rPr>
                        <w:t>P</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1"/>
                          <w:w w:val="101"/>
                          <w:sz w:val="13"/>
                          <w:szCs w:val="13"/>
                        </w:rPr>
                        <w:t>ent</w:t>
                      </w:r>
                      <w:r>
                        <w:rPr>
                          <w:rFonts w:ascii="Arial" w:eastAsia="Arial" w:hAnsi="Arial" w:cs="Arial"/>
                          <w:w w:val="101"/>
                          <w:sz w:val="13"/>
                          <w:szCs w:val="13"/>
                        </w:rPr>
                        <w:t>D</w:t>
                      </w:r>
                      <w:r>
                        <w:rPr>
                          <w:rFonts w:ascii="Arial" w:eastAsia="Arial" w:hAnsi="Arial" w:cs="Arial"/>
                          <w:spacing w:val="-1"/>
                          <w:w w:val="101"/>
                          <w:sz w:val="13"/>
                          <w:szCs w:val="13"/>
                        </w:rPr>
                        <w:t>o</w:t>
                      </w:r>
                      <w:r>
                        <w:rPr>
                          <w:rFonts w:ascii="Arial" w:eastAsia="Arial" w:hAnsi="Arial" w:cs="Arial"/>
                          <w:spacing w:val="-2"/>
                          <w:w w:val="101"/>
                          <w:sz w:val="13"/>
                          <w:szCs w:val="13"/>
                        </w:rPr>
                        <w:t>m</w:t>
                      </w:r>
                      <w:r>
                        <w:rPr>
                          <w:rFonts w:ascii="Arial" w:eastAsia="Arial" w:hAnsi="Arial" w:cs="Arial"/>
                          <w:spacing w:val="-1"/>
                          <w:w w:val="101"/>
                          <w:sz w:val="13"/>
                          <w:szCs w:val="13"/>
                        </w:rPr>
                        <w:t>a</w:t>
                      </w:r>
                      <w:r>
                        <w:rPr>
                          <w:rFonts w:ascii="Arial" w:eastAsia="Arial" w:hAnsi="Arial" w:cs="Arial"/>
                          <w:spacing w:val="7"/>
                          <w:w w:val="101"/>
                          <w:sz w:val="13"/>
                          <w:szCs w:val="13"/>
                        </w:rPr>
                        <w:t>i</w:t>
                      </w:r>
                      <w:r>
                        <w:rPr>
                          <w:rFonts w:ascii="Arial" w:eastAsia="Arial" w:hAnsi="Arial" w:cs="Arial"/>
                          <w:w w:val="101"/>
                          <w:sz w:val="13"/>
                          <w:szCs w:val="13"/>
                        </w:rPr>
                        <w:t>n</w:t>
                      </w:r>
                    </w:p>
                    <w:p w14:paraId="5938DA23" w14:textId="77777777" w:rsidR="00583B21" w:rsidRDefault="00583B21" w:rsidP="00583B21">
                      <w:pPr>
                        <w:spacing w:before="9" w:after="0" w:line="140" w:lineRule="exact"/>
                        <w:rPr>
                          <w:sz w:val="14"/>
                          <w:szCs w:val="14"/>
                        </w:rPr>
                      </w:pPr>
                    </w:p>
                    <w:p w14:paraId="75156693" w14:textId="77777777" w:rsidR="00583B21" w:rsidRDefault="00583B21" w:rsidP="00583B21">
                      <w:pPr>
                        <w:spacing w:after="0" w:line="200" w:lineRule="exact"/>
                        <w:rPr>
                          <w:sz w:val="20"/>
                          <w:szCs w:val="20"/>
                        </w:rPr>
                      </w:pPr>
                    </w:p>
                    <w:p w14:paraId="510D0AE4" w14:textId="77777777" w:rsidR="00583B21" w:rsidRDefault="00583B21" w:rsidP="00583B21">
                      <w:pPr>
                        <w:spacing w:after="0" w:line="200" w:lineRule="exact"/>
                        <w:rPr>
                          <w:sz w:val="20"/>
                          <w:szCs w:val="20"/>
                        </w:rPr>
                      </w:pPr>
                    </w:p>
                    <w:p w14:paraId="7C679F78" w14:textId="77777777" w:rsidR="00583B21" w:rsidRDefault="00583B21" w:rsidP="00583B21">
                      <w:pPr>
                        <w:spacing w:after="0" w:line="200" w:lineRule="exact"/>
                        <w:rPr>
                          <w:sz w:val="20"/>
                          <w:szCs w:val="20"/>
                        </w:rPr>
                      </w:pPr>
                    </w:p>
                    <w:p w14:paraId="2E5DCC36" w14:textId="77777777" w:rsidR="00583B21" w:rsidRDefault="00583B21" w:rsidP="00583B21">
                      <w:pPr>
                        <w:tabs>
                          <w:tab w:val="left" w:pos="5140"/>
                          <w:tab w:val="left" w:pos="5820"/>
                        </w:tabs>
                        <w:spacing w:after="0" w:line="168" w:lineRule="exact"/>
                        <w:ind w:left="3238" w:right="1188" w:hanging="802"/>
                        <w:rPr>
                          <w:rFonts w:ascii="Arial" w:eastAsia="Arial" w:hAnsi="Arial" w:cs="Arial"/>
                          <w:sz w:val="13"/>
                          <w:szCs w:val="13"/>
                        </w:rPr>
                      </w:pPr>
                      <w:r>
                        <w:rPr>
                          <w:rFonts w:ascii="Arial" w:eastAsia="Arial" w:hAnsi="Arial" w:cs="Arial"/>
                          <w:spacing w:val="3"/>
                          <w:position w:val="-2"/>
                          <w:sz w:val="13"/>
                          <w:szCs w:val="13"/>
                        </w:rPr>
                        <w:t>T</w:t>
                      </w:r>
                      <w:r>
                        <w:rPr>
                          <w:rFonts w:ascii="Arial" w:eastAsia="Arial" w:hAnsi="Arial" w:cs="Arial"/>
                          <w:spacing w:val="-1"/>
                          <w:position w:val="-2"/>
                          <w:sz w:val="13"/>
                          <w:szCs w:val="13"/>
                        </w:rPr>
                        <w:t>h</w:t>
                      </w:r>
                      <w:r>
                        <w:rPr>
                          <w:rFonts w:ascii="Arial" w:eastAsia="Arial" w:hAnsi="Arial" w:cs="Arial"/>
                          <w:spacing w:val="4"/>
                          <w:position w:val="-2"/>
                          <w:sz w:val="13"/>
                          <w:szCs w:val="13"/>
                        </w:rPr>
                        <w:t>r</w:t>
                      </w:r>
                      <w:r>
                        <w:rPr>
                          <w:rFonts w:ascii="Arial" w:eastAsia="Arial" w:hAnsi="Arial" w:cs="Arial"/>
                          <w:spacing w:val="-1"/>
                          <w:position w:val="-2"/>
                          <w:sz w:val="13"/>
                          <w:szCs w:val="13"/>
                        </w:rPr>
                        <w:t>ead::</w:t>
                      </w:r>
                      <w:r>
                        <w:rPr>
                          <w:rFonts w:ascii="Arial" w:eastAsia="Arial" w:hAnsi="Arial" w:cs="Arial"/>
                          <w:spacing w:val="8"/>
                          <w:position w:val="-2"/>
                          <w:sz w:val="13"/>
                          <w:szCs w:val="13"/>
                        </w:rPr>
                        <w:t>P</w:t>
                      </w:r>
                      <w:r>
                        <w:rPr>
                          <w:rFonts w:ascii="Arial" w:eastAsia="Arial" w:hAnsi="Arial" w:cs="Arial"/>
                          <w:spacing w:val="-1"/>
                          <w:position w:val="-2"/>
                          <w:sz w:val="13"/>
                          <w:szCs w:val="13"/>
                        </w:rPr>
                        <w:t>a</w:t>
                      </w:r>
                      <w:r>
                        <w:rPr>
                          <w:rFonts w:ascii="Arial" w:eastAsia="Arial" w:hAnsi="Arial" w:cs="Arial"/>
                          <w:spacing w:val="4"/>
                          <w:position w:val="-2"/>
                          <w:sz w:val="13"/>
                          <w:szCs w:val="13"/>
                        </w:rPr>
                        <w:t>r</w:t>
                      </w:r>
                      <w:r>
                        <w:rPr>
                          <w:rFonts w:ascii="Arial" w:eastAsia="Arial" w:hAnsi="Arial" w:cs="Arial"/>
                          <w:spacing w:val="-1"/>
                          <w:position w:val="-2"/>
                          <w:sz w:val="13"/>
                          <w:szCs w:val="13"/>
                        </w:rPr>
                        <w:t>ent</w:t>
                      </w:r>
                      <w:r>
                        <w:rPr>
                          <w:rFonts w:ascii="Arial" w:eastAsia="Arial" w:hAnsi="Arial" w:cs="Arial"/>
                          <w:spacing w:val="8"/>
                          <w:position w:val="-2"/>
                          <w:sz w:val="13"/>
                          <w:szCs w:val="13"/>
                        </w:rPr>
                        <w:t>B</w:t>
                      </w:r>
                      <w:r>
                        <w:rPr>
                          <w:rFonts w:ascii="Arial" w:eastAsia="Arial" w:hAnsi="Arial" w:cs="Arial"/>
                          <w:spacing w:val="-1"/>
                          <w:position w:val="-2"/>
                          <w:sz w:val="13"/>
                          <w:szCs w:val="13"/>
                        </w:rPr>
                        <w:t>oot</w:t>
                      </w:r>
                      <w:r>
                        <w:rPr>
                          <w:rFonts w:ascii="Arial" w:eastAsia="Arial" w:hAnsi="Arial" w:cs="Arial"/>
                          <w:spacing w:val="6"/>
                          <w:position w:val="-2"/>
                          <w:sz w:val="13"/>
                          <w:szCs w:val="13"/>
                        </w:rPr>
                        <w:t>s</w:t>
                      </w:r>
                      <w:r>
                        <w:rPr>
                          <w:rFonts w:ascii="Arial" w:eastAsia="Arial" w:hAnsi="Arial" w:cs="Arial"/>
                          <w:spacing w:val="-1"/>
                          <w:position w:val="-2"/>
                          <w:sz w:val="13"/>
                          <w:szCs w:val="13"/>
                        </w:rPr>
                        <w:t>t</w:t>
                      </w:r>
                      <w:r>
                        <w:rPr>
                          <w:rFonts w:ascii="Arial" w:eastAsia="Arial" w:hAnsi="Arial" w:cs="Arial"/>
                          <w:spacing w:val="4"/>
                          <w:position w:val="-2"/>
                          <w:sz w:val="13"/>
                          <w:szCs w:val="13"/>
                        </w:rPr>
                        <w:t>r</w:t>
                      </w:r>
                      <w:r>
                        <w:rPr>
                          <w:rFonts w:ascii="Arial" w:eastAsia="Arial" w:hAnsi="Arial" w:cs="Arial"/>
                          <w:spacing w:val="-1"/>
                          <w:position w:val="-2"/>
                          <w:sz w:val="13"/>
                          <w:szCs w:val="13"/>
                        </w:rPr>
                        <w:t>ap</w:t>
                      </w:r>
                      <w:r>
                        <w:rPr>
                          <w:rFonts w:ascii="Arial" w:eastAsia="Arial" w:hAnsi="Arial" w:cs="Arial"/>
                          <w:position w:val="-2"/>
                          <w:sz w:val="13"/>
                          <w:szCs w:val="13"/>
                        </w:rPr>
                        <w:t>R</w:t>
                      </w:r>
                      <w:r>
                        <w:rPr>
                          <w:rFonts w:ascii="Arial" w:eastAsia="Arial" w:hAnsi="Arial" w:cs="Arial"/>
                          <w:spacing w:val="-1"/>
                          <w:position w:val="-2"/>
                          <w:sz w:val="13"/>
                          <w:szCs w:val="13"/>
                        </w:rPr>
                        <w:t>eg</w:t>
                      </w:r>
                      <w:r>
                        <w:rPr>
                          <w:rFonts w:ascii="Arial" w:eastAsia="Arial" w:hAnsi="Arial" w:cs="Arial"/>
                          <w:spacing w:val="7"/>
                          <w:position w:val="-2"/>
                          <w:sz w:val="13"/>
                          <w:szCs w:val="13"/>
                        </w:rPr>
                        <w:t>i</w:t>
                      </w:r>
                      <w:r>
                        <w:rPr>
                          <w:rFonts w:ascii="Arial" w:eastAsia="Arial" w:hAnsi="Arial" w:cs="Arial"/>
                          <w:spacing w:val="6"/>
                          <w:position w:val="-2"/>
                          <w:sz w:val="13"/>
                          <w:szCs w:val="13"/>
                        </w:rPr>
                        <w:t>s</w:t>
                      </w:r>
                      <w:r>
                        <w:rPr>
                          <w:rFonts w:ascii="Arial" w:eastAsia="Arial" w:hAnsi="Arial" w:cs="Arial"/>
                          <w:spacing w:val="-1"/>
                          <w:position w:val="-2"/>
                          <w:sz w:val="13"/>
                          <w:szCs w:val="13"/>
                        </w:rPr>
                        <w:t>t</w:t>
                      </w:r>
                      <w:r>
                        <w:rPr>
                          <w:rFonts w:ascii="Arial" w:eastAsia="Arial" w:hAnsi="Arial" w:cs="Arial"/>
                          <w:position w:val="-2"/>
                          <w:sz w:val="13"/>
                          <w:szCs w:val="13"/>
                        </w:rPr>
                        <w:t>r</w:t>
                      </w:r>
                      <w:r>
                        <w:rPr>
                          <w:rFonts w:ascii="Arial" w:eastAsia="Arial" w:hAnsi="Arial" w:cs="Arial"/>
                          <w:spacing w:val="-18"/>
                          <w:position w:val="-2"/>
                          <w:sz w:val="13"/>
                          <w:szCs w:val="13"/>
                        </w:rPr>
                        <w:t xml:space="preserve"> </w:t>
                      </w:r>
                      <w:r>
                        <w:rPr>
                          <w:rFonts w:ascii="Arial" w:eastAsia="Arial" w:hAnsi="Arial" w:cs="Arial"/>
                          <w:position w:val="-2"/>
                          <w:sz w:val="13"/>
                          <w:szCs w:val="13"/>
                        </w:rPr>
                        <w:tab/>
                      </w:r>
                      <w:r>
                        <w:rPr>
                          <w:rFonts w:ascii="Arial" w:eastAsia="Arial" w:hAnsi="Arial" w:cs="Arial"/>
                          <w:spacing w:val="3"/>
                          <w:w w:val="101"/>
                          <w:sz w:val="13"/>
                          <w:szCs w:val="13"/>
                        </w:rPr>
                        <w:t>T</w:t>
                      </w:r>
                      <w:r>
                        <w:rPr>
                          <w:rFonts w:ascii="Arial" w:eastAsia="Arial" w:hAnsi="Arial" w:cs="Arial"/>
                          <w:spacing w:val="-1"/>
                          <w:w w:val="101"/>
                          <w:sz w:val="13"/>
                          <w:szCs w:val="13"/>
                        </w:rPr>
                        <w:t>h</w:t>
                      </w:r>
                      <w:r>
                        <w:rPr>
                          <w:rFonts w:ascii="Arial" w:eastAsia="Arial" w:hAnsi="Arial" w:cs="Arial"/>
                          <w:spacing w:val="4"/>
                          <w:w w:val="101"/>
                          <w:sz w:val="13"/>
                          <w:szCs w:val="13"/>
                        </w:rPr>
                        <w:t>r</w:t>
                      </w:r>
                      <w:r>
                        <w:rPr>
                          <w:rFonts w:ascii="Arial" w:eastAsia="Arial" w:hAnsi="Arial" w:cs="Arial"/>
                          <w:spacing w:val="-1"/>
                          <w:w w:val="101"/>
                          <w:sz w:val="13"/>
                          <w:szCs w:val="13"/>
                        </w:rPr>
                        <w:t>ead::</w:t>
                      </w:r>
                      <w:r>
                        <w:rPr>
                          <w:rFonts w:ascii="Arial" w:eastAsia="Arial" w:hAnsi="Arial" w:cs="Arial"/>
                          <w:spacing w:val="8"/>
                          <w:w w:val="101"/>
                          <w:sz w:val="13"/>
                          <w:szCs w:val="13"/>
                        </w:rPr>
                        <w:t>S</w:t>
                      </w:r>
                      <w:r>
                        <w:rPr>
                          <w:rFonts w:ascii="Arial" w:eastAsia="Arial" w:hAnsi="Arial" w:cs="Arial"/>
                          <w:spacing w:val="6"/>
                          <w:w w:val="101"/>
                          <w:sz w:val="13"/>
                          <w:szCs w:val="13"/>
                        </w:rPr>
                        <w:t>ys</w:t>
                      </w:r>
                      <w:r>
                        <w:rPr>
                          <w:rFonts w:ascii="Arial" w:eastAsia="Arial" w:hAnsi="Arial" w:cs="Arial"/>
                          <w:spacing w:val="-1"/>
                          <w:w w:val="101"/>
                          <w:sz w:val="13"/>
                          <w:szCs w:val="13"/>
                        </w:rPr>
                        <w:t>te</w:t>
                      </w:r>
                      <w:r>
                        <w:rPr>
                          <w:rFonts w:ascii="Arial" w:eastAsia="Arial" w:hAnsi="Arial" w:cs="Arial"/>
                          <w:spacing w:val="-2"/>
                          <w:w w:val="101"/>
                          <w:sz w:val="13"/>
                          <w:szCs w:val="13"/>
                        </w:rPr>
                        <w:t>m</w:t>
                      </w:r>
                      <w:r>
                        <w:rPr>
                          <w:rFonts w:ascii="Arial" w:eastAsia="Arial" w:hAnsi="Arial" w:cs="Arial"/>
                          <w:w w:val="101"/>
                          <w:sz w:val="13"/>
                          <w:szCs w:val="13"/>
                        </w:rPr>
                        <w:t>H</w:t>
                      </w:r>
                      <w:r>
                        <w:rPr>
                          <w:rFonts w:ascii="Arial" w:eastAsia="Arial" w:hAnsi="Arial" w:cs="Arial"/>
                          <w:spacing w:val="-1"/>
                          <w:w w:val="101"/>
                          <w:sz w:val="13"/>
                          <w:szCs w:val="13"/>
                        </w:rPr>
                        <w:t>ea</w:t>
                      </w:r>
                      <w:r>
                        <w:rPr>
                          <w:rFonts w:ascii="Arial" w:eastAsia="Arial" w:hAnsi="Arial" w:cs="Arial"/>
                          <w:spacing w:val="7"/>
                          <w:w w:val="101"/>
                          <w:sz w:val="13"/>
                          <w:szCs w:val="13"/>
                        </w:rPr>
                        <w:t>l</w:t>
                      </w:r>
                      <w:r>
                        <w:rPr>
                          <w:rFonts w:ascii="Arial" w:eastAsia="Arial" w:hAnsi="Arial" w:cs="Arial"/>
                          <w:spacing w:val="-1"/>
                          <w:w w:val="101"/>
                          <w:sz w:val="13"/>
                          <w:szCs w:val="13"/>
                        </w:rPr>
                        <w:t>th</w:t>
                      </w:r>
                      <w:r>
                        <w:rPr>
                          <w:rFonts w:ascii="Arial" w:eastAsia="Arial" w:hAnsi="Arial" w:cs="Arial"/>
                          <w:w w:val="101"/>
                          <w:sz w:val="13"/>
                          <w:szCs w:val="13"/>
                        </w:rPr>
                        <w:t>C</w:t>
                      </w:r>
                      <w:r>
                        <w:rPr>
                          <w:rFonts w:ascii="Arial" w:eastAsia="Arial" w:hAnsi="Arial" w:cs="Arial"/>
                          <w:spacing w:val="-1"/>
                          <w:w w:val="101"/>
                          <w:sz w:val="13"/>
                          <w:szCs w:val="13"/>
                        </w:rPr>
                        <w:t>he</w:t>
                      </w:r>
                      <w:r>
                        <w:rPr>
                          <w:rFonts w:ascii="Arial" w:eastAsia="Arial" w:hAnsi="Arial" w:cs="Arial"/>
                          <w:spacing w:val="6"/>
                          <w:w w:val="101"/>
                          <w:sz w:val="13"/>
                          <w:szCs w:val="13"/>
                        </w:rPr>
                        <w:t>ck</w:t>
                      </w:r>
                      <w:r>
                        <w:rPr>
                          <w:rFonts w:ascii="Arial" w:eastAsia="Arial" w:hAnsi="Arial" w:cs="Arial"/>
                          <w:spacing w:val="-1"/>
                          <w:w w:val="101"/>
                          <w:sz w:val="13"/>
                          <w:szCs w:val="13"/>
                        </w:rPr>
                        <w:t>e</w:t>
                      </w:r>
                      <w:r>
                        <w:rPr>
                          <w:rFonts w:ascii="Arial" w:eastAsia="Arial" w:hAnsi="Arial" w:cs="Arial"/>
                          <w:spacing w:val="4"/>
                          <w:w w:val="101"/>
                          <w:sz w:val="13"/>
                          <w:szCs w:val="13"/>
                        </w:rPr>
                        <w:t>r</w:t>
                      </w:r>
                      <w:r>
                        <w:rPr>
                          <w:rFonts w:ascii="Arial" w:eastAsia="Arial" w:hAnsi="Arial" w:cs="Arial"/>
                          <w:spacing w:val="3"/>
                          <w:w w:val="101"/>
                          <w:sz w:val="13"/>
                          <w:szCs w:val="13"/>
                        </w:rPr>
                        <w:t>T</w:t>
                      </w:r>
                      <w:r>
                        <w:rPr>
                          <w:rFonts w:ascii="Arial" w:eastAsia="Arial" w:hAnsi="Arial" w:cs="Arial"/>
                          <w:spacing w:val="-1"/>
                          <w:w w:val="101"/>
                          <w:sz w:val="13"/>
                          <w:szCs w:val="13"/>
                        </w:rPr>
                        <w:t>h</w:t>
                      </w:r>
                      <w:r>
                        <w:rPr>
                          <w:rFonts w:ascii="Arial" w:eastAsia="Arial" w:hAnsi="Arial" w:cs="Arial"/>
                          <w:w w:val="101"/>
                          <w:sz w:val="13"/>
                          <w:szCs w:val="13"/>
                        </w:rPr>
                        <w:t xml:space="preserve">r </w:t>
                      </w:r>
                      <w:r>
                        <w:rPr>
                          <w:rFonts w:ascii="Arial" w:eastAsia="Arial" w:hAnsi="Arial" w:cs="Arial"/>
                          <w:spacing w:val="-1"/>
                          <w:position w:val="-2"/>
                          <w:sz w:val="13"/>
                          <w:szCs w:val="13"/>
                        </w:rPr>
                        <w:t>at</w:t>
                      </w:r>
                      <w:r>
                        <w:rPr>
                          <w:rFonts w:ascii="Arial" w:eastAsia="Arial" w:hAnsi="Arial" w:cs="Arial"/>
                          <w:spacing w:val="7"/>
                          <w:position w:val="-2"/>
                          <w:sz w:val="13"/>
                          <w:szCs w:val="13"/>
                        </w:rPr>
                        <w:t>i</w:t>
                      </w:r>
                      <w:r>
                        <w:rPr>
                          <w:rFonts w:ascii="Arial" w:eastAsia="Arial" w:hAnsi="Arial" w:cs="Arial"/>
                          <w:spacing w:val="-1"/>
                          <w:position w:val="-2"/>
                          <w:sz w:val="13"/>
                          <w:szCs w:val="13"/>
                        </w:rPr>
                        <w:t>o</w:t>
                      </w:r>
                      <w:r>
                        <w:rPr>
                          <w:rFonts w:ascii="Arial" w:eastAsia="Arial" w:hAnsi="Arial" w:cs="Arial"/>
                          <w:position w:val="-2"/>
                          <w:sz w:val="13"/>
                          <w:szCs w:val="13"/>
                        </w:rPr>
                        <w:t>n</w:t>
                      </w:r>
                      <w:r>
                        <w:rPr>
                          <w:rFonts w:ascii="Arial" w:eastAsia="Arial" w:hAnsi="Arial" w:cs="Arial"/>
                          <w:spacing w:val="-33"/>
                          <w:position w:val="-2"/>
                          <w:sz w:val="13"/>
                          <w:szCs w:val="13"/>
                        </w:rPr>
                        <w:t xml:space="preserve"> </w:t>
                      </w:r>
                      <w:r>
                        <w:rPr>
                          <w:rFonts w:ascii="Arial" w:eastAsia="Arial" w:hAnsi="Arial" w:cs="Arial"/>
                          <w:position w:val="-2"/>
                          <w:sz w:val="13"/>
                          <w:szCs w:val="13"/>
                        </w:rPr>
                        <w:tab/>
                      </w:r>
                      <w:r>
                        <w:rPr>
                          <w:rFonts w:ascii="Arial" w:eastAsia="Arial" w:hAnsi="Arial" w:cs="Arial"/>
                          <w:position w:val="-2"/>
                          <w:sz w:val="13"/>
                          <w:szCs w:val="13"/>
                        </w:rPr>
                        <w:tab/>
                      </w:r>
                      <w:r>
                        <w:rPr>
                          <w:rFonts w:ascii="Arial" w:eastAsia="Arial" w:hAnsi="Arial" w:cs="Arial"/>
                          <w:spacing w:val="-1"/>
                          <w:w w:val="101"/>
                          <w:sz w:val="13"/>
                          <w:szCs w:val="13"/>
                        </w:rPr>
                        <w:t>ead</w:t>
                      </w:r>
                      <w:r>
                        <w:rPr>
                          <w:rFonts w:ascii="Arial" w:eastAsia="Arial" w:hAnsi="Arial" w:cs="Arial"/>
                          <w:w w:val="101"/>
                          <w:sz w:val="13"/>
                          <w:szCs w:val="13"/>
                        </w:rPr>
                        <w:t>R</w:t>
                      </w:r>
                      <w:r>
                        <w:rPr>
                          <w:rFonts w:ascii="Arial" w:eastAsia="Arial" w:hAnsi="Arial" w:cs="Arial"/>
                          <w:spacing w:val="-1"/>
                          <w:w w:val="101"/>
                          <w:sz w:val="13"/>
                          <w:szCs w:val="13"/>
                        </w:rPr>
                        <w:t>unne</w:t>
                      </w:r>
                      <w:r>
                        <w:rPr>
                          <w:rFonts w:ascii="Arial" w:eastAsia="Arial" w:hAnsi="Arial" w:cs="Arial"/>
                          <w:w w:val="101"/>
                          <w:sz w:val="13"/>
                          <w:szCs w:val="13"/>
                        </w:rPr>
                        <w:t>r</w:t>
                      </w:r>
                    </w:p>
                    <w:p w14:paraId="5F6FF2C8" w14:textId="77777777" w:rsidR="00583B21" w:rsidRDefault="00583B21" w:rsidP="00583B21">
                      <w:pPr>
                        <w:spacing w:before="4" w:after="0" w:line="140" w:lineRule="exact"/>
                        <w:rPr>
                          <w:sz w:val="14"/>
                          <w:szCs w:val="14"/>
                        </w:rPr>
                      </w:pPr>
                    </w:p>
                    <w:p w14:paraId="64C1C137" w14:textId="77777777" w:rsidR="00583B21" w:rsidRDefault="00583B21" w:rsidP="00583B21">
                      <w:pPr>
                        <w:tabs>
                          <w:tab w:val="left" w:pos="1960"/>
                        </w:tabs>
                        <w:spacing w:after="0" w:line="154" w:lineRule="exact"/>
                        <w:ind w:right="1853"/>
                        <w:jc w:val="right"/>
                        <w:rPr>
                          <w:rFonts w:ascii="Arial" w:eastAsia="Arial" w:hAnsi="Arial" w:cs="Arial"/>
                          <w:sz w:val="13"/>
                          <w:szCs w:val="13"/>
                        </w:rPr>
                      </w:pPr>
                      <w:r>
                        <w:rPr>
                          <w:rFonts w:ascii="Arial" w:eastAsia="Arial" w:hAnsi="Arial" w:cs="Arial"/>
                          <w:spacing w:val="-107"/>
                          <w:w w:val="101"/>
                          <w:position w:val="-2"/>
                          <w:sz w:val="13"/>
                          <w:szCs w:val="13"/>
                        </w:rPr>
                        <w:t>.</w:t>
                      </w:r>
                      <w:r>
                        <w:rPr>
                          <w:rFonts w:ascii="Arial" w:eastAsia="Arial" w:hAnsi="Arial" w:cs="Arial"/>
                          <w:w w:val="101"/>
                          <w:sz w:val="13"/>
                          <w:szCs w:val="13"/>
                        </w:rPr>
                        <w:t>1</w:t>
                      </w:r>
                      <w:r>
                        <w:rPr>
                          <w:rFonts w:ascii="Arial" w:eastAsia="Arial" w:hAnsi="Arial" w:cs="Arial"/>
                          <w:sz w:val="13"/>
                          <w:szCs w:val="13"/>
                        </w:rPr>
                        <w:tab/>
                      </w:r>
                      <w:r>
                        <w:rPr>
                          <w:rFonts w:ascii="Arial" w:eastAsia="Arial" w:hAnsi="Arial" w:cs="Arial"/>
                          <w:w w:val="101"/>
                          <w:position w:val="-6"/>
                          <w:sz w:val="13"/>
                          <w:szCs w:val="13"/>
                        </w:rPr>
                        <w:t>2</w:t>
                      </w:r>
                    </w:p>
                    <w:p w14:paraId="781E3DA8" w14:textId="77777777" w:rsidR="00583B21" w:rsidRDefault="00583B21" w:rsidP="00583B21">
                      <w:pPr>
                        <w:tabs>
                          <w:tab w:val="left" w:pos="2000"/>
                        </w:tabs>
                        <w:spacing w:after="0" w:line="76" w:lineRule="exact"/>
                        <w:ind w:right="1854"/>
                        <w:jc w:val="right"/>
                        <w:rPr>
                          <w:rFonts w:ascii="Arial" w:eastAsia="Arial" w:hAnsi="Arial" w:cs="Arial"/>
                          <w:sz w:val="13"/>
                          <w:szCs w:val="13"/>
                        </w:rPr>
                      </w:pPr>
                      <w:r>
                        <w:rPr>
                          <w:rFonts w:ascii="Arial" w:eastAsia="Arial" w:hAnsi="Arial" w:cs="Arial"/>
                          <w:w w:val="101"/>
                          <w:sz w:val="13"/>
                          <w:szCs w:val="13"/>
                        </w:rPr>
                        <w:t>3</w:t>
                      </w:r>
                      <w:r>
                        <w:rPr>
                          <w:rFonts w:ascii="Arial" w:eastAsia="Arial" w:hAnsi="Arial" w:cs="Arial"/>
                          <w:sz w:val="13"/>
                          <w:szCs w:val="13"/>
                        </w:rPr>
                        <w:tab/>
                      </w:r>
                      <w:r>
                        <w:rPr>
                          <w:rFonts w:ascii="Arial" w:eastAsia="Arial" w:hAnsi="Arial" w:cs="Arial"/>
                          <w:w w:val="101"/>
                          <w:sz w:val="13"/>
                          <w:szCs w:val="13"/>
                        </w:rPr>
                        <w:t>.</w:t>
                      </w:r>
                    </w:p>
                    <w:p w14:paraId="3B305EB3" w14:textId="77777777" w:rsidR="00583B21" w:rsidRDefault="00583B21" w:rsidP="00583B21">
                      <w:pPr>
                        <w:tabs>
                          <w:tab w:val="left" w:pos="3360"/>
                        </w:tabs>
                        <w:spacing w:after="0" w:line="91" w:lineRule="exact"/>
                        <w:ind w:right="1853"/>
                        <w:jc w:val="right"/>
                        <w:rPr>
                          <w:rFonts w:ascii="Arial" w:eastAsia="Arial" w:hAnsi="Arial" w:cs="Arial"/>
                          <w:sz w:val="13"/>
                          <w:szCs w:val="13"/>
                        </w:rPr>
                      </w:pPr>
                      <w:r>
                        <w:rPr>
                          <w:rFonts w:ascii="Arial" w:eastAsia="Arial" w:hAnsi="Arial" w:cs="Arial"/>
                          <w:position w:val="5"/>
                          <w:sz w:val="13"/>
                          <w:szCs w:val="13"/>
                        </w:rPr>
                        <w:t>3</w:t>
                      </w:r>
                      <w:r>
                        <w:rPr>
                          <w:rFonts w:ascii="Arial" w:eastAsia="Arial" w:hAnsi="Arial" w:cs="Arial"/>
                          <w:spacing w:val="-35"/>
                          <w:position w:val="5"/>
                          <w:sz w:val="13"/>
                          <w:szCs w:val="13"/>
                        </w:rPr>
                        <w:t xml:space="preserve"> </w:t>
                      </w:r>
                      <w:r>
                        <w:rPr>
                          <w:rFonts w:ascii="Arial" w:eastAsia="Arial" w:hAnsi="Arial" w:cs="Arial"/>
                          <w:position w:val="5"/>
                          <w:sz w:val="13"/>
                          <w:szCs w:val="13"/>
                        </w:rPr>
                        <w:tab/>
                      </w:r>
                      <w:r>
                        <w:rPr>
                          <w:rFonts w:ascii="Arial" w:eastAsia="Arial" w:hAnsi="Arial" w:cs="Arial"/>
                          <w:w w:val="101"/>
                          <w:position w:val="1"/>
                          <w:sz w:val="13"/>
                          <w:szCs w:val="13"/>
                        </w:rPr>
                        <w:t>3</w:t>
                      </w:r>
                    </w:p>
                    <w:p w14:paraId="49ADDEDB" w14:textId="77777777" w:rsidR="00583B21" w:rsidRDefault="00583B21" w:rsidP="00583B21">
                      <w:pPr>
                        <w:spacing w:after="0" w:line="59" w:lineRule="exact"/>
                        <w:ind w:right="1854"/>
                        <w:jc w:val="right"/>
                        <w:rPr>
                          <w:rFonts w:ascii="Arial" w:eastAsia="Arial" w:hAnsi="Arial" w:cs="Arial"/>
                          <w:sz w:val="13"/>
                          <w:szCs w:val="13"/>
                        </w:rPr>
                      </w:pPr>
                      <w:r>
                        <w:rPr>
                          <w:rFonts w:ascii="Arial" w:eastAsia="Arial" w:hAnsi="Arial" w:cs="Arial"/>
                          <w:w w:val="101"/>
                          <w:position w:val="1"/>
                          <w:sz w:val="13"/>
                          <w:szCs w:val="13"/>
                        </w:rPr>
                        <w:t>:</w:t>
                      </w:r>
                    </w:p>
                    <w:p w14:paraId="2E4B4BA1" w14:textId="77777777" w:rsidR="00583B21" w:rsidRDefault="00583B21" w:rsidP="00583B21">
                      <w:pPr>
                        <w:spacing w:before="7" w:after="0" w:line="115" w:lineRule="auto"/>
                        <w:ind w:left="6375" w:right="1853"/>
                        <w:jc w:val="right"/>
                        <w:rPr>
                          <w:rFonts w:ascii="Arial" w:eastAsia="Arial" w:hAnsi="Arial" w:cs="Arial"/>
                          <w:sz w:val="13"/>
                          <w:szCs w:val="13"/>
                        </w:rPr>
                      </w:pPr>
                      <w:proofErr w:type="gramStart"/>
                      <w:r>
                        <w:rPr>
                          <w:rFonts w:ascii="Arial" w:eastAsia="Arial" w:hAnsi="Arial" w:cs="Arial"/>
                          <w:w w:val="101"/>
                          <w:sz w:val="13"/>
                          <w:szCs w:val="13"/>
                        </w:rPr>
                        <w:t>b</w:t>
                      </w:r>
                      <w:proofErr w:type="gramEnd"/>
                      <w:r>
                        <w:rPr>
                          <w:rFonts w:ascii="Arial" w:eastAsia="Arial" w:hAnsi="Arial" w:cs="Arial"/>
                          <w:w w:val="101"/>
                          <w:sz w:val="13"/>
                          <w:szCs w:val="13"/>
                        </w:rPr>
                        <w:t xml:space="preserve"> n</w:t>
                      </w:r>
                    </w:p>
                    <w:p w14:paraId="19A131B0" w14:textId="77777777" w:rsidR="00583B21" w:rsidRDefault="00583B21" w:rsidP="00583B21">
                      <w:pPr>
                        <w:tabs>
                          <w:tab w:val="left" w:pos="6920"/>
                        </w:tabs>
                        <w:spacing w:after="0" w:line="133" w:lineRule="exact"/>
                        <w:ind w:left="2436" w:right="-20"/>
                        <w:rPr>
                          <w:rFonts w:ascii="Arial" w:eastAsia="Arial" w:hAnsi="Arial" w:cs="Arial"/>
                          <w:sz w:val="13"/>
                          <w:szCs w:val="13"/>
                        </w:rPr>
                      </w:pPr>
                      <w:r>
                        <w:rPr>
                          <w:rFonts w:ascii="Arial" w:eastAsia="Arial" w:hAnsi="Arial" w:cs="Arial"/>
                          <w:position w:val="1"/>
                          <w:sz w:val="16"/>
                          <w:szCs w:val="16"/>
                        </w:rPr>
                        <w:t>1</w:t>
                      </w:r>
                      <w:r>
                        <w:rPr>
                          <w:rFonts w:ascii="Arial" w:eastAsia="Arial" w:hAnsi="Arial" w:cs="Arial"/>
                          <w:spacing w:val="-41"/>
                          <w:position w:val="1"/>
                          <w:sz w:val="16"/>
                          <w:szCs w:val="16"/>
                        </w:rPr>
                        <w:t xml:space="preserve"> </w:t>
                      </w:r>
                      <w:r>
                        <w:rPr>
                          <w:rFonts w:ascii="Arial" w:eastAsia="Arial" w:hAnsi="Arial" w:cs="Arial"/>
                          <w:position w:val="1"/>
                          <w:sz w:val="16"/>
                          <w:szCs w:val="16"/>
                        </w:rPr>
                        <w:tab/>
                      </w:r>
                      <w:r>
                        <w:rPr>
                          <w:rFonts w:ascii="Arial" w:eastAsia="Arial" w:hAnsi="Arial" w:cs="Arial"/>
                          <w:spacing w:val="-5"/>
                          <w:w w:val="101"/>
                          <w:position w:val="5"/>
                          <w:sz w:val="13"/>
                          <w:szCs w:val="13"/>
                        </w:rPr>
                        <w:t>3</w:t>
                      </w:r>
                      <w:r>
                        <w:rPr>
                          <w:rFonts w:ascii="Arial" w:eastAsia="Arial" w:hAnsi="Arial" w:cs="Arial"/>
                          <w:spacing w:val="-4"/>
                          <w:w w:val="101"/>
                          <w:position w:val="5"/>
                          <w:sz w:val="13"/>
                          <w:szCs w:val="13"/>
                        </w:rPr>
                        <w:t>.</w:t>
                      </w:r>
                      <w:r>
                        <w:rPr>
                          <w:rFonts w:ascii="Arial" w:eastAsia="Arial" w:hAnsi="Arial" w:cs="Arial"/>
                          <w:w w:val="101"/>
                          <w:position w:val="6"/>
                          <w:sz w:val="13"/>
                          <w:szCs w:val="13"/>
                        </w:rPr>
                        <w:t>3</w:t>
                      </w:r>
                    </w:p>
                    <w:p w14:paraId="57FBEA61" w14:textId="77777777" w:rsidR="00583B21" w:rsidRDefault="00583B21" w:rsidP="00583B21">
                      <w:pPr>
                        <w:spacing w:before="32" w:after="0" w:line="112" w:lineRule="exact"/>
                        <w:ind w:left="2424" w:right="-20"/>
                        <w:rPr>
                          <w:rFonts w:ascii="Arial" w:eastAsia="Arial" w:hAnsi="Arial" w:cs="Arial"/>
                          <w:sz w:val="13"/>
                          <w:szCs w:val="13"/>
                        </w:rPr>
                      </w:pPr>
                      <w:r>
                        <w:rPr>
                          <w:rFonts w:ascii="Arial" w:eastAsia="Arial" w:hAnsi="Arial" w:cs="Arial"/>
                          <w:spacing w:val="8"/>
                          <w:w w:val="101"/>
                          <w:position w:val="-3"/>
                          <w:sz w:val="13"/>
                          <w:szCs w:val="13"/>
                        </w:rPr>
                        <w:t>B</w:t>
                      </w:r>
                      <w:r>
                        <w:rPr>
                          <w:rFonts w:ascii="Arial" w:eastAsia="Arial" w:hAnsi="Arial" w:cs="Arial"/>
                          <w:spacing w:val="-1"/>
                          <w:w w:val="101"/>
                          <w:position w:val="-3"/>
                          <w:sz w:val="13"/>
                          <w:szCs w:val="13"/>
                        </w:rPr>
                        <w:t>oot</w:t>
                      </w:r>
                      <w:r>
                        <w:rPr>
                          <w:rFonts w:ascii="Arial" w:eastAsia="Arial" w:hAnsi="Arial" w:cs="Arial"/>
                          <w:spacing w:val="6"/>
                          <w:w w:val="101"/>
                          <w:position w:val="-3"/>
                          <w:sz w:val="13"/>
                          <w:szCs w:val="13"/>
                        </w:rPr>
                        <w:t>s</w:t>
                      </w:r>
                      <w:r>
                        <w:rPr>
                          <w:rFonts w:ascii="Arial" w:eastAsia="Arial" w:hAnsi="Arial" w:cs="Arial"/>
                          <w:spacing w:val="-1"/>
                          <w:w w:val="101"/>
                          <w:position w:val="-3"/>
                          <w:sz w:val="13"/>
                          <w:szCs w:val="13"/>
                        </w:rPr>
                        <w:t>t</w:t>
                      </w:r>
                      <w:r>
                        <w:rPr>
                          <w:rFonts w:ascii="Arial" w:eastAsia="Arial" w:hAnsi="Arial" w:cs="Arial"/>
                          <w:spacing w:val="4"/>
                          <w:w w:val="101"/>
                          <w:position w:val="-3"/>
                          <w:sz w:val="13"/>
                          <w:szCs w:val="13"/>
                        </w:rPr>
                        <w:t>r</w:t>
                      </w:r>
                      <w:r>
                        <w:rPr>
                          <w:rFonts w:ascii="Arial" w:eastAsia="Arial" w:hAnsi="Arial" w:cs="Arial"/>
                          <w:spacing w:val="-1"/>
                          <w:w w:val="101"/>
                          <w:position w:val="-3"/>
                          <w:sz w:val="13"/>
                          <w:szCs w:val="13"/>
                        </w:rPr>
                        <w:t>ap</w:t>
                      </w:r>
                      <w:r>
                        <w:rPr>
                          <w:rFonts w:ascii="Arial" w:eastAsia="Arial" w:hAnsi="Arial" w:cs="Arial"/>
                          <w:spacing w:val="8"/>
                          <w:w w:val="101"/>
                          <w:position w:val="-3"/>
                          <w:sz w:val="13"/>
                          <w:szCs w:val="13"/>
                        </w:rPr>
                        <w:t>S</w:t>
                      </w:r>
                      <w:r>
                        <w:rPr>
                          <w:rFonts w:ascii="Arial" w:eastAsia="Arial" w:hAnsi="Arial" w:cs="Arial"/>
                          <w:spacing w:val="-1"/>
                          <w:w w:val="101"/>
                          <w:position w:val="-3"/>
                          <w:sz w:val="13"/>
                          <w:szCs w:val="13"/>
                        </w:rPr>
                        <w:t>e</w:t>
                      </w:r>
                      <w:r>
                        <w:rPr>
                          <w:rFonts w:ascii="Arial" w:eastAsia="Arial" w:hAnsi="Arial" w:cs="Arial"/>
                          <w:spacing w:val="4"/>
                          <w:w w:val="101"/>
                          <w:position w:val="-3"/>
                          <w:sz w:val="13"/>
                          <w:szCs w:val="13"/>
                        </w:rPr>
                        <w:t>r</w:t>
                      </w:r>
                      <w:r>
                        <w:rPr>
                          <w:rFonts w:ascii="Arial" w:eastAsia="Arial" w:hAnsi="Arial" w:cs="Arial"/>
                          <w:spacing w:val="6"/>
                          <w:w w:val="101"/>
                          <w:position w:val="-3"/>
                          <w:sz w:val="13"/>
                          <w:szCs w:val="13"/>
                        </w:rPr>
                        <w:t>v</w:t>
                      </w:r>
                      <w:r>
                        <w:rPr>
                          <w:rFonts w:ascii="Arial" w:eastAsia="Arial" w:hAnsi="Arial" w:cs="Arial"/>
                          <w:spacing w:val="7"/>
                          <w:w w:val="101"/>
                          <w:position w:val="-3"/>
                          <w:sz w:val="13"/>
                          <w:szCs w:val="13"/>
                        </w:rPr>
                        <w:t>i</w:t>
                      </w:r>
                      <w:r>
                        <w:rPr>
                          <w:rFonts w:ascii="Arial" w:eastAsia="Arial" w:hAnsi="Arial" w:cs="Arial"/>
                          <w:spacing w:val="6"/>
                          <w:w w:val="101"/>
                          <w:position w:val="-3"/>
                          <w:sz w:val="13"/>
                          <w:szCs w:val="13"/>
                        </w:rPr>
                        <w:t>c</w:t>
                      </w:r>
                      <w:r>
                        <w:rPr>
                          <w:rFonts w:ascii="Arial" w:eastAsia="Arial" w:hAnsi="Arial" w:cs="Arial"/>
                          <w:spacing w:val="-1"/>
                          <w:w w:val="101"/>
                          <w:position w:val="-3"/>
                          <w:sz w:val="13"/>
                          <w:szCs w:val="13"/>
                        </w:rPr>
                        <w:t>e::</w:t>
                      </w:r>
                      <w:r>
                        <w:rPr>
                          <w:rFonts w:ascii="Arial" w:eastAsia="Arial" w:hAnsi="Arial" w:cs="Arial"/>
                          <w:w w:val="101"/>
                          <w:position w:val="-3"/>
                          <w:sz w:val="13"/>
                          <w:szCs w:val="13"/>
                        </w:rPr>
                        <w:t>C</w:t>
                      </w:r>
                      <w:r>
                        <w:rPr>
                          <w:rFonts w:ascii="Arial" w:eastAsia="Arial" w:hAnsi="Arial" w:cs="Arial"/>
                          <w:spacing w:val="-1"/>
                          <w:w w:val="101"/>
                          <w:position w:val="-3"/>
                          <w:sz w:val="13"/>
                          <w:szCs w:val="13"/>
                        </w:rPr>
                        <w:t>u</w:t>
                      </w:r>
                      <w:r>
                        <w:rPr>
                          <w:rFonts w:ascii="Arial" w:eastAsia="Arial" w:hAnsi="Arial" w:cs="Arial"/>
                          <w:spacing w:val="4"/>
                          <w:w w:val="101"/>
                          <w:position w:val="-3"/>
                          <w:sz w:val="13"/>
                          <w:szCs w:val="13"/>
                        </w:rPr>
                        <w:t>rr</w:t>
                      </w:r>
                      <w:r>
                        <w:rPr>
                          <w:rFonts w:ascii="Arial" w:eastAsia="Arial" w:hAnsi="Arial" w:cs="Arial"/>
                          <w:spacing w:val="-1"/>
                          <w:w w:val="101"/>
                          <w:position w:val="-3"/>
                          <w:sz w:val="13"/>
                          <w:szCs w:val="13"/>
                        </w:rPr>
                        <w:t>ent</w:t>
                      </w:r>
                      <w:r>
                        <w:rPr>
                          <w:rFonts w:ascii="Arial" w:eastAsia="Arial" w:hAnsi="Arial" w:cs="Arial"/>
                          <w:w w:val="101"/>
                          <w:position w:val="-3"/>
                          <w:sz w:val="13"/>
                          <w:szCs w:val="13"/>
                        </w:rPr>
                        <w:t>D</w:t>
                      </w:r>
                      <w:r>
                        <w:rPr>
                          <w:rFonts w:ascii="Arial" w:eastAsia="Arial" w:hAnsi="Arial" w:cs="Arial"/>
                          <w:spacing w:val="-1"/>
                          <w:w w:val="101"/>
                          <w:position w:val="-3"/>
                          <w:sz w:val="13"/>
                          <w:szCs w:val="13"/>
                        </w:rPr>
                        <w:t>o</w:t>
                      </w:r>
                      <w:r>
                        <w:rPr>
                          <w:rFonts w:ascii="Arial" w:eastAsia="Arial" w:hAnsi="Arial" w:cs="Arial"/>
                          <w:spacing w:val="-2"/>
                          <w:w w:val="101"/>
                          <w:position w:val="-3"/>
                          <w:sz w:val="13"/>
                          <w:szCs w:val="13"/>
                        </w:rPr>
                        <w:t>m</w:t>
                      </w:r>
                      <w:r>
                        <w:rPr>
                          <w:rFonts w:ascii="Arial" w:eastAsia="Arial" w:hAnsi="Arial" w:cs="Arial"/>
                          <w:spacing w:val="-1"/>
                          <w:w w:val="101"/>
                          <w:position w:val="-3"/>
                          <w:sz w:val="13"/>
                          <w:szCs w:val="13"/>
                        </w:rPr>
                        <w:t>a</w:t>
                      </w:r>
                      <w:r>
                        <w:rPr>
                          <w:rFonts w:ascii="Arial" w:eastAsia="Arial" w:hAnsi="Arial" w:cs="Arial"/>
                          <w:w w:val="101"/>
                          <w:position w:val="-3"/>
                          <w:sz w:val="13"/>
                          <w:szCs w:val="13"/>
                        </w:rPr>
                        <w:t>i</w:t>
                      </w:r>
                    </w:p>
                    <w:p w14:paraId="765B62FA" w14:textId="77777777" w:rsidR="00583B21" w:rsidRDefault="00583B21" w:rsidP="00583B21">
                      <w:pPr>
                        <w:tabs>
                          <w:tab w:val="left" w:pos="3340"/>
                          <w:tab w:val="left" w:pos="5760"/>
                          <w:tab w:val="left" w:pos="7640"/>
                        </w:tabs>
                        <w:spacing w:after="0" w:line="201" w:lineRule="exact"/>
                        <w:ind w:left="139" w:right="-20"/>
                        <w:rPr>
                          <w:rFonts w:ascii="Arial" w:eastAsia="Arial" w:hAnsi="Arial" w:cs="Arial"/>
                          <w:sz w:val="13"/>
                          <w:szCs w:val="13"/>
                        </w:rPr>
                      </w:pPr>
                      <w:r>
                        <w:rPr>
                          <w:rFonts w:ascii="Arial" w:eastAsia="Arial" w:hAnsi="Arial" w:cs="Arial"/>
                          <w:position w:val="7"/>
                          <w:sz w:val="13"/>
                          <w:szCs w:val="13"/>
                        </w:rPr>
                        <w:t>R</w:t>
                      </w:r>
                      <w:r>
                        <w:rPr>
                          <w:rFonts w:ascii="Arial" w:eastAsia="Arial" w:hAnsi="Arial" w:cs="Arial"/>
                          <w:spacing w:val="-1"/>
                          <w:position w:val="7"/>
                          <w:sz w:val="13"/>
                          <w:szCs w:val="13"/>
                        </w:rPr>
                        <w:t>eg</w:t>
                      </w:r>
                      <w:r>
                        <w:rPr>
                          <w:rFonts w:ascii="Arial" w:eastAsia="Arial" w:hAnsi="Arial" w:cs="Arial"/>
                          <w:spacing w:val="7"/>
                          <w:position w:val="7"/>
                          <w:sz w:val="13"/>
                          <w:szCs w:val="13"/>
                        </w:rPr>
                        <w:t>i</w:t>
                      </w:r>
                      <w:r>
                        <w:rPr>
                          <w:rFonts w:ascii="Arial" w:eastAsia="Arial" w:hAnsi="Arial" w:cs="Arial"/>
                          <w:spacing w:val="6"/>
                          <w:position w:val="7"/>
                          <w:sz w:val="13"/>
                          <w:szCs w:val="13"/>
                        </w:rPr>
                        <w:t>s</w:t>
                      </w:r>
                      <w:r>
                        <w:rPr>
                          <w:rFonts w:ascii="Arial" w:eastAsia="Arial" w:hAnsi="Arial" w:cs="Arial"/>
                          <w:spacing w:val="-1"/>
                          <w:position w:val="7"/>
                          <w:sz w:val="13"/>
                          <w:szCs w:val="13"/>
                        </w:rPr>
                        <w:t>te</w:t>
                      </w:r>
                      <w:r>
                        <w:rPr>
                          <w:rFonts w:ascii="Arial" w:eastAsia="Arial" w:hAnsi="Arial" w:cs="Arial"/>
                          <w:spacing w:val="4"/>
                          <w:position w:val="7"/>
                          <w:sz w:val="13"/>
                          <w:szCs w:val="13"/>
                        </w:rPr>
                        <w:t>r</w:t>
                      </w:r>
                      <w:r>
                        <w:rPr>
                          <w:rFonts w:ascii="Arial" w:eastAsia="Arial" w:hAnsi="Arial" w:cs="Arial"/>
                          <w:spacing w:val="-1"/>
                          <w:position w:val="7"/>
                          <w:sz w:val="13"/>
                          <w:szCs w:val="13"/>
                        </w:rPr>
                        <w:t>ed</w:t>
                      </w:r>
                      <w:r>
                        <w:rPr>
                          <w:rFonts w:ascii="Arial" w:eastAsia="Arial" w:hAnsi="Arial" w:cs="Arial"/>
                          <w:spacing w:val="8"/>
                          <w:position w:val="7"/>
                          <w:sz w:val="13"/>
                          <w:szCs w:val="13"/>
                        </w:rPr>
                        <w:t>S</w:t>
                      </w:r>
                      <w:r>
                        <w:rPr>
                          <w:rFonts w:ascii="Arial" w:eastAsia="Arial" w:hAnsi="Arial" w:cs="Arial"/>
                          <w:spacing w:val="-1"/>
                          <w:position w:val="7"/>
                          <w:sz w:val="13"/>
                          <w:szCs w:val="13"/>
                        </w:rPr>
                        <w:t>ub</w:t>
                      </w:r>
                      <w:r>
                        <w:rPr>
                          <w:rFonts w:ascii="Arial" w:eastAsia="Arial" w:hAnsi="Arial" w:cs="Arial"/>
                          <w:position w:val="7"/>
                          <w:sz w:val="13"/>
                          <w:szCs w:val="13"/>
                        </w:rPr>
                        <w:t>D</w:t>
                      </w:r>
                      <w:r>
                        <w:rPr>
                          <w:rFonts w:ascii="Arial" w:eastAsia="Arial" w:hAnsi="Arial" w:cs="Arial"/>
                          <w:spacing w:val="-1"/>
                          <w:position w:val="7"/>
                          <w:sz w:val="13"/>
                          <w:szCs w:val="13"/>
                        </w:rPr>
                        <w:t>o</w:t>
                      </w:r>
                      <w:r>
                        <w:rPr>
                          <w:rFonts w:ascii="Arial" w:eastAsia="Arial" w:hAnsi="Arial" w:cs="Arial"/>
                          <w:spacing w:val="-2"/>
                          <w:position w:val="7"/>
                          <w:sz w:val="13"/>
                          <w:szCs w:val="13"/>
                        </w:rPr>
                        <w:t>m</w:t>
                      </w:r>
                      <w:r>
                        <w:rPr>
                          <w:rFonts w:ascii="Arial" w:eastAsia="Arial" w:hAnsi="Arial" w:cs="Arial"/>
                          <w:spacing w:val="-1"/>
                          <w:position w:val="7"/>
                          <w:sz w:val="13"/>
                          <w:szCs w:val="13"/>
                        </w:rPr>
                        <w:t>a</w:t>
                      </w:r>
                      <w:r>
                        <w:rPr>
                          <w:rFonts w:ascii="Arial" w:eastAsia="Arial" w:hAnsi="Arial" w:cs="Arial"/>
                          <w:spacing w:val="7"/>
                          <w:position w:val="7"/>
                          <w:sz w:val="13"/>
                          <w:szCs w:val="13"/>
                        </w:rPr>
                        <w:t>i</w:t>
                      </w:r>
                      <w:r>
                        <w:rPr>
                          <w:rFonts w:ascii="Arial" w:eastAsia="Arial" w:hAnsi="Arial" w:cs="Arial"/>
                          <w:position w:val="7"/>
                          <w:sz w:val="13"/>
                          <w:szCs w:val="13"/>
                        </w:rPr>
                        <w:t>n</w:t>
                      </w:r>
                      <w:r>
                        <w:rPr>
                          <w:rFonts w:ascii="Arial" w:eastAsia="Arial" w:hAnsi="Arial" w:cs="Arial"/>
                          <w:spacing w:val="-23"/>
                          <w:position w:val="7"/>
                          <w:sz w:val="13"/>
                          <w:szCs w:val="13"/>
                        </w:rPr>
                        <w:t xml:space="preserve"> </w:t>
                      </w:r>
                      <w:r>
                        <w:rPr>
                          <w:rFonts w:ascii="Arial" w:eastAsia="Arial" w:hAnsi="Arial" w:cs="Arial"/>
                          <w:position w:val="7"/>
                          <w:sz w:val="13"/>
                          <w:szCs w:val="13"/>
                        </w:rPr>
                        <w:tab/>
                      </w:r>
                      <w:r>
                        <w:rPr>
                          <w:rFonts w:ascii="Arial" w:eastAsia="Arial" w:hAnsi="Arial" w:cs="Arial"/>
                          <w:position w:val="-2"/>
                          <w:sz w:val="13"/>
                          <w:szCs w:val="13"/>
                        </w:rPr>
                        <w:t>n</w:t>
                      </w:r>
                      <w:r>
                        <w:rPr>
                          <w:rFonts w:ascii="Arial" w:eastAsia="Arial" w:hAnsi="Arial" w:cs="Arial"/>
                          <w:spacing w:val="-35"/>
                          <w:position w:val="-2"/>
                          <w:sz w:val="13"/>
                          <w:szCs w:val="13"/>
                        </w:rPr>
                        <w:t xml:space="preserve"> </w:t>
                      </w:r>
                      <w:r>
                        <w:rPr>
                          <w:rFonts w:ascii="Arial" w:eastAsia="Arial" w:hAnsi="Arial" w:cs="Arial"/>
                          <w:position w:val="-2"/>
                          <w:sz w:val="13"/>
                          <w:szCs w:val="13"/>
                        </w:rPr>
                        <w:tab/>
                      </w:r>
                      <w:r>
                        <w:rPr>
                          <w:rFonts w:ascii="Arial" w:eastAsia="Arial" w:hAnsi="Arial" w:cs="Arial"/>
                          <w:spacing w:val="3"/>
                          <w:position w:val="7"/>
                          <w:sz w:val="13"/>
                          <w:szCs w:val="13"/>
                        </w:rPr>
                        <w:t>F</w:t>
                      </w:r>
                      <w:r>
                        <w:rPr>
                          <w:rFonts w:ascii="Arial" w:eastAsia="Arial" w:hAnsi="Arial" w:cs="Arial"/>
                          <w:spacing w:val="-1"/>
                          <w:position w:val="7"/>
                          <w:sz w:val="13"/>
                          <w:szCs w:val="13"/>
                        </w:rPr>
                        <w:t>o</w:t>
                      </w:r>
                      <w:r>
                        <w:rPr>
                          <w:rFonts w:ascii="Arial" w:eastAsia="Arial" w:hAnsi="Arial" w:cs="Arial"/>
                          <w:spacing w:val="4"/>
                          <w:position w:val="7"/>
                          <w:sz w:val="13"/>
                          <w:szCs w:val="13"/>
                        </w:rPr>
                        <w:t>r</w:t>
                      </w:r>
                      <w:r>
                        <w:rPr>
                          <w:rFonts w:ascii="Arial" w:eastAsia="Arial" w:hAnsi="Arial" w:cs="Arial"/>
                          <w:spacing w:val="6"/>
                          <w:position w:val="7"/>
                          <w:sz w:val="13"/>
                          <w:szCs w:val="13"/>
                        </w:rPr>
                        <w:t>k</w:t>
                      </w:r>
                      <w:r>
                        <w:rPr>
                          <w:rFonts w:ascii="Arial" w:eastAsia="Arial" w:hAnsi="Arial" w:cs="Arial"/>
                          <w:position w:val="7"/>
                          <w:sz w:val="13"/>
                          <w:szCs w:val="13"/>
                        </w:rPr>
                        <w:t>D</w:t>
                      </w:r>
                      <w:r>
                        <w:rPr>
                          <w:rFonts w:ascii="Arial" w:eastAsia="Arial" w:hAnsi="Arial" w:cs="Arial"/>
                          <w:spacing w:val="-1"/>
                          <w:position w:val="7"/>
                          <w:sz w:val="13"/>
                          <w:szCs w:val="13"/>
                        </w:rPr>
                        <w:t>ae</w:t>
                      </w:r>
                      <w:r>
                        <w:rPr>
                          <w:rFonts w:ascii="Arial" w:eastAsia="Arial" w:hAnsi="Arial" w:cs="Arial"/>
                          <w:spacing w:val="-2"/>
                          <w:position w:val="7"/>
                          <w:sz w:val="13"/>
                          <w:szCs w:val="13"/>
                        </w:rPr>
                        <w:t>m</w:t>
                      </w:r>
                      <w:r>
                        <w:rPr>
                          <w:rFonts w:ascii="Arial" w:eastAsia="Arial" w:hAnsi="Arial" w:cs="Arial"/>
                          <w:spacing w:val="-1"/>
                          <w:position w:val="7"/>
                          <w:sz w:val="13"/>
                          <w:szCs w:val="13"/>
                        </w:rPr>
                        <w:t>o</w:t>
                      </w:r>
                      <w:r>
                        <w:rPr>
                          <w:rFonts w:ascii="Arial" w:eastAsia="Arial" w:hAnsi="Arial" w:cs="Arial"/>
                          <w:position w:val="7"/>
                          <w:sz w:val="13"/>
                          <w:szCs w:val="13"/>
                        </w:rPr>
                        <w:t>n</w:t>
                      </w:r>
                      <w:r>
                        <w:rPr>
                          <w:rFonts w:ascii="Arial" w:eastAsia="Arial" w:hAnsi="Arial" w:cs="Arial"/>
                          <w:spacing w:val="-29"/>
                          <w:position w:val="7"/>
                          <w:sz w:val="13"/>
                          <w:szCs w:val="13"/>
                        </w:rPr>
                        <w:t xml:space="preserve"> </w:t>
                      </w:r>
                      <w:r>
                        <w:rPr>
                          <w:rFonts w:ascii="Arial" w:eastAsia="Arial" w:hAnsi="Arial" w:cs="Arial"/>
                          <w:position w:val="7"/>
                          <w:sz w:val="13"/>
                          <w:szCs w:val="13"/>
                        </w:rPr>
                        <w:tab/>
                      </w:r>
                      <w:r>
                        <w:rPr>
                          <w:rFonts w:ascii="Arial" w:eastAsia="Arial" w:hAnsi="Arial" w:cs="Arial"/>
                          <w:spacing w:val="-2"/>
                          <w:w w:val="101"/>
                          <w:position w:val="9"/>
                          <w:sz w:val="13"/>
                          <w:szCs w:val="13"/>
                        </w:rPr>
                        <w:t>M</w:t>
                      </w:r>
                      <w:r>
                        <w:rPr>
                          <w:rFonts w:ascii="Arial" w:eastAsia="Arial" w:hAnsi="Arial" w:cs="Arial"/>
                          <w:spacing w:val="-1"/>
                          <w:w w:val="101"/>
                          <w:position w:val="9"/>
                          <w:sz w:val="13"/>
                          <w:szCs w:val="13"/>
                        </w:rPr>
                        <w:t>anage</w:t>
                      </w:r>
                      <w:r>
                        <w:rPr>
                          <w:rFonts w:ascii="Arial" w:eastAsia="Arial" w:hAnsi="Arial" w:cs="Arial"/>
                          <w:w w:val="101"/>
                          <w:position w:val="9"/>
                          <w:sz w:val="13"/>
                          <w:szCs w:val="13"/>
                        </w:rPr>
                        <w:t>r</w:t>
                      </w:r>
                    </w:p>
                    <w:p w14:paraId="2AF1058F" w14:textId="77777777" w:rsidR="00583B21" w:rsidRDefault="00583B21" w:rsidP="00583B21">
                      <w:pPr>
                        <w:spacing w:before="70" w:after="0" w:line="240" w:lineRule="auto"/>
                        <w:ind w:left="2077" w:right="-20"/>
                        <w:rPr>
                          <w:rFonts w:ascii="Arial" w:eastAsia="Arial" w:hAnsi="Arial" w:cs="Arial"/>
                          <w:sz w:val="13"/>
                          <w:szCs w:val="13"/>
                        </w:rPr>
                      </w:pPr>
                      <w:r>
                        <w:rPr>
                          <w:rFonts w:ascii="Arial" w:eastAsia="Arial" w:hAnsi="Arial" w:cs="Arial"/>
                          <w:w w:val="101"/>
                          <w:sz w:val="13"/>
                          <w:szCs w:val="13"/>
                        </w:rPr>
                        <w:t>2</w:t>
                      </w:r>
                    </w:p>
                    <w:p w14:paraId="7B6F18C9" w14:textId="77777777" w:rsidR="00583B21" w:rsidRDefault="00583B21" w:rsidP="00583B21">
                      <w:pPr>
                        <w:spacing w:after="0" w:line="132" w:lineRule="exact"/>
                        <w:ind w:left="3606" w:right="4593"/>
                        <w:jc w:val="center"/>
                        <w:rPr>
                          <w:rFonts w:ascii="Arial" w:eastAsia="Arial" w:hAnsi="Arial" w:cs="Arial"/>
                          <w:sz w:val="13"/>
                          <w:szCs w:val="13"/>
                        </w:rPr>
                      </w:pPr>
                      <w:r>
                        <w:rPr>
                          <w:rFonts w:ascii="Arial" w:eastAsia="Arial" w:hAnsi="Arial" w:cs="Arial"/>
                          <w:w w:val="101"/>
                          <w:sz w:val="13"/>
                          <w:szCs w:val="13"/>
                        </w:rPr>
                        <w:t>4</w:t>
                      </w:r>
                    </w:p>
                    <w:p w14:paraId="7016CF0D" w14:textId="77777777" w:rsidR="00583B21" w:rsidRDefault="00583B21" w:rsidP="00583B21">
                      <w:pPr>
                        <w:spacing w:before="6" w:after="0" w:line="181" w:lineRule="exact"/>
                        <w:ind w:left="4489" w:right="3631"/>
                        <w:jc w:val="center"/>
                        <w:rPr>
                          <w:rFonts w:ascii="Arial" w:eastAsia="Arial" w:hAnsi="Arial" w:cs="Arial"/>
                          <w:sz w:val="13"/>
                          <w:szCs w:val="13"/>
                        </w:rPr>
                      </w:pPr>
                      <w:proofErr w:type="gramStart"/>
                      <w:r>
                        <w:rPr>
                          <w:rFonts w:ascii="Arial" w:eastAsia="Arial" w:hAnsi="Arial" w:cs="Arial"/>
                          <w:spacing w:val="-98"/>
                          <w:w w:val="101"/>
                          <w:position w:val="2"/>
                          <w:sz w:val="13"/>
                          <w:szCs w:val="13"/>
                        </w:rPr>
                        <w:t>n</w:t>
                      </w:r>
                      <w:r>
                        <w:rPr>
                          <w:rFonts w:ascii="Arial" w:eastAsia="Arial" w:hAnsi="Arial" w:cs="Arial"/>
                          <w:w w:val="101"/>
                          <w:position w:val="-4"/>
                          <w:sz w:val="13"/>
                          <w:szCs w:val="13"/>
                        </w:rPr>
                        <w:t>b</w:t>
                      </w:r>
                      <w:proofErr w:type="gramEnd"/>
                    </w:p>
                    <w:p w14:paraId="361225A0" w14:textId="77777777" w:rsidR="00583B21" w:rsidRDefault="00583B21" w:rsidP="00583B21">
                      <w:pPr>
                        <w:tabs>
                          <w:tab w:val="left" w:pos="7200"/>
                        </w:tabs>
                        <w:spacing w:after="0" w:line="140" w:lineRule="exact"/>
                        <w:ind w:left="4596" w:right="882"/>
                        <w:jc w:val="center"/>
                        <w:rPr>
                          <w:rFonts w:ascii="Arial" w:eastAsia="Arial" w:hAnsi="Arial" w:cs="Arial"/>
                          <w:sz w:val="13"/>
                          <w:szCs w:val="13"/>
                        </w:rPr>
                      </w:pPr>
                      <w:proofErr w:type="gramStart"/>
                      <w:r>
                        <w:rPr>
                          <w:rFonts w:ascii="Arial" w:eastAsia="Arial" w:hAnsi="Arial" w:cs="Arial"/>
                          <w:spacing w:val="-70"/>
                          <w:position w:val="6"/>
                          <w:sz w:val="13"/>
                          <w:szCs w:val="13"/>
                        </w:rPr>
                        <w:t>:</w:t>
                      </w:r>
                      <w:r>
                        <w:rPr>
                          <w:rFonts w:ascii="Arial" w:eastAsia="Arial" w:hAnsi="Arial" w:cs="Arial"/>
                          <w:position w:val="2"/>
                          <w:sz w:val="13"/>
                          <w:szCs w:val="13"/>
                        </w:rPr>
                        <w:t>3</w:t>
                      </w:r>
                      <w:proofErr w:type="gramEnd"/>
                      <w:r>
                        <w:rPr>
                          <w:rFonts w:ascii="Arial" w:eastAsia="Arial" w:hAnsi="Arial" w:cs="Arial"/>
                          <w:spacing w:val="-35"/>
                          <w:position w:val="2"/>
                          <w:sz w:val="13"/>
                          <w:szCs w:val="13"/>
                        </w:rPr>
                        <w:t xml:space="preserve"> </w:t>
                      </w:r>
                      <w:r>
                        <w:rPr>
                          <w:rFonts w:ascii="Arial" w:eastAsia="Arial" w:hAnsi="Arial" w:cs="Arial"/>
                          <w:position w:val="2"/>
                          <w:sz w:val="13"/>
                          <w:szCs w:val="13"/>
                        </w:rPr>
                        <w:tab/>
                      </w:r>
                      <w:r>
                        <w:rPr>
                          <w:rFonts w:ascii="Arial" w:eastAsia="Arial" w:hAnsi="Arial" w:cs="Arial"/>
                          <w:spacing w:val="-59"/>
                          <w:w w:val="101"/>
                          <w:position w:val="-6"/>
                          <w:sz w:val="13"/>
                          <w:szCs w:val="13"/>
                        </w:rPr>
                        <w:t>3</w:t>
                      </w:r>
                      <w:r>
                        <w:rPr>
                          <w:rFonts w:ascii="Arial" w:eastAsia="Arial" w:hAnsi="Arial" w:cs="Arial"/>
                          <w:spacing w:val="-75"/>
                          <w:w w:val="101"/>
                          <w:position w:val="-2"/>
                          <w:sz w:val="13"/>
                          <w:szCs w:val="13"/>
                        </w:rPr>
                        <w:t>.</w:t>
                      </w:r>
                      <w:r>
                        <w:rPr>
                          <w:rFonts w:ascii="Arial" w:eastAsia="Arial" w:hAnsi="Arial" w:cs="Arial"/>
                          <w:w w:val="101"/>
                          <w:position w:val="-1"/>
                          <w:sz w:val="13"/>
                          <w:szCs w:val="13"/>
                        </w:rPr>
                        <w:t>4</w:t>
                      </w:r>
                    </w:p>
                    <w:p w14:paraId="713A475C" w14:textId="77777777" w:rsidR="00583B21" w:rsidRDefault="00583B21" w:rsidP="00583B21">
                      <w:pPr>
                        <w:spacing w:after="0" w:line="59" w:lineRule="exact"/>
                        <w:ind w:left="4707" w:right="3443"/>
                        <w:jc w:val="center"/>
                        <w:rPr>
                          <w:rFonts w:ascii="Arial" w:eastAsia="Arial" w:hAnsi="Arial" w:cs="Arial"/>
                          <w:sz w:val="13"/>
                          <w:szCs w:val="13"/>
                        </w:rPr>
                      </w:pPr>
                      <w:r>
                        <w:rPr>
                          <w:rFonts w:ascii="Arial" w:eastAsia="Arial" w:hAnsi="Arial" w:cs="Arial"/>
                          <w:spacing w:val="-95"/>
                          <w:w w:val="101"/>
                          <w:position w:val="3"/>
                          <w:sz w:val="13"/>
                          <w:szCs w:val="13"/>
                        </w:rPr>
                        <w:t>.</w:t>
                      </w:r>
                      <w:r>
                        <w:rPr>
                          <w:rFonts w:ascii="Arial" w:eastAsia="Arial" w:hAnsi="Arial" w:cs="Arial"/>
                          <w:w w:val="101"/>
                          <w:position w:val="1"/>
                          <w:sz w:val="13"/>
                          <w:szCs w:val="13"/>
                        </w:rPr>
                        <w:t>5</w:t>
                      </w:r>
                    </w:p>
                    <w:p w14:paraId="63D08543" w14:textId="77777777" w:rsidR="00583B21" w:rsidRDefault="00583B21" w:rsidP="00583B21">
                      <w:pPr>
                        <w:spacing w:after="0" w:line="116" w:lineRule="exact"/>
                        <w:ind w:left="2376" w:right="-20"/>
                        <w:rPr>
                          <w:rFonts w:ascii="Arial" w:eastAsia="Arial" w:hAnsi="Arial" w:cs="Arial"/>
                          <w:sz w:val="13"/>
                          <w:szCs w:val="13"/>
                        </w:rPr>
                      </w:pPr>
                      <w:r>
                        <w:rPr>
                          <w:rFonts w:ascii="Arial" w:eastAsia="Arial" w:hAnsi="Arial" w:cs="Arial"/>
                          <w:spacing w:val="3"/>
                          <w:w w:val="101"/>
                          <w:position w:val="-1"/>
                          <w:sz w:val="13"/>
                          <w:szCs w:val="13"/>
                        </w:rPr>
                        <w:t>T</w:t>
                      </w:r>
                      <w:r>
                        <w:rPr>
                          <w:rFonts w:ascii="Arial" w:eastAsia="Arial" w:hAnsi="Arial" w:cs="Arial"/>
                          <w:spacing w:val="-1"/>
                          <w:w w:val="101"/>
                          <w:position w:val="-1"/>
                          <w:sz w:val="13"/>
                          <w:szCs w:val="13"/>
                        </w:rPr>
                        <w:t>h</w:t>
                      </w:r>
                      <w:r>
                        <w:rPr>
                          <w:rFonts w:ascii="Arial" w:eastAsia="Arial" w:hAnsi="Arial" w:cs="Arial"/>
                          <w:spacing w:val="4"/>
                          <w:w w:val="101"/>
                          <w:position w:val="-1"/>
                          <w:sz w:val="13"/>
                          <w:szCs w:val="13"/>
                        </w:rPr>
                        <w:t>r</w:t>
                      </w:r>
                      <w:r>
                        <w:rPr>
                          <w:rFonts w:ascii="Arial" w:eastAsia="Arial" w:hAnsi="Arial" w:cs="Arial"/>
                          <w:spacing w:val="-1"/>
                          <w:w w:val="101"/>
                          <w:position w:val="-1"/>
                          <w:sz w:val="13"/>
                          <w:szCs w:val="13"/>
                        </w:rPr>
                        <w:t>ead::</w:t>
                      </w:r>
                      <w:r>
                        <w:rPr>
                          <w:rFonts w:ascii="Arial" w:eastAsia="Arial" w:hAnsi="Arial" w:cs="Arial"/>
                          <w:w w:val="101"/>
                          <w:position w:val="-1"/>
                          <w:sz w:val="13"/>
                          <w:szCs w:val="13"/>
                        </w:rPr>
                        <w:t>C</w:t>
                      </w:r>
                      <w:r>
                        <w:rPr>
                          <w:rFonts w:ascii="Arial" w:eastAsia="Arial" w:hAnsi="Arial" w:cs="Arial"/>
                          <w:spacing w:val="-1"/>
                          <w:w w:val="101"/>
                          <w:position w:val="-1"/>
                          <w:sz w:val="13"/>
                          <w:szCs w:val="13"/>
                        </w:rPr>
                        <w:t>h</w:t>
                      </w:r>
                      <w:r>
                        <w:rPr>
                          <w:rFonts w:ascii="Arial" w:eastAsia="Arial" w:hAnsi="Arial" w:cs="Arial"/>
                          <w:spacing w:val="7"/>
                          <w:w w:val="101"/>
                          <w:position w:val="-1"/>
                          <w:sz w:val="13"/>
                          <w:szCs w:val="13"/>
                        </w:rPr>
                        <w:t>il</w:t>
                      </w:r>
                      <w:r>
                        <w:rPr>
                          <w:rFonts w:ascii="Arial" w:eastAsia="Arial" w:hAnsi="Arial" w:cs="Arial"/>
                          <w:spacing w:val="-1"/>
                          <w:w w:val="101"/>
                          <w:position w:val="-1"/>
                          <w:sz w:val="13"/>
                          <w:szCs w:val="13"/>
                        </w:rPr>
                        <w:t>d</w:t>
                      </w:r>
                      <w:r>
                        <w:rPr>
                          <w:rFonts w:ascii="Arial" w:eastAsia="Arial" w:hAnsi="Arial" w:cs="Arial"/>
                          <w:w w:val="101"/>
                          <w:position w:val="-1"/>
                          <w:sz w:val="13"/>
                          <w:szCs w:val="13"/>
                        </w:rPr>
                        <w:t>N</w:t>
                      </w:r>
                      <w:r>
                        <w:rPr>
                          <w:rFonts w:ascii="Arial" w:eastAsia="Arial" w:hAnsi="Arial" w:cs="Arial"/>
                          <w:spacing w:val="-1"/>
                          <w:w w:val="101"/>
                          <w:position w:val="-1"/>
                          <w:sz w:val="13"/>
                          <w:szCs w:val="13"/>
                        </w:rPr>
                        <w:t>ode</w:t>
                      </w:r>
                      <w:r>
                        <w:rPr>
                          <w:rFonts w:ascii="Arial" w:eastAsia="Arial" w:hAnsi="Arial" w:cs="Arial"/>
                          <w:w w:val="101"/>
                          <w:position w:val="-1"/>
                          <w:sz w:val="13"/>
                          <w:szCs w:val="13"/>
                        </w:rPr>
                        <w:t>C</w:t>
                      </w:r>
                      <w:r>
                        <w:rPr>
                          <w:rFonts w:ascii="Arial" w:eastAsia="Arial" w:hAnsi="Arial" w:cs="Arial"/>
                          <w:spacing w:val="-1"/>
                          <w:w w:val="101"/>
                          <w:position w:val="-1"/>
                          <w:sz w:val="13"/>
                          <w:szCs w:val="13"/>
                        </w:rPr>
                        <w:t>he</w:t>
                      </w:r>
                      <w:r>
                        <w:rPr>
                          <w:rFonts w:ascii="Arial" w:eastAsia="Arial" w:hAnsi="Arial" w:cs="Arial"/>
                          <w:spacing w:val="6"/>
                          <w:w w:val="101"/>
                          <w:position w:val="-1"/>
                          <w:sz w:val="13"/>
                          <w:szCs w:val="13"/>
                        </w:rPr>
                        <w:t>ck</w:t>
                      </w:r>
                      <w:r>
                        <w:rPr>
                          <w:rFonts w:ascii="Arial" w:eastAsia="Arial" w:hAnsi="Arial" w:cs="Arial"/>
                          <w:spacing w:val="-1"/>
                          <w:w w:val="101"/>
                          <w:position w:val="-1"/>
                          <w:sz w:val="13"/>
                          <w:szCs w:val="13"/>
                        </w:rPr>
                        <w:t>e</w:t>
                      </w:r>
                      <w:r>
                        <w:rPr>
                          <w:rFonts w:ascii="Arial" w:eastAsia="Arial" w:hAnsi="Arial" w:cs="Arial"/>
                          <w:spacing w:val="4"/>
                          <w:w w:val="101"/>
                          <w:position w:val="-1"/>
                          <w:sz w:val="13"/>
                          <w:szCs w:val="13"/>
                        </w:rPr>
                        <w:t>r</w:t>
                      </w:r>
                      <w:r>
                        <w:rPr>
                          <w:rFonts w:ascii="Arial" w:eastAsia="Arial" w:hAnsi="Arial" w:cs="Arial"/>
                          <w:spacing w:val="3"/>
                          <w:w w:val="101"/>
                          <w:position w:val="-1"/>
                          <w:sz w:val="13"/>
                          <w:szCs w:val="13"/>
                        </w:rPr>
                        <w:t>T</w:t>
                      </w:r>
                      <w:r>
                        <w:rPr>
                          <w:rFonts w:ascii="Arial" w:eastAsia="Arial" w:hAnsi="Arial" w:cs="Arial"/>
                          <w:spacing w:val="-1"/>
                          <w:w w:val="101"/>
                          <w:position w:val="-1"/>
                          <w:sz w:val="13"/>
                          <w:szCs w:val="13"/>
                        </w:rPr>
                        <w:t>h</w:t>
                      </w:r>
                      <w:r>
                        <w:rPr>
                          <w:rFonts w:ascii="Arial" w:eastAsia="Arial" w:hAnsi="Arial" w:cs="Arial"/>
                          <w:spacing w:val="4"/>
                          <w:w w:val="101"/>
                          <w:position w:val="-1"/>
                          <w:sz w:val="13"/>
                          <w:szCs w:val="13"/>
                        </w:rPr>
                        <w:t>r</w:t>
                      </w:r>
                      <w:r>
                        <w:rPr>
                          <w:rFonts w:ascii="Arial" w:eastAsia="Arial" w:hAnsi="Arial" w:cs="Arial"/>
                          <w:spacing w:val="-1"/>
                          <w:w w:val="101"/>
                          <w:position w:val="-1"/>
                          <w:sz w:val="13"/>
                          <w:szCs w:val="13"/>
                        </w:rPr>
                        <w:t>ea</w:t>
                      </w:r>
                      <w:r>
                        <w:rPr>
                          <w:rFonts w:ascii="Arial" w:eastAsia="Arial" w:hAnsi="Arial" w:cs="Arial"/>
                          <w:w w:val="101"/>
                          <w:position w:val="-1"/>
                          <w:sz w:val="13"/>
                          <w:szCs w:val="13"/>
                        </w:rPr>
                        <w:t>d</w:t>
                      </w:r>
                    </w:p>
                    <w:p w14:paraId="51954A75" w14:textId="77777777" w:rsidR="00583B21" w:rsidRDefault="00583B21" w:rsidP="00583B21">
                      <w:pPr>
                        <w:tabs>
                          <w:tab w:val="left" w:pos="5480"/>
                        </w:tabs>
                        <w:spacing w:after="0" w:line="181" w:lineRule="exact"/>
                        <w:ind w:left="3190" w:right="-20"/>
                        <w:rPr>
                          <w:rFonts w:ascii="Arial" w:eastAsia="Arial" w:hAnsi="Arial" w:cs="Arial"/>
                          <w:sz w:val="13"/>
                          <w:szCs w:val="13"/>
                        </w:rPr>
                      </w:pPr>
                      <w:r>
                        <w:rPr>
                          <w:rFonts w:ascii="Arial" w:eastAsia="Arial" w:hAnsi="Arial" w:cs="Arial"/>
                          <w:position w:val="-1"/>
                          <w:sz w:val="13"/>
                          <w:szCs w:val="13"/>
                        </w:rPr>
                        <w:t>R</w:t>
                      </w:r>
                      <w:r>
                        <w:rPr>
                          <w:rFonts w:ascii="Arial" w:eastAsia="Arial" w:hAnsi="Arial" w:cs="Arial"/>
                          <w:spacing w:val="-1"/>
                          <w:position w:val="-1"/>
                          <w:sz w:val="13"/>
                          <w:szCs w:val="13"/>
                        </w:rPr>
                        <w:t>unne</w:t>
                      </w:r>
                      <w:r>
                        <w:rPr>
                          <w:rFonts w:ascii="Arial" w:eastAsia="Arial" w:hAnsi="Arial" w:cs="Arial"/>
                          <w:position w:val="-1"/>
                          <w:sz w:val="13"/>
                          <w:szCs w:val="13"/>
                        </w:rPr>
                        <w:t>r</w:t>
                      </w:r>
                      <w:r>
                        <w:rPr>
                          <w:rFonts w:ascii="Arial" w:eastAsia="Arial" w:hAnsi="Arial" w:cs="Arial"/>
                          <w:spacing w:val="-32"/>
                          <w:position w:val="-1"/>
                          <w:sz w:val="13"/>
                          <w:szCs w:val="13"/>
                        </w:rPr>
                        <w:t xml:space="preserve"> </w:t>
                      </w:r>
                      <w:r>
                        <w:rPr>
                          <w:rFonts w:ascii="Arial" w:eastAsia="Arial" w:hAnsi="Arial" w:cs="Arial"/>
                          <w:position w:val="-1"/>
                          <w:sz w:val="13"/>
                          <w:szCs w:val="13"/>
                        </w:rPr>
                        <w:tab/>
                      </w:r>
                      <w:r>
                        <w:rPr>
                          <w:rFonts w:ascii="Arial" w:eastAsia="Arial" w:hAnsi="Arial" w:cs="Arial"/>
                          <w:spacing w:val="8"/>
                          <w:w w:val="101"/>
                          <w:position w:val="5"/>
                          <w:sz w:val="13"/>
                          <w:szCs w:val="13"/>
                        </w:rPr>
                        <w:t>S</w:t>
                      </w:r>
                      <w:r>
                        <w:rPr>
                          <w:rFonts w:ascii="Arial" w:eastAsia="Arial" w:hAnsi="Arial" w:cs="Arial"/>
                          <w:spacing w:val="6"/>
                          <w:w w:val="101"/>
                          <w:position w:val="5"/>
                          <w:sz w:val="13"/>
                          <w:szCs w:val="13"/>
                        </w:rPr>
                        <w:t>ys</w:t>
                      </w:r>
                      <w:r>
                        <w:rPr>
                          <w:rFonts w:ascii="Arial" w:eastAsia="Arial" w:hAnsi="Arial" w:cs="Arial"/>
                          <w:spacing w:val="-1"/>
                          <w:w w:val="101"/>
                          <w:position w:val="5"/>
                          <w:sz w:val="13"/>
                          <w:szCs w:val="13"/>
                        </w:rPr>
                        <w:t>te</w:t>
                      </w:r>
                      <w:r>
                        <w:rPr>
                          <w:rFonts w:ascii="Arial" w:eastAsia="Arial" w:hAnsi="Arial" w:cs="Arial"/>
                          <w:spacing w:val="-2"/>
                          <w:w w:val="101"/>
                          <w:position w:val="5"/>
                          <w:sz w:val="13"/>
                          <w:szCs w:val="13"/>
                        </w:rPr>
                        <w:t>m</w:t>
                      </w:r>
                      <w:r>
                        <w:rPr>
                          <w:rFonts w:ascii="Arial" w:eastAsia="Arial" w:hAnsi="Arial" w:cs="Arial"/>
                          <w:w w:val="101"/>
                          <w:position w:val="5"/>
                          <w:sz w:val="13"/>
                          <w:szCs w:val="13"/>
                        </w:rPr>
                        <w:t>H</w:t>
                      </w:r>
                      <w:r>
                        <w:rPr>
                          <w:rFonts w:ascii="Arial" w:eastAsia="Arial" w:hAnsi="Arial" w:cs="Arial"/>
                          <w:spacing w:val="-1"/>
                          <w:w w:val="101"/>
                          <w:position w:val="5"/>
                          <w:sz w:val="13"/>
                          <w:szCs w:val="13"/>
                        </w:rPr>
                        <w:t>ea</w:t>
                      </w:r>
                      <w:r>
                        <w:rPr>
                          <w:rFonts w:ascii="Arial" w:eastAsia="Arial" w:hAnsi="Arial" w:cs="Arial"/>
                          <w:spacing w:val="7"/>
                          <w:w w:val="101"/>
                          <w:position w:val="5"/>
                          <w:sz w:val="13"/>
                          <w:szCs w:val="13"/>
                        </w:rPr>
                        <w:t>l</w:t>
                      </w:r>
                      <w:r>
                        <w:rPr>
                          <w:rFonts w:ascii="Arial" w:eastAsia="Arial" w:hAnsi="Arial" w:cs="Arial"/>
                          <w:spacing w:val="-1"/>
                          <w:w w:val="101"/>
                          <w:position w:val="5"/>
                          <w:sz w:val="13"/>
                          <w:szCs w:val="13"/>
                        </w:rPr>
                        <w:t>th</w:t>
                      </w:r>
                      <w:r>
                        <w:rPr>
                          <w:rFonts w:ascii="Arial" w:eastAsia="Arial" w:hAnsi="Arial" w:cs="Arial"/>
                          <w:w w:val="101"/>
                          <w:position w:val="5"/>
                          <w:sz w:val="13"/>
                          <w:szCs w:val="13"/>
                        </w:rPr>
                        <w:t>C</w:t>
                      </w:r>
                      <w:r>
                        <w:rPr>
                          <w:rFonts w:ascii="Arial" w:eastAsia="Arial" w:hAnsi="Arial" w:cs="Arial"/>
                          <w:spacing w:val="-1"/>
                          <w:w w:val="101"/>
                          <w:position w:val="5"/>
                          <w:sz w:val="13"/>
                          <w:szCs w:val="13"/>
                        </w:rPr>
                        <w:t>he</w:t>
                      </w:r>
                      <w:r>
                        <w:rPr>
                          <w:rFonts w:ascii="Arial" w:eastAsia="Arial" w:hAnsi="Arial" w:cs="Arial"/>
                          <w:spacing w:val="6"/>
                          <w:w w:val="101"/>
                          <w:position w:val="5"/>
                          <w:sz w:val="13"/>
                          <w:szCs w:val="13"/>
                        </w:rPr>
                        <w:t>ck</w:t>
                      </w:r>
                      <w:r>
                        <w:rPr>
                          <w:rFonts w:ascii="Arial" w:eastAsia="Arial" w:hAnsi="Arial" w:cs="Arial"/>
                          <w:spacing w:val="-1"/>
                          <w:w w:val="101"/>
                          <w:position w:val="5"/>
                          <w:sz w:val="13"/>
                          <w:szCs w:val="13"/>
                        </w:rPr>
                        <w:t>e</w:t>
                      </w:r>
                      <w:r>
                        <w:rPr>
                          <w:rFonts w:ascii="Arial" w:eastAsia="Arial" w:hAnsi="Arial" w:cs="Arial"/>
                          <w:w w:val="101"/>
                          <w:position w:val="5"/>
                          <w:sz w:val="13"/>
                          <w:szCs w:val="13"/>
                        </w:rPr>
                        <w:t>r</w:t>
                      </w:r>
                    </w:p>
                    <w:p w14:paraId="675652A7" w14:textId="77777777" w:rsidR="00583B21" w:rsidRDefault="00583B21" w:rsidP="00583B21">
                      <w:pPr>
                        <w:spacing w:before="8" w:after="0" w:line="190" w:lineRule="exact"/>
                        <w:rPr>
                          <w:sz w:val="19"/>
                          <w:szCs w:val="19"/>
                        </w:rPr>
                      </w:pPr>
                    </w:p>
                    <w:p w14:paraId="75ADBCF0" w14:textId="77777777" w:rsidR="00583B21" w:rsidRDefault="00583B21" w:rsidP="00583B21">
                      <w:pPr>
                        <w:spacing w:after="0" w:line="240" w:lineRule="auto"/>
                        <w:ind w:left="3620" w:right="4581"/>
                        <w:jc w:val="center"/>
                        <w:rPr>
                          <w:rFonts w:ascii="Arial" w:eastAsia="Arial" w:hAnsi="Arial" w:cs="Arial"/>
                          <w:sz w:val="13"/>
                          <w:szCs w:val="13"/>
                        </w:rPr>
                      </w:pPr>
                      <w:r>
                        <w:rPr>
                          <w:rFonts w:ascii="Arial" w:eastAsia="Arial" w:hAnsi="Arial" w:cs="Arial"/>
                          <w:w w:val="101"/>
                          <w:sz w:val="13"/>
                          <w:szCs w:val="13"/>
                        </w:rPr>
                        <w:t>5</w:t>
                      </w:r>
                    </w:p>
                    <w:p w14:paraId="25362F16" w14:textId="77777777" w:rsidR="00583B21" w:rsidRDefault="00583B21" w:rsidP="00583B21">
                      <w:pPr>
                        <w:spacing w:after="0" w:line="57" w:lineRule="exact"/>
                        <w:ind w:left="3622" w:right="4583"/>
                        <w:jc w:val="center"/>
                        <w:rPr>
                          <w:rFonts w:ascii="Arial" w:eastAsia="Arial" w:hAnsi="Arial" w:cs="Arial"/>
                          <w:sz w:val="13"/>
                          <w:szCs w:val="13"/>
                        </w:rPr>
                      </w:pPr>
                      <w:r>
                        <w:rPr>
                          <w:rFonts w:ascii="Arial" w:eastAsia="Arial" w:hAnsi="Arial" w:cs="Arial"/>
                          <w:w w:val="101"/>
                          <w:sz w:val="13"/>
                          <w:szCs w:val="13"/>
                        </w:rPr>
                        <w:t>:</w:t>
                      </w:r>
                    </w:p>
                    <w:p w14:paraId="2AB9280D" w14:textId="77777777" w:rsidR="00583B21" w:rsidRDefault="00583B21" w:rsidP="00583B21">
                      <w:pPr>
                        <w:spacing w:after="0" w:line="78" w:lineRule="exact"/>
                        <w:ind w:left="3620" w:right="4581"/>
                        <w:jc w:val="center"/>
                        <w:rPr>
                          <w:rFonts w:ascii="Arial" w:eastAsia="Arial" w:hAnsi="Arial" w:cs="Arial"/>
                          <w:sz w:val="13"/>
                          <w:szCs w:val="13"/>
                        </w:rPr>
                      </w:pPr>
                      <w:proofErr w:type="gramStart"/>
                      <w:r>
                        <w:rPr>
                          <w:rFonts w:ascii="Arial" w:eastAsia="Arial" w:hAnsi="Arial" w:cs="Arial"/>
                          <w:w w:val="101"/>
                          <w:sz w:val="13"/>
                          <w:szCs w:val="13"/>
                        </w:rPr>
                        <w:t>b</w:t>
                      </w:r>
                      <w:proofErr w:type="gramEnd"/>
                    </w:p>
                    <w:p w14:paraId="1C423206" w14:textId="77777777" w:rsidR="00583B21" w:rsidRDefault="00583B21" w:rsidP="00583B21">
                      <w:pPr>
                        <w:spacing w:after="0" w:line="92" w:lineRule="exact"/>
                        <w:ind w:left="3620" w:right="4581"/>
                        <w:jc w:val="center"/>
                        <w:rPr>
                          <w:rFonts w:ascii="Arial" w:eastAsia="Arial" w:hAnsi="Arial" w:cs="Arial"/>
                          <w:sz w:val="13"/>
                          <w:szCs w:val="13"/>
                        </w:rPr>
                      </w:pPr>
                      <w:proofErr w:type="gramStart"/>
                      <w:r>
                        <w:rPr>
                          <w:rFonts w:ascii="Arial" w:eastAsia="Arial" w:hAnsi="Arial" w:cs="Arial"/>
                          <w:w w:val="101"/>
                          <w:position w:val="1"/>
                          <w:sz w:val="13"/>
                          <w:szCs w:val="13"/>
                        </w:rPr>
                        <w:t>n</w:t>
                      </w:r>
                      <w:proofErr w:type="gramEnd"/>
                    </w:p>
                    <w:p w14:paraId="3285C59B" w14:textId="77777777" w:rsidR="00583B21" w:rsidRDefault="00583B21" w:rsidP="00583B21">
                      <w:pPr>
                        <w:spacing w:before="2" w:after="0" w:line="220" w:lineRule="exact"/>
                      </w:pPr>
                    </w:p>
                    <w:p w14:paraId="50FA9257" w14:textId="77777777" w:rsidR="00583B21" w:rsidRDefault="00583B21" w:rsidP="00583B21">
                      <w:pPr>
                        <w:tabs>
                          <w:tab w:val="left" w:pos="2620"/>
                          <w:tab w:val="left" w:pos="5220"/>
                        </w:tabs>
                        <w:spacing w:after="0" w:line="240" w:lineRule="auto"/>
                        <w:ind w:left="318" w:right="-20"/>
                        <w:rPr>
                          <w:rFonts w:ascii="Arial" w:eastAsia="Arial" w:hAnsi="Arial" w:cs="Arial"/>
                          <w:sz w:val="13"/>
                          <w:szCs w:val="13"/>
                        </w:rPr>
                      </w:pPr>
                      <w:r>
                        <w:rPr>
                          <w:rFonts w:ascii="Arial" w:eastAsia="Arial" w:hAnsi="Arial" w:cs="Arial"/>
                          <w:spacing w:val="8"/>
                          <w:sz w:val="13"/>
                          <w:szCs w:val="13"/>
                        </w:rPr>
                        <w:t>B</w:t>
                      </w:r>
                      <w:r>
                        <w:rPr>
                          <w:rFonts w:ascii="Arial" w:eastAsia="Arial" w:hAnsi="Arial" w:cs="Arial"/>
                          <w:spacing w:val="-1"/>
                          <w:sz w:val="13"/>
                          <w:szCs w:val="13"/>
                        </w:rPr>
                        <w:t>oot</w:t>
                      </w:r>
                      <w:r>
                        <w:rPr>
                          <w:rFonts w:ascii="Arial" w:eastAsia="Arial" w:hAnsi="Arial" w:cs="Arial"/>
                          <w:spacing w:val="6"/>
                          <w:sz w:val="13"/>
                          <w:szCs w:val="13"/>
                        </w:rPr>
                        <w:t>s</w:t>
                      </w:r>
                      <w:r>
                        <w:rPr>
                          <w:rFonts w:ascii="Arial" w:eastAsia="Arial" w:hAnsi="Arial" w:cs="Arial"/>
                          <w:spacing w:val="-1"/>
                          <w:sz w:val="13"/>
                          <w:szCs w:val="13"/>
                        </w:rPr>
                        <w:t>t</w:t>
                      </w:r>
                      <w:r>
                        <w:rPr>
                          <w:rFonts w:ascii="Arial" w:eastAsia="Arial" w:hAnsi="Arial" w:cs="Arial"/>
                          <w:spacing w:val="4"/>
                          <w:sz w:val="13"/>
                          <w:szCs w:val="13"/>
                        </w:rPr>
                        <w:t>r</w:t>
                      </w:r>
                      <w:r>
                        <w:rPr>
                          <w:rFonts w:ascii="Arial" w:eastAsia="Arial" w:hAnsi="Arial" w:cs="Arial"/>
                          <w:spacing w:val="-1"/>
                          <w:sz w:val="13"/>
                          <w:szCs w:val="13"/>
                        </w:rPr>
                        <w:t>ap</w:t>
                      </w:r>
                      <w:r>
                        <w:rPr>
                          <w:rFonts w:ascii="Arial" w:eastAsia="Arial" w:hAnsi="Arial" w:cs="Arial"/>
                          <w:spacing w:val="8"/>
                          <w:sz w:val="13"/>
                          <w:szCs w:val="13"/>
                        </w:rPr>
                        <w:t>S</w:t>
                      </w:r>
                      <w:r>
                        <w:rPr>
                          <w:rFonts w:ascii="Arial" w:eastAsia="Arial" w:hAnsi="Arial" w:cs="Arial"/>
                          <w:spacing w:val="-1"/>
                          <w:sz w:val="13"/>
                          <w:szCs w:val="13"/>
                        </w:rPr>
                        <w:t>e</w:t>
                      </w:r>
                      <w:r>
                        <w:rPr>
                          <w:rFonts w:ascii="Arial" w:eastAsia="Arial" w:hAnsi="Arial" w:cs="Arial"/>
                          <w:spacing w:val="4"/>
                          <w:sz w:val="13"/>
                          <w:szCs w:val="13"/>
                        </w:rPr>
                        <w:t>r</w:t>
                      </w:r>
                      <w:r>
                        <w:rPr>
                          <w:rFonts w:ascii="Arial" w:eastAsia="Arial" w:hAnsi="Arial" w:cs="Arial"/>
                          <w:spacing w:val="6"/>
                          <w:sz w:val="13"/>
                          <w:szCs w:val="13"/>
                        </w:rPr>
                        <w:t>v</w:t>
                      </w:r>
                      <w:r>
                        <w:rPr>
                          <w:rFonts w:ascii="Arial" w:eastAsia="Arial" w:hAnsi="Arial" w:cs="Arial"/>
                          <w:spacing w:val="7"/>
                          <w:sz w:val="13"/>
                          <w:szCs w:val="13"/>
                        </w:rPr>
                        <w:t>i</w:t>
                      </w:r>
                      <w:r>
                        <w:rPr>
                          <w:rFonts w:ascii="Arial" w:eastAsia="Arial" w:hAnsi="Arial" w:cs="Arial"/>
                          <w:spacing w:val="6"/>
                          <w:sz w:val="13"/>
                          <w:szCs w:val="13"/>
                        </w:rPr>
                        <w:t>c</w:t>
                      </w:r>
                      <w:r>
                        <w:rPr>
                          <w:rFonts w:ascii="Arial" w:eastAsia="Arial" w:hAnsi="Arial" w:cs="Arial"/>
                          <w:spacing w:val="-1"/>
                          <w:sz w:val="13"/>
                          <w:szCs w:val="13"/>
                        </w:rPr>
                        <w:t>e::</w:t>
                      </w:r>
                      <w:r>
                        <w:rPr>
                          <w:rFonts w:ascii="Arial" w:eastAsia="Arial" w:hAnsi="Arial" w:cs="Arial"/>
                          <w:spacing w:val="8"/>
                          <w:sz w:val="13"/>
                          <w:szCs w:val="13"/>
                        </w:rPr>
                        <w:t>S</w:t>
                      </w:r>
                      <w:r>
                        <w:rPr>
                          <w:rFonts w:ascii="Arial" w:eastAsia="Arial" w:hAnsi="Arial" w:cs="Arial"/>
                          <w:spacing w:val="-1"/>
                          <w:sz w:val="13"/>
                          <w:szCs w:val="13"/>
                        </w:rPr>
                        <w:t>ub</w:t>
                      </w:r>
                      <w:r>
                        <w:rPr>
                          <w:rFonts w:ascii="Arial" w:eastAsia="Arial" w:hAnsi="Arial" w:cs="Arial"/>
                          <w:sz w:val="13"/>
                          <w:szCs w:val="13"/>
                        </w:rPr>
                        <w:t>D</w:t>
                      </w:r>
                      <w:r>
                        <w:rPr>
                          <w:rFonts w:ascii="Arial" w:eastAsia="Arial" w:hAnsi="Arial" w:cs="Arial"/>
                          <w:spacing w:val="-1"/>
                          <w:sz w:val="13"/>
                          <w:szCs w:val="13"/>
                        </w:rPr>
                        <w:t>o</w:t>
                      </w:r>
                      <w:r>
                        <w:rPr>
                          <w:rFonts w:ascii="Arial" w:eastAsia="Arial" w:hAnsi="Arial" w:cs="Arial"/>
                          <w:spacing w:val="-2"/>
                          <w:sz w:val="13"/>
                          <w:szCs w:val="13"/>
                        </w:rPr>
                        <w:t>m</w:t>
                      </w:r>
                      <w:r>
                        <w:rPr>
                          <w:rFonts w:ascii="Arial" w:eastAsia="Arial" w:hAnsi="Arial" w:cs="Arial"/>
                          <w:spacing w:val="-1"/>
                          <w:sz w:val="13"/>
                          <w:szCs w:val="13"/>
                        </w:rPr>
                        <w:t>a</w:t>
                      </w:r>
                      <w:r>
                        <w:rPr>
                          <w:rFonts w:ascii="Arial" w:eastAsia="Arial" w:hAnsi="Arial" w:cs="Arial"/>
                          <w:spacing w:val="7"/>
                          <w:sz w:val="13"/>
                          <w:szCs w:val="13"/>
                        </w:rPr>
                        <w:t>i</w:t>
                      </w:r>
                      <w:r>
                        <w:rPr>
                          <w:rFonts w:ascii="Arial" w:eastAsia="Arial" w:hAnsi="Arial" w:cs="Arial"/>
                          <w:sz w:val="13"/>
                          <w:szCs w:val="13"/>
                        </w:rPr>
                        <w:t>n</w:t>
                      </w:r>
                      <w:r>
                        <w:rPr>
                          <w:rFonts w:ascii="Arial" w:eastAsia="Arial" w:hAnsi="Arial" w:cs="Arial"/>
                          <w:spacing w:val="-19"/>
                          <w:sz w:val="13"/>
                          <w:szCs w:val="13"/>
                        </w:rPr>
                        <w:t xml:space="preserve"> </w:t>
                      </w:r>
                      <w:r>
                        <w:rPr>
                          <w:rFonts w:ascii="Arial" w:eastAsia="Arial" w:hAnsi="Arial" w:cs="Arial"/>
                          <w:sz w:val="13"/>
                          <w:szCs w:val="13"/>
                        </w:rPr>
                        <w:tab/>
                      </w:r>
                      <w:r>
                        <w:rPr>
                          <w:rFonts w:ascii="Arial" w:eastAsia="Arial" w:hAnsi="Arial" w:cs="Arial"/>
                          <w:spacing w:val="3"/>
                          <w:sz w:val="13"/>
                          <w:szCs w:val="13"/>
                        </w:rPr>
                        <w:t>F</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6"/>
                          <w:sz w:val="13"/>
                          <w:szCs w:val="13"/>
                        </w:rPr>
                        <w:t>k</w:t>
                      </w:r>
                      <w:r>
                        <w:rPr>
                          <w:rFonts w:ascii="Arial" w:eastAsia="Arial" w:hAnsi="Arial" w:cs="Arial"/>
                          <w:sz w:val="13"/>
                          <w:szCs w:val="13"/>
                        </w:rPr>
                        <w:t>D</w:t>
                      </w:r>
                      <w:r>
                        <w:rPr>
                          <w:rFonts w:ascii="Arial" w:eastAsia="Arial" w:hAnsi="Arial" w:cs="Arial"/>
                          <w:spacing w:val="-1"/>
                          <w:sz w:val="13"/>
                          <w:szCs w:val="13"/>
                        </w:rPr>
                        <w:t>ae</w:t>
                      </w:r>
                      <w:r>
                        <w:rPr>
                          <w:rFonts w:ascii="Arial" w:eastAsia="Arial" w:hAnsi="Arial" w:cs="Arial"/>
                          <w:spacing w:val="-2"/>
                          <w:sz w:val="13"/>
                          <w:szCs w:val="13"/>
                        </w:rPr>
                        <w:t>m</w:t>
                      </w:r>
                      <w:r>
                        <w:rPr>
                          <w:rFonts w:ascii="Arial" w:eastAsia="Arial" w:hAnsi="Arial" w:cs="Arial"/>
                          <w:spacing w:val="-1"/>
                          <w:sz w:val="13"/>
                          <w:szCs w:val="13"/>
                        </w:rPr>
                        <w:t>on::</w:t>
                      </w:r>
                      <w:r>
                        <w:rPr>
                          <w:rFonts w:ascii="Arial" w:eastAsia="Arial" w:hAnsi="Arial" w:cs="Arial"/>
                          <w:spacing w:val="8"/>
                          <w:sz w:val="13"/>
                          <w:szCs w:val="13"/>
                        </w:rPr>
                        <w:t>S</w:t>
                      </w:r>
                      <w:r>
                        <w:rPr>
                          <w:rFonts w:ascii="Arial" w:eastAsia="Arial" w:hAnsi="Arial" w:cs="Arial"/>
                          <w:spacing w:val="-1"/>
                          <w:sz w:val="13"/>
                          <w:szCs w:val="13"/>
                        </w:rPr>
                        <w:t>ub</w:t>
                      </w:r>
                      <w:r>
                        <w:rPr>
                          <w:rFonts w:ascii="Arial" w:eastAsia="Arial" w:hAnsi="Arial" w:cs="Arial"/>
                          <w:sz w:val="13"/>
                          <w:szCs w:val="13"/>
                        </w:rPr>
                        <w:t>D</w:t>
                      </w:r>
                      <w:r>
                        <w:rPr>
                          <w:rFonts w:ascii="Arial" w:eastAsia="Arial" w:hAnsi="Arial" w:cs="Arial"/>
                          <w:spacing w:val="-1"/>
                          <w:sz w:val="13"/>
                          <w:szCs w:val="13"/>
                        </w:rPr>
                        <w:t>o</w:t>
                      </w:r>
                      <w:r>
                        <w:rPr>
                          <w:rFonts w:ascii="Arial" w:eastAsia="Arial" w:hAnsi="Arial" w:cs="Arial"/>
                          <w:spacing w:val="-2"/>
                          <w:sz w:val="13"/>
                          <w:szCs w:val="13"/>
                        </w:rPr>
                        <w:t>m</w:t>
                      </w:r>
                      <w:r>
                        <w:rPr>
                          <w:rFonts w:ascii="Arial" w:eastAsia="Arial" w:hAnsi="Arial" w:cs="Arial"/>
                          <w:spacing w:val="-1"/>
                          <w:sz w:val="13"/>
                          <w:szCs w:val="13"/>
                        </w:rPr>
                        <w:t>a</w:t>
                      </w:r>
                      <w:r>
                        <w:rPr>
                          <w:rFonts w:ascii="Arial" w:eastAsia="Arial" w:hAnsi="Arial" w:cs="Arial"/>
                          <w:spacing w:val="7"/>
                          <w:sz w:val="13"/>
                          <w:szCs w:val="13"/>
                        </w:rPr>
                        <w:t>i</w:t>
                      </w:r>
                      <w:r>
                        <w:rPr>
                          <w:rFonts w:ascii="Arial" w:eastAsia="Arial" w:hAnsi="Arial" w:cs="Arial"/>
                          <w:sz w:val="13"/>
                          <w:szCs w:val="13"/>
                        </w:rPr>
                        <w:t>n</w:t>
                      </w:r>
                      <w:r>
                        <w:rPr>
                          <w:rFonts w:ascii="Arial" w:eastAsia="Arial" w:hAnsi="Arial" w:cs="Arial"/>
                          <w:spacing w:val="-21"/>
                          <w:sz w:val="13"/>
                          <w:szCs w:val="13"/>
                        </w:rPr>
                        <w:t xml:space="preserve"> </w:t>
                      </w:r>
                      <w:r>
                        <w:rPr>
                          <w:rFonts w:ascii="Arial" w:eastAsia="Arial" w:hAnsi="Arial" w:cs="Arial"/>
                          <w:sz w:val="13"/>
                          <w:szCs w:val="13"/>
                        </w:rPr>
                        <w:tab/>
                      </w:r>
                      <w:r>
                        <w:rPr>
                          <w:rFonts w:ascii="Arial" w:eastAsia="Arial" w:hAnsi="Arial" w:cs="Arial"/>
                          <w:spacing w:val="8"/>
                          <w:position w:val="-2"/>
                          <w:sz w:val="13"/>
                          <w:szCs w:val="13"/>
                        </w:rPr>
                        <w:t>P</w:t>
                      </w:r>
                      <w:r>
                        <w:rPr>
                          <w:rFonts w:ascii="Arial" w:eastAsia="Arial" w:hAnsi="Arial" w:cs="Arial"/>
                          <w:spacing w:val="4"/>
                          <w:position w:val="-2"/>
                          <w:sz w:val="13"/>
                          <w:szCs w:val="13"/>
                        </w:rPr>
                        <w:t>r</w:t>
                      </w:r>
                      <w:r>
                        <w:rPr>
                          <w:rFonts w:ascii="Arial" w:eastAsia="Arial" w:hAnsi="Arial" w:cs="Arial"/>
                          <w:spacing w:val="-1"/>
                          <w:position w:val="-2"/>
                          <w:sz w:val="13"/>
                          <w:szCs w:val="13"/>
                        </w:rPr>
                        <w:t>o</w:t>
                      </w:r>
                      <w:r>
                        <w:rPr>
                          <w:rFonts w:ascii="Arial" w:eastAsia="Arial" w:hAnsi="Arial" w:cs="Arial"/>
                          <w:spacing w:val="6"/>
                          <w:position w:val="-2"/>
                          <w:sz w:val="13"/>
                          <w:szCs w:val="13"/>
                        </w:rPr>
                        <w:t>c</w:t>
                      </w:r>
                      <w:r>
                        <w:rPr>
                          <w:rFonts w:ascii="Arial" w:eastAsia="Arial" w:hAnsi="Arial" w:cs="Arial"/>
                          <w:spacing w:val="-1"/>
                          <w:position w:val="-2"/>
                          <w:sz w:val="13"/>
                          <w:szCs w:val="13"/>
                        </w:rPr>
                        <w:t>ee</w:t>
                      </w:r>
                      <w:r>
                        <w:rPr>
                          <w:rFonts w:ascii="Arial" w:eastAsia="Arial" w:hAnsi="Arial" w:cs="Arial"/>
                          <w:position w:val="-2"/>
                          <w:sz w:val="13"/>
                          <w:szCs w:val="13"/>
                        </w:rPr>
                        <w:t>d</w:t>
                      </w:r>
                      <w:r>
                        <w:rPr>
                          <w:rFonts w:ascii="Arial" w:eastAsia="Arial" w:hAnsi="Arial" w:cs="Arial"/>
                          <w:spacing w:val="3"/>
                          <w:position w:val="-2"/>
                          <w:sz w:val="13"/>
                          <w:szCs w:val="13"/>
                        </w:rPr>
                        <w:t xml:space="preserve"> </w:t>
                      </w:r>
                      <w:r>
                        <w:rPr>
                          <w:rFonts w:ascii="Arial" w:eastAsia="Arial" w:hAnsi="Arial" w:cs="Arial"/>
                          <w:spacing w:val="-1"/>
                          <w:position w:val="-2"/>
                          <w:sz w:val="13"/>
                          <w:szCs w:val="13"/>
                        </w:rPr>
                        <w:t>t</w:t>
                      </w:r>
                      <w:r>
                        <w:rPr>
                          <w:rFonts w:ascii="Arial" w:eastAsia="Arial" w:hAnsi="Arial" w:cs="Arial"/>
                          <w:position w:val="-2"/>
                          <w:sz w:val="13"/>
                          <w:szCs w:val="13"/>
                        </w:rPr>
                        <w:t>o</w:t>
                      </w:r>
                      <w:r>
                        <w:rPr>
                          <w:rFonts w:ascii="Arial" w:eastAsia="Arial" w:hAnsi="Arial" w:cs="Arial"/>
                          <w:spacing w:val="-1"/>
                          <w:position w:val="-2"/>
                          <w:sz w:val="13"/>
                          <w:szCs w:val="13"/>
                        </w:rPr>
                        <w:t xml:space="preserve"> </w:t>
                      </w:r>
                      <w:r>
                        <w:rPr>
                          <w:rFonts w:ascii="Arial" w:eastAsia="Arial" w:hAnsi="Arial" w:cs="Arial"/>
                          <w:position w:val="-2"/>
                          <w:sz w:val="13"/>
                          <w:szCs w:val="13"/>
                        </w:rPr>
                        <w:t>N</w:t>
                      </w:r>
                      <w:r>
                        <w:rPr>
                          <w:rFonts w:ascii="Arial" w:eastAsia="Arial" w:hAnsi="Arial" w:cs="Arial"/>
                          <w:spacing w:val="-1"/>
                          <w:position w:val="-2"/>
                          <w:sz w:val="13"/>
                          <w:szCs w:val="13"/>
                        </w:rPr>
                        <w:t>o</w:t>
                      </w:r>
                      <w:r>
                        <w:rPr>
                          <w:rFonts w:ascii="Arial" w:eastAsia="Arial" w:hAnsi="Arial" w:cs="Arial"/>
                          <w:spacing w:val="4"/>
                          <w:position w:val="-2"/>
                          <w:sz w:val="13"/>
                          <w:szCs w:val="13"/>
                        </w:rPr>
                        <w:t>r</w:t>
                      </w:r>
                      <w:r>
                        <w:rPr>
                          <w:rFonts w:ascii="Arial" w:eastAsia="Arial" w:hAnsi="Arial" w:cs="Arial"/>
                          <w:spacing w:val="-2"/>
                          <w:position w:val="-2"/>
                          <w:sz w:val="13"/>
                          <w:szCs w:val="13"/>
                        </w:rPr>
                        <w:t>m</w:t>
                      </w:r>
                      <w:r>
                        <w:rPr>
                          <w:rFonts w:ascii="Arial" w:eastAsia="Arial" w:hAnsi="Arial" w:cs="Arial"/>
                          <w:spacing w:val="-1"/>
                          <w:position w:val="-2"/>
                          <w:sz w:val="13"/>
                          <w:szCs w:val="13"/>
                        </w:rPr>
                        <w:t>a</w:t>
                      </w:r>
                      <w:r>
                        <w:rPr>
                          <w:rFonts w:ascii="Arial" w:eastAsia="Arial" w:hAnsi="Arial" w:cs="Arial"/>
                          <w:position w:val="-2"/>
                          <w:sz w:val="13"/>
                          <w:szCs w:val="13"/>
                        </w:rPr>
                        <w:t>l</w:t>
                      </w:r>
                      <w:r>
                        <w:rPr>
                          <w:rFonts w:ascii="Arial" w:eastAsia="Arial" w:hAnsi="Arial" w:cs="Arial"/>
                          <w:spacing w:val="10"/>
                          <w:position w:val="-2"/>
                          <w:sz w:val="13"/>
                          <w:szCs w:val="13"/>
                        </w:rPr>
                        <w:t xml:space="preserve"> </w:t>
                      </w:r>
                      <w:r>
                        <w:rPr>
                          <w:rFonts w:ascii="Arial" w:eastAsia="Arial" w:hAnsi="Arial" w:cs="Arial"/>
                          <w:w w:val="101"/>
                          <w:position w:val="-2"/>
                          <w:sz w:val="13"/>
                          <w:szCs w:val="13"/>
                        </w:rPr>
                        <w:t>H</w:t>
                      </w:r>
                      <w:r>
                        <w:rPr>
                          <w:rFonts w:ascii="Arial" w:eastAsia="Arial" w:hAnsi="Arial" w:cs="Arial"/>
                          <w:spacing w:val="-1"/>
                          <w:w w:val="101"/>
                          <w:position w:val="-2"/>
                          <w:sz w:val="13"/>
                          <w:szCs w:val="13"/>
                        </w:rPr>
                        <w:t>ea</w:t>
                      </w:r>
                      <w:r>
                        <w:rPr>
                          <w:rFonts w:ascii="Arial" w:eastAsia="Arial" w:hAnsi="Arial" w:cs="Arial"/>
                          <w:spacing w:val="7"/>
                          <w:w w:val="101"/>
                          <w:position w:val="-2"/>
                          <w:sz w:val="13"/>
                          <w:szCs w:val="13"/>
                        </w:rPr>
                        <w:t>l</w:t>
                      </w:r>
                      <w:r>
                        <w:rPr>
                          <w:rFonts w:ascii="Arial" w:eastAsia="Arial" w:hAnsi="Arial" w:cs="Arial"/>
                          <w:spacing w:val="-1"/>
                          <w:w w:val="101"/>
                          <w:position w:val="-2"/>
                          <w:sz w:val="13"/>
                          <w:szCs w:val="13"/>
                        </w:rPr>
                        <w:t>t</w:t>
                      </w:r>
                      <w:r>
                        <w:rPr>
                          <w:rFonts w:ascii="Arial" w:eastAsia="Arial" w:hAnsi="Arial" w:cs="Arial"/>
                          <w:w w:val="101"/>
                          <w:position w:val="-2"/>
                          <w:sz w:val="13"/>
                          <w:szCs w:val="13"/>
                        </w:rPr>
                        <w:t>h</w:t>
                      </w:r>
                    </w:p>
                    <w:p w14:paraId="37CCF4F0" w14:textId="77777777" w:rsidR="00583B21" w:rsidRDefault="00583B21" w:rsidP="00583B21">
                      <w:pPr>
                        <w:spacing w:before="10" w:after="0" w:line="142" w:lineRule="exact"/>
                        <w:ind w:left="5206" w:right="1522"/>
                        <w:jc w:val="center"/>
                        <w:rPr>
                          <w:rFonts w:ascii="Arial" w:eastAsia="Arial" w:hAnsi="Arial" w:cs="Arial"/>
                          <w:sz w:val="13"/>
                          <w:szCs w:val="13"/>
                        </w:rPr>
                      </w:pPr>
                      <w:r>
                        <w:rPr>
                          <w:rFonts w:ascii="Arial" w:eastAsia="Arial" w:hAnsi="Arial" w:cs="Arial"/>
                          <w:position w:val="-1"/>
                          <w:sz w:val="13"/>
                          <w:szCs w:val="13"/>
                        </w:rPr>
                        <w:t>C</w:t>
                      </w:r>
                      <w:r>
                        <w:rPr>
                          <w:rFonts w:ascii="Arial" w:eastAsia="Arial" w:hAnsi="Arial" w:cs="Arial"/>
                          <w:spacing w:val="-1"/>
                          <w:position w:val="-1"/>
                          <w:sz w:val="13"/>
                          <w:szCs w:val="13"/>
                        </w:rPr>
                        <w:t>he</w:t>
                      </w:r>
                      <w:r>
                        <w:rPr>
                          <w:rFonts w:ascii="Arial" w:eastAsia="Arial" w:hAnsi="Arial" w:cs="Arial"/>
                          <w:spacing w:val="6"/>
                          <w:position w:val="-1"/>
                          <w:sz w:val="13"/>
                          <w:szCs w:val="13"/>
                        </w:rPr>
                        <w:t>c</w:t>
                      </w:r>
                      <w:r>
                        <w:rPr>
                          <w:rFonts w:ascii="Arial" w:eastAsia="Arial" w:hAnsi="Arial" w:cs="Arial"/>
                          <w:position w:val="-1"/>
                          <w:sz w:val="13"/>
                          <w:szCs w:val="13"/>
                        </w:rPr>
                        <w:t>k</w:t>
                      </w:r>
                      <w:r>
                        <w:rPr>
                          <w:rFonts w:ascii="Arial" w:eastAsia="Arial" w:hAnsi="Arial" w:cs="Arial"/>
                          <w:spacing w:val="10"/>
                          <w:position w:val="-1"/>
                          <w:sz w:val="13"/>
                          <w:szCs w:val="13"/>
                        </w:rPr>
                        <w:t xml:space="preserve"> </w:t>
                      </w:r>
                      <w:r>
                        <w:rPr>
                          <w:rFonts w:ascii="Arial" w:eastAsia="Arial" w:hAnsi="Arial" w:cs="Arial"/>
                          <w:spacing w:val="8"/>
                          <w:position w:val="-1"/>
                          <w:sz w:val="13"/>
                          <w:szCs w:val="13"/>
                        </w:rPr>
                        <w:t>S</w:t>
                      </w:r>
                      <w:r>
                        <w:rPr>
                          <w:rFonts w:ascii="Arial" w:eastAsia="Arial" w:hAnsi="Arial" w:cs="Arial"/>
                          <w:spacing w:val="-1"/>
                          <w:position w:val="-1"/>
                          <w:sz w:val="13"/>
                          <w:szCs w:val="13"/>
                        </w:rPr>
                        <w:t>equen</w:t>
                      </w:r>
                      <w:r>
                        <w:rPr>
                          <w:rFonts w:ascii="Arial" w:eastAsia="Arial" w:hAnsi="Arial" w:cs="Arial"/>
                          <w:spacing w:val="6"/>
                          <w:position w:val="-1"/>
                          <w:sz w:val="13"/>
                          <w:szCs w:val="13"/>
                        </w:rPr>
                        <w:t>c</w:t>
                      </w:r>
                      <w:r>
                        <w:rPr>
                          <w:rFonts w:ascii="Arial" w:eastAsia="Arial" w:hAnsi="Arial" w:cs="Arial"/>
                          <w:position w:val="-1"/>
                          <w:sz w:val="13"/>
                          <w:szCs w:val="13"/>
                        </w:rPr>
                        <w:t>e</w:t>
                      </w:r>
                      <w:r>
                        <w:rPr>
                          <w:rFonts w:ascii="Arial" w:eastAsia="Arial" w:hAnsi="Arial" w:cs="Arial"/>
                          <w:spacing w:val="4"/>
                          <w:position w:val="-1"/>
                          <w:sz w:val="13"/>
                          <w:szCs w:val="13"/>
                        </w:rPr>
                        <w:t xml:space="preserve"> </w:t>
                      </w:r>
                      <w:r>
                        <w:rPr>
                          <w:rFonts w:ascii="Arial" w:eastAsia="Arial" w:hAnsi="Arial" w:cs="Arial"/>
                          <w:position w:val="-1"/>
                          <w:sz w:val="13"/>
                          <w:szCs w:val="13"/>
                        </w:rPr>
                        <w:t>(</w:t>
                      </w:r>
                      <w:r>
                        <w:rPr>
                          <w:rFonts w:ascii="Arial" w:eastAsia="Arial" w:hAnsi="Arial" w:cs="Arial"/>
                          <w:spacing w:val="8"/>
                          <w:position w:val="-1"/>
                          <w:sz w:val="13"/>
                          <w:szCs w:val="13"/>
                        </w:rPr>
                        <w:t>S</w:t>
                      </w:r>
                      <w:r>
                        <w:rPr>
                          <w:rFonts w:ascii="Arial" w:eastAsia="Arial" w:hAnsi="Arial" w:cs="Arial"/>
                          <w:spacing w:val="-1"/>
                          <w:position w:val="-1"/>
                          <w:sz w:val="13"/>
                          <w:szCs w:val="13"/>
                        </w:rPr>
                        <w:t>tag</w:t>
                      </w:r>
                      <w:r>
                        <w:rPr>
                          <w:rFonts w:ascii="Arial" w:eastAsia="Arial" w:hAnsi="Arial" w:cs="Arial"/>
                          <w:position w:val="-1"/>
                          <w:sz w:val="13"/>
                          <w:szCs w:val="13"/>
                        </w:rPr>
                        <w:t>e</w:t>
                      </w:r>
                      <w:r>
                        <w:rPr>
                          <w:rFonts w:ascii="Arial" w:eastAsia="Arial" w:hAnsi="Arial" w:cs="Arial"/>
                          <w:spacing w:val="2"/>
                          <w:position w:val="-1"/>
                          <w:sz w:val="13"/>
                          <w:szCs w:val="13"/>
                        </w:rPr>
                        <w:t xml:space="preserve"> </w:t>
                      </w:r>
                      <w:r>
                        <w:rPr>
                          <w:rFonts w:ascii="Arial" w:eastAsia="Arial" w:hAnsi="Arial" w:cs="Arial"/>
                          <w:spacing w:val="-1"/>
                          <w:w w:val="101"/>
                          <w:position w:val="-1"/>
                          <w:sz w:val="13"/>
                          <w:szCs w:val="13"/>
                        </w:rPr>
                        <w:t>1</w:t>
                      </w:r>
                      <w:r>
                        <w:rPr>
                          <w:rFonts w:ascii="Arial" w:eastAsia="Arial" w:hAnsi="Arial" w:cs="Arial"/>
                          <w:w w:val="101"/>
                          <w:position w:val="-1"/>
                          <w:sz w:val="13"/>
                          <w:szCs w:val="13"/>
                        </w:rPr>
                        <w:t>)</w:t>
                      </w:r>
                    </w:p>
                    <w:p w14:paraId="4CDD7327" w14:textId="77777777" w:rsidR="00583B21" w:rsidRDefault="00583B21" w:rsidP="00583B21">
                      <w:pPr>
                        <w:spacing w:after="0" w:line="127" w:lineRule="exact"/>
                        <w:ind w:left="2340" w:right="-20"/>
                        <w:rPr>
                          <w:rFonts w:ascii="Arial" w:eastAsia="Arial" w:hAnsi="Arial" w:cs="Arial"/>
                          <w:sz w:val="13"/>
                          <w:szCs w:val="13"/>
                        </w:rPr>
                      </w:pPr>
                      <w:r>
                        <w:rPr>
                          <w:rFonts w:ascii="Arial" w:eastAsia="Arial" w:hAnsi="Arial" w:cs="Arial"/>
                          <w:w w:val="101"/>
                          <w:sz w:val="13"/>
                          <w:szCs w:val="13"/>
                        </w:rPr>
                        <w:t>6</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69216" behindDoc="1" locked="0" layoutInCell="1" allowOverlap="1" wp14:anchorId="60D4BBD3" wp14:editId="5C3665D7">
                <wp:simplePos x="0" y="0"/>
                <wp:positionH relativeFrom="page">
                  <wp:posOffset>1205865</wp:posOffset>
                </wp:positionH>
                <wp:positionV relativeFrom="paragraph">
                  <wp:posOffset>-3219450</wp:posOffset>
                </wp:positionV>
                <wp:extent cx="5335905" cy="3063240"/>
                <wp:effectExtent l="0" t="0" r="1905" b="3810"/>
                <wp:wrapNone/>
                <wp:docPr id="4520" name="Group 44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35905" cy="3063240"/>
                          <a:chOff x="1899" y="-5070"/>
                          <a:chExt cx="8403" cy="4824"/>
                        </a:xfrm>
                      </wpg:grpSpPr>
                      <wpg:grpSp>
                        <wpg:cNvPr id="4521" name="Group 4601"/>
                        <wpg:cNvGrpSpPr>
                          <a:grpSpLocks/>
                        </wpg:cNvGrpSpPr>
                        <wpg:grpSpPr bwMode="auto">
                          <a:xfrm>
                            <a:off x="4302" y="-2934"/>
                            <a:ext cx="1978" cy="359"/>
                            <a:chOff x="4302" y="-2934"/>
                            <a:chExt cx="1978" cy="359"/>
                          </a:xfrm>
                        </wpg:grpSpPr>
                        <wps:wsp>
                          <wps:cNvPr id="4522" name="Freeform 4602"/>
                          <wps:cNvSpPr>
                            <a:spLocks/>
                          </wps:cNvSpPr>
                          <wps:spPr bwMode="auto">
                            <a:xfrm>
                              <a:off x="4302" y="-2934"/>
                              <a:ext cx="1978" cy="359"/>
                            </a:xfrm>
                            <a:custGeom>
                              <a:avLst/>
                              <a:gdLst>
                                <a:gd name="T0" fmla="+- 0 4302 4302"/>
                                <a:gd name="T1" fmla="*/ T0 w 1978"/>
                                <a:gd name="T2" fmla="+- 0 -2575 -2934"/>
                                <a:gd name="T3" fmla="*/ -2575 h 359"/>
                                <a:gd name="T4" fmla="+- 0 6280 4302"/>
                                <a:gd name="T5" fmla="*/ T4 w 1978"/>
                                <a:gd name="T6" fmla="+- 0 -2575 -2934"/>
                                <a:gd name="T7" fmla="*/ -2575 h 359"/>
                                <a:gd name="T8" fmla="+- 0 6280 4302"/>
                                <a:gd name="T9" fmla="*/ T8 w 1978"/>
                                <a:gd name="T10" fmla="+- 0 -2934 -2934"/>
                                <a:gd name="T11" fmla="*/ -2934 h 359"/>
                                <a:gd name="T12" fmla="+- 0 4302 4302"/>
                                <a:gd name="T13" fmla="*/ T12 w 1978"/>
                                <a:gd name="T14" fmla="+- 0 -2934 -2934"/>
                                <a:gd name="T15" fmla="*/ -2934 h 359"/>
                                <a:gd name="T16" fmla="+- 0 4302 4302"/>
                                <a:gd name="T17" fmla="*/ T16 w 1978"/>
                                <a:gd name="T18" fmla="+- 0 -2575 -2934"/>
                                <a:gd name="T19" fmla="*/ -2575 h 359"/>
                              </a:gdLst>
                              <a:ahLst/>
                              <a:cxnLst>
                                <a:cxn ang="0">
                                  <a:pos x="T1" y="T3"/>
                                </a:cxn>
                                <a:cxn ang="0">
                                  <a:pos x="T5" y="T7"/>
                                </a:cxn>
                                <a:cxn ang="0">
                                  <a:pos x="T9" y="T11"/>
                                </a:cxn>
                                <a:cxn ang="0">
                                  <a:pos x="T13" y="T15"/>
                                </a:cxn>
                                <a:cxn ang="0">
                                  <a:pos x="T17" y="T19"/>
                                </a:cxn>
                              </a:cxnLst>
                              <a:rect l="0" t="0" r="r" b="b"/>
                              <a:pathLst>
                                <a:path w="1978" h="359">
                                  <a:moveTo>
                                    <a:pt x="0" y="359"/>
                                  </a:moveTo>
                                  <a:lnTo>
                                    <a:pt x="1978" y="359"/>
                                  </a:lnTo>
                                  <a:lnTo>
                                    <a:pt x="1978" y="0"/>
                                  </a:lnTo>
                                  <a:lnTo>
                                    <a:pt x="0" y="0"/>
                                  </a:lnTo>
                                  <a:lnTo>
                                    <a:pt x="0" y="359"/>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23" name="Group 4599"/>
                        <wpg:cNvGrpSpPr>
                          <a:grpSpLocks/>
                        </wpg:cNvGrpSpPr>
                        <wpg:grpSpPr bwMode="auto">
                          <a:xfrm>
                            <a:off x="4319" y="-2782"/>
                            <a:ext cx="1944" cy="2"/>
                            <a:chOff x="4319" y="-2782"/>
                            <a:chExt cx="1944" cy="2"/>
                          </a:xfrm>
                        </wpg:grpSpPr>
                        <wps:wsp>
                          <wps:cNvPr id="4524" name="Freeform 4600"/>
                          <wps:cNvSpPr>
                            <a:spLocks/>
                          </wps:cNvSpPr>
                          <wps:spPr bwMode="auto">
                            <a:xfrm>
                              <a:off x="4319" y="-2782"/>
                              <a:ext cx="1944" cy="2"/>
                            </a:xfrm>
                            <a:custGeom>
                              <a:avLst/>
                              <a:gdLst>
                                <a:gd name="T0" fmla="+- 0 4319 4319"/>
                                <a:gd name="T1" fmla="*/ T0 w 1944"/>
                                <a:gd name="T2" fmla="+- 0 6263 4319"/>
                                <a:gd name="T3" fmla="*/ T2 w 1944"/>
                              </a:gdLst>
                              <a:ahLst/>
                              <a:cxnLst>
                                <a:cxn ang="0">
                                  <a:pos x="T1" y="0"/>
                                </a:cxn>
                                <a:cxn ang="0">
                                  <a:pos x="T3" y="0"/>
                                </a:cxn>
                              </a:cxnLst>
                              <a:rect l="0" t="0" r="r" b="b"/>
                              <a:pathLst>
                                <a:path w="1944">
                                  <a:moveTo>
                                    <a:pt x="0" y="0"/>
                                  </a:moveTo>
                                  <a:lnTo>
                                    <a:pt x="1944"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25" name="Group 4597"/>
                        <wpg:cNvGrpSpPr>
                          <a:grpSpLocks/>
                        </wpg:cNvGrpSpPr>
                        <wpg:grpSpPr bwMode="auto">
                          <a:xfrm>
                            <a:off x="5253" y="-2620"/>
                            <a:ext cx="75" cy="2"/>
                            <a:chOff x="5253" y="-2620"/>
                            <a:chExt cx="75" cy="2"/>
                          </a:xfrm>
                        </wpg:grpSpPr>
                        <wps:wsp>
                          <wps:cNvPr id="4526" name="Freeform 4598"/>
                          <wps:cNvSpPr>
                            <a:spLocks/>
                          </wps:cNvSpPr>
                          <wps:spPr bwMode="auto">
                            <a:xfrm>
                              <a:off x="5253" y="-2620"/>
                              <a:ext cx="75" cy="2"/>
                            </a:xfrm>
                            <a:custGeom>
                              <a:avLst/>
                              <a:gdLst>
                                <a:gd name="T0" fmla="+- 0 5253 5253"/>
                                <a:gd name="T1" fmla="*/ T0 w 75"/>
                                <a:gd name="T2" fmla="+- 0 5328 5253"/>
                                <a:gd name="T3" fmla="*/ T2 w 75"/>
                              </a:gdLst>
                              <a:ahLst/>
                              <a:cxnLst>
                                <a:cxn ang="0">
                                  <a:pos x="T1" y="0"/>
                                </a:cxn>
                                <a:cxn ang="0">
                                  <a:pos x="T3" y="0"/>
                                </a:cxn>
                              </a:cxnLst>
                              <a:rect l="0" t="0" r="r" b="b"/>
                              <a:pathLst>
                                <a:path w="75">
                                  <a:moveTo>
                                    <a:pt x="0" y="0"/>
                                  </a:moveTo>
                                  <a:lnTo>
                                    <a:pt x="75"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27" name="Group 4595"/>
                        <wpg:cNvGrpSpPr>
                          <a:grpSpLocks/>
                        </wpg:cNvGrpSpPr>
                        <wpg:grpSpPr bwMode="auto">
                          <a:xfrm>
                            <a:off x="5289" y="-3712"/>
                            <a:ext cx="2" cy="778"/>
                            <a:chOff x="5289" y="-3712"/>
                            <a:chExt cx="2" cy="778"/>
                          </a:xfrm>
                        </wpg:grpSpPr>
                        <wps:wsp>
                          <wps:cNvPr id="4528" name="Freeform 4596"/>
                          <wps:cNvSpPr>
                            <a:spLocks/>
                          </wps:cNvSpPr>
                          <wps:spPr bwMode="auto">
                            <a:xfrm>
                              <a:off x="5289" y="-3712"/>
                              <a:ext cx="2" cy="778"/>
                            </a:xfrm>
                            <a:custGeom>
                              <a:avLst/>
                              <a:gdLst>
                                <a:gd name="T0" fmla="+- 0 5291 5289"/>
                                <a:gd name="T1" fmla="*/ T0 w 1"/>
                                <a:gd name="T2" fmla="+- 0 -2934 -3712"/>
                                <a:gd name="T3" fmla="*/ -2934 h 778"/>
                                <a:gd name="T4" fmla="+- 0 5289 5289"/>
                                <a:gd name="T5" fmla="*/ T4 w 1"/>
                                <a:gd name="T6" fmla="+- 0 -3712 -3712"/>
                                <a:gd name="T7" fmla="*/ -3712 h 778"/>
                              </a:gdLst>
                              <a:ahLst/>
                              <a:cxnLst>
                                <a:cxn ang="0">
                                  <a:pos x="T1" y="T3"/>
                                </a:cxn>
                                <a:cxn ang="0">
                                  <a:pos x="T5" y="T7"/>
                                </a:cxn>
                              </a:cxnLst>
                              <a:rect l="0" t="0" r="r" b="b"/>
                              <a:pathLst>
                                <a:path w="1" h="778">
                                  <a:moveTo>
                                    <a:pt x="2" y="778"/>
                                  </a:moveTo>
                                  <a:lnTo>
                                    <a:pt x="0"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29" name="Group 4593"/>
                        <wpg:cNvGrpSpPr>
                          <a:grpSpLocks/>
                        </wpg:cNvGrpSpPr>
                        <wpg:grpSpPr bwMode="auto">
                          <a:xfrm>
                            <a:off x="1930" y="-3094"/>
                            <a:ext cx="1568" cy="797"/>
                            <a:chOff x="1930" y="-3094"/>
                            <a:chExt cx="1568" cy="797"/>
                          </a:xfrm>
                        </wpg:grpSpPr>
                        <wps:wsp>
                          <wps:cNvPr id="4530" name="Freeform 4594"/>
                          <wps:cNvSpPr>
                            <a:spLocks/>
                          </wps:cNvSpPr>
                          <wps:spPr bwMode="auto">
                            <a:xfrm>
                              <a:off x="1930" y="-3094"/>
                              <a:ext cx="1568" cy="797"/>
                            </a:xfrm>
                            <a:custGeom>
                              <a:avLst/>
                              <a:gdLst>
                                <a:gd name="T0" fmla="+- 0 1930 1930"/>
                                <a:gd name="T1" fmla="*/ T0 w 1568"/>
                                <a:gd name="T2" fmla="+- 0 -2297 -3094"/>
                                <a:gd name="T3" fmla="*/ -2297 h 797"/>
                                <a:gd name="T4" fmla="+- 0 3498 1930"/>
                                <a:gd name="T5" fmla="*/ T4 w 1568"/>
                                <a:gd name="T6" fmla="+- 0 -2297 -3094"/>
                                <a:gd name="T7" fmla="*/ -2297 h 797"/>
                                <a:gd name="T8" fmla="+- 0 3498 1930"/>
                                <a:gd name="T9" fmla="*/ T8 w 1568"/>
                                <a:gd name="T10" fmla="+- 0 -3094 -3094"/>
                                <a:gd name="T11" fmla="*/ -3094 h 797"/>
                                <a:gd name="T12" fmla="+- 0 1930 1930"/>
                                <a:gd name="T13" fmla="*/ T12 w 1568"/>
                                <a:gd name="T14" fmla="+- 0 -3094 -3094"/>
                                <a:gd name="T15" fmla="*/ -3094 h 797"/>
                                <a:gd name="T16" fmla="+- 0 1930 1930"/>
                                <a:gd name="T17" fmla="*/ T16 w 1568"/>
                                <a:gd name="T18" fmla="+- 0 -2297 -3094"/>
                                <a:gd name="T19" fmla="*/ -2297 h 797"/>
                              </a:gdLst>
                              <a:ahLst/>
                              <a:cxnLst>
                                <a:cxn ang="0">
                                  <a:pos x="T1" y="T3"/>
                                </a:cxn>
                                <a:cxn ang="0">
                                  <a:pos x="T5" y="T7"/>
                                </a:cxn>
                                <a:cxn ang="0">
                                  <a:pos x="T9" y="T11"/>
                                </a:cxn>
                                <a:cxn ang="0">
                                  <a:pos x="T13" y="T15"/>
                                </a:cxn>
                                <a:cxn ang="0">
                                  <a:pos x="T17" y="T19"/>
                                </a:cxn>
                              </a:cxnLst>
                              <a:rect l="0" t="0" r="r" b="b"/>
                              <a:pathLst>
                                <a:path w="1568" h="797">
                                  <a:moveTo>
                                    <a:pt x="0" y="797"/>
                                  </a:moveTo>
                                  <a:lnTo>
                                    <a:pt x="1568" y="797"/>
                                  </a:lnTo>
                                  <a:lnTo>
                                    <a:pt x="1568" y="0"/>
                                  </a:lnTo>
                                  <a:lnTo>
                                    <a:pt x="0" y="0"/>
                                  </a:lnTo>
                                  <a:lnTo>
                                    <a:pt x="0" y="797"/>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31" name="Group 4591"/>
                        <wpg:cNvGrpSpPr>
                          <a:grpSpLocks/>
                        </wpg:cNvGrpSpPr>
                        <wpg:grpSpPr bwMode="auto">
                          <a:xfrm>
                            <a:off x="2154" y="-3208"/>
                            <a:ext cx="1569" cy="797"/>
                            <a:chOff x="2154" y="-3208"/>
                            <a:chExt cx="1569" cy="797"/>
                          </a:xfrm>
                        </wpg:grpSpPr>
                        <wps:wsp>
                          <wps:cNvPr id="4532" name="Freeform 4592"/>
                          <wps:cNvSpPr>
                            <a:spLocks/>
                          </wps:cNvSpPr>
                          <wps:spPr bwMode="auto">
                            <a:xfrm>
                              <a:off x="2154" y="-3208"/>
                              <a:ext cx="1569" cy="797"/>
                            </a:xfrm>
                            <a:custGeom>
                              <a:avLst/>
                              <a:gdLst>
                                <a:gd name="T0" fmla="+- 0 2154 2154"/>
                                <a:gd name="T1" fmla="*/ T0 w 1569"/>
                                <a:gd name="T2" fmla="+- 0 -3094 -3208"/>
                                <a:gd name="T3" fmla="*/ -3094 h 797"/>
                                <a:gd name="T4" fmla="+- 0 3498 2154"/>
                                <a:gd name="T5" fmla="*/ T4 w 1569"/>
                                <a:gd name="T6" fmla="+- 0 -3094 -3208"/>
                                <a:gd name="T7" fmla="*/ -3094 h 797"/>
                                <a:gd name="T8" fmla="+- 0 3498 2154"/>
                                <a:gd name="T9" fmla="*/ T8 w 1569"/>
                                <a:gd name="T10" fmla="+- 0 -2411 -3208"/>
                                <a:gd name="T11" fmla="*/ -2411 h 797"/>
                                <a:gd name="T12" fmla="+- 0 3722 2154"/>
                                <a:gd name="T13" fmla="*/ T12 w 1569"/>
                                <a:gd name="T14" fmla="+- 0 -2411 -3208"/>
                                <a:gd name="T15" fmla="*/ -2411 h 797"/>
                                <a:gd name="T16" fmla="+- 0 3722 2154"/>
                                <a:gd name="T17" fmla="*/ T16 w 1569"/>
                                <a:gd name="T18" fmla="+- 0 -3208 -3208"/>
                                <a:gd name="T19" fmla="*/ -3208 h 797"/>
                                <a:gd name="T20" fmla="+- 0 2154 2154"/>
                                <a:gd name="T21" fmla="*/ T20 w 1569"/>
                                <a:gd name="T22" fmla="+- 0 -3208 -3208"/>
                                <a:gd name="T23" fmla="*/ -3208 h 797"/>
                                <a:gd name="T24" fmla="+- 0 2154 2154"/>
                                <a:gd name="T25" fmla="*/ T24 w 1569"/>
                                <a:gd name="T26" fmla="+- 0 -3094 -3208"/>
                                <a:gd name="T27" fmla="*/ -3094 h 797"/>
                              </a:gdLst>
                              <a:ahLst/>
                              <a:cxnLst>
                                <a:cxn ang="0">
                                  <a:pos x="T1" y="T3"/>
                                </a:cxn>
                                <a:cxn ang="0">
                                  <a:pos x="T5" y="T7"/>
                                </a:cxn>
                                <a:cxn ang="0">
                                  <a:pos x="T9" y="T11"/>
                                </a:cxn>
                                <a:cxn ang="0">
                                  <a:pos x="T13" y="T15"/>
                                </a:cxn>
                                <a:cxn ang="0">
                                  <a:pos x="T17" y="T19"/>
                                </a:cxn>
                                <a:cxn ang="0">
                                  <a:pos x="T21" y="T23"/>
                                </a:cxn>
                                <a:cxn ang="0">
                                  <a:pos x="T25" y="T27"/>
                                </a:cxn>
                              </a:cxnLst>
                              <a:rect l="0" t="0" r="r" b="b"/>
                              <a:pathLst>
                                <a:path w="1569" h="797">
                                  <a:moveTo>
                                    <a:pt x="0" y="114"/>
                                  </a:moveTo>
                                  <a:lnTo>
                                    <a:pt x="1344" y="114"/>
                                  </a:lnTo>
                                  <a:lnTo>
                                    <a:pt x="1344" y="797"/>
                                  </a:lnTo>
                                  <a:lnTo>
                                    <a:pt x="1568" y="797"/>
                                  </a:lnTo>
                                  <a:lnTo>
                                    <a:pt x="1568" y="0"/>
                                  </a:lnTo>
                                  <a:lnTo>
                                    <a:pt x="0" y="0"/>
                                  </a:lnTo>
                                  <a:lnTo>
                                    <a:pt x="0" y="114"/>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33" name="Group 4589"/>
                        <wpg:cNvGrpSpPr>
                          <a:grpSpLocks/>
                        </wpg:cNvGrpSpPr>
                        <wpg:grpSpPr bwMode="auto">
                          <a:xfrm>
                            <a:off x="2035" y="-2699"/>
                            <a:ext cx="1359" cy="2"/>
                            <a:chOff x="2035" y="-2699"/>
                            <a:chExt cx="1359" cy="2"/>
                          </a:xfrm>
                        </wpg:grpSpPr>
                        <wps:wsp>
                          <wps:cNvPr id="4534" name="Freeform 4590"/>
                          <wps:cNvSpPr>
                            <a:spLocks/>
                          </wps:cNvSpPr>
                          <wps:spPr bwMode="auto">
                            <a:xfrm>
                              <a:off x="2035" y="-2699"/>
                              <a:ext cx="1359" cy="2"/>
                            </a:xfrm>
                            <a:custGeom>
                              <a:avLst/>
                              <a:gdLst>
                                <a:gd name="T0" fmla="+- 0 2035 2035"/>
                                <a:gd name="T1" fmla="*/ T0 w 1359"/>
                                <a:gd name="T2" fmla="+- 0 3393 2035"/>
                                <a:gd name="T3" fmla="*/ T2 w 1359"/>
                              </a:gdLst>
                              <a:ahLst/>
                              <a:cxnLst>
                                <a:cxn ang="0">
                                  <a:pos x="T1" y="0"/>
                                </a:cxn>
                                <a:cxn ang="0">
                                  <a:pos x="T3" y="0"/>
                                </a:cxn>
                              </a:cxnLst>
                              <a:rect l="0" t="0" r="r" b="b"/>
                              <a:pathLst>
                                <a:path w="1359">
                                  <a:moveTo>
                                    <a:pt x="0" y="0"/>
                                  </a:moveTo>
                                  <a:lnTo>
                                    <a:pt x="1358"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35" name="Group 4587"/>
                        <wpg:cNvGrpSpPr>
                          <a:grpSpLocks/>
                        </wpg:cNvGrpSpPr>
                        <wpg:grpSpPr bwMode="auto">
                          <a:xfrm>
                            <a:off x="3722" y="-2754"/>
                            <a:ext cx="580" cy="2"/>
                            <a:chOff x="3722" y="-2754"/>
                            <a:chExt cx="580" cy="2"/>
                          </a:xfrm>
                        </wpg:grpSpPr>
                        <wps:wsp>
                          <wps:cNvPr id="4536" name="Freeform 4588"/>
                          <wps:cNvSpPr>
                            <a:spLocks/>
                          </wps:cNvSpPr>
                          <wps:spPr bwMode="auto">
                            <a:xfrm>
                              <a:off x="3722" y="-2754"/>
                              <a:ext cx="580" cy="2"/>
                            </a:xfrm>
                            <a:custGeom>
                              <a:avLst/>
                              <a:gdLst>
                                <a:gd name="T0" fmla="+- 0 4302 3722"/>
                                <a:gd name="T1" fmla="*/ T0 w 580"/>
                                <a:gd name="T2" fmla="+- 0 -2754 -2754"/>
                                <a:gd name="T3" fmla="*/ -2754 h 2"/>
                                <a:gd name="T4" fmla="+- 0 3722 3722"/>
                                <a:gd name="T5" fmla="*/ T4 w 580"/>
                                <a:gd name="T6" fmla="+- 0 -2752 -2754"/>
                                <a:gd name="T7" fmla="*/ -2752 h 2"/>
                              </a:gdLst>
                              <a:ahLst/>
                              <a:cxnLst>
                                <a:cxn ang="0">
                                  <a:pos x="T1" y="T3"/>
                                </a:cxn>
                                <a:cxn ang="0">
                                  <a:pos x="T5" y="T7"/>
                                </a:cxn>
                              </a:cxnLst>
                              <a:rect l="0" t="0" r="r" b="b"/>
                              <a:pathLst>
                                <a:path w="580" h="2">
                                  <a:moveTo>
                                    <a:pt x="580" y="0"/>
                                  </a:moveTo>
                                  <a:lnTo>
                                    <a:pt x="0" y="2"/>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37" name="Group 4585"/>
                        <wpg:cNvGrpSpPr>
                          <a:grpSpLocks/>
                        </wpg:cNvGrpSpPr>
                        <wpg:grpSpPr bwMode="auto">
                          <a:xfrm>
                            <a:off x="7601" y="-2877"/>
                            <a:ext cx="909" cy="245"/>
                            <a:chOff x="7601" y="-2877"/>
                            <a:chExt cx="909" cy="245"/>
                          </a:xfrm>
                        </wpg:grpSpPr>
                        <wps:wsp>
                          <wps:cNvPr id="4538" name="Freeform 4586"/>
                          <wps:cNvSpPr>
                            <a:spLocks/>
                          </wps:cNvSpPr>
                          <wps:spPr bwMode="auto">
                            <a:xfrm>
                              <a:off x="7601" y="-2877"/>
                              <a:ext cx="909" cy="245"/>
                            </a:xfrm>
                            <a:custGeom>
                              <a:avLst/>
                              <a:gdLst>
                                <a:gd name="T0" fmla="+- 0 7601 7601"/>
                                <a:gd name="T1" fmla="*/ T0 w 909"/>
                                <a:gd name="T2" fmla="+- 0 -2632 -2877"/>
                                <a:gd name="T3" fmla="*/ -2632 h 245"/>
                                <a:gd name="T4" fmla="+- 0 8511 7601"/>
                                <a:gd name="T5" fmla="*/ T4 w 909"/>
                                <a:gd name="T6" fmla="+- 0 -2632 -2877"/>
                                <a:gd name="T7" fmla="*/ -2632 h 245"/>
                                <a:gd name="T8" fmla="+- 0 8511 7601"/>
                                <a:gd name="T9" fmla="*/ T8 w 909"/>
                                <a:gd name="T10" fmla="+- 0 -2877 -2877"/>
                                <a:gd name="T11" fmla="*/ -2877 h 245"/>
                                <a:gd name="T12" fmla="+- 0 7601 7601"/>
                                <a:gd name="T13" fmla="*/ T12 w 909"/>
                                <a:gd name="T14" fmla="+- 0 -2877 -2877"/>
                                <a:gd name="T15" fmla="*/ -2877 h 245"/>
                                <a:gd name="T16" fmla="+- 0 7601 7601"/>
                                <a:gd name="T17" fmla="*/ T16 w 909"/>
                                <a:gd name="T18" fmla="+- 0 -2632 -2877"/>
                                <a:gd name="T19" fmla="*/ -2632 h 245"/>
                              </a:gdLst>
                              <a:ahLst/>
                              <a:cxnLst>
                                <a:cxn ang="0">
                                  <a:pos x="T1" y="T3"/>
                                </a:cxn>
                                <a:cxn ang="0">
                                  <a:pos x="T5" y="T7"/>
                                </a:cxn>
                                <a:cxn ang="0">
                                  <a:pos x="T9" y="T11"/>
                                </a:cxn>
                                <a:cxn ang="0">
                                  <a:pos x="T13" y="T15"/>
                                </a:cxn>
                                <a:cxn ang="0">
                                  <a:pos x="T17" y="T19"/>
                                </a:cxn>
                              </a:cxnLst>
                              <a:rect l="0" t="0" r="r" b="b"/>
                              <a:pathLst>
                                <a:path w="909" h="245">
                                  <a:moveTo>
                                    <a:pt x="0" y="245"/>
                                  </a:moveTo>
                                  <a:lnTo>
                                    <a:pt x="910" y="245"/>
                                  </a:lnTo>
                                  <a:lnTo>
                                    <a:pt x="910" y="0"/>
                                  </a:lnTo>
                                  <a:lnTo>
                                    <a:pt x="0" y="0"/>
                                  </a:lnTo>
                                  <a:lnTo>
                                    <a:pt x="0" y="245"/>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39" name="Group 4583"/>
                        <wpg:cNvGrpSpPr>
                          <a:grpSpLocks/>
                        </wpg:cNvGrpSpPr>
                        <wpg:grpSpPr bwMode="auto">
                          <a:xfrm>
                            <a:off x="7666" y="-2701"/>
                            <a:ext cx="781" cy="2"/>
                            <a:chOff x="7666" y="-2701"/>
                            <a:chExt cx="781" cy="2"/>
                          </a:xfrm>
                        </wpg:grpSpPr>
                        <wps:wsp>
                          <wps:cNvPr id="4540" name="Freeform 4584"/>
                          <wps:cNvSpPr>
                            <a:spLocks/>
                          </wps:cNvSpPr>
                          <wps:spPr bwMode="auto">
                            <a:xfrm>
                              <a:off x="7666" y="-2701"/>
                              <a:ext cx="781" cy="2"/>
                            </a:xfrm>
                            <a:custGeom>
                              <a:avLst/>
                              <a:gdLst>
                                <a:gd name="T0" fmla="+- 0 7666 7666"/>
                                <a:gd name="T1" fmla="*/ T0 w 781"/>
                                <a:gd name="T2" fmla="+- 0 8447 7666"/>
                                <a:gd name="T3" fmla="*/ T2 w 781"/>
                              </a:gdLst>
                              <a:ahLst/>
                              <a:cxnLst>
                                <a:cxn ang="0">
                                  <a:pos x="T1" y="0"/>
                                </a:cxn>
                                <a:cxn ang="0">
                                  <a:pos x="T3" y="0"/>
                                </a:cxn>
                              </a:cxnLst>
                              <a:rect l="0" t="0" r="r" b="b"/>
                              <a:pathLst>
                                <a:path w="781">
                                  <a:moveTo>
                                    <a:pt x="0" y="0"/>
                                  </a:moveTo>
                                  <a:lnTo>
                                    <a:pt x="781"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41" name="Group 4581"/>
                        <wpg:cNvGrpSpPr>
                          <a:grpSpLocks/>
                        </wpg:cNvGrpSpPr>
                        <wpg:grpSpPr bwMode="auto">
                          <a:xfrm>
                            <a:off x="8361" y="-3065"/>
                            <a:ext cx="77" cy="152"/>
                            <a:chOff x="8361" y="-3065"/>
                            <a:chExt cx="77" cy="152"/>
                          </a:xfrm>
                        </wpg:grpSpPr>
                        <wps:wsp>
                          <wps:cNvPr id="4542" name="Freeform 4582"/>
                          <wps:cNvSpPr>
                            <a:spLocks/>
                          </wps:cNvSpPr>
                          <wps:spPr bwMode="auto">
                            <a:xfrm>
                              <a:off x="8361" y="-3065"/>
                              <a:ext cx="77" cy="152"/>
                            </a:xfrm>
                            <a:custGeom>
                              <a:avLst/>
                              <a:gdLst>
                                <a:gd name="T0" fmla="+- 0 8362 8361"/>
                                <a:gd name="T1" fmla="*/ T0 w 77"/>
                                <a:gd name="T2" fmla="+- 0 -3065 -3065"/>
                                <a:gd name="T3" fmla="*/ -3065 h 152"/>
                                <a:gd name="T4" fmla="+- 0 8361 8361"/>
                                <a:gd name="T5" fmla="*/ T4 w 77"/>
                                <a:gd name="T6" fmla="+- 0 -2913 -3065"/>
                                <a:gd name="T7" fmla="*/ -2913 h 152"/>
                                <a:gd name="T8" fmla="+- 0 8438 8361"/>
                                <a:gd name="T9" fmla="*/ T8 w 77"/>
                                <a:gd name="T10" fmla="+- 0 -3003 -3065"/>
                                <a:gd name="T11" fmla="*/ -3003 h 152"/>
                              </a:gdLst>
                              <a:ahLst/>
                              <a:cxnLst>
                                <a:cxn ang="0">
                                  <a:pos x="T1" y="T3"/>
                                </a:cxn>
                                <a:cxn ang="0">
                                  <a:pos x="T5" y="T7"/>
                                </a:cxn>
                                <a:cxn ang="0">
                                  <a:pos x="T9" y="T11"/>
                                </a:cxn>
                              </a:cxnLst>
                              <a:rect l="0" t="0" r="r" b="b"/>
                              <a:pathLst>
                                <a:path w="77" h="152">
                                  <a:moveTo>
                                    <a:pt x="1" y="0"/>
                                  </a:moveTo>
                                  <a:lnTo>
                                    <a:pt x="0" y="152"/>
                                  </a:lnTo>
                                  <a:lnTo>
                                    <a:pt x="77" y="62"/>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43" name="Group 4579"/>
                        <wpg:cNvGrpSpPr>
                          <a:grpSpLocks/>
                        </wpg:cNvGrpSpPr>
                        <wpg:grpSpPr bwMode="auto">
                          <a:xfrm>
                            <a:off x="8056" y="-3735"/>
                            <a:ext cx="11" cy="858"/>
                            <a:chOff x="8056" y="-3735"/>
                            <a:chExt cx="11" cy="858"/>
                          </a:xfrm>
                        </wpg:grpSpPr>
                        <wps:wsp>
                          <wps:cNvPr id="4544" name="Freeform 4580"/>
                          <wps:cNvSpPr>
                            <a:spLocks/>
                          </wps:cNvSpPr>
                          <wps:spPr bwMode="auto">
                            <a:xfrm>
                              <a:off x="8056" y="-3735"/>
                              <a:ext cx="11" cy="858"/>
                            </a:xfrm>
                            <a:custGeom>
                              <a:avLst/>
                              <a:gdLst>
                                <a:gd name="T0" fmla="+- 0 8067 8056"/>
                                <a:gd name="T1" fmla="*/ T0 w 11"/>
                                <a:gd name="T2" fmla="+- 0 -3735 -3735"/>
                                <a:gd name="T3" fmla="*/ -3735 h 858"/>
                                <a:gd name="T4" fmla="+- 0 8056 8056"/>
                                <a:gd name="T5" fmla="*/ T4 w 11"/>
                                <a:gd name="T6" fmla="+- 0 -2877 -3735"/>
                                <a:gd name="T7" fmla="*/ -2877 h 858"/>
                              </a:gdLst>
                              <a:ahLst/>
                              <a:cxnLst>
                                <a:cxn ang="0">
                                  <a:pos x="T1" y="T3"/>
                                </a:cxn>
                                <a:cxn ang="0">
                                  <a:pos x="T5" y="T7"/>
                                </a:cxn>
                              </a:cxnLst>
                              <a:rect l="0" t="0" r="r" b="b"/>
                              <a:pathLst>
                                <a:path w="11" h="858">
                                  <a:moveTo>
                                    <a:pt x="11" y="0"/>
                                  </a:moveTo>
                                  <a:lnTo>
                                    <a:pt x="0" y="858"/>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45" name="Group 4577"/>
                        <wpg:cNvGrpSpPr>
                          <a:grpSpLocks/>
                        </wpg:cNvGrpSpPr>
                        <wpg:grpSpPr bwMode="auto">
                          <a:xfrm>
                            <a:off x="8511" y="-2776"/>
                            <a:ext cx="838" cy="22"/>
                            <a:chOff x="8511" y="-2776"/>
                            <a:chExt cx="838" cy="22"/>
                          </a:xfrm>
                        </wpg:grpSpPr>
                        <wps:wsp>
                          <wps:cNvPr id="4546" name="Freeform 4578"/>
                          <wps:cNvSpPr>
                            <a:spLocks/>
                          </wps:cNvSpPr>
                          <wps:spPr bwMode="auto">
                            <a:xfrm>
                              <a:off x="8511" y="-2776"/>
                              <a:ext cx="838" cy="22"/>
                            </a:xfrm>
                            <a:custGeom>
                              <a:avLst/>
                              <a:gdLst>
                                <a:gd name="T0" fmla="+- 0 8511 8511"/>
                                <a:gd name="T1" fmla="*/ T0 w 838"/>
                                <a:gd name="T2" fmla="+- 0 -2754 -2776"/>
                                <a:gd name="T3" fmla="*/ -2754 h 22"/>
                                <a:gd name="T4" fmla="+- 0 9348 8511"/>
                                <a:gd name="T5" fmla="*/ T4 w 838"/>
                                <a:gd name="T6" fmla="+- 0 -2776 -2776"/>
                                <a:gd name="T7" fmla="*/ -2776 h 22"/>
                              </a:gdLst>
                              <a:ahLst/>
                              <a:cxnLst>
                                <a:cxn ang="0">
                                  <a:pos x="T1" y="T3"/>
                                </a:cxn>
                                <a:cxn ang="0">
                                  <a:pos x="T5" y="T7"/>
                                </a:cxn>
                              </a:cxnLst>
                              <a:rect l="0" t="0" r="r" b="b"/>
                              <a:pathLst>
                                <a:path w="838" h="22">
                                  <a:moveTo>
                                    <a:pt x="0" y="22"/>
                                  </a:moveTo>
                                  <a:lnTo>
                                    <a:pt x="837"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47" name="Group 4575"/>
                        <wpg:cNvGrpSpPr>
                          <a:grpSpLocks/>
                        </wpg:cNvGrpSpPr>
                        <wpg:grpSpPr bwMode="auto">
                          <a:xfrm>
                            <a:off x="9348" y="-2898"/>
                            <a:ext cx="909" cy="244"/>
                            <a:chOff x="9348" y="-2898"/>
                            <a:chExt cx="909" cy="244"/>
                          </a:xfrm>
                        </wpg:grpSpPr>
                        <wps:wsp>
                          <wps:cNvPr id="4548" name="Freeform 4576"/>
                          <wps:cNvSpPr>
                            <a:spLocks/>
                          </wps:cNvSpPr>
                          <wps:spPr bwMode="auto">
                            <a:xfrm>
                              <a:off x="9348" y="-2898"/>
                              <a:ext cx="909" cy="244"/>
                            </a:xfrm>
                            <a:custGeom>
                              <a:avLst/>
                              <a:gdLst>
                                <a:gd name="T0" fmla="+- 0 9348 9348"/>
                                <a:gd name="T1" fmla="*/ T0 w 909"/>
                                <a:gd name="T2" fmla="+- 0 -2654 -2898"/>
                                <a:gd name="T3" fmla="*/ -2654 h 244"/>
                                <a:gd name="T4" fmla="+- 0 10258 9348"/>
                                <a:gd name="T5" fmla="*/ T4 w 909"/>
                                <a:gd name="T6" fmla="+- 0 -2654 -2898"/>
                                <a:gd name="T7" fmla="*/ -2654 h 244"/>
                                <a:gd name="T8" fmla="+- 0 10258 9348"/>
                                <a:gd name="T9" fmla="*/ T8 w 909"/>
                                <a:gd name="T10" fmla="+- 0 -2898 -2898"/>
                                <a:gd name="T11" fmla="*/ -2898 h 244"/>
                                <a:gd name="T12" fmla="+- 0 9348 9348"/>
                                <a:gd name="T13" fmla="*/ T12 w 909"/>
                                <a:gd name="T14" fmla="+- 0 -2898 -2898"/>
                                <a:gd name="T15" fmla="*/ -2898 h 244"/>
                                <a:gd name="T16" fmla="+- 0 9348 9348"/>
                                <a:gd name="T17" fmla="*/ T16 w 909"/>
                                <a:gd name="T18" fmla="+- 0 -2654 -2898"/>
                                <a:gd name="T19" fmla="*/ -2654 h 244"/>
                              </a:gdLst>
                              <a:ahLst/>
                              <a:cxnLst>
                                <a:cxn ang="0">
                                  <a:pos x="T1" y="T3"/>
                                </a:cxn>
                                <a:cxn ang="0">
                                  <a:pos x="T5" y="T7"/>
                                </a:cxn>
                                <a:cxn ang="0">
                                  <a:pos x="T9" y="T11"/>
                                </a:cxn>
                                <a:cxn ang="0">
                                  <a:pos x="T13" y="T15"/>
                                </a:cxn>
                                <a:cxn ang="0">
                                  <a:pos x="T17" y="T19"/>
                                </a:cxn>
                              </a:cxnLst>
                              <a:rect l="0" t="0" r="r" b="b"/>
                              <a:pathLst>
                                <a:path w="909" h="244">
                                  <a:moveTo>
                                    <a:pt x="0" y="244"/>
                                  </a:moveTo>
                                  <a:lnTo>
                                    <a:pt x="910" y="244"/>
                                  </a:lnTo>
                                  <a:lnTo>
                                    <a:pt x="910" y="0"/>
                                  </a:lnTo>
                                  <a:lnTo>
                                    <a:pt x="0" y="0"/>
                                  </a:lnTo>
                                  <a:lnTo>
                                    <a:pt x="0" y="244"/>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49" name="Group 4573"/>
                        <wpg:cNvGrpSpPr>
                          <a:grpSpLocks/>
                        </wpg:cNvGrpSpPr>
                        <wpg:grpSpPr bwMode="auto">
                          <a:xfrm>
                            <a:off x="9536" y="-2723"/>
                            <a:ext cx="533" cy="2"/>
                            <a:chOff x="9536" y="-2723"/>
                            <a:chExt cx="533" cy="2"/>
                          </a:xfrm>
                        </wpg:grpSpPr>
                        <wps:wsp>
                          <wps:cNvPr id="4550" name="Freeform 4574"/>
                          <wps:cNvSpPr>
                            <a:spLocks/>
                          </wps:cNvSpPr>
                          <wps:spPr bwMode="auto">
                            <a:xfrm>
                              <a:off x="9536" y="-2723"/>
                              <a:ext cx="533" cy="2"/>
                            </a:xfrm>
                            <a:custGeom>
                              <a:avLst/>
                              <a:gdLst>
                                <a:gd name="T0" fmla="+- 0 9536 9536"/>
                                <a:gd name="T1" fmla="*/ T0 w 533"/>
                                <a:gd name="T2" fmla="+- 0 10069 9536"/>
                                <a:gd name="T3" fmla="*/ T2 w 533"/>
                              </a:gdLst>
                              <a:ahLst/>
                              <a:cxnLst>
                                <a:cxn ang="0">
                                  <a:pos x="T1" y="0"/>
                                </a:cxn>
                                <a:cxn ang="0">
                                  <a:pos x="T3" y="0"/>
                                </a:cxn>
                              </a:cxnLst>
                              <a:rect l="0" t="0" r="r" b="b"/>
                              <a:pathLst>
                                <a:path w="533">
                                  <a:moveTo>
                                    <a:pt x="0" y="0"/>
                                  </a:moveTo>
                                  <a:lnTo>
                                    <a:pt x="533"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51" name="Group 4571"/>
                        <wpg:cNvGrpSpPr>
                          <a:grpSpLocks/>
                        </wpg:cNvGrpSpPr>
                        <wpg:grpSpPr bwMode="auto">
                          <a:xfrm>
                            <a:off x="7367" y="-1817"/>
                            <a:ext cx="1377" cy="244"/>
                            <a:chOff x="7367" y="-1817"/>
                            <a:chExt cx="1377" cy="244"/>
                          </a:xfrm>
                        </wpg:grpSpPr>
                        <wps:wsp>
                          <wps:cNvPr id="4552" name="Freeform 4572"/>
                          <wps:cNvSpPr>
                            <a:spLocks/>
                          </wps:cNvSpPr>
                          <wps:spPr bwMode="auto">
                            <a:xfrm>
                              <a:off x="7367" y="-1817"/>
                              <a:ext cx="1377" cy="244"/>
                            </a:xfrm>
                            <a:custGeom>
                              <a:avLst/>
                              <a:gdLst>
                                <a:gd name="T0" fmla="+- 0 7367 7367"/>
                                <a:gd name="T1" fmla="*/ T0 w 1377"/>
                                <a:gd name="T2" fmla="+- 0 -1573 -1817"/>
                                <a:gd name="T3" fmla="*/ -1573 h 244"/>
                                <a:gd name="T4" fmla="+- 0 8745 7367"/>
                                <a:gd name="T5" fmla="*/ T4 w 1377"/>
                                <a:gd name="T6" fmla="+- 0 -1573 -1817"/>
                                <a:gd name="T7" fmla="*/ -1573 h 244"/>
                                <a:gd name="T8" fmla="+- 0 8745 7367"/>
                                <a:gd name="T9" fmla="*/ T8 w 1377"/>
                                <a:gd name="T10" fmla="+- 0 -1817 -1817"/>
                                <a:gd name="T11" fmla="*/ -1817 h 244"/>
                                <a:gd name="T12" fmla="+- 0 7367 7367"/>
                                <a:gd name="T13" fmla="*/ T12 w 1377"/>
                                <a:gd name="T14" fmla="+- 0 -1817 -1817"/>
                                <a:gd name="T15" fmla="*/ -1817 h 244"/>
                                <a:gd name="T16" fmla="+- 0 7367 7367"/>
                                <a:gd name="T17" fmla="*/ T16 w 1377"/>
                                <a:gd name="T18" fmla="+- 0 -1573 -1817"/>
                                <a:gd name="T19" fmla="*/ -1573 h 244"/>
                              </a:gdLst>
                              <a:ahLst/>
                              <a:cxnLst>
                                <a:cxn ang="0">
                                  <a:pos x="T1" y="T3"/>
                                </a:cxn>
                                <a:cxn ang="0">
                                  <a:pos x="T5" y="T7"/>
                                </a:cxn>
                                <a:cxn ang="0">
                                  <a:pos x="T9" y="T11"/>
                                </a:cxn>
                                <a:cxn ang="0">
                                  <a:pos x="T13" y="T15"/>
                                </a:cxn>
                                <a:cxn ang="0">
                                  <a:pos x="T17" y="T19"/>
                                </a:cxn>
                              </a:cxnLst>
                              <a:rect l="0" t="0" r="r" b="b"/>
                              <a:pathLst>
                                <a:path w="1377" h="244">
                                  <a:moveTo>
                                    <a:pt x="0" y="244"/>
                                  </a:moveTo>
                                  <a:lnTo>
                                    <a:pt x="1378" y="244"/>
                                  </a:lnTo>
                                  <a:lnTo>
                                    <a:pt x="1378" y="0"/>
                                  </a:lnTo>
                                  <a:lnTo>
                                    <a:pt x="0" y="0"/>
                                  </a:lnTo>
                                  <a:lnTo>
                                    <a:pt x="0" y="244"/>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53" name="Group 4569"/>
                        <wpg:cNvGrpSpPr>
                          <a:grpSpLocks/>
                        </wpg:cNvGrpSpPr>
                        <wpg:grpSpPr bwMode="auto">
                          <a:xfrm>
                            <a:off x="7384" y="-1642"/>
                            <a:ext cx="1344" cy="2"/>
                            <a:chOff x="7384" y="-1642"/>
                            <a:chExt cx="1344" cy="2"/>
                          </a:xfrm>
                        </wpg:grpSpPr>
                        <wps:wsp>
                          <wps:cNvPr id="4554" name="Freeform 4570"/>
                          <wps:cNvSpPr>
                            <a:spLocks/>
                          </wps:cNvSpPr>
                          <wps:spPr bwMode="auto">
                            <a:xfrm>
                              <a:off x="7384" y="-1642"/>
                              <a:ext cx="1344" cy="2"/>
                            </a:xfrm>
                            <a:custGeom>
                              <a:avLst/>
                              <a:gdLst>
                                <a:gd name="T0" fmla="+- 0 7384 7384"/>
                                <a:gd name="T1" fmla="*/ T0 w 1344"/>
                                <a:gd name="T2" fmla="+- 0 8728 7384"/>
                                <a:gd name="T3" fmla="*/ T2 w 1344"/>
                              </a:gdLst>
                              <a:ahLst/>
                              <a:cxnLst>
                                <a:cxn ang="0">
                                  <a:pos x="T1" y="0"/>
                                </a:cxn>
                                <a:cxn ang="0">
                                  <a:pos x="T3" y="0"/>
                                </a:cxn>
                              </a:cxnLst>
                              <a:rect l="0" t="0" r="r" b="b"/>
                              <a:pathLst>
                                <a:path w="1344">
                                  <a:moveTo>
                                    <a:pt x="0" y="0"/>
                                  </a:moveTo>
                                  <a:lnTo>
                                    <a:pt x="1344"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55" name="Group 4567"/>
                        <wpg:cNvGrpSpPr>
                          <a:grpSpLocks/>
                        </wpg:cNvGrpSpPr>
                        <wpg:grpSpPr bwMode="auto">
                          <a:xfrm>
                            <a:off x="9020" y="-1899"/>
                            <a:ext cx="76" cy="67"/>
                            <a:chOff x="9020" y="-1899"/>
                            <a:chExt cx="76" cy="67"/>
                          </a:xfrm>
                        </wpg:grpSpPr>
                        <wps:wsp>
                          <wps:cNvPr id="4556" name="Freeform 4568"/>
                          <wps:cNvSpPr>
                            <a:spLocks/>
                          </wps:cNvSpPr>
                          <wps:spPr bwMode="auto">
                            <a:xfrm>
                              <a:off x="9020" y="-1899"/>
                              <a:ext cx="76" cy="67"/>
                            </a:xfrm>
                            <a:custGeom>
                              <a:avLst/>
                              <a:gdLst>
                                <a:gd name="T0" fmla="+- 0 9057 9020"/>
                                <a:gd name="T1" fmla="*/ T0 w 76"/>
                                <a:gd name="T2" fmla="+- 0 -1899 -1899"/>
                                <a:gd name="T3" fmla="*/ -1899 h 67"/>
                                <a:gd name="T4" fmla="+- 0 9020 9020"/>
                                <a:gd name="T5" fmla="*/ T4 w 76"/>
                                <a:gd name="T6" fmla="+- 0 -1832 -1899"/>
                                <a:gd name="T7" fmla="*/ -1832 h 67"/>
                                <a:gd name="T8" fmla="+- 0 9096 9020"/>
                                <a:gd name="T9" fmla="*/ T8 w 76"/>
                                <a:gd name="T10" fmla="+- 0 -1833 -1899"/>
                                <a:gd name="T11" fmla="*/ -1833 h 67"/>
                                <a:gd name="T12" fmla="+- 0 9057 9020"/>
                                <a:gd name="T13" fmla="*/ T12 w 76"/>
                                <a:gd name="T14" fmla="+- 0 -1899 -1899"/>
                                <a:gd name="T15" fmla="*/ -1899 h 67"/>
                              </a:gdLst>
                              <a:ahLst/>
                              <a:cxnLst>
                                <a:cxn ang="0">
                                  <a:pos x="T1" y="T3"/>
                                </a:cxn>
                                <a:cxn ang="0">
                                  <a:pos x="T5" y="T7"/>
                                </a:cxn>
                                <a:cxn ang="0">
                                  <a:pos x="T9" y="T11"/>
                                </a:cxn>
                                <a:cxn ang="0">
                                  <a:pos x="T13" y="T15"/>
                                </a:cxn>
                              </a:cxnLst>
                              <a:rect l="0" t="0" r="r" b="b"/>
                              <a:pathLst>
                                <a:path w="76" h="67">
                                  <a:moveTo>
                                    <a:pt x="37" y="0"/>
                                  </a:moveTo>
                                  <a:lnTo>
                                    <a:pt x="0" y="67"/>
                                  </a:lnTo>
                                  <a:lnTo>
                                    <a:pt x="76" y="66"/>
                                  </a:lnTo>
                                  <a:lnTo>
                                    <a:pt x="3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57" name="Group 4565"/>
                        <wpg:cNvGrpSpPr>
                          <a:grpSpLocks/>
                        </wpg:cNvGrpSpPr>
                        <wpg:grpSpPr bwMode="auto">
                          <a:xfrm>
                            <a:off x="9020" y="-1899"/>
                            <a:ext cx="76" cy="67"/>
                            <a:chOff x="9020" y="-1899"/>
                            <a:chExt cx="76" cy="67"/>
                          </a:xfrm>
                        </wpg:grpSpPr>
                        <wps:wsp>
                          <wps:cNvPr id="4558" name="Freeform 4566"/>
                          <wps:cNvSpPr>
                            <a:spLocks/>
                          </wps:cNvSpPr>
                          <wps:spPr bwMode="auto">
                            <a:xfrm>
                              <a:off x="9020" y="-1899"/>
                              <a:ext cx="76" cy="67"/>
                            </a:xfrm>
                            <a:custGeom>
                              <a:avLst/>
                              <a:gdLst>
                                <a:gd name="T0" fmla="+- 0 9020 9020"/>
                                <a:gd name="T1" fmla="*/ T0 w 76"/>
                                <a:gd name="T2" fmla="+- 0 -1832 -1899"/>
                                <a:gd name="T3" fmla="*/ -1832 h 67"/>
                                <a:gd name="T4" fmla="+- 0 9057 9020"/>
                                <a:gd name="T5" fmla="*/ T4 w 76"/>
                                <a:gd name="T6" fmla="+- 0 -1899 -1899"/>
                                <a:gd name="T7" fmla="*/ -1899 h 67"/>
                                <a:gd name="T8" fmla="+- 0 9096 9020"/>
                                <a:gd name="T9" fmla="*/ T8 w 76"/>
                                <a:gd name="T10" fmla="+- 0 -1833 -1899"/>
                                <a:gd name="T11" fmla="*/ -1833 h 67"/>
                                <a:gd name="T12" fmla="+- 0 9020 9020"/>
                                <a:gd name="T13" fmla="*/ T12 w 76"/>
                                <a:gd name="T14" fmla="+- 0 -1832 -1899"/>
                                <a:gd name="T15" fmla="*/ -1832 h 67"/>
                              </a:gdLst>
                              <a:ahLst/>
                              <a:cxnLst>
                                <a:cxn ang="0">
                                  <a:pos x="T1" y="T3"/>
                                </a:cxn>
                                <a:cxn ang="0">
                                  <a:pos x="T5" y="T7"/>
                                </a:cxn>
                                <a:cxn ang="0">
                                  <a:pos x="T9" y="T11"/>
                                </a:cxn>
                                <a:cxn ang="0">
                                  <a:pos x="T13" y="T15"/>
                                </a:cxn>
                              </a:cxnLst>
                              <a:rect l="0" t="0" r="r" b="b"/>
                              <a:pathLst>
                                <a:path w="76" h="67">
                                  <a:moveTo>
                                    <a:pt x="0" y="67"/>
                                  </a:moveTo>
                                  <a:lnTo>
                                    <a:pt x="37" y="0"/>
                                  </a:lnTo>
                                  <a:lnTo>
                                    <a:pt x="76" y="66"/>
                                  </a:lnTo>
                                  <a:lnTo>
                                    <a:pt x="0" y="67"/>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59" name="Group 4563"/>
                        <wpg:cNvGrpSpPr>
                          <a:grpSpLocks/>
                        </wpg:cNvGrpSpPr>
                        <wpg:grpSpPr bwMode="auto">
                          <a:xfrm>
                            <a:off x="9020" y="-1899"/>
                            <a:ext cx="37" cy="67"/>
                            <a:chOff x="9020" y="-1899"/>
                            <a:chExt cx="37" cy="67"/>
                          </a:xfrm>
                        </wpg:grpSpPr>
                        <wps:wsp>
                          <wps:cNvPr id="4560" name="Freeform 4564"/>
                          <wps:cNvSpPr>
                            <a:spLocks/>
                          </wps:cNvSpPr>
                          <wps:spPr bwMode="auto">
                            <a:xfrm>
                              <a:off x="9020" y="-1899"/>
                              <a:ext cx="37" cy="67"/>
                            </a:xfrm>
                            <a:custGeom>
                              <a:avLst/>
                              <a:gdLst>
                                <a:gd name="T0" fmla="+- 0 9057 9020"/>
                                <a:gd name="T1" fmla="*/ T0 w 37"/>
                                <a:gd name="T2" fmla="+- 0 -1899 -1899"/>
                                <a:gd name="T3" fmla="*/ -1899 h 67"/>
                                <a:gd name="T4" fmla="+- 0 9020 9020"/>
                                <a:gd name="T5" fmla="*/ T4 w 37"/>
                                <a:gd name="T6" fmla="+- 0 -1832 -1899"/>
                                <a:gd name="T7" fmla="*/ -1832 h 67"/>
                              </a:gdLst>
                              <a:ahLst/>
                              <a:cxnLst>
                                <a:cxn ang="0">
                                  <a:pos x="T1" y="T3"/>
                                </a:cxn>
                                <a:cxn ang="0">
                                  <a:pos x="T5" y="T7"/>
                                </a:cxn>
                              </a:cxnLst>
                              <a:rect l="0" t="0" r="r" b="b"/>
                              <a:pathLst>
                                <a:path w="37" h="67">
                                  <a:moveTo>
                                    <a:pt x="37" y="0"/>
                                  </a:moveTo>
                                  <a:lnTo>
                                    <a:pt x="0" y="67"/>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61" name="Group 4561"/>
                        <wpg:cNvGrpSpPr>
                          <a:grpSpLocks/>
                        </wpg:cNvGrpSpPr>
                        <wpg:grpSpPr bwMode="auto">
                          <a:xfrm>
                            <a:off x="9076" y="-1920"/>
                            <a:ext cx="90" cy="54"/>
                            <a:chOff x="9076" y="-1920"/>
                            <a:chExt cx="90" cy="54"/>
                          </a:xfrm>
                        </wpg:grpSpPr>
                        <wps:wsp>
                          <wps:cNvPr id="4562" name="Freeform 4562"/>
                          <wps:cNvSpPr>
                            <a:spLocks/>
                          </wps:cNvSpPr>
                          <wps:spPr bwMode="auto">
                            <a:xfrm>
                              <a:off x="9076" y="-1920"/>
                              <a:ext cx="90" cy="54"/>
                            </a:xfrm>
                            <a:custGeom>
                              <a:avLst/>
                              <a:gdLst>
                                <a:gd name="T0" fmla="+- 0 9076 9076"/>
                                <a:gd name="T1" fmla="*/ T0 w 90"/>
                                <a:gd name="T2" fmla="+- 0 -1866 -1920"/>
                                <a:gd name="T3" fmla="*/ -1866 h 54"/>
                                <a:gd name="T4" fmla="+- 0 9167 9076"/>
                                <a:gd name="T5" fmla="*/ T4 w 90"/>
                                <a:gd name="T6" fmla="+- 0 -1920 -1920"/>
                                <a:gd name="T7" fmla="*/ -1920 h 54"/>
                              </a:gdLst>
                              <a:ahLst/>
                              <a:cxnLst>
                                <a:cxn ang="0">
                                  <a:pos x="T1" y="T3"/>
                                </a:cxn>
                                <a:cxn ang="0">
                                  <a:pos x="T5" y="T7"/>
                                </a:cxn>
                              </a:cxnLst>
                              <a:rect l="0" t="0" r="r" b="b"/>
                              <a:pathLst>
                                <a:path w="90" h="54">
                                  <a:moveTo>
                                    <a:pt x="0" y="54"/>
                                  </a:moveTo>
                                  <a:lnTo>
                                    <a:pt x="91"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63" name="Group 4559"/>
                        <wpg:cNvGrpSpPr>
                          <a:grpSpLocks/>
                        </wpg:cNvGrpSpPr>
                        <wpg:grpSpPr bwMode="auto">
                          <a:xfrm>
                            <a:off x="8400" y="-2654"/>
                            <a:ext cx="1403" cy="837"/>
                            <a:chOff x="8400" y="-2654"/>
                            <a:chExt cx="1403" cy="837"/>
                          </a:xfrm>
                        </wpg:grpSpPr>
                        <wps:wsp>
                          <wps:cNvPr id="4564" name="Freeform 4560"/>
                          <wps:cNvSpPr>
                            <a:spLocks/>
                          </wps:cNvSpPr>
                          <wps:spPr bwMode="auto">
                            <a:xfrm>
                              <a:off x="8400" y="-2654"/>
                              <a:ext cx="1403" cy="837"/>
                            </a:xfrm>
                            <a:custGeom>
                              <a:avLst/>
                              <a:gdLst>
                                <a:gd name="T0" fmla="+- 0 9803 8400"/>
                                <a:gd name="T1" fmla="*/ T0 w 1403"/>
                                <a:gd name="T2" fmla="+- 0 -2654 -2654"/>
                                <a:gd name="T3" fmla="*/ -2654 h 837"/>
                                <a:gd name="T4" fmla="+- 0 8400 8400"/>
                                <a:gd name="T5" fmla="*/ T4 w 1403"/>
                                <a:gd name="T6" fmla="+- 0 -1817 -2654"/>
                                <a:gd name="T7" fmla="*/ -1817 h 837"/>
                              </a:gdLst>
                              <a:ahLst/>
                              <a:cxnLst>
                                <a:cxn ang="0">
                                  <a:pos x="T1" y="T3"/>
                                </a:cxn>
                                <a:cxn ang="0">
                                  <a:pos x="T5" y="T7"/>
                                </a:cxn>
                              </a:cxnLst>
                              <a:rect l="0" t="0" r="r" b="b"/>
                              <a:pathLst>
                                <a:path w="1403" h="837">
                                  <a:moveTo>
                                    <a:pt x="1403" y="0"/>
                                  </a:moveTo>
                                  <a:lnTo>
                                    <a:pt x="0" y="837"/>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65" name="Group 4557"/>
                        <wpg:cNvGrpSpPr>
                          <a:grpSpLocks/>
                        </wpg:cNvGrpSpPr>
                        <wpg:grpSpPr bwMode="auto">
                          <a:xfrm>
                            <a:off x="7026" y="-4094"/>
                            <a:ext cx="2083" cy="359"/>
                            <a:chOff x="7026" y="-4094"/>
                            <a:chExt cx="2083" cy="359"/>
                          </a:xfrm>
                        </wpg:grpSpPr>
                        <wps:wsp>
                          <wps:cNvPr id="4566" name="Freeform 4558"/>
                          <wps:cNvSpPr>
                            <a:spLocks/>
                          </wps:cNvSpPr>
                          <wps:spPr bwMode="auto">
                            <a:xfrm>
                              <a:off x="7026" y="-4094"/>
                              <a:ext cx="2083" cy="359"/>
                            </a:xfrm>
                            <a:custGeom>
                              <a:avLst/>
                              <a:gdLst>
                                <a:gd name="T0" fmla="+- 0 7026 7026"/>
                                <a:gd name="T1" fmla="*/ T0 w 2083"/>
                                <a:gd name="T2" fmla="+- 0 -3735 -4094"/>
                                <a:gd name="T3" fmla="*/ -3735 h 359"/>
                                <a:gd name="T4" fmla="+- 0 9109 7026"/>
                                <a:gd name="T5" fmla="*/ T4 w 2083"/>
                                <a:gd name="T6" fmla="+- 0 -3735 -4094"/>
                                <a:gd name="T7" fmla="*/ -3735 h 359"/>
                                <a:gd name="T8" fmla="+- 0 9109 7026"/>
                                <a:gd name="T9" fmla="*/ T8 w 2083"/>
                                <a:gd name="T10" fmla="+- 0 -4094 -4094"/>
                                <a:gd name="T11" fmla="*/ -4094 h 359"/>
                                <a:gd name="T12" fmla="+- 0 7026 7026"/>
                                <a:gd name="T13" fmla="*/ T12 w 2083"/>
                                <a:gd name="T14" fmla="+- 0 -4094 -4094"/>
                                <a:gd name="T15" fmla="*/ -4094 h 359"/>
                                <a:gd name="T16" fmla="+- 0 7026 7026"/>
                                <a:gd name="T17" fmla="*/ T16 w 2083"/>
                                <a:gd name="T18" fmla="+- 0 -3735 -4094"/>
                                <a:gd name="T19" fmla="*/ -3735 h 359"/>
                              </a:gdLst>
                              <a:ahLst/>
                              <a:cxnLst>
                                <a:cxn ang="0">
                                  <a:pos x="T1" y="T3"/>
                                </a:cxn>
                                <a:cxn ang="0">
                                  <a:pos x="T5" y="T7"/>
                                </a:cxn>
                                <a:cxn ang="0">
                                  <a:pos x="T9" y="T11"/>
                                </a:cxn>
                                <a:cxn ang="0">
                                  <a:pos x="T13" y="T15"/>
                                </a:cxn>
                                <a:cxn ang="0">
                                  <a:pos x="T17" y="T19"/>
                                </a:cxn>
                              </a:cxnLst>
                              <a:rect l="0" t="0" r="r" b="b"/>
                              <a:pathLst>
                                <a:path w="2083" h="359">
                                  <a:moveTo>
                                    <a:pt x="0" y="359"/>
                                  </a:moveTo>
                                  <a:lnTo>
                                    <a:pt x="2083" y="359"/>
                                  </a:lnTo>
                                  <a:lnTo>
                                    <a:pt x="2083" y="0"/>
                                  </a:lnTo>
                                  <a:lnTo>
                                    <a:pt x="0" y="0"/>
                                  </a:lnTo>
                                  <a:lnTo>
                                    <a:pt x="0" y="359"/>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67" name="Group 4555"/>
                        <wpg:cNvGrpSpPr>
                          <a:grpSpLocks/>
                        </wpg:cNvGrpSpPr>
                        <wpg:grpSpPr bwMode="auto">
                          <a:xfrm>
                            <a:off x="7043" y="-3943"/>
                            <a:ext cx="2049" cy="2"/>
                            <a:chOff x="7043" y="-3943"/>
                            <a:chExt cx="2049" cy="2"/>
                          </a:xfrm>
                        </wpg:grpSpPr>
                        <wps:wsp>
                          <wps:cNvPr id="4568" name="Freeform 4556"/>
                          <wps:cNvSpPr>
                            <a:spLocks/>
                          </wps:cNvSpPr>
                          <wps:spPr bwMode="auto">
                            <a:xfrm>
                              <a:off x="7043" y="-3943"/>
                              <a:ext cx="2049" cy="2"/>
                            </a:xfrm>
                            <a:custGeom>
                              <a:avLst/>
                              <a:gdLst>
                                <a:gd name="T0" fmla="+- 0 7043 7043"/>
                                <a:gd name="T1" fmla="*/ T0 w 2049"/>
                                <a:gd name="T2" fmla="+- 0 9092 7043"/>
                                <a:gd name="T3" fmla="*/ T2 w 2049"/>
                              </a:gdLst>
                              <a:ahLst/>
                              <a:cxnLst>
                                <a:cxn ang="0">
                                  <a:pos x="T1" y="0"/>
                                </a:cxn>
                                <a:cxn ang="0">
                                  <a:pos x="T3" y="0"/>
                                </a:cxn>
                              </a:cxnLst>
                              <a:rect l="0" t="0" r="r" b="b"/>
                              <a:pathLst>
                                <a:path w="2049">
                                  <a:moveTo>
                                    <a:pt x="0" y="0"/>
                                  </a:moveTo>
                                  <a:lnTo>
                                    <a:pt x="2049"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69" name="Group 4553"/>
                        <wpg:cNvGrpSpPr>
                          <a:grpSpLocks/>
                        </wpg:cNvGrpSpPr>
                        <wpg:grpSpPr bwMode="auto">
                          <a:xfrm>
                            <a:off x="7733" y="-3780"/>
                            <a:ext cx="669" cy="2"/>
                            <a:chOff x="7733" y="-3780"/>
                            <a:chExt cx="669" cy="2"/>
                          </a:xfrm>
                        </wpg:grpSpPr>
                        <wps:wsp>
                          <wps:cNvPr id="4570" name="Freeform 4554"/>
                          <wps:cNvSpPr>
                            <a:spLocks/>
                          </wps:cNvSpPr>
                          <wps:spPr bwMode="auto">
                            <a:xfrm>
                              <a:off x="7733" y="-3780"/>
                              <a:ext cx="669" cy="2"/>
                            </a:xfrm>
                            <a:custGeom>
                              <a:avLst/>
                              <a:gdLst>
                                <a:gd name="T0" fmla="+- 0 7733 7733"/>
                                <a:gd name="T1" fmla="*/ T0 w 669"/>
                                <a:gd name="T2" fmla="+- 0 8402 7733"/>
                                <a:gd name="T3" fmla="*/ T2 w 669"/>
                              </a:gdLst>
                              <a:ahLst/>
                              <a:cxnLst>
                                <a:cxn ang="0">
                                  <a:pos x="T1" y="0"/>
                                </a:cxn>
                                <a:cxn ang="0">
                                  <a:pos x="T3" y="0"/>
                                </a:cxn>
                              </a:cxnLst>
                              <a:rect l="0" t="0" r="r" b="b"/>
                              <a:pathLst>
                                <a:path w="669">
                                  <a:moveTo>
                                    <a:pt x="0" y="0"/>
                                  </a:moveTo>
                                  <a:lnTo>
                                    <a:pt x="669"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71" name="Group 4551"/>
                        <wpg:cNvGrpSpPr>
                          <a:grpSpLocks/>
                        </wpg:cNvGrpSpPr>
                        <wpg:grpSpPr bwMode="auto">
                          <a:xfrm>
                            <a:off x="6480" y="-3732"/>
                            <a:ext cx="67" cy="76"/>
                            <a:chOff x="6480" y="-3732"/>
                            <a:chExt cx="67" cy="76"/>
                          </a:xfrm>
                        </wpg:grpSpPr>
                        <wps:wsp>
                          <wps:cNvPr id="4572" name="Freeform 4552"/>
                          <wps:cNvSpPr>
                            <a:spLocks/>
                          </wps:cNvSpPr>
                          <wps:spPr bwMode="auto">
                            <a:xfrm>
                              <a:off x="6480" y="-3732"/>
                              <a:ext cx="67" cy="76"/>
                            </a:xfrm>
                            <a:custGeom>
                              <a:avLst/>
                              <a:gdLst>
                                <a:gd name="T0" fmla="+- 0 6547 6480"/>
                                <a:gd name="T1" fmla="*/ T0 w 67"/>
                                <a:gd name="T2" fmla="+- 0 -3732 -3732"/>
                                <a:gd name="T3" fmla="*/ -3732 h 76"/>
                                <a:gd name="T4" fmla="+- 0 6480 6480"/>
                                <a:gd name="T5" fmla="*/ T4 w 67"/>
                                <a:gd name="T6" fmla="+- 0 -3698 -3732"/>
                                <a:gd name="T7" fmla="*/ -3698 h 76"/>
                                <a:gd name="T8" fmla="+- 0 6543 6480"/>
                                <a:gd name="T9" fmla="*/ T8 w 67"/>
                                <a:gd name="T10" fmla="+- 0 -3657 -3732"/>
                                <a:gd name="T11" fmla="*/ -3657 h 76"/>
                                <a:gd name="T12" fmla="+- 0 6547 6480"/>
                                <a:gd name="T13" fmla="*/ T12 w 67"/>
                                <a:gd name="T14" fmla="+- 0 -3732 -3732"/>
                                <a:gd name="T15" fmla="*/ -3732 h 76"/>
                              </a:gdLst>
                              <a:ahLst/>
                              <a:cxnLst>
                                <a:cxn ang="0">
                                  <a:pos x="T1" y="T3"/>
                                </a:cxn>
                                <a:cxn ang="0">
                                  <a:pos x="T5" y="T7"/>
                                </a:cxn>
                                <a:cxn ang="0">
                                  <a:pos x="T9" y="T11"/>
                                </a:cxn>
                                <a:cxn ang="0">
                                  <a:pos x="T13" y="T15"/>
                                </a:cxn>
                              </a:cxnLst>
                              <a:rect l="0" t="0" r="r" b="b"/>
                              <a:pathLst>
                                <a:path w="67" h="76">
                                  <a:moveTo>
                                    <a:pt x="67" y="0"/>
                                  </a:moveTo>
                                  <a:lnTo>
                                    <a:pt x="0" y="34"/>
                                  </a:lnTo>
                                  <a:lnTo>
                                    <a:pt x="63" y="75"/>
                                  </a:lnTo>
                                  <a:lnTo>
                                    <a:pt x="6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73" name="Group 4549"/>
                        <wpg:cNvGrpSpPr>
                          <a:grpSpLocks/>
                        </wpg:cNvGrpSpPr>
                        <wpg:grpSpPr bwMode="auto">
                          <a:xfrm>
                            <a:off x="6480" y="-3732"/>
                            <a:ext cx="67" cy="76"/>
                            <a:chOff x="6480" y="-3732"/>
                            <a:chExt cx="67" cy="76"/>
                          </a:xfrm>
                        </wpg:grpSpPr>
                        <wps:wsp>
                          <wps:cNvPr id="4574" name="Freeform 4550"/>
                          <wps:cNvSpPr>
                            <a:spLocks/>
                          </wps:cNvSpPr>
                          <wps:spPr bwMode="auto">
                            <a:xfrm>
                              <a:off x="6480" y="-3732"/>
                              <a:ext cx="67" cy="76"/>
                            </a:xfrm>
                            <a:custGeom>
                              <a:avLst/>
                              <a:gdLst>
                                <a:gd name="T0" fmla="+- 0 6547 6480"/>
                                <a:gd name="T1" fmla="*/ T0 w 67"/>
                                <a:gd name="T2" fmla="+- 0 -3732 -3732"/>
                                <a:gd name="T3" fmla="*/ -3732 h 76"/>
                                <a:gd name="T4" fmla="+- 0 6543 6480"/>
                                <a:gd name="T5" fmla="*/ T4 w 67"/>
                                <a:gd name="T6" fmla="+- 0 -3657 -3732"/>
                                <a:gd name="T7" fmla="*/ -3657 h 76"/>
                                <a:gd name="T8" fmla="+- 0 6480 6480"/>
                                <a:gd name="T9" fmla="*/ T8 w 67"/>
                                <a:gd name="T10" fmla="+- 0 -3698 -3732"/>
                                <a:gd name="T11" fmla="*/ -3698 h 76"/>
                                <a:gd name="T12" fmla="+- 0 6547 6480"/>
                                <a:gd name="T13" fmla="*/ T12 w 67"/>
                                <a:gd name="T14" fmla="+- 0 -3732 -3732"/>
                                <a:gd name="T15" fmla="*/ -3732 h 76"/>
                              </a:gdLst>
                              <a:ahLst/>
                              <a:cxnLst>
                                <a:cxn ang="0">
                                  <a:pos x="T1" y="T3"/>
                                </a:cxn>
                                <a:cxn ang="0">
                                  <a:pos x="T5" y="T7"/>
                                </a:cxn>
                                <a:cxn ang="0">
                                  <a:pos x="T9" y="T11"/>
                                </a:cxn>
                                <a:cxn ang="0">
                                  <a:pos x="T13" y="T15"/>
                                </a:cxn>
                              </a:cxnLst>
                              <a:rect l="0" t="0" r="r" b="b"/>
                              <a:pathLst>
                                <a:path w="67" h="76">
                                  <a:moveTo>
                                    <a:pt x="67" y="0"/>
                                  </a:moveTo>
                                  <a:lnTo>
                                    <a:pt x="63" y="75"/>
                                  </a:lnTo>
                                  <a:lnTo>
                                    <a:pt x="0" y="34"/>
                                  </a:lnTo>
                                  <a:lnTo>
                                    <a:pt x="67" y="0"/>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75" name="Group 4547"/>
                        <wpg:cNvGrpSpPr>
                          <a:grpSpLocks/>
                        </wpg:cNvGrpSpPr>
                        <wpg:grpSpPr bwMode="auto">
                          <a:xfrm>
                            <a:off x="6543" y="-3732"/>
                            <a:ext cx="4" cy="76"/>
                            <a:chOff x="6543" y="-3732"/>
                            <a:chExt cx="4" cy="76"/>
                          </a:xfrm>
                        </wpg:grpSpPr>
                        <wps:wsp>
                          <wps:cNvPr id="4576" name="Freeform 4548"/>
                          <wps:cNvSpPr>
                            <a:spLocks/>
                          </wps:cNvSpPr>
                          <wps:spPr bwMode="auto">
                            <a:xfrm>
                              <a:off x="6543" y="-3732"/>
                              <a:ext cx="4" cy="76"/>
                            </a:xfrm>
                            <a:custGeom>
                              <a:avLst/>
                              <a:gdLst>
                                <a:gd name="T0" fmla="+- 0 6543 6543"/>
                                <a:gd name="T1" fmla="*/ T0 w 4"/>
                                <a:gd name="T2" fmla="+- 0 -3657 -3732"/>
                                <a:gd name="T3" fmla="*/ -3657 h 76"/>
                                <a:gd name="T4" fmla="+- 0 6547 6543"/>
                                <a:gd name="T5" fmla="*/ T4 w 4"/>
                                <a:gd name="T6" fmla="+- 0 -3732 -3732"/>
                                <a:gd name="T7" fmla="*/ -3732 h 76"/>
                              </a:gdLst>
                              <a:ahLst/>
                              <a:cxnLst>
                                <a:cxn ang="0">
                                  <a:pos x="T1" y="T3"/>
                                </a:cxn>
                                <a:cxn ang="0">
                                  <a:pos x="T5" y="T7"/>
                                </a:cxn>
                              </a:cxnLst>
                              <a:rect l="0" t="0" r="r" b="b"/>
                              <a:pathLst>
                                <a:path w="4" h="76">
                                  <a:moveTo>
                                    <a:pt x="0" y="75"/>
                                  </a:moveTo>
                                  <a:lnTo>
                                    <a:pt x="4" y="0"/>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77" name="Group 4545"/>
                        <wpg:cNvGrpSpPr>
                          <a:grpSpLocks/>
                        </wpg:cNvGrpSpPr>
                        <wpg:grpSpPr bwMode="auto">
                          <a:xfrm>
                            <a:off x="6454" y="-3678"/>
                            <a:ext cx="58" cy="89"/>
                            <a:chOff x="6454" y="-3678"/>
                            <a:chExt cx="58" cy="89"/>
                          </a:xfrm>
                        </wpg:grpSpPr>
                        <wps:wsp>
                          <wps:cNvPr id="4578" name="Freeform 4546"/>
                          <wps:cNvSpPr>
                            <a:spLocks/>
                          </wps:cNvSpPr>
                          <wps:spPr bwMode="auto">
                            <a:xfrm>
                              <a:off x="6454" y="-3678"/>
                              <a:ext cx="58" cy="89"/>
                            </a:xfrm>
                            <a:custGeom>
                              <a:avLst/>
                              <a:gdLst>
                                <a:gd name="T0" fmla="+- 0 6512 6454"/>
                                <a:gd name="T1" fmla="*/ T0 w 58"/>
                                <a:gd name="T2" fmla="+- 0 -3678 -3678"/>
                                <a:gd name="T3" fmla="*/ -3678 h 89"/>
                                <a:gd name="T4" fmla="+- 0 6454 6454"/>
                                <a:gd name="T5" fmla="*/ T4 w 58"/>
                                <a:gd name="T6" fmla="+- 0 -3588 -3678"/>
                                <a:gd name="T7" fmla="*/ -3588 h 89"/>
                              </a:gdLst>
                              <a:ahLst/>
                              <a:cxnLst>
                                <a:cxn ang="0">
                                  <a:pos x="T1" y="T3"/>
                                </a:cxn>
                                <a:cxn ang="0">
                                  <a:pos x="T5" y="T7"/>
                                </a:cxn>
                              </a:cxnLst>
                              <a:rect l="0" t="0" r="r" b="b"/>
                              <a:pathLst>
                                <a:path w="58" h="89">
                                  <a:moveTo>
                                    <a:pt x="58" y="0"/>
                                  </a:moveTo>
                                  <a:lnTo>
                                    <a:pt x="0" y="9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79" name="Group 4543"/>
                        <wpg:cNvGrpSpPr>
                          <a:grpSpLocks/>
                        </wpg:cNvGrpSpPr>
                        <wpg:grpSpPr bwMode="auto">
                          <a:xfrm>
                            <a:off x="6280" y="-3914"/>
                            <a:ext cx="746" cy="1160"/>
                            <a:chOff x="6280" y="-3914"/>
                            <a:chExt cx="746" cy="1160"/>
                          </a:xfrm>
                        </wpg:grpSpPr>
                        <wps:wsp>
                          <wps:cNvPr id="4580" name="Freeform 4544"/>
                          <wps:cNvSpPr>
                            <a:spLocks/>
                          </wps:cNvSpPr>
                          <wps:spPr bwMode="auto">
                            <a:xfrm>
                              <a:off x="6280" y="-3914"/>
                              <a:ext cx="746" cy="1160"/>
                            </a:xfrm>
                            <a:custGeom>
                              <a:avLst/>
                              <a:gdLst>
                                <a:gd name="T0" fmla="+- 0 6280 6280"/>
                                <a:gd name="T1" fmla="*/ T0 w 746"/>
                                <a:gd name="T2" fmla="+- 0 -2754 -3914"/>
                                <a:gd name="T3" fmla="*/ -2754 h 1160"/>
                                <a:gd name="T4" fmla="+- 0 7026 6280"/>
                                <a:gd name="T5" fmla="*/ T4 w 746"/>
                                <a:gd name="T6" fmla="+- 0 -3914 -3914"/>
                                <a:gd name="T7" fmla="*/ -3914 h 1160"/>
                              </a:gdLst>
                              <a:ahLst/>
                              <a:cxnLst>
                                <a:cxn ang="0">
                                  <a:pos x="T1" y="T3"/>
                                </a:cxn>
                                <a:cxn ang="0">
                                  <a:pos x="T5" y="T7"/>
                                </a:cxn>
                              </a:cxnLst>
                              <a:rect l="0" t="0" r="r" b="b"/>
                              <a:pathLst>
                                <a:path w="746" h="1160">
                                  <a:moveTo>
                                    <a:pt x="0" y="1160"/>
                                  </a:moveTo>
                                  <a:lnTo>
                                    <a:pt x="746"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1" name="Group 4541"/>
                        <wpg:cNvGrpSpPr>
                          <a:grpSpLocks/>
                        </wpg:cNvGrpSpPr>
                        <wpg:grpSpPr bwMode="auto">
                          <a:xfrm>
                            <a:off x="4256" y="-1900"/>
                            <a:ext cx="2098" cy="358"/>
                            <a:chOff x="4256" y="-1900"/>
                            <a:chExt cx="2098" cy="358"/>
                          </a:xfrm>
                        </wpg:grpSpPr>
                        <wps:wsp>
                          <wps:cNvPr id="4582" name="Freeform 4542"/>
                          <wps:cNvSpPr>
                            <a:spLocks/>
                          </wps:cNvSpPr>
                          <wps:spPr bwMode="auto">
                            <a:xfrm>
                              <a:off x="4256" y="-1900"/>
                              <a:ext cx="2098" cy="358"/>
                            </a:xfrm>
                            <a:custGeom>
                              <a:avLst/>
                              <a:gdLst>
                                <a:gd name="T0" fmla="+- 0 4256 4256"/>
                                <a:gd name="T1" fmla="*/ T0 w 2098"/>
                                <a:gd name="T2" fmla="+- 0 -1542 -1900"/>
                                <a:gd name="T3" fmla="*/ -1542 h 358"/>
                                <a:gd name="T4" fmla="+- 0 6355 4256"/>
                                <a:gd name="T5" fmla="*/ T4 w 2098"/>
                                <a:gd name="T6" fmla="+- 0 -1542 -1900"/>
                                <a:gd name="T7" fmla="*/ -1542 h 358"/>
                                <a:gd name="T8" fmla="+- 0 6355 4256"/>
                                <a:gd name="T9" fmla="*/ T8 w 2098"/>
                                <a:gd name="T10" fmla="+- 0 -1900 -1900"/>
                                <a:gd name="T11" fmla="*/ -1900 h 358"/>
                                <a:gd name="T12" fmla="+- 0 4256 4256"/>
                                <a:gd name="T13" fmla="*/ T12 w 2098"/>
                                <a:gd name="T14" fmla="+- 0 -1900 -1900"/>
                                <a:gd name="T15" fmla="*/ -1900 h 358"/>
                                <a:gd name="T16" fmla="+- 0 4256 4256"/>
                                <a:gd name="T17" fmla="*/ T16 w 2098"/>
                                <a:gd name="T18" fmla="+- 0 -1542 -1900"/>
                                <a:gd name="T19" fmla="*/ -1542 h 358"/>
                              </a:gdLst>
                              <a:ahLst/>
                              <a:cxnLst>
                                <a:cxn ang="0">
                                  <a:pos x="T1" y="T3"/>
                                </a:cxn>
                                <a:cxn ang="0">
                                  <a:pos x="T5" y="T7"/>
                                </a:cxn>
                                <a:cxn ang="0">
                                  <a:pos x="T9" y="T11"/>
                                </a:cxn>
                                <a:cxn ang="0">
                                  <a:pos x="T13" y="T15"/>
                                </a:cxn>
                                <a:cxn ang="0">
                                  <a:pos x="T17" y="T19"/>
                                </a:cxn>
                              </a:cxnLst>
                              <a:rect l="0" t="0" r="r" b="b"/>
                              <a:pathLst>
                                <a:path w="2098" h="358">
                                  <a:moveTo>
                                    <a:pt x="0" y="358"/>
                                  </a:moveTo>
                                  <a:lnTo>
                                    <a:pt x="2099" y="358"/>
                                  </a:lnTo>
                                  <a:lnTo>
                                    <a:pt x="2099" y="0"/>
                                  </a:lnTo>
                                  <a:lnTo>
                                    <a:pt x="0" y="0"/>
                                  </a:lnTo>
                                  <a:lnTo>
                                    <a:pt x="0" y="358"/>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3" name="Group 4539"/>
                        <wpg:cNvGrpSpPr>
                          <a:grpSpLocks/>
                        </wpg:cNvGrpSpPr>
                        <wpg:grpSpPr bwMode="auto">
                          <a:xfrm>
                            <a:off x="4274" y="-1749"/>
                            <a:ext cx="2065" cy="2"/>
                            <a:chOff x="4274" y="-1749"/>
                            <a:chExt cx="2065" cy="2"/>
                          </a:xfrm>
                        </wpg:grpSpPr>
                        <wps:wsp>
                          <wps:cNvPr id="4584" name="Freeform 4540"/>
                          <wps:cNvSpPr>
                            <a:spLocks/>
                          </wps:cNvSpPr>
                          <wps:spPr bwMode="auto">
                            <a:xfrm>
                              <a:off x="4274" y="-1749"/>
                              <a:ext cx="2065" cy="2"/>
                            </a:xfrm>
                            <a:custGeom>
                              <a:avLst/>
                              <a:gdLst>
                                <a:gd name="T0" fmla="+- 0 4274 4274"/>
                                <a:gd name="T1" fmla="*/ T0 w 2065"/>
                                <a:gd name="T2" fmla="+- 0 6338 4274"/>
                                <a:gd name="T3" fmla="*/ T2 w 2065"/>
                              </a:gdLst>
                              <a:ahLst/>
                              <a:cxnLst>
                                <a:cxn ang="0">
                                  <a:pos x="T1" y="0"/>
                                </a:cxn>
                                <a:cxn ang="0">
                                  <a:pos x="T3" y="0"/>
                                </a:cxn>
                              </a:cxnLst>
                              <a:rect l="0" t="0" r="r" b="b"/>
                              <a:pathLst>
                                <a:path w="2065">
                                  <a:moveTo>
                                    <a:pt x="0" y="0"/>
                                  </a:moveTo>
                                  <a:lnTo>
                                    <a:pt x="2064"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5" name="Group 4537"/>
                        <wpg:cNvGrpSpPr>
                          <a:grpSpLocks/>
                        </wpg:cNvGrpSpPr>
                        <wpg:grpSpPr bwMode="auto">
                          <a:xfrm>
                            <a:off x="5084" y="-1586"/>
                            <a:ext cx="443" cy="2"/>
                            <a:chOff x="5084" y="-1586"/>
                            <a:chExt cx="443" cy="2"/>
                          </a:xfrm>
                        </wpg:grpSpPr>
                        <wps:wsp>
                          <wps:cNvPr id="4586" name="Freeform 4538"/>
                          <wps:cNvSpPr>
                            <a:spLocks/>
                          </wps:cNvSpPr>
                          <wps:spPr bwMode="auto">
                            <a:xfrm>
                              <a:off x="5084" y="-1586"/>
                              <a:ext cx="443" cy="2"/>
                            </a:xfrm>
                            <a:custGeom>
                              <a:avLst/>
                              <a:gdLst>
                                <a:gd name="T0" fmla="+- 0 5084 5084"/>
                                <a:gd name="T1" fmla="*/ T0 w 443"/>
                                <a:gd name="T2" fmla="+- 0 5527 5084"/>
                                <a:gd name="T3" fmla="*/ T2 w 443"/>
                              </a:gdLst>
                              <a:ahLst/>
                              <a:cxnLst>
                                <a:cxn ang="0">
                                  <a:pos x="T1" y="0"/>
                                </a:cxn>
                                <a:cxn ang="0">
                                  <a:pos x="T3" y="0"/>
                                </a:cxn>
                              </a:cxnLst>
                              <a:rect l="0" t="0" r="r" b="b"/>
                              <a:pathLst>
                                <a:path w="443">
                                  <a:moveTo>
                                    <a:pt x="0" y="0"/>
                                  </a:moveTo>
                                  <a:lnTo>
                                    <a:pt x="443"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7" name="Group 4535"/>
                        <wpg:cNvGrpSpPr>
                          <a:grpSpLocks/>
                        </wpg:cNvGrpSpPr>
                        <wpg:grpSpPr bwMode="auto">
                          <a:xfrm>
                            <a:off x="5291" y="-2575"/>
                            <a:ext cx="15" cy="675"/>
                            <a:chOff x="5291" y="-2575"/>
                            <a:chExt cx="15" cy="675"/>
                          </a:xfrm>
                        </wpg:grpSpPr>
                        <wps:wsp>
                          <wps:cNvPr id="4588" name="Freeform 4536"/>
                          <wps:cNvSpPr>
                            <a:spLocks/>
                          </wps:cNvSpPr>
                          <wps:spPr bwMode="auto">
                            <a:xfrm>
                              <a:off x="5291" y="-2575"/>
                              <a:ext cx="15" cy="675"/>
                            </a:xfrm>
                            <a:custGeom>
                              <a:avLst/>
                              <a:gdLst>
                                <a:gd name="T0" fmla="+- 0 5291 5291"/>
                                <a:gd name="T1" fmla="*/ T0 w 15"/>
                                <a:gd name="T2" fmla="+- 0 -2575 -2575"/>
                                <a:gd name="T3" fmla="*/ -2575 h 675"/>
                                <a:gd name="T4" fmla="+- 0 5306 5291"/>
                                <a:gd name="T5" fmla="*/ T4 w 15"/>
                                <a:gd name="T6" fmla="+- 0 -1900 -2575"/>
                                <a:gd name="T7" fmla="*/ -1900 h 675"/>
                              </a:gdLst>
                              <a:ahLst/>
                              <a:cxnLst>
                                <a:cxn ang="0">
                                  <a:pos x="T1" y="T3"/>
                                </a:cxn>
                                <a:cxn ang="0">
                                  <a:pos x="T5" y="T7"/>
                                </a:cxn>
                              </a:cxnLst>
                              <a:rect l="0" t="0" r="r" b="b"/>
                              <a:pathLst>
                                <a:path w="15" h="675">
                                  <a:moveTo>
                                    <a:pt x="0" y="0"/>
                                  </a:moveTo>
                                  <a:lnTo>
                                    <a:pt x="15" y="675"/>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9" name="Group 4533"/>
                        <wpg:cNvGrpSpPr>
                          <a:grpSpLocks/>
                        </wpg:cNvGrpSpPr>
                        <wpg:grpSpPr bwMode="auto">
                          <a:xfrm>
                            <a:off x="6333" y="-2278"/>
                            <a:ext cx="108" cy="118"/>
                            <a:chOff x="6333" y="-2278"/>
                            <a:chExt cx="108" cy="118"/>
                          </a:xfrm>
                        </wpg:grpSpPr>
                        <wps:wsp>
                          <wps:cNvPr id="4590" name="Freeform 4534"/>
                          <wps:cNvSpPr>
                            <a:spLocks/>
                          </wps:cNvSpPr>
                          <wps:spPr bwMode="auto">
                            <a:xfrm>
                              <a:off x="6333" y="-2278"/>
                              <a:ext cx="108" cy="118"/>
                            </a:xfrm>
                            <a:custGeom>
                              <a:avLst/>
                              <a:gdLst>
                                <a:gd name="T0" fmla="+- 0 6442 6333"/>
                                <a:gd name="T1" fmla="*/ T0 w 108"/>
                                <a:gd name="T2" fmla="+- 0 -2172 -2278"/>
                                <a:gd name="T3" fmla="*/ -2172 h 118"/>
                                <a:gd name="T4" fmla="+- 0 6333 6333"/>
                                <a:gd name="T5" fmla="*/ T4 w 108"/>
                                <a:gd name="T6" fmla="+- 0 -2278 -2278"/>
                                <a:gd name="T7" fmla="*/ -2278 h 118"/>
                                <a:gd name="T8" fmla="+- 0 6345 6333"/>
                                <a:gd name="T9" fmla="*/ T8 w 108"/>
                                <a:gd name="T10" fmla="+- 0 -2160 -2278"/>
                                <a:gd name="T11" fmla="*/ -2160 h 118"/>
                              </a:gdLst>
                              <a:ahLst/>
                              <a:cxnLst>
                                <a:cxn ang="0">
                                  <a:pos x="T1" y="T3"/>
                                </a:cxn>
                                <a:cxn ang="0">
                                  <a:pos x="T5" y="T7"/>
                                </a:cxn>
                                <a:cxn ang="0">
                                  <a:pos x="T9" y="T11"/>
                                </a:cxn>
                              </a:cxnLst>
                              <a:rect l="0" t="0" r="r" b="b"/>
                              <a:pathLst>
                                <a:path w="108" h="118">
                                  <a:moveTo>
                                    <a:pt x="109" y="106"/>
                                  </a:moveTo>
                                  <a:lnTo>
                                    <a:pt x="0" y="0"/>
                                  </a:lnTo>
                                  <a:lnTo>
                                    <a:pt x="12" y="118"/>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1" name="Group 4531"/>
                        <wpg:cNvGrpSpPr>
                          <a:grpSpLocks/>
                        </wpg:cNvGrpSpPr>
                        <wpg:grpSpPr bwMode="auto">
                          <a:xfrm>
                            <a:off x="6280" y="-2754"/>
                            <a:ext cx="1087" cy="1059"/>
                            <a:chOff x="6280" y="-2754"/>
                            <a:chExt cx="1087" cy="1059"/>
                          </a:xfrm>
                        </wpg:grpSpPr>
                        <wps:wsp>
                          <wps:cNvPr id="4592" name="Freeform 4532"/>
                          <wps:cNvSpPr>
                            <a:spLocks/>
                          </wps:cNvSpPr>
                          <wps:spPr bwMode="auto">
                            <a:xfrm>
                              <a:off x="6280" y="-2754"/>
                              <a:ext cx="1087" cy="1059"/>
                            </a:xfrm>
                            <a:custGeom>
                              <a:avLst/>
                              <a:gdLst>
                                <a:gd name="T0" fmla="+- 0 7367 6280"/>
                                <a:gd name="T1" fmla="*/ T0 w 1087"/>
                                <a:gd name="T2" fmla="+- 0 -1695 -2754"/>
                                <a:gd name="T3" fmla="*/ -1695 h 1059"/>
                                <a:gd name="T4" fmla="+- 0 6280 6280"/>
                                <a:gd name="T5" fmla="*/ T4 w 1087"/>
                                <a:gd name="T6" fmla="+- 0 -2754 -2754"/>
                                <a:gd name="T7" fmla="*/ -2754 h 1059"/>
                              </a:gdLst>
                              <a:ahLst/>
                              <a:cxnLst>
                                <a:cxn ang="0">
                                  <a:pos x="T1" y="T3"/>
                                </a:cxn>
                                <a:cxn ang="0">
                                  <a:pos x="T5" y="T7"/>
                                </a:cxn>
                              </a:cxnLst>
                              <a:rect l="0" t="0" r="r" b="b"/>
                              <a:pathLst>
                                <a:path w="1087" h="1059">
                                  <a:moveTo>
                                    <a:pt x="1087" y="1059"/>
                                  </a:moveTo>
                                  <a:lnTo>
                                    <a:pt x="0"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3" name="Group 4529"/>
                        <wpg:cNvGrpSpPr>
                          <a:grpSpLocks/>
                        </wpg:cNvGrpSpPr>
                        <wpg:grpSpPr bwMode="auto">
                          <a:xfrm>
                            <a:off x="5304" y="-1542"/>
                            <a:ext cx="2" cy="732"/>
                            <a:chOff x="5304" y="-1542"/>
                            <a:chExt cx="2" cy="732"/>
                          </a:xfrm>
                        </wpg:grpSpPr>
                        <wps:wsp>
                          <wps:cNvPr id="4594" name="Freeform 4530"/>
                          <wps:cNvSpPr>
                            <a:spLocks/>
                          </wps:cNvSpPr>
                          <wps:spPr bwMode="auto">
                            <a:xfrm>
                              <a:off x="5304" y="-1542"/>
                              <a:ext cx="2" cy="732"/>
                            </a:xfrm>
                            <a:custGeom>
                              <a:avLst/>
                              <a:gdLst>
                                <a:gd name="T0" fmla="+- 0 5306 5304"/>
                                <a:gd name="T1" fmla="*/ T0 w 1"/>
                                <a:gd name="T2" fmla="+- 0 -1542 -1542"/>
                                <a:gd name="T3" fmla="*/ -1542 h 732"/>
                                <a:gd name="T4" fmla="+- 0 5304 5304"/>
                                <a:gd name="T5" fmla="*/ T4 w 1"/>
                                <a:gd name="T6" fmla="+- 0 -810 -1542"/>
                                <a:gd name="T7" fmla="*/ -810 h 732"/>
                              </a:gdLst>
                              <a:ahLst/>
                              <a:cxnLst>
                                <a:cxn ang="0">
                                  <a:pos x="T1" y="T3"/>
                                </a:cxn>
                                <a:cxn ang="0">
                                  <a:pos x="T5" y="T7"/>
                                </a:cxn>
                              </a:cxnLst>
                              <a:rect l="0" t="0" r="r" b="b"/>
                              <a:pathLst>
                                <a:path w="1" h="732">
                                  <a:moveTo>
                                    <a:pt x="2" y="0"/>
                                  </a:moveTo>
                                  <a:lnTo>
                                    <a:pt x="0" y="732"/>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5" name="Group 4527"/>
                        <wpg:cNvGrpSpPr>
                          <a:grpSpLocks/>
                        </wpg:cNvGrpSpPr>
                        <wpg:grpSpPr bwMode="auto">
                          <a:xfrm>
                            <a:off x="4319" y="-4071"/>
                            <a:ext cx="1941" cy="359"/>
                            <a:chOff x="4319" y="-4071"/>
                            <a:chExt cx="1941" cy="359"/>
                          </a:xfrm>
                        </wpg:grpSpPr>
                        <wps:wsp>
                          <wps:cNvPr id="4596" name="Freeform 4528"/>
                          <wps:cNvSpPr>
                            <a:spLocks/>
                          </wps:cNvSpPr>
                          <wps:spPr bwMode="auto">
                            <a:xfrm>
                              <a:off x="4319" y="-4071"/>
                              <a:ext cx="1941" cy="359"/>
                            </a:xfrm>
                            <a:custGeom>
                              <a:avLst/>
                              <a:gdLst>
                                <a:gd name="T0" fmla="+- 0 4319 4319"/>
                                <a:gd name="T1" fmla="*/ T0 w 1941"/>
                                <a:gd name="T2" fmla="+- 0 -3712 -4071"/>
                                <a:gd name="T3" fmla="*/ -3712 h 359"/>
                                <a:gd name="T4" fmla="+- 0 6259 4319"/>
                                <a:gd name="T5" fmla="*/ T4 w 1941"/>
                                <a:gd name="T6" fmla="+- 0 -3712 -4071"/>
                                <a:gd name="T7" fmla="*/ -3712 h 359"/>
                                <a:gd name="T8" fmla="+- 0 6259 4319"/>
                                <a:gd name="T9" fmla="*/ T8 w 1941"/>
                                <a:gd name="T10" fmla="+- 0 -4071 -4071"/>
                                <a:gd name="T11" fmla="*/ -4071 h 359"/>
                                <a:gd name="T12" fmla="+- 0 4319 4319"/>
                                <a:gd name="T13" fmla="*/ T12 w 1941"/>
                                <a:gd name="T14" fmla="+- 0 -4071 -4071"/>
                                <a:gd name="T15" fmla="*/ -4071 h 359"/>
                                <a:gd name="T16" fmla="+- 0 4319 4319"/>
                                <a:gd name="T17" fmla="*/ T16 w 1941"/>
                                <a:gd name="T18" fmla="+- 0 -3712 -4071"/>
                                <a:gd name="T19" fmla="*/ -3712 h 359"/>
                              </a:gdLst>
                              <a:ahLst/>
                              <a:cxnLst>
                                <a:cxn ang="0">
                                  <a:pos x="T1" y="T3"/>
                                </a:cxn>
                                <a:cxn ang="0">
                                  <a:pos x="T5" y="T7"/>
                                </a:cxn>
                                <a:cxn ang="0">
                                  <a:pos x="T9" y="T11"/>
                                </a:cxn>
                                <a:cxn ang="0">
                                  <a:pos x="T13" y="T15"/>
                                </a:cxn>
                                <a:cxn ang="0">
                                  <a:pos x="T17" y="T19"/>
                                </a:cxn>
                              </a:cxnLst>
                              <a:rect l="0" t="0" r="r" b="b"/>
                              <a:pathLst>
                                <a:path w="1941" h="359">
                                  <a:moveTo>
                                    <a:pt x="0" y="359"/>
                                  </a:moveTo>
                                  <a:lnTo>
                                    <a:pt x="1940" y="359"/>
                                  </a:lnTo>
                                  <a:lnTo>
                                    <a:pt x="1940" y="0"/>
                                  </a:lnTo>
                                  <a:lnTo>
                                    <a:pt x="0" y="0"/>
                                  </a:lnTo>
                                  <a:lnTo>
                                    <a:pt x="0" y="359"/>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7" name="Group 4525"/>
                        <wpg:cNvGrpSpPr>
                          <a:grpSpLocks/>
                        </wpg:cNvGrpSpPr>
                        <wpg:grpSpPr bwMode="auto">
                          <a:xfrm>
                            <a:off x="4336" y="-3920"/>
                            <a:ext cx="1907" cy="2"/>
                            <a:chOff x="4336" y="-3920"/>
                            <a:chExt cx="1907" cy="2"/>
                          </a:xfrm>
                        </wpg:grpSpPr>
                        <wps:wsp>
                          <wps:cNvPr id="4598" name="Freeform 4526"/>
                          <wps:cNvSpPr>
                            <a:spLocks/>
                          </wps:cNvSpPr>
                          <wps:spPr bwMode="auto">
                            <a:xfrm>
                              <a:off x="4336" y="-3920"/>
                              <a:ext cx="1907" cy="2"/>
                            </a:xfrm>
                            <a:custGeom>
                              <a:avLst/>
                              <a:gdLst>
                                <a:gd name="T0" fmla="+- 0 4336 4336"/>
                                <a:gd name="T1" fmla="*/ T0 w 1907"/>
                                <a:gd name="T2" fmla="+- 0 6243 4336"/>
                                <a:gd name="T3" fmla="*/ T2 w 1907"/>
                              </a:gdLst>
                              <a:ahLst/>
                              <a:cxnLst>
                                <a:cxn ang="0">
                                  <a:pos x="T1" y="0"/>
                                </a:cxn>
                                <a:cxn ang="0">
                                  <a:pos x="T3" y="0"/>
                                </a:cxn>
                              </a:cxnLst>
                              <a:rect l="0" t="0" r="r" b="b"/>
                              <a:pathLst>
                                <a:path w="1907">
                                  <a:moveTo>
                                    <a:pt x="0" y="0"/>
                                  </a:moveTo>
                                  <a:lnTo>
                                    <a:pt x="1907"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99" name="Group 4523"/>
                        <wpg:cNvGrpSpPr>
                          <a:grpSpLocks/>
                        </wpg:cNvGrpSpPr>
                        <wpg:grpSpPr bwMode="auto">
                          <a:xfrm>
                            <a:off x="5143" y="-3757"/>
                            <a:ext cx="292" cy="2"/>
                            <a:chOff x="5143" y="-3757"/>
                            <a:chExt cx="292" cy="2"/>
                          </a:xfrm>
                        </wpg:grpSpPr>
                        <wps:wsp>
                          <wps:cNvPr id="4600" name="Freeform 4524"/>
                          <wps:cNvSpPr>
                            <a:spLocks/>
                          </wps:cNvSpPr>
                          <wps:spPr bwMode="auto">
                            <a:xfrm>
                              <a:off x="5143" y="-3757"/>
                              <a:ext cx="292" cy="2"/>
                            </a:xfrm>
                            <a:custGeom>
                              <a:avLst/>
                              <a:gdLst>
                                <a:gd name="T0" fmla="+- 0 5143 5143"/>
                                <a:gd name="T1" fmla="*/ T0 w 292"/>
                                <a:gd name="T2" fmla="+- 0 5435 5143"/>
                                <a:gd name="T3" fmla="*/ T2 w 292"/>
                              </a:gdLst>
                              <a:ahLst/>
                              <a:cxnLst>
                                <a:cxn ang="0">
                                  <a:pos x="T1" y="0"/>
                                </a:cxn>
                                <a:cxn ang="0">
                                  <a:pos x="T3" y="0"/>
                                </a:cxn>
                              </a:cxnLst>
                              <a:rect l="0" t="0" r="r" b="b"/>
                              <a:pathLst>
                                <a:path w="292">
                                  <a:moveTo>
                                    <a:pt x="0" y="0"/>
                                  </a:moveTo>
                                  <a:lnTo>
                                    <a:pt x="292"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01" name="Group 4521"/>
                        <wpg:cNvGrpSpPr>
                          <a:grpSpLocks/>
                        </wpg:cNvGrpSpPr>
                        <wpg:grpSpPr bwMode="auto">
                          <a:xfrm>
                            <a:off x="4297" y="-5035"/>
                            <a:ext cx="2001" cy="245"/>
                            <a:chOff x="4297" y="-5035"/>
                            <a:chExt cx="2001" cy="245"/>
                          </a:xfrm>
                        </wpg:grpSpPr>
                        <wps:wsp>
                          <wps:cNvPr id="4602" name="Freeform 4522"/>
                          <wps:cNvSpPr>
                            <a:spLocks/>
                          </wps:cNvSpPr>
                          <wps:spPr bwMode="auto">
                            <a:xfrm>
                              <a:off x="4297" y="-5035"/>
                              <a:ext cx="2001" cy="245"/>
                            </a:xfrm>
                            <a:custGeom>
                              <a:avLst/>
                              <a:gdLst>
                                <a:gd name="T0" fmla="+- 0 4297 4297"/>
                                <a:gd name="T1" fmla="*/ T0 w 2001"/>
                                <a:gd name="T2" fmla="+- 0 -4790 -5035"/>
                                <a:gd name="T3" fmla="*/ -4790 h 245"/>
                                <a:gd name="T4" fmla="+- 0 6298 4297"/>
                                <a:gd name="T5" fmla="*/ T4 w 2001"/>
                                <a:gd name="T6" fmla="+- 0 -4790 -5035"/>
                                <a:gd name="T7" fmla="*/ -4790 h 245"/>
                                <a:gd name="T8" fmla="+- 0 6298 4297"/>
                                <a:gd name="T9" fmla="*/ T8 w 2001"/>
                                <a:gd name="T10" fmla="+- 0 -5035 -5035"/>
                                <a:gd name="T11" fmla="*/ -5035 h 245"/>
                                <a:gd name="T12" fmla="+- 0 4297 4297"/>
                                <a:gd name="T13" fmla="*/ T12 w 2001"/>
                                <a:gd name="T14" fmla="+- 0 -5035 -5035"/>
                                <a:gd name="T15" fmla="*/ -5035 h 245"/>
                                <a:gd name="T16" fmla="+- 0 4297 4297"/>
                                <a:gd name="T17" fmla="*/ T16 w 2001"/>
                                <a:gd name="T18" fmla="+- 0 -4790 -5035"/>
                                <a:gd name="T19" fmla="*/ -4790 h 245"/>
                              </a:gdLst>
                              <a:ahLst/>
                              <a:cxnLst>
                                <a:cxn ang="0">
                                  <a:pos x="T1" y="T3"/>
                                </a:cxn>
                                <a:cxn ang="0">
                                  <a:pos x="T5" y="T7"/>
                                </a:cxn>
                                <a:cxn ang="0">
                                  <a:pos x="T9" y="T11"/>
                                </a:cxn>
                                <a:cxn ang="0">
                                  <a:pos x="T13" y="T15"/>
                                </a:cxn>
                                <a:cxn ang="0">
                                  <a:pos x="T17" y="T19"/>
                                </a:cxn>
                              </a:cxnLst>
                              <a:rect l="0" t="0" r="r" b="b"/>
                              <a:pathLst>
                                <a:path w="2001" h="245">
                                  <a:moveTo>
                                    <a:pt x="0" y="245"/>
                                  </a:moveTo>
                                  <a:lnTo>
                                    <a:pt x="2001" y="245"/>
                                  </a:lnTo>
                                  <a:lnTo>
                                    <a:pt x="2001" y="0"/>
                                  </a:lnTo>
                                  <a:lnTo>
                                    <a:pt x="0" y="0"/>
                                  </a:lnTo>
                                  <a:lnTo>
                                    <a:pt x="0" y="245"/>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03" name="Group 4519"/>
                        <wpg:cNvGrpSpPr>
                          <a:grpSpLocks/>
                        </wpg:cNvGrpSpPr>
                        <wpg:grpSpPr bwMode="auto">
                          <a:xfrm>
                            <a:off x="4314" y="-4859"/>
                            <a:ext cx="1967" cy="2"/>
                            <a:chOff x="4314" y="-4859"/>
                            <a:chExt cx="1967" cy="2"/>
                          </a:xfrm>
                        </wpg:grpSpPr>
                        <wps:wsp>
                          <wps:cNvPr id="4604" name="Freeform 4520"/>
                          <wps:cNvSpPr>
                            <a:spLocks/>
                          </wps:cNvSpPr>
                          <wps:spPr bwMode="auto">
                            <a:xfrm>
                              <a:off x="4314" y="-4859"/>
                              <a:ext cx="1967" cy="2"/>
                            </a:xfrm>
                            <a:custGeom>
                              <a:avLst/>
                              <a:gdLst>
                                <a:gd name="T0" fmla="+- 0 4314 4314"/>
                                <a:gd name="T1" fmla="*/ T0 w 1967"/>
                                <a:gd name="T2" fmla="+- 0 6281 4314"/>
                                <a:gd name="T3" fmla="*/ T2 w 1967"/>
                              </a:gdLst>
                              <a:ahLst/>
                              <a:cxnLst>
                                <a:cxn ang="0">
                                  <a:pos x="T1" y="0"/>
                                </a:cxn>
                                <a:cxn ang="0">
                                  <a:pos x="T3" y="0"/>
                                </a:cxn>
                              </a:cxnLst>
                              <a:rect l="0" t="0" r="r" b="b"/>
                              <a:pathLst>
                                <a:path w="1967">
                                  <a:moveTo>
                                    <a:pt x="0" y="0"/>
                                  </a:moveTo>
                                  <a:lnTo>
                                    <a:pt x="1967"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05" name="Group 4517"/>
                        <wpg:cNvGrpSpPr>
                          <a:grpSpLocks/>
                        </wpg:cNvGrpSpPr>
                        <wpg:grpSpPr bwMode="auto">
                          <a:xfrm>
                            <a:off x="5289" y="-4790"/>
                            <a:ext cx="8" cy="719"/>
                            <a:chOff x="5289" y="-4790"/>
                            <a:chExt cx="8" cy="719"/>
                          </a:xfrm>
                        </wpg:grpSpPr>
                        <wps:wsp>
                          <wps:cNvPr id="4606" name="Freeform 4518"/>
                          <wps:cNvSpPr>
                            <a:spLocks/>
                          </wps:cNvSpPr>
                          <wps:spPr bwMode="auto">
                            <a:xfrm>
                              <a:off x="5289" y="-4790"/>
                              <a:ext cx="8" cy="719"/>
                            </a:xfrm>
                            <a:custGeom>
                              <a:avLst/>
                              <a:gdLst>
                                <a:gd name="T0" fmla="+- 0 5289 5289"/>
                                <a:gd name="T1" fmla="*/ T0 w 8"/>
                                <a:gd name="T2" fmla="+- 0 -4071 -4790"/>
                                <a:gd name="T3" fmla="*/ -4071 h 719"/>
                                <a:gd name="T4" fmla="+- 0 5297 5289"/>
                                <a:gd name="T5" fmla="*/ T4 w 8"/>
                                <a:gd name="T6" fmla="+- 0 -4790 -4790"/>
                                <a:gd name="T7" fmla="*/ -4790 h 719"/>
                              </a:gdLst>
                              <a:ahLst/>
                              <a:cxnLst>
                                <a:cxn ang="0">
                                  <a:pos x="T1" y="T3"/>
                                </a:cxn>
                                <a:cxn ang="0">
                                  <a:pos x="T5" y="T7"/>
                                </a:cxn>
                              </a:cxnLst>
                              <a:rect l="0" t="0" r="r" b="b"/>
                              <a:pathLst>
                                <a:path w="8" h="719">
                                  <a:moveTo>
                                    <a:pt x="0" y="719"/>
                                  </a:moveTo>
                                  <a:lnTo>
                                    <a:pt x="8"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07" name="Group 4515"/>
                        <wpg:cNvGrpSpPr>
                          <a:grpSpLocks/>
                        </wpg:cNvGrpSpPr>
                        <wpg:grpSpPr bwMode="auto">
                          <a:xfrm>
                            <a:off x="8909" y="-892"/>
                            <a:ext cx="152" cy="183"/>
                            <a:chOff x="8909" y="-892"/>
                            <a:chExt cx="152" cy="183"/>
                          </a:xfrm>
                        </wpg:grpSpPr>
                        <wps:wsp>
                          <wps:cNvPr id="4608" name="Freeform 4516"/>
                          <wps:cNvSpPr>
                            <a:spLocks/>
                          </wps:cNvSpPr>
                          <wps:spPr bwMode="auto">
                            <a:xfrm>
                              <a:off x="8909" y="-892"/>
                              <a:ext cx="152" cy="183"/>
                            </a:xfrm>
                            <a:custGeom>
                              <a:avLst/>
                              <a:gdLst>
                                <a:gd name="T0" fmla="+- 0 9061 8909"/>
                                <a:gd name="T1" fmla="*/ T0 w 152"/>
                                <a:gd name="T2" fmla="+- 0 -709 -892"/>
                                <a:gd name="T3" fmla="*/ -709 h 183"/>
                                <a:gd name="T4" fmla="+- 0 8909 8909"/>
                                <a:gd name="T5" fmla="*/ T4 w 152"/>
                                <a:gd name="T6" fmla="+- 0 -892 -892"/>
                                <a:gd name="T7" fmla="*/ -892 h 183"/>
                                <a:gd name="T8" fmla="+- 0 8909 8909"/>
                                <a:gd name="T9" fmla="*/ T8 w 152"/>
                                <a:gd name="T10" fmla="+- 0 -709 -892"/>
                                <a:gd name="T11" fmla="*/ -709 h 183"/>
                                <a:gd name="T12" fmla="+- 0 9061 8909"/>
                                <a:gd name="T13" fmla="*/ T12 w 152"/>
                                <a:gd name="T14" fmla="+- 0 -709 -892"/>
                                <a:gd name="T15" fmla="*/ -709 h 183"/>
                              </a:gdLst>
                              <a:ahLst/>
                              <a:cxnLst>
                                <a:cxn ang="0">
                                  <a:pos x="T1" y="T3"/>
                                </a:cxn>
                                <a:cxn ang="0">
                                  <a:pos x="T5" y="T7"/>
                                </a:cxn>
                                <a:cxn ang="0">
                                  <a:pos x="T9" y="T11"/>
                                </a:cxn>
                                <a:cxn ang="0">
                                  <a:pos x="T13" y="T15"/>
                                </a:cxn>
                              </a:cxnLst>
                              <a:rect l="0" t="0" r="r" b="b"/>
                              <a:pathLst>
                                <a:path w="152" h="183">
                                  <a:moveTo>
                                    <a:pt x="152" y="183"/>
                                  </a:moveTo>
                                  <a:lnTo>
                                    <a:pt x="0" y="0"/>
                                  </a:lnTo>
                                  <a:lnTo>
                                    <a:pt x="0" y="183"/>
                                  </a:lnTo>
                                  <a:lnTo>
                                    <a:pt x="152" y="183"/>
                                  </a:lnTo>
                                  <a:close/>
                                </a:path>
                              </a:pathLst>
                            </a:custGeom>
                            <a:noFill/>
                            <a:ln w="237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09" name="Group 4513"/>
                        <wpg:cNvGrpSpPr>
                          <a:grpSpLocks/>
                        </wpg:cNvGrpSpPr>
                        <wpg:grpSpPr bwMode="auto">
                          <a:xfrm>
                            <a:off x="7065" y="-892"/>
                            <a:ext cx="1997" cy="609"/>
                            <a:chOff x="7065" y="-892"/>
                            <a:chExt cx="1997" cy="609"/>
                          </a:xfrm>
                        </wpg:grpSpPr>
                        <wps:wsp>
                          <wps:cNvPr id="4610" name="Freeform 4514"/>
                          <wps:cNvSpPr>
                            <a:spLocks/>
                          </wps:cNvSpPr>
                          <wps:spPr bwMode="auto">
                            <a:xfrm>
                              <a:off x="7065" y="-892"/>
                              <a:ext cx="1997" cy="609"/>
                            </a:xfrm>
                            <a:custGeom>
                              <a:avLst/>
                              <a:gdLst>
                                <a:gd name="T0" fmla="+- 0 7065 7065"/>
                                <a:gd name="T1" fmla="*/ T0 w 1997"/>
                                <a:gd name="T2" fmla="+- 0 -283 -892"/>
                                <a:gd name="T3" fmla="*/ -283 h 609"/>
                                <a:gd name="T4" fmla="+- 0 9061 7065"/>
                                <a:gd name="T5" fmla="*/ T4 w 1997"/>
                                <a:gd name="T6" fmla="+- 0 -283 -892"/>
                                <a:gd name="T7" fmla="*/ -283 h 609"/>
                                <a:gd name="T8" fmla="+- 0 9061 7065"/>
                                <a:gd name="T9" fmla="*/ T8 w 1997"/>
                                <a:gd name="T10" fmla="+- 0 -709 -892"/>
                                <a:gd name="T11" fmla="*/ -709 h 609"/>
                                <a:gd name="T12" fmla="+- 0 8909 7065"/>
                                <a:gd name="T13" fmla="*/ T12 w 1997"/>
                                <a:gd name="T14" fmla="+- 0 -709 -892"/>
                                <a:gd name="T15" fmla="*/ -709 h 609"/>
                                <a:gd name="T16" fmla="+- 0 8909 7065"/>
                                <a:gd name="T17" fmla="*/ T16 w 1997"/>
                                <a:gd name="T18" fmla="+- 0 -892 -892"/>
                                <a:gd name="T19" fmla="*/ -892 h 609"/>
                                <a:gd name="T20" fmla="+- 0 7065 7065"/>
                                <a:gd name="T21" fmla="*/ T20 w 1997"/>
                                <a:gd name="T22" fmla="+- 0 -892 -892"/>
                                <a:gd name="T23" fmla="*/ -892 h 609"/>
                                <a:gd name="T24" fmla="+- 0 7065 7065"/>
                                <a:gd name="T25" fmla="*/ T24 w 1997"/>
                                <a:gd name="T26" fmla="+- 0 -283 -892"/>
                                <a:gd name="T27" fmla="*/ -283 h 609"/>
                              </a:gdLst>
                              <a:ahLst/>
                              <a:cxnLst>
                                <a:cxn ang="0">
                                  <a:pos x="T1" y="T3"/>
                                </a:cxn>
                                <a:cxn ang="0">
                                  <a:pos x="T5" y="T7"/>
                                </a:cxn>
                                <a:cxn ang="0">
                                  <a:pos x="T9" y="T11"/>
                                </a:cxn>
                                <a:cxn ang="0">
                                  <a:pos x="T13" y="T15"/>
                                </a:cxn>
                                <a:cxn ang="0">
                                  <a:pos x="T17" y="T19"/>
                                </a:cxn>
                                <a:cxn ang="0">
                                  <a:pos x="T21" y="T23"/>
                                </a:cxn>
                                <a:cxn ang="0">
                                  <a:pos x="T25" y="T27"/>
                                </a:cxn>
                              </a:cxnLst>
                              <a:rect l="0" t="0" r="r" b="b"/>
                              <a:pathLst>
                                <a:path w="1997" h="609">
                                  <a:moveTo>
                                    <a:pt x="0" y="609"/>
                                  </a:moveTo>
                                  <a:lnTo>
                                    <a:pt x="1996" y="609"/>
                                  </a:lnTo>
                                  <a:lnTo>
                                    <a:pt x="1996" y="183"/>
                                  </a:lnTo>
                                  <a:lnTo>
                                    <a:pt x="1844" y="183"/>
                                  </a:lnTo>
                                  <a:lnTo>
                                    <a:pt x="1844" y="0"/>
                                  </a:lnTo>
                                  <a:lnTo>
                                    <a:pt x="0" y="0"/>
                                  </a:lnTo>
                                  <a:lnTo>
                                    <a:pt x="0" y="609"/>
                                  </a:lnTo>
                                  <a:close/>
                                </a:path>
                              </a:pathLst>
                            </a:custGeom>
                            <a:noFill/>
                            <a:ln w="237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11" name="Group 4511"/>
                        <wpg:cNvGrpSpPr>
                          <a:grpSpLocks/>
                        </wpg:cNvGrpSpPr>
                        <wpg:grpSpPr bwMode="auto">
                          <a:xfrm>
                            <a:off x="8056" y="-1573"/>
                            <a:ext cx="7" cy="681"/>
                            <a:chOff x="8056" y="-1573"/>
                            <a:chExt cx="7" cy="681"/>
                          </a:xfrm>
                        </wpg:grpSpPr>
                        <wps:wsp>
                          <wps:cNvPr id="4612" name="Freeform 4512"/>
                          <wps:cNvSpPr>
                            <a:spLocks/>
                          </wps:cNvSpPr>
                          <wps:spPr bwMode="auto">
                            <a:xfrm>
                              <a:off x="8056" y="-1573"/>
                              <a:ext cx="7" cy="681"/>
                            </a:xfrm>
                            <a:custGeom>
                              <a:avLst/>
                              <a:gdLst>
                                <a:gd name="T0" fmla="+- 0 8056 8056"/>
                                <a:gd name="T1" fmla="*/ T0 w 7"/>
                                <a:gd name="T2" fmla="+- 0 -1573 -1573"/>
                                <a:gd name="T3" fmla="*/ -1573 h 681"/>
                                <a:gd name="T4" fmla="+- 0 8063 8056"/>
                                <a:gd name="T5" fmla="*/ T4 w 7"/>
                                <a:gd name="T6" fmla="+- 0 -892 -1573"/>
                                <a:gd name="T7" fmla="*/ -892 h 681"/>
                              </a:gdLst>
                              <a:ahLst/>
                              <a:cxnLst>
                                <a:cxn ang="0">
                                  <a:pos x="T1" y="T3"/>
                                </a:cxn>
                                <a:cxn ang="0">
                                  <a:pos x="T5" y="T7"/>
                                </a:cxn>
                              </a:cxnLst>
                              <a:rect l="0" t="0" r="r" b="b"/>
                              <a:pathLst>
                                <a:path w="7" h="681">
                                  <a:moveTo>
                                    <a:pt x="0" y="0"/>
                                  </a:moveTo>
                                  <a:lnTo>
                                    <a:pt x="7" y="681"/>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13" name="Group 4509"/>
                        <wpg:cNvGrpSpPr>
                          <a:grpSpLocks/>
                        </wpg:cNvGrpSpPr>
                        <wpg:grpSpPr bwMode="auto">
                          <a:xfrm>
                            <a:off x="5608" y="-995"/>
                            <a:ext cx="76" cy="152"/>
                            <a:chOff x="5608" y="-995"/>
                            <a:chExt cx="76" cy="152"/>
                          </a:xfrm>
                        </wpg:grpSpPr>
                        <wps:wsp>
                          <wps:cNvPr id="4614" name="Freeform 4510"/>
                          <wps:cNvSpPr>
                            <a:spLocks/>
                          </wps:cNvSpPr>
                          <wps:spPr bwMode="auto">
                            <a:xfrm>
                              <a:off x="5608" y="-995"/>
                              <a:ext cx="76" cy="152"/>
                            </a:xfrm>
                            <a:custGeom>
                              <a:avLst/>
                              <a:gdLst>
                                <a:gd name="T0" fmla="+- 0 5609 5608"/>
                                <a:gd name="T1" fmla="*/ T0 w 76"/>
                                <a:gd name="T2" fmla="+- 0 -995 -995"/>
                                <a:gd name="T3" fmla="*/ -995 h 152"/>
                                <a:gd name="T4" fmla="+- 0 5608 5608"/>
                                <a:gd name="T5" fmla="*/ T4 w 76"/>
                                <a:gd name="T6" fmla="+- 0 -842 -995"/>
                                <a:gd name="T7" fmla="*/ -842 h 152"/>
                                <a:gd name="T8" fmla="+- 0 5684 5608"/>
                                <a:gd name="T9" fmla="*/ T8 w 76"/>
                                <a:gd name="T10" fmla="+- 0 -933 -995"/>
                                <a:gd name="T11" fmla="*/ -933 h 152"/>
                              </a:gdLst>
                              <a:ahLst/>
                              <a:cxnLst>
                                <a:cxn ang="0">
                                  <a:pos x="T1" y="T3"/>
                                </a:cxn>
                                <a:cxn ang="0">
                                  <a:pos x="T5" y="T7"/>
                                </a:cxn>
                                <a:cxn ang="0">
                                  <a:pos x="T9" y="T11"/>
                                </a:cxn>
                              </a:cxnLst>
                              <a:rect l="0" t="0" r="r" b="b"/>
                              <a:pathLst>
                                <a:path w="76" h="152">
                                  <a:moveTo>
                                    <a:pt x="1" y="0"/>
                                  </a:moveTo>
                                  <a:lnTo>
                                    <a:pt x="0" y="153"/>
                                  </a:lnTo>
                                  <a:lnTo>
                                    <a:pt x="76" y="62"/>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15" name="Group 4507"/>
                        <wpg:cNvGrpSpPr>
                          <a:grpSpLocks/>
                        </wpg:cNvGrpSpPr>
                        <wpg:grpSpPr bwMode="auto">
                          <a:xfrm>
                            <a:off x="4048" y="-693"/>
                            <a:ext cx="458" cy="4"/>
                            <a:chOff x="4048" y="-693"/>
                            <a:chExt cx="458" cy="4"/>
                          </a:xfrm>
                        </wpg:grpSpPr>
                        <wps:wsp>
                          <wps:cNvPr id="4616" name="Freeform 4508"/>
                          <wps:cNvSpPr>
                            <a:spLocks/>
                          </wps:cNvSpPr>
                          <wps:spPr bwMode="auto">
                            <a:xfrm>
                              <a:off x="4048" y="-693"/>
                              <a:ext cx="458" cy="4"/>
                            </a:xfrm>
                            <a:custGeom>
                              <a:avLst/>
                              <a:gdLst>
                                <a:gd name="T0" fmla="+- 0 4506 4048"/>
                                <a:gd name="T1" fmla="*/ T0 w 458"/>
                                <a:gd name="T2" fmla="+- 0 -688 -693"/>
                                <a:gd name="T3" fmla="*/ -688 h 4"/>
                                <a:gd name="T4" fmla="+- 0 4048 4048"/>
                                <a:gd name="T5" fmla="*/ T4 w 458"/>
                                <a:gd name="T6" fmla="+- 0 -693 -693"/>
                                <a:gd name="T7" fmla="*/ -693 h 4"/>
                              </a:gdLst>
                              <a:ahLst/>
                              <a:cxnLst>
                                <a:cxn ang="0">
                                  <a:pos x="T1" y="T3"/>
                                </a:cxn>
                                <a:cxn ang="0">
                                  <a:pos x="T5" y="T7"/>
                                </a:cxn>
                              </a:cxnLst>
                              <a:rect l="0" t="0" r="r" b="b"/>
                              <a:pathLst>
                                <a:path w="458" h="4">
                                  <a:moveTo>
                                    <a:pt x="458" y="5"/>
                                  </a:moveTo>
                                  <a:lnTo>
                                    <a:pt x="0"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17" name="Group 4505"/>
                        <wpg:cNvGrpSpPr>
                          <a:grpSpLocks/>
                        </wpg:cNvGrpSpPr>
                        <wpg:grpSpPr bwMode="auto">
                          <a:xfrm>
                            <a:off x="4506" y="-810"/>
                            <a:ext cx="1595" cy="244"/>
                            <a:chOff x="4506" y="-810"/>
                            <a:chExt cx="1595" cy="244"/>
                          </a:xfrm>
                        </wpg:grpSpPr>
                        <wps:wsp>
                          <wps:cNvPr id="4618" name="Freeform 4506"/>
                          <wps:cNvSpPr>
                            <a:spLocks/>
                          </wps:cNvSpPr>
                          <wps:spPr bwMode="auto">
                            <a:xfrm>
                              <a:off x="4506" y="-810"/>
                              <a:ext cx="1595" cy="244"/>
                            </a:xfrm>
                            <a:custGeom>
                              <a:avLst/>
                              <a:gdLst>
                                <a:gd name="T0" fmla="+- 0 4506 4506"/>
                                <a:gd name="T1" fmla="*/ T0 w 1595"/>
                                <a:gd name="T2" fmla="+- 0 -566 -810"/>
                                <a:gd name="T3" fmla="*/ -566 h 244"/>
                                <a:gd name="T4" fmla="+- 0 6101 4506"/>
                                <a:gd name="T5" fmla="*/ T4 w 1595"/>
                                <a:gd name="T6" fmla="+- 0 -566 -810"/>
                                <a:gd name="T7" fmla="*/ -566 h 244"/>
                                <a:gd name="T8" fmla="+- 0 6101 4506"/>
                                <a:gd name="T9" fmla="*/ T8 w 1595"/>
                                <a:gd name="T10" fmla="+- 0 -810 -810"/>
                                <a:gd name="T11" fmla="*/ -810 h 244"/>
                                <a:gd name="T12" fmla="+- 0 4506 4506"/>
                                <a:gd name="T13" fmla="*/ T12 w 1595"/>
                                <a:gd name="T14" fmla="+- 0 -810 -810"/>
                                <a:gd name="T15" fmla="*/ -810 h 244"/>
                                <a:gd name="T16" fmla="+- 0 4506 4506"/>
                                <a:gd name="T17" fmla="*/ T16 w 1595"/>
                                <a:gd name="T18" fmla="+- 0 -566 -810"/>
                                <a:gd name="T19" fmla="*/ -566 h 244"/>
                              </a:gdLst>
                              <a:ahLst/>
                              <a:cxnLst>
                                <a:cxn ang="0">
                                  <a:pos x="T1" y="T3"/>
                                </a:cxn>
                                <a:cxn ang="0">
                                  <a:pos x="T5" y="T7"/>
                                </a:cxn>
                                <a:cxn ang="0">
                                  <a:pos x="T9" y="T11"/>
                                </a:cxn>
                                <a:cxn ang="0">
                                  <a:pos x="T13" y="T15"/>
                                </a:cxn>
                                <a:cxn ang="0">
                                  <a:pos x="T17" y="T19"/>
                                </a:cxn>
                              </a:cxnLst>
                              <a:rect l="0" t="0" r="r" b="b"/>
                              <a:pathLst>
                                <a:path w="1595" h="244">
                                  <a:moveTo>
                                    <a:pt x="0" y="244"/>
                                  </a:moveTo>
                                  <a:lnTo>
                                    <a:pt x="1595" y="244"/>
                                  </a:lnTo>
                                  <a:lnTo>
                                    <a:pt x="1595" y="0"/>
                                  </a:lnTo>
                                  <a:lnTo>
                                    <a:pt x="0" y="0"/>
                                  </a:lnTo>
                                  <a:lnTo>
                                    <a:pt x="0" y="244"/>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19" name="Group 4503"/>
                        <wpg:cNvGrpSpPr>
                          <a:grpSpLocks/>
                        </wpg:cNvGrpSpPr>
                        <wpg:grpSpPr bwMode="auto">
                          <a:xfrm>
                            <a:off x="4523" y="-635"/>
                            <a:ext cx="1561" cy="2"/>
                            <a:chOff x="4523" y="-635"/>
                            <a:chExt cx="1561" cy="2"/>
                          </a:xfrm>
                        </wpg:grpSpPr>
                        <wps:wsp>
                          <wps:cNvPr id="4620" name="Freeform 4504"/>
                          <wps:cNvSpPr>
                            <a:spLocks/>
                          </wps:cNvSpPr>
                          <wps:spPr bwMode="auto">
                            <a:xfrm>
                              <a:off x="4523" y="-635"/>
                              <a:ext cx="1561" cy="2"/>
                            </a:xfrm>
                            <a:custGeom>
                              <a:avLst/>
                              <a:gdLst>
                                <a:gd name="T0" fmla="+- 0 4523 4523"/>
                                <a:gd name="T1" fmla="*/ T0 w 1561"/>
                                <a:gd name="T2" fmla="+- 0 6085 4523"/>
                                <a:gd name="T3" fmla="*/ T2 w 1561"/>
                              </a:gdLst>
                              <a:ahLst/>
                              <a:cxnLst>
                                <a:cxn ang="0">
                                  <a:pos x="T1" y="0"/>
                                </a:cxn>
                                <a:cxn ang="0">
                                  <a:pos x="T3" y="0"/>
                                </a:cxn>
                              </a:cxnLst>
                              <a:rect l="0" t="0" r="r" b="b"/>
                              <a:pathLst>
                                <a:path w="1561">
                                  <a:moveTo>
                                    <a:pt x="0" y="0"/>
                                  </a:moveTo>
                                  <a:lnTo>
                                    <a:pt x="1562"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21" name="Group 4501"/>
                        <wpg:cNvGrpSpPr>
                          <a:grpSpLocks/>
                        </wpg:cNvGrpSpPr>
                        <wpg:grpSpPr bwMode="auto">
                          <a:xfrm>
                            <a:off x="2204" y="-815"/>
                            <a:ext cx="1843" cy="245"/>
                            <a:chOff x="2204" y="-815"/>
                            <a:chExt cx="1843" cy="245"/>
                          </a:xfrm>
                        </wpg:grpSpPr>
                        <wps:wsp>
                          <wps:cNvPr id="4622" name="Freeform 4502"/>
                          <wps:cNvSpPr>
                            <a:spLocks/>
                          </wps:cNvSpPr>
                          <wps:spPr bwMode="auto">
                            <a:xfrm>
                              <a:off x="2204" y="-815"/>
                              <a:ext cx="1843" cy="245"/>
                            </a:xfrm>
                            <a:custGeom>
                              <a:avLst/>
                              <a:gdLst>
                                <a:gd name="T0" fmla="+- 0 2204 2204"/>
                                <a:gd name="T1" fmla="*/ T0 w 1843"/>
                                <a:gd name="T2" fmla="+- 0 -571 -815"/>
                                <a:gd name="T3" fmla="*/ -571 h 245"/>
                                <a:gd name="T4" fmla="+- 0 4048 2204"/>
                                <a:gd name="T5" fmla="*/ T4 w 1843"/>
                                <a:gd name="T6" fmla="+- 0 -571 -815"/>
                                <a:gd name="T7" fmla="*/ -571 h 245"/>
                                <a:gd name="T8" fmla="+- 0 4048 2204"/>
                                <a:gd name="T9" fmla="*/ T8 w 1843"/>
                                <a:gd name="T10" fmla="+- 0 -815 -815"/>
                                <a:gd name="T11" fmla="*/ -815 h 245"/>
                                <a:gd name="T12" fmla="+- 0 2204 2204"/>
                                <a:gd name="T13" fmla="*/ T12 w 1843"/>
                                <a:gd name="T14" fmla="+- 0 -815 -815"/>
                                <a:gd name="T15" fmla="*/ -815 h 245"/>
                                <a:gd name="T16" fmla="+- 0 2204 2204"/>
                                <a:gd name="T17" fmla="*/ T16 w 1843"/>
                                <a:gd name="T18" fmla="+- 0 -571 -815"/>
                                <a:gd name="T19" fmla="*/ -571 h 245"/>
                              </a:gdLst>
                              <a:ahLst/>
                              <a:cxnLst>
                                <a:cxn ang="0">
                                  <a:pos x="T1" y="T3"/>
                                </a:cxn>
                                <a:cxn ang="0">
                                  <a:pos x="T5" y="T7"/>
                                </a:cxn>
                                <a:cxn ang="0">
                                  <a:pos x="T9" y="T11"/>
                                </a:cxn>
                                <a:cxn ang="0">
                                  <a:pos x="T13" y="T15"/>
                                </a:cxn>
                                <a:cxn ang="0">
                                  <a:pos x="T17" y="T19"/>
                                </a:cxn>
                              </a:cxnLst>
                              <a:rect l="0" t="0" r="r" b="b"/>
                              <a:pathLst>
                                <a:path w="1843" h="245">
                                  <a:moveTo>
                                    <a:pt x="0" y="244"/>
                                  </a:moveTo>
                                  <a:lnTo>
                                    <a:pt x="1844" y="244"/>
                                  </a:lnTo>
                                  <a:lnTo>
                                    <a:pt x="1844" y="0"/>
                                  </a:lnTo>
                                  <a:lnTo>
                                    <a:pt x="0" y="0"/>
                                  </a:lnTo>
                                  <a:lnTo>
                                    <a:pt x="0" y="244"/>
                                  </a:lnTo>
                                  <a:close/>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23" name="Group 4499"/>
                        <wpg:cNvGrpSpPr>
                          <a:grpSpLocks/>
                        </wpg:cNvGrpSpPr>
                        <wpg:grpSpPr bwMode="auto">
                          <a:xfrm>
                            <a:off x="2222" y="-639"/>
                            <a:ext cx="1809" cy="2"/>
                            <a:chOff x="2222" y="-639"/>
                            <a:chExt cx="1809" cy="2"/>
                          </a:xfrm>
                        </wpg:grpSpPr>
                        <wps:wsp>
                          <wps:cNvPr id="4624" name="Freeform 4500"/>
                          <wps:cNvSpPr>
                            <a:spLocks/>
                          </wps:cNvSpPr>
                          <wps:spPr bwMode="auto">
                            <a:xfrm>
                              <a:off x="2222" y="-639"/>
                              <a:ext cx="1809" cy="2"/>
                            </a:xfrm>
                            <a:custGeom>
                              <a:avLst/>
                              <a:gdLst>
                                <a:gd name="T0" fmla="+- 0 2222 2222"/>
                                <a:gd name="T1" fmla="*/ T0 w 1809"/>
                                <a:gd name="T2" fmla="+- 0 4031 2222"/>
                                <a:gd name="T3" fmla="*/ T2 w 1809"/>
                              </a:gdLst>
                              <a:ahLst/>
                              <a:cxnLst>
                                <a:cxn ang="0">
                                  <a:pos x="T1" y="0"/>
                                </a:cxn>
                                <a:cxn ang="0">
                                  <a:pos x="T3" y="0"/>
                                </a:cxn>
                              </a:cxnLst>
                              <a:rect l="0" t="0" r="r" b="b"/>
                              <a:pathLst>
                                <a:path w="1809">
                                  <a:moveTo>
                                    <a:pt x="0" y="0"/>
                                  </a:moveTo>
                                  <a:lnTo>
                                    <a:pt x="1809" y="0"/>
                                  </a:lnTo>
                                </a:path>
                              </a:pathLst>
                            </a:custGeom>
                            <a:noFill/>
                            <a:ln w="56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25" name="Group 4497"/>
                        <wpg:cNvGrpSpPr>
                          <a:grpSpLocks/>
                        </wpg:cNvGrpSpPr>
                        <wpg:grpSpPr bwMode="auto">
                          <a:xfrm>
                            <a:off x="6280" y="-2754"/>
                            <a:ext cx="1321" cy="2"/>
                            <a:chOff x="6280" y="-2754"/>
                            <a:chExt cx="1321" cy="2"/>
                          </a:xfrm>
                        </wpg:grpSpPr>
                        <wps:wsp>
                          <wps:cNvPr id="4626" name="Freeform 4498"/>
                          <wps:cNvSpPr>
                            <a:spLocks/>
                          </wps:cNvSpPr>
                          <wps:spPr bwMode="auto">
                            <a:xfrm>
                              <a:off x="6280" y="-2754"/>
                              <a:ext cx="1321" cy="2"/>
                            </a:xfrm>
                            <a:custGeom>
                              <a:avLst/>
                              <a:gdLst>
                                <a:gd name="T0" fmla="+- 0 6280 6280"/>
                                <a:gd name="T1" fmla="*/ T0 w 1321"/>
                                <a:gd name="T2" fmla="+- 0 7601 6280"/>
                                <a:gd name="T3" fmla="*/ T2 w 1321"/>
                              </a:gdLst>
                              <a:ahLst/>
                              <a:cxnLst>
                                <a:cxn ang="0">
                                  <a:pos x="T1" y="0"/>
                                </a:cxn>
                                <a:cxn ang="0">
                                  <a:pos x="T3" y="0"/>
                                </a:cxn>
                              </a:cxnLst>
                              <a:rect l="0" t="0" r="r" b="b"/>
                              <a:pathLst>
                                <a:path w="1321">
                                  <a:moveTo>
                                    <a:pt x="0" y="0"/>
                                  </a:moveTo>
                                  <a:lnTo>
                                    <a:pt x="1321"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27" name="Group 4495"/>
                        <wpg:cNvGrpSpPr>
                          <a:grpSpLocks/>
                        </wpg:cNvGrpSpPr>
                        <wpg:grpSpPr bwMode="auto">
                          <a:xfrm>
                            <a:off x="4947" y="-3543"/>
                            <a:ext cx="76" cy="65"/>
                            <a:chOff x="4947" y="-3543"/>
                            <a:chExt cx="76" cy="65"/>
                          </a:xfrm>
                        </wpg:grpSpPr>
                        <wps:wsp>
                          <wps:cNvPr id="4628" name="Freeform 4496"/>
                          <wps:cNvSpPr>
                            <a:spLocks/>
                          </wps:cNvSpPr>
                          <wps:spPr bwMode="auto">
                            <a:xfrm>
                              <a:off x="4947" y="-3543"/>
                              <a:ext cx="76" cy="65"/>
                            </a:xfrm>
                            <a:custGeom>
                              <a:avLst/>
                              <a:gdLst>
                                <a:gd name="T0" fmla="+- 0 4986 4947"/>
                                <a:gd name="T1" fmla="*/ T0 w 76"/>
                                <a:gd name="T2" fmla="+- 0 -3543 -3543"/>
                                <a:gd name="T3" fmla="*/ -3543 h 65"/>
                                <a:gd name="T4" fmla="+- 0 4947 4947"/>
                                <a:gd name="T5" fmla="*/ T4 w 76"/>
                                <a:gd name="T6" fmla="+- 0 -3477 -3543"/>
                                <a:gd name="T7" fmla="*/ -3477 h 65"/>
                                <a:gd name="T8" fmla="+- 0 5024 4947"/>
                                <a:gd name="T9" fmla="*/ T8 w 76"/>
                                <a:gd name="T10" fmla="+- 0 -3477 -3543"/>
                                <a:gd name="T11" fmla="*/ -3477 h 65"/>
                                <a:gd name="T12" fmla="+- 0 4986 4947"/>
                                <a:gd name="T13" fmla="*/ T12 w 76"/>
                                <a:gd name="T14" fmla="+- 0 -3543 -3543"/>
                                <a:gd name="T15" fmla="*/ -3543 h 65"/>
                              </a:gdLst>
                              <a:ahLst/>
                              <a:cxnLst>
                                <a:cxn ang="0">
                                  <a:pos x="T1" y="T3"/>
                                </a:cxn>
                                <a:cxn ang="0">
                                  <a:pos x="T5" y="T7"/>
                                </a:cxn>
                                <a:cxn ang="0">
                                  <a:pos x="T9" y="T11"/>
                                </a:cxn>
                                <a:cxn ang="0">
                                  <a:pos x="T13" y="T15"/>
                                </a:cxn>
                              </a:cxnLst>
                              <a:rect l="0" t="0" r="r" b="b"/>
                              <a:pathLst>
                                <a:path w="76" h="65">
                                  <a:moveTo>
                                    <a:pt x="39" y="0"/>
                                  </a:moveTo>
                                  <a:lnTo>
                                    <a:pt x="0" y="66"/>
                                  </a:lnTo>
                                  <a:lnTo>
                                    <a:pt x="77" y="66"/>
                                  </a:lnTo>
                                  <a:lnTo>
                                    <a:pt x="3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29" name="Group 4493"/>
                        <wpg:cNvGrpSpPr>
                          <a:grpSpLocks/>
                        </wpg:cNvGrpSpPr>
                        <wpg:grpSpPr bwMode="auto">
                          <a:xfrm>
                            <a:off x="4947" y="-3543"/>
                            <a:ext cx="76" cy="65"/>
                            <a:chOff x="4947" y="-3543"/>
                            <a:chExt cx="76" cy="65"/>
                          </a:xfrm>
                        </wpg:grpSpPr>
                        <wps:wsp>
                          <wps:cNvPr id="4630" name="Freeform 4494"/>
                          <wps:cNvSpPr>
                            <a:spLocks/>
                          </wps:cNvSpPr>
                          <wps:spPr bwMode="auto">
                            <a:xfrm>
                              <a:off x="4947" y="-3543"/>
                              <a:ext cx="76" cy="65"/>
                            </a:xfrm>
                            <a:custGeom>
                              <a:avLst/>
                              <a:gdLst>
                                <a:gd name="T0" fmla="+- 0 4986 4947"/>
                                <a:gd name="T1" fmla="*/ T0 w 76"/>
                                <a:gd name="T2" fmla="+- 0 -3543 -3543"/>
                                <a:gd name="T3" fmla="*/ -3543 h 65"/>
                                <a:gd name="T4" fmla="+- 0 5024 4947"/>
                                <a:gd name="T5" fmla="*/ T4 w 76"/>
                                <a:gd name="T6" fmla="+- 0 -3477 -3543"/>
                                <a:gd name="T7" fmla="*/ -3477 h 65"/>
                                <a:gd name="T8" fmla="+- 0 4947 4947"/>
                                <a:gd name="T9" fmla="*/ T8 w 76"/>
                                <a:gd name="T10" fmla="+- 0 -3477 -3543"/>
                                <a:gd name="T11" fmla="*/ -3477 h 65"/>
                                <a:gd name="T12" fmla="+- 0 4986 4947"/>
                                <a:gd name="T13" fmla="*/ T12 w 76"/>
                                <a:gd name="T14" fmla="+- 0 -3543 -3543"/>
                                <a:gd name="T15" fmla="*/ -3543 h 65"/>
                              </a:gdLst>
                              <a:ahLst/>
                              <a:cxnLst>
                                <a:cxn ang="0">
                                  <a:pos x="T1" y="T3"/>
                                </a:cxn>
                                <a:cxn ang="0">
                                  <a:pos x="T5" y="T7"/>
                                </a:cxn>
                                <a:cxn ang="0">
                                  <a:pos x="T9" y="T11"/>
                                </a:cxn>
                                <a:cxn ang="0">
                                  <a:pos x="T13" y="T15"/>
                                </a:cxn>
                              </a:cxnLst>
                              <a:rect l="0" t="0" r="r" b="b"/>
                              <a:pathLst>
                                <a:path w="76" h="65">
                                  <a:moveTo>
                                    <a:pt x="39" y="0"/>
                                  </a:moveTo>
                                  <a:lnTo>
                                    <a:pt x="77" y="66"/>
                                  </a:lnTo>
                                  <a:lnTo>
                                    <a:pt x="0" y="66"/>
                                  </a:lnTo>
                                  <a:lnTo>
                                    <a:pt x="39" y="0"/>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31" name="Group 4491"/>
                        <wpg:cNvGrpSpPr>
                          <a:grpSpLocks/>
                        </wpg:cNvGrpSpPr>
                        <wpg:grpSpPr bwMode="auto">
                          <a:xfrm>
                            <a:off x="4986" y="-3543"/>
                            <a:ext cx="38" cy="65"/>
                            <a:chOff x="4986" y="-3543"/>
                            <a:chExt cx="38" cy="65"/>
                          </a:xfrm>
                        </wpg:grpSpPr>
                        <wps:wsp>
                          <wps:cNvPr id="4632" name="Freeform 4492"/>
                          <wps:cNvSpPr>
                            <a:spLocks/>
                          </wps:cNvSpPr>
                          <wps:spPr bwMode="auto">
                            <a:xfrm>
                              <a:off x="4986" y="-3543"/>
                              <a:ext cx="38" cy="65"/>
                            </a:xfrm>
                            <a:custGeom>
                              <a:avLst/>
                              <a:gdLst>
                                <a:gd name="T0" fmla="+- 0 5024 4986"/>
                                <a:gd name="T1" fmla="*/ T0 w 38"/>
                                <a:gd name="T2" fmla="+- 0 -3477 -3543"/>
                                <a:gd name="T3" fmla="*/ -3477 h 65"/>
                                <a:gd name="T4" fmla="+- 0 4986 4986"/>
                                <a:gd name="T5" fmla="*/ T4 w 38"/>
                                <a:gd name="T6" fmla="+- 0 -3543 -3543"/>
                                <a:gd name="T7" fmla="*/ -3543 h 65"/>
                              </a:gdLst>
                              <a:ahLst/>
                              <a:cxnLst>
                                <a:cxn ang="0">
                                  <a:pos x="T1" y="T3"/>
                                </a:cxn>
                                <a:cxn ang="0">
                                  <a:pos x="T5" y="T7"/>
                                </a:cxn>
                              </a:cxnLst>
                              <a:rect l="0" t="0" r="r" b="b"/>
                              <a:pathLst>
                                <a:path w="38" h="65">
                                  <a:moveTo>
                                    <a:pt x="38" y="66"/>
                                  </a:moveTo>
                                  <a:lnTo>
                                    <a:pt x="0" y="0"/>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33" name="Group 4489"/>
                        <wpg:cNvGrpSpPr>
                          <a:grpSpLocks/>
                        </wpg:cNvGrpSpPr>
                        <wpg:grpSpPr bwMode="auto">
                          <a:xfrm>
                            <a:off x="4986" y="-3477"/>
                            <a:ext cx="2" cy="106"/>
                            <a:chOff x="4986" y="-3477"/>
                            <a:chExt cx="2" cy="106"/>
                          </a:xfrm>
                        </wpg:grpSpPr>
                        <wps:wsp>
                          <wps:cNvPr id="4634" name="Freeform 4490"/>
                          <wps:cNvSpPr>
                            <a:spLocks/>
                          </wps:cNvSpPr>
                          <wps:spPr bwMode="auto">
                            <a:xfrm>
                              <a:off x="4986" y="-3477"/>
                              <a:ext cx="2" cy="106"/>
                            </a:xfrm>
                            <a:custGeom>
                              <a:avLst/>
                              <a:gdLst>
                                <a:gd name="T0" fmla="+- 0 -3477 -3477"/>
                                <a:gd name="T1" fmla="*/ -3477 h 106"/>
                                <a:gd name="T2" fmla="+- 0 -3371 -3477"/>
                                <a:gd name="T3" fmla="*/ -3371 h 106"/>
                              </a:gdLst>
                              <a:ahLst/>
                              <a:cxnLst>
                                <a:cxn ang="0">
                                  <a:pos x="0" y="T1"/>
                                </a:cxn>
                                <a:cxn ang="0">
                                  <a:pos x="0" y="T3"/>
                                </a:cxn>
                              </a:cxnLst>
                              <a:rect l="0" t="0" r="r" b="b"/>
                              <a:pathLst>
                                <a:path h="106">
                                  <a:moveTo>
                                    <a:pt x="0" y="0"/>
                                  </a:moveTo>
                                  <a:lnTo>
                                    <a:pt x="0" y="106"/>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35" name="Group 4487"/>
                        <wpg:cNvGrpSpPr>
                          <a:grpSpLocks/>
                        </wpg:cNvGrpSpPr>
                        <wpg:grpSpPr bwMode="auto">
                          <a:xfrm>
                            <a:off x="9132" y="-3113"/>
                            <a:ext cx="67" cy="76"/>
                            <a:chOff x="9132" y="-3113"/>
                            <a:chExt cx="67" cy="76"/>
                          </a:xfrm>
                        </wpg:grpSpPr>
                        <wps:wsp>
                          <wps:cNvPr id="4636" name="Freeform 4488"/>
                          <wps:cNvSpPr>
                            <a:spLocks/>
                          </wps:cNvSpPr>
                          <wps:spPr bwMode="auto">
                            <a:xfrm>
                              <a:off x="9132" y="-3113"/>
                              <a:ext cx="67" cy="76"/>
                            </a:xfrm>
                            <a:custGeom>
                              <a:avLst/>
                              <a:gdLst>
                                <a:gd name="T0" fmla="+- 0 9132 9132"/>
                                <a:gd name="T1" fmla="*/ T0 w 67"/>
                                <a:gd name="T2" fmla="+- 0 -3113 -3113"/>
                                <a:gd name="T3" fmla="*/ -3113 h 76"/>
                                <a:gd name="T4" fmla="+- 0 9134 9132"/>
                                <a:gd name="T5" fmla="*/ T4 w 67"/>
                                <a:gd name="T6" fmla="+- 0 -3037 -3113"/>
                                <a:gd name="T7" fmla="*/ -3037 h 76"/>
                                <a:gd name="T8" fmla="+- 0 9198 9132"/>
                                <a:gd name="T9" fmla="*/ T8 w 67"/>
                                <a:gd name="T10" fmla="+- 0 -3077 -3113"/>
                                <a:gd name="T11" fmla="*/ -3077 h 76"/>
                                <a:gd name="T12" fmla="+- 0 9132 9132"/>
                                <a:gd name="T13" fmla="*/ T12 w 67"/>
                                <a:gd name="T14" fmla="+- 0 -3113 -3113"/>
                                <a:gd name="T15" fmla="*/ -3113 h 76"/>
                              </a:gdLst>
                              <a:ahLst/>
                              <a:cxnLst>
                                <a:cxn ang="0">
                                  <a:pos x="T1" y="T3"/>
                                </a:cxn>
                                <a:cxn ang="0">
                                  <a:pos x="T5" y="T7"/>
                                </a:cxn>
                                <a:cxn ang="0">
                                  <a:pos x="T9" y="T11"/>
                                </a:cxn>
                                <a:cxn ang="0">
                                  <a:pos x="T13" y="T15"/>
                                </a:cxn>
                              </a:cxnLst>
                              <a:rect l="0" t="0" r="r" b="b"/>
                              <a:pathLst>
                                <a:path w="67" h="76">
                                  <a:moveTo>
                                    <a:pt x="0" y="0"/>
                                  </a:moveTo>
                                  <a:lnTo>
                                    <a:pt x="2" y="76"/>
                                  </a:lnTo>
                                  <a:lnTo>
                                    <a:pt x="66" y="36"/>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37" name="Group 4485"/>
                        <wpg:cNvGrpSpPr>
                          <a:grpSpLocks/>
                        </wpg:cNvGrpSpPr>
                        <wpg:grpSpPr bwMode="auto">
                          <a:xfrm>
                            <a:off x="9132" y="-3113"/>
                            <a:ext cx="67" cy="76"/>
                            <a:chOff x="9132" y="-3113"/>
                            <a:chExt cx="67" cy="76"/>
                          </a:xfrm>
                        </wpg:grpSpPr>
                        <wps:wsp>
                          <wps:cNvPr id="4638" name="Freeform 4486"/>
                          <wps:cNvSpPr>
                            <a:spLocks/>
                          </wps:cNvSpPr>
                          <wps:spPr bwMode="auto">
                            <a:xfrm>
                              <a:off x="9132" y="-3113"/>
                              <a:ext cx="67" cy="76"/>
                            </a:xfrm>
                            <a:custGeom>
                              <a:avLst/>
                              <a:gdLst>
                                <a:gd name="T0" fmla="+- 0 9198 9132"/>
                                <a:gd name="T1" fmla="*/ T0 w 67"/>
                                <a:gd name="T2" fmla="+- 0 -3077 -3113"/>
                                <a:gd name="T3" fmla="*/ -3077 h 76"/>
                                <a:gd name="T4" fmla="+- 0 9134 9132"/>
                                <a:gd name="T5" fmla="*/ T4 w 67"/>
                                <a:gd name="T6" fmla="+- 0 -3037 -3113"/>
                                <a:gd name="T7" fmla="*/ -3037 h 76"/>
                                <a:gd name="T8" fmla="+- 0 9132 9132"/>
                                <a:gd name="T9" fmla="*/ T8 w 67"/>
                                <a:gd name="T10" fmla="+- 0 -3113 -3113"/>
                                <a:gd name="T11" fmla="*/ -3113 h 76"/>
                                <a:gd name="T12" fmla="+- 0 9198 9132"/>
                                <a:gd name="T13" fmla="*/ T12 w 67"/>
                                <a:gd name="T14" fmla="+- 0 -3077 -3113"/>
                                <a:gd name="T15" fmla="*/ -3077 h 76"/>
                              </a:gdLst>
                              <a:ahLst/>
                              <a:cxnLst>
                                <a:cxn ang="0">
                                  <a:pos x="T1" y="T3"/>
                                </a:cxn>
                                <a:cxn ang="0">
                                  <a:pos x="T5" y="T7"/>
                                </a:cxn>
                                <a:cxn ang="0">
                                  <a:pos x="T9" y="T11"/>
                                </a:cxn>
                                <a:cxn ang="0">
                                  <a:pos x="T13" y="T15"/>
                                </a:cxn>
                              </a:cxnLst>
                              <a:rect l="0" t="0" r="r" b="b"/>
                              <a:pathLst>
                                <a:path w="67" h="76">
                                  <a:moveTo>
                                    <a:pt x="66" y="36"/>
                                  </a:moveTo>
                                  <a:lnTo>
                                    <a:pt x="2" y="76"/>
                                  </a:lnTo>
                                  <a:lnTo>
                                    <a:pt x="0" y="0"/>
                                  </a:lnTo>
                                  <a:lnTo>
                                    <a:pt x="66" y="36"/>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39" name="Group 4483"/>
                        <wpg:cNvGrpSpPr>
                          <a:grpSpLocks/>
                        </wpg:cNvGrpSpPr>
                        <wpg:grpSpPr bwMode="auto">
                          <a:xfrm>
                            <a:off x="9134" y="-3077"/>
                            <a:ext cx="64" cy="40"/>
                            <a:chOff x="9134" y="-3077"/>
                            <a:chExt cx="64" cy="40"/>
                          </a:xfrm>
                        </wpg:grpSpPr>
                        <wps:wsp>
                          <wps:cNvPr id="4640" name="Freeform 4484"/>
                          <wps:cNvSpPr>
                            <a:spLocks/>
                          </wps:cNvSpPr>
                          <wps:spPr bwMode="auto">
                            <a:xfrm>
                              <a:off x="9134" y="-3077"/>
                              <a:ext cx="64" cy="40"/>
                            </a:xfrm>
                            <a:custGeom>
                              <a:avLst/>
                              <a:gdLst>
                                <a:gd name="T0" fmla="+- 0 9134 9134"/>
                                <a:gd name="T1" fmla="*/ T0 w 64"/>
                                <a:gd name="T2" fmla="+- 0 -3037 -3077"/>
                                <a:gd name="T3" fmla="*/ -3037 h 40"/>
                                <a:gd name="T4" fmla="+- 0 9198 9134"/>
                                <a:gd name="T5" fmla="*/ T4 w 64"/>
                                <a:gd name="T6" fmla="+- 0 -3077 -3077"/>
                                <a:gd name="T7" fmla="*/ -3077 h 40"/>
                              </a:gdLst>
                              <a:ahLst/>
                              <a:cxnLst>
                                <a:cxn ang="0">
                                  <a:pos x="T1" y="T3"/>
                                </a:cxn>
                                <a:cxn ang="0">
                                  <a:pos x="T5" y="T7"/>
                                </a:cxn>
                              </a:cxnLst>
                              <a:rect l="0" t="0" r="r" b="b"/>
                              <a:pathLst>
                                <a:path w="64" h="40">
                                  <a:moveTo>
                                    <a:pt x="0" y="40"/>
                                  </a:moveTo>
                                  <a:lnTo>
                                    <a:pt x="64" y="0"/>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1" name="Group 4481"/>
                        <wpg:cNvGrpSpPr>
                          <a:grpSpLocks/>
                        </wpg:cNvGrpSpPr>
                        <wpg:grpSpPr bwMode="auto">
                          <a:xfrm>
                            <a:off x="9027" y="-3075"/>
                            <a:ext cx="105" cy="2"/>
                            <a:chOff x="9027" y="-3075"/>
                            <a:chExt cx="105" cy="2"/>
                          </a:xfrm>
                        </wpg:grpSpPr>
                        <wps:wsp>
                          <wps:cNvPr id="4642" name="Freeform 4482"/>
                          <wps:cNvSpPr>
                            <a:spLocks/>
                          </wps:cNvSpPr>
                          <wps:spPr bwMode="auto">
                            <a:xfrm>
                              <a:off x="9027" y="-3075"/>
                              <a:ext cx="105" cy="2"/>
                            </a:xfrm>
                            <a:custGeom>
                              <a:avLst/>
                              <a:gdLst>
                                <a:gd name="T0" fmla="+- 0 9132 9027"/>
                                <a:gd name="T1" fmla="*/ T0 w 105"/>
                                <a:gd name="T2" fmla="+- 0 -3075 -3075"/>
                                <a:gd name="T3" fmla="*/ -3075 h 2"/>
                                <a:gd name="T4" fmla="+- 0 9027 9027"/>
                                <a:gd name="T5" fmla="*/ T4 w 105"/>
                                <a:gd name="T6" fmla="+- 0 -3073 -3075"/>
                                <a:gd name="T7" fmla="*/ -3073 h 2"/>
                              </a:gdLst>
                              <a:ahLst/>
                              <a:cxnLst>
                                <a:cxn ang="0">
                                  <a:pos x="T1" y="T3"/>
                                </a:cxn>
                                <a:cxn ang="0">
                                  <a:pos x="T5" y="T7"/>
                                </a:cxn>
                              </a:cxnLst>
                              <a:rect l="0" t="0" r="r" b="b"/>
                              <a:pathLst>
                                <a:path w="105" h="2">
                                  <a:moveTo>
                                    <a:pt x="105" y="0"/>
                                  </a:moveTo>
                                  <a:lnTo>
                                    <a:pt x="0" y="2"/>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3" name="Group 4479"/>
                        <wpg:cNvGrpSpPr>
                          <a:grpSpLocks/>
                        </wpg:cNvGrpSpPr>
                        <wpg:grpSpPr bwMode="auto">
                          <a:xfrm>
                            <a:off x="3794" y="-2486"/>
                            <a:ext cx="66" cy="76"/>
                            <a:chOff x="3794" y="-2486"/>
                            <a:chExt cx="66" cy="76"/>
                          </a:xfrm>
                        </wpg:grpSpPr>
                        <wps:wsp>
                          <wps:cNvPr id="4644" name="Freeform 4480"/>
                          <wps:cNvSpPr>
                            <a:spLocks/>
                          </wps:cNvSpPr>
                          <wps:spPr bwMode="auto">
                            <a:xfrm>
                              <a:off x="3794" y="-2486"/>
                              <a:ext cx="66" cy="76"/>
                            </a:xfrm>
                            <a:custGeom>
                              <a:avLst/>
                              <a:gdLst>
                                <a:gd name="T0" fmla="+- 0 3859 3794"/>
                                <a:gd name="T1" fmla="*/ T0 w 66"/>
                                <a:gd name="T2" fmla="+- 0 -2486 -2486"/>
                                <a:gd name="T3" fmla="*/ -2486 h 76"/>
                                <a:gd name="T4" fmla="+- 0 3794 3794"/>
                                <a:gd name="T5" fmla="*/ T4 w 66"/>
                                <a:gd name="T6" fmla="+- 0 -2448 -2486"/>
                                <a:gd name="T7" fmla="*/ -2448 h 76"/>
                                <a:gd name="T8" fmla="+- 0 3859 3794"/>
                                <a:gd name="T9" fmla="*/ T8 w 66"/>
                                <a:gd name="T10" fmla="+- 0 -2411 -2486"/>
                                <a:gd name="T11" fmla="*/ -2411 h 76"/>
                                <a:gd name="T12" fmla="+- 0 3859 3794"/>
                                <a:gd name="T13" fmla="*/ T12 w 66"/>
                                <a:gd name="T14" fmla="+- 0 -2486 -2486"/>
                                <a:gd name="T15" fmla="*/ -2486 h 76"/>
                              </a:gdLst>
                              <a:ahLst/>
                              <a:cxnLst>
                                <a:cxn ang="0">
                                  <a:pos x="T1" y="T3"/>
                                </a:cxn>
                                <a:cxn ang="0">
                                  <a:pos x="T5" y="T7"/>
                                </a:cxn>
                                <a:cxn ang="0">
                                  <a:pos x="T9" y="T11"/>
                                </a:cxn>
                                <a:cxn ang="0">
                                  <a:pos x="T13" y="T15"/>
                                </a:cxn>
                              </a:cxnLst>
                              <a:rect l="0" t="0" r="r" b="b"/>
                              <a:pathLst>
                                <a:path w="66" h="76">
                                  <a:moveTo>
                                    <a:pt x="65" y="0"/>
                                  </a:moveTo>
                                  <a:lnTo>
                                    <a:pt x="0" y="38"/>
                                  </a:lnTo>
                                  <a:lnTo>
                                    <a:pt x="65" y="75"/>
                                  </a:lnTo>
                                  <a:lnTo>
                                    <a:pt x="6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45" name="Group 4477"/>
                        <wpg:cNvGrpSpPr>
                          <a:grpSpLocks/>
                        </wpg:cNvGrpSpPr>
                        <wpg:grpSpPr bwMode="auto">
                          <a:xfrm>
                            <a:off x="3794" y="-2486"/>
                            <a:ext cx="66" cy="76"/>
                            <a:chOff x="3794" y="-2486"/>
                            <a:chExt cx="66" cy="76"/>
                          </a:xfrm>
                        </wpg:grpSpPr>
                        <wps:wsp>
                          <wps:cNvPr id="4646" name="Freeform 4478"/>
                          <wps:cNvSpPr>
                            <a:spLocks/>
                          </wps:cNvSpPr>
                          <wps:spPr bwMode="auto">
                            <a:xfrm>
                              <a:off x="3794" y="-2486"/>
                              <a:ext cx="66" cy="76"/>
                            </a:xfrm>
                            <a:custGeom>
                              <a:avLst/>
                              <a:gdLst>
                                <a:gd name="T0" fmla="+- 0 3794 3794"/>
                                <a:gd name="T1" fmla="*/ T0 w 66"/>
                                <a:gd name="T2" fmla="+- 0 -2448 -2486"/>
                                <a:gd name="T3" fmla="*/ -2448 h 76"/>
                                <a:gd name="T4" fmla="+- 0 3859 3794"/>
                                <a:gd name="T5" fmla="*/ T4 w 66"/>
                                <a:gd name="T6" fmla="+- 0 -2486 -2486"/>
                                <a:gd name="T7" fmla="*/ -2486 h 76"/>
                                <a:gd name="T8" fmla="+- 0 3859 3794"/>
                                <a:gd name="T9" fmla="*/ T8 w 66"/>
                                <a:gd name="T10" fmla="+- 0 -2411 -2486"/>
                                <a:gd name="T11" fmla="*/ -2411 h 76"/>
                                <a:gd name="T12" fmla="+- 0 3794 3794"/>
                                <a:gd name="T13" fmla="*/ T12 w 66"/>
                                <a:gd name="T14" fmla="+- 0 -2448 -2486"/>
                                <a:gd name="T15" fmla="*/ -2448 h 76"/>
                              </a:gdLst>
                              <a:ahLst/>
                              <a:cxnLst>
                                <a:cxn ang="0">
                                  <a:pos x="T1" y="T3"/>
                                </a:cxn>
                                <a:cxn ang="0">
                                  <a:pos x="T5" y="T7"/>
                                </a:cxn>
                                <a:cxn ang="0">
                                  <a:pos x="T9" y="T11"/>
                                </a:cxn>
                                <a:cxn ang="0">
                                  <a:pos x="T13" y="T15"/>
                                </a:cxn>
                              </a:cxnLst>
                              <a:rect l="0" t="0" r="r" b="b"/>
                              <a:pathLst>
                                <a:path w="66" h="76">
                                  <a:moveTo>
                                    <a:pt x="0" y="38"/>
                                  </a:moveTo>
                                  <a:lnTo>
                                    <a:pt x="65" y="0"/>
                                  </a:lnTo>
                                  <a:lnTo>
                                    <a:pt x="65" y="75"/>
                                  </a:lnTo>
                                  <a:lnTo>
                                    <a:pt x="0" y="38"/>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7" name="Group 4475"/>
                        <wpg:cNvGrpSpPr>
                          <a:grpSpLocks/>
                        </wpg:cNvGrpSpPr>
                        <wpg:grpSpPr bwMode="auto">
                          <a:xfrm>
                            <a:off x="3794" y="-2486"/>
                            <a:ext cx="65" cy="38"/>
                            <a:chOff x="3794" y="-2486"/>
                            <a:chExt cx="65" cy="38"/>
                          </a:xfrm>
                        </wpg:grpSpPr>
                        <wps:wsp>
                          <wps:cNvPr id="4648" name="Freeform 4476"/>
                          <wps:cNvSpPr>
                            <a:spLocks/>
                          </wps:cNvSpPr>
                          <wps:spPr bwMode="auto">
                            <a:xfrm>
                              <a:off x="3794" y="-2486"/>
                              <a:ext cx="65" cy="38"/>
                            </a:xfrm>
                            <a:custGeom>
                              <a:avLst/>
                              <a:gdLst>
                                <a:gd name="T0" fmla="+- 0 3859 3794"/>
                                <a:gd name="T1" fmla="*/ T0 w 65"/>
                                <a:gd name="T2" fmla="+- 0 -2486 -2486"/>
                                <a:gd name="T3" fmla="*/ -2486 h 38"/>
                                <a:gd name="T4" fmla="+- 0 3794 3794"/>
                                <a:gd name="T5" fmla="*/ T4 w 65"/>
                                <a:gd name="T6" fmla="+- 0 -2448 -2486"/>
                                <a:gd name="T7" fmla="*/ -2448 h 38"/>
                              </a:gdLst>
                              <a:ahLst/>
                              <a:cxnLst>
                                <a:cxn ang="0">
                                  <a:pos x="T1" y="T3"/>
                                </a:cxn>
                                <a:cxn ang="0">
                                  <a:pos x="T5" y="T7"/>
                                </a:cxn>
                              </a:cxnLst>
                              <a:rect l="0" t="0" r="r" b="b"/>
                              <a:pathLst>
                                <a:path w="65" h="38">
                                  <a:moveTo>
                                    <a:pt x="65" y="0"/>
                                  </a:moveTo>
                                  <a:lnTo>
                                    <a:pt x="0" y="38"/>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49" name="Group 4473"/>
                        <wpg:cNvGrpSpPr>
                          <a:grpSpLocks/>
                        </wpg:cNvGrpSpPr>
                        <wpg:grpSpPr bwMode="auto">
                          <a:xfrm>
                            <a:off x="3859" y="-2449"/>
                            <a:ext cx="106" cy="2"/>
                            <a:chOff x="3859" y="-2449"/>
                            <a:chExt cx="106" cy="2"/>
                          </a:xfrm>
                        </wpg:grpSpPr>
                        <wps:wsp>
                          <wps:cNvPr id="4650" name="Freeform 4474"/>
                          <wps:cNvSpPr>
                            <a:spLocks/>
                          </wps:cNvSpPr>
                          <wps:spPr bwMode="auto">
                            <a:xfrm>
                              <a:off x="3859" y="-2449"/>
                              <a:ext cx="106" cy="2"/>
                            </a:xfrm>
                            <a:custGeom>
                              <a:avLst/>
                              <a:gdLst>
                                <a:gd name="T0" fmla="+- 0 3859 3859"/>
                                <a:gd name="T1" fmla="*/ T0 w 106"/>
                                <a:gd name="T2" fmla="+- 0 -2448 -2449"/>
                                <a:gd name="T3" fmla="*/ -2448 h 1"/>
                                <a:gd name="T4" fmla="+- 0 3965 3859"/>
                                <a:gd name="T5" fmla="*/ T4 w 106"/>
                                <a:gd name="T6" fmla="+- 0 -2449 -2449"/>
                                <a:gd name="T7" fmla="*/ -2449 h 1"/>
                              </a:gdLst>
                              <a:ahLst/>
                              <a:cxnLst>
                                <a:cxn ang="0">
                                  <a:pos x="T1" y="T3"/>
                                </a:cxn>
                                <a:cxn ang="0">
                                  <a:pos x="T5" y="T7"/>
                                </a:cxn>
                              </a:cxnLst>
                              <a:rect l="0" t="0" r="r" b="b"/>
                              <a:pathLst>
                                <a:path w="106" h="1">
                                  <a:moveTo>
                                    <a:pt x="0" y="1"/>
                                  </a:moveTo>
                                  <a:lnTo>
                                    <a:pt x="106"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1" name="Group 4471"/>
                        <wpg:cNvGrpSpPr>
                          <a:grpSpLocks/>
                        </wpg:cNvGrpSpPr>
                        <wpg:grpSpPr bwMode="auto">
                          <a:xfrm>
                            <a:off x="5567" y="-2091"/>
                            <a:ext cx="76" cy="66"/>
                            <a:chOff x="5567" y="-2091"/>
                            <a:chExt cx="76" cy="66"/>
                          </a:xfrm>
                        </wpg:grpSpPr>
                        <wps:wsp>
                          <wps:cNvPr id="4652" name="Freeform 4472"/>
                          <wps:cNvSpPr>
                            <a:spLocks/>
                          </wps:cNvSpPr>
                          <wps:spPr bwMode="auto">
                            <a:xfrm>
                              <a:off x="5567" y="-2091"/>
                              <a:ext cx="76" cy="66"/>
                            </a:xfrm>
                            <a:custGeom>
                              <a:avLst/>
                              <a:gdLst>
                                <a:gd name="T0" fmla="+- 0 5644 5567"/>
                                <a:gd name="T1" fmla="*/ T0 w 76"/>
                                <a:gd name="T2" fmla="+- 0 -2091 -2091"/>
                                <a:gd name="T3" fmla="*/ -2091 h 66"/>
                                <a:gd name="T4" fmla="+- 0 5567 5567"/>
                                <a:gd name="T5" fmla="*/ T4 w 76"/>
                                <a:gd name="T6" fmla="+- 0 -2089 -2091"/>
                                <a:gd name="T7" fmla="*/ -2089 h 66"/>
                                <a:gd name="T8" fmla="+- 0 5607 5567"/>
                                <a:gd name="T9" fmla="*/ T8 w 76"/>
                                <a:gd name="T10" fmla="+- 0 -2025 -2091"/>
                                <a:gd name="T11" fmla="*/ -2025 h 66"/>
                                <a:gd name="T12" fmla="+- 0 5644 5567"/>
                                <a:gd name="T13" fmla="*/ T12 w 76"/>
                                <a:gd name="T14" fmla="+- 0 -2091 -2091"/>
                                <a:gd name="T15" fmla="*/ -2091 h 66"/>
                              </a:gdLst>
                              <a:ahLst/>
                              <a:cxnLst>
                                <a:cxn ang="0">
                                  <a:pos x="T1" y="T3"/>
                                </a:cxn>
                                <a:cxn ang="0">
                                  <a:pos x="T5" y="T7"/>
                                </a:cxn>
                                <a:cxn ang="0">
                                  <a:pos x="T9" y="T11"/>
                                </a:cxn>
                                <a:cxn ang="0">
                                  <a:pos x="T13" y="T15"/>
                                </a:cxn>
                              </a:cxnLst>
                              <a:rect l="0" t="0" r="r" b="b"/>
                              <a:pathLst>
                                <a:path w="76" h="66">
                                  <a:moveTo>
                                    <a:pt x="77" y="0"/>
                                  </a:moveTo>
                                  <a:lnTo>
                                    <a:pt x="0" y="2"/>
                                  </a:lnTo>
                                  <a:lnTo>
                                    <a:pt x="40" y="66"/>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53" name="Group 4469"/>
                        <wpg:cNvGrpSpPr>
                          <a:grpSpLocks/>
                        </wpg:cNvGrpSpPr>
                        <wpg:grpSpPr bwMode="auto">
                          <a:xfrm>
                            <a:off x="5567" y="-2091"/>
                            <a:ext cx="76" cy="66"/>
                            <a:chOff x="5567" y="-2091"/>
                            <a:chExt cx="76" cy="66"/>
                          </a:xfrm>
                        </wpg:grpSpPr>
                        <wps:wsp>
                          <wps:cNvPr id="4654" name="Freeform 4470"/>
                          <wps:cNvSpPr>
                            <a:spLocks/>
                          </wps:cNvSpPr>
                          <wps:spPr bwMode="auto">
                            <a:xfrm>
                              <a:off x="5567" y="-2091"/>
                              <a:ext cx="76" cy="66"/>
                            </a:xfrm>
                            <a:custGeom>
                              <a:avLst/>
                              <a:gdLst>
                                <a:gd name="T0" fmla="+- 0 5607 5567"/>
                                <a:gd name="T1" fmla="*/ T0 w 76"/>
                                <a:gd name="T2" fmla="+- 0 -2025 -2091"/>
                                <a:gd name="T3" fmla="*/ -2025 h 66"/>
                                <a:gd name="T4" fmla="+- 0 5567 5567"/>
                                <a:gd name="T5" fmla="*/ T4 w 76"/>
                                <a:gd name="T6" fmla="+- 0 -2089 -2091"/>
                                <a:gd name="T7" fmla="*/ -2089 h 66"/>
                                <a:gd name="T8" fmla="+- 0 5644 5567"/>
                                <a:gd name="T9" fmla="*/ T8 w 76"/>
                                <a:gd name="T10" fmla="+- 0 -2091 -2091"/>
                                <a:gd name="T11" fmla="*/ -2091 h 66"/>
                                <a:gd name="T12" fmla="+- 0 5607 5567"/>
                                <a:gd name="T13" fmla="*/ T12 w 76"/>
                                <a:gd name="T14" fmla="+- 0 -2025 -2091"/>
                                <a:gd name="T15" fmla="*/ -2025 h 66"/>
                              </a:gdLst>
                              <a:ahLst/>
                              <a:cxnLst>
                                <a:cxn ang="0">
                                  <a:pos x="T1" y="T3"/>
                                </a:cxn>
                                <a:cxn ang="0">
                                  <a:pos x="T5" y="T7"/>
                                </a:cxn>
                                <a:cxn ang="0">
                                  <a:pos x="T9" y="T11"/>
                                </a:cxn>
                                <a:cxn ang="0">
                                  <a:pos x="T13" y="T15"/>
                                </a:cxn>
                              </a:cxnLst>
                              <a:rect l="0" t="0" r="r" b="b"/>
                              <a:pathLst>
                                <a:path w="76" h="66">
                                  <a:moveTo>
                                    <a:pt x="40" y="66"/>
                                  </a:moveTo>
                                  <a:lnTo>
                                    <a:pt x="0" y="2"/>
                                  </a:lnTo>
                                  <a:lnTo>
                                    <a:pt x="77" y="0"/>
                                  </a:lnTo>
                                  <a:lnTo>
                                    <a:pt x="40" y="66"/>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5" name="Group 4467"/>
                        <wpg:cNvGrpSpPr>
                          <a:grpSpLocks/>
                        </wpg:cNvGrpSpPr>
                        <wpg:grpSpPr bwMode="auto">
                          <a:xfrm>
                            <a:off x="5567" y="-2089"/>
                            <a:ext cx="40" cy="64"/>
                            <a:chOff x="5567" y="-2089"/>
                            <a:chExt cx="40" cy="64"/>
                          </a:xfrm>
                        </wpg:grpSpPr>
                        <wps:wsp>
                          <wps:cNvPr id="4656" name="Freeform 4468"/>
                          <wps:cNvSpPr>
                            <a:spLocks/>
                          </wps:cNvSpPr>
                          <wps:spPr bwMode="auto">
                            <a:xfrm>
                              <a:off x="5567" y="-2089"/>
                              <a:ext cx="40" cy="64"/>
                            </a:xfrm>
                            <a:custGeom>
                              <a:avLst/>
                              <a:gdLst>
                                <a:gd name="T0" fmla="+- 0 5567 5567"/>
                                <a:gd name="T1" fmla="*/ T0 w 40"/>
                                <a:gd name="T2" fmla="+- 0 -2089 -2089"/>
                                <a:gd name="T3" fmla="*/ -2089 h 64"/>
                                <a:gd name="T4" fmla="+- 0 5607 5567"/>
                                <a:gd name="T5" fmla="*/ T4 w 40"/>
                                <a:gd name="T6" fmla="+- 0 -2025 -2089"/>
                                <a:gd name="T7" fmla="*/ -2025 h 64"/>
                              </a:gdLst>
                              <a:ahLst/>
                              <a:cxnLst>
                                <a:cxn ang="0">
                                  <a:pos x="T1" y="T3"/>
                                </a:cxn>
                                <a:cxn ang="0">
                                  <a:pos x="T5" y="T7"/>
                                </a:cxn>
                              </a:cxnLst>
                              <a:rect l="0" t="0" r="r" b="b"/>
                              <a:pathLst>
                                <a:path w="40" h="64">
                                  <a:moveTo>
                                    <a:pt x="0" y="0"/>
                                  </a:moveTo>
                                  <a:lnTo>
                                    <a:pt x="40" y="64"/>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7" name="Group 4465"/>
                        <wpg:cNvGrpSpPr>
                          <a:grpSpLocks/>
                        </wpg:cNvGrpSpPr>
                        <wpg:grpSpPr bwMode="auto">
                          <a:xfrm>
                            <a:off x="5603" y="-2196"/>
                            <a:ext cx="2" cy="106"/>
                            <a:chOff x="5603" y="-2196"/>
                            <a:chExt cx="2" cy="106"/>
                          </a:xfrm>
                        </wpg:grpSpPr>
                        <wps:wsp>
                          <wps:cNvPr id="4658" name="Freeform 4466"/>
                          <wps:cNvSpPr>
                            <a:spLocks/>
                          </wps:cNvSpPr>
                          <wps:spPr bwMode="auto">
                            <a:xfrm>
                              <a:off x="5603" y="-2196"/>
                              <a:ext cx="2" cy="106"/>
                            </a:xfrm>
                            <a:custGeom>
                              <a:avLst/>
                              <a:gdLst>
                                <a:gd name="T0" fmla="+- 0 5606 5603"/>
                                <a:gd name="T1" fmla="*/ T0 w 2"/>
                                <a:gd name="T2" fmla="+- 0 -2090 -2196"/>
                                <a:gd name="T3" fmla="*/ -2090 h 106"/>
                                <a:gd name="T4" fmla="+- 0 5603 5603"/>
                                <a:gd name="T5" fmla="*/ T4 w 2"/>
                                <a:gd name="T6" fmla="+- 0 -2196 -2196"/>
                                <a:gd name="T7" fmla="*/ -2196 h 106"/>
                              </a:gdLst>
                              <a:ahLst/>
                              <a:cxnLst>
                                <a:cxn ang="0">
                                  <a:pos x="T1" y="T3"/>
                                </a:cxn>
                                <a:cxn ang="0">
                                  <a:pos x="T5" y="T7"/>
                                </a:cxn>
                              </a:cxnLst>
                              <a:rect l="0" t="0" r="r" b="b"/>
                              <a:pathLst>
                                <a:path w="2" h="106">
                                  <a:moveTo>
                                    <a:pt x="3" y="106"/>
                                  </a:moveTo>
                                  <a:lnTo>
                                    <a:pt x="0" y="0"/>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9" name="Group 4463"/>
                        <wpg:cNvGrpSpPr>
                          <a:grpSpLocks/>
                        </wpg:cNvGrpSpPr>
                        <wpg:grpSpPr bwMode="auto">
                          <a:xfrm>
                            <a:off x="4054" y="-426"/>
                            <a:ext cx="66" cy="76"/>
                            <a:chOff x="4054" y="-426"/>
                            <a:chExt cx="66" cy="76"/>
                          </a:xfrm>
                        </wpg:grpSpPr>
                        <wps:wsp>
                          <wps:cNvPr id="4660" name="Freeform 4464"/>
                          <wps:cNvSpPr>
                            <a:spLocks/>
                          </wps:cNvSpPr>
                          <wps:spPr bwMode="auto">
                            <a:xfrm>
                              <a:off x="4054" y="-426"/>
                              <a:ext cx="66" cy="76"/>
                            </a:xfrm>
                            <a:custGeom>
                              <a:avLst/>
                              <a:gdLst>
                                <a:gd name="T0" fmla="+- 0 4120 4054"/>
                                <a:gd name="T1" fmla="*/ T0 w 66"/>
                                <a:gd name="T2" fmla="+- 0 -426 -426"/>
                                <a:gd name="T3" fmla="*/ -426 h 76"/>
                                <a:gd name="T4" fmla="+- 0 4054 4054"/>
                                <a:gd name="T5" fmla="*/ T4 w 66"/>
                                <a:gd name="T6" fmla="+- 0 -388 -426"/>
                                <a:gd name="T7" fmla="*/ -388 h 76"/>
                                <a:gd name="T8" fmla="+- 0 4119 4054"/>
                                <a:gd name="T9" fmla="*/ T8 w 66"/>
                                <a:gd name="T10" fmla="+- 0 -349 -426"/>
                                <a:gd name="T11" fmla="*/ -349 h 76"/>
                                <a:gd name="T12" fmla="+- 0 4120 4054"/>
                                <a:gd name="T13" fmla="*/ T12 w 66"/>
                                <a:gd name="T14" fmla="+- 0 -426 -426"/>
                                <a:gd name="T15" fmla="*/ -426 h 76"/>
                              </a:gdLst>
                              <a:ahLst/>
                              <a:cxnLst>
                                <a:cxn ang="0">
                                  <a:pos x="T1" y="T3"/>
                                </a:cxn>
                                <a:cxn ang="0">
                                  <a:pos x="T5" y="T7"/>
                                </a:cxn>
                                <a:cxn ang="0">
                                  <a:pos x="T9" y="T11"/>
                                </a:cxn>
                                <a:cxn ang="0">
                                  <a:pos x="T13" y="T15"/>
                                </a:cxn>
                              </a:cxnLst>
                              <a:rect l="0" t="0" r="r" b="b"/>
                              <a:pathLst>
                                <a:path w="66" h="76">
                                  <a:moveTo>
                                    <a:pt x="66" y="0"/>
                                  </a:moveTo>
                                  <a:lnTo>
                                    <a:pt x="0" y="38"/>
                                  </a:lnTo>
                                  <a:lnTo>
                                    <a:pt x="65" y="77"/>
                                  </a:lnTo>
                                  <a:lnTo>
                                    <a:pt x="6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61" name="Group 4461"/>
                        <wpg:cNvGrpSpPr>
                          <a:grpSpLocks/>
                        </wpg:cNvGrpSpPr>
                        <wpg:grpSpPr bwMode="auto">
                          <a:xfrm>
                            <a:off x="4054" y="-426"/>
                            <a:ext cx="66" cy="76"/>
                            <a:chOff x="4054" y="-426"/>
                            <a:chExt cx="66" cy="76"/>
                          </a:xfrm>
                        </wpg:grpSpPr>
                        <wps:wsp>
                          <wps:cNvPr id="4662" name="Freeform 4462"/>
                          <wps:cNvSpPr>
                            <a:spLocks/>
                          </wps:cNvSpPr>
                          <wps:spPr bwMode="auto">
                            <a:xfrm>
                              <a:off x="4054" y="-426"/>
                              <a:ext cx="66" cy="76"/>
                            </a:xfrm>
                            <a:custGeom>
                              <a:avLst/>
                              <a:gdLst>
                                <a:gd name="T0" fmla="+- 0 4054 4054"/>
                                <a:gd name="T1" fmla="*/ T0 w 66"/>
                                <a:gd name="T2" fmla="+- 0 -388 -426"/>
                                <a:gd name="T3" fmla="*/ -388 h 76"/>
                                <a:gd name="T4" fmla="+- 0 4120 4054"/>
                                <a:gd name="T5" fmla="*/ T4 w 66"/>
                                <a:gd name="T6" fmla="+- 0 -426 -426"/>
                                <a:gd name="T7" fmla="*/ -426 h 76"/>
                                <a:gd name="T8" fmla="+- 0 4119 4054"/>
                                <a:gd name="T9" fmla="*/ T8 w 66"/>
                                <a:gd name="T10" fmla="+- 0 -349 -426"/>
                                <a:gd name="T11" fmla="*/ -349 h 76"/>
                                <a:gd name="T12" fmla="+- 0 4054 4054"/>
                                <a:gd name="T13" fmla="*/ T12 w 66"/>
                                <a:gd name="T14" fmla="+- 0 -388 -426"/>
                                <a:gd name="T15" fmla="*/ -388 h 76"/>
                              </a:gdLst>
                              <a:ahLst/>
                              <a:cxnLst>
                                <a:cxn ang="0">
                                  <a:pos x="T1" y="T3"/>
                                </a:cxn>
                                <a:cxn ang="0">
                                  <a:pos x="T5" y="T7"/>
                                </a:cxn>
                                <a:cxn ang="0">
                                  <a:pos x="T9" y="T11"/>
                                </a:cxn>
                                <a:cxn ang="0">
                                  <a:pos x="T13" y="T15"/>
                                </a:cxn>
                              </a:cxnLst>
                              <a:rect l="0" t="0" r="r" b="b"/>
                              <a:pathLst>
                                <a:path w="66" h="76">
                                  <a:moveTo>
                                    <a:pt x="0" y="38"/>
                                  </a:moveTo>
                                  <a:lnTo>
                                    <a:pt x="66" y="0"/>
                                  </a:lnTo>
                                  <a:lnTo>
                                    <a:pt x="65" y="77"/>
                                  </a:lnTo>
                                  <a:lnTo>
                                    <a:pt x="0" y="38"/>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63" name="Group 4459"/>
                        <wpg:cNvGrpSpPr>
                          <a:grpSpLocks/>
                        </wpg:cNvGrpSpPr>
                        <wpg:grpSpPr bwMode="auto">
                          <a:xfrm>
                            <a:off x="4054" y="-426"/>
                            <a:ext cx="66" cy="37"/>
                            <a:chOff x="4054" y="-426"/>
                            <a:chExt cx="66" cy="37"/>
                          </a:xfrm>
                        </wpg:grpSpPr>
                        <wps:wsp>
                          <wps:cNvPr id="4664" name="Freeform 4460"/>
                          <wps:cNvSpPr>
                            <a:spLocks/>
                          </wps:cNvSpPr>
                          <wps:spPr bwMode="auto">
                            <a:xfrm>
                              <a:off x="4054" y="-426"/>
                              <a:ext cx="66" cy="37"/>
                            </a:xfrm>
                            <a:custGeom>
                              <a:avLst/>
                              <a:gdLst>
                                <a:gd name="T0" fmla="+- 0 4120 4054"/>
                                <a:gd name="T1" fmla="*/ T0 w 66"/>
                                <a:gd name="T2" fmla="+- 0 -426 -426"/>
                                <a:gd name="T3" fmla="*/ -426 h 37"/>
                                <a:gd name="T4" fmla="+- 0 4054 4054"/>
                                <a:gd name="T5" fmla="*/ T4 w 66"/>
                                <a:gd name="T6" fmla="+- 0 -388 -426"/>
                                <a:gd name="T7" fmla="*/ -388 h 37"/>
                              </a:gdLst>
                              <a:ahLst/>
                              <a:cxnLst>
                                <a:cxn ang="0">
                                  <a:pos x="T1" y="T3"/>
                                </a:cxn>
                                <a:cxn ang="0">
                                  <a:pos x="T5" y="T7"/>
                                </a:cxn>
                              </a:cxnLst>
                              <a:rect l="0" t="0" r="r" b="b"/>
                              <a:pathLst>
                                <a:path w="66" h="37">
                                  <a:moveTo>
                                    <a:pt x="66" y="0"/>
                                  </a:moveTo>
                                  <a:lnTo>
                                    <a:pt x="0" y="38"/>
                                  </a:lnTo>
                                </a:path>
                              </a:pathLst>
                            </a:custGeom>
                            <a:noFill/>
                            <a:ln w="759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65" name="Group 4456"/>
                        <wpg:cNvGrpSpPr>
                          <a:grpSpLocks/>
                        </wpg:cNvGrpSpPr>
                        <wpg:grpSpPr bwMode="auto">
                          <a:xfrm>
                            <a:off x="4120" y="-388"/>
                            <a:ext cx="105" cy="2"/>
                            <a:chOff x="4120" y="-388"/>
                            <a:chExt cx="105" cy="2"/>
                          </a:xfrm>
                        </wpg:grpSpPr>
                        <wps:wsp>
                          <wps:cNvPr id="4666" name="Freeform 4458"/>
                          <wps:cNvSpPr>
                            <a:spLocks/>
                          </wps:cNvSpPr>
                          <wps:spPr bwMode="auto">
                            <a:xfrm>
                              <a:off x="4120" y="-388"/>
                              <a:ext cx="105" cy="2"/>
                            </a:xfrm>
                            <a:custGeom>
                              <a:avLst/>
                              <a:gdLst>
                                <a:gd name="T0" fmla="+- 0 4120 4120"/>
                                <a:gd name="T1" fmla="*/ T0 w 105"/>
                                <a:gd name="T2" fmla="+- 0 -388 -388"/>
                                <a:gd name="T3" fmla="*/ -388 h 1"/>
                                <a:gd name="T4" fmla="+- 0 4225 4120"/>
                                <a:gd name="T5" fmla="*/ T4 w 105"/>
                                <a:gd name="T6" fmla="+- 0 -386 -388"/>
                                <a:gd name="T7" fmla="*/ -386 h 1"/>
                              </a:gdLst>
                              <a:ahLst/>
                              <a:cxnLst>
                                <a:cxn ang="0">
                                  <a:pos x="T1" y="T3"/>
                                </a:cxn>
                                <a:cxn ang="0">
                                  <a:pos x="T5" y="T7"/>
                                </a:cxn>
                              </a:cxnLst>
                              <a:rect l="0" t="0" r="r" b="b"/>
                              <a:pathLst>
                                <a:path w="105" h="1">
                                  <a:moveTo>
                                    <a:pt x="0" y="0"/>
                                  </a:moveTo>
                                  <a:lnTo>
                                    <a:pt x="105" y="2"/>
                                  </a:lnTo>
                                </a:path>
                              </a:pathLst>
                            </a:custGeom>
                            <a:noFill/>
                            <a:ln w="5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67" name="Picture 445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1899" y="-5070"/>
                              <a:ext cx="8403" cy="4824"/>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4455" o:spid="_x0000_s1026" style="position:absolute;margin-left:94.95pt;margin-top:-253.5pt;width:420.15pt;height:241.2pt;z-index:-251147264;mso-position-horizontal-relative:page" coordorigin="1899,-5070" coordsize="8403,48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">
                <v:group id="Group 4601" o:spid="_x0000_s1027" style="position:absolute;left:4302;top:-2934;width:1978;height:359" coordorigin="4302,-2934" coordsize="1978,3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O0L8cAAADdAAAADwAAAGRycy9kb3ducmV2LnhtbESPQWvCQBSE7wX/w/KE&#10;3ppNbFMkZhURKx5CoSqU3h7ZZxLMvg3ZbRL/fbdQ6HGYmW+YfDOZVgzUu8aygiSKQRCXVjdcKbic&#10;356WIJxH1thaJgV3crBZzx5yzLQd+YOGk69EgLDLUEHtfZdJ6cqaDLrIdsTBu9reoA+yr6TucQxw&#10;08pFHL9Kgw2HhRo72tVU3k7fRsFhxHH7nOyH4nbd3b/O6ftnkZBSj/NpuwLhafL/4b/2USt4SR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bO0L8cAAADd&#10;AAAADwAAAAAAAAAAAAAAAACqAgAAZHJzL2Rvd25yZXYueG1sUEsFBgAAAAAEAAQA+gAAAJ4DAAAA&#10;AA==&#10;">
                  <v:shape id="Freeform 4602" o:spid="_x0000_s1028" style="position:absolute;left:4302;top:-2934;width:1978;height:359;visibility:visible;mso-wrap-style:square;v-text-anchor:top" coordsize="1978,3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VpHscA&#10;AADdAAAADwAAAGRycy9kb3ducmV2LnhtbESPQWvCQBSE74L/YXmFXqRujNpKdBUpLVHBQtN6f2Zf&#10;k2D2bchuNf77riD0OMzMN8xi1ZlanKl1lWUFo2EEgji3uuJCwffX+9MMhPPIGmvLpOBKDlbLfm+B&#10;ibYX/qRz5gsRIOwSVFB63yRSurwkg25oG+Lg/djWoA+yLaRu8RLgppZxFD1LgxWHhRIbei0pP2W/&#10;RsF+l70MDm/V+HCMPnC21ek+lalSjw/deg7CU+f/w/f2RiuYTOMYbm/CE5D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91aR7HAAAA3QAAAA8AAAAAAAAAAAAAAAAAmAIAAGRy&#10;cy9kb3ducmV2LnhtbFBLBQYAAAAABAAEAPUAAACMAwAAAAA=&#10;" path="m,359r1978,l1978,,,,,359xe" filled="f" strokeweight=".21106mm">
                    <v:path arrowok="t" o:connecttype="custom" o:connectlocs="0,-2575;1978,-2575;1978,-2934;0,-2934;0,-2575" o:connectangles="0,0,0,0,0"/>
                  </v:shape>
                </v:group>
                <v:group id="Group 4599" o:spid="_x0000_s1029" style="position:absolute;left:4319;top:-2782;width:1944;height:2" coordorigin="4319,-2782" coordsize="19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2Pw8YAAADdAAAADwAAAGRycy9kb3ducmV2LnhtbESPS4vCQBCE7wv7H4Ze&#10;8KaT+GKJjiKiyx5E8AGLtybTJsFMT8iMSfz3jiDssaiqr6j5sjOlaKh2hWUF8SACQZxaXXCm4Hza&#10;9r9BOI+ssbRMCh7kYLn4/Jhjom3LB2qOPhMBwi5BBbn3VSKlS3My6Aa2Ig7e1dYGfZB1JnWNbYCb&#10;Ug6jaCoNFhwWcqxonVN6O96Ngp8W29Uo3jS723X9uJwm+79dTEr1vrrVDISnzv+H3+1frWA8GY7g&#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LY/DxgAAAN0A&#10;AAAPAAAAAAAAAAAAAAAAAKoCAABkcnMvZG93bnJldi54bWxQSwUGAAAAAAQABAD6AAAAnQMAAAAA&#10;">
                  <v:shape id="Freeform 4600" o:spid="_x0000_s1030" style="position:absolute;left:4319;top:-2782;width:1944;height:2;visibility:visible;mso-wrap-style:square;v-text-anchor:top" coordsize="19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Kd68QA&#10;AADdAAAADwAAAGRycy9kb3ducmV2LnhtbESPQYvCMBCF7wv+hzCCtzVV6iLVKCIKveoq6G1sxjbY&#10;TEoTbf33m4WFPT7evO/NW657W4sXtd44VjAZJyCIC6cNlwpO3/vPOQgfkDXWjknBmzysV4OPJWba&#10;dXyg1zGUIkLYZ6igCqHJpPRFRRb92DXE0bu71mKIsi2lbrGLcFvLaZJ8SYuGY0OFDW0rKh7Hp41v&#10;mHQ+K/K7Pe2u50PSXXNzuV2UGg37zQJEoD78H/+lc60gnU1T+F0TES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ynevEAAAA3QAAAA8AAAAAAAAAAAAAAAAAmAIAAGRycy9k&#10;b3ducmV2LnhtbFBLBQYAAAAABAAEAPUAAACJAwAAAAA=&#10;" path="m,l1944,e" filled="f" strokeweight=".15828mm">
                    <v:path arrowok="t" o:connecttype="custom" o:connectlocs="0,0;1944,0" o:connectangles="0,0"/>
                  </v:shape>
                </v:group>
                <v:group id="Group 4597" o:spid="_x0000_s1031" style="position:absolute;left:5253;top:-2620;width:75;height:2" coordorigin="5253,-2620" coordsize="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iyLMYAAADdAAAADwAAAGRycy9kb3ducmV2LnhtbESPQWvCQBSE74L/YXkF&#10;b3UTNaWkriJixYMUqgXx9sg+k2D2bchuk/jvXUHwOMzMN8x82ZtKtNS40rKCeByBIM6sLjlX8Hf8&#10;fv8E4TyyxsoyKbiRg+ViOJhjqm3Hv9QefC4ChF2KCgrv61RKlxVk0I1tTRy8i20M+iCbXOoGuwA3&#10;lZxE0Yc0WHJYKLCmdUHZ9fBvFGw77FbTeNPur5f17XxMfk77mJQavfWrLxCeev8KP9s7rWCWTB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iLIsxgAAAN0A&#10;AAAPAAAAAAAAAAAAAAAAAKoCAABkcnMvZG93bnJldi54bWxQSwUGAAAAAAQABAD6AAAAnQMAAAAA&#10;">
                  <v:shape id="Freeform 4598" o:spid="_x0000_s1032" style="position:absolute;left:5253;top:-2620;width:75;height:2;visibility:visible;mso-wrap-style:square;v-text-anchor:top" coordsize="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iDI8YA&#10;AADdAAAADwAAAGRycy9kb3ducmV2LnhtbESPS2vDMBCE74X+B7GB3ho5oXm5UUIJlDYlEPLofbE2&#10;tom1Mtbacf99VCj0OMzMN8xy3btKddSE0rOB0TABRZx5W3Ju4Hx6f56DCoJssfJMBn4owHr1+LDE&#10;1PobH6g7Sq4ihEOKBgqROtU6ZAU5DENfE0fv4huHEmWTa9vgLcJdpcdJMtUOS44LBda0KSi7Hltn&#10;YLZt9eyrW0z2F5e0H5tWvq87MeZp0L+9ghLq5T/81/60Bl4m4yn8volPQK/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iDI8YAAADdAAAADwAAAAAAAAAAAAAAAACYAgAAZHJz&#10;L2Rvd25yZXYueG1sUEsFBgAAAAAEAAQA9QAAAIsDAAAAAA==&#10;" path="m,l75,e" filled="f" strokeweight=".15828mm">
                    <v:path arrowok="t" o:connecttype="custom" o:connectlocs="0,0;75,0" o:connectangles="0,0"/>
                  </v:shape>
                </v:group>
                <v:group id="Group 4595" o:spid="_x0000_s1033" style="position:absolute;left:5289;top:-3712;width:2;height:778" coordorigin="5289,-3712" coordsize="2,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aJwMYAAADdAAAADwAAAGRycy9kb3ducmV2LnhtbESPQWvCQBSE74X+h+UV&#10;vOkmWluJriKi4kGEakG8PbLPJJh9G7JrEv99VxB6HGbmG2a26EwpGqpdYVlBPIhAEKdWF5wp+D1t&#10;+hMQziNrLC2Tggc5WMzf32aYaNvyDzVHn4kAYZeggtz7KpHSpTkZdANbEQfvamuDPsg6k7rGNsBN&#10;KYdR9CUNFhwWcqxolVN6O96Ngm2L7XIUr5v97bp6XE7jw3kfk1K9j245BeGp8//hV3unFXyOh9/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FonAxgAAAN0A&#10;AAAPAAAAAAAAAAAAAAAAAKoCAABkcnMvZG93bnJldi54bWxQSwUGAAAAAAQABAD6AAAAnQMAAAAA&#10;">
                  <v:shape id="Freeform 4596" o:spid="_x0000_s1034" style="position:absolute;left:5289;top:-3712;width:2;height:778;visibility:visible;mso-wrap-style:square;v-text-anchor:top" coordsize="1,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yMIA&#10;AADdAAAADwAAAGRycy9kb3ducmV2LnhtbERPTWsCMRC9F/wPYQRvNau00q5GEUHQg2BX8Twk4+7i&#10;ZrJuUo3++uYg9Ph437NFtI24UedrxwpGwwwEsXam5lLB8bB+/wLhA7LBxjEpeJCHxbz3NsPcuDv/&#10;0K0IpUgh7HNUUIXQ5lJ6XZFFP3QtceLOrrMYEuxKaTq8p3DbyHGWTaTFmlNDhS2tKtKX4tcqOBXH&#10;h95tn3ET9fd1Yk77cD0slRr043IKIlAM/+KXe2MUfHyO09z0Jj0B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P/jIwgAAAN0AAAAPAAAAAAAAAAAAAAAAAJgCAABkcnMvZG93&#10;bnJldi54bWxQSwUGAAAAAAQABAD1AAAAhwMAAAAA&#10;" path="m2,778l,e" filled="f" strokeweight=".14511mm">
                    <v:path arrowok="t" o:connecttype="custom" o:connectlocs="4,-2934;0,-3712" o:connectangles="0,0"/>
                  </v:shape>
                </v:group>
                <v:group id="Group 4593" o:spid="_x0000_s1035" style="position:absolute;left:1930;top:-3094;width:1568;height:797" coordorigin="1930,-3094" coordsize="1568,7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W4KcYAAADdAAAADwAAAGRycy9kb3ducmV2LnhtbESPQWvCQBSE74X+h+UV&#10;vOkmWkuNriKi4kGEakG8PbLPJJh9G7JrEv99VxB6HGbmG2a26EwpGqpdYVlBPIhAEKdWF5wp+D1t&#10;+t8gnEfWWFomBQ9ysJi/v80w0bblH2qOPhMBwi5BBbn3VSKlS3My6Aa2Ig7e1dYGfZB1JnWNbYCb&#10;Ug6j6EsaLDgs5FjRKqf0drwbBdsW2+UoXjf723X1uJzGh/M+JqV6H91yCsJT5//Dr/ZOK/gcDy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xbgpxgAAAN0A&#10;AAAPAAAAAAAAAAAAAAAAAKoCAABkcnMvZG93bnJldi54bWxQSwUGAAAAAAQABAD6AAAAnQMAAAAA&#10;">
                  <v:shape id="Freeform 4594" o:spid="_x0000_s1036" style="position:absolute;left:1930;top:-3094;width:1568;height:797;visibility:visible;mso-wrap-style:square;v-text-anchor:top" coordsize="1568,7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qycMA&#10;AADdAAAADwAAAGRycy9kb3ducmV2LnhtbERPS0sDMRC+C/6HMII3m219INtmiwqF4kFplZ6nm9nN&#10;0s0kbNJ26693DoLHj++9WI6+VycaUhfYwHRSgCKug+24NfD9tbp7BpUyssU+MBm4UIJldX21wNKG&#10;M2/otM2tkhBOJRpwOcdS61Q78pgmIRIL14TBYxY4tNoOeJZw3+tZUTxpjx1Lg8NIb47qw/bopaT7&#10;vMSp42ib1Uc87l936/efmTG3N+PLHFSmMf+L/9xra+Dh8V72yxt5Arr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qycMAAADdAAAADwAAAAAAAAAAAAAAAACYAgAAZHJzL2Rv&#10;d25yZXYueG1sUEsFBgAAAAAEAAQA9QAAAIgDAAAAAA==&#10;" path="m,797r1568,l1568,,,,,797xe" filled="f" strokeweight=".21106mm">
                    <v:path arrowok="t" o:connecttype="custom" o:connectlocs="0,-2297;1568,-2297;1568,-3094;0,-3094;0,-2297" o:connectangles="0,0,0,0,0"/>
                  </v:shape>
                </v:group>
                <v:group id="Group 4591" o:spid="_x0000_s1037" style="position:absolute;left:2154;top:-3208;width:1569;height:797" coordorigin="2154,-3208" coordsize="1569,7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oi8scAAADdAAAADwAAAGRycy9kb3ducmV2LnhtbESPT2vCQBTE7wW/w/IK&#10;3uomphZJXYNIFQ9SqAqlt0f2mYRk34bsNn++fbdQ6HGYmd8wm2w0jeipc5VlBfEiAkGcW11xoeB2&#10;PTytQTiPrLGxTAomcpBtZw8bTLUd+IP6iy9EgLBLUUHpfZtK6fKSDLqFbYmDd7edQR9kV0jd4RDg&#10;ppHLKHqRBisOCyW2tC8pry/fRsFxwGGXxG/9ub7vp6/r6v3zHJNS88dx9wrC0+j/w3/tk1bwvEp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Goi8scAAADd&#10;AAAADwAAAAAAAAAAAAAAAACqAgAAZHJzL2Rvd25yZXYueG1sUEsFBgAAAAAEAAQA+gAAAJ4DAAAA&#10;AA==&#10;">
                  <v:shape id="Freeform 4592" o:spid="_x0000_s1038" style="position:absolute;left:2154;top:-3208;width:1569;height:797;visibility:visible;mso-wrap-style:square;v-text-anchor:top" coordsize="1569,7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O3scA&#10;AADdAAAADwAAAGRycy9kb3ducmV2LnhtbESPQWvCQBSE70L/w/IKvZlNtZaSuoqoLR48mFTb6yP7&#10;msRm38bsqvHfu4LQ4zAz3zDjaWdqcaLWVZYVPEcxCOLc6ooLBduvj/4bCOeRNdaWScGFHEwnD70x&#10;JtqeOaVT5gsRIOwSVFB63yRSurwkgy6yDXHwfm1r0AfZFlK3eA5wU8tBHL9KgxWHhRIbmpeU/2VH&#10;oyD7+Vz43SHdXvbLDQ6/dy7dH9ZKPT12s3cQnjr/H763V1rBy2g4gNub8ATk5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P3Dt7HAAAA3QAAAA8AAAAAAAAAAAAAAAAAmAIAAGRy&#10;cy9kb3ducmV2LnhtbFBLBQYAAAAABAAEAPUAAACMAwAAAAA=&#10;" path="m,114r1344,l1344,797r224,l1568,,,,,114e" filled="f" strokeweight=".21106mm">
                    <v:path arrowok="t" o:connecttype="custom" o:connectlocs="0,-3094;1344,-3094;1344,-2411;1568,-2411;1568,-3208;0,-3208;0,-3094" o:connectangles="0,0,0,0,0,0,0"/>
                  </v:shape>
                </v:group>
                <v:group id="Group 4589" o:spid="_x0000_s1039" style="position:absolute;left:2035;top:-2699;width:1359;height:2" coordorigin="2035,-2699" coordsize="135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QZHsYAAADdAAAADwAAAGRycy9kb3ducmV2LnhtbESPT2vCQBTE7wW/w/IE&#10;b3UTU0Wiq4jU0oMU/APi7ZF9JsHs25DdJvHbdwWhx2FmfsMs172pREuNKy0riMcRCOLM6pJzBefT&#10;7n0OwnlkjZVlUvAgB+vV4G2JqbYdH6g9+lwECLsUFRTe16mULivIoBvbmjh4N9sY9EE2udQNdgFu&#10;KjmJopk0WHJYKLCmbUHZ/fhrFHx12G2S+LPd32/bx/U0/bnsY1JqNOw3CxCeev8ffrW/tYKPaZL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9BkexgAAAN0A&#10;AAAPAAAAAAAAAAAAAAAAAKoCAABkcnMvZG93bnJldi54bWxQSwUGAAAAAAQABAD6AAAAnQMAAAAA&#10;">
                  <v:shape id="Freeform 4590" o:spid="_x0000_s1040" style="position:absolute;left:2035;top:-2699;width:1359;height:2;visibility:visible;mso-wrap-style:square;v-text-anchor:top" coordsize="13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upgMUA&#10;AADdAAAADwAAAGRycy9kb3ducmV2LnhtbESPQWsCMRSE7wX/Q3hCL0WTVquyGqUUCoKXrhXPj81z&#10;d3XzsiRR139vhILHYWa+YRarzjbiQj7UjjW8DxUI4sKZmksNu7+fwQxEiMgGG8ek4UYBVsveywIz&#10;466c02UbS5EgHDLUUMXYZlKGoiKLYeha4uQdnLcYk/SlNB6vCW4b+aHURFqsOS1U2NJ3RcVpe7Ya&#10;3vLO747nU/F7UPk+V9PAk03Q+rXffc1BROriM/zfXhsN48/RGB5v0hO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K6mAxQAAAN0AAAAPAAAAAAAAAAAAAAAAAJgCAABkcnMv&#10;ZG93bnJldi54bWxQSwUGAAAAAAQABAD1AAAAigMAAAAA&#10;" path="m,l1358,e" filled="f" strokeweight=".15828mm">
                    <v:path arrowok="t" o:connecttype="custom" o:connectlocs="0,0;1358,0" o:connectangles="0,0"/>
                  </v:shape>
                </v:group>
                <v:group id="Group 4587" o:spid="_x0000_s1041" style="position:absolute;left:3722;top:-2754;width:580;height:2" coordorigin="3722,-2754" coordsize="5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Ek8cYAAADdAAAADwAAAGRycy9kb3ducmV2LnhtbESPQWvCQBSE7wX/w/IE&#10;b7qJNkWiq4ho6UGEqiDeHtlnEsy+Ddk1if++Wyj0OMzMN8xy3ZtKtNS40rKCeBKBIM6sLjlXcDnv&#10;x3MQziNrrCyTghc5WK8Gb0tMte34m9qTz0WAsEtRQeF9nUrpsoIMuomtiYN3t41BH2STS91gF+Cm&#10;ktMo+pAGSw4LBda0LSh7nJ5GwWeH3WYW79rD47593c7J8XqISanRsN8sQHjq/X/4r/2lFbwnsw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USTxxgAAAN0A&#10;AAAPAAAAAAAAAAAAAAAAAKoCAABkcnMvZG93bnJldi54bWxQSwUGAAAAAAQABAD6AAAAnQMAAAAA&#10;">
                  <v:shape id="Freeform 4588" o:spid="_x0000_s1042" style="position:absolute;left:3722;top:-2754;width:580;height:2;visibility:visible;mso-wrap-style:square;v-text-anchor:top" coordsize="5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cyzcYA&#10;AADdAAAADwAAAGRycy9kb3ducmV2LnhtbESP0WrCQBRE3wv9h+UWfKub2lba6CoitShKpNYPuGav&#10;SWj2bthdNfl7Vyj4OMzMGWY8bU0tzuR8ZVnBSz8BQZxbXXGhYP+7eP4A4QOyxtoyKejIw3Ty+DDG&#10;VNsL/9B5FwoRIexTVFCG0KRS+rwkg75vG+LoHa0zGKJ0hdQOLxFuajlIkqE0WHFcKLGheUn53+5k&#10;FJw0ov/6rrP9plt9HrKZ6w7btVK9p3Y2AhGoDffwf3upFby9vw7h9iY+ATm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cyzcYAAADdAAAADwAAAAAAAAAAAAAAAACYAgAAZHJz&#10;L2Rvd25yZXYueG1sUEsFBgAAAAAEAAQA9QAAAIsDAAAAAA==&#10;" path="m580,l,2e" filled="f" strokeweight=".14511mm">
                    <v:path arrowok="t" o:connecttype="custom" o:connectlocs="580,-2754;0,-2752" o:connectangles="0,0"/>
                  </v:shape>
                </v:group>
                <v:group id="Group 4585" o:spid="_x0000_s1043" style="position:absolute;left:7601;top:-2877;width:909;height:245" coordorigin="7601,-2877" coordsize="909,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8fHcYAAADdAAAADwAAAGRycy9kb3ducmV2LnhtbESPQWvCQBSE74X+h+UV&#10;vOkmWluJriKi4kGEakG8PbLPJJh9G7JrEv99VxB6HGbmG2a26EwpGqpdYVlBPIhAEKdWF5wp+D1t&#10;+hMQziNrLC2Tggc5WMzf32aYaNvyDzVHn4kAYZeggtz7KpHSpTkZdANbEQfvamuDPsg6k7rGNsBN&#10;KYdR9CUNFhwWcqxolVN6O96Ngm2L7XIUr5v97bp6XE7jw3kfk1K9j245BeGp8//hV3unFXyOR9/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zx8dxgAAAN0A&#10;AAAPAAAAAAAAAAAAAAAAAKoCAABkcnMvZG93bnJldi54bWxQSwUGAAAAAAQABAD6AAAAnQMAAAAA&#10;">
                  <v:shape id="Freeform 4586" o:spid="_x0000_s1044" style="position:absolute;left:7601;top:-2877;width:909;height:245;visibility:visible;mso-wrap-style:square;v-text-anchor:top" coordsize="90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j9gMMA&#10;AADdAAAADwAAAGRycy9kb3ducmV2LnhtbERPW2vCMBR+H/gfwhF800TdplSjyEAnCDIv4OuhObbF&#10;5qRroq3/fnkQ9vjx3efL1pbiQbUvHGsYDhQI4tSZgjMN59O6PwXhA7LB0jFpeJKH5aLzNsfEuIYP&#10;9DiGTMQQ9glqyEOoEil9mpNFP3AVceSurrYYIqwzaWpsYrgt5UipT2mx4NiQY0VfOaW3491quH2P&#10;Vpf9z6TZqO3p/vxd79RG7bTuddvVDESgNvyLX+6t0fD+MY5z45v4BO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j9gMMAAADdAAAADwAAAAAAAAAAAAAAAACYAgAAZHJzL2Rv&#10;d25yZXYueG1sUEsFBgAAAAAEAAQA9QAAAIgDAAAAAA==&#10;" path="m,245r910,l910,,,,,245xe" filled="f" strokeweight=".21106mm">
                    <v:path arrowok="t" o:connecttype="custom" o:connectlocs="0,-2632;910,-2632;910,-2877;0,-2877;0,-2632" o:connectangles="0,0,0,0,0"/>
                  </v:shape>
                </v:group>
                <v:group id="Group 4583" o:spid="_x0000_s1045" style="position:absolute;left:7666;top:-2701;width:781;height:2" coordorigin="7666,-2701" coordsize="78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wu9MYAAADdAAAADwAAAGRycy9kb3ducmV2LnhtbESPQWvCQBSE74X+h+UV&#10;vOkmWkuNriKi4kGEakG8PbLPJJh9G7JrEv99VxB6HGbmG2a26EwpGqpdYVlBPIhAEKdWF5wp+D1t&#10;+t8gnEfWWFomBQ9ysJi/v80w0bblH2qOPhMBwi5BBbn3VSKlS3My6Aa2Ig7e1dYGfZB1JnWNbYCb&#10;Ug6j6EsaLDgs5FjRKqf0drwbBdsW2+UoXjf723X1uJzGh/M+JqV6H91yCsJT5//Dr/ZOK/gcjy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HC70xgAAAN0A&#10;AAAPAAAAAAAAAAAAAAAAAKoCAABkcnMvZG93bnJldi54bWxQSwUGAAAAAAQABAD6AAAAnQMAAAAA&#10;">
                  <v:shape id="Freeform 4584" o:spid="_x0000_s1046" style="position:absolute;left:7666;top:-2701;width:781;height:2;visibility:visible;mso-wrap-style:square;v-text-anchor:top" coordsize="7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CyM8QA&#10;AADdAAAADwAAAGRycy9kb3ducmV2LnhtbERPS2vCQBC+F/oflin0IrrxUSlpNlIKLXqSqgeP0+yY&#10;pGZnQ2aryb93D0KPH987W/WuURfqpPZsYDpJQBEX3tZcGjjsP8evoCQgW2w8k4GBBFb540OGqfVX&#10;/qbLLpQqhrCkaKAKoU21lqIihzLxLXHkTr5zGCLsSm07vMZw1+hZkiy1w5pjQ4UtfVRUnHd/zsB8&#10;uu3ld/j52iTL8+jkBpkd12LM81P//gYqUB/+xXf32hpYvCzi/vgmPgGd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QsjPEAAAA3QAAAA8AAAAAAAAAAAAAAAAAmAIAAGRycy9k&#10;b3ducmV2LnhtbFBLBQYAAAAABAAEAPUAAACJAwAAAAA=&#10;" path="m,l781,e" filled="f" strokeweight=".15828mm">
                    <v:path arrowok="t" o:connecttype="custom" o:connectlocs="0,0;781,0" o:connectangles="0,0"/>
                  </v:shape>
                </v:group>
                <v:group id="Group 4581" o:spid="_x0000_s1047" style="position:absolute;left:8361;top:-3065;width:77;height:152" coordorigin="8361,-3065" coordsize="77,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xRj8UAAADdAAAADwAAAGRycy9kb3ducmV2LnhtbESPQYvCMBSE78L+h/CE&#10;vWnaXZWlGkXEXTyIoC6It0fzbIvNS2liW/+9EQSPw8x8w8wWnSlFQ7UrLCuIhxEI4tTqgjMF/8ff&#10;wQ8I55E1lpZJwZ0cLOYfvRkm2ra8p+bgMxEg7BJUkHtfJVK6NCeDbmgr4uBdbG3QB1lnUtfYBrgp&#10;5VcUTaTBgsNCjhWtckqvh5tR8Ndiu/yO1832elndz8fx7rSNSanPfrecgvDU+Xf41d5oBaPxKIb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sUY/FAAAA3QAA&#10;AA8AAAAAAAAAAAAAAAAAqgIAAGRycy9kb3ducmV2LnhtbFBLBQYAAAAABAAEAPoAAACcAwAAAAA=&#10;">
                  <v:shape id="Freeform 4582" o:spid="_x0000_s1048" style="position:absolute;left:8361;top:-3065;width:77;height:152;visibility:visible;mso-wrap-style:square;v-text-anchor:top" coordsize="77,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3G8cYA&#10;AADdAAAADwAAAGRycy9kb3ducmV2LnhtbESPT2vCQBTE7wW/w/IEb3Wj2FBSV6mikubmH9rrI/tM&#10;QrJvQ3aN6bfvCkKPw8z8hlmuB9OInjpXWVYwm0YgiHOrKy4UXM7713cQziNrbCyTgl9ysF6NXpaY&#10;aHvnI/UnX4gAYZeggtL7NpHS5SUZdFPbEgfvajuDPsiukLrDe4CbRs6jKJYGKw4LJba0LSmvTzej&#10;YBP36WFX97u0jb+O3z91dt1mmVKT8fD5AcLT4P/Dz3aqFSzeFnN4vA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3G8cYAAADdAAAADwAAAAAAAAAAAAAAAACYAgAAZHJz&#10;L2Rvd25yZXYueG1sUEsFBgAAAAAEAAQA9QAAAIsDAAAAAA==&#10;" path="m1,l,152,77,62e" filled="f" strokeweight=".14511mm">
                    <v:path arrowok="t" o:connecttype="custom" o:connectlocs="1,-3065;0,-2913;77,-3003" o:connectangles="0,0,0"/>
                  </v:shape>
                </v:group>
                <v:group id="Group 4579" o:spid="_x0000_s1049" style="position:absolute;left:8056;top:-3735;width:11;height:858" coordorigin="8056,-3735" coordsize="11,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JqY8YAAADdAAAADwAAAGRycy9kb3ducmV2LnhtbESPS4vCQBCE74L/YWhh&#10;bzrJ+kCio4jsLh5E8AHircm0STDTEzKzSfz3zsKCx6KqvqKW686UoqHaFZYVxKMIBHFqdcGZgsv5&#10;ezgH4TyyxtIyKXiSg/Wq31tiom3LR2pOPhMBwi5BBbn3VSKlS3My6Ea2Ig7e3dYGfZB1JnWNbYCb&#10;Un5G0UwaLDgs5FjRNqf0cfo1Cn5abDfj+KvZP+7b5+08PVz3MSn1Meg2CxCeOv8O/7d3WsFkOhnD&#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8mpjxgAAAN0A&#10;AAAPAAAAAAAAAAAAAAAAAKoCAABkcnMvZG93bnJldi54bWxQSwUGAAAAAAQABAD6AAAAnQMAAAAA&#10;">
                  <v:shape id="Freeform 4580" o:spid="_x0000_s1050" style="position:absolute;left:8056;top:-3735;width:11;height:858;visibility:visible;mso-wrap-style:square;v-text-anchor:top" coordsize="11,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7R8scA&#10;AADdAAAADwAAAGRycy9kb3ducmV2LnhtbESPQWvCQBSE74L/YXmF3uqmJRWJriLSQmlBaKqen9ln&#10;Es2+3Wa3Mfrru4WCx2FmvmFmi940oqPW15YVPI4SEMSF1TWXCjZfrw8TED4ga2wsk4ILeVjMh4MZ&#10;Ztqe+ZO6PJQiQthnqKAKwWVS+qIig35kHXH0DrY1GKJsS6lbPEe4aeRTkoylwZrjQoWOVhUVp/zH&#10;KNieXHEdNy7/vlK3fNkd3z/2a1Tq/q5fTkEE6sMt/N9+0wrS5zSFvzfxCc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FO0fLHAAAA3QAAAA8AAAAAAAAAAAAAAAAAmAIAAGRy&#10;cy9kb3ducmV2LnhtbFBLBQYAAAAABAAEAPUAAACMAwAAAAA=&#10;" path="m11,l,858e" filled="f" strokeweight=".14511mm">
                    <v:path arrowok="t" o:connecttype="custom" o:connectlocs="11,-3735;0,-2877" o:connectangles="0,0"/>
                  </v:shape>
                </v:group>
                <v:group id="Group 4577" o:spid="_x0000_s1051" style="position:absolute;left:8511;top:-2776;width:838;height:22" coordorigin="8511,-2776" coordsize="83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dXjMYAAADdAAAADwAAAGRycy9kb3ducmV2LnhtbESPQWvCQBSE7wX/w/KE&#10;3uomaopEVxHR0oMUqoJ4e2SfSTD7NmTXJP77riD0OMzMN8xi1ZtKtNS40rKCeBSBIM6sLjlXcDru&#10;PmYgnEfWWFkmBQ9ysFoO3haYatvxL7UHn4sAYZeigsL7OpXSZQUZdCNbEwfvahuDPsgml7rBLsBN&#10;JcdR9CkNlhwWCqxpU1B2O9yNgq8Ou/Uk3rb723XzuByTn/M+JqXeh/16DsJT7//Dr/a3VjBNp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V1eMxgAAAN0A&#10;AAAPAAAAAAAAAAAAAAAAAKoCAABkcnMvZG93bnJldi54bWxQSwUGAAAAAAQABAD6AAAAnQMAAAAA&#10;">
                  <v:shape id="Freeform 4578" o:spid="_x0000_s1052" style="position:absolute;left:8511;top:-2776;width:838;height:22;visibility:visible;mso-wrap-style:square;v-text-anchor:top" coordsize="83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qgXMcA&#10;AADdAAAADwAAAGRycy9kb3ducmV2LnhtbESPQWsCMRSE7wX/Q3gFbzWrWJHVKFJUxBat2tLrY/Pc&#10;XZu8LJu4bv+9KRR6HGbmG2Y6b60RDdW+dKyg30tAEGdOl5wr+DitnsYgfEDWaByTgh/yMJ91HqaY&#10;anfjAzXHkIsIYZ+igiKEKpXSZwVZ9D1XEUfv7GqLIco6l7rGW4RbIwdJMpIWS44LBVb0UlD2fbxa&#10;Bafqa/e5Pa/fLq/a9PfULJZr865U97FdTEAEasN/+K+90QqGz8MR/L6JT0DO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66oFzHAAAA3QAAAA8AAAAAAAAAAAAAAAAAmAIAAGRy&#10;cy9kb3ducmV2LnhtbFBLBQYAAAAABAAEAPUAAACMAwAAAAA=&#10;" path="m,22l837,e" filled="f" strokeweight=".14511mm">
                    <v:path arrowok="t" o:connecttype="custom" o:connectlocs="0,-2754;837,-2776" o:connectangles="0,0"/>
                  </v:shape>
                </v:group>
                <v:group id="Group 4575" o:spid="_x0000_s1053" style="position:absolute;left:9348;top:-2898;width:909;height:244" coordorigin="9348,-2898" coordsize="909,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yWxgxgAAAN0A&#10;AAAPAAAAAAAAAAAAAAAAAKoCAABkcnMvZG93bnJldi54bWxQSwUGAAAAAAQABAD6AAAAnQMAAAAA&#10;">
                  <v:shape id="Freeform 4576" o:spid="_x0000_s1054" style="position:absolute;left:9348;top:-2898;width:909;height:244;visibility:visible;mso-wrap-style:square;v-text-anchor:top" coordsize="909,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G8+cMA&#10;AADdAAAADwAAAGRycy9kb3ducmV2LnhtbERPy2rCQBTdC/2H4QrudGJItU0dJRTEQt34KHR5yVyT&#10;0Jk7ITMm8e87i0KXh/Pe7EZrRE+dbxwrWC4SEMSl0w1XCq6X/fwFhA/IGo1jUvAgD7vt02SDuXYD&#10;n6g/h0rEEPY5KqhDaHMpfVmTRb9wLXHkbq6zGCLsKqk7HGK4NTJNkpW02HBsqLGl95rKn/PdKkg+&#10;1yb9yr6P/bVIh9uBzKV43Ss1m47FG4hAY/gX/7k/tILsOYtz45v4BO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G8+cMAAADdAAAADwAAAAAAAAAAAAAAAACYAgAAZHJzL2Rv&#10;d25yZXYueG1sUEsFBgAAAAAEAAQA9QAAAIgDAAAAAA==&#10;" path="m,244r910,l910,,,,,244xe" filled="f" strokeweight=".21106mm">
                    <v:path arrowok="t" o:connecttype="custom" o:connectlocs="0,-2654;910,-2654;910,-2898;0,-2898;0,-2654" o:connectangles="0,0,0,0,0"/>
                  </v:shape>
                </v:group>
                <v:group id="Group 4573" o:spid="_x0000_s1055" style="position:absolute;left:9536;top:-2723;width:533;height:2" coordorigin="9536,-2723" coordsize="5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Gl2JxgAAAN0A&#10;AAAPAAAAAAAAAAAAAAAAAKoCAABkcnMvZG93bnJldi54bWxQSwUGAAAAAAQABAD6AAAAnQMAAAAA&#10;">
                  <v:shape id="Freeform 4574" o:spid="_x0000_s1056" style="position:absolute;left:9536;top:-2723;width:533;height:2;visibility:visible;mso-wrap-style:square;v-text-anchor:top" coordsize="5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TNacMA&#10;AADdAAAADwAAAGRycy9kb3ducmV2LnhtbERP3WrCMBS+F/YO4Qy803Rb1doZxW0Ig+1G7QMcm2Nb&#10;1pyUJGr16ZcLwcuP73+x6k0rzuR8Y1nByzgBQVxa3XCloNhvRhkIH5A1tpZJwZU8rJZPgwXm2l54&#10;S+ddqEQMYZ+jgjqELpfSlzUZ9GPbEUfuaJ3BEKGrpHZ4ieGmla9JMpUGG44NNXb0WVP5tzsZBfv0&#10;Cylpr28f2W39m7riZz5rDkoNn/v1O4hAfXiI7+5vrSCdTOL++CY+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TNacMAAADdAAAADwAAAAAAAAAAAAAAAACYAgAAZHJzL2Rv&#10;d25yZXYueG1sUEsFBgAAAAAEAAQA9QAAAIgDAAAAAA==&#10;" path="m,l533,e" filled="f" strokeweight=".15828mm">
                    <v:path arrowok="t" o:connecttype="custom" o:connectlocs="0,0;533,0" o:connectangles="0,0"/>
                  </v:shape>
                </v:group>
                <v:group id="Group 4571" o:spid="_x0000_s1057" style="position:absolute;left:7367;top:-1817;width:1377;height:244" coordorigin="7367,-1817" coordsize="1377,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XHUsYAAADdAAAADwAAAGRycy9kb3ducmV2LnhtbESPT2vCQBTE7wW/w/KE&#10;3uomthGJriKi4kEK/gHx9sg+k2D2bciuSfz23UKhx2FmfsPMl72pREuNKy0riEcRCOLM6pJzBZfz&#10;9mMKwnlkjZVlUvAiB8vF4G2OqbYdH6k9+VwECLsUFRTe16mULivIoBvZmjh4d9sY9EE2udQNdgFu&#10;KjmOook0WHJYKLCmdUHZ4/Q0CnYddqvPeNMeHvf163ZOvq+HmJR6H/arGQhPvf8P/7X3WsFXks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tcdSxgAAAN0A&#10;AAAPAAAAAAAAAAAAAAAAAKoCAABkcnMvZG93bnJldi54bWxQSwUGAAAAAAQABAD6AAAAnQMAAAAA&#10;">
                  <v:shape id="Freeform 4572" o:spid="_x0000_s1058" style="position:absolute;left:7367;top:-1817;width:1377;height:244;visibility:visible;mso-wrap-style:square;v-text-anchor:top" coordsize="1377,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xFccA&#10;AADdAAAADwAAAGRycy9kb3ducmV2LnhtbESPQWvCQBSE7wX/w/KEXkrdJFQp0VWkEFoKFo2C10f2&#10;mQSzb0N2G6O/visUPA4z8w2zWA2mET11rrasIJ5EIIgLq2suFRz22es7COeRNTaWScGVHKyWo6cF&#10;ptpeeEd97ksRIOxSVFB536ZSuqIig25iW+LgnWxn0AfZlVJ3eAlw08gkimbSYM1hocKWPioqzvmv&#10;UfByK7Z+k51u15/SznbHY/xZf8dKPY+H9RyEp8E/wv/tL63gbTpN4P4mPA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X8RXHAAAA3QAAAA8AAAAAAAAAAAAAAAAAmAIAAGRy&#10;cy9kb3ducmV2LnhtbFBLBQYAAAAABAAEAPUAAACMAwAAAAA=&#10;" path="m,244r1378,l1378,,,,,244xe" filled="f" strokeweight=".21106mm">
                    <v:path arrowok="t" o:connecttype="custom" o:connectlocs="0,-1573;1378,-1573;1378,-1817;0,-1817;0,-1573" o:connectangles="0,0,0,0,0"/>
                  </v:shape>
                </v:group>
                <v:group id="Group 4569" o:spid="_x0000_s1059" style="position:absolute;left:7384;top:-1642;width:1344;height:2" coordorigin="7384,-1642" coordsize="13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v8vsYAAADdAAAADwAAAGRycy9kb3ducmV2LnhtbESPQWvCQBSE7wX/w/IE&#10;b7qJNkWiq4ho6UGEqiDeHtlnEsy+Ddk1if++Wyj0OMzMN8xy3ZtKtNS40rKCeBKBIM6sLjlXcDnv&#10;x3MQziNrrCyTghc5WK8Gb0tMte34m9qTz0WAsEtRQeF9nUrpsoIMuomtiYN3t41BH2STS91gF+Cm&#10;ktMo+pAGSw4LBda0LSh7nJ5GwWeH3WYW79rD47593c7J8XqISanRsN8sQHjq/X/4r/2lFbwnyQx+&#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K/y+xgAAAN0A&#10;AAAPAAAAAAAAAAAAAAAAAKoCAABkcnMvZG93bnJldi54bWxQSwUGAAAAAAQABAD6AAAAnQMAAAAA&#10;">
                  <v:shape id="Freeform 4570" o:spid="_x0000_s1060" style="position:absolute;left:7384;top:-1642;width:1344;height:2;visibility:visible;mso-wrap-style:square;v-text-anchor:top" coordsize="13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HVWMcA&#10;AADdAAAADwAAAGRycy9kb3ducmV2LnhtbESPQWvCQBSE74X+h+UVequbSCwhukorLdrixSg5P7PP&#10;JJh9G7Jbjf313YLgcZiZb5jZYjCtOFPvGssK4lEEgri0uuFKwX73+ZKCcB5ZY2uZFFzJwWL++DDD&#10;TNsLb+mc+0oECLsMFdTed5mUrqzJoBvZjjh4R9sb9EH2ldQ9XgLctHIcRa/SYMNhocaOljWVp/zH&#10;KCiK9Pvr0Lwf9vnvx3qzKtI4TjZKPT8Nb1MQngZ/D9/aa60gmUwS+H8Tno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dR1VjHAAAA3QAAAA8AAAAAAAAAAAAAAAAAmAIAAGRy&#10;cy9kb3ducmV2LnhtbFBLBQYAAAAABAAEAPUAAACMAwAAAAA=&#10;" path="m,l1344,e" filled="f" strokeweight=".15828mm">
                    <v:path arrowok="t" o:connecttype="custom" o:connectlocs="0,0;1344,0" o:connectangles="0,0"/>
                  </v:shape>
                </v:group>
                <v:group id="Group 4567" o:spid="_x0000_s1061" style="position:absolute;left:9020;top:-1899;width:76;height:67" coordorigin="9020,-1899" coordsize="7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7BUcYAAADdAAAADwAAAGRycy9kb3ducmV2LnhtbESPT2vCQBTE7wW/w/KE&#10;3uomthGJriKi4kEK/gHx9sg+k2D2bciuSfz23UKhx2FmfsPMl72pREuNKy0riEcRCOLM6pJzBZfz&#10;9mMKwnlkjZVlUvAiB8vF4G2OqbYdH6k9+VwECLsUFRTe16mULivIoBvZmjh4d9sY9EE2udQNdgFu&#10;KjmOook0WHJYKLCmdUHZ4/Q0CnYddqvPeNMeHvf163ZOvq+HmJR6H/arGQhPvf8P/7X3WsFXki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jsFRxgAAAN0A&#10;AAAPAAAAAAAAAAAAAAAAAKoCAABkcnMvZG93bnJldi54bWxQSwUGAAAAAAQABAD6AAAAnQMAAAAA&#10;">
                  <v:shape id="Freeform 4568" o:spid="_x0000_s1062" style="position:absolute;left:9020;top:-1899;width:76;height:67;visibility:visible;mso-wrap-style:square;v-text-anchor:top" coordsize="76,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wsZ8QA&#10;AADdAAAADwAAAGRycy9kb3ducmV2LnhtbESPQWsCMRSE7wX/Q3iCt5pVqshqFFGsvbqK5+fmuVnd&#10;vKybqGt/fVMo9DjMzDfMbNHaSjyo8aVjBYN+AoI4d7rkQsFhv3mfgPABWWPlmBS8yMNi3nmbYard&#10;k3f0yEIhIoR9igpMCHUqpc8NWfR9VxNH7+waiyHKppC6wWeE20oOk2QsLZYcFwzWtDKUX7O7VaBP&#10;k+/Xp19lZr3bXu6n421T4k2pXrddTkEEasN/+K/9pRV8jEZj+H0Tn4C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MLGfEAAAA3QAAAA8AAAAAAAAAAAAAAAAAmAIAAGRycy9k&#10;b3ducmV2LnhtbFBLBQYAAAAABAAEAPUAAACJAwAAAAA=&#10;" path="m37,l,67,76,66,37,e" fillcolor="black" stroked="f">
                    <v:path arrowok="t" o:connecttype="custom" o:connectlocs="37,-1899;0,-1832;76,-1833;37,-1899" o:connectangles="0,0,0,0"/>
                  </v:shape>
                </v:group>
                <v:group id="Group 4565" o:spid="_x0000_s1063" style="position:absolute;left:9020;top:-1899;width:76;height:67" coordorigin="9020,-1899" coordsize="7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D6vcYAAADdAAAADwAAAGRycy9kb3ducmV2LnhtbESPQWvCQBSE74X+h+UV&#10;vNVNqmkldRURFQ8iqIXi7ZF9JsHs25Bdk/jvXaHQ4zAz3zDTeW8q0VLjSssK4mEEgjizuuRcwc9p&#10;/T4B4TyyxsoyKbiTg/ns9WWKqbYdH6g9+lwECLsUFRTe16mULivIoBvamjh4F9sY9EE2udQNdgFu&#10;KvkRRZ/SYMlhocCalgVl1+PNKNh02C1G8ardXS/L+/mU7H93MSk1eOsX3yA89f4//NfeagXjJPmC&#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EPq9xgAAAN0A&#10;AAAPAAAAAAAAAAAAAAAAAKoCAABkcnMvZG93bnJldi54bWxQSwUGAAAAAAQABAD6AAAAnQMAAAAA&#10;">
                  <v:shape id="Freeform 4566" o:spid="_x0000_s1064" style="position:absolute;left:9020;top:-1899;width:76;height:67;visibility:visible;mso-wrap-style:square;v-text-anchor:top" coordsize="76,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tAMMIA&#10;AADdAAAADwAAAGRycy9kb3ducmV2LnhtbERPTYvCMBC9C/sfwix401RRWapRlsVdPQiiLp7HZmyL&#10;zaQm0dZ/bw6Cx8f7ni1aU4k7OV9aVjDoJyCIM6tLzhX8H357XyB8QNZYWSYFD/KwmH90Zphq2/CO&#10;7vuQixjCPkUFRQh1KqXPCjLo+7YmjtzZOoMhQpdL7bCJ4aaSwySZSIMlx4YCa/opKLvsb0aBua62&#10;VbP7Wx1Pzm3yweQyOiyXSnU/2+8piEBteItf7rVWMBqP49z4Jj4B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a0AwwgAAAN0AAAAPAAAAAAAAAAAAAAAAAJgCAABkcnMvZG93&#10;bnJldi54bWxQSwUGAAAAAAQABAD1AAAAhwMAAAAA&#10;" path="m,67l37,,76,66,,67e" filled="f" strokeweight=".21106mm">
                    <v:path arrowok="t" o:connecttype="custom" o:connectlocs="0,-1832;37,-1899;76,-1833;0,-1832" o:connectangles="0,0,0,0"/>
                  </v:shape>
                </v:group>
                <v:group id="Group 4563" o:spid="_x0000_s1065" style="position:absolute;left:9020;top:-1899;width:37;height:67" coordorigin="9020,-1899" coordsize="37,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PLVMYAAADdAAAADwAAAGRycy9kb3ducmV2LnhtbESPQWvCQBSE74X+h+UV&#10;vNVNqik1dRURFQ8iqIXi7ZF9JsHs25Bdk/jvXaHQ4zAz3zDTeW8q0VLjSssK4mEEgjizuuRcwc9p&#10;/f4FwnlkjZVlUnAnB/PZ68sUU207PlB79LkIEHYpKii8r1MpXVaQQTe0NXHwLrYx6INscqkb7ALc&#10;VPIjij6lwZLDQoE1LQvKrsebUbDpsFuM4lW7u16W9/Mp2f/uYlJq8NYvvkF46v1/+K+91QrGSTKB&#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w8tUxgAAAN0A&#10;AAAPAAAAAAAAAAAAAAAAAKoCAABkcnMvZG93bnJldi54bWxQSwUGAAAAAAQABAD6AAAAnQMAAAAA&#10;">
                  <v:shape id="Freeform 4564" o:spid="_x0000_s1066" style="position:absolute;left:9020;top:-1899;width:37;height:67;visibility:visible;mso-wrap-style:square;v-text-anchor:top" coordsize="37,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rdqMMA&#10;AADdAAAADwAAAGRycy9kb3ducmV2LnhtbERPz2vCMBS+C/sfwhvspmnHFNcZRdyKHuahdbDro3m2&#10;xealS6LW/94cBh4/vt+L1WA6cSHnW8sK0kkCgriyuuVawc8hH89B+ICssbNMCm7kYbV8Gi0w0/bK&#10;BV3KUIsYwj5DBU0IfSalrxoy6Ce2J47c0TqDIUJXS+3wGsNNJ1+TZCYNthwbGuxp01B1Ks9GQf6X&#10;0ufcfH3r931R/nJxO29dq9TL87D+ABFoCA/xv3unFbxNZ3F/fBOfgF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rdqMMAAADdAAAADwAAAAAAAAAAAAAAAACYAgAAZHJzL2Rv&#10;d25yZXYueG1sUEsFBgAAAAAEAAQA9QAAAIgDAAAAAA==&#10;" path="m37,l,67e" filled="f" strokeweight=".21106mm">
                    <v:path arrowok="t" o:connecttype="custom" o:connectlocs="37,-1899;0,-1832" o:connectangles="0,0"/>
                  </v:shape>
                </v:group>
                <v:group id="Group 4561" o:spid="_x0000_s1067" style="position:absolute;left:9076;top:-1920;width:90;height:54" coordorigin="9076,-1920" coordsize="90,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kN78cAAADdAAAADwAAAGRycy9kb3ducmV2LnhtbESPT2vCQBTE7wW/w/KE&#10;3uomWkWiq4jU0kMoNBFKb4/sMwlm34bsNn++fbdQ6HGYmd8w++NoGtFT52rLCuJFBIK4sLrmUsE1&#10;vzxtQTiPrLGxTAomcnA8zB72mGg78Af1mS9FgLBLUEHlfZtI6YqKDLqFbYmDd7OdQR9kV0rd4RDg&#10;ppHLKNpIgzWHhQpbOldU3LNvo+B1wOG0il/69H47T1/5+v0zjUmpx/l42oHwNPr/8F/7TSt4Xm9i&#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9kN78cAAADd&#10;AAAADwAAAAAAAAAAAAAAAACqAgAAZHJzL2Rvd25yZXYueG1sUEsFBgAAAAAEAAQA+gAAAJ4DAAAA&#10;AA==&#10;">
                  <v:shape id="Freeform 4562" o:spid="_x0000_s1068" style="position:absolute;left:9076;top:-1920;width:90;height:54;visibility:visible;mso-wrap-style:square;v-text-anchor:top" coordsize="90,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1kxcMA&#10;AADdAAAADwAAAGRycy9kb3ducmV2LnhtbESPQYvCMBSE74L/ITzBm6YW17XVKKK4uMe6en80z7bY&#10;vJQm2vrvzcLCHoeZ+YZZb3tTiye1rrKsYDaNQBDnVldcKLj8HCdLEM4ja6wtk4IXOdhuhoM1ptp2&#10;nNHz7AsRIOxSVFB636RSurwkg25qG+Lg3Wxr0AfZFlK32AW4qWUcRQtpsOKwUGJD+5Ly+/lhFCw/&#10;s8S7/H45fWXx8fGdHK5Jd1BqPOp3KxCeev8f/muftIL5xyKG3zfhCcjN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1kxcMAAADdAAAADwAAAAAAAAAAAAAAAACYAgAAZHJzL2Rv&#10;d25yZXYueG1sUEsFBgAAAAAEAAQA9QAAAIgDAAAAAA==&#10;" path="m,54l91,e" filled="f" strokeweight=".14511mm">
                    <v:path arrowok="t" o:connecttype="custom" o:connectlocs="0,-1866;91,-1920" o:connectangles="0,0"/>
                  </v:shape>
                </v:group>
                <v:group id="Group 4559" o:spid="_x0000_s1069" style="position:absolute;left:8400;top:-2654;width:1403;height:837" coordorigin="8400,-2654" coordsize="1403,8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c2A8YAAADdAAAADwAAAGRycy9kb3ducmV2LnhtbESPS4vCQBCE7wv+h6GF&#10;va2TrA8kOorIuniQBR8g3ppMmwQzPSEzJvHfO8KCx6KqvqLmy86UoqHaFZYVxIMIBHFqdcGZgtNx&#10;8zUF4TyyxtIyKXiQg+Wi9zHHRNuW99QcfCYChF2CCnLvq0RKl+Zk0A1sRRy8q60N+iDrTOoa2wA3&#10;pfyOook0WHBYyLGidU7p7XA3Cn5bbFfD+KfZ3a7rx+U4/jvvYlLqs9+tZiA8df4d/m9vtYLReDKE&#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RzYDxgAAAN0A&#10;AAAPAAAAAAAAAAAAAAAAAKoCAABkcnMvZG93bnJldi54bWxQSwUGAAAAAAQABAD6AAAAnQMAAAAA&#10;">
                  <v:shape id="Freeform 4560" o:spid="_x0000_s1070" style="position:absolute;left:8400;top:-2654;width:1403;height:837;visibility:visible;mso-wrap-style:square;v-text-anchor:top" coordsize="1403,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AhJcYA&#10;AADdAAAADwAAAGRycy9kb3ducmV2LnhtbESPT2sCMRTE7wW/Q3iCt5pVrOhqFC0tLRQE/xw8PjfP&#10;3cXkZdlEN/32TaHQ4zAzv2GW62iNeFDra8cKRsMMBHHhdM2lgtPx/XkGwgdkjcYxKfgmD+tV72mJ&#10;uXYd7+lxCKVIEPY5KqhCaHIpfVGRRT90DXHyrq61GJJsS6lb7BLcGjnOsqm0WHNaqLCh14qK2+Fu&#10;FVzM1Zuv7hLHu/lb7cw5bj+avVKDftwsQASK4T/81/7UCiYv0wn8vk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GAhJcYAAADdAAAADwAAAAAAAAAAAAAAAACYAgAAZHJz&#10;L2Rvd25yZXYueG1sUEsFBgAAAAAEAAQA9QAAAIsDAAAAAA==&#10;" path="m1403,l,837e" filled="f" strokeweight=".14511mm">
                    <v:path arrowok="t" o:connecttype="custom" o:connectlocs="1403,-2654;0,-1817" o:connectangles="0,0"/>
                  </v:shape>
                </v:group>
                <v:group id="Group 4557" o:spid="_x0000_s1071" style="position:absolute;left:7026;top:-4094;width:2083;height:359" coordorigin="7026,-4094" coordsize="2083,3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IL7MYAAADdAAAADwAAAGRycy9kb3ducmV2LnhtbESPQWvCQBSE7wX/w/KE&#10;3uom2ohEVxGppQcRqoJ4e2SfSTD7NmS3Sfz3riD0OMzMN8xi1ZtKtNS40rKCeBSBIM6sLjlXcDpu&#10;P2YgnEfWWFkmBXdysFoO3haYatvxL7UHn4sAYZeigsL7OpXSZQUZdCNbEwfvahuDPsgml7rBLsBN&#10;JcdRNJUGSw4LBda0KSi7Hf6Mgu8Ou/Uk/mp3t+vmfjkm+/MuJqXeh/16DsJT7//Dr/aPVvCZTB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4gvsxgAAAN0A&#10;AAAPAAAAAAAAAAAAAAAAAKoCAABkcnMvZG93bnJldi54bWxQSwUGAAAAAAQABAD6AAAAnQMAAAAA&#10;">
                  <v:shape id="Freeform 4558" o:spid="_x0000_s1072" style="position:absolute;left:7026;top:-4094;width:2083;height:359;visibility:visible;mso-wrap-style:square;v-text-anchor:top" coordsize="2083,3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z8t8YA&#10;AADdAAAADwAAAGRycy9kb3ducmV2LnhtbESPQWsCMRSE7wX/Q3gFbzW7raayNYotLXjoRS2Ct+fm&#10;dbN087Js4rr9941Q8DjMzDfMYjW4RvTUhdqzhnySgSAuvam50vC1/3iYgwgR2WDjmTT8UoDVcnS3&#10;wML4C2+p38VKJAiHAjXYGNtCylBachgmviVO3rfvHMYku0qaDi8J7hr5mGVKOqw5LVhs6c1S+bM7&#10;Ow0up3z2dJSf5bQ/9Cdls2f1+q71+H5Yv4CINMRb+L+9MRqmM6Xg+iY9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Uz8t8YAAADdAAAADwAAAAAAAAAAAAAAAACYAgAAZHJz&#10;L2Rvd25yZXYueG1sUEsFBgAAAAAEAAQA9QAAAIsDAAAAAA==&#10;" path="m,359r2083,l2083,,,,,359xe" filled="f" strokeweight=".21106mm">
                    <v:path arrowok="t" o:connecttype="custom" o:connectlocs="0,-3735;2083,-3735;2083,-4094;0,-4094;0,-3735" o:connectangles="0,0,0,0,0"/>
                  </v:shape>
                </v:group>
                <v:group id="Group 4555" o:spid="_x0000_s1073" style="position:absolute;left:7043;top:-3943;width:2049;height:2" coordorigin="7043,-3943" coordsize="20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wwAMcAAADdAAAADwAAAGRycy9kb3ducmV2LnhtbESPQWvCQBSE7wX/w/IK&#10;vdVNtEZJs4qILT2IoBaKt0f2mYRk34bsNon/vlso9DjMzDdMthlNI3rqXGVZQTyNQBDnVldcKPi8&#10;vD2vQDiPrLGxTAru5GCznjxkmGo78In6sy9EgLBLUUHpfZtK6fKSDLqpbYmDd7OdQR9kV0jd4RDg&#10;ppGzKEqkwYrDQokt7UrK6/O3UfA+4LCdx/v+UN929+tlcfw6xKTU0+O4fQXhafT/4b/2h1bwski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3wwAMcAAADd&#10;AAAADwAAAAAAAAAAAAAAAACqAgAAZHJzL2Rvd25yZXYueG1sUEsFBgAAAAAEAAQA+gAAAJ4DAAAA&#10;AA==&#10;">
                  <v:shape id="Freeform 4556" o:spid="_x0000_s1074" style="position:absolute;left:7043;top:-3943;width:2049;height:2;visibility:visible;mso-wrap-style:square;v-text-anchor:top" coordsize="204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WDU8QA&#10;AADdAAAADwAAAGRycy9kb3ducmV2LnhtbERPTWvCQBC9F/wPywjemo2hFUmziigpFgtiLLTHITsm&#10;wexsyK4x/ffdg9Dj431n69G0YqDeNZYVzKMYBHFpdcOVgq9z/rwE4TyyxtYyKfglB+vV5CnDVNs7&#10;n2gofCVCCLsUFdTed6mUrqzJoItsRxy4i+0N+gD7Suoe7yHctDKJ44U02HBoqLGjbU3ltbgZBfZy&#10;K36Gw+fuQ+fXd18cy+Q7Xio1m46bNxCeRv8vfrj3WsHL6yLMDW/C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Vg1PEAAAA3QAAAA8AAAAAAAAAAAAAAAAAmAIAAGRycy9k&#10;b3ducmV2LnhtbFBLBQYAAAAABAAEAPUAAACJAwAAAAA=&#10;" path="m,l2049,e" filled="f" strokeweight=".15828mm">
                    <v:path arrowok="t" o:connecttype="custom" o:connectlocs="0,0;2049,0" o:connectangles="0,0"/>
                  </v:shape>
                </v:group>
                <v:group id="Group 4553" o:spid="_x0000_s1075" style="position:absolute;left:7733;top:-3780;width:669;height:2" coordorigin="7733,-3780" coordsize="6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8B6ccAAADdAAAADwAAAGRycy9kb3ducmV2LnhtbESPQWvCQBSE7wX/w/IK&#10;vdVNtAZNs4qILT2IoBaKt0f2mYRk34bsNon/vlso9DjMzDdMthlNI3rqXGVZQTyNQBDnVldcKPi8&#10;vD0vQTiPrLGxTAru5GCznjxkmGo78In6sy9EgLBLUUHpfZtK6fKSDLqpbYmDd7OdQR9kV0jd4RDg&#10;ppGzKEqkwYrDQokt7UrK6/O3UfA+4LCdx/v+UN929+tlcfw6xKTU0+O4fQXhafT/4b/2h1bwskh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a8B6ccAAADd&#10;AAAADwAAAAAAAAAAAAAAAACqAgAAZHJzL2Rvd25yZXYueG1sUEsFBgAAAAAEAAQA+gAAAJ4DAAAA&#10;AA==&#10;">
                  <v:shape id="Freeform 4554" o:spid="_x0000_s1076" style="position:absolute;left:7733;top:-3780;width:669;height:2;visibility:visible;mso-wrap-style:square;v-text-anchor:top" coordsize="6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hxMMA&#10;AADdAAAADwAAAGRycy9kb3ducmV2LnhtbERPy4rCMBTdC/5DuIIb0URnfNAxyqAMuBwfMLO8NHfa&#10;YnPTaaKtfr1ZCC4P571ct7YUV6p94VjDeKRAEKfOFJxpOB2/hgsQPiAbLB2Thht5WK+6nSUmxjW8&#10;p+shZCKGsE9QQx5ClUjp05ws+pGriCP352qLIcI6k6bGJobbUk6UmkmLBceGHCva5JSeDxerYf4z&#10;eVOL477cXu7/OB2kzeZXfWvd77WfHyACteElfrp3RsP7dB73xzfxCc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WhxMMAAADdAAAADwAAAAAAAAAAAAAAAACYAgAAZHJzL2Rv&#10;d25yZXYueG1sUEsFBgAAAAAEAAQA9QAAAIgDAAAAAA==&#10;" path="m,l669,e" filled="f" strokeweight=".15828mm">
                    <v:path arrowok="t" o:connecttype="custom" o:connectlocs="0,0;669,0" o:connectangles="0,0"/>
                  </v:shape>
                </v:group>
                <v:group id="Group 4551" o:spid="_x0000_s1077" style="position:absolute;left:6480;top:-3732;width:67;height:76" coordorigin="6480,-3732" coordsize="6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CbMsYAAADdAAAADwAAAGRycy9kb3ducmV2LnhtbESPQWvCQBSE70L/w/IK&#10;vekmbW0ldRWRKh5EMAri7ZF9JsHs25DdJvHfdwXB4zAz3zDTeW8q0VLjSssK4lEEgjizuuRcwfGw&#10;Gk5AOI+ssbJMCm7kYD57GUwx0bbjPbWpz0WAsEtQQeF9nUjpsoIMupGtiYN3sY1BH2STS91gF+Cm&#10;ku9R9CUNlhwWCqxpWVB2Tf+MgnWH3eIj/m2318vydj6Md6dtTEq9vfaLHxCeev8MP9obreBz/B3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JsyxgAAAN0A&#10;AAAPAAAAAAAAAAAAAAAAAKoCAABkcnMvZG93bnJldi54bWxQSwUGAAAAAAQABAD6AAAAnQMAAAAA&#10;">
                  <v:shape id="Freeform 4552" o:spid="_x0000_s1078" style="position:absolute;left:6480;top:-3732;width:67;height:76;visibility:visible;mso-wrap-style:square;v-text-anchor:top" coordsize="6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wIO8cA&#10;AADdAAAADwAAAGRycy9kb3ducmV2LnhtbESPS2/CMBCE75X6H6yt1EsFDm8IGFRAqL1w4CG4ruIl&#10;SRuvU9uF9N/XSJV6HM3MN5rZojGVuJLzpWUFnXYCgjizuuRcwfGwaY1B+ICssbJMCn7Iw2L++DDD&#10;VNsb7+i6D7mIEPYpKihCqFMpfVaQQd+2NXH0LtYZDFG6XGqHtwg3lewmyVAaLDkuFFjTqqDsc/9t&#10;FFxWve3wbemayfLjpbeuT1+uc0alnp+a1ymIQE34D/+137WC/mDUhfub+ATk/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sCDvHAAAA3QAAAA8AAAAAAAAAAAAAAAAAmAIAAGRy&#10;cy9kb3ducmV2LnhtbFBLBQYAAAAABAAEAPUAAACMAwAAAAA=&#10;" path="m67,l,34,63,75,67,e" fillcolor="black" stroked="f">
                    <v:path arrowok="t" o:connecttype="custom" o:connectlocs="67,-3732;0,-3698;63,-3657;67,-3732" o:connectangles="0,0,0,0"/>
                  </v:shape>
                </v:group>
                <v:group id="Group 4549" o:spid="_x0000_s1079" style="position:absolute;left:6480;top:-3732;width:67;height:76" coordorigin="6480,-3732" coordsize="6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6g3sYAAADdAAAADwAAAGRycy9kb3ducmV2LnhtbESPQWvCQBSE74X+h+UV&#10;vOkmWluJriKi4kGEakG8PbLPJJh9G7JrEv99VxB6HGbmG2a26EwpGqpdYVlBPIhAEKdWF5wp+D1t&#10;+hMQziNrLC2Tggc5WMzf32aYaNvyDzVHn4kAYZeggtz7KpHSpTkZdANbEQfvamuDPsg6k7rGNsBN&#10;KYdR9CUNFhwWcqxolVN6O96Ngm2L7XIUr5v97bp6XE7jw3kfk1K9j245BeGp8//hV3unFXyOv0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nqDexgAAAN0A&#10;AAAPAAAAAAAAAAAAAAAAAKoCAABkcnMvZG93bnJldi54bWxQSwUGAAAAAAQABAD6AAAAnQMAAAAA&#10;">
                  <v:shape id="Freeform 4550" o:spid="_x0000_s1080" style="position:absolute;left:6480;top:-3732;width:67;height:76;visibility:visible;mso-wrap-style:square;v-text-anchor:top" coordsize="6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IWgMgA&#10;AADdAAAADwAAAGRycy9kb3ducmV2LnhtbESP3WoCMRSE7wt9h3AKvatZi1rZGqUtVRQp4l97e7o5&#10;3SzdnKybqOvbG0HwcpiZb5jBqLGlOFDtC8cK2q0EBHHmdMG5gs16/NQH4QOyxtIxKTiRh9Hw/m6A&#10;qXZHXtJhFXIRIexTVGBCqFIpfWbIom+5ijh6f662GKKsc6lrPEa4LeVzkvSkxYLjgsGKPgxl/6u9&#10;VdBdnPZh+/Wb7Nrz2edk+/5jpt+s1OND8/YKIlATbuFre6oVdLovHbi8iU9AD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ghaAyAAAAN0AAAAPAAAAAAAAAAAAAAAAAJgCAABk&#10;cnMvZG93bnJldi54bWxQSwUGAAAAAAQABAD1AAAAjQMAAAAA&#10;" path="m67,l63,75,,34,67,e" filled="f" strokeweight=".21106mm">
                    <v:path arrowok="t" o:connecttype="custom" o:connectlocs="67,-3732;63,-3657;0,-3698;67,-3732" o:connectangles="0,0,0,0"/>
                  </v:shape>
                </v:group>
                <v:group id="Group 4547" o:spid="_x0000_s1081" style="position:absolute;left:6543;top:-3732;width:4;height:76" coordorigin="6543,-3732" coordsize="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udMcYAAADdAAAADwAAAGRycy9kb3ducmV2LnhtbESPQWvCQBSE74X+h+UV&#10;vNVNqmkldRURFQ8iqIXi7ZF9JsHs25Bdk/jvXaHQ4zAz3zDTeW8q0VLjSssK4mEEgjizuuRcwc9p&#10;/T4B4TyyxsoyKbiTg/ns9WWKqbYdH6g9+lwECLsUFRTe16mULivIoBvamjh4F9sY9EE2udQNdgFu&#10;KvkRRZ/SYMlhocCalgVl1+PNKNh02C1G8ardXS/L+/mU7H93MSk1eOsX3yA89f4//NfeagXj5CuB&#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O50xxgAAAN0A&#10;AAAPAAAAAAAAAAAAAAAAAKoCAABkcnMvZG93bnJldi54bWxQSwUGAAAAAAQABAD6AAAAnQMAAAAA&#10;">
                  <v:shape id="Freeform 4548" o:spid="_x0000_s1082" style="position:absolute;left:6543;top:-3732;width:4;height:76;visibility:visible;mso-wrap-style:square;v-text-anchor:top" coordsize="4,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N8oscA&#10;AADdAAAADwAAAGRycy9kb3ducmV2LnhtbESP0WrCQBRE3wX/YblCX6RuKk0sqasUpaXgQzD2Ay7Z&#10;2yQ1ezdkV5P067sFwcdhZs4w6+1gGnGlztWWFTwtIhDEhdU1lwq+Tu+PLyCcR9bYWCYFIznYbqaT&#10;Naba9nyka+5LESDsUlRQed+mUrqiIoNuYVvi4H3bzqAPsiul7rAPcNPIZRQl0mDNYaHClnYVFef8&#10;YhTsx7GMz9Hc7TJ9aLIl/dJH/6PUw2x4ewXhafD38K39qRU8x6sE/t+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jDfKLHAAAA3QAAAA8AAAAAAAAAAAAAAAAAmAIAAGRy&#10;cy9kb3ducmV2LnhtbFBLBQYAAAAABAAEAPUAAACMAwAAAAA=&#10;" path="m,75l4,e" filled="f" strokeweight=".21106mm">
                    <v:path arrowok="t" o:connecttype="custom" o:connectlocs="0,-3657;4,-3732" o:connectangles="0,0"/>
                  </v:shape>
                </v:group>
                <v:group id="Group 4545" o:spid="_x0000_s1083" style="position:absolute;left:6454;top:-3678;width:58;height:89" coordorigin="6454,-3678" coordsize="58,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6lpt3IAAAA&#10;3QAAAA8AAAAAAAAAAAAAAAAAqgIAAGRycy9kb3ducmV2LnhtbFBLBQYAAAAABAAEAPoAAACfAwAA&#10;AAA=&#10;">
                  <v:shape id="Freeform 4546" o:spid="_x0000_s1084" style="position:absolute;left:6454;top:-3678;width:58;height:89;visibility:visible;mso-wrap-style:square;v-text-anchor:top" coordsize="58,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Ge6cgA&#10;AADdAAAADwAAAGRycy9kb3ducmV2LnhtbESPwWrCQBCG7wXfYRmht7qpaaukriKWUkvpoSqItyE7&#10;JsHsbMxuNfr0zqHQ4/DP/818k1nnanWiNlSeDTwOElDEubcVFwY26/eHMagQkS3WnsnAhQLMpr27&#10;CWbWn/mHTqtYKIFwyNBAGWOTaR3ykhyGgW+IJdv71mGUsS20bfEscFfrYZK8aIcVy4USG1qUlB9W&#10;v04o39vrPn2jdPG5/VrvPg7HZp6iMff9bv4KKlIX/5f/2ktr4Ol5JO+KjZiAnt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DEZ7pyAAAAN0AAAAPAAAAAAAAAAAAAAAAAJgCAABk&#10;cnMvZG93bnJldi54bWxQSwUGAAAAAAQABAD1AAAAjQMAAAAA&#10;" path="m58,l,90e" filled="f" strokeweight=".14511mm">
                    <v:path arrowok="t" o:connecttype="custom" o:connectlocs="58,-3678;0,-3588" o:connectangles="0,0"/>
                  </v:shape>
                </v:group>
                <v:group id="Group 4543" o:spid="_x0000_s1085" style="position:absolute;left:6280;top:-3914;width:746;height:1160" coordorigin="6280,-3914" coordsize="746,1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aXNMcAAADdAAAADwAAAGRycy9kb3ducmV2LnhtbESPQWvCQBSE7wX/w/KE&#10;3uomWq1GVxHR0oMIVaH09sg+k2D2bchuk/jvXUHocZiZb5jFqjOlaKh2hWUF8SACQZxaXXCm4Hza&#10;vU1BOI+ssbRMCm7kYLXsvSww0bblb2qOPhMBwi5BBbn3VSKlS3My6Aa2Ig7exdYGfZB1JnWNbYCb&#10;Ug6jaCINFhwWcqxok1N6Pf4ZBZ8ttutRvG3218vm9nsaH372MSn12u/WcxCeOv8ffra/tIL38c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HaXNMcAAADd&#10;AAAADwAAAAAAAAAAAAAAAACqAgAAZHJzL2Rvd25yZXYueG1sUEsFBgAAAAAEAAQA+gAAAJ4DAAAA&#10;AA==&#10;">
                  <v:shape id="Freeform 4544" o:spid="_x0000_s1086" style="position:absolute;left:6280;top:-3914;width:746;height:1160;visibility:visible;mso-wrap-style:square;v-text-anchor:top" coordsize="746,1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gyMIA&#10;AADdAAAADwAAAGRycy9kb3ducmV2LnhtbERPy4rCMBTdD8w/hCu4G1PFFx2jDIIiwgg+QNxdm2tb&#10;prkJTbT1781iwOXhvGeL1lTiQbUvLSvo9xIQxJnVJecKTsfV1xSED8gaK8uk4EkeFvPPjxmm2ja8&#10;p8ch5CKGsE9RQRGCS6X0WUEGfc864sjdbG0wRFjnUtfYxHBTyUGSjKXBkmNDgY6WBWV/h7tRsHPX&#10;e3t6yhv9LofNeb13k62/KNXttD/fIAK14S3+d2+0guFoGvfHN/EJ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n+DIwgAAAN0AAAAPAAAAAAAAAAAAAAAAAJgCAABkcnMvZG93&#10;bnJldi54bWxQSwUGAAAAAAQABAD1AAAAhwMAAAAA&#10;" path="m,1160l746,e" filled="f" strokeweight=".14511mm">
                    <v:path arrowok="t" o:connecttype="custom" o:connectlocs="0,-2754;746,-3914" o:connectangles="0,0"/>
                  </v:shape>
                </v:group>
                <v:group id="Group 4541" o:spid="_x0000_s1087" style="position:absolute;left:4256;top:-1900;width:2098;height:358" coordorigin="4256,-1900" coordsize="2098,3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XrFccAAADdAAAADwAAAGRycy9kb3ducmV2LnhtbESPQWvCQBSE7wX/w/KE&#10;3uomtimSuoYgWnoIhaogvT2yzySYfRuyaxL/fbdQ6HGYmW+YdTaZVgzUu8aygngRgSAurW64UnA6&#10;7p9WIJxH1thaJgV3cpBtZg9rTLUd+YuGg69EgLBLUUHtfZdK6cqaDLqF7YiDd7G9QR9kX0nd4xjg&#10;ppXLKHqVBhsOCzV2tK2pvB5uRsH7iGP+HO+G4nrZ3r+Pyee5iEmpx/mUv4HwNPn/8F/7Qyt4SVYx&#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9XrFccAAADd&#10;AAAADwAAAAAAAAAAAAAAAACqAgAAZHJzL2Rvd25yZXYueG1sUEsFBgAAAAAEAAQA+gAAAJ4DAAAA&#10;AA==&#10;">
                  <v:shape id="Freeform 4542" o:spid="_x0000_s1088" style="position:absolute;left:4256;top:-1900;width:2098;height:358;visibility:visible;mso-wrap-style:square;v-text-anchor:top" coordsize="2098,3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kccA&#10;AADdAAAADwAAAGRycy9kb3ducmV2LnhtbESPT2sCMRTE7wW/Q3iFXkSz/qnoahQRBPFQWetBb4/N&#10;c3fp5mVJUl2/vSkIPQ4z8xtmsWpNLW7kfGVZwaCfgCDOra64UHD63vamIHxA1lhbJgUP8rBadt4W&#10;mGp754xux1CICGGfooIyhCaV0uclGfR92xBH72qdwRClK6R2eI9wU8thkkykwYrjQokNbUrKf46/&#10;RkGxbrLzLvsabS+zzbk9dd1hP3ZKfby36zmIQG34D7/aO61g/Dkdwt+b+ATk8gk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vk5JHHAAAA3QAAAA8AAAAAAAAAAAAAAAAAmAIAAGRy&#10;cy9kb3ducmV2LnhtbFBLBQYAAAAABAAEAPUAAACMAwAAAAA=&#10;" path="m,358r2099,l2099,,,,,358xe" filled="f" strokeweight=".21106mm">
                    <v:path arrowok="t" o:connecttype="custom" o:connectlocs="0,-1542;2099,-1542;2099,-1900;0,-1900;0,-1542" o:connectangles="0,0,0,0,0"/>
                  </v:shape>
                </v:group>
                <v:group id="Group 4539" o:spid="_x0000_s1089" style="position:absolute;left:4274;top:-1749;width:2065;height:2" coordorigin="4274,-1749" coordsize="20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S9D5xgAAAN0A&#10;AAAPAAAAAAAAAAAAAAAAAKoCAABkcnMvZG93bnJldi54bWxQSwUGAAAAAAQABAD6AAAAnQMAAAAA&#10;">
                  <v:shape id="Freeform 4540" o:spid="_x0000_s1090" style="position:absolute;left:4274;top:-1749;width:2065;height:2;visibility:visible;mso-wrap-style:square;v-text-anchor:top" coordsize="20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WbdcUA&#10;AADdAAAADwAAAGRycy9kb3ducmV2LnhtbESPQWvCQBSE74X+h+UJ3urGolVTV5GCICJUoxdvj+xr&#10;Esy+DbvbJP57Vyj0OMzMN8xy3ZtatOR8ZVnBeJSAIM6trrhQcDlv3+YgfEDWWFsmBXfysF69viwx&#10;1bbjE7VZKESEsE9RQRlCk0rp85IM+pFtiKP3Y53BEKUrpHbYRbip5XuSfEiDFceFEhv6Kim/Zb9G&#10;webQ3s2hd9Pvm7FX2bjjYrbvlBoO+s0niEB9+A//tXdawWQ6n8DzTXw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Zt1xQAAAN0AAAAPAAAAAAAAAAAAAAAAAJgCAABkcnMv&#10;ZG93bnJldi54bWxQSwUGAAAAAAQABAD1AAAAigMAAAAA&#10;" path="m,l2064,e" filled="f" strokeweight=".15828mm">
                    <v:path arrowok="t" o:connecttype="custom" o:connectlocs="0,0;2064,0" o:connectangles="0,0"/>
                  </v:shape>
                </v:group>
                <v:group id="Group 4537" o:spid="_x0000_s1091" style="position:absolute;left:5084;top:-1586;width:443;height:2" coordorigin="5084,-1586" coordsize="4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7tFsYAAADdAAAADwAAAGRycy9kb3ducmV2LnhtbESPQWvCQBSE70L/w/IK&#10;3uomaopEVxFR8SCFaqF4e2SfSTD7NmTXJP57t1DwOMzMN8xi1ZtKtNS40rKCeBSBIM6sLjlX8HPe&#10;fcxAOI+ssbJMCh7kYLV8Gyww1bbjb2pPPhcBwi5FBYX3dSqlywoy6Ea2Jg7e1TYGfZBNLnWDXYCb&#10;So6j6FMaLDksFFjTpqDsdrobBfsOu/Uk3rbH23XzuJyTr99jTEoN3/v1HISn3r/C/+2DVjBNZgn8&#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7u0WxgAAAN0A&#10;AAAPAAAAAAAAAAAAAAAAAKoCAABkcnMvZG93bnJldi54bWxQSwUGAAAAAAQABAD6AAAAnQMAAAAA&#10;">
                  <v:shape id="Freeform 4538" o:spid="_x0000_s1092" style="position:absolute;left:5084;top:-1586;width:443;height:2;visibility:visible;mso-wrap-style:square;v-text-anchor:top" coordsize="4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XWsccA&#10;AADdAAAADwAAAGRycy9kb3ducmV2LnhtbESPQWvCQBSE70L/w/IKvUjdNKjY1FWkRfRqFNreXrOv&#10;SWj2bdjdmuivdwXB4zAz3zDzZW8acSTna8sKXkYJCOLC6ppLBYf9+nkGwgdkjY1lUnAiD8vFw2CO&#10;mbYd7+iYh1JECPsMFVQhtJmUvqjIoB/Zljh6v9YZDFG6UmqHXYSbRqZJMpUGa44LFbb0XlHxl/8b&#10;BV+bH3L56iNNt8Pu+7wbp6fXT6PU02O/egMRqA/38K291QrGk9kUrm/iE5C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V1rHHAAAA3QAAAA8AAAAAAAAAAAAAAAAAmAIAAGRy&#10;cy9kb3ducmV2LnhtbFBLBQYAAAAABAAEAPUAAACMAwAAAAA=&#10;" path="m,l443,e" filled="f" strokeweight=".15828mm">
                    <v:path arrowok="t" o:connecttype="custom" o:connectlocs="0,0;443,0" o:connectangles="0,0"/>
                  </v:shape>
                </v:group>
                <v:group id="Group 4535" o:spid="_x0000_s1093" style="position:absolute;left:5291;top:-2575;width:15;height:675" coordorigin="5291,-2575" coordsize="15,6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DW+scAAADdAAAADwAAAGRycy9kb3ducmV2LnhtbESPW2vCQBSE3wX/w3IE&#10;3+omtl6IriLSlj6I4AXEt0P2mASzZ0N2TeK/7xYKPg4z8w2zXHemFA3VrrCsIB5FIIhTqwvOFJxP&#10;X29zEM4jaywtk4InOViv+r0lJtq2fKDm6DMRIOwSVJB7XyVSujQng25kK+Lg3Wxt0AdZZ1LX2Aa4&#10;KeU4iqbSYMFhIceKtjml9+PDKPhusd28x5/N7n7bPq+nyf6yi0mp4aDbLEB46vwr/N/+0Qo+JvMZ&#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3DW+scAAADd&#10;AAAADwAAAAAAAAAAAAAAAACqAgAAZHJzL2Rvd25yZXYueG1sUEsFBgAAAAAEAAQA+gAAAJ4DAAAA&#10;AA==&#10;">
                  <v:shape id="Freeform 4536" o:spid="_x0000_s1094" style="position:absolute;left:5291;top:-2575;width:15;height:675;visibility:visible;mso-wrap-style:square;v-text-anchor:top" coordsize="15,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n1+8MA&#10;AADdAAAADwAAAGRycy9kb3ducmV2LnhtbERPy2rCQBTdC/7DcAvd1UntA42OEoVCXQTaVOj2NnNN&#10;gpk7YWaaxL93FoLLw3mvt6NpRU/ON5YVPM8SEMSl1Q1XCo4/H08LED4ga2wtk4ILedhuppM1ptoO&#10;/E19ESoRQ9inqKAOoUul9GVNBv3MdsSRO1lnMEToKqkdDjHctHKeJO/SYMOxocaO9jWV5+LfKHhZ&#10;jgefn75++fi36zMa8mWDQanHhzFbgQg0hrv45v7UCl7fFnFufBOfgN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n1+8MAAADdAAAADwAAAAAAAAAAAAAAAACYAgAAZHJzL2Rv&#10;d25yZXYueG1sUEsFBgAAAAAEAAQA9QAAAIgDAAAAAA==&#10;" path="m,l15,675e" filled="f" strokeweight=".14511mm">
                    <v:path arrowok="t" o:connecttype="custom" o:connectlocs="0,-2575;15,-1900" o:connectangles="0,0"/>
                  </v:shape>
                </v:group>
                <v:group id="Group 4533" o:spid="_x0000_s1095" style="position:absolute;left:6333;top:-2278;width:108;height:118" coordorigin="6333,-2278" coordsize="108,1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PnE8cAAADdAAAADwAAAGRycy9kb3ducmV2LnhtbESPQWvCQBSE7wX/w/IK&#10;vTWbaBVNs4qILT2IoBaKt0f2mYRk34bsNon/vlso9DjMzDdMthlNI3rqXGVZQRLFIIhzqysuFHxe&#10;3p6XIJxH1thYJgV3crBZTx4yTLUd+ET92RciQNilqKD0vk2ldHlJBl1kW+Lg3Wxn0AfZFVJ3OAS4&#10;aeQ0jhfSYMVhocSWdiXl9fnbKHgfcNjOkn1/qG+7+/UyP34dElLq6XHcvoLwNPr/8F/7Qyt4mS9X&#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aPnE8cAAADd&#10;AAAADwAAAAAAAAAAAAAAAACqAgAAZHJzL2Rvd25yZXYueG1sUEsFBgAAAAAEAAQA+gAAAJ4DAAAA&#10;AA==&#10;">
                  <v:shape id="Freeform 4534" o:spid="_x0000_s1096" style="position:absolute;left:6333;top:-2278;width:108;height:118;visibility:visible;mso-wrap-style:square;v-text-anchor:top" coordsize="108,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JQycQA&#10;AADdAAAADwAAAGRycy9kb3ducmV2LnhtbERPXWvCMBR9F/wP4Qp7m6k6ZatGEWGwDRGssuHbpbk2&#10;1eamNFHrvzcPAx8P53u2aG0lrtT40rGCQT8BQZw7XXKhYL/7fH0H4QOyxsoxKbiTh8W825lhqt2N&#10;t3TNQiFiCPsUFZgQ6lRKnxuy6PuuJo7c0TUWQ4RNIXWDtxhuKzlMkom0WHJsMFjTylB+zi5WweUw&#10;PMgfk/yONnxaf+9G2WD/lyn10muXUxCB2vAU/7u/tIK38UfcH9/EJ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SUMnEAAAA3QAAAA8AAAAAAAAAAAAAAAAAmAIAAGRycy9k&#10;b3ducmV2LnhtbFBLBQYAAAAABAAEAPUAAACJAwAAAAA=&#10;" path="m109,106l,,12,118e" filled="f" strokeweight=".14511mm">
                    <v:path arrowok="t" o:connecttype="custom" o:connectlocs="109,-2172;0,-2278;12,-2160" o:connectangles="0,0,0"/>
                  </v:shape>
                </v:group>
                <v:group id="Group 4531" o:spid="_x0000_s1097" style="position:absolute;left:6280;top:-2754;width:1087;height:1059" coordorigin="6280,-2754" coordsize="1087,10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x9yMYAAADdAAAADwAAAGRycy9kb3ducmV2LnhtbESPQWvCQBSE70L/w/IK&#10;vekmbS01dRWRKh5EMAri7ZF9JsHs25DdJvHfdwXB4zAz3zDTeW8q0VLjSssK4lEEgjizuuRcwfGw&#10;Gn6DcB5ZY2WZFNzIwXz2Mphiom3He2pTn4sAYZeggsL7OpHSZQUZdCNbEwfvYhuDPsgml7rBLsBN&#10;Jd+j6EsaLDksFFjTsqDsmv4ZBesOu8VH/Ntur5fl7XwY707bmJR6e+0XPyA89f4ZfrQ3WsHneBL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DH3IxgAAAN0A&#10;AAAPAAAAAAAAAAAAAAAAAKoCAABkcnMvZG93bnJldi54bWxQSwUGAAAAAAQABAD6AAAAnQMAAAAA&#10;">
                  <v:shape id="Freeform 4532" o:spid="_x0000_s1098" style="position:absolute;left:6280;top:-2754;width:1087;height:1059;visibility:visible;mso-wrap-style:square;v-text-anchor:top" coordsize="1087,10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xNjcYA&#10;AADdAAAADwAAAGRycy9kb3ducmV2LnhtbESPQWvCQBSE7wX/w/KE3nSj2GKiq2hBaCkUNCJ4e2Sf&#10;STD7Nt3dmvjvuwWhx2FmvmGW69404kbO15YVTMYJCOLC6ppLBcd8N5qD8AFZY2OZFNzJw3o1eFpi&#10;pm3He7odQikihH2GCqoQ2kxKX1Rk0I9tSxy9i3UGQ5SulNphF+GmkdMkeZUGa44LFbb0VlFxPfwY&#10;BZ8f5+/0K9/eHevykuZX3Z0SrdTzsN8sQATqw3/40X7XCmYv6RT+3s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SxNjcYAAADdAAAADwAAAAAAAAAAAAAAAACYAgAAZHJz&#10;L2Rvd25yZXYueG1sUEsFBgAAAAAEAAQA9QAAAIsDAAAAAA==&#10;" path="m1087,1059l,e" filled="f" strokeweight=".14511mm">
                    <v:path arrowok="t" o:connecttype="custom" o:connectlocs="1087,-1695;0,-2754" o:connectangles="0,0"/>
                  </v:shape>
                </v:group>
                <v:group id="Group 4529" o:spid="_x0000_s1099" style="position:absolute;left:5304;top:-1542;width:2;height:732" coordorigin="5304,-1542" coordsize="2,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JGJMYAAADdAAAADwAAAGRycy9kb3ducmV2LnhtbESPQWvCQBSE74X+h+UV&#10;vOkmWkuNriKi4kGEakG8PbLPJJh9G7JrEv99VxB6HGbmG2a26EwpGqpdYVlBPIhAEKdWF5wp+D1t&#10;+t8gnEfWWFomBQ9ysJi/v80w0bblH2qOPhMBwi5BBbn3VSKlS3My6Aa2Ig7e1dYGfZB1JnWNbYCb&#10;Ug6j6EsaLDgs5FjRKqf0drwbBdsW2+UoXjf723X1uJzGh/M+JqV6H91yCsJT5//Dr/ZOK/gcT0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kkYkxgAAAN0A&#10;AAAPAAAAAAAAAAAAAAAAAKoCAABkcnMvZG93bnJldi54bWxQSwUGAAAAAAQABAD6AAAAnQMAAAAA&#10;">
                  <v:shape id="Freeform 4530" o:spid="_x0000_s1100" style="position:absolute;left:5304;top:-1542;width:2;height:732;visibility:visible;mso-wrap-style:square;v-text-anchor:top" coordsize="1,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z2TcYA&#10;AADdAAAADwAAAGRycy9kb3ducmV2LnhtbESPQWvCQBSE70L/w/IKvYhu2qpodBURCoWQQK0g3h7Z&#10;ZxKafRt2t5r++64geBxm5htmtelNKy7kfGNZwes4AUFcWt1wpeDw/TGag/ABWWNrmRT8kYfN+mmw&#10;wlTbK3/RZR8qESHsU1RQh9ClUvqyJoN+bDvi6J2tMxiidJXUDq8Rblr5liQzabDhuFBjR7uayp/9&#10;r1HQ4PviWBjOTnmfJVU+HRayIKVenvvtEkSgPjzC9/anVjCZLiZwexOf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iz2TcYAAADdAAAADwAAAAAAAAAAAAAAAACYAgAAZHJz&#10;L2Rvd25yZXYueG1sUEsFBgAAAAAEAAQA9QAAAIsDAAAAAA==&#10;" path="m2,l,732e" filled="f" strokeweight=".14511mm">
                    <v:path arrowok="t" o:connecttype="custom" o:connectlocs="4,-1542;0,-810" o:connectangles="0,0"/>
                  </v:shape>
                </v:group>
                <v:group id="Group 4527" o:spid="_x0000_s1101" style="position:absolute;left:4319;top:-4071;width:1941;height:359" coordorigin="4319,-4071" coordsize="1941,3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d7y8YAAADdAAAADwAAAGRycy9kb3ducmV2LnhtbESPQWvCQBSE74X+h+UV&#10;vNVNqik1dRURFQ8iqIXi7ZF9JsHs25Bdk/jvXaHQ4zAz3zDTeW8q0VLjSssK4mEEgjizuuRcwc9p&#10;/f4FwnlkjZVlUnAnB/PZ68sUU207PlB79LkIEHYpKii8r1MpXVaQQTe0NXHwLrYx6INscqkb7ALc&#10;VPIjij6lwZLDQoE1LQvKrsebUbDpsFuM4lW7u16W9/Mp2f/uYlJq8NYvvkF46v1/+K+91QrGySSB&#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N3vLxgAAAN0A&#10;AAAPAAAAAAAAAAAAAAAAAKoCAABkcnMvZG93bnJldi54bWxQSwUGAAAAAAQABAD6AAAAnQMAAAAA&#10;">
                  <v:shape id="Freeform 4528" o:spid="_x0000_s1102" style="position:absolute;left:4319;top:-4071;width:1941;height:359;visibility:visible;mso-wrap-style:square;v-text-anchor:top" coordsize="1941,3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HEbccA&#10;AADdAAAADwAAAGRycy9kb3ducmV2LnhtbESP3WoCMRSE7wt9h3AK3mm2RZe6NYpIRZFK8ecBjpuz&#10;P7o5WTZRV5/eFIReDjPzDTOatKYSF2pcaVnBey8CQZxaXXKuYL+bdz9BOI+ssbJMCm7kYDJ+fRlh&#10;ou2VN3TZ+lwECLsEFRTe14mULi3IoOvZmjh4mW0M+iCbXOoGrwFuKvkRRbE0WHJYKLCmWUHpaXs2&#10;Cta/h2N2+r7PFj/yeNtNs5ireqVU562dfoHw1Pr/8LO91Ar6g2EMf2/CE5Dj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3xxG3HAAAA3QAAAA8AAAAAAAAAAAAAAAAAmAIAAGRy&#10;cy9kb3ducmV2LnhtbFBLBQYAAAAABAAEAPUAAACMAwAAAAA=&#10;" path="m,359r1940,l1940,,,,,359xe" filled="f" strokeweight=".21106mm">
                    <v:path arrowok="t" o:connecttype="custom" o:connectlocs="0,-3712;1940,-3712;1940,-4071;0,-4071;0,-3712" o:connectangles="0,0,0,0,0"/>
                  </v:shape>
                </v:group>
                <v:group id="Group 4525" o:spid="_x0000_s1103" style="position:absolute;left:4336;top:-3920;width:1907;height:2" coordorigin="4336,-3920" coordsize="19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lAJ8cAAADdAAAADwAAAGRycy9kb3ducmV2LnhtbESPQWvCQBSE7wX/w/KE&#10;3uomWq1GVxHR0oMIVaH09sg+k2D2bchuk/jvXUHocZiZb5jFqjOlaKh2hWUF8SACQZxaXXCm4Hza&#10;vU1BOI+ssbRMCm7kYLXsvSww0bblb2qOPhMBwi5BBbn3VSKlS3My6Aa2Ig7exdYGfZB1JnWNbYCb&#10;Ug6jaCINFhwWcqxok1N6Pf4ZBZ8ttutRvG3218vm9nsaH372MSn12u/WcxCeOv8ffra/tIL38ewD&#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qlAJ8cAAADd&#10;AAAADwAAAAAAAAAAAAAAAACqAgAAZHJzL2Rvd25yZXYueG1sUEsFBgAAAAAEAAQA+gAAAJ4DAAAA&#10;AA==&#10;">
                  <v:shape id="Freeform 4526" o:spid="_x0000_s1104" style="position:absolute;left:4336;top:-3920;width:1907;height:2;visibility:visible;mso-wrap-style:square;v-text-anchor:top" coordsize="19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HwdcIA&#10;AADdAAAADwAAAGRycy9kb3ducmV2LnhtbERPy2oCMRTdF/yHcIXuNFOf7dQoYhXtrtVCt5fJ7cxg&#10;cjMkcRz/3iyELg/nvVh11oiWfKgdK3gZZiCIC6drLhX8nHaDVxAhIms0jknBjQKslr2nBebaXfmb&#10;2mMsRQrhkKOCKsYmlzIUFVkMQ9cQJ+7PeYsxQV9K7fGawq2RoyybSYs1p4YKG9pUVJyPF6vAbGeX&#10;03h3a+df8cN/zrPf6djslXrud+t3EJG6+C9+uA9awWT6luamN+kJ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wfB1wgAAAN0AAAAPAAAAAAAAAAAAAAAAAJgCAABkcnMvZG93&#10;bnJldi54bWxQSwUGAAAAAAQABAD1AAAAhwMAAAAA&#10;" path="m,l1907,e" filled="f" strokeweight=".15828mm">
                    <v:path arrowok="t" o:connecttype="custom" o:connectlocs="0,0;1907,0" o:connectangles="0,0"/>
                  </v:shape>
                </v:group>
                <v:group id="Group 4523" o:spid="_x0000_s1105" style="position:absolute;left:5143;top:-3757;width:292;height:2" coordorigin="5143,-3757" coordsize="2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pxzscAAADdAAAADwAAAGRycy9kb3ducmV2LnhtbESPT2vCQBTE74LfYXmC&#10;t7qJraLRVUTa0oMI/gHx9sg+k2D2bciuSfz23ULB4zAzv2GW686UoqHaFZYVxKMIBHFqdcGZgvPp&#10;620GwnlkjaVlUvAkB+tVv7fERNuWD9QcfSYChF2CCnLvq0RKl+Zk0I1sRRy8m60N+iDrTOoa2wA3&#10;pRxH0VQaLDgs5FjRNqf0fnwYBd8ttpv3+LPZ3W/b5/U02V92MSk1HHSbBQhPnX+F/9s/WsHHZD6H&#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HpxzscAAADd&#10;AAAADwAAAAAAAAAAAAAAAACqAgAAZHJzL2Rvd25yZXYueG1sUEsFBgAAAAAEAAQA+gAAAJ4DAAAA&#10;AA==&#10;">
                  <v:shape id="Freeform 4524" o:spid="_x0000_s1106" style="position:absolute;left:5143;top:-3757;width:292;height:2;visibility:visible;mso-wrap-style:square;v-text-anchor:top" coordsize="2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E+RsMA&#10;AADdAAAADwAAAGRycy9kb3ducmV2LnhtbERPS2vCQBC+F/wPywi96SZWRFJXkUJBsIrPg7chO03S&#10;ZmdDdmriv+8eCj1+fO/Fqne1ulMbKs8G0nECijj3tuLCwOX8PpqDCoJssfZMBh4UYLUcPC0ws77j&#10;I91PUqgYwiFDA6VIk2kd8pIchrFviCP36VuHEmFbaNtiF8NdrSdJMtMOK44NJTb0VlL+ffpxBj7S&#10;27679v6wTr9kI9vdHl92ZMzzsF+/ghLq5V/8595YA9NZEvfHN/EJ6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E+RsMAAADdAAAADwAAAAAAAAAAAAAAAACYAgAAZHJzL2Rv&#10;d25yZXYueG1sUEsFBgAAAAAEAAQA9QAAAIgDAAAAAA==&#10;" path="m,l292,e" filled="f" strokeweight=".15828mm">
                    <v:path arrowok="t" o:connecttype="custom" o:connectlocs="0,0;292,0" o:connectangles="0,0"/>
                  </v:shape>
                </v:group>
                <v:group id="Group 4521" o:spid="_x0000_s1107" style="position:absolute;left:4297;top:-5035;width:2001;height:245" coordorigin="4297,-5035" coordsize="2001,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OJM8YAAADdAAAADwAAAGRycy9kb3ducmV2LnhtbESPT4vCMBTE74LfITzB&#10;m6bVXVm6RhFR8SAL/oFlb4/m2Rabl9LEtn77jSB4HGbmN8x82ZlSNFS7wrKCeByBIE6tLjhTcDlv&#10;R18gnEfWWFomBQ9ysFz0e3NMtG35SM3JZyJA2CWoIPe+SqR0aU4G3dhWxMG72tqgD7LOpK6xDXBT&#10;ykkUzaTBgsNCjhWtc0pvp7tRsGuxXU3jTXO4XdePv/Pnz+8hJqWGg271DcJT59/hV3uvFXzMohi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I4kzxgAAAN0A&#10;AAAPAAAAAAAAAAAAAAAAAKoCAABkcnMvZG93bnJldi54bWxQSwUGAAAAAAQABAD6AAAAnQMAAAAA&#10;">
                  <v:shape id="Freeform 4522" o:spid="_x0000_s1108" style="position:absolute;left:4297;top:-5035;width:2001;height:245;visibility:visible;mso-wrap-style:square;v-text-anchor:top" coordsize="2001,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NA8cYA&#10;AADdAAAADwAAAGRycy9kb3ducmV2LnhtbESPQWvCQBSE7wX/w/IEL6XZVEuwaVaRgpCDl2rB62v2&#10;NRuafRuzq4n+erdQ6HGYmW+YYj3aVlyo941jBc9JCoK4crrhWsHnYfu0BOEDssbWMSm4kof1avJQ&#10;YK7dwB902YdaRAj7HBWYELpcSl8ZsugT1xFH79v1FkOUfS11j0OE21bO0zSTFhuOCwY7ejdU/ezP&#10;VoE8H0p7zLrt62n3WFmz4K/xxkrNpuPmDUSgMfyH/9qlVvCSpXP4fROfgF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NA8cYAAADdAAAADwAAAAAAAAAAAAAAAACYAgAAZHJz&#10;L2Rvd25yZXYueG1sUEsFBgAAAAAEAAQA9QAAAIsDAAAAAA==&#10;" path="m,245r2001,l2001,,,,,245xe" filled="f" strokeweight=".21106mm">
                    <v:path arrowok="t" o:connecttype="custom" o:connectlocs="0,-4790;2001,-4790;2001,-5035;0,-5035;0,-4790" o:connectangles="0,0,0,0,0"/>
                  </v:shape>
                </v:group>
                <v:group id="Group 4519" o:spid="_x0000_s1109" style="position:absolute;left:4314;top:-4859;width:1967;height:2" coordorigin="4314,-4859" coordsize="19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2y38cAAADdAAAADwAAAGRycy9kb3ducmV2LnhtbESPQWvCQBSE7wX/w/IK&#10;3ppNtA2SZhWRKh5CoSqU3h7ZZxLMvg3ZbRL/fbdQ6HGYmW+YfDOZVgzUu8aygiSKQRCXVjdcKbic&#10;908rEM4ja2wtk4I7OdisZw85ZtqO/EHDyVciQNhlqKD2vsukdGVNBl1kO+LgXW1v0AfZV1L3OAa4&#10;aeUijlNpsOGwUGNHu5rK2+nbKDiMOG6XydtQ3K67+9f55f2zSEip+eO0fQXhafL/4b/2USt4TuM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r2y38cAAADd&#10;AAAADwAAAAAAAAAAAAAAAACqAgAAZHJzL2Rvd25yZXYueG1sUEsFBgAAAAAEAAQA+gAAAJ4DAAAA&#10;AA==&#10;">
                  <v:shape id="Freeform 4520" o:spid="_x0000_s1110" style="position:absolute;left:4314;top:-4859;width:1967;height:2;visibility:visible;mso-wrap-style:square;v-text-anchor:top" coordsize="19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ExjsQA&#10;AADdAAAADwAAAGRycy9kb3ducmV2LnhtbESPQYvCMBSE78L+h/AEbzatiizVKCKI60WoLuLx0Tzb&#10;YvPSbbK2++83guBxmJlvmOW6N7V4UOsqywqSKAZBnFtdcaHg+7wbf4JwHlljbZkU/JGD9epjsMRU&#10;244zepx8IQKEXYoKSu+bVEqXl2TQRbYhDt7NtgZ9kG0hdYtdgJtaTuJ4Lg1WHBZKbGhbUn4//RoF&#10;l6wzd534wzU5/jTbLJtO5GGv1GjYbxYgPPX+HX61v7SC2TyewfNNe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xMY7EAAAA3QAAAA8AAAAAAAAAAAAAAAAAmAIAAGRycy9k&#10;b3ducmV2LnhtbFBLBQYAAAAABAAEAPUAAACJAwAAAAA=&#10;" path="m,l1967,e" filled="f" strokeweight=".15828mm">
                    <v:path arrowok="t" o:connecttype="custom" o:connectlocs="0,0;1967,0" o:connectangles="0,0"/>
                  </v:shape>
                </v:group>
                <v:group id="Group 4517" o:spid="_x0000_s1111" style="position:absolute;left:5289;top:-4790;width:8;height:719" coordorigin="5289,-4790" coordsize="8,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GI8wxgAAAN0A&#10;AAAPAAAAAAAAAAAAAAAAAKoCAABkcnMvZG93bnJldi54bWxQSwUGAAAAAAQABAD6AAAAnQMAAAAA&#10;">
                  <v:shape id="Freeform 4518" o:spid="_x0000_s1112" style="position:absolute;left:5289;top:-4790;width:8;height:719;visibility:visible;mso-wrap-style:square;v-text-anchor:top" coordsize="8,7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8MZccA&#10;AADdAAAADwAAAGRycy9kb3ducmV2LnhtbESPQWsCMRSE7wX/Q3hCbzXr0i5laxRRrIKH4raHHh+b&#10;193U5GXdpLr990Yo9DjMzDfMbDE4K87UB+NZwXSSgSCuvTbcKPh43zw8gwgRWaP1TAp+KcBiPrqb&#10;Yan9hQ90rmIjEoRDiQraGLtSylC35DBMfEecvC/fO4xJ9o3UPV4S3FmZZ1khHRpOCy12tGqpPlY/&#10;ToEdtofv9b54Olan/NXmbD7f9kap+/GwfAERaYj/4b/2Tit4LLICbm/SE5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3PDGXHAAAA3QAAAA8AAAAAAAAAAAAAAAAAmAIAAGRy&#10;cy9kb3ducmV2LnhtbFBLBQYAAAAABAAEAPUAAACMAwAAAAA=&#10;" path="m,719l8,e" filled="f" strokeweight=".14511mm">
                    <v:path arrowok="t" o:connecttype="custom" o:connectlocs="0,-4071;8,-4790" o:connectangles="0,0"/>
                  </v:shape>
                </v:group>
                <v:group id="Group 4515" o:spid="_x0000_s1113" style="position:absolute;left:8909;top:-892;width:152;height:183" coordorigin="8909,-892" coordsize="152,1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Ya03McAAADdAAAADwAAAGRycy9kb3ducmV2LnhtbESPQWvCQBSE74L/YXlC&#10;b3UTa22JWUVEpQcpVAvF2yP7TEKyb0N2TeK/7xYKHoeZ+YZJ14OpRUetKy0riKcRCOLM6pJzBd/n&#10;/fM7COeRNdaWScGdHKxX41GKibY9f1F38rkIEHYJKii8bxIpXVaQQTe1DXHwrrY16INsc6lb7APc&#10;1HIWRQtpsOSwUGBD24Ky6nQzCg499puXeNcdq+v2fjm/fv4cY1LqaTJsliA8Df4R/m9/aAXzRfQG&#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Ya03McAAADd&#10;AAAADwAAAAAAAAAAAAAAAACqAgAAZHJzL2Rvd25yZXYueG1sUEsFBgAAAAAEAAQA+gAAAJ4DAAAA&#10;AA==&#10;">
                  <v:shape id="Freeform 4516" o:spid="_x0000_s1114" style="position:absolute;left:8909;top:-892;width:152;height:183;visibility:visible;mso-wrap-style:square;v-text-anchor:top" coordsize="152,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copsMA&#10;AADdAAAADwAAAGRycy9kb3ducmV2LnhtbERPTW+CQBC9m/Q/bMakN11sGmzQhZg2Nlyr2NTbyE6B&#10;lJ2l7Bbw37sHkx5f3vc2m0wrBupdY1nBahmBIC6tbrhSUBz3ixcQziNrbC2Tgis5yNKH2RYTbUf+&#10;oOHgKxFC2CWooPa+S6R0ZU0G3dJ2xIH7tr1BH2BfSd3jGMJNK5+iKJYGGw4NNXb0WlP5c/gzCux7&#10;3q3Pv7si//q8nOVxf3o76Vapx/m024DwNPl/8d2dawXPcRTmhjfhCcj0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lcopsMAAADdAAAADwAAAAAAAAAAAAAAAACYAgAAZHJzL2Rv&#10;d25yZXYueG1sUEsFBgAAAAAEAAQA9QAAAIgDAAAAAA==&#10;" path="m152,183l,,,183r152,xe" filled="f" strokeweight=".06594mm">
                    <v:path arrowok="t" o:connecttype="custom" o:connectlocs="152,-709;0,-892;0,-709;152,-709" o:connectangles="0,0,0,0"/>
                  </v:shape>
                </v:group>
                <v:group id="Group 4513" o:spid="_x0000_s1115" style="position:absolute;left:7065;top:-892;width:1997;height:609" coordorigin="7065,-892" coordsize="1997,6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1WFNccAAADdAAAADwAAAGRycy9kb3ducmV2LnhtbESPQWvCQBSE74L/YXlC&#10;b3UTa6WNWUVEpQcpVAvF2yP7TEKyb0N2TeK/7xYKHoeZ+YZJ14OpRUetKy0riKcRCOLM6pJzBd/n&#10;/fMbCOeRNdaWScGdHKxX41GKibY9f1F38rkIEHYJKii8bxIpXVaQQTe1DXHwrrY16INsc6lb7APc&#10;1HIWRQtpsOSwUGBD24Ky6nQzCg499puXeNcdq+v2fjm/fv4cY1LqaTJsliA8Df4R/m9/aAXzRfQ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1WFNccAAADd&#10;AAAADwAAAAAAAAAAAAAAAACqAgAAZHJzL2Rvd25yZXYueG1sUEsFBgAAAAAEAAQA+gAAAJ4DAAAA&#10;AA==&#10;">
                  <v:shape id="Freeform 4514" o:spid="_x0000_s1116" style="position:absolute;left:7065;top:-892;width:1997;height:609;visibility:visible;mso-wrap-style:square;v-text-anchor:top" coordsize="1997,6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xxVsEA&#10;AADdAAAADwAAAGRycy9kb3ducmV2LnhtbERPy2rCQBTdF/oPwy24qzMRq5I6igih6bLRhctL5jYJ&#10;Zu6EzDSPv3cWQpeH894fJ9uKgXrfONaQLBUI4tKZhisN10v2vgPhA7LB1jFpmMnD8fD6ssfUuJF/&#10;aChCJWII+xQ11CF0qZS+rMmiX7qOOHK/rrcYIuwraXocY7ht5UqpjbTYcGyosaNzTeW9+LMabh/j&#10;vdnms/k+ZcWX2iXXyjil9eJtOn2CCDSFf/HTnRsN600S98c38QnIw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ccVbBAAAA3QAAAA8AAAAAAAAAAAAAAAAAmAIAAGRycy9kb3du&#10;cmV2LnhtbFBLBQYAAAAABAAEAPUAAACGAwAAAAA=&#10;" path="m,609r1996,l1996,183r-152,l1844,,,,,609xe" filled="f" strokeweight=".06594mm">
                    <v:path arrowok="t" o:connecttype="custom" o:connectlocs="0,-283;1996,-283;1996,-709;1844,-709;1844,-892;0,-892;0,-283" o:connectangles="0,0,0,0,0,0,0"/>
                  </v:shape>
                </v:group>
                <v:group id="Group 4511" o:spid="_x0000_s1117" style="position:absolute;left:8056;top:-1573;width:7;height:681" coordorigin="8056,-1573" coordsize="7,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of7sYAAADdAAAADwAAAGRycy9kb3ducmV2LnhtbESPT2vCQBTE7wW/w/IE&#10;b3Wz2kpJXUVExYMU/AOlt0f2mQSzb0N2TeK37xYKHoeZ+Q0zX/a2Ei01vnSsQY0TEMSZMyXnGi7n&#10;7esHCB+QDVaOScODPCwXg5c5psZ1fKT2FHIRIexT1FCEUKdS+qwgi37sauLoXV1jMUTZ5NI02EW4&#10;reQkSWbSYslxocCa1gVlt9Pdath12K2matMebtf14+f8/vV9UKT1aNivPkEE6sMz/N/eGw1vM6X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4+h/uxgAAAN0A&#10;AAAPAAAAAAAAAAAAAAAAAKoCAABkcnMvZG93bnJldi54bWxQSwUGAAAAAAQABAD6AAAAnQMAAAAA&#10;">
                  <v:shape id="Freeform 4512" o:spid="_x0000_s1118" style="position:absolute;left:8056;top:-1573;width:7;height:681;visibility:visible;mso-wrap-style:square;v-text-anchor:top" coordsize="7,6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jww8gA&#10;AADdAAAADwAAAGRycy9kb3ducmV2LnhtbESPT2vCQBTE70K/w/IKXqRu/EMoqZtQKorFQ6n20ttj&#10;9zVJm30bsmuM374rCB6HmfkNsyoG24ieOl87VjCbJiCItTM1lwq+jpunZxA+IBtsHJOCC3ko8ofR&#10;CjPjzvxJ/SGUIkLYZ6igCqHNpPS6Iot+6lri6P24zmKIsiul6fAc4baR8yRJpcWa40KFLb1VpP8O&#10;J6ug/N2uU330k3r/vdDvevtx2tteqfHj8PoCItAQ7uFbe2cULNPZHK5v4hOQ+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y2PDDyAAAAN0AAAAPAAAAAAAAAAAAAAAAAJgCAABk&#10;cnMvZG93bnJldi54bWxQSwUGAAAAAAQABAD1AAAAjQMAAAAA&#10;" path="m,l7,681e" filled="f" strokeweight=".14511mm">
                    <v:path arrowok="t" o:connecttype="custom" o:connectlocs="0,-1573;7,-892" o:connectangles="0,0"/>
                  </v:shape>
                </v:group>
                <v:group id="Group 4509" o:spid="_x0000_s1119" style="position:absolute;left:5608;top:-995;width:76;height:152" coordorigin="5608,-995" coordsize="76,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2QkAscAAADdAAAADwAAAGRycy9kb3ducmV2LnhtbESPQWvCQBSE7wX/w/IK&#10;3ppNtA2SZhWRKh5CoSqU3h7ZZxLMvg3ZbRL/fbdQ6HGYmW+YfDOZVgzUu8aygiSKQRCXVjdcKbic&#10;908rEM4ja2wtk4I7OdisZw85ZtqO/EHDyVciQNhlqKD2vsukdGVNBl1kO+LgXW1v0AfZV1L3OAa4&#10;aeUijlNpsOGwUGNHu5rK2+nbKDiMOG6XydtQ3K67+9f55f2zSEip+eO0fQXhafL/4b/2USt4TpM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2QkAscAAADd&#10;AAAADwAAAAAAAAAAAAAAAACqAgAAZHJzL2Rvd25yZXYueG1sUEsFBgAAAAAEAAQA+gAAAJ4DAAAA&#10;AA==&#10;">
                  <v:shape id="Freeform 4510" o:spid="_x0000_s1120" style="position:absolute;left:5608;top:-995;width:76;height:152;visibility:visible;mso-wrap-style:square;v-text-anchor:top" coordsize="76,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0ZVMYA&#10;AADdAAAADwAAAGRycy9kb3ducmV2LnhtbESPX2vCQBDE3wt+h2OFvhS9WKxI9BRTKJT6UPyDvi7Z&#10;NQnm9kLuqum39wTBx2FmfsPMl52t1YVbXzkxMBomoFhyR5UUBva7r8EUlA8ohLUTNvDPHpaL3ssc&#10;U3JX2fBlGwoVIeJTNFCG0KRa+7xki37oGpbonVxrMUTZFppavEa4rfV7kky0xUriQokNf5acn7d/&#10;1sDx1P0Wh+zng86ZzzPa0Tp5I2Ne+91qBipwF57hR/ubDIwnozHc38Qno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0ZVMYAAADdAAAADwAAAAAAAAAAAAAAAACYAgAAZHJz&#10;L2Rvd25yZXYueG1sUEsFBgAAAAAEAAQA9QAAAIsDAAAAAA==&#10;" path="m1,l,153,76,62e" filled="f" strokeweight=".14511mm">
                    <v:path arrowok="t" o:connecttype="custom" o:connectlocs="1,-995;0,-842;76,-933" o:connectangles="0,0,0"/>
                  </v:shape>
                </v:group>
                <v:group id="Group 4507" o:spid="_x0000_s1121" style="position:absolute;left:4048;top:-693;width:458;height:4" coordorigin="4048,-693" coordsize="4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EZ7ccAAADdAAAADwAAAGRycy9kb3ducmV2LnhtbESPT2vCQBTE7wW/w/KE&#10;3uomWkWiq4jU0kMoNBFKb4/sMwlm34bsNn++fbdQ6HGYmd8w++NoGtFT52rLCuJFBIK4sLrmUsE1&#10;vzxtQTiPrLGxTAomcnA8zB72mGg78Af1mS9FgLBLUEHlfZtI6YqKDLqFbYmDd7OdQR9kV0rd4RDg&#10;ppHLKNpIgzWHhQpbOldU3LNvo+B1wOG0il/69H47T1/5+v0zjUmpx/l42oHwNPr/8F/7TSt43sR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8EZ7ccAAADd&#10;AAAADwAAAAAAAAAAAAAAAACqAgAAZHJzL2Rvd25yZXYueG1sUEsFBgAAAAAEAAQA+gAAAJ4DAAAA&#10;AA==&#10;">
                  <v:shape id="Freeform 4508" o:spid="_x0000_s1122" style="position:absolute;left:4048;top:-693;width:458;height:4;visibility:visible;mso-wrap-style:square;v-text-anchor:top" coordsize="4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zy8IA&#10;AADdAAAADwAAAGRycy9kb3ducmV2LnhtbESPQWsCMRSE7wX/Q3hCbzWrlK1sjWILgjcxFc/PzTO7&#10;dPOyJFG3/74RBI/DzHzDLFaD68SVQmw9K5hOChDEtTctWwWHn83bHERMyAY7z6TgjyKslqOXBVbG&#10;33hPV52syBCOFSpoUuorKWPdkMM48T1x9s4+OExZBitNwFuGu07OiqKUDlvOCw329N1Q/asvTsGX&#10;pvn2pHlj1/ps9+H4sfPypNTreFh/gkg0pGf40d4aBe/ltIT7m/w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9PPLwgAAAN0AAAAPAAAAAAAAAAAAAAAAAJgCAABkcnMvZG93&#10;bnJldi54bWxQSwUGAAAAAAQABAD1AAAAhwMAAAAA&#10;" path="m458,5l,e" filled="f" strokeweight=".14511mm">
                    <v:path arrowok="t" o:connecttype="custom" o:connectlocs="458,-688;0,-693" o:connectangles="0,0"/>
                  </v:shape>
                </v:group>
                <v:group id="Group 4505" o:spid="_x0000_s1123" style="position:absolute;left:4506;top:-810;width:1595;height:244" coordorigin="4506,-810" coordsize="1595,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8iAccAAADdAAAADwAAAGRycy9kb3ducmV2LnhtbESPQWvCQBSE74L/YXlC&#10;b3UTa22JWUVEpQcpVAvF2yP7TEKyb0N2TeK/7xYKHoeZ+YZJ14OpRUetKy0riKcRCOLM6pJzBd/n&#10;/fM7COeRNdaWScGdHKxX41GKibY9f1F38rkIEHYJKii8bxIpXVaQQTe1DXHwrrY16INsc6lb7APc&#10;1HIWRQtpsOSwUGBD24Ky6nQzCg499puXeNcdq+v2fjm/fv4cY1LqaTJsliA8Df4R/m9/aAXzRfwG&#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F8iAccAAADd&#10;AAAADwAAAAAAAAAAAAAAAACqAgAAZHJzL2Rvd25yZXYueG1sUEsFBgAAAAAEAAQA+gAAAJ4DAAAA&#10;AA==&#10;">
                  <v:shape id="Freeform 4506" o:spid="_x0000_s1124" style="position:absolute;left:4506;top:-810;width:1595;height:244;visibility:visible;mso-wrap-style:square;v-text-anchor:top" coordsize="1595,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qWQMIA&#10;AADdAAAADwAAAGRycy9kb3ducmV2LnhtbERPy4rCMBTdC/MP4Qqz01QZdayNMggDunBhFWZ7aW4f&#10;2NyUJNrO35uF4PJw3tluMK14kPONZQWzaQKCuLC64UrB9fI7+QbhA7LG1jIp+CcPu+3HKMNU257P&#10;9MhDJWII+xQV1CF0qZS+qMmgn9qOOHKldQZDhK6S2mEfw00r50mylAYbjg01drSvqbjld6Pg/Cfd&#10;3l7KPm9Pi9P6dsxX62uj1Od4+NmACDSEt/jlPmgFX8tZnBvfxCc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qpZAwgAAAN0AAAAPAAAAAAAAAAAAAAAAAJgCAABkcnMvZG93&#10;bnJldi54bWxQSwUGAAAAAAQABAD1AAAAhwMAAAAA&#10;" path="m,244r1595,l1595,,,,,244xe" filled="f" strokeweight=".21106mm">
                    <v:path arrowok="t" o:connecttype="custom" o:connectlocs="0,-566;1595,-566;1595,-810;0,-810;0,-566" o:connectangles="0,0,0,0,0"/>
                  </v:shape>
                </v:group>
                <v:group id="Group 4503" o:spid="_x0000_s1125" style="position:absolute;left:4523;top:-635;width:1561;height:2" coordorigin="4523,-635" coordsize="15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wT6McAAADdAAAADwAAAGRycy9kb3ducmV2LnhtbESPQWvCQBSE74L/YXlC&#10;b3UTa6WNWUVEpQcpVAvF2yP7TEKyb0N2TeK/7xYKHoeZ+YZJ14OpRUetKy0riKcRCOLM6pJzBd/n&#10;/fMbCOeRNdaWScGdHKxX41GKibY9f1F38rkIEHYJKii8bxIpXVaQQTe1DXHwrrY16INsc6lb7APc&#10;1HIWRQtpsOSwUGBD24Ky6nQzCg499puXeNcdq+v2fjm/fv4cY1LqaTJsliA8Df4R/m9/aAXzRfw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owT6McAAADd&#10;AAAADwAAAAAAAAAAAAAAAACqAgAAZHJzL2Rvd25yZXYueG1sUEsFBgAAAAAEAAQA+gAAAJ4DAAAA&#10;AA==&#10;">
                  <v:shape id="Freeform 4504" o:spid="_x0000_s1126" style="position:absolute;left:4523;top:-635;width:1561;height:2;visibility:visible;mso-wrap-style:square;v-text-anchor:top" coordsize="15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7cFL8A&#10;AADdAAAADwAAAGRycy9kb3ducmV2LnhtbERPvQrCMBDeBd8hnOCmqaIi1SgiiIIgaHVwO5qzLTaX&#10;0sRa394MguPH979ct6YUDdWusKxgNIxAEKdWF5wpuCa7wRyE88gaS8uk4EMO1qtuZ4mxtm8+U3Px&#10;mQgh7GJUkHtfxVK6NCeDbmgr4sA9bG3QB1hnUtf4DuGmlOMomkmDBYeGHCva5pQ+Ly+joDSnqTxd&#10;53xukuf9tn8cXu5oler32s0ChKfW/8U/90ErmMzGYX94E56AXH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HtwUvwAAAN0AAAAPAAAAAAAAAAAAAAAAAJgCAABkcnMvZG93bnJl&#10;di54bWxQSwUGAAAAAAQABAD1AAAAhAMAAAAA&#10;" path="m,l1562,e" filled="f" strokeweight=".15828mm">
                    <v:path arrowok="t" o:connecttype="custom" o:connectlocs="0,0;1562,0" o:connectangles="0,0"/>
                  </v:shape>
                </v:group>
                <v:group id="Group 4501" o:spid="_x0000_s1127" style="position:absolute;left:2204;top:-815;width:1843;height:245" coordorigin="2204,-815" coordsize="1843,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bVU8UAAADdAAAADwAAAGRycy9kb3ducmV2LnhtbESPQYvCMBSE78L+h/CE&#10;vWlaV2WpRhFZlz2IoC6It0fzbIvNS2liW/+9EQSPw8x8w8yXnSlFQ7UrLCuIhxEI4tTqgjMF/8fN&#10;4BuE88gaS8uk4E4OlouP3hwTbVveU3PwmQgQdgkqyL2vEildmpNBN7QVcfAutjbog6wzqWtsA9yU&#10;chRFU2mw4LCQY0XrnNLr4WYU/LbYrr7in2Z7vazv5+Nkd9rGpNRnv1vNQHjq/Dv8av9pBePpK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aW1VPFAAAA3QAA&#10;AA8AAAAAAAAAAAAAAAAAqgIAAGRycy9kb3ducmV2LnhtbFBLBQYAAAAABAAEAPoAAACcAwAAAAA=&#10;">
                  <v:shape id="Freeform 4502" o:spid="_x0000_s1128" style="position:absolute;left:2204;top:-815;width:1843;height:245;visibility:visible;mso-wrap-style:square;v-text-anchor:top" coordsize="1843,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xdMMA&#10;AADdAAAADwAAAGRycy9kb3ducmV2LnhtbESPQYvCMBSE7wv+h/AEb2tqEanVKCoIXrd62L09mmdT&#10;bF5KE23115uFhT0OM/MNs94OthEP6nztWMFsmoAgLp2uuVJwOR8/MxA+IGtsHJOCJ3nYbkYfa8y1&#10;6/mLHkWoRISwz1GBCaHNpfSlIYt+6lri6F1dZzFE2VVSd9hHuG1kmiQLabHmuGCwpYOh8lbcrQJ3&#10;7otmkHv/be7tazn7yS7XeabUZDzsViACDeE//Nc+aQXzRZrC75v4BOTm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xdMMAAADdAAAADwAAAAAAAAAAAAAAAACYAgAAZHJzL2Rv&#10;d25yZXYueG1sUEsFBgAAAAAEAAQA9QAAAIgDAAAAAA==&#10;" path="m,244r1844,l1844,,,,,244xe" filled="f" strokeweight=".21106mm">
                    <v:path arrowok="t" o:connecttype="custom" o:connectlocs="0,-571;1844,-571;1844,-815;0,-815;0,-571" o:connectangles="0,0,0,0,0"/>
                  </v:shape>
                </v:group>
                <v:group id="Group 4499" o:spid="_x0000_s1129" style="position:absolute;left:2222;top:-639;width:1809;height:2" coordorigin="2222,-639" coordsize="1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Qjuv8YAAADdAAAADwAAAGRycy9kb3ducmV2LnhtbESPS4vCQBCE78L+h6EX&#10;9qaT+GKJjiLiLnsQwQcs3ppMmwQzPSEzJvHfO4Lgsaiqr6j5sjOlaKh2hWUF8SACQZxaXXCm4HT8&#10;6X+DcB5ZY2mZFNzJwXLx0Ztjom3Le2oOPhMBwi5BBbn3VSKlS3My6Aa2Ig7exdYGfZB1JnWNbYCb&#10;Ug6jaCoNFhwWcqxonVN6PdyMgt8W29Uo3jTb62V9Px8nu/9tTEp9fXarGQhPnX+HX+0/rWA8HY7g&#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CO6/xgAAAN0A&#10;AAAPAAAAAAAAAAAAAAAAAKoCAABkcnMvZG93bnJldi54bWxQSwUGAAAAAAQABAD6AAAAnQMAAAAA&#10;">
                  <v:shape id="Freeform 4500" o:spid="_x0000_s1130" style="position:absolute;left:2222;top:-639;width:1809;height:2;visibility:visible;mso-wrap-style:square;v-text-anchor:top" coordsize="1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bdosYA&#10;AADdAAAADwAAAGRycy9kb3ducmV2LnhtbESPQWvCQBSE70L/w/IKXqTZmIZQUlcpLZWeBKO5P7Kv&#10;Sdrs25BdTfTXdwuCx2FmvmFWm8l04kyDay0rWEYxCOLK6pZrBcfD59MLCOeRNXaWScGFHGzWD7MV&#10;5tqOvKdz4WsRIOxyVNB43+dSuqohgy6yPXHwvu1g0Ac51FIPOAa46WQSx5k02HJYaLCn94aq3+Jk&#10;FGRpWS62p2sZ/9CHe94Vzi53lVLzx+ntFYSnyd/Dt/aXVpBmSQr/b8IT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bdosYAAADdAAAADwAAAAAAAAAAAAAAAACYAgAAZHJz&#10;L2Rvd25yZXYueG1sUEsFBgAAAAAEAAQA9QAAAIsDAAAAAA==&#10;" path="m,l1809,e" filled="f" strokeweight=".15828mm">
                    <v:path arrowok="t" o:connecttype="custom" o:connectlocs="0,0;1809,0" o:connectangles="0,0"/>
                  </v:shape>
                </v:group>
                <v:group id="Group 4497" o:spid="_x0000_s1131" style="position:absolute;left:6280;top:-2754;width:1321;height:2" coordorigin="6280,-2754" coordsize="13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3TUMYAAADdAAAADwAAAGRycy9kb3ducmV2LnhtbESPT4vCMBTE7wt+h/CE&#10;va1pXRWpRhHZXTyI4B8Qb4/m2Rabl9Jk2/rtjSB4HGbmN8x82ZlSNFS7wrKCeBCBIE6tLjhTcDr+&#10;fk1BOI+ssbRMCu7kYLnofcwx0bblPTUHn4kAYZeggtz7KpHSpTkZdANbEQfvamuDPsg6k7rGNsBN&#10;KYdRNJEGCw4LOVa0zim9Hf6Ngr8W29V3/NNsb9f1/XIc787bmJT67HerGQhPnX+HX+2NVjCaDM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rdNQxgAAAN0A&#10;AAAPAAAAAAAAAAAAAAAAAKoCAABkcnMvZG93bnJldi54bWxQSwUGAAAAAAQABAD6AAAAnQMAAAAA&#10;">
                  <v:shape id="Freeform 4498" o:spid="_x0000_s1132" style="position:absolute;left:6280;top:-2754;width:1321;height:2;visibility:visible;mso-wrap-style:square;v-text-anchor:top" coordsize="13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W84cYA&#10;AADdAAAADwAAAGRycy9kb3ducmV2LnhtbESPT2vCQBTE74LfYXlCL0U3lRI0ukoRGqs30yIeH9mX&#10;P5p9G7Krpt++KxQ8DjPzG2a57k0jbtS52rKCt0kEgji3uuZSwc/353gGwnlkjY1lUvBLDtar4WCJ&#10;ibZ3PtAt86UIEHYJKqi8bxMpXV6RQTexLXHwCtsZ9EF2pdQd3gPcNHIaRbE0WHNYqLClTUX5Jbsa&#10;BfX+fCn2pyLd7l5tNk99ejpujkq9jPqPBQhPvX+G/9tfWsF7PI3h8SY8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zW84cYAAADdAAAADwAAAAAAAAAAAAAAAACYAgAAZHJz&#10;L2Rvd25yZXYueG1sUEsFBgAAAAAEAAQA9QAAAIsDAAAAAA==&#10;" path="m,l1321,e" filled="f" strokeweight=".14511mm">
                    <v:path arrowok="t" o:connecttype="custom" o:connectlocs="0,0;1321,0" o:connectangles="0,0"/>
                  </v:shape>
                </v:group>
                <v:group id="Group 4495" o:spid="_x0000_s1133" style="position:absolute;left:4947;top:-3543;width:76;height:65" coordorigin="4947,-3543" coordsize="7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PovMcAAADdAAAADwAAAGRycy9kb3ducmV2LnhtbESPT2vCQBTE7wW/w/KE&#10;3nQT26pEVxHR0oMI/gHx9sg+k2D2bciuSfz23YLQ4zAzv2Hmy86UoqHaFZYVxMMIBHFqdcGZgvNp&#10;O5iCcB5ZY2mZFDzJwXLRe5tjom3LB2qOPhMBwi5BBbn3VSKlS3My6Ia2Ig7ezdYGfZB1JnWNbYCb&#10;Uo6iaCwNFhwWcqxonVN6Pz6Mgu8W29VHvGl299v6eT197S+7mJR673erGQhPnf8Pv9o/WsHneDSB&#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jPovMcAAADd&#10;AAAADwAAAAAAAAAAAAAAAACqAgAAZHJzL2Rvd25yZXYueG1sUEsFBgAAAAAEAAQA+gAAAJ4DAAAA&#10;AA==&#10;">
                  <v:shape id="Freeform 4496" o:spid="_x0000_s1134" style="position:absolute;left:4947;top:-3543;width:76;height:65;visibility:visible;mso-wrap-style:square;v-text-anchor:top" coordsize="7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c2osQA&#10;AADdAAAADwAAAGRycy9kb3ducmV2LnhtbERPu27CMBTdK/EP1kXq1jjlkaIUgwpSJQYWaDp0u8S3&#10;SdT4OopdJ/Tr6wGJ8ei819vRtCJQ7xrLCp6TFARxaXXDlYLi4/1pBcJ5ZI2tZVJwJQfbzeRhjbm2&#10;A58onH0lYgi7HBXU3ne5lK6syaBLbEccuW/bG/QR9pXUPQ4x3LRylqaZNNhwbKixo31N5c/51ygI&#10;+qL/svAyl7YYDl/hc3dcFjulHqfj2ysIT6O/i2/ug1awyGZxbnwTn4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HNqLEAAAA3QAAAA8AAAAAAAAAAAAAAAAAmAIAAGRycy9k&#10;b3ducmV2LnhtbFBLBQYAAAAABAAEAPUAAACJAwAAAAA=&#10;" path="m39,l,66r77,l39,e" fillcolor="black" stroked="f">
                    <v:path arrowok="t" o:connecttype="custom" o:connectlocs="39,-3543;0,-3477;77,-3477;39,-3543" o:connectangles="0,0,0,0"/>
                  </v:shape>
                </v:group>
                <v:group id="Group 4493" o:spid="_x0000_s1135" style="position:absolute;left:4947;top:-3543;width:76;height:65" coordorigin="4947,-3543" coordsize="76,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DZVccAAADdAAAADwAAAGRycy9kb3ducmV2LnhtbESPT2vCQBTE7wW/w/KE&#10;3nQT24pGVxHR0oMI/gHx9sg+k2D2bciuSfz23YLQ4zAzv2Hmy86UoqHaFZYVxMMIBHFqdcGZgvNp&#10;O5iAcB5ZY2mZFDzJwXLRe5tjom3LB2qOPhMBwi5BBbn3VSKlS3My6Ia2Ig7ezdYGfZB1JnWNbYCb&#10;Uo6iaCwNFhwWcqxonVN6Pz6Mgu8W29VHvGl299v6eT197S+7mJR673erGQhPnf8Pv9o/WsHneDS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ODZVccAAADd&#10;AAAADwAAAAAAAAAAAAAAAACqAgAAZHJzL2Rvd25yZXYueG1sUEsFBgAAAAAEAAQA+gAAAJ4DAAAA&#10;AA==&#10;">
                  <v:shape id="Freeform 4494" o:spid="_x0000_s1136" style="position:absolute;left:4947;top:-3543;width:76;height:65;visibility:visible;mso-wrap-style:square;v-text-anchor:top" coordsize="7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bvMEA&#10;AADdAAAADwAAAGRycy9kb3ducmV2LnhtbERPz2vCMBS+D/Y/hDfwNlN1tK6aFhGU3casuOujebbF&#10;5iU2Ubv/fjkMdvz4fq/L0fTiToPvLCuYTRMQxLXVHTcKjtXudQnCB2SNvWVS8EMeyuL5aY25tg/+&#10;ovshNCKGsM9RQRuCy6X0dUsG/dQ64sid7WAwRDg0Ug/4iOGml/MkSaXBjmNDi462LdWXw80oMNnC&#10;ZVXlMhP2n98nfE9roqtSk5dxswIRaAz/4j/3h1bwli7i/vgmPgFZ/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1G7zBAAAA3QAAAA8AAAAAAAAAAAAAAAAAmAIAAGRycy9kb3du&#10;cmV2LnhtbFBLBQYAAAAABAAEAPUAAACGAwAAAAA=&#10;" path="m39,l77,66,,66,39,e" filled="f" strokeweight=".21106mm">
                    <v:path arrowok="t" o:connecttype="custom" o:connectlocs="39,-3543;77,-3477;0,-3477;39,-3543" o:connectangles="0,0,0,0"/>
                  </v:shape>
                </v:group>
                <v:group id="Group 4491" o:spid="_x0000_s1137" style="position:absolute;left:4986;top:-3543;width:38;height:65" coordorigin="4986,-3543" coordsize="3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09DjscAAADdAAAADwAAAGRycy9kb3ducmV2LnhtbESPQWvCQBSE7wX/w/IK&#10;3ppNtA2SZhWRKh5CoSqU3h7ZZxLMvg3ZbRL/fbdQ6HGYmW+YfDOZVgzUu8aygiSKQRCXVjdcKbic&#10;908rEM4ja2wtk4I7OdisZw85ZtqO/EHDyVciQNhlqKD2vsukdGVNBl1kO+LgXW1v0AfZV1L3OAa4&#10;aeUijlNpsOGwUGNHu5rK2+nbKDiMOG6XydtQ3K67+9f55f2zSEip+eO0fQXhafL/4b/2USt4Tp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09DjscAAADd&#10;AAAADwAAAAAAAAAAAAAAAACqAgAAZHJzL2Rvd25yZXYueG1sUEsFBgAAAAAEAAQA+gAAAJ4DAAAA&#10;AA==&#10;">
                  <v:shape id="Freeform 4492" o:spid="_x0000_s1138" style="position:absolute;left:4986;top:-3543;width:38;height:65;visibility:visible;mso-wrap-style:square;v-text-anchor:top" coordsize="3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stiMUA&#10;AADdAAAADwAAAGRycy9kb3ducmV2LnhtbESPQWvCQBSE7wX/w/KE3urGtAQbXaUUSktuaqB4e2Sf&#10;2WD2bcxuY/z3XUHwOMzMN8xqM9pWDNT7xrGC+SwBQVw53XCtoNx/vSxA+ICssXVMCq7kYbOePK0w&#10;1+7CWxp2oRYRwj5HBSaELpfSV4Ys+pnriKN3dL3FEGVfS93jJcJtK9MkyaTFhuOCwY4+DVWn3Z9V&#10;cC7fi6s3JjOH7/SMi9+iPAyFUs/T8WMJItAYHuF7+0creMteU7i9iU9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uy2IxQAAAN0AAAAPAAAAAAAAAAAAAAAAAJgCAABkcnMv&#10;ZG93bnJldi54bWxQSwUGAAAAAAQABAD1AAAAigMAAAAA&#10;" path="m38,66l,e" filled="f" strokeweight=".21106mm">
                    <v:path arrowok="t" o:connecttype="custom" o:connectlocs="38,-3477;0,-3543" o:connectangles="0,0"/>
                  </v:shape>
                </v:group>
                <v:group id="Group 4489" o:spid="_x0000_s1139" style="position:absolute;left:4986;top:-3477;width:2;height:106" coordorigin="4986,-3477" coordsize="2,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F4YsYAAADdAAAADwAAAGRycy9kb3ducmV2LnhtbESPQWvCQBSE7wX/w/IE&#10;b3UT04pEVxGp4kEKVUG8PbLPJJh9G7LbJP77riD0OMzMN8xi1ZtKtNS40rKCeByBIM6sLjlXcD5t&#10;32cgnEfWWFkmBQ9ysFoO3haYatvxD7VHn4sAYZeigsL7OpXSZQUZdGNbEwfvZhuDPsgml7rBLsBN&#10;JSdRNJUGSw4LBda0KSi7H3+Ngl2H3TqJv9rD/bZ5XE+f35dDTEqNhv16DsJT7//Dr/ZeK/iYJ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0XhixgAAAN0A&#10;AAAPAAAAAAAAAAAAAAAAAKoCAABkcnMvZG93bnJldi54bWxQSwUGAAAAAAQABAD6AAAAnQMAAAAA&#10;">
                  <v:shape id="Freeform 4490" o:spid="_x0000_s1140" style="position:absolute;left:4986;top:-3477;width:2;height:106;visibility:visible;mso-wrap-style:square;v-text-anchor:top" coordsize="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9WT8YA&#10;AADdAAAADwAAAGRycy9kb3ducmV2LnhtbESPQWvCQBSE74L/YXmFXopubFRK6ipSkHqQgkbx+si+&#10;ZEOzb2N2q+m/dwsFj8PMfMMsVr1txJU6XztWMBknIIgLp2uuFBzzzegNhA/IGhvHpOCXPKyWw8EC&#10;M+1uvKfrIVQiQthnqMCE0GZS+sKQRT92LXH0StdZDFF2ldQd3iLcNvI1SebSYs1xwWBLH4aK78OP&#10;VVDmszTdbk4lmeTyeab8y+/4Rannp379DiJQHx7h//ZWK5jO0yn8vYlP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Y9WT8YAAADdAAAADwAAAAAAAAAAAAAAAACYAgAAZHJz&#10;L2Rvd25yZXYueG1sUEsFBgAAAAAEAAQA9QAAAIsDAAAAAA==&#10;" path="m,l,106e" filled="f" strokeweight=".14511mm">
                    <v:path arrowok="t" o:connecttype="custom" o:connectlocs="0,-3477;0,-3371" o:connectangles="0,0"/>
                  </v:shape>
                </v:group>
                <v:group id="Group 4487" o:spid="_x0000_s1141" style="position:absolute;left:9132;top:-3113;width:67;height:76" coordorigin="9132,-3113" coordsize="6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RFjcYAAADdAAAADwAAAGRycy9kb3ducmV2LnhtbESPS4vCQBCE7wv+h6GF&#10;va2TrA8kOorIuniQBR8g3ppMmwQzPSEzJvHfO8KCx6KqvqLmy86UoqHaFZYVxIMIBHFqdcGZgtNx&#10;8zUF4TyyxtIyKXiQg+Wi9zHHRNuW99QcfCYChF2CCnLvq0RKl+Zk0A1sRRy8q60N+iDrTOoa2wA3&#10;pfyOook0WHBYyLGidU7p7XA3Cn5bbFfD+KfZ3a7rx+U4/jvvYlLqs9+tZiA8df4d/m9vtYLRZDiG&#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dEWNxgAAAN0A&#10;AAAPAAAAAAAAAAAAAAAAAKoCAABkcnMvZG93bnJldi54bWxQSwUGAAAAAAQABAD6AAAAnQMAAAAA&#10;">
                  <v:shape id="Freeform 4488" o:spid="_x0000_s1142" style="position:absolute;left:9132;top:-3113;width:67;height:76;visibility:visible;mso-wrap-style:square;v-text-anchor:top" coordsize="6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jWhMcA&#10;AADdAAAADwAAAGRycy9kb3ducmV2LnhtbESPQWvCQBSE7wX/w/IKXopuNBLa1FWqUtqLB62010f2&#10;maRm36a7q8Z/7xYEj8PMfMNM551pxImcry0rGA0TEMSF1TWXCnZf74NnED4ga2wsk4ILeZjPeg9T&#10;zLU984ZO21CKCGGfo4IqhDaX0hcVGfRD2xJHb2+dwRClK6V2eI5w08hxkmTSYM1xocKWlhUVh+3R&#10;KNgv03X2sXDdy+L3KV21339u9INK9R+7t1cQgbpwD9/an1rBJEsz+H8Tn4C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JY1oTHAAAA3QAAAA8AAAAAAAAAAAAAAAAAmAIAAGRy&#10;cy9kb3ducmV2LnhtbFBLBQYAAAAABAAEAPUAAACMAwAAAAA=&#10;" path="m,l2,76,66,36,,e" fillcolor="black" stroked="f">
                    <v:path arrowok="t" o:connecttype="custom" o:connectlocs="0,-3113;2,-3037;66,-3077;0,-3113" o:connectangles="0,0,0,0"/>
                  </v:shape>
                </v:group>
                <v:group id="Group 4485" o:spid="_x0000_s1143" style="position:absolute;left:9132;top:-3113;width:67;height:76" coordorigin="9132,-3113" coordsize="6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p+YccAAADdAAAADwAAAGRycy9kb3ducmV2LnhtbESPT2vCQBTE7wW/w/KE&#10;3nQTbVWiq4jU0oMI/gHx9sg+k2D2bciuSfz23YLQ4zAzv2EWq86UoqHaFZYVxMMIBHFqdcGZgvNp&#10;O5iBcB5ZY2mZFDzJwWrZe1tgom3LB2qOPhMBwi5BBbn3VSKlS3My6Ia2Ig7ezdYGfZB1JnWNbYCb&#10;Uo6iaCINFhwWcqxok1N6Pz6Mgu8W2/U4/mp299vmeT197i+7mJR673frOQhPnf8Pv9o/WsHHZDy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p+YccAAADd&#10;AAAADwAAAAAAAAAAAAAAAACqAgAAZHJzL2Rvd25yZXYueG1sUEsFBgAAAAAEAAQA+gAAAJ4DAAAA&#10;AA==&#10;">
                  <v:shape id="Freeform 4486" o:spid="_x0000_s1144" style="position:absolute;left:9132;top:-3113;width:67;height:76;visibility:visible;mso-wrap-style:square;v-text-anchor:top" coordsize="6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DEOcUA&#10;AADdAAAADwAAAGRycy9kb3ducmV2LnhtbERPTWsCMRC9F/wPYYTeNKtVKVuj1NKKIiLaqtfpZrpZ&#10;uplsN1HXf28OQo+P9z2eNrYUZ6p94VhBr5uAIM6cLjhX8PX50XkG4QOyxtIxKbiSh+mk9TDGVLsL&#10;b+m8C7mIIexTVGBCqFIpfWbIou+6ijhyP662GCKsc6lrvMRwW8p+koykxYJjg8GK3gxlv7uTVTDc&#10;XE9hv/5O/nqr5ft8PzuaxYGVemw3ry8gAjXhX3x3L7SCwegpzo1v4hOQk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gMQ5xQAAAN0AAAAPAAAAAAAAAAAAAAAAAJgCAABkcnMv&#10;ZG93bnJldi54bWxQSwUGAAAAAAQABAD1AAAAigMAAAAA&#10;" path="m66,36l2,76,,,66,36e" filled="f" strokeweight=".21106mm">
                    <v:path arrowok="t" o:connecttype="custom" o:connectlocs="66,-3077;2,-3037;0,-3113;66,-3077" o:connectangles="0,0,0,0"/>
                  </v:shape>
                </v:group>
                <v:group id="Group 4483" o:spid="_x0000_s1145" style="position:absolute;left:9134;top:-3077;width:64;height:40" coordorigin="9134,-3077" coordsize="6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lPiMcAAADdAAAADwAAAGRycy9kb3ducmV2LnhtbESPT2vCQBTE7wW/w/KE&#10;3nQTbUWjq4jU0oMI/gHx9sg+k2D2bciuSfz23YLQ4zAzv2EWq86UoqHaFZYVxMMIBHFqdcGZgvNp&#10;O5iCcB5ZY2mZFDzJwWrZe1tgom3LB2qOPhMBwi5BBbn3VSKlS3My6Ia2Ig7ezdYGfZB1JnWNbYCb&#10;Uo6iaCINFhwWcqxok1N6Pz6Mgu8W2/U4/mp299vmeT197i+7mJR673frOQhPnf8Pv9o/WsHHZDy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TlPiMcAAADd&#10;AAAADwAAAAAAAAAAAAAAAACqAgAAZHJzL2Rvd25yZXYueG1sUEsFBgAAAAAEAAQA+gAAAJ4DAAAA&#10;AA==&#10;">
                  <v:shape id="Freeform 4484" o:spid="_x0000_s1146" style="position:absolute;left:9134;top:-3077;width:64;height:40;visibility:visible;mso-wrap-style:square;v-text-anchor:top" coordsize="6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9lh8EA&#10;AADdAAAADwAAAGRycy9kb3ducmV2LnhtbERPy4rCMBTdC/5DuII7TdUi0jGKCIJPxMcsZndp7rTF&#10;5qY0Uevfm4Xg8nDe03ljSvGg2hWWFQz6EQji1OqCMwXXy6o3AeE8ssbSMil4kYP5rN2aYqLtk0/0&#10;OPtMhBB2CSrIva8SKV2ak0HXtxVx4P5tbdAHWGdS1/gM4aaUwygaS4MFh4YcK1rmlN7Od6NAbq6H&#10;kY+jLf82+90p/TvafSyV6naaxQ8IT43/ij/utVYQj+OwP7wJT0DO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vZYfBAAAA3QAAAA8AAAAAAAAAAAAAAAAAmAIAAGRycy9kb3du&#10;cmV2LnhtbFBLBQYAAAAABAAEAPUAAACGAwAAAAA=&#10;" path="m,40l64,e" filled="f" strokeweight=".21106mm">
                    <v:path arrowok="t" o:connecttype="custom" o:connectlocs="0,-3037;64,-3077" o:connectangles="0,0"/>
                  </v:shape>
                </v:group>
                <v:group id="Group 4481" o:spid="_x0000_s1147" style="position:absolute;left:9027;top:-3075;width:105;height:2" coordorigin="9027,-3075" coordsize="1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kw88cAAADdAAAADwAAAGRycy9kb3ducmV2LnhtbESPT2vCQBTE7wW/w/IK&#10;3uommoqkriJSpQcpNBFKb4/sMwlm34bsNn++fbdQ6HGYmd8w2/1oGtFT52rLCuJFBIK4sLrmUsE1&#10;Pz1tQDiPrLGxTAomcrDfzR62mGo78Af1mS9FgLBLUUHlfZtK6YqKDLqFbYmDd7OdQR9kV0rd4RDg&#10;ppHLKFpLgzWHhQpbOlZU3LNvo+A84HBYxa/95X47Tl/58/vnJSal5o/j4QWEp9H/h//ab1pBsk5i&#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0kw88cAAADd&#10;AAAADwAAAAAAAAAAAAAAAACqAgAAZHJzL2Rvd25yZXYueG1sUEsFBgAAAAAEAAQA+gAAAJ4DAAAA&#10;AA==&#10;">
                  <v:shape id="Freeform 4482" o:spid="_x0000_s1148" style="position:absolute;left:9027;top:-3075;width:105;height:2;visibility:visible;mso-wrap-style:square;v-text-anchor:top" coordsize="1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C7HMQA&#10;AADdAAAADwAAAGRycy9kb3ducmV2LnhtbESP3YrCMBSE7wXfIRzBO02tokvXKMtCQVBQu8teH5rT&#10;H7Y5KU3U+vZGELwcZuYbZr3tTSOu1LnasoLZNAJBnFtdc6ng9yedfIBwHlljY5kU3MnBdjMcrDHR&#10;9sZnuma+FAHCLkEFlfdtIqXLKzLoprYlDl5hO4M+yK6UusNbgJtGxlG0lAZrDgsVtvRdUf6fXYyC&#10;dPY3l7XZU3vKDsVltSowy49KjUf91ycIT71/h1/tnVawWC5ieL4JT0B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QuxzEAAAA3QAAAA8AAAAAAAAAAAAAAAAAmAIAAGRycy9k&#10;b3ducmV2LnhtbFBLBQYAAAAABAAEAPUAAACJAwAAAAA=&#10;" path="m105,l,2e" filled="f" strokeweight=".14511mm">
                    <v:path arrowok="t" o:connecttype="custom" o:connectlocs="105,-3075;0,-3073" o:connectangles="0,0"/>
                  </v:shape>
                </v:group>
                <v:group id="Group 4479" o:spid="_x0000_s1149" style="position:absolute;left:3794;top:-2486;width:66;height:76" coordorigin="3794,-2486" coordsize="6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cLH8YAAADdAAAADwAAAGRycy9kb3ducmV2LnhtbESPT4vCMBTE7wt+h/AE&#10;b2tadWWpRhFR2YMs+AcWb4/m2Rabl9LEtn77jSB4HGbmN8x82ZlSNFS7wrKCeBiBIE6tLjhTcD5t&#10;P79BOI+ssbRMCh7kYLnofcwx0bblAzVHn4kAYZeggtz7KpHSpTkZdENbEQfvamuDPsg6k7rGNsBN&#10;KUdRNJUGCw4LOVa0zim9He9Gwa7FdjWON83+dl0/Lqev3799TEoN+t1qBsJT59/hV/tHK5hMJ2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1wsfxgAAAN0A&#10;AAAPAAAAAAAAAAAAAAAAAKoCAABkcnMvZG93bnJldi54bWxQSwUGAAAAAAQABAD6AAAAnQMAAAAA&#10;">
                  <v:shape id="Freeform 4480" o:spid="_x0000_s1150" style="position:absolute;left:3794;top:-2486;width:66;height:76;visibility:visible;mso-wrap-style:square;v-text-anchor:top" coordsize="6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D4OsQA&#10;AADdAAAADwAAAGRycy9kb3ducmV2LnhtbESPQWvCQBSE70L/w/IKvZlNNFiJrtIIhXpstODxkX0m&#10;odm3Ibua2F/vFgSPw8x8w6y3o2nFlXrXWFaQRDEI4tLqhisFx8PndAnCeWSNrWVScCMH283LZI2Z&#10;tgN/07XwlQgQdhkqqL3vMildWZNBF9mOOHhn2xv0QfaV1D0OAW5aOYvjhTTYcFiosaNdTeVvcTEK&#10;fobqlORJ/neh/buJaX6T87xQ6u11/FiB8DT6Z/jR/tIK0kWawv+b8ATk5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w+DrEAAAA3QAAAA8AAAAAAAAAAAAAAAAAmAIAAGRycy9k&#10;b3ducmV2LnhtbFBLBQYAAAAABAAEAPUAAACJAwAAAAA=&#10;" path="m65,l,38,65,75,65,e" fillcolor="black" stroked="f">
                    <v:path arrowok="t" o:connecttype="custom" o:connectlocs="65,-2486;0,-2448;65,-2411;65,-2486" o:connectangles="0,0,0,0"/>
                  </v:shape>
                </v:group>
                <v:group id="Group 4477" o:spid="_x0000_s1151" style="position:absolute;left:3794;top:-2486;width:66;height:76" coordorigin="3794,-2486" coordsize="6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I28MYAAADdAAAADwAAAGRycy9kb3ducmV2LnhtbESPS4vCQBCE7wv7H4Ze&#10;8LZO4oslOoqIKx5E8AGLtybTJsFMT8jMJvHfO4Lgsaiqr6jZojOlaKh2hWUFcT8CQZxaXXCm4Hz6&#10;/f4B4TyyxtIyKbiTg8X882OGibYtH6g5+kwECLsEFeTeV4mULs3JoOvbijh4V1sb9EHWmdQ1tgFu&#10;SjmIook0WHBYyLGiVU7p7fhvFGxabJfDeN3sbtfV/XIa7/92MSnV++qWUxCeOv8Ov9pbrWA0GY3h&#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cjbwxgAAAN0A&#10;AAAPAAAAAAAAAAAAAAAAAKoCAABkcnMvZG93bnJldi54bWxQSwUGAAAAAAQABAD6AAAAnQMAAAAA&#10;">
                  <v:shape id="Freeform 4478" o:spid="_x0000_s1152" style="position:absolute;left:3794;top:-2486;width:66;height:76;visibility:visible;mso-wrap-style:square;v-text-anchor:top" coordsize="6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3ZBccA&#10;AADdAAAADwAAAGRycy9kb3ducmV2LnhtbESPQUvDQBSE70L/w/IKXsRulJKG2G2pBVERBGsvvT2z&#10;zyQ0+zbsPpvUX+8KgsdhZr5hluvRdepEIbaeDdzMMlDElbct1wb27w/XBagoyBY7z2TgTBHWq8nF&#10;EkvrB36j005qlSAcSzTQiPSl1rFqyGGc+Z44eZ8+OJQkQ61twCHBXadvsyzXDltOCw32tG2oOu6+&#10;nIHD82HBi4/H7+3VqxQy3L/si3Mw5nI6bu5ACY3yH/5rP1kD83yew++b9AT06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1t2QXHAAAA3QAAAA8AAAAAAAAAAAAAAAAAmAIAAGRy&#10;cy9kb3ducmV2LnhtbFBLBQYAAAAABAAEAPUAAACMAwAAAAA=&#10;" path="m,38l65,r,75l,38e" filled="f" strokeweight=".21106mm">
                    <v:path arrowok="t" o:connecttype="custom" o:connectlocs="0,-2448;65,-2486;65,-2411;0,-2448" o:connectangles="0,0,0,0"/>
                  </v:shape>
                </v:group>
                <v:group id="Group 4475" o:spid="_x0000_s1153" style="position:absolute;left:3794;top:-2486;width:65;height:38" coordorigin="3794,-2486" coordsize="6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NHMcAAADdAAAADwAAAGRycy9kb3ducmV2LnhtbESPQWvCQBSE7wX/w/IK&#10;vdVN1EZJs4qILT2IoBaKt0f2mYRk34bsNon/vlso9DjMzDdMthlNI3rqXGVZQTyNQBDnVldcKPi8&#10;vD2vQDiPrLGxTAru5GCznjxkmGo78In6sy9EgLBLUUHpfZtK6fKSDLqpbYmDd7OdQR9kV0jd4RDg&#10;ppGzKEqkwYrDQokt7UrK6/O3UfA+4LCdx/v+UN929+vl5fh1iEmpp8dx+wrC0+j/w3/tD61gkSy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wNHMcAAADd&#10;AAAADwAAAAAAAAAAAAAAAACqAgAAZHJzL2Rvd25yZXYueG1sUEsFBgAAAAAEAAQA+gAAAJ4DAAAA&#10;AA==&#10;">
                  <v:shape id="Freeform 4476" o:spid="_x0000_s1154" style="position:absolute;left:3794;top:-2486;width:65;height:38;visibility:visible;mso-wrap-style:square;v-text-anchor:top" coordsize="65,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vAw8MA&#10;AADdAAAADwAAAGRycy9kb3ducmV2LnhtbERPTWsCMRC9C/6HMII3zVZEdGuUVqh4kIK6h/Y23Uw3&#10;WzeTJYm6/vvmIHh8vO/lurONuJIPtWMFL+MMBHHpdM2VguL0MZqDCBFZY+OYFNwpwHrV7y0x1+7G&#10;B7oeYyVSCIccFZgY21zKUBqyGMauJU7cr/MWY4K+ktrjLYXbRk6ybCYt1pwaDLa0MVSejxerYOsW&#10;Z/Nz+Np8Ft/ub6Krd+33nVLDQff2CiJSF5/ih3unFUxn0zQ3vU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vAw8MAAADdAAAADwAAAAAAAAAAAAAAAACYAgAAZHJzL2Rv&#10;d25yZXYueG1sUEsFBgAAAAAEAAQA9QAAAIgDAAAAAA==&#10;" path="m65,l,38e" filled="f" strokeweight=".21106mm">
                    <v:path arrowok="t" o:connecttype="custom" o:connectlocs="65,-2486;0,-2448" o:connectangles="0,0"/>
                  </v:shape>
                </v:group>
                <v:group id="Group 4473" o:spid="_x0000_s1155" style="position:absolute;left:3859;top:-2449;width:106;height:2" coordorigin="3859,-2449" coordsize="1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889ccAAADdAAAADwAAAGRycy9kb3ducmV2LnhtbESPQWvCQBSE7wX/w/IK&#10;vdVN1AZNs4qILT2IoBaKt0f2mYRk34bsNon/vlso9DjMzDdMthlNI3rqXGVZQTyNQBDnVldcKPi8&#10;vD0vQTiPrLGxTAru5GCznjxkmGo78In6sy9EgLBLUUHpfZtK6fKSDLqpbYmDd7OdQR9kV0jd4RDg&#10;ppGzKEqkwYrDQokt7UrK6/O3UfA+4LCdx/v+UN929+vl5fh1iEmpp8dx+wrC0+j/w3/tD61gkSx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T889ccAAADd&#10;AAAADwAAAAAAAAAAAAAAAACqAgAAZHJzL2Rvd25yZXYueG1sUEsFBgAAAAAEAAQA+gAAAJ4DAAAA&#10;AA==&#10;">
                  <v:shape id="Freeform 4474" o:spid="_x0000_s1156" style="position:absolute;left:3859;top:-2449;width:106;height:2;visibility:visible;mso-wrap-style:square;v-text-anchor:top" coordsize="10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228QA&#10;AADdAAAADwAAAGRycy9kb3ducmV2LnhtbERPu2rDMBTdC/kHcQPZajmlNcGNEkpKqFPoEDtLtxvr&#10;xja1rowlP/L31VDoeDjv7X42rRipd41lBesoBkFcWt1wpeBSHB83IJxH1thaJgV3crDfLR62mGo7&#10;8ZnG3FcihLBLUUHtfZdK6cqaDLrIdsSBu9neoA+wr6TucQrhppVPcZxIgw2Hhho7OtRU/uSDUVC8&#10;fyYfccW+OBXT17H5Hk7XbFBqtZzfXkF4mv2/+M+daQXPyUvYH96EJy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NtvEAAAA3QAAAA8AAAAAAAAAAAAAAAAAmAIAAGRycy9k&#10;b3ducmV2LnhtbFBLBQYAAAAABAAEAPUAAACJAwAAAAA=&#10;" path="m,1l106,e" filled="f" strokeweight=".14511mm">
                    <v:path arrowok="t" o:connecttype="custom" o:connectlocs="0,-4896;106,-4898" o:connectangles="0,0"/>
                  </v:shape>
                </v:group>
                <v:group id="Group 4471" o:spid="_x0000_s1157" style="position:absolute;left:5567;top:-2091;width:76;height:66" coordorigin="5567,-2091" coordsize="7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CmLscAAADdAAAADwAAAGRycy9kb3ducmV2LnhtbESPT2vCQBTE7wW/w/KE&#10;3uomWkWiq4jU0kMoNBFKb4/sMwlm34bsNn++fbdQ6HGYmd8w++NoGtFT52rLCuJFBIK4sLrmUsE1&#10;vzxtQTiPrLGxTAomcnA8zB72mGg78Af1mS9FgLBLUEHlfZtI6YqKDLqFbYmDd7OdQR9kV0rd4RDg&#10;ppHLKNpIgzWHhQpbOldU3LNvo+B1wOG0il/69H47T1/5+v0zjUmpx/l42oHwNPr/8F/7TSt43qxj&#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pCmLscAAADd&#10;AAAADwAAAAAAAAAAAAAAAACqAgAAZHJzL2Rvd25yZXYueG1sUEsFBgAAAAAEAAQA+gAAAJ4DAAAA&#10;AA==&#10;">
                  <v:shape id="Freeform 4472" o:spid="_x0000_s1158" style="position:absolute;left:5567;top:-2091;width:76;height:66;visibility:visible;mso-wrap-style:square;v-text-anchor:top" coordsize="7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ffgcYA&#10;AADdAAAADwAAAGRycy9kb3ducmV2LnhtbESPQWvCQBSE74X+h+UVvDWbirUhuooogj21pgXx9sg+&#10;k9Ds27i7auyvd4VCj8PMfMNM571pxZmcbywreElSEMSl1Q1XCr6/1s8ZCB+QNbaWScGVPMxnjw9T&#10;zLW98JbORahEhLDPUUEdQpdL6cuaDPrEdsTRO1hnMETpKqkdXiLctHKYpmNpsOG4UGNHy5rKn+Jk&#10;FOw/3vU1O5Zu41aflGW74te9NUoNnvrFBESgPvyH/9obrWA0fh3C/U18AnJ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ffgcYAAADdAAAADwAAAAAAAAAAAAAAAACYAgAAZHJz&#10;L2Rvd25yZXYueG1sUEsFBgAAAAAEAAQA9QAAAIsDAAAAAA==&#10;" path="m77,l,2,40,66,77,e" fillcolor="black" stroked="f">
                    <v:path arrowok="t" o:connecttype="custom" o:connectlocs="77,-2091;0,-2089;40,-2025;77,-2091" o:connectangles="0,0,0,0"/>
                  </v:shape>
                </v:group>
                <v:group id="Group 4469" o:spid="_x0000_s1159" style="position:absolute;left:5567;top:-2091;width:76;height:66" coordorigin="5567,-2091" coordsize="7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Q6dwsYAAADdAAAADwAAAGRycy9kb3ducmV2LnhtbESPS4vCQBCE7wv+h6GF&#10;va2TrA8kOorIuniQBR8g3ppMmwQzPSEzJvHfO8KCx6KqvqLmy86UoqHaFZYVxIMIBHFqdcGZgtNx&#10;8zUF4TyyxtIyKXiQg+Wi9zHHRNuW99QcfCYChF2CCnLvq0RKl+Zk0A1sRRy8q60N+iDrTOoa2wA3&#10;pfyOook0WHBYyLGidU7p7XA3Cn5bbFfD+KfZ3a7rx+U4/jvvYlLqs9+tZiA8df4d/m9vtYLRZDyE&#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Dp3CxgAAAN0A&#10;AAAPAAAAAAAAAAAAAAAAAKoCAABkcnMvZG93bnJldi54bWxQSwUGAAAAAAQABAD6AAAAnQMAAAAA&#10;">
                  <v:shape id="Freeform 4470" o:spid="_x0000_s1160" style="position:absolute;left:5567;top:-2091;width:76;height:66;visibility:visible;mso-wrap-style:square;v-text-anchor:top" coordsize="7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y9FMYA&#10;AADdAAAADwAAAGRycy9kb3ducmV2LnhtbESP0WrCQBRE3wv9h+UWfJG6qVip0VVEEFTiQ60fcM1e&#10;k9Ds3SW7mujXuwWhj8PMnGFmi87U4kqNrywr+BgkIIhzqysuFBx/1u9fIHxA1lhbJgU38rCYv77M&#10;MNW25W+6HkIhIoR9igrKEFwqpc9LMugH1hFH72wbgyHKppC6wTbCTS2HSTKWBiuOCyU6WpWU/x4u&#10;RkF7l7vhfunQndr+dpLlPjtXmVK9t245BRGoC//hZ3ujFYzGnyP4exOf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Xy9FMYAAADdAAAADwAAAAAAAAAAAAAAAACYAgAAZHJz&#10;L2Rvd25yZXYueG1sUEsFBgAAAAAEAAQA9QAAAIsDAAAAAA==&#10;" path="m40,66l,2,77,,40,66e" filled="f" strokeweight=".21106mm">
                    <v:path arrowok="t" o:connecttype="custom" o:connectlocs="40,-2025;0,-2089;77,-2091;40,-2025" o:connectangles="0,0,0,0"/>
                  </v:shape>
                </v:group>
                <v:group id="Group 4467" o:spid="_x0000_s1161" style="position:absolute;left:5567;top:-2089;width:40;height:64" coordorigin="5567,-2089" coordsize="4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ugLcYAAADdAAAADwAAAGRycy9kb3ducmV2LnhtbESPQWvCQBSE7wX/w/KE&#10;3uom2ohEVxGppQcRqoJ4e2SfSTD7NmS3Sfz3riD0OMzMN8xi1ZtKtNS40rKCeBSBIM6sLjlXcDpu&#10;P2YgnEfWWFkmBXdysFoO3haYatvxL7UHn4sAYZeigsL7OpXSZQUZdCNbEwfvahuDPsgml7rBLsBN&#10;JcdRNJUGSw4LBda0KSi7Hf6Mgu8Ou/Uk/mp3t+vmfjkm+/MuJqXeh/16DsJT7//Dr/aPVvA5TRJ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q6AtxgAAAN0A&#10;AAAPAAAAAAAAAAAAAAAAAKoCAABkcnMvZG93bnJldi54bWxQSwUGAAAAAAQABAD6AAAAnQMAAAAA&#10;">
                  <v:shape id="Freeform 4468" o:spid="_x0000_s1162" style="position:absolute;left:5567;top:-2089;width:40;height:64;visibility:visible;mso-wrap-style:square;v-text-anchor:top" coordsize="40,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L97cUA&#10;AADdAAAADwAAAGRycy9kb3ducmV2LnhtbESPQWvCQBSE74L/YXlCb7rR2iAxG6mFipceakPx+Mg+&#10;s8Hs2zS7jem/7xYKHoeZ+YbJd6NtxUC9bxwrWC4SEMSV0w3XCsqP1/kGhA/IGlvHpOCHPOyK6STH&#10;TLsbv9NwCrWIEPYZKjAhdJmUvjJk0S9cRxy9i+sthij7WuoebxFuW7lKklRabDguGOzoxVB1PX1b&#10;BZehS8uvN2f2+jCSPj9+slselHqYjc9bEIHGcA//t49awTp9SuHvTXwCsv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4v3txQAAAN0AAAAPAAAAAAAAAAAAAAAAAJgCAABkcnMv&#10;ZG93bnJldi54bWxQSwUGAAAAAAQABAD1AAAAigMAAAAA&#10;" path="m,l40,64e" filled="f" strokeweight=".21106mm">
                    <v:path arrowok="t" o:connecttype="custom" o:connectlocs="0,-2089;40,-2025" o:connectangles="0,0"/>
                  </v:shape>
                </v:group>
                <v:group id="Group 4465" o:spid="_x0000_s1163" style="position:absolute;left:5603;top:-2196;width:2;height:106" coordorigin="5603,-2196" coordsize="2,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WbwccAAADdAAAADwAAAGRycy9kb3ducmV2LnhtbESPQWvCQBSE7wX/w/IK&#10;vdVNtEZJs4qILT2IoBaKt0f2mYRk34bsNon/vlso9DjMzDdMthlNI3rqXGVZQTyNQBDnVldcKPi8&#10;vD2vQDiPrLGxTAru5GCznjxkmGo78In6sy9EgLBLUUHpfZtK6fKSDLqpbYmDd7OdQR9kV0jd4RDg&#10;ppGzKEqkwYrDQokt7UrK6/O3UfA+4LCdx/v+UN929+tlcfw6xKTU0+O4fQXhafT/4b/2h1bwkiy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jWbwccAAADd&#10;AAAADwAAAAAAAAAAAAAAAACqAgAAZHJzL2Rvd25yZXYueG1sUEsFBgAAAAAEAAQA+gAAAJ4DAAAA&#10;AA==&#10;">
                  <v:shape id="Freeform 4466" o:spid="_x0000_s1164" style="position:absolute;left:5603;top:-2196;width:2;height:106;visibility:visible;mso-wrap-style:square;v-text-anchor:top" coordsize="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256sMA&#10;AADdAAAADwAAAGRycy9kb3ducmV2LnhtbERPy2rCQBTdF/oPwy10U+qk9UGJjlIE0YUIJpZuL5mb&#10;TDBzJ2ZGjX/vLASXh/OeLXrbiAt1vnas4GuQgCAunK65UnDIV58/IHxA1tg4JgU38rCYv77MMNXu&#10;ynu6ZKESMYR9igpMCG0qpS8MWfQD1xJHrnSdxRBhV0nd4TWG20Z+J8lEWqw5NhhsaWmoOGZnq6DM&#10;x8PhZvVXkklO63/Kd37LH0q9v/W/UxCB+vAUP9wbrWA0Gce58U18An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256sMAAADdAAAADwAAAAAAAAAAAAAAAACYAgAAZHJzL2Rv&#10;d25yZXYueG1sUEsFBgAAAAAEAAQA9QAAAIgDAAAAAA==&#10;" path="m3,106l,e" filled="f" strokeweight=".14511mm">
                    <v:path arrowok="t" o:connecttype="custom" o:connectlocs="3,-2090;0,-2196" o:connectangles="0,0"/>
                  </v:shape>
                </v:group>
                <v:group id="Group 4463" o:spid="_x0000_s1165" style="position:absolute;left:4054;top:-426;width:66;height:76" coordorigin="4054,-426" coordsize="6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aqKMcAAADdAAAADwAAAGRycy9kb3ducmV2LnhtbESPQWvCQBSE7wX/w/IK&#10;vdVNtAZNs4qILT2IoBaKt0f2mYRk34bsNon/vlso9DjMzDdMthlNI3rqXGVZQTyNQBDnVldcKPi8&#10;vD0vQTiPrLGxTAru5GCznjxkmGo78In6sy9EgLBLUUHpfZtK6fKSDLqpbYmDd7OdQR9kV0jd4RDg&#10;ppGzKEqkwYrDQokt7UrK6/O3UfA+4LCdx/v+UN929+tlcfw6xKTU0+O4fQXhafT/4b/2h1bwkixW&#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OaqKMcAAADd&#10;AAAADwAAAAAAAAAAAAAAAACqAgAAZHJzL2Rvd25yZXYueG1sUEsFBgAAAAAEAAQA+gAAAJ4DAAAA&#10;AA==&#10;">
                  <v:shape id="Freeform 4464" o:spid="_x0000_s1166" style="position:absolute;left:4054;top:-426;width:66;height:76;visibility:visible;mso-wrap-style:square;v-text-anchor:top" coordsize="6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6iWcEA&#10;AADdAAAADwAAAGRycy9kb3ducmV2LnhtbERPTYvCMBC9C/sfwix407Qq3aUaZSsIerS6sMehGduy&#10;zaQ00VZ/vTkIHh/ve7UZTCNu1LnasoJ4GoEgLqyuuVRwPu0m3yCcR9bYWCYFd3KwWX+MVphq2/OR&#10;brkvRQhhl6KCyvs2ldIVFRl0U9sSB+5iO4M+wK6UusM+hJtGzqIokQZrDg0VtrStqPjPr0bBb1/+&#10;xVmcPa50+DIRze9ynuVKjT+HnyUIT4N/i1/uvVawSJKwP7wJT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olnBAAAA3QAAAA8AAAAAAAAAAAAAAAAAmAIAAGRycy9kb3du&#10;cmV2LnhtbFBLBQYAAAAABAAEAPUAAACGAwAAAAA=&#10;" path="m66,l,38,65,77,66,e" fillcolor="black" stroked="f">
                    <v:path arrowok="t" o:connecttype="custom" o:connectlocs="66,-426;0,-388;65,-349;66,-426" o:connectangles="0,0,0,0"/>
                  </v:shape>
                </v:group>
                <v:group id="Group 4461" o:spid="_x0000_s1167" style="position:absolute;left:4054;top:-426;width:66;height:76" coordorigin="4054,-426" coordsize="6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GyTxgAAAN0A&#10;AAAPAAAAAAAAAAAAAAAAAKoCAABkcnMvZG93bnJldi54bWxQSwUGAAAAAAQABAD6AAAAnQMAAAAA&#10;">
                  <v:shape id="Freeform 4462" o:spid="_x0000_s1168" style="position:absolute;left:4054;top:-426;width:66;height:76;visibility:visible;mso-wrap-style:square;v-text-anchor:top" coordsize="6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ODZscA&#10;AADdAAAADwAAAGRycy9kb3ducmV2LnhtbESPQUvDQBSE70L/w/IEL2I3FklD7LbUgqgUBGsvvT2z&#10;zySYfRt2n03qr3eFgsdhZr5hFqvRdepIIbaeDdxOM1DElbct1wb27483BagoyBY7z2TgRBFWy8nF&#10;AkvrB36j405qlSAcSzTQiPSl1rFqyGGc+p44eZ8+OJQkQ61twCHBXadnWZZrhy2nhQZ72jRUfe2+&#10;nYHDy2HO84+nn831qxQyPGz3xSkYc3U5ru9BCY3yHz63n62Buzyfwd+b9AT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njg2bHAAAA3QAAAA8AAAAAAAAAAAAAAAAAmAIAAGRy&#10;cy9kb3ducmV2LnhtbFBLBQYAAAAABAAEAPUAAACMAwAAAAA=&#10;" path="m,38l66,,65,77,,38e" filled="f" strokeweight=".21106mm">
                    <v:path arrowok="t" o:connecttype="custom" o:connectlocs="0,-388;66,-426;65,-349;0,-388" o:connectangles="0,0,0,0"/>
                  </v:shape>
                </v:group>
                <v:group id="Group 4459" o:spid="_x0000_s1169" style="position:absolute;left:4054;top:-426;width:66;height:37" coordorigin="4054,-426" coordsize="66,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2JXf8YAAADdAAAADwAAAGRycy9kb3ducmV2LnhtbESPQWvCQBSE74L/YXkF&#10;b7qJ2lBSVxGp4kEK1YJ4e2SfSTD7NmS3Sfz3riD0OMzMN8xi1ZtKtNS40rKCeBKBIM6sLjlX8Hva&#10;jj9AOI+ssbJMCu7kYLUcDhaYatvxD7VHn4sAYZeigsL7OpXSZQUZdBNbEwfvahuDPsgml7rBLsBN&#10;JadRlEiDJYeFAmvaFJTdjn9Gwa7Dbj2Lv9rD7bq5X07v3+dDTEqN3vr1JwhPvf8Pv9p7rWCeJD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ld/xgAAAN0A&#10;AAAPAAAAAAAAAAAAAAAAAKoCAABkcnMvZG93bnJldi54bWxQSwUGAAAAAAQABAD6AAAAnQMAAAAA&#10;">
                  <v:shape id="Freeform 4460" o:spid="_x0000_s1170" style="position:absolute;left:4054;top:-426;width:66;height:37;visibility:visible;mso-wrap-style:square;v-text-anchor:top" coordsize="6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HfRMQA&#10;AADdAAAADwAAAGRycy9kb3ducmV2LnhtbESPwWrDMBBE74H8g9hCb4nc1pjgRDYhEOipkLT4vFgb&#10;y621ciQldv++KhR6HGbmDbOrZzuIO/nQO1bwtM5AELdO99wp+Hg/rjYgQkTWODgmBd8UoK6Wix2W&#10;2k18ovs5diJBOJSowMQ4llKG1pDFsHYjcfIuzluMSfpOao9TgttBPmdZIS32nBYMjnQw1H6dbzZR&#10;uvxIL82pCX4zHS5mf6Pr55tSjw/zfgsi0hz/w3/tV60gL4ocft+kJy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h30TEAAAA3QAAAA8AAAAAAAAAAAAAAAAAmAIAAGRycy9k&#10;b3ducmV2LnhtbFBLBQYAAAAABAAEAPUAAACJAwAAAAA=&#10;" path="m66,l,38e" filled="f" strokeweight=".21106mm">
                    <v:path arrowok="t" o:connecttype="custom" o:connectlocs="66,-426;0,-388" o:connectangles="0,0"/>
                  </v:shape>
                </v:group>
                <v:group id="Group 4456" o:spid="_x0000_s1171" style="position:absolute;left:4120;top:-388;width:105;height:2" coordorigin="4120,-388" coordsize="1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8dqkMYAAADdAAAADwAAAGRycy9kb3ducmV2LnhtbESPQWvCQBSE7wX/w/KE&#10;3uomWoNEVxGppQcRqoJ4e2SfSTD7NmS3Sfz3riD0OMzMN8xi1ZtKtNS40rKCeBSBIM6sLjlXcDpu&#10;P2YgnEfWWFkmBXdysFoO3haYatvxL7UHn4sAYZeigsL7OpXSZQUZdCNbEwfvahuDPsgml7rBLsBN&#10;JcdRlEiDJYeFAmvaFJTdDn9GwXeH3XoSf7W723Vzvxyn+/MuJqXeh/16DsJT7//Dr/aPVvCZJF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x2qQxgAAAN0A&#10;AAAPAAAAAAAAAAAAAAAAAKoCAABkcnMvZG93bnJldi54bWxQSwUGAAAAAAQABAD6AAAAnQMAAAAA&#10;">
                  <v:shape id="Freeform 4458" o:spid="_x0000_s1172" style="position:absolute;left:4120;top:-388;width:105;height:2;visibility:visible;mso-wrap-style:square;v-text-anchor:top" coordsize="10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5Zr8QA&#10;AADdAAAADwAAAGRycy9kb3ducmV2LnhtbESPzarCMBSE9xd8h3AEN6Kp4i2XahQRFDcK/izu8tAc&#10;22pzUppY69sbQXA5zMw3zGzRmlI0VLvCsoLRMAJBnFpdcKbgfFoP/kA4j6yxtEwKnuRgMe/8zDDR&#10;9sEHao4+EwHCLkEFufdVIqVLczLohrYiDt7F1gZ9kHUmdY2PADelHEdRLA0WHBZyrGiVU3o73o2C&#10;zd5tXdv/PZ2j5pqtntL/2/5OqV63XU5BeGr9N/xpb7WCSRzH8H4TnoCc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Wa/EAAAA3QAAAA8AAAAAAAAAAAAAAAAAmAIAAGRycy9k&#10;b3ducmV2LnhtbFBLBQYAAAAABAAEAPUAAACJAwAAAAA=&#10;" path="m,l105,2e" filled="f" strokeweight=".14511mm">
                    <v:path arrowok="t" o:connecttype="custom" o:connectlocs="0,-776;105,-772" o:connectangles="0,0"/>
                  </v:shape>
                  <v:shape id="Picture 4457" o:spid="_x0000_s1173" type="#_x0000_t75" style="position:absolute;left:1899;top:-5070;width:8403;height:48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t57jGAAAA3QAAAA8AAABkcnMvZG93bnJldi54bWxEj19rwjAUxd8H+w7hDvY2U3V0Wo0iuolP&#10;g7kx8e3SXJtuzU1p0lq/vREGezycPz/OfNnbSnTU+NKxguEgAUGcO11yoeDr8+1pAsIHZI2VY1Jw&#10;IQ/Lxf3dHDPtzvxB3T4UIo6wz1CBCaHOpPS5IYt+4Gri6J1cYzFE2RRSN3iO47aSoyRJpcWSI8Fg&#10;TWtD+e++tZFbr0wn37+nx0PRvo6ry0872W6UenzoVzMQgfrwH/5r77SC5zR9gdub+ATk4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u3nuMYAAADdAAAADwAAAAAAAAAAAAAA&#10;AACfAgAAZHJzL2Rvd25yZXYueG1sUEsFBgAAAAAEAAQA9wAAAJIDAAAAAA==&#10;">
                    <v:imagedata r:id="rId49"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1</w:t>
      </w:r>
      <w:r w:rsidRPr="006632F3">
        <w:rPr>
          <w:rFonts w:ascii="Times New Roman" w:eastAsia="Times New Roman" w:hAnsi="Times New Roman" w:cs="Times New Roman"/>
          <w:b/>
          <w:bCs/>
        </w:rPr>
        <w:t>6</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a</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Boot</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S</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ice</w:t>
      </w:r>
      <w:r w:rsidRPr="006632F3">
        <w:rPr>
          <w:rFonts w:ascii="Times New Roman" w:eastAsia="Times New Roman" w:hAnsi="Times New Roman" w:cs="Times New Roman"/>
          <w:b/>
          <w:bCs/>
          <w:spacing w:val="-15"/>
        </w:rPr>
        <w:t xml:space="preserve"> </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f</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a D</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in</w:t>
      </w:r>
    </w:p>
    <w:p w14:paraId="017419FB" w14:textId="77777777" w:rsidR="00583B21" w:rsidRPr="006632F3" w:rsidRDefault="00583B21" w:rsidP="00583B21">
      <w:pPr>
        <w:spacing w:after="0" w:line="200" w:lineRule="exact"/>
        <w:rPr>
          <w:rFonts w:ascii="Times New Roman" w:hAnsi="Times New Roman" w:cs="Times New Roman"/>
        </w:rPr>
      </w:pPr>
    </w:p>
    <w:p w14:paraId="5E1569C7" w14:textId="77777777" w:rsidR="00583B21" w:rsidRPr="006632F3" w:rsidRDefault="00583B21" w:rsidP="00583B21">
      <w:pPr>
        <w:spacing w:before="9" w:after="0" w:line="200" w:lineRule="exact"/>
        <w:rPr>
          <w:rFonts w:ascii="Times New Roman" w:hAnsi="Times New Roman" w:cs="Times New Roman"/>
        </w:rPr>
      </w:pPr>
    </w:p>
    <w:p w14:paraId="7687EEF4" w14:textId="77777777" w:rsidR="00583B21" w:rsidRPr="006632F3" w:rsidRDefault="00583B21" w:rsidP="00583B21">
      <w:pPr>
        <w:spacing w:after="0" w:line="249" w:lineRule="auto"/>
        <w:ind w:left="478" w:right="70" w:hanging="36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p</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nod</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rPr>
        <w:t>g</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e</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ud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hi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y</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w:t>
      </w:r>
      <w:r w:rsidRPr="006632F3">
        <w:rPr>
          <w:rFonts w:ascii="Times New Roman" w:eastAsia="Arial" w:hAnsi="Times New Roman" w:cs="Times New Roman"/>
        </w:rPr>
        <w:t>,</w:t>
      </w:r>
      <w:r w:rsidRPr="006632F3">
        <w:rPr>
          <w:rFonts w:ascii="Times New Roman" w:eastAsia="Arial" w:hAnsi="Times New Roman" w:cs="Times New Roman"/>
          <w:spacing w:val="-20"/>
        </w:rPr>
        <w:t xml:space="preserve"> </w:t>
      </w:r>
      <w:proofErr w:type="gramStart"/>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ing</w:t>
      </w:r>
      <w:r w:rsidRPr="006632F3">
        <w:rPr>
          <w:rFonts w:ascii="Times New Roman" w:eastAsia="Arial" w:hAnsi="Times New Roman" w:cs="Times New Roman"/>
          <w:w w:val="99"/>
        </w:rPr>
        <w:t>N</w:t>
      </w:r>
      <w:r w:rsidRPr="006632F3">
        <w:rPr>
          <w:rFonts w:ascii="Times New Roman" w:eastAsia="Arial" w:hAnsi="Times New Roman" w:cs="Times New Roman"/>
          <w:spacing w:val="-1"/>
          <w:w w:val="99"/>
        </w:rPr>
        <w:t>ode</w:t>
      </w:r>
      <w:r w:rsidRPr="006632F3">
        <w:rPr>
          <w:rFonts w:ascii="Times New Roman" w:eastAsia="Arial" w:hAnsi="Times New Roman" w:cs="Times New Roman"/>
          <w:w w:val="99"/>
        </w:rPr>
        <w:t>D</w:t>
      </w:r>
      <w:r w:rsidRPr="006632F3">
        <w:rPr>
          <w:rFonts w:ascii="Times New Roman" w:eastAsia="Arial" w:hAnsi="Times New Roman" w:cs="Times New Roman"/>
          <w:spacing w:val="-1"/>
          <w:w w:val="99"/>
        </w:rPr>
        <w:t>a</w:t>
      </w:r>
      <w:r w:rsidRPr="006632F3">
        <w:rPr>
          <w:rFonts w:ascii="Times New Roman" w:eastAsia="Arial" w:hAnsi="Times New Roman" w:cs="Times New Roman"/>
          <w:w w:val="99"/>
        </w:rPr>
        <w:t>e</w:t>
      </w:r>
      <w:r w:rsidRPr="006632F3">
        <w:rPr>
          <w:rFonts w:ascii="Times New Roman" w:eastAsia="Arial" w:hAnsi="Times New Roman" w:cs="Times New Roman"/>
          <w:spacing w:val="4"/>
          <w:w w:val="99"/>
        </w:rPr>
        <w:t>m</w:t>
      </w:r>
      <w:r w:rsidRPr="006632F3">
        <w:rPr>
          <w:rFonts w:ascii="Times New Roman" w:eastAsia="Arial" w:hAnsi="Times New Roman" w:cs="Times New Roman"/>
          <w:spacing w:val="-1"/>
          <w:w w:val="99"/>
        </w:rPr>
        <w:t>on</w:t>
      </w:r>
      <w:r w:rsidRPr="006632F3">
        <w:rPr>
          <w:rFonts w:ascii="Times New Roman" w:eastAsia="Arial" w:hAnsi="Times New Roman" w:cs="Times New Roman"/>
          <w:spacing w:val="1"/>
          <w:w w:val="99"/>
        </w:rPr>
        <w:t>s</w:t>
      </w:r>
      <w:proofErr w:type="gramEnd"/>
      <w:r w:rsidRPr="006632F3">
        <w:rPr>
          <w:rFonts w:ascii="Times New Roman" w:eastAsia="Arial" w:hAnsi="Times New Roman" w:cs="Times New Roman"/>
          <w:w w:val="99"/>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 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n</w:t>
      </w:r>
      <w:r w:rsidRPr="006632F3">
        <w:rPr>
          <w:rFonts w:ascii="Times New Roman" w:eastAsia="Arial" w:hAnsi="Times New Roman" w:cs="Times New Roman"/>
        </w:rPr>
        <w:t>s</w:t>
      </w:r>
    </w:p>
    <w:p w14:paraId="57E6EF04" w14:textId="77777777" w:rsidR="00583B21" w:rsidRPr="006632F3" w:rsidRDefault="00583B21" w:rsidP="00583B21">
      <w:pPr>
        <w:spacing w:before="1"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2</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ea</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node</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w:t>
      </w:r>
      <w:r w:rsidRPr="006632F3">
        <w:rPr>
          <w:rFonts w:ascii="Times New Roman" w:eastAsia="Arial" w:hAnsi="Times New Roman" w:cs="Times New Roman"/>
        </w:rPr>
        <w:t>b</w:t>
      </w:r>
      <w:r w:rsidRPr="006632F3">
        <w:rPr>
          <w:rFonts w:ascii="Times New Roman" w:eastAsia="Arial" w:hAnsi="Times New Roman" w:cs="Times New Roman"/>
          <w:spacing w:val="1"/>
        </w:rPr>
        <w:t>-</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p>
    <w:p w14:paraId="516C4757" w14:textId="77777777" w:rsidR="00583B21" w:rsidRPr="006632F3" w:rsidRDefault="00583B21" w:rsidP="00583B21">
      <w:pPr>
        <w:spacing w:before="8" w:after="0" w:line="250" w:lineRule="auto"/>
        <w:ind w:left="478" w:right="1136" w:hanging="36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de</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 xml:space="preserve">a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e</w:t>
      </w:r>
      <w:r w:rsidRPr="006632F3">
        <w:rPr>
          <w:rFonts w:ascii="Times New Roman" w:eastAsia="Arial" w:hAnsi="Times New Roman" w:cs="Times New Roman"/>
          <w:spacing w:val="-3"/>
          <w:w w:val="99"/>
        </w:rPr>
        <w:t>w</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i</w:t>
      </w:r>
      <w:r w:rsidRPr="006632F3">
        <w:rPr>
          <w:rFonts w:ascii="Times New Roman" w:eastAsia="Arial" w:hAnsi="Times New Roman" w:cs="Times New Roman"/>
        </w:rPr>
        <w:t>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ellin</w:t>
      </w:r>
      <w:r w:rsidRPr="006632F3">
        <w:rPr>
          <w:rFonts w:ascii="Times New Roman" w:eastAsia="Arial" w:hAnsi="Times New Roman" w:cs="Times New Roman"/>
        </w:rPr>
        <w:t>g</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n’</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g</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ea</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node</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l</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4</w:t>
      </w:r>
    </w:p>
    <w:p w14:paraId="41F9BB1C" w14:textId="77777777" w:rsidR="00583B21" w:rsidRPr="006632F3" w:rsidRDefault="00583B21" w:rsidP="00583B21">
      <w:pPr>
        <w:spacing w:after="0" w:line="228" w:lineRule="exact"/>
        <w:ind w:left="47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p>
    <w:p w14:paraId="248BE73B" w14:textId="77777777" w:rsidR="00583B21" w:rsidRPr="006632F3" w:rsidRDefault="00583B21" w:rsidP="00583B21">
      <w:pPr>
        <w:spacing w:before="10" w:after="0" w:line="240" w:lineRule="auto"/>
        <w:ind w:left="910" w:right="-20"/>
        <w:rPr>
          <w:rFonts w:ascii="Times New Roman" w:eastAsia="Arial" w:hAnsi="Times New Roman" w:cs="Times New Roman"/>
        </w:rPr>
      </w:pPr>
      <w:proofErr w:type="gramStart"/>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proofErr w:type="gramEnd"/>
      <w:r w:rsidRPr="006632F3">
        <w:rPr>
          <w:rFonts w:ascii="Times New Roman" w:eastAsia="Arial" w:hAnsi="Times New Roman" w:cs="Times New Roman"/>
          <w:spacing w:val="-10"/>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w:t>
      </w:r>
      <w:r w:rsidRPr="006632F3">
        <w:rPr>
          <w:rFonts w:ascii="Times New Roman" w:eastAsia="Arial" w:hAnsi="Times New Roman" w:cs="Times New Roman"/>
        </w:rPr>
        <w:t>.</w:t>
      </w:r>
    </w:p>
    <w:p w14:paraId="263295E8" w14:textId="77777777" w:rsidR="00583B21" w:rsidRPr="006632F3" w:rsidRDefault="00583B21" w:rsidP="00583B21">
      <w:pPr>
        <w:spacing w:before="8"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1"/>
        </w:rPr>
        <w:t>S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o</w:t>
      </w:r>
    </w:p>
    <w:p w14:paraId="7DADA617" w14:textId="77777777" w:rsidR="00583B21" w:rsidRPr="006632F3" w:rsidRDefault="00583B21" w:rsidP="00583B21">
      <w:pPr>
        <w:spacing w:before="10" w:after="0" w:line="240" w:lineRule="auto"/>
        <w:ind w:left="910" w:right="-20"/>
        <w:rPr>
          <w:rFonts w:ascii="Times New Roman" w:eastAsia="Arial" w:hAnsi="Times New Roman" w:cs="Times New Roman"/>
        </w:rPr>
      </w:pP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w:t>
      </w:r>
      <w:r w:rsidRPr="006632F3">
        <w:rPr>
          <w:rFonts w:ascii="Times New Roman" w:eastAsia="Arial" w:hAnsi="Times New Roman" w:cs="Times New Roman"/>
          <w:spacing w:val="-1"/>
        </w:rPr>
        <w:t>h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09C9C522" w14:textId="77777777" w:rsidR="00583B21" w:rsidRPr="006632F3" w:rsidRDefault="00583B21" w:rsidP="00583B21">
      <w:pPr>
        <w:spacing w:before="8"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w:t>
      </w:r>
      <w:r w:rsidRPr="006632F3">
        <w:rPr>
          <w:rFonts w:ascii="Times New Roman" w:eastAsia="Arial" w:hAnsi="Times New Roman" w:cs="Times New Roman"/>
          <w:spacing w:val="-1"/>
        </w:rPr>
        <w:t>h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1C9C57BC" w14:textId="77777777" w:rsidR="00583B21" w:rsidRPr="006632F3" w:rsidRDefault="00583B21" w:rsidP="00583B21">
      <w:pPr>
        <w:spacing w:before="10" w:after="0" w:line="249" w:lineRule="auto"/>
        <w:ind w:left="910" w:right="88" w:hanging="432"/>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d</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und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o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h 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que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proofErr w:type="gramStart"/>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 xml:space="preserve">.3 </w:t>
      </w:r>
      <w:r w:rsidRPr="006632F3">
        <w:rPr>
          <w:rFonts w:ascii="Times New Roman" w:eastAsia="Arial" w:hAnsi="Times New Roman" w:cs="Times New Roman"/>
          <w:spacing w:val="4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proofErr w:type="gramEnd"/>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rPr>
        <w:t>t</w:t>
      </w:r>
      <w:r w:rsidRPr="006632F3">
        <w:rPr>
          <w:rFonts w:ascii="Times New Roman" w:eastAsia="Arial" w:hAnsi="Times New Roman" w:cs="Times New Roman"/>
          <w:spacing w:val="-1"/>
        </w:rPr>
        <w:t>ail</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i</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1</w:t>
      </w:r>
      <w:r w:rsidRPr="006632F3">
        <w:rPr>
          <w:rFonts w:ascii="Times New Roman" w:eastAsia="Arial" w:hAnsi="Times New Roman" w:cs="Times New Roman"/>
        </w:rPr>
        <w:t xml:space="preserve">0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w:t>
      </w:r>
      <w:r w:rsidRPr="006632F3">
        <w:rPr>
          <w:rFonts w:ascii="Times New Roman" w:eastAsia="Arial" w:hAnsi="Times New Roman" w:cs="Times New Roman"/>
        </w:rPr>
        <w:t>y</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34DE8B7C" w14:textId="77777777" w:rsidR="00583B21" w:rsidRPr="006632F3" w:rsidRDefault="00583B21" w:rsidP="00583B21">
      <w:pPr>
        <w:spacing w:before="1"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5</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ei</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CO</w:t>
      </w:r>
      <w:r w:rsidRPr="006632F3">
        <w:rPr>
          <w:rFonts w:ascii="Times New Roman" w:eastAsia="Arial" w:hAnsi="Times New Roman" w:cs="Times New Roman"/>
          <w:spacing w:val="-1"/>
        </w:rPr>
        <w:t>MPLE</w:t>
      </w:r>
      <w:r w:rsidRPr="006632F3">
        <w:rPr>
          <w:rFonts w:ascii="Times New Roman" w:eastAsia="Arial" w:hAnsi="Times New Roman" w:cs="Times New Roman"/>
          <w:spacing w:val="3"/>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rPr>
        <w:t>UN</w:t>
      </w:r>
      <w:r w:rsidRPr="006632F3">
        <w:rPr>
          <w:rFonts w:ascii="Times New Roman" w:eastAsia="Arial" w:hAnsi="Times New Roman" w:cs="Times New Roman"/>
          <w:spacing w:val="-1"/>
        </w:rPr>
        <w:t>K</w:t>
      </w:r>
      <w:r w:rsidRPr="006632F3">
        <w:rPr>
          <w:rFonts w:ascii="Times New Roman" w:eastAsia="Arial" w:hAnsi="Times New Roman" w:cs="Times New Roman"/>
        </w:rPr>
        <w:t>NO</w:t>
      </w:r>
      <w:r w:rsidRPr="006632F3">
        <w:rPr>
          <w:rFonts w:ascii="Times New Roman" w:eastAsia="Arial" w:hAnsi="Times New Roman" w:cs="Times New Roman"/>
          <w:spacing w:val="10"/>
        </w:rPr>
        <w:t>W</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5899D2C3" w14:textId="77777777" w:rsidR="00583B21" w:rsidRPr="006632F3" w:rsidRDefault="00583B21" w:rsidP="00583B21">
      <w:pPr>
        <w:spacing w:before="8" w:after="0" w:line="240" w:lineRule="auto"/>
        <w:ind w:left="910" w:right="-20"/>
        <w:rPr>
          <w:rFonts w:ascii="Times New Roman" w:eastAsia="Arial" w:hAnsi="Times New Roman" w:cs="Times New Roman"/>
        </w:rPr>
      </w:pPr>
      <w:proofErr w:type="gramStart"/>
      <w:r w:rsidRPr="006632F3">
        <w:rPr>
          <w:rFonts w:ascii="Times New Roman" w:eastAsia="Arial" w:hAnsi="Times New Roman" w:cs="Times New Roman"/>
        </w:rPr>
        <w:t>RUNNING.</w:t>
      </w:r>
      <w:proofErr w:type="gramEnd"/>
      <w:r w:rsidRPr="006632F3">
        <w:rPr>
          <w:rFonts w:ascii="Times New Roman" w:eastAsia="Arial" w:hAnsi="Times New Roman" w:cs="Times New Roman"/>
          <w:spacing w:val="-1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pea</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1</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lee</w:t>
      </w:r>
      <w:r w:rsidRPr="006632F3">
        <w:rPr>
          <w:rFonts w:ascii="Times New Roman" w:eastAsia="Arial" w:hAnsi="Times New Roman" w:cs="Times New Roman"/>
        </w:rPr>
        <w:t>p</w:t>
      </w:r>
    </w:p>
    <w:p w14:paraId="20375DF4" w14:textId="77777777" w:rsidR="00583B21" w:rsidRPr="006632F3" w:rsidRDefault="00583B21" w:rsidP="00583B21">
      <w:pPr>
        <w:spacing w:before="10" w:after="0" w:line="249" w:lineRule="auto"/>
        <w:ind w:left="478" w:right="571" w:hanging="36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d</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ea</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node</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AL</w:t>
      </w:r>
      <w:r w:rsidRPr="006632F3">
        <w:rPr>
          <w:rFonts w:ascii="Times New Roman" w:eastAsia="Arial" w:hAnsi="Times New Roman" w:cs="Times New Roman"/>
        </w:rPr>
        <w:t>L 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Sub</w:t>
      </w:r>
      <w:r w:rsidRPr="006632F3">
        <w:rPr>
          <w:rFonts w:ascii="Times New Roman" w:eastAsia="Arial" w:hAnsi="Times New Roman" w:cs="Times New Roman"/>
        </w:rPr>
        <w:t>D</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2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U</w:t>
      </w:r>
      <w:r w:rsidRPr="006632F3">
        <w:rPr>
          <w:rFonts w:ascii="Times New Roman" w:eastAsia="Arial" w:hAnsi="Times New Roman" w:cs="Times New Roman"/>
          <w:spacing w:val="-1"/>
        </w:rPr>
        <w:t>nde</w:t>
      </w:r>
      <w:r w:rsidRPr="006632F3">
        <w:rPr>
          <w:rFonts w:ascii="Times New Roman" w:eastAsia="Arial" w:hAnsi="Times New Roman" w:cs="Times New Roman"/>
        </w:rPr>
        <w:t>r</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h</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i</w:t>
      </w:r>
      <w:r w:rsidRPr="006632F3">
        <w:rPr>
          <w:rFonts w:ascii="Times New Roman" w:eastAsia="Arial" w:hAnsi="Times New Roman" w:cs="Times New Roman"/>
          <w:spacing w:val="1"/>
        </w:rPr>
        <w:t>s</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 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Sub</w:t>
      </w:r>
      <w:r w:rsidRPr="006632F3">
        <w:rPr>
          <w:rFonts w:ascii="Times New Roman" w:eastAsia="Arial" w:hAnsi="Times New Roman" w:cs="Times New Roman"/>
        </w:rPr>
        <w:t>D</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pp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e</w:t>
      </w:r>
      <w:r w:rsidRPr="006632F3">
        <w:rPr>
          <w:rFonts w:ascii="Times New Roman" w:eastAsia="Arial" w:hAnsi="Times New Roman" w:cs="Times New Roman"/>
          <w:spacing w:val="-3"/>
          <w:w w:val="99"/>
        </w:rPr>
        <w:t>w</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p>
    <w:p w14:paraId="071C2EB0" w14:textId="77777777" w:rsidR="00583B21" w:rsidRPr="006632F3" w:rsidRDefault="00583B21" w:rsidP="00583B21">
      <w:pPr>
        <w:spacing w:before="1" w:after="0" w:line="249" w:lineRule="auto"/>
        <w:ind w:left="478" w:right="240" w:hanging="360"/>
        <w:rPr>
          <w:rFonts w:ascii="Times New Roman" w:eastAsia="Arial" w:hAnsi="Times New Roman" w:cs="Times New Roman"/>
        </w:rPr>
      </w:pPr>
      <w:r w:rsidRPr="006632F3">
        <w:rPr>
          <w:rFonts w:ascii="Times New Roman" w:eastAsia="Arial" w:hAnsi="Times New Roman" w:cs="Times New Roman"/>
          <w:spacing w:val="-1"/>
        </w:rPr>
        <w:t>5</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n</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ed</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e</w:t>
      </w:r>
      <w:r w:rsidRPr="006632F3">
        <w:rPr>
          <w:rFonts w:ascii="Times New Roman" w:eastAsia="Arial" w:hAnsi="Times New Roman" w:cs="Times New Roman"/>
          <w:spacing w:val="-3"/>
          <w:w w:val="99"/>
        </w:rPr>
        <w:t>w</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ub</w:t>
      </w:r>
      <w:r w:rsidRPr="006632F3">
        <w:rPr>
          <w:rFonts w:ascii="Times New Roman" w:eastAsia="Arial" w:hAnsi="Times New Roman" w:cs="Times New Roman"/>
        </w:rPr>
        <w:t>D</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un</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i</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ub</w:t>
      </w:r>
      <w:r w:rsidRPr="006632F3">
        <w:rPr>
          <w:rFonts w:ascii="Times New Roman" w:eastAsia="Arial" w:hAnsi="Times New Roman" w:cs="Times New Roman"/>
        </w:rPr>
        <w:t>D</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el</w:t>
      </w:r>
      <w:r w:rsidRPr="006632F3">
        <w:rPr>
          <w:rFonts w:ascii="Times New Roman" w:eastAsia="Arial" w:hAnsi="Times New Roman" w:cs="Times New Roman"/>
        </w:rPr>
        <w:t>y</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 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s</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p>
    <w:p w14:paraId="5F37CFA1" w14:textId="77777777" w:rsidR="00583B21" w:rsidRPr="006632F3" w:rsidRDefault="00583B21" w:rsidP="00583B21">
      <w:pPr>
        <w:spacing w:after="0" w:line="229" w:lineRule="exact"/>
        <w:ind w:left="118" w:right="-20"/>
        <w:rPr>
          <w:rFonts w:ascii="Times New Roman" w:eastAsia="Arial" w:hAnsi="Times New Roman" w:cs="Times New Roman"/>
        </w:rPr>
      </w:pPr>
      <w:r w:rsidRPr="006632F3">
        <w:rPr>
          <w:rFonts w:ascii="Times New Roman" w:eastAsia="Arial" w:hAnsi="Times New Roman" w:cs="Times New Roman"/>
          <w:spacing w:val="-1"/>
        </w:rPr>
        <w:t>6</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ub</w:t>
      </w:r>
      <w:r w:rsidRPr="006632F3">
        <w:rPr>
          <w:rFonts w:ascii="Times New Roman" w:eastAsia="Arial" w:hAnsi="Times New Roman" w:cs="Times New Roman"/>
        </w:rPr>
        <w:t>D</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p>
    <w:p w14:paraId="7B254E71"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613F4806"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71264" behindDoc="1" locked="0" layoutInCell="1" allowOverlap="1" wp14:anchorId="2DEDE14B" wp14:editId="19E8BB36">
                <wp:simplePos x="0" y="0"/>
                <wp:positionH relativeFrom="page">
                  <wp:posOffset>1141730</wp:posOffset>
                </wp:positionH>
                <wp:positionV relativeFrom="paragraph">
                  <wp:posOffset>227330</wp:posOffset>
                </wp:positionV>
                <wp:extent cx="3536950" cy="1270"/>
                <wp:effectExtent l="17780" t="17780" r="17145" b="9525"/>
                <wp:wrapNone/>
                <wp:docPr id="4518" name="Group 4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36950" cy="1270"/>
                          <a:chOff x="1798" y="358"/>
                          <a:chExt cx="5570" cy="2"/>
                        </a:xfrm>
                      </wpg:grpSpPr>
                      <wps:wsp>
                        <wps:cNvPr id="4519" name="Freeform 4454"/>
                        <wps:cNvSpPr>
                          <a:spLocks/>
                        </wps:cNvSpPr>
                        <wps:spPr bwMode="auto">
                          <a:xfrm>
                            <a:off x="1798" y="358"/>
                            <a:ext cx="5570" cy="2"/>
                          </a:xfrm>
                          <a:custGeom>
                            <a:avLst/>
                            <a:gdLst>
                              <a:gd name="T0" fmla="+- 0 1798 1798"/>
                              <a:gd name="T1" fmla="*/ T0 w 5570"/>
                              <a:gd name="T2" fmla="+- 0 7369 1798"/>
                              <a:gd name="T3" fmla="*/ T2 w 5570"/>
                            </a:gdLst>
                            <a:ahLst/>
                            <a:cxnLst>
                              <a:cxn ang="0">
                                <a:pos x="T1" y="0"/>
                              </a:cxn>
                              <a:cxn ang="0">
                                <a:pos x="T3" y="0"/>
                              </a:cxn>
                            </a:cxnLst>
                            <a:rect l="0" t="0" r="r" b="b"/>
                            <a:pathLst>
                              <a:path w="5570">
                                <a:moveTo>
                                  <a:pt x="0" y="0"/>
                                </a:moveTo>
                                <a:lnTo>
                                  <a:pt x="5571"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453" o:spid="_x0000_s1026" style="position:absolute;margin-left:89.9pt;margin-top:17.9pt;width:278.5pt;height:.1pt;z-index:-251145216;mso-position-horizontal-relative:page" coordorigin="1798,358" coordsize="55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">
                <v:shape id="Freeform 4454" o:spid="_x0000_s1027" style="position:absolute;left:1798;top:358;width:5570;height:2;visibility:visible;mso-wrap-style:square;v-text-anchor:top" coordsize="5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fHsYA&#10;AADdAAAADwAAAGRycy9kb3ducmV2LnhtbESPQWvCQBSE7wX/w/IK3uomYoNGN2IFwUNbMPbS2yP7&#10;zIZm34bsNon/vlso9DjMzDfMbj/ZVgzU+8axgnSRgCCunG64VvBxPT2tQfiArLF1TAru5GFfzB52&#10;mGs38oWGMtQiQtjnqMCE0OVS+sqQRb9wHXH0bq63GKLsa6l7HCPctnKZJJm02HBcMNjR0VD1VX5b&#10;BYP5zHxmXi/3l2O5pM372+iNVmr+OB22IAJN4T/81z5rBavndAO/b+IT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fHsYAAADdAAAADwAAAAAAAAAAAAAAAACYAgAAZHJz&#10;L2Rvd25yZXYueG1sUEsFBgAAAAAEAAQA9QAAAIsDAAAAAA==&#10;" path="m,l5571,e" filled="f" strokeweight=".45925mm">
                  <v:path arrowok="t" o:connecttype="custom" o:connectlocs="0,0;5571,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3</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No</w:t>
      </w:r>
      <w:r w:rsidRPr="006632F3">
        <w:rPr>
          <w:rFonts w:ascii="Times New Roman" w:eastAsia="Arial" w:hAnsi="Times New Roman" w:cs="Times New Roman"/>
          <w:b/>
          <w:bCs/>
        </w:rPr>
        <w:t>rmal</w:t>
      </w:r>
      <w:r w:rsidRPr="006632F3">
        <w:rPr>
          <w:rFonts w:ascii="Times New Roman" w:eastAsia="Arial" w:hAnsi="Times New Roman" w:cs="Times New Roman"/>
          <w:b/>
          <w:bCs/>
          <w:spacing w:val="-1"/>
        </w:rPr>
        <w:t xml:space="preserve"> H</w:t>
      </w:r>
      <w:r w:rsidRPr="006632F3">
        <w:rPr>
          <w:rFonts w:ascii="Times New Roman" w:eastAsia="Arial" w:hAnsi="Times New Roman" w:cs="Times New Roman"/>
          <w:b/>
          <w:bCs/>
        </w:rPr>
        <w:t>eal</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h</w:t>
      </w:r>
      <w:r w:rsidRPr="006632F3">
        <w:rPr>
          <w:rFonts w:ascii="Times New Roman" w:eastAsia="Arial" w:hAnsi="Times New Roman" w:cs="Times New Roman"/>
          <w:b/>
          <w:bCs/>
          <w:spacing w:val="-1"/>
        </w:rPr>
        <w:t xml:space="preserve"> Ch</w:t>
      </w:r>
      <w:r w:rsidRPr="006632F3">
        <w:rPr>
          <w:rFonts w:ascii="Times New Roman" w:eastAsia="Arial" w:hAnsi="Times New Roman" w:cs="Times New Roman"/>
          <w:b/>
          <w:bCs/>
        </w:rPr>
        <w:t>eck Se</w:t>
      </w:r>
      <w:r w:rsidRPr="006632F3">
        <w:rPr>
          <w:rFonts w:ascii="Times New Roman" w:eastAsia="Arial" w:hAnsi="Times New Roman" w:cs="Times New Roman"/>
          <w:b/>
          <w:bCs/>
          <w:spacing w:val="-1"/>
        </w:rPr>
        <w:t>qu</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ce (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g</w:t>
      </w:r>
      <w:r w:rsidRPr="006632F3">
        <w:rPr>
          <w:rFonts w:ascii="Times New Roman" w:eastAsia="Arial" w:hAnsi="Times New Roman" w:cs="Times New Roman"/>
          <w:b/>
          <w:bCs/>
        </w:rPr>
        <w:t>e 1)</w:t>
      </w:r>
    </w:p>
    <w:p w14:paraId="53BAFB80" w14:textId="77777777" w:rsidR="00583B21" w:rsidRPr="006632F3" w:rsidRDefault="00583B21" w:rsidP="00583B21">
      <w:pPr>
        <w:spacing w:before="63" w:after="0" w:line="240" w:lineRule="auto"/>
        <w:ind w:left="118" w:right="39"/>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Hea</w:t>
      </w:r>
      <w:r w:rsidRPr="006632F3">
        <w:rPr>
          <w:rFonts w:ascii="Times New Roman" w:eastAsia="Times New Roman" w:hAnsi="Times New Roman" w:cs="Times New Roman"/>
        </w:rPr>
        <w:t>lth C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u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t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s i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4"/>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i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3"/>
        </w:rPr>
        <w:t>I</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no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spacing w:val="2"/>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4"/>
        </w:rPr>
        <w:t>r</w:t>
      </w:r>
      <w:r w:rsidRPr="006632F3">
        <w:rPr>
          <w:rFonts w:ascii="Times New Roman" w:eastAsia="Times New Roman" w:hAnsi="Times New Roman" w:cs="Times New Roman"/>
        </w:rPr>
        <w:t>y</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spacing w:val="2"/>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 usi</w:t>
      </w:r>
      <w:r w:rsidRPr="006632F3">
        <w:rPr>
          <w:rFonts w:ascii="Times New Roman" w:eastAsia="Times New Roman" w:hAnsi="Times New Roman" w:cs="Times New Roman"/>
          <w:spacing w:val="2"/>
        </w:rPr>
        <w:t>n</w:t>
      </w:r>
      <w:r w:rsidRPr="006632F3">
        <w:rPr>
          <w:rFonts w:ascii="Times New Roman" w:eastAsia="Times New Roman" w:hAnsi="Times New Roman" w:cs="Times New Roman"/>
        </w:rPr>
        <w:t>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2"/>
        </w:rPr>
        <w:t>h</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spacing w:val="2"/>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k </w:t>
      </w:r>
      <w:r w:rsidRPr="006632F3">
        <w:rPr>
          <w:rFonts w:ascii="Times New Roman" w:eastAsia="Times New Roman" w:hAnsi="Times New Roman" w:cs="Times New Roman"/>
          <w:spacing w:val="-1"/>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on.</w:t>
      </w:r>
    </w:p>
    <w:p w14:paraId="474F37DD" w14:textId="77777777" w:rsidR="00583B21" w:rsidRPr="006632F3" w:rsidRDefault="00583B21" w:rsidP="00583B21">
      <w:pPr>
        <w:spacing w:before="1" w:after="0" w:line="150" w:lineRule="exact"/>
        <w:rPr>
          <w:rFonts w:ascii="Times New Roman" w:hAnsi="Times New Roman" w:cs="Times New Roman"/>
        </w:rPr>
      </w:pPr>
    </w:p>
    <w:p w14:paraId="451EF55F" w14:textId="77777777" w:rsidR="00583B21" w:rsidRPr="006632F3" w:rsidRDefault="00583B21" w:rsidP="00583B21">
      <w:pPr>
        <w:spacing w:after="0" w:line="200" w:lineRule="exact"/>
        <w:rPr>
          <w:rFonts w:ascii="Times New Roman" w:hAnsi="Times New Roman" w:cs="Times New Roman"/>
        </w:rPr>
      </w:pPr>
    </w:p>
    <w:p w14:paraId="4FB8206B" w14:textId="77777777" w:rsidR="00583B21" w:rsidRPr="006632F3" w:rsidRDefault="00583B21" w:rsidP="00583B21">
      <w:pPr>
        <w:spacing w:after="0" w:line="200" w:lineRule="exact"/>
        <w:rPr>
          <w:rFonts w:ascii="Times New Roman" w:hAnsi="Times New Roman" w:cs="Times New Roman"/>
        </w:rPr>
      </w:pPr>
    </w:p>
    <w:p w14:paraId="65C079B7" w14:textId="77777777" w:rsidR="00583B21" w:rsidRPr="006632F3" w:rsidRDefault="00583B21" w:rsidP="00583B21">
      <w:pPr>
        <w:spacing w:after="0" w:line="200" w:lineRule="exact"/>
        <w:rPr>
          <w:rFonts w:ascii="Times New Roman" w:hAnsi="Times New Roman" w:cs="Times New Roman"/>
        </w:rPr>
      </w:pPr>
    </w:p>
    <w:p w14:paraId="240A614F" w14:textId="77777777" w:rsidR="00583B21" w:rsidRPr="006632F3" w:rsidRDefault="00583B21" w:rsidP="00583B21">
      <w:pPr>
        <w:spacing w:after="0" w:line="200" w:lineRule="exact"/>
        <w:rPr>
          <w:rFonts w:ascii="Times New Roman" w:hAnsi="Times New Roman" w:cs="Times New Roman"/>
        </w:rPr>
      </w:pPr>
    </w:p>
    <w:p w14:paraId="3D43E8E5" w14:textId="77777777" w:rsidR="00583B21" w:rsidRPr="006632F3" w:rsidRDefault="00583B21" w:rsidP="00583B21">
      <w:pPr>
        <w:spacing w:after="0" w:line="200" w:lineRule="exact"/>
        <w:rPr>
          <w:rFonts w:ascii="Times New Roman" w:hAnsi="Times New Roman" w:cs="Times New Roman"/>
        </w:rPr>
      </w:pPr>
    </w:p>
    <w:p w14:paraId="714A60D2" w14:textId="77777777" w:rsidR="00583B21" w:rsidRPr="006632F3" w:rsidRDefault="00583B21" w:rsidP="00583B21">
      <w:pPr>
        <w:spacing w:after="0" w:line="200" w:lineRule="exact"/>
        <w:rPr>
          <w:rFonts w:ascii="Times New Roman" w:hAnsi="Times New Roman" w:cs="Times New Roman"/>
        </w:rPr>
      </w:pPr>
    </w:p>
    <w:p w14:paraId="4D714B01" w14:textId="77777777" w:rsidR="00583B21" w:rsidRPr="006632F3" w:rsidRDefault="00583B21" w:rsidP="00583B21">
      <w:pPr>
        <w:spacing w:after="0" w:line="200" w:lineRule="exact"/>
        <w:rPr>
          <w:rFonts w:ascii="Times New Roman" w:hAnsi="Times New Roman" w:cs="Times New Roman"/>
        </w:rPr>
      </w:pPr>
    </w:p>
    <w:p w14:paraId="0E5742CD" w14:textId="77777777" w:rsidR="00583B21" w:rsidRPr="006632F3" w:rsidRDefault="00583B21" w:rsidP="00583B21">
      <w:pPr>
        <w:spacing w:after="0" w:line="200" w:lineRule="exact"/>
        <w:rPr>
          <w:rFonts w:ascii="Times New Roman" w:hAnsi="Times New Roman" w:cs="Times New Roman"/>
        </w:rPr>
      </w:pPr>
    </w:p>
    <w:p w14:paraId="44AA795B" w14:textId="77777777" w:rsidR="00583B21" w:rsidRPr="006632F3" w:rsidRDefault="00583B21" w:rsidP="00583B21">
      <w:pPr>
        <w:spacing w:after="0" w:line="200" w:lineRule="exact"/>
        <w:rPr>
          <w:rFonts w:ascii="Times New Roman" w:hAnsi="Times New Roman" w:cs="Times New Roman"/>
        </w:rPr>
      </w:pPr>
    </w:p>
    <w:p w14:paraId="5AFE6B74" w14:textId="77777777" w:rsidR="00583B21" w:rsidRPr="006632F3" w:rsidRDefault="00583B21" w:rsidP="00583B21">
      <w:pPr>
        <w:spacing w:after="0" w:line="200" w:lineRule="exact"/>
        <w:rPr>
          <w:rFonts w:ascii="Times New Roman" w:hAnsi="Times New Roman" w:cs="Times New Roman"/>
        </w:rPr>
      </w:pPr>
    </w:p>
    <w:p w14:paraId="6D6D2159" w14:textId="77777777" w:rsidR="00583B21" w:rsidRPr="006632F3" w:rsidRDefault="00583B21" w:rsidP="00583B21">
      <w:pPr>
        <w:spacing w:after="0" w:line="200" w:lineRule="exact"/>
        <w:rPr>
          <w:rFonts w:ascii="Times New Roman" w:hAnsi="Times New Roman" w:cs="Times New Roman"/>
        </w:rPr>
      </w:pPr>
    </w:p>
    <w:p w14:paraId="0EA535DE" w14:textId="77777777" w:rsidR="00583B21" w:rsidRPr="006632F3" w:rsidRDefault="00583B21" w:rsidP="00583B21">
      <w:pPr>
        <w:spacing w:after="0" w:line="200" w:lineRule="exact"/>
        <w:rPr>
          <w:rFonts w:ascii="Times New Roman" w:hAnsi="Times New Roman" w:cs="Times New Roman"/>
        </w:rPr>
      </w:pPr>
    </w:p>
    <w:p w14:paraId="731033BA" w14:textId="77777777" w:rsidR="00583B21" w:rsidRPr="006632F3" w:rsidRDefault="00583B21" w:rsidP="00583B21">
      <w:pPr>
        <w:spacing w:after="0" w:line="200" w:lineRule="exact"/>
        <w:rPr>
          <w:rFonts w:ascii="Times New Roman" w:hAnsi="Times New Roman" w:cs="Times New Roman"/>
        </w:rPr>
      </w:pPr>
    </w:p>
    <w:p w14:paraId="4F9D5B9C" w14:textId="77777777" w:rsidR="00583B21" w:rsidRPr="006632F3" w:rsidRDefault="00583B21" w:rsidP="00583B21">
      <w:pPr>
        <w:spacing w:after="0" w:line="200" w:lineRule="exact"/>
        <w:rPr>
          <w:rFonts w:ascii="Times New Roman" w:hAnsi="Times New Roman" w:cs="Times New Roman"/>
        </w:rPr>
      </w:pPr>
    </w:p>
    <w:p w14:paraId="62D03F05" w14:textId="77777777" w:rsidR="00583B21" w:rsidRPr="006632F3" w:rsidRDefault="00583B21" w:rsidP="00583B21">
      <w:pPr>
        <w:spacing w:after="0" w:line="200" w:lineRule="exact"/>
        <w:rPr>
          <w:rFonts w:ascii="Times New Roman" w:hAnsi="Times New Roman" w:cs="Times New Roman"/>
        </w:rPr>
      </w:pPr>
    </w:p>
    <w:p w14:paraId="6A0E8A5D" w14:textId="77777777" w:rsidR="00583B21" w:rsidRPr="006632F3" w:rsidRDefault="00583B21" w:rsidP="00583B21">
      <w:pPr>
        <w:spacing w:after="0" w:line="200" w:lineRule="exact"/>
        <w:rPr>
          <w:rFonts w:ascii="Times New Roman" w:hAnsi="Times New Roman" w:cs="Times New Roman"/>
        </w:rPr>
      </w:pPr>
    </w:p>
    <w:p w14:paraId="4ADF1309" w14:textId="77777777" w:rsidR="00583B21" w:rsidRPr="006632F3" w:rsidRDefault="00583B21" w:rsidP="00583B21">
      <w:pPr>
        <w:spacing w:after="0" w:line="200" w:lineRule="exact"/>
        <w:rPr>
          <w:rFonts w:ascii="Times New Roman" w:hAnsi="Times New Roman" w:cs="Times New Roman"/>
        </w:rPr>
      </w:pPr>
    </w:p>
    <w:p w14:paraId="6AEA26C5" w14:textId="77777777" w:rsidR="00583B21" w:rsidRPr="006632F3" w:rsidRDefault="00583B21" w:rsidP="00583B21">
      <w:pPr>
        <w:spacing w:after="0" w:line="200" w:lineRule="exact"/>
        <w:rPr>
          <w:rFonts w:ascii="Times New Roman" w:hAnsi="Times New Roman" w:cs="Times New Roman"/>
        </w:rPr>
      </w:pPr>
    </w:p>
    <w:p w14:paraId="33DE3FFD" w14:textId="77777777" w:rsidR="00583B21" w:rsidRPr="006632F3" w:rsidRDefault="00583B21" w:rsidP="00583B21">
      <w:pPr>
        <w:spacing w:after="0" w:line="200" w:lineRule="exact"/>
        <w:rPr>
          <w:rFonts w:ascii="Times New Roman" w:hAnsi="Times New Roman" w:cs="Times New Roman"/>
        </w:rPr>
      </w:pPr>
    </w:p>
    <w:p w14:paraId="7049A074" w14:textId="77777777" w:rsidR="00583B21" w:rsidRPr="006632F3" w:rsidRDefault="00583B21" w:rsidP="00583B21">
      <w:pPr>
        <w:spacing w:after="0" w:line="200" w:lineRule="exact"/>
        <w:rPr>
          <w:rFonts w:ascii="Times New Roman" w:hAnsi="Times New Roman" w:cs="Times New Roman"/>
        </w:rPr>
      </w:pPr>
    </w:p>
    <w:p w14:paraId="539D7049" w14:textId="77777777" w:rsidR="00583B21" w:rsidRPr="006632F3" w:rsidRDefault="00583B21" w:rsidP="00583B21">
      <w:pPr>
        <w:spacing w:after="0" w:line="200" w:lineRule="exact"/>
        <w:rPr>
          <w:rFonts w:ascii="Times New Roman" w:hAnsi="Times New Roman" w:cs="Times New Roman"/>
        </w:rPr>
      </w:pPr>
    </w:p>
    <w:p w14:paraId="59E97AF5" w14:textId="77777777" w:rsidR="00583B21" w:rsidRPr="006632F3" w:rsidRDefault="00583B21" w:rsidP="00583B21">
      <w:pPr>
        <w:spacing w:after="0" w:line="200" w:lineRule="exact"/>
        <w:rPr>
          <w:rFonts w:ascii="Times New Roman" w:hAnsi="Times New Roman" w:cs="Times New Roman"/>
        </w:rPr>
      </w:pPr>
    </w:p>
    <w:p w14:paraId="6D1EEC0F" w14:textId="77777777" w:rsidR="00583B21" w:rsidRPr="006632F3" w:rsidRDefault="00583B21" w:rsidP="00583B21">
      <w:pPr>
        <w:spacing w:after="0" w:line="200" w:lineRule="exact"/>
        <w:rPr>
          <w:rFonts w:ascii="Times New Roman" w:hAnsi="Times New Roman" w:cs="Times New Roman"/>
        </w:rPr>
      </w:pPr>
    </w:p>
    <w:p w14:paraId="5652DA3C" w14:textId="77777777" w:rsidR="00583B21" w:rsidRPr="006632F3" w:rsidRDefault="00583B21" w:rsidP="00583B21">
      <w:pPr>
        <w:spacing w:after="0" w:line="200" w:lineRule="exact"/>
        <w:rPr>
          <w:rFonts w:ascii="Times New Roman" w:hAnsi="Times New Roman" w:cs="Times New Roman"/>
        </w:rPr>
      </w:pPr>
    </w:p>
    <w:p w14:paraId="438B0118" w14:textId="77777777" w:rsidR="00583B21" w:rsidRPr="006632F3" w:rsidRDefault="00583B21" w:rsidP="00583B21">
      <w:pPr>
        <w:spacing w:after="0" w:line="200" w:lineRule="exact"/>
        <w:rPr>
          <w:rFonts w:ascii="Times New Roman" w:hAnsi="Times New Roman" w:cs="Times New Roman"/>
        </w:rPr>
      </w:pPr>
    </w:p>
    <w:p w14:paraId="46B5D2A1" w14:textId="77777777" w:rsidR="00583B21" w:rsidRPr="006632F3" w:rsidRDefault="00583B21" w:rsidP="00583B21">
      <w:pPr>
        <w:spacing w:after="0" w:line="200" w:lineRule="exact"/>
        <w:rPr>
          <w:rFonts w:ascii="Times New Roman" w:hAnsi="Times New Roman" w:cs="Times New Roman"/>
        </w:rPr>
      </w:pPr>
    </w:p>
    <w:p w14:paraId="485E4D52" w14:textId="77777777" w:rsidR="00583B21" w:rsidRPr="006632F3" w:rsidRDefault="00583B21" w:rsidP="00583B21">
      <w:pPr>
        <w:spacing w:after="0" w:line="200" w:lineRule="exact"/>
        <w:rPr>
          <w:rFonts w:ascii="Times New Roman" w:hAnsi="Times New Roman" w:cs="Times New Roman"/>
        </w:rPr>
      </w:pPr>
    </w:p>
    <w:p w14:paraId="64C90CAB" w14:textId="77777777" w:rsidR="00583B21" w:rsidRPr="006632F3" w:rsidRDefault="00583B21" w:rsidP="00583B21">
      <w:pPr>
        <w:spacing w:after="0" w:line="200" w:lineRule="exact"/>
        <w:rPr>
          <w:rFonts w:ascii="Times New Roman" w:hAnsi="Times New Roman" w:cs="Times New Roman"/>
        </w:rPr>
      </w:pPr>
    </w:p>
    <w:p w14:paraId="0FF7D9B6" w14:textId="77777777" w:rsidR="00583B21" w:rsidRPr="006632F3" w:rsidRDefault="00583B21" w:rsidP="00583B21">
      <w:pPr>
        <w:spacing w:after="0" w:line="200" w:lineRule="exact"/>
        <w:rPr>
          <w:rFonts w:ascii="Times New Roman" w:hAnsi="Times New Roman" w:cs="Times New Roman"/>
        </w:rPr>
      </w:pPr>
    </w:p>
    <w:p w14:paraId="3267C993" w14:textId="77777777" w:rsidR="00583B21" w:rsidRPr="006632F3" w:rsidRDefault="00583B21" w:rsidP="00583B21">
      <w:pPr>
        <w:spacing w:after="0" w:line="200" w:lineRule="exact"/>
        <w:rPr>
          <w:rFonts w:ascii="Times New Roman" w:hAnsi="Times New Roman" w:cs="Times New Roman"/>
        </w:rPr>
      </w:pPr>
    </w:p>
    <w:p w14:paraId="52ACD78E" w14:textId="77777777" w:rsidR="00583B21" w:rsidRPr="006632F3" w:rsidRDefault="00583B21" w:rsidP="00583B21">
      <w:pPr>
        <w:spacing w:after="0" w:line="200" w:lineRule="exact"/>
        <w:rPr>
          <w:rFonts w:ascii="Times New Roman" w:hAnsi="Times New Roman" w:cs="Times New Roman"/>
        </w:rPr>
      </w:pPr>
    </w:p>
    <w:p w14:paraId="4BD6438B" w14:textId="77777777" w:rsidR="00583B21" w:rsidRPr="006632F3" w:rsidRDefault="00583B21" w:rsidP="00583B21">
      <w:pPr>
        <w:spacing w:after="0" w:line="200" w:lineRule="exact"/>
        <w:rPr>
          <w:rFonts w:ascii="Times New Roman" w:hAnsi="Times New Roman" w:cs="Times New Roman"/>
        </w:rPr>
      </w:pPr>
    </w:p>
    <w:p w14:paraId="75EA06FB" w14:textId="77777777" w:rsidR="00583B21" w:rsidRPr="006632F3" w:rsidRDefault="00583B21" w:rsidP="00583B21">
      <w:pPr>
        <w:spacing w:after="0" w:line="200" w:lineRule="exact"/>
        <w:rPr>
          <w:rFonts w:ascii="Times New Roman" w:hAnsi="Times New Roman" w:cs="Times New Roman"/>
        </w:rPr>
      </w:pPr>
    </w:p>
    <w:p w14:paraId="2E1AC312" w14:textId="77777777" w:rsidR="00583B21" w:rsidRPr="006632F3" w:rsidRDefault="00583B21" w:rsidP="00583B21">
      <w:pPr>
        <w:spacing w:after="0" w:line="200" w:lineRule="exact"/>
        <w:rPr>
          <w:rFonts w:ascii="Times New Roman" w:hAnsi="Times New Roman" w:cs="Times New Roman"/>
        </w:rPr>
      </w:pPr>
    </w:p>
    <w:p w14:paraId="53BA54FE" w14:textId="77777777" w:rsidR="00583B21" w:rsidRPr="006632F3" w:rsidRDefault="00583B21" w:rsidP="00583B21">
      <w:pPr>
        <w:spacing w:after="0" w:line="200" w:lineRule="exact"/>
        <w:rPr>
          <w:rFonts w:ascii="Times New Roman" w:hAnsi="Times New Roman" w:cs="Times New Roman"/>
        </w:rPr>
      </w:pPr>
    </w:p>
    <w:p w14:paraId="2E5B6ABE" w14:textId="77777777" w:rsidR="00583B21" w:rsidRPr="006632F3" w:rsidRDefault="00583B21" w:rsidP="00583B21">
      <w:pPr>
        <w:spacing w:after="0" w:line="200" w:lineRule="exact"/>
        <w:rPr>
          <w:rFonts w:ascii="Times New Roman" w:hAnsi="Times New Roman" w:cs="Times New Roman"/>
        </w:rPr>
      </w:pPr>
    </w:p>
    <w:p w14:paraId="041AC608" w14:textId="77777777" w:rsidR="00583B21" w:rsidRPr="006632F3" w:rsidRDefault="00583B21" w:rsidP="00583B21">
      <w:pPr>
        <w:spacing w:after="0" w:line="200" w:lineRule="exact"/>
        <w:rPr>
          <w:rFonts w:ascii="Times New Roman" w:hAnsi="Times New Roman" w:cs="Times New Roman"/>
        </w:rPr>
      </w:pPr>
    </w:p>
    <w:p w14:paraId="122BCD91" w14:textId="77777777" w:rsidR="00583B21" w:rsidRPr="006632F3" w:rsidRDefault="00583B21" w:rsidP="00583B21">
      <w:pPr>
        <w:spacing w:after="0" w:line="200" w:lineRule="exact"/>
        <w:rPr>
          <w:rFonts w:ascii="Times New Roman" w:hAnsi="Times New Roman" w:cs="Times New Roman"/>
        </w:rPr>
      </w:pPr>
    </w:p>
    <w:p w14:paraId="3579F10B" w14:textId="77777777" w:rsidR="00583B21" w:rsidRPr="006632F3" w:rsidRDefault="00583B21" w:rsidP="00583B21">
      <w:pPr>
        <w:spacing w:after="0" w:line="200" w:lineRule="exact"/>
        <w:rPr>
          <w:rFonts w:ascii="Times New Roman" w:hAnsi="Times New Roman" w:cs="Times New Roman"/>
        </w:rPr>
      </w:pPr>
    </w:p>
    <w:p w14:paraId="222103C5" w14:textId="77777777" w:rsidR="00583B21" w:rsidRPr="006632F3" w:rsidRDefault="00583B21" w:rsidP="00583B21">
      <w:pPr>
        <w:spacing w:after="0" w:line="200" w:lineRule="exact"/>
        <w:rPr>
          <w:rFonts w:ascii="Times New Roman" w:hAnsi="Times New Roman" w:cs="Times New Roman"/>
        </w:rPr>
      </w:pPr>
    </w:p>
    <w:p w14:paraId="679A6F0F"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70240" behindDoc="1" locked="0" layoutInCell="1" allowOverlap="1" wp14:anchorId="1062CC9A" wp14:editId="394FFC73">
                <wp:simplePos x="0" y="0"/>
                <wp:positionH relativeFrom="page">
                  <wp:posOffset>1195070</wp:posOffset>
                </wp:positionH>
                <wp:positionV relativeFrom="paragraph">
                  <wp:posOffset>-4599305</wp:posOffset>
                </wp:positionV>
                <wp:extent cx="4700905" cy="4232275"/>
                <wp:effectExtent l="4445" t="1270" r="0" b="0"/>
                <wp:wrapNone/>
                <wp:docPr id="4517" name="Text Box 4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0905" cy="4232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74431A" w14:textId="77777777" w:rsidR="00583B21" w:rsidRDefault="00583B21" w:rsidP="00583B21">
                            <w:pPr>
                              <w:tabs>
                                <w:tab w:val="left" w:pos="5600"/>
                              </w:tabs>
                              <w:spacing w:before="95" w:after="0" w:line="240" w:lineRule="auto"/>
                              <w:ind w:left="3140" w:right="-20"/>
                              <w:rPr>
                                <w:rFonts w:ascii="Arial" w:eastAsia="Arial" w:hAnsi="Arial" w:cs="Arial"/>
                                <w:sz w:val="16"/>
                                <w:szCs w:val="16"/>
                              </w:rPr>
                            </w:pPr>
                            <w:r>
                              <w:rPr>
                                <w:rFonts w:ascii="Arial" w:eastAsia="Arial" w:hAnsi="Arial" w:cs="Arial"/>
                                <w:spacing w:val="9"/>
                                <w:sz w:val="16"/>
                                <w:szCs w:val="16"/>
                              </w:rPr>
                              <w:t>W</w:t>
                            </w:r>
                            <w:r>
                              <w:rPr>
                                <w:rFonts w:ascii="Arial" w:eastAsia="Arial" w:hAnsi="Arial" w:cs="Arial"/>
                                <w:spacing w:val="10"/>
                                <w:sz w:val="16"/>
                                <w:szCs w:val="16"/>
                              </w:rPr>
                              <w:t>S</w:t>
                            </w:r>
                            <w:r>
                              <w:rPr>
                                <w:rFonts w:ascii="Arial" w:eastAsia="Arial" w:hAnsi="Arial" w:cs="Arial"/>
                                <w:sz w:val="16"/>
                                <w:szCs w:val="16"/>
                              </w:rPr>
                              <w:t>C</w:t>
                            </w:r>
                            <w:r>
                              <w:rPr>
                                <w:rFonts w:ascii="Arial" w:eastAsia="Arial" w:hAnsi="Arial" w:cs="Arial"/>
                                <w:spacing w:val="-2"/>
                                <w:sz w:val="16"/>
                                <w:szCs w:val="16"/>
                              </w:rPr>
                              <w:t>on</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7"/>
                                <w:sz w:val="16"/>
                                <w:szCs w:val="16"/>
                              </w:rPr>
                              <w:t>x</w:t>
                            </w:r>
                            <w:r>
                              <w:rPr>
                                <w:rFonts w:ascii="Arial" w:eastAsia="Arial" w:hAnsi="Arial" w:cs="Arial"/>
                                <w:spacing w:val="-1"/>
                                <w:sz w:val="16"/>
                                <w:szCs w:val="16"/>
                              </w:rPr>
                              <w:t>t</w:t>
                            </w:r>
                            <w:r>
                              <w:rPr>
                                <w:rFonts w:ascii="Arial" w:eastAsia="Arial" w:hAnsi="Arial" w:cs="Arial"/>
                                <w:spacing w:val="10"/>
                                <w:sz w:val="16"/>
                                <w:szCs w:val="16"/>
                              </w:rPr>
                              <w:t>S</w:t>
                            </w:r>
                            <w:r>
                              <w:rPr>
                                <w:rFonts w:ascii="Arial" w:eastAsia="Arial" w:hAnsi="Arial" w:cs="Arial"/>
                                <w:spacing w:val="-1"/>
                                <w:sz w:val="16"/>
                                <w:szCs w:val="16"/>
                              </w:rPr>
                              <w:t>t</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e</w:t>
                            </w:r>
                            <w:r>
                              <w:rPr>
                                <w:rFonts w:ascii="Arial" w:eastAsia="Arial" w:hAnsi="Arial" w:cs="Arial"/>
                                <w:spacing w:val="-10"/>
                                <w:sz w:val="16"/>
                                <w:szCs w:val="16"/>
                              </w:rPr>
                              <w:t xml:space="preserve"> </w:t>
                            </w:r>
                            <w:r>
                              <w:rPr>
                                <w:rFonts w:ascii="Arial" w:eastAsia="Arial" w:hAnsi="Arial" w:cs="Arial"/>
                                <w:sz w:val="16"/>
                                <w:szCs w:val="16"/>
                              </w:rPr>
                              <w:tab/>
                            </w:r>
                            <w:r>
                              <w:rPr>
                                <w:rFonts w:ascii="Arial" w:eastAsia="Arial" w:hAnsi="Arial" w:cs="Arial"/>
                                <w:spacing w:val="10"/>
                                <w:w w:val="103"/>
                                <w:sz w:val="16"/>
                                <w:szCs w:val="16"/>
                              </w:rPr>
                              <w:t>P</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s</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an</w:t>
                            </w:r>
                            <w:r>
                              <w:rPr>
                                <w:rFonts w:ascii="Arial" w:eastAsia="Arial" w:hAnsi="Arial" w:cs="Arial"/>
                                <w:spacing w:val="-1"/>
                                <w:w w:val="102"/>
                                <w:sz w:val="16"/>
                                <w:szCs w:val="16"/>
                              </w:rPr>
                              <w:t>t</w:t>
                            </w:r>
                            <w:r>
                              <w:rPr>
                                <w:rFonts w:ascii="Arial" w:eastAsia="Arial" w:hAnsi="Arial" w:cs="Arial"/>
                                <w:spacing w:val="10"/>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2"/>
                                <w:w w:val="103"/>
                                <w:sz w:val="16"/>
                                <w:szCs w:val="16"/>
                              </w:rPr>
                              <w:t>e</w:t>
                            </w:r>
                            <w:r>
                              <w:rPr>
                                <w:rFonts w:ascii="Arial" w:eastAsia="Arial" w:hAnsi="Arial" w:cs="Arial"/>
                                <w:spacing w:val="4"/>
                                <w:w w:val="103"/>
                                <w:sz w:val="16"/>
                                <w:szCs w:val="16"/>
                              </w:rPr>
                              <w:t>F</w:t>
                            </w:r>
                            <w:r>
                              <w:rPr>
                                <w:rFonts w:ascii="Arial" w:eastAsia="Arial" w:hAnsi="Arial" w:cs="Arial"/>
                                <w:spacing w:val="-2"/>
                                <w:w w:val="103"/>
                                <w:sz w:val="16"/>
                                <w:szCs w:val="16"/>
                              </w:rPr>
                              <w:t>a</w:t>
                            </w:r>
                            <w:r>
                              <w:rPr>
                                <w:rFonts w:ascii="Arial" w:eastAsia="Arial" w:hAnsi="Arial" w:cs="Arial"/>
                                <w:spacing w:val="7"/>
                                <w:w w:val="103"/>
                                <w:sz w:val="16"/>
                                <w:szCs w:val="16"/>
                              </w:rPr>
                              <w:t>c</w:t>
                            </w:r>
                            <w:r>
                              <w:rPr>
                                <w:rFonts w:ascii="Arial" w:eastAsia="Arial" w:hAnsi="Arial" w:cs="Arial"/>
                                <w:spacing w:val="-1"/>
                                <w:w w:val="102"/>
                                <w:sz w:val="16"/>
                                <w:szCs w:val="16"/>
                              </w:rPr>
                              <w:t>t</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w w:val="103"/>
                                <w:sz w:val="16"/>
                                <w:szCs w:val="16"/>
                              </w:rPr>
                              <w:t>y</w:t>
                            </w:r>
                          </w:p>
                          <w:p w14:paraId="503F27AB" w14:textId="77777777" w:rsidR="00583B21" w:rsidRDefault="00583B21" w:rsidP="00583B21">
                            <w:pPr>
                              <w:spacing w:before="2" w:after="0" w:line="190" w:lineRule="exact"/>
                              <w:rPr>
                                <w:sz w:val="19"/>
                                <w:szCs w:val="19"/>
                              </w:rPr>
                            </w:pPr>
                          </w:p>
                          <w:p w14:paraId="21E1A231" w14:textId="77777777" w:rsidR="00583B21" w:rsidRDefault="00583B21" w:rsidP="00583B21">
                            <w:pPr>
                              <w:spacing w:after="0" w:line="240" w:lineRule="auto"/>
                              <w:ind w:left="4819" w:right="-20"/>
                              <w:rPr>
                                <w:rFonts w:ascii="Arial" w:eastAsia="Arial" w:hAnsi="Arial" w:cs="Arial"/>
                                <w:sz w:val="16"/>
                                <w:szCs w:val="16"/>
                              </w:rPr>
                            </w:pPr>
                            <w:r>
                              <w:rPr>
                                <w:rFonts w:ascii="Arial" w:eastAsia="Arial" w:hAnsi="Arial" w:cs="Arial"/>
                                <w:spacing w:val="-2"/>
                                <w:w w:val="103"/>
                                <w:sz w:val="16"/>
                                <w:szCs w:val="16"/>
                              </w:rPr>
                              <w:t>3</w:t>
                            </w:r>
                            <w:r>
                              <w:rPr>
                                <w:rFonts w:ascii="Arial" w:eastAsia="Arial" w:hAnsi="Arial" w:cs="Arial"/>
                                <w:spacing w:val="-1"/>
                                <w:w w:val="102"/>
                                <w:sz w:val="16"/>
                                <w:szCs w:val="16"/>
                              </w:rPr>
                              <w:t>.</w:t>
                            </w:r>
                            <w:r>
                              <w:rPr>
                                <w:rFonts w:ascii="Arial" w:eastAsia="Arial" w:hAnsi="Arial" w:cs="Arial"/>
                                <w:spacing w:val="-2"/>
                                <w:w w:val="103"/>
                                <w:sz w:val="16"/>
                                <w:szCs w:val="16"/>
                              </w:rPr>
                              <w:t>2</w:t>
                            </w:r>
                            <w:r>
                              <w:rPr>
                                <w:rFonts w:ascii="Arial" w:eastAsia="Arial" w:hAnsi="Arial" w:cs="Arial"/>
                                <w:spacing w:val="-1"/>
                                <w:w w:val="102"/>
                                <w:sz w:val="16"/>
                                <w:szCs w:val="16"/>
                              </w:rPr>
                              <w:t>.</w:t>
                            </w:r>
                            <w:r>
                              <w:rPr>
                                <w:rFonts w:ascii="Arial" w:eastAsia="Arial" w:hAnsi="Arial" w:cs="Arial"/>
                                <w:w w:val="103"/>
                                <w:sz w:val="16"/>
                                <w:szCs w:val="16"/>
                              </w:rPr>
                              <w:t>2</w:t>
                            </w:r>
                          </w:p>
                          <w:p w14:paraId="6817E7D2" w14:textId="77777777" w:rsidR="00583B21" w:rsidRDefault="00583B21" w:rsidP="00583B21">
                            <w:pPr>
                              <w:spacing w:before="2" w:after="0" w:line="150" w:lineRule="exact"/>
                              <w:rPr>
                                <w:sz w:val="15"/>
                                <w:szCs w:val="15"/>
                              </w:rPr>
                            </w:pPr>
                          </w:p>
                          <w:p w14:paraId="78256211" w14:textId="77777777" w:rsidR="00583B21" w:rsidRDefault="00583B21" w:rsidP="00583B21">
                            <w:pPr>
                              <w:spacing w:after="0" w:line="200" w:lineRule="exact"/>
                              <w:rPr>
                                <w:sz w:val="20"/>
                                <w:szCs w:val="20"/>
                              </w:rPr>
                            </w:pPr>
                          </w:p>
                          <w:p w14:paraId="4D300CE7" w14:textId="77777777" w:rsidR="00583B21" w:rsidRDefault="00583B21" w:rsidP="00583B21">
                            <w:pPr>
                              <w:spacing w:after="0" w:line="200" w:lineRule="exact"/>
                              <w:rPr>
                                <w:sz w:val="20"/>
                                <w:szCs w:val="20"/>
                              </w:rPr>
                            </w:pPr>
                          </w:p>
                          <w:p w14:paraId="476BD4F5" w14:textId="77777777" w:rsidR="00583B21" w:rsidRDefault="00583B21" w:rsidP="00583B21">
                            <w:pPr>
                              <w:spacing w:after="0" w:line="165" w:lineRule="exact"/>
                              <w:ind w:right="1226"/>
                              <w:jc w:val="right"/>
                              <w:rPr>
                                <w:rFonts w:ascii="Arial" w:eastAsia="Arial" w:hAnsi="Arial" w:cs="Arial"/>
                                <w:sz w:val="16"/>
                                <w:szCs w:val="16"/>
                              </w:rPr>
                            </w:pPr>
                            <w:r>
                              <w:rPr>
                                <w:rFonts w:ascii="Arial" w:eastAsia="Arial" w:hAnsi="Arial" w:cs="Arial"/>
                                <w:w w:val="103"/>
                                <w:position w:val="-2"/>
                                <w:sz w:val="16"/>
                                <w:szCs w:val="16"/>
                              </w:rPr>
                              <w:t>1</w:t>
                            </w:r>
                          </w:p>
                          <w:p w14:paraId="0ED58915" w14:textId="77777777" w:rsidR="00583B21" w:rsidRDefault="00583B21" w:rsidP="00583B21">
                            <w:pPr>
                              <w:spacing w:after="0" w:line="45" w:lineRule="exact"/>
                              <w:ind w:right="1227"/>
                              <w:jc w:val="right"/>
                              <w:rPr>
                                <w:rFonts w:ascii="Arial" w:eastAsia="Arial" w:hAnsi="Arial" w:cs="Arial"/>
                                <w:sz w:val="16"/>
                                <w:szCs w:val="16"/>
                              </w:rPr>
                            </w:pPr>
                            <w:r>
                              <w:rPr>
                                <w:rFonts w:ascii="Arial" w:eastAsia="Arial" w:hAnsi="Arial" w:cs="Arial"/>
                                <w:w w:val="102"/>
                                <w:position w:val="1"/>
                                <w:sz w:val="16"/>
                                <w:szCs w:val="16"/>
                              </w:rPr>
                              <w:t>.</w:t>
                            </w:r>
                          </w:p>
                          <w:p w14:paraId="30F8A872" w14:textId="77777777" w:rsidR="00583B21" w:rsidRDefault="00583B21" w:rsidP="00583B21">
                            <w:pPr>
                              <w:spacing w:after="0" w:line="91" w:lineRule="exact"/>
                              <w:ind w:right="1226"/>
                              <w:jc w:val="right"/>
                              <w:rPr>
                                <w:rFonts w:ascii="Arial" w:eastAsia="Arial" w:hAnsi="Arial" w:cs="Arial"/>
                                <w:sz w:val="16"/>
                                <w:szCs w:val="16"/>
                              </w:rPr>
                            </w:pPr>
                            <w:r>
                              <w:rPr>
                                <w:rFonts w:ascii="Arial" w:eastAsia="Arial" w:hAnsi="Arial" w:cs="Arial"/>
                                <w:w w:val="103"/>
                                <w:sz w:val="16"/>
                                <w:szCs w:val="16"/>
                              </w:rPr>
                              <w:t>2</w:t>
                            </w:r>
                          </w:p>
                          <w:p w14:paraId="4E62F1A2" w14:textId="77777777" w:rsidR="00583B21" w:rsidRDefault="00583B21" w:rsidP="00583B21">
                            <w:pPr>
                              <w:spacing w:after="0" w:line="52" w:lineRule="exact"/>
                              <w:ind w:right="1227"/>
                              <w:jc w:val="right"/>
                              <w:rPr>
                                <w:rFonts w:ascii="Arial" w:eastAsia="Arial" w:hAnsi="Arial" w:cs="Arial"/>
                                <w:sz w:val="16"/>
                                <w:szCs w:val="16"/>
                              </w:rPr>
                            </w:pPr>
                            <w:r>
                              <w:rPr>
                                <w:rFonts w:ascii="Arial" w:eastAsia="Arial" w:hAnsi="Arial" w:cs="Arial"/>
                                <w:w w:val="102"/>
                                <w:position w:val="1"/>
                                <w:sz w:val="16"/>
                                <w:szCs w:val="16"/>
                              </w:rPr>
                              <w:t>.</w:t>
                            </w:r>
                          </w:p>
                          <w:p w14:paraId="44DCB3FC" w14:textId="77777777" w:rsidR="00583B21" w:rsidRDefault="00583B21" w:rsidP="00583B21">
                            <w:pPr>
                              <w:tabs>
                                <w:tab w:val="left" w:pos="1320"/>
                              </w:tabs>
                              <w:spacing w:after="0" w:line="153" w:lineRule="exact"/>
                              <w:ind w:right="1226"/>
                              <w:jc w:val="right"/>
                              <w:rPr>
                                <w:rFonts w:ascii="Arial" w:eastAsia="Arial" w:hAnsi="Arial" w:cs="Arial"/>
                                <w:sz w:val="16"/>
                                <w:szCs w:val="16"/>
                              </w:rPr>
                            </w:pPr>
                            <w:r>
                              <w:rPr>
                                <w:rFonts w:ascii="Arial" w:eastAsia="Arial" w:hAnsi="Arial" w:cs="Arial"/>
                                <w:spacing w:val="-101"/>
                                <w:w w:val="103"/>
                                <w:position w:val="1"/>
                                <w:sz w:val="16"/>
                                <w:szCs w:val="16"/>
                              </w:rPr>
                              <w:t>3</w:t>
                            </w:r>
                            <w:r>
                              <w:rPr>
                                <w:rFonts w:ascii="Arial" w:eastAsia="Arial" w:hAnsi="Arial" w:cs="Arial"/>
                                <w:w w:val="102"/>
                                <w:position w:val="-5"/>
                                <w:sz w:val="16"/>
                                <w:szCs w:val="16"/>
                              </w:rPr>
                              <w:t>.</w:t>
                            </w:r>
                            <w:r>
                              <w:rPr>
                                <w:rFonts w:ascii="Arial" w:eastAsia="Arial" w:hAnsi="Arial" w:cs="Arial"/>
                                <w:position w:val="-5"/>
                                <w:sz w:val="16"/>
                                <w:szCs w:val="16"/>
                              </w:rPr>
                              <w:tab/>
                            </w:r>
                            <w:r>
                              <w:rPr>
                                <w:rFonts w:ascii="Arial" w:eastAsia="Arial" w:hAnsi="Arial" w:cs="Arial"/>
                                <w:w w:val="103"/>
                                <w:position w:val="4"/>
                                <w:sz w:val="16"/>
                                <w:szCs w:val="16"/>
                              </w:rPr>
                              <w:t>3</w:t>
                            </w:r>
                          </w:p>
                          <w:p w14:paraId="61F1A61C" w14:textId="77777777" w:rsidR="00583B21" w:rsidRDefault="00583B21" w:rsidP="00583B21">
                            <w:pPr>
                              <w:spacing w:after="0" w:line="174" w:lineRule="exact"/>
                              <w:ind w:left="4769" w:right="-20"/>
                              <w:rPr>
                                <w:rFonts w:ascii="Arial" w:eastAsia="Arial" w:hAnsi="Arial" w:cs="Arial"/>
                                <w:sz w:val="16"/>
                                <w:szCs w:val="16"/>
                              </w:rPr>
                            </w:pPr>
                            <w:r>
                              <w:rPr>
                                <w:rFonts w:ascii="Arial" w:eastAsia="Arial" w:hAnsi="Arial" w:cs="Arial"/>
                                <w:spacing w:val="-104"/>
                                <w:w w:val="103"/>
                                <w:position w:val="9"/>
                                <w:sz w:val="16"/>
                                <w:szCs w:val="16"/>
                              </w:rPr>
                              <w:t>2</w:t>
                            </w:r>
                            <w:r>
                              <w:rPr>
                                <w:rFonts w:ascii="Arial" w:eastAsia="Arial" w:hAnsi="Arial" w:cs="Arial"/>
                                <w:spacing w:val="-114"/>
                                <w:w w:val="103"/>
                                <w:position w:val="3"/>
                                <w:sz w:val="16"/>
                                <w:szCs w:val="16"/>
                              </w:rPr>
                              <w:t>.</w:t>
                            </w:r>
                            <w:r>
                              <w:rPr>
                                <w:rFonts w:ascii="Arial" w:eastAsia="Arial" w:hAnsi="Arial" w:cs="Arial"/>
                                <w:w w:val="103"/>
                                <w:sz w:val="16"/>
                                <w:szCs w:val="16"/>
                              </w:rPr>
                              <w:t>3</w:t>
                            </w:r>
                          </w:p>
                          <w:p w14:paraId="0E7E58AA" w14:textId="77777777" w:rsidR="00583B21" w:rsidRDefault="00583B21" w:rsidP="00583B21">
                            <w:pPr>
                              <w:spacing w:before="2" w:after="0" w:line="140" w:lineRule="exact"/>
                              <w:rPr>
                                <w:sz w:val="14"/>
                                <w:szCs w:val="14"/>
                              </w:rPr>
                            </w:pPr>
                          </w:p>
                          <w:p w14:paraId="201C3918" w14:textId="77777777" w:rsidR="00583B21" w:rsidRDefault="00583B21" w:rsidP="00583B21">
                            <w:pPr>
                              <w:spacing w:after="0" w:line="200" w:lineRule="exact"/>
                              <w:rPr>
                                <w:sz w:val="20"/>
                                <w:szCs w:val="20"/>
                              </w:rPr>
                            </w:pPr>
                          </w:p>
                          <w:p w14:paraId="75C6FE32" w14:textId="77777777" w:rsidR="00583B21" w:rsidRDefault="00583B21" w:rsidP="00583B21">
                            <w:pPr>
                              <w:spacing w:after="0" w:line="240" w:lineRule="auto"/>
                              <w:ind w:right="208"/>
                              <w:jc w:val="right"/>
                              <w:rPr>
                                <w:rFonts w:ascii="Arial" w:eastAsia="Arial" w:hAnsi="Arial" w:cs="Arial"/>
                                <w:sz w:val="16"/>
                                <w:szCs w:val="16"/>
                              </w:rPr>
                            </w:pPr>
                            <w:r>
                              <w:rPr>
                                <w:rFonts w:ascii="Arial" w:eastAsia="Arial" w:hAnsi="Arial" w:cs="Arial"/>
                                <w:spacing w:val="-2"/>
                                <w:w w:val="103"/>
                                <w:sz w:val="16"/>
                                <w:szCs w:val="16"/>
                              </w:rPr>
                              <w:t>3</w:t>
                            </w:r>
                            <w:r>
                              <w:rPr>
                                <w:rFonts w:ascii="Arial" w:eastAsia="Arial" w:hAnsi="Arial" w:cs="Arial"/>
                                <w:spacing w:val="-1"/>
                                <w:w w:val="102"/>
                                <w:sz w:val="16"/>
                                <w:szCs w:val="16"/>
                              </w:rPr>
                              <w:t>.</w:t>
                            </w:r>
                            <w:r>
                              <w:rPr>
                                <w:rFonts w:ascii="Arial" w:eastAsia="Arial" w:hAnsi="Arial" w:cs="Arial"/>
                                <w:w w:val="103"/>
                                <w:sz w:val="16"/>
                                <w:szCs w:val="16"/>
                              </w:rPr>
                              <w:t>3</w:t>
                            </w:r>
                          </w:p>
                          <w:p w14:paraId="6E12B202" w14:textId="77777777" w:rsidR="00583B21" w:rsidRDefault="00583B21" w:rsidP="00583B21">
                            <w:pPr>
                              <w:spacing w:before="26" w:after="0" w:line="240" w:lineRule="auto"/>
                              <w:ind w:left="1533" w:right="3296"/>
                              <w:jc w:val="center"/>
                              <w:rPr>
                                <w:rFonts w:ascii="Arial" w:eastAsia="Arial" w:hAnsi="Arial" w:cs="Arial"/>
                                <w:sz w:val="16"/>
                                <w:szCs w:val="16"/>
                              </w:rPr>
                            </w:pPr>
                            <w:r>
                              <w:rPr>
                                <w:rFonts w:ascii="Arial" w:eastAsia="Arial" w:hAnsi="Arial" w:cs="Arial"/>
                                <w:spacing w:val="4"/>
                                <w:w w:val="103"/>
                                <w:sz w:val="16"/>
                                <w:szCs w:val="16"/>
                              </w:rPr>
                              <w:t>T</w:t>
                            </w:r>
                            <w:r>
                              <w:rPr>
                                <w:rFonts w:ascii="Arial" w:eastAsia="Arial" w:hAnsi="Arial" w:cs="Arial"/>
                                <w:spacing w:val="-2"/>
                                <w:w w:val="103"/>
                                <w:sz w:val="16"/>
                                <w:szCs w:val="16"/>
                              </w:rPr>
                              <w:t>h</w:t>
                            </w:r>
                            <w:r>
                              <w:rPr>
                                <w:rFonts w:ascii="Arial" w:eastAsia="Arial" w:hAnsi="Arial" w:cs="Arial"/>
                                <w:spacing w:val="5"/>
                                <w:w w:val="103"/>
                                <w:sz w:val="16"/>
                                <w:szCs w:val="16"/>
                              </w:rPr>
                              <w:t>r</w:t>
                            </w:r>
                            <w:r>
                              <w:rPr>
                                <w:rFonts w:ascii="Arial" w:eastAsia="Arial" w:hAnsi="Arial" w:cs="Arial"/>
                                <w:spacing w:val="-2"/>
                                <w:w w:val="103"/>
                                <w:sz w:val="16"/>
                                <w:szCs w:val="16"/>
                              </w:rPr>
                              <w:t>ead</w:t>
                            </w:r>
                            <w:r>
                              <w:rPr>
                                <w:rFonts w:ascii="Arial" w:eastAsia="Arial" w:hAnsi="Arial" w:cs="Arial"/>
                                <w:spacing w:val="-1"/>
                                <w:w w:val="102"/>
                                <w:sz w:val="16"/>
                                <w:szCs w:val="16"/>
                              </w:rPr>
                              <w:t>::</w:t>
                            </w:r>
                            <w:r>
                              <w:rPr>
                                <w:rFonts w:ascii="Arial" w:eastAsia="Arial" w:hAnsi="Arial" w:cs="Arial"/>
                                <w:w w:val="103"/>
                                <w:sz w:val="16"/>
                                <w:szCs w:val="16"/>
                              </w:rPr>
                              <w:t>H</w:t>
                            </w:r>
                            <w:r>
                              <w:rPr>
                                <w:rFonts w:ascii="Arial" w:eastAsia="Arial" w:hAnsi="Arial" w:cs="Arial"/>
                                <w:spacing w:val="-2"/>
                                <w:w w:val="103"/>
                                <w:sz w:val="16"/>
                                <w:szCs w:val="16"/>
                              </w:rPr>
                              <w:t>ea</w:t>
                            </w:r>
                            <w:r>
                              <w:rPr>
                                <w:rFonts w:ascii="Arial" w:eastAsia="Arial" w:hAnsi="Arial" w:cs="Arial"/>
                                <w:spacing w:val="8"/>
                                <w:w w:val="103"/>
                                <w:sz w:val="16"/>
                                <w:szCs w:val="16"/>
                              </w:rPr>
                              <w:t>l</w:t>
                            </w:r>
                            <w:r>
                              <w:rPr>
                                <w:rFonts w:ascii="Arial" w:eastAsia="Arial" w:hAnsi="Arial" w:cs="Arial"/>
                                <w:spacing w:val="-1"/>
                                <w:w w:val="102"/>
                                <w:sz w:val="16"/>
                                <w:szCs w:val="16"/>
                              </w:rPr>
                              <w:t>t</w:t>
                            </w:r>
                            <w:r>
                              <w:rPr>
                                <w:rFonts w:ascii="Arial" w:eastAsia="Arial" w:hAnsi="Arial" w:cs="Arial"/>
                                <w:spacing w:val="-2"/>
                                <w:w w:val="103"/>
                                <w:sz w:val="16"/>
                                <w:szCs w:val="16"/>
                              </w:rPr>
                              <w:t>h</w:t>
                            </w:r>
                            <w:r>
                              <w:rPr>
                                <w:rFonts w:ascii="Arial" w:eastAsia="Arial" w:hAnsi="Arial" w:cs="Arial"/>
                                <w:w w:val="103"/>
                                <w:sz w:val="16"/>
                                <w:szCs w:val="16"/>
                              </w:rPr>
                              <w:t>C</w:t>
                            </w:r>
                            <w:r>
                              <w:rPr>
                                <w:rFonts w:ascii="Arial" w:eastAsia="Arial" w:hAnsi="Arial" w:cs="Arial"/>
                                <w:spacing w:val="-2"/>
                                <w:w w:val="103"/>
                                <w:sz w:val="16"/>
                                <w:szCs w:val="16"/>
                              </w:rPr>
                              <w:t>he</w:t>
                            </w:r>
                            <w:r>
                              <w:rPr>
                                <w:rFonts w:ascii="Arial" w:eastAsia="Arial" w:hAnsi="Arial" w:cs="Arial"/>
                                <w:spacing w:val="7"/>
                                <w:w w:val="103"/>
                                <w:sz w:val="16"/>
                                <w:szCs w:val="16"/>
                              </w:rPr>
                              <w:t>ck</w:t>
                            </w:r>
                            <w:r>
                              <w:rPr>
                                <w:rFonts w:ascii="Arial" w:eastAsia="Arial" w:hAnsi="Arial" w:cs="Arial"/>
                                <w:w w:val="103"/>
                                <w:sz w:val="16"/>
                                <w:szCs w:val="16"/>
                              </w:rPr>
                              <w:t>R</w:t>
                            </w:r>
                            <w:r>
                              <w:rPr>
                                <w:rFonts w:ascii="Arial" w:eastAsia="Arial" w:hAnsi="Arial" w:cs="Arial"/>
                                <w:spacing w:val="-2"/>
                                <w:w w:val="103"/>
                                <w:sz w:val="16"/>
                                <w:szCs w:val="16"/>
                              </w:rPr>
                              <w:t>unn</w:t>
                            </w:r>
                            <w:r>
                              <w:rPr>
                                <w:rFonts w:ascii="Arial" w:eastAsia="Arial" w:hAnsi="Arial" w:cs="Arial"/>
                                <w:spacing w:val="8"/>
                                <w:w w:val="103"/>
                                <w:sz w:val="16"/>
                                <w:szCs w:val="16"/>
                              </w:rPr>
                              <w:t>i</w:t>
                            </w:r>
                            <w:r>
                              <w:rPr>
                                <w:rFonts w:ascii="Arial" w:eastAsia="Arial" w:hAnsi="Arial" w:cs="Arial"/>
                                <w:spacing w:val="-2"/>
                                <w:w w:val="103"/>
                                <w:sz w:val="16"/>
                                <w:szCs w:val="16"/>
                              </w:rPr>
                              <w:t>ng</w:t>
                            </w:r>
                            <w:r>
                              <w:rPr>
                                <w:rFonts w:ascii="Arial" w:eastAsia="Arial" w:hAnsi="Arial" w:cs="Arial"/>
                                <w:spacing w:val="10"/>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a</w:t>
                            </w:r>
                            <w:r>
                              <w:rPr>
                                <w:rFonts w:ascii="Arial" w:eastAsia="Arial" w:hAnsi="Arial" w:cs="Arial"/>
                                <w:w w:val="102"/>
                                <w:sz w:val="16"/>
                                <w:szCs w:val="16"/>
                              </w:rPr>
                              <w:t>t</w:t>
                            </w:r>
                          </w:p>
                          <w:p w14:paraId="5E43DBA7" w14:textId="77777777" w:rsidR="00583B21" w:rsidRDefault="00583B21" w:rsidP="00583B21">
                            <w:pPr>
                              <w:tabs>
                                <w:tab w:val="left" w:pos="6120"/>
                              </w:tabs>
                              <w:spacing w:after="0" w:line="210" w:lineRule="exact"/>
                              <w:ind w:left="2465" w:right="-20"/>
                              <w:rPr>
                                <w:rFonts w:ascii="Arial" w:eastAsia="Arial" w:hAnsi="Arial" w:cs="Arial"/>
                                <w:sz w:val="16"/>
                                <w:szCs w:val="16"/>
                              </w:rPr>
                            </w:pPr>
                            <w:proofErr w:type="gramStart"/>
                            <w:r>
                              <w:rPr>
                                <w:rFonts w:ascii="Arial" w:eastAsia="Arial" w:hAnsi="Arial" w:cs="Arial"/>
                                <w:spacing w:val="-2"/>
                                <w:position w:val="-1"/>
                                <w:sz w:val="16"/>
                                <w:szCs w:val="16"/>
                              </w:rPr>
                              <w:t>u</w:t>
                            </w:r>
                            <w:r>
                              <w:rPr>
                                <w:rFonts w:ascii="Arial" w:eastAsia="Arial" w:hAnsi="Arial" w:cs="Arial"/>
                                <w:spacing w:val="7"/>
                                <w:position w:val="-1"/>
                                <w:sz w:val="16"/>
                                <w:szCs w:val="16"/>
                              </w:rPr>
                              <w:t>s</w:t>
                            </w:r>
                            <w:r>
                              <w:rPr>
                                <w:rFonts w:ascii="Arial" w:eastAsia="Arial" w:hAnsi="Arial" w:cs="Arial"/>
                                <w:spacing w:val="10"/>
                                <w:position w:val="-1"/>
                                <w:sz w:val="16"/>
                                <w:szCs w:val="16"/>
                              </w:rPr>
                              <w:t>S</w:t>
                            </w:r>
                            <w:r>
                              <w:rPr>
                                <w:rFonts w:ascii="Arial" w:eastAsia="Arial" w:hAnsi="Arial" w:cs="Arial"/>
                                <w:spacing w:val="-2"/>
                                <w:position w:val="-1"/>
                                <w:sz w:val="16"/>
                                <w:szCs w:val="16"/>
                              </w:rPr>
                              <w:t>ende</w:t>
                            </w:r>
                            <w:r>
                              <w:rPr>
                                <w:rFonts w:ascii="Arial" w:eastAsia="Arial" w:hAnsi="Arial" w:cs="Arial"/>
                                <w:position w:val="-1"/>
                                <w:sz w:val="16"/>
                                <w:szCs w:val="16"/>
                              </w:rPr>
                              <w:t>r</w:t>
                            </w:r>
                            <w:proofErr w:type="gramEnd"/>
                            <w:r>
                              <w:rPr>
                                <w:rFonts w:ascii="Arial" w:eastAsia="Arial" w:hAnsi="Arial" w:cs="Arial"/>
                                <w:spacing w:val="-24"/>
                                <w:position w:val="-1"/>
                                <w:sz w:val="16"/>
                                <w:szCs w:val="16"/>
                              </w:rPr>
                              <w:t xml:space="preserve"> </w:t>
                            </w:r>
                            <w:r>
                              <w:rPr>
                                <w:rFonts w:ascii="Arial" w:eastAsia="Arial" w:hAnsi="Arial" w:cs="Arial"/>
                                <w:position w:val="-1"/>
                                <w:sz w:val="16"/>
                                <w:szCs w:val="16"/>
                              </w:rPr>
                              <w:tab/>
                            </w:r>
                            <w:r>
                              <w:rPr>
                                <w:rFonts w:ascii="Arial" w:eastAsia="Arial" w:hAnsi="Arial" w:cs="Arial"/>
                                <w:w w:val="103"/>
                                <w:position w:val="2"/>
                                <w:sz w:val="16"/>
                                <w:szCs w:val="16"/>
                              </w:rPr>
                              <w:t>R</w:t>
                            </w:r>
                            <w:r>
                              <w:rPr>
                                <w:rFonts w:ascii="Arial" w:eastAsia="Arial" w:hAnsi="Arial" w:cs="Arial"/>
                                <w:spacing w:val="-2"/>
                                <w:w w:val="103"/>
                                <w:position w:val="2"/>
                                <w:sz w:val="16"/>
                                <w:szCs w:val="16"/>
                              </w:rPr>
                              <w:t>eg</w:t>
                            </w:r>
                            <w:r>
                              <w:rPr>
                                <w:rFonts w:ascii="Arial" w:eastAsia="Arial" w:hAnsi="Arial" w:cs="Arial"/>
                                <w:spacing w:val="8"/>
                                <w:w w:val="103"/>
                                <w:position w:val="2"/>
                                <w:sz w:val="16"/>
                                <w:szCs w:val="16"/>
                              </w:rPr>
                              <w:t>i</w:t>
                            </w:r>
                            <w:r>
                              <w:rPr>
                                <w:rFonts w:ascii="Arial" w:eastAsia="Arial" w:hAnsi="Arial" w:cs="Arial"/>
                                <w:spacing w:val="7"/>
                                <w:w w:val="103"/>
                                <w:position w:val="2"/>
                                <w:sz w:val="16"/>
                                <w:szCs w:val="16"/>
                              </w:rPr>
                              <w:t>s</w:t>
                            </w:r>
                            <w:r>
                              <w:rPr>
                                <w:rFonts w:ascii="Arial" w:eastAsia="Arial" w:hAnsi="Arial" w:cs="Arial"/>
                                <w:spacing w:val="-1"/>
                                <w:w w:val="102"/>
                                <w:position w:val="2"/>
                                <w:sz w:val="16"/>
                                <w:szCs w:val="16"/>
                              </w:rPr>
                              <w:t>t</w:t>
                            </w:r>
                            <w:r>
                              <w:rPr>
                                <w:rFonts w:ascii="Arial" w:eastAsia="Arial" w:hAnsi="Arial" w:cs="Arial"/>
                                <w:spacing w:val="5"/>
                                <w:w w:val="103"/>
                                <w:position w:val="2"/>
                                <w:sz w:val="16"/>
                                <w:szCs w:val="16"/>
                              </w:rPr>
                              <w:t>r</w:t>
                            </w:r>
                            <w:r>
                              <w:rPr>
                                <w:rFonts w:ascii="Arial" w:eastAsia="Arial" w:hAnsi="Arial" w:cs="Arial"/>
                                <w:w w:val="103"/>
                                <w:position w:val="2"/>
                                <w:sz w:val="16"/>
                                <w:szCs w:val="16"/>
                              </w:rPr>
                              <w:t>y</w:t>
                            </w:r>
                          </w:p>
                          <w:p w14:paraId="6C4E8948" w14:textId="77777777" w:rsidR="00583B21" w:rsidRDefault="00583B21" w:rsidP="00583B21">
                            <w:pPr>
                              <w:spacing w:before="2" w:after="0" w:line="170" w:lineRule="exact"/>
                              <w:rPr>
                                <w:sz w:val="17"/>
                                <w:szCs w:val="17"/>
                              </w:rPr>
                            </w:pPr>
                          </w:p>
                          <w:p w14:paraId="1BF5736A" w14:textId="77777777" w:rsidR="00583B21" w:rsidRDefault="00583B21" w:rsidP="00583B21">
                            <w:pPr>
                              <w:spacing w:after="0" w:line="200" w:lineRule="exact"/>
                              <w:rPr>
                                <w:sz w:val="20"/>
                                <w:szCs w:val="20"/>
                              </w:rPr>
                            </w:pPr>
                          </w:p>
                          <w:p w14:paraId="32595E7C" w14:textId="77777777" w:rsidR="00583B21" w:rsidRDefault="00583B21" w:rsidP="00583B21">
                            <w:pPr>
                              <w:spacing w:after="0" w:line="141" w:lineRule="exact"/>
                              <w:ind w:left="4346" w:right="2788"/>
                              <w:jc w:val="center"/>
                              <w:rPr>
                                <w:rFonts w:ascii="Arial" w:eastAsia="Arial" w:hAnsi="Arial" w:cs="Arial"/>
                                <w:sz w:val="16"/>
                                <w:szCs w:val="16"/>
                              </w:rPr>
                            </w:pPr>
                            <w:r>
                              <w:rPr>
                                <w:rFonts w:ascii="Arial" w:eastAsia="Arial" w:hAnsi="Arial" w:cs="Arial"/>
                                <w:w w:val="103"/>
                                <w:position w:val="-4"/>
                                <w:sz w:val="16"/>
                                <w:szCs w:val="16"/>
                              </w:rPr>
                              <w:t>3</w:t>
                            </w:r>
                          </w:p>
                          <w:p w14:paraId="298A7EA2" w14:textId="77777777" w:rsidR="00583B21" w:rsidRDefault="00583B21" w:rsidP="00583B21">
                            <w:pPr>
                              <w:spacing w:after="0" w:line="51" w:lineRule="exact"/>
                              <w:ind w:left="4273" w:right="2898"/>
                              <w:jc w:val="center"/>
                              <w:rPr>
                                <w:rFonts w:ascii="Arial" w:eastAsia="Arial" w:hAnsi="Arial" w:cs="Arial"/>
                                <w:sz w:val="16"/>
                                <w:szCs w:val="16"/>
                              </w:rPr>
                            </w:pPr>
                            <w:r>
                              <w:rPr>
                                <w:rFonts w:ascii="Arial" w:eastAsia="Arial" w:hAnsi="Arial" w:cs="Arial"/>
                                <w:w w:val="102"/>
                                <w:position w:val="-4"/>
                                <w:sz w:val="16"/>
                                <w:szCs w:val="16"/>
                              </w:rPr>
                              <w:t>:</w:t>
                            </w:r>
                          </w:p>
                          <w:p w14:paraId="4128E08C" w14:textId="77777777" w:rsidR="00583B21" w:rsidRDefault="00583B21" w:rsidP="00583B21">
                            <w:pPr>
                              <w:spacing w:after="0" w:line="143" w:lineRule="exact"/>
                              <w:ind w:left="4130" w:right="2647"/>
                              <w:jc w:val="center"/>
                              <w:rPr>
                                <w:rFonts w:ascii="Arial" w:eastAsia="Arial" w:hAnsi="Arial" w:cs="Arial"/>
                                <w:sz w:val="16"/>
                                <w:szCs w:val="16"/>
                              </w:rPr>
                            </w:pPr>
                            <w:proofErr w:type="gramStart"/>
                            <w:r>
                              <w:rPr>
                                <w:rFonts w:ascii="Arial" w:eastAsia="Arial" w:hAnsi="Arial" w:cs="Arial"/>
                                <w:spacing w:val="-107"/>
                                <w:position w:val="-5"/>
                                <w:sz w:val="16"/>
                                <w:szCs w:val="16"/>
                              </w:rPr>
                              <w:t>n</w:t>
                            </w:r>
                            <w:r>
                              <w:rPr>
                                <w:rFonts w:ascii="Arial" w:eastAsia="Arial" w:hAnsi="Arial" w:cs="Arial"/>
                                <w:position w:val="2"/>
                                <w:sz w:val="16"/>
                                <w:szCs w:val="16"/>
                              </w:rPr>
                              <w:t>b</w:t>
                            </w:r>
                            <w:proofErr w:type="gramEnd"/>
                            <w:r>
                              <w:rPr>
                                <w:rFonts w:ascii="Arial" w:eastAsia="Arial" w:hAnsi="Arial" w:cs="Arial"/>
                                <w:spacing w:val="-13"/>
                                <w:position w:val="2"/>
                                <w:sz w:val="16"/>
                                <w:szCs w:val="16"/>
                              </w:rPr>
                              <w:t xml:space="preserve"> </w:t>
                            </w:r>
                            <w:r>
                              <w:rPr>
                                <w:rFonts w:ascii="Arial" w:eastAsia="Arial" w:hAnsi="Arial" w:cs="Arial"/>
                                <w:spacing w:val="-92"/>
                                <w:w w:val="103"/>
                                <w:position w:val="-5"/>
                                <w:sz w:val="16"/>
                                <w:szCs w:val="16"/>
                              </w:rPr>
                              <w:t>:</w:t>
                            </w:r>
                            <w:r>
                              <w:rPr>
                                <w:rFonts w:ascii="Arial" w:eastAsia="Arial" w:hAnsi="Arial" w:cs="Arial"/>
                                <w:w w:val="103"/>
                                <w:position w:val="1"/>
                                <w:sz w:val="16"/>
                                <w:szCs w:val="16"/>
                              </w:rPr>
                              <w:t>4</w:t>
                            </w:r>
                          </w:p>
                          <w:p w14:paraId="583B3094" w14:textId="77777777" w:rsidR="00583B21" w:rsidRDefault="00583B21" w:rsidP="00583B21">
                            <w:pPr>
                              <w:tabs>
                                <w:tab w:val="left" w:pos="4300"/>
                              </w:tabs>
                              <w:spacing w:after="0" w:line="217" w:lineRule="exact"/>
                              <w:ind w:left="2361" w:right="-20"/>
                              <w:rPr>
                                <w:rFonts w:ascii="Arial" w:eastAsia="Arial" w:hAnsi="Arial" w:cs="Arial"/>
                                <w:sz w:val="16"/>
                                <w:szCs w:val="16"/>
                              </w:rPr>
                            </w:pPr>
                            <w:r>
                              <w:rPr>
                                <w:rFonts w:ascii="Arial" w:eastAsia="Arial" w:hAnsi="Arial" w:cs="Arial"/>
                                <w:position w:val="-3"/>
                                <w:sz w:val="16"/>
                                <w:szCs w:val="16"/>
                              </w:rPr>
                              <w:t>2</w:t>
                            </w:r>
                            <w:r>
                              <w:rPr>
                                <w:rFonts w:ascii="Arial" w:eastAsia="Arial" w:hAnsi="Arial" w:cs="Arial"/>
                                <w:spacing w:val="-42"/>
                                <w:position w:val="-3"/>
                                <w:sz w:val="16"/>
                                <w:szCs w:val="16"/>
                              </w:rPr>
                              <w:t xml:space="preserve"> </w:t>
                            </w:r>
                            <w:r>
                              <w:rPr>
                                <w:rFonts w:ascii="Arial" w:eastAsia="Arial" w:hAnsi="Arial" w:cs="Arial"/>
                                <w:position w:val="-3"/>
                                <w:sz w:val="16"/>
                                <w:szCs w:val="16"/>
                              </w:rPr>
                              <w:tab/>
                            </w:r>
                            <w:r>
                              <w:rPr>
                                <w:rFonts w:ascii="Arial" w:eastAsia="Arial" w:hAnsi="Arial" w:cs="Arial"/>
                                <w:spacing w:val="-126"/>
                                <w:w w:val="103"/>
                                <w:position w:val="1"/>
                                <w:sz w:val="16"/>
                                <w:szCs w:val="16"/>
                              </w:rPr>
                              <w:t>n</w:t>
                            </w:r>
                            <w:r>
                              <w:rPr>
                                <w:rFonts w:ascii="Arial" w:eastAsia="Arial" w:hAnsi="Arial" w:cs="Arial"/>
                                <w:w w:val="103"/>
                                <w:position w:val="7"/>
                                <w:sz w:val="16"/>
                                <w:szCs w:val="16"/>
                              </w:rPr>
                              <w:t>b</w:t>
                            </w:r>
                          </w:p>
                          <w:p w14:paraId="71C36FCF" w14:textId="77777777" w:rsidR="00583B21" w:rsidRDefault="00583B21" w:rsidP="00583B21">
                            <w:pPr>
                              <w:spacing w:after="0" w:line="66" w:lineRule="exact"/>
                              <w:ind w:right="1243"/>
                              <w:jc w:val="right"/>
                              <w:rPr>
                                <w:rFonts w:ascii="Arial" w:eastAsia="Arial" w:hAnsi="Arial" w:cs="Arial"/>
                                <w:sz w:val="16"/>
                                <w:szCs w:val="16"/>
                              </w:rPr>
                            </w:pPr>
                            <w:r>
                              <w:rPr>
                                <w:rFonts w:ascii="Arial" w:eastAsia="Arial" w:hAnsi="Arial" w:cs="Arial"/>
                                <w:w w:val="103"/>
                                <w:position w:val="-1"/>
                                <w:sz w:val="16"/>
                                <w:szCs w:val="16"/>
                              </w:rPr>
                              <w:t>2</w:t>
                            </w:r>
                          </w:p>
                          <w:p w14:paraId="71A5546D" w14:textId="77777777" w:rsidR="00583B21" w:rsidRDefault="00583B21" w:rsidP="00583B21">
                            <w:pPr>
                              <w:tabs>
                                <w:tab w:val="left" w:pos="3600"/>
                              </w:tabs>
                              <w:spacing w:after="0" w:line="52" w:lineRule="exact"/>
                              <w:ind w:right="1243"/>
                              <w:jc w:val="right"/>
                              <w:rPr>
                                <w:rFonts w:ascii="Arial" w:eastAsia="Arial" w:hAnsi="Arial" w:cs="Arial"/>
                                <w:sz w:val="16"/>
                                <w:szCs w:val="16"/>
                              </w:rPr>
                            </w:pPr>
                            <w:r>
                              <w:rPr>
                                <w:rFonts w:ascii="Arial" w:eastAsia="Arial" w:hAnsi="Arial" w:cs="Arial"/>
                                <w:position w:val="3"/>
                                <w:sz w:val="16"/>
                                <w:szCs w:val="16"/>
                              </w:rPr>
                              <w:t>:</w:t>
                            </w:r>
                            <w:r>
                              <w:rPr>
                                <w:rFonts w:ascii="Arial" w:eastAsia="Arial" w:hAnsi="Arial" w:cs="Arial"/>
                                <w:spacing w:val="-44"/>
                                <w:position w:val="3"/>
                                <w:sz w:val="16"/>
                                <w:szCs w:val="16"/>
                              </w:rPr>
                              <w:t xml:space="preserve"> </w:t>
                            </w:r>
                            <w:r>
                              <w:rPr>
                                <w:rFonts w:ascii="Arial" w:eastAsia="Arial" w:hAnsi="Arial" w:cs="Arial"/>
                                <w:position w:val="3"/>
                                <w:sz w:val="16"/>
                                <w:szCs w:val="16"/>
                              </w:rPr>
                              <w:tab/>
                            </w:r>
                            <w:r>
                              <w:rPr>
                                <w:rFonts w:ascii="Arial" w:eastAsia="Arial" w:hAnsi="Arial" w:cs="Arial"/>
                                <w:w w:val="102"/>
                                <w:sz w:val="16"/>
                                <w:szCs w:val="16"/>
                              </w:rPr>
                              <w:t>.</w:t>
                            </w:r>
                          </w:p>
                          <w:p w14:paraId="6EA4E017" w14:textId="77777777" w:rsidR="00583B21" w:rsidRDefault="00583B21" w:rsidP="00583B21">
                            <w:pPr>
                              <w:tabs>
                                <w:tab w:val="left" w:pos="5960"/>
                              </w:tabs>
                              <w:spacing w:before="3" w:after="0" w:line="101" w:lineRule="auto"/>
                              <w:ind w:left="2361" w:right="1215"/>
                              <w:rPr>
                                <w:rFonts w:ascii="Arial" w:eastAsia="Arial" w:hAnsi="Arial" w:cs="Arial"/>
                                <w:sz w:val="16"/>
                                <w:szCs w:val="16"/>
                              </w:rPr>
                            </w:pPr>
                            <w:proofErr w:type="gramStart"/>
                            <w:r>
                              <w:rPr>
                                <w:rFonts w:ascii="Arial" w:eastAsia="Arial" w:hAnsi="Arial" w:cs="Arial"/>
                                <w:sz w:val="16"/>
                                <w:szCs w:val="16"/>
                              </w:rPr>
                              <w:t>b</w:t>
                            </w:r>
                            <w:proofErr w:type="gramEnd"/>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position w:val="-3"/>
                                <w:sz w:val="16"/>
                                <w:szCs w:val="16"/>
                              </w:rPr>
                              <w:t xml:space="preserve">3 </w:t>
                            </w:r>
                            <w:r>
                              <w:rPr>
                                <w:rFonts w:ascii="Arial" w:eastAsia="Arial" w:hAnsi="Arial" w:cs="Arial"/>
                                <w:w w:val="103"/>
                                <w:sz w:val="16"/>
                                <w:szCs w:val="16"/>
                              </w:rPr>
                              <w:t>n</w:t>
                            </w:r>
                          </w:p>
                          <w:p w14:paraId="4635D45B" w14:textId="77777777" w:rsidR="00583B21" w:rsidRDefault="00583B21" w:rsidP="00583B21">
                            <w:pPr>
                              <w:spacing w:after="0" w:line="200" w:lineRule="exact"/>
                              <w:rPr>
                                <w:sz w:val="20"/>
                                <w:szCs w:val="20"/>
                              </w:rPr>
                            </w:pPr>
                          </w:p>
                          <w:p w14:paraId="1A208698" w14:textId="77777777" w:rsidR="00583B21" w:rsidRDefault="00583B21" w:rsidP="00583B21">
                            <w:pPr>
                              <w:spacing w:before="12" w:after="0" w:line="240" w:lineRule="exact"/>
                              <w:rPr>
                                <w:sz w:val="24"/>
                                <w:szCs w:val="24"/>
                              </w:rPr>
                            </w:pPr>
                          </w:p>
                          <w:p w14:paraId="6CD83F65" w14:textId="77777777" w:rsidR="00583B21" w:rsidRDefault="00583B21" w:rsidP="00583B21">
                            <w:pPr>
                              <w:spacing w:after="0" w:line="240" w:lineRule="auto"/>
                              <w:ind w:left="4519" w:right="-20"/>
                              <w:rPr>
                                <w:rFonts w:ascii="Arial" w:eastAsia="Arial" w:hAnsi="Arial" w:cs="Arial"/>
                                <w:sz w:val="16"/>
                                <w:szCs w:val="16"/>
                              </w:rPr>
                            </w:pPr>
                            <w:proofErr w:type="gramStart"/>
                            <w:r>
                              <w:rPr>
                                <w:rFonts w:ascii="Arial" w:eastAsia="Arial" w:hAnsi="Arial" w:cs="Arial"/>
                                <w:spacing w:val="-3"/>
                                <w:w w:val="103"/>
                                <w:sz w:val="16"/>
                                <w:szCs w:val="16"/>
                              </w:rPr>
                              <w:t>n</w:t>
                            </w:r>
                            <w:r>
                              <w:rPr>
                                <w:rFonts w:ascii="Arial" w:eastAsia="Arial" w:hAnsi="Arial" w:cs="Arial"/>
                                <w:w w:val="103"/>
                                <w:sz w:val="16"/>
                                <w:szCs w:val="16"/>
                              </w:rPr>
                              <w:t>b</w:t>
                            </w:r>
                            <w:r>
                              <w:rPr>
                                <w:rFonts w:ascii="Arial" w:eastAsia="Arial" w:hAnsi="Arial" w:cs="Arial"/>
                                <w:spacing w:val="-32"/>
                                <w:sz w:val="16"/>
                                <w:szCs w:val="16"/>
                              </w:rPr>
                              <w:t xml:space="preserve"> </w:t>
                            </w:r>
                            <w:r>
                              <w:rPr>
                                <w:rFonts w:ascii="Arial" w:eastAsia="Arial" w:hAnsi="Arial" w:cs="Arial"/>
                                <w:sz w:val="16"/>
                                <w:szCs w:val="16"/>
                              </w:rPr>
                              <w:t>:</w:t>
                            </w:r>
                            <w:proofErr w:type="gramEnd"/>
                            <w:r>
                              <w:rPr>
                                <w:rFonts w:ascii="Arial" w:eastAsia="Arial" w:hAnsi="Arial" w:cs="Arial"/>
                                <w:sz w:val="16"/>
                                <w:szCs w:val="16"/>
                              </w:rPr>
                              <w:t xml:space="preserve"> </w:t>
                            </w:r>
                            <w:r>
                              <w:rPr>
                                <w:rFonts w:ascii="Arial" w:eastAsia="Arial" w:hAnsi="Arial" w:cs="Arial"/>
                                <w:spacing w:val="-3"/>
                                <w:w w:val="103"/>
                                <w:sz w:val="16"/>
                                <w:szCs w:val="16"/>
                              </w:rPr>
                              <w:t>3</w:t>
                            </w:r>
                            <w:r>
                              <w:rPr>
                                <w:rFonts w:ascii="Arial" w:eastAsia="Arial" w:hAnsi="Arial" w:cs="Arial"/>
                                <w:spacing w:val="-1"/>
                                <w:w w:val="102"/>
                                <w:sz w:val="16"/>
                                <w:szCs w:val="16"/>
                              </w:rPr>
                              <w:t>.</w:t>
                            </w:r>
                            <w:r>
                              <w:rPr>
                                <w:rFonts w:ascii="Arial" w:eastAsia="Arial" w:hAnsi="Arial" w:cs="Arial"/>
                                <w:w w:val="103"/>
                                <w:sz w:val="16"/>
                                <w:szCs w:val="16"/>
                              </w:rPr>
                              <w:t>1</w:t>
                            </w:r>
                          </w:p>
                          <w:p w14:paraId="3F04FF27" w14:textId="77777777" w:rsidR="00583B21" w:rsidRDefault="00583B21" w:rsidP="00583B21">
                            <w:pPr>
                              <w:spacing w:before="2" w:after="0" w:line="190" w:lineRule="exact"/>
                              <w:rPr>
                                <w:sz w:val="19"/>
                                <w:szCs w:val="19"/>
                              </w:rPr>
                            </w:pPr>
                          </w:p>
                          <w:p w14:paraId="3DBD3F94" w14:textId="77777777" w:rsidR="00583B21" w:rsidRDefault="00583B21" w:rsidP="00583B21">
                            <w:pPr>
                              <w:tabs>
                                <w:tab w:val="left" w:pos="1940"/>
                                <w:tab w:val="left" w:pos="5900"/>
                              </w:tabs>
                              <w:spacing w:after="0" w:line="240" w:lineRule="auto"/>
                              <w:ind w:left="19" w:right="446"/>
                              <w:jc w:val="center"/>
                              <w:rPr>
                                <w:rFonts w:ascii="Arial" w:eastAsia="Arial" w:hAnsi="Arial" w:cs="Arial"/>
                                <w:sz w:val="16"/>
                                <w:szCs w:val="16"/>
                              </w:rPr>
                            </w:pPr>
                            <w:r>
                              <w:rPr>
                                <w:rFonts w:ascii="Arial" w:eastAsia="Arial" w:hAnsi="Arial" w:cs="Arial"/>
                                <w:spacing w:val="10"/>
                                <w:sz w:val="16"/>
                                <w:szCs w:val="16"/>
                              </w:rPr>
                              <w:t>B</w:t>
                            </w:r>
                            <w:r>
                              <w:rPr>
                                <w:rFonts w:ascii="Arial" w:eastAsia="Arial" w:hAnsi="Arial" w:cs="Arial"/>
                                <w:spacing w:val="-2"/>
                                <w:sz w:val="16"/>
                                <w:szCs w:val="16"/>
                              </w:rPr>
                              <w:t>oo</w:t>
                            </w:r>
                            <w:r>
                              <w:rPr>
                                <w:rFonts w:ascii="Arial" w:eastAsia="Arial" w:hAnsi="Arial" w:cs="Arial"/>
                                <w:spacing w:val="-1"/>
                                <w:sz w:val="16"/>
                                <w:szCs w:val="16"/>
                              </w:rPr>
                              <w:t>t</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2"/>
                                <w:sz w:val="16"/>
                                <w:szCs w:val="16"/>
                              </w:rPr>
                              <w:t>ap</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9"/>
                                <w:sz w:val="16"/>
                                <w:szCs w:val="16"/>
                              </w:rPr>
                              <w:t xml:space="preserve"> </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7"/>
                                <w:sz w:val="16"/>
                                <w:szCs w:val="16"/>
                              </w:rPr>
                              <w:t>ys</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3"/>
                                <w:sz w:val="16"/>
                                <w:szCs w:val="16"/>
                              </w:rPr>
                              <w:t>m</w:t>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8"/>
                                <w:sz w:val="16"/>
                                <w:szCs w:val="16"/>
                              </w:rPr>
                              <w:t>l</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C</w:t>
                            </w:r>
                            <w:r>
                              <w:rPr>
                                <w:rFonts w:ascii="Arial" w:eastAsia="Arial" w:hAnsi="Arial" w:cs="Arial"/>
                                <w:spacing w:val="-2"/>
                                <w:sz w:val="16"/>
                                <w:szCs w:val="16"/>
                              </w:rPr>
                              <w:t>he</w:t>
                            </w:r>
                            <w:r>
                              <w:rPr>
                                <w:rFonts w:ascii="Arial" w:eastAsia="Arial" w:hAnsi="Arial" w:cs="Arial"/>
                                <w:spacing w:val="7"/>
                                <w:sz w:val="16"/>
                                <w:szCs w:val="16"/>
                              </w:rPr>
                              <w:t>c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2"/>
                                <w:sz w:val="16"/>
                                <w:szCs w:val="16"/>
                              </w:rPr>
                              <w:t xml:space="preserve"> </w:t>
                            </w:r>
                            <w:r>
                              <w:rPr>
                                <w:rFonts w:ascii="Arial" w:eastAsia="Arial" w:hAnsi="Arial" w:cs="Arial"/>
                                <w:sz w:val="16"/>
                                <w:szCs w:val="16"/>
                              </w:rPr>
                              <w:tab/>
                            </w:r>
                            <w:r>
                              <w:rPr>
                                <w:rFonts w:ascii="Arial" w:eastAsia="Arial" w:hAnsi="Arial" w:cs="Arial"/>
                                <w:spacing w:val="4"/>
                                <w:w w:val="103"/>
                                <w:sz w:val="16"/>
                                <w:szCs w:val="16"/>
                              </w:rPr>
                              <w:t>F</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7"/>
                                <w:w w:val="103"/>
                                <w:sz w:val="16"/>
                                <w:szCs w:val="16"/>
                              </w:rPr>
                              <w:t>k</w:t>
                            </w:r>
                            <w:r>
                              <w:rPr>
                                <w:rFonts w:ascii="Arial" w:eastAsia="Arial" w:hAnsi="Arial" w:cs="Arial"/>
                                <w:w w:val="103"/>
                                <w:sz w:val="16"/>
                                <w:szCs w:val="16"/>
                              </w:rPr>
                              <w:t>D</w:t>
                            </w:r>
                            <w:r>
                              <w:rPr>
                                <w:rFonts w:ascii="Arial" w:eastAsia="Arial" w:hAnsi="Arial" w:cs="Arial"/>
                                <w:spacing w:val="-2"/>
                                <w:w w:val="103"/>
                                <w:sz w:val="16"/>
                                <w:szCs w:val="16"/>
                              </w:rPr>
                              <w:t>ae</w:t>
                            </w:r>
                            <w:r>
                              <w:rPr>
                                <w:rFonts w:ascii="Arial" w:eastAsia="Arial" w:hAnsi="Arial" w:cs="Arial"/>
                                <w:spacing w:val="-3"/>
                                <w:w w:val="103"/>
                                <w:sz w:val="16"/>
                                <w:szCs w:val="16"/>
                              </w:rPr>
                              <w:t>m</w:t>
                            </w:r>
                            <w:r>
                              <w:rPr>
                                <w:rFonts w:ascii="Arial" w:eastAsia="Arial" w:hAnsi="Arial" w:cs="Arial"/>
                                <w:spacing w:val="-2"/>
                                <w:w w:val="103"/>
                                <w:sz w:val="16"/>
                                <w:szCs w:val="16"/>
                              </w:rPr>
                              <w:t>o</w:t>
                            </w:r>
                            <w:r>
                              <w:rPr>
                                <w:rFonts w:ascii="Arial" w:eastAsia="Arial" w:hAnsi="Arial" w:cs="Arial"/>
                                <w:w w:val="103"/>
                                <w:sz w:val="16"/>
                                <w:szCs w:val="16"/>
                              </w:rPr>
                              <w:t>n</w:t>
                            </w:r>
                          </w:p>
                          <w:p w14:paraId="203CE463" w14:textId="77777777" w:rsidR="00583B21" w:rsidRDefault="00583B21" w:rsidP="00583B21">
                            <w:pPr>
                              <w:spacing w:before="6" w:after="0" w:line="110" w:lineRule="exact"/>
                              <w:rPr>
                                <w:sz w:val="11"/>
                                <w:szCs w:val="11"/>
                              </w:rPr>
                            </w:pPr>
                          </w:p>
                          <w:p w14:paraId="5B1278B7" w14:textId="77777777" w:rsidR="00583B21" w:rsidRDefault="00583B21" w:rsidP="00583B21">
                            <w:pPr>
                              <w:spacing w:after="0" w:line="240" w:lineRule="auto"/>
                              <w:ind w:left="4138" w:right="3010"/>
                              <w:jc w:val="center"/>
                              <w:rPr>
                                <w:rFonts w:ascii="Arial" w:eastAsia="Arial" w:hAnsi="Arial" w:cs="Arial"/>
                                <w:sz w:val="16"/>
                                <w:szCs w:val="16"/>
                              </w:rPr>
                            </w:pPr>
                            <w:r>
                              <w:rPr>
                                <w:rFonts w:ascii="Arial" w:eastAsia="Arial" w:hAnsi="Arial" w:cs="Arial"/>
                                <w:w w:val="103"/>
                                <w:sz w:val="16"/>
                                <w:szCs w:val="16"/>
                              </w:rPr>
                              <w:t>5</w:t>
                            </w:r>
                          </w:p>
                          <w:p w14:paraId="6EADDAA5" w14:textId="77777777" w:rsidR="00583B21" w:rsidRDefault="00583B21" w:rsidP="00583B21">
                            <w:pPr>
                              <w:spacing w:before="2" w:after="0" w:line="190" w:lineRule="exact"/>
                              <w:rPr>
                                <w:sz w:val="19"/>
                                <w:szCs w:val="19"/>
                              </w:rPr>
                            </w:pPr>
                          </w:p>
                          <w:p w14:paraId="1EA9E7CD" w14:textId="77777777" w:rsidR="00583B21" w:rsidRDefault="00583B21" w:rsidP="00583B21">
                            <w:pPr>
                              <w:spacing w:after="0" w:line="240" w:lineRule="auto"/>
                              <w:ind w:left="3099" w:right="4064"/>
                              <w:jc w:val="center"/>
                              <w:rPr>
                                <w:rFonts w:ascii="Arial" w:eastAsia="Arial" w:hAnsi="Arial" w:cs="Arial"/>
                                <w:sz w:val="16"/>
                                <w:szCs w:val="16"/>
                              </w:rPr>
                            </w:pPr>
                            <w:r>
                              <w:rPr>
                                <w:rFonts w:ascii="Arial" w:eastAsia="Arial" w:hAnsi="Arial" w:cs="Arial"/>
                                <w:w w:val="103"/>
                                <w:sz w:val="16"/>
                                <w:szCs w:val="16"/>
                              </w:rPr>
                              <w:t>1</w:t>
                            </w:r>
                          </w:p>
                          <w:p w14:paraId="772E60B0" w14:textId="77777777" w:rsidR="00583B21" w:rsidRDefault="00583B21" w:rsidP="00583B21">
                            <w:pPr>
                              <w:spacing w:before="7" w:after="0" w:line="200" w:lineRule="exact"/>
                              <w:rPr>
                                <w:sz w:val="20"/>
                                <w:szCs w:val="20"/>
                              </w:rPr>
                            </w:pPr>
                          </w:p>
                          <w:p w14:paraId="49402923" w14:textId="77777777" w:rsidR="00583B21" w:rsidRDefault="00583B21" w:rsidP="00583B21">
                            <w:pPr>
                              <w:spacing w:after="0" w:line="240" w:lineRule="auto"/>
                              <w:ind w:left="4924" w:right="-20"/>
                              <w:rPr>
                                <w:rFonts w:ascii="Arial" w:eastAsia="Arial" w:hAnsi="Arial" w:cs="Arial"/>
                                <w:sz w:val="16"/>
                                <w:szCs w:val="16"/>
                              </w:rPr>
                            </w:pPr>
                            <w:r>
                              <w:rPr>
                                <w:rFonts w:ascii="Arial" w:eastAsia="Arial" w:hAnsi="Arial" w:cs="Arial"/>
                                <w:spacing w:val="10"/>
                                <w:sz w:val="16"/>
                                <w:szCs w:val="16"/>
                              </w:rPr>
                              <w:t>P</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c</w:t>
                            </w:r>
                            <w:r>
                              <w:rPr>
                                <w:rFonts w:ascii="Arial" w:eastAsia="Arial" w:hAnsi="Arial" w:cs="Arial"/>
                                <w:spacing w:val="-2"/>
                                <w:sz w:val="16"/>
                                <w:szCs w:val="16"/>
                              </w:rPr>
                              <w:t>ee</w:t>
                            </w:r>
                            <w:r>
                              <w:rPr>
                                <w:rFonts w:ascii="Arial" w:eastAsia="Arial" w:hAnsi="Arial" w:cs="Arial"/>
                                <w:sz w:val="16"/>
                                <w:szCs w:val="16"/>
                              </w:rPr>
                              <w:t>d</w:t>
                            </w:r>
                            <w:r>
                              <w:rPr>
                                <w:rFonts w:ascii="Arial" w:eastAsia="Arial" w:hAnsi="Arial" w:cs="Arial"/>
                                <w:spacing w:val="17"/>
                                <w:sz w:val="16"/>
                                <w:szCs w:val="16"/>
                              </w:rPr>
                              <w:t xml:space="preserve">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3"/>
                                <w:sz w:val="16"/>
                                <w:szCs w:val="16"/>
                              </w:rPr>
                              <w:t xml:space="preserve"> </w:t>
                            </w:r>
                            <w:r>
                              <w:rPr>
                                <w:rFonts w:ascii="Arial" w:eastAsia="Arial" w:hAnsi="Arial" w:cs="Arial"/>
                                <w:sz w:val="16"/>
                                <w:szCs w:val="16"/>
                              </w:rPr>
                              <w:t>N</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z w:val="16"/>
                                <w:szCs w:val="16"/>
                              </w:rPr>
                              <w:t>l</w:t>
                            </w:r>
                            <w:r>
                              <w:rPr>
                                <w:rFonts w:ascii="Arial" w:eastAsia="Arial" w:hAnsi="Arial" w:cs="Arial"/>
                                <w:spacing w:val="24"/>
                                <w:sz w:val="16"/>
                                <w:szCs w:val="16"/>
                              </w:rPr>
                              <w:t xml:space="preserve"> </w:t>
                            </w:r>
                            <w:r>
                              <w:rPr>
                                <w:rFonts w:ascii="Arial" w:eastAsia="Arial" w:hAnsi="Arial" w:cs="Arial"/>
                                <w:w w:val="103"/>
                                <w:sz w:val="16"/>
                                <w:szCs w:val="16"/>
                              </w:rPr>
                              <w:t>H</w:t>
                            </w:r>
                            <w:r>
                              <w:rPr>
                                <w:rFonts w:ascii="Arial" w:eastAsia="Arial" w:hAnsi="Arial" w:cs="Arial"/>
                                <w:spacing w:val="-2"/>
                                <w:w w:val="103"/>
                                <w:sz w:val="16"/>
                                <w:szCs w:val="16"/>
                              </w:rPr>
                              <w:t>ea</w:t>
                            </w:r>
                            <w:r>
                              <w:rPr>
                                <w:rFonts w:ascii="Arial" w:eastAsia="Arial" w:hAnsi="Arial" w:cs="Arial"/>
                                <w:spacing w:val="8"/>
                                <w:w w:val="103"/>
                                <w:sz w:val="16"/>
                                <w:szCs w:val="16"/>
                              </w:rPr>
                              <w:t>l</w:t>
                            </w:r>
                            <w:r>
                              <w:rPr>
                                <w:rFonts w:ascii="Arial" w:eastAsia="Arial" w:hAnsi="Arial" w:cs="Arial"/>
                                <w:spacing w:val="-1"/>
                                <w:w w:val="102"/>
                                <w:sz w:val="16"/>
                                <w:szCs w:val="16"/>
                              </w:rPr>
                              <w:t>t</w:t>
                            </w:r>
                            <w:r>
                              <w:rPr>
                                <w:rFonts w:ascii="Arial" w:eastAsia="Arial" w:hAnsi="Arial" w:cs="Arial"/>
                                <w:w w:val="103"/>
                                <w:sz w:val="16"/>
                                <w:szCs w:val="16"/>
                              </w:rPr>
                              <w:t>h</w:t>
                            </w:r>
                          </w:p>
                          <w:p w14:paraId="3D76FE74" w14:textId="77777777" w:rsidR="00583B21" w:rsidRDefault="00583B21" w:rsidP="00583B21">
                            <w:pPr>
                              <w:tabs>
                                <w:tab w:val="left" w:pos="4880"/>
                              </w:tabs>
                              <w:spacing w:before="21" w:after="0" w:line="240" w:lineRule="auto"/>
                              <w:ind w:left="1530" w:right="424"/>
                              <w:jc w:val="center"/>
                              <w:rPr>
                                <w:rFonts w:ascii="Arial" w:eastAsia="Arial" w:hAnsi="Arial" w:cs="Arial"/>
                                <w:sz w:val="16"/>
                                <w:szCs w:val="16"/>
                              </w:rPr>
                            </w:pPr>
                            <w:r>
                              <w:rPr>
                                <w:rFonts w:ascii="Arial" w:eastAsia="Arial" w:hAnsi="Arial" w:cs="Arial"/>
                                <w:spacing w:val="4"/>
                                <w:w w:val="102"/>
                                <w:sz w:val="16"/>
                                <w:szCs w:val="16"/>
                              </w:rPr>
                              <w:t>T</w:t>
                            </w:r>
                            <w:r>
                              <w:rPr>
                                <w:rFonts w:ascii="Arial" w:eastAsia="Arial" w:hAnsi="Arial" w:cs="Arial"/>
                                <w:spacing w:val="-2"/>
                                <w:w w:val="102"/>
                                <w:sz w:val="16"/>
                                <w:szCs w:val="16"/>
                              </w:rPr>
                              <w:t>h</w:t>
                            </w:r>
                            <w:r>
                              <w:rPr>
                                <w:rFonts w:ascii="Arial" w:eastAsia="Arial" w:hAnsi="Arial" w:cs="Arial"/>
                                <w:spacing w:val="5"/>
                                <w:w w:val="102"/>
                                <w:sz w:val="16"/>
                                <w:szCs w:val="16"/>
                              </w:rPr>
                              <w:t>r</w:t>
                            </w:r>
                            <w:r>
                              <w:rPr>
                                <w:rFonts w:ascii="Arial" w:eastAsia="Arial" w:hAnsi="Arial" w:cs="Arial"/>
                                <w:spacing w:val="-2"/>
                                <w:w w:val="102"/>
                                <w:sz w:val="16"/>
                                <w:szCs w:val="16"/>
                              </w:rPr>
                              <w:t>ead</w:t>
                            </w:r>
                            <w:r>
                              <w:rPr>
                                <w:rFonts w:ascii="Arial" w:eastAsia="Arial" w:hAnsi="Arial" w:cs="Arial"/>
                                <w:spacing w:val="-1"/>
                                <w:w w:val="102"/>
                                <w:sz w:val="16"/>
                                <w:szCs w:val="16"/>
                              </w:rPr>
                              <w:t>::</w:t>
                            </w:r>
                            <w:r>
                              <w:rPr>
                                <w:rFonts w:ascii="Arial" w:eastAsia="Arial" w:hAnsi="Arial" w:cs="Arial"/>
                                <w:w w:val="102"/>
                                <w:sz w:val="16"/>
                                <w:szCs w:val="16"/>
                              </w:rPr>
                              <w:t>H</w:t>
                            </w:r>
                            <w:r>
                              <w:rPr>
                                <w:rFonts w:ascii="Arial" w:eastAsia="Arial" w:hAnsi="Arial" w:cs="Arial"/>
                                <w:spacing w:val="-2"/>
                                <w:w w:val="102"/>
                                <w:sz w:val="16"/>
                                <w:szCs w:val="16"/>
                              </w:rPr>
                              <w:t>ea</w:t>
                            </w:r>
                            <w:r>
                              <w:rPr>
                                <w:rFonts w:ascii="Arial" w:eastAsia="Arial" w:hAnsi="Arial" w:cs="Arial"/>
                                <w:spacing w:val="8"/>
                                <w:w w:val="102"/>
                                <w:sz w:val="16"/>
                                <w:szCs w:val="16"/>
                              </w:rPr>
                              <w:t>l</w:t>
                            </w:r>
                            <w:r>
                              <w:rPr>
                                <w:rFonts w:ascii="Arial" w:eastAsia="Arial" w:hAnsi="Arial" w:cs="Arial"/>
                                <w:spacing w:val="-1"/>
                                <w:w w:val="102"/>
                                <w:sz w:val="16"/>
                                <w:szCs w:val="16"/>
                              </w:rPr>
                              <w:t>t</w:t>
                            </w:r>
                            <w:r>
                              <w:rPr>
                                <w:rFonts w:ascii="Arial" w:eastAsia="Arial" w:hAnsi="Arial" w:cs="Arial"/>
                                <w:spacing w:val="-2"/>
                                <w:w w:val="102"/>
                                <w:sz w:val="16"/>
                                <w:szCs w:val="16"/>
                              </w:rPr>
                              <w:t>h</w:t>
                            </w:r>
                            <w:r>
                              <w:rPr>
                                <w:rFonts w:ascii="Arial" w:eastAsia="Arial" w:hAnsi="Arial" w:cs="Arial"/>
                                <w:w w:val="102"/>
                                <w:sz w:val="16"/>
                                <w:szCs w:val="16"/>
                              </w:rPr>
                              <w:t>C</w:t>
                            </w:r>
                            <w:r>
                              <w:rPr>
                                <w:rFonts w:ascii="Arial" w:eastAsia="Arial" w:hAnsi="Arial" w:cs="Arial"/>
                                <w:spacing w:val="-2"/>
                                <w:w w:val="102"/>
                                <w:sz w:val="16"/>
                                <w:szCs w:val="16"/>
                              </w:rPr>
                              <w:t>he</w:t>
                            </w:r>
                            <w:r>
                              <w:rPr>
                                <w:rFonts w:ascii="Arial" w:eastAsia="Arial" w:hAnsi="Arial" w:cs="Arial"/>
                                <w:spacing w:val="7"/>
                                <w:w w:val="102"/>
                                <w:sz w:val="16"/>
                                <w:szCs w:val="16"/>
                              </w:rPr>
                              <w:t>ck</w:t>
                            </w:r>
                            <w:r>
                              <w:rPr>
                                <w:rFonts w:ascii="Arial" w:eastAsia="Arial" w:hAnsi="Arial" w:cs="Arial"/>
                                <w:spacing w:val="10"/>
                                <w:w w:val="102"/>
                                <w:sz w:val="16"/>
                                <w:szCs w:val="16"/>
                              </w:rPr>
                              <w:t>S</w:t>
                            </w:r>
                            <w:r>
                              <w:rPr>
                                <w:rFonts w:ascii="Arial" w:eastAsia="Arial" w:hAnsi="Arial" w:cs="Arial"/>
                                <w:spacing w:val="-2"/>
                                <w:w w:val="102"/>
                                <w:sz w:val="16"/>
                                <w:szCs w:val="16"/>
                              </w:rPr>
                              <w:t>e</w:t>
                            </w:r>
                            <w:r>
                              <w:rPr>
                                <w:rFonts w:ascii="Arial" w:eastAsia="Arial" w:hAnsi="Arial" w:cs="Arial"/>
                                <w:spacing w:val="8"/>
                                <w:w w:val="102"/>
                                <w:sz w:val="16"/>
                                <w:szCs w:val="16"/>
                              </w:rPr>
                              <w:t>l</w:t>
                            </w:r>
                            <w:r>
                              <w:rPr>
                                <w:rFonts w:ascii="Arial" w:eastAsia="Arial" w:hAnsi="Arial" w:cs="Arial"/>
                                <w:spacing w:val="-1"/>
                                <w:w w:val="102"/>
                                <w:sz w:val="16"/>
                                <w:szCs w:val="16"/>
                              </w:rPr>
                              <w:t>f</w:t>
                            </w:r>
                            <w:r>
                              <w:rPr>
                                <w:rFonts w:ascii="Arial" w:eastAsia="Arial" w:hAnsi="Arial" w:cs="Arial"/>
                                <w:spacing w:val="4"/>
                                <w:w w:val="102"/>
                                <w:sz w:val="16"/>
                                <w:szCs w:val="16"/>
                              </w:rPr>
                              <w:t>T</w:t>
                            </w:r>
                            <w:r>
                              <w:rPr>
                                <w:rFonts w:ascii="Arial" w:eastAsia="Arial" w:hAnsi="Arial" w:cs="Arial"/>
                                <w:spacing w:val="-2"/>
                                <w:w w:val="102"/>
                                <w:sz w:val="16"/>
                                <w:szCs w:val="16"/>
                              </w:rPr>
                              <w:t>e</w:t>
                            </w:r>
                            <w:r>
                              <w:rPr>
                                <w:rFonts w:ascii="Arial" w:eastAsia="Arial" w:hAnsi="Arial" w:cs="Arial"/>
                                <w:spacing w:val="5"/>
                                <w:w w:val="102"/>
                                <w:sz w:val="16"/>
                                <w:szCs w:val="16"/>
                              </w:rPr>
                              <w:t>r</w:t>
                            </w:r>
                            <w:r>
                              <w:rPr>
                                <w:rFonts w:ascii="Arial" w:eastAsia="Arial" w:hAnsi="Arial" w:cs="Arial"/>
                                <w:spacing w:val="-3"/>
                                <w:w w:val="102"/>
                                <w:sz w:val="16"/>
                                <w:szCs w:val="16"/>
                              </w:rPr>
                              <w:t>m</w:t>
                            </w:r>
                            <w:r>
                              <w:rPr>
                                <w:rFonts w:ascii="Arial" w:eastAsia="Arial" w:hAnsi="Arial" w:cs="Arial"/>
                                <w:spacing w:val="8"/>
                                <w:w w:val="102"/>
                                <w:sz w:val="16"/>
                                <w:szCs w:val="16"/>
                              </w:rPr>
                              <w:t>i</w:t>
                            </w:r>
                            <w:r>
                              <w:rPr>
                                <w:rFonts w:ascii="Arial" w:eastAsia="Arial" w:hAnsi="Arial" w:cs="Arial"/>
                                <w:spacing w:val="-2"/>
                                <w:w w:val="102"/>
                                <w:sz w:val="16"/>
                                <w:szCs w:val="16"/>
                              </w:rPr>
                              <w:t>n</w:t>
                            </w:r>
                            <w:r>
                              <w:rPr>
                                <w:rFonts w:ascii="Arial" w:eastAsia="Arial" w:hAnsi="Arial" w:cs="Arial"/>
                                <w:w w:val="102"/>
                                <w:sz w:val="16"/>
                                <w:szCs w:val="16"/>
                              </w:rPr>
                              <w:t>a</w:t>
                            </w:r>
                            <w:r>
                              <w:rPr>
                                <w:rFonts w:ascii="Arial" w:eastAsia="Arial" w:hAnsi="Arial" w:cs="Arial"/>
                                <w:spacing w:val="-24"/>
                                <w:w w:val="102"/>
                                <w:sz w:val="16"/>
                                <w:szCs w:val="16"/>
                              </w:rPr>
                              <w:t xml:space="preserve"> </w:t>
                            </w:r>
                            <w:r>
                              <w:rPr>
                                <w:rFonts w:ascii="Arial" w:eastAsia="Arial" w:hAnsi="Arial" w:cs="Arial"/>
                                <w:sz w:val="16"/>
                                <w:szCs w:val="16"/>
                              </w:rPr>
                              <w:tab/>
                            </w:r>
                            <w:r>
                              <w:rPr>
                                <w:rFonts w:ascii="Arial" w:eastAsia="Arial" w:hAnsi="Arial" w:cs="Arial"/>
                                <w:position w:val="5"/>
                                <w:sz w:val="16"/>
                                <w:szCs w:val="16"/>
                              </w:rPr>
                              <w:t>C</w:t>
                            </w:r>
                            <w:r>
                              <w:rPr>
                                <w:rFonts w:ascii="Arial" w:eastAsia="Arial" w:hAnsi="Arial" w:cs="Arial"/>
                                <w:spacing w:val="-2"/>
                                <w:position w:val="5"/>
                                <w:sz w:val="16"/>
                                <w:szCs w:val="16"/>
                              </w:rPr>
                              <w:t>he</w:t>
                            </w:r>
                            <w:r>
                              <w:rPr>
                                <w:rFonts w:ascii="Arial" w:eastAsia="Arial" w:hAnsi="Arial" w:cs="Arial"/>
                                <w:spacing w:val="7"/>
                                <w:position w:val="5"/>
                                <w:sz w:val="16"/>
                                <w:szCs w:val="16"/>
                              </w:rPr>
                              <w:t>c</w:t>
                            </w:r>
                            <w:r>
                              <w:rPr>
                                <w:rFonts w:ascii="Arial" w:eastAsia="Arial" w:hAnsi="Arial" w:cs="Arial"/>
                                <w:position w:val="5"/>
                                <w:sz w:val="16"/>
                                <w:szCs w:val="16"/>
                              </w:rPr>
                              <w:t>k</w:t>
                            </w:r>
                            <w:r>
                              <w:rPr>
                                <w:rFonts w:ascii="Arial" w:eastAsia="Arial" w:hAnsi="Arial" w:cs="Arial"/>
                                <w:spacing w:val="22"/>
                                <w:position w:val="5"/>
                                <w:sz w:val="16"/>
                                <w:szCs w:val="16"/>
                              </w:rPr>
                              <w:t xml:space="preserve"> </w:t>
                            </w:r>
                            <w:r>
                              <w:rPr>
                                <w:rFonts w:ascii="Arial" w:eastAsia="Arial" w:hAnsi="Arial" w:cs="Arial"/>
                                <w:spacing w:val="10"/>
                                <w:position w:val="5"/>
                                <w:sz w:val="16"/>
                                <w:szCs w:val="16"/>
                              </w:rPr>
                              <w:t>S</w:t>
                            </w:r>
                            <w:r>
                              <w:rPr>
                                <w:rFonts w:ascii="Arial" w:eastAsia="Arial" w:hAnsi="Arial" w:cs="Arial"/>
                                <w:spacing w:val="-2"/>
                                <w:position w:val="5"/>
                                <w:sz w:val="16"/>
                                <w:szCs w:val="16"/>
                              </w:rPr>
                              <w:t>equen</w:t>
                            </w:r>
                            <w:r>
                              <w:rPr>
                                <w:rFonts w:ascii="Arial" w:eastAsia="Arial" w:hAnsi="Arial" w:cs="Arial"/>
                                <w:spacing w:val="7"/>
                                <w:position w:val="5"/>
                                <w:sz w:val="16"/>
                                <w:szCs w:val="16"/>
                              </w:rPr>
                              <w:t>c</w:t>
                            </w:r>
                            <w:r>
                              <w:rPr>
                                <w:rFonts w:ascii="Arial" w:eastAsia="Arial" w:hAnsi="Arial" w:cs="Arial"/>
                                <w:position w:val="5"/>
                                <w:sz w:val="16"/>
                                <w:szCs w:val="16"/>
                              </w:rPr>
                              <w:t>e</w:t>
                            </w:r>
                            <w:r>
                              <w:rPr>
                                <w:rFonts w:ascii="Arial" w:eastAsia="Arial" w:hAnsi="Arial" w:cs="Arial"/>
                                <w:spacing w:val="21"/>
                                <w:position w:val="5"/>
                                <w:sz w:val="16"/>
                                <w:szCs w:val="16"/>
                              </w:rPr>
                              <w:t xml:space="preserve"> </w:t>
                            </w:r>
                            <w:r>
                              <w:rPr>
                                <w:rFonts w:ascii="Arial" w:eastAsia="Arial" w:hAnsi="Arial" w:cs="Arial"/>
                                <w:position w:val="5"/>
                                <w:sz w:val="16"/>
                                <w:szCs w:val="16"/>
                              </w:rPr>
                              <w:t>(</w:t>
                            </w:r>
                            <w:r>
                              <w:rPr>
                                <w:rFonts w:ascii="Arial" w:eastAsia="Arial" w:hAnsi="Arial" w:cs="Arial"/>
                                <w:spacing w:val="10"/>
                                <w:position w:val="5"/>
                                <w:sz w:val="16"/>
                                <w:szCs w:val="16"/>
                              </w:rPr>
                              <w:t>S</w:t>
                            </w:r>
                            <w:r>
                              <w:rPr>
                                <w:rFonts w:ascii="Arial" w:eastAsia="Arial" w:hAnsi="Arial" w:cs="Arial"/>
                                <w:spacing w:val="-1"/>
                                <w:position w:val="5"/>
                                <w:sz w:val="16"/>
                                <w:szCs w:val="16"/>
                              </w:rPr>
                              <w:t>t</w:t>
                            </w:r>
                            <w:r>
                              <w:rPr>
                                <w:rFonts w:ascii="Arial" w:eastAsia="Arial" w:hAnsi="Arial" w:cs="Arial"/>
                                <w:spacing w:val="-2"/>
                                <w:position w:val="5"/>
                                <w:sz w:val="16"/>
                                <w:szCs w:val="16"/>
                              </w:rPr>
                              <w:t>ag</w:t>
                            </w:r>
                            <w:r>
                              <w:rPr>
                                <w:rFonts w:ascii="Arial" w:eastAsia="Arial" w:hAnsi="Arial" w:cs="Arial"/>
                                <w:position w:val="5"/>
                                <w:sz w:val="16"/>
                                <w:szCs w:val="16"/>
                              </w:rPr>
                              <w:t>e</w:t>
                            </w:r>
                            <w:r>
                              <w:rPr>
                                <w:rFonts w:ascii="Arial" w:eastAsia="Arial" w:hAnsi="Arial" w:cs="Arial"/>
                                <w:spacing w:val="13"/>
                                <w:position w:val="5"/>
                                <w:sz w:val="16"/>
                                <w:szCs w:val="16"/>
                              </w:rPr>
                              <w:t xml:space="preserve"> </w:t>
                            </w:r>
                            <w:r>
                              <w:rPr>
                                <w:rFonts w:ascii="Arial" w:eastAsia="Arial" w:hAnsi="Arial" w:cs="Arial"/>
                                <w:spacing w:val="-2"/>
                                <w:w w:val="103"/>
                                <w:position w:val="5"/>
                                <w:sz w:val="16"/>
                                <w:szCs w:val="16"/>
                              </w:rPr>
                              <w:t>2</w:t>
                            </w:r>
                            <w:r>
                              <w:rPr>
                                <w:rFonts w:ascii="Arial" w:eastAsia="Arial" w:hAnsi="Arial" w:cs="Arial"/>
                                <w:w w:val="103"/>
                                <w:position w:val="5"/>
                                <w:sz w:val="16"/>
                                <w:szCs w:val="16"/>
                              </w:rPr>
                              <w:t>)</w:t>
                            </w:r>
                          </w:p>
                          <w:p w14:paraId="190C80B5" w14:textId="77777777" w:rsidR="00583B21" w:rsidRDefault="00583B21" w:rsidP="00583B21">
                            <w:pPr>
                              <w:spacing w:before="26" w:after="0" w:line="240" w:lineRule="auto"/>
                              <w:ind w:left="2508" w:right="4246"/>
                              <w:jc w:val="center"/>
                              <w:rPr>
                                <w:rFonts w:ascii="Arial" w:eastAsia="Arial" w:hAnsi="Arial" w:cs="Arial"/>
                                <w:sz w:val="16"/>
                                <w:szCs w:val="16"/>
                              </w:rPr>
                            </w:pPr>
                            <w:proofErr w:type="gramStart"/>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spacing w:val="4"/>
                                <w:w w:val="103"/>
                                <w:sz w:val="16"/>
                                <w:szCs w:val="16"/>
                              </w:rPr>
                              <w:t>T</w:t>
                            </w:r>
                            <w:r>
                              <w:rPr>
                                <w:rFonts w:ascii="Arial" w:eastAsia="Arial" w:hAnsi="Arial" w:cs="Arial"/>
                                <w:spacing w:val="8"/>
                                <w:w w:val="103"/>
                                <w:sz w:val="16"/>
                                <w:szCs w:val="16"/>
                              </w:rPr>
                              <w:t>i</w:t>
                            </w:r>
                            <w:r>
                              <w:rPr>
                                <w:rFonts w:ascii="Arial" w:eastAsia="Arial" w:hAnsi="Arial" w:cs="Arial"/>
                                <w:spacing w:val="-3"/>
                                <w:w w:val="103"/>
                                <w:sz w:val="16"/>
                                <w:szCs w:val="16"/>
                              </w:rPr>
                              <w:t>m</w:t>
                            </w:r>
                            <w:r>
                              <w:rPr>
                                <w:rFonts w:ascii="Arial" w:eastAsia="Arial" w:hAnsi="Arial" w:cs="Arial"/>
                                <w:spacing w:val="-2"/>
                                <w:w w:val="103"/>
                                <w:sz w:val="16"/>
                                <w:szCs w:val="16"/>
                              </w:rPr>
                              <w:t>e</w:t>
                            </w:r>
                            <w:r>
                              <w:rPr>
                                <w:rFonts w:ascii="Arial" w:eastAsia="Arial" w:hAnsi="Arial" w:cs="Arial"/>
                                <w:w w:val="103"/>
                                <w:sz w:val="16"/>
                                <w:szCs w:val="16"/>
                              </w:rPr>
                              <w:t>r</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52" o:spid="_x0000_s1047" type="#_x0000_t202" style="position:absolute;left:0;text-align:left;margin-left:94.1pt;margin-top:-362.15pt;width:370.15pt;height:333.25pt;z-index:-251146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" filled="f" stroked="f">
                <v:textbox inset="0,0,0,0">
                  <w:txbxContent>
                    <w:p w14:paraId="5D74431A" w14:textId="77777777" w:rsidR="00583B21" w:rsidRDefault="00583B21" w:rsidP="00583B21">
                      <w:pPr>
                        <w:tabs>
                          <w:tab w:val="left" w:pos="5600"/>
                        </w:tabs>
                        <w:spacing w:before="95" w:after="0" w:line="240" w:lineRule="auto"/>
                        <w:ind w:left="3140" w:right="-20"/>
                        <w:rPr>
                          <w:rFonts w:ascii="Arial" w:eastAsia="Arial" w:hAnsi="Arial" w:cs="Arial"/>
                          <w:sz w:val="16"/>
                          <w:szCs w:val="16"/>
                        </w:rPr>
                      </w:pPr>
                      <w:r>
                        <w:rPr>
                          <w:rFonts w:ascii="Arial" w:eastAsia="Arial" w:hAnsi="Arial" w:cs="Arial"/>
                          <w:spacing w:val="9"/>
                          <w:sz w:val="16"/>
                          <w:szCs w:val="16"/>
                        </w:rPr>
                        <w:t>W</w:t>
                      </w:r>
                      <w:r>
                        <w:rPr>
                          <w:rFonts w:ascii="Arial" w:eastAsia="Arial" w:hAnsi="Arial" w:cs="Arial"/>
                          <w:spacing w:val="10"/>
                          <w:sz w:val="16"/>
                          <w:szCs w:val="16"/>
                        </w:rPr>
                        <w:t>S</w:t>
                      </w:r>
                      <w:r>
                        <w:rPr>
                          <w:rFonts w:ascii="Arial" w:eastAsia="Arial" w:hAnsi="Arial" w:cs="Arial"/>
                          <w:sz w:val="16"/>
                          <w:szCs w:val="16"/>
                        </w:rPr>
                        <w:t>C</w:t>
                      </w:r>
                      <w:r>
                        <w:rPr>
                          <w:rFonts w:ascii="Arial" w:eastAsia="Arial" w:hAnsi="Arial" w:cs="Arial"/>
                          <w:spacing w:val="-2"/>
                          <w:sz w:val="16"/>
                          <w:szCs w:val="16"/>
                        </w:rPr>
                        <w:t>on</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7"/>
                          <w:sz w:val="16"/>
                          <w:szCs w:val="16"/>
                        </w:rPr>
                        <w:t>x</w:t>
                      </w:r>
                      <w:r>
                        <w:rPr>
                          <w:rFonts w:ascii="Arial" w:eastAsia="Arial" w:hAnsi="Arial" w:cs="Arial"/>
                          <w:spacing w:val="-1"/>
                          <w:sz w:val="16"/>
                          <w:szCs w:val="16"/>
                        </w:rPr>
                        <w:t>t</w:t>
                      </w:r>
                      <w:r>
                        <w:rPr>
                          <w:rFonts w:ascii="Arial" w:eastAsia="Arial" w:hAnsi="Arial" w:cs="Arial"/>
                          <w:spacing w:val="10"/>
                          <w:sz w:val="16"/>
                          <w:szCs w:val="16"/>
                        </w:rPr>
                        <w:t>S</w:t>
                      </w:r>
                      <w:r>
                        <w:rPr>
                          <w:rFonts w:ascii="Arial" w:eastAsia="Arial" w:hAnsi="Arial" w:cs="Arial"/>
                          <w:spacing w:val="-1"/>
                          <w:sz w:val="16"/>
                          <w:szCs w:val="16"/>
                        </w:rPr>
                        <w:t>t</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e</w:t>
                      </w:r>
                      <w:r>
                        <w:rPr>
                          <w:rFonts w:ascii="Arial" w:eastAsia="Arial" w:hAnsi="Arial" w:cs="Arial"/>
                          <w:spacing w:val="-10"/>
                          <w:sz w:val="16"/>
                          <w:szCs w:val="16"/>
                        </w:rPr>
                        <w:t xml:space="preserve"> </w:t>
                      </w:r>
                      <w:r>
                        <w:rPr>
                          <w:rFonts w:ascii="Arial" w:eastAsia="Arial" w:hAnsi="Arial" w:cs="Arial"/>
                          <w:sz w:val="16"/>
                          <w:szCs w:val="16"/>
                        </w:rPr>
                        <w:tab/>
                      </w:r>
                      <w:r>
                        <w:rPr>
                          <w:rFonts w:ascii="Arial" w:eastAsia="Arial" w:hAnsi="Arial" w:cs="Arial"/>
                          <w:spacing w:val="10"/>
                          <w:w w:val="103"/>
                          <w:sz w:val="16"/>
                          <w:szCs w:val="16"/>
                        </w:rPr>
                        <w:t>P</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s</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an</w:t>
                      </w:r>
                      <w:r>
                        <w:rPr>
                          <w:rFonts w:ascii="Arial" w:eastAsia="Arial" w:hAnsi="Arial" w:cs="Arial"/>
                          <w:spacing w:val="-1"/>
                          <w:w w:val="102"/>
                          <w:sz w:val="16"/>
                          <w:szCs w:val="16"/>
                        </w:rPr>
                        <w:t>t</w:t>
                      </w:r>
                      <w:r>
                        <w:rPr>
                          <w:rFonts w:ascii="Arial" w:eastAsia="Arial" w:hAnsi="Arial" w:cs="Arial"/>
                          <w:spacing w:val="10"/>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2"/>
                          <w:w w:val="103"/>
                          <w:sz w:val="16"/>
                          <w:szCs w:val="16"/>
                        </w:rPr>
                        <w:t>e</w:t>
                      </w:r>
                      <w:r>
                        <w:rPr>
                          <w:rFonts w:ascii="Arial" w:eastAsia="Arial" w:hAnsi="Arial" w:cs="Arial"/>
                          <w:spacing w:val="4"/>
                          <w:w w:val="103"/>
                          <w:sz w:val="16"/>
                          <w:szCs w:val="16"/>
                        </w:rPr>
                        <w:t>F</w:t>
                      </w:r>
                      <w:r>
                        <w:rPr>
                          <w:rFonts w:ascii="Arial" w:eastAsia="Arial" w:hAnsi="Arial" w:cs="Arial"/>
                          <w:spacing w:val="-2"/>
                          <w:w w:val="103"/>
                          <w:sz w:val="16"/>
                          <w:szCs w:val="16"/>
                        </w:rPr>
                        <w:t>a</w:t>
                      </w:r>
                      <w:r>
                        <w:rPr>
                          <w:rFonts w:ascii="Arial" w:eastAsia="Arial" w:hAnsi="Arial" w:cs="Arial"/>
                          <w:spacing w:val="7"/>
                          <w:w w:val="103"/>
                          <w:sz w:val="16"/>
                          <w:szCs w:val="16"/>
                        </w:rPr>
                        <w:t>c</w:t>
                      </w:r>
                      <w:r>
                        <w:rPr>
                          <w:rFonts w:ascii="Arial" w:eastAsia="Arial" w:hAnsi="Arial" w:cs="Arial"/>
                          <w:spacing w:val="-1"/>
                          <w:w w:val="102"/>
                          <w:sz w:val="16"/>
                          <w:szCs w:val="16"/>
                        </w:rPr>
                        <w:t>t</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w w:val="103"/>
                          <w:sz w:val="16"/>
                          <w:szCs w:val="16"/>
                        </w:rPr>
                        <w:t>y</w:t>
                      </w:r>
                    </w:p>
                    <w:p w14:paraId="503F27AB" w14:textId="77777777" w:rsidR="00583B21" w:rsidRDefault="00583B21" w:rsidP="00583B21">
                      <w:pPr>
                        <w:spacing w:before="2" w:after="0" w:line="190" w:lineRule="exact"/>
                        <w:rPr>
                          <w:sz w:val="19"/>
                          <w:szCs w:val="19"/>
                        </w:rPr>
                      </w:pPr>
                    </w:p>
                    <w:p w14:paraId="21E1A231" w14:textId="77777777" w:rsidR="00583B21" w:rsidRDefault="00583B21" w:rsidP="00583B21">
                      <w:pPr>
                        <w:spacing w:after="0" w:line="240" w:lineRule="auto"/>
                        <w:ind w:left="4819" w:right="-20"/>
                        <w:rPr>
                          <w:rFonts w:ascii="Arial" w:eastAsia="Arial" w:hAnsi="Arial" w:cs="Arial"/>
                          <w:sz w:val="16"/>
                          <w:szCs w:val="16"/>
                        </w:rPr>
                      </w:pPr>
                      <w:r>
                        <w:rPr>
                          <w:rFonts w:ascii="Arial" w:eastAsia="Arial" w:hAnsi="Arial" w:cs="Arial"/>
                          <w:spacing w:val="-2"/>
                          <w:w w:val="103"/>
                          <w:sz w:val="16"/>
                          <w:szCs w:val="16"/>
                        </w:rPr>
                        <w:t>3</w:t>
                      </w:r>
                      <w:r>
                        <w:rPr>
                          <w:rFonts w:ascii="Arial" w:eastAsia="Arial" w:hAnsi="Arial" w:cs="Arial"/>
                          <w:spacing w:val="-1"/>
                          <w:w w:val="102"/>
                          <w:sz w:val="16"/>
                          <w:szCs w:val="16"/>
                        </w:rPr>
                        <w:t>.</w:t>
                      </w:r>
                      <w:r>
                        <w:rPr>
                          <w:rFonts w:ascii="Arial" w:eastAsia="Arial" w:hAnsi="Arial" w:cs="Arial"/>
                          <w:spacing w:val="-2"/>
                          <w:w w:val="103"/>
                          <w:sz w:val="16"/>
                          <w:szCs w:val="16"/>
                        </w:rPr>
                        <w:t>2</w:t>
                      </w:r>
                      <w:r>
                        <w:rPr>
                          <w:rFonts w:ascii="Arial" w:eastAsia="Arial" w:hAnsi="Arial" w:cs="Arial"/>
                          <w:spacing w:val="-1"/>
                          <w:w w:val="102"/>
                          <w:sz w:val="16"/>
                          <w:szCs w:val="16"/>
                        </w:rPr>
                        <w:t>.</w:t>
                      </w:r>
                      <w:r>
                        <w:rPr>
                          <w:rFonts w:ascii="Arial" w:eastAsia="Arial" w:hAnsi="Arial" w:cs="Arial"/>
                          <w:w w:val="103"/>
                          <w:sz w:val="16"/>
                          <w:szCs w:val="16"/>
                        </w:rPr>
                        <w:t>2</w:t>
                      </w:r>
                    </w:p>
                    <w:p w14:paraId="6817E7D2" w14:textId="77777777" w:rsidR="00583B21" w:rsidRDefault="00583B21" w:rsidP="00583B21">
                      <w:pPr>
                        <w:spacing w:before="2" w:after="0" w:line="150" w:lineRule="exact"/>
                        <w:rPr>
                          <w:sz w:val="15"/>
                          <w:szCs w:val="15"/>
                        </w:rPr>
                      </w:pPr>
                    </w:p>
                    <w:p w14:paraId="78256211" w14:textId="77777777" w:rsidR="00583B21" w:rsidRDefault="00583B21" w:rsidP="00583B21">
                      <w:pPr>
                        <w:spacing w:after="0" w:line="200" w:lineRule="exact"/>
                        <w:rPr>
                          <w:sz w:val="20"/>
                          <w:szCs w:val="20"/>
                        </w:rPr>
                      </w:pPr>
                    </w:p>
                    <w:p w14:paraId="4D300CE7" w14:textId="77777777" w:rsidR="00583B21" w:rsidRDefault="00583B21" w:rsidP="00583B21">
                      <w:pPr>
                        <w:spacing w:after="0" w:line="200" w:lineRule="exact"/>
                        <w:rPr>
                          <w:sz w:val="20"/>
                          <w:szCs w:val="20"/>
                        </w:rPr>
                      </w:pPr>
                    </w:p>
                    <w:p w14:paraId="476BD4F5" w14:textId="77777777" w:rsidR="00583B21" w:rsidRDefault="00583B21" w:rsidP="00583B21">
                      <w:pPr>
                        <w:spacing w:after="0" w:line="165" w:lineRule="exact"/>
                        <w:ind w:right="1226"/>
                        <w:jc w:val="right"/>
                        <w:rPr>
                          <w:rFonts w:ascii="Arial" w:eastAsia="Arial" w:hAnsi="Arial" w:cs="Arial"/>
                          <w:sz w:val="16"/>
                          <w:szCs w:val="16"/>
                        </w:rPr>
                      </w:pPr>
                      <w:r>
                        <w:rPr>
                          <w:rFonts w:ascii="Arial" w:eastAsia="Arial" w:hAnsi="Arial" w:cs="Arial"/>
                          <w:w w:val="103"/>
                          <w:position w:val="-2"/>
                          <w:sz w:val="16"/>
                          <w:szCs w:val="16"/>
                        </w:rPr>
                        <w:t>1</w:t>
                      </w:r>
                    </w:p>
                    <w:p w14:paraId="0ED58915" w14:textId="77777777" w:rsidR="00583B21" w:rsidRDefault="00583B21" w:rsidP="00583B21">
                      <w:pPr>
                        <w:spacing w:after="0" w:line="45" w:lineRule="exact"/>
                        <w:ind w:right="1227"/>
                        <w:jc w:val="right"/>
                        <w:rPr>
                          <w:rFonts w:ascii="Arial" w:eastAsia="Arial" w:hAnsi="Arial" w:cs="Arial"/>
                          <w:sz w:val="16"/>
                          <w:szCs w:val="16"/>
                        </w:rPr>
                      </w:pPr>
                      <w:r>
                        <w:rPr>
                          <w:rFonts w:ascii="Arial" w:eastAsia="Arial" w:hAnsi="Arial" w:cs="Arial"/>
                          <w:w w:val="102"/>
                          <w:position w:val="1"/>
                          <w:sz w:val="16"/>
                          <w:szCs w:val="16"/>
                        </w:rPr>
                        <w:t>.</w:t>
                      </w:r>
                    </w:p>
                    <w:p w14:paraId="30F8A872" w14:textId="77777777" w:rsidR="00583B21" w:rsidRDefault="00583B21" w:rsidP="00583B21">
                      <w:pPr>
                        <w:spacing w:after="0" w:line="91" w:lineRule="exact"/>
                        <w:ind w:right="1226"/>
                        <w:jc w:val="right"/>
                        <w:rPr>
                          <w:rFonts w:ascii="Arial" w:eastAsia="Arial" w:hAnsi="Arial" w:cs="Arial"/>
                          <w:sz w:val="16"/>
                          <w:szCs w:val="16"/>
                        </w:rPr>
                      </w:pPr>
                      <w:r>
                        <w:rPr>
                          <w:rFonts w:ascii="Arial" w:eastAsia="Arial" w:hAnsi="Arial" w:cs="Arial"/>
                          <w:w w:val="103"/>
                          <w:sz w:val="16"/>
                          <w:szCs w:val="16"/>
                        </w:rPr>
                        <w:t>2</w:t>
                      </w:r>
                    </w:p>
                    <w:p w14:paraId="4E62F1A2" w14:textId="77777777" w:rsidR="00583B21" w:rsidRDefault="00583B21" w:rsidP="00583B21">
                      <w:pPr>
                        <w:spacing w:after="0" w:line="52" w:lineRule="exact"/>
                        <w:ind w:right="1227"/>
                        <w:jc w:val="right"/>
                        <w:rPr>
                          <w:rFonts w:ascii="Arial" w:eastAsia="Arial" w:hAnsi="Arial" w:cs="Arial"/>
                          <w:sz w:val="16"/>
                          <w:szCs w:val="16"/>
                        </w:rPr>
                      </w:pPr>
                      <w:r>
                        <w:rPr>
                          <w:rFonts w:ascii="Arial" w:eastAsia="Arial" w:hAnsi="Arial" w:cs="Arial"/>
                          <w:w w:val="102"/>
                          <w:position w:val="1"/>
                          <w:sz w:val="16"/>
                          <w:szCs w:val="16"/>
                        </w:rPr>
                        <w:t>.</w:t>
                      </w:r>
                    </w:p>
                    <w:p w14:paraId="44DCB3FC" w14:textId="77777777" w:rsidR="00583B21" w:rsidRDefault="00583B21" w:rsidP="00583B21">
                      <w:pPr>
                        <w:tabs>
                          <w:tab w:val="left" w:pos="1320"/>
                        </w:tabs>
                        <w:spacing w:after="0" w:line="153" w:lineRule="exact"/>
                        <w:ind w:right="1226"/>
                        <w:jc w:val="right"/>
                        <w:rPr>
                          <w:rFonts w:ascii="Arial" w:eastAsia="Arial" w:hAnsi="Arial" w:cs="Arial"/>
                          <w:sz w:val="16"/>
                          <w:szCs w:val="16"/>
                        </w:rPr>
                      </w:pPr>
                      <w:r>
                        <w:rPr>
                          <w:rFonts w:ascii="Arial" w:eastAsia="Arial" w:hAnsi="Arial" w:cs="Arial"/>
                          <w:spacing w:val="-101"/>
                          <w:w w:val="103"/>
                          <w:position w:val="1"/>
                          <w:sz w:val="16"/>
                          <w:szCs w:val="16"/>
                        </w:rPr>
                        <w:t>3</w:t>
                      </w:r>
                      <w:r>
                        <w:rPr>
                          <w:rFonts w:ascii="Arial" w:eastAsia="Arial" w:hAnsi="Arial" w:cs="Arial"/>
                          <w:w w:val="102"/>
                          <w:position w:val="-5"/>
                          <w:sz w:val="16"/>
                          <w:szCs w:val="16"/>
                        </w:rPr>
                        <w:t>.</w:t>
                      </w:r>
                      <w:r>
                        <w:rPr>
                          <w:rFonts w:ascii="Arial" w:eastAsia="Arial" w:hAnsi="Arial" w:cs="Arial"/>
                          <w:position w:val="-5"/>
                          <w:sz w:val="16"/>
                          <w:szCs w:val="16"/>
                        </w:rPr>
                        <w:tab/>
                      </w:r>
                      <w:r>
                        <w:rPr>
                          <w:rFonts w:ascii="Arial" w:eastAsia="Arial" w:hAnsi="Arial" w:cs="Arial"/>
                          <w:w w:val="103"/>
                          <w:position w:val="4"/>
                          <w:sz w:val="16"/>
                          <w:szCs w:val="16"/>
                        </w:rPr>
                        <w:t>3</w:t>
                      </w:r>
                    </w:p>
                    <w:p w14:paraId="61F1A61C" w14:textId="77777777" w:rsidR="00583B21" w:rsidRDefault="00583B21" w:rsidP="00583B21">
                      <w:pPr>
                        <w:spacing w:after="0" w:line="174" w:lineRule="exact"/>
                        <w:ind w:left="4769" w:right="-20"/>
                        <w:rPr>
                          <w:rFonts w:ascii="Arial" w:eastAsia="Arial" w:hAnsi="Arial" w:cs="Arial"/>
                          <w:sz w:val="16"/>
                          <w:szCs w:val="16"/>
                        </w:rPr>
                      </w:pPr>
                      <w:r>
                        <w:rPr>
                          <w:rFonts w:ascii="Arial" w:eastAsia="Arial" w:hAnsi="Arial" w:cs="Arial"/>
                          <w:spacing w:val="-104"/>
                          <w:w w:val="103"/>
                          <w:position w:val="9"/>
                          <w:sz w:val="16"/>
                          <w:szCs w:val="16"/>
                        </w:rPr>
                        <w:t>2</w:t>
                      </w:r>
                      <w:r>
                        <w:rPr>
                          <w:rFonts w:ascii="Arial" w:eastAsia="Arial" w:hAnsi="Arial" w:cs="Arial"/>
                          <w:spacing w:val="-114"/>
                          <w:w w:val="103"/>
                          <w:position w:val="3"/>
                          <w:sz w:val="16"/>
                          <w:szCs w:val="16"/>
                        </w:rPr>
                        <w:t>.</w:t>
                      </w:r>
                      <w:r>
                        <w:rPr>
                          <w:rFonts w:ascii="Arial" w:eastAsia="Arial" w:hAnsi="Arial" w:cs="Arial"/>
                          <w:w w:val="103"/>
                          <w:sz w:val="16"/>
                          <w:szCs w:val="16"/>
                        </w:rPr>
                        <w:t>3</w:t>
                      </w:r>
                    </w:p>
                    <w:p w14:paraId="0E7E58AA" w14:textId="77777777" w:rsidR="00583B21" w:rsidRDefault="00583B21" w:rsidP="00583B21">
                      <w:pPr>
                        <w:spacing w:before="2" w:after="0" w:line="140" w:lineRule="exact"/>
                        <w:rPr>
                          <w:sz w:val="14"/>
                          <w:szCs w:val="14"/>
                        </w:rPr>
                      </w:pPr>
                    </w:p>
                    <w:p w14:paraId="201C3918" w14:textId="77777777" w:rsidR="00583B21" w:rsidRDefault="00583B21" w:rsidP="00583B21">
                      <w:pPr>
                        <w:spacing w:after="0" w:line="200" w:lineRule="exact"/>
                        <w:rPr>
                          <w:sz w:val="20"/>
                          <w:szCs w:val="20"/>
                        </w:rPr>
                      </w:pPr>
                    </w:p>
                    <w:p w14:paraId="75C6FE32" w14:textId="77777777" w:rsidR="00583B21" w:rsidRDefault="00583B21" w:rsidP="00583B21">
                      <w:pPr>
                        <w:spacing w:after="0" w:line="240" w:lineRule="auto"/>
                        <w:ind w:right="208"/>
                        <w:jc w:val="right"/>
                        <w:rPr>
                          <w:rFonts w:ascii="Arial" w:eastAsia="Arial" w:hAnsi="Arial" w:cs="Arial"/>
                          <w:sz w:val="16"/>
                          <w:szCs w:val="16"/>
                        </w:rPr>
                      </w:pPr>
                      <w:r>
                        <w:rPr>
                          <w:rFonts w:ascii="Arial" w:eastAsia="Arial" w:hAnsi="Arial" w:cs="Arial"/>
                          <w:spacing w:val="-2"/>
                          <w:w w:val="103"/>
                          <w:sz w:val="16"/>
                          <w:szCs w:val="16"/>
                        </w:rPr>
                        <w:t>3</w:t>
                      </w:r>
                      <w:r>
                        <w:rPr>
                          <w:rFonts w:ascii="Arial" w:eastAsia="Arial" w:hAnsi="Arial" w:cs="Arial"/>
                          <w:spacing w:val="-1"/>
                          <w:w w:val="102"/>
                          <w:sz w:val="16"/>
                          <w:szCs w:val="16"/>
                        </w:rPr>
                        <w:t>.</w:t>
                      </w:r>
                      <w:r>
                        <w:rPr>
                          <w:rFonts w:ascii="Arial" w:eastAsia="Arial" w:hAnsi="Arial" w:cs="Arial"/>
                          <w:w w:val="103"/>
                          <w:sz w:val="16"/>
                          <w:szCs w:val="16"/>
                        </w:rPr>
                        <w:t>3</w:t>
                      </w:r>
                    </w:p>
                    <w:p w14:paraId="6E12B202" w14:textId="77777777" w:rsidR="00583B21" w:rsidRDefault="00583B21" w:rsidP="00583B21">
                      <w:pPr>
                        <w:spacing w:before="26" w:after="0" w:line="240" w:lineRule="auto"/>
                        <w:ind w:left="1533" w:right="3296"/>
                        <w:jc w:val="center"/>
                        <w:rPr>
                          <w:rFonts w:ascii="Arial" w:eastAsia="Arial" w:hAnsi="Arial" w:cs="Arial"/>
                          <w:sz w:val="16"/>
                          <w:szCs w:val="16"/>
                        </w:rPr>
                      </w:pPr>
                      <w:r>
                        <w:rPr>
                          <w:rFonts w:ascii="Arial" w:eastAsia="Arial" w:hAnsi="Arial" w:cs="Arial"/>
                          <w:spacing w:val="4"/>
                          <w:w w:val="103"/>
                          <w:sz w:val="16"/>
                          <w:szCs w:val="16"/>
                        </w:rPr>
                        <w:t>T</w:t>
                      </w:r>
                      <w:r>
                        <w:rPr>
                          <w:rFonts w:ascii="Arial" w:eastAsia="Arial" w:hAnsi="Arial" w:cs="Arial"/>
                          <w:spacing w:val="-2"/>
                          <w:w w:val="103"/>
                          <w:sz w:val="16"/>
                          <w:szCs w:val="16"/>
                        </w:rPr>
                        <w:t>h</w:t>
                      </w:r>
                      <w:r>
                        <w:rPr>
                          <w:rFonts w:ascii="Arial" w:eastAsia="Arial" w:hAnsi="Arial" w:cs="Arial"/>
                          <w:spacing w:val="5"/>
                          <w:w w:val="103"/>
                          <w:sz w:val="16"/>
                          <w:szCs w:val="16"/>
                        </w:rPr>
                        <w:t>r</w:t>
                      </w:r>
                      <w:r>
                        <w:rPr>
                          <w:rFonts w:ascii="Arial" w:eastAsia="Arial" w:hAnsi="Arial" w:cs="Arial"/>
                          <w:spacing w:val="-2"/>
                          <w:w w:val="103"/>
                          <w:sz w:val="16"/>
                          <w:szCs w:val="16"/>
                        </w:rPr>
                        <w:t>ead</w:t>
                      </w:r>
                      <w:r>
                        <w:rPr>
                          <w:rFonts w:ascii="Arial" w:eastAsia="Arial" w:hAnsi="Arial" w:cs="Arial"/>
                          <w:spacing w:val="-1"/>
                          <w:w w:val="102"/>
                          <w:sz w:val="16"/>
                          <w:szCs w:val="16"/>
                        </w:rPr>
                        <w:t>::</w:t>
                      </w:r>
                      <w:r>
                        <w:rPr>
                          <w:rFonts w:ascii="Arial" w:eastAsia="Arial" w:hAnsi="Arial" w:cs="Arial"/>
                          <w:w w:val="103"/>
                          <w:sz w:val="16"/>
                          <w:szCs w:val="16"/>
                        </w:rPr>
                        <w:t>H</w:t>
                      </w:r>
                      <w:r>
                        <w:rPr>
                          <w:rFonts w:ascii="Arial" w:eastAsia="Arial" w:hAnsi="Arial" w:cs="Arial"/>
                          <w:spacing w:val="-2"/>
                          <w:w w:val="103"/>
                          <w:sz w:val="16"/>
                          <w:szCs w:val="16"/>
                        </w:rPr>
                        <w:t>ea</w:t>
                      </w:r>
                      <w:r>
                        <w:rPr>
                          <w:rFonts w:ascii="Arial" w:eastAsia="Arial" w:hAnsi="Arial" w:cs="Arial"/>
                          <w:spacing w:val="8"/>
                          <w:w w:val="103"/>
                          <w:sz w:val="16"/>
                          <w:szCs w:val="16"/>
                        </w:rPr>
                        <w:t>l</w:t>
                      </w:r>
                      <w:r>
                        <w:rPr>
                          <w:rFonts w:ascii="Arial" w:eastAsia="Arial" w:hAnsi="Arial" w:cs="Arial"/>
                          <w:spacing w:val="-1"/>
                          <w:w w:val="102"/>
                          <w:sz w:val="16"/>
                          <w:szCs w:val="16"/>
                        </w:rPr>
                        <w:t>t</w:t>
                      </w:r>
                      <w:r>
                        <w:rPr>
                          <w:rFonts w:ascii="Arial" w:eastAsia="Arial" w:hAnsi="Arial" w:cs="Arial"/>
                          <w:spacing w:val="-2"/>
                          <w:w w:val="103"/>
                          <w:sz w:val="16"/>
                          <w:szCs w:val="16"/>
                        </w:rPr>
                        <w:t>h</w:t>
                      </w:r>
                      <w:r>
                        <w:rPr>
                          <w:rFonts w:ascii="Arial" w:eastAsia="Arial" w:hAnsi="Arial" w:cs="Arial"/>
                          <w:w w:val="103"/>
                          <w:sz w:val="16"/>
                          <w:szCs w:val="16"/>
                        </w:rPr>
                        <w:t>C</w:t>
                      </w:r>
                      <w:r>
                        <w:rPr>
                          <w:rFonts w:ascii="Arial" w:eastAsia="Arial" w:hAnsi="Arial" w:cs="Arial"/>
                          <w:spacing w:val="-2"/>
                          <w:w w:val="103"/>
                          <w:sz w:val="16"/>
                          <w:szCs w:val="16"/>
                        </w:rPr>
                        <w:t>he</w:t>
                      </w:r>
                      <w:r>
                        <w:rPr>
                          <w:rFonts w:ascii="Arial" w:eastAsia="Arial" w:hAnsi="Arial" w:cs="Arial"/>
                          <w:spacing w:val="7"/>
                          <w:w w:val="103"/>
                          <w:sz w:val="16"/>
                          <w:szCs w:val="16"/>
                        </w:rPr>
                        <w:t>ck</w:t>
                      </w:r>
                      <w:r>
                        <w:rPr>
                          <w:rFonts w:ascii="Arial" w:eastAsia="Arial" w:hAnsi="Arial" w:cs="Arial"/>
                          <w:w w:val="103"/>
                          <w:sz w:val="16"/>
                          <w:szCs w:val="16"/>
                        </w:rPr>
                        <w:t>R</w:t>
                      </w:r>
                      <w:r>
                        <w:rPr>
                          <w:rFonts w:ascii="Arial" w:eastAsia="Arial" w:hAnsi="Arial" w:cs="Arial"/>
                          <w:spacing w:val="-2"/>
                          <w:w w:val="103"/>
                          <w:sz w:val="16"/>
                          <w:szCs w:val="16"/>
                        </w:rPr>
                        <w:t>unn</w:t>
                      </w:r>
                      <w:r>
                        <w:rPr>
                          <w:rFonts w:ascii="Arial" w:eastAsia="Arial" w:hAnsi="Arial" w:cs="Arial"/>
                          <w:spacing w:val="8"/>
                          <w:w w:val="103"/>
                          <w:sz w:val="16"/>
                          <w:szCs w:val="16"/>
                        </w:rPr>
                        <w:t>i</w:t>
                      </w:r>
                      <w:r>
                        <w:rPr>
                          <w:rFonts w:ascii="Arial" w:eastAsia="Arial" w:hAnsi="Arial" w:cs="Arial"/>
                          <w:spacing w:val="-2"/>
                          <w:w w:val="103"/>
                          <w:sz w:val="16"/>
                          <w:szCs w:val="16"/>
                        </w:rPr>
                        <w:t>ng</w:t>
                      </w:r>
                      <w:r>
                        <w:rPr>
                          <w:rFonts w:ascii="Arial" w:eastAsia="Arial" w:hAnsi="Arial" w:cs="Arial"/>
                          <w:spacing w:val="10"/>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a</w:t>
                      </w:r>
                      <w:r>
                        <w:rPr>
                          <w:rFonts w:ascii="Arial" w:eastAsia="Arial" w:hAnsi="Arial" w:cs="Arial"/>
                          <w:w w:val="102"/>
                          <w:sz w:val="16"/>
                          <w:szCs w:val="16"/>
                        </w:rPr>
                        <w:t>t</w:t>
                      </w:r>
                    </w:p>
                    <w:p w14:paraId="5E43DBA7" w14:textId="77777777" w:rsidR="00583B21" w:rsidRDefault="00583B21" w:rsidP="00583B21">
                      <w:pPr>
                        <w:tabs>
                          <w:tab w:val="left" w:pos="6120"/>
                        </w:tabs>
                        <w:spacing w:after="0" w:line="210" w:lineRule="exact"/>
                        <w:ind w:left="2465" w:right="-20"/>
                        <w:rPr>
                          <w:rFonts w:ascii="Arial" w:eastAsia="Arial" w:hAnsi="Arial" w:cs="Arial"/>
                          <w:sz w:val="16"/>
                          <w:szCs w:val="16"/>
                        </w:rPr>
                      </w:pPr>
                      <w:proofErr w:type="gramStart"/>
                      <w:r>
                        <w:rPr>
                          <w:rFonts w:ascii="Arial" w:eastAsia="Arial" w:hAnsi="Arial" w:cs="Arial"/>
                          <w:spacing w:val="-2"/>
                          <w:position w:val="-1"/>
                          <w:sz w:val="16"/>
                          <w:szCs w:val="16"/>
                        </w:rPr>
                        <w:t>u</w:t>
                      </w:r>
                      <w:r>
                        <w:rPr>
                          <w:rFonts w:ascii="Arial" w:eastAsia="Arial" w:hAnsi="Arial" w:cs="Arial"/>
                          <w:spacing w:val="7"/>
                          <w:position w:val="-1"/>
                          <w:sz w:val="16"/>
                          <w:szCs w:val="16"/>
                        </w:rPr>
                        <w:t>s</w:t>
                      </w:r>
                      <w:r>
                        <w:rPr>
                          <w:rFonts w:ascii="Arial" w:eastAsia="Arial" w:hAnsi="Arial" w:cs="Arial"/>
                          <w:spacing w:val="10"/>
                          <w:position w:val="-1"/>
                          <w:sz w:val="16"/>
                          <w:szCs w:val="16"/>
                        </w:rPr>
                        <w:t>S</w:t>
                      </w:r>
                      <w:r>
                        <w:rPr>
                          <w:rFonts w:ascii="Arial" w:eastAsia="Arial" w:hAnsi="Arial" w:cs="Arial"/>
                          <w:spacing w:val="-2"/>
                          <w:position w:val="-1"/>
                          <w:sz w:val="16"/>
                          <w:szCs w:val="16"/>
                        </w:rPr>
                        <w:t>ende</w:t>
                      </w:r>
                      <w:r>
                        <w:rPr>
                          <w:rFonts w:ascii="Arial" w:eastAsia="Arial" w:hAnsi="Arial" w:cs="Arial"/>
                          <w:position w:val="-1"/>
                          <w:sz w:val="16"/>
                          <w:szCs w:val="16"/>
                        </w:rPr>
                        <w:t>r</w:t>
                      </w:r>
                      <w:proofErr w:type="gramEnd"/>
                      <w:r>
                        <w:rPr>
                          <w:rFonts w:ascii="Arial" w:eastAsia="Arial" w:hAnsi="Arial" w:cs="Arial"/>
                          <w:spacing w:val="-24"/>
                          <w:position w:val="-1"/>
                          <w:sz w:val="16"/>
                          <w:szCs w:val="16"/>
                        </w:rPr>
                        <w:t xml:space="preserve"> </w:t>
                      </w:r>
                      <w:r>
                        <w:rPr>
                          <w:rFonts w:ascii="Arial" w:eastAsia="Arial" w:hAnsi="Arial" w:cs="Arial"/>
                          <w:position w:val="-1"/>
                          <w:sz w:val="16"/>
                          <w:szCs w:val="16"/>
                        </w:rPr>
                        <w:tab/>
                      </w:r>
                      <w:r>
                        <w:rPr>
                          <w:rFonts w:ascii="Arial" w:eastAsia="Arial" w:hAnsi="Arial" w:cs="Arial"/>
                          <w:w w:val="103"/>
                          <w:position w:val="2"/>
                          <w:sz w:val="16"/>
                          <w:szCs w:val="16"/>
                        </w:rPr>
                        <w:t>R</w:t>
                      </w:r>
                      <w:r>
                        <w:rPr>
                          <w:rFonts w:ascii="Arial" w:eastAsia="Arial" w:hAnsi="Arial" w:cs="Arial"/>
                          <w:spacing w:val="-2"/>
                          <w:w w:val="103"/>
                          <w:position w:val="2"/>
                          <w:sz w:val="16"/>
                          <w:szCs w:val="16"/>
                        </w:rPr>
                        <w:t>eg</w:t>
                      </w:r>
                      <w:r>
                        <w:rPr>
                          <w:rFonts w:ascii="Arial" w:eastAsia="Arial" w:hAnsi="Arial" w:cs="Arial"/>
                          <w:spacing w:val="8"/>
                          <w:w w:val="103"/>
                          <w:position w:val="2"/>
                          <w:sz w:val="16"/>
                          <w:szCs w:val="16"/>
                        </w:rPr>
                        <w:t>i</w:t>
                      </w:r>
                      <w:r>
                        <w:rPr>
                          <w:rFonts w:ascii="Arial" w:eastAsia="Arial" w:hAnsi="Arial" w:cs="Arial"/>
                          <w:spacing w:val="7"/>
                          <w:w w:val="103"/>
                          <w:position w:val="2"/>
                          <w:sz w:val="16"/>
                          <w:szCs w:val="16"/>
                        </w:rPr>
                        <w:t>s</w:t>
                      </w:r>
                      <w:r>
                        <w:rPr>
                          <w:rFonts w:ascii="Arial" w:eastAsia="Arial" w:hAnsi="Arial" w:cs="Arial"/>
                          <w:spacing w:val="-1"/>
                          <w:w w:val="102"/>
                          <w:position w:val="2"/>
                          <w:sz w:val="16"/>
                          <w:szCs w:val="16"/>
                        </w:rPr>
                        <w:t>t</w:t>
                      </w:r>
                      <w:r>
                        <w:rPr>
                          <w:rFonts w:ascii="Arial" w:eastAsia="Arial" w:hAnsi="Arial" w:cs="Arial"/>
                          <w:spacing w:val="5"/>
                          <w:w w:val="103"/>
                          <w:position w:val="2"/>
                          <w:sz w:val="16"/>
                          <w:szCs w:val="16"/>
                        </w:rPr>
                        <w:t>r</w:t>
                      </w:r>
                      <w:r>
                        <w:rPr>
                          <w:rFonts w:ascii="Arial" w:eastAsia="Arial" w:hAnsi="Arial" w:cs="Arial"/>
                          <w:w w:val="103"/>
                          <w:position w:val="2"/>
                          <w:sz w:val="16"/>
                          <w:szCs w:val="16"/>
                        </w:rPr>
                        <w:t>y</w:t>
                      </w:r>
                    </w:p>
                    <w:p w14:paraId="6C4E8948" w14:textId="77777777" w:rsidR="00583B21" w:rsidRDefault="00583B21" w:rsidP="00583B21">
                      <w:pPr>
                        <w:spacing w:before="2" w:after="0" w:line="170" w:lineRule="exact"/>
                        <w:rPr>
                          <w:sz w:val="17"/>
                          <w:szCs w:val="17"/>
                        </w:rPr>
                      </w:pPr>
                    </w:p>
                    <w:p w14:paraId="1BF5736A" w14:textId="77777777" w:rsidR="00583B21" w:rsidRDefault="00583B21" w:rsidP="00583B21">
                      <w:pPr>
                        <w:spacing w:after="0" w:line="200" w:lineRule="exact"/>
                        <w:rPr>
                          <w:sz w:val="20"/>
                          <w:szCs w:val="20"/>
                        </w:rPr>
                      </w:pPr>
                    </w:p>
                    <w:p w14:paraId="32595E7C" w14:textId="77777777" w:rsidR="00583B21" w:rsidRDefault="00583B21" w:rsidP="00583B21">
                      <w:pPr>
                        <w:spacing w:after="0" w:line="141" w:lineRule="exact"/>
                        <w:ind w:left="4346" w:right="2788"/>
                        <w:jc w:val="center"/>
                        <w:rPr>
                          <w:rFonts w:ascii="Arial" w:eastAsia="Arial" w:hAnsi="Arial" w:cs="Arial"/>
                          <w:sz w:val="16"/>
                          <w:szCs w:val="16"/>
                        </w:rPr>
                      </w:pPr>
                      <w:r>
                        <w:rPr>
                          <w:rFonts w:ascii="Arial" w:eastAsia="Arial" w:hAnsi="Arial" w:cs="Arial"/>
                          <w:w w:val="103"/>
                          <w:position w:val="-4"/>
                          <w:sz w:val="16"/>
                          <w:szCs w:val="16"/>
                        </w:rPr>
                        <w:t>3</w:t>
                      </w:r>
                    </w:p>
                    <w:p w14:paraId="298A7EA2" w14:textId="77777777" w:rsidR="00583B21" w:rsidRDefault="00583B21" w:rsidP="00583B21">
                      <w:pPr>
                        <w:spacing w:after="0" w:line="51" w:lineRule="exact"/>
                        <w:ind w:left="4273" w:right="2898"/>
                        <w:jc w:val="center"/>
                        <w:rPr>
                          <w:rFonts w:ascii="Arial" w:eastAsia="Arial" w:hAnsi="Arial" w:cs="Arial"/>
                          <w:sz w:val="16"/>
                          <w:szCs w:val="16"/>
                        </w:rPr>
                      </w:pPr>
                      <w:r>
                        <w:rPr>
                          <w:rFonts w:ascii="Arial" w:eastAsia="Arial" w:hAnsi="Arial" w:cs="Arial"/>
                          <w:w w:val="102"/>
                          <w:position w:val="-4"/>
                          <w:sz w:val="16"/>
                          <w:szCs w:val="16"/>
                        </w:rPr>
                        <w:t>:</w:t>
                      </w:r>
                    </w:p>
                    <w:p w14:paraId="4128E08C" w14:textId="77777777" w:rsidR="00583B21" w:rsidRDefault="00583B21" w:rsidP="00583B21">
                      <w:pPr>
                        <w:spacing w:after="0" w:line="143" w:lineRule="exact"/>
                        <w:ind w:left="4130" w:right="2647"/>
                        <w:jc w:val="center"/>
                        <w:rPr>
                          <w:rFonts w:ascii="Arial" w:eastAsia="Arial" w:hAnsi="Arial" w:cs="Arial"/>
                          <w:sz w:val="16"/>
                          <w:szCs w:val="16"/>
                        </w:rPr>
                      </w:pPr>
                      <w:proofErr w:type="gramStart"/>
                      <w:r>
                        <w:rPr>
                          <w:rFonts w:ascii="Arial" w:eastAsia="Arial" w:hAnsi="Arial" w:cs="Arial"/>
                          <w:spacing w:val="-107"/>
                          <w:position w:val="-5"/>
                          <w:sz w:val="16"/>
                          <w:szCs w:val="16"/>
                        </w:rPr>
                        <w:t>n</w:t>
                      </w:r>
                      <w:r>
                        <w:rPr>
                          <w:rFonts w:ascii="Arial" w:eastAsia="Arial" w:hAnsi="Arial" w:cs="Arial"/>
                          <w:position w:val="2"/>
                          <w:sz w:val="16"/>
                          <w:szCs w:val="16"/>
                        </w:rPr>
                        <w:t>b</w:t>
                      </w:r>
                      <w:proofErr w:type="gramEnd"/>
                      <w:r>
                        <w:rPr>
                          <w:rFonts w:ascii="Arial" w:eastAsia="Arial" w:hAnsi="Arial" w:cs="Arial"/>
                          <w:spacing w:val="-13"/>
                          <w:position w:val="2"/>
                          <w:sz w:val="16"/>
                          <w:szCs w:val="16"/>
                        </w:rPr>
                        <w:t xml:space="preserve"> </w:t>
                      </w:r>
                      <w:r>
                        <w:rPr>
                          <w:rFonts w:ascii="Arial" w:eastAsia="Arial" w:hAnsi="Arial" w:cs="Arial"/>
                          <w:spacing w:val="-92"/>
                          <w:w w:val="103"/>
                          <w:position w:val="-5"/>
                          <w:sz w:val="16"/>
                          <w:szCs w:val="16"/>
                        </w:rPr>
                        <w:t>:</w:t>
                      </w:r>
                      <w:r>
                        <w:rPr>
                          <w:rFonts w:ascii="Arial" w:eastAsia="Arial" w:hAnsi="Arial" w:cs="Arial"/>
                          <w:w w:val="103"/>
                          <w:position w:val="1"/>
                          <w:sz w:val="16"/>
                          <w:szCs w:val="16"/>
                        </w:rPr>
                        <w:t>4</w:t>
                      </w:r>
                    </w:p>
                    <w:p w14:paraId="583B3094" w14:textId="77777777" w:rsidR="00583B21" w:rsidRDefault="00583B21" w:rsidP="00583B21">
                      <w:pPr>
                        <w:tabs>
                          <w:tab w:val="left" w:pos="4300"/>
                        </w:tabs>
                        <w:spacing w:after="0" w:line="217" w:lineRule="exact"/>
                        <w:ind w:left="2361" w:right="-20"/>
                        <w:rPr>
                          <w:rFonts w:ascii="Arial" w:eastAsia="Arial" w:hAnsi="Arial" w:cs="Arial"/>
                          <w:sz w:val="16"/>
                          <w:szCs w:val="16"/>
                        </w:rPr>
                      </w:pPr>
                      <w:r>
                        <w:rPr>
                          <w:rFonts w:ascii="Arial" w:eastAsia="Arial" w:hAnsi="Arial" w:cs="Arial"/>
                          <w:position w:val="-3"/>
                          <w:sz w:val="16"/>
                          <w:szCs w:val="16"/>
                        </w:rPr>
                        <w:t>2</w:t>
                      </w:r>
                      <w:r>
                        <w:rPr>
                          <w:rFonts w:ascii="Arial" w:eastAsia="Arial" w:hAnsi="Arial" w:cs="Arial"/>
                          <w:spacing w:val="-42"/>
                          <w:position w:val="-3"/>
                          <w:sz w:val="16"/>
                          <w:szCs w:val="16"/>
                        </w:rPr>
                        <w:t xml:space="preserve"> </w:t>
                      </w:r>
                      <w:r>
                        <w:rPr>
                          <w:rFonts w:ascii="Arial" w:eastAsia="Arial" w:hAnsi="Arial" w:cs="Arial"/>
                          <w:position w:val="-3"/>
                          <w:sz w:val="16"/>
                          <w:szCs w:val="16"/>
                        </w:rPr>
                        <w:tab/>
                      </w:r>
                      <w:r>
                        <w:rPr>
                          <w:rFonts w:ascii="Arial" w:eastAsia="Arial" w:hAnsi="Arial" w:cs="Arial"/>
                          <w:spacing w:val="-126"/>
                          <w:w w:val="103"/>
                          <w:position w:val="1"/>
                          <w:sz w:val="16"/>
                          <w:szCs w:val="16"/>
                        </w:rPr>
                        <w:t>n</w:t>
                      </w:r>
                      <w:r>
                        <w:rPr>
                          <w:rFonts w:ascii="Arial" w:eastAsia="Arial" w:hAnsi="Arial" w:cs="Arial"/>
                          <w:w w:val="103"/>
                          <w:position w:val="7"/>
                          <w:sz w:val="16"/>
                          <w:szCs w:val="16"/>
                        </w:rPr>
                        <w:t>b</w:t>
                      </w:r>
                    </w:p>
                    <w:p w14:paraId="71C36FCF" w14:textId="77777777" w:rsidR="00583B21" w:rsidRDefault="00583B21" w:rsidP="00583B21">
                      <w:pPr>
                        <w:spacing w:after="0" w:line="66" w:lineRule="exact"/>
                        <w:ind w:right="1243"/>
                        <w:jc w:val="right"/>
                        <w:rPr>
                          <w:rFonts w:ascii="Arial" w:eastAsia="Arial" w:hAnsi="Arial" w:cs="Arial"/>
                          <w:sz w:val="16"/>
                          <w:szCs w:val="16"/>
                        </w:rPr>
                      </w:pPr>
                      <w:r>
                        <w:rPr>
                          <w:rFonts w:ascii="Arial" w:eastAsia="Arial" w:hAnsi="Arial" w:cs="Arial"/>
                          <w:w w:val="103"/>
                          <w:position w:val="-1"/>
                          <w:sz w:val="16"/>
                          <w:szCs w:val="16"/>
                        </w:rPr>
                        <w:t>2</w:t>
                      </w:r>
                    </w:p>
                    <w:p w14:paraId="71A5546D" w14:textId="77777777" w:rsidR="00583B21" w:rsidRDefault="00583B21" w:rsidP="00583B21">
                      <w:pPr>
                        <w:tabs>
                          <w:tab w:val="left" w:pos="3600"/>
                        </w:tabs>
                        <w:spacing w:after="0" w:line="52" w:lineRule="exact"/>
                        <w:ind w:right="1243"/>
                        <w:jc w:val="right"/>
                        <w:rPr>
                          <w:rFonts w:ascii="Arial" w:eastAsia="Arial" w:hAnsi="Arial" w:cs="Arial"/>
                          <w:sz w:val="16"/>
                          <w:szCs w:val="16"/>
                        </w:rPr>
                      </w:pPr>
                      <w:r>
                        <w:rPr>
                          <w:rFonts w:ascii="Arial" w:eastAsia="Arial" w:hAnsi="Arial" w:cs="Arial"/>
                          <w:position w:val="3"/>
                          <w:sz w:val="16"/>
                          <w:szCs w:val="16"/>
                        </w:rPr>
                        <w:t>:</w:t>
                      </w:r>
                      <w:r>
                        <w:rPr>
                          <w:rFonts w:ascii="Arial" w:eastAsia="Arial" w:hAnsi="Arial" w:cs="Arial"/>
                          <w:spacing w:val="-44"/>
                          <w:position w:val="3"/>
                          <w:sz w:val="16"/>
                          <w:szCs w:val="16"/>
                        </w:rPr>
                        <w:t xml:space="preserve"> </w:t>
                      </w:r>
                      <w:r>
                        <w:rPr>
                          <w:rFonts w:ascii="Arial" w:eastAsia="Arial" w:hAnsi="Arial" w:cs="Arial"/>
                          <w:position w:val="3"/>
                          <w:sz w:val="16"/>
                          <w:szCs w:val="16"/>
                        </w:rPr>
                        <w:tab/>
                      </w:r>
                      <w:r>
                        <w:rPr>
                          <w:rFonts w:ascii="Arial" w:eastAsia="Arial" w:hAnsi="Arial" w:cs="Arial"/>
                          <w:w w:val="102"/>
                          <w:sz w:val="16"/>
                          <w:szCs w:val="16"/>
                        </w:rPr>
                        <w:t>.</w:t>
                      </w:r>
                    </w:p>
                    <w:p w14:paraId="6EA4E017" w14:textId="77777777" w:rsidR="00583B21" w:rsidRDefault="00583B21" w:rsidP="00583B21">
                      <w:pPr>
                        <w:tabs>
                          <w:tab w:val="left" w:pos="5960"/>
                        </w:tabs>
                        <w:spacing w:before="3" w:after="0" w:line="101" w:lineRule="auto"/>
                        <w:ind w:left="2361" w:right="1215"/>
                        <w:rPr>
                          <w:rFonts w:ascii="Arial" w:eastAsia="Arial" w:hAnsi="Arial" w:cs="Arial"/>
                          <w:sz w:val="16"/>
                          <w:szCs w:val="16"/>
                        </w:rPr>
                      </w:pPr>
                      <w:proofErr w:type="gramStart"/>
                      <w:r>
                        <w:rPr>
                          <w:rFonts w:ascii="Arial" w:eastAsia="Arial" w:hAnsi="Arial" w:cs="Arial"/>
                          <w:sz w:val="16"/>
                          <w:szCs w:val="16"/>
                        </w:rPr>
                        <w:t>b</w:t>
                      </w:r>
                      <w:proofErr w:type="gramEnd"/>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position w:val="-3"/>
                          <w:sz w:val="16"/>
                          <w:szCs w:val="16"/>
                        </w:rPr>
                        <w:t xml:space="preserve">3 </w:t>
                      </w:r>
                      <w:r>
                        <w:rPr>
                          <w:rFonts w:ascii="Arial" w:eastAsia="Arial" w:hAnsi="Arial" w:cs="Arial"/>
                          <w:w w:val="103"/>
                          <w:sz w:val="16"/>
                          <w:szCs w:val="16"/>
                        </w:rPr>
                        <w:t>n</w:t>
                      </w:r>
                    </w:p>
                    <w:p w14:paraId="4635D45B" w14:textId="77777777" w:rsidR="00583B21" w:rsidRDefault="00583B21" w:rsidP="00583B21">
                      <w:pPr>
                        <w:spacing w:after="0" w:line="200" w:lineRule="exact"/>
                        <w:rPr>
                          <w:sz w:val="20"/>
                          <w:szCs w:val="20"/>
                        </w:rPr>
                      </w:pPr>
                    </w:p>
                    <w:p w14:paraId="1A208698" w14:textId="77777777" w:rsidR="00583B21" w:rsidRDefault="00583B21" w:rsidP="00583B21">
                      <w:pPr>
                        <w:spacing w:before="12" w:after="0" w:line="240" w:lineRule="exact"/>
                        <w:rPr>
                          <w:sz w:val="24"/>
                          <w:szCs w:val="24"/>
                        </w:rPr>
                      </w:pPr>
                    </w:p>
                    <w:p w14:paraId="6CD83F65" w14:textId="77777777" w:rsidR="00583B21" w:rsidRDefault="00583B21" w:rsidP="00583B21">
                      <w:pPr>
                        <w:spacing w:after="0" w:line="240" w:lineRule="auto"/>
                        <w:ind w:left="4519" w:right="-20"/>
                        <w:rPr>
                          <w:rFonts w:ascii="Arial" w:eastAsia="Arial" w:hAnsi="Arial" w:cs="Arial"/>
                          <w:sz w:val="16"/>
                          <w:szCs w:val="16"/>
                        </w:rPr>
                      </w:pPr>
                      <w:proofErr w:type="gramStart"/>
                      <w:r>
                        <w:rPr>
                          <w:rFonts w:ascii="Arial" w:eastAsia="Arial" w:hAnsi="Arial" w:cs="Arial"/>
                          <w:spacing w:val="-3"/>
                          <w:w w:val="103"/>
                          <w:sz w:val="16"/>
                          <w:szCs w:val="16"/>
                        </w:rPr>
                        <w:t>n</w:t>
                      </w:r>
                      <w:r>
                        <w:rPr>
                          <w:rFonts w:ascii="Arial" w:eastAsia="Arial" w:hAnsi="Arial" w:cs="Arial"/>
                          <w:w w:val="103"/>
                          <w:sz w:val="16"/>
                          <w:szCs w:val="16"/>
                        </w:rPr>
                        <w:t>b</w:t>
                      </w:r>
                      <w:r>
                        <w:rPr>
                          <w:rFonts w:ascii="Arial" w:eastAsia="Arial" w:hAnsi="Arial" w:cs="Arial"/>
                          <w:spacing w:val="-32"/>
                          <w:sz w:val="16"/>
                          <w:szCs w:val="16"/>
                        </w:rPr>
                        <w:t xml:space="preserve"> </w:t>
                      </w:r>
                      <w:r>
                        <w:rPr>
                          <w:rFonts w:ascii="Arial" w:eastAsia="Arial" w:hAnsi="Arial" w:cs="Arial"/>
                          <w:sz w:val="16"/>
                          <w:szCs w:val="16"/>
                        </w:rPr>
                        <w:t>:</w:t>
                      </w:r>
                      <w:proofErr w:type="gramEnd"/>
                      <w:r>
                        <w:rPr>
                          <w:rFonts w:ascii="Arial" w:eastAsia="Arial" w:hAnsi="Arial" w:cs="Arial"/>
                          <w:sz w:val="16"/>
                          <w:szCs w:val="16"/>
                        </w:rPr>
                        <w:t xml:space="preserve"> </w:t>
                      </w:r>
                      <w:r>
                        <w:rPr>
                          <w:rFonts w:ascii="Arial" w:eastAsia="Arial" w:hAnsi="Arial" w:cs="Arial"/>
                          <w:spacing w:val="-3"/>
                          <w:w w:val="103"/>
                          <w:sz w:val="16"/>
                          <w:szCs w:val="16"/>
                        </w:rPr>
                        <w:t>3</w:t>
                      </w:r>
                      <w:r>
                        <w:rPr>
                          <w:rFonts w:ascii="Arial" w:eastAsia="Arial" w:hAnsi="Arial" w:cs="Arial"/>
                          <w:spacing w:val="-1"/>
                          <w:w w:val="102"/>
                          <w:sz w:val="16"/>
                          <w:szCs w:val="16"/>
                        </w:rPr>
                        <w:t>.</w:t>
                      </w:r>
                      <w:r>
                        <w:rPr>
                          <w:rFonts w:ascii="Arial" w:eastAsia="Arial" w:hAnsi="Arial" w:cs="Arial"/>
                          <w:w w:val="103"/>
                          <w:sz w:val="16"/>
                          <w:szCs w:val="16"/>
                        </w:rPr>
                        <w:t>1</w:t>
                      </w:r>
                    </w:p>
                    <w:p w14:paraId="3F04FF27" w14:textId="77777777" w:rsidR="00583B21" w:rsidRDefault="00583B21" w:rsidP="00583B21">
                      <w:pPr>
                        <w:spacing w:before="2" w:after="0" w:line="190" w:lineRule="exact"/>
                        <w:rPr>
                          <w:sz w:val="19"/>
                          <w:szCs w:val="19"/>
                        </w:rPr>
                      </w:pPr>
                    </w:p>
                    <w:p w14:paraId="3DBD3F94" w14:textId="77777777" w:rsidR="00583B21" w:rsidRDefault="00583B21" w:rsidP="00583B21">
                      <w:pPr>
                        <w:tabs>
                          <w:tab w:val="left" w:pos="1940"/>
                          <w:tab w:val="left" w:pos="5900"/>
                        </w:tabs>
                        <w:spacing w:after="0" w:line="240" w:lineRule="auto"/>
                        <w:ind w:left="19" w:right="446"/>
                        <w:jc w:val="center"/>
                        <w:rPr>
                          <w:rFonts w:ascii="Arial" w:eastAsia="Arial" w:hAnsi="Arial" w:cs="Arial"/>
                          <w:sz w:val="16"/>
                          <w:szCs w:val="16"/>
                        </w:rPr>
                      </w:pPr>
                      <w:r>
                        <w:rPr>
                          <w:rFonts w:ascii="Arial" w:eastAsia="Arial" w:hAnsi="Arial" w:cs="Arial"/>
                          <w:spacing w:val="10"/>
                          <w:sz w:val="16"/>
                          <w:szCs w:val="16"/>
                        </w:rPr>
                        <w:t>B</w:t>
                      </w:r>
                      <w:r>
                        <w:rPr>
                          <w:rFonts w:ascii="Arial" w:eastAsia="Arial" w:hAnsi="Arial" w:cs="Arial"/>
                          <w:spacing w:val="-2"/>
                          <w:sz w:val="16"/>
                          <w:szCs w:val="16"/>
                        </w:rPr>
                        <w:t>oo</w:t>
                      </w:r>
                      <w:r>
                        <w:rPr>
                          <w:rFonts w:ascii="Arial" w:eastAsia="Arial" w:hAnsi="Arial" w:cs="Arial"/>
                          <w:spacing w:val="-1"/>
                          <w:sz w:val="16"/>
                          <w:szCs w:val="16"/>
                        </w:rPr>
                        <w:t>t</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2"/>
                          <w:sz w:val="16"/>
                          <w:szCs w:val="16"/>
                        </w:rPr>
                        <w:t>ap</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9"/>
                          <w:sz w:val="16"/>
                          <w:szCs w:val="16"/>
                        </w:rPr>
                        <w:t xml:space="preserve"> </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7"/>
                          <w:sz w:val="16"/>
                          <w:szCs w:val="16"/>
                        </w:rPr>
                        <w:t>ys</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3"/>
                          <w:sz w:val="16"/>
                          <w:szCs w:val="16"/>
                        </w:rPr>
                        <w:t>m</w:t>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8"/>
                          <w:sz w:val="16"/>
                          <w:szCs w:val="16"/>
                        </w:rPr>
                        <w:t>l</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C</w:t>
                      </w:r>
                      <w:r>
                        <w:rPr>
                          <w:rFonts w:ascii="Arial" w:eastAsia="Arial" w:hAnsi="Arial" w:cs="Arial"/>
                          <w:spacing w:val="-2"/>
                          <w:sz w:val="16"/>
                          <w:szCs w:val="16"/>
                        </w:rPr>
                        <w:t>he</w:t>
                      </w:r>
                      <w:r>
                        <w:rPr>
                          <w:rFonts w:ascii="Arial" w:eastAsia="Arial" w:hAnsi="Arial" w:cs="Arial"/>
                          <w:spacing w:val="7"/>
                          <w:sz w:val="16"/>
                          <w:szCs w:val="16"/>
                        </w:rPr>
                        <w:t>c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2"/>
                          <w:sz w:val="16"/>
                          <w:szCs w:val="16"/>
                        </w:rPr>
                        <w:t xml:space="preserve"> </w:t>
                      </w:r>
                      <w:r>
                        <w:rPr>
                          <w:rFonts w:ascii="Arial" w:eastAsia="Arial" w:hAnsi="Arial" w:cs="Arial"/>
                          <w:sz w:val="16"/>
                          <w:szCs w:val="16"/>
                        </w:rPr>
                        <w:tab/>
                      </w:r>
                      <w:r>
                        <w:rPr>
                          <w:rFonts w:ascii="Arial" w:eastAsia="Arial" w:hAnsi="Arial" w:cs="Arial"/>
                          <w:spacing w:val="4"/>
                          <w:w w:val="103"/>
                          <w:sz w:val="16"/>
                          <w:szCs w:val="16"/>
                        </w:rPr>
                        <w:t>F</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7"/>
                          <w:w w:val="103"/>
                          <w:sz w:val="16"/>
                          <w:szCs w:val="16"/>
                        </w:rPr>
                        <w:t>k</w:t>
                      </w:r>
                      <w:r>
                        <w:rPr>
                          <w:rFonts w:ascii="Arial" w:eastAsia="Arial" w:hAnsi="Arial" w:cs="Arial"/>
                          <w:w w:val="103"/>
                          <w:sz w:val="16"/>
                          <w:szCs w:val="16"/>
                        </w:rPr>
                        <w:t>D</w:t>
                      </w:r>
                      <w:r>
                        <w:rPr>
                          <w:rFonts w:ascii="Arial" w:eastAsia="Arial" w:hAnsi="Arial" w:cs="Arial"/>
                          <w:spacing w:val="-2"/>
                          <w:w w:val="103"/>
                          <w:sz w:val="16"/>
                          <w:szCs w:val="16"/>
                        </w:rPr>
                        <w:t>ae</w:t>
                      </w:r>
                      <w:r>
                        <w:rPr>
                          <w:rFonts w:ascii="Arial" w:eastAsia="Arial" w:hAnsi="Arial" w:cs="Arial"/>
                          <w:spacing w:val="-3"/>
                          <w:w w:val="103"/>
                          <w:sz w:val="16"/>
                          <w:szCs w:val="16"/>
                        </w:rPr>
                        <w:t>m</w:t>
                      </w:r>
                      <w:r>
                        <w:rPr>
                          <w:rFonts w:ascii="Arial" w:eastAsia="Arial" w:hAnsi="Arial" w:cs="Arial"/>
                          <w:spacing w:val="-2"/>
                          <w:w w:val="103"/>
                          <w:sz w:val="16"/>
                          <w:szCs w:val="16"/>
                        </w:rPr>
                        <w:t>o</w:t>
                      </w:r>
                      <w:r>
                        <w:rPr>
                          <w:rFonts w:ascii="Arial" w:eastAsia="Arial" w:hAnsi="Arial" w:cs="Arial"/>
                          <w:w w:val="103"/>
                          <w:sz w:val="16"/>
                          <w:szCs w:val="16"/>
                        </w:rPr>
                        <w:t>n</w:t>
                      </w:r>
                    </w:p>
                    <w:p w14:paraId="203CE463" w14:textId="77777777" w:rsidR="00583B21" w:rsidRDefault="00583B21" w:rsidP="00583B21">
                      <w:pPr>
                        <w:spacing w:before="6" w:after="0" w:line="110" w:lineRule="exact"/>
                        <w:rPr>
                          <w:sz w:val="11"/>
                          <w:szCs w:val="11"/>
                        </w:rPr>
                      </w:pPr>
                    </w:p>
                    <w:p w14:paraId="5B1278B7" w14:textId="77777777" w:rsidR="00583B21" w:rsidRDefault="00583B21" w:rsidP="00583B21">
                      <w:pPr>
                        <w:spacing w:after="0" w:line="240" w:lineRule="auto"/>
                        <w:ind w:left="4138" w:right="3010"/>
                        <w:jc w:val="center"/>
                        <w:rPr>
                          <w:rFonts w:ascii="Arial" w:eastAsia="Arial" w:hAnsi="Arial" w:cs="Arial"/>
                          <w:sz w:val="16"/>
                          <w:szCs w:val="16"/>
                        </w:rPr>
                      </w:pPr>
                      <w:r>
                        <w:rPr>
                          <w:rFonts w:ascii="Arial" w:eastAsia="Arial" w:hAnsi="Arial" w:cs="Arial"/>
                          <w:w w:val="103"/>
                          <w:sz w:val="16"/>
                          <w:szCs w:val="16"/>
                        </w:rPr>
                        <w:t>5</w:t>
                      </w:r>
                    </w:p>
                    <w:p w14:paraId="6EADDAA5" w14:textId="77777777" w:rsidR="00583B21" w:rsidRDefault="00583B21" w:rsidP="00583B21">
                      <w:pPr>
                        <w:spacing w:before="2" w:after="0" w:line="190" w:lineRule="exact"/>
                        <w:rPr>
                          <w:sz w:val="19"/>
                          <w:szCs w:val="19"/>
                        </w:rPr>
                      </w:pPr>
                    </w:p>
                    <w:p w14:paraId="1EA9E7CD" w14:textId="77777777" w:rsidR="00583B21" w:rsidRDefault="00583B21" w:rsidP="00583B21">
                      <w:pPr>
                        <w:spacing w:after="0" w:line="240" w:lineRule="auto"/>
                        <w:ind w:left="3099" w:right="4064"/>
                        <w:jc w:val="center"/>
                        <w:rPr>
                          <w:rFonts w:ascii="Arial" w:eastAsia="Arial" w:hAnsi="Arial" w:cs="Arial"/>
                          <w:sz w:val="16"/>
                          <w:szCs w:val="16"/>
                        </w:rPr>
                      </w:pPr>
                      <w:r>
                        <w:rPr>
                          <w:rFonts w:ascii="Arial" w:eastAsia="Arial" w:hAnsi="Arial" w:cs="Arial"/>
                          <w:w w:val="103"/>
                          <w:sz w:val="16"/>
                          <w:szCs w:val="16"/>
                        </w:rPr>
                        <w:t>1</w:t>
                      </w:r>
                    </w:p>
                    <w:p w14:paraId="772E60B0" w14:textId="77777777" w:rsidR="00583B21" w:rsidRDefault="00583B21" w:rsidP="00583B21">
                      <w:pPr>
                        <w:spacing w:before="7" w:after="0" w:line="200" w:lineRule="exact"/>
                        <w:rPr>
                          <w:sz w:val="20"/>
                          <w:szCs w:val="20"/>
                        </w:rPr>
                      </w:pPr>
                    </w:p>
                    <w:p w14:paraId="49402923" w14:textId="77777777" w:rsidR="00583B21" w:rsidRDefault="00583B21" w:rsidP="00583B21">
                      <w:pPr>
                        <w:spacing w:after="0" w:line="240" w:lineRule="auto"/>
                        <w:ind w:left="4924" w:right="-20"/>
                        <w:rPr>
                          <w:rFonts w:ascii="Arial" w:eastAsia="Arial" w:hAnsi="Arial" w:cs="Arial"/>
                          <w:sz w:val="16"/>
                          <w:szCs w:val="16"/>
                        </w:rPr>
                      </w:pPr>
                      <w:r>
                        <w:rPr>
                          <w:rFonts w:ascii="Arial" w:eastAsia="Arial" w:hAnsi="Arial" w:cs="Arial"/>
                          <w:spacing w:val="10"/>
                          <w:sz w:val="16"/>
                          <w:szCs w:val="16"/>
                        </w:rPr>
                        <w:t>P</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c</w:t>
                      </w:r>
                      <w:r>
                        <w:rPr>
                          <w:rFonts w:ascii="Arial" w:eastAsia="Arial" w:hAnsi="Arial" w:cs="Arial"/>
                          <w:spacing w:val="-2"/>
                          <w:sz w:val="16"/>
                          <w:szCs w:val="16"/>
                        </w:rPr>
                        <w:t>ee</w:t>
                      </w:r>
                      <w:r>
                        <w:rPr>
                          <w:rFonts w:ascii="Arial" w:eastAsia="Arial" w:hAnsi="Arial" w:cs="Arial"/>
                          <w:sz w:val="16"/>
                          <w:szCs w:val="16"/>
                        </w:rPr>
                        <w:t>d</w:t>
                      </w:r>
                      <w:r>
                        <w:rPr>
                          <w:rFonts w:ascii="Arial" w:eastAsia="Arial" w:hAnsi="Arial" w:cs="Arial"/>
                          <w:spacing w:val="17"/>
                          <w:sz w:val="16"/>
                          <w:szCs w:val="16"/>
                        </w:rPr>
                        <w:t xml:space="preserve"> </w:t>
                      </w:r>
                      <w:r>
                        <w:rPr>
                          <w:rFonts w:ascii="Arial" w:eastAsia="Arial" w:hAnsi="Arial" w:cs="Arial"/>
                          <w:spacing w:val="-1"/>
                          <w:sz w:val="16"/>
                          <w:szCs w:val="16"/>
                        </w:rPr>
                        <w:t>t</w:t>
                      </w:r>
                      <w:r>
                        <w:rPr>
                          <w:rFonts w:ascii="Arial" w:eastAsia="Arial" w:hAnsi="Arial" w:cs="Arial"/>
                          <w:sz w:val="16"/>
                          <w:szCs w:val="16"/>
                        </w:rPr>
                        <w:t>o</w:t>
                      </w:r>
                      <w:r>
                        <w:rPr>
                          <w:rFonts w:ascii="Arial" w:eastAsia="Arial" w:hAnsi="Arial" w:cs="Arial"/>
                          <w:spacing w:val="3"/>
                          <w:sz w:val="16"/>
                          <w:szCs w:val="16"/>
                        </w:rPr>
                        <w:t xml:space="preserve"> </w:t>
                      </w:r>
                      <w:r>
                        <w:rPr>
                          <w:rFonts w:ascii="Arial" w:eastAsia="Arial" w:hAnsi="Arial" w:cs="Arial"/>
                          <w:sz w:val="16"/>
                          <w:szCs w:val="16"/>
                        </w:rPr>
                        <w:t>N</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z w:val="16"/>
                          <w:szCs w:val="16"/>
                        </w:rPr>
                        <w:t>l</w:t>
                      </w:r>
                      <w:r>
                        <w:rPr>
                          <w:rFonts w:ascii="Arial" w:eastAsia="Arial" w:hAnsi="Arial" w:cs="Arial"/>
                          <w:spacing w:val="24"/>
                          <w:sz w:val="16"/>
                          <w:szCs w:val="16"/>
                        </w:rPr>
                        <w:t xml:space="preserve"> </w:t>
                      </w:r>
                      <w:r>
                        <w:rPr>
                          <w:rFonts w:ascii="Arial" w:eastAsia="Arial" w:hAnsi="Arial" w:cs="Arial"/>
                          <w:w w:val="103"/>
                          <w:sz w:val="16"/>
                          <w:szCs w:val="16"/>
                        </w:rPr>
                        <w:t>H</w:t>
                      </w:r>
                      <w:r>
                        <w:rPr>
                          <w:rFonts w:ascii="Arial" w:eastAsia="Arial" w:hAnsi="Arial" w:cs="Arial"/>
                          <w:spacing w:val="-2"/>
                          <w:w w:val="103"/>
                          <w:sz w:val="16"/>
                          <w:szCs w:val="16"/>
                        </w:rPr>
                        <w:t>ea</w:t>
                      </w:r>
                      <w:r>
                        <w:rPr>
                          <w:rFonts w:ascii="Arial" w:eastAsia="Arial" w:hAnsi="Arial" w:cs="Arial"/>
                          <w:spacing w:val="8"/>
                          <w:w w:val="103"/>
                          <w:sz w:val="16"/>
                          <w:szCs w:val="16"/>
                        </w:rPr>
                        <w:t>l</w:t>
                      </w:r>
                      <w:r>
                        <w:rPr>
                          <w:rFonts w:ascii="Arial" w:eastAsia="Arial" w:hAnsi="Arial" w:cs="Arial"/>
                          <w:spacing w:val="-1"/>
                          <w:w w:val="102"/>
                          <w:sz w:val="16"/>
                          <w:szCs w:val="16"/>
                        </w:rPr>
                        <w:t>t</w:t>
                      </w:r>
                      <w:r>
                        <w:rPr>
                          <w:rFonts w:ascii="Arial" w:eastAsia="Arial" w:hAnsi="Arial" w:cs="Arial"/>
                          <w:w w:val="103"/>
                          <w:sz w:val="16"/>
                          <w:szCs w:val="16"/>
                        </w:rPr>
                        <w:t>h</w:t>
                      </w:r>
                    </w:p>
                    <w:p w14:paraId="3D76FE74" w14:textId="77777777" w:rsidR="00583B21" w:rsidRDefault="00583B21" w:rsidP="00583B21">
                      <w:pPr>
                        <w:tabs>
                          <w:tab w:val="left" w:pos="4880"/>
                        </w:tabs>
                        <w:spacing w:before="21" w:after="0" w:line="240" w:lineRule="auto"/>
                        <w:ind w:left="1530" w:right="424"/>
                        <w:jc w:val="center"/>
                        <w:rPr>
                          <w:rFonts w:ascii="Arial" w:eastAsia="Arial" w:hAnsi="Arial" w:cs="Arial"/>
                          <w:sz w:val="16"/>
                          <w:szCs w:val="16"/>
                        </w:rPr>
                      </w:pPr>
                      <w:r>
                        <w:rPr>
                          <w:rFonts w:ascii="Arial" w:eastAsia="Arial" w:hAnsi="Arial" w:cs="Arial"/>
                          <w:spacing w:val="4"/>
                          <w:w w:val="102"/>
                          <w:sz w:val="16"/>
                          <w:szCs w:val="16"/>
                        </w:rPr>
                        <w:t>T</w:t>
                      </w:r>
                      <w:r>
                        <w:rPr>
                          <w:rFonts w:ascii="Arial" w:eastAsia="Arial" w:hAnsi="Arial" w:cs="Arial"/>
                          <w:spacing w:val="-2"/>
                          <w:w w:val="102"/>
                          <w:sz w:val="16"/>
                          <w:szCs w:val="16"/>
                        </w:rPr>
                        <w:t>h</w:t>
                      </w:r>
                      <w:r>
                        <w:rPr>
                          <w:rFonts w:ascii="Arial" w:eastAsia="Arial" w:hAnsi="Arial" w:cs="Arial"/>
                          <w:spacing w:val="5"/>
                          <w:w w:val="102"/>
                          <w:sz w:val="16"/>
                          <w:szCs w:val="16"/>
                        </w:rPr>
                        <w:t>r</w:t>
                      </w:r>
                      <w:r>
                        <w:rPr>
                          <w:rFonts w:ascii="Arial" w:eastAsia="Arial" w:hAnsi="Arial" w:cs="Arial"/>
                          <w:spacing w:val="-2"/>
                          <w:w w:val="102"/>
                          <w:sz w:val="16"/>
                          <w:szCs w:val="16"/>
                        </w:rPr>
                        <w:t>ead</w:t>
                      </w:r>
                      <w:r>
                        <w:rPr>
                          <w:rFonts w:ascii="Arial" w:eastAsia="Arial" w:hAnsi="Arial" w:cs="Arial"/>
                          <w:spacing w:val="-1"/>
                          <w:w w:val="102"/>
                          <w:sz w:val="16"/>
                          <w:szCs w:val="16"/>
                        </w:rPr>
                        <w:t>::</w:t>
                      </w:r>
                      <w:r>
                        <w:rPr>
                          <w:rFonts w:ascii="Arial" w:eastAsia="Arial" w:hAnsi="Arial" w:cs="Arial"/>
                          <w:w w:val="102"/>
                          <w:sz w:val="16"/>
                          <w:szCs w:val="16"/>
                        </w:rPr>
                        <w:t>H</w:t>
                      </w:r>
                      <w:r>
                        <w:rPr>
                          <w:rFonts w:ascii="Arial" w:eastAsia="Arial" w:hAnsi="Arial" w:cs="Arial"/>
                          <w:spacing w:val="-2"/>
                          <w:w w:val="102"/>
                          <w:sz w:val="16"/>
                          <w:szCs w:val="16"/>
                        </w:rPr>
                        <w:t>ea</w:t>
                      </w:r>
                      <w:r>
                        <w:rPr>
                          <w:rFonts w:ascii="Arial" w:eastAsia="Arial" w:hAnsi="Arial" w:cs="Arial"/>
                          <w:spacing w:val="8"/>
                          <w:w w:val="102"/>
                          <w:sz w:val="16"/>
                          <w:szCs w:val="16"/>
                        </w:rPr>
                        <w:t>l</w:t>
                      </w:r>
                      <w:r>
                        <w:rPr>
                          <w:rFonts w:ascii="Arial" w:eastAsia="Arial" w:hAnsi="Arial" w:cs="Arial"/>
                          <w:spacing w:val="-1"/>
                          <w:w w:val="102"/>
                          <w:sz w:val="16"/>
                          <w:szCs w:val="16"/>
                        </w:rPr>
                        <w:t>t</w:t>
                      </w:r>
                      <w:r>
                        <w:rPr>
                          <w:rFonts w:ascii="Arial" w:eastAsia="Arial" w:hAnsi="Arial" w:cs="Arial"/>
                          <w:spacing w:val="-2"/>
                          <w:w w:val="102"/>
                          <w:sz w:val="16"/>
                          <w:szCs w:val="16"/>
                        </w:rPr>
                        <w:t>h</w:t>
                      </w:r>
                      <w:r>
                        <w:rPr>
                          <w:rFonts w:ascii="Arial" w:eastAsia="Arial" w:hAnsi="Arial" w:cs="Arial"/>
                          <w:w w:val="102"/>
                          <w:sz w:val="16"/>
                          <w:szCs w:val="16"/>
                        </w:rPr>
                        <w:t>C</w:t>
                      </w:r>
                      <w:r>
                        <w:rPr>
                          <w:rFonts w:ascii="Arial" w:eastAsia="Arial" w:hAnsi="Arial" w:cs="Arial"/>
                          <w:spacing w:val="-2"/>
                          <w:w w:val="102"/>
                          <w:sz w:val="16"/>
                          <w:szCs w:val="16"/>
                        </w:rPr>
                        <w:t>he</w:t>
                      </w:r>
                      <w:r>
                        <w:rPr>
                          <w:rFonts w:ascii="Arial" w:eastAsia="Arial" w:hAnsi="Arial" w:cs="Arial"/>
                          <w:spacing w:val="7"/>
                          <w:w w:val="102"/>
                          <w:sz w:val="16"/>
                          <w:szCs w:val="16"/>
                        </w:rPr>
                        <w:t>ck</w:t>
                      </w:r>
                      <w:r>
                        <w:rPr>
                          <w:rFonts w:ascii="Arial" w:eastAsia="Arial" w:hAnsi="Arial" w:cs="Arial"/>
                          <w:spacing w:val="10"/>
                          <w:w w:val="102"/>
                          <w:sz w:val="16"/>
                          <w:szCs w:val="16"/>
                        </w:rPr>
                        <w:t>S</w:t>
                      </w:r>
                      <w:r>
                        <w:rPr>
                          <w:rFonts w:ascii="Arial" w:eastAsia="Arial" w:hAnsi="Arial" w:cs="Arial"/>
                          <w:spacing w:val="-2"/>
                          <w:w w:val="102"/>
                          <w:sz w:val="16"/>
                          <w:szCs w:val="16"/>
                        </w:rPr>
                        <w:t>e</w:t>
                      </w:r>
                      <w:r>
                        <w:rPr>
                          <w:rFonts w:ascii="Arial" w:eastAsia="Arial" w:hAnsi="Arial" w:cs="Arial"/>
                          <w:spacing w:val="8"/>
                          <w:w w:val="102"/>
                          <w:sz w:val="16"/>
                          <w:szCs w:val="16"/>
                        </w:rPr>
                        <w:t>l</w:t>
                      </w:r>
                      <w:r>
                        <w:rPr>
                          <w:rFonts w:ascii="Arial" w:eastAsia="Arial" w:hAnsi="Arial" w:cs="Arial"/>
                          <w:spacing w:val="-1"/>
                          <w:w w:val="102"/>
                          <w:sz w:val="16"/>
                          <w:szCs w:val="16"/>
                        </w:rPr>
                        <w:t>f</w:t>
                      </w:r>
                      <w:r>
                        <w:rPr>
                          <w:rFonts w:ascii="Arial" w:eastAsia="Arial" w:hAnsi="Arial" w:cs="Arial"/>
                          <w:spacing w:val="4"/>
                          <w:w w:val="102"/>
                          <w:sz w:val="16"/>
                          <w:szCs w:val="16"/>
                        </w:rPr>
                        <w:t>T</w:t>
                      </w:r>
                      <w:r>
                        <w:rPr>
                          <w:rFonts w:ascii="Arial" w:eastAsia="Arial" w:hAnsi="Arial" w:cs="Arial"/>
                          <w:spacing w:val="-2"/>
                          <w:w w:val="102"/>
                          <w:sz w:val="16"/>
                          <w:szCs w:val="16"/>
                        </w:rPr>
                        <w:t>e</w:t>
                      </w:r>
                      <w:r>
                        <w:rPr>
                          <w:rFonts w:ascii="Arial" w:eastAsia="Arial" w:hAnsi="Arial" w:cs="Arial"/>
                          <w:spacing w:val="5"/>
                          <w:w w:val="102"/>
                          <w:sz w:val="16"/>
                          <w:szCs w:val="16"/>
                        </w:rPr>
                        <w:t>r</w:t>
                      </w:r>
                      <w:r>
                        <w:rPr>
                          <w:rFonts w:ascii="Arial" w:eastAsia="Arial" w:hAnsi="Arial" w:cs="Arial"/>
                          <w:spacing w:val="-3"/>
                          <w:w w:val="102"/>
                          <w:sz w:val="16"/>
                          <w:szCs w:val="16"/>
                        </w:rPr>
                        <w:t>m</w:t>
                      </w:r>
                      <w:r>
                        <w:rPr>
                          <w:rFonts w:ascii="Arial" w:eastAsia="Arial" w:hAnsi="Arial" w:cs="Arial"/>
                          <w:spacing w:val="8"/>
                          <w:w w:val="102"/>
                          <w:sz w:val="16"/>
                          <w:szCs w:val="16"/>
                        </w:rPr>
                        <w:t>i</w:t>
                      </w:r>
                      <w:r>
                        <w:rPr>
                          <w:rFonts w:ascii="Arial" w:eastAsia="Arial" w:hAnsi="Arial" w:cs="Arial"/>
                          <w:spacing w:val="-2"/>
                          <w:w w:val="102"/>
                          <w:sz w:val="16"/>
                          <w:szCs w:val="16"/>
                        </w:rPr>
                        <w:t>n</w:t>
                      </w:r>
                      <w:r>
                        <w:rPr>
                          <w:rFonts w:ascii="Arial" w:eastAsia="Arial" w:hAnsi="Arial" w:cs="Arial"/>
                          <w:w w:val="102"/>
                          <w:sz w:val="16"/>
                          <w:szCs w:val="16"/>
                        </w:rPr>
                        <w:t>a</w:t>
                      </w:r>
                      <w:r>
                        <w:rPr>
                          <w:rFonts w:ascii="Arial" w:eastAsia="Arial" w:hAnsi="Arial" w:cs="Arial"/>
                          <w:spacing w:val="-24"/>
                          <w:w w:val="102"/>
                          <w:sz w:val="16"/>
                          <w:szCs w:val="16"/>
                        </w:rPr>
                        <w:t xml:space="preserve"> </w:t>
                      </w:r>
                      <w:r>
                        <w:rPr>
                          <w:rFonts w:ascii="Arial" w:eastAsia="Arial" w:hAnsi="Arial" w:cs="Arial"/>
                          <w:sz w:val="16"/>
                          <w:szCs w:val="16"/>
                        </w:rPr>
                        <w:tab/>
                      </w:r>
                      <w:r>
                        <w:rPr>
                          <w:rFonts w:ascii="Arial" w:eastAsia="Arial" w:hAnsi="Arial" w:cs="Arial"/>
                          <w:position w:val="5"/>
                          <w:sz w:val="16"/>
                          <w:szCs w:val="16"/>
                        </w:rPr>
                        <w:t>C</w:t>
                      </w:r>
                      <w:r>
                        <w:rPr>
                          <w:rFonts w:ascii="Arial" w:eastAsia="Arial" w:hAnsi="Arial" w:cs="Arial"/>
                          <w:spacing w:val="-2"/>
                          <w:position w:val="5"/>
                          <w:sz w:val="16"/>
                          <w:szCs w:val="16"/>
                        </w:rPr>
                        <w:t>he</w:t>
                      </w:r>
                      <w:r>
                        <w:rPr>
                          <w:rFonts w:ascii="Arial" w:eastAsia="Arial" w:hAnsi="Arial" w:cs="Arial"/>
                          <w:spacing w:val="7"/>
                          <w:position w:val="5"/>
                          <w:sz w:val="16"/>
                          <w:szCs w:val="16"/>
                        </w:rPr>
                        <w:t>c</w:t>
                      </w:r>
                      <w:r>
                        <w:rPr>
                          <w:rFonts w:ascii="Arial" w:eastAsia="Arial" w:hAnsi="Arial" w:cs="Arial"/>
                          <w:position w:val="5"/>
                          <w:sz w:val="16"/>
                          <w:szCs w:val="16"/>
                        </w:rPr>
                        <w:t>k</w:t>
                      </w:r>
                      <w:r>
                        <w:rPr>
                          <w:rFonts w:ascii="Arial" w:eastAsia="Arial" w:hAnsi="Arial" w:cs="Arial"/>
                          <w:spacing w:val="22"/>
                          <w:position w:val="5"/>
                          <w:sz w:val="16"/>
                          <w:szCs w:val="16"/>
                        </w:rPr>
                        <w:t xml:space="preserve"> </w:t>
                      </w:r>
                      <w:r>
                        <w:rPr>
                          <w:rFonts w:ascii="Arial" w:eastAsia="Arial" w:hAnsi="Arial" w:cs="Arial"/>
                          <w:spacing w:val="10"/>
                          <w:position w:val="5"/>
                          <w:sz w:val="16"/>
                          <w:szCs w:val="16"/>
                        </w:rPr>
                        <w:t>S</w:t>
                      </w:r>
                      <w:r>
                        <w:rPr>
                          <w:rFonts w:ascii="Arial" w:eastAsia="Arial" w:hAnsi="Arial" w:cs="Arial"/>
                          <w:spacing w:val="-2"/>
                          <w:position w:val="5"/>
                          <w:sz w:val="16"/>
                          <w:szCs w:val="16"/>
                        </w:rPr>
                        <w:t>equen</w:t>
                      </w:r>
                      <w:r>
                        <w:rPr>
                          <w:rFonts w:ascii="Arial" w:eastAsia="Arial" w:hAnsi="Arial" w:cs="Arial"/>
                          <w:spacing w:val="7"/>
                          <w:position w:val="5"/>
                          <w:sz w:val="16"/>
                          <w:szCs w:val="16"/>
                        </w:rPr>
                        <w:t>c</w:t>
                      </w:r>
                      <w:r>
                        <w:rPr>
                          <w:rFonts w:ascii="Arial" w:eastAsia="Arial" w:hAnsi="Arial" w:cs="Arial"/>
                          <w:position w:val="5"/>
                          <w:sz w:val="16"/>
                          <w:szCs w:val="16"/>
                        </w:rPr>
                        <w:t>e</w:t>
                      </w:r>
                      <w:r>
                        <w:rPr>
                          <w:rFonts w:ascii="Arial" w:eastAsia="Arial" w:hAnsi="Arial" w:cs="Arial"/>
                          <w:spacing w:val="21"/>
                          <w:position w:val="5"/>
                          <w:sz w:val="16"/>
                          <w:szCs w:val="16"/>
                        </w:rPr>
                        <w:t xml:space="preserve"> </w:t>
                      </w:r>
                      <w:r>
                        <w:rPr>
                          <w:rFonts w:ascii="Arial" w:eastAsia="Arial" w:hAnsi="Arial" w:cs="Arial"/>
                          <w:position w:val="5"/>
                          <w:sz w:val="16"/>
                          <w:szCs w:val="16"/>
                        </w:rPr>
                        <w:t>(</w:t>
                      </w:r>
                      <w:r>
                        <w:rPr>
                          <w:rFonts w:ascii="Arial" w:eastAsia="Arial" w:hAnsi="Arial" w:cs="Arial"/>
                          <w:spacing w:val="10"/>
                          <w:position w:val="5"/>
                          <w:sz w:val="16"/>
                          <w:szCs w:val="16"/>
                        </w:rPr>
                        <w:t>S</w:t>
                      </w:r>
                      <w:r>
                        <w:rPr>
                          <w:rFonts w:ascii="Arial" w:eastAsia="Arial" w:hAnsi="Arial" w:cs="Arial"/>
                          <w:spacing w:val="-1"/>
                          <w:position w:val="5"/>
                          <w:sz w:val="16"/>
                          <w:szCs w:val="16"/>
                        </w:rPr>
                        <w:t>t</w:t>
                      </w:r>
                      <w:r>
                        <w:rPr>
                          <w:rFonts w:ascii="Arial" w:eastAsia="Arial" w:hAnsi="Arial" w:cs="Arial"/>
                          <w:spacing w:val="-2"/>
                          <w:position w:val="5"/>
                          <w:sz w:val="16"/>
                          <w:szCs w:val="16"/>
                        </w:rPr>
                        <w:t>ag</w:t>
                      </w:r>
                      <w:r>
                        <w:rPr>
                          <w:rFonts w:ascii="Arial" w:eastAsia="Arial" w:hAnsi="Arial" w:cs="Arial"/>
                          <w:position w:val="5"/>
                          <w:sz w:val="16"/>
                          <w:szCs w:val="16"/>
                        </w:rPr>
                        <w:t>e</w:t>
                      </w:r>
                      <w:r>
                        <w:rPr>
                          <w:rFonts w:ascii="Arial" w:eastAsia="Arial" w:hAnsi="Arial" w:cs="Arial"/>
                          <w:spacing w:val="13"/>
                          <w:position w:val="5"/>
                          <w:sz w:val="16"/>
                          <w:szCs w:val="16"/>
                        </w:rPr>
                        <w:t xml:space="preserve"> </w:t>
                      </w:r>
                      <w:r>
                        <w:rPr>
                          <w:rFonts w:ascii="Arial" w:eastAsia="Arial" w:hAnsi="Arial" w:cs="Arial"/>
                          <w:spacing w:val="-2"/>
                          <w:w w:val="103"/>
                          <w:position w:val="5"/>
                          <w:sz w:val="16"/>
                          <w:szCs w:val="16"/>
                        </w:rPr>
                        <w:t>2</w:t>
                      </w:r>
                      <w:r>
                        <w:rPr>
                          <w:rFonts w:ascii="Arial" w:eastAsia="Arial" w:hAnsi="Arial" w:cs="Arial"/>
                          <w:w w:val="103"/>
                          <w:position w:val="5"/>
                          <w:sz w:val="16"/>
                          <w:szCs w:val="16"/>
                        </w:rPr>
                        <w:t>)</w:t>
                      </w:r>
                    </w:p>
                    <w:p w14:paraId="190C80B5" w14:textId="77777777" w:rsidR="00583B21" w:rsidRDefault="00583B21" w:rsidP="00583B21">
                      <w:pPr>
                        <w:spacing w:before="26" w:after="0" w:line="240" w:lineRule="auto"/>
                        <w:ind w:left="2508" w:right="4246"/>
                        <w:jc w:val="center"/>
                        <w:rPr>
                          <w:rFonts w:ascii="Arial" w:eastAsia="Arial" w:hAnsi="Arial" w:cs="Arial"/>
                          <w:sz w:val="16"/>
                          <w:szCs w:val="16"/>
                        </w:rPr>
                      </w:pPr>
                      <w:proofErr w:type="gramStart"/>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spacing w:val="4"/>
                          <w:w w:val="103"/>
                          <w:sz w:val="16"/>
                          <w:szCs w:val="16"/>
                        </w:rPr>
                        <w:t>T</w:t>
                      </w:r>
                      <w:r>
                        <w:rPr>
                          <w:rFonts w:ascii="Arial" w:eastAsia="Arial" w:hAnsi="Arial" w:cs="Arial"/>
                          <w:spacing w:val="8"/>
                          <w:w w:val="103"/>
                          <w:sz w:val="16"/>
                          <w:szCs w:val="16"/>
                        </w:rPr>
                        <w:t>i</w:t>
                      </w:r>
                      <w:r>
                        <w:rPr>
                          <w:rFonts w:ascii="Arial" w:eastAsia="Arial" w:hAnsi="Arial" w:cs="Arial"/>
                          <w:spacing w:val="-3"/>
                          <w:w w:val="103"/>
                          <w:sz w:val="16"/>
                          <w:szCs w:val="16"/>
                        </w:rPr>
                        <w:t>m</w:t>
                      </w:r>
                      <w:r>
                        <w:rPr>
                          <w:rFonts w:ascii="Arial" w:eastAsia="Arial" w:hAnsi="Arial" w:cs="Arial"/>
                          <w:spacing w:val="-2"/>
                          <w:w w:val="103"/>
                          <w:sz w:val="16"/>
                          <w:szCs w:val="16"/>
                        </w:rPr>
                        <w:t>e</w:t>
                      </w:r>
                      <w:r>
                        <w:rPr>
                          <w:rFonts w:ascii="Arial" w:eastAsia="Arial" w:hAnsi="Arial" w:cs="Arial"/>
                          <w:w w:val="103"/>
                          <w:sz w:val="16"/>
                          <w:szCs w:val="16"/>
                        </w:rPr>
                        <w:t>r</w:t>
                      </w:r>
                      <w:proofErr w:type="gramEnd"/>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72288" behindDoc="1" locked="0" layoutInCell="1" allowOverlap="1" wp14:anchorId="4C948CB6" wp14:editId="79E70026">
                <wp:simplePos x="0" y="0"/>
                <wp:positionH relativeFrom="page">
                  <wp:posOffset>1195070</wp:posOffset>
                </wp:positionH>
                <wp:positionV relativeFrom="paragraph">
                  <wp:posOffset>-4599305</wp:posOffset>
                </wp:positionV>
                <wp:extent cx="4700905" cy="4232275"/>
                <wp:effectExtent l="4445" t="1270" r="0" b="0"/>
                <wp:wrapNone/>
                <wp:docPr id="4399" name="Group 43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905" cy="4232275"/>
                          <a:chOff x="1882" y="-7243"/>
                          <a:chExt cx="7403" cy="6665"/>
                        </a:xfrm>
                      </wpg:grpSpPr>
                      <wpg:grpSp>
                        <wpg:cNvPr id="4400" name="Group 4450"/>
                        <wpg:cNvGrpSpPr>
                          <a:grpSpLocks/>
                        </wpg:cNvGrpSpPr>
                        <wpg:grpSpPr bwMode="auto">
                          <a:xfrm>
                            <a:off x="3850" y="-2426"/>
                            <a:ext cx="1726" cy="306"/>
                            <a:chOff x="3850" y="-2426"/>
                            <a:chExt cx="1726" cy="306"/>
                          </a:xfrm>
                        </wpg:grpSpPr>
                        <wps:wsp>
                          <wps:cNvPr id="4401" name="Freeform 4451"/>
                          <wps:cNvSpPr>
                            <a:spLocks/>
                          </wps:cNvSpPr>
                          <wps:spPr bwMode="auto">
                            <a:xfrm>
                              <a:off x="3850" y="-2426"/>
                              <a:ext cx="1726" cy="306"/>
                            </a:xfrm>
                            <a:custGeom>
                              <a:avLst/>
                              <a:gdLst>
                                <a:gd name="T0" fmla="+- 0 3850 3850"/>
                                <a:gd name="T1" fmla="*/ T0 w 1726"/>
                                <a:gd name="T2" fmla="+- 0 -2120 -2426"/>
                                <a:gd name="T3" fmla="*/ -2120 h 306"/>
                                <a:gd name="T4" fmla="+- 0 5576 3850"/>
                                <a:gd name="T5" fmla="*/ T4 w 1726"/>
                                <a:gd name="T6" fmla="+- 0 -2120 -2426"/>
                                <a:gd name="T7" fmla="*/ -2120 h 306"/>
                                <a:gd name="T8" fmla="+- 0 5576 3850"/>
                                <a:gd name="T9" fmla="*/ T8 w 1726"/>
                                <a:gd name="T10" fmla="+- 0 -2426 -2426"/>
                                <a:gd name="T11" fmla="*/ -2426 h 306"/>
                                <a:gd name="T12" fmla="+- 0 3850 3850"/>
                                <a:gd name="T13" fmla="*/ T12 w 1726"/>
                                <a:gd name="T14" fmla="+- 0 -2426 -2426"/>
                                <a:gd name="T15" fmla="*/ -2426 h 306"/>
                                <a:gd name="T16" fmla="+- 0 3850 3850"/>
                                <a:gd name="T17" fmla="*/ T16 w 1726"/>
                                <a:gd name="T18" fmla="+- 0 -2120 -2426"/>
                                <a:gd name="T19" fmla="*/ -2120 h 306"/>
                              </a:gdLst>
                              <a:ahLst/>
                              <a:cxnLst>
                                <a:cxn ang="0">
                                  <a:pos x="T1" y="T3"/>
                                </a:cxn>
                                <a:cxn ang="0">
                                  <a:pos x="T5" y="T7"/>
                                </a:cxn>
                                <a:cxn ang="0">
                                  <a:pos x="T9" y="T11"/>
                                </a:cxn>
                                <a:cxn ang="0">
                                  <a:pos x="T13" y="T15"/>
                                </a:cxn>
                                <a:cxn ang="0">
                                  <a:pos x="T17" y="T19"/>
                                </a:cxn>
                              </a:cxnLst>
                              <a:rect l="0" t="0" r="r" b="b"/>
                              <a:pathLst>
                                <a:path w="1726" h="306">
                                  <a:moveTo>
                                    <a:pt x="0" y="306"/>
                                  </a:moveTo>
                                  <a:lnTo>
                                    <a:pt x="1726" y="306"/>
                                  </a:lnTo>
                                  <a:lnTo>
                                    <a:pt x="1726"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02" name="Group 4448"/>
                        <wpg:cNvGrpSpPr>
                          <a:grpSpLocks/>
                        </wpg:cNvGrpSpPr>
                        <wpg:grpSpPr bwMode="auto">
                          <a:xfrm>
                            <a:off x="3871" y="-2207"/>
                            <a:ext cx="1683" cy="2"/>
                            <a:chOff x="3871" y="-2207"/>
                            <a:chExt cx="1683" cy="2"/>
                          </a:xfrm>
                        </wpg:grpSpPr>
                        <wps:wsp>
                          <wps:cNvPr id="4403" name="Freeform 4449"/>
                          <wps:cNvSpPr>
                            <a:spLocks/>
                          </wps:cNvSpPr>
                          <wps:spPr bwMode="auto">
                            <a:xfrm>
                              <a:off x="3871" y="-2207"/>
                              <a:ext cx="1683" cy="2"/>
                            </a:xfrm>
                            <a:custGeom>
                              <a:avLst/>
                              <a:gdLst>
                                <a:gd name="T0" fmla="+- 0 3871 3871"/>
                                <a:gd name="T1" fmla="*/ T0 w 1683"/>
                                <a:gd name="T2" fmla="+- 0 5554 3871"/>
                                <a:gd name="T3" fmla="*/ T2 w 1683"/>
                              </a:gdLst>
                              <a:ahLst/>
                              <a:cxnLst>
                                <a:cxn ang="0">
                                  <a:pos x="T1" y="0"/>
                                </a:cxn>
                                <a:cxn ang="0">
                                  <a:pos x="T3" y="0"/>
                                </a:cxn>
                              </a:cxnLst>
                              <a:rect l="0" t="0" r="r" b="b"/>
                              <a:pathLst>
                                <a:path w="1683">
                                  <a:moveTo>
                                    <a:pt x="0" y="0"/>
                                  </a:moveTo>
                                  <a:lnTo>
                                    <a:pt x="1683"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04" name="Group 4446"/>
                        <wpg:cNvGrpSpPr>
                          <a:grpSpLocks/>
                        </wpg:cNvGrpSpPr>
                        <wpg:grpSpPr bwMode="auto">
                          <a:xfrm>
                            <a:off x="3430" y="-1072"/>
                            <a:ext cx="2555" cy="450"/>
                            <a:chOff x="3430" y="-1072"/>
                            <a:chExt cx="2555" cy="450"/>
                          </a:xfrm>
                        </wpg:grpSpPr>
                        <wps:wsp>
                          <wps:cNvPr id="4405" name="Freeform 4447"/>
                          <wps:cNvSpPr>
                            <a:spLocks/>
                          </wps:cNvSpPr>
                          <wps:spPr bwMode="auto">
                            <a:xfrm>
                              <a:off x="3430" y="-1072"/>
                              <a:ext cx="2555" cy="450"/>
                            </a:xfrm>
                            <a:custGeom>
                              <a:avLst/>
                              <a:gdLst>
                                <a:gd name="T0" fmla="+- 0 3430 3430"/>
                                <a:gd name="T1" fmla="*/ T0 w 2555"/>
                                <a:gd name="T2" fmla="+- 0 -622 -1072"/>
                                <a:gd name="T3" fmla="*/ -622 h 450"/>
                                <a:gd name="T4" fmla="+- 0 5985 3430"/>
                                <a:gd name="T5" fmla="*/ T4 w 2555"/>
                                <a:gd name="T6" fmla="+- 0 -622 -1072"/>
                                <a:gd name="T7" fmla="*/ -622 h 450"/>
                                <a:gd name="T8" fmla="+- 0 5985 3430"/>
                                <a:gd name="T9" fmla="*/ T8 w 2555"/>
                                <a:gd name="T10" fmla="+- 0 -1072 -1072"/>
                                <a:gd name="T11" fmla="*/ -1072 h 450"/>
                                <a:gd name="T12" fmla="+- 0 3430 3430"/>
                                <a:gd name="T13" fmla="*/ T12 w 2555"/>
                                <a:gd name="T14" fmla="+- 0 -1072 -1072"/>
                                <a:gd name="T15" fmla="*/ -1072 h 450"/>
                                <a:gd name="T16" fmla="+- 0 3430 3430"/>
                                <a:gd name="T17" fmla="*/ T16 w 2555"/>
                                <a:gd name="T18" fmla="+- 0 -622 -1072"/>
                                <a:gd name="T19" fmla="*/ -622 h 450"/>
                              </a:gdLst>
                              <a:ahLst/>
                              <a:cxnLst>
                                <a:cxn ang="0">
                                  <a:pos x="T1" y="T3"/>
                                </a:cxn>
                                <a:cxn ang="0">
                                  <a:pos x="T5" y="T7"/>
                                </a:cxn>
                                <a:cxn ang="0">
                                  <a:pos x="T9" y="T11"/>
                                </a:cxn>
                                <a:cxn ang="0">
                                  <a:pos x="T13" y="T15"/>
                                </a:cxn>
                                <a:cxn ang="0">
                                  <a:pos x="T17" y="T19"/>
                                </a:cxn>
                              </a:cxnLst>
                              <a:rect l="0" t="0" r="r" b="b"/>
                              <a:pathLst>
                                <a:path w="2555" h="450">
                                  <a:moveTo>
                                    <a:pt x="0" y="450"/>
                                  </a:moveTo>
                                  <a:lnTo>
                                    <a:pt x="2555" y="450"/>
                                  </a:lnTo>
                                  <a:lnTo>
                                    <a:pt x="2555" y="0"/>
                                  </a:lnTo>
                                  <a:lnTo>
                                    <a:pt x="0" y="0"/>
                                  </a:lnTo>
                                  <a:lnTo>
                                    <a:pt x="0" y="450"/>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06" name="Group 4444"/>
                        <wpg:cNvGrpSpPr>
                          <a:grpSpLocks/>
                        </wpg:cNvGrpSpPr>
                        <wpg:grpSpPr bwMode="auto">
                          <a:xfrm>
                            <a:off x="3451" y="-882"/>
                            <a:ext cx="2512" cy="2"/>
                            <a:chOff x="3451" y="-882"/>
                            <a:chExt cx="2512" cy="2"/>
                          </a:xfrm>
                        </wpg:grpSpPr>
                        <wps:wsp>
                          <wps:cNvPr id="4407" name="Freeform 4445"/>
                          <wps:cNvSpPr>
                            <a:spLocks/>
                          </wps:cNvSpPr>
                          <wps:spPr bwMode="auto">
                            <a:xfrm>
                              <a:off x="3451" y="-882"/>
                              <a:ext cx="2512" cy="2"/>
                            </a:xfrm>
                            <a:custGeom>
                              <a:avLst/>
                              <a:gdLst>
                                <a:gd name="T0" fmla="+- 0 3451 3451"/>
                                <a:gd name="T1" fmla="*/ T0 w 2512"/>
                                <a:gd name="T2" fmla="+- 0 5963 3451"/>
                                <a:gd name="T3" fmla="*/ T2 w 2512"/>
                              </a:gdLst>
                              <a:ahLst/>
                              <a:cxnLst>
                                <a:cxn ang="0">
                                  <a:pos x="T1" y="0"/>
                                </a:cxn>
                                <a:cxn ang="0">
                                  <a:pos x="T3" y="0"/>
                                </a:cxn>
                              </a:cxnLst>
                              <a:rect l="0" t="0" r="r" b="b"/>
                              <a:pathLst>
                                <a:path w="2512">
                                  <a:moveTo>
                                    <a:pt x="0" y="0"/>
                                  </a:moveTo>
                                  <a:lnTo>
                                    <a:pt x="2512"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08" name="Group 4442"/>
                        <wpg:cNvGrpSpPr>
                          <a:grpSpLocks/>
                        </wpg:cNvGrpSpPr>
                        <wpg:grpSpPr bwMode="auto">
                          <a:xfrm>
                            <a:off x="4420" y="-678"/>
                            <a:ext cx="574" cy="2"/>
                            <a:chOff x="4420" y="-678"/>
                            <a:chExt cx="574" cy="2"/>
                          </a:xfrm>
                        </wpg:grpSpPr>
                        <wps:wsp>
                          <wps:cNvPr id="4409" name="Freeform 4443"/>
                          <wps:cNvSpPr>
                            <a:spLocks/>
                          </wps:cNvSpPr>
                          <wps:spPr bwMode="auto">
                            <a:xfrm>
                              <a:off x="4420" y="-678"/>
                              <a:ext cx="574" cy="2"/>
                            </a:xfrm>
                            <a:custGeom>
                              <a:avLst/>
                              <a:gdLst>
                                <a:gd name="T0" fmla="+- 0 4420 4420"/>
                                <a:gd name="T1" fmla="*/ T0 w 574"/>
                                <a:gd name="T2" fmla="+- 0 4994 4420"/>
                                <a:gd name="T3" fmla="*/ T2 w 574"/>
                              </a:gdLst>
                              <a:ahLst/>
                              <a:cxnLst>
                                <a:cxn ang="0">
                                  <a:pos x="T1" y="0"/>
                                </a:cxn>
                                <a:cxn ang="0">
                                  <a:pos x="T3" y="0"/>
                                </a:cxn>
                              </a:cxnLst>
                              <a:rect l="0" t="0" r="r" b="b"/>
                              <a:pathLst>
                                <a:path w="574">
                                  <a:moveTo>
                                    <a:pt x="0" y="0"/>
                                  </a:moveTo>
                                  <a:lnTo>
                                    <a:pt x="574"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10" name="Group 4440"/>
                        <wpg:cNvGrpSpPr>
                          <a:grpSpLocks/>
                        </wpg:cNvGrpSpPr>
                        <wpg:grpSpPr bwMode="auto">
                          <a:xfrm>
                            <a:off x="4707" y="-2120"/>
                            <a:ext cx="6" cy="1049"/>
                            <a:chOff x="4707" y="-2120"/>
                            <a:chExt cx="6" cy="1049"/>
                          </a:xfrm>
                        </wpg:grpSpPr>
                        <wps:wsp>
                          <wps:cNvPr id="4411" name="Freeform 4441"/>
                          <wps:cNvSpPr>
                            <a:spLocks/>
                          </wps:cNvSpPr>
                          <wps:spPr bwMode="auto">
                            <a:xfrm>
                              <a:off x="4707" y="-2120"/>
                              <a:ext cx="6" cy="1049"/>
                            </a:xfrm>
                            <a:custGeom>
                              <a:avLst/>
                              <a:gdLst>
                                <a:gd name="T0" fmla="+- 0 4713 4707"/>
                                <a:gd name="T1" fmla="*/ T0 w 6"/>
                                <a:gd name="T2" fmla="+- 0 -2120 -2120"/>
                                <a:gd name="T3" fmla="*/ -2120 h 1049"/>
                                <a:gd name="T4" fmla="+- 0 4707 4707"/>
                                <a:gd name="T5" fmla="*/ T4 w 6"/>
                                <a:gd name="T6" fmla="+- 0 -1072 -2120"/>
                                <a:gd name="T7" fmla="*/ -1072 h 1049"/>
                              </a:gdLst>
                              <a:ahLst/>
                              <a:cxnLst>
                                <a:cxn ang="0">
                                  <a:pos x="T1" y="T3"/>
                                </a:cxn>
                                <a:cxn ang="0">
                                  <a:pos x="T5" y="T7"/>
                                </a:cxn>
                              </a:cxnLst>
                              <a:rect l="0" t="0" r="r" b="b"/>
                              <a:pathLst>
                                <a:path w="6" h="1049">
                                  <a:moveTo>
                                    <a:pt x="6" y="0"/>
                                  </a:moveTo>
                                  <a:lnTo>
                                    <a:pt x="0" y="1048"/>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12" name="Group 4438"/>
                        <wpg:cNvGrpSpPr>
                          <a:grpSpLocks/>
                        </wpg:cNvGrpSpPr>
                        <wpg:grpSpPr bwMode="auto">
                          <a:xfrm>
                            <a:off x="3430" y="-4826"/>
                            <a:ext cx="2573" cy="450"/>
                            <a:chOff x="3430" y="-4826"/>
                            <a:chExt cx="2573" cy="450"/>
                          </a:xfrm>
                        </wpg:grpSpPr>
                        <wps:wsp>
                          <wps:cNvPr id="4413" name="Freeform 4439"/>
                          <wps:cNvSpPr>
                            <a:spLocks/>
                          </wps:cNvSpPr>
                          <wps:spPr bwMode="auto">
                            <a:xfrm>
                              <a:off x="3430" y="-4826"/>
                              <a:ext cx="2573" cy="450"/>
                            </a:xfrm>
                            <a:custGeom>
                              <a:avLst/>
                              <a:gdLst>
                                <a:gd name="T0" fmla="+- 0 3430 3430"/>
                                <a:gd name="T1" fmla="*/ T0 w 2573"/>
                                <a:gd name="T2" fmla="+- 0 -4376 -4826"/>
                                <a:gd name="T3" fmla="*/ -4376 h 450"/>
                                <a:gd name="T4" fmla="+- 0 6003 3430"/>
                                <a:gd name="T5" fmla="*/ T4 w 2573"/>
                                <a:gd name="T6" fmla="+- 0 -4376 -4826"/>
                                <a:gd name="T7" fmla="*/ -4376 h 450"/>
                                <a:gd name="T8" fmla="+- 0 6003 3430"/>
                                <a:gd name="T9" fmla="*/ T8 w 2573"/>
                                <a:gd name="T10" fmla="+- 0 -4826 -4826"/>
                                <a:gd name="T11" fmla="*/ -4826 h 450"/>
                                <a:gd name="T12" fmla="+- 0 3430 3430"/>
                                <a:gd name="T13" fmla="*/ T12 w 2573"/>
                                <a:gd name="T14" fmla="+- 0 -4826 -4826"/>
                                <a:gd name="T15" fmla="*/ -4826 h 450"/>
                                <a:gd name="T16" fmla="+- 0 3430 3430"/>
                                <a:gd name="T17" fmla="*/ T16 w 2573"/>
                                <a:gd name="T18" fmla="+- 0 -4376 -4826"/>
                                <a:gd name="T19" fmla="*/ -4376 h 450"/>
                              </a:gdLst>
                              <a:ahLst/>
                              <a:cxnLst>
                                <a:cxn ang="0">
                                  <a:pos x="T1" y="T3"/>
                                </a:cxn>
                                <a:cxn ang="0">
                                  <a:pos x="T5" y="T7"/>
                                </a:cxn>
                                <a:cxn ang="0">
                                  <a:pos x="T9" y="T11"/>
                                </a:cxn>
                                <a:cxn ang="0">
                                  <a:pos x="T13" y="T15"/>
                                </a:cxn>
                                <a:cxn ang="0">
                                  <a:pos x="T17" y="T19"/>
                                </a:cxn>
                              </a:cxnLst>
                              <a:rect l="0" t="0" r="r" b="b"/>
                              <a:pathLst>
                                <a:path w="2573" h="450">
                                  <a:moveTo>
                                    <a:pt x="0" y="450"/>
                                  </a:moveTo>
                                  <a:lnTo>
                                    <a:pt x="2573" y="450"/>
                                  </a:lnTo>
                                  <a:lnTo>
                                    <a:pt x="2573" y="0"/>
                                  </a:lnTo>
                                  <a:lnTo>
                                    <a:pt x="0" y="0"/>
                                  </a:lnTo>
                                  <a:lnTo>
                                    <a:pt x="0" y="450"/>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14" name="Group 4436"/>
                        <wpg:cNvGrpSpPr>
                          <a:grpSpLocks/>
                        </wpg:cNvGrpSpPr>
                        <wpg:grpSpPr bwMode="auto">
                          <a:xfrm>
                            <a:off x="3451" y="-4635"/>
                            <a:ext cx="2530" cy="2"/>
                            <a:chOff x="3451" y="-4635"/>
                            <a:chExt cx="2530" cy="2"/>
                          </a:xfrm>
                        </wpg:grpSpPr>
                        <wps:wsp>
                          <wps:cNvPr id="4415" name="Freeform 4437"/>
                          <wps:cNvSpPr>
                            <a:spLocks/>
                          </wps:cNvSpPr>
                          <wps:spPr bwMode="auto">
                            <a:xfrm>
                              <a:off x="3451" y="-4635"/>
                              <a:ext cx="2530" cy="2"/>
                            </a:xfrm>
                            <a:custGeom>
                              <a:avLst/>
                              <a:gdLst>
                                <a:gd name="T0" fmla="+- 0 3451 3451"/>
                                <a:gd name="T1" fmla="*/ T0 w 2530"/>
                                <a:gd name="T2" fmla="+- 0 5982 3451"/>
                                <a:gd name="T3" fmla="*/ T2 w 2530"/>
                              </a:gdLst>
                              <a:ahLst/>
                              <a:cxnLst>
                                <a:cxn ang="0">
                                  <a:pos x="T1" y="0"/>
                                </a:cxn>
                                <a:cxn ang="0">
                                  <a:pos x="T3" y="0"/>
                                </a:cxn>
                              </a:cxnLst>
                              <a:rect l="0" t="0" r="r" b="b"/>
                              <a:pathLst>
                                <a:path w="2530">
                                  <a:moveTo>
                                    <a:pt x="0" y="0"/>
                                  </a:moveTo>
                                  <a:lnTo>
                                    <a:pt x="2531"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16" name="Group 4434"/>
                        <wpg:cNvGrpSpPr>
                          <a:grpSpLocks/>
                        </wpg:cNvGrpSpPr>
                        <wpg:grpSpPr bwMode="auto">
                          <a:xfrm>
                            <a:off x="4354" y="-4433"/>
                            <a:ext cx="725" cy="2"/>
                            <a:chOff x="4354" y="-4433"/>
                            <a:chExt cx="725" cy="2"/>
                          </a:xfrm>
                        </wpg:grpSpPr>
                        <wps:wsp>
                          <wps:cNvPr id="4417" name="Freeform 4435"/>
                          <wps:cNvSpPr>
                            <a:spLocks/>
                          </wps:cNvSpPr>
                          <wps:spPr bwMode="auto">
                            <a:xfrm>
                              <a:off x="4354" y="-4433"/>
                              <a:ext cx="725" cy="2"/>
                            </a:xfrm>
                            <a:custGeom>
                              <a:avLst/>
                              <a:gdLst>
                                <a:gd name="T0" fmla="+- 0 4354 4354"/>
                                <a:gd name="T1" fmla="*/ T0 w 725"/>
                                <a:gd name="T2" fmla="+- 0 5079 4354"/>
                                <a:gd name="T3" fmla="*/ T2 w 725"/>
                              </a:gdLst>
                              <a:ahLst/>
                              <a:cxnLst>
                                <a:cxn ang="0">
                                  <a:pos x="T1" y="0"/>
                                </a:cxn>
                                <a:cxn ang="0">
                                  <a:pos x="T3" y="0"/>
                                </a:cxn>
                              </a:cxnLst>
                              <a:rect l="0" t="0" r="r" b="b"/>
                              <a:pathLst>
                                <a:path w="725">
                                  <a:moveTo>
                                    <a:pt x="0" y="0"/>
                                  </a:moveTo>
                                  <a:lnTo>
                                    <a:pt x="725"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18" name="Group 4432"/>
                        <wpg:cNvGrpSpPr>
                          <a:grpSpLocks/>
                        </wpg:cNvGrpSpPr>
                        <wpg:grpSpPr bwMode="auto">
                          <a:xfrm>
                            <a:off x="4713" y="-4376"/>
                            <a:ext cx="4" cy="1950"/>
                            <a:chOff x="4713" y="-4376"/>
                            <a:chExt cx="4" cy="1950"/>
                          </a:xfrm>
                        </wpg:grpSpPr>
                        <wps:wsp>
                          <wps:cNvPr id="4419" name="Freeform 4433"/>
                          <wps:cNvSpPr>
                            <a:spLocks/>
                          </wps:cNvSpPr>
                          <wps:spPr bwMode="auto">
                            <a:xfrm>
                              <a:off x="4713" y="-4376"/>
                              <a:ext cx="4" cy="1950"/>
                            </a:xfrm>
                            <a:custGeom>
                              <a:avLst/>
                              <a:gdLst>
                                <a:gd name="T0" fmla="+- 0 4713 4713"/>
                                <a:gd name="T1" fmla="*/ T0 w 4"/>
                                <a:gd name="T2" fmla="+- 0 -2426 -4376"/>
                                <a:gd name="T3" fmla="*/ -2426 h 1950"/>
                                <a:gd name="T4" fmla="+- 0 4717 4713"/>
                                <a:gd name="T5" fmla="*/ T4 w 4"/>
                                <a:gd name="T6" fmla="+- 0 -4376 -4376"/>
                                <a:gd name="T7" fmla="*/ -4376 h 1950"/>
                              </a:gdLst>
                              <a:ahLst/>
                              <a:cxnLst>
                                <a:cxn ang="0">
                                  <a:pos x="T1" y="T3"/>
                                </a:cxn>
                                <a:cxn ang="0">
                                  <a:pos x="T5" y="T7"/>
                                </a:cxn>
                              </a:cxnLst>
                              <a:rect l="0" t="0" r="r" b="b"/>
                              <a:pathLst>
                                <a:path w="4" h="1950">
                                  <a:moveTo>
                                    <a:pt x="0" y="1950"/>
                                  </a:moveTo>
                                  <a:lnTo>
                                    <a:pt x="4"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20" name="Group 4430"/>
                        <wpg:cNvGrpSpPr>
                          <a:grpSpLocks/>
                        </wpg:cNvGrpSpPr>
                        <wpg:grpSpPr bwMode="auto">
                          <a:xfrm>
                            <a:off x="5576" y="-2273"/>
                            <a:ext cx="2172" cy="6"/>
                            <a:chOff x="5576" y="-2273"/>
                            <a:chExt cx="2172" cy="6"/>
                          </a:xfrm>
                        </wpg:grpSpPr>
                        <wps:wsp>
                          <wps:cNvPr id="4421" name="Freeform 4431"/>
                          <wps:cNvSpPr>
                            <a:spLocks/>
                          </wps:cNvSpPr>
                          <wps:spPr bwMode="auto">
                            <a:xfrm>
                              <a:off x="5576" y="-2273"/>
                              <a:ext cx="2172" cy="6"/>
                            </a:xfrm>
                            <a:custGeom>
                              <a:avLst/>
                              <a:gdLst>
                                <a:gd name="T0" fmla="+- 0 5576 5576"/>
                                <a:gd name="T1" fmla="*/ T0 w 2172"/>
                                <a:gd name="T2" fmla="+- 0 -2273 -2273"/>
                                <a:gd name="T3" fmla="*/ -2273 h 6"/>
                                <a:gd name="T4" fmla="+- 0 7748 5576"/>
                                <a:gd name="T5" fmla="*/ T4 w 2172"/>
                                <a:gd name="T6" fmla="+- 0 -2268 -2273"/>
                                <a:gd name="T7" fmla="*/ -2268 h 6"/>
                              </a:gdLst>
                              <a:ahLst/>
                              <a:cxnLst>
                                <a:cxn ang="0">
                                  <a:pos x="T1" y="T3"/>
                                </a:cxn>
                                <a:cxn ang="0">
                                  <a:pos x="T5" y="T7"/>
                                </a:cxn>
                              </a:cxnLst>
                              <a:rect l="0" t="0" r="r" b="b"/>
                              <a:pathLst>
                                <a:path w="2172" h="6">
                                  <a:moveTo>
                                    <a:pt x="0" y="0"/>
                                  </a:moveTo>
                                  <a:lnTo>
                                    <a:pt x="2172" y="5"/>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22" name="Group 4428"/>
                        <wpg:cNvGrpSpPr>
                          <a:grpSpLocks/>
                        </wpg:cNvGrpSpPr>
                        <wpg:grpSpPr bwMode="auto">
                          <a:xfrm>
                            <a:off x="7748" y="-2421"/>
                            <a:ext cx="1140" cy="307"/>
                            <a:chOff x="7748" y="-2421"/>
                            <a:chExt cx="1140" cy="307"/>
                          </a:xfrm>
                        </wpg:grpSpPr>
                        <wps:wsp>
                          <wps:cNvPr id="4423" name="Freeform 4429"/>
                          <wps:cNvSpPr>
                            <a:spLocks/>
                          </wps:cNvSpPr>
                          <wps:spPr bwMode="auto">
                            <a:xfrm>
                              <a:off x="7748" y="-2421"/>
                              <a:ext cx="1140" cy="307"/>
                            </a:xfrm>
                            <a:custGeom>
                              <a:avLst/>
                              <a:gdLst>
                                <a:gd name="T0" fmla="+- 0 7748 7748"/>
                                <a:gd name="T1" fmla="*/ T0 w 1140"/>
                                <a:gd name="T2" fmla="+- 0 -2114 -2421"/>
                                <a:gd name="T3" fmla="*/ -2114 h 307"/>
                                <a:gd name="T4" fmla="+- 0 8888 7748"/>
                                <a:gd name="T5" fmla="*/ T4 w 1140"/>
                                <a:gd name="T6" fmla="+- 0 -2114 -2421"/>
                                <a:gd name="T7" fmla="*/ -2114 h 307"/>
                                <a:gd name="T8" fmla="+- 0 8888 7748"/>
                                <a:gd name="T9" fmla="*/ T8 w 1140"/>
                                <a:gd name="T10" fmla="+- 0 -2421 -2421"/>
                                <a:gd name="T11" fmla="*/ -2421 h 307"/>
                                <a:gd name="T12" fmla="+- 0 7748 7748"/>
                                <a:gd name="T13" fmla="*/ T12 w 1140"/>
                                <a:gd name="T14" fmla="+- 0 -2421 -2421"/>
                                <a:gd name="T15" fmla="*/ -2421 h 307"/>
                                <a:gd name="T16" fmla="+- 0 7748 7748"/>
                                <a:gd name="T17" fmla="*/ T16 w 1140"/>
                                <a:gd name="T18" fmla="+- 0 -2114 -2421"/>
                                <a:gd name="T19" fmla="*/ -2114 h 307"/>
                              </a:gdLst>
                              <a:ahLst/>
                              <a:cxnLst>
                                <a:cxn ang="0">
                                  <a:pos x="T1" y="T3"/>
                                </a:cxn>
                                <a:cxn ang="0">
                                  <a:pos x="T5" y="T7"/>
                                </a:cxn>
                                <a:cxn ang="0">
                                  <a:pos x="T9" y="T11"/>
                                </a:cxn>
                                <a:cxn ang="0">
                                  <a:pos x="T13" y="T15"/>
                                </a:cxn>
                                <a:cxn ang="0">
                                  <a:pos x="T17" y="T19"/>
                                </a:cxn>
                              </a:cxnLst>
                              <a:rect l="0" t="0" r="r" b="b"/>
                              <a:pathLst>
                                <a:path w="1140" h="307">
                                  <a:moveTo>
                                    <a:pt x="0" y="307"/>
                                  </a:moveTo>
                                  <a:lnTo>
                                    <a:pt x="1140" y="307"/>
                                  </a:lnTo>
                                  <a:lnTo>
                                    <a:pt x="1140"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24" name="Group 4426"/>
                        <wpg:cNvGrpSpPr>
                          <a:grpSpLocks/>
                        </wpg:cNvGrpSpPr>
                        <wpg:grpSpPr bwMode="auto">
                          <a:xfrm>
                            <a:off x="7829" y="-2200"/>
                            <a:ext cx="978" cy="2"/>
                            <a:chOff x="7829" y="-2200"/>
                            <a:chExt cx="978" cy="2"/>
                          </a:xfrm>
                        </wpg:grpSpPr>
                        <wps:wsp>
                          <wps:cNvPr id="4425" name="Freeform 4427"/>
                          <wps:cNvSpPr>
                            <a:spLocks/>
                          </wps:cNvSpPr>
                          <wps:spPr bwMode="auto">
                            <a:xfrm>
                              <a:off x="7829" y="-2200"/>
                              <a:ext cx="978" cy="2"/>
                            </a:xfrm>
                            <a:custGeom>
                              <a:avLst/>
                              <a:gdLst>
                                <a:gd name="T0" fmla="+- 0 7829 7829"/>
                                <a:gd name="T1" fmla="*/ T0 w 978"/>
                                <a:gd name="T2" fmla="+- 0 8807 7829"/>
                                <a:gd name="T3" fmla="*/ T2 w 978"/>
                              </a:gdLst>
                              <a:ahLst/>
                              <a:cxnLst>
                                <a:cxn ang="0">
                                  <a:pos x="T1" y="0"/>
                                </a:cxn>
                                <a:cxn ang="0">
                                  <a:pos x="T3" y="0"/>
                                </a:cxn>
                              </a:cxnLst>
                              <a:rect l="0" t="0" r="r" b="b"/>
                              <a:pathLst>
                                <a:path w="978">
                                  <a:moveTo>
                                    <a:pt x="0" y="0"/>
                                  </a:moveTo>
                                  <a:lnTo>
                                    <a:pt x="978"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26" name="Group 4424"/>
                        <wpg:cNvGrpSpPr>
                          <a:grpSpLocks/>
                        </wpg:cNvGrpSpPr>
                        <wpg:grpSpPr bwMode="auto">
                          <a:xfrm>
                            <a:off x="7748" y="-4677"/>
                            <a:ext cx="1140" cy="306"/>
                            <a:chOff x="7748" y="-4677"/>
                            <a:chExt cx="1140" cy="306"/>
                          </a:xfrm>
                        </wpg:grpSpPr>
                        <wps:wsp>
                          <wps:cNvPr id="4427" name="Freeform 4425"/>
                          <wps:cNvSpPr>
                            <a:spLocks/>
                          </wps:cNvSpPr>
                          <wps:spPr bwMode="auto">
                            <a:xfrm>
                              <a:off x="7748" y="-4677"/>
                              <a:ext cx="1140" cy="306"/>
                            </a:xfrm>
                            <a:custGeom>
                              <a:avLst/>
                              <a:gdLst>
                                <a:gd name="T0" fmla="+- 0 7748 7748"/>
                                <a:gd name="T1" fmla="*/ T0 w 1140"/>
                                <a:gd name="T2" fmla="+- 0 -4371 -4677"/>
                                <a:gd name="T3" fmla="*/ -4371 h 306"/>
                                <a:gd name="T4" fmla="+- 0 8888 7748"/>
                                <a:gd name="T5" fmla="*/ T4 w 1140"/>
                                <a:gd name="T6" fmla="+- 0 -4371 -4677"/>
                                <a:gd name="T7" fmla="*/ -4371 h 306"/>
                                <a:gd name="T8" fmla="+- 0 8888 7748"/>
                                <a:gd name="T9" fmla="*/ T8 w 1140"/>
                                <a:gd name="T10" fmla="+- 0 -4677 -4677"/>
                                <a:gd name="T11" fmla="*/ -4677 h 306"/>
                                <a:gd name="T12" fmla="+- 0 7748 7748"/>
                                <a:gd name="T13" fmla="*/ T12 w 1140"/>
                                <a:gd name="T14" fmla="+- 0 -4677 -4677"/>
                                <a:gd name="T15" fmla="*/ -4677 h 306"/>
                                <a:gd name="T16" fmla="+- 0 7748 7748"/>
                                <a:gd name="T17" fmla="*/ T16 w 1140"/>
                                <a:gd name="T18" fmla="+- 0 -4371 -4677"/>
                                <a:gd name="T19" fmla="*/ -4371 h 306"/>
                              </a:gdLst>
                              <a:ahLst/>
                              <a:cxnLst>
                                <a:cxn ang="0">
                                  <a:pos x="T1" y="T3"/>
                                </a:cxn>
                                <a:cxn ang="0">
                                  <a:pos x="T5" y="T7"/>
                                </a:cxn>
                                <a:cxn ang="0">
                                  <a:pos x="T9" y="T11"/>
                                </a:cxn>
                                <a:cxn ang="0">
                                  <a:pos x="T13" y="T15"/>
                                </a:cxn>
                                <a:cxn ang="0">
                                  <a:pos x="T17" y="T19"/>
                                </a:cxn>
                              </a:cxnLst>
                              <a:rect l="0" t="0" r="r" b="b"/>
                              <a:pathLst>
                                <a:path w="1140" h="306">
                                  <a:moveTo>
                                    <a:pt x="0" y="306"/>
                                  </a:moveTo>
                                  <a:lnTo>
                                    <a:pt x="1140" y="306"/>
                                  </a:lnTo>
                                  <a:lnTo>
                                    <a:pt x="1140"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28" name="Group 4422"/>
                        <wpg:cNvGrpSpPr>
                          <a:grpSpLocks/>
                        </wpg:cNvGrpSpPr>
                        <wpg:grpSpPr bwMode="auto">
                          <a:xfrm>
                            <a:off x="8008" y="-4456"/>
                            <a:ext cx="620" cy="2"/>
                            <a:chOff x="8008" y="-4456"/>
                            <a:chExt cx="620" cy="2"/>
                          </a:xfrm>
                        </wpg:grpSpPr>
                        <wps:wsp>
                          <wps:cNvPr id="4429" name="Freeform 4423"/>
                          <wps:cNvSpPr>
                            <a:spLocks/>
                          </wps:cNvSpPr>
                          <wps:spPr bwMode="auto">
                            <a:xfrm>
                              <a:off x="8008" y="-4456"/>
                              <a:ext cx="620" cy="2"/>
                            </a:xfrm>
                            <a:custGeom>
                              <a:avLst/>
                              <a:gdLst>
                                <a:gd name="T0" fmla="+- 0 8008 8008"/>
                                <a:gd name="T1" fmla="*/ T0 w 620"/>
                                <a:gd name="T2" fmla="+- 0 8628 8008"/>
                                <a:gd name="T3" fmla="*/ T2 w 620"/>
                              </a:gdLst>
                              <a:ahLst/>
                              <a:cxnLst>
                                <a:cxn ang="0">
                                  <a:pos x="T1" y="0"/>
                                </a:cxn>
                                <a:cxn ang="0">
                                  <a:pos x="T3" y="0"/>
                                </a:cxn>
                              </a:cxnLst>
                              <a:rect l="0" t="0" r="r" b="b"/>
                              <a:pathLst>
                                <a:path w="620">
                                  <a:moveTo>
                                    <a:pt x="0" y="0"/>
                                  </a:moveTo>
                                  <a:lnTo>
                                    <a:pt x="620"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30" name="Group 4420"/>
                        <wpg:cNvGrpSpPr>
                          <a:grpSpLocks/>
                        </wpg:cNvGrpSpPr>
                        <wpg:grpSpPr bwMode="auto">
                          <a:xfrm>
                            <a:off x="8318" y="-4371"/>
                            <a:ext cx="2" cy="1950"/>
                            <a:chOff x="8318" y="-4371"/>
                            <a:chExt cx="2" cy="1950"/>
                          </a:xfrm>
                        </wpg:grpSpPr>
                        <wps:wsp>
                          <wps:cNvPr id="4431" name="Freeform 4421"/>
                          <wps:cNvSpPr>
                            <a:spLocks/>
                          </wps:cNvSpPr>
                          <wps:spPr bwMode="auto">
                            <a:xfrm>
                              <a:off x="8318" y="-4371"/>
                              <a:ext cx="2" cy="1950"/>
                            </a:xfrm>
                            <a:custGeom>
                              <a:avLst/>
                              <a:gdLst>
                                <a:gd name="T0" fmla="+- 0 -2421 -4371"/>
                                <a:gd name="T1" fmla="*/ -2421 h 1950"/>
                                <a:gd name="T2" fmla="+- 0 -4371 -4371"/>
                                <a:gd name="T3" fmla="*/ -4371 h 1950"/>
                              </a:gdLst>
                              <a:ahLst/>
                              <a:cxnLst>
                                <a:cxn ang="0">
                                  <a:pos x="0" y="T1"/>
                                </a:cxn>
                                <a:cxn ang="0">
                                  <a:pos x="0" y="T3"/>
                                </a:cxn>
                              </a:cxnLst>
                              <a:rect l="0" t="0" r="r" b="b"/>
                              <a:pathLst>
                                <a:path h="1950">
                                  <a:moveTo>
                                    <a:pt x="0" y="1950"/>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32" name="Group 4418"/>
                        <wpg:cNvGrpSpPr>
                          <a:grpSpLocks/>
                        </wpg:cNvGrpSpPr>
                        <wpg:grpSpPr bwMode="auto">
                          <a:xfrm>
                            <a:off x="6960" y="-2746"/>
                            <a:ext cx="190" cy="96"/>
                            <a:chOff x="6960" y="-2746"/>
                            <a:chExt cx="190" cy="96"/>
                          </a:xfrm>
                        </wpg:grpSpPr>
                        <wps:wsp>
                          <wps:cNvPr id="4433" name="Freeform 4419"/>
                          <wps:cNvSpPr>
                            <a:spLocks/>
                          </wps:cNvSpPr>
                          <wps:spPr bwMode="auto">
                            <a:xfrm>
                              <a:off x="6960" y="-2746"/>
                              <a:ext cx="190" cy="96"/>
                            </a:xfrm>
                            <a:custGeom>
                              <a:avLst/>
                              <a:gdLst>
                                <a:gd name="T0" fmla="+- 0 6960 6960"/>
                                <a:gd name="T1" fmla="*/ T0 w 190"/>
                                <a:gd name="T2" fmla="+- 0 -2651 -2746"/>
                                <a:gd name="T3" fmla="*/ -2651 h 96"/>
                                <a:gd name="T4" fmla="+- 0 7150 6960"/>
                                <a:gd name="T5" fmla="*/ T4 w 190"/>
                                <a:gd name="T6" fmla="+- 0 -2651 -2746"/>
                                <a:gd name="T7" fmla="*/ -2651 h 96"/>
                                <a:gd name="T8" fmla="+- 0 7036 6960"/>
                                <a:gd name="T9" fmla="*/ T8 w 190"/>
                                <a:gd name="T10" fmla="+- 0 -2746 -2746"/>
                                <a:gd name="T11" fmla="*/ -2746 h 96"/>
                              </a:gdLst>
                              <a:ahLst/>
                              <a:cxnLst>
                                <a:cxn ang="0">
                                  <a:pos x="T1" y="T3"/>
                                </a:cxn>
                                <a:cxn ang="0">
                                  <a:pos x="T5" y="T7"/>
                                </a:cxn>
                                <a:cxn ang="0">
                                  <a:pos x="T9" y="T11"/>
                                </a:cxn>
                              </a:cxnLst>
                              <a:rect l="0" t="0" r="r" b="b"/>
                              <a:pathLst>
                                <a:path w="190" h="96">
                                  <a:moveTo>
                                    <a:pt x="0" y="95"/>
                                  </a:moveTo>
                                  <a:lnTo>
                                    <a:pt x="190" y="95"/>
                                  </a:lnTo>
                                  <a:lnTo>
                                    <a:pt x="76"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34" name="Group 4416"/>
                        <wpg:cNvGrpSpPr>
                          <a:grpSpLocks/>
                        </wpg:cNvGrpSpPr>
                        <wpg:grpSpPr bwMode="auto">
                          <a:xfrm>
                            <a:off x="6396" y="-4145"/>
                            <a:ext cx="148" cy="134"/>
                            <a:chOff x="6396" y="-4145"/>
                            <a:chExt cx="148" cy="134"/>
                          </a:xfrm>
                        </wpg:grpSpPr>
                        <wps:wsp>
                          <wps:cNvPr id="4435" name="Freeform 4417"/>
                          <wps:cNvSpPr>
                            <a:spLocks/>
                          </wps:cNvSpPr>
                          <wps:spPr bwMode="auto">
                            <a:xfrm>
                              <a:off x="6396" y="-4145"/>
                              <a:ext cx="148" cy="134"/>
                            </a:xfrm>
                            <a:custGeom>
                              <a:avLst/>
                              <a:gdLst>
                                <a:gd name="T0" fmla="+- 0 6409 6396"/>
                                <a:gd name="T1" fmla="*/ T0 w 148"/>
                                <a:gd name="T2" fmla="+- 0 -4011 -4145"/>
                                <a:gd name="T3" fmla="*/ -4011 h 134"/>
                                <a:gd name="T4" fmla="+- 0 6544 6396"/>
                                <a:gd name="T5" fmla="*/ T4 w 148"/>
                                <a:gd name="T6" fmla="+- 0 -4145 -4145"/>
                                <a:gd name="T7" fmla="*/ -4145 h 134"/>
                                <a:gd name="T8" fmla="+- 0 6396 6396"/>
                                <a:gd name="T9" fmla="*/ T8 w 148"/>
                                <a:gd name="T10" fmla="+- 0 -4132 -4145"/>
                                <a:gd name="T11" fmla="*/ -4132 h 134"/>
                              </a:gdLst>
                              <a:ahLst/>
                              <a:cxnLst>
                                <a:cxn ang="0">
                                  <a:pos x="T1" y="T3"/>
                                </a:cxn>
                                <a:cxn ang="0">
                                  <a:pos x="T5" y="T7"/>
                                </a:cxn>
                                <a:cxn ang="0">
                                  <a:pos x="T9" y="T11"/>
                                </a:cxn>
                              </a:cxnLst>
                              <a:rect l="0" t="0" r="r" b="b"/>
                              <a:pathLst>
                                <a:path w="148" h="134">
                                  <a:moveTo>
                                    <a:pt x="13" y="134"/>
                                  </a:moveTo>
                                  <a:lnTo>
                                    <a:pt x="148" y="0"/>
                                  </a:lnTo>
                                  <a:lnTo>
                                    <a:pt x="0" y="13"/>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36" name="Group 4414"/>
                        <wpg:cNvGrpSpPr>
                          <a:grpSpLocks/>
                        </wpg:cNvGrpSpPr>
                        <wpg:grpSpPr bwMode="auto">
                          <a:xfrm>
                            <a:off x="6098" y="-3546"/>
                            <a:ext cx="148" cy="135"/>
                            <a:chOff x="6098" y="-3546"/>
                            <a:chExt cx="148" cy="135"/>
                          </a:xfrm>
                        </wpg:grpSpPr>
                        <wps:wsp>
                          <wps:cNvPr id="4437" name="Freeform 4415"/>
                          <wps:cNvSpPr>
                            <a:spLocks/>
                          </wps:cNvSpPr>
                          <wps:spPr bwMode="auto">
                            <a:xfrm>
                              <a:off x="6098" y="-3546"/>
                              <a:ext cx="148" cy="135"/>
                            </a:xfrm>
                            <a:custGeom>
                              <a:avLst/>
                              <a:gdLst>
                                <a:gd name="T0" fmla="+- 0 6233 6098"/>
                                <a:gd name="T1" fmla="*/ T0 w 148"/>
                                <a:gd name="T2" fmla="+- 0 -3546 -3546"/>
                                <a:gd name="T3" fmla="*/ -3546 h 135"/>
                                <a:gd name="T4" fmla="+- 0 6098 6098"/>
                                <a:gd name="T5" fmla="*/ T4 w 148"/>
                                <a:gd name="T6" fmla="+- 0 -3411 -3546"/>
                                <a:gd name="T7" fmla="*/ -3411 h 135"/>
                                <a:gd name="T8" fmla="+- 0 6246 6098"/>
                                <a:gd name="T9" fmla="*/ T8 w 148"/>
                                <a:gd name="T10" fmla="+- 0 -3425 -3546"/>
                                <a:gd name="T11" fmla="*/ -3425 h 135"/>
                              </a:gdLst>
                              <a:ahLst/>
                              <a:cxnLst>
                                <a:cxn ang="0">
                                  <a:pos x="T1" y="T3"/>
                                </a:cxn>
                                <a:cxn ang="0">
                                  <a:pos x="T5" y="T7"/>
                                </a:cxn>
                                <a:cxn ang="0">
                                  <a:pos x="T9" y="T11"/>
                                </a:cxn>
                              </a:cxnLst>
                              <a:rect l="0" t="0" r="r" b="b"/>
                              <a:pathLst>
                                <a:path w="148" h="135">
                                  <a:moveTo>
                                    <a:pt x="135" y="0"/>
                                  </a:moveTo>
                                  <a:lnTo>
                                    <a:pt x="0" y="135"/>
                                  </a:lnTo>
                                  <a:lnTo>
                                    <a:pt x="148" y="121"/>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38" name="Group 4412"/>
                        <wpg:cNvGrpSpPr>
                          <a:grpSpLocks/>
                        </wpg:cNvGrpSpPr>
                        <wpg:grpSpPr bwMode="auto">
                          <a:xfrm>
                            <a:off x="5576" y="-4524"/>
                            <a:ext cx="2172" cy="2173"/>
                            <a:chOff x="5576" y="-4524"/>
                            <a:chExt cx="2172" cy="2173"/>
                          </a:xfrm>
                        </wpg:grpSpPr>
                        <wps:wsp>
                          <wps:cNvPr id="4439" name="Freeform 4413"/>
                          <wps:cNvSpPr>
                            <a:spLocks/>
                          </wps:cNvSpPr>
                          <wps:spPr bwMode="auto">
                            <a:xfrm>
                              <a:off x="5576" y="-4524"/>
                              <a:ext cx="2172" cy="2173"/>
                            </a:xfrm>
                            <a:custGeom>
                              <a:avLst/>
                              <a:gdLst>
                                <a:gd name="T0" fmla="+- 0 5576 5576"/>
                                <a:gd name="T1" fmla="*/ T0 w 2172"/>
                                <a:gd name="T2" fmla="+- 0 -2350 -4524"/>
                                <a:gd name="T3" fmla="*/ -2350 h 2173"/>
                                <a:gd name="T4" fmla="+- 0 7748 5576"/>
                                <a:gd name="T5" fmla="*/ T4 w 2172"/>
                                <a:gd name="T6" fmla="+- 0 -4524 -4524"/>
                                <a:gd name="T7" fmla="*/ -4524 h 2173"/>
                              </a:gdLst>
                              <a:ahLst/>
                              <a:cxnLst>
                                <a:cxn ang="0">
                                  <a:pos x="T1" y="T3"/>
                                </a:cxn>
                                <a:cxn ang="0">
                                  <a:pos x="T5" y="T7"/>
                                </a:cxn>
                              </a:cxnLst>
                              <a:rect l="0" t="0" r="r" b="b"/>
                              <a:pathLst>
                                <a:path w="2172" h="2173">
                                  <a:moveTo>
                                    <a:pt x="0" y="2174"/>
                                  </a:moveTo>
                                  <a:lnTo>
                                    <a:pt x="217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0" name="Group 4410"/>
                        <wpg:cNvGrpSpPr>
                          <a:grpSpLocks/>
                        </wpg:cNvGrpSpPr>
                        <wpg:grpSpPr bwMode="auto">
                          <a:xfrm>
                            <a:off x="1918" y="-2426"/>
                            <a:ext cx="1332" cy="306"/>
                            <a:chOff x="1918" y="-2426"/>
                            <a:chExt cx="1332" cy="306"/>
                          </a:xfrm>
                        </wpg:grpSpPr>
                        <wps:wsp>
                          <wps:cNvPr id="4441" name="Freeform 4411"/>
                          <wps:cNvSpPr>
                            <a:spLocks/>
                          </wps:cNvSpPr>
                          <wps:spPr bwMode="auto">
                            <a:xfrm>
                              <a:off x="1918" y="-2426"/>
                              <a:ext cx="1332" cy="306"/>
                            </a:xfrm>
                            <a:custGeom>
                              <a:avLst/>
                              <a:gdLst>
                                <a:gd name="T0" fmla="+- 0 1918 1918"/>
                                <a:gd name="T1" fmla="*/ T0 w 1332"/>
                                <a:gd name="T2" fmla="+- 0 -2120 -2426"/>
                                <a:gd name="T3" fmla="*/ -2120 h 306"/>
                                <a:gd name="T4" fmla="+- 0 3250 1918"/>
                                <a:gd name="T5" fmla="*/ T4 w 1332"/>
                                <a:gd name="T6" fmla="+- 0 -2120 -2426"/>
                                <a:gd name="T7" fmla="*/ -2120 h 306"/>
                                <a:gd name="T8" fmla="+- 0 3250 1918"/>
                                <a:gd name="T9" fmla="*/ T8 w 1332"/>
                                <a:gd name="T10" fmla="+- 0 -2426 -2426"/>
                                <a:gd name="T11" fmla="*/ -2426 h 306"/>
                                <a:gd name="T12" fmla="+- 0 1918 1918"/>
                                <a:gd name="T13" fmla="*/ T12 w 1332"/>
                                <a:gd name="T14" fmla="+- 0 -2426 -2426"/>
                                <a:gd name="T15" fmla="*/ -2426 h 306"/>
                                <a:gd name="T16" fmla="+- 0 1918 1918"/>
                                <a:gd name="T17" fmla="*/ T16 w 1332"/>
                                <a:gd name="T18" fmla="+- 0 -2120 -2426"/>
                                <a:gd name="T19" fmla="*/ -2120 h 306"/>
                              </a:gdLst>
                              <a:ahLst/>
                              <a:cxnLst>
                                <a:cxn ang="0">
                                  <a:pos x="T1" y="T3"/>
                                </a:cxn>
                                <a:cxn ang="0">
                                  <a:pos x="T5" y="T7"/>
                                </a:cxn>
                                <a:cxn ang="0">
                                  <a:pos x="T9" y="T11"/>
                                </a:cxn>
                                <a:cxn ang="0">
                                  <a:pos x="T13" y="T15"/>
                                </a:cxn>
                                <a:cxn ang="0">
                                  <a:pos x="T17" y="T19"/>
                                </a:cxn>
                              </a:cxnLst>
                              <a:rect l="0" t="0" r="r" b="b"/>
                              <a:pathLst>
                                <a:path w="1332" h="306">
                                  <a:moveTo>
                                    <a:pt x="0" y="306"/>
                                  </a:moveTo>
                                  <a:lnTo>
                                    <a:pt x="1332" y="306"/>
                                  </a:lnTo>
                                  <a:lnTo>
                                    <a:pt x="1332"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2" name="Group 4408"/>
                        <wpg:cNvGrpSpPr>
                          <a:grpSpLocks/>
                        </wpg:cNvGrpSpPr>
                        <wpg:grpSpPr bwMode="auto">
                          <a:xfrm>
                            <a:off x="1940" y="-2207"/>
                            <a:ext cx="1289" cy="2"/>
                            <a:chOff x="1940" y="-2207"/>
                            <a:chExt cx="1289" cy="2"/>
                          </a:xfrm>
                        </wpg:grpSpPr>
                        <wps:wsp>
                          <wps:cNvPr id="4443" name="Freeform 4409"/>
                          <wps:cNvSpPr>
                            <a:spLocks/>
                          </wps:cNvSpPr>
                          <wps:spPr bwMode="auto">
                            <a:xfrm>
                              <a:off x="1940" y="-2207"/>
                              <a:ext cx="1289" cy="2"/>
                            </a:xfrm>
                            <a:custGeom>
                              <a:avLst/>
                              <a:gdLst>
                                <a:gd name="T0" fmla="+- 0 1940 1940"/>
                                <a:gd name="T1" fmla="*/ T0 w 1289"/>
                                <a:gd name="T2" fmla="+- 0 3228 1940"/>
                                <a:gd name="T3" fmla="*/ T2 w 1289"/>
                              </a:gdLst>
                              <a:ahLst/>
                              <a:cxnLst>
                                <a:cxn ang="0">
                                  <a:pos x="T1" y="0"/>
                                </a:cxn>
                                <a:cxn ang="0">
                                  <a:pos x="T3" y="0"/>
                                </a:cxn>
                              </a:cxnLst>
                              <a:rect l="0" t="0" r="r" b="b"/>
                              <a:pathLst>
                                <a:path w="1289">
                                  <a:moveTo>
                                    <a:pt x="0" y="0"/>
                                  </a:moveTo>
                                  <a:lnTo>
                                    <a:pt x="1288"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4" name="Group 4406"/>
                        <wpg:cNvGrpSpPr>
                          <a:grpSpLocks/>
                        </wpg:cNvGrpSpPr>
                        <wpg:grpSpPr bwMode="auto">
                          <a:xfrm>
                            <a:off x="2585" y="-4376"/>
                            <a:ext cx="1488" cy="1950"/>
                            <a:chOff x="2585" y="-4376"/>
                            <a:chExt cx="1488" cy="1950"/>
                          </a:xfrm>
                        </wpg:grpSpPr>
                        <wps:wsp>
                          <wps:cNvPr id="4445" name="Freeform 4407"/>
                          <wps:cNvSpPr>
                            <a:spLocks/>
                          </wps:cNvSpPr>
                          <wps:spPr bwMode="auto">
                            <a:xfrm>
                              <a:off x="2585" y="-4376"/>
                              <a:ext cx="1488" cy="1950"/>
                            </a:xfrm>
                            <a:custGeom>
                              <a:avLst/>
                              <a:gdLst>
                                <a:gd name="T0" fmla="+- 0 4073 2585"/>
                                <a:gd name="T1" fmla="*/ T0 w 1488"/>
                                <a:gd name="T2" fmla="+- 0 -4376 -4376"/>
                                <a:gd name="T3" fmla="*/ -4376 h 1950"/>
                                <a:gd name="T4" fmla="+- 0 2585 2585"/>
                                <a:gd name="T5" fmla="*/ T4 w 1488"/>
                                <a:gd name="T6" fmla="+- 0 -2426 -4376"/>
                                <a:gd name="T7" fmla="*/ -2426 h 1950"/>
                              </a:gdLst>
                              <a:ahLst/>
                              <a:cxnLst>
                                <a:cxn ang="0">
                                  <a:pos x="T1" y="T3"/>
                                </a:cxn>
                                <a:cxn ang="0">
                                  <a:pos x="T5" y="T7"/>
                                </a:cxn>
                              </a:cxnLst>
                              <a:rect l="0" t="0" r="r" b="b"/>
                              <a:pathLst>
                                <a:path w="1488" h="1950">
                                  <a:moveTo>
                                    <a:pt x="1488" y="0"/>
                                  </a:moveTo>
                                  <a:lnTo>
                                    <a:pt x="0" y="195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6" name="Group 4404"/>
                        <wpg:cNvGrpSpPr>
                          <a:grpSpLocks/>
                        </wpg:cNvGrpSpPr>
                        <wpg:grpSpPr bwMode="auto">
                          <a:xfrm>
                            <a:off x="5042" y="-1400"/>
                            <a:ext cx="96" cy="83"/>
                            <a:chOff x="5042" y="-1400"/>
                            <a:chExt cx="96" cy="83"/>
                          </a:xfrm>
                        </wpg:grpSpPr>
                        <wps:wsp>
                          <wps:cNvPr id="4447" name="Freeform 4405"/>
                          <wps:cNvSpPr>
                            <a:spLocks/>
                          </wps:cNvSpPr>
                          <wps:spPr bwMode="auto">
                            <a:xfrm>
                              <a:off x="5042" y="-1400"/>
                              <a:ext cx="96" cy="83"/>
                            </a:xfrm>
                            <a:custGeom>
                              <a:avLst/>
                              <a:gdLst>
                                <a:gd name="T0" fmla="+- 0 5042 5042"/>
                                <a:gd name="T1" fmla="*/ T0 w 96"/>
                                <a:gd name="T2" fmla="+- 0 -1400 -1400"/>
                                <a:gd name="T3" fmla="*/ -1400 h 83"/>
                                <a:gd name="T4" fmla="+- 0 5090 5042"/>
                                <a:gd name="T5" fmla="*/ T4 w 96"/>
                                <a:gd name="T6" fmla="+- 0 -1318 -1400"/>
                                <a:gd name="T7" fmla="*/ -1318 h 83"/>
                                <a:gd name="T8" fmla="+- 0 5137 5042"/>
                                <a:gd name="T9" fmla="*/ T8 w 96"/>
                                <a:gd name="T10" fmla="+- 0 -1399 -1400"/>
                                <a:gd name="T11" fmla="*/ -1399 h 83"/>
                                <a:gd name="T12" fmla="+- 0 5042 5042"/>
                                <a:gd name="T13" fmla="*/ T12 w 96"/>
                                <a:gd name="T14" fmla="+- 0 -1400 -1400"/>
                                <a:gd name="T15" fmla="*/ -1400 h 83"/>
                              </a:gdLst>
                              <a:ahLst/>
                              <a:cxnLst>
                                <a:cxn ang="0">
                                  <a:pos x="T1" y="T3"/>
                                </a:cxn>
                                <a:cxn ang="0">
                                  <a:pos x="T5" y="T7"/>
                                </a:cxn>
                                <a:cxn ang="0">
                                  <a:pos x="T9" y="T11"/>
                                </a:cxn>
                                <a:cxn ang="0">
                                  <a:pos x="T13" y="T15"/>
                                </a:cxn>
                              </a:cxnLst>
                              <a:rect l="0" t="0" r="r" b="b"/>
                              <a:pathLst>
                                <a:path w="96" h="83">
                                  <a:moveTo>
                                    <a:pt x="0" y="0"/>
                                  </a:moveTo>
                                  <a:lnTo>
                                    <a:pt x="48" y="82"/>
                                  </a:lnTo>
                                  <a:lnTo>
                                    <a:pt x="95" y="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48" name="Group 4402"/>
                        <wpg:cNvGrpSpPr>
                          <a:grpSpLocks/>
                        </wpg:cNvGrpSpPr>
                        <wpg:grpSpPr bwMode="auto">
                          <a:xfrm>
                            <a:off x="5042" y="-1400"/>
                            <a:ext cx="96" cy="83"/>
                            <a:chOff x="5042" y="-1400"/>
                            <a:chExt cx="96" cy="83"/>
                          </a:xfrm>
                        </wpg:grpSpPr>
                        <wps:wsp>
                          <wps:cNvPr id="4449" name="Freeform 4403"/>
                          <wps:cNvSpPr>
                            <a:spLocks/>
                          </wps:cNvSpPr>
                          <wps:spPr bwMode="auto">
                            <a:xfrm>
                              <a:off x="5042" y="-1400"/>
                              <a:ext cx="96" cy="83"/>
                            </a:xfrm>
                            <a:custGeom>
                              <a:avLst/>
                              <a:gdLst>
                                <a:gd name="T0" fmla="+- 0 5090 5042"/>
                                <a:gd name="T1" fmla="*/ T0 w 96"/>
                                <a:gd name="T2" fmla="+- 0 -1318 -1400"/>
                                <a:gd name="T3" fmla="*/ -1318 h 83"/>
                                <a:gd name="T4" fmla="+- 0 5042 5042"/>
                                <a:gd name="T5" fmla="*/ T4 w 96"/>
                                <a:gd name="T6" fmla="+- 0 -1400 -1400"/>
                                <a:gd name="T7" fmla="*/ -1400 h 83"/>
                                <a:gd name="T8" fmla="+- 0 5137 5042"/>
                                <a:gd name="T9" fmla="*/ T8 w 96"/>
                                <a:gd name="T10" fmla="+- 0 -1399 -1400"/>
                                <a:gd name="T11" fmla="*/ -1399 h 83"/>
                                <a:gd name="T12" fmla="+- 0 5090 5042"/>
                                <a:gd name="T13" fmla="*/ T12 w 96"/>
                                <a:gd name="T14" fmla="+- 0 -1318 -1400"/>
                                <a:gd name="T15" fmla="*/ -1318 h 83"/>
                              </a:gdLst>
                              <a:ahLst/>
                              <a:cxnLst>
                                <a:cxn ang="0">
                                  <a:pos x="T1" y="T3"/>
                                </a:cxn>
                                <a:cxn ang="0">
                                  <a:pos x="T5" y="T7"/>
                                </a:cxn>
                                <a:cxn ang="0">
                                  <a:pos x="T9" y="T11"/>
                                </a:cxn>
                                <a:cxn ang="0">
                                  <a:pos x="T13" y="T15"/>
                                </a:cxn>
                              </a:cxnLst>
                              <a:rect l="0" t="0" r="r" b="b"/>
                              <a:pathLst>
                                <a:path w="96" h="83">
                                  <a:moveTo>
                                    <a:pt x="48" y="82"/>
                                  </a:moveTo>
                                  <a:lnTo>
                                    <a:pt x="0" y="0"/>
                                  </a:lnTo>
                                  <a:lnTo>
                                    <a:pt x="95" y="1"/>
                                  </a:lnTo>
                                  <a:lnTo>
                                    <a:pt x="48" y="82"/>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50" name="Group 4400"/>
                        <wpg:cNvGrpSpPr>
                          <a:grpSpLocks/>
                        </wpg:cNvGrpSpPr>
                        <wpg:grpSpPr bwMode="auto">
                          <a:xfrm>
                            <a:off x="5042" y="-1400"/>
                            <a:ext cx="48" cy="83"/>
                            <a:chOff x="5042" y="-1400"/>
                            <a:chExt cx="48" cy="83"/>
                          </a:xfrm>
                        </wpg:grpSpPr>
                        <wps:wsp>
                          <wps:cNvPr id="4451" name="Freeform 4401"/>
                          <wps:cNvSpPr>
                            <a:spLocks/>
                          </wps:cNvSpPr>
                          <wps:spPr bwMode="auto">
                            <a:xfrm>
                              <a:off x="5042" y="-1400"/>
                              <a:ext cx="48" cy="83"/>
                            </a:xfrm>
                            <a:custGeom>
                              <a:avLst/>
                              <a:gdLst>
                                <a:gd name="T0" fmla="+- 0 5042 5042"/>
                                <a:gd name="T1" fmla="*/ T0 w 48"/>
                                <a:gd name="T2" fmla="+- 0 -1400 -1400"/>
                                <a:gd name="T3" fmla="*/ -1400 h 83"/>
                                <a:gd name="T4" fmla="+- 0 5090 5042"/>
                                <a:gd name="T5" fmla="*/ T4 w 48"/>
                                <a:gd name="T6" fmla="+- 0 -1318 -1400"/>
                                <a:gd name="T7" fmla="*/ -1318 h 83"/>
                              </a:gdLst>
                              <a:ahLst/>
                              <a:cxnLst>
                                <a:cxn ang="0">
                                  <a:pos x="T1" y="T3"/>
                                </a:cxn>
                                <a:cxn ang="0">
                                  <a:pos x="T5" y="T7"/>
                                </a:cxn>
                              </a:cxnLst>
                              <a:rect l="0" t="0" r="r" b="b"/>
                              <a:pathLst>
                                <a:path w="48" h="83">
                                  <a:moveTo>
                                    <a:pt x="0" y="0"/>
                                  </a:moveTo>
                                  <a:lnTo>
                                    <a:pt x="48" y="82"/>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52" name="Group 4398"/>
                        <wpg:cNvGrpSpPr>
                          <a:grpSpLocks/>
                        </wpg:cNvGrpSpPr>
                        <wpg:grpSpPr bwMode="auto">
                          <a:xfrm>
                            <a:off x="5090" y="-1533"/>
                            <a:ext cx="2" cy="133"/>
                            <a:chOff x="5090" y="-1533"/>
                            <a:chExt cx="2" cy="133"/>
                          </a:xfrm>
                        </wpg:grpSpPr>
                        <wps:wsp>
                          <wps:cNvPr id="4453" name="Freeform 4399"/>
                          <wps:cNvSpPr>
                            <a:spLocks/>
                          </wps:cNvSpPr>
                          <wps:spPr bwMode="auto">
                            <a:xfrm>
                              <a:off x="5090" y="-1533"/>
                              <a:ext cx="2" cy="133"/>
                            </a:xfrm>
                            <a:custGeom>
                              <a:avLst/>
                              <a:gdLst>
                                <a:gd name="T0" fmla="+- 0 5090 5090"/>
                                <a:gd name="T1" fmla="*/ T0 w 1"/>
                                <a:gd name="T2" fmla="+- 0 -1399 -1533"/>
                                <a:gd name="T3" fmla="*/ -1399 h 133"/>
                                <a:gd name="T4" fmla="+- 0 5091 5090"/>
                                <a:gd name="T5" fmla="*/ T4 w 1"/>
                                <a:gd name="T6" fmla="+- 0 -1533 -1533"/>
                                <a:gd name="T7" fmla="*/ -1533 h 133"/>
                              </a:gdLst>
                              <a:ahLst/>
                              <a:cxnLst>
                                <a:cxn ang="0">
                                  <a:pos x="T1" y="T3"/>
                                </a:cxn>
                                <a:cxn ang="0">
                                  <a:pos x="T5" y="T7"/>
                                </a:cxn>
                              </a:cxnLst>
                              <a:rect l="0" t="0" r="r" b="b"/>
                              <a:pathLst>
                                <a:path w="1" h="133">
                                  <a:moveTo>
                                    <a:pt x="0" y="134"/>
                                  </a:moveTo>
                                  <a:lnTo>
                                    <a:pt x="1"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54" name="Group 4396"/>
                        <wpg:cNvGrpSpPr>
                          <a:grpSpLocks/>
                        </wpg:cNvGrpSpPr>
                        <wpg:grpSpPr bwMode="auto">
                          <a:xfrm>
                            <a:off x="9034" y="-1485"/>
                            <a:ext cx="190" cy="229"/>
                            <a:chOff x="9034" y="-1485"/>
                            <a:chExt cx="190" cy="229"/>
                          </a:xfrm>
                        </wpg:grpSpPr>
                        <wps:wsp>
                          <wps:cNvPr id="4455" name="Freeform 4397"/>
                          <wps:cNvSpPr>
                            <a:spLocks/>
                          </wps:cNvSpPr>
                          <wps:spPr bwMode="auto">
                            <a:xfrm>
                              <a:off x="9034" y="-1485"/>
                              <a:ext cx="190" cy="229"/>
                            </a:xfrm>
                            <a:custGeom>
                              <a:avLst/>
                              <a:gdLst>
                                <a:gd name="T0" fmla="+- 0 9224 9034"/>
                                <a:gd name="T1" fmla="*/ T0 w 190"/>
                                <a:gd name="T2" fmla="+- 0 -1256 -1485"/>
                                <a:gd name="T3" fmla="*/ -1256 h 229"/>
                                <a:gd name="T4" fmla="+- 0 9034 9034"/>
                                <a:gd name="T5" fmla="*/ T4 w 190"/>
                                <a:gd name="T6" fmla="+- 0 -1485 -1485"/>
                                <a:gd name="T7" fmla="*/ -1485 h 229"/>
                                <a:gd name="T8" fmla="+- 0 9034 9034"/>
                                <a:gd name="T9" fmla="*/ T8 w 190"/>
                                <a:gd name="T10" fmla="+- 0 -1256 -1485"/>
                                <a:gd name="T11" fmla="*/ -1256 h 229"/>
                                <a:gd name="T12" fmla="+- 0 9224 9034"/>
                                <a:gd name="T13" fmla="*/ T12 w 190"/>
                                <a:gd name="T14" fmla="+- 0 -1256 -1485"/>
                                <a:gd name="T15" fmla="*/ -1256 h 229"/>
                              </a:gdLst>
                              <a:ahLst/>
                              <a:cxnLst>
                                <a:cxn ang="0">
                                  <a:pos x="T1" y="T3"/>
                                </a:cxn>
                                <a:cxn ang="0">
                                  <a:pos x="T5" y="T7"/>
                                </a:cxn>
                                <a:cxn ang="0">
                                  <a:pos x="T9" y="T11"/>
                                </a:cxn>
                                <a:cxn ang="0">
                                  <a:pos x="T13" y="T15"/>
                                </a:cxn>
                              </a:cxnLst>
                              <a:rect l="0" t="0" r="r" b="b"/>
                              <a:pathLst>
                                <a:path w="190" h="229">
                                  <a:moveTo>
                                    <a:pt x="190" y="229"/>
                                  </a:moveTo>
                                  <a:lnTo>
                                    <a:pt x="0" y="0"/>
                                  </a:lnTo>
                                  <a:lnTo>
                                    <a:pt x="0" y="229"/>
                                  </a:lnTo>
                                  <a:lnTo>
                                    <a:pt x="190" y="229"/>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56" name="Group 4394"/>
                        <wpg:cNvGrpSpPr>
                          <a:grpSpLocks/>
                        </wpg:cNvGrpSpPr>
                        <wpg:grpSpPr bwMode="auto">
                          <a:xfrm>
                            <a:off x="6723" y="-1485"/>
                            <a:ext cx="2501" cy="763"/>
                            <a:chOff x="6723" y="-1485"/>
                            <a:chExt cx="2501" cy="763"/>
                          </a:xfrm>
                        </wpg:grpSpPr>
                        <wps:wsp>
                          <wps:cNvPr id="4457" name="Freeform 4395"/>
                          <wps:cNvSpPr>
                            <a:spLocks/>
                          </wps:cNvSpPr>
                          <wps:spPr bwMode="auto">
                            <a:xfrm>
                              <a:off x="6723" y="-1485"/>
                              <a:ext cx="2501" cy="763"/>
                            </a:xfrm>
                            <a:custGeom>
                              <a:avLst/>
                              <a:gdLst>
                                <a:gd name="T0" fmla="+- 0 6723 6723"/>
                                <a:gd name="T1" fmla="*/ T0 w 2501"/>
                                <a:gd name="T2" fmla="+- 0 -721 -1485"/>
                                <a:gd name="T3" fmla="*/ -721 h 763"/>
                                <a:gd name="T4" fmla="+- 0 9224 6723"/>
                                <a:gd name="T5" fmla="*/ T4 w 2501"/>
                                <a:gd name="T6" fmla="+- 0 -721 -1485"/>
                                <a:gd name="T7" fmla="*/ -721 h 763"/>
                                <a:gd name="T8" fmla="+- 0 9224 6723"/>
                                <a:gd name="T9" fmla="*/ T8 w 2501"/>
                                <a:gd name="T10" fmla="+- 0 -1256 -1485"/>
                                <a:gd name="T11" fmla="*/ -1256 h 763"/>
                                <a:gd name="T12" fmla="+- 0 9034 6723"/>
                                <a:gd name="T13" fmla="*/ T12 w 2501"/>
                                <a:gd name="T14" fmla="+- 0 -1256 -1485"/>
                                <a:gd name="T15" fmla="*/ -1256 h 763"/>
                                <a:gd name="T16" fmla="+- 0 9034 6723"/>
                                <a:gd name="T17" fmla="*/ T16 w 2501"/>
                                <a:gd name="T18" fmla="+- 0 -1485 -1485"/>
                                <a:gd name="T19" fmla="*/ -1485 h 763"/>
                                <a:gd name="T20" fmla="+- 0 6723 6723"/>
                                <a:gd name="T21" fmla="*/ T20 w 2501"/>
                                <a:gd name="T22" fmla="+- 0 -1485 -1485"/>
                                <a:gd name="T23" fmla="*/ -1485 h 763"/>
                                <a:gd name="T24" fmla="+- 0 6723 6723"/>
                                <a:gd name="T25" fmla="*/ T24 w 2501"/>
                                <a:gd name="T26" fmla="+- 0 -721 -1485"/>
                                <a:gd name="T27" fmla="*/ -721 h 763"/>
                              </a:gdLst>
                              <a:ahLst/>
                              <a:cxnLst>
                                <a:cxn ang="0">
                                  <a:pos x="T1" y="T3"/>
                                </a:cxn>
                                <a:cxn ang="0">
                                  <a:pos x="T5" y="T7"/>
                                </a:cxn>
                                <a:cxn ang="0">
                                  <a:pos x="T9" y="T11"/>
                                </a:cxn>
                                <a:cxn ang="0">
                                  <a:pos x="T13" y="T15"/>
                                </a:cxn>
                                <a:cxn ang="0">
                                  <a:pos x="T17" y="T19"/>
                                </a:cxn>
                                <a:cxn ang="0">
                                  <a:pos x="T21" y="T23"/>
                                </a:cxn>
                                <a:cxn ang="0">
                                  <a:pos x="T25" y="T27"/>
                                </a:cxn>
                              </a:cxnLst>
                              <a:rect l="0" t="0" r="r" b="b"/>
                              <a:pathLst>
                                <a:path w="2501" h="763">
                                  <a:moveTo>
                                    <a:pt x="0" y="764"/>
                                  </a:moveTo>
                                  <a:lnTo>
                                    <a:pt x="2501" y="764"/>
                                  </a:lnTo>
                                  <a:lnTo>
                                    <a:pt x="2501" y="229"/>
                                  </a:lnTo>
                                  <a:lnTo>
                                    <a:pt x="2311" y="229"/>
                                  </a:lnTo>
                                  <a:lnTo>
                                    <a:pt x="2311" y="0"/>
                                  </a:lnTo>
                                  <a:lnTo>
                                    <a:pt x="0" y="0"/>
                                  </a:lnTo>
                                  <a:lnTo>
                                    <a:pt x="0" y="764"/>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58" name="Group 4392"/>
                        <wpg:cNvGrpSpPr>
                          <a:grpSpLocks/>
                        </wpg:cNvGrpSpPr>
                        <wpg:grpSpPr bwMode="auto">
                          <a:xfrm>
                            <a:off x="6277" y="-1868"/>
                            <a:ext cx="95" cy="84"/>
                            <a:chOff x="6277" y="-1868"/>
                            <a:chExt cx="95" cy="84"/>
                          </a:xfrm>
                        </wpg:grpSpPr>
                        <wps:wsp>
                          <wps:cNvPr id="4459" name="Freeform 4393"/>
                          <wps:cNvSpPr>
                            <a:spLocks/>
                          </wps:cNvSpPr>
                          <wps:spPr bwMode="auto">
                            <a:xfrm>
                              <a:off x="6277" y="-1868"/>
                              <a:ext cx="95" cy="84"/>
                            </a:xfrm>
                            <a:custGeom>
                              <a:avLst/>
                              <a:gdLst>
                                <a:gd name="T0" fmla="+- 0 6328 6277"/>
                                <a:gd name="T1" fmla="*/ T0 w 95"/>
                                <a:gd name="T2" fmla="+- 0 -1868 -1868"/>
                                <a:gd name="T3" fmla="*/ -1868 h 84"/>
                                <a:gd name="T4" fmla="+- 0 6277 6277"/>
                                <a:gd name="T5" fmla="*/ T4 w 95"/>
                                <a:gd name="T6" fmla="+- 0 -1787 -1868"/>
                                <a:gd name="T7" fmla="*/ -1787 h 84"/>
                                <a:gd name="T8" fmla="+- 0 6372 6277"/>
                                <a:gd name="T9" fmla="*/ T8 w 95"/>
                                <a:gd name="T10" fmla="+- 0 -1783 -1868"/>
                                <a:gd name="T11" fmla="*/ -1783 h 84"/>
                                <a:gd name="T12" fmla="+- 0 6328 6277"/>
                                <a:gd name="T13" fmla="*/ T12 w 95"/>
                                <a:gd name="T14" fmla="+- 0 -1868 -1868"/>
                                <a:gd name="T15" fmla="*/ -1868 h 84"/>
                              </a:gdLst>
                              <a:ahLst/>
                              <a:cxnLst>
                                <a:cxn ang="0">
                                  <a:pos x="T1" y="T3"/>
                                </a:cxn>
                                <a:cxn ang="0">
                                  <a:pos x="T5" y="T7"/>
                                </a:cxn>
                                <a:cxn ang="0">
                                  <a:pos x="T9" y="T11"/>
                                </a:cxn>
                                <a:cxn ang="0">
                                  <a:pos x="T13" y="T15"/>
                                </a:cxn>
                              </a:cxnLst>
                              <a:rect l="0" t="0" r="r" b="b"/>
                              <a:pathLst>
                                <a:path w="95" h="84">
                                  <a:moveTo>
                                    <a:pt x="51" y="0"/>
                                  </a:moveTo>
                                  <a:lnTo>
                                    <a:pt x="0" y="81"/>
                                  </a:lnTo>
                                  <a:lnTo>
                                    <a:pt x="95" y="85"/>
                                  </a:lnTo>
                                  <a:lnTo>
                                    <a:pt x="5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60" name="Group 4390"/>
                        <wpg:cNvGrpSpPr>
                          <a:grpSpLocks/>
                        </wpg:cNvGrpSpPr>
                        <wpg:grpSpPr bwMode="auto">
                          <a:xfrm>
                            <a:off x="6277" y="-1868"/>
                            <a:ext cx="95" cy="84"/>
                            <a:chOff x="6277" y="-1868"/>
                            <a:chExt cx="95" cy="84"/>
                          </a:xfrm>
                        </wpg:grpSpPr>
                        <wps:wsp>
                          <wps:cNvPr id="4461" name="Freeform 4391"/>
                          <wps:cNvSpPr>
                            <a:spLocks/>
                          </wps:cNvSpPr>
                          <wps:spPr bwMode="auto">
                            <a:xfrm>
                              <a:off x="6277" y="-1868"/>
                              <a:ext cx="95" cy="84"/>
                            </a:xfrm>
                            <a:custGeom>
                              <a:avLst/>
                              <a:gdLst>
                                <a:gd name="T0" fmla="+- 0 6372 6277"/>
                                <a:gd name="T1" fmla="*/ T0 w 95"/>
                                <a:gd name="T2" fmla="+- 0 -1783 -1868"/>
                                <a:gd name="T3" fmla="*/ -1783 h 84"/>
                                <a:gd name="T4" fmla="+- 0 6277 6277"/>
                                <a:gd name="T5" fmla="*/ T4 w 95"/>
                                <a:gd name="T6" fmla="+- 0 -1787 -1868"/>
                                <a:gd name="T7" fmla="*/ -1787 h 84"/>
                                <a:gd name="T8" fmla="+- 0 6328 6277"/>
                                <a:gd name="T9" fmla="*/ T8 w 95"/>
                                <a:gd name="T10" fmla="+- 0 -1868 -1868"/>
                                <a:gd name="T11" fmla="*/ -1868 h 84"/>
                                <a:gd name="T12" fmla="+- 0 6372 6277"/>
                                <a:gd name="T13" fmla="*/ T12 w 95"/>
                                <a:gd name="T14" fmla="+- 0 -1783 -1868"/>
                                <a:gd name="T15" fmla="*/ -1783 h 84"/>
                              </a:gdLst>
                              <a:ahLst/>
                              <a:cxnLst>
                                <a:cxn ang="0">
                                  <a:pos x="T1" y="T3"/>
                                </a:cxn>
                                <a:cxn ang="0">
                                  <a:pos x="T5" y="T7"/>
                                </a:cxn>
                                <a:cxn ang="0">
                                  <a:pos x="T9" y="T11"/>
                                </a:cxn>
                                <a:cxn ang="0">
                                  <a:pos x="T13" y="T15"/>
                                </a:cxn>
                              </a:cxnLst>
                              <a:rect l="0" t="0" r="r" b="b"/>
                              <a:pathLst>
                                <a:path w="95" h="84">
                                  <a:moveTo>
                                    <a:pt x="95" y="85"/>
                                  </a:moveTo>
                                  <a:lnTo>
                                    <a:pt x="0" y="81"/>
                                  </a:lnTo>
                                  <a:lnTo>
                                    <a:pt x="51" y="0"/>
                                  </a:lnTo>
                                  <a:lnTo>
                                    <a:pt x="95" y="85"/>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62" name="Group 4388"/>
                        <wpg:cNvGrpSpPr>
                          <a:grpSpLocks/>
                        </wpg:cNvGrpSpPr>
                        <wpg:grpSpPr bwMode="auto">
                          <a:xfrm>
                            <a:off x="6277" y="-1787"/>
                            <a:ext cx="95" cy="4"/>
                            <a:chOff x="6277" y="-1787"/>
                            <a:chExt cx="95" cy="4"/>
                          </a:xfrm>
                        </wpg:grpSpPr>
                        <wps:wsp>
                          <wps:cNvPr id="4463" name="Freeform 4389"/>
                          <wps:cNvSpPr>
                            <a:spLocks/>
                          </wps:cNvSpPr>
                          <wps:spPr bwMode="auto">
                            <a:xfrm>
                              <a:off x="6277" y="-1787"/>
                              <a:ext cx="95" cy="4"/>
                            </a:xfrm>
                            <a:custGeom>
                              <a:avLst/>
                              <a:gdLst>
                                <a:gd name="T0" fmla="+- 0 6277 6277"/>
                                <a:gd name="T1" fmla="*/ T0 w 95"/>
                                <a:gd name="T2" fmla="+- 0 -1787 -1787"/>
                                <a:gd name="T3" fmla="*/ -1787 h 4"/>
                                <a:gd name="T4" fmla="+- 0 6372 6277"/>
                                <a:gd name="T5" fmla="*/ T4 w 95"/>
                                <a:gd name="T6" fmla="+- 0 -1783 -1787"/>
                                <a:gd name="T7" fmla="*/ -1783 h 4"/>
                              </a:gdLst>
                              <a:ahLst/>
                              <a:cxnLst>
                                <a:cxn ang="0">
                                  <a:pos x="T1" y="T3"/>
                                </a:cxn>
                                <a:cxn ang="0">
                                  <a:pos x="T5" y="T7"/>
                                </a:cxn>
                              </a:cxnLst>
                              <a:rect l="0" t="0" r="r" b="b"/>
                              <a:pathLst>
                                <a:path w="95" h="4">
                                  <a:moveTo>
                                    <a:pt x="0" y="0"/>
                                  </a:moveTo>
                                  <a:lnTo>
                                    <a:pt x="95" y="4"/>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64" name="Group 4386"/>
                        <wpg:cNvGrpSpPr>
                          <a:grpSpLocks/>
                        </wpg:cNvGrpSpPr>
                        <wpg:grpSpPr bwMode="auto">
                          <a:xfrm>
                            <a:off x="6191" y="-1899"/>
                            <a:ext cx="112" cy="71"/>
                            <a:chOff x="6191" y="-1899"/>
                            <a:chExt cx="112" cy="71"/>
                          </a:xfrm>
                        </wpg:grpSpPr>
                        <wps:wsp>
                          <wps:cNvPr id="4465" name="Freeform 4387"/>
                          <wps:cNvSpPr>
                            <a:spLocks/>
                          </wps:cNvSpPr>
                          <wps:spPr bwMode="auto">
                            <a:xfrm>
                              <a:off x="6191" y="-1899"/>
                              <a:ext cx="112" cy="71"/>
                            </a:xfrm>
                            <a:custGeom>
                              <a:avLst/>
                              <a:gdLst>
                                <a:gd name="T0" fmla="+- 0 6302 6191"/>
                                <a:gd name="T1" fmla="*/ T0 w 112"/>
                                <a:gd name="T2" fmla="+- 0 -1827 -1899"/>
                                <a:gd name="T3" fmla="*/ -1827 h 71"/>
                                <a:gd name="T4" fmla="+- 0 6191 6191"/>
                                <a:gd name="T5" fmla="*/ T4 w 112"/>
                                <a:gd name="T6" fmla="+- 0 -1899 -1899"/>
                                <a:gd name="T7" fmla="*/ -1899 h 71"/>
                              </a:gdLst>
                              <a:ahLst/>
                              <a:cxnLst>
                                <a:cxn ang="0">
                                  <a:pos x="T1" y="T3"/>
                                </a:cxn>
                                <a:cxn ang="0">
                                  <a:pos x="T5" y="T7"/>
                                </a:cxn>
                              </a:cxnLst>
                              <a:rect l="0" t="0" r="r" b="b"/>
                              <a:pathLst>
                                <a:path w="112" h="71">
                                  <a:moveTo>
                                    <a:pt x="111" y="72"/>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66" name="Group 4384"/>
                        <wpg:cNvGrpSpPr>
                          <a:grpSpLocks/>
                        </wpg:cNvGrpSpPr>
                        <wpg:grpSpPr bwMode="auto">
                          <a:xfrm>
                            <a:off x="5144" y="-2120"/>
                            <a:ext cx="1579" cy="1018"/>
                            <a:chOff x="5144" y="-2120"/>
                            <a:chExt cx="1579" cy="1018"/>
                          </a:xfrm>
                        </wpg:grpSpPr>
                        <wps:wsp>
                          <wps:cNvPr id="4467" name="Freeform 4385"/>
                          <wps:cNvSpPr>
                            <a:spLocks/>
                          </wps:cNvSpPr>
                          <wps:spPr bwMode="auto">
                            <a:xfrm>
                              <a:off x="5144" y="-2120"/>
                              <a:ext cx="1579" cy="1018"/>
                            </a:xfrm>
                            <a:custGeom>
                              <a:avLst/>
                              <a:gdLst>
                                <a:gd name="T0" fmla="+- 0 5144 5144"/>
                                <a:gd name="T1" fmla="*/ T0 w 1579"/>
                                <a:gd name="T2" fmla="+- 0 -2120 -2120"/>
                                <a:gd name="T3" fmla="*/ -2120 h 1018"/>
                                <a:gd name="T4" fmla="+- 0 6723 5144"/>
                                <a:gd name="T5" fmla="*/ T4 w 1579"/>
                                <a:gd name="T6" fmla="+- 0 -1103 -2120"/>
                                <a:gd name="T7" fmla="*/ -1103 h 1018"/>
                              </a:gdLst>
                              <a:ahLst/>
                              <a:cxnLst>
                                <a:cxn ang="0">
                                  <a:pos x="T1" y="T3"/>
                                </a:cxn>
                                <a:cxn ang="0">
                                  <a:pos x="T5" y="T7"/>
                                </a:cxn>
                              </a:cxnLst>
                              <a:rect l="0" t="0" r="r" b="b"/>
                              <a:pathLst>
                                <a:path w="1579" h="1018">
                                  <a:moveTo>
                                    <a:pt x="0" y="0"/>
                                  </a:moveTo>
                                  <a:lnTo>
                                    <a:pt x="1579" y="1017"/>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68" name="Group 4382"/>
                        <wpg:cNvGrpSpPr>
                          <a:grpSpLocks/>
                        </wpg:cNvGrpSpPr>
                        <wpg:grpSpPr bwMode="auto">
                          <a:xfrm>
                            <a:off x="7478" y="-7205"/>
                            <a:ext cx="1764" cy="307"/>
                            <a:chOff x="7478" y="-7205"/>
                            <a:chExt cx="1764" cy="307"/>
                          </a:xfrm>
                        </wpg:grpSpPr>
                        <wps:wsp>
                          <wps:cNvPr id="4469" name="Freeform 4383"/>
                          <wps:cNvSpPr>
                            <a:spLocks/>
                          </wps:cNvSpPr>
                          <wps:spPr bwMode="auto">
                            <a:xfrm>
                              <a:off x="7478" y="-7205"/>
                              <a:ext cx="1764" cy="307"/>
                            </a:xfrm>
                            <a:custGeom>
                              <a:avLst/>
                              <a:gdLst>
                                <a:gd name="T0" fmla="+- 0 7478 7478"/>
                                <a:gd name="T1" fmla="*/ T0 w 1764"/>
                                <a:gd name="T2" fmla="+- 0 -6898 -7205"/>
                                <a:gd name="T3" fmla="*/ -6898 h 307"/>
                                <a:gd name="T4" fmla="+- 0 9242 7478"/>
                                <a:gd name="T5" fmla="*/ T4 w 1764"/>
                                <a:gd name="T6" fmla="+- 0 -6898 -7205"/>
                                <a:gd name="T7" fmla="*/ -6898 h 307"/>
                                <a:gd name="T8" fmla="+- 0 9242 7478"/>
                                <a:gd name="T9" fmla="*/ T8 w 1764"/>
                                <a:gd name="T10" fmla="+- 0 -7205 -7205"/>
                                <a:gd name="T11" fmla="*/ -7205 h 307"/>
                                <a:gd name="T12" fmla="+- 0 7478 7478"/>
                                <a:gd name="T13" fmla="*/ T12 w 1764"/>
                                <a:gd name="T14" fmla="+- 0 -7205 -7205"/>
                                <a:gd name="T15" fmla="*/ -7205 h 307"/>
                                <a:gd name="T16" fmla="+- 0 7478 7478"/>
                                <a:gd name="T17" fmla="*/ T16 w 1764"/>
                                <a:gd name="T18" fmla="+- 0 -6898 -7205"/>
                                <a:gd name="T19" fmla="*/ -6898 h 307"/>
                              </a:gdLst>
                              <a:ahLst/>
                              <a:cxnLst>
                                <a:cxn ang="0">
                                  <a:pos x="T1" y="T3"/>
                                </a:cxn>
                                <a:cxn ang="0">
                                  <a:pos x="T5" y="T7"/>
                                </a:cxn>
                                <a:cxn ang="0">
                                  <a:pos x="T9" y="T11"/>
                                </a:cxn>
                                <a:cxn ang="0">
                                  <a:pos x="T13" y="T15"/>
                                </a:cxn>
                                <a:cxn ang="0">
                                  <a:pos x="T17" y="T19"/>
                                </a:cxn>
                              </a:cxnLst>
                              <a:rect l="0" t="0" r="r" b="b"/>
                              <a:pathLst>
                                <a:path w="1764" h="307">
                                  <a:moveTo>
                                    <a:pt x="0" y="307"/>
                                  </a:moveTo>
                                  <a:lnTo>
                                    <a:pt x="1764" y="307"/>
                                  </a:lnTo>
                                  <a:lnTo>
                                    <a:pt x="1764"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70" name="Group 4380"/>
                        <wpg:cNvGrpSpPr>
                          <a:grpSpLocks/>
                        </wpg:cNvGrpSpPr>
                        <wpg:grpSpPr bwMode="auto">
                          <a:xfrm>
                            <a:off x="7499" y="-6984"/>
                            <a:ext cx="1722" cy="2"/>
                            <a:chOff x="7499" y="-6984"/>
                            <a:chExt cx="1722" cy="2"/>
                          </a:xfrm>
                        </wpg:grpSpPr>
                        <wps:wsp>
                          <wps:cNvPr id="4471" name="Freeform 4381"/>
                          <wps:cNvSpPr>
                            <a:spLocks/>
                          </wps:cNvSpPr>
                          <wps:spPr bwMode="auto">
                            <a:xfrm>
                              <a:off x="7499" y="-6984"/>
                              <a:ext cx="1722" cy="2"/>
                            </a:xfrm>
                            <a:custGeom>
                              <a:avLst/>
                              <a:gdLst>
                                <a:gd name="T0" fmla="+- 0 7499 7499"/>
                                <a:gd name="T1" fmla="*/ T0 w 1722"/>
                                <a:gd name="T2" fmla="+- 0 9221 7499"/>
                                <a:gd name="T3" fmla="*/ T2 w 1722"/>
                              </a:gdLst>
                              <a:ahLst/>
                              <a:cxnLst>
                                <a:cxn ang="0">
                                  <a:pos x="T1" y="0"/>
                                </a:cxn>
                                <a:cxn ang="0">
                                  <a:pos x="T3" y="0"/>
                                </a:cxn>
                              </a:cxnLst>
                              <a:rect l="0" t="0" r="r" b="b"/>
                              <a:pathLst>
                                <a:path w="1722">
                                  <a:moveTo>
                                    <a:pt x="0" y="0"/>
                                  </a:moveTo>
                                  <a:lnTo>
                                    <a:pt x="1722"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72" name="Group 4378"/>
                        <wpg:cNvGrpSpPr>
                          <a:grpSpLocks/>
                        </wpg:cNvGrpSpPr>
                        <wpg:grpSpPr bwMode="auto">
                          <a:xfrm>
                            <a:off x="8318" y="-6898"/>
                            <a:ext cx="42" cy="2221"/>
                            <a:chOff x="8318" y="-6898"/>
                            <a:chExt cx="42" cy="2221"/>
                          </a:xfrm>
                        </wpg:grpSpPr>
                        <wps:wsp>
                          <wps:cNvPr id="4473" name="Freeform 4379"/>
                          <wps:cNvSpPr>
                            <a:spLocks/>
                          </wps:cNvSpPr>
                          <wps:spPr bwMode="auto">
                            <a:xfrm>
                              <a:off x="8318" y="-6898"/>
                              <a:ext cx="42" cy="2221"/>
                            </a:xfrm>
                            <a:custGeom>
                              <a:avLst/>
                              <a:gdLst>
                                <a:gd name="T0" fmla="+- 0 8318 8318"/>
                                <a:gd name="T1" fmla="*/ T0 w 42"/>
                                <a:gd name="T2" fmla="+- 0 -4677 -6898"/>
                                <a:gd name="T3" fmla="*/ -4677 h 2221"/>
                                <a:gd name="T4" fmla="+- 0 8360 8318"/>
                                <a:gd name="T5" fmla="*/ T4 w 42"/>
                                <a:gd name="T6" fmla="+- 0 -6898 -6898"/>
                                <a:gd name="T7" fmla="*/ -6898 h 2221"/>
                              </a:gdLst>
                              <a:ahLst/>
                              <a:cxnLst>
                                <a:cxn ang="0">
                                  <a:pos x="T1" y="T3"/>
                                </a:cxn>
                                <a:cxn ang="0">
                                  <a:pos x="T5" y="T7"/>
                                </a:cxn>
                              </a:cxnLst>
                              <a:rect l="0" t="0" r="r" b="b"/>
                              <a:pathLst>
                                <a:path w="42" h="2221">
                                  <a:moveTo>
                                    <a:pt x="0" y="2221"/>
                                  </a:moveTo>
                                  <a:lnTo>
                                    <a:pt x="4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74" name="Group 4376"/>
                        <wpg:cNvGrpSpPr>
                          <a:grpSpLocks/>
                        </wpg:cNvGrpSpPr>
                        <wpg:grpSpPr bwMode="auto">
                          <a:xfrm>
                            <a:off x="6474" y="-6718"/>
                            <a:ext cx="82" cy="96"/>
                            <a:chOff x="6474" y="-6718"/>
                            <a:chExt cx="82" cy="96"/>
                          </a:xfrm>
                        </wpg:grpSpPr>
                        <wps:wsp>
                          <wps:cNvPr id="4475" name="Freeform 4377"/>
                          <wps:cNvSpPr>
                            <a:spLocks/>
                          </wps:cNvSpPr>
                          <wps:spPr bwMode="auto">
                            <a:xfrm>
                              <a:off x="6474" y="-6718"/>
                              <a:ext cx="82" cy="96"/>
                            </a:xfrm>
                            <a:custGeom>
                              <a:avLst/>
                              <a:gdLst>
                                <a:gd name="T0" fmla="+- 0 6555 6474"/>
                                <a:gd name="T1" fmla="*/ T0 w 82"/>
                                <a:gd name="T2" fmla="+- 0 -6718 -6718"/>
                                <a:gd name="T3" fmla="*/ -6718 h 96"/>
                                <a:gd name="T4" fmla="+- 0 6474 6474"/>
                                <a:gd name="T5" fmla="*/ T4 w 82"/>
                                <a:gd name="T6" fmla="+- 0 -6670 -6718"/>
                                <a:gd name="T7" fmla="*/ -6670 h 96"/>
                                <a:gd name="T8" fmla="+- 0 6555 6474"/>
                                <a:gd name="T9" fmla="*/ T8 w 82"/>
                                <a:gd name="T10" fmla="+- 0 -6622 -6718"/>
                                <a:gd name="T11" fmla="*/ -6622 h 96"/>
                                <a:gd name="T12" fmla="+- 0 6555 6474"/>
                                <a:gd name="T13" fmla="*/ T12 w 82"/>
                                <a:gd name="T14" fmla="+- 0 -6718 -6718"/>
                                <a:gd name="T15" fmla="*/ -6718 h 96"/>
                              </a:gdLst>
                              <a:ahLst/>
                              <a:cxnLst>
                                <a:cxn ang="0">
                                  <a:pos x="T1" y="T3"/>
                                </a:cxn>
                                <a:cxn ang="0">
                                  <a:pos x="T5" y="T7"/>
                                </a:cxn>
                                <a:cxn ang="0">
                                  <a:pos x="T9" y="T11"/>
                                </a:cxn>
                                <a:cxn ang="0">
                                  <a:pos x="T13" y="T15"/>
                                </a:cxn>
                              </a:cxnLst>
                              <a:rect l="0" t="0" r="r" b="b"/>
                              <a:pathLst>
                                <a:path w="82" h="96">
                                  <a:moveTo>
                                    <a:pt x="81" y="0"/>
                                  </a:moveTo>
                                  <a:lnTo>
                                    <a:pt x="0" y="48"/>
                                  </a:lnTo>
                                  <a:lnTo>
                                    <a:pt x="81" y="96"/>
                                  </a:lnTo>
                                  <a:lnTo>
                                    <a:pt x="8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76" name="Group 4374"/>
                        <wpg:cNvGrpSpPr>
                          <a:grpSpLocks/>
                        </wpg:cNvGrpSpPr>
                        <wpg:grpSpPr bwMode="auto">
                          <a:xfrm>
                            <a:off x="6474" y="-6718"/>
                            <a:ext cx="82" cy="96"/>
                            <a:chOff x="6474" y="-6718"/>
                            <a:chExt cx="82" cy="96"/>
                          </a:xfrm>
                        </wpg:grpSpPr>
                        <wps:wsp>
                          <wps:cNvPr id="4477" name="Freeform 4375"/>
                          <wps:cNvSpPr>
                            <a:spLocks/>
                          </wps:cNvSpPr>
                          <wps:spPr bwMode="auto">
                            <a:xfrm>
                              <a:off x="6474" y="-6718"/>
                              <a:ext cx="82" cy="96"/>
                            </a:xfrm>
                            <a:custGeom>
                              <a:avLst/>
                              <a:gdLst>
                                <a:gd name="T0" fmla="+- 0 6474 6474"/>
                                <a:gd name="T1" fmla="*/ T0 w 82"/>
                                <a:gd name="T2" fmla="+- 0 -6670 -6718"/>
                                <a:gd name="T3" fmla="*/ -6670 h 96"/>
                                <a:gd name="T4" fmla="+- 0 6555 6474"/>
                                <a:gd name="T5" fmla="*/ T4 w 82"/>
                                <a:gd name="T6" fmla="+- 0 -6718 -6718"/>
                                <a:gd name="T7" fmla="*/ -6718 h 96"/>
                                <a:gd name="T8" fmla="+- 0 6555 6474"/>
                                <a:gd name="T9" fmla="*/ T8 w 82"/>
                                <a:gd name="T10" fmla="+- 0 -6622 -6718"/>
                                <a:gd name="T11" fmla="*/ -6622 h 96"/>
                                <a:gd name="T12" fmla="+- 0 6474 6474"/>
                                <a:gd name="T13" fmla="*/ T12 w 82"/>
                                <a:gd name="T14" fmla="+- 0 -6670 -6718"/>
                                <a:gd name="T15" fmla="*/ -6670 h 96"/>
                              </a:gdLst>
                              <a:ahLst/>
                              <a:cxnLst>
                                <a:cxn ang="0">
                                  <a:pos x="T1" y="T3"/>
                                </a:cxn>
                                <a:cxn ang="0">
                                  <a:pos x="T5" y="T7"/>
                                </a:cxn>
                                <a:cxn ang="0">
                                  <a:pos x="T9" y="T11"/>
                                </a:cxn>
                                <a:cxn ang="0">
                                  <a:pos x="T13" y="T15"/>
                                </a:cxn>
                              </a:cxnLst>
                              <a:rect l="0" t="0" r="r" b="b"/>
                              <a:pathLst>
                                <a:path w="82" h="96">
                                  <a:moveTo>
                                    <a:pt x="0" y="48"/>
                                  </a:moveTo>
                                  <a:lnTo>
                                    <a:pt x="81" y="0"/>
                                  </a:lnTo>
                                  <a:lnTo>
                                    <a:pt x="81" y="96"/>
                                  </a:lnTo>
                                  <a:lnTo>
                                    <a:pt x="0" y="48"/>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78" name="Group 4372"/>
                        <wpg:cNvGrpSpPr>
                          <a:grpSpLocks/>
                        </wpg:cNvGrpSpPr>
                        <wpg:grpSpPr bwMode="auto">
                          <a:xfrm>
                            <a:off x="6474" y="-6718"/>
                            <a:ext cx="82" cy="48"/>
                            <a:chOff x="6474" y="-6718"/>
                            <a:chExt cx="82" cy="48"/>
                          </a:xfrm>
                        </wpg:grpSpPr>
                        <wps:wsp>
                          <wps:cNvPr id="4479" name="Freeform 4373"/>
                          <wps:cNvSpPr>
                            <a:spLocks/>
                          </wps:cNvSpPr>
                          <wps:spPr bwMode="auto">
                            <a:xfrm>
                              <a:off x="6474" y="-6718"/>
                              <a:ext cx="82" cy="48"/>
                            </a:xfrm>
                            <a:custGeom>
                              <a:avLst/>
                              <a:gdLst>
                                <a:gd name="T0" fmla="+- 0 6555 6474"/>
                                <a:gd name="T1" fmla="*/ T0 w 82"/>
                                <a:gd name="T2" fmla="+- 0 -6718 -6718"/>
                                <a:gd name="T3" fmla="*/ -6718 h 48"/>
                                <a:gd name="T4" fmla="+- 0 6474 6474"/>
                                <a:gd name="T5" fmla="*/ T4 w 82"/>
                                <a:gd name="T6" fmla="+- 0 -6670 -6718"/>
                                <a:gd name="T7" fmla="*/ -6670 h 48"/>
                              </a:gdLst>
                              <a:ahLst/>
                              <a:cxnLst>
                                <a:cxn ang="0">
                                  <a:pos x="T1" y="T3"/>
                                </a:cxn>
                                <a:cxn ang="0">
                                  <a:pos x="T5" y="T7"/>
                                </a:cxn>
                              </a:cxnLst>
                              <a:rect l="0" t="0" r="r" b="b"/>
                              <a:pathLst>
                                <a:path w="82" h="48">
                                  <a:moveTo>
                                    <a:pt x="81" y="0"/>
                                  </a:moveTo>
                                  <a:lnTo>
                                    <a:pt x="0" y="48"/>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80" name="Group 4370"/>
                        <wpg:cNvGrpSpPr>
                          <a:grpSpLocks/>
                        </wpg:cNvGrpSpPr>
                        <wpg:grpSpPr bwMode="auto">
                          <a:xfrm>
                            <a:off x="6555" y="-6670"/>
                            <a:ext cx="132" cy="2"/>
                            <a:chOff x="6555" y="-6670"/>
                            <a:chExt cx="132" cy="2"/>
                          </a:xfrm>
                        </wpg:grpSpPr>
                        <wps:wsp>
                          <wps:cNvPr id="4481" name="Freeform 4371"/>
                          <wps:cNvSpPr>
                            <a:spLocks/>
                          </wps:cNvSpPr>
                          <wps:spPr bwMode="auto">
                            <a:xfrm>
                              <a:off x="6555" y="-6670"/>
                              <a:ext cx="132" cy="2"/>
                            </a:xfrm>
                            <a:custGeom>
                              <a:avLst/>
                              <a:gdLst>
                                <a:gd name="T0" fmla="+- 0 6555 6555"/>
                                <a:gd name="T1" fmla="*/ T0 w 132"/>
                                <a:gd name="T2" fmla="+- 0 6687 6555"/>
                                <a:gd name="T3" fmla="*/ T2 w 132"/>
                              </a:gdLst>
                              <a:ahLst/>
                              <a:cxnLst>
                                <a:cxn ang="0">
                                  <a:pos x="T1" y="0"/>
                                </a:cxn>
                                <a:cxn ang="0">
                                  <a:pos x="T3" y="0"/>
                                </a:cxn>
                              </a:cxnLst>
                              <a:rect l="0" t="0" r="r" b="b"/>
                              <a:pathLst>
                                <a:path w="132">
                                  <a:moveTo>
                                    <a:pt x="0" y="0"/>
                                  </a:moveTo>
                                  <a:lnTo>
                                    <a:pt x="13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82" name="Group 4368"/>
                        <wpg:cNvGrpSpPr>
                          <a:grpSpLocks/>
                        </wpg:cNvGrpSpPr>
                        <wpg:grpSpPr bwMode="auto">
                          <a:xfrm>
                            <a:off x="5000" y="-7205"/>
                            <a:ext cx="1304" cy="307"/>
                            <a:chOff x="5000" y="-7205"/>
                            <a:chExt cx="1304" cy="307"/>
                          </a:xfrm>
                        </wpg:grpSpPr>
                        <wps:wsp>
                          <wps:cNvPr id="4483" name="Freeform 4369"/>
                          <wps:cNvSpPr>
                            <a:spLocks/>
                          </wps:cNvSpPr>
                          <wps:spPr bwMode="auto">
                            <a:xfrm>
                              <a:off x="5000" y="-7205"/>
                              <a:ext cx="1304" cy="307"/>
                            </a:xfrm>
                            <a:custGeom>
                              <a:avLst/>
                              <a:gdLst>
                                <a:gd name="T0" fmla="+- 0 5000 5000"/>
                                <a:gd name="T1" fmla="*/ T0 w 1304"/>
                                <a:gd name="T2" fmla="+- 0 -6898 -7205"/>
                                <a:gd name="T3" fmla="*/ -6898 h 307"/>
                                <a:gd name="T4" fmla="+- 0 6303 5000"/>
                                <a:gd name="T5" fmla="*/ T4 w 1304"/>
                                <a:gd name="T6" fmla="+- 0 -6898 -7205"/>
                                <a:gd name="T7" fmla="*/ -6898 h 307"/>
                                <a:gd name="T8" fmla="+- 0 6303 5000"/>
                                <a:gd name="T9" fmla="*/ T8 w 1304"/>
                                <a:gd name="T10" fmla="+- 0 -7205 -7205"/>
                                <a:gd name="T11" fmla="*/ -7205 h 307"/>
                                <a:gd name="T12" fmla="+- 0 5000 5000"/>
                                <a:gd name="T13" fmla="*/ T12 w 1304"/>
                                <a:gd name="T14" fmla="+- 0 -7205 -7205"/>
                                <a:gd name="T15" fmla="*/ -7205 h 307"/>
                                <a:gd name="T16" fmla="+- 0 5000 5000"/>
                                <a:gd name="T17" fmla="*/ T16 w 1304"/>
                                <a:gd name="T18" fmla="+- 0 -6898 -7205"/>
                                <a:gd name="T19" fmla="*/ -6898 h 307"/>
                              </a:gdLst>
                              <a:ahLst/>
                              <a:cxnLst>
                                <a:cxn ang="0">
                                  <a:pos x="T1" y="T3"/>
                                </a:cxn>
                                <a:cxn ang="0">
                                  <a:pos x="T5" y="T7"/>
                                </a:cxn>
                                <a:cxn ang="0">
                                  <a:pos x="T9" y="T11"/>
                                </a:cxn>
                                <a:cxn ang="0">
                                  <a:pos x="T13" y="T15"/>
                                </a:cxn>
                                <a:cxn ang="0">
                                  <a:pos x="T17" y="T19"/>
                                </a:cxn>
                              </a:cxnLst>
                              <a:rect l="0" t="0" r="r" b="b"/>
                              <a:pathLst>
                                <a:path w="1304" h="307">
                                  <a:moveTo>
                                    <a:pt x="0" y="307"/>
                                  </a:moveTo>
                                  <a:lnTo>
                                    <a:pt x="1303" y="307"/>
                                  </a:lnTo>
                                  <a:lnTo>
                                    <a:pt x="1303"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84" name="Group 4366"/>
                        <wpg:cNvGrpSpPr>
                          <a:grpSpLocks/>
                        </wpg:cNvGrpSpPr>
                        <wpg:grpSpPr bwMode="auto">
                          <a:xfrm>
                            <a:off x="5021" y="-6984"/>
                            <a:ext cx="1260" cy="2"/>
                            <a:chOff x="5021" y="-6984"/>
                            <a:chExt cx="1260" cy="2"/>
                          </a:xfrm>
                        </wpg:grpSpPr>
                        <wps:wsp>
                          <wps:cNvPr id="4485" name="Freeform 4367"/>
                          <wps:cNvSpPr>
                            <a:spLocks/>
                          </wps:cNvSpPr>
                          <wps:spPr bwMode="auto">
                            <a:xfrm>
                              <a:off x="5021" y="-6984"/>
                              <a:ext cx="1260" cy="2"/>
                            </a:xfrm>
                            <a:custGeom>
                              <a:avLst/>
                              <a:gdLst>
                                <a:gd name="T0" fmla="+- 0 5021 5021"/>
                                <a:gd name="T1" fmla="*/ T0 w 1260"/>
                                <a:gd name="T2" fmla="+- 0 6282 5021"/>
                                <a:gd name="T3" fmla="*/ T2 w 1260"/>
                              </a:gdLst>
                              <a:ahLst/>
                              <a:cxnLst>
                                <a:cxn ang="0">
                                  <a:pos x="T1" y="0"/>
                                </a:cxn>
                                <a:cxn ang="0">
                                  <a:pos x="T3" y="0"/>
                                </a:cxn>
                              </a:cxnLst>
                              <a:rect l="0" t="0" r="r" b="b"/>
                              <a:pathLst>
                                <a:path w="1260">
                                  <a:moveTo>
                                    <a:pt x="0" y="0"/>
                                  </a:moveTo>
                                  <a:lnTo>
                                    <a:pt x="1261"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86" name="Group 4364"/>
                        <wpg:cNvGrpSpPr>
                          <a:grpSpLocks/>
                        </wpg:cNvGrpSpPr>
                        <wpg:grpSpPr bwMode="auto">
                          <a:xfrm>
                            <a:off x="6303" y="-7051"/>
                            <a:ext cx="1175" cy="2"/>
                            <a:chOff x="6303" y="-7051"/>
                            <a:chExt cx="1175" cy="2"/>
                          </a:xfrm>
                        </wpg:grpSpPr>
                        <wps:wsp>
                          <wps:cNvPr id="4487" name="Freeform 4365"/>
                          <wps:cNvSpPr>
                            <a:spLocks/>
                          </wps:cNvSpPr>
                          <wps:spPr bwMode="auto">
                            <a:xfrm>
                              <a:off x="6303" y="-7051"/>
                              <a:ext cx="1175" cy="2"/>
                            </a:xfrm>
                            <a:custGeom>
                              <a:avLst/>
                              <a:gdLst>
                                <a:gd name="T0" fmla="+- 0 7478 6303"/>
                                <a:gd name="T1" fmla="*/ T0 w 1175"/>
                                <a:gd name="T2" fmla="+- 0 6303 6303"/>
                                <a:gd name="T3" fmla="*/ T2 w 1175"/>
                              </a:gdLst>
                              <a:ahLst/>
                              <a:cxnLst>
                                <a:cxn ang="0">
                                  <a:pos x="T1" y="0"/>
                                </a:cxn>
                                <a:cxn ang="0">
                                  <a:pos x="T3" y="0"/>
                                </a:cxn>
                              </a:cxnLst>
                              <a:rect l="0" t="0" r="r" b="b"/>
                              <a:pathLst>
                                <a:path w="1175">
                                  <a:moveTo>
                                    <a:pt x="1175" y="0"/>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88" name="Group 4362"/>
                        <wpg:cNvGrpSpPr>
                          <a:grpSpLocks/>
                        </wpg:cNvGrpSpPr>
                        <wpg:grpSpPr bwMode="auto">
                          <a:xfrm>
                            <a:off x="6420" y="-5761"/>
                            <a:ext cx="94" cy="89"/>
                            <a:chOff x="6420" y="-5761"/>
                            <a:chExt cx="94" cy="89"/>
                          </a:xfrm>
                        </wpg:grpSpPr>
                        <wps:wsp>
                          <wps:cNvPr id="4489" name="Freeform 4363"/>
                          <wps:cNvSpPr>
                            <a:spLocks/>
                          </wps:cNvSpPr>
                          <wps:spPr bwMode="auto">
                            <a:xfrm>
                              <a:off x="6420" y="-5761"/>
                              <a:ext cx="94" cy="89"/>
                            </a:xfrm>
                            <a:custGeom>
                              <a:avLst/>
                              <a:gdLst>
                                <a:gd name="T0" fmla="+- 0 6420 6420"/>
                                <a:gd name="T1" fmla="*/ T0 w 94"/>
                                <a:gd name="T2" fmla="+- 0 -5761 -5761"/>
                                <a:gd name="T3" fmla="*/ -5761 h 89"/>
                                <a:gd name="T4" fmla="+- 0 6453 6420"/>
                                <a:gd name="T5" fmla="*/ T4 w 94"/>
                                <a:gd name="T6" fmla="+- 0 -5672 -5761"/>
                                <a:gd name="T7" fmla="*/ -5672 h 89"/>
                                <a:gd name="T8" fmla="+- 0 6514 6420"/>
                                <a:gd name="T9" fmla="*/ T8 w 94"/>
                                <a:gd name="T10" fmla="+- 0 -5745 -5761"/>
                                <a:gd name="T11" fmla="*/ -5745 h 89"/>
                                <a:gd name="T12" fmla="+- 0 6420 6420"/>
                                <a:gd name="T13" fmla="*/ T12 w 94"/>
                                <a:gd name="T14" fmla="+- 0 -5761 -5761"/>
                                <a:gd name="T15" fmla="*/ -5761 h 89"/>
                              </a:gdLst>
                              <a:ahLst/>
                              <a:cxnLst>
                                <a:cxn ang="0">
                                  <a:pos x="T1" y="T3"/>
                                </a:cxn>
                                <a:cxn ang="0">
                                  <a:pos x="T5" y="T7"/>
                                </a:cxn>
                                <a:cxn ang="0">
                                  <a:pos x="T9" y="T11"/>
                                </a:cxn>
                                <a:cxn ang="0">
                                  <a:pos x="T13" y="T15"/>
                                </a:cxn>
                              </a:cxnLst>
                              <a:rect l="0" t="0" r="r" b="b"/>
                              <a:pathLst>
                                <a:path w="94" h="89">
                                  <a:moveTo>
                                    <a:pt x="0" y="0"/>
                                  </a:moveTo>
                                  <a:lnTo>
                                    <a:pt x="33" y="89"/>
                                  </a:lnTo>
                                  <a:lnTo>
                                    <a:pt x="94" y="16"/>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90" name="Group 4360"/>
                        <wpg:cNvGrpSpPr>
                          <a:grpSpLocks/>
                        </wpg:cNvGrpSpPr>
                        <wpg:grpSpPr bwMode="auto">
                          <a:xfrm>
                            <a:off x="6420" y="-5761"/>
                            <a:ext cx="94" cy="89"/>
                            <a:chOff x="6420" y="-5761"/>
                            <a:chExt cx="94" cy="89"/>
                          </a:xfrm>
                        </wpg:grpSpPr>
                        <wps:wsp>
                          <wps:cNvPr id="4491" name="Freeform 4361"/>
                          <wps:cNvSpPr>
                            <a:spLocks/>
                          </wps:cNvSpPr>
                          <wps:spPr bwMode="auto">
                            <a:xfrm>
                              <a:off x="6420" y="-5761"/>
                              <a:ext cx="94" cy="89"/>
                            </a:xfrm>
                            <a:custGeom>
                              <a:avLst/>
                              <a:gdLst>
                                <a:gd name="T0" fmla="+- 0 6420 6420"/>
                                <a:gd name="T1" fmla="*/ T0 w 94"/>
                                <a:gd name="T2" fmla="+- 0 -5761 -5761"/>
                                <a:gd name="T3" fmla="*/ -5761 h 89"/>
                                <a:gd name="T4" fmla="+- 0 6514 6420"/>
                                <a:gd name="T5" fmla="*/ T4 w 94"/>
                                <a:gd name="T6" fmla="+- 0 -5745 -5761"/>
                                <a:gd name="T7" fmla="*/ -5745 h 89"/>
                                <a:gd name="T8" fmla="+- 0 6453 6420"/>
                                <a:gd name="T9" fmla="*/ T8 w 94"/>
                                <a:gd name="T10" fmla="+- 0 -5672 -5761"/>
                                <a:gd name="T11" fmla="*/ -5672 h 89"/>
                                <a:gd name="T12" fmla="+- 0 6420 6420"/>
                                <a:gd name="T13" fmla="*/ T12 w 94"/>
                                <a:gd name="T14" fmla="+- 0 -5761 -5761"/>
                                <a:gd name="T15" fmla="*/ -5761 h 89"/>
                              </a:gdLst>
                              <a:ahLst/>
                              <a:cxnLst>
                                <a:cxn ang="0">
                                  <a:pos x="T1" y="T3"/>
                                </a:cxn>
                                <a:cxn ang="0">
                                  <a:pos x="T5" y="T7"/>
                                </a:cxn>
                                <a:cxn ang="0">
                                  <a:pos x="T9" y="T11"/>
                                </a:cxn>
                                <a:cxn ang="0">
                                  <a:pos x="T13" y="T15"/>
                                </a:cxn>
                              </a:cxnLst>
                              <a:rect l="0" t="0" r="r" b="b"/>
                              <a:pathLst>
                                <a:path w="94" h="89">
                                  <a:moveTo>
                                    <a:pt x="0" y="0"/>
                                  </a:moveTo>
                                  <a:lnTo>
                                    <a:pt x="94" y="16"/>
                                  </a:lnTo>
                                  <a:lnTo>
                                    <a:pt x="33" y="89"/>
                                  </a:lnTo>
                                  <a:lnTo>
                                    <a:pt x="0"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92" name="Group 4358"/>
                        <wpg:cNvGrpSpPr>
                          <a:grpSpLocks/>
                        </wpg:cNvGrpSpPr>
                        <wpg:grpSpPr bwMode="auto">
                          <a:xfrm>
                            <a:off x="6420" y="-5753"/>
                            <a:ext cx="94" cy="2"/>
                            <a:chOff x="6420" y="-5753"/>
                            <a:chExt cx="94" cy="2"/>
                          </a:xfrm>
                        </wpg:grpSpPr>
                        <wps:wsp>
                          <wps:cNvPr id="4493" name="Freeform 4359"/>
                          <wps:cNvSpPr>
                            <a:spLocks/>
                          </wps:cNvSpPr>
                          <wps:spPr bwMode="auto">
                            <a:xfrm>
                              <a:off x="6420" y="-5753"/>
                              <a:ext cx="94" cy="2"/>
                            </a:xfrm>
                            <a:custGeom>
                              <a:avLst/>
                              <a:gdLst>
                                <a:gd name="T0" fmla="+- 0 6420 6420"/>
                                <a:gd name="T1" fmla="*/ T0 w 94"/>
                                <a:gd name="T2" fmla="+- 0 6514 6420"/>
                                <a:gd name="T3" fmla="*/ T2 w 94"/>
                              </a:gdLst>
                              <a:ahLst/>
                              <a:cxnLst>
                                <a:cxn ang="0">
                                  <a:pos x="T1" y="0"/>
                                </a:cxn>
                                <a:cxn ang="0">
                                  <a:pos x="T3" y="0"/>
                                </a:cxn>
                              </a:cxnLst>
                              <a:rect l="0" t="0" r="r" b="b"/>
                              <a:pathLst>
                                <a:path w="94">
                                  <a:moveTo>
                                    <a:pt x="0" y="0"/>
                                  </a:moveTo>
                                  <a:lnTo>
                                    <a:pt x="94" y="0"/>
                                  </a:lnTo>
                                </a:path>
                              </a:pathLst>
                            </a:custGeom>
                            <a:noFill/>
                            <a:ln w="1013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94" name="Group 4356"/>
                        <wpg:cNvGrpSpPr>
                          <a:grpSpLocks/>
                        </wpg:cNvGrpSpPr>
                        <wpg:grpSpPr bwMode="auto">
                          <a:xfrm>
                            <a:off x="6484" y="-5708"/>
                            <a:ext cx="101" cy="84"/>
                            <a:chOff x="6484" y="-5708"/>
                            <a:chExt cx="101" cy="84"/>
                          </a:xfrm>
                        </wpg:grpSpPr>
                        <wps:wsp>
                          <wps:cNvPr id="4495" name="Freeform 4357"/>
                          <wps:cNvSpPr>
                            <a:spLocks/>
                          </wps:cNvSpPr>
                          <wps:spPr bwMode="auto">
                            <a:xfrm>
                              <a:off x="6484" y="-5708"/>
                              <a:ext cx="101" cy="84"/>
                            </a:xfrm>
                            <a:custGeom>
                              <a:avLst/>
                              <a:gdLst>
                                <a:gd name="T0" fmla="+- 0 6484 6484"/>
                                <a:gd name="T1" fmla="*/ T0 w 101"/>
                                <a:gd name="T2" fmla="+- 0 -5708 -5708"/>
                                <a:gd name="T3" fmla="*/ -5708 h 84"/>
                                <a:gd name="T4" fmla="+- 0 6585 6484"/>
                                <a:gd name="T5" fmla="*/ T4 w 101"/>
                                <a:gd name="T6" fmla="+- 0 -5624 -5708"/>
                                <a:gd name="T7" fmla="*/ -5624 h 84"/>
                              </a:gdLst>
                              <a:ahLst/>
                              <a:cxnLst>
                                <a:cxn ang="0">
                                  <a:pos x="T1" y="T3"/>
                                </a:cxn>
                                <a:cxn ang="0">
                                  <a:pos x="T5" y="T7"/>
                                </a:cxn>
                              </a:cxnLst>
                              <a:rect l="0" t="0" r="r" b="b"/>
                              <a:pathLst>
                                <a:path w="101" h="84">
                                  <a:moveTo>
                                    <a:pt x="0" y="0"/>
                                  </a:moveTo>
                                  <a:lnTo>
                                    <a:pt x="101" y="84"/>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96" name="Group 4354"/>
                        <wpg:cNvGrpSpPr>
                          <a:grpSpLocks/>
                        </wpg:cNvGrpSpPr>
                        <wpg:grpSpPr bwMode="auto">
                          <a:xfrm>
                            <a:off x="7917" y="-6212"/>
                            <a:ext cx="95" cy="83"/>
                            <a:chOff x="7917" y="-6212"/>
                            <a:chExt cx="95" cy="83"/>
                          </a:xfrm>
                        </wpg:grpSpPr>
                        <wps:wsp>
                          <wps:cNvPr id="4497" name="Freeform 4355"/>
                          <wps:cNvSpPr>
                            <a:spLocks/>
                          </wps:cNvSpPr>
                          <wps:spPr bwMode="auto">
                            <a:xfrm>
                              <a:off x="7917" y="-6212"/>
                              <a:ext cx="95" cy="83"/>
                            </a:xfrm>
                            <a:custGeom>
                              <a:avLst/>
                              <a:gdLst>
                                <a:gd name="T0" fmla="+- 0 7966 7917"/>
                                <a:gd name="T1" fmla="*/ T0 w 95"/>
                                <a:gd name="T2" fmla="+- 0 -6212 -6212"/>
                                <a:gd name="T3" fmla="*/ -6212 h 83"/>
                                <a:gd name="T4" fmla="+- 0 7917 7917"/>
                                <a:gd name="T5" fmla="*/ T4 w 95"/>
                                <a:gd name="T6" fmla="+- 0 -6131 -6212"/>
                                <a:gd name="T7" fmla="*/ -6131 h 83"/>
                                <a:gd name="T8" fmla="+- 0 8012 7917"/>
                                <a:gd name="T9" fmla="*/ T8 w 95"/>
                                <a:gd name="T10" fmla="+- 0 -6129 -6212"/>
                                <a:gd name="T11" fmla="*/ -6129 h 83"/>
                                <a:gd name="T12" fmla="+- 0 7966 7917"/>
                                <a:gd name="T13" fmla="*/ T12 w 95"/>
                                <a:gd name="T14" fmla="+- 0 -6212 -6212"/>
                                <a:gd name="T15" fmla="*/ -6212 h 83"/>
                              </a:gdLst>
                              <a:ahLst/>
                              <a:cxnLst>
                                <a:cxn ang="0">
                                  <a:pos x="T1" y="T3"/>
                                </a:cxn>
                                <a:cxn ang="0">
                                  <a:pos x="T5" y="T7"/>
                                </a:cxn>
                                <a:cxn ang="0">
                                  <a:pos x="T9" y="T11"/>
                                </a:cxn>
                                <a:cxn ang="0">
                                  <a:pos x="T13" y="T15"/>
                                </a:cxn>
                              </a:cxnLst>
                              <a:rect l="0" t="0" r="r" b="b"/>
                              <a:pathLst>
                                <a:path w="95" h="83">
                                  <a:moveTo>
                                    <a:pt x="49" y="0"/>
                                  </a:moveTo>
                                  <a:lnTo>
                                    <a:pt x="0" y="81"/>
                                  </a:lnTo>
                                  <a:lnTo>
                                    <a:pt x="95" y="83"/>
                                  </a:lnTo>
                                  <a:lnTo>
                                    <a:pt x="4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98" name="Group 4352"/>
                        <wpg:cNvGrpSpPr>
                          <a:grpSpLocks/>
                        </wpg:cNvGrpSpPr>
                        <wpg:grpSpPr bwMode="auto">
                          <a:xfrm>
                            <a:off x="7917" y="-6212"/>
                            <a:ext cx="95" cy="83"/>
                            <a:chOff x="7917" y="-6212"/>
                            <a:chExt cx="95" cy="83"/>
                          </a:xfrm>
                        </wpg:grpSpPr>
                        <wps:wsp>
                          <wps:cNvPr id="4499" name="Freeform 4353"/>
                          <wps:cNvSpPr>
                            <a:spLocks/>
                          </wps:cNvSpPr>
                          <wps:spPr bwMode="auto">
                            <a:xfrm>
                              <a:off x="7917" y="-6212"/>
                              <a:ext cx="95" cy="83"/>
                            </a:xfrm>
                            <a:custGeom>
                              <a:avLst/>
                              <a:gdLst>
                                <a:gd name="T0" fmla="+- 0 7966 7917"/>
                                <a:gd name="T1" fmla="*/ T0 w 95"/>
                                <a:gd name="T2" fmla="+- 0 -6212 -6212"/>
                                <a:gd name="T3" fmla="*/ -6212 h 83"/>
                                <a:gd name="T4" fmla="+- 0 8012 7917"/>
                                <a:gd name="T5" fmla="*/ T4 w 95"/>
                                <a:gd name="T6" fmla="+- 0 -6129 -6212"/>
                                <a:gd name="T7" fmla="*/ -6129 h 83"/>
                                <a:gd name="T8" fmla="+- 0 7917 7917"/>
                                <a:gd name="T9" fmla="*/ T8 w 95"/>
                                <a:gd name="T10" fmla="+- 0 -6131 -6212"/>
                                <a:gd name="T11" fmla="*/ -6131 h 83"/>
                                <a:gd name="T12" fmla="+- 0 7966 7917"/>
                                <a:gd name="T13" fmla="*/ T12 w 95"/>
                                <a:gd name="T14" fmla="+- 0 -6212 -6212"/>
                                <a:gd name="T15" fmla="*/ -6212 h 83"/>
                              </a:gdLst>
                              <a:ahLst/>
                              <a:cxnLst>
                                <a:cxn ang="0">
                                  <a:pos x="T1" y="T3"/>
                                </a:cxn>
                                <a:cxn ang="0">
                                  <a:pos x="T5" y="T7"/>
                                </a:cxn>
                                <a:cxn ang="0">
                                  <a:pos x="T9" y="T11"/>
                                </a:cxn>
                                <a:cxn ang="0">
                                  <a:pos x="T13" y="T15"/>
                                </a:cxn>
                              </a:cxnLst>
                              <a:rect l="0" t="0" r="r" b="b"/>
                              <a:pathLst>
                                <a:path w="95" h="83">
                                  <a:moveTo>
                                    <a:pt x="49" y="0"/>
                                  </a:moveTo>
                                  <a:lnTo>
                                    <a:pt x="95" y="83"/>
                                  </a:lnTo>
                                  <a:lnTo>
                                    <a:pt x="0" y="81"/>
                                  </a:lnTo>
                                  <a:lnTo>
                                    <a:pt x="49"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00" name="Group 4350"/>
                        <wpg:cNvGrpSpPr>
                          <a:grpSpLocks/>
                        </wpg:cNvGrpSpPr>
                        <wpg:grpSpPr bwMode="auto">
                          <a:xfrm>
                            <a:off x="7966" y="-6212"/>
                            <a:ext cx="46" cy="83"/>
                            <a:chOff x="7966" y="-6212"/>
                            <a:chExt cx="46" cy="83"/>
                          </a:xfrm>
                        </wpg:grpSpPr>
                        <wps:wsp>
                          <wps:cNvPr id="4501" name="Freeform 4351"/>
                          <wps:cNvSpPr>
                            <a:spLocks/>
                          </wps:cNvSpPr>
                          <wps:spPr bwMode="auto">
                            <a:xfrm>
                              <a:off x="7966" y="-6212"/>
                              <a:ext cx="46" cy="83"/>
                            </a:xfrm>
                            <a:custGeom>
                              <a:avLst/>
                              <a:gdLst>
                                <a:gd name="T0" fmla="+- 0 8012 7966"/>
                                <a:gd name="T1" fmla="*/ T0 w 46"/>
                                <a:gd name="T2" fmla="+- 0 -6129 -6212"/>
                                <a:gd name="T3" fmla="*/ -6129 h 83"/>
                                <a:gd name="T4" fmla="+- 0 7966 7966"/>
                                <a:gd name="T5" fmla="*/ T4 w 46"/>
                                <a:gd name="T6" fmla="+- 0 -6212 -6212"/>
                                <a:gd name="T7" fmla="*/ -6212 h 83"/>
                              </a:gdLst>
                              <a:ahLst/>
                              <a:cxnLst>
                                <a:cxn ang="0">
                                  <a:pos x="T1" y="T3"/>
                                </a:cxn>
                                <a:cxn ang="0">
                                  <a:pos x="T5" y="T7"/>
                                </a:cxn>
                              </a:cxnLst>
                              <a:rect l="0" t="0" r="r" b="b"/>
                              <a:pathLst>
                                <a:path w="46" h="83">
                                  <a:moveTo>
                                    <a:pt x="46" y="83"/>
                                  </a:moveTo>
                                  <a:lnTo>
                                    <a:pt x="0"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02" name="Group 4348"/>
                        <wpg:cNvGrpSpPr>
                          <a:grpSpLocks/>
                        </wpg:cNvGrpSpPr>
                        <wpg:grpSpPr bwMode="auto">
                          <a:xfrm>
                            <a:off x="7962" y="-6130"/>
                            <a:ext cx="3" cy="132"/>
                            <a:chOff x="7962" y="-6130"/>
                            <a:chExt cx="3" cy="132"/>
                          </a:xfrm>
                        </wpg:grpSpPr>
                        <wps:wsp>
                          <wps:cNvPr id="4503" name="Freeform 4349"/>
                          <wps:cNvSpPr>
                            <a:spLocks/>
                          </wps:cNvSpPr>
                          <wps:spPr bwMode="auto">
                            <a:xfrm>
                              <a:off x="7962" y="-6130"/>
                              <a:ext cx="3" cy="132"/>
                            </a:xfrm>
                            <a:custGeom>
                              <a:avLst/>
                              <a:gdLst>
                                <a:gd name="T0" fmla="+- 0 7965 7962"/>
                                <a:gd name="T1" fmla="*/ T0 w 3"/>
                                <a:gd name="T2" fmla="+- 0 -6130 -6130"/>
                                <a:gd name="T3" fmla="*/ -6130 h 132"/>
                                <a:gd name="T4" fmla="+- 0 7962 7962"/>
                                <a:gd name="T5" fmla="*/ T4 w 3"/>
                                <a:gd name="T6" fmla="+- 0 -5998 -6130"/>
                                <a:gd name="T7" fmla="*/ -5998 h 132"/>
                              </a:gdLst>
                              <a:ahLst/>
                              <a:cxnLst>
                                <a:cxn ang="0">
                                  <a:pos x="T1" y="T3"/>
                                </a:cxn>
                                <a:cxn ang="0">
                                  <a:pos x="T5" y="T7"/>
                                </a:cxn>
                              </a:cxnLst>
                              <a:rect l="0" t="0" r="r" b="b"/>
                              <a:pathLst>
                                <a:path w="3" h="132">
                                  <a:moveTo>
                                    <a:pt x="3" y="0"/>
                                  </a:moveTo>
                                  <a:lnTo>
                                    <a:pt x="0" y="132"/>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04" name="Group 4346"/>
                        <wpg:cNvGrpSpPr>
                          <a:grpSpLocks/>
                        </wpg:cNvGrpSpPr>
                        <wpg:grpSpPr bwMode="auto">
                          <a:xfrm>
                            <a:off x="5652" y="-6898"/>
                            <a:ext cx="2666" cy="2221"/>
                            <a:chOff x="5652" y="-6898"/>
                            <a:chExt cx="2666" cy="2221"/>
                          </a:xfrm>
                        </wpg:grpSpPr>
                        <wps:wsp>
                          <wps:cNvPr id="4505" name="Freeform 4347"/>
                          <wps:cNvSpPr>
                            <a:spLocks/>
                          </wps:cNvSpPr>
                          <wps:spPr bwMode="auto">
                            <a:xfrm>
                              <a:off x="5652" y="-6898"/>
                              <a:ext cx="2666" cy="2221"/>
                            </a:xfrm>
                            <a:custGeom>
                              <a:avLst/>
                              <a:gdLst>
                                <a:gd name="T0" fmla="+- 0 8318 5652"/>
                                <a:gd name="T1" fmla="*/ T0 w 2666"/>
                                <a:gd name="T2" fmla="+- 0 -4677 -6898"/>
                                <a:gd name="T3" fmla="*/ -4677 h 2221"/>
                                <a:gd name="T4" fmla="+- 0 5652 5652"/>
                                <a:gd name="T5" fmla="*/ T4 w 2666"/>
                                <a:gd name="T6" fmla="+- 0 -6898 -6898"/>
                                <a:gd name="T7" fmla="*/ -6898 h 2221"/>
                              </a:gdLst>
                              <a:ahLst/>
                              <a:cxnLst>
                                <a:cxn ang="0">
                                  <a:pos x="T1" y="T3"/>
                                </a:cxn>
                                <a:cxn ang="0">
                                  <a:pos x="T5" y="T7"/>
                                </a:cxn>
                              </a:cxnLst>
                              <a:rect l="0" t="0" r="r" b="b"/>
                              <a:pathLst>
                                <a:path w="2666" h="2221">
                                  <a:moveTo>
                                    <a:pt x="2666" y="2221"/>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06" name="Group 4344"/>
                        <wpg:cNvGrpSpPr>
                          <a:grpSpLocks/>
                        </wpg:cNvGrpSpPr>
                        <wpg:grpSpPr bwMode="auto">
                          <a:xfrm>
                            <a:off x="4240" y="-3820"/>
                            <a:ext cx="95" cy="191"/>
                            <a:chOff x="4240" y="-3820"/>
                            <a:chExt cx="95" cy="191"/>
                          </a:xfrm>
                        </wpg:grpSpPr>
                        <wps:wsp>
                          <wps:cNvPr id="4507" name="Freeform 4345"/>
                          <wps:cNvSpPr>
                            <a:spLocks/>
                          </wps:cNvSpPr>
                          <wps:spPr bwMode="auto">
                            <a:xfrm>
                              <a:off x="4240" y="-3820"/>
                              <a:ext cx="95" cy="191"/>
                            </a:xfrm>
                            <a:custGeom>
                              <a:avLst/>
                              <a:gdLst>
                                <a:gd name="T0" fmla="+- 0 4334 4240"/>
                                <a:gd name="T1" fmla="*/ T0 w 95"/>
                                <a:gd name="T2" fmla="+- 0 -3629 -3820"/>
                                <a:gd name="T3" fmla="*/ -3629 h 191"/>
                                <a:gd name="T4" fmla="+- 0 4334 4240"/>
                                <a:gd name="T5" fmla="*/ T4 w 95"/>
                                <a:gd name="T6" fmla="+- 0 -3820 -3820"/>
                                <a:gd name="T7" fmla="*/ -3820 h 191"/>
                                <a:gd name="T8" fmla="+- 0 4240 4240"/>
                                <a:gd name="T9" fmla="*/ T8 w 95"/>
                                <a:gd name="T10" fmla="+- 0 -3705 -3820"/>
                                <a:gd name="T11" fmla="*/ -3705 h 191"/>
                              </a:gdLst>
                              <a:ahLst/>
                              <a:cxnLst>
                                <a:cxn ang="0">
                                  <a:pos x="T1" y="T3"/>
                                </a:cxn>
                                <a:cxn ang="0">
                                  <a:pos x="T5" y="T7"/>
                                </a:cxn>
                                <a:cxn ang="0">
                                  <a:pos x="T9" y="T11"/>
                                </a:cxn>
                              </a:cxnLst>
                              <a:rect l="0" t="0" r="r" b="b"/>
                              <a:pathLst>
                                <a:path w="95" h="191">
                                  <a:moveTo>
                                    <a:pt x="94" y="191"/>
                                  </a:moveTo>
                                  <a:lnTo>
                                    <a:pt x="94" y="0"/>
                                  </a:lnTo>
                                  <a:lnTo>
                                    <a:pt x="0" y="115"/>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08" name="Group 4342"/>
                        <wpg:cNvGrpSpPr>
                          <a:grpSpLocks/>
                        </wpg:cNvGrpSpPr>
                        <wpg:grpSpPr bwMode="auto">
                          <a:xfrm>
                            <a:off x="7890" y="-3743"/>
                            <a:ext cx="95" cy="83"/>
                            <a:chOff x="7890" y="-3743"/>
                            <a:chExt cx="95" cy="83"/>
                          </a:xfrm>
                        </wpg:grpSpPr>
                        <wps:wsp>
                          <wps:cNvPr id="4509" name="Freeform 4343"/>
                          <wps:cNvSpPr>
                            <a:spLocks/>
                          </wps:cNvSpPr>
                          <wps:spPr bwMode="auto">
                            <a:xfrm>
                              <a:off x="7890" y="-3743"/>
                              <a:ext cx="95" cy="83"/>
                            </a:xfrm>
                            <a:custGeom>
                              <a:avLst/>
                              <a:gdLst>
                                <a:gd name="T0" fmla="+- 0 7938 7890"/>
                                <a:gd name="T1" fmla="*/ T0 w 95"/>
                                <a:gd name="T2" fmla="+- 0 -3743 -3743"/>
                                <a:gd name="T3" fmla="*/ -3743 h 83"/>
                                <a:gd name="T4" fmla="+- 0 7890 7890"/>
                                <a:gd name="T5" fmla="*/ T4 w 95"/>
                                <a:gd name="T6" fmla="+- 0 -3660 -3743"/>
                                <a:gd name="T7" fmla="*/ -3660 h 83"/>
                                <a:gd name="T8" fmla="+- 0 7984 7890"/>
                                <a:gd name="T9" fmla="*/ T8 w 95"/>
                                <a:gd name="T10" fmla="+- 0 -3660 -3743"/>
                                <a:gd name="T11" fmla="*/ -3660 h 83"/>
                                <a:gd name="T12" fmla="+- 0 7938 7890"/>
                                <a:gd name="T13" fmla="*/ T12 w 95"/>
                                <a:gd name="T14" fmla="+- 0 -3743 -3743"/>
                                <a:gd name="T15" fmla="*/ -3743 h 83"/>
                              </a:gdLst>
                              <a:ahLst/>
                              <a:cxnLst>
                                <a:cxn ang="0">
                                  <a:pos x="T1" y="T3"/>
                                </a:cxn>
                                <a:cxn ang="0">
                                  <a:pos x="T5" y="T7"/>
                                </a:cxn>
                                <a:cxn ang="0">
                                  <a:pos x="T9" y="T11"/>
                                </a:cxn>
                                <a:cxn ang="0">
                                  <a:pos x="T13" y="T15"/>
                                </a:cxn>
                              </a:cxnLst>
                              <a:rect l="0" t="0" r="r" b="b"/>
                              <a:pathLst>
                                <a:path w="95" h="83">
                                  <a:moveTo>
                                    <a:pt x="48" y="0"/>
                                  </a:moveTo>
                                  <a:lnTo>
                                    <a:pt x="0" y="83"/>
                                  </a:lnTo>
                                  <a:lnTo>
                                    <a:pt x="94" y="83"/>
                                  </a:lnTo>
                                  <a:lnTo>
                                    <a:pt x="4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10" name="Group 4340"/>
                        <wpg:cNvGrpSpPr>
                          <a:grpSpLocks/>
                        </wpg:cNvGrpSpPr>
                        <wpg:grpSpPr bwMode="auto">
                          <a:xfrm>
                            <a:off x="7890" y="-3743"/>
                            <a:ext cx="95" cy="83"/>
                            <a:chOff x="7890" y="-3743"/>
                            <a:chExt cx="95" cy="83"/>
                          </a:xfrm>
                        </wpg:grpSpPr>
                        <wps:wsp>
                          <wps:cNvPr id="4511" name="Freeform 4341"/>
                          <wps:cNvSpPr>
                            <a:spLocks/>
                          </wps:cNvSpPr>
                          <wps:spPr bwMode="auto">
                            <a:xfrm>
                              <a:off x="7890" y="-3743"/>
                              <a:ext cx="95" cy="83"/>
                            </a:xfrm>
                            <a:custGeom>
                              <a:avLst/>
                              <a:gdLst>
                                <a:gd name="T0" fmla="+- 0 7938 7890"/>
                                <a:gd name="T1" fmla="*/ T0 w 95"/>
                                <a:gd name="T2" fmla="+- 0 -3743 -3743"/>
                                <a:gd name="T3" fmla="*/ -3743 h 83"/>
                                <a:gd name="T4" fmla="+- 0 7984 7890"/>
                                <a:gd name="T5" fmla="*/ T4 w 95"/>
                                <a:gd name="T6" fmla="+- 0 -3660 -3743"/>
                                <a:gd name="T7" fmla="*/ -3660 h 83"/>
                                <a:gd name="T8" fmla="+- 0 7890 7890"/>
                                <a:gd name="T9" fmla="*/ T8 w 95"/>
                                <a:gd name="T10" fmla="+- 0 -3660 -3743"/>
                                <a:gd name="T11" fmla="*/ -3660 h 83"/>
                                <a:gd name="T12" fmla="+- 0 7938 7890"/>
                                <a:gd name="T13" fmla="*/ T12 w 95"/>
                                <a:gd name="T14" fmla="+- 0 -3743 -3743"/>
                                <a:gd name="T15" fmla="*/ -3743 h 83"/>
                              </a:gdLst>
                              <a:ahLst/>
                              <a:cxnLst>
                                <a:cxn ang="0">
                                  <a:pos x="T1" y="T3"/>
                                </a:cxn>
                                <a:cxn ang="0">
                                  <a:pos x="T5" y="T7"/>
                                </a:cxn>
                                <a:cxn ang="0">
                                  <a:pos x="T9" y="T11"/>
                                </a:cxn>
                                <a:cxn ang="0">
                                  <a:pos x="T13" y="T15"/>
                                </a:cxn>
                              </a:cxnLst>
                              <a:rect l="0" t="0" r="r" b="b"/>
                              <a:pathLst>
                                <a:path w="95" h="83">
                                  <a:moveTo>
                                    <a:pt x="48" y="0"/>
                                  </a:moveTo>
                                  <a:lnTo>
                                    <a:pt x="94" y="83"/>
                                  </a:lnTo>
                                  <a:lnTo>
                                    <a:pt x="0" y="83"/>
                                  </a:lnTo>
                                  <a:lnTo>
                                    <a:pt x="48"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12" name="Group 4338"/>
                        <wpg:cNvGrpSpPr>
                          <a:grpSpLocks/>
                        </wpg:cNvGrpSpPr>
                        <wpg:grpSpPr bwMode="auto">
                          <a:xfrm>
                            <a:off x="7938" y="-3743"/>
                            <a:ext cx="47" cy="83"/>
                            <a:chOff x="7938" y="-3743"/>
                            <a:chExt cx="47" cy="83"/>
                          </a:xfrm>
                        </wpg:grpSpPr>
                        <wps:wsp>
                          <wps:cNvPr id="4513" name="Freeform 4339"/>
                          <wps:cNvSpPr>
                            <a:spLocks/>
                          </wps:cNvSpPr>
                          <wps:spPr bwMode="auto">
                            <a:xfrm>
                              <a:off x="7938" y="-3743"/>
                              <a:ext cx="47" cy="83"/>
                            </a:xfrm>
                            <a:custGeom>
                              <a:avLst/>
                              <a:gdLst>
                                <a:gd name="T0" fmla="+- 0 7984 7938"/>
                                <a:gd name="T1" fmla="*/ T0 w 47"/>
                                <a:gd name="T2" fmla="+- 0 -3660 -3743"/>
                                <a:gd name="T3" fmla="*/ -3660 h 83"/>
                                <a:gd name="T4" fmla="+- 0 7938 7938"/>
                                <a:gd name="T5" fmla="*/ T4 w 47"/>
                                <a:gd name="T6" fmla="+- 0 -3743 -3743"/>
                                <a:gd name="T7" fmla="*/ -3743 h 83"/>
                              </a:gdLst>
                              <a:ahLst/>
                              <a:cxnLst>
                                <a:cxn ang="0">
                                  <a:pos x="T1" y="T3"/>
                                </a:cxn>
                                <a:cxn ang="0">
                                  <a:pos x="T5" y="T7"/>
                                </a:cxn>
                              </a:cxnLst>
                              <a:rect l="0" t="0" r="r" b="b"/>
                              <a:pathLst>
                                <a:path w="47" h="83">
                                  <a:moveTo>
                                    <a:pt x="46" y="83"/>
                                  </a:moveTo>
                                  <a:lnTo>
                                    <a:pt x="0"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14" name="Group 4335"/>
                        <wpg:cNvGrpSpPr>
                          <a:grpSpLocks/>
                        </wpg:cNvGrpSpPr>
                        <wpg:grpSpPr bwMode="auto">
                          <a:xfrm>
                            <a:off x="7938" y="-3660"/>
                            <a:ext cx="2" cy="132"/>
                            <a:chOff x="7938" y="-3660"/>
                            <a:chExt cx="2" cy="132"/>
                          </a:xfrm>
                        </wpg:grpSpPr>
                        <wps:wsp>
                          <wps:cNvPr id="4515" name="Freeform 4337"/>
                          <wps:cNvSpPr>
                            <a:spLocks/>
                          </wps:cNvSpPr>
                          <wps:spPr bwMode="auto">
                            <a:xfrm>
                              <a:off x="7938" y="-3660"/>
                              <a:ext cx="2" cy="132"/>
                            </a:xfrm>
                            <a:custGeom>
                              <a:avLst/>
                              <a:gdLst>
                                <a:gd name="T0" fmla="+- 0 -3660 -3660"/>
                                <a:gd name="T1" fmla="*/ -3660 h 132"/>
                                <a:gd name="T2" fmla="+- 0 -3528 -3660"/>
                                <a:gd name="T3" fmla="*/ -3528 h 132"/>
                              </a:gdLst>
                              <a:ahLst/>
                              <a:cxnLst>
                                <a:cxn ang="0">
                                  <a:pos x="0" y="T1"/>
                                </a:cxn>
                                <a:cxn ang="0">
                                  <a:pos x="0" y="T3"/>
                                </a:cxn>
                              </a:cxnLst>
                              <a:rect l="0" t="0" r="r" b="b"/>
                              <a:pathLst>
                                <a:path h="132">
                                  <a:moveTo>
                                    <a:pt x="0" y="0"/>
                                  </a:moveTo>
                                  <a:lnTo>
                                    <a:pt x="0" y="132"/>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6" name="Picture 43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1882" y="-7243"/>
                              <a:ext cx="7403" cy="666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4334" o:spid="_x0000_s1026" style="position:absolute;margin-left:94.1pt;margin-top:-362.15pt;width:370.15pt;height:333.25pt;z-index:-251144192;mso-position-horizontal-relative:page" coordorigin="1882,-7243" coordsize="7403,66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">
                <v:group id="Group 4450" o:spid="_x0000_s1027" style="position:absolute;left:3850;top:-2426;width:1726;height:306" coordorigin="3850,-2426" coordsize="1726,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CScMAAADdAAAADwAAAGRycy9kb3ducmV2LnhtbERPTYvCMBC9C/sfwix4&#10;07S7KkvXKCKueBDBuiDehmZsi82kNLGt/94cBI+P9z1f9qYSLTWutKwgHkcgiDOrS84V/J/+Rj8g&#10;nEfWWFkmBQ9ysFx8DOaYaNvxkdrU5yKEsEtQQeF9nUjpsoIMurGtiQN3tY1BH2CTS91gF8JNJb+i&#10;aCYNlhwaCqxpXVB2S+9GwbbDbvUdb9r97bp+XE7Tw3kfk1LDz371C8JT79/il3unFUwmU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q0JJwwAAAN0AAAAP&#10;AAAAAAAAAAAAAAAAAKoCAABkcnMvZG93bnJldi54bWxQSwUGAAAAAAQABAD6AAAAmgMAAAAA&#10;">
                  <v:shape id="Freeform 4451" o:spid="_x0000_s1028" style="position:absolute;left:3850;top:-2426;width:1726;height:306;visibility:visible;mso-wrap-style:square;v-text-anchor:top" coordsize="1726,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wh18QA&#10;AADdAAAADwAAAGRycy9kb3ducmV2LnhtbESPQYvCMBSE78L+h/AWvIgmruJK1ygiLIjgwephj4/m&#10;bVtsXkoTa/XXG0HwOMzMN8xi1dlKtNT40rGG8UiBIM6cKTnXcDr+DucgfEA2WDkmDTfysFp+9BaY&#10;GHflA7VpyEWEsE9QQxFCnUjps4Is+pGriaP37xqLIcoml6bBa4TbSn4pNZMWS44LBda0KSg7pxer&#10;IdD3fkJ/l/ZU3Xb2jvvBWXnSuv/ZrX9ABOrCO/xqb42G6VSN4fkmPg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cIdfEAAAA3QAAAA8AAAAAAAAAAAAAAAAAmAIAAGRycy9k&#10;b3ducmV2LnhtbFBLBQYAAAAABAAEAPUAAACJAwAAAAA=&#10;" path="m,306r1726,l1726,,,,,306xe" filled="f" strokeweight=".26447mm">
                    <v:path arrowok="t" o:connecttype="custom" o:connectlocs="0,-2120;1726,-2120;1726,-2426;0,-2426;0,-2120" o:connectangles="0,0,0,0,0"/>
                  </v:shape>
                </v:group>
                <v:group id="Group 4448" o:spid="_x0000_s1029" style="position:absolute;left:3871;top:-2207;width:1683;height:2" coordorigin="3871,-2207" coordsize="16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V5pccAAADdAAAADwAAAGRycy9kb3ducmV2LnhtbESPQWvCQBSE7wX/w/IK&#10;3ppNNC2SZhURKx5CoSqU3h7ZZxLMvg3ZbRL/fbdQ6HGYmW+YfDOZVgzUu8aygiSKQRCXVjdcKbic&#10;355WIJxH1thaJgV3crBZzx5yzLQd+YOGk69EgLDLUEHtfZdJ6cqaDLrIdsTBu9reoA+yr6TucQxw&#10;08pFHL9Igw2HhRo72tVU3k7fRsFhxHG7TPZDcbvu7l/n5/fPIiGl5o/T9hWEp8n/h//aR60gTeMF&#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DV5pccAAADd&#10;AAAADwAAAAAAAAAAAAAAAACqAgAAZHJzL2Rvd25yZXYueG1sUEsFBgAAAAAEAAQA+gAAAJ4DAAAA&#10;AA==&#10;">
                  <v:shape id="Freeform 4449" o:spid="_x0000_s1030" style="position:absolute;left:3871;top:-2207;width:1683;height:2;visibility:visible;mso-wrap-style:square;v-text-anchor:top" coordsize="16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jxY8UA&#10;AADdAAAADwAAAGRycy9kb3ducmV2LnhtbESP3YrCMBSE7xd8h3CEvVtTf1akGkUFYUFZ0Or9oTm2&#10;pc1JbaJWn94sLHg5zMw3zGzRmkrcqHGFZQX9XgSCOLW64EzBMdl8TUA4j6yxskwKHuRgMe98zDDW&#10;9s57uh18JgKEXYwKcu/rWEqX5mTQ9WxNHLyzbQz6IJtM6gbvAW4qOYiisTRYcFjIsaZ1Tml5uBoF&#10;z3OylZd6tzq1uE9+v1elnWxLpT677XIKwlPr3+H/9o9WMBpFQ/h7E56An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yPFjxQAAAN0AAAAPAAAAAAAAAAAAAAAAAJgCAABkcnMv&#10;ZG93bnJldi54bWxQSwUGAAAAAAQABAD1AAAAigMAAAAA&#10;" path="m,l1683,e" filled="f" strokeweight=".19836mm">
                    <v:path arrowok="t" o:connecttype="custom" o:connectlocs="0,0;1683,0" o:connectangles="0,0"/>
                  </v:shape>
                </v:group>
                <v:group id="Group 4446" o:spid="_x0000_s1031" style="position:absolute;left:3430;top:-1072;width:2555;height:450" coordorigin="3430,-1072" coordsize="255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BESsYAAADdAAAADwAAAGRycy9kb3ducmV2LnhtbESPT2vCQBTE7wW/w/KE&#10;3uomNhWJriKi4kEK/gHx9sg+k2D2bciuSfz23UKhx2FmfsPMl72pREuNKy0riEcRCOLM6pJzBZfz&#10;9mMKwnlkjZVlUvAiB8vF4G2OqbYdH6k9+VwECLsUFRTe16mULivIoBvZmjh4d9sY9EE2udQNdgFu&#10;KjmOook0WHJYKLCmdUHZ4/Q0CnYddqvPeNMeHvf163b++r4eYlLqfdivZiA89f4//NfeawVJEiX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kERKxgAAAN0A&#10;AAAPAAAAAAAAAAAAAAAAAKoCAABkcnMvZG93bnJldi54bWxQSwUGAAAAAAQABAD6AAAAnQMAAAAA&#10;">
                  <v:shape id="Freeform 4447" o:spid="_x0000_s1032" style="position:absolute;left:3430;top:-1072;width:2555;height:450;visibility:visible;mso-wrap-style:square;v-text-anchor:top" coordsize="255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uOI8UA&#10;AADdAAAADwAAAGRycy9kb3ducmV2LnhtbESPT4vCMBTE78J+h/AWvGm6olKqUURWqODBfyx7fDZv&#10;27LNS2mird/eCILHYWZ+w8yXnanEjRpXWlbwNYxAEGdWl5wrOJ82gxiE88gaK8uk4E4OlouP3hwT&#10;bVs+0O3ocxEg7BJUUHhfJ1K6rCCDbmhr4uD92cagD7LJpW6wDXBTyVEUTaXBksNCgTWtC8r+j1ej&#10;4LKLT9/pz7Vd36Ur5X71u+3iVKn+Z7eagfDU+Xf41U61gvE4msDzTXg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q44jxQAAAN0AAAAPAAAAAAAAAAAAAAAAAJgCAABkcnMv&#10;ZG93bnJldi54bWxQSwUGAAAAAAQABAD1AAAAigMAAAAA&#10;" path="m,450r2555,l2555,,,,,450xe" filled="f" strokeweight=".26447mm">
                    <v:path arrowok="t" o:connecttype="custom" o:connectlocs="0,-622;2555,-622;2555,-1072;0,-1072;0,-622" o:connectangles="0,0,0,0,0"/>
                  </v:shape>
                </v:group>
                <v:group id="Group 4444" o:spid="_x0000_s1033" style="position:absolute;left:3451;top:-882;width:2512;height:2" coordorigin="3451,-882" coordsize="25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5/pscAAADdAAAADwAAAGRycy9kb3ducmV2LnhtbESPT2vCQBTE7wW/w/IK&#10;3uommoqkriJSpQcpNBFKb4/sMwlm34bsNn++fbdQ6HGYmd8w2/1oGtFT52rLCuJFBIK4sLrmUsE1&#10;Pz1tQDiPrLGxTAomcrDfzR62mGo78Af1mS9FgLBLUUHlfZtK6YqKDLqFbYmDd7OdQR9kV0rd4RDg&#10;ppHLKFpLgzWHhQpbOlZU3LNvo+A84HBYxa/95X47Tl/58/vnJSal5o/j4QWEp9H/h//ab1pBkkRr&#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w5/pscAAADd&#10;AAAADwAAAAAAAAAAAAAAAACqAgAAZHJzL2Rvd25yZXYueG1sUEsFBgAAAAAEAAQA+gAAAJ4DAAAA&#10;AA==&#10;">
                  <v:shape id="Freeform 4445" o:spid="_x0000_s1034" style="position:absolute;left:3451;top:-882;width:2512;height:2;visibility:visible;mso-wrap-style:square;v-text-anchor:top" coordsize="25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8XSsQA&#10;AADdAAAADwAAAGRycy9kb3ducmV2LnhtbESPzWrDMBCE74W8g9hAboncJuTHiRJCaCH0VscPsFgb&#10;29RaCUlx7LevCoUeh5n5hjmcBtOJnnxoLSt4XWQgiCurW64VlLeP+RZEiMgaO8ukYKQAp+Pk5YC5&#10;tk/+or6ItUgQDjkqaGJ0uZShashgWFhHnLy79QZjkr6W2uMzwU0n37JsLQ22nBYadHRpqPouHkYB&#10;ln0n35dnd9t9XvzV8RjKx6jUbDqc9yAiDfE//Ne+agWrVbaB3zfpCcjj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PF0rEAAAA3QAAAA8AAAAAAAAAAAAAAAAAmAIAAGRycy9k&#10;b3ducmV2LnhtbFBLBQYAAAAABAAEAPUAAACJAwAAAAA=&#10;" path="m,l2512,e" filled="f" strokeweight=".19836mm">
                    <v:path arrowok="t" o:connecttype="custom" o:connectlocs="0,0;2512,0" o:connectangles="0,0"/>
                  </v:shape>
                </v:group>
                <v:group id="Group 4442" o:spid="_x0000_s1035" style="position:absolute;left:4420;top:-678;width:574;height:2" coordorigin="4420,-678" coordsize="5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1OT8MAAADdAAAADwAAAGRycy9kb3ducmV2LnhtbERPTYvCMBC9C/sfwix4&#10;07S7KkvXKCKueBDBuiDehmZsi82kNLGt/94cBI+P9z1f9qYSLTWutKwgHkcgiDOrS84V/J/+Rj8g&#10;nEfWWFkmBQ9ysFx8DOaYaNvxkdrU5yKEsEtQQeF9nUjpsoIMurGtiQN3tY1BH2CTS91gF8JNJb+i&#10;aCYNlhwaCqxpXVB2S+9GwbbDbvUdb9r97bp+XE7Tw3kfk1LDz371C8JT79/il3unFUwmU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B3U5PwwAAAN0AAAAP&#10;AAAAAAAAAAAAAAAAAKoCAABkcnMvZG93bnJldi54bWxQSwUGAAAAAAQABAD6AAAAmgMAAAAA&#10;">
                  <v:shape id="Freeform 4443" o:spid="_x0000_s1036" style="position:absolute;left:4420;top:-678;width:574;height:2;visibility:visible;mso-wrap-style:square;v-text-anchor:top" coordsize="5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I0kcUA&#10;AADdAAAADwAAAGRycy9kb3ducmV2LnhtbESPQYvCMBSE78L+h/AEL6JpRUS7RpEVQTyIunvx9mje&#10;NsXmpTZR6783Cwseh5n5hpkvW1uJOzW+dKwgHSYgiHOnSy4U/HxvBlMQPiBrrByTgid5WC4+OnPM&#10;tHvwke6nUIgIYZ+hAhNCnUnpc0MW/dDVxNH7dY3FEGVTSN3gI8JtJUdJMpEWS44LBmv6MpRfTjer&#10;wK3O9TU9rPubtDL+eN3tw/S8V6rXbVefIAK14R3+b2+1gvE4mcHfm/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jSRxQAAAN0AAAAPAAAAAAAAAAAAAAAAAJgCAABkcnMv&#10;ZG93bnJldi54bWxQSwUGAAAAAAQABAD1AAAAigMAAAAA&#10;" path="m,l574,e" filled="f" strokeweight=".19836mm">
                    <v:path arrowok="t" o:connecttype="custom" o:connectlocs="0,0;574,0" o:connectangles="0,0"/>
                  </v:shape>
                </v:group>
                <v:group id="Group 4440" o:spid="_x0000_s1037" style="position:absolute;left:4707;top:-2120;width:6;height:1049" coordorigin="4707,-2120" coordsize="6,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LUlMMAAADdAAAADwAAAGRycy9kb3ducmV2LnhtbERPTYvCMBC9C/sfwix4&#10;07S7KkvXKCKueBDBuiDehmZsi82kNLGt/94cBI+P9z1f9qYSLTWutKwgHkcgiDOrS84V/J/+Rj8g&#10;nEfWWFkmBQ9ysFx8DOaYaNvxkdrU5yKEsEtQQeF9nUjpsoIMurGtiQN3tY1BH2CTS91gF8JNJb+i&#10;aCYNlhwaCqxpXVB2S+9GwbbDbvUdb9r97bp+XE7Tw3kfk1LDz371C8JT79/il3unFUwmc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6ctSUwwAAAN0AAAAP&#10;AAAAAAAAAAAAAAAAAKoCAABkcnMvZG93bnJldi54bWxQSwUGAAAAAAQABAD6AAAAmgMAAAAA&#10;">
                  <v:shape id="Freeform 4441" o:spid="_x0000_s1038" style="position:absolute;left:4707;top:-2120;width:6;height:1049;visibility:visible;mso-wrap-style:square;v-text-anchor:top" coordsize="6,10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YYlsUA&#10;AADdAAAADwAAAGRycy9kb3ducmV2LnhtbESPQWvCQBCF74L/YRmhN91ERCR1FRGiHkqhKuhxmp1m&#10;Q7OzIbvG+O/dQsHj48373rzlure16Kj1lWMF6SQBQVw4XXGp4HzKxwsQPiBrrB2Tggd5WK+GgyVm&#10;2t35i7pjKEWEsM9QgQmhyaT0hSGLfuIa4uj9uNZiiLItpW7xHuG2ltMkmUuLFccGgw1tDRW/x5uN&#10;b3TN/PBxqXf7z2/K99NrXphTqtTbqN+8gwjUh9fxf/qgFcxmaQp/ayIC5Oo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BhiWxQAAAN0AAAAPAAAAAAAAAAAAAAAAAJgCAABkcnMv&#10;ZG93bnJldi54bWxQSwUGAAAAAAQABAD1AAAAigMAAAAA&#10;" path="m6,l,1048e" filled="f" strokeweight=".18183mm">
                    <v:path arrowok="t" o:connecttype="custom" o:connectlocs="6,-2120;0,-1072" o:connectangles="0,0"/>
                  </v:shape>
                </v:group>
                <v:group id="Group 4438" o:spid="_x0000_s1039" style="position:absolute;left:3430;top:-4826;width:2573;height:450" coordorigin="3430,-4826" coordsize="2573,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zveMUAAADdAAAADwAAAGRycy9kb3ducmV2LnhtbESPQYvCMBSE78L+h/CE&#10;vWlaV2WpRhFZlz2IoC6It0fzbIvNS2liW/+9EQSPw8x8w8yXnSlFQ7UrLCuIhxEI4tTqgjMF/8fN&#10;4BuE88gaS8uk4E4OlouP3hwTbVveU3PwmQgQdgkqyL2vEildmpNBN7QVcfAutjbog6wzqWtsA9yU&#10;chRFU2mw4LCQY0XrnNLr4WYU/LbYrr7in2Z7vazv5+Nkd9rGpNRnv1vNQHjq/Dv8av9pBeNxPIL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Xs73jFAAAA3QAA&#10;AA8AAAAAAAAAAAAAAAAAqgIAAGRycy9kb3ducmV2LnhtbFBLBQYAAAAABAAEAPoAAACcAwAAAAA=&#10;">
                  <v:shape id="Freeform 4439" o:spid="_x0000_s1040" style="position:absolute;left:3430;top:-4826;width:2573;height:450;visibility:visible;mso-wrap-style:square;v-text-anchor:top" coordsize="2573,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fnJMUA&#10;AADdAAAADwAAAGRycy9kb3ducmV2LnhtbESP0WrCQBRE3wv9h+UWfNNNVNqSuhEVhUqfjPmA2+w1&#10;CWbvxuwa0359VxD6OMzMGWaxHEwjeupcbVlBPIlAEBdW11wqyI+78TsI55E1NpZJwQ85WKbPTwtM&#10;tL3xgfrMlyJA2CWooPK+TaR0RUUG3cS2xME72c6gD7Irpe7wFuCmkdMoepUGaw4LFba0qag4Z1ej&#10;oDTfdX/MMc9+L1/r6Xa/sW8mU2r0Mqw+QHga/H/40f7UCubzeAb3N+EJ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B+ckxQAAAN0AAAAPAAAAAAAAAAAAAAAAAJgCAABkcnMv&#10;ZG93bnJldi54bWxQSwUGAAAAAAQABAD1AAAAigMAAAAA&#10;" path="m,450r2573,l2573,,,,,450xe" filled="f" strokeweight=".26447mm">
                    <v:path arrowok="t" o:connecttype="custom" o:connectlocs="0,-4376;2573,-4376;2573,-4826;0,-4826;0,-4376" o:connectangles="0,0,0,0,0"/>
                  </v:shape>
                </v:group>
                <v:group id="Group 4436" o:spid="_x0000_s1041" style="position:absolute;left:3451;top:-4635;width:2530;height:2" coordorigin="3451,-4635" coordsize="25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nSl8YAAADdAAAADwAAAGRycy9kb3ducmV2LnhtbESPT2vCQBTE7wW/w/KE&#10;3uomNhWJriKi4kEK/gHx9sg+k2D2bciuSfz23UKhx2FmfsPMl72pREuNKy0riEcRCOLM6pJzBZfz&#10;9mMKwnlkjZVlUvAiB8vF4G2OqbYdH6k9+VwECLsUFRTe16mULivIoBvZmjh4d9sY9EE2udQNdgFu&#10;KjmOook0WHJYKLCmdUHZ4/Q0CnYddqvPeNMeHvf163b++r4eYlLqfdivZiA89f4//NfeawVJEif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SdKXxgAAAN0A&#10;AAAPAAAAAAAAAAAAAAAAAKoCAABkcnMvZG93bnJldi54bWxQSwUGAAAAAAQABAD6AAAAnQMAAAAA&#10;">
                  <v:shape id="Freeform 4437" o:spid="_x0000_s1042" style="position:absolute;left:3451;top:-4635;width:2530;height:2;visibility:visible;mso-wrap-style:square;v-text-anchor:top" coordsize="25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mJhMMA&#10;AADdAAAADwAAAGRycy9kb3ducmV2LnhtbESPzarCMBSE98J9h3AuuNO0/iG9RhFBcOFGWxB3h+bY&#10;ltuclCbW+vZGEFwOM/MNs9r0phYdta6yrCAeRyCIc6srLhRk6X60BOE8ssbaMil4koPN+mewwkTb&#10;B5+oO/tCBAi7BBWU3jeJlC4vyaAb24Y4eDfbGvRBtoXULT4C3NRyEkULabDisFBiQ7uS8v/z3ShI&#10;7elorl2fdhi75eKS3aeFJKWGv/32D4Sn3n/Dn/ZBK5jN4jm834Qn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mJhMMAAADdAAAADwAAAAAAAAAAAAAAAACYAgAAZHJzL2Rv&#10;d25yZXYueG1sUEsFBgAAAAAEAAQA9QAAAIgDAAAAAA==&#10;" path="m,l2531,e" filled="f" strokeweight=".19836mm">
                    <v:path arrowok="t" o:connecttype="custom" o:connectlocs="0,0;2531,0" o:connectangles="0,0"/>
                  </v:shape>
                </v:group>
                <v:group id="Group 4434" o:spid="_x0000_s1043" style="position:absolute;left:4354;top:-4433;width:725;height:2" coordorigin="4354,-4433" coordsize="7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tfpe8cAAADd&#10;AAAADwAAAAAAAAAAAAAAAACqAgAAZHJzL2Rvd25yZXYueG1sUEsFBgAAAAAEAAQA+gAAAJ4DAAAA&#10;AA==&#10;">
                  <v:shape id="Freeform 4435" o:spid="_x0000_s1044" style="position:absolute;left:4354;top:-4433;width:725;height:2;visibility:visible;mso-wrap-style:square;v-text-anchor:top" coordsize="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MdncgA&#10;AADdAAAADwAAAGRycy9kb3ducmV2LnhtbESPQWvCQBSE7wX/w/IKXorZaKVK6ipWEKTFg6kGvD2y&#10;zySYfZtm15j++26h0OMwM98wi1VvatFR6yrLCsZRDII4t7riQsHxczuag3AeWWNtmRR8k4PVcvCw&#10;wETbOx+oS30hAoRdggpK75tESpeXZNBFtiEO3sW2Bn2QbSF1i/cAN7WcxPGLNFhxWCixoU1J+TW9&#10;GQX7j+zdcnbhpjs9n77e5vJ6fuqUGj7261cQnnr/H/5r77SC6XQ8g9834QnI5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9gx2dyAAAAN0AAAAPAAAAAAAAAAAAAAAAAJgCAABk&#10;cnMvZG93bnJldi54bWxQSwUGAAAAAAQABAD1AAAAjQMAAAAA&#10;" path="m,l725,e" filled="f" strokeweight=".19836mm">
                    <v:path arrowok="t" o:connecttype="custom" o:connectlocs="0,0;725,0" o:connectangles="0,0"/>
                  </v:shape>
                </v:group>
                <v:group id="Group 4432" o:spid="_x0000_s1045" style="position:absolute;left:4713;top:-4376;width:4;height:1950" coordorigin="4713,-4376" coordsize="4,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TYksMAAADdAAAADwAAAGRycy9kb3ducmV2LnhtbERPTYvCMBC9C/sfwix4&#10;07S7KkvXKCKueBDBuiDehmZsi82kNLGt/94cBI+P9z1f9qYSLTWutKwgHkcgiDOrS84V/J/+Rj8g&#10;nEfWWFkmBQ9ysFx8DOaYaNvxkdrU5yKEsEtQQeF9nUjpsoIMurGtiQN3tY1BH2CTS91gF8JNJb+i&#10;aCYNlhwaCqxpXVB2S+9GwbbDbvUdb9r97bp+XE7Tw3kfk1LDz371C8JT79/il3unFUwmc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BNiSwwAAAN0AAAAP&#10;AAAAAAAAAAAAAAAAAKoCAABkcnMvZG93bnJldi54bWxQSwUGAAAAAAQABAD6AAAAmgMAAAAA&#10;">
                  <v:shape id="Freeform 4433" o:spid="_x0000_s1046" style="position:absolute;left:4713;top:-4376;width:4;height:1950;visibility:visible;mso-wrap-style:square;v-text-anchor:top" coordsize="4,1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okOccA&#10;AADdAAAADwAAAGRycy9kb3ducmV2LnhtbESPQWsCMRSE7wX/Q3hCL0WzilrdGkUsQgUPVj3o7bF5&#10;3SxuXpZNum7/fSMIHoeZ+YaZL1tbioZqXzhWMOgnIIgzpwvOFZyOm94UhA/IGkvHpOCPPCwXnZc5&#10;ptrd+JuaQ8hFhLBPUYEJoUql9Jkhi77vKuLo/bjaYoiyzqWu8RbhtpTDJJlIiwXHBYMVrQ1l18Ov&#10;VeDez8nenLb7t8/muPHmfNHFbqzUa7ddfYAI1IZn+NH+0gpGo8EM7m/iE5C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kaJDnHAAAA3QAAAA8AAAAAAAAAAAAAAAAAmAIAAGRy&#10;cy9kb3ducmV2LnhtbFBLBQYAAAAABAAEAPUAAACMAwAAAAA=&#10;" path="m,1950l4,e" filled="f" strokeweight=".18183mm">
                    <v:path arrowok="t" o:connecttype="custom" o:connectlocs="0,-2426;4,-4376" o:connectangles="0,0"/>
                  </v:shape>
                </v:group>
                <v:group id="Group 4430" o:spid="_x0000_s1047" style="position:absolute;left:5576;top:-2273;width:2172;height:6" coordorigin="5576,-2273" coordsize="21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4eKcQAAADdAAAADwAAAGRycy9kb3ducmV2LnhtbERPy2rCQBTdF/yH4Qrd&#10;NZNoKiV1FBEtXUhBI5TuLplrEszcCZkxj7/vLApdHs57vR1NI3rqXG1ZQRLFIIgLq2suFVzz48sb&#10;COeRNTaWScFEDrab2dMaM20HPlN/8aUIIewyVFB532ZSuqIigy6yLXHgbrYz6APsSqk7HEK4aeQi&#10;jlfSYM2hocKW9hUV98vDKPgYcNgtk0N/ut/200/++vV9Skip5/m4ewfhafT/4j/3p1aQpouwP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B4eKcQAAADdAAAA&#10;DwAAAAAAAAAAAAAAAACqAgAAZHJzL2Rvd25yZXYueG1sUEsFBgAAAAAEAAQA+gAAAJsDAAAAAA==&#10;">
                  <v:shape id="Freeform 4431" o:spid="_x0000_s1048" style="position:absolute;left:5576;top:-2273;width:2172;height:6;visibility:visible;mso-wrap-style:square;v-text-anchor:top" coordsize="217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o2sgA&#10;AADdAAAADwAAAGRycy9kb3ducmV2LnhtbESPQWvCQBSE74X+h+UVeqsbRVRiVhFpixY91Howt2f2&#10;mQSzb9PsNkn/fbcgeBxm5hsmWfamEi01rrSsYDiIQBBnVpecKzh+vb3MQDiPrLGyTAp+ycFy8fiQ&#10;YKxtx5/UHnwuAoRdjAoK7+tYSpcVZNANbE0cvIttDPogm1zqBrsAN5UcRdFEGiw5LBRY07qg7Hr4&#10;MQrSauMwne62Z/N+WvWz/ffrZfqh1PNTv5qD8NT7e/jW3mgF4/FoCP9vwhOQi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6ejayAAAAN0AAAAPAAAAAAAAAAAAAAAAAJgCAABk&#10;cnMvZG93bnJldi54bWxQSwUGAAAAAAQABAD1AAAAjQMAAAAA&#10;" path="m,l2172,5e" filled="f" strokeweight=".18183mm">
                    <v:path arrowok="t" o:connecttype="custom" o:connectlocs="0,-2273;2172,-2268" o:connectangles="0,0"/>
                  </v:shape>
                </v:group>
                <v:group id="Group 4428" o:spid="_x0000_s1049" style="position:absolute;left:7748;top:-2421;width:1140;height:307" coordorigin="7748,-2421"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AlxcYAAADdAAAADwAAAGRycy9kb3ducmV2LnhtbESPQWvCQBSE7wX/w/IE&#10;b3WTaItEVxGx4kGEqiDeHtlnEsy+DdltEv99tyD0OMzMN8xi1ZtKtNS40rKCeByBIM6sLjlXcDl/&#10;vc9AOI+ssbJMCp7kYLUcvC0w1bbjb2pPPhcBwi5FBYX3dSqlywoy6Ma2Jg7e3TYGfZBNLnWDXYCb&#10;SiZR9CkNlhwWCqxpU1D2OP0YBbsOu/Uk3raHx33zvJ0/jtdDTEqNhv16DsJT7//Dr/ZeK5hOk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gCXFxgAAAN0A&#10;AAAPAAAAAAAAAAAAAAAAAKoCAABkcnMvZG93bnJldi54bWxQSwUGAAAAAAQABAD6AAAAnQMAAAAA&#10;">
                  <v:shape id="Freeform 4429" o:spid="_x0000_s1050" style="position:absolute;left:7748;top:-2421;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cADMYA&#10;AADdAAAADwAAAGRycy9kb3ducmV2LnhtbESPT4vCMBTE7wt+h/AEb2vqHxapRqmiICwe1iri7dE8&#10;22LzUpqo3f30G0HwOMzMb5jZojWVuFPjSssKBv0IBHFmdcm5gkO6+ZyAcB5ZY2WZFPySg8W88zHD&#10;WNsH/9B973MRIOxiVFB4X8dSuqwgg65va+LgXWxj0AfZ5FI3+AhwU8lhFH1JgyWHhQJrWhWUXfc3&#10;o2D0FyVJeTi5ZJmfd6djev3m41qpXrdNpiA8tf4dfrW3WsF4PBzB8014AnL+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UcADMYAAADdAAAADwAAAAAAAAAAAAAAAACYAgAAZHJz&#10;L2Rvd25yZXYueG1sUEsFBgAAAAAEAAQA9QAAAIsDAAAAAA==&#10;" path="m,307r1140,l1140,,,,,307xe" filled="f" strokeweight=".26447mm">
                    <v:path arrowok="t" o:connecttype="custom" o:connectlocs="0,-2114;1140,-2114;1140,-2421;0,-2421;0,-2114" o:connectangles="0,0,0,0,0"/>
                  </v:shape>
                </v:group>
                <v:group id="Group 4426" o:spid="_x0000_s1051" style="position:absolute;left:7829;top:-2200;width:978;height:2" coordorigin="7829,-2200" coordsize="9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UYKsYAAADdAAAADwAAAGRycy9kb3ducmV2LnhtbESPQWvCQBSE7wX/w/KE&#10;3nQTG4tEVxFR8SCFqiDeHtlnEsy+Ddk1if++Wyj0OMzMN8xi1ZtKtNS40rKCeByBIM6sLjlXcDnv&#10;RjMQziNrrCyTghc5WC0HbwtMte34m9qTz0WAsEtRQeF9nUrpsoIMurGtiYN3t41BH2STS91gF+Cm&#10;kpMo+pQGSw4LBda0KSh7nJ5Gwb7Dbv0Rb9vj47553c7Tr+sxJqXeh/16DsJT7//Df+2DVpAkkw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LJRgqxgAAAN0A&#10;AAAPAAAAAAAAAAAAAAAAAKoCAABkcnMvZG93bnJldi54bWxQSwUGAAAAAAQABAD6AAAAnQMAAAAA&#10;">
                  <v:shape id="Freeform 4427" o:spid="_x0000_s1052" style="position:absolute;left:7829;top:-2200;width:978;height:2;visibility:visible;mso-wrap-style:square;v-text-anchor:top" coordsize="9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lsK8MA&#10;AADdAAAADwAAAGRycy9kb3ducmV2LnhtbERPy2rCQBTdC/2H4Ra600klFY2OIRSEWnThA8TdJXOb&#10;hGbuhMxEY7++IwguD+e9SHtTiwu1rrKs4H0UgSDOra64UHA8rIZTEM4ja6wtk4IbOUiXL4MFJtpe&#10;eUeXvS9ECGGXoILS+yaR0uUlGXQj2xAH7se2Bn2AbSF1i9cQbmo5jqKJNFhxaCixoc+S8t99ZxTo&#10;9WZrq+50zqazVfP958OiDSv19tpncxCeev8UP9xfWkEcjz/g/iY8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ClsK8MAAADdAAAADwAAAAAAAAAAAAAAAACYAgAAZHJzL2Rv&#10;d25yZXYueG1sUEsFBgAAAAAEAAQA9QAAAIgDAAAAAA==&#10;" path="m,l978,e" filled="f" strokeweight=".19836mm">
                    <v:path arrowok="t" o:connecttype="custom" o:connectlocs="0,0;978,0" o:connectangles="0,0"/>
                  </v:shape>
                </v:group>
                <v:group id="Group 4424" o:spid="_x0000_s1053" style="position:absolute;left:7748;top:-4677;width:1140;height:306" coordorigin="7748,-4677" coordsize="114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sjxsYAAADdAAAADwAAAGRycy9kb3ducmV2LnhtbESPT4vCMBTE78J+h/AW&#10;9qZpXZWlGkXEXTyI4B9YvD2aZ1tsXkoT2/rtjSB4HGbmN8xs0ZlSNFS7wrKCeBCBIE6tLjhTcDr+&#10;9n9AOI+ssbRMCu7kYDH/6M0w0bblPTUHn4kAYZeggtz7KpHSpTkZdANbEQfvYmuDPsg6k7rGNsBN&#10;KYdRNJEGCw4LOVa0yim9Hm5GwV+L7fI7Xjfb62V1Px/Hu/9tTEp9fXbLKQhPnX+HX+2NVjAaDS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uyPGxgAAAN0A&#10;AAAPAAAAAAAAAAAAAAAAAKoCAABkcnMvZG93bnJldi54bWxQSwUGAAAAAAQABAD6AAAAnQMAAAAA&#10;">
                  <v:shape id="Freeform 4425" o:spid="_x0000_s1054" style="position:absolute;left:7748;top:-4677;width:1140;height:306;visibility:visible;mso-wrap-style:square;v-text-anchor:top" coordsize="114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LlxsUA&#10;AADdAAAADwAAAGRycy9kb3ducmV2LnhtbESPS4vCQBCE74L/YWjBi+hkJT6IjrK6KywexBeem0yb&#10;BDM9ITNq/Pc7Cwsei6r6ipovG1OKB9WusKzgYxCBIE6tLjhTcD5t+lMQziNrLC2Tghc5WC7arTkm&#10;2j75QI+jz0SAsEtQQe59lUjp0pwMuoGtiIN3tbVBH2SdSV3jM8BNKYdRNJYGCw4LOVa0zim9He9G&#10;gRljE++/vke9ySU+UG+lebf1SnU7zecMhKfGv8P/7R+tII6HE/h7E56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IuXGxQAAAN0AAAAPAAAAAAAAAAAAAAAAAJgCAABkcnMv&#10;ZG93bnJldi54bWxQSwUGAAAAAAQABAD1AAAAigMAAAAA&#10;" path="m,306r1140,l1140,,,,,306xe" filled="f" strokeweight=".26447mm">
                    <v:path arrowok="t" o:connecttype="custom" o:connectlocs="0,-4371;1140,-4371;1140,-4677;0,-4677;0,-4371" o:connectangles="0,0,0,0,0"/>
                  </v:shape>
                </v:group>
                <v:group id="Group 4422" o:spid="_x0000_s1055" style="position:absolute;left:8008;top:-4456;width:620;height:2" coordorigin="8008,-4456" coordsize="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gSL8QAAADdAAAADwAAAGRycy9kb3ducmV2LnhtbERPy2rCQBTdF/yH4Qrd&#10;NZNoKiV1FBEtXUhBI5TuLplrEszcCZkxj7/vLApdHs57vR1NI3rqXG1ZQRLFIIgLq2suFVzz48sb&#10;COeRNTaWScFEDrab2dMaM20HPlN/8aUIIewyVFB532ZSuqIigy6yLXHgbrYz6APsSqk7HEK4aeQi&#10;jlfSYM2hocKW9hUV98vDKPgYcNgtk0N/ut/200/++vV9Skip5/m4ewfhafT/4j/3p1aQposwN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gSL8QAAADdAAAA&#10;DwAAAAAAAAAAAAAAAACqAgAAZHJzL2Rvd25yZXYueG1sUEsFBgAAAAAEAAQA+gAAAJsDAAAAAA==&#10;">
                  <v:shape id="Freeform 4423" o:spid="_x0000_s1056" style="position:absolute;left:8008;top:-4456;width:620;height:2;visibility:visible;mso-wrap-style:square;v-text-anchor:top" coordsize="6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nUCMcA&#10;AADdAAAADwAAAGRycy9kb3ducmV2LnhtbESPT2vCQBTE70K/w/IK3nRTlZKmrqKCfw69RNtDb4/s&#10;MwnNvg27a4zf3hWEHoeZ+Q0zX/amER05X1tW8DZOQBAXVtdcKvg+bUcpCB+QNTaWScGNPCwXL4M5&#10;ZtpeOafuGEoRIewzVFCF0GZS+qIig35sW+Lona0zGKJ0pdQOrxFuGjlJkndpsOa4UGFLm4qKv+PF&#10;KDjlm136c1i731ZPv2ianvf5ulNq+NqvPkEE6sN/+Nk+aAWz2eQDHm/iE5C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J1AjHAAAA3QAAAA8AAAAAAAAAAAAAAAAAmAIAAGRy&#10;cy9kb3ducmV2LnhtbFBLBQYAAAAABAAEAPUAAACMAwAAAAA=&#10;" path="m,l620,e" filled="f" strokeweight=".19836mm">
                    <v:path arrowok="t" o:connecttype="custom" o:connectlocs="0,0;620,0" o:connectangles="0,0"/>
                  </v:shape>
                </v:group>
                <v:group id="Group 4420" o:spid="_x0000_s1057" style="position:absolute;left:8318;top:-4371;width:2;height:1950" coordorigin="8318,-4371" coordsize="2,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HHiPTCAAAA3QAAAA8A&#10;AAAAAAAAAAAAAAAAqgIAAGRycy9kb3ducmV2LnhtbFBLBQYAAAAABAAEAPoAAACZAwAAAAA=&#10;">
                  <v:shape id="Freeform 4421" o:spid="_x0000_s1058" style="position:absolute;left:8318;top:-4371;width:2;height:1950;visibility:visible;mso-wrap-style:square;v-text-anchor:top" coordsize="2,1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UjWscA&#10;AADdAAAADwAAAGRycy9kb3ducmV2LnhtbESPQWvCQBSE7wX/w/IK3urGaItEV2kLokJBakU9PrOv&#10;2djs25DdavLvu4VCj8PMfMPMFq2txJUaXzpWMBwkIIhzp0suFOw/lg8TED4ga6wck4KOPCzmvbsZ&#10;Ztrd+J2uu1CICGGfoQITQp1J6XNDFv3A1cTR+3SNxRBlU0jd4C3CbSXTJHmSFkuOCwZrejWUf+2+&#10;rYLTsXvrLucXw2ez2m/Sx0O1TQ9K9e/b5ymIQG34D/+111rBeDwawu+b+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PFI1rHAAAA3QAAAA8AAAAAAAAAAAAAAAAAmAIAAGRy&#10;cy9kb3ducmV2LnhtbFBLBQYAAAAABAAEAPUAAACMAwAAAAA=&#10;" path="m,1950l,e" filled="f" strokeweight=".18183mm">
                    <v:path arrowok="t" o:connecttype="custom" o:connectlocs="0,-2421;0,-4371" o:connectangles="0,0"/>
                  </v:shape>
                </v:group>
                <v:group id="Group 4418" o:spid="_x0000_s1059" style="position:absolute;left:6960;top:-2746;width:190;height:96" coordorigin="6960,-2746" coordsize="19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mzGMYAAADdAAAADwAAAGRycy9kb3ducmV2LnhtbESPS4vCQBCE78L+h6EX&#10;9qaT+GKJjiLiLnsQwQcs3ppMmwQzPSEzJvHfO4Lgsaiqr6j5sjOlaKh2hWUF8SACQZxaXXCm4HT8&#10;6X+DcB5ZY2mZFNzJwXLx0Ztjom3Le2oOPhMBwi5BBbn3VSKlS3My6Aa2Ig7exdYGfZB1JnWNbYCb&#10;Ug6jaCoNFhwWcqxonVN6PdyMgt8W29Uo3jTb62V9Px8nu/9tTEp9fXarGQhPnX+HX+0/rWA8Hg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WbMYxgAAAN0A&#10;AAAPAAAAAAAAAAAAAAAAAKoCAABkcnMvZG93bnJldi54bWxQSwUGAAAAAAQABAD6AAAAnQMAAAAA&#10;">
                  <v:shape id="Freeform 4419" o:spid="_x0000_s1060" style="position:absolute;left:6960;top:-2746;width:190;height:96;visibility:visible;mso-wrap-style:square;v-text-anchor:top" coordsize="19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OFGscA&#10;AADdAAAADwAAAGRycy9kb3ducmV2LnhtbESPQWvCQBSE7wX/w/KE3upGE0qbuooKpQrFEK0Hb4/s&#10;axLMvg3ZbYz/3i0Uehxm5htmvhxMI3rqXG1ZwXQSgSAurK65VPB1fH96AeE8ssbGMim4kYPlYvQw&#10;x1TbK+fUH3wpAoRdigoq79tUSldUZNBNbEscvG/bGfRBdqXUHV4D3DRyFkXP0mDNYaHCljYVFZfD&#10;j1Fwzj7Lfd/v4tdT0n7gKs/Ws2Om1ON4WL2B8DT4//Bfe6sVJEkcw++b8ATk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DzhRrHAAAA3QAAAA8AAAAAAAAAAAAAAAAAmAIAAGRy&#10;cy9kb3ducmV2LnhtbFBLBQYAAAAABAAEAPUAAACMAwAAAAA=&#10;" path="m,95r190,l76,e" filled="f" strokeweight=".18183mm">
                    <v:path arrowok="t" o:connecttype="custom" o:connectlocs="0,-2651;190,-2651;76,-2746" o:connectangles="0,0,0"/>
                  </v:shape>
                </v:group>
                <v:group id="Group 4416" o:spid="_x0000_s1061" style="position:absolute;left:6396;top:-4145;width:148;height:134" coordorigin="6396,-4145" coordsize="148,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I73xgAAAN0A&#10;AAAPAAAAAAAAAAAAAAAAAKoCAABkcnMvZG93bnJldi54bWxQSwUGAAAAAAQABAD6AAAAnQMAAAAA&#10;">
                  <v:shape id="Freeform 4417" o:spid="_x0000_s1062" style="position:absolute;left:6396;top:-4145;width:148;height:134;visibility:visible;mso-wrap-style:square;v-text-anchor:top" coordsize="148,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qVmMQA&#10;AADdAAAADwAAAGRycy9kb3ducmV2LnhtbESP0WoCMRRE3wX/IdyCb5rdakW2RimC0JcKun7AJblu&#10;Fjc36ybV1a9vBKGPw8ycYZbr3jXiSl2oPSvIJxkIYu1NzZWCY7kdL0CEiGyw8UwK7hRgvRoOllgY&#10;f+M9XQ+xEgnCoUAFNsa2kDJoSw7DxLfEyTv5zmFMsquk6fCW4K6R71k2lw5rTgsWW9pY0ufDr1Nw&#10;Lnfb6rF5lD/5tL1QvtDWSa3U6K3/+gQRqY//4Vf72yiYzaYf8HyTno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lZjEAAAA3QAAAA8AAAAAAAAAAAAAAAAAmAIAAGRycy9k&#10;b3ducmV2LnhtbFBLBQYAAAAABAAEAPUAAACJAwAAAAA=&#10;" path="m13,134l148,,,13e" filled="f" strokeweight=".18183mm">
                    <v:path arrowok="t" o:connecttype="custom" o:connectlocs="13,-4011;148,-4145;0,-4132" o:connectangles="0,0,0"/>
                  </v:shape>
                </v:group>
                <v:group id="Group 4414" o:spid="_x0000_s1063" style="position:absolute;left:6098;top:-3546;width:148;height:135" coordorigin="6098,-3546" coordsize="148,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K1G8YAAADdAAAADwAAAGRycy9kb3ducmV2LnhtbESPT4vCMBTE7wt+h/AE&#10;b2tadWWpRhFR2YMs+AcWb4/m2Rabl9LEtn77jSB4HGbmN8x82ZlSNFS7wrKCeBiBIE6tLjhTcD5t&#10;P79BOI+ssbRMCh7kYLnofcwx0bblAzVHn4kAYZeggtz7KpHSpTkZdENbEQfvamuDPsg6k7rGNsBN&#10;KUdRNJUGCw4LOVa0zim9He9Gwa7FdjWON83+dl0/Lqev3799TEoN+t1qBsJT59/hV/tHK5hMxl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YrUbxgAAAN0A&#10;AAAPAAAAAAAAAAAAAAAAAKoCAABkcnMvZG93bnJldi54bWxQSwUGAAAAAAQABAD6AAAAnQMAAAAA&#10;">
                  <v:shape id="Freeform 4415" o:spid="_x0000_s1064" style="position:absolute;left:6098;top:-3546;width:148;height:135;visibility:visible;mso-wrap-style:square;v-text-anchor:top" coordsize="148,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ol38UA&#10;AADdAAAADwAAAGRycy9kb3ducmV2LnhtbESPS2sCMRSF90L/Q7iCm6KZqlQ7GqUURClS8LFweZnc&#10;zgxOboYkavz3plBweTiPjzNfRtOIKzlfW1bwNshAEBdW11wqOB5W/SkIH5A1NpZJwZ08LBcvnTnm&#10;2t54R9d9KEUaYZ+jgiqENpfSFxUZ9APbEifv1zqDIUlXSu3wlsZNI4dZ9i4N1pwIFbb0VVFx3l9M&#10;4tr1Jp4+7pPodvVpe/72659Xr1SvGz9nIALF8Az/tzdawXg8msDfm/Q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iiXfxQAAAN0AAAAPAAAAAAAAAAAAAAAAAJgCAABkcnMv&#10;ZG93bnJldi54bWxQSwUGAAAAAAQABAD1AAAAigMAAAAA&#10;" path="m135,l,135,148,121e" filled="f" strokeweight=".18183mm">
                    <v:path arrowok="t" o:connecttype="custom" o:connectlocs="135,-3546;0,-3411;148,-3425" o:connectangles="0,0,0"/>
                  </v:shape>
                </v:group>
                <v:group id="Group 4412" o:spid="_x0000_s1065" style="position:absolute;left:5576;top:-4524;width:2172;height:2173" coordorigin="5576,-4524" coordsize="2172,21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xhPLCAAAA3QAAAA8A&#10;AAAAAAAAAAAAAAAAqgIAAGRycy9kb3ducmV2LnhtbFBLBQYAAAAABAAEAPoAAACZAwAAAAA=&#10;">
                  <v:shape id="Freeform 4413" o:spid="_x0000_s1066" style="position:absolute;left:5576;top:-4524;width:2172;height:2173;visibility:visible;mso-wrap-style:square;v-text-anchor:top" coordsize="2172,2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4bAMUA&#10;AADdAAAADwAAAGRycy9kb3ducmV2LnhtbESPS2sCQRCE7wH/w9ABb3HWaMRsHCUaAsnRx8Fjs9P7&#10;IDvd687orv8+Iwgei6r6ilqselerC7W+EjYwHiWgiDOxFRcGDvvvlzkoH5At1sJk4EoeVsvB0wJT&#10;Kx1v6bILhYoQ9ikaKENoUq19VpJDP5KGOHq5tA5DlG2hbYtdhLtavybJTDusOC6U2NCmpOxvd3YG&#10;8mvxlc8q6dbHzdvvqRkfpfNizPC5//wAFagPj/C9/WMNTKeTd7i9iU9AL/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bhsAxQAAAN0AAAAPAAAAAAAAAAAAAAAAAJgCAABkcnMv&#10;ZG93bnJldi54bWxQSwUGAAAAAAQABAD1AAAAigMAAAAA&#10;" path="m,2174l2172,e" filled="f" strokeweight=".18183mm">
                    <v:path arrowok="t" o:connecttype="custom" o:connectlocs="0,-2350;2172,-4524" o:connectangles="0,0"/>
                  </v:shape>
                </v:group>
                <v:group id="Group 4410" o:spid="_x0000_s1067" style="position:absolute;left:1918;top:-2426;width:1332;height:306" coordorigin="1918,-2426" coordsize="1332,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pwfuJwwAAAN0AAAAP&#10;AAAAAAAAAAAAAAAAAKoCAABkcnMvZG93bnJldi54bWxQSwUGAAAAAAQABAD6AAAAmgMAAAAA&#10;">
                  <v:shape id="Freeform 4411" o:spid="_x0000_s1068" style="position:absolute;left:1918;top:-2426;width:1332;height:306;visibility:visible;mso-wrap-style:square;v-text-anchor:top" coordsize="1332,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arx8YA&#10;AADdAAAADwAAAGRycy9kb3ducmV2LnhtbESPQWvCQBSE7wX/w/KE3urGGlRiVpFCQUppMREht0f2&#10;mQSzb0N2m6T/vlso9DjMzDdMephMKwbqXWNZwXIRgSAurW64UnDJX5+2IJxH1thaJgXf5OCwnz2k&#10;mGg78pmGzFciQNglqKD2vkukdGVNBt3CdsTBu9neoA+yr6TucQxw08rnKFpLgw2HhRo7eqmpvGdf&#10;RsHb9SMvxmEVN8XmPR8v+fpz0qjU43w67kB4mvx/+K990griOF7C75vwBOT+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Uarx8YAAADdAAAADwAAAAAAAAAAAAAAAACYAgAAZHJz&#10;L2Rvd25yZXYueG1sUEsFBgAAAAAEAAQA9QAAAIsDAAAAAA==&#10;" path="m,306r1332,l1332,,,,,306xe" filled="f" strokeweight=".26447mm">
                    <v:path arrowok="t" o:connecttype="custom" o:connectlocs="0,-2120;1332,-2120;1332,-2426;0,-2426;0,-2120" o:connectangles="0,0,0,0,0"/>
                  </v:shape>
                </v:group>
                <v:group id="Group 4408" o:spid="_x0000_s1069" style="position:absolute;left:1940;top:-2207;width:1289;height:2" coordorigin="1940,-2207" coordsize="12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AZcYAAADdAAAADwAAAGRycy9kb3ducmV2LnhtbESPQWvCQBSE7wX/w/KE&#10;3nQTG4tEVxFR8SCFqiDeHtlnEsy+Ddk1if++Wyj0OMzMN8xi1ZtKtNS40rKCeByBIM6sLjlXcDnv&#10;RjMQziNrrCyTghc5WC0HbwtMte34m9qTz0WAsEtRQeF9nUrpsoIMurGtiYN3t41BH2STS91gF+Cm&#10;kpMo+pQGSw4LBda0KSh7nJ5Gwb7Dbv0Rb9vj47553c7Tr+sxJqXeh/16DsJT7//Df+2DVpAkyQ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X8BlxgAAAN0A&#10;AAAPAAAAAAAAAAAAAAAAAKoCAABkcnMvZG93bnJldi54bWxQSwUGAAAAAAQABAD6AAAAnQMAAAAA&#10;">
                  <v:shape id="Freeform 4409" o:spid="_x0000_s1070" style="position:absolute;left:1940;top:-2207;width:1289;height:2;visibility:visible;mso-wrap-style:square;v-text-anchor:top" coordsize="12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lJHMMA&#10;AADdAAAADwAAAGRycy9kb3ducmV2LnhtbESPQYvCMBSE7wv+h/AEb2uqFlmqUURc1qPrevH2aJ5t&#10;sHkpSbTtvzcLC3scZuYbZr3tbSOe5INxrGA2zUAQl04brhRcfj7fP0CEiKyxcUwKBgqw3Yze1lho&#10;1/E3Pc+xEgnCoUAFdYxtIWUoa7IYpq4lTt7NeYsxSV9J7bFLcNvIeZYtpUXDaaHGlvY1lffzwyo4&#10;ueFw6066NTz/uhq/PAz3S6bUZNzvViAi9fE//Nc+agV5ni/g9016An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lJHMMAAADdAAAADwAAAAAAAAAAAAAAAACYAgAAZHJzL2Rv&#10;d25yZXYueG1sUEsFBgAAAAAEAAQA9QAAAIgDAAAAAA==&#10;" path="m,l1288,e" filled="f" strokeweight=".19836mm">
                    <v:path arrowok="t" o:connecttype="custom" o:connectlocs="0,0;1288,0" o:connectangles="0,0"/>
                  </v:shape>
                </v:group>
                <v:group id="Group 4406" o:spid="_x0000_s1071" style="position:absolute;left:2585;top:-4376;width:1488;height:1950" coordorigin="2585,-4376" coordsize="1488,1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v2KwwAAAN0AAAAP&#10;AAAAAAAAAAAAAAAAAKoCAABkcnMvZG93bnJldi54bWxQSwUGAAAAAAQABAD6AAAAmgMAAAAA&#10;">
                  <v:shape id="Freeform 4407" o:spid="_x0000_s1072" style="position:absolute;left:2585;top:-4376;width:1488;height:1950;visibility:visible;mso-wrap-style:square;v-text-anchor:top" coordsize="1488,1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R2McA&#10;AADdAAAADwAAAGRycy9kb3ducmV2LnhtbESPzWrDMBCE74G+g9hCbrXc4KbFjRza/EBuIW6h5LZY&#10;W9vYWjmW4jhvXwUKOQ4z8w2zWI6mFQP1rras4DmKQRAXVtdcKvj+2j69gXAeWWNrmRRcycEye5gs&#10;MNX2wgcacl+KAGGXooLK+y6V0hUVGXSR7YiD92t7gz7IvpS6x0uAm1bO4nguDdYcFirsaFVR0eRn&#10;o2CTrHb7uPlc22t+/NEzc3odjnOlpo/jxzsIT6O/h//bO60gSZIXuL0JT0B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lUdjHAAAA3QAAAA8AAAAAAAAAAAAAAAAAmAIAAGRy&#10;cy9kb3ducmV2LnhtbFBLBQYAAAAABAAEAPUAAACMAwAAAAA=&#10;" path="m1488,l,1950e" filled="f" strokeweight=".18183mm">
                    <v:path arrowok="t" o:connecttype="custom" o:connectlocs="1488,-4376;0,-2426" o:connectangles="0,0"/>
                  </v:shape>
                </v:group>
                <v:group id="Group 4404" o:spid="_x0000_s1073" style="position:absolute;left:5042;top:-1400;width:96;height:83" coordorigin="5042,-1400"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MZmxgAAAN0A&#10;AAAPAAAAAAAAAAAAAAAAAKoCAABkcnMvZG93bnJldi54bWxQSwUGAAAAAAQABAD6AAAAnQMAAAAA&#10;">
                  <v:shape id="Freeform 4405" o:spid="_x0000_s1074" style="position:absolute;left:5042;top:-1400;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bQoMUA&#10;AADdAAAADwAAAGRycy9kb3ducmV2LnhtbESPQWvCQBSE7wX/w/IEb3WjhFhSVymCYA5CTT30+Mg+&#10;k9Ts27C7mvjvu4WCx2FmvmHW29F04k7Ot5YVLOYJCOLK6pZrBeev/esbCB+QNXaWScGDPGw3k5c1&#10;5toOfKJ7GWoRIexzVNCE0OdS+qohg35ue+LoXawzGKJ0tdQOhwg3nVwmSSYNthwXGuxp11B1LW9G&#10;wcVnxVhlA32ei+Oq/r4+ih9XKjWbjh/vIAKN4Rn+bx+0gjRNV/D3Jj4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ttCgxQAAAN0AAAAPAAAAAAAAAAAAAAAAAJgCAABkcnMv&#10;ZG93bnJldi54bWxQSwUGAAAAAAQABAD1AAAAigMAAAAA&#10;" path="m,l48,82,95,1,,e" fillcolor="black" stroked="f">
                    <v:path arrowok="t" o:connecttype="custom" o:connectlocs="0,-1400;48,-1318;95,-1399;0,-1400" o:connectangles="0,0,0,0"/>
                  </v:shape>
                </v:group>
                <v:group id="Group 4402" o:spid="_x0000_s1075" style="position:absolute;left:5042;top:-1400;width:96;height:83" coordorigin="5042,-1400"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Xt/ePwwAAAN0AAAAP&#10;AAAAAAAAAAAAAAAAAKoCAABkcnMvZG93bnJldi54bWxQSwUGAAAAAAQABAD6AAAAmgMAAAAA&#10;">
                  <v:shape id="Freeform 4403" o:spid="_x0000_s1076" style="position:absolute;left:5042;top:-1400;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SQx8cA&#10;AADdAAAADwAAAGRycy9kb3ducmV2LnhtbESP3WrCQBSE7wu+w3IEb4puKkFqdBUtCIW2gj8QLw+7&#10;xySYPRuyW5O+fbcg9HKYmW+Y5bq3tbhT6yvHCl4mCQhi7UzFhYLzaTd+BeEDssHaMSn4IQ/r1eBp&#10;iZlxHR/ofgyFiBD2GSooQ2gyKb0uyaKfuIY4elfXWgxRtoU0LXYRbms5TZKZtFhxXCixobeS9O34&#10;bRXsT0W+D9P8Q8uv/Hx5PvSd/twqNRr2mwWIQH34Dz/a70ZBmqZz+HsTn4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0kMfHAAAA3QAAAA8AAAAAAAAAAAAAAAAAmAIAAGRy&#10;cy9kb3ducmV2LnhtbFBLBQYAAAAABAAEAPUAAACMAwAAAAA=&#10;" path="m48,82l,,95,1,48,82e" filled="f" strokeweight=".26447mm">
                    <v:path arrowok="t" o:connecttype="custom" o:connectlocs="48,-1318;0,-1400;95,-1399;48,-1318" o:connectangles="0,0,0,0"/>
                  </v:shape>
                </v:group>
                <v:group id="Group 4400" o:spid="_x0000_s1077" style="position:absolute;left:5042;top:-1400;width:48;height:83" coordorigin="5042,-1400" coordsize="4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htVMQAAADdAAAADwAAAGRycy9kb3ducmV2LnhtbERPy2rCQBTdF/oPwy10&#10;VydptUh0IhLa0oUUjAVxd8lck5DMnZCZ5vH3zkLo8nDe291kWjFQ72rLCuJFBIK4sLrmUsHv6fNl&#10;DcJ5ZI2tZVIwk4Nd+viwxUTbkY805L4UIYRdggoq77tESldUZNAtbEccuKvtDfoA+1LqHscQblr5&#10;GkXv0mDNoaHCjrKKiib/Mwq+Rhz3b/HHcGiu2Xw5rX7Oh5iUen6a9hsQnib/L767v7WC5XIV9oc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BhtVMQAAADdAAAA&#10;DwAAAAAAAAAAAAAAAACqAgAAZHJzL2Rvd25yZXYueG1sUEsFBgAAAAAEAAQA+gAAAJsDAAAAAA==&#10;">
                  <v:shape id="Freeform 4401" o:spid="_x0000_s1078" style="position:absolute;left:5042;top:-1400;width:48;height:83;visibility:visible;mso-wrap-style:square;v-text-anchor:top" coordsize="48,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oBMcA&#10;AADdAAAADwAAAGRycy9kb3ducmV2LnhtbESP3WrCQBSE7wu+w3KE3hTdWKJIdJVYWijeFH8e4LB7&#10;TNJmz4bsNok+fVcoeDnMzDfMejvYWnTU+sqxgtk0AUGsnam4UHA+fUyWIHxANlg7JgVX8rDdjJ7W&#10;mBnX84G6YyhEhLDPUEEZQpNJ6XVJFv3UNcTRu7jWYoiyLaRpsY9wW8vXJFlIixXHhRIbeitJ/xx/&#10;rYL8tvvW3SHd69C87/q5vLz0+ZdSz+MhX4EINIRH+L/9aRSk6XwG9zfxCc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sqATHAAAA3QAAAA8AAAAAAAAAAAAAAAAAmAIAAGRy&#10;cy9kb3ducmV2LnhtbFBLBQYAAAAABAAEAPUAAACMAwAAAAA=&#10;" path="m,l48,82e" filled="f" strokeweight=".26447mm">
                    <v:path arrowok="t" o:connecttype="custom" o:connectlocs="0,-1400;48,-1318" o:connectangles="0,0"/>
                  </v:shape>
                </v:group>
                <v:group id="Group 4398" o:spid="_x0000_s1079" style="position:absolute;left:5090;top:-1533;width:2;height:133" coordorigin="5090,-1533" coordsize="2,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ZWuMYAAADdAAAADwAAAGRycy9kb3ducmV2LnhtbESPT4vCMBTE78J+h/AW&#10;9qZpXZWlGkXEXTyI4B9YvD2aZ1tsXkoT2/rtjSB4HGbmN8xs0ZlSNFS7wrKCeBCBIE6tLjhTcDr+&#10;9n9AOI+ssbRMCu7kYDH/6M0w0bblPTUHn4kAYZeggtz7KpHSpTkZdANbEQfvYmuDPsg6k7rGNsBN&#10;KYdRNJEGCw4LOVa0yim9Hm5GwV+L7fI7Xjfb62V1Px/Hu/9tTEp9fXbLKQhPnX+HX+2NVjAajY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hla4xgAAAN0A&#10;AAAPAAAAAAAAAAAAAAAAAKoCAABkcnMvZG93bnJldi54bWxQSwUGAAAAAAQABAD6AAAAnQMAAAAA&#10;">
                  <v:shape id="Freeform 4399" o:spid="_x0000_s1080" style="position:absolute;left:5090;top:-1533;width:2;height:133;visibility:visible;mso-wrap-style:square;v-text-anchor:top" coordsize="1,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tYH8MA&#10;AADdAAAADwAAAGRycy9kb3ducmV2LnhtbESPT4vCMBTE74LfITxhb5qq1V2qUYog7NF/F2+P5tkW&#10;k5fQRO1++42wsMdhZn7DrLe9NeJJXWgdK5hOMhDEldMt1wou5/34C0SIyBqNY1LwQwG2m+FgjYV2&#10;Lz7S8xRrkSAcClTQxOgLKUPVkMUwcZ44eTfXWYxJdrXUHb4S3Bo5y7KltNhyWmjQ066h6n56WAXm&#10;ZvwDs89dKXN/XuhjeTWXg1Ifo75cgYjUx//wX/tbK8jzxRzeb9IT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ItYH8MAAADdAAAADwAAAAAAAAAAAAAAAACYAgAAZHJzL2Rv&#10;d25yZXYueG1sUEsFBgAAAAAEAAQA9QAAAIgDAAAAAA==&#10;" path="m,134l1,e" filled="f" strokeweight=".18183mm">
                    <v:path arrowok="t" o:connecttype="custom" o:connectlocs="0,-1399;2,-1533" o:connectangles="0,0"/>
                  </v:shape>
                </v:group>
                <v:group id="Group 4396" o:spid="_x0000_s1081" style="position:absolute;left:9034;top:-1485;width:190;height:229" coordorigin="9034,-1485" coordsize="190,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NrV8YAAADdAAAADwAAAGRycy9kb3ducmV2LnhtbESPT2vCQBTE7wW/w/KE&#10;3uomGkWiq4jU0oMU/APi7ZF9JsHs25DdJvHbdwWhx2FmfsMs172pREuNKy0riEcRCOLM6pJzBefT&#10;7mMOwnlkjZVlUvAgB+vV4G2JqbYdH6g9+lwECLsUFRTe16mULivIoBvZmjh4N9sY9EE2udQNdgFu&#10;KjmOopk0WHJYKLCmbUHZ/fhrFHx12G0m8We7v9+2j+tp+nPZx6TU+7DfLEB46v1/+NX+1gqSZJr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I2tXxgAAAN0A&#10;AAAPAAAAAAAAAAAAAAAAAKoCAABkcnMvZG93bnJldi54bWxQSwUGAAAAAAQABAD6AAAAnQMAAAAA&#10;">
                  <v:shape id="Freeform 4397" o:spid="_x0000_s1082" style="position:absolute;left:9034;top:-1485;width:190;height:229;visibility:visible;mso-wrap-style:square;v-text-anchor:top" coordsize="190,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1x9cUA&#10;AADdAAAADwAAAGRycy9kb3ducmV2LnhtbESPQWvCQBSE74L/YXlCb3WjVWmjqxihUryI2ktvj+wz&#10;CWbfxt1tjP++KxQ8DjPzDbNYdaYWLTlfWVYwGiYgiHOrKy4UfJ8+X99B+ICssbZMCu7kYbXs9xaY&#10;anvjA7XHUIgIYZ+igjKEJpXS5yUZ9EPbEEfvbJ3BEKUrpHZ4i3BTy3GSzKTBiuNCiQ1tSsovx1+j&#10;oNp/BNfa7Th/+2lH1+yU7bzJlHoZdOs5iEBdeIb/219awWQyncLjTXw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zXH1xQAAAN0AAAAPAAAAAAAAAAAAAAAAAJgCAABkcnMv&#10;ZG93bnJldi54bWxQSwUGAAAAAAQABAD1AAAAigMAAAAA&#10;" path="m190,229l,,,229r190,xe" filled="f" strokeweight=".08264mm">
                    <v:path arrowok="t" o:connecttype="custom" o:connectlocs="190,-1256;0,-1485;0,-1256;190,-1256" o:connectangles="0,0,0,0"/>
                  </v:shape>
                </v:group>
                <v:group id="Group 4394" o:spid="_x0000_s1083" style="position:absolute;left:6723;top:-1485;width:2501;height:763" coordorigin="6723,-1485" coordsize="2501,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1Qu8YAAADdAAAADwAAAGRycy9kb3ducmV2LnhtbESPS4vCQBCE7wv7H4Ze&#10;8LZO4oslOoqIKx5E8AGLtybTJsFMT8jMJvHfO4Lgsaiqr6jZojOlaKh2hWUFcT8CQZxaXXCm4Hz6&#10;/f4B4TyyxtIyKbiTg8X882OGibYtH6g5+kwECLsEFeTeV4mULs3JoOvbijh4V1sb9EHWmdQ1tgFu&#10;SjmIook0WHBYyLGiVU7p7fhvFGxabJfDeN3sbtfV/XIa7/92MSnV++qWUxCeOv8Ov9pbrWA0Gk/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vVC7xgAAAN0A&#10;AAAPAAAAAAAAAAAAAAAAAKoCAABkcnMvZG93bnJldi54bWxQSwUGAAAAAAQABAD6AAAAnQMAAAAA&#10;">
                  <v:shape id="Freeform 4395" o:spid="_x0000_s1084" style="position:absolute;left:6723;top:-1485;width:2501;height:763;visibility:visible;mso-wrap-style:square;v-text-anchor:top" coordsize="2501,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VSecYA&#10;AADdAAAADwAAAGRycy9kb3ducmV2LnhtbESPQWsCMRSE70L/Q3iFXkSzrWuV1SilIAgiqPXi7bF5&#10;bpZuXpZN1NVfbwTB4zAz3zDTeWsrcabGl44VfPYTEMS50yUXCvZ/i94YhA/IGivHpOBKHuazt84U&#10;M+0uvKXzLhQiQthnqMCEUGdS+tyQRd93NXH0jq6xGKJsCqkbvES4reRXknxLiyXHBYM1/RrK/3cn&#10;q+BkBykaczhs95tVuugeb6tyfVPq4739mYAI1IZX+NleagVpOhzB4018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VSecYAAADdAAAADwAAAAAAAAAAAAAAAACYAgAAZHJz&#10;L2Rvd25yZXYueG1sUEsFBgAAAAAEAAQA9QAAAIsDAAAAAA==&#10;" path="m,764r2501,l2501,229r-190,l2311,,,,,764xe" filled="f" strokeweight=".08264mm">
                    <v:path arrowok="t" o:connecttype="custom" o:connectlocs="0,-721;2501,-721;2501,-1256;2311,-1256;2311,-1485;0,-1485;0,-721" o:connectangles="0,0,0,0,0,0,0"/>
                  </v:shape>
                </v:group>
                <v:group id="Group 4392" o:spid="_x0000_s1085" style="position:absolute;left:6277;top:-1868;width:95;height:84" coordorigin="6277,-1868" coordsize="9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m5hUsQAAADdAAAA&#10;DwAAAAAAAAAAAAAAAACqAgAAZHJzL2Rvd25yZXYueG1sUEsFBgAAAAAEAAQA+gAAAJsDAAAAAA==&#10;">
                  <v:shape id="Freeform 4393" o:spid="_x0000_s1086" style="position:absolute;left:6277;top:-1868;width:95;height:84;visibility:visible;mso-wrap-style:square;v-text-anchor:top" coordsize="9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FHJ8YA&#10;AADdAAAADwAAAGRycy9kb3ducmV2LnhtbESPT2vCQBTE7wW/w/KE3ppNJdYmdRWxCOJF1CIeH9nX&#10;JDT7NmQ3f/z23YLQ4zAzv2GW69HUoqfWVZYVvEYxCOLc6ooLBV+X3cs7COeRNdaWScGdHKxXk6cl&#10;ZtoOfKL+7AsRIOwyVFB632RSurwkgy6yDXHwvm1r0AfZFlK3OAS4qeUsjt+kwYrDQokNbUvKf86d&#10;UfA5LNBfb0Vd0eEwux+3XbrZdUo9T8fNBwhPo/8PP9p7rSBJ5in8vQ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7FHJ8YAAADdAAAADwAAAAAAAAAAAAAAAACYAgAAZHJz&#10;L2Rvd25yZXYueG1sUEsFBgAAAAAEAAQA9QAAAIsDAAAAAA==&#10;" path="m51,l,81r95,4l51,e" fillcolor="black" stroked="f">
                    <v:path arrowok="t" o:connecttype="custom" o:connectlocs="51,-1868;0,-1787;95,-1783;51,-1868" o:connectangles="0,0,0,0"/>
                  </v:shape>
                </v:group>
                <v:group id="Group 4390" o:spid="_x0000_s1087" style="position:absolute;left:6277;top:-1868;width:95;height:84" coordorigin="6277,-1868" coordsize="9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dKfpwwAAAN0AAAAP&#10;AAAAAAAAAAAAAAAAAKoCAABkcnMvZG93bnJldi54bWxQSwUGAAAAAAQABAD6AAAAmgMAAAAA&#10;">
                  <v:shape id="Freeform 4391" o:spid="_x0000_s1088" style="position:absolute;left:6277;top:-1868;width:95;height:84;visibility:visible;mso-wrap-style:square;v-text-anchor:top" coordsize="9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9DfsYA&#10;AADdAAAADwAAAGRycy9kb3ducmV2LnhtbESP0WrCQBRE3wv+w3KFvoS6iYRgo6uIGAi0WKr9gNvs&#10;NQlm74bsqunfdwtCH4eZOcOsNqPpxI0G11pWkMxiEMSV1S3XCr5OxcsChPPIGjvLpOCHHGzWk6cV&#10;5tre+ZNuR1+LAGGXo4LG+z6X0lUNGXQz2xMH72wHgz7IoZZ6wHuAm07O4ziTBlsOCw32tGuouhyv&#10;RsHuEH3HRfTmio/X98SVZ2P32ij1PB23SxCeRv8ffrRLrSBNswT+3oQn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m9DfsYAAADdAAAADwAAAAAAAAAAAAAAAACYAgAAZHJz&#10;L2Rvd25yZXYueG1sUEsFBgAAAAAEAAQA9QAAAIsDAAAAAA==&#10;" path="m95,85l,81,51,,95,85e" filled="f" strokeweight=".26447mm">
                    <v:path arrowok="t" o:connecttype="custom" o:connectlocs="95,-1783;0,-1787;51,-1868;95,-1783" o:connectangles="0,0,0,0"/>
                  </v:shape>
                </v:group>
                <v:group id="Group 4388" o:spid="_x0000_s1089" style="position:absolute;left:6277;top:-1787;width:95;height:4" coordorigin="6277,-1787" coordsize="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qcBcYAAADdAAAADwAAAGRycy9kb3ducmV2LnhtbESPT4vCMBTE78J+h/AW&#10;9qZpXZWlGkXEXTyI4B9YvD2aZ1tsXkoT2/rtjSB4HGbmN8xs0ZlSNFS7wrKCeBCBIE6tLjhTcDr+&#10;9n9AOI+ssbRMCu7kYDH/6M0w0bblPTUHn4kAYZeggtz7KpHSpTkZdANbEQfvYmuDPsg6k7rGNsBN&#10;KYdRNJEGCw4LOVa0yim9Hm5GwV+L7fI7Xjfb62V1Px/Hu/9tTEp9fXbLKQhPnX+HX+2NVjAaTY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96pwFxgAAAN0A&#10;AAAPAAAAAAAAAAAAAAAAAKoCAABkcnMvZG93bnJldi54bWxQSwUGAAAAAAQABAD6AAAAnQMAAAAA&#10;">
                  <v:shape id="Freeform 4389" o:spid="_x0000_s1090" style="position:absolute;left:6277;top:-1787;width:95;height:4;visibility:visible;mso-wrap-style:square;v-text-anchor:top" coordsize="9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u3VcUA&#10;AADdAAAADwAAAGRycy9kb3ducmV2LnhtbESPzW7CMBCE75V4B2uRuIHDTxFKMYgWKrU3CH2AVbyN&#10;o9rrEBuS9unrSkg9jmbmG8162zsrbtSG2rOC6SQDQVx6XXOl4OP8Ol6BCBFZo/VMCr4pwHYzeFhj&#10;rn3HJ7oVsRIJwiFHBSbGJpcylIYcholviJP36VuHMcm2krrFLsGdlbMsW0qHNacFgw29GCq/iqtT&#10;cDx3xbubmWcr7eUwN7u9rR9/lBoN+90TiEh9/A/f229awWKxnMPfm/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7dVxQAAAN0AAAAPAAAAAAAAAAAAAAAAAJgCAABkcnMv&#10;ZG93bnJldi54bWxQSwUGAAAAAAQABAD1AAAAigMAAAAA&#10;" path="m,l95,4e" filled="f" strokeweight=".26447mm">
                    <v:path arrowok="t" o:connecttype="custom" o:connectlocs="0,-1787;95,-1783" o:connectangles="0,0"/>
                  </v:shape>
                </v:group>
                <v:group id="Group 4386" o:spid="_x0000_s1091" style="position:absolute;left:6191;top:-1899;width:112;height:71" coordorigin="6191,-1899" coordsize="11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T6HqxgAAAN0A&#10;AAAPAAAAAAAAAAAAAAAAAKoCAABkcnMvZG93bnJldi54bWxQSwUGAAAAAAQABAD6AAAAnQMAAAAA&#10;">
                  <v:shape id="Freeform 4387" o:spid="_x0000_s1092" style="position:absolute;left:6191;top:-1899;width:112;height:71;visibility:visible;mso-wrap-style:square;v-text-anchor:top" coordsize="11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WZFMYA&#10;AADdAAAADwAAAGRycy9kb3ducmV2LnhtbESPQWsCMRSE7wX/Q3hCb5pVVMrWKKIWevCibaHHx+Z1&#10;s3XzsiTR3e2vN4LQ4zAz3zDLdWdrcSUfKscKJuMMBHHhdMWlgs+Pt9ELiBCRNdaOSUFPAdarwdMS&#10;c+1aPtL1FEuRIBxyVGBibHIpQ2HIYhi7hjh5P85bjEn6UmqPbYLbWk6zbCEtVpwWDDa0NVScTxer&#10;oP1u+nD008PXebKvN6b/7Xfln1LPw27zCiJSF//Dj/a7VjCbLeZwf5Oe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WZFMYAAADdAAAADwAAAAAAAAAAAAAAAACYAgAAZHJz&#10;L2Rvd25yZXYueG1sUEsFBgAAAAAEAAQA9QAAAIsDAAAAAA==&#10;" path="m111,72l,e" filled="f" strokeweight=".18183mm">
                    <v:path arrowok="t" o:connecttype="custom" o:connectlocs="111,-1827;0,-1899" o:connectangles="0,0"/>
                  </v:shape>
                </v:group>
                <v:group id="Group 4384" o:spid="_x0000_s1093" style="position:absolute;left:5144;top:-2120;width:1579;height:1018" coordorigin="5144,-2120" coordsize="1579,1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GaBsYAAADdAAAADwAAAGRycy9kb3ducmV2LnhtbESPQWvCQBSE7wX/w/KE&#10;3uomaoNEVxHR0oMUqoJ4e2SfSTD7NmTXJP77riD0OMzMN8xi1ZtKtNS40rKCeBSBIM6sLjlXcDru&#10;PmYgnEfWWFkmBQ9ysFoO3haYatvxL7UHn4sAYZeigsL7OpXSZQUZdCNbEwfvahuDPsgml7rBLsBN&#10;JcdRlEiDJYeFAmvaFJTdDnej4KvDbj2Jt+3+dt08LsfPn/M+JqXeh/16DsJT7//Dr/a3VjCdJ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0ZoGxgAAAN0A&#10;AAAPAAAAAAAAAAAAAAAAAKoCAABkcnMvZG93bnJldi54bWxQSwUGAAAAAAQABAD6AAAAnQMAAAAA&#10;">
                  <v:shape id="Freeform 4385" o:spid="_x0000_s1094" style="position:absolute;left:5144;top:-2120;width:1579;height:1018;visibility:visible;mso-wrap-style:square;v-text-anchor:top" coordsize="1579,10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gtdMUA&#10;AADdAAAADwAAAGRycy9kb3ducmV2LnhtbESPQWsCMRSE70L/Q3gFb5rtItuyNYpIRaEXq7309tg8&#10;N4vJy7KJ7vrvTUHwOMzMN8x8OTgrrtSFxrOCt2kGgrjyuuFawe9xM/kAESKyRuuZFNwowHLxMppj&#10;qX3PP3Q9xFokCIcSFZgY21LKUBlyGKa+JU7eyXcOY5JdLXWHfYI7K/MsK6TDhtOCwZbWhqrz4eIU&#10;2PVm56rh+/z1d9lv7b7PTVHnSo1fh9UniEhDfIYf7Z1WMJsV7/D/Jj0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C10xQAAAN0AAAAPAAAAAAAAAAAAAAAAAJgCAABkcnMv&#10;ZG93bnJldi54bWxQSwUGAAAAAAQABAD1AAAAigMAAAAA&#10;" path="m,l1579,1017e" filled="f" strokeweight=".18183mm">
                    <v:path arrowok="t" o:connecttype="custom" o:connectlocs="0,-2120;1579,-1103" o:connectangles="0,0"/>
                  </v:shape>
                </v:group>
                <v:group id="Group 4382" o:spid="_x0000_s1095" style="position:absolute;left:7478;top:-7205;width:1764;height:307" coordorigin="7478,-7205" coordsize="1764,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cAqvvwwAAAN0AAAAP&#10;AAAAAAAAAAAAAAAAAKoCAABkcnMvZG93bnJldi54bWxQSwUGAAAAAAQABAD6AAAAmgMAAAAA&#10;">
                  <v:shape id="Freeform 4383" o:spid="_x0000_s1096" style="position:absolute;left:7478;top:-7205;width:1764;height:307;visibility:visible;mso-wrap-style:square;v-text-anchor:top" coordsize="1764,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t61scA&#10;AADdAAAADwAAAGRycy9kb3ducmV2LnhtbESPQUsDMRSE74L/IbxCbzZbWxfdNi0iSEsv4lbQ3h6b&#10;52Zx87Ju0m7aX28EweMwM98wy3W0rThR7xvHCqaTDARx5XTDtYK3/fPNPQgfkDW2jknBmTysV9dX&#10;Syy0G/iVTmWoRYKwL1CBCaErpPSVIYt+4jri5H263mJIsq+l7nFIcNvK2yzLpcWG04LBjp4MVV/l&#10;0SpA/VEe9H4zzGJ+ed+9eHP33UalxqP4uAARKIb/8F97qxXM5/kD/L5JT0C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LetbHAAAA3QAAAA8AAAAAAAAAAAAAAAAAmAIAAGRy&#10;cy9kb3ducmV2LnhtbFBLBQYAAAAABAAEAPUAAACMAwAAAAA=&#10;" path="m,307r1764,l1764,,,,,307xe" filled="f" strokeweight=".26447mm">
                    <v:path arrowok="t" o:connecttype="custom" o:connectlocs="0,-6898;1764,-6898;1764,-7205;0,-7205;0,-6898" o:connectangles="0,0,0,0,0"/>
                  </v:shape>
                </v:group>
                <v:group id="Group 4380" o:spid="_x0000_s1097" style="position:absolute;left:7499;top:-6984;width:1722;height:2" coordorigin="7499,-6984" coordsize="17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0xNMUAAADdAAAADwAAAGRycy9kb3ducmV2LnhtbERPTWvCQBC9F/wPywi9&#10;1U2stSW6Sgi29CCCSaF4G7JjEszOhuw2if++eyj0+Hjf2/1kWjFQ7xrLCuJFBIK4tLrhSsFX8f70&#10;BsJ5ZI2tZVJwJwf73exhi4m2I59pyH0lQgi7BBXU3neJlK6syaBb2I44cFfbG/QB9pXUPY4h3LRy&#10;GUVrabDh0FBjR1lN5S3/MQo+RhzT5/gwHG/X7H4pXk7fx5iUepxP6QaEp8n/i//cn1rBavUa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tMTTFAAAA3QAA&#10;AA8AAAAAAAAAAAAAAAAAqgIAAGRycy9kb3ducmV2LnhtbFBLBQYAAAAABAAEAPoAAACcAwAAAAA=&#10;">
                  <v:shape id="Freeform 4381" o:spid="_x0000_s1098" style="position:absolute;left:7499;top:-6984;width:1722;height:2;visibility:visible;mso-wrap-style:square;v-text-anchor:top" coordsize="17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obrMYA&#10;AADdAAAADwAAAGRycy9kb3ducmV2LnhtbESPT4vCMBTE7wt+h/AEL4um/kGlGkUWhL0I6iri7dE8&#10;22LzUpps2/XTG0HY4zAzv2GW69YUoqbK5ZYVDAcRCOLE6pxTBaefbX8OwnlkjYVlUvBHDtarzscS&#10;Y20bPlB99KkIEHYxKsi8L2MpXZKRQTewJXHwbrYy6IOsUqkrbALcFHIURVNpMOewkGFJXxkl9+Ov&#10;UZCMa3p8Oj3fXve7e2PP10s9LZXqddvNAoSn1v+H3+1vrWAymQ3h9SY8Ab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obrMYAAADdAAAADwAAAAAAAAAAAAAAAACYAgAAZHJz&#10;L2Rvd25yZXYueG1sUEsFBgAAAAAEAAQA9QAAAIsDAAAAAA==&#10;" path="m,l1722,e" filled="f" strokeweight=".19836mm">
                    <v:path arrowok="t" o:connecttype="custom" o:connectlocs="0,0;1722,0" o:connectangles="0,0"/>
                  </v:shape>
                </v:group>
                <v:group id="Group 4378" o:spid="_x0000_s1099" style="position:absolute;left:8318;top:-6898;width:42;height:2221" coordorigin="8318,-6898" coordsize="42,2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MK2McAAADdAAAADwAAAGRycy9kb3ducmV2LnhtbESPT2vCQBTE70K/w/IK&#10;vdVN/NNKdBURWzyI0FgQb4/sMwlm34bsNonf3hUKHoeZ+Q2zWPWmEi01rrSsIB5GIIgzq0vOFfwe&#10;v95nIJxH1lhZJgU3crBavgwWmGjb8Q+1qc9FgLBLUEHhfZ1I6bKCDLqhrYmDd7GNQR9kk0vdYBfg&#10;ppKjKPqQBksOCwXWtCkou6Z/RsF3h916HG/b/fWyuZ2P08NpH5NSb6/9eg7CU++f4f/2TiuYTD5H&#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DMK2McAAADd&#10;AAAADwAAAAAAAAAAAAAAAACqAgAAZHJzL2Rvd25yZXYueG1sUEsFBgAAAAAEAAQA+gAAAJ4DAAAA&#10;AA==&#10;">
                  <v:shape id="Freeform 4379" o:spid="_x0000_s1100" style="position:absolute;left:8318;top:-6898;width:42;height:2221;visibility:visible;mso-wrap-style:square;v-text-anchor:top" coordsize="42,2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1Xa8cA&#10;AADdAAAADwAAAGRycy9kb3ducmV2LnhtbESPT2sCMRTE70K/Q3iF3mq2rVbdGsWtLBUPBf9cvD2S&#10;192lm5clSXX99k2h4HGYmd8w82VvW3EmHxrHCp6GGQhi7UzDlYLjoXycgggR2WDrmBRcKcBycTeY&#10;Y27chXd03sdKJAiHHBXUMXa5lEHXZDEMXUecvC/nLcYkfSWNx0uC21Y+Z9mrtNhwWqixo/ea9Pf+&#10;xypYfejZCcdlqWl92F79Z1GM14VSD/f96g1EpD7ewv/tjVEwGk1e4O9Neg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NV2vHAAAA3QAAAA8AAAAAAAAAAAAAAAAAmAIAAGRy&#10;cy9kb3ducmV2LnhtbFBLBQYAAAAABAAEAPUAAACMAwAAAAA=&#10;" path="m,2221l42,e" filled="f" strokeweight=".18183mm">
                    <v:path arrowok="t" o:connecttype="custom" o:connectlocs="0,-4677;42,-6898" o:connectangles="0,0"/>
                  </v:shape>
                </v:group>
                <v:group id="Group 4376" o:spid="_x0000_s1101" style="position:absolute;left:6474;top:-6718;width:82;height:96" coordorigin="6474,-6718"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ljc3xgAAAN0A&#10;AAAPAAAAAAAAAAAAAAAAAKoCAABkcnMvZG93bnJldi54bWxQSwUGAAAAAAQABAD6AAAAnQMAAAAA&#10;">
                  <v:shape id="Freeform 4377" o:spid="_x0000_s1102" style="position:absolute;left:6474;top:-6718;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t408YA&#10;AADdAAAADwAAAGRycy9kb3ducmV2LnhtbESP0WrCQBRE3wv+w3IF35qNkqpNswkqtPSlBbUfcJu9&#10;JsHs3ZBdTezXdwtCH4eZOcNkxWhacaXeNZYVzKMYBHFpdcOVgq/j6+MahPPIGlvLpOBGDop88pBh&#10;qu3Ae7oefCUChF2KCmrvu1RKV9Zk0EW2Iw7eyfYGfZB9JXWPQ4CbVi7ieCkNNhwWauxoV1N5PlyM&#10;gmHxEyf65ner/aWy2+7j+fvtUys1m46bFxCeRv8fvrfftYIkWT3B35vwBGT+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t408YAAADdAAAADwAAAAAAAAAAAAAAAACYAgAAZHJz&#10;L2Rvd25yZXYueG1sUEsFBgAAAAAEAAQA9QAAAIsDAAAAAA==&#10;" path="m81,l,48,81,96,81,e" fillcolor="black" stroked="f">
                    <v:path arrowok="t" o:connecttype="custom" o:connectlocs="81,-6718;0,-6670;81,-6622;81,-6718" o:connectangles="0,0,0,0"/>
                  </v:shape>
                </v:group>
                <v:group id="Group 4374" o:spid="_x0000_s1103" style="position:absolute;left:6474;top:-6718;width:82;height:96" coordorigin="6474,-6718"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gM28cAAADdAAAADwAAAGRycy9kb3ducmV2LnhtbESPQWvCQBSE7wX/w/IK&#10;vdVN1EZJs4qILT2IoBaKt0f2mYRk34bsNon/vlso9DjMzDdMthlNI3rqXGVZQTyNQBDnVldcKPi8&#10;vD2vQDiPrLGxTAru5GCznjxkmGo78In6sy9EgLBLUUHpfZtK6fKSDLqpbYmDd7OdQR9kV0jd4RDg&#10;ppGzKEqkwYrDQokt7UrK6/O3UfA+4LCdx/v+UN929+vl5fh1iEmpp8dx+wrC0+j/w3/tD61gsVgm&#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wgM28cAAADd&#10;AAAADwAAAAAAAAAAAAAAAACqAgAAZHJzL2Rvd25yZXYueG1sUEsFBgAAAAAEAAQA+gAAAJ4DAAAA&#10;AA==&#10;">
                  <v:shape id="Freeform 4375" o:spid="_x0000_s1104" style="position:absolute;left:6474;top:-6718;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5nZ8YA&#10;AADdAAAADwAAAGRycy9kb3ducmV2LnhtbESPT2vCQBTE7wW/w/KE3urGEqtEVxGLtJdCjXp/ZJ/5&#10;Y/ZtyK4x6afvFgoeh5n5DbPa9KYWHbWutKxgOolAEGdWl5wrOB33LwsQziNrrC2TgoEcbNajpxUm&#10;2t75QF3qcxEg7BJUUHjfJFK6rCCDbmIb4uBdbGvQB9nmUrd4D3BTy9coepMGSw4LBTa0Kyi7pjej&#10;oPI/cVWd03yYfS2a71k3dB/vg1LP4367BOGp94/wf/tTK4jj+Rz+3oQn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5nZ8YAAADdAAAADwAAAAAAAAAAAAAAAACYAgAAZHJz&#10;L2Rvd25yZXYueG1sUEsFBgAAAAAEAAQA9QAAAIsDAAAAAA==&#10;" path="m,48l81,r,96l,48e" filled="f" strokeweight=".26447mm">
                    <v:path arrowok="t" o:connecttype="custom" o:connectlocs="0,-6670;81,-6718;81,-6622;0,-6670" o:connectangles="0,0,0,0"/>
                  </v:shape>
                </v:group>
                <v:group id="Group 4372" o:spid="_x0000_s1105" style="position:absolute;left:6474;top:-6718;width:82;height:48" coordorigin="6474,-6718"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s9MsUAAADdAAAADwAAAGRycy9kb3ducmV2LnhtbERPTWvCQBC9F/wPywi9&#10;1U2stSW6Sgi29CCCSaF4G7JjEszOhuw2if++eyj0+Hjf2/1kWjFQ7xrLCuJFBIK4tLrhSsFX8f70&#10;BsJ5ZI2tZVJwJwf73exhi4m2I59pyH0lQgi7BBXU3neJlK6syaBb2I44cFfbG/QB9pXUPY4h3LRy&#10;GUVrabDh0FBjR1lN5S3/MQo+RhzT5/gwHG/X7H4pXk7fx5iUepxP6QaEp8n/i//cn1rBavUa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nbPTLFAAAA3QAA&#10;AA8AAAAAAAAAAAAAAAAAqgIAAGRycy9kb3ducmV2LnhtbFBLBQYAAAAABAAEAPoAAACcAwAAAAA=&#10;">
                  <v:shape id="Freeform 4373" o:spid="_x0000_s1106" style="position:absolute;left:6474;top:-6718;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tAX8UA&#10;AADdAAAADwAAAGRycy9kb3ducmV2LnhtbESPQWvCQBSE74L/YXmCt7pRxGp0FVsQ9CBto3h+ZJ9J&#10;NPs2ZleN/vpuoeBxmJlvmNmiMaW4Ue0Kywr6vQgEcWp1wZmC/W71NgbhPLLG0jIpeJCDxbzdmmGs&#10;7Z1/6Jb4TAQIuxgV5N5XsZQuzcmg69mKOHhHWxv0QdaZ1DXeA9yUchBFI2mw4LCQY0WfOaXn5GoU&#10;ZJu+vCSXyJ4OX812JZ/p4PvDKdXtNMspCE+Nf4X/22utYDh8n8Dfm/A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y0BfxQAAAN0AAAAPAAAAAAAAAAAAAAAAAJgCAABkcnMv&#10;ZG93bnJldi54bWxQSwUGAAAAAAQABAD1AAAAigMAAAAA&#10;" path="m81,l,48e" filled="f" strokeweight=".26447mm">
                    <v:path arrowok="t" o:connecttype="custom" o:connectlocs="81,-6718;0,-6670" o:connectangles="0,0"/>
                  </v:shape>
                </v:group>
                <v:group id="Group 4370" o:spid="_x0000_s1107" style="position:absolute;left:6555;top:-6670;width:132;height:2" coordorigin="6555,-6670"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hBE8MAAADdAAAADwAAAGRycy9kb3ducmV2LnhtbERPTYvCMBC9C/sfwgh7&#10;07S7ukg1ioi7eBDBuiDehmZsi82kNLGt/94cBI+P971Y9aYSLTWutKwgHkcgiDOrS84V/J9+RzMQ&#10;ziNrrCyTggc5WC0/BgtMtO34SG3qcxFC2CWooPC+TqR0WUEG3djWxIG72sagD7DJpW6wC+Gmkl9R&#10;9CMNlhwaCqxpU1B2S+9GwV+H3fo73rb723XzuJymh/M+JqU+h/16DsJT79/il3unFUwms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SeEETwwAAAN0AAAAP&#10;AAAAAAAAAAAAAAAAAKoCAABkcnMvZG93bnJldi54bWxQSwUGAAAAAAQABAD6AAAAmgMAAAAA&#10;">
                  <v:shape id="Freeform 4371" o:spid="_x0000_s1108" style="position:absolute;left:6555;top:-6670;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Z81sUA&#10;AADdAAAADwAAAGRycy9kb3ducmV2LnhtbESPT2vCQBTE7wW/w/IEb3WjSAnRVUQpiKaHqnh+ZF/+&#10;YPZtmt1o8u3dQqHHYWZ+w6w2vanFg1pXWVYwm0YgiDOrKy4UXC+f7zEI55E11pZJwUAONuvR2woT&#10;bZ/8TY+zL0SAsEtQQel9k0jpspIMuqltiIOX29agD7ItpG7xGeCmlvMo+pAGKw4LJTa0Kym7nzuj&#10;IM2/ivj+M9RH3ub7IerS26lLlZqM++0ShKfe/4f/2getYLGIZ/D7JjwBuX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JnzWxQAAAN0AAAAPAAAAAAAAAAAAAAAAAJgCAABkcnMv&#10;ZG93bnJldi54bWxQSwUGAAAAAAQABAD1AAAAigMAAAAA&#10;" path="m,l132,e" filled="f" strokeweight=".18183mm">
                    <v:path arrowok="t" o:connecttype="custom" o:connectlocs="0,0;132,0" o:connectangles="0,0"/>
                  </v:shape>
                </v:group>
                <v:group id="Group 4368" o:spid="_x0000_s1109" style="position:absolute;left:5000;top:-7205;width:1304;height:307" coordorigin="5000,-7205" coordsize="1304,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eZ6/8YAAADdAAAADwAAAGRycy9kb3ducmV2LnhtbESPT4vCMBTE7wt+h/AE&#10;b2tadUWqUURc8SCCf0C8PZpnW2xeSpNt67ffLAh7HGbmN8xi1ZlSNFS7wrKCeBiBIE6tLjhTcL18&#10;f85AOI+ssbRMCl7kYLXsfSww0bblEzVnn4kAYZeggtz7KpHSpTkZdENbEQfvYWuDPsg6k7rGNsBN&#10;KUdRNJUGCw4LOVa0ySl9nn+Mgl2L7Xocb5vD87F53S9fx9shJqUG/W49B+Gp8//hd3uvFUwmsxH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5nr/xgAAAN0A&#10;AAAPAAAAAAAAAAAAAAAAAKoCAABkcnMvZG93bnJldi54bWxQSwUGAAAAAAQABAD6AAAAnQMAAAAA&#10;">
                  <v:shape id="Freeform 4369" o:spid="_x0000_s1110" style="position:absolute;left:5000;top:-7205;width:1304;height:307;visibility:visible;mso-wrap-style:square;v-text-anchor:top" coordsize="1304,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WEOMgA&#10;AADdAAAADwAAAGRycy9kb3ducmV2LnhtbESPQU/CQBSE7yT+h80z8QZblQgWFmKMEg1crAauj+6j&#10;W+y+bbprKfx6l4SE42RmvslM552tREuNLx0ruB8kIIhzp0suFPx8v/fHIHxA1lg5JgVH8jCf3fSm&#10;mGp34C9qs1CICGGfogITQp1K6XNDFv3A1cTR27nGYoiyKaRu8BDhtpIPSfIkLZYcFwzW9Goo/83+&#10;rIL282RG2dt2a5+XCy03q/X+tF8odXfbvUxABOrCNXxpf2gFw+H4Ec5v4hOQs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3FYQ4yAAAAN0AAAAPAAAAAAAAAAAAAAAAAJgCAABk&#10;cnMvZG93bnJldi54bWxQSwUGAAAAAAQABAD1AAAAjQMAAAAA&#10;" path="m,307r1303,l1303,,,,,307xe" filled="f" strokeweight=".26447mm">
                    <v:path arrowok="t" o:connecttype="custom" o:connectlocs="0,-6898;1303,-6898;1303,-7205;0,-7205;0,-6898" o:connectangles="0,0,0,0,0"/>
                  </v:shape>
                </v:group>
                <v:group id="Group 4366" o:spid="_x0000_s1111" style="position:absolute;left:5021;top:-6984;width:1260;height:2" coordorigin="5021,-6984" coordsize="12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Q0cQxgAAAN0A&#10;AAAPAAAAAAAAAAAAAAAAAKoCAABkcnMvZG93bnJldi54bWxQSwUGAAAAAAQABAD6AAAAnQMAAAAA&#10;">
                  <v:shape id="Freeform 4367" o:spid="_x0000_s1112" style="position:absolute;left:5021;top:-6984;width:1260;height:2;visibility:visible;mso-wrap-style:square;v-text-anchor:top" coordsize="12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yP+cYA&#10;AADdAAAADwAAAGRycy9kb3ducmV2LnhtbESPQWsCMRSE7wX/Q3iCt5ptUZHVKEVoq73pVvH43Dw3&#10;q5uXZRN16683hUKPw8x8w0znra3ElRpfOlbw0k9AEOdOl1wo+M7en8cgfEDWWDkmBT/kYT7rPE0x&#10;1e7Ga7puQiEihH2KCkwIdSqlzw1Z9H1XE0fv6BqLIcqmkLrBW4TbSr4myUhaLDkuGKxpYSg/by5W&#10;wWFtVsfzV9ifst3H52JVZfct3pXqddu3CYhAbfgP/7WXWsFgMB7C75v4BOTs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yP+cYAAADdAAAADwAAAAAAAAAAAAAAAACYAgAAZHJz&#10;L2Rvd25yZXYueG1sUEsFBgAAAAAEAAQA9QAAAIsDAAAAAA==&#10;" path="m,l1261,e" filled="f" strokeweight=".19836mm">
                    <v:path arrowok="t" o:connecttype="custom" o:connectlocs="0,0;1261,0" o:connectangles="0,0"/>
                  </v:shape>
                </v:group>
                <v:group id="Group 4364" o:spid="_x0000_s1113" style="position:absolute;left:6303;top:-7051;width:1175;height:2" coordorigin="6303,-7051" coordsize="11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3Xz8xgAAAN0A&#10;AAAPAAAAAAAAAAAAAAAAAKoCAABkcnMvZG93bnJldi54bWxQSwUGAAAAAAQABAD6AAAAnQMAAAAA&#10;">
                  <v:shape id="Freeform 4365" o:spid="_x0000_s1114" style="position:absolute;left:6303;top:-7051;width:1175;height:2;visibility:visible;mso-wrap-style:square;v-text-anchor:top" coordsize="11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2g5scA&#10;AADdAAAADwAAAGRycy9kb3ducmV2LnhtbESP3WrCQBSE7wu+w3KE3hTdaEMbU1ex/oDe1Z8HOGSP&#10;SWj2bMyuSfr2XaHQy2FmvmHmy95UoqXGlZYVTMYRCOLM6pJzBZfzbpSAcB5ZY2WZFPyQg+Vi8DTH&#10;VNuOj9SefC4ChF2KCgrv61RKlxVk0I1tTRy8q20M+iCbXOoGuwA3lZxG0Zs0WHJYKLCmdUHZ9+lu&#10;FLy2h+00Ps66zb383N2+Ejy8nG9KPQ/71QcIT73/D/+191pBHCfv8HgTno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NoObHAAAA3QAAAA8AAAAAAAAAAAAAAAAAmAIAAGRy&#10;cy9kb3ducmV2LnhtbFBLBQYAAAAABAAEAPUAAACMAwAAAAA=&#10;" path="m1175,l,e" filled="f" strokeweight=".18183mm">
                    <v:path arrowok="t" o:connecttype="custom" o:connectlocs="1175,0;0,0" o:connectangles="0,0"/>
                  </v:shape>
                </v:group>
                <v:group id="Group 4362" o:spid="_x0000_s1115" style="position:absolute;left:6420;top:-5761;width:94;height:89" coordorigin="6420,-5761" coordsize="9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5NFcMAAADdAAAADwAAAGRycy9kb3ducmV2LnhtbERPTYvCMBC9C/sfwgh7&#10;07S7ukg1ioi7eBDBuiDehmZsi82kNLGt/94cBI+P971Y9aYSLTWutKwgHkcgiDOrS84V/J9+RzMQ&#10;ziNrrCyTggc5WC0/BgtMtO34SG3qcxFC2CWooPC+TqR0WUEG3djWxIG72sagD7DJpW6wC+Gmkl9R&#10;9CMNlhwaCqxpU1B2S+9GwV+H3fo73rb723XzuJymh/M+JqU+h/16DsJT79/il3unFUwmszA3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sDk0VwwAAAN0AAAAP&#10;AAAAAAAAAAAAAAAAAKoCAABkcnMvZG93bnJldi54bWxQSwUGAAAAAAQABAD6AAAAmgMAAAAA&#10;">
                  <v:shape id="Freeform 4363" o:spid="_x0000_s1116" style="position:absolute;left:6420;top:-5761;width:94;height:89;visibility:visible;mso-wrap-style:square;v-text-anchor:top" coordsize="94,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H+MsYA&#10;AADdAAAADwAAAGRycy9kb3ducmV2LnhtbESPQWvCQBSE74X+h+UVvNVNi5YYXUUKpeKptUXx9sw+&#10;N6HZtyH71Pjvu4WCx2FmvmFmi9436kxdrAMbeBpmoIjLYGt2Br6/3h5zUFGQLTaBycCVIizm93cz&#10;LGy48CedN+JUgnAs0EAl0hZax7Iij3EYWuLkHUPnUZLsnLYdXhLcN/o5y160x5rTQoUtvVZU/mxO&#10;3oBk/XF82OXLNTnZWv/+sV7tnTGDh345BSXUyy38315ZA6NRPoG/N+kJ6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3H+MsYAAADdAAAADwAAAAAAAAAAAAAAAACYAgAAZHJz&#10;L2Rvd25yZXYueG1sUEsFBgAAAAAEAAQA9QAAAIsDAAAAAA==&#10;" path="m,l33,89,94,16,,e" fillcolor="black" stroked="f">
                    <v:path arrowok="t" o:connecttype="custom" o:connectlocs="0,-5761;33,-5672;94,-5745;0,-5761" o:connectangles="0,0,0,0"/>
                  </v:shape>
                </v:group>
                <v:group id="Group 4360" o:spid="_x0000_s1117" style="position:absolute;left:6420;top:-5761;width:94;height:89" coordorigin="6420,-5761" coordsize="9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HXzsUAAADdAAAADwAAAGRycy9kb3ducmV2LnhtbERPTWvCQBC9F/wPywi9&#10;1U2slTa6Sgi29CCCSaF4G7JjEszOhuw2if++eyj0+Hjf2/1kWjFQ7xrLCuJFBIK4tLrhSsFX8f70&#10;CsJ5ZI2tZVJwJwf73exhi4m2I59pyH0lQgi7BBXU3neJlK6syaBb2I44cFfbG/QB9pXUPY4h3LRy&#10;GUVrabDh0FBjR1lN5S3/MQo+RhzT5/gwHG/X7H4pXk7fx5iUepxP6QaEp8n/i//cn1rBavUW9oc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eh187FAAAA3QAA&#10;AA8AAAAAAAAAAAAAAAAAqgIAAGRycy9kb3ducmV2LnhtbFBLBQYAAAAABAAEAPoAAACcAwAAAAA=&#10;">
                  <v:shape id="Freeform 4361" o:spid="_x0000_s1118" style="position:absolute;left:6420;top:-5761;width:94;height:89;visibility:visible;mso-wrap-style:square;v-text-anchor:top" coordsize="94,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wDuMgA&#10;AADdAAAADwAAAGRycy9kb3ducmV2LnhtbESPQWvCQBSE74X+h+UVehHdpEio0VWqtFp7KFQFr4/s&#10;MwnNvo27q8Z/7wqFHoeZ+YaZzDrTiDM5X1tWkA4SEMSF1TWXCnbbj/4rCB+QNTaWScGVPMymjw8T&#10;zLW98A+dN6EUEcI+RwVVCG0upS8qMugHtiWO3sE6gyFKV0rt8BLhppEvSZJJgzXHhQpbWlRU/G5O&#10;RsHX0o3q9/11vk5O2Srrpd/HRdZT6vmpexuDCNSF//Bf+1MrGA5HKdzfxCcgp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3AO4yAAAAN0AAAAPAAAAAAAAAAAAAAAAAJgCAABk&#10;cnMvZG93bnJldi54bWxQSwUGAAAAAAQABAD1AAAAjQMAAAAA&#10;" path="m,l94,16,33,89,,e" filled="f" strokeweight=".26447mm">
                    <v:path arrowok="t" o:connecttype="custom" o:connectlocs="0,-5761;94,-5745;33,-5672;0,-5761" o:connectangles="0,0,0,0"/>
                  </v:shape>
                </v:group>
                <v:group id="Group 4358" o:spid="_x0000_s1119" style="position:absolute;left:6420;top:-5753;width:94;height:2" coordorigin="6420,-5753" coordsize="9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sIscAAADdAAAADwAAAGRycy9kb3ducmV2LnhtbESPT2vCQBTE70K/w/IK&#10;vdVN/FNqdBURWzyI0FgQb4/sMwlm34bsNonf3hUKHoeZ+Q2zWPWmEi01rrSsIB5GIIgzq0vOFfwe&#10;v94/QTiPrLGyTApu5GC1fBksMNG24x9qU5+LAGGXoILC+zqR0mUFGXRDWxMH72Ibgz7IJpe6wS7A&#10;TSVHUfQhDZYcFgqsaVNQdk3/jILvDrv1ON62++tlczsfp4fTPial3l779RyEp94/w//tnVYwmcxG&#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D/sIscAAADd&#10;AAAADwAAAAAAAAAAAAAAAACqAgAAZHJzL2Rvd25yZXYueG1sUEsFBgAAAAAEAAQA+gAAAJ4DAAAA&#10;AA==&#10;">
                  <v:shape id="Freeform 4359" o:spid="_x0000_s1120" style="position:absolute;left:6420;top:-5753;width:94;height:2;visibility:visible;mso-wrap-style:square;v-text-anchor:top" coordsize="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bxzMYA&#10;AADdAAAADwAAAGRycy9kb3ducmV2LnhtbESPQWvCQBSE70L/w/KE3nSj1VJTVxFBGg8imiJ6e2Rf&#10;k9Ds25DdmvjvXUHocZiZb5j5sjOVuFLjSssKRsMIBHFmdcm5gu90M/gA4TyyxsoyKbiRg+XipTfH&#10;WNuWD3Q9+lwECLsYFRTe17GULivIoBvamjh4P7Yx6INscqkbbAPcVHIcRe/SYMlhocCa1gVlv8c/&#10;o0AmB7q49mt/q2WynSbn9LTjVKnXfrf6BOGp8//hZzvRCiaT2Rs83oQn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ZbxzMYAAADdAAAADwAAAAAAAAAAAAAAAACYAgAAZHJz&#10;L2Rvd25yZXYueG1sUEsFBgAAAAAEAAQA9QAAAIsDAAAAAA==&#10;" path="m,l94,e" filled="f" strokeweight=".28153mm">
                    <v:path arrowok="t" o:connecttype="custom" o:connectlocs="0,0;94,0" o:connectangles="0,0"/>
                  </v:shape>
                </v:group>
                <v:group id="Group 4356" o:spid="_x0000_s1121" style="position:absolute;left:6484;top:-5708;width:101;height:84" coordorigin="6484,-5708" coordsize="101,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mtHNxgAAAN0A&#10;AAAPAAAAAAAAAAAAAAAAAKoCAABkcnMvZG93bnJldi54bWxQSwUGAAAAAAQABAD6AAAAnQMAAAAA&#10;">
                  <v:shape id="Freeform 4357" o:spid="_x0000_s1122" style="position:absolute;left:6484;top:-5708;width:101;height:84;visibility:visible;mso-wrap-style:square;v-text-anchor:top" coordsize="10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9YBcUA&#10;AADdAAAADwAAAGRycy9kb3ducmV2LnhtbESPT2sCMRTE7wW/Q3iCN80qtrVboxRF6qlQ++f82Lxm&#10;lyYv2yS667c3gtDjMDO/YZbr3llxohAbzwqmkwIEceV1w0bB58duvAARE7JG65kUnCnCejW4W2Kp&#10;fcfvdDokIzKEY4kK6pTaUspY1eQwTnxLnL0fHxymLIOROmCX4c7KWVE8SIcN54UaW9rUVP0ejk6B&#10;3Bn91z1u7Vcb7KszbjZdvH0rNRr2L88gEvXpP3xr77WC+fzpHq5v8hOQq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T1gFxQAAAN0AAAAPAAAAAAAAAAAAAAAAAJgCAABkcnMv&#10;ZG93bnJldi54bWxQSwUGAAAAAAQABAD1AAAAigMAAAAA&#10;" path="m,l101,84e" filled="f" strokeweight=".18183mm">
                    <v:path arrowok="t" o:connecttype="custom" o:connectlocs="0,-5708;101,-5624" o:connectangles="0,0"/>
                  </v:shape>
                </v:group>
                <v:group id="Group 4354" o:spid="_x0000_s1123" style="position:absolute;left:7917;top:-6212;width:95;height:83" coordorigin="7917,-6212"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wTqIccAAADd&#10;AAAADwAAAAAAAAAAAAAAAACqAgAAZHJzL2Rvd25yZXYueG1sUEsFBgAAAAAEAAQA+gAAAJ4DAAAA&#10;AA==&#10;">
                  <v:shape id="Freeform 4355" o:spid="_x0000_s1124" style="position:absolute;left:7917;top:-6212;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cdv8gA&#10;AADdAAAADwAAAGRycy9kb3ducmV2LnhtbESPT2vCQBTE74V+h+UVvNWNRa1GV2krgRbswT+ox0f2&#10;mQ3Jvg3ZVdNv3xUKPQ4z8xtmvuxsLa7U+tKxgkE/AUGcO11yoWC/y54nIHxA1lg7JgU/5GG5eHyY&#10;Y6rdjTd03YZCRAj7FBWYEJpUSp8bsuj7riGO3tm1FkOUbSF1i7cIt7V8SZKxtFhyXDDY0IehvNpe&#10;rIJqN5qMj9n0e/0+OJxWlO3N17pSqvfUvc1ABOrCf/iv/akVDIfTV7i/iU9AL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5x2/yAAAAN0AAAAPAAAAAAAAAAAAAAAAAJgCAABk&#10;cnMvZG93bnJldi54bWxQSwUGAAAAAAQABAD1AAAAjQMAAAAA&#10;" path="m49,l,81r95,2l49,e" fillcolor="black" stroked="f">
                    <v:path arrowok="t" o:connecttype="custom" o:connectlocs="49,-6212;0,-6131;95,-6129;49,-6212" o:connectangles="0,0,0,0"/>
                  </v:shape>
                </v:group>
                <v:group id="Group 4352" o:spid="_x0000_s1125" style="position:absolute;left:7917;top:-6212;width:95;height:83" coordorigin="7917,-6212"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fbyMUAAADdAAAADwAAAGRycy9kb3ducmV2LnhtbERPTWvCQBC9F/wPywi9&#10;1U2slTa6Sgi29CCCSaF4G7JjEszOhuw2if++eyj0+Hjf2/1kWjFQ7xrLCuJFBIK4tLrhSsFX8f70&#10;CsJ5ZI2tZVJwJwf73exhi4m2I59pyH0lQgi7BBXU3neJlK6syaBb2I44cFfbG/QB9pXUPY4h3LRy&#10;GUVrabDh0FBjR1lN5S3/MQo+RhzT5/gwHG/X7H4pXk7fx5iUepxP6QaEp8n/i//cn1rBavUW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X28jFAAAA3QAA&#10;AA8AAAAAAAAAAAAAAAAAqgIAAGRycy9kb3ducmV2LnhtbFBLBQYAAAAABAAEAPoAAACcAwAAAAA=&#10;">
                  <v:shape id="Freeform 4353" o:spid="_x0000_s1126" style="position:absolute;left:7917;top:-6212;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RBcYA&#10;AADdAAAADwAAAGRycy9kb3ducmV2LnhtbESPQWvCQBSE70L/w/KEXkQ3ipSaukoVpObgQSv0+pp9&#10;TYLZtyG7utFf7xYEj8PMfMPMl52pxYVaV1lWMB4lIIhzqysuFBy/N8N3EM4ja6wtk4IrOVguXnpz&#10;TLUNvKfLwRciQtilqKD0vkmldHlJBt3INsTR+7OtQR9lW0jdYohwU8tJkrxJgxXHhRIbWpeUnw5n&#10;oyC7mZ/1JIRsF+hr8BuK1S6rO6Ve+93nBwhPnX+GH+2tVjCdzmbw/yY+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6RBcYAAADdAAAADwAAAAAAAAAAAAAAAACYAgAAZHJz&#10;L2Rvd25yZXYueG1sUEsFBgAAAAAEAAQA9QAAAIsDAAAAAA==&#10;" path="m49,l95,83,,81,49,e" filled="f" strokeweight=".26447mm">
                    <v:path arrowok="t" o:connecttype="custom" o:connectlocs="49,-6212;95,-6129;0,-6131;49,-6212" o:connectangles="0,0,0,0"/>
                  </v:shape>
                </v:group>
                <v:group id="Group 4350" o:spid="_x0000_s1127" style="position:absolute;left:7966;top:-6212;width:46;height:83" coordorigin="7966,-6212" coordsize="4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pN1MMAAADdAAAADwAAAGRycy9kb3ducmV2LnhtbERPTYvCMBC9C/sfwix4&#10;07S7KkvXKCKueBDBuiDehmZsi82kNLGt/94cBI+P9z1f9qYSLTWutKwgHkcgiDOrS84V/J/+Rj8g&#10;nEfWWFkmBQ9ysFx8DOaYaNvxkdrU5yKEsEtQQeF9nUjpsoIMurGtiQN3tY1BH2CTS91gF8JNJb+i&#10;aCYNlhwaCqxpXVB2S+9GwbbDbvUdb9r97bp+XE7Tw3kfk1LDz371C8JT79/il3unFUymU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Sk3UwwAAAN0AAAAP&#10;AAAAAAAAAAAAAAAAAKoCAABkcnMvZG93bnJldi54bWxQSwUGAAAAAAQABAD6AAAAmgMAAAAA&#10;">
                  <v:shape id="Freeform 4351" o:spid="_x0000_s1128" style="position:absolute;left:7966;top:-6212;width:46;height:83;visibility:visible;mso-wrap-style:square;v-text-anchor:top" coordsize="4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R4P8cA&#10;AADdAAAADwAAAGRycy9kb3ducmV2LnhtbESPQWvCQBSE74L/YXmCN92k2GJTVxGhtlgRoh56fGRf&#10;k+ju25BdNf33bqHgcZiZb5jZorNGXKn1tWMF6TgBQVw4XXOp4Hh4H01B+ICs0TgmBb/kYTHv92aY&#10;aXfjnK77UIoIYZ+hgiqEJpPSFxVZ9GPXEEfvx7UWQ5RtKXWLtwi3Rj4lyYu0WHNcqLChVUXFeX+x&#10;CnKzu6T5ZmI/zOl1+736Ok2P64NSw0G3fAMRqAuP8H/7UyuYPCcp/L2JT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EeD/HAAAA3QAAAA8AAAAAAAAAAAAAAAAAmAIAAGRy&#10;cy9kb3ducmV2LnhtbFBLBQYAAAAABAAEAPUAAACMAwAAAAA=&#10;" path="m46,83l,e" filled="f" strokeweight=".26447mm">
                    <v:path arrowok="t" o:connecttype="custom" o:connectlocs="46,-6129;0,-6212" o:connectangles="0,0"/>
                  </v:shape>
                </v:group>
                <v:group id="Group 4348" o:spid="_x0000_s1129" style="position:absolute;left:7962;top:-6130;width:3;height:132" coordorigin="7962,-6130" coordsize="3,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R2OMcAAADdAAAADwAAAGRycy9kb3ducmV2LnhtbESPQWvCQBSE7wX/w/KE&#10;3ppNbFMkZhURKx5CoSqU3h7ZZxLMvg3ZbRL/fbdQ6HGYmW+YfDOZVgzUu8aygiSKQRCXVjdcKbic&#10;356WIJxH1thaJgV3crBZzx5yzLQd+YOGk69EgLDLUEHtfZdJ6cqaDLrIdsTBu9reoA+yr6TucQxw&#10;08pFHL9Kgw2HhRo72tVU3k7fRsFhxHH7nOyH4nbd3b/O6ftnkZBSj/NpuwLhafL/4b/2USt4SeMF&#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tR2OMcAAADd&#10;AAAADwAAAAAAAAAAAAAAAACqAgAAZHJzL2Rvd25yZXYueG1sUEsFBgAAAAAEAAQA+gAAAJ4DAAAA&#10;AA==&#10;">
                  <v:shape id="Freeform 4349" o:spid="_x0000_s1130" style="position:absolute;left:7962;top:-6130;width:3;height:132;visibility:visible;mso-wrap-style:square;v-text-anchor:top" coordsize="3,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2BisUA&#10;AADdAAAADwAAAGRycy9kb3ducmV2LnhtbESPQWsCMRSE74X+h/AKvdVEa5d2axQRBQ8eqvbS22Pz&#10;mixuXpZN1PTfN0Khx2FmvmFmi+w7caEhtoE1jEcKBHETTMtWw+dx8/QKIiZkg11g0vBDERbz+7sZ&#10;1iZceU+XQ7KiQDjWqMGl1NdSxsaRxzgKPXHxvsPgMRU5WGkGvBa47+REqUp6bLksOOxp5ag5Hc5e&#10;Q1bVV7Nc28ptJtZ87NRb3q+S1o8PefkOIlFO/+G/9tZomL6oZ7i9KU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DYGKxQAAAN0AAAAPAAAAAAAAAAAAAAAAAJgCAABkcnMv&#10;ZG93bnJldi54bWxQSwUGAAAAAAQABAD1AAAAigMAAAAA&#10;" path="m3,l,132e" filled="f" strokeweight=".18183mm">
                    <v:path arrowok="t" o:connecttype="custom" o:connectlocs="3,-6130;0,-5998" o:connectangles="0,0"/>
                  </v:shape>
                </v:group>
                <v:group id="Group 4346" o:spid="_x0000_s1131" style="position:absolute;left:5652;top:-6898;width:2666;height:2221" coordorigin="5652,-6898" coordsize="2666,2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FL18YAAADdAAAADwAAAGRycy9kb3ducmV2LnhtbESPT4vCMBTE7wt+h/AE&#10;b2ta/yxSjSKyigdZWBXE26N5tsXmpTTZtn57Iwh7HGbmN8xi1ZlSNFS7wrKCeBiBIE6tLjhTcD5t&#10;P2cgnEfWWFomBQ9ysFr2PhaYaNvyLzVHn4kAYZeggtz7KpHSpTkZdENbEQfvZmuDPsg6k7rGNsBN&#10;KUdR9CUNFhwWcqxok1N6P/4ZBbsW2/U4/m4O99vmcT1Nfy6HmJQa9Lv1HISnzv+H3+29VjCZRhN4&#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cUvXxgAAAN0A&#10;AAAPAAAAAAAAAAAAAAAAAKoCAABkcnMvZG93bnJldi54bWxQSwUGAAAAAAQABAD6AAAAnQMAAAAA&#10;">
                  <v:shape id="Freeform 4347" o:spid="_x0000_s1132" style="position:absolute;left:5652;top:-6898;width:2666;height:2221;visibility:visible;mso-wrap-style:square;v-text-anchor:top" coordsize="2666,2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y08YA&#10;AADdAAAADwAAAGRycy9kb3ducmV2LnhtbESPQWvCQBSE70L/w/IK3nTXoiWmrlJaCh5EaKLS4yP7&#10;TNJm36bZVeO/7xYEj8PMfMMsVr1txJk6XzvWMBkrEMSFMzWXGnb5xygB4QOywcYxabiSh9XyYbDA&#10;1LgLf9I5C6WIEPYpaqhCaFMpfVGRRT92LXH0jq6zGKLsSmk6vES4beSTUs/SYs1xocKW3ioqfrKT&#10;1aC2h/n+qpIv9Buc/GZlnhy/37UePvavLyAC9eEevrXXRsN0pmbw/yY+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Ay08YAAADdAAAADwAAAAAAAAAAAAAAAACYAgAAZHJz&#10;L2Rvd25yZXYueG1sUEsFBgAAAAAEAAQA9QAAAIsDAAAAAA==&#10;" path="m2666,2221l,e" filled="f" strokeweight=".18183mm">
                    <v:path arrowok="t" o:connecttype="custom" o:connectlocs="2666,-4677;0,-6898" o:connectangles="0,0"/>
                  </v:shape>
                </v:group>
                <v:group id="Group 4344" o:spid="_x0000_s1133" style="position:absolute;left:4240;top:-3820;width:95;height:191" coordorigin="4240,-3820" coordsize="9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73A7xgAAAN0A&#10;AAAPAAAAAAAAAAAAAAAAAKoCAABkcnMvZG93bnJldi54bWxQSwUGAAAAAAQABAD6AAAAnQMAAAAA&#10;">
                  <v:shape id="Freeform 4345" o:spid="_x0000_s1134" style="position:absolute;left:4240;top:-3820;width:95;height:191;visibility:visible;mso-wrap-style:square;v-text-anchor:top" coordsize="95,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nZgccA&#10;AADdAAAADwAAAGRycy9kb3ducmV2LnhtbESPQWsCMRSE7wX/Q3iCt5ootpatUbRQ1HoQtZfeHpvn&#10;ZnXzsmyibv31TaHQ4zAz3zCTWesqcaUmlJ41DPoKBHHuTcmFhs/D++MLiBCRDVaeScM3BZhNOw8T&#10;zIy/8Y6u+1iIBOGQoQYbY51JGXJLDkPf18TJO/rGYUyyKaRp8JbgrpJDpZ6lw5LTgsWa3izl5/3F&#10;adgMjsPR9kPJg1kv7G7xdTqVy7vWvW47fwURqY3/4b/2ymgYPakx/L5JT0BO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Xp2YHHAAAA3QAAAA8AAAAAAAAAAAAAAAAAmAIAAGRy&#10;cy9kb3ducmV2LnhtbFBLBQYAAAAABAAEAPUAAACMAwAAAAA=&#10;" path="m94,191l94,,,115e" filled="f" strokeweight=".18183mm">
                    <v:path arrowok="t" o:connecttype="custom" o:connectlocs="94,-3629;94,-3820;0,-3705" o:connectangles="0,0,0"/>
                  </v:shape>
                </v:group>
                <v:group id="Group 4342" o:spid="_x0000_s1135" style="position:absolute;left:7890;top:-3743;width:95;height:83" coordorigin="7890,-3743"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xB0sMAAADdAAAADwAAAGRycy9kb3ducmV2LnhtbERPTYvCMBC9C/sfwix4&#10;07S7KkvXKCKueBDBuiDehmZsi82kNLGt/94cBI+P9z1f9qYSLTWutKwgHkcgiDOrS84V/J/+Rj8g&#10;nEfWWFkmBQ9ysFx8DOaYaNvxkdrU5yKEsEtQQeF9nUjpsoIMurGtiQN3tY1BH2CTS91gF8JNJb+i&#10;aCYNlhwaCqxpXVB2S+9GwbbDbvUdb9r97bp+XE7Tw3kfk1LDz371C8JT79/il3unFUymU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3PEHSwwAAAN0AAAAP&#10;AAAAAAAAAAAAAAAAAKoCAABkcnMvZG93bnJldi54bWxQSwUGAAAAAAQABAD6AAAAmgMAAAAA&#10;">
                  <v:shape id="Freeform 4343" o:spid="_x0000_s1136" style="position:absolute;left:7890;top:-3743;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2TMgA&#10;AADdAAAADwAAAGRycy9kb3ducmV2LnhtbESPW2vCQBSE3wv+h+UIfasbRUVTV/FCoAX74AXbx0P2&#10;NBuSPRuyW03/vVsQ+jjMzDfMYtXZWlyp9aVjBcNBAoI4d7rkQsH5lL3MQPiArLF2TAp+ycNq2Xta&#10;YKrdjQ90PYZCRAj7FBWYEJpUSp8bsugHriGO3rdrLYYo20LqFm8Rbms5SpKptFhyXDDY0NZQXh1/&#10;rILqNJlNP7P5x34zvHztKDub932l1HO/W7+CCNSF//Cj/aYVjCfJHP7exCcgl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37ZMyAAAAN0AAAAPAAAAAAAAAAAAAAAAAJgCAABk&#10;cnMvZG93bnJldi54bWxQSwUGAAAAAAQABAD1AAAAjQMAAAAA&#10;" path="m48,l,83r94,l48,e" fillcolor="black" stroked="f">
                    <v:path arrowok="t" o:connecttype="custom" o:connectlocs="48,-3743;0,-3660;94,-3660;48,-3743" o:connectangles="0,0,0,0"/>
                  </v:shape>
                </v:group>
                <v:group id="Group 4340" o:spid="_x0000_s1137" style="position:absolute;left:7890;top:-3743;width:95;height:83" coordorigin="7890,-3743"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PbCcMAAADdAAAADwAAAGRycy9kb3ducmV2LnhtbERPTYvCMBC9C/sfwix4&#10;07S7KkvXKCKueBDBuiDehmZsi82kNLGt/94cBI+P9z1f9qYSLTWutKwgHkcgiDOrS84V/J/+Rj8g&#10;nEfWWFkmBQ9ysFx8DOaYaNvxkdrU5yKEsEtQQeF9nUjpsoIMurGtiQN3tY1BH2CTS91gF8JNJb+i&#10;aCYNlhwaCqxpXVB2S+9GwbbDbvUdb9r97bp+XE7Tw3kfk1LDz371C8JT79/il3unFUymcdgf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k9sJwwAAAN0AAAAP&#10;AAAAAAAAAAAAAAAAAKoCAABkcnMvZG93bnJldi54bWxQSwUGAAAAAAQABAD6AAAAmgMAAAAA&#10;">
                  <v:shape id="Freeform 4341" o:spid="_x0000_s1138" style="position:absolute;left:7890;top:-3743;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qRxMcA&#10;AADdAAAADwAAAGRycy9kb3ducmV2LnhtbESPQWvCQBSE70L/w/KEXkrdRFopqau0QrE5eDAKXp/Z&#10;1ySYfRuyWzf6691CweMwM98w8+VgWnGm3jWWFaSTBARxaXXDlYL97uv5DYTzyBpby6TgQg6Wi4fR&#10;HDNtA2/pXPhKRAi7DBXU3neZlK6syaCb2I44ej+2N+ij7CupewwRblo5TZKZNNhwXKixo1VN5an4&#10;NQryqzmspiHkm0Drp2OoPjd5Oyj1OB4+3kF4Gvw9/N/+1gpeXtMU/t7EJyA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qkcTHAAAA3QAAAA8AAAAAAAAAAAAAAAAAmAIAAGRy&#10;cy9kb3ducmV2LnhtbFBLBQYAAAAABAAEAPUAAACMAwAAAAA=&#10;" path="m48,l94,83,,83,48,e" filled="f" strokeweight=".26447mm">
                    <v:path arrowok="t" o:connecttype="custom" o:connectlocs="48,-3743;94,-3660;0,-3660;48,-3743" o:connectangles="0,0,0,0"/>
                  </v:shape>
                </v:group>
                <v:group id="Group 4338" o:spid="_x0000_s1139" style="position:absolute;left:7938;top:-3743;width:47;height:83" coordorigin="7938,-3743" coordsize="4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3g5ccAAADdAAAADwAAAGRycy9kb3ducmV2LnhtbESPQWvCQBSE7wX/w/KE&#10;3ppNbFMkZhURKx5CoSqU3h7ZZxLMvg3ZbRL/fbdQ6HGYmW+YfDOZVgzUu8aygiSKQRCXVjdcKbic&#10;356WIJxH1thaJgV3crBZzx5yzLQd+YOGk69EgLDLUEHtfZdJ6cqaDLrIdsTBu9reoA+yr6TucQxw&#10;08pFHL9Kgw2HhRo72tVU3k7fRsFhxHH7nOyH4nbd3b/O6ftnkZBSj/NpuwLhafL/4b/2USt4SZMF&#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w3g5ccAAADd&#10;AAAADwAAAAAAAAAAAAAAAACqAgAAZHJzL2Rvd25yZXYueG1sUEsFBgAAAAAEAAQA+gAAAJ4DAAAA&#10;AA==&#10;">
                  <v:shape id="Freeform 4339" o:spid="_x0000_s1140" style="position:absolute;left:7938;top:-3743;width:47;height:83;visibility:visible;mso-wrap-style:square;v-text-anchor:top" coordsize="47,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LcQsYA&#10;AADdAAAADwAAAGRycy9kb3ducmV2LnhtbESPQWsCMRSE74X+h/AK3mqibUVWo4ggFIRiVVBvz81z&#10;d3HzsiRRt/31piD0OMzMN8x42tpaXMmHyrGGXleBIM6dqbjQsN0sXocgQkQ2WDsmDT8UYDp5fhpj&#10;ZtyNv+m6joVIEA4ZaihjbDIpQ16SxdB1DXHyTs5bjEn6QhqPtwS3tewrNZAWK04LJTY0Lyk/ry9W&#10;g9rL/mzuj8Pil9SFFqvD7mt50Lrz0s5GICK18T/8aH8aDe8fvTf4e5OegJ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cLcQsYAAADdAAAADwAAAAAAAAAAAAAAAACYAgAAZHJz&#10;L2Rvd25yZXYueG1sUEsFBgAAAAAEAAQA9QAAAIsDAAAAAA==&#10;" path="m46,83l,e" filled="f" strokeweight=".26447mm">
                    <v:path arrowok="t" o:connecttype="custom" o:connectlocs="46,-3660;0,-3743" o:connectangles="0,0"/>
                  </v:shape>
                </v:group>
                <v:group id="Group 4335" o:spid="_x0000_s1141" style="position:absolute;left:7938;top:-3660;width:2;height:132" coordorigin="7938,-3660"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jdCsUAAADdAAAADwAAAGRycy9kb3ducmV2LnhtbESPQYvCMBSE78L+h/CE&#10;vWnaXZWlGkXEXTyIoC6It0fzbIvNS2liW/+9EQSPw8x8w8wWnSlFQ7UrLCuIhxEI4tTqgjMF/8ff&#10;wQ8I55E1lpZJwZ0cLOYfvRkm2ra8p+bgMxEg7BJUkHtfJVK6NCeDbmgr4uBdbG3QB1lnUtfYBrgp&#10;5VcUTaTBgsNCjhWtckqvh5tR8Ndiu/yO1832elndz8fx7rSNSanPfrecgvDU+Xf41d5oBaNxPIL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Oo3QrFAAAA3QAA&#10;AA8AAAAAAAAAAAAAAAAAqgIAAGRycy9kb3ducmV2LnhtbFBLBQYAAAAABAAEAPoAAACcAwAAAAA=&#10;">
                  <v:shape id="Freeform 4337" o:spid="_x0000_s1142" style="position:absolute;left:7938;top:-3660;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PojcYA&#10;AADdAAAADwAAAGRycy9kb3ducmV2LnhtbESPQWsCMRSE7wX/Q3iCl6KJxRXZGkVaWnoRcdveXzfP&#10;3djNy7KJuv33jSB4HGbmG2a57l0jztQF61nDdKJAEJfeWK40fH2+jRcgQkQ22HgmDX8UYL0aPCwx&#10;N/7CezoXsRIJwiFHDXWMbS5lKGtyGCa+JU7ewXcOY5JdJU2HlwR3jXxSai4dWk4LNbb0UlP5W5yc&#10;hndrv3fb6nU+ezxujqVS2c9BZlqPhv3mGUSkPt7Dt/aH0TDLphlc36QnI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3PojcYAAADdAAAADwAAAAAAAAAAAAAAAACYAgAAZHJz&#10;L2Rvd25yZXYueG1sUEsFBgAAAAAEAAQA9QAAAIsDAAAAAA==&#10;" path="m,l,132e" filled="f" strokeweight=".18183mm">
                    <v:path arrowok="t" o:connecttype="custom" o:connectlocs="0,-3660;0,-3528" o:connectangles="0,0"/>
                  </v:shape>
                  <v:shape id="Picture 4336" o:spid="_x0000_s1143" type="#_x0000_t75" style="position:absolute;left:1882;top:-7243;width:7403;height:66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7P5PHAAAA3QAAAA8AAABkcnMvZG93bnJldi54bWxEj0FrwkAUhO+C/2F5ghepG8VGia5iC4JC&#10;PRh76e01+0yC2bcxu2r8926h4HGYmW+Yxao1lbhR40rLCkbDCARxZnXJuYLv4+ZtBsJ5ZI2VZVLw&#10;IAerZbezwETbOx/olvpcBAi7BBUU3teJlC4ryKAb2po4eCfbGPRBNrnUDd4D3FRyHEWxNFhyWCiw&#10;ps+CsnN6NQrSj9P+57c+H3kaXwaXyZebTXeZUv1eu56D8NT6V/i/vdUKJu+jGP7ehCcgl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T7P5PHAAAA3QAAAA8AAAAAAAAAAAAA&#10;AAAAnwIAAGRycy9kb3ducmV2LnhtbFBLBQYAAAAABAAEAPcAAACTAwAAAAA=&#10;">
                    <v:imagedata r:id="rId51"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1</w:t>
      </w:r>
      <w:r w:rsidRPr="006632F3">
        <w:rPr>
          <w:rFonts w:ascii="Times New Roman" w:eastAsia="Times New Roman" w:hAnsi="Times New Roman" w:cs="Times New Roman"/>
          <w:b/>
          <w:bCs/>
        </w:rPr>
        <w:t>7</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N</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rPr>
        <w:t>He</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ck</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qu</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ce</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1</w:t>
      </w:r>
      <w:r w:rsidRPr="006632F3">
        <w:rPr>
          <w:rFonts w:ascii="Times New Roman" w:eastAsia="Times New Roman" w:hAnsi="Times New Roman" w:cs="Times New Roman"/>
          <w:b/>
          <w:bCs/>
        </w:rPr>
        <w:t>)</w:t>
      </w:r>
    </w:p>
    <w:p w14:paraId="2AA39221" w14:textId="77777777" w:rsidR="00583B21" w:rsidRPr="006632F3" w:rsidRDefault="00583B21" w:rsidP="00583B21">
      <w:pPr>
        <w:spacing w:before="5" w:after="0" w:line="130" w:lineRule="exact"/>
        <w:rPr>
          <w:rFonts w:ascii="Times New Roman" w:hAnsi="Times New Roman" w:cs="Times New Roman"/>
        </w:rPr>
      </w:pPr>
    </w:p>
    <w:p w14:paraId="6029C33E" w14:textId="77777777" w:rsidR="00583B21" w:rsidRPr="006632F3" w:rsidRDefault="00583B21" w:rsidP="00583B21">
      <w:pPr>
        <w:spacing w:after="0" w:line="250" w:lineRule="auto"/>
        <w:ind w:left="478" w:right="782" w:hanging="36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d</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u</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ll</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heal</w:t>
      </w:r>
      <w:r w:rsidRPr="006632F3">
        <w:rPr>
          <w:rFonts w:ascii="Times New Roman" w:eastAsia="Arial" w:hAnsi="Times New Roman" w:cs="Times New Roman"/>
        </w:rPr>
        <w:t xml:space="preserve">th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6</w:t>
      </w:r>
      <w:r w:rsidRPr="006632F3">
        <w:rPr>
          <w:rFonts w:ascii="Times New Roman" w:eastAsia="Arial" w:hAnsi="Times New Roman" w:cs="Times New Roman"/>
        </w:rPr>
        <w:t>0</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rPr>
        <w:t>s</w:t>
      </w:r>
    </w:p>
    <w:p w14:paraId="3D3417C3" w14:textId="77777777" w:rsidR="00583B21" w:rsidRPr="006632F3" w:rsidRDefault="00583B21" w:rsidP="00583B21">
      <w:pPr>
        <w:spacing w:after="0" w:line="250" w:lineRule="auto"/>
        <w:ind w:left="478" w:right="213" w:hanging="360"/>
        <w:rPr>
          <w:rFonts w:ascii="Times New Roman" w:eastAsia="Arial" w:hAnsi="Times New Roman" w:cs="Times New Roman"/>
        </w:rPr>
      </w:pPr>
      <w:r w:rsidRPr="006632F3">
        <w:rPr>
          <w:rFonts w:ascii="Times New Roman" w:eastAsia="Arial" w:hAnsi="Times New Roman" w:cs="Times New Roman"/>
          <w:spacing w:val="-1"/>
        </w:rPr>
        <w:t>2</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u</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a</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2</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rPr>
        <w:t>s 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heal</w:t>
      </w:r>
      <w:r w:rsidRPr="006632F3">
        <w:rPr>
          <w:rFonts w:ascii="Times New Roman" w:eastAsia="Arial" w:hAnsi="Times New Roman" w:cs="Times New Roman"/>
        </w:rPr>
        <w:t>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w:t>
      </w:r>
      <w:r w:rsidRPr="006632F3">
        <w:rPr>
          <w:rFonts w:ascii="Times New Roman" w:eastAsia="Arial" w:hAnsi="Times New Roman" w:cs="Times New Roman"/>
        </w:rPr>
        <w:t>g</w:t>
      </w:r>
    </w:p>
    <w:p w14:paraId="12805F72" w14:textId="77777777" w:rsidR="00583B21" w:rsidRPr="006632F3" w:rsidRDefault="00583B21" w:rsidP="00583B21">
      <w:pPr>
        <w:spacing w:after="0" w:line="250" w:lineRule="auto"/>
        <w:ind w:left="478" w:right="224" w:hanging="36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Q</w:t>
      </w:r>
      <w:r w:rsidRPr="006632F3">
        <w:rPr>
          <w:rFonts w:ascii="Times New Roman" w:eastAsia="Arial" w:hAnsi="Times New Roman" w:cs="Times New Roman"/>
          <w:spacing w:val="-1"/>
        </w:rPr>
        <w:t>ue</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2"/>
        </w:rPr>
        <w:t xml:space="preserve"> </w:t>
      </w:r>
      <w:r w:rsidRPr="006632F3">
        <w:rPr>
          <w:rFonts w:ascii="Times New Roman" w:eastAsia="Arial" w:hAnsi="Times New Roman" w:cs="Times New Roman"/>
          <w:w w:val="99"/>
        </w:rPr>
        <w:t>to t</w:t>
      </w:r>
      <w:r w:rsidRPr="006632F3">
        <w:rPr>
          <w:rFonts w:ascii="Times New Roman" w:eastAsia="Arial" w:hAnsi="Times New Roman" w:cs="Times New Roman"/>
          <w:spacing w:val="-1"/>
          <w:w w:val="99"/>
        </w:rPr>
        <w:t>h</w:t>
      </w:r>
      <w:r w:rsidRPr="006632F3">
        <w:rPr>
          <w:rFonts w:ascii="Times New Roman" w:eastAsia="Arial" w:hAnsi="Times New Roman" w:cs="Times New Roman"/>
          <w:w w:val="99"/>
        </w:rPr>
        <w:t>e</w:t>
      </w:r>
      <w:r w:rsidRPr="006632F3">
        <w:rPr>
          <w:rFonts w:ascii="Times New Roman" w:eastAsia="Arial" w:hAnsi="Times New Roman" w:cs="Times New Roman"/>
          <w:spacing w:val="-1"/>
        </w:rPr>
        <w:t xml:space="preserve"> 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6"/>
          <w:w w:val="99"/>
        </w:rPr>
        <w:t>y</w:t>
      </w:r>
      <w:r w:rsidRPr="006632F3">
        <w:rPr>
          <w:rFonts w:ascii="Times New Roman" w:eastAsia="Arial" w:hAnsi="Times New Roman" w:cs="Times New Roman"/>
          <w:w w:val="99"/>
        </w:rPr>
        <w:t>Q</w:t>
      </w:r>
      <w:r w:rsidRPr="006632F3">
        <w:rPr>
          <w:rFonts w:ascii="Times New Roman" w:eastAsia="Arial" w:hAnsi="Times New Roman" w:cs="Times New Roman"/>
          <w:spacing w:val="-1"/>
          <w:w w:val="99"/>
        </w:rPr>
        <w:t>u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6"/>
          <w:w w:val="99"/>
        </w:rPr>
        <w:t>y</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pon</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ed</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1</w:t>
      </w:r>
    </w:p>
    <w:p w14:paraId="61DA5674" w14:textId="77777777" w:rsidR="00583B21" w:rsidRPr="006632F3" w:rsidRDefault="00583B21" w:rsidP="00583B21">
      <w:pPr>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w:t>
      </w:r>
      <w:r w:rsidRPr="006632F3">
        <w:rPr>
          <w:rFonts w:ascii="Times New Roman" w:eastAsia="Arial" w:hAnsi="Times New Roman" w:cs="Times New Roman"/>
        </w:rPr>
        <w:t>.</w:t>
      </w:r>
    </w:p>
    <w:p w14:paraId="10338945" w14:textId="77777777" w:rsidR="00583B21" w:rsidRPr="006632F3" w:rsidRDefault="00583B21" w:rsidP="00583B21">
      <w:pPr>
        <w:spacing w:before="10" w:after="0" w:line="250" w:lineRule="auto"/>
        <w:ind w:left="910" w:right="355"/>
        <w:rPr>
          <w:rFonts w:ascii="Times New Roman" w:eastAsia="Arial" w:hAnsi="Times New Roman" w:cs="Times New Roman"/>
        </w:rPr>
      </w:pPr>
      <w:r w:rsidRPr="006632F3">
        <w:rPr>
          <w:rFonts w:ascii="Times New Roman" w:eastAsia="Arial" w:hAnsi="Times New Roman" w:cs="Times New Roman"/>
          <w:spacing w:val="-1"/>
        </w:rPr>
        <w:t>Ma</w:t>
      </w:r>
      <w:r w:rsidRPr="006632F3">
        <w:rPr>
          <w:rFonts w:ascii="Times New Roman" w:eastAsia="Arial" w:hAnsi="Times New Roman" w:cs="Times New Roman"/>
        </w:rPr>
        <w:t>x</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5</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ea</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nu</w:t>
      </w:r>
      <w:r w:rsidRPr="006632F3">
        <w:rPr>
          <w:rFonts w:ascii="Times New Roman" w:eastAsia="Arial" w:hAnsi="Times New Roman" w:cs="Times New Roman"/>
          <w:spacing w:val="4"/>
        </w:rPr>
        <w:t>m</w:t>
      </w:r>
      <w:r w:rsidRPr="006632F3">
        <w:rPr>
          <w:rFonts w:ascii="Times New Roman" w:eastAsia="Arial" w:hAnsi="Times New Roman" w:cs="Times New Roman"/>
          <w:spacing w:val="-1"/>
        </w:rPr>
        <w:t>b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d</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heal</w:t>
      </w:r>
      <w:r w:rsidRPr="006632F3">
        <w:rPr>
          <w:rFonts w:ascii="Times New Roman" w:eastAsia="Arial" w:hAnsi="Times New Roman" w:cs="Times New Roman"/>
        </w:rPr>
        <w:t>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 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in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bn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l</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p>
    <w:p w14:paraId="2425C97A" w14:textId="77777777" w:rsidR="00583B21" w:rsidRPr="006632F3" w:rsidRDefault="00583B21" w:rsidP="00583B21">
      <w:pPr>
        <w:spacing w:after="0" w:line="250" w:lineRule="auto"/>
        <w:ind w:left="910" w:right="224" w:hanging="432"/>
        <w:jc w:val="both"/>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s</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w:t>
      </w:r>
      <w:r w:rsidRPr="006632F3">
        <w:rPr>
          <w:rFonts w:ascii="Times New Roman" w:eastAsia="Arial" w:hAnsi="Times New Roman" w:cs="Times New Roman"/>
          <w:spacing w:val="4"/>
        </w:rPr>
        <w:t>m</w:t>
      </w:r>
      <w:r w:rsidRPr="006632F3">
        <w:rPr>
          <w:rFonts w:ascii="Times New Roman" w:eastAsia="Arial" w:hAnsi="Times New Roman" w:cs="Times New Roman"/>
          <w:spacing w:val="-1"/>
        </w:rPr>
        <w:t>g</w:t>
      </w:r>
      <w:r w:rsidRPr="006632F3">
        <w:rPr>
          <w:rFonts w:ascii="Times New Roman" w:eastAsia="Arial" w:hAnsi="Times New Roman" w:cs="Times New Roman"/>
          <w:spacing w:val="4"/>
        </w:rPr>
        <w:t>m</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rPr>
        <w:t>).</w:t>
      </w:r>
      <w:r w:rsidRPr="006632F3">
        <w:rPr>
          <w:rFonts w:ascii="Times New Roman" w:eastAsia="Arial" w:hAnsi="Times New Roman" w:cs="Times New Roman"/>
          <w:spacing w:val="-19"/>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s</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g</w:t>
      </w:r>
      <w:r w:rsidRPr="006632F3">
        <w:rPr>
          <w:rFonts w:ascii="Times New Roman" w:eastAsia="Arial" w:hAnsi="Times New Roman" w:cs="Times New Roman"/>
        </w:rPr>
        <w:t xml:space="preserve">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e</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ve</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t</w:t>
      </w:r>
      <w:r w:rsidRPr="006632F3">
        <w:rPr>
          <w:rFonts w:ascii="Times New Roman" w:eastAsia="Arial" w:hAnsi="Times New Roman" w:cs="Times New Roman"/>
          <w:spacing w:val="-1"/>
        </w:rPr>
        <w:t>h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e</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ave</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3</w:t>
      </w:r>
    </w:p>
    <w:p w14:paraId="58AF03A4" w14:textId="77777777" w:rsidR="00583B21" w:rsidRPr="006632F3" w:rsidRDefault="00583B21" w:rsidP="00583B21">
      <w:pPr>
        <w:spacing w:after="0"/>
        <w:jc w:val="both"/>
        <w:rPr>
          <w:rFonts w:ascii="Times New Roman" w:hAnsi="Times New Roman" w:cs="Times New Roman"/>
        </w:rPr>
        <w:sectPr w:rsidR="00583B21" w:rsidRPr="006632F3">
          <w:pgSz w:w="12240" w:h="15860"/>
          <w:pgMar w:top="1300" w:right="1640" w:bottom="1000" w:left="1680" w:header="0" w:footer="803" w:gutter="0"/>
          <w:cols w:space="720"/>
        </w:sectPr>
      </w:pPr>
    </w:p>
    <w:p w14:paraId="4D2B9EDE" w14:textId="77777777" w:rsidR="00583B21" w:rsidRPr="006632F3" w:rsidRDefault="00583B21" w:rsidP="00583B21">
      <w:pPr>
        <w:tabs>
          <w:tab w:val="left" w:pos="1540"/>
        </w:tabs>
        <w:spacing w:before="67" w:after="0" w:line="250" w:lineRule="auto"/>
        <w:ind w:left="1342" w:right="209" w:hanging="504"/>
        <w:rPr>
          <w:rFonts w:ascii="Times New Roman" w:eastAsia="Arial" w:hAnsi="Times New Roman" w:cs="Times New Roman"/>
        </w:rPr>
      </w:pPr>
      <w:r w:rsidRPr="006632F3">
        <w:rPr>
          <w:rFonts w:ascii="Times New Roman" w:eastAsia="Arial" w:hAnsi="Times New Roman" w:cs="Times New Roman"/>
          <w:spacing w:val="-1"/>
        </w:rPr>
        <w:lastRenderedPageBreak/>
        <w:t>3</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rPr>
        <w:tab/>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w w:val="99"/>
        </w:rPr>
        <w:t>Pe</w:t>
      </w:r>
      <w:r w:rsidRPr="006632F3">
        <w:rPr>
          <w:rFonts w:ascii="Times New Roman" w:eastAsia="Arial" w:hAnsi="Times New Roman" w:cs="Times New Roman"/>
          <w:spacing w:val="1"/>
          <w:w w:val="99"/>
        </w:rPr>
        <w:t>rs</w:t>
      </w:r>
      <w:r w:rsidRPr="006632F3">
        <w:rPr>
          <w:rFonts w:ascii="Times New Roman" w:eastAsia="Arial" w:hAnsi="Times New Roman" w:cs="Times New Roman"/>
          <w:spacing w:val="-1"/>
          <w:w w:val="99"/>
        </w:rPr>
        <w:t>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an</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e</w:t>
      </w:r>
      <w:r w:rsidRPr="006632F3">
        <w:rPr>
          <w:rFonts w:ascii="Times New Roman" w:eastAsia="Arial" w:hAnsi="Times New Roman" w:cs="Times New Roman"/>
          <w:w w:val="99"/>
        </w:rPr>
        <w:t>F</w:t>
      </w:r>
      <w:r w:rsidRPr="006632F3">
        <w:rPr>
          <w:rFonts w:ascii="Times New Roman" w:eastAsia="Arial" w:hAnsi="Times New Roman" w:cs="Times New Roman"/>
          <w:spacing w:val="-1"/>
          <w:w w:val="99"/>
        </w:rPr>
        <w:t>a</w:t>
      </w:r>
      <w:r w:rsidRPr="006632F3">
        <w:rPr>
          <w:rFonts w:ascii="Times New Roman" w:eastAsia="Arial" w:hAnsi="Times New Roman" w:cs="Times New Roman"/>
          <w:spacing w:val="1"/>
          <w:w w:val="99"/>
        </w:rPr>
        <w:t>c</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y</w:t>
      </w:r>
      <w:r w:rsidRPr="006632F3">
        <w:rPr>
          <w:rFonts w:ascii="Times New Roman" w:eastAsia="Arial" w:hAnsi="Times New Roman" w:cs="Times New Roman"/>
          <w:spacing w:val="-6"/>
          <w:w w:val="9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S</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 xml:space="preserve">h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v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t</w:t>
      </w:r>
      <w:r w:rsidRPr="006632F3">
        <w:rPr>
          <w:rFonts w:ascii="Times New Roman" w:eastAsia="Arial" w:hAnsi="Times New Roman" w:cs="Times New Roman"/>
          <w:spacing w:val="-1"/>
        </w:rPr>
        <w:t>ing</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pe</w:t>
      </w:r>
      <w:r w:rsidRPr="006632F3">
        <w:rPr>
          <w:rFonts w:ascii="Times New Roman" w:eastAsia="Arial" w:hAnsi="Times New Roman" w:cs="Times New Roman"/>
          <w:spacing w:val="1"/>
        </w:rPr>
        <w:t>rs</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g</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la</w:t>
      </w:r>
      <w:r w:rsidRPr="006632F3">
        <w:rPr>
          <w:rFonts w:ascii="Times New Roman" w:eastAsia="Arial" w:hAnsi="Times New Roman" w:cs="Times New Roman"/>
        </w:rPr>
        <w:t>t</w:t>
      </w:r>
      <w:r w:rsidRPr="006632F3">
        <w:rPr>
          <w:rFonts w:ascii="Times New Roman" w:eastAsia="Arial" w:hAnsi="Times New Roman" w:cs="Times New Roman"/>
          <w:spacing w:val="-1"/>
        </w:rPr>
        <w:t>iona</w:t>
      </w:r>
      <w:r w:rsidRPr="006632F3">
        <w:rPr>
          <w:rFonts w:ascii="Times New Roman" w:eastAsia="Arial" w:hAnsi="Times New Roman" w:cs="Times New Roman"/>
        </w:rPr>
        <w:t>l</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w:t>
      </w:r>
      <w:r w:rsidRPr="006632F3">
        <w:rPr>
          <w:rFonts w:ascii="Times New Roman" w:eastAsia="Arial" w:hAnsi="Times New Roman" w:cs="Times New Roman"/>
          <w:spacing w:val="-1"/>
        </w:rPr>
        <w:t>ab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1D7A80E5" w14:textId="77777777" w:rsidR="00583B21" w:rsidRPr="006632F3" w:rsidRDefault="00583B21" w:rsidP="00583B21">
      <w:pPr>
        <w:tabs>
          <w:tab w:val="left" w:pos="1540"/>
        </w:tabs>
        <w:spacing w:after="0" w:line="250" w:lineRule="auto"/>
        <w:ind w:left="1342" w:right="149" w:hanging="504"/>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rPr>
        <w:tab/>
      </w:r>
      <w:r w:rsidRPr="006632F3">
        <w:rPr>
          <w:rFonts w:ascii="Times New Roman" w:eastAsia="Arial" w:hAnsi="Times New Roman" w:cs="Times New Roman"/>
          <w:spacing w:val="10"/>
        </w:rPr>
        <w:t>W</w:t>
      </w:r>
      <w:r w:rsidRPr="006632F3">
        <w:rPr>
          <w:rFonts w:ascii="Times New Roman" w:eastAsia="Arial" w:hAnsi="Times New Roman" w:cs="Times New Roman"/>
          <w:spacing w:val="-1"/>
        </w:rPr>
        <w:t>S</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v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u</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ponen</w:t>
      </w:r>
      <w:r w:rsidRPr="006632F3">
        <w:rPr>
          <w:rFonts w:ascii="Times New Roman" w:eastAsia="Arial" w:hAnsi="Times New Roman" w:cs="Times New Roman"/>
        </w:rPr>
        <w:t xml:space="preserve">ts </w:t>
      </w:r>
      <w:r w:rsidRPr="006632F3">
        <w:rPr>
          <w:rFonts w:ascii="Times New Roman" w:eastAsia="Arial" w:hAnsi="Times New Roman" w:cs="Times New Roman"/>
          <w:spacing w:val="-1"/>
        </w:rPr>
        <w:t>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S</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rPr>
        <w:t>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v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viou</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g</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c</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y</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u</w:t>
      </w:r>
      <w:r w:rsidRPr="006632F3">
        <w:rPr>
          <w:rFonts w:ascii="Times New Roman" w:eastAsia="Arial" w:hAnsi="Times New Roman" w:cs="Times New Roman"/>
        </w:rPr>
        <w:t>r</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d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3</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ve</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t</w:t>
      </w:r>
      <w:r w:rsidRPr="006632F3">
        <w:rPr>
          <w:rFonts w:ascii="Times New Roman" w:eastAsia="Arial" w:hAnsi="Times New Roman" w:cs="Times New Roman"/>
          <w:spacing w:val="-1"/>
        </w:rPr>
        <w:t>h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e</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ave</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y</w:t>
      </w:r>
    </w:p>
    <w:p w14:paraId="7FAF8749" w14:textId="77777777" w:rsidR="00583B21" w:rsidRPr="006632F3" w:rsidRDefault="00583B21" w:rsidP="00583B21">
      <w:pPr>
        <w:tabs>
          <w:tab w:val="left" w:pos="1540"/>
        </w:tabs>
        <w:spacing w:after="0" w:line="240" w:lineRule="auto"/>
        <w:ind w:left="83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rPr>
        <w:tab/>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loa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t</w:t>
      </w:r>
      <w:r w:rsidRPr="006632F3">
        <w:rPr>
          <w:rFonts w:ascii="Times New Roman" w:eastAsia="Arial" w:hAnsi="Times New Roman" w:cs="Times New Roman"/>
          <w:spacing w:val="-1"/>
        </w:rPr>
        <w:t>ing</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m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S</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s</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able</w:t>
      </w:r>
      <w:r w:rsidRPr="006632F3">
        <w:rPr>
          <w:rFonts w:ascii="Times New Roman" w:eastAsia="Arial" w:hAnsi="Times New Roman" w:cs="Times New Roman"/>
        </w:rPr>
        <w:t>s</w:t>
      </w:r>
    </w:p>
    <w:p w14:paraId="0BE60145" w14:textId="77777777" w:rsidR="00583B21" w:rsidRPr="006632F3" w:rsidRDefault="00583B21" w:rsidP="00583B21">
      <w:pPr>
        <w:spacing w:before="10" w:after="0" w:line="250" w:lineRule="auto"/>
        <w:ind w:left="910" w:right="212" w:hanging="432"/>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3"/>
        </w:rPr>
        <w:t>w</w:t>
      </w:r>
      <w:r w:rsidRPr="006632F3">
        <w:rPr>
          <w:rFonts w:ascii="Times New Roman" w:eastAsia="Arial" w:hAnsi="Times New Roman" w:cs="Times New Roman"/>
        </w:rPr>
        <w:t>o</w:t>
      </w:r>
      <w:r w:rsidRPr="006632F3">
        <w:rPr>
          <w:rFonts w:ascii="Times New Roman" w:eastAsia="Arial" w:hAnsi="Times New Roman" w:cs="Times New Roman"/>
          <w:spacing w:val="-4"/>
        </w:rPr>
        <w:t xml:space="preserve"> </w:t>
      </w:r>
      <w:proofErr w:type="gramStart"/>
      <w:r w:rsidRPr="006632F3">
        <w:rPr>
          <w:rFonts w:ascii="Times New Roman" w:eastAsia="Arial" w:hAnsi="Times New Roman" w:cs="Times New Roman"/>
        </w:rPr>
        <w:t>t</w:t>
      </w:r>
      <w:r w:rsidRPr="006632F3">
        <w:rPr>
          <w:rFonts w:ascii="Times New Roman" w:eastAsia="Arial" w:hAnsi="Times New Roman" w:cs="Times New Roman"/>
          <w:spacing w:val="-1"/>
        </w:rPr>
        <w:t>opi</w:t>
      </w:r>
      <w:r w:rsidRPr="006632F3">
        <w:rPr>
          <w:rFonts w:ascii="Times New Roman" w:eastAsia="Arial" w:hAnsi="Times New Roman" w:cs="Times New Roman"/>
        </w:rPr>
        <w:t>c</w:t>
      </w:r>
      <w:proofErr w:type="gramEnd"/>
      <w:r w:rsidRPr="006632F3">
        <w:rPr>
          <w:rFonts w:ascii="Times New Roman" w:eastAsia="Arial" w:hAnsi="Times New Roman" w:cs="Times New Roman"/>
          <w:spacing w:val="-4"/>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 xml:space="preserve">l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uniquel</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iden</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rPr>
        <w:t>y</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l</w:t>
      </w:r>
      <w:r w:rsidRPr="006632F3">
        <w:rPr>
          <w:rFonts w:ascii="Times New Roman" w:eastAsia="Arial" w:hAnsi="Times New Roman" w:cs="Times New Roman"/>
          <w:spacing w:val="2"/>
        </w:rPr>
        <w:t>f</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bee</w:t>
      </w:r>
      <w:r w:rsidRPr="006632F3">
        <w:rPr>
          <w:rFonts w:ascii="Times New Roman" w:eastAsia="Arial" w:hAnsi="Times New Roman" w:cs="Times New Roman"/>
        </w:rPr>
        <w:t>n</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ed</w:t>
      </w:r>
      <w:r w:rsidRPr="006632F3">
        <w:rPr>
          <w:rFonts w:ascii="Times New Roman" w:eastAsia="Arial" w:hAnsi="Times New Roman" w:cs="Times New Roman"/>
        </w:rPr>
        <w:t>. Go</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ba</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3</w:t>
      </w:r>
    </w:p>
    <w:p w14:paraId="11CB7063" w14:textId="77777777" w:rsidR="00583B21" w:rsidRPr="006632F3" w:rsidRDefault="00583B21" w:rsidP="00583B21">
      <w:pPr>
        <w:spacing w:after="0" w:line="250" w:lineRule="auto"/>
        <w:ind w:left="478" w:right="738" w:hanging="36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u</w:t>
      </w:r>
      <w:r w:rsidRPr="006632F3">
        <w:rPr>
          <w:rFonts w:ascii="Times New Roman" w:eastAsia="Arial" w:hAnsi="Times New Roman" w:cs="Times New Roman"/>
          <w:spacing w:val="4"/>
        </w:rPr>
        <w:t>m</w:t>
      </w:r>
      <w:r w:rsidRPr="006632F3">
        <w:rPr>
          <w:rFonts w:ascii="Times New Roman" w:eastAsia="Arial" w:hAnsi="Times New Roman" w:cs="Times New Roman"/>
          <w:spacing w:val="-1"/>
        </w:rPr>
        <w:t>b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n</w:t>
      </w:r>
      <w:r w:rsidRPr="006632F3">
        <w:rPr>
          <w:rFonts w:ascii="Times New Roman" w:eastAsia="Arial" w:hAnsi="Times New Roman" w:cs="Times New Roman"/>
        </w:rPr>
        <w:t>.</w:t>
      </w:r>
    </w:p>
    <w:p w14:paraId="44A341E8"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5</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eal</w:t>
      </w:r>
      <w:r w:rsidRPr="006632F3">
        <w:rPr>
          <w:rFonts w:ascii="Times New Roman" w:eastAsia="Arial" w:hAnsi="Times New Roman" w:cs="Times New Roman"/>
        </w:rPr>
        <w:t>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4</w:t>
      </w:r>
      <w:r w:rsidRPr="006632F3">
        <w:rPr>
          <w:rFonts w:ascii="Times New Roman" w:eastAsia="Arial" w:hAnsi="Times New Roman" w:cs="Times New Roman"/>
          <w:spacing w:val="47"/>
        </w:rPr>
        <w:t xml:space="preserve"> </w:t>
      </w:r>
      <w:r w:rsidRPr="006632F3">
        <w:rPr>
          <w:rFonts w:ascii="Times New Roman" w:eastAsia="Arial" w:hAnsi="Times New Roman" w:cs="Times New Roman"/>
        </w:rPr>
        <w:t>.</w:t>
      </w:r>
      <w:proofErr w:type="gramEnd"/>
    </w:p>
    <w:p w14:paraId="4624471C" w14:textId="77777777" w:rsidR="00583B21" w:rsidRPr="006632F3" w:rsidRDefault="00583B21" w:rsidP="00583B21">
      <w:pPr>
        <w:spacing w:after="0" w:line="100" w:lineRule="exact"/>
        <w:rPr>
          <w:rFonts w:ascii="Times New Roman" w:hAnsi="Times New Roman" w:cs="Times New Roman"/>
        </w:rPr>
      </w:pPr>
    </w:p>
    <w:p w14:paraId="78C8D13D" w14:textId="77777777" w:rsidR="00583B21" w:rsidRPr="006632F3" w:rsidRDefault="00583B21" w:rsidP="00583B21">
      <w:pPr>
        <w:spacing w:after="0" w:line="200" w:lineRule="exact"/>
        <w:rPr>
          <w:rFonts w:ascii="Times New Roman" w:hAnsi="Times New Roman" w:cs="Times New Roman"/>
        </w:rPr>
      </w:pPr>
    </w:p>
    <w:p w14:paraId="4B1009B8" w14:textId="77777777" w:rsidR="00583B21" w:rsidRPr="006632F3" w:rsidRDefault="00583B21" w:rsidP="00583B21">
      <w:pPr>
        <w:spacing w:after="0" w:line="200" w:lineRule="exact"/>
        <w:rPr>
          <w:rFonts w:ascii="Times New Roman" w:hAnsi="Times New Roman" w:cs="Times New Roman"/>
        </w:rPr>
      </w:pPr>
    </w:p>
    <w:p w14:paraId="4151BBB9"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74336" behindDoc="1" locked="0" layoutInCell="1" allowOverlap="1" wp14:anchorId="2DFDB06F" wp14:editId="78666B43">
                <wp:simplePos x="0" y="0"/>
                <wp:positionH relativeFrom="page">
                  <wp:posOffset>1141730</wp:posOffset>
                </wp:positionH>
                <wp:positionV relativeFrom="paragraph">
                  <wp:posOffset>189230</wp:posOffset>
                </wp:positionV>
                <wp:extent cx="3536950" cy="1270"/>
                <wp:effectExtent l="17780" t="17780" r="17145" b="9525"/>
                <wp:wrapNone/>
                <wp:docPr id="4397" name="Group 43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36950" cy="1270"/>
                          <a:chOff x="1798" y="298"/>
                          <a:chExt cx="5570" cy="2"/>
                        </a:xfrm>
                      </wpg:grpSpPr>
                      <wps:wsp>
                        <wps:cNvPr id="4398" name="Freeform 4333"/>
                        <wps:cNvSpPr>
                          <a:spLocks/>
                        </wps:cNvSpPr>
                        <wps:spPr bwMode="auto">
                          <a:xfrm>
                            <a:off x="1798" y="298"/>
                            <a:ext cx="5570" cy="2"/>
                          </a:xfrm>
                          <a:custGeom>
                            <a:avLst/>
                            <a:gdLst>
                              <a:gd name="T0" fmla="+- 0 1798 1798"/>
                              <a:gd name="T1" fmla="*/ T0 w 5570"/>
                              <a:gd name="T2" fmla="+- 0 7369 1798"/>
                              <a:gd name="T3" fmla="*/ T2 w 5570"/>
                            </a:gdLst>
                            <a:ahLst/>
                            <a:cxnLst>
                              <a:cxn ang="0">
                                <a:pos x="T1" y="0"/>
                              </a:cxn>
                              <a:cxn ang="0">
                                <a:pos x="T3" y="0"/>
                              </a:cxn>
                            </a:cxnLst>
                            <a:rect l="0" t="0" r="r" b="b"/>
                            <a:pathLst>
                              <a:path w="5570">
                                <a:moveTo>
                                  <a:pt x="0" y="0"/>
                                </a:moveTo>
                                <a:lnTo>
                                  <a:pt x="5571"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332" o:spid="_x0000_s1026" style="position:absolute;margin-left:89.9pt;margin-top:14.9pt;width:278.5pt;height:.1pt;z-index:-251142144;mso-position-horizontal-relative:page" coordorigin="1798,298" coordsize="55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">
                <v:shape id="Freeform 4333" o:spid="_x0000_s1027" style="position:absolute;left:1798;top:298;width:5570;height:2;visibility:visible;mso-wrap-style:square;v-text-anchor:top" coordsize="5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L7J8IA&#10;AADdAAAADwAAAGRycy9kb3ducmV2LnhtbERPz2vCMBS+D/wfwhO8zVQdZdamosJgh21g58Xbo3k2&#10;xealNFlb//vlMNjx4/ud7yfbioF63zhWsFomIIgrpxuuFVy+355fQfiArLF1TAoe5GFfzJ5yzLQb&#10;+UxDGWoRQ9hnqMCE0GVS+sqQRb90HXHkbq63GCLsa6l7HGO4beU6SVJpseHYYLCjk6HqXv5YBYO5&#10;pj41H+fH8VSuafv1OXqjlVrMp8MORKAp/Iv/3O9awctmG+fGN/EJy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UvsnwgAAAN0AAAAPAAAAAAAAAAAAAAAAAJgCAABkcnMvZG93&#10;bnJldi54bWxQSwUGAAAAAAQABAD1AAAAhwMAAAAA&#10;" path="m,l5571,e" filled="f" strokeweight=".45925mm">
                  <v:path arrowok="t" o:connecttype="custom" o:connectlocs="0,0;5571,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4</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No</w:t>
      </w:r>
      <w:r w:rsidRPr="006632F3">
        <w:rPr>
          <w:rFonts w:ascii="Times New Roman" w:eastAsia="Arial" w:hAnsi="Times New Roman" w:cs="Times New Roman"/>
          <w:b/>
          <w:bCs/>
        </w:rPr>
        <w:t>rmal</w:t>
      </w:r>
      <w:r w:rsidRPr="006632F3">
        <w:rPr>
          <w:rFonts w:ascii="Times New Roman" w:eastAsia="Arial" w:hAnsi="Times New Roman" w:cs="Times New Roman"/>
          <w:b/>
          <w:bCs/>
          <w:spacing w:val="-1"/>
        </w:rPr>
        <w:t xml:space="preserve"> H</w:t>
      </w:r>
      <w:r w:rsidRPr="006632F3">
        <w:rPr>
          <w:rFonts w:ascii="Times New Roman" w:eastAsia="Arial" w:hAnsi="Times New Roman" w:cs="Times New Roman"/>
          <w:b/>
          <w:bCs/>
        </w:rPr>
        <w:t>eal</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h</w:t>
      </w:r>
      <w:r w:rsidRPr="006632F3">
        <w:rPr>
          <w:rFonts w:ascii="Times New Roman" w:eastAsia="Arial" w:hAnsi="Times New Roman" w:cs="Times New Roman"/>
          <w:b/>
          <w:bCs/>
          <w:spacing w:val="-1"/>
        </w:rPr>
        <w:t xml:space="preserve"> Ch</w:t>
      </w:r>
      <w:r w:rsidRPr="006632F3">
        <w:rPr>
          <w:rFonts w:ascii="Times New Roman" w:eastAsia="Arial" w:hAnsi="Times New Roman" w:cs="Times New Roman"/>
          <w:b/>
          <w:bCs/>
        </w:rPr>
        <w:t>eck Se</w:t>
      </w:r>
      <w:r w:rsidRPr="006632F3">
        <w:rPr>
          <w:rFonts w:ascii="Times New Roman" w:eastAsia="Arial" w:hAnsi="Times New Roman" w:cs="Times New Roman"/>
          <w:b/>
          <w:bCs/>
          <w:spacing w:val="-1"/>
        </w:rPr>
        <w:t>qu</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ce (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g</w:t>
      </w:r>
      <w:r w:rsidRPr="006632F3">
        <w:rPr>
          <w:rFonts w:ascii="Times New Roman" w:eastAsia="Arial" w:hAnsi="Times New Roman" w:cs="Times New Roman"/>
          <w:b/>
          <w:bCs/>
        </w:rPr>
        <w:t>e 2)</w:t>
      </w:r>
    </w:p>
    <w:p w14:paraId="779B86EA" w14:textId="77777777" w:rsidR="00583B21" w:rsidRPr="006632F3" w:rsidRDefault="00583B21" w:rsidP="00583B21">
      <w:pPr>
        <w:spacing w:before="63" w:after="0" w:line="240" w:lineRule="auto"/>
        <w:ind w:left="118" w:right="93"/>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Hea</w:t>
      </w:r>
      <w:r w:rsidRPr="006632F3">
        <w:rPr>
          <w:rFonts w:ascii="Times New Roman" w:eastAsia="Times New Roman" w:hAnsi="Times New Roman" w:cs="Times New Roman"/>
        </w:rPr>
        <w:t>lth C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u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ond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oot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p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s if</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n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aw</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
    <w:p w14:paraId="2493AFA1" w14:textId="77777777" w:rsidR="00583B21" w:rsidRPr="006632F3" w:rsidRDefault="00583B21" w:rsidP="00583B21">
      <w:pPr>
        <w:spacing w:after="0" w:line="200" w:lineRule="exact"/>
        <w:rPr>
          <w:rFonts w:ascii="Times New Roman" w:hAnsi="Times New Roman" w:cs="Times New Roman"/>
        </w:rPr>
      </w:pPr>
    </w:p>
    <w:p w14:paraId="50C56743" w14:textId="77777777" w:rsidR="00583B21" w:rsidRPr="006632F3" w:rsidRDefault="00583B21" w:rsidP="00583B21">
      <w:pPr>
        <w:spacing w:after="0" w:line="200" w:lineRule="exact"/>
        <w:rPr>
          <w:rFonts w:ascii="Times New Roman" w:hAnsi="Times New Roman" w:cs="Times New Roman"/>
        </w:rPr>
      </w:pPr>
    </w:p>
    <w:p w14:paraId="401762E3" w14:textId="77777777" w:rsidR="00583B21" w:rsidRPr="006632F3" w:rsidRDefault="00583B21" w:rsidP="00583B21">
      <w:pPr>
        <w:spacing w:after="0" w:line="200" w:lineRule="exact"/>
        <w:rPr>
          <w:rFonts w:ascii="Times New Roman" w:hAnsi="Times New Roman" w:cs="Times New Roman"/>
        </w:rPr>
      </w:pPr>
    </w:p>
    <w:p w14:paraId="5C39675E" w14:textId="77777777" w:rsidR="00583B21" w:rsidRPr="006632F3" w:rsidRDefault="00583B21" w:rsidP="00583B21">
      <w:pPr>
        <w:spacing w:after="0" w:line="200" w:lineRule="exact"/>
        <w:rPr>
          <w:rFonts w:ascii="Times New Roman" w:hAnsi="Times New Roman" w:cs="Times New Roman"/>
        </w:rPr>
      </w:pPr>
    </w:p>
    <w:p w14:paraId="213F773D" w14:textId="77777777" w:rsidR="00583B21" w:rsidRPr="006632F3" w:rsidRDefault="00583B21" w:rsidP="00583B21">
      <w:pPr>
        <w:spacing w:after="0" w:line="200" w:lineRule="exact"/>
        <w:rPr>
          <w:rFonts w:ascii="Times New Roman" w:hAnsi="Times New Roman" w:cs="Times New Roman"/>
        </w:rPr>
      </w:pPr>
    </w:p>
    <w:p w14:paraId="1ACE1CD4" w14:textId="77777777" w:rsidR="00583B21" w:rsidRPr="006632F3" w:rsidRDefault="00583B21" w:rsidP="00583B21">
      <w:pPr>
        <w:spacing w:after="0" w:line="200" w:lineRule="exact"/>
        <w:rPr>
          <w:rFonts w:ascii="Times New Roman" w:hAnsi="Times New Roman" w:cs="Times New Roman"/>
        </w:rPr>
      </w:pPr>
    </w:p>
    <w:p w14:paraId="7034B74C" w14:textId="77777777" w:rsidR="00583B21" w:rsidRPr="006632F3" w:rsidRDefault="00583B21" w:rsidP="00583B21">
      <w:pPr>
        <w:spacing w:after="0" w:line="200" w:lineRule="exact"/>
        <w:rPr>
          <w:rFonts w:ascii="Times New Roman" w:hAnsi="Times New Roman" w:cs="Times New Roman"/>
        </w:rPr>
      </w:pPr>
    </w:p>
    <w:p w14:paraId="3168C6FC" w14:textId="77777777" w:rsidR="00583B21" w:rsidRPr="006632F3" w:rsidRDefault="00583B21" w:rsidP="00583B21">
      <w:pPr>
        <w:spacing w:after="0" w:line="200" w:lineRule="exact"/>
        <w:rPr>
          <w:rFonts w:ascii="Times New Roman" w:hAnsi="Times New Roman" w:cs="Times New Roman"/>
        </w:rPr>
      </w:pPr>
    </w:p>
    <w:p w14:paraId="1BA68C70" w14:textId="77777777" w:rsidR="00583B21" w:rsidRPr="006632F3" w:rsidRDefault="00583B21" w:rsidP="00583B21">
      <w:pPr>
        <w:spacing w:after="0" w:line="200" w:lineRule="exact"/>
        <w:rPr>
          <w:rFonts w:ascii="Times New Roman" w:hAnsi="Times New Roman" w:cs="Times New Roman"/>
        </w:rPr>
      </w:pPr>
    </w:p>
    <w:p w14:paraId="5F6664D3" w14:textId="77777777" w:rsidR="00583B21" w:rsidRPr="006632F3" w:rsidRDefault="00583B21" w:rsidP="00583B21">
      <w:pPr>
        <w:spacing w:after="0" w:line="200" w:lineRule="exact"/>
        <w:rPr>
          <w:rFonts w:ascii="Times New Roman" w:hAnsi="Times New Roman" w:cs="Times New Roman"/>
        </w:rPr>
      </w:pPr>
    </w:p>
    <w:p w14:paraId="7636DF12" w14:textId="77777777" w:rsidR="00583B21" w:rsidRPr="006632F3" w:rsidRDefault="00583B21" w:rsidP="00583B21">
      <w:pPr>
        <w:spacing w:after="0" w:line="200" w:lineRule="exact"/>
        <w:rPr>
          <w:rFonts w:ascii="Times New Roman" w:hAnsi="Times New Roman" w:cs="Times New Roman"/>
        </w:rPr>
      </w:pPr>
    </w:p>
    <w:p w14:paraId="3218AF60" w14:textId="77777777" w:rsidR="00583B21" w:rsidRPr="006632F3" w:rsidRDefault="00583B21" w:rsidP="00583B21">
      <w:pPr>
        <w:spacing w:after="0" w:line="200" w:lineRule="exact"/>
        <w:rPr>
          <w:rFonts w:ascii="Times New Roman" w:hAnsi="Times New Roman" w:cs="Times New Roman"/>
        </w:rPr>
      </w:pPr>
    </w:p>
    <w:p w14:paraId="780CB6D6" w14:textId="77777777" w:rsidR="00583B21" w:rsidRPr="006632F3" w:rsidRDefault="00583B21" w:rsidP="00583B21">
      <w:pPr>
        <w:spacing w:after="0" w:line="200" w:lineRule="exact"/>
        <w:rPr>
          <w:rFonts w:ascii="Times New Roman" w:hAnsi="Times New Roman" w:cs="Times New Roman"/>
        </w:rPr>
      </w:pPr>
    </w:p>
    <w:p w14:paraId="1ACF1C17" w14:textId="77777777" w:rsidR="00583B21" w:rsidRPr="006632F3" w:rsidRDefault="00583B21" w:rsidP="00583B21">
      <w:pPr>
        <w:spacing w:after="0" w:line="200" w:lineRule="exact"/>
        <w:rPr>
          <w:rFonts w:ascii="Times New Roman" w:hAnsi="Times New Roman" w:cs="Times New Roman"/>
        </w:rPr>
      </w:pPr>
    </w:p>
    <w:p w14:paraId="16756B03" w14:textId="77777777" w:rsidR="00583B21" w:rsidRPr="006632F3" w:rsidRDefault="00583B21" w:rsidP="00583B21">
      <w:pPr>
        <w:spacing w:after="0" w:line="200" w:lineRule="exact"/>
        <w:rPr>
          <w:rFonts w:ascii="Times New Roman" w:hAnsi="Times New Roman" w:cs="Times New Roman"/>
        </w:rPr>
      </w:pPr>
    </w:p>
    <w:p w14:paraId="3196FE99" w14:textId="77777777" w:rsidR="00583B21" w:rsidRPr="006632F3" w:rsidRDefault="00583B21" w:rsidP="00583B21">
      <w:pPr>
        <w:spacing w:after="0" w:line="200" w:lineRule="exact"/>
        <w:rPr>
          <w:rFonts w:ascii="Times New Roman" w:hAnsi="Times New Roman" w:cs="Times New Roman"/>
        </w:rPr>
      </w:pPr>
    </w:p>
    <w:p w14:paraId="08B20961" w14:textId="77777777" w:rsidR="00583B21" w:rsidRPr="006632F3" w:rsidRDefault="00583B21" w:rsidP="00583B21">
      <w:pPr>
        <w:spacing w:after="0" w:line="200" w:lineRule="exact"/>
        <w:rPr>
          <w:rFonts w:ascii="Times New Roman" w:hAnsi="Times New Roman" w:cs="Times New Roman"/>
        </w:rPr>
      </w:pPr>
    </w:p>
    <w:p w14:paraId="311E80E4" w14:textId="77777777" w:rsidR="00583B21" w:rsidRPr="006632F3" w:rsidRDefault="00583B21" w:rsidP="00583B21">
      <w:pPr>
        <w:spacing w:after="0" w:line="200" w:lineRule="exact"/>
        <w:rPr>
          <w:rFonts w:ascii="Times New Roman" w:hAnsi="Times New Roman" w:cs="Times New Roman"/>
        </w:rPr>
      </w:pPr>
    </w:p>
    <w:p w14:paraId="7A437C92" w14:textId="77777777" w:rsidR="00583B21" w:rsidRPr="006632F3" w:rsidRDefault="00583B21" w:rsidP="00583B21">
      <w:pPr>
        <w:spacing w:after="0" w:line="200" w:lineRule="exact"/>
        <w:rPr>
          <w:rFonts w:ascii="Times New Roman" w:hAnsi="Times New Roman" w:cs="Times New Roman"/>
        </w:rPr>
      </w:pPr>
    </w:p>
    <w:p w14:paraId="0A0EF3C4" w14:textId="77777777" w:rsidR="00583B21" w:rsidRPr="006632F3" w:rsidRDefault="00583B21" w:rsidP="00583B21">
      <w:pPr>
        <w:spacing w:after="0" w:line="200" w:lineRule="exact"/>
        <w:rPr>
          <w:rFonts w:ascii="Times New Roman" w:hAnsi="Times New Roman" w:cs="Times New Roman"/>
        </w:rPr>
      </w:pPr>
    </w:p>
    <w:p w14:paraId="7AAA4A17" w14:textId="77777777" w:rsidR="00583B21" w:rsidRPr="006632F3" w:rsidRDefault="00583B21" w:rsidP="00583B21">
      <w:pPr>
        <w:spacing w:after="0" w:line="200" w:lineRule="exact"/>
        <w:rPr>
          <w:rFonts w:ascii="Times New Roman" w:hAnsi="Times New Roman" w:cs="Times New Roman"/>
        </w:rPr>
      </w:pPr>
    </w:p>
    <w:p w14:paraId="71E954C8" w14:textId="77777777" w:rsidR="00583B21" w:rsidRPr="006632F3" w:rsidRDefault="00583B21" w:rsidP="00583B21">
      <w:pPr>
        <w:spacing w:after="0" w:line="200" w:lineRule="exact"/>
        <w:rPr>
          <w:rFonts w:ascii="Times New Roman" w:hAnsi="Times New Roman" w:cs="Times New Roman"/>
        </w:rPr>
      </w:pPr>
    </w:p>
    <w:p w14:paraId="1F666363" w14:textId="77777777" w:rsidR="00583B21" w:rsidRPr="006632F3" w:rsidRDefault="00583B21" w:rsidP="00583B21">
      <w:pPr>
        <w:spacing w:after="0" w:line="200" w:lineRule="exact"/>
        <w:rPr>
          <w:rFonts w:ascii="Times New Roman" w:hAnsi="Times New Roman" w:cs="Times New Roman"/>
        </w:rPr>
      </w:pPr>
    </w:p>
    <w:p w14:paraId="35FF81A4" w14:textId="77777777" w:rsidR="00583B21" w:rsidRPr="006632F3" w:rsidRDefault="00583B21" w:rsidP="00583B21">
      <w:pPr>
        <w:spacing w:after="0" w:line="200" w:lineRule="exact"/>
        <w:rPr>
          <w:rFonts w:ascii="Times New Roman" w:hAnsi="Times New Roman" w:cs="Times New Roman"/>
        </w:rPr>
      </w:pPr>
    </w:p>
    <w:p w14:paraId="261D3EA8" w14:textId="77777777" w:rsidR="00583B21" w:rsidRPr="006632F3" w:rsidRDefault="00583B21" w:rsidP="00583B21">
      <w:pPr>
        <w:spacing w:after="0" w:line="200" w:lineRule="exact"/>
        <w:rPr>
          <w:rFonts w:ascii="Times New Roman" w:hAnsi="Times New Roman" w:cs="Times New Roman"/>
        </w:rPr>
      </w:pPr>
    </w:p>
    <w:p w14:paraId="4AF970D9" w14:textId="77777777" w:rsidR="00583B21" w:rsidRPr="006632F3" w:rsidRDefault="00583B21" w:rsidP="00583B21">
      <w:pPr>
        <w:spacing w:after="0" w:line="200" w:lineRule="exact"/>
        <w:rPr>
          <w:rFonts w:ascii="Times New Roman" w:hAnsi="Times New Roman" w:cs="Times New Roman"/>
        </w:rPr>
      </w:pPr>
    </w:p>
    <w:p w14:paraId="5E6B090D" w14:textId="77777777" w:rsidR="00583B21" w:rsidRPr="006632F3" w:rsidRDefault="00583B21" w:rsidP="00583B21">
      <w:pPr>
        <w:spacing w:after="0" w:line="200" w:lineRule="exact"/>
        <w:rPr>
          <w:rFonts w:ascii="Times New Roman" w:hAnsi="Times New Roman" w:cs="Times New Roman"/>
        </w:rPr>
      </w:pPr>
    </w:p>
    <w:p w14:paraId="4B4717DB" w14:textId="77777777" w:rsidR="00583B21" w:rsidRPr="006632F3" w:rsidRDefault="00583B21" w:rsidP="00583B21">
      <w:pPr>
        <w:spacing w:after="0" w:line="200" w:lineRule="exact"/>
        <w:rPr>
          <w:rFonts w:ascii="Times New Roman" w:hAnsi="Times New Roman" w:cs="Times New Roman"/>
        </w:rPr>
      </w:pPr>
    </w:p>
    <w:p w14:paraId="016B0820" w14:textId="77777777" w:rsidR="00583B21" w:rsidRPr="006632F3" w:rsidRDefault="00583B21" w:rsidP="00583B21">
      <w:pPr>
        <w:spacing w:after="0" w:line="200" w:lineRule="exact"/>
        <w:rPr>
          <w:rFonts w:ascii="Times New Roman" w:hAnsi="Times New Roman" w:cs="Times New Roman"/>
        </w:rPr>
      </w:pPr>
    </w:p>
    <w:p w14:paraId="022365C2" w14:textId="77777777" w:rsidR="00583B21" w:rsidRPr="006632F3" w:rsidRDefault="00583B21" w:rsidP="00583B21">
      <w:pPr>
        <w:spacing w:after="0" w:line="200" w:lineRule="exact"/>
        <w:rPr>
          <w:rFonts w:ascii="Times New Roman" w:hAnsi="Times New Roman" w:cs="Times New Roman"/>
        </w:rPr>
      </w:pPr>
    </w:p>
    <w:p w14:paraId="23036473" w14:textId="77777777" w:rsidR="00583B21" w:rsidRPr="006632F3" w:rsidRDefault="00583B21" w:rsidP="00583B21">
      <w:pPr>
        <w:spacing w:after="0" w:line="200" w:lineRule="exact"/>
        <w:rPr>
          <w:rFonts w:ascii="Times New Roman" w:hAnsi="Times New Roman" w:cs="Times New Roman"/>
        </w:rPr>
      </w:pPr>
    </w:p>
    <w:p w14:paraId="54314BC1" w14:textId="77777777" w:rsidR="00583B21" w:rsidRPr="006632F3" w:rsidRDefault="00583B21" w:rsidP="00583B21">
      <w:pPr>
        <w:spacing w:after="0" w:line="200" w:lineRule="exact"/>
        <w:rPr>
          <w:rFonts w:ascii="Times New Roman" w:hAnsi="Times New Roman" w:cs="Times New Roman"/>
        </w:rPr>
      </w:pPr>
    </w:p>
    <w:p w14:paraId="0234109C" w14:textId="77777777" w:rsidR="00583B21" w:rsidRPr="006632F3" w:rsidRDefault="00583B21" w:rsidP="00583B21">
      <w:pPr>
        <w:spacing w:after="0" w:line="200" w:lineRule="exact"/>
        <w:rPr>
          <w:rFonts w:ascii="Times New Roman" w:hAnsi="Times New Roman" w:cs="Times New Roman"/>
        </w:rPr>
      </w:pPr>
    </w:p>
    <w:p w14:paraId="226DD23E" w14:textId="77777777" w:rsidR="00583B21" w:rsidRPr="006632F3" w:rsidRDefault="00583B21" w:rsidP="00583B21">
      <w:pPr>
        <w:spacing w:before="4" w:after="0" w:line="280" w:lineRule="exact"/>
        <w:rPr>
          <w:rFonts w:ascii="Times New Roman" w:hAnsi="Times New Roman" w:cs="Times New Roman"/>
        </w:rPr>
      </w:pPr>
    </w:p>
    <w:p w14:paraId="6A275663"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73312" behindDoc="1" locked="0" layoutInCell="1" allowOverlap="1" wp14:anchorId="0C2DDA7C" wp14:editId="56238550">
                <wp:simplePos x="0" y="0"/>
                <wp:positionH relativeFrom="page">
                  <wp:posOffset>1139190</wp:posOffset>
                </wp:positionH>
                <wp:positionV relativeFrom="paragraph">
                  <wp:posOffset>-3762375</wp:posOffset>
                </wp:positionV>
                <wp:extent cx="3625215" cy="3356610"/>
                <wp:effectExtent l="0" t="0" r="0" b="0"/>
                <wp:wrapNone/>
                <wp:docPr id="4396" name="Text Box 4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5215" cy="3356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4E1CE" w14:textId="77777777" w:rsidR="00583B21" w:rsidRDefault="00583B21" w:rsidP="00583B21">
                            <w:pPr>
                              <w:spacing w:before="11" w:after="0" w:line="200" w:lineRule="exact"/>
                              <w:rPr>
                                <w:sz w:val="20"/>
                                <w:szCs w:val="20"/>
                              </w:rPr>
                            </w:pPr>
                          </w:p>
                          <w:p w14:paraId="46C78A0E" w14:textId="77777777" w:rsidR="00583B21" w:rsidRDefault="00583B21" w:rsidP="00583B21">
                            <w:pPr>
                              <w:tabs>
                                <w:tab w:val="left" w:pos="2820"/>
                              </w:tabs>
                              <w:spacing w:after="0" w:line="263" w:lineRule="exact"/>
                              <w:ind w:left="84" w:right="919"/>
                              <w:jc w:val="center"/>
                              <w:rPr>
                                <w:rFonts w:ascii="Arial" w:eastAsia="Arial" w:hAnsi="Arial" w:cs="Arial"/>
                                <w:sz w:val="16"/>
                                <w:szCs w:val="16"/>
                              </w:rPr>
                            </w:pPr>
                            <w:r>
                              <w:rPr>
                                <w:rFonts w:ascii="Arial" w:eastAsia="Arial" w:hAnsi="Arial" w:cs="Arial"/>
                                <w:position w:val="6"/>
                                <w:sz w:val="16"/>
                                <w:szCs w:val="16"/>
                              </w:rPr>
                              <w:t>R</w:t>
                            </w:r>
                            <w:r>
                              <w:rPr>
                                <w:rFonts w:ascii="Arial" w:eastAsia="Arial" w:hAnsi="Arial" w:cs="Arial"/>
                                <w:spacing w:val="-2"/>
                                <w:position w:val="6"/>
                                <w:sz w:val="16"/>
                                <w:szCs w:val="16"/>
                              </w:rPr>
                              <w:t>e</w:t>
                            </w:r>
                            <w:r>
                              <w:rPr>
                                <w:rFonts w:ascii="Arial" w:eastAsia="Arial" w:hAnsi="Arial" w:cs="Arial"/>
                                <w:spacing w:val="-1"/>
                                <w:position w:val="6"/>
                                <w:sz w:val="16"/>
                                <w:szCs w:val="16"/>
                              </w:rPr>
                              <w:t>f</w:t>
                            </w:r>
                            <w:r>
                              <w:rPr>
                                <w:rFonts w:ascii="Arial" w:eastAsia="Arial" w:hAnsi="Arial" w:cs="Arial"/>
                                <w:spacing w:val="-2"/>
                                <w:position w:val="6"/>
                                <w:sz w:val="16"/>
                                <w:szCs w:val="16"/>
                              </w:rPr>
                              <w:t>e</w:t>
                            </w:r>
                            <w:r>
                              <w:rPr>
                                <w:rFonts w:ascii="Arial" w:eastAsia="Arial" w:hAnsi="Arial" w:cs="Arial"/>
                                <w:position w:val="6"/>
                                <w:sz w:val="16"/>
                                <w:szCs w:val="16"/>
                              </w:rPr>
                              <w:t>r</w:t>
                            </w:r>
                            <w:r>
                              <w:rPr>
                                <w:rFonts w:ascii="Arial" w:eastAsia="Arial" w:hAnsi="Arial" w:cs="Arial"/>
                                <w:spacing w:val="16"/>
                                <w:position w:val="6"/>
                                <w:sz w:val="16"/>
                                <w:szCs w:val="16"/>
                              </w:rPr>
                              <w:t xml:space="preserve"> </w:t>
                            </w:r>
                            <w:r>
                              <w:rPr>
                                <w:rFonts w:ascii="Arial" w:eastAsia="Arial" w:hAnsi="Arial" w:cs="Arial"/>
                                <w:spacing w:val="-1"/>
                                <w:position w:val="6"/>
                                <w:sz w:val="16"/>
                                <w:szCs w:val="16"/>
                              </w:rPr>
                              <w:t>t</w:t>
                            </w:r>
                            <w:r>
                              <w:rPr>
                                <w:rFonts w:ascii="Arial" w:eastAsia="Arial" w:hAnsi="Arial" w:cs="Arial"/>
                                <w:position w:val="6"/>
                                <w:sz w:val="16"/>
                                <w:szCs w:val="16"/>
                              </w:rPr>
                              <w:t>o</w:t>
                            </w:r>
                            <w:r>
                              <w:rPr>
                                <w:rFonts w:ascii="Arial" w:eastAsia="Arial" w:hAnsi="Arial" w:cs="Arial"/>
                                <w:spacing w:val="3"/>
                                <w:position w:val="6"/>
                                <w:sz w:val="16"/>
                                <w:szCs w:val="16"/>
                              </w:rPr>
                              <w:t xml:space="preserve"> </w:t>
                            </w:r>
                            <w:r>
                              <w:rPr>
                                <w:rFonts w:ascii="Arial" w:eastAsia="Arial" w:hAnsi="Arial" w:cs="Arial"/>
                                <w:spacing w:val="10"/>
                                <w:position w:val="6"/>
                                <w:sz w:val="16"/>
                                <w:szCs w:val="16"/>
                              </w:rPr>
                              <w:t>S</w:t>
                            </w:r>
                            <w:r>
                              <w:rPr>
                                <w:rFonts w:ascii="Arial" w:eastAsia="Arial" w:hAnsi="Arial" w:cs="Arial"/>
                                <w:spacing w:val="-2"/>
                                <w:position w:val="6"/>
                                <w:sz w:val="16"/>
                                <w:szCs w:val="16"/>
                              </w:rPr>
                              <w:t>e</w:t>
                            </w:r>
                            <w:r>
                              <w:rPr>
                                <w:rFonts w:ascii="Arial" w:eastAsia="Arial" w:hAnsi="Arial" w:cs="Arial"/>
                                <w:spacing w:val="5"/>
                                <w:position w:val="6"/>
                                <w:sz w:val="16"/>
                                <w:szCs w:val="16"/>
                              </w:rPr>
                              <w:t>r</w:t>
                            </w:r>
                            <w:r>
                              <w:rPr>
                                <w:rFonts w:ascii="Arial" w:eastAsia="Arial" w:hAnsi="Arial" w:cs="Arial"/>
                                <w:spacing w:val="7"/>
                                <w:position w:val="6"/>
                                <w:sz w:val="16"/>
                                <w:szCs w:val="16"/>
                              </w:rPr>
                              <w:t>v</w:t>
                            </w:r>
                            <w:r>
                              <w:rPr>
                                <w:rFonts w:ascii="Arial" w:eastAsia="Arial" w:hAnsi="Arial" w:cs="Arial"/>
                                <w:spacing w:val="8"/>
                                <w:position w:val="6"/>
                                <w:sz w:val="16"/>
                                <w:szCs w:val="16"/>
                              </w:rPr>
                              <w:t>i</w:t>
                            </w:r>
                            <w:r>
                              <w:rPr>
                                <w:rFonts w:ascii="Arial" w:eastAsia="Arial" w:hAnsi="Arial" w:cs="Arial"/>
                                <w:spacing w:val="7"/>
                                <w:position w:val="6"/>
                                <w:sz w:val="16"/>
                                <w:szCs w:val="16"/>
                              </w:rPr>
                              <w:t>c</w:t>
                            </w:r>
                            <w:r>
                              <w:rPr>
                                <w:rFonts w:ascii="Arial" w:eastAsia="Arial" w:hAnsi="Arial" w:cs="Arial"/>
                                <w:position w:val="6"/>
                                <w:sz w:val="16"/>
                                <w:szCs w:val="16"/>
                              </w:rPr>
                              <w:t>e</w:t>
                            </w:r>
                            <w:r>
                              <w:rPr>
                                <w:rFonts w:ascii="Arial" w:eastAsia="Arial" w:hAnsi="Arial" w:cs="Arial"/>
                                <w:spacing w:val="-28"/>
                                <w:position w:val="6"/>
                                <w:sz w:val="16"/>
                                <w:szCs w:val="16"/>
                              </w:rPr>
                              <w:t xml:space="preserve"> </w:t>
                            </w:r>
                            <w:r>
                              <w:rPr>
                                <w:rFonts w:ascii="Arial" w:eastAsia="Arial" w:hAnsi="Arial" w:cs="Arial"/>
                                <w:position w:val="6"/>
                                <w:sz w:val="16"/>
                                <w:szCs w:val="16"/>
                              </w:rPr>
                              <w:tab/>
                            </w:r>
                            <w:r>
                              <w:rPr>
                                <w:rFonts w:ascii="Arial" w:eastAsia="Arial" w:hAnsi="Arial" w:cs="Arial"/>
                                <w:spacing w:val="4"/>
                                <w:w w:val="103"/>
                                <w:position w:val="-5"/>
                                <w:sz w:val="16"/>
                                <w:szCs w:val="16"/>
                              </w:rPr>
                              <w:t>T</w:t>
                            </w:r>
                            <w:r>
                              <w:rPr>
                                <w:rFonts w:ascii="Arial" w:eastAsia="Arial" w:hAnsi="Arial" w:cs="Arial"/>
                                <w:spacing w:val="-2"/>
                                <w:w w:val="103"/>
                                <w:position w:val="-5"/>
                                <w:sz w:val="16"/>
                                <w:szCs w:val="16"/>
                              </w:rPr>
                              <w:t>h</w:t>
                            </w:r>
                            <w:r>
                              <w:rPr>
                                <w:rFonts w:ascii="Arial" w:eastAsia="Arial" w:hAnsi="Arial" w:cs="Arial"/>
                                <w:spacing w:val="5"/>
                                <w:w w:val="103"/>
                                <w:position w:val="-5"/>
                                <w:sz w:val="16"/>
                                <w:szCs w:val="16"/>
                              </w:rPr>
                              <w:t>r</w:t>
                            </w:r>
                            <w:r>
                              <w:rPr>
                                <w:rFonts w:ascii="Arial" w:eastAsia="Arial" w:hAnsi="Arial" w:cs="Arial"/>
                                <w:spacing w:val="-2"/>
                                <w:w w:val="103"/>
                                <w:position w:val="-5"/>
                                <w:sz w:val="16"/>
                                <w:szCs w:val="16"/>
                              </w:rPr>
                              <w:t>ead</w:t>
                            </w:r>
                            <w:r>
                              <w:rPr>
                                <w:rFonts w:ascii="Arial" w:eastAsia="Arial" w:hAnsi="Arial" w:cs="Arial"/>
                                <w:spacing w:val="-1"/>
                                <w:w w:val="102"/>
                                <w:position w:val="-5"/>
                                <w:sz w:val="16"/>
                                <w:szCs w:val="16"/>
                              </w:rPr>
                              <w:t>::</w:t>
                            </w:r>
                            <w:r>
                              <w:rPr>
                                <w:rFonts w:ascii="Arial" w:eastAsia="Arial" w:hAnsi="Arial" w:cs="Arial"/>
                                <w:spacing w:val="10"/>
                                <w:w w:val="103"/>
                                <w:position w:val="-5"/>
                                <w:sz w:val="16"/>
                                <w:szCs w:val="16"/>
                              </w:rPr>
                              <w:t>SA</w:t>
                            </w:r>
                            <w:r>
                              <w:rPr>
                                <w:rFonts w:ascii="Arial" w:eastAsia="Arial" w:hAnsi="Arial" w:cs="Arial"/>
                                <w:spacing w:val="4"/>
                                <w:w w:val="103"/>
                                <w:position w:val="-5"/>
                                <w:sz w:val="16"/>
                                <w:szCs w:val="16"/>
                              </w:rPr>
                              <w:t>F</w:t>
                            </w:r>
                            <w:r>
                              <w:rPr>
                                <w:rFonts w:ascii="Arial" w:eastAsia="Arial" w:hAnsi="Arial" w:cs="Arial"/>
                                <w:spacing w:val="8"/>
                                <w:w w:val="103"/>
                                <w:position w:val="-5"/>
                                <w:sz w:val="16"/>
                                <w:szCs w:val="16"/>
                              </w:rPr>
                              <w:t>i</w:t>
                            </w:r>
                            <w:r>
                              <w:rPr>
                                <w:rFonts w:ascii="Arial" w:eastAsia="Arial" w:hAnsi="Arial" w:cs="Arial"/>
                                <w:spacing w:val="-2"/>
                                <w:w w:val="103"/>
                                <w:position w:val="-5"/>
                                <w:sz w:val="16"/>
                                <w:szCs w:val="16"/>
                              </w:rPr>
                              <w:t>nde</w:t>
                            </w:r>
                            <w:r>
                              <w:rPr>
                                <w:rFonts w:ascii="Arial" w:eastAsia="Arial" w:hAnsi="Arial" w:cs="Arial"/>
                                <w:spacing w:val="5"/>
                                <w:w w:val="103"/>
                                <w:position w:val="-5"/>
                                <w:sz w:val="16"/>
                                <w:szCs w:val="16"/>
                              </w:rPr>
                              <w:t>r</w:t>
                            </w:r>
                            <w:r>
                              <w:rPr>
                                <w:rFonts w:ascii="Arial" w:eastAsia="Arial" w:hAnsi="Arial" w:cs="Arial"/>
                                <w:spacing w:val="4"/>
                                <w:w w:val="103"/>
                                <w:position w:val="-5"/>
                                <w:sz w:val="16"/>
                                <w:szCs w:val="16"/>
                              </w:rPr>
                              <w:t>T</w:t>
                            </w:r>
                            <w:r>
                              <w:rPr>
                                <w:rFonts w:ascii="Arial" w:eastAsia="Arial" w:hAnsi="Arial" w:cs="Arial"/>
                                <w:spacing w:val="-2"/>
                                <w:w w:val="103"/>
                                <w:position w:val="-5"/>
                                <w:sz w:val="16"/>
                                <w:szCs w:val="16"/>
                              </w:rPr>
                              <w:t>h</w:t>
                            </w:r>
                            <w:r>
                              <w:rPr>
                                <w:rFonts w:ascii="Arial" w:eastAsia="Arial" w:hAnsi="Arial" w:cs="Arial"/>
                                <w:spacing w:val="5"/>
                                <w:w w:val="103"/>
                                <w:position w:val="-5"/>
                                <w:sz w:val="16"/>
                                <w:szCs w:val="16"/>
                              </w:rPr>
                              <w:t>r</w:t>
                            </w:r>
                            <w:r>
                              <w:rPr>
                                <w:rFonts w:ascii="Arial" w:eastAsia="Arial" w:hAnsi="Arial" w:cs="Arial"/>
                                <w:spacing w:val="-2"/>
                                <w:w w:val="103"/>
                                <w:position w:val="-5"/>
                                <w:sz w:val="16"/>
                                <w:szCs w:val="16"/>
                              </w:rPr>
                              <w:t>ea</w:t>
                            </w:r>
                            <w:r>
                              <w:rPr>
                                <w:rFonts w:ascii="Arial" w:eastAsia="Arial" w:hAnsi="Arial" w:cs="Arial"/>
                                <w:w w:val="103"/>
                                <w:position w:val="-5"/>
                                <w:sz w:val="16"/>
                                <w:szCs w:val="16"/>
                              </w:rPr>
                              <w:t>d</w:t>
                            </w:r>
                          </w:p>
                          <w:p w14:paraId="70081C57" w14:textId="77777777" w:rsidR="00583B21" w:rsidRDefault="00583B21" w:rsidP="00583B21">
                            <w:pPr>
                              <w:spacing w:after="0" w:line="137" w:lineRule="exact"/>
                              <w:ind w:left="125" w:right="-20"/>
                              <w:rPr>
                                <w:rFonts w:ascii="Arial" w:eastAsia="Arial" w:hAnsi="Arial" w:cs="Arial"/>
                                <w:sz w:val="16"/>
                                <w:szCs w:val="16"/>
                              </w:rPr>
                            </w:pPr>
                            <w:r>
                              <w:rPr>
                                <w:rFonts w:ascii="Arial" w:eastAsia="Arial" w:hAnsi="Arial" w:cs="Arial"/>
                                <w:spacing w:val="10"/>
                                <w:position w:val="1"/>
                                <w:sz w:val="16"/>
                                <w:szCs w:val="16"/>
                              </w:rPr>
                              <w:t>A</w:t>
                            </w:r>
                            <w:r>
                              <w:rPr>
                                <w:rFonts w:ascii="Arial" w:eastAsia="Arial" w:hAnsi="Arial" w:cs="Arial"/>
                                <w:spacing w:val="-2"/>
                                <w:position w:val="1"/>
                                <w:sz w:val="16"/>
                                <w:szCs w:val="16"/>
                              </w:rPr>
                              <w:t>dap</w:t>
                            </w:r>
                            <w:r>
                              <w:rPr>
                                <w:rFonts w:ascii="Arial" w:eastAsia="Arial" w:hAnsi="Arial" w:cs="Arial"/>
                                <w:spacing w:val="-1"/>
                                <w:position w:val="1"/>
                                <w:sz w:val="16"/>
                                <w:szCs w:val="16"/>
                              </w:rPr>
                              <w:t>t</w:t>
                            </w:r>
                            <w:r>
                              <w:rPr>
                                <w:rFonts w:ascii="Arial" w:eastAsia="Arial" w:hAnsi="Arial" w:cs="Arial"/>
                                <w:spacing w:val="-2"/>
                                <w:position w:val="1"/>
                                <w:sz w:val="16"/>
                                <w:szCs w:val="16"/>
                              </w:rPr>
                              <w:t>e</w:t>
                            </w:r>
                            <w:r>
                              <w:rPr>
                                <w:rFonts w:ascii="Arial" w:eastAsia="Arial" w:hAnsi="Arial" w:cs="Arial"/>
                                <w:position w:val="1"/>
                                <w:sz w:val="16"/>
                                <w:szCs w:val="16"/>
                              </w:rPr>
                              <w:t>r</w:t>
                            </w:r>
                            <w:r>
                              <w:rPr>
                                <w:rFonts w:ascii="Arial" w:eastAsia="Arial" w:hAnsi="Arial" w:cs="Arial"/>
                                <w:spacing w:val="21"/>
                                <w:position w:val="1"/>
                                <w:sz w:val="16"/>
                                <w:szCs w:val="16"/>
                              </w:rPr>
                              <w:t xml:space="preserve"> </w:t>
                            </w:r>
                            <w:r>
                              <w:rPr>
                                <w:rFonts w:ascii="Arial" w:eastAsia="Arial" w:hAnsi="Arial" w:cs="Arial"/>
                                <w:w w:val="103"/>
                                <w:position w:val="1"/>
                                <w:sz w:val="16"/>
                                <w:szCs w:val="16"/>
                              </w:rPr>
                              <w:t>D</w:t>
                            </w:r>
                            <w:r>
                              <w:rPr>
                                <w:rFonts w:ascii="Arial" w:eastAsia="Arial" w:hAnsi="Arial" w:cs="Arial"/>
                                <w:spacing w:val="8"/>
                                <w:w w:val="103"/>
                                <w:position w:val="1"/>
                                <w:sz w:val="16"/>
                                <w:szCs w:val="16"/>
                              </w:rPr>
                              <w:t>i</w:t>
                            </w:r>
                            <w:r>
                              <w:rPr>
                                <w:rFonts w:ascii="Arial" w:eastAsia="Arial" w:hAnsi="Arial" w:cs="Arial"/>
                                <w:spacing w:val="7"/>
                                <w:w w:val="103"/>
                                <w:position w:val="1"/>
                                <w:sz w:val="16"/>
                                <w:szCs w:val="16"/>
                              </w:rPr>
                              <w:t>sc</w:t>
                            </w:r>
                            <w:r>
                              <w:rPr>
                                <w:rFonts w:ascii="Arial" w:eastAsia="Arial" w:hAnsi="Arial" w:cs="Arial"/>
                                <w:spacing w:val="-2"/>
                                <w:w w:val="103"/>
                                <w:position w:val="1"/>
                                <w:sz w:val="16"/>
                                <w:szCs w:val="16"/>
                              </w:rPr>
                              <w:t>o</w:t>
                            </w:r>
                            <w:r>
                              <w:rPr>
                                <w:rFonts w:ascii="Arial" w:eastAsia="Arial" w:hAnsi="Arial" w:cs="Arial"/>
                                <w:spacing w:val="7"/>
                                <w:w w:val="103"/>
                                <w:position w:val="1"/>
                                <w:sz w:val="16"/>
                                <w:szCs w:val="16"/>
                              </w:rPr>
                              <w:t>v</w:t>
                            </w:r>
                            <w:r>
                              <w:rPr>
                                <w:rFonts w:ascii="Arial" w:eastAsia="Arial" w:hAnsi="Arial" w:cs="Arial"/>
                                <w:spacing w:val="-2"/>
                                <w:w w:val="103"/>
                                <w:position w:val="1"/>
                                <w:sz w:val="16"/>
                                <w:szCs w:val="16"/>
                              </w:rPr>
                              <w:t>e</w:t>
                            </w:r>
                            <w:r>
                              <w:rPr>
                                <w:rFonts w:ascii="Arial" w:eastAsia="Arial" w:hAnsi="Arial" w:cs="Arial"/>
                                <w:spacing w:val="5"/>
                                <w:w w:val="103"/>
                                <w:position w:val="1"/>
                                <w:sz w:val="16"/>
                                <w:szCs w:val="16"/>
                              </w:rPr>
                              <w:t>r</w:t>
                            </w:r>
                            <w:r>
                              <w:rPr>
                                <w:rFonts w:ascii="Arial" w:eastAsia="Arial" w:hAnsi="Arial" w:cs="Arial"/>
                                <w:w w:val="103"/>
                                <w:position w:val="1"/>
                                <w:sz w:val="16"/>
                                <w:szCs w:val="16"/>
                              </w:rPr>
                              <w:t>y</w:t>
                            </w:r>
                          </w:p>
                          <w:p w14:paraId="02342CF8" w14:textId="77777777" w:rsidR="00583B21" w:rsidRDefault="00583B21" w:rsidP="00583B21">
                            <w:pPr>
                              <w:spacing w:after="0" w:line="200" w:lineRule="exact"/>
                              <w:rPr>
                                <w:sz w:val="20"/>
                                <w:szCs w:val="20"/>
                              </w:rPr>
                            </w:pPr>
                          </w:p>
                          <w:p w14:paraId="26ADE735" w14:textId="77777777" w:rsidR="00583B21" w:rsidRDefault="00583B21" w:rsidP="00583B21">
                            <w:pPr>
                              <w:spacing w:before="12" w:after="0" w:line="220" w:lineRule="exact"/>
                            </w:pPr>
                          </w:p>
                          <w:p w14:paraId="788BB02C" w14:textId="77777777" w:rsidR="00583B21" w:rsidRDefault="00583B21" w:rsidP="00583B21">
                            <w:pPr>
                              <w:spacing w:after="0" w:line="240" w:lineRule="auto"/>
                              <w:ind w:left="3321" w:right="2149"/>
                              <w:jc w:val="center"/>
                              <w:rPr>
                                <w:rFonts w:ascii="Arial" w:eastAsia="Arial" w:hAnsi="Arial" w:cs="Arial"/>
                                <w:sz w:val="16"/>
                                <w:szCs w:val="16"/>
                              </w:rPr>
                            </w:pPr>
                            <w:r>
                              <w:rPr>
                                <w:rFonts w:ascii="Arial" w:eastAsia="Arial" w:hAnsi="Arial" w:cs="Arial"/>
                                <w:w w:val="103"/>
                                <w:sz w:val="16"/>
                                <w:szCs w:val="16"/>
                              </w:rPr>
                              <w:t>1</w:t>
                            </w:r>
                          </w:p>
                          <w:p w14:paraId="21F2899D" w14:textId="77777777" w:rsidR="00583B21" w:rsidRDefault="00583B21" w:rsidP="00583B21">
                            <w:pPr>
                              <w:spacing w:after="0" w:line="90" w:lineRule="exact"/>
                              <w:ind w:left="3324" w:right="2152"/>
                              <w:jc w:val="center"/>
                              <w:rPr>
                                <w:rFonts w:ascii="Arial" w:eastAsia="Arial" w:hAnsi="Arial" w:cs="Arial"/>
                                <w:sz w:val="16"/>
                                <w:szCs w:val="16"/>
                              </w:rPr>
                            </w:pPr>
                            <w:r>
                              <w:rPr>
                                <w:rFonts w:ascii="Arial" w:eastAsia="Arial" w:hAnsi="Arial" w:cs="Arial"/>
                                <w:w w:val="102"/>
                                <w:position w:val="2"/>
                                <w:sz w:val="16"/>
                                <w:szCs w:val="16"/>
                              </w:rPr>
                              <w:t>.</w:t>
                            </w:r>
                          </w:p>
                          <w:p w14:paraId="709608CD" w14:textId="77777777" w:rsidR="00583B21" w:rsidRDefault="00583B21" w:rsidP="00583B21">
                            <w:pPr>
                              <w:spacing w:after="0" w:line="45" w:lineRule="exact"/>
                              <w:ind w:left="3321" w:right="2149"/>
                              <w:jc w:val="center"/>
                              <w:rPr>
                                <w:rFonts w:ascii="Arial" w:eastAsia="Arial" w:hAnsi="Arial" w:cs="Arial"/>
                                <w:sz w:val="16"/>
                                <w:szCs w:val="16"/>
                              </w:rPr>
                            </w:pPr>
                            <w:r>
                              <w:rPr>
                                <w:rFonts w:ascii="Arial" w:eastAsia="Arial" w:hAnsi="Arial" w:cs="Arial"/>
                                <w:w w:val="103"/>
                                <w:position w:val="2"/>
                                <w:sz w:val="16"/>
                                <w:szCs w:val="16"/>
                              </w:rPr>
                              <w:t>5</w:t>
                            </w:r>
                          </w:p>
                          <w:p w14:paraId="46DC863A" w14:textId="77777777" w:rsidR="00583B21" w:rsidRDefault="00583B21" w:rsidP="00583B21">
                            <w:pPr>
                              <w:spacing w:before="2" w:after="0" w:line="150" w:lineRule="exact"/>
                              <w:rPr>
                                <w:sz w:val="15"/>
                                <w:szCs w:val="15"/>
                              </w:rPr>
                            </w:pPr>
                          </w:p>
                          <w:p w14:paraId="15162C53" w14:textId="77777777" w:rsidR="00583B21" w:rsidRDefault="00583B21" w:rsidP="00583B21">
                            <w:pPr>
                              <w:spacing w:after="0" w:line="200" w:lineRule="exact"/>
                              <w:rPr>
                                <w:sz w:val="20"/>
                                <w:szCs w:val="20"/>
                              </w:rPr>
                            </w:pPr>
                          </w:p>
                          <w:p w14:paraId="0EAF2A0C" w14:textId="77777777" w:rsidR="00583B21" w:rsidRDefault="00583B21" w:rsidP="00583B21">
                            <w:pPr>
                              <w:spacing w:after="0" w:line="240" w:lineRule="auto"/>
                              <w:ind w:left="2264" w:right="3114"/>
                              <w:jc w:val="center"/>
                              <w:rPr>
                                <w:rFonts w:ascii="Arial" w:eastAsia="Arial" w:hAnsi="Arial" w:cs="Arial"/>
                                <w:sz w:val="16"/>
                                <w:szCs w:val="16"/>
                              </w:rPr>
                            </w:pPr>
                            <w:r>
                              <w:rPr>
                                <w:rFonts w:ascii="Arial" w:eastAsia="Arial" w:hAnsi="Arial" w:cs="Arial"/>
                                <w:spacing w:val="11"/>
                                <w:w w:val="103"/>
                                <w:sz w:val="16"/>
                                <w:szCs w:val="16"/>
                              </w:rPr>
                              <w:t>1</w:t>
                            </w:r>
                            <w:r>
                              <w:rPr>
                                <w:rFonts w:ascii="Arial" w:eastAsia="Arial" w:hAnsi="Arial" w:cs="Arial"/>
                                <w:spacing w:val="-3"/>
                                <w:w w:val="102"/>
                                <w:sz w:val="16"/>
                                <w:szCs w:val="16"/>
                              </w:rPr>
                              <w:t>.</w:t>
                            </w:r>
                            <w:r>
                              <w:rPr>
                                <w:rFonts w:ascii="Arial" w:eastAsia="Arial" w:hAnsi="Arial" w:cs="Arial"/>
                                <w:w w:val="103"/>
                                <w:position w:val="2"/>
                                <w:sz w:val="16"/>
                                <w:szCs w:val="16"/>
                              </w:rPr>
                              <w:t>2</w:t>
                            </w:r>
                          </w:p>
                          <w:p w14:paraId="70ECC32E" w14:textId="77777777" w:rsidR="00583B21" w:rsidRDefault="00583B21" w:rsidP="00583B21">
                            <w:pPr>
                              <w:spacing w:before="7" w:after="0" w:line="170" w:lineRule="exact"/>
                              <w:rPr>
                                <w:sz w:val="17"/>
                                <w:szCs w:val="17"/>
                              </w:rPr>
                            </w:pPr>
                          </w:p>
                          <w:p w14:paraId="4608BE16" w14:textId="77777777" w:rsidR="00583B21" w:rsidRDefault="00583B21" w:rsidP="00583B21">
                            <w:pPr>
                              <w:tabs>
                                <w:tab w:val="left" w:pos="3480"/>
                              </w:tabs>
                              <w:spacing w:after="0" w:line="240" w:lineRule="auto"/>
                              <w:ind w:left="545" w:right="-20"/>
                              <w:rPr>
                                <w:rFonts w:ascii="Arial" w:eastAsia="Arial" w:hAnsi="Arial" w:cs="Arial"/>
                                <w:sz w:val="16"/>
                                <w:szCs w:val="16"/>
                              </w:rPr>
                            </w:pPr>
                            <w:r>
                              <w:rPr>
                                <w:rFonts w:ascii="Arial" w:eastAsia="Arial" w:hAnsi="Arial" w:cs="Arial"/>
                                <w:spacing w:val="4"/>
                                <w:sz w:val="16"/>
                                <w:szCs w:val="16"/>
                              </w:rPr>
                              <w:t>F</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7"/>
                                <w:sz w:val="16"/>
                                <w:szCs w:val="16"/>
                              </w:rPr>
                              <w:t>k</w:t>
                            </w:r>
                            <w:r>
                              <w:rPr>
                                <w:rFonts w:ascii="Arial" w:eastAsia="Arial" w:hAnsi="Arial" w:cs="Arial"/>
                                <w:sz w:val="16"/>
                                <w:szCs w:val="16"/>
                              </w:rPr>
                              <w:t>D</w:t>
                            </w:r>
                            <w:r>
                              <w:rPr>
                                <w:rFonts w:ascii="Arial" w:eastAsia="Arial" w:hAnsi="Arial" w:cs="Arial"/>
                                <w:spacing w:val="-2"/>
                                <w:sz w:val="16"/>
                                <w:szCs w:val="16"/>
                              </w:rPr>
                              <w:t>ae</w:t>
                            </w:r>
                            <w:r>
                              <w:rPr>
                                <w:rFonts w:ascii="Arial" w:eastAsia="Arial" w:hAnsi="Arial" w:cs="Arial"/>
                                <w:spacing w:val="-3"/>
                                <w:sz w:val="16"/>
                                <w:szCs w:val="16"/>
                              </w:rPr>
                              <w:t>m</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17"/>
                                <w:sz w:val="16"/>
                                <w:szCs w:val="16"/>
                              </w:rPr>
                              <w:t xml:space="preserve"> </w:t>
                            </w:r>
                            <w:r>
                              <w:rPr>
                                <w:rFonts w:ascii="Arial" w:eastAsia="Arial" w:hAnsi="Arial" w:cs="Arial"/>
                                <w:sz w:val="16"/>
                                <w:szCs w:val="16"/>
                              </w:rPr>
                              <w:tab/>
                            </w:r>
                            <w:r>
                              <w:rPr>
                                <w:rFonts w:ascii="Arial" w:eastAsia="Arial" w:hAnsi="Arial" w:cs="Arial"/>
                                <w:spacing w:val="-3"/>
                                <w:w w:val="103"/>
                                <w:position w:val="3"/>
                                <w:sz w:val="16"/>
                                <w:szCs w:val="16"/>
                              </w:rPr>
                              <w:t>M</w:t>
                            </w:r>
                            <w:r>
                              <w:rPr>
                                <w:rFonts w:ascii="Arial" w:eastAsia="Arial" w:hAnsi="Arial" w:cs="Arial"/>
                                <w:spacing w:val="-2"/>
                                <w:w w:val="103"/>
                                <w:position w:val="3"/>
                                <w:sz w:val="16"/>
                                <w:szCs w:val="16"/>
                              </w:rPr>
                              <w:t>anage</w:t>
                            </w:r>
                            <w:r>
                              <w:rPr>
                                <w:rFonts w:ascii="Arial" w:eastAsia="Arial" w:hAnsi="Arial" w:cs="Arial"/>
                                <w:w w:val="103"/>
                                <w:position w:val="3"/>
                                <w:sz w:val="16"/>
                                <w:szCs w:val="16"/>
                              </w:rPr>
                              <w:t>r</w:t>
                            </w:r>
                          </w:p>
                          <w:p w14:paraId="58712DEE" w14:textId="77777777" w:rsidR="00583B21" w:rsidRDefault="00583B21" w:rsidP="00583B21">
                            <w:pPr>
                              <w:spacing w:before="17" w:after="0" w:line="280" w:lineRule="exact"/>
                              <w:rPr>
                                <w:sz w:val="28"/>
                                <w:szCs w:val="28"/>
                              </w:rPr>
                            </w:pPr>
                          </w:p>
                          <w:p w14:paraId="08FBD86F" w14:textId="77777777" w:rsidR="00583B21" w:rsidRDefault="00583B21" w:rsidP="00583B21">
                            <w:pPr>
                              <w:tabs>
                                <w:tab w:val="left" w:pos="3140"/>
                              </w:tabs>
                              <w:spacing w:after="0" w:line="257" w:lineRule="exact"/>
                              <w:ind w:left="573" w:right="-20"/>
                              <w:rPr>
                                <w:rFonts w:ascii="Arial" w:eastAsia="Arial" w:hAnsi="Arial" w:cs="Arial"/>
                                <w:sz w:val="16"/>
                                <w:szCs w:val="16"/>
                              </w:rPr>
                            </w:pPr>
                            <w:proofErr w:type="gramStart"/>
                            <w:r>
                              <w:rPr>
                                <w:rFonts w:ascii="Arial" w:eastAsia="Arial" w:hAnsi="Arial" w:cs="Arial"/>
                                <w:position w:val="6"/>
                                <w:sz w:val="16"/>
                                <w:szCs w:val="16"/>
                              </w:rPr>
                              <w:t>n</w:t>
                            </w:r>
                            <w:proofErr w:type="gramEnd"/>
                            <w:r>
                              <w:rPr>
                                <w:rFonts w:ascii="Arial" w:eastAsia="Arial" w:hAnsi="Arial" w:cs="Arial"/>
                                <w:spacing w:val="-42"/>
                                <w:position w:val="6"/>
                                <w:sz w:val="16"/>
                                <w:szCs w:val="16"/>
                              </w:rPr>
                              <w:t xml:space="preserve"> </w:t>
                            </w:r>
                            <w:r>
                              <w:rPr>
                                <w:rFonts w:ascii="Arial" w:eastAsia="Arial" w:hAnsi="Arial" w:cs="Arial"/>
                                <w:position w:val="6"/>
                                <w:sz w:val="16"/>
                                <w:szCs w:val="16"/>
                              </w:rPr>
                              <w:tab/>
                            </w:r>
                            <w:r>
                              <w:rPr>
                                <w:rFonts w:ascii="Arial" w:eastAsia="Arial" w:hAnsi="Arial" w:cs="Arial"/>
                                <w:position w:val="-3"/>
                                <w:sz w:val="16"/>
                                <w:szCs w:val="16"/>
                              </w:rPr>
                              <w:t>3</w:t>
                            </w:r>
                            <w:r>
                              <w:rPr>
                                <w:rFonts w:ascii="Arial" w:eastAsia="Arial" w:hAnsi="Arial" w:cs="Arial"/>
                                <w:spacing w:val="3"/>
                                <w:position w:val="-3"/>
                                <w:sz w:val="16"/>
                                <w:szCs w:val="16"/>
                              </w:rPr>
                              <w:t xml:space="preserve"> </w:t>
                            </w:r>
                            <w:r>
                              <w:rPr>
                                <w:rFonts w:ascii="Arial" w:eastAsia="Arial" w:hAnsi="Arial" w:cs="Arial"/>
                                <w:w w:val="103"/>
                                <w:position w:val="-3"/>
                                <w:sz w:val="16"/>
                                <w:szCs w:val="16"/>
                              </w:rPr>
                              <w:t>4</w:t>
                            </w:r>
                          </w:p>
                          <w:p w14:paraId="40AACD0D" w14:textId="77777777" w:rsidR="00583B21" w:rsidRDefault="00583B21" w:rsidP="00583B21">
                            <w:pPr>
                              <w:spacing w:after="0" w:line="30" w:lineRule="exact"/>
                              <w:ind w:left="3117" w:right="2150"/>
                              <w:jc w:val="center"/>
                              <w:rPr>
                                <w:rFonts w:ascii="Arial" w:eastAsia="Arial" w:hAnsi="Arial" w:cs="Arial"/>
                                <w:sz w:val="16"/>
                                <w:szCs w:val="16"/>
                              </w:rPr>
                            </w:pPr>
                            <w:r>
                              <w:rPr>
                                <w:rFonts w:ascii="Arial" w:eastAsia="Arial" w:hAnsi="Arial" w:cs="Arial"/>
                                <w:sz w:val="16"/>
                                <w:szCs w:val="16"/>
                              </w:rPr>
                              <w:t>.</w:t>
                            </w:r>
                            <w:r>
                              <w:rPr>
                                <w:rFonts w:ascii="Arial" w:eastAsia="Arial" w:hAnsi="Arial" w:cs="Arial"/>
                                <w:spacing w:val="1"/>
                                <w:sz w:val="16"/>
                                <w:szCs w:val="16"/>
                              </w:rPr>
                              <w:t xml:space="preserve"> </w:t>
                            </w:r>
                            <w:r>
                              <w:rPr>
                                <w:rFonts w:ascii="Arial" w:eastAsia="Arial" w:hAnsi="Arial" w:cs="Arial"/>
                                <w:w w:val="102"/>
                                <w:sz w:val="16"/>
                                <w:szCs w:val="16"/>
                              </w:rPr>
                              <w:t>.</w:t>
                            </w:r>
                          </w:p>
                          <w:p w14:paraId="7389446F" w14:textId="77777777" w:rsidR="00583B21" w:rsidRDefault="00583B21" w:rsidP="00583B21">
                            <w:pPr>
                              <w:tabs>
                                <w:tab w:val="left" w:pos="3140"/>
                              </w:tabs>
                              <w:spacing w:after="0" w:line="81" w:lineRule="exact"/>
                              <w:ind w:left="573" w:right="-20"/>
                              <w:rPr>
                                <w:rFonts w:ascii="Arial" w:eastAsia="Arial" w:hAnsi="Arial" w:cs="Arial"/>
                                <w:sz w:val="16"/>
                                <w:szCs w:val="16"/>
                              </w:rPr>
                            </w:pPr>
                            <w:proofErr w:type="gramStart"/>
                            <w:r>
                              <w:rPr>
                                <w:rFonts w:ascii="Arial" w:eastAsia="Arial" w:hAnsi="Arial" w:cs="Arial"/>
                                <w:position w:val="10"/>
                                <w:sz w:val="16"/>
                                <w:szCs w:val="16"/>
                              </w:rPr>
                              <w:t>b</w:t>
                            </w:r>
                            <w:proofErr w:type="gramEnd"/>
                            <w:r>
                              <w:rPr>
                                <w:rFonts w:ascii="Arial" w:eastAsia="Arial" w:hAnsi="Arial" w:cs="Arial"/>
                                <w:spacing w:val="-42"/>
                                <w:position w:val="10"/>
                                <w:sz w:val="16"/>
                                <w:szCs w:val="16"/>
                              </w:rPr>
                              <w:t xml:space="preserve"> </w:t>
                            </w:r>
                            <w:r>
                              <w:rPr>
                                <w:rFonts w:ascii="Arial" w:eastAsia="Arial" w:hAnsi="Arial" w:cs="Arial"/>
                                <w:position w:val="10"/>
                                <w:sz w:val="16"/>
                                <w:szCs w:val="16"/>
                              </w:rPr>
                              <w:tab/>
                            </w:r>
                            <w:r>
                              <w:rPr>
                                <w:rFonts w:ascii="Arial" w:eastAsia="Arial" w:hAnsi="Arial" w:cs="Arial"/>
                                <w:position w:val="-2"/>
                                <w:sz w:val="16"/>
                                <w:szCs w:val="16"/>
                              </w:rPr>
                              <w:t>1</w:t>
                            </w:r>
                            <w:r>
                              <w:rPr>
                                <w:rFonts w:ascii="Arial" w:eastAsia="Arial" w:hAnsi="Arial" w:cs="Arial"/>
                                <w:spacing w:val="3"/>
                                <w:position w:val="-2"/>
                                <w:sz w:val="16"/>
                                <w:szCs w:val="16"/>
                              </w:rPr>
                              <w:t xml:space="preserve"> </w:t>
                            </w:r>
                            <w:r>
                              <w:rPr>
                                <w:rFonts w:ascii="Arial" w:eastAsia="Arial" w:hAnsi="Arial" w:cs="Arial"/>
                                <w:w w:val="103"/>
                                <w:position w:val="-2"/>
                                <w:sz w:val="16"/>
                                <w:szCs w:val="16"/>
                              </w:rPr>
                              <w:t>1</w:t>
                            </w:r>
                          </w:p>
                          <w:p w14:paraId="741358EC" w14:textId="77777777" w:rsidR="00583B21" w:rsidRDefault="00583B21" w:rsidP="00583B21">
                            <w:pPr>
                              <w:spacing w:after="0" w:line="11" w:lineRule="exact"/>
                              <w:ind w:left="573" w:right="-20"/>
                              <w:rPr>
                                <w:rFonts w:ascii="Arial" w:eastAsia="Arial" w:hAnsi="Arial" w:cs="Arial"/>
                                <w:sz w:val="16"/>
                                <w:szCs w:val="16"/>
                              </w:rPr>
                            </w:pPr>
                            <w:r>
                              <w:rPr>
                                <w:rFonts w:ascii="Arial" w:eastAsia="Arial" w:hAnsi="Arial" w:cs="Arial"/>
                                <w:w w:val="102"/>
                                <w:position w:val="3"/>
                                <w:sz w:val="16"/>
                                <w:szCs w:val="16"/>
                              </w:rPr>
                              <w:t>:</w:t>
                            </w:r>
                          </w:p>
                          <w:p w14:paraId="254746A7" w14:textId="77777777" w:rsidR="00583B21" w:rsidRDefault="00583B21" w:rsidP="00583B21">
                            <w:pPr>
                              <w:spacing w:after="0" w:line="88" w:lineRule="exact"/>
                              <w:ind w:left="3117" w:right="2150"/>
                              <w:jc w:val="center"/>
                              <w:rPr>
                                <w:rFonts w:ascii="Arial" w:eastAsia="Arial" w:hAnsi="Arial" w:cs="Arial"/>
                                <w:sz w:val="16"/>
                                <w:szCs w:val="16"/>
                              </w:rPr>
                            </w:pPr>
                            <w:r>
                              <w:rPr>
                                <w:rFonts w:ascii="Arial" w:eastAsia="Arial" w:hAnsi="Arial" w:cs="Arial"/>
                                <w:position w:val="-2"/>
                                <w:sz w:val="16"/>
                                <w:szCs w:val="16"/>
                              </w:rPr>
                              <w:t>:</w:t>
                            </w:r>
                            <w:r>
                              <w:rPr>
                                <w:rFonts w:ascii="Arial" w:eastAsia="Arial" w:hAnsi="Arial" w:cs="Arial"/>
                                <w:spacing w:val="1"/>
                                <w:position w:val="-2"/>
                                <w:sz w:val="16"/>
                                <w:szCs w:val="16"/>
                              </w:rPr>
                              <w:t xml:space="preserve"> </w:t>
                            </w:r>
                            <w:r>
                              <w:rPr>
                                <w:rFonts w:ascii="Arial" w:eastAsia="Arial" w:hAnsi="Arial" w:cs="Arial"/>
                                <w:w w:val="102"/>
                                <w:position w:val="-2"/>
                                <w:sz w:val="16"/>
                                <w:szCs w:val="16"/>
                              </w:rPr>
                              <w:t>:</w:t>
                            </w:r>
                          </w:p>
                          <w:p w14:paraId="3A6E4451" w14:textId="77777777" w:rsidR="00583B21" w:rsidRDefault="00583B21" w:rsidP="00583B21">
                            <w:pPr>
                              <w:tabs>
                                <w:tab w:val="left" w:pos="3140"/>
                              </w:tabs>
                              <w:spacing w:after="0" w:line="81" w:lineRule="exact"/>
                              <w:ind w:left="573" w:right="-20"/>
                              <w:rPr>
                                <w:rFonts w:ascii="Arial" w:eastAsia="Arial" w:hAnsi="Arial" w:cs="Arial"/>
                                <w:sz w:val="16"/>
                                <w:szCs w:val="16"/>
                              </w:rPr>
                            </w:pPr>
                            <w:r>
                              <w:rPr>
                                <w:rFonts w:ascii="Arial" w:eastAsia="Arial" w:hAnsi="Arial" w:cs="Arial"/>
                                <w:position w:val="10"/>
                                <w:sz w:val="16"/>
                                <w:szCs w:val="16"/>
                              </w:rPr>
                              <w:t>1</w:t>
                            </w:r>
                            <w:r>
                              <w:rPr>
                                <w:rFonts w:ascii="Arial" w:eastAsia="Arial" w:hAnsi="Arial" w:cs="Arial"/>
                                <w:spacing w:val="-42"/>
                                <w:position w:val="10"/>
                                <w:sz w:val="16"/>
                                <w:szCs w:val="16"/>
                              </w:rPr>
                              <w:t xml:space="preserve"> </w:t>
                            </w:r>
                            <w:r>
                              <w:rPr>
                                <w:rFonts w:ascii="Arial" w:eastAsia="Arial" w:hAnsi="Arial" w:cs="Arial"/>
                                <w:position w:val="10"/>
                                <w:sz w:val="16"/>
                                <w:szCs w:val="16"/>
                              </w:rPr>
                              <w:tab/>
                            </w:r>
                            <w:r>
                              <w:rPr>
                                <w:rFonts w:ascii="Arial" w:eastAsia="Arial" w:hAnsi="Arial" w:cs="Arial"/>
                                <w:position w:val="-2"/>
                                <w:sz w:val="16"/>
                                <w:szCs w:val="16"/>
                              </w:rPr>
                              <w:t>b</w:t>
                            </w:r>
                            <w:r>
                              <w:rPr>
                                <w:rFonts w:ascii="Arial" w:eastAsia="Arial" w:hAnsi="Arial" w:cs="Arial"/>
                                <w:spacing w:val="3"/>
                                <w:position w:val="-2"/>
                                <w:sz w:val="16"/>
                                <w:szCs w:val="16"/>
                              </w:rPr>
                              <w:t xml:space="preserve"> </w:t>
                            </w:r>
                            <w:r>
                              <w:rPr>
                                <w:rFonts w:ascii="Arial" w:eastAsia="Arial" w:hAnsi="Arial" w:cs="Arial"/>
                                <w:w w:val="103"/>
                                <w:position w:val="-4"/>
                                <w:sz w:val="16"/>
                                <w:szCs w:val="16"/>
                              </w:rPr>
                              <w:t>b</w:t>
                            </w:r>
                          </w:p>
                          <w:p w14:paraId="333FB47D" w14:textId="77777777" w:rsidR="00583B21" w:rsidRDefault="00583B21" w:rsidP="00583B21">
                            <w:pPr>
                              <w:spacing w:after="0" w:line="11" w:lineRule="exact"/>
                              <w:ind w:left="573" w:right="-20"/>
                              <w:rPr>
                                <w:rFonts w:ascii="Arial" w:eastAsia="Arial" w:hAnsi="Arial" w:cs="Arial"/>
                                <w:sz w:val="16"/>
                                <w:szCs w:val="16"/>
                              </w:rPr>
                            </w:pPr>
                            <w:r>
                              <w:rPr>
                                <w:rFonts w:ascii="Arial" w:eastAsia="Arial" w:hAnsi="Arial" w:cs="Arial"/>
                                <w:w w:val="102"/>
                                <w:position w:val="3"/>
                                <w:sz w:val="16"/>
                                <w:szCs w:val="16"/>
                              </w:rPr>
                              <w:t>.</w:t>
                            </w:r>
                          </w:p>
                          <w:p w14:paraId="2DFBE9D1" w14:textId="77777777" w:rsidR="00583B21" w:rsidRDefault="00583B21" w:rsidP="00583B21">
                            <w:pPr>
                              <w:tabs>
                                <w:tab w:val="left" w:pos="3140"/>
                              </w:tabs>
                              <w:spacing w:after="0" w:line="135" w:lineRule="exact"/>
                              <w:ind w:left="573" w:right="-20"/>
                              <w:rPr>
                                <w:rFonts w:ascii="Arial" w:eastAsia="Arial" w:hAnsi="Arial" w:cs="Arial"/>
                                <w:sz w:val="16"/>
                                <w:szCs w:val="16"/>
                              </w:rPr>
                            </w:pPr>
                            <w:r>
                              <w:rPr>
                                <w:rFonts w:ascii="Arial" w:eastAsia="Arial" w:hAnsi="Arial" w:cs="Arial"/>
                                <w:position w:val="8"/>
                                <w:sz w:val="16"/>
                                <w:szCs w:val="16"/>
                              </w:rPr>
                              <w:t>1</w:t>
                            </w:r>
                            <w:r>
                              <w:rPr>
                                <w:rFonts w:ascii="Arial" w:eastAsia="Arial" w:hAnsi="Arial" w:cs="Arial"/>
                                <w:spacing w:val="-42"/>
                                <w:position w:val="8"/>
                                <w:sz w:val="16"/>
                                <w:szCs w:val="16"/>
                              </w:rPr>
                              <w:t xml:space="preserve"> </w:t>
                            </w:r>
                            <w:r>
                              <w:rPr>
                                <w:rFonts w:ascii="Arial" w:eastAsia="Arial" w:hAnsi="Arial" w:cs="Arial"/>
                                <w:position w:val="8"/>
                                <w:sz w:val="16"/>
                                <w:szCs w:val="16"/>
                              </w:rPr>
                              <w:tab/>
                            </w:r>
                            <w:r>
                              <w:rPr>
                                <w:rFonts w:ascii="Arial" w:eastAsia="Arial" w:hAnsi="Arial" w:cs="Arial"/>
                                <w:position w:val="1"/>
                                <w:sz w:val="16"/>
                                <w:szCs w:val="16"/>
                              </w:rPr>
                              <w:t>n</w:t>
                            </w:r>
                            <w:r>
                              <w:rPr>
                                <w:rFonts w:ascii="Arial" w:eastAsia="Arial" w:hAnsi="Arial" w:cs="Arial"/>
                                <w:spacing w:val="3"/>
                                <w:position w:val="1"/>
                                <w:sz w:val="16"/>
                                <w:szCs w:val="16"/>
                              </w:rPr>
                              <w:t xml:space="preserve"> </w:t>
                            </w:r>
                            <w:r>
                              <w:rPr>
                                <w:rFonts w:ascii="Arial" w:eastAsia="Arial" w:hAnsi="Arial" w:cs="Arial"/>
                                <w:w w:val="103"/>
                                <w:position w:val="1"/>
                                <w:sz w:val="16"/>
                                <w:szCs w:val="16"/>
                              </w:rPr>
                              <w:t>n</w:t>
                            </w:r>
                          </w:p>
                          <w:p w14:paraId="3445B890" w14:textId="77777777" w:rsidR="00583B21" w:rsidRDefault="00583B21" w:rsidP="00583B21">
                            <w:pPr>
                              <w:spacing w:before="6" w:after="0" w:line="100" w:lineRule="exact"/>
                              <w:rPr>
                                <w:sz w:val="10"/>
                                <w:szCs w:val="10"/>
                              </w:rPr>
                            </w:pPr>
                          </w:p>
                          <w:p w14:paraId="71C64AA5" w14:textId="77777777" w:rsidR="00583B21" w:rsidRDefault="00583B21" w:rsidP="00583B21">
                            <w:pPr>
                              <w:tabs>
                                <w:tab w:val="left" w:pos="5420"/>
                              </w:tabs>
                              <w:spacing w:after="0" w:line="70" w:lineRule="auto"/>
                              <w:ind w:left="5435" w:right="60" w:hanging="3118"/>
                              <w:jc w:val="right"/>
                              <w:rPr>
                                <w:rFonts w:ascii="Arial" w:eastAsia="Arial" w:hAnsi="Arial" w:cs="Arial"/>
                                <w:sz w:val="16"/>
                                <w:szCs w:val="16"/>
                              </w:rPr>
                            </w:pPr>
                            <w:proofErr w:type="gramStart"/>
                            <w:r>
                              <w:rPr>
                                <w:rFonts w:ascii="Arial" w:eastAsia="Arial" w:hAnsi="Arial" w:cs="Arial"/>
                                <w:spacing w:val="-2"/>
                                <w:sz w:val="16"/>
                                <w:szCs w:val="16"/>
                              </w:rPr>
                              <w:t>nb</w:t>
                            </w:r>
                            <w:proofErr w:type="gramEnd"/>
                            <w:r>
                              <w:rPr>
                                <w:rFonts w:ascii="Arial" w:eastAsia="Arial" w:hAnsi="Arial" w:cs="Arial"/>
                                <w:sz w:val="16"/>
                                <w:szCs w:val="16"/>
                              </w:rPr>
                              <w:t>:</w:t>
                            </w:r>
                            <w:r>
                              <w:rPr>
                                <w:rFonts w:ascii="Arial" w:eastAsia="Arial" w:hAnsi="Arial" w:cs="Arial"/>
                                <w:spacing w:val="6"/>
                                <w:sz w:val="16"/>
                                <w:szCs w:val="16"/>
                              </w:rPr>
                              <w:t xml:space="preserve"> </w:t>
                            </w:r>
                            <w:r>
                              <w:rPr>
                                <w:rFonts w:ascii="Arial" w:eastAsia="Arial" w:hAnsi="Arial" w:cs="Arial"/>
                                <w:sz w:val="16"/>
                                <w:szCs w:val="16"/>
                              </w:rPr>
                              <w:t>2</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position w:val="14"/>
                                <w:sz w:val="16"/>
                                <w:szCs w:val="16"/>
                              </w:rPr>
                              <w:t xml:space="preserve">n </w:t>
                            </w:r>
                            <w:r>
                              <w:rPr>
                                <w:rFonts w:ascii="Arial" w:eastAsia="Arial" w:hAnsi="Arial" w:cs="Arial"/>
                                <w:w w:val="103"/>
                                <w:sz w:val="16"/>
                                <w:szCs w:val="16"/>
                              </w:rPr>
                              <w:t>b</w:t>
                            </w:r>
                          </w:p>
                          <w:p w14:paraId="5F2A9014" w14:textId="77777777" w:rsidR="00583B21" w:rsidRDefault="00583B21" w:rsidP="00583B21">
                            <w:pPr>
                              <w:spacing w:after="0" w:line="129" w:lineRule="exact"/>
                              <w:ind w:right="61"/>
                              <w:jc w:val="right"/>
                              <w:rPr>
                                <w:rFonts w:ascii="Arial" w:eastAsia="Arial" w:hAnsi="Arial" w:cs="Arial"/>
                                <w:sz w:val="16"/>
                                <w:szCs w:val="16"/>
                              </w:rPr>
                            </w:pPr>
                            <w:r>
                              <w:rPr>
                                <w:rFonts w:ascii="Arial" w:eastAsia="Arial" w:hAnsi="Arial" w:cs="Arial"/>
                                <w:w w:val="102"/>
                                <w:position w:val="1"/>
                                <w:sz w:val="16"/>
                                <w:szCs w:val="16"/>
                              </w:rPr>
                              <w:t>:</w:t>
                            </w:r>
                          </w:p>
                          <w:p w14:paraId="7EE63E15" w14:textId="77777777" w:rsidR="00583B21" w:rsidRDefault="00583B21" w:rsidP="00583B21">
                            <w:pPr>
                              <w:spacing w:after="0" w:line="90" w:lineRule="exact"/>
                              <w:ind w:right="45"/>
                              <w:jc w:val="right"/>
                              <w:rPr>
                                <w:rFonts w:ascii="Arial" w:eastAsia="Arial" w:hAnsi="Arial" w:cs="Arial"/>
                                <w:sz w:val="16"/>
                                <w:szCs w:val="16"/>
                              </w:rPr>
                            </w:pPr>
                            <w:r>
                              <w:rPr>
                                <w:rFonts w:ascii="Arial" w:eastAsia="Arial" w:hAnsi="Arial" w:cs="Arial"/>
                                <w:w w:val="103"/>
                                <w:position w:val="2"/>
                                <w:sz w:val="16"/>
                                <w:szCs w:val="16"/>
                              </w:rPr>
                              <w:t>1</w:t>
                            </w:r>
                          </w:p>
                          <w:p w14:paraId="61E89E44" w14:textId="77777777" w:rsidR="00583B21" w:rsidRDefault="00583B21" w:rsidP="00583B21">
                            <w:pPr>
                              <w:tabs>
                                <w:tab w:val="left" w:pos="3120"/>
                                <w:tab w:val="left" w:pos="5420"/>
                              </w:tabs>
                              <w:spacing w:before="19" w:after="0" w:line="59" w:lineRule="auto"/>
                              <w:ind w:left="159" w:right="45" w:firstLine="5278"/>
                              <w:jc w:val="right"/>
                              <w:rPr>
                                <w:rFonts w:ascii="Arial" w:eastAsia="Arial" w:hAnsi="Arial" w:cs="Arial"/>
                                <w:sz w:val="16"/>
                                <w:szCs w:val="16"/>
                              </w:rPr>
                            </w:pPr>
                            <w:r>
                              <w:rPr>
                                <w:rFonts w:ascii="Arial" w:eastAsia="Arial" w:hAnsi="Arial" w:cs="Arial"/>
                                <w:w w:val="102"/>
                                <w:sz w:val="16"/>
                                <w:szCs w:val="16"/>
                              </w:rPr>
                              <w:t xml:space="preserve">. </w:t>
                            </w:r>
                            <w:r>
                              <w:rPr>
                                <w:rFonts w:ascii="Arial" w:eastAsia="Arial" w:hAnsi="Arial" w:cs="Arial"/>
                                <w:spacing w:val="10"/>
                                <w:sz w:val="16"/>
                                <w:szCs w:val="16"/>
                              </w:rPr>
                              <w:t>S</w:t>
                            </w:r>
                            <w:r>
                              <w:rPr>
                                <w:rFonts w:ascii="Arial" w:eastAsia="Arial" w:hAnsi="Arial" w:cs="Arial"/>
                                <w:spacing w:val="7"/>
                                <w:sz w:val="16"/>
                                <w:szCs w:val="16"/>
                              </w:rPr>
                              <w:t>ys</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3"/>
                                <w:sz w:val="16"/>
                                <w:szCs w:val="16"/>
                              </w:rPr>
                              <w:t>m</w:t>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8"/>
                                <w:sz w:val="16"/>
                                <w:szCs w:val="16"/>
                              </w:rPr>
                              <w:t>l</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C</w:t>
                            </w:r>
                            <w:r>
                              <w:rPr>
                                <w:rFonts w:ascii="Arial" w:eastAsia="Arial" w:hAnsi="Arial" w:cs="Arial"/>
                                <w:spacing w:val="-2"/>
                                <w:sz w:val="16"/>
                                <w:szCs w:val="16"/>
                              </w:rPr>
                              <w:t>he</w:t>
                            </w:r>
                            <w:r>
                              <w:rPr>
                                <w:rFonts w:ascii="Arial" w:eastAsia="Arial" w:hAnsi="Arial" w:cs="Arial"/>
                                <w:spacing w:val="7"/>
                                <w:sz w:val="16"/>
                                <w:szCs w:val="16"/>
                              </w:rPr>
                              <w:t>c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2"/>
                                <w:sz w:val="16"/>
                                <w:szCs w:val="16"/>
                              </w:rPr>
                              <w:t xml:space="preserve"> </w:t>
                            </w:r>
                            <w:r>
                              <w:rPr>
                                <w:rFonts w:ascii="Arial" w:eastAsia="Arial" w:hAnsi="Arial" w:cs="Arial"/>
                                <w:sz w:val="16"/>
                                <w:szCs w:val="16"/>
                              </w:rPr>
                              <w:tab/>
                            </w:r>
                            <w:r>
                              <w:rPr>
                                <w:rFonts w:ascii="Arial" w:eastAsia="Arial" w:hAnsi="Arial" w:cs="Arial"/>
                                <w:spacing w:val="10"/>
                                <w:sz w:val="16"/>
                                <w:szCs w:val="16"/>
                              </w:rPr>
                              <w:t>B</w:t>
                            </w:r>
                            <w:r>
                              <w:rPr>
                                <w:rFonts w:ascii="Arial" w:eastAsia="Arial" w:hAnsi="Arial" w:cs="Arial"/>
                                <w:spacing w:val="-2"/>
                                <w:sz w:val="16"/>
                                <w:szCs w:val="16"/>
                              </w:rPr>
                              <w:t>oo</w:t>
                            </w:r>
                            <w:r>
                              <w:rPr>
                                <w:rFonts w:ascii="Arial" w:eastAsia="Arial" w:hAnsi="Arial" w:cs="Arial"/>
                                <w:spacing w:val="-1"/>
                                <w:sz w:val="16"/>
                                <w:szCs w:val="16"/>
                              </w:rPr>
                              <w:t>t</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2"/>
                                <w:sz w:val="16"/>
                                <w:szCs w:val="16"/>
                              </w:rPr>
                              <w:t>ap</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9"/>
                                <w:sz w:val="16"/>
                                <w:szCs w:val="16"/>
                              </w:rPr>
                              <w:t xml:space="preserve"> </w:t>
                            </w:r>
                            <w:r>
                              <w:rPr>
                                <w:rFonts w:ascii="Arial" w:eastAsia="Arial" w:hAnsi="Arial" w:cs="Arial"/>
                                <w:sz w:val="16"/>
                                <w:szCs w:val="16"/>
                              </w:rPr>
                              <w:tab/>
                            </w:r>
                            <w:r>
                              <w:rPr>
                                <w:rFonts w:ascii="Arial" w:eastAsia="Arial" w:hAnsi="Arial" w:cs="Arial"/>
                                <w:w w:val="103"/>
                                <w:position w:val="9"/>
                                <w:sz w:val="16"/>
                                <w:szCs w:val="16"/>
                              </w:rPr>
                              <w:t>6</w:t>
                            </w:r>
                          </w:p>
                          <w:p w14:paraId="340C939C" w14:textId="77777777" w:rsidR="00583B21" w:rsidRDefault="00583B21" w:rsidP="00583B21">
                            <w:pPr>
                              <w:spacing w:after="0" w:line="200" w:lineRule="exact"/>
                              <w:rPr>
                                <w:sz w:val="20"/>
                                <w:szCs w:val="20"/>
                              </w:rPr>
                            </w:pPr>
                          </w:p>
                          <w:p w14:paraId="618799A4" w14:textId="77777777" w:rsidR="00583B21" w:rsidRDefault="00583B21" w:rsidP="00583B21">
                            <w:pPr>
                              <w:spacing w:after="0" w:line="200" w:lineRule="exact"/>
                              <w:rPr>
                                <w:sz w:val="20"/>
                                <w:szCs w:val="20"/>
                              </w:rPr>
                            </w:pPr>
                          </w:p>
                          <w:p w14:paraId="2A1E1DD8" w14:textId="77777777" w:rsidR="00583B21" w:rsidRDefault="00583B21" w:rsidP="00583B21">
                            <w:pPr>
                              <w:spacing w:after="0" w:line="200" w:lineRule="exact"/>
                              <w:rPr>
                                <w:sz w:val="20"/>
                                <w:szCs w:val="20"/>
                              </w:rPr>
                            </w:pPr>
                          </w:p>
                          <w:p w14:paraId="606BA535" w14:textId="77777777" w:rsidR="00583B21" w:rsidRDefault="00583B21" w:rsidP="00583B21">
                            <w:pPr>
                              <w:spacing w:before="3" w:after="0" w:line="200" w:lineRule="exact"/>
                              <w:rPr>
                                <w:sz w:val="20"/>
                                <w:szCs w:val="20"/>
                              </w:rPr>
                            </w:pPr>
                          </w:p>
                          <w:p w14:paraId="1CADD5DF" w14:textId="77777777" w:rsidR="00583B21" w:rsidRDefault="00583B21" w:rsidP="00583B21">
                            <w:pPr>
                              <w:spacing w:after="0" w:line="240" w:lineRule="auto"/>
                              <w:ind w:left="1748" w:right="3445"/>
                              <w:jc w:val="center"/>
                              <w:rPr>
                                <w:rFonts w:ascii="Arial" w:eastAsia="Arial" w:hAnsi="Arial" w:cs="Arial"/>
                                <w:sz w:val="16"/>
                                <w:szCs w:val="16"/>
                              </w:rPr>
                            </w:pPr>
                            <w:proofErr w:type="gramStart"/>
                            <w:r>
                              <w:rPr>
                                <w:rFonts w:ascii="Arial" w:eastAsia="Arial" w:hAnsi="Arial" w:cs="Arial"/>
                                <w:spacing w:val="-65"/>
                                <w:w w:val="103"/>
                                <w:sz w:val="16"/>
                                <w:szCs w:val="16"/>
                              </w:rPr>
                              <w:t>n</w:t>
                            </w:r>
                            <w:r>
                              <w:rPr>
                                <w:rFonts w:ascii="Arial" w:eastAsia="Arial" w:hAnsi="Arial" w:cs="Arial"/>
                                <w:spacing w:val="-65"/>
                                <w:w w:val="103"/>
                                <w:position w:val="-5"/>
                                <w:sz w:val="16"/>
                                <w:szCs w:val="16"/>
                              </w:rPr>
                              <w:t>b</w:t>
                            </w:r>
                            <w:r>
                              <w:rPr>
                                <w:rFonts w:ascii="Arial" w:eastAsia="Arial" w:hAnsi="Arial" w:cs="Arial"/>
                                <w:spacing w:val="-39"/>
                                <w:w w:val="102"/>
                                <w:position w:val="-9"/>
                                <w:sz w:val="16"/>
                                <w:szCs w:val="16"/>
                              </w:rPr>
                              <w:t>:</w:t>
                            </w:r>
                            <w:proofErr w:type="gramEnd"/>
                            <w:r>
                              <w:rPr>
                                <w:rFonts w:ascii="Arial" w:eastAsia="Arial" w:hAnsi="Arial" w:cs="Arial"/>
                                <w:w w:val="103"/>
                                <w:position w:val="-12"/>
                                <w:sz w:val="16"/>
                                <w:szCs w:val="16"/>
                              </w:rPr>
                              <w:t>1</w:t>
                            </w:r>
                          </w:p>
                          <w:p w14:paraId="53F289E7" w14:textId="77777777" w:rsidR="00583B21" w:rsidRDefault="00583B21" w:rsidP="00583B21">
                            <w:pPr>
                              <w:spacing w:after="0" w:line="181" w:lineRule="exact"/>
                              <w:ind w:left="3559" w:right="-20"/>
                              <w:rPr>
                                <w:rFonts w:ascii="Arial" w:eastAsia="Arial" w:hAnsi="Arial" w:cs="Arial"/>
                                <w:sz w:val="16"/>
                                <w:szCs w:val="16"/>
                              </w:rPr>
                            </w:pPr>
                            <w:r>
                              <w:rPr>
                                <w:rFonts w:ascii="Arial" w:eastAsia="Arial" w:hAnsi="Arial" w:cs="Arial"/>
                                <w:w w:val="103"/>
                                <w:sz w:val="16"/>
                                <w:szCs w:val="16"/>
                              </w:rPr>
                              <w:t>R</w:t>
                            </w:r>
                            <w:r>
                              <w:rPr>
                                <w:rFonts w:ascii="Arial" w:eastAsia="Arial" w:hAnsi="Arial" w:cs="Arial"/>
                                <w:spacing w:val="-2"/>
                                <w:w w:val="103"/>
                                <w:sz w:val="16"/>
                                <w:szCs w:val="16"/>
                              </w:rPr>
                              <w:t>eg</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w w:val="103"/>
                                <w:sz w:val="16"/>
                                <w:szCs w:val="16"/>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31" o:spid="_x0000_s1048" type="#_x0000_t202" style="position:absolute;left:0;text-align:left;margin-left:89.7pt;margin-top:-296.25pt;width:285.45pt;height:264.3pt;z-index:-25114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" filled="f" stroked="f">
                <v:textbox inset="0,0,0,0">
                  <w:txbxContent>
                    <w:p w14:paraId="4B34E1CE" w14:textId="77777777" w:rsidR="00583B21" w:rsidRDefault="00583B21" w:rsidP="00583B21">
                      <w:pPr>
                        <w:spacing w:before="11" w:after="0" w:line="200" w:lineRule="exact"/>
                        <w:rPr>
                          <w:sz w:val="20"/>
                          <w:szCs w:val="20"/>
                        </w:rPr>
                      </w:pPr>
                    </w:p>
                    <w:p w14:paraId="46C78A0E" w14:textId="77777777" w:rsidR="00583B21" w:rsidRDefault="00583B21" w:rsidP="00583B21">
                      <w:pPr>
                        <w:tabs>
                          <w:tab w:val="left" w:pos="2820"/>
                        </w:tabs>
                        <w:spacing w:after="0" w:line="263" w:lineRule="exact"/>
                        <w:ind w:left="84" w:right="919"/>
                        <w:jc w:val="center"/>
                        <w:rPr>
                          <w:rFonts w:ascii="Arial" w:eastAsia="Arial" w:hAnsi="Arial" w:cs="Arial"/>
                          <w:sz w:val="16"/>
                          <w:szCs w:val="16"/>
                        </w:rPr>
                      </w:pPr>
                      <w:r>
                        <w:rPr>
                          <w:rFonts w:ascii="Arial" w:eastAsia="Arial" w:hAnsi="Arial" w:cs="Arial"/>
                          <w:position w:val="6"/>
                          <w:sz w:val="16"/>
                          <w:szCs w:val="16"/>
                        </w:rPr>
                        <w:t>R</w:t>
                      </w:r>
                      <w:r>
                        <w:rPr>
                          <w:rFonts w:ascii="Arial" w:eastAsia="Arial" w:hAnsi="Arial" w:cs="Arial"/>
                          <w:spacing w:val="-2"/>
                          <w:position w:val="6"/>
                          <w:sz w:val="16"/>
                          <w:szCs w:val="16"/>
                        </w:rPr>
                        <w:t>e</w:t>
                      </w:r>
                      <w:r>
                        <w:rPr>
                          <w:rFonts w:ascii="Arial" w:eastAsia="Arial" w:hAnsi="Arial" w:cs="Arial"/>
                          <w:spacing w:val="-1"/>
                          <w:position w:val="6"/>
                          <w:sz w:val="16"/>
                          <w:szCs w:val="16"/>
                        </w:rPr>
                        <w:t>f</w:t>
                      </w:r>
                      <w:r>
                        <w:rPr>
                          <w:rFonts w:ascii="Arial" w:eastAsia="Arial" w:hAnsi="Arial" w:cs="Arial"/>
                          <w:spacing w:val="-2"/>
                          <w:position w:val="6"/>
                          <w:sz w:val="16"/>
                          <w:szCs w:val="16"/>
                        </w:rPr>
                        <w:t>e</w:t>
                      </w:r>
                      <w:r>
                        <w:rPr>
                          <w:rFonts w:ascii="Arial" w:eastAsia="Arial" w:hAnsi="Arial" w:cs="Arial"/>
                          <w:position w:val="6"/>
                          <w:sz w:val="16"/>
                          <w:szCs w:val="16"/>
                        </w:rPr>
                        <w:t>r</w:t>
                      </w:r>
                      <w:r>
                        <w:rPr>
                          <w:rFonts w:ascii="Arial" w:eastAsia="Arial" w:hAnsi="Arial" w:cs="Arial"/>
                          <w:spacing w:val="16"/>
                          <w:position w:val="6"/>
                          <w:sz w:val="16"/>
                          <w:szCs w:val="16"/>
                        </w:rPr>
                        <w:t xml:space="preserve"> </w:t>
                      </w:r>
                      <w:r>
                        <w:rPr>
                          <w:rFonts w:ascii="Arial" w:eastAsia="Arial" w:hAnsi="Arial" w:cs="Arial"/>
                          <w:spacing w:val="-1"/>
                          <w:position w:val="6"/>
                          <w:sz w:val="16"/>
                          <w:szCs w:val="16"/>
                        </w:rPr>
                        <w:t>t</w:t>
                      </w:r>
                      <w:r>
                        <w:rPr>
                          <w:rFonts w:ascii="Arial" w:eastAsia="Arial" w:hAnsi="Arial" w:cs="Arial"/>
                          <w:position w:val="6"/>
                          <w:sz w:val="16"/>
                          <w:szCs w:val="16"/>
                        </w:rPr>
                        <w:t>o</w:t>
                      </w:r>
                      <w:r>
                        <w:rPr>
                          <w:rFonts w:ascii="Arial" w:eastAsia="Arial" w:hAnsi="Arial" w:cs="Arial"/>
                          <w:spacing w:val="3"/>
                          <w:position w:val="6"/>
                          <w:sz w:val="16"/>
                          <w:szCs w:val="16"/>
                        </w:rPr>
                        <w:t xml:space="preserve"> </w:t>
                      </w:r>
                      <w:r>
                        <w:rPr>
                          <w:rFonts w:ascii="Arial" w:eastAsia="Arial" w:hAnsi="Arial" w:cs="Arial"/>
                          <w:spacing w:val="10"/>
                          <w:position w:val="6"/>
                          <w:sz w:val="16"/>
                          <w:szCs w:val="16"/>
                        </w:rPr>
                        <w:t>S</w:t>
                      </w:r>
                      <w:r>
                        <w:rPr>
                          <w:rFonts w:ascii="Arial" w:eastAsia="Arial" w:hAnsi="Arial" w:cs="Arial"/>
                          <w:spacing w:val="-2"/>
                          <w:position w:val="6"/>
                          <w:sz w:val="16"/>
                          <w:szCs w:val="16"/>
                        </w:rPr>
                        <w:t>e</w:t>
                      </w:r>
                      <w:r>
                        <w:rPr>
                          <w:rFonts w:ascii="Arial" w:eastAsia="Arial" w:hAnsi="Arial" w:cs="Arial"/>
                          <w:spacing w:val="5"/>
                          <w:position w:val="6"/>
                          <w:sz w:val="16"/>
                          <w:szCs w:val="16"/>
                        </w:rPr>
                        <w:t>r</w:t>
                      </w:r>
                      <w:r>
                        <w:rPr>
                          <w:rFonts w:ascii="Arial" w:eastAsia="Arial" w:hAnsi="Arial" w:cs="Arial"/>
                          <w:spacing w:val="7"/>
                          <w:position w:val="6"/>
                          <w:sz w:val="16"/>
                          <w:szCs w:val="16"/>
                        </w:rPr>
                        <w:t>v</w:t>
                      </w:r>
                      <w:r>
                        <w:rPr>
                          <w:rFonts w:ascii="Arial" w:eastAsia="Arial" w:hAnsi="Arial" w:cs="Arial"/>
                          <w:spacing w:val="8"/>
                          <w:position w:val="6"/>
                          <w:sz w:val="16"/>
                          <w:szCs w:val="16"/>
                        </w:rPr>
                        <w:t>i</w:t>
                      </w:r>
                      <w:r>
                        <w:rPr>
                          <w:rFonts w:ascii="Arial" w:eastAsia="Arial" w:hAnsi="Arial" w:cs="Arial"/>
                          <w:spacing w:val="7"/>
                          <w:position w:val="6"/>
                          <w:sz w:val="16"/>
                          <w:szCs w:val="16"/>
                        </w:rPr>
                        <w:t>c</w:t>
                      </w:r>
                      <w:r>
                        <w:rPr>
                          <w:rFonts w:ascii="Arial" w:eastAsia="Arial" w:hAnsi="Arial" w:cs="Arial"/>
                          <w:position w:val="6"/>
                          <w:sz w:val="16"/>
                          <w:szCs w:val="16"/>
                        </w:rPr>
                        <w:t>e</w:t>
                      </w:r>
                      <w:r>
                        <w:rPr>
                          <w:rFonts w:ascii="Arial" w:eastAsia="Arial" w:hAnsi="Arial" w:cs="Arial"/>
                          <w:spacing w:val="-28"/>
                          <w:position w:val="6"/>
                          <w:sz w:val="16"/>
                          <w:szCs w:val="16"/>
                        </w:rPr>
                        <w:t xml:space="preserve"> </w:t>
                      </w:r>
                      <w:r>
                        <w:rPr>
                          <w:rFonts w:ascii="Arial" w:eastAsia="Arial" w:hAnsi="Arial" w:cs="Arial"/>
                          <w:position w:val="6"/>
                          <w:sz w:val="16"/>
                          <w:szCs w:val="16"/>
                        </w:rPr>
                        <w:tab/>
                      </w:r>
                      <w:r>
                        <w:rPr>
                          <w:rFonts w:ascii="Arial" w:eastAsia="Arial" w:hAnsi="Arial" w:cs="Arial"/>
                          <w:spacing w:val="4"/>
                          <w:w w:val="103"/>
                          <w:position w:val="-5"/>
                          <w:sz w:val="16"/>
                          <w:szCs w:val="16"/>
                        </w:rPr>
                        <w:t>T</w:t>
                      </w:r>
                      <w:r>
                        <w:rPr>
                          <w:rFonts w:ascii="Arial" w:eastAsia="Arial" w:hAnsi="Arial" w:cs="Arial"/>
                          <w:spacing w:val="-2"/>
                          <w:w w:val="103"/>
                          <w:position w:val="-5"/>
                          <w:sz w:val="16"/>
                          <w:szCs w:val="16"/>
                        </w:rPr>
                        <w:t>h</w:t>
                      </w:r>
                      <w:r>
                        <w:rPr>
                          <w:rFonts w:ascii="Arial" w:eastAsia="Arial" w:hAnsi="Arial" w:cs="Arial"/>
                          <w:spacing w:val="5"/>
                          <w:w w:val="103"/>
                          <w:position w:val="-5"/>
                          <w:sz w:val="16"/>
                          <w:szCs w:val="16"/>
                        </w:rPr>
                        <w:t>r</w:t>
                      </w:r>
                      <w:r>
                        <w:rPr>
                          <w:rFonts w:ascii="Arial" w:eastAsia="Arial" w:hAnsi="Arial" w:cs="Arial"/>
                          <w:spacing w:val="-2"/>
                          <w:w w:val="103"/>
                          <w:position w:val="-5"/>
                          <w:sz w:val="16"/>
                          <w:szCs w:val="16"/>
                        </w:rPr>
                        <w:t>ead</w:t>
                      </w:r>
                      <w:r>
                        <w:rPr>
                          <w:rFonts w:ascii="Arial" w:eastAsia="Arial" w:hAnsi="Arial" w:cs="Arial"/>
                          <w:spacing w:val="-1"/>
                          <w:w w:val="102"/>
                          <w:position w:val="-5"/>
                          <w:sz w:val="16"/>
                          <w:szCs w:val="16"/>
                        </w:rPr>
                        <w:t>::</w:t>
                      </w:r>
                      <w:r>
                        <w:rPr>
                          <w:rFonts w:ascii="Arial" w:eastAsia="Arial" w:hAnsi="Arial" w:cs="Arial"/>
                          <w:spacing w:val="10"/>
                          <w:w w:val="103"/>
                          <w:position w:val="-5"/>
                          <w:sz w:val="16"/>
                          <w:szCs w:val="16"/>
                        </w:rPr>
                        <w:t>SA</w:t>
                      </w:r>
                      <w:r>
                        <w:rPr>
                          <w:rFonts w:ascii="Arial" w:eastAsia="Arial" w:hAnsi="Arial" w:cs="Arial"/>
                          <w:spacing w:val="4"/>
                          <w:w w:val="103"/>
                          <w:position w:val="-5"/>
                          <w:sz w:val="16"/>
                          <w:szCs w:val="16"/>
                        </w:rPr>
                        <w:t>F</w:t>
                      </w:r>
                      <w:r>
                        <w:rPr>
                          <w:rFonts w:ascii="Arial" w:eastAsia="Arial" w:hAnsi="Arial" w:cs="Arial"/>
                          <w:spacing w:val="8"/>
                          <w:w w:val="103"/>
                          <w:position w:val="-5"/>
                          <w:sz w:val="16"/>
                          <w:szCs w:val="16"/>
                        </w:rPr>
                        <w:t>i</w:t>
                      </w:r>
                      <w:r>
                        <w:rPr>
                          <w:rFonts w:ascii="Arial" w:eastAsia="Arial" w:hAnsi="Arial" w:cs="Arial"/>
                          <w:spacing w:val="-2"/>
                          <w:w w:val="103"/>
                          <w:position w:val="-5"/>
                          <w:sz w:val="16"/>
                          <w:szCs w:val="16"/>
                        </w:rPr>
                        <w:t>nde</w:t>
                      </w:r>
                      <w:r>
                        <w:rPr>
                          <w:rFonts w:ascii="Arial" w:eastAsia="Arial" w:hAnsi="Arial" w:cs="Arial"/>
                          <w:spacing w:val="5"/>
                          <w:w w:val="103"/>
                          <w:position w:val="-5"/>
                          <w:sz w:val="16"/>
                          <w:szCs w:val="16"/>
                        </w:rPr>
                        <w:t>r</w:t>
                      </w:r>
                      <w:r>
                        <w:rPr>
                          <w:rFonts w:ascii="Arial" w:eastAsia="Arial" w:hAnsi="Arial" w:cs="Arial"/>
                          <w:spacing w:val="4"/>
                          <w:w w:val="103"/>
                          <w:position w:val="-5"/>
                          <w:sz w:val="16"/>
                          <w:szCs w:val="16"/>
                        </w:rPr>
                        <w:t>T</w:t>
                      </w:r>
                      <w:r>
                        <w:rPr>
                          <w:rFonts w:ascii="Arial" w:eastAsia="Arial" w:hAnsi="Arial" w:cs="Arial"/>
                          <w:spacing w:val="-2"/>
                          <w:w w:val="103"/>
                          <w:position w:val="-5"/>
                          <w:sz w:val="16"/>
                          <w:szCs w:val="16"/>
                        </w:rPr>
                        <w:t>h</w:t>
                      </w:r>
                      <w:r>
                        <w:rPr>
                          <w:rFonts w:ascii="Arial" w:eastAsia="Arial" w:hAnsi="Arial" w:cs="Arial"/>
                          <w:spacing w:val="5"/>
                          <w:w w:val="103"/>
                          <w:position w:val="-5"/>
                          <w:sz w:val="16"/>
                          <w:szCs w:val="16"/>
                        </w:rPr>
                        <w:t>r</w:t>
                      </w:r>
                      <w:r>
                        <w:rPr>
                          <w:rFonts w:ascii="Arial" w:eastAsia="Arial" w:hAnsi="Arial" w:cs="Arial"/>
                          <w:spacing w:val="-2"/>
                          <w:w w:val="103"/>
                          <w:position w:val="-5"/>
                          <w:sz w:val="16"/>
                          <w:szCs w:val="16"/>
                        </w:rPr>
                        <w:t>ea</w:t>
                      </w:r>
                      <w:r>
                        <w:rPr>
                          <w:rFonts w:ascii="Arial" w:eastAsia="Arial" w:hAnsi="Arial" w:cs="Arial"/>
                          <w:w w:val="103"/>
                          <w:position w:val="-5"/>
                          <w:sz w:val="16"/>
                          <w:szCs w:val="16"/>
                        </w:rPr>
                        <w:t>d</w:t>
                      </w:r>
                    </w:p>
                    <w:p w14:paraId="70081C57" w14:textId="77777777" w:rsidR="00583B21" w:rsidRDefault="00583B21" w:rsidP="00583B21">
                      <w:pPr>
                        <w:spacing w:after="0" w:line="137" w:lineRule="exact"/>
                        <w:ind w:left="125" w:right="-20"/>
                        <w:rPr>
                          <w:rFonts w:ascii="Arial" w:eastAsia="Arial" w:hAnsi="Arial" w:cs="Arial"/>
                          <w:sz w:val="16"/>
                          <w:szCs w:val="16"/>
                        </w:rPr>
                      </w:pPr>
                      <w:r>
                        <w:rPr>
                          <w:rFonts w:ascii="Arial" w:eastAsia="Arial" w:hAnsi="Arial" w:cs="Arial"/>
                          <w:spacing w:val="10"/>
                          <w:position w:val="1"/>
                          <w:sz w:val="16"/>
                          <w:szCs w:val="16"/>
                        </w:rPr>
                        <w:t>A</w:t>
                      </w:r>
                      <w:r>
                        <w:rPr>
                          <w:rFonts w:ascii="Arial" w:eastAsia="Arial" w:hAnsi="Arial" w:cs="Arial"/>
                          <w:spacing w:val="-2"/>
                          <w:position w:val="1"/>
                          <w:sz w:val="16"/>
                          <w:szCs w:val="16"/>
                        </w:rPr>
                        <w:t>dap</w:t>
                      </w:r>
                      <w:r>
                        <w:rPr>
                          <w:rFonts w:ascii="Arial" w:eastAsia="Arial" w:hAnsi="Arial" w:cs="Arial"/>
                          <w:spacing w:val="-1"/>
                          <w:position w:val="1"/>
                          <w:sz w:val="16"/>
                          <w:szCs w:val="16"/>
                        </w:rPr>
                        <w:t>t</w:t>
                      </w:r>
                      <w:r>
                        <w:rPr>
                          <w:rFonts w:ascii="Arial" w:eastAsia="Arial" w:hAnsi="Arial" w:cs="Arial"/>
                          <w:spacing w:val="-2"/>
                          <w:position w:val="1"/>
                          <w:sz w:val="16"/>
                          <w:szCs w:val="16"/>
                        </w:rPr>
                        <w:t>e</w:t>
                      </w:r>
                      <w:r>
                        <w:rPr>
                          <w:rFonts w:ascii="Arial" w:eastAsia="Arial" w:hAnsi="Arial" w:cs="Arial"/>
                          <w:position w:val="1"/>
                          <w:sz w:val="16"/>
                          <w:szCs w:val="16"/>
                        </w:rPr>
                        <w:t>r</w:t>
                      </w:r>
                      <w:r>
                        <w:rPr>
                          <w:rFonts w:ascii="Arial" w:eastAsia="Arial" w:hAnsi="Arial" w:cs="Arial"/>
                          <w:spacing w:val="21"/>
                          <w:position w:val="1"/>
                          <w:sz w:val="16"/>
                          <w:szCs w:val="16"/>
                        </w:rPr>
                        <w:t xml:space="preserve"> </w:t>
                      </w:r>
                      <w:r>
                        <w:rPr>
                          <w:rFonts w:ascii="Arial" w:eastAsia="Arial" w:hAnsi="Arial" w:cs="Arial"/>
                          <w:w w:val="103"/>
                          <w:position w:val="1"/>
                          <w:sz w:val="16"/>
                          <w:szCs w:val="16"/>
                        </w:rPr>
                        <w:t>D</w:t>
                      </w:r>
                      <w:r>
                        <w:rPr>
                          <w:rFonts w:ascii="Arial" w:eastAsia="Arial" w:hAnsi="Arial" w:cs="Arial"/>
                          <w:spacing w:val="8"/>
                          <w:w w:val="103"/>
                          <w:position w:val="1"/>
                          <w:sz w:val="16"/>
                          <w:szCs w:val="16"/>
                        </w:rPr>
                        <w:t>i</w:t>
                      </w:r>
                      <w:r>
                        <w:rPr>
                          <w:rFonts w:ascii="Arial" w:eastAsia="Arial" w:hAnsi="Arial" w:cs="Arial"/>
                          <w:spacing w:val="7"/>
                          <w:w w:val="103"/>
                          <w:position w:val="1"/>
                          <w:sz w:val="16"/>
                          <w:szCs w:val="16"/>
                        </w:rPr>
                        <w:t>sc</w:t>
                      </w:r>
                      <w:r>
                        <w:rPr>
                          <w:rFonts w:ascii="Arial" w:eastAsia="Arial" w:hAnsi="Arial" w:cs="Arial"/>
                          <w:spacing w:val="-2"/>
                          <w:w w:val="103"/>
                          <w:position w:val="1"/>
                          <w:sz w:val="16"/>
                          <w:szCs w:val="16"/>
                        </w:rPr>
                        <w:t>o</w:t>
                      </w:r>
                      <w:r>
                        <w:rPr>
                          <w:rFonts w:ascii="Arial" w:eastAsia="Arial" w:hAnsi="Arial" w:cs="Arial"/>
                          <w:spacing w:val="7"/>
                          <w:w w:val="103"/>
                          <w:position w:val="1"/>
                          <w:sz w:val="16"/>
                          <w:szCs w:val="16"/>
                        </w:rPr>
                        <w:t>v</w:t>
                      </w:r>
                      <w:r>
                        <w:rPr>
                          <w:rFonts w:ascii="Arial" w:eastAsia="Arial" w:hAnsi="Arial" w:cs="Arial"/>
                          <w:spacing w:val="-2"/>
                          <w:w w:val="103"/>
                          <w:position w:val="1"/>
                          <w:sz w:val="16"/>
                          <w:szCs w:val="16"/>
                        </w:rPr>
                        <w:t>e</w:t>
                      </w:r>
                      <w:r>
                        <w:rPr>
                          <w:rFonts w:ascii="Arial" w:eastAsia="Arial" w:hAnsi="Arial" w:cs="Arial"/>
                          <w:spacing w:val="5"/>
                          <w:w w:val="103"/>
                          <w:position w:val="1"/>
                          <w:sz w:val="16"/>
                          <w:szCs w:val="16"/>
                        </w:rPr>
                        <w:t>r</w:t>
                      </w:r>
                      <w:r>
                        <w:rPr>
                          <w:rFonts w:ascii="Arial" w:eastAsia="Arial" w:hAnsi="Arial" w:cs="Arial"/>
                          <w:w w:val="103"/>
                          <w:position w:val="1"/>
                          <w:sz w:val="16"/>
                          <w:szCs w:val="16"/>
                        </w:rPr>
                        <w:t>y</w:t>
                      </w:r>
                    </w:p>
                    <w:p w14:paraId="02342CF8" w14:textId="77777777" w:rsidR="00583B21" w:rsidRDefault="00583B21" w:rsidP="00583B21">
                      <w:pPr>
                        <w:spacing w:after="0" w:line="200" w:lineRule="exact"/>
                        <w:rPr>
                          <w:sz w:val="20"/>
                          <w:szCs w:val="20"/>
                        </w:rPr>
                      </w:pPr>
                    </w:p>
                    <w:p w14:paraId="26ADE735" w14:textId="77777777" w:rsidR="00583B21" w:rsidRDefault="00583B21" w:rsidP="00583B21">
                      <w:pPr>
                        <w:spacing w:before="12" w:after="0" w:line="220" w:lineRule="exact"/>
                      </w:pPr>
                    </w:p>
                    <w:p w14:paraId="788BB02C" w14:textId="77777777" w:rsidR="00583B21" w:rsidRDefault="00583B21" w:rsidP="00583B21">
                      <w:pPr>
                        <w:spacing w:after="0" w:line="240" w:lineRule="auto"/>
                        <w:ind w:left="3321" w:right="2149"/>
                        <w:jc w:val="center"/>
                        <w:rPr>
                          <w:rFonts w:ascii="Arial" w:eastAsia="Arial" w:hAnsi="Arial" w:cs="Arial"/>
                          <w:sz w:val="16"/>
                          <w:szCs w:val="16"/>
                        </w:rPr>
                      </w:pPr>
                      <w:r>
                        <w:rPr>
                          <w:rFonts w:ascii="Arial" w:eastAsia="Arial" w:hAnsi="Arial" w:cs="Arial"/>
                          <w:w w:val="103"/>
                          <w:sz w:val="16"/>
                          <w:szCs w:val="16"/>
                        </w:rPr>
                        <w:t>1</w:t>
                      </w:r>
                    </w:p>
                    <w:p w14:paraId="21F2899D" w14:textId="77777777" w:rsidR="00583B21" w:rsidRDefault="00583B21" w:rsidP="00583B21">
                      <w:pPr>
                        <w:spacing w:after="0" w:line="90" w:lineRule="exact"/>
                        <w:ind w:left="3324" w:right="2152"/>
                        <w:jc w:val="center"/>
                        <w:rPr>
                          <w:rFonts w:ascii="Arial" w:eastAsia="Arial" w:hAnsi="Arial" w:cs="Arial"/>
                          <w:sz w:val="16"/>
                          <w:szCs w:val="16"/>
                        </w:rPr>
                      </w:pPr>
                      <w:r>
                        <w:rPr>
                          <w:rFonts w:ascii="Arial" w:eastAsia="Arial" w:hAnsi="Arial" w:cs="Arial"/>
                          <w:w w:val="102"/>
                          <w:position w:val="2"/>
                          <w:sz w:val="16"/>
                          <w:szCs w:val="16"/>
                        </w:rPr>
                        <w:t>.</w:t>
                      </w:r>
                    </w:p>
                    <w:p w14:paraId="709608CD" w14:textId="77777777" w:rsidR="00583B21" w:rsidRDefault="00583B21" w:rsidP="00583B21">
                      <w:pPr>
                        <w:spacing w:after="0" w:line="45" w:lineRule="exact"/>
                        <w:ind w:left="3321" w:right="2149"/>
                        <w:jc w:val="center"/>
                        <w:rPr>
                          <w:rFonts w:ascii="Arial" w:eastAsia="Arial" w:hAnsi="Arial" w:cs="Arial"/>
                          <w:sz w:val="16"/>
                          <w:szCs w:val="16"/>
                        </w:rPr>
                      </w:pPr>
                      <w:r>
                        <w:rPr>
                          <w:rFonts w:ascii="Arial" w:eastAsia="Arial" w:hAnsi="Arial" w:cs="Arial"/>
                          <w:w w:val="103"/>
                          <w:position w:val="2"/>
                          <w:sz w:val="16"/>
                          <w:szCs w:val="16"/>
                        </w:rPr>
                        <w:t>5</w:t>
                      </w:r>
                    </w:p>
                    <w:p w14:paraId="46DC863A" w14:textId="77777777" w:rsidR="00583B21" w:rsidRDefault="00583B21" w:rsidP="00583B21">
                      <w:pPr>
                        <w:spacing w:before="2" w:after="0" w:line="150" w:lineRule="exact"/>
                        <w:rPr>
                          <w:sz w:val="15"/>
                          <w:szCs w:val="15"/>
                        </w:rPr>
                      </w:pPr>
                    </w:p>
                    <w:p w14:paraId="15162C53" w14:textId="77777777" w:rsidR="00583B21" w:rsidRDefault="00583B21" w:rsidP="00583B21">
                      <w:pPr>
                        <w:spacing w:after="0" w:line="200" w:lineRule="exact"/>
                        <w:rPr>
                          <w:sz w:val="20"/>
                          <w:szCs w:val="20"/>
                        </w:rPr>
                      </w:pPr>
                    </w:p>
                    <w:p w14:paraId="0EAF2A0C" w14:textId="77777777" w:rsidR="00583B21" w:rsidRDefault="00583B21" w:rsidP="00583B21">
                      <w:pPr>
                        <w:spacing w:after="0" w:line="240" w:lineRule="auto"/>
                        <w:ind w:left="2264" w:right="3114"/>
                        <w:jc w:val="center"/>
                        <w:rPr>
                          <w:rFonts w:ascii="Arial" w:eastAsia="Arial" w:hAnsi="Arial" w:cs="Arial"/>
                          <w:sz w:val="16"/>
                          <w:szCs w:val="16"/>
                        </w:rPr>
                      </w:pPr>
                      <w:r>
                        <w:rPr>
                          <w:rFonts w:ascii="Arial" w:eastAsia="Arial" w:hAnsi="Arial" w:cs="Arial"/>
                          <w:spacing w:val="11"/>
                          <w:w w:val="103"/>
                          <w:sz w:val="16"/>
                          <w:szCs w:val="16"/>
                        </w:rPr>
                        <w:t>1</w:t>
                      </w:r>
                      <w:r>
                        <w:rPr>
                          <w:rFonts w:ascii="Arial" w:eastAsia="Arial" w:hAnsi="Arial" w:cs="Arial"/>
                          <w:spacing w:val="-3"/>
                          <w:w w:val="102"/>
                          <w:sz w:val="16"/>
                          <w:szCs w:val="16"/>
                        </w:rPr>
                        <w:t>.</w:t>
                      </w:r>
                      <w:r>
                        <w:rPr>
                          <w:rFonts w:ascii="Arial" w:eastAsia="Arial" w:hAnsi="Arial" w:cs="Arial"/>
                          <w:w w:val="103"/>
                          <w:position w:val="2"/>
                          <w:sz w:val="16"/>
                          <w:szCs w:val="16"/>
                        </w:rPr>
                        <w:t>2</w:t>
                      </w:r>
                    </w:p>
                    <w:p w14:paraId="70ECC32E" w14:textId="77777777" w:rsidR="00583B21" w:rsidRDefault="00583B21" w:rsidP="00583B21">
                      <w:pPr>
                        <w:spacing w:before="7" w:after="0" w:line="170" w:lineRule="exact"/>
                        <w:rPr>
                          <w:sz w:val="17"/>
                          <w:szCs w:val="17"/>
                        </w:rPr>
                      </w:pPr>
                    </w:p>
                    <w:p w14:paraId="4608BE16" w14:textId="77777777" w:rsidR="00583B21" w:rsidRDefault="00583B21" w:rsidP="00583B21">
                      <w:pPr>
                        <w:tabs>
                          <w:tab w:val="left" w:pos="3480"/>
                        </w:tabs>
                        <w:spacing w:after="0" w:line="240" w:lineRule="auto"/>
                        <w:ind w:left="545" w:right="-20"/>
                        <w:rPr>
                          <w:rFonts w:ascii="Arial" w:eastAsia="Arial" w:hAnsi="Arial" w:cs="Arial"/>
                          <w:sz w:val="16"/>
                          <w:szCs w:val="16"/>
                        </w:rPr>
                      </w:pPr>
                      <w:r>
                        <w:rPr>
                          <w:rFonts w:ascii="Arial" w:eastAsia="Arial" w:hAnsi="Arial" w:cs="Arial"/>
                          <w:spacing w:val="4"/>
                          <w:sz w:val="16"/>
                          <w:szCs w:val="16"/>
                        </w:rPr>
                        <w:t>F</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7"/>
                          <w:sz w:val="16"/>
                          <w:szCs w:val="16"/>
                        </w:rPr>
                        <w:t>k</w:t>
                      </w:r>
                      <w:r>
                        <w:rPr>
                          <w:rFonts w:ascii="Arial" w:eastAsia="Arial" w:hAnsi="Arial" w:cs="Arial"/>
                          <w:sz w:val="16"/>
                          <w:szCs w:val="16"/>
                        </w:rPr>
                        <w:t>D</w:t>
                      </w:r>
                      <w:r>
                        <w:rPr>
                          <w:rFonts w:ascii="Arial" w:eastAsia="Arial" w:hAnsi="Arial" w:cs="Arial"/>
                          <w:spacing w:val="-2"/>
                          <w:sz w:val="16"/>
                          <w:szCs w:val="16"/>
                        </w:rPr>
                        <w:t>ae</w:t>
                      </w:r>
                      <w:r>
                        <w:rPr>
                          <w:rFonts w:ascii="Arial" w:eastAsia="Arial" w:hAnsi="Arial" w:cs="Arial"/>
                          <w:spacing w:val="-3"/>
                          <w:sz w:val="16"/>
                          <w:szCs w:val="16"/>
                        </w:rPr>
                        <w:t>m</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17"/>
                          <w:sz w:val="16"/>
                          <w:szCs w:val="16"/>
                        </w:rPr>
                        <w:t xml:space="preserve"> </w:t>
                      </w:r>
                      <w:r>
                        <w:rPr>
                          <w:rFonts w:ascii="Arial" w:eastAsia="Arial" w:hAnsi="Arial" w:cs="Arial"/>
                          <w:sz w:val="16"/>
                          <w:szCs w:val="16"/>
                        </w:rPr>
                        <w:tab/>
                      </w:r>
                      <w:r>
                        <w:rPr>
                          <w:rFonts w:ascii="Arial" w:eastAsia="Arial" w:hAnsi="Arial" w:cs="Arial"/>
                          <w:spacing w:val="-3"/>
                          <w:w w:val="103"/>
                          <w:position w:val="3"/>
                          <w:sz w:val="16"/>
                          <w:szCs w:val="16"/>
                        </w:rPr>
                        <w:t>M</w:t>
                      </w:r>
                      <w:r>
                        <w:rPr>
                          <w:rFonts w:ascii="Arial" w:eastAsia="Arial" w:hAnsi="Arial" w:cs="Arial"/>
                          <w:spacing w:val="-2"/>
                          <w:w w:val="103"/>
                          <w:position w:val="3"/>
                          <w:sz w:val="16"/>
                          <w:szCs w:val="16"/>
                        </w:rPr>
                        <w:t>anage</w:t>
                      </w:r>
                      <w:r>
                        <w:rPr>
                          <w:rFonts w:ascii="Arial" w:eastAsia="Arial" w:hAnsi="Arial" w:cs="Arial"/>
                          <w:w w:val="103"/>
                          <w:position w:val="3"/>
                          <w:sz w:val="16"/>
                          <w:szCs w:val="16"/>
                        </w:rPr>
                        <w:t>r</w:t>
                      </w:r>
                    </w:p>
                    <w:p w14:paraId="58712DEE" w14:textId="77777777" w:rsidR="00583B21" w:rsidRDefault="00583B21" w:rsidP="00583B21">
                      <w:pPr>
                        <w:spacing w:before="17" w:after="0" w:line="280" w:lineRule="exact"/>
                        <w:rPr>
                          <w:sz w:val="28"/>
                          <w:szCs w:val="28"/>
                        </w:rPr>
                      </w:pPr>
                    </w:p>
                    <w:p w14:paraId="08FBD86F" w14:textId="77777777" w:rsidR="00583B21" w:rsidRDefault="00583B21" w:rsidP="00583B21">
                      <w:pPr>
                        <w:tabs>
                          <w:tab w:val="left" w:pos="3140"/>
                        </w:tabs>
                        <w:spacing w:after="0" w:line="257" w:lineRule="exact"/>
                        <w:ind w:left="573" w:right="-20"/>
                        <w:rPr>
                          <w:rFonts w:ascii="Arial" w:eastAsia="Arial" w:hAnsi="Arial" w:cs="Arial"/>
                          <w:sz w:val="16"/>
                          <w:szCs w:val="16"/>
                        </w:rPr>
                      </w:pPr>
                      <w:proofErr w:type="gramStart"/>
                      <w:r>
                        <w:rPr>
                          <w:rFonts w:ascii="Arial" w:eastAsia="Arial" w:hAnsi="Arial" w:cs="Arial"/>
                          <w:position w:val="6"/>
                          <w:sz w:val="16"/>
                          <w:szCs w:val="16"/>
                        </w:rPr>
                        <w:t>n</w:t>
                      </w:r>
                      <w:proofErr w:type="gramEnd"/>
                      <w:r>
                        <w:rPr>
                          <w:rFonts w:ascii="Arial" w:eastAsia="Arial" w:hAnsi="Arial" w:cs="Arial"/>
                          <w:spacing w:val="-42"/>
                          <w:position w:val="6"/>
                          <w:sz w:val="16"/>
                          <w:szCs w:val="16"/>
                        </w:rPr>
                        <w:t xml:space="preserve"> </w:t>
                      </w:r>
                      <w:r>
                        <w:rPr>
                          <w:rFonts w:ascii="Arial" w:eastAsia="Arial" w:hAnsi="Arial" w:cs="Arial"/>
                          <w:position w:val="6"/>
                          <w:sz w:val="16"/>
                          <w:szCs w:val="16"/>
                        </w:rPr>
                        <w:tab/>
                      </w:r>
                      <w:r>
                        <w:rPr>
                          <w:rFonts w:ascii="Arial" w:eastAsia="Arial" w:hAnsi="Arial" w:cs="Arial"/>
                          <w:position w:val="-3"/>
                          <w:sz w:val="16"/>
                          <w:szCs w:val="16"/>
                        </w:rPr>
                        <w:t>3</w:t>
                      </w:r>
                      <w:r>
                        <w:rPr>
                          <w:rFonts w:ascii="Arial" w:eastAsia="Arial" w:hAnsi="Arial" w:cs="Arial"/>
                          <w:spacing w:val="3"/>
                          <w:position w:val="-3"/>
                          <w:sz w:val="16"/>
                          <w:szCs w:val="16"/>
                        </w:rPr>
                        <w:t xml:space="preserve"> </w:t>
                      </w:r>
                      <w:r>
                        <w:rPr>
                          <w:rFonts w:ascii="Arial" w:eastAsia="Arial" w:hAnsi="Arial" w:cs="Arial"/>
                          <w:w w:val="103"/>
                          <w:position w:val="-3"/>
                          <w:sz w:val="16"/>
                          <w:szCs w:val="16"/>
                        </w:rPr>
                        <w:t>4</w:t>
                      </w:r>
                    </w:p>
                    <w:p w14:paraId="40AACD0D" w14:textId="77777777" w:rsidR="00583B21" w:rsidRDefault="00583B21" w:rsidP="00583B21">
                      <w:pPr>
                        <w:spacing w:after="0" w:line="30" w:lineRule="exact"/>
                        <w:ind w:left="3117" w:right="2150"/>
                        <w:jc w:val="center"/>
                        <w:rPr>
                          <w:rFonts w:ascii="Arial" w:eastAsia="Arial" w:hAnsi="Arial" w:cs="Arial"/>
                          <w:sz w:val="16"/>
                          <w:szCs w:val="16"/>
                        </w:rPr>
                      </w:pPr>
                      <w:r>
                        <w:rPr>
                          <w:rFonts w:ascii="Arial" w:eastAsia="Arial" w:hAnsi="Arial" w:cs="Arial"/>
                          <w:sz w:val="16"/>
                          <w:szCs w:val="16"/>
                        </w:rPr>
                        <w:t>.</w:t>
                      </w:r>
                      <w:r>
                        <w:rPr>
                          <w:rFonts w:ascii="Arial" w:eastAsia="Arial" w:hAnsi="Arial" w:cs="Arial"/>
                          <w:spacing w:val="1"/>
                          <w:sz w:val="16"/>
                          <w:szCs w:val="16"/>
                        </w:rPr>
                        <w:t xml:space="preserve"> </w:t>
                      </w:r>
                      <w:r>
                        <w:rPr>
                          <w:rFonts w:ascii="Arial" w:eastAsia="Arial" w:hAnsi="Arial" w:cs="Arial"/>
                          <w:w w:val="102"/>
                          <w:sz w:val="16"/>
                          <w:szCs w:val="16"/>
                        </w:rPr>
                        <w:t>.</w:t>
                      </w:r>
                    </w:p>
                    <w:p w14:paraId="7389446F" w14:textId="77777777" w:rsidR="00583B21" w:rsidRDefault="00583B21" w:rsidP="00583B21">
                      <w:pPr>
                        <w:tabs>
                          <w:tab w:val="left" w:pos="3140"/>
                        </w:tabs>
                        <w:spacing w:after="0" w:line="81" w:lineRule="exact"/>
                        <w:ind w:left="573" w:right="-20"/>
                        <w:rPr>
                          <w:rFonts w:ascii="Arial" w:eastAsia="Arial" w:hAnsi="Arial" w:cs="Arial"/>
                          <w:sz w:val="16"/>
                          <w:szCs w:val="16"/>
                        </w:rPr>
                      </w:pPr>
                      <w:proofErr w:type="gramStart"/>
                      <w:r>
                        <w:rPr>
                          <w:rFonts w:ascii="Arial" w:eastAsia="Arial" w:hAnsi="Arial" w:cs="Arial"/>
                          <w:position w:val="10"/>
                          <w:sz w:val="16"/>
                          <w:szCs w:val="16"/>
                        </w:rPr>
                        <w:t>b</w:t>
                      </w:r>
                      <w:proofErr w:type="gramEnd"/>
                      <w:r>
                        <w:rPr>
                          <w:rFonts w:ascii="Arial" w:eastAsia="Arial" w:hAnsi="Arial" w:cs="Arial"/>
                          <w:spacing w:val="-42"/>
                          <w:position w:val="10"/>
                          <w:sz w:val="16"/>
                          <w:szCs w:val="16"/>
                        </w:rPr>
                        <w:t xml:space="preserve"> </w:t>
                      </w:r>
                      <w:r>
                        <w:rPr>
                          <w:rFonts w:ascii="Arial" w:eastAsia="Arial" w:hAnsi="Arial" w:cs="Arial"/>
                          <w:position w:val="10"/>
                          <w:sz w:val="16"/>
                          <w:szCs w:val="16"/>
                        </w:rPr>
                        <w:tab/>
                      </w:r>
                      <w:r>
                        <w:rPr>
                          <w:rFonts w:ascii="Arial" w:eastAsia="Arial" w:hAnsi="Arial" w:cs="Arial"/>
                          <w:position w:val="-2"/>
                          <w:sz w:val="16"/>
                          <w:szCs w:val="16"/>
                        </w:rPr>
                        <w:t>1</w:t>
                      </w:r>
                      <w:r>
                        <w:rPr>
                          <w:rFonts w:ascii="Arial" w:eastAsia="Arial" w:hAnsi="Arial" w:cs="Arial"/>
                          <w:spacing w:val="3"/>
                          <w:position w:val="-2"/>
                          <w:sz w:val="16"/>
                          <w:szCs w:val="16"/>
                        </w:rPr>
                        <w:t xml:space="preserve"> </w:t>
                      </w:r>
                      <w:r>
                        <w:rPr>
                          <w:rFonts w:ascii="Arial" w:eastAsia="Arial" w:hAnsi="Arial" w:cs="Arial"/>
                          <w:w w:val="103"/>
                          <w:position w:val="-2"/>
                          <w:sz w:val="16"/>
                          <w:szCs w:val="16"/>
                        </w:rPr>
                        <w:t>1</w:t>
                      </w:r>
                    </w:p>
                    <w:p w14:paraId="741358EC" w14:textId="77777777" w:rsidR="00583B21" w:rsidRDefault="00583B21" w:rsidP="00583B21">
                      <w:pPr>
                        <w:spacing w:after="0" w:line="11" w:lineRule="exact"/>
                        <w:ind w:left="573" w:right="-20"/>
                        <w:rPr>
                          <w:rFonts w:ascii="Arial" w:eastAsia="Arial" w:hAnsi="Arial" w:cs="Arial"/>
                          <w:sz w:val="16"/>
                          <w:szCs w:val="16"/>
                        </w:rPr>
                      </w:pPr>
                      <w:r>
                        <w:rPr>
                          <w:rFonts w:ascii="Arial" w:eastAsia="Arial" w:hAnsi="Arial" w:cs="Arial"/>
                          <w:w w:val="102"/>
                          <w:position w:val="3"/>
                          <w:sz w:val="16"/>
                          <w:szCs w:val="16"/>
                        </w:rPr>
                        <w:t>:</w:t>
                      </w:r>
                    </w:p>
                    <w:p w14:paraId="254746A7" w14:textId="77777777" w:rsidR="00583B21" w:rsidRDefault="00583B21" w:rsidP="00583B21">
                      <w:pPr>
                        <w:spacing w:after="0" w:line="88" w:lineRule="exact"/>
                        <w:ind w:left="3117" w:right="2150"/>
                        <w:jc w:val="center"/>
                        <w:rPr>
                          <w:rFonts w:ascii="Arial" w:eastAsia="Arial" w:hAnsi="Arial" w:cs="Arial"/>
                          <w:sz w:val="16"/>
                          <w:szCs w:val="16"/>
                        </w:rPr>
                      </w:pPr>
                      <w:r>
                        <w:rPr>
                          <w:rFonts w:ascii="Arial" w:eastAsia="Arial" w:hAnsi="Arial" w:cs="Arial"/>
                          <w:position w:val="-2"/>
                          <w:sz w:val="16"/>
                          <w:szCs w:val="16"/>
                        </w:rPr>
                        <w:t>:</w:t>
                      </w:r>
                      <w:r>
                        <w:rPr>
                          <w:rFonts w:ascii="Arial" w:eastAsia="Arial" w:hAnsi="Arial" w:cs="Arial"/>
                          <w:spacing w:val="1"/>
                          <w:position w:val="-2"/>
                          <w:sz w:val="16"/>
                          <w:szCs w:val="16"/>
                        </w:rPr>
                        <w:t xml:space="preserve"> </w:t>
                      </w:r>
                      <w:r>
                        <w:rPr>
                          <w:rFonts w:ascii="Arial" w:eastAsia="Arial" w:hAnsi="Arial" w:cs="Arial"/>
                          <w:w w:val="102"/>
                          <w:position w:val="-2"/>
                          <w:sz w:val="16"/>
                          <w:szCs w:val="16"/>
                        </w:rPr>
                        <w:t>:</w:t>
                      </w:r>
                    </w:p>
                    <w:p w14:paraId="3A6E4451" w14:textId="77777777" w:rsidR="00583B21" w:rsidRDefault="00583B21" w:rsidP="00583B21">
                      <w:pPr>
                        <w:tabs>
                          <w:tab w:val="left" w:pos="3140"/>
                        </w:tabs>
                        <w:spacing w:after="0" w:line="81" w:lineRule="exact"/>
                        <w:ind w:left="573" w:right="-20"/>
                        <w:rPr>
                          <w:rFonts w:ascii="Arial" w:eastAsia="Arial" w:hAnsi="Arial" w:cs="Arial"/>
                          <w:sz w:val="16"/>
                          <w:szCs w:val="16"/>
                        </w:rPr>
                      </w:pPr>
                      <w:r>
                        <w:rPr>
                          <w:rFonts w:ascii="Arial" w:eastAsia="Arial" w:hAnsi="Arial" w:cs="Arial"/>
                          <w:position w:val="10"/>
                          <w:sz w:val="16"/>
                          <w:szCs w:val="16"/>
                        </w:rPr>
                        <w:t>1</w:t>
                      </w:r>
                      <w:r>
                        <w:rPr>
                          <w:rFonts w:ascii="Arial" w:eastAsia="Arial" w:hAnsi="Arial" w:cs="Arial"/>
                          <w:spacing w:val="-42"/>
                          <w:position w:val="10"/>
                          <w:sz w:val="16"/>
                          <w:szCs w:val="16"/>
                        </w:rPr>
                        <w:t xml:space="preserve"> </w:t>
                      </w:r>
                      <w:r>
                        <w:rPr>
                          <w:rFonts w:ascii="Arial" w:eastAsia="Arial" w:hAnsi="Arial" w:cs="Arial"/>
                          <w:position w:val="10"/>
                          <w:sz w:val="16"/>
                          <w:szCs w:val="16"/>
                        </w:rPr>
                        <w:tab/>
                      </w:r>
                      <w:r>
                        <w:rPr>
                          <w:rFonts w:ascii="Arial" w:eastAsia="Arial" w:hAnsi="Arial" w:cs="Arial"/>
                          <w:position w:val="-2"/>
                          <w:sz w:val="16"/>
                          <w:szCs w:val="16"/>
                        </w:rPr>
                        <w:t>b</w:t>
                      </w:r>
                      <w:r>
                        <w:rPr>
                          <w:rFonts w:ascii="Arial" w:eastAsia="Arial" w:hAnsi="Arial" w:cs="Arial"/>
                          <w:spacing w:val="3"/>
                          <w:position w:val="-2"/>
                          <w:sz w:val="16"/>
                          <w:szCs w:val="16"/>
                        </w:rPr>
                        <w:t xml:space="preserve"> </w:t>
                      </w:r>
                      <w:r>
                        <w:rPr>
                          <w:rFonts w:ascii="Arial" w:eastAsia="Arial" w:hAnsi="Arial" w:cs="Arial"/>
                          <w:w w:val="103"/>
                          <w:position w:val="-4"/>
                          <w:sz w:val="16"/>
                          <w:szCs w:val="16"/>
                        </w:rPr>
                        <w:t>b</w:t>
                      </w:r>
                    </w:p>
                    <w:p w14:paraId="333FB47D" w14:textId="77777777" w:rsidR="00583B21" w:rsidRDefault="00583B21" w:rsidP="00583B21">
                      <w:pPr>
                        <w:spacing w:after="0" w:line="11" w:lineRule="exact"/>
                        <w:ind w:left="573" w:right="-20"/>
                        <w:rPr>
                          <w:rFonts w:ascii="Arial" w:eastAsia="Arial" w:hAnsi="Arial" w:cs="Arial"/>
                          <w:sz w:val="16"/>
                          <w:szCs w:val="16"/>
                        </w:rPr>
                      </w:pPr>
                      <w:r>
                        <w:rPr>
                          <w:rFonts w:ascii="Arial" w:eastAsia="Arial" w:hAnsi="Arial" w:cs="Arial"/>
                          <w:w w:val="102"/>
                          <w:position w:val="3"/>
                          <w:sz w:val="16"/>
                          <w:szCs w:val="16"/>
                        </w:rPr>
                        <w:t>.</w:t>
                      </w:r>
                    </w:p>
                    <w:p w14:paraId="2DFBE9D1" w14:textId="77777777" w:rsidR="00583B21" w:rsidRDefault="00583B21" w:rsidP="00583B21">
                      <w:pPr>
                        <w:tabs>
                          <w:tab w:val="left" w:pos="3140"/>
                        </w:tabs>
                        <w:spacing w:after="0" w:line="135" w:lineRule="exact"/>
                        <w:ind w:left="573" w:right="-20"/>
                        <w:rPr>
                          <w:rFonts w:ascii="Arial" w:eastAsia="Arial" w:hAnsi="Arial" w:cs="Arial"/>
                          <w:sz w:val="16"/>
                          <w:szCs w:val="16"/>
                        </w:rPr>
                      </w:pPr>
                      <w:r>
                        <w:rPr>
                          <w:rFonts w:ascii="Arial" w:eastAsia="Arial" w:hAnsi="Arial" w:cs="Arial"/>
                          <w:position w:val="8"/>
                          <w:sz w:val="16"/>
                          <w:szCs w:val="16"/>
                        </w:rPr>
                        <w:t>1</w:t>
                      </w:r>
                      <w:r>
                        <w:rPr>
                          <w:rFonts w:ascii="Arial" w:eastAsia="Arial" w:hAnsi="Arial" w:cs="Arial"/>
                          <w:spacing w:val="-42"/>
                          <w:position w:val="8"/>
                          <w:sz w:val="16"/>
                          <w:szCs w:val="16"/>
                        </w:rPr>
                        <w:t xml:space="preserve"> </w:t>
                      </w:r>
                      <w:r>
                        <w:rPr>
                          <w:rFonts w:ascii="Arial" w:eastAsia="Arial" w:hAnsi="Arial" w:cs="Arial"/>
                          <w:position w:val="8"/>
                          <w:sz w:val="16"/>
                          <w:szCs w:val="16"/>
                        </w:rPr>
                        <w:tab/>
                      </w:r>
                      <w:r>
                        <w:rPr>
                          <w:rFonts w:ascii="Arial" w:eastAsia="Arial" w:hAnsi="Arial" w:cs="Arial"/>
                          <w:position w:val="1"/>
                          <w:sz w:val="16"/>
                          <w:szCs w:val="16"/>
                        </w:rPr>
                        <w:t>n</w:t>
                      </w:r>
                      <w:r>
                        <w:rPr>
                          <w:rFonts w:ascii="Arial" w:eastAsia="Arial" w:hAnsi="Arial" w:cs="Arial"/>
                          <w:spacing w:val="3"/>
                          <w:position w:val="1"/>
                          <w:sz w:val="16"/>
                          <w:szCs w:val="16"/>
                        </w:rPr>
                        <w:t xml:space="preserve"> </w:t>
                      </w:r>
                      <w:r>
                        <w:rPr>
                          <w:rFonts w:ascii="Arial" w:eastAsia="Arial" w:hAnsi="Arial" w:cs="Arial"/>
                          <w:w w:val="103"/>
                          <w:position w:val="1"/>
                          <w:sz w:val="16"/>
                          <w:szCs w:val="16"/>
                        </w:rPr>
                        <w:t>n</w:t>
                      </w:r>
                    </w:p>
                    <w:p w14:paraId="3445B890" w14:textId="77777777" w:rsidR="00583B21" w:rsidRDefault="00583B21" w:rsidP="00583B21">
                      <w:pPr>
                        <w:spacing w:before="6" w:after="0" w:line="100" w:lineRule="exact"/>
                        <w:rPr>
                          <w:sz w:val="10"/>
                          <w:szCs w:val="10"/>
                        </w:rPr>
                      </w:pPr>
                    </w:p>
                    <w:p w14:paraId="71C64AA5" w14:textId="77777777" w:rsidR="00583B21" w:rsidRDefault="00583B21" w:rsidP="00583B21">
                      <w:pPr>
                        <w:tabs>
                          <w:tab w:val="left" w:pos="5420"/>
                        </w:tabs>
                        <w:spacing w:after="0" w:line="70" w:lineRule="auto"/>
                        <w:ind w:left="5435" w:right="60" w:hanging="3118"/>
                        <w:jc w:val="right"/>
                        <w:rPr>
                          <w:rFonts w:ascii="Arial" w:eastAsia="Arial" w:hAnsi="Arial" w:cs="Arial"/>
                          <w:sz w:val="16"/>
                          <w:szCs w:val="16"/>
                        </w:rPr>
                      </w:pPr>
                      <w:proofErr w:type="gramStart"/>
                      <w:r>
                        <w:rPr>
                          <w:rFonts w:ascii="Arial" w:eastAsia="Arial" w:hAnsi="Arial" w:cs="Arial"/>
                          <w:spacing w:val="-2"/>
                          <w:sz w:val="16"/>
                          <w:szCs w:val="16"/>
                        </w:rPr>
                        <w:t>nb</w:t>
                      </w:r>
                      <w:proofErr w:type="gramEnd"/>
                      <w:r>
                        <w:rPr>
                          <w:rFonts w:ascii="Arial" w:eastAsia="Arial" w:hAnsi="Arial" w:cs="Arial"/>
                          <w:sz w:val="16"/>
                          <w:szCs w:val="16"/>
                        </w:rPr>
                        <w:t>:</w:t>
                      </w:r>
                      <w:r>
                        <w:rPr>
                          <w:rFonts w:ascii="Arial" w:eastAsia="Arial" w:hAnsi="Arial" w:cs="Arial"/>
                          <w:spacing w:val="6"/>
                          <w:sz w:val="16"/>
                          <w:szCs w:val="16"/>
                        </w:rPr>
                        <w:t xml:space="preserve"> </w:t>
                      </w:r>
                      <w:r>
                        <w:rPr>
                          <w:rFonts w:ascii="Arial" w:eastAsia="Arial" w:hAnsi="Arial" w:cs="Arial"/>
                          <w:sz w:val="16"/>
                          <w:szCs w:val="16"/>
                        </w:rPr>
                        <w:t>2</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position w:val="14"/>
                          <w:sz w:val="16"/>
                          <w:szCs w:val="16"/>
                        </w:rPr>
                        <w:t xml:space="preserve">n </w:t>
                      </w:r>
                      <w:r>
                        <w:rPr>
                          <w:rFonts w:ascii="Arial" w:eastAsia="Arial" w:hAnsi="Arial" w:cs="Arial"/>
                          <w:w w:val="103"/>
                          <w:sz w:val="16"/>
                          <w:szCs w:val="16"/>
                        </w:rPr>
                        <w:t>b</w:t>
                      </w:r>
                    </w:p>
                    <w:p w14:paraId="5F2A9014" w14:textId="77777777" w:rsidR="00583B21" w:rsidRDefault="00583B21" w:rsidP="00583B21">
                      <w:pPr>
                        <w:spacing w:after="0" w:line="129" w:lineRule="exact"/>
                        <w:ind w:right="61"/>
                        <w:jc w:val="right"/>
                        <w:rPr>
                          <w:rFonts w:ascii="Arial" w:eastAsia="Arial" w:hAnsi="Arial" w:cs="Arial"/>
                          <w:sz w:val="16"/>
                          <w:szCs w:val="16"/>
                        </w:rPr>
                      </w:pPr>
                      <w:r>
                        <w:rPr>
                          <w:rFonts w:ascii="Arial" w:eastAsia="Arial" w:hAnsi="Arial" w:cs="Arial"/>
                          <w:w w:val="102"/>
                          <w:position w:val="1"/>
                          <w:sz w:val="16"/>
                          <w:szCs w:val="16"/>
                        </w:rPr>
                        <w:t>:</w:t>
                      </w:r>
                    </w:p>
                    <w:p w14:paraId="7EE63E15" w14:textId="77777777" w:rsidR="00583B21" w:rsidRDefault="00583B21" w:rsidP="00583B21">
                      <w:pPr>
                        <w:spacing w:after="0" w:line="90" w:lineRule="exact"/>
                        <w:ind w:right="45"/>
                        <w:jc w:val="right"/>
                        <w:rPr>
                          <w:rFonts w:ascii="Arial" w:eastAsia="Arial" w:hAnsi="Arial" w:cs="Arial"/>
                          <w:sz w:val="16"/>
                          <w:szCs w:val="16"/>
                        </w:rPr>
                      </w:pPr>
                      <w:r>
                        <w:rPr>
                          <w:rFonts w:ascii="Arial" w:eastAsia="Arial" w:hAnsi="Arial" w:cs="Arial"/>
                          <w:w w:val="103"/>
                          <w:position w:val="2"/>
                          <w:sz w:val="16"/>
                          <w:szCs w:val="16"/>
                        </w:rPr>
                        <w:t>1</w:t>
                      </w:r>
                    </w:p>
                    <w:p w14:paraId="61E89E44" w14:textId="77777777" w:rsidR="00583B21" w:rsidRDefault="00583B21" w:rsidP="00583B21">
                      <w:pPr>
                        <w:tabs>
                          <w:tab w:val="left" w:pos="3120"/>
                          <w:tab w:val="left" w:pos="5420"/>
                        </w:tabs>
                        <w:spacing w:before="19" w:after="0" w:line="59" w:lineRule="auto"/>
                        <w:ind w:left="159" w:right="45" w:firstLine="5278"/>
                        <w:jc w:val="right"/>
                        <w:rPr>
                          <w:rFonts w:ascii="Arial" w:eastAsia="Arial" w:hAnsi="Arial" w:cs="Arial"/>
                          <w:sz w:val="16"/>
                          <w:szCs w:val="16"/>
                        </w:rPr>
                      </w:pPr>
                      <w:r>
                        <w:rPr>
                          <w:rFonts w:ascii="Arial" w:eastAsia="Arial" w:hAnsi="Arial" w:cs="Arial"/>
                          <w:w w:val="102"/>
                          <w:sz w:val="16"/>
                          <w:szCs w:val="16"/>
                        </w:rPr>
                        <w:t xml:space="preserve">. </w:t>
                      </w:r>
                      <w:r>
                        <w:rPr>
                          <w:rFonts w:ascii="Arial" w:eastAsia="Arial" w:hAnsi="Arial" w:cs="Arial"/>
                          <w:spacing w:val="10"/>
                          <w:sz w:val="16"/>
                          <w:szCs w:val="16"/>
                        </w:rPr>
                        <w:t>S</w:t>
                      </w:r>
                      <w:r>
                        <w:rPr>
                          <w:rFonts w:ascii="Arial" w:eastAsia="Arial" w:hAnsi="Arial" w:cs="Arial"/>
                          <w:spacing w:val="7"/>
                          <w:sz w:val="16"/>
                          <w:szCs w:val="16"/>
                        </w:rPr>
                        <w:t>ys</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3"/>
                          <w:sz w:val="16"/>
                          <w:szCs w:val="16"/>
                        </w:rPr>
                        <w:t>m</w:t>
                      </w:r>
                      <w:r>
                        <w:rPr>
                          <w:rFonts w:ascii="Arial" w:eastAsia="Arial" w:hAnsi="Arial" w:cs="Arial"/>
                          <w:sz w:val="16"/>
                          <w:szCs w:val="16"/>
                        </w:rPr>
                        <w:t>H</w:t>
                      </w:r>
                      <w:r>
                        <w:rPr>
                          <w:rFonts w:ascii="Arial" w:eastAsia="Arial" w:hAnsi="Arial" w:cs="Arial"/>
                          <w:spacing w:val="-2"/>
                          <w:sz w:val="16"/>
                          <w:szCs w:val="16"/>
                        </w:rPr>
                        <w:t>ea</w:t>
                      </w:r>
                      <w:r>
                        <w:rPr>
                          <w:rFonts w:ascii="Arial" w:eastAsia="Arial" w:hAnsi="Arial" w:cs="Arial"/>
                          <w:spacing w:val="8"/>
                          <w:sz w:val="16"/>
                          <w:szCs w:val="16"/>
                        </w:rPr>
                        <w:t>l</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C</w:t>
                      </w:r>
                      <w:r>
                        <w:rPr>
                          <w:rFonts w:ascii="Arial" w:eastAsia="Arial" w:hAnsi="Arial" w:cs="Arial"/>
                          <w:spacing w:val="-2"/>
                          <w:sz w:val="16"/>
                          <w:szCs w:val="16"/>
                        </w:rPr>
                        <w:t>he</w:t>
                      </w:r>
                      <w:r>
                        <w:rPr>
                          <w:rFonts w:ascii="Arial" w:eastAsia="Arial" w:hAnsi="Arial" w:cs="Arial"/>
                          <w:spacing w:val="7"/>
                          <w:sz w:val="16"/>
                          <w:szCs w:val="16"/>
                        </w:rPr>
                        <w:t>c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2"/>
                          <w:sz w:val="16"/>
                          <w:szCs w:val="16"/>
                        </w:rPr>
                        <w:t xml:space="preserve"> </w:t>
                      </w:r>
                      <w:r>
                        <w:rPr>
                          <w:rFonts w:ascii="Arial" w:eastAsia="Arial" w:hAnsi="Arial" w:cs="Arial"/>
                          <w:sz w:val="16"/>
                          <w:szCs w:val="16"/>
                        </w:rPr>
                        <w:tab/>
                      </w:r>
                      <w:r>
                        <w:rPr>
                          <w:rFonts w:ascii="Arial" w:eastAsia="Arial" w:hAnsi="Arial" w:cs="Arial"/>
                          <w:spacing w:val="10"/>
                          <w:sz w:val="16"/>
                          <w:szCs w:val="16"/>
                        </w:rPr>
                        <w:t>B</w:t>
                      </w:r>
                      <w:r>
                        <w:rPr>
                          <w:rFonts w:ascii="Arial" w:eastAsia="Arial" w:hAnsi="Arial" w:cs="Arial"/>
                          <w:spacing w:val="-2"/>
                          <w:sz w:val="16"/>
                          <w:szCs w:val="16"/>
                        </w:rPr>
                        <w:t>oo</w:t>
                      </w:r>
                      <w:r>
                        <w:rPr>
                          <w:rFonts w:ascii="Arial" w:eastAsia="Arial" w:hAnsi="Arial" w:cs="Arial"/>
                          <w:spacing w:val="-1"/>
                          <w:sz w:val="16"/>
                          <w:szCs w:val="16"/>
                        </w:rPr>
                        <w:t>t</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2"/>
                          <w:sz w:val="16"/>
                          <w:szCs w:val="16"/>
                        </w:rPr>
                        <w:t>ap</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9"/>
                          <w:sz w:val="16"/>
                          <w:szCs w:val="16"/>
                        </w:rPr>
                        <w:t xml:space="preserve"> </w:t>
                      </w:r>
                      <w:r>
                        <w:rPr>
                          <w:rFonts w:ascii="Arial" w:eastAsia="Arial" w:hAnsi="Arial" w:cs="Arial"/>
                          <w:sz w:val="16"/>
                          <w:szCs w:val="16"/>
                        </w:rPr>
                        <w:tab/>
                      </w:r>
                      <w:r>
                        <w:rPr>
                          <w:rFonts w:ascii="Arial" w:eastAsia="Arial" w:hAnsi="Arial" w:cs="Arial"/>
                          <w:w w:val="103"/>
                          <w:position w:val="9"/>
                          <w:sz w:val="16"/>
                          <w:szCs w:val="16"/>
                        </w:rPr>
                        <w:t>6</w:t>
                      </w:r>
                    </w:p>
                    <w:p w14:paraId="340C939C" w14:textId="77777777" w:rsidR="00583B21" w:rsidRDefault="00583B21" w:rsidP="00583B21">
                      <w:pPr>
                        <w:spacing w:after="0" w:line="200" w:lineRule="exact"/>
                        <w:rPr>
                          <w:sz w:val="20"/>
                          <w:szCs w:val="20"/>
                        </w:rPr>
                      </w:pPr>
                    </w:p>
                    <w:p w14:paraId="618799A4" w14:textId="77777777" w:rsidR="00583B21" w:rsidRDefault="00583B21" w:rsidP="00583B21">
                      <w:pPr>
                        <w:spacing w:after="0" w:line="200" w:lineRule="exact"/>
                        <w:rPr>
                          <w:sz w:val="20"/>
                          <w:szCs w:val="20"/>
                        </w:rPr>
                      </w:pPr>
                    </w:p>
                    <w:p w14:paraId="2A1E1DD8" w14:textId="77777777" w:rsidR="00583B21" w:rsidRDefault="00583B21" w:rsidP="00583B21">
                      <w:pPr>
                        <w:spacing w:after="0" w:line="200" w:lineRule="exact"/>
                        <w:rPr>
                          <w:sz w:val="20"/>
                          <w:szCs w:val="20"/>
                        </w:rPr>
                      </w:pPr>
                    </w:p>
                    <w:p w14:paraId="606BA535" w14:textId="77777777" w:rsidR="00583B21" w:rsidRDefault="00583B21" w:rsidP="00583B21">
                      <w:pPr>
                        <w:spacing w:before="3" w:after="0" w:line="200" w:lineRule="exact"/>
                        <w:rPr>
                          <w:sz w:val="20"/>
                          <w:szCs w:val="20"/>
                        </w:rPr>
                      </w:pPr>
                    </w:p>
                    <w:p w14:paraId="1CADD5DF" w14:textId="77777777" w:rsidR="00583B21" w:rsidRDefault="00583B21" w:rsidP="00583B21">
                      <w:pPr>
                        <w:spacing w:after="0" w:line="240" w:lineRule="auto"/>
                        <w:ind w:left="1748" w:right="3445"/>
                        <w:jc w:val="center"/>
                        <w:rPr>
                          <w:rFonts w:ascii="Arial" w:eastAsia="Arial" w:hAnsi="Arial" w:cs="Arial"/>
                          <w:sz w:val="16"/>
                          <w:szCs w:val="16"/>
                        </w:rPr>
                      </w:pPr>
                      <w:proofErr w:type="gramStart"/>
                      <w:r>
                        <w:rPr>
                          <w:rFonts w:ascii="Arial" w:eastAsia="Arial" w:hAnsi="Arial" w:cs="Arial"/>
                          <w:spacing w:val="-65"/>
                          <w:w w:val="103"/>
                          <w:sz w:val="16"/>
                          <w:szCs w:val="16"/>
                        </w:rPr>
                        <w:t>n</w:t>
                      </w:r>
                      <w:r>
                        <w:rPr>
                          <w:rFonts w:ascii="Arial" w:eastAsia="Arial" w:hAnsi="Arial" w:cs="Arial"/>
                          <w:spacing w:val="-65"/>
                          <w:w w:val="103"/>
                          <w:position w:val="-5"/>
                          <w:sz w:val="16"/>
                          <w:szCs w:val="16"/>
                        </w:rPr>
                        <w:t>b</w:t>
                      </w:r>
                      <w:r>
                        <w:rPr>
                          <w:rFonts w:ascii="Arial" w:eastAsia="Arial" w:hAnsi="Arial" w:cs="Arial"/>
                          <w:spacing w:val="-39"/>
                          <w:w w:val="102"/>
                          <w:position w:val="-9"/>
                          <w:sz w:val="16"/>
                          <w:szCs w:val="16"/>
                        </w:rPr>
                        <w:t>:</w:t>
                      </w:r>
                      <w:proofErr w:type="gramEnd"/>
                      <w:r>
                        <w:rPr>
                          <w:rFonts w:ascii="Arial" w:eastAsia="Arial" w:hAnsi="Arial" w:cs="Arial"/>
                          <w:w w:val="103"/>
                          <w:position w:val="-12"/>
                          <w:sz w:val="16"/>
                          <w:szCs w:val="16"/>
                        </w:rPr>
                        <w:t>1</w:t>
                      </w:r>
                    </w:p>
                    <w:p w14:paraId="53F289E7" w14:textId="77777777" w:rsidR="00583B21" w:rsidRDefault="00583B21" w:rsidP="00583B21">
                      <w:pPr>
                        <w:spacing w:after="0" w:line="181" w:lineRule="exact"/>
                        <w:ind w:left="3559" w:right="-20"/>
                        <w:rPr>
                          <w:rFonts w:ascii="Arial" w:eastAsia="Arial" w:hAnsi="Arial" w:cs="Arial"/>
                          <w:sz w:val="16"/>
                          <w:szCs w:val="16"/>
                        </w:rPr>
                      </w:pPr>
                      <w:r>
                        <w:rPr>
                          <w:rFonts w:ascii="Arial" w:eastAsia="Arial" w:hAnsi="Arial" w:cs="Arial"/>
                          <w:w w:val="103"/>
                          <w:sz w:val="16"/>
                          <w:szCs w:val="16"/>
                        </w:rPr>
                        <w:t>R</w:t>
                      </w:r>
                      <w:r>
                        <w:rPr>
                          <w:rFonts w:ascii="Arial" w:eastAsia="Arial" w:hAnsi="Arial" w:cs="Arial"/>
                          <w:spacing w:val="-2"/>
                          <w:w w:val="103"/>
                          <w:sz w:val="16"/>
                          <w:szCs w:val="16"/>
                        </w:rPr>
                        <w:t>eg</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w w:val="103"/>
                          <w:sz w:val="16"/>
                          <w:szCs w:val="16"/>
                        </w:rPr>
                        <w:t>y</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75360" behindDoc="1" locked="0" layoutInCell="1" allowOverlap="1" wp14:anchorId="2BBE25BB" wp14:editId="38BA3E57">
                <wp:simplePos x="0" y="0"/>
                <wp:positionH relativeFrom="page">
                  <wp:posOffset>1139190</wp:posOffset>
                </wp:positionH>
                <wp:positionV relativeFrom="paragraph">
                  <wp:posOffset>-3762375</wp:posOffset>
                </wp:positionV>
                <wp:extent cx="3625215" cy="3356610"/>
                <wp:effectExtent l="5715" t="0" r="0" b="0"/>
                <wp:wrapNone/>
                <wp:docPr id="4322" name="Group 4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5215" cy="3356610"/>
                          <a:chOff x="1794" y="-5925"/>
                          <a:chExt cx="5709" cy="5286"/>
                        </a:xfrm>
                      </wpg:grpSpPr>
                      <wpg:grpSp>
                        <wpg:cNvPr id="4323" name="Group 4329"/>
                        <wpg:cNvGrpSpPr>
                          <a:grpSpLocks/>
                        </wpg:cNvGrpSpPr>
                        <wpg:grpSpPr bwMode="auto">
                          <a:xfrm>
                            <a:off x="1977" y="-2262"/>
                            <a:ext cx="1727" cy="306"/>
                            <a:chOff x="1977" y="-2262"/>
                            <a:chExt cx="1727" cy="306"/>
                          </a:xfrm>
                        </wpg:grpSpPr>
                        <wps:wsp>
                          <wps:cNvPr id="4324" name="Freeform 4330"/>
                          <wps:cNvSpPr>
                            <a:spLocks/>
                          </wps:cNvSpPr>
                          <wps:spPr bwMode="auto">
                            <a:xfrm>
                              <a:off x="1977" y="-2262"/>
                              <a:ext cx="1727" cy="306"/>
                            </a:xfrm>
                            <a:custGeom>
                              <a:avLst/>
                              <a:gdLst>
                                <a:gd name="T0" fmla="+- 0 1977 1977"/>
                                <a:gd name="T1" fmla="*/ T0 w 1727"/>
                                <a:gd name="T2" fmla="+- 0 -1956 -2262"/>
                                <a:gd name="T3" fmla="*/ -1956 h 306"/>
                                <a:gd name="T4" fmla="+- 0 3704 1977"/>
                                <a:gd name="T5" fmla="*/ T4 w 1727"/>
                                <a:gd name="T6" fmla="+- 0 -1956 -2262"/>
                                <a:gd name="T7" fmla="*/ -1956 h 306"/>
                                <a:gd name="T8" fmla="+- 0 3704 1977"/>
                                <a:gd name="T9" fmla="*/ T8 w 1727"/>
                                <a:gd name="T10" fmla="+- 0 -2262 -2262"/>
                                <a:gd name="T11" fmla="*/ -2262 h 306"/>
                                <a:gd name="T12" fmla="+- 0 1977 1977"/>
                                <a:gd name="T13" fmla="*/ T12 w 1727"/>
                                <a:gd name="T14" fmla="+- 0 -2262 -2262"/>
                                <a:gd name="T15" fmla="*/ -2262 h 306"/>
                                <a:gd name="T16" fmla="+- 0 1977 1977"/>
                                <a:gd name="T17" fmla="*/ T16 w 1727"/>
                                <a:gd name="T18" fmla="+- 0 -1956 -2262"/>
                                <a:gd name="T19" fmla="*/ -1956 h 306"/>
                              </a:gdLst>
                              <a:ahLst/>
                              <a:cxnLst>
                                <a:cxn ang="0">
                                  <a:pos x="T1" y="T3"/>
                                </a:cxn>
                                <a:cxn ang="0">
                                  <a:pos x="T5" y="T7"/>
                                </a:cxn>
                                <a:cxn ang="0">
                                  <a:pos x="T9" y="T11"/>
                                </a:cxn>
                                <a:cxn ang="0">
                                  <a:pos x="T13" y="T15"/>
                                </a:cxn>
                                <a:cxn ang="0">
                                  <a:pos x="T17" y="T19"/>
                                </a:cxn>
                              </a:cxnLst>
                              <a:rect l="0" t="0" r="r" b="b"/>
                              <a:pathLst>
                                <a:path w="1727" h="306">
                                  <a:moveTo>
                                    <a:pt x="0" y="306"/>
                                  </a:moveTo>
                                  <a:lnTo>
                                    <a:pt x="1727" y="306"/>
                                  </a:lnTo>
                                  <a:lnTo>
                                    <a:pt x="1727" y="0"/>
                                  </a:lnTo>
                                  <a:lnTo>
                                    <a:pt x="0" y="0"/>
                                  </a:lnTo>
                                  <a:lnTo>
                                    <a:pt x="0" y="306"/>
                                  </a:lnTo>
                                  <a:close/>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25" name="Group 4327"/>
                        <wpg:cNvGrpSpPr>
                          <a:grpSpLocks/>
                        </wpg:cNvGrpSpPr>
                        <wpg:grpSpPr bwMode="auto">
                          <a:xfrm>
                            <a:off x="1998" y="-2042"/>
                            <a:ext cx="1684" cy="2"/>
                            <a:chOff x="1998" y="-2042"/>
                            <a:chExt cx="1684" cy="2"/>
                          </a:xfrm>
                        </wpg:grpSpPr>
                        <wps:wsp>
                          <wps:cNvPr id="4326" name="Freeform 4328"/>
                          <wps:cNvSpPr>
                            <a:spLocks/>
                          </wps:cNvSpPr>
                          <wps:spPr bwMode="auto">
                            <a:xfrm>
                              <a:off x="1998" y="-2042"/>
                              <a:ext cx="1684" cy="2"/>
                            </a:xfrm>
                            <a:custGeom>
                              <a:avLst/>
                              <a:gdLst>
                                <a:gd name="T0" fmla="+- 0 1998 1998"/>
                                <a:gd name="T1" fmla="*/ T0 w 1684"/>
                                <a:gd name="T2" fmla="+- 0 3682 1998"/>
                                <a:gd name="T3" fmla="*/ T2 w 1684"/>
                              </a:gdLst>
                              <a:ahLst/>
                              <a:cxnLst>
                                <a:cxn ang="0">
                                  <a:pos x="T1" y="0"/>
                                </a:cxn>
                                <a:cxn ang="0">
                                  <a:pos x="T3" y="0"/>
                                </a:cxn>
                              </a:cxnLst>
                              <a:rect l="0" t="0" r="r" b="b"/>
                              <a:pathLst>
                                <a:path w="1684">
                                  <a:moveTo>
                                    <a:pt x="0" y="0"/>
                                  </a:moveTo>
                                  <a:lnTo>
                                    <a:pt x="1684" y="0"/>
                                  </a:lnTo>
                                </a:path>
                              </a:pathLst>
                            </a:custGeom>
                            <a:noFill/>
                            <a:ln w="71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27" name="Group 4325"/>
                        <wpg:cNvGrpSpPr>
                          <a:grpSpLocks/>
                        </wpg:cNvGrpSpPr>
                        <wpg:grpSpPr bwMode="auto">
                          <a:xfrm>
                            <a:off x="2834" y="-3552"/>
                            <a:ext cx="7" cy="1289"/>
                            <a:chOff x="2834" y="-3552"/>
                            <a:chExt cx="7" cy="1289"/>
                          </a:xfrm>
                        </wpg:grpSpPr>
                        <wps:wsp>
                          <wps:cNvPr id="4328" name="Freeform 4326"/>
                          <wps:cNvSpPr>
                            <a:spLocks/>
                          </wps:cNvSpPr>
                          <wps:spPr bwMode="auto">
                            <a:xfrm>
                              <a:off x="2834" y="-3552"/>
                              <a:ext cx="7" cy="1289"/>
                            </a:xfrm>
                            <a:custGeom>
                              <a:avLst/>
                              <a:gdLst>
                                <a:gd name="T0" fmla="+- 0 2841 2834"/>
                                <a:gd name="T1" fmla="*/ T0 w 7"/>
                                <a:gd name="T2" fmla="+- 0 -2262 -3552"/>
                                <a:gd name="T3" fmla="*/ -2262 h 1289"/>
                                <a:gd name="T4" fmla="+- 0 2834 2834"/>
                                <a:gd name="T5" fmla="*/ T4 w 7"/>
                                <a:gd name="T6" fmla="+- 0 -3552 -3552"/>
                                <a:gd name="T7" fmla="*/ -3552 h 1289"/>
                              </a:gdLst>
                              <a:ahLst/>
                              <a:cxnLst>
                                <a:cxn ang="0">
                                  <a:pos x="T1" y="T3"/>
                                </a:cxn>
                                <a:cxn ang="0">
                                  <a:pos x="T5" y="T7"/>
                                </a:cxn>
                              </a:cxnLst>
                              <a:rect l="0" t="0" r="r" b="b"/>
                              <a:pathLst>
                                <a:path w="7" h="1289">
                                  <a:moveTo>
                                    <a:pt x="7" y="1290"/>
                                  </a:moveTo>
                                  <a:lnTo>
                                    <a:pt x="0"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29" name="Group 4323"/>
                        <wpg:cNvGrpSpPr>
                          <a:grpSpLocks/>
                        </wpg:cNvGrpSpPr>
                        <wpg:grpSpPr bwMode="auto">
                          <a:xfrm>
                            <a:off x="2264" y="-3859"/>
                            <a:ext cx="1140" cy="307"/>
                            <a:chOff x="2264" y="-3859"/>
                            <a:chExt cx="1140" cy="307"/>
                          </a:xfrm>
                        </wpg:grpSpPr>
                        <wps:wsp>
                          <wps:cNvPr id="4330" name="Freeform 4324"/>
                          <wps:cNvSpPr>
                            <a:spLocks/>
                          </wps:cNvSpPr>
                          <wps:spPr bwMode="auto">
                            <a:xfrm>
                              <a:off x="2264" y="-3859"/>
                              <a:ext cx="1140" cy="307"/>
                            </a:xfrm>
                            <a:custGeom>
                              <a:avLst/>
                              <a:gdLst>
                                <a:gd name="T0" fmla="+- 0 2264 2264"/>
                                <a:gd name="T1" fmla="*/ T0 w 1140"/>
                                <a:gd name="T2" fmla="+- 0 -3552 -3859"/>
                                <a:gd name="T3" fmla="*/ -3552 h 307"/>
                                <a:gd name="T4" fmla="+- 0 3404 2264"/>
                                <a:gd name="T5" fmla="*/ T4 w 1140"/>
                                <a:gd name="T6" fmla="+- 0 -3552 -3859"/>
                                <a:gd name="T7" fmla="*/ -3552 h 307"/>
                                <a:gd name="T8" fmla="+- 0 3404 2264"/>
                                <a:gd name="T9" fmla="*/ T8 w 1140"/>
                                <a:gd name="T10" fmla="+- 0 -3859 -3859"/>
                                <a:gd name="T11" fmla="*/ -3859 h 307"/>
                                <a:gd name="T12" fmla="+- 0 2264 2264"/>
                                <a:gd name="T13" fmla="*/ T12 w 1140"/>
                                <a:gd name="T14" fmla="+- 0 -3859 -3859"/>
                                <a:gd name="T15" fmla="*/ -3859 h 307"/>
                                <a:gd name="T16" fmla="+- 0 2264 2264"/>
                                <a:gd name="T17" fmla="*/ T16 w 1140"/>
                                <a:gd name="T18" fmla="+- 0 -3552 -3859"/>
                                <a:gd name="T19" fmla="*/ -3552 h 307"/>
                              </a:gdLst>
                              <a:ahLst/>
                              <a:cxnLst>
                                <a:cxn ang="0">
                                  <a:pos x="T1" y="T3"/>
                                </a:cxn>
                                <a:cxn ang="0">
                                  <a:pos x="T5" y="T7"/>
                                </a:cxn>
                                <a:cxn ang="0">
                                  <a:pos x="T9" y="T11"/>
                                </a:cxn>
                                <a:cxn ang="0">
                                  <a:pos x="T13" y="T15"/>
                                </a:cxn>
                                <a:cxn ang="0">
                                  <a:pos x="T17" y="T19"/>
                                </a:cxn>
                              </a:cxnLst>
                              <a:rect l="0" t="0" r="r" b="b"/>
                              <a:pathLst>
                                <a:path w="1140" h="307">
                                  <a:moveTo>
                                    <a:pt x="0" y="307"/>
                                  </a:moveTo>
                                  <a:lnTo>
                                    <a:pt x="1140" y="307"/>
                                  </a:lnTo>
                                  <a:lnTo>
                                    <a:pt x="1140" y="0"/>
                                  </a:lnTo>
                                  <a:lnTo>
                                    <a:pt x="0" y="0"/>
                                  </a:lnTo>
                                  <a:lnTo>
                                    <a:pt x="0" y="307"/>
                                  </a:lnTo>
                                  <a:close/>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31" name="Group 4321"/>
                        <wpg:cNvGrpSpPr>
                          <a:grpSpLocks/>
                        </wpg:cNvGrpSpPr>
                        <wpg:grpSpPr bwMode="auto">
                          <a:xfrm>
                            <a:off x="2345" y="-3638"/>
                            <a:ext cx="979" cy="2"/>
                            <a:chOff x="2345" y="-3638"/>
                            <a:chExt cx="979" cy="2"/>
                          </a:xfrm>
                        </wpg:grpSpPr>
                        <wps:wsp>
                          <wps:cNvPr id="4332" name="Freeform 4322"/>
                          <wps:cNvSpPr>
                            <a:spLocks/>
                          </wps:cNvSpPr>
                          <wps:spPr bwMode="auto">
                            <a:xfrm>
                              <a:off x="2345" y="-3638"/>
                              <a:ext cx="979" cy="2"/>
                            </a:xfrm>
                            <a:custGeom>
                              <a:avLst/>
                              <a:gdLst>
                                <a:gd name="T0" fmla="+- 0 2345 2345"/>
                                <a:gd name="T1" fmla="*/ T0 w 979"/>
                                <a:gd name="T2" fmla="+- 0 3323 2345"/>
                                <a:gd name="T3" fmla="*/ T2 w 979"/>
                              </a:gdLst>
                              <a:ahLst/>
                              <a:cxnLst>
                                <a:cxn ang="0">
                                  <a:pos x="T1" y="0"/>
                                </a:cxn>
                                <a:cxn ang="0">
                                  <a:pos x="T3" y="0"/>
                                </a:cxn>
                              </a:cxnLst>
                              <a:rect l="0" t="0" r="r" b="b"/>
                              <a:pathLst>
                                <a:path w="979">
                                  <a:moveTo>
                                    <a:pt x="0" y="0"/>
                                  </a:moveTo>
                                  <a:lnTo>
                                    <a:pt x="978" y="0"/>
                                  </a:lnTo>
                                </a:path>
                              </a:pathLst>
                            </a:custGeom>
                            <a:noFill/>
                            <a:ln w="71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33" name="Group 4319"/>
                        <wpg:cNvGrpSpPr>
                          <a:grpSpLocks/>
                        </wpg:cNvGrpSpPr>
                        <wpg:grpSpPr bwMode="auto">
                          <a:xfrm>
                            <a:off x="5039" y="-3885"/>
                            <a:ext cx="1140" cy="306"/>
                            <a:chOff x="5039" y="-3885"/>
                            <a:chExt cx="1140" cy="306"/>
                          </a:xfrm>
                        </wpg:grpSpPr>
                        <wps:wsp>
                          <wps:cNvPr id="4334" name="Freeform 4320"/>
                          <wps:cNvSpPr>
                            <a:spLocks/>
                          </wps:cNvSpPr>
                          <wps:spPr bwMode="auto">
                            <a:xfrm>
                              <a:off x="5039" y="-3885"/>
                              <a:ext cx="1140" cy="306"/>
                            </a:xfrm>
                            <a:custGeom>
                              <a:avLst/>
                              <a:gdLst>
                                <a:gd name="T0" fmla="+- 0 5039 5039"/>
                                <a:gd name="T1" fmla="*/ T0 w 1140"/>
                                <a:gd name="T2" fmla="+- 0 -3579 -3885"/>
                                <a:gd name="T3" fmla="*/ -3579 h 306"/>
                                <a:gd name="T4" fmla="+- 0 6179 5039"/>
                                <a:gd name="T5" fmla="*/ T4 w 1140"/>
                                <a:gd name="T6" fmla="+- 0 -3579 -3885"/>
                                <a:gd name="T7" fmla="*/ -3579 h 306"/>
                                <a:gd name="T8" fmla="+- 0 6179 5039"/>
                                <a:gd name="T9" fmla="*/ T8 w 1140"/>
                                <a:gd name="T10" fmla="+- 0 -3885 -3885"/>
                                <a:gd name="T11" fmla="*/ -3885 h 306"/>
                                <a:gd name="T12" fmla="+- 0 5039 5039"/>
                                <a:gd name="T13" fmla="*/ T12 w 1140"/>
                                <a:gd name="T14" fmla="+- 0 -3885 -3885"/>
                                <a:gd name="T15" fmla="*/ -3885 h 306"/>
                                <a:gd name="T16" fmla="+- 0 5039 5039"/>
                                <a:gd name="T17" fmla="*/ T16 w 1140"/>
                                <a:gd name="T18" fmla="+- 0 -3579 -3885"/>
                                <a:gd name="T19" fmla="*/ -3579 h 306"/>
                              </a:gdLst>
                              <a:ahLst/>
                              <a:cxnLst>
                                <a:cxn ang="0">
                                  <a:pos x="T1" y="T3"/>
                                </a:cxn>
                                <a:cxn ang="0">
                                  <a:pos x="T5" y="T7"/>
                                </a:cxn>
                                <a:cxn ang="0">
                                  <a:pos x="T9" y="T11"/>
                                </a:cxn>
                                <a:cxn ang="0">
                                  <a:pos x="T13" y="T15"/>
                                </a:cxn>
                                <a:cxn ang="0">
                                  <a:pos x="T17" y="T19"/>
                                </a:cxn>
                              </a:cxnLst>
                              <a:rect l="0" t="0" r="r" b="b"/>
                              <a:pathLst>
                                <a:path w="1140" h="306">
                                  <a:moveTo>
                                    <a:pt x="0" y="306"/>
                                  </a:moveTo>
                                  <a:lnTo>
                                    <a:pt x="1140" y="306"/>
                                  </a:lnTo>
                                  <a:lnTo>
                                    <a:pt x="1140" y="0"/>
                                  </a:lnTo>
                                  <a:lnTo>
                                    <a:pt x="0" y="0"/>
                                  </a:lnTo>
                                  <a:lnTo>
                                    <a:pt x="0" y="306"/>
                                  </a:lnTo>
                                  <a:close/>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35" name="Group 4317"/>
                        <wpg:cNvGrpSpPr>
                          <a:grpSpLocks/>
                        </wpg:cNvGrpSpPr>
                        <wpg:grpSpPr bwMode="auto">
                          <a:xfrm>
                            <a:off x="5275" y="-3665"/>
                            <a:ext cx="668" cy="2"/>
                            <a:chOff x="5275" y="-3665"/>
                            <a:chExt cx="668" cy="2"/>
                          </a:xfrm>
                        </wpg:grpSpPr>
                        <wps:wsp>
                          <wps:cNvPr id="4336" name="Freeform 4318"/>
                          <wps:cNvSpPr>
                            <a:spLocks/>
                          </wps:cNvSpPr>
                          <wps:spPr bwMode="auto">
                            <a:xfrm>
                              <a:off x="5275" y="-3665"/>
                              <a:ext cx="668" cy="2"/>
                            </a:xfrm>
                            <a:custGeom>
                              <a:avLst/>
                              <a:gdLst>
                                <a:gd name="T0" fmla="+- 0 5275 5275"/>
                                <a:gd name="T1" fmla="*/ T0 w 668"/>
                                <a:gd name="T2" fmla="+- 0 5943 5275"/>
                                <a:gd name="T3" fmla="*/ T2 w 668"/>
                              </a:gdLst>
                              <a:ahLst/>
                              <a:cxnLst>
                                <a:cxn ang="0">
                                  <a:pos x="T1" y="0"/>
                                </a:cxn>
                                <a:cxn ang="0">
                                  <a:pos x="T3" y="0"/>
                                </a:cxn>
                              </a:cxnLst>
                              <a:rect l="0" t="0" r="r" b="b"/>
                              <a:pathLst>
                                <a:path w="668">
                                  <a:moveTo>
                                    <a:pt x="0" y="0"/>
                                  </a:moveTo>
                                  <a:lnTo>
                                    <a:pt x="668" y="0"/>
                                  </a:lnTo>
                                </a:path>
                              </a:pathLst>
                            </a:custGeom>
                            <a:noFill/>
                            <a:ln w="71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37" name="Group 4315"/>
                        <wpg:cNvGrpSpPr>
                          <a:grpSpLocks/>
                        </wpg:cNvGrpSpPr>
                        <wpg:grpSpPr bwMode="auto">
                          <a:xfrm>
                            <a:off x="3404" y="-3732"/>
                            <a:ext cx="1635" cy="27"/>
                            <a:chOff x="3404" y="-3732"/>
                            <a:chExt cx="1635" cy="27"/>
                          </a:xfrm>
                        </wpg:grpSpPr>
                        <wps:wsp>
                          <wps:cNvPr id="4338" name="Freeform 4316"/>
                          <wps:cNvSpPr>
                            <a:spLocks/>
                          </wps:cNvSpPr>
                          <wps:spPr bwMode="auto">
                            <a:xfrm>
                              <a:off x="3404" y="-3732"/>
                              <a:ext cx="1635" cy="27"/>
                            </a:xfrm>
                            <a:custGeom>
                              <a:avLst/>
                              <a:gdLst>
                                <a:gd name="T0" fmla="+- 0 3404 3404"/>
                                <a:gd name="T1" fmla="*/ T0 w 1635"/>
                                <a:gd name="T2" fmla="+- 0 -3705 -3732"/>
                                <a:gd name="T3" fmla="*/ -3705 h 27"/>
                                <a:gd name="T4" fmla="+- 0 5039 3404"/>
                                <a:gd name="T5" fmla="*/ T4 w 1635"/>
                                <a:gd name="T6" fmla="+- 0 -3732 -3732"/>
                                <a:gd name="T7" fmla="*/ -3732 h 27"/>
                              </a:gdLst>
                              <a:ahLst/>
                              <a:cxnLst>
                                <a:cxn ang="0">
                                  <a:pos x="T1" y="T3"/>
                                </a:cxn>
                                <a:cxn ang="0">
                                  <a:pos x="T5" y="T7"/>
                                </a:cxn>
                              </a:cxnLst>
                              <a:rect l="0" t="0" r="r" b="b"/>
                              <a:pathLst>
                                <a:path w="1635" h="27">
                                  <a:moveTo>
                                    <a:pt x="0" y="27"/>
                                  </a:moveTo>
                                  <a:lnTo>
                                    <a:pt x="1635"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39" name="Group 4313"/>
                        <wpg:cNvGrpSpPr>
                          <a:grpSpLocks/>
                        </wpg:cNvGrpSpPr>
                        <wpg:grpSpPr bwMode="auto">
                          <a:xfrm>
                            <a:off x="4940" y="-2262"/>
                            <a:ext cx="1331" cy="306"/>
                            <a:chOff x="4940" y="-2262"/>
                            <a:chExt cx="1331" cy="306"/>
                          </a:xfrm>
                        </wpg:grpSpPr>
                        <wps:wsp>
                          <wps:cNvPr id="4340" name="Freeform 4314"/>
                          <wps:cNvSpPr>
                            <a:spLocks/>
                          </wps:cNvSpPr>
                          <wps:spPr bwMode="auto">
                            <a:xfrm>
                              <a:off x="4940" y="-2262"/>
                              <a:ext cx="1331" cy="306"/>
                            </a:xfrm>
                            <a:custGeom>
                              <a:avLst/>
                              <a:gdLst>
                                <a:gd name="T0" fmla="+- 0 4940 4940"/>
                                <a:gd name="T1" fmla="*/ T0 w 1331"/>
                                <a:gd name="T2" fmla="+- 0 -1956 -2262"/>
                                <a:gd name="T3" fmla="*/ -1956 h 306"/>
                                <a:gd name="T4" fmla="+- 0 6271 4940"/>
                                <a:gd name="T5" fmla="*/ T4 w 1331"/>
                                <a:gd name="T6" fmla="+- 0 -1956 -2262"/>
                                <a:gd name="T7" fmla="*/ -1956 h 306"/>
                                <a:gd name="T8" fmla="+- 0 6271 4940"/>
                                <a:gd name="T9" fmla="*/ T8 w 1331"/>
                                <a:gd name="T10" fmla="+- 0 -2262 -2262"/>
                                <a:gd name="T11" fmla="*/ -2262 h 306"/>
                                <a:gd name="T12" fmla="+- 0 4940 4940"/>
                                <a:gd name="T13" fmla="*/ T12 w 1331"/>
                                <a:gd name="T14" fmla="+- 0 -2262 -2262"/>
                                <a:gd name="T15" fmla="*/ -2262 h 306"/>
                                <a:gd name="T16" fmla="+- 0 4940 4940"/>
                                <a:gd name="T17" fmla="*/ T16 w 1331"/>
                                <a:gd name="T18" fmla="+- 0 -1956 -2262"/>
                                <a:gd name="T19" fmla="*/ -1956 h 306"/>
                              </a:gdLst>
                              <a:ahLst/>
                              <a:cxnLst>
                                <a:cxn ang="0">
                                  <a:pos x="T1" y="T3"/>
                                </a:cxn>
                                <a:cxn ang="0">
                                  <a:pos x="T5" y="T7"/>
                                </a:cxn>
                                <a:cxn ang="0">
                                  <a:pos x="T9" y="T11"/>
                                </a:cxn>
                                <a:cxn ang="0">
                                  <a:pos x="T13" y="T15"/>
                                </a:cxn>
                                <a:cxn ang="0">
                                  <a:pos x="T17" y="T19"/>
                                </a:cxn>
                              </a:cxnLst>
                              <a:rect l="0" t="0" r="r" b="b"/>
                              <a:pathLst>
                                <a:path w="1331" h="306">
                                  <a:moveTo>
                                    <a:pt x="0" y="306"/>
                                  </a:moveTo>
                                  <a:lnTo>
                                    <a:pt x="1331" y="306"/>
                                  </a:lnTo>
                                  <a:lnTo>
                                    <a:pt x="1331" y="0"/>
                                  </a:lnTo>
                                  <a:lnTo>
                                    <a:pt x="0" y="0"/>
                                  </a:lnTo>
                                  <a:lnTo>
                                    <a:pt x="0" y="306"/>
                                  </a:lnTo>
                                  <a:close/>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41" name="Group 4311"/>
                        <wpg:cNvGrpSpPr>
                          <a:grpSpLocks/>
                        </wpg:cNvGrpSpPr>
                        <wpg:grpSpPr bwMode="auto">
                          <a:xfrm>
                            <a:off x="4961" y="-2042"/>
                            <a:ext cx="1290" cy="2"/>
                            <a:chOff x="4961" y="-2042"/>
                            <a:chExt cx="1290" cy="2"/>
                          </a:xfrm>
                        </wpg:grpSpPr>
                        <wps:wsp>
                          <wps:cNvPr id="4342" name="Freeform 4312"/>
                          <wps:cNvSpPr>
                            <a:spLocks/>
                          </wps:cNvSpPr>
                          <wps:spPr bwMode="auto">
                            <a:xfrm>
                              <a:off x="4961" y="-2042"/>
                              <a:ext cx="1290" cy="2"/>
                            </a:xfrm>
                            <a:custGeom>
                              <a:avLst/>
                              <a:gdLst>
                                <a:gd name="T0" fmla="+- 0 4961 4961"/>
                                <a:gd name="T1" fmla="*/ T0 w 1290"/>
                                <a:gd name="T2" fmla="+- 0 6251 4961"/>
                                <a:gd name="T3" fmla="*/ T2 w 1290"/>
                              </a:gdLst>
                              <a:ahLst/>
                              <a:cxnLst>
                                <a:cxn ang="0">
                                  <a:pos x="T1" y="0"/>
                                </a:cxn>
                                <a:cxn ang="0">
                                  <a:pos x="T3" y="0"/>
                                </a:cxn>
                              </a:cxnLst>
                              <a:rect l="0" t="0" r="r" b="b"/>
                              <a:pathLst>
                                <a:path w="1290">
                                  <a:moveTo>
                                    <a:pt x="0" y="0"/>
                                  </a:moveTo>
                                  <a:lnTo>
                                    <a:pt x="1290" y="0"/>
                                  </a:lnTo>
                                </a:path>
                              </a:pathLst>
                            </a:custGeom>
                            <a:noFill/>
                            <a:ln w="71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43" name="Group 4309"/>
                        <wpg:cNvGrpSpPr>
                          <a:grpSpLocks/>
                        </wpg:cNvGrpSpPr>
                        <wpg:grpSpPr bwMode="auto">
                          <a:xfrm>
                            <a:off x="5606" y="-3579"/>
                            <a:ext cx="3" cy="1317"/>
                            <a:chOff x="5606" y="-3579"/>
                            <a:chExt cx="3" cy="1317"/>
                          </a:xfrm>
                        </wpg:grpSpPr>
                        <wps:wsp>
                          <wps:cNvPr id="4344" name="Freeform 4310"/>
                          <wps:cNvSpPr>
                            <a:spLocks/>
                          </wps:cNvSpPr>
                          <wps:spPr bwMode="auto">
                            <a:xfrm>
                              <a:off x="5606" y="-3579"/>
                              <a:ext cx="3" cy="1317"/>
                            </a:xfrm>
                            <a:custGeom>
                              <a:avLst/>
                              <a:gdLst>
                                <a:gd name="T0" fmla="+- 0 5606 5606"/>
                                <a:gd name="T1" fmla="*/ T0 w 3"/>
                                <a:gd name="T2" fmla="+- 0 -2262 -3579"/>
                                <a:gd name="T3" fmla="*/ -2262 h 1317"/>
                                <a:gd name="T4" fmla="+- 0 5609 5606"/>
                                <a:gd name="T5" fmla="*/ T4 w 3"/>
                                <a:gd name="T6" fmla="+- 0 -3579 -3579"/>
                                <a:gd name="T7" fmla="*/ -3579 h 1317"/>
                              </a:gdLst>
                              <a:ahLst/>
                              <a:cxnLst>
                                <a:cxn ang="0">
                                  <a:pos x="T1" y="T3"/>
                                </a:cxn>
                                <a:cxn ang="0">
                                  <a:pos x="T5" y="T7"/>
                                </a:cxn>
                              </a:cxnLst>
                              <a:rect l="0" t="0" r="r" b="b"/>
                              <a:pathLst>
                                <a:path w="3" h="1317">
                                  <a:moveTo>
                                    <a:pt x="0" y="1317"/>
                                  </a:moveTo>
                                  <a:lnTo>
                                    <a:pt x="3"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45" name="Group 4307"/>
                        <wpg:cNvGrpSpPr>
                          <a:grpSpLocks/>
                        </wpg:cNvGrpSpPr>
                        <wpg:grpSpPr bwMode="auto">
                          <a:xfrm>
                            <a:off x="4642" y="-5662"/>
                            <a:ext cx="1915" cy="307"/>
                            <a:chOff x="4642" y="-5662"/>
                            <a:chExt cx="1915" cy="307"/>
                          </a:xfrm>
                        </wpg:grpSpPr>
                        <wps:wsp>
                          <wps:cNvPr id="4346" name="Freeform 4308"/>
                          <wps:cNvSpPr>
                            <a:spLocks/>
                          </wps:cNvSpPr>
                          <wps:spPr bwMode="auto">
                            <a:xfrm>
                              <a:off x="4642" y="-5662"/>
                              <a:ext cx="1915" cy="307"/>
                            </a:xfrm>
                            <a:custGeom>
                              <a:avLst/>
                              <a:gdLst>
                                <a:gd name="T0" fmla="+- 0 4642 4642"/>
                                <a:gd name="T1" fmla="*/ T0 w 1915"/>
                                <a:gd name="T2" fmla="+- 0 -5355 -5662"/>
                                <a:gd name="T3" fmla="*/ -5355 h 307"/>
                                <a:gd name="T4" fmla="+- 0 6557 4642"/>
                                <a:gd name="T5" fmla="*/ T4 w 1915"/>
                                <a:gd name="T6" fmla="+- 0 -5355 -5662"/>
                                <a:gd name="T7" fmla="*/ -5355 h 307"/>
                                <a:gd name="T8" fmla="+- 0 6557 4642"/>
                                <a:gd name="T9" fmla="*/ T8 w 1915"/>
                                <a:gd name="T10" fmla="+- 0 -5662 -5662"/>
                                <a:gd name="T11" fmla="*/ -5662 h 307"/>
                                <a:gd name="T12" fmla="+- 0 4642 4642"/>
                                <a:gd name="T13" fmla="*/ T12 w 1915"/>
                                <a:gd name="T14" fmla="+- 0 -5662 -5662"/>
                                <a:gd name="T15" fmla="*/ -5662 h 307"/>
                                <a:gd name="T16" fmla="+- 0 4642 4642"/>
                                <a:gd name="T17" fmla="*/ T16 w 1915"/>
                                <a:gd name="T18" fmla="+- 0 -5355 -5662"/>
                                <a:gd name="T19" fmla="*/ -5355 h 307"/>
                              </a:gdLst>
                              <a:ahLst/>
                              <a:cxnLst>
                                <a:cxn ang="0">
                                  <a:pos x="T1" y="T3"/>
                                </a:cxn>
                                <a:cxn ang="0">
                                  <a:pos x="T5" y="T7"/>
                                </a:cxn>
                                <a:cxn ang="0">
                                  <a:pos x="T9" y="T11"/>
                                </a:cxn>
                                <a:cxn ang="0">
                                  <a:pos x="T13" y="T15"/>
                                </a:cxn>
                                <a:cxn ang="0">
                                  <a:pos x="T17" y="T19"/>
                                </a:cxn>
                              </a:cxnLst>
                              <a:rect l="0" t="0" r="r" b="b"/>
                              <a:pathLst>
                                <a:path w="1915" h="307">
                                  <a:moveTo>
                                    <a:pt x="0" y="307"/>
                                  </a:moveTo>
                                  <a:lnTo>
                                    <a:pt x="1915" y="307"/>
                                  </a:lnTo>
                                  <a:lnTo>
                                    <a:pt x="1915" y="0"/>
                                  </a:lnTo>
                                  <a:lnTo>
                                    <a:pt x="0" y="0"/>
                                  </a:lnTo>
                                  <a:lnTo>
                                    <a:pt x="0" y="307"/>
                                  </a:lnTo>
                                  <a:close/>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47" name="Group 4305"/>
                        <wpg:cNvGrpSpPr>
                          <a:grpSpLocks/>
                        </wpg:cNvGrpSpPr>
                        <wpg:grpSpPr bwMode="auto">
                          <a:xfrm>
                            <a:off x="4664" y="-5441"/>
                            <a:ext cx="1873" cy="2"/>
                            <a:chOff x="4664" y="-5441"/>
                            <a:chExt cx="1873" cy="2"/>
                          </a:xfrm>
                        </wpg:grpSpPr>
                        <wps:wsp>
                          <wps:cNvPr id="4348" name="Freeform 4306"/>
                          <wps:cNvSpPr>
                            <a:spLocks/>
                          </wps:cNvSpPr>
                          <wps:spPr bwMode="auto">
                            <a:xfrm>
                              <a:off x="4664" y="-5441"/>
                              <a:ext cx="1873" cy="2"/>
                            </a:xfrm>
                            <a:custGeom>
                              <a:avLst/>
                              <a:gdLst>
                                <a:gd name="T0" fmla="+- 0 4664 4664"/>
                                <a:gd name="T1" fmla="*/ T0 w 1873"/>
                                <a:gd name="T2" fmla="+- 0 6537 4664"/>
                                <a:gd name="T3" fmla="*/ T2 w 1873"/>
                              </a:gdLst>
                              <a:ahLst/>
                              <a:cxnLst>
                                <a:cxn ang="0">
                                  <a:pos x="T1" y="0"/>
                                </a:cxn>
                                <a:cxn ang="0">
                                  <a:pos x="T3" y="0"/>
                                </a:cxn>
                              </a:cxnLst>
                              <a:rect l="0" t="0" r="r" b="b"/>
                              <a:pathLst>
                                <a:path w="1873">
                                  <a:moveTo>
                                    <a:pt x="0" y="0"/>
                                  </a:moveTo>
                                  <a:lnTo>
                                    <a:pt x="1873" y="0"/>
                                  </a:lnTo>
                                </a:path>
                              </a:pathLst>
                            </a:custGeom>
                            <a:noFill/>
                            <a:ln w="71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49" name="Group 4303"/>
                        <wpg:cNvGrpSpPr>
                          <a:grpSpLocks/>
                        </wpg:cNvGrpSpPr>
                        <wpg:grpSpPr bwMode="auto">
                          <a:xfrm>
                            <a:off x="5600" y="-5355"/>
                            <a:ext cx="8" cy="1470"/>
                            <a:chOff x="5600" y="-5355"/>
                            <a:chExt cx="8" cy="1470"/>
                          </a:xfrm>
                        </wpg:grpSpPr>
                        <wps:wsp>
                          <wps:cNvPr id="4350" name="Freeform 4304"/>
                          <wps:cNvSpPr>
                            <a:spLocks/>
                          </wps:cNvSpPr>
                          <wps:spPr bwMode="auto">
                            <a:xfrm>
                              <a:off x="5600" y="-5355"/>
                              <a:ext cx="8" cy="1470"/>
                            </a:xfrm>
                            <a:custGeom>
                              <a:avLst/>
                              <a:gdLst>
                                <a:gd name="T0" fmla="+- 0 5609 5600"/>
                                <a:gd name="T1" fmla="*/ T0 w 8"/>
                                <a:gd name="T2" fmla="+- 0 -3885 -5355"/>
                                <a:gd name="T3" fmla="*/ -3885 h 1470"/>
                                <a:gd name="T4" fmla="+- 0 5600 5600"/>
                                <a:gd name="T5" fmla="*/ T4 w 8"/>
                                <a:gd name="T6" fmla="+- 0 -5355 -5355"/>
                                <a:gd name="T7" fmla="*/ -5355 h 1470"/>
                              </a:gdLst>
                              <a:ahLst/>
                              <a:cxnLst>
                                <a:cxn ang="0">
                                  <a:pos x="T1" y="T3"/>
                                </a:cxn>
                                <a:cxn ang="0">
                                  <a:pos x="T5" y="T7"/>
                                </a:cxn>
                              </a:cxnLst>
                              <a:rect l="0" t="0" r="r" b="b"/>
                              <a:pathLst>
                                <a:path w="8" h="1470">
                                  <a:moveTo>
                                    <a:pt x="9" y="1470"/>
                                  </a:moveTo>
                                  <a:lnTo>
                                    <a:pt x="0"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51" name="Group 4301"/>
                        <wpg:cNvGrpSpPr>
                          <a:grpSpLocks/>
                        </wpg:cNvGrpSpPr>
                        <wpg:grpSpPr bwMode="auto">
                          <a:xfrm>
                            <a:off x="5090" y="-1000"/>
                            <a:ext cx="1140" cy="306"/>
                            <a:chOff x="5090" y="-1000"/>
                            <a:chExt cx="1140" cy="306"/>
                          </a:xfrm>
                        </wpg:grpSpPr>
                        <wps:wsp>
                          <wps:cNvPr id="4352" name="Freeform 4302"/>
                          <wps:cNvSpPr>
                            <a:spLocks/>
                          </wps:cNvSpPr>
                          <wps:spPr bwMode="auto">
                            <a:xfrm>
                              <a:off x="5090" y="-1000"/>
                              <a:ext cx="1140" cy="306"/>
                            </a:xfrm>
                            <a:custGeom>
                              <a:avLst/>
                              <a:gdLst>
                                <a:gd name="T0" fmla="+- 0 5090 5090"/>
                                <a:gd name="T1" fmla="*/ T0 w 1140"/>
                                <a:gd name="T2" fmla="+- 0 -694 -1000"/>
                                <a:gd name="T3" fmla="*/ -694 h 306"/>
                                <a:gd name="T4" fmla="+- 0 6230 5090"/>
                                <a:gd name="T5" fmla="*/ T4 w 1140"/>
                                <a:gd name="T6" fmla="+- 0 -694 -1000"/>
                                <a:gd name="T7" fmla="*/ -694 h 306"/>
                                <a:gd name="T8" fmla="+- 0 6230 5090"/>
                                <a:gd name="T9" fmla="*/ T8 w 1140"/>
                                <a:gd name="T10" fmla="+- 0 -1000 -1000"/>
                                <a:gd name="T11" fmla="*/ -1000 h 306"/>
                                <a:gd name="T12" fmla="+- 0 5090 5090"/>
                                <a:gd name="T13" fmla="*/ T12 w 1140"/>
                                <a:gd name="T14" fmla="+- 0 -1000 -1000"/>
                                <a:gd name="T15" fmla="*/ -1000 h 306"/>
                                <a:gd name="T16" fmla="+- 0 5090 5090"/>
                                <a:gd name="T17" fmla="*/ T16 w 1140"/>
                                <a:gd name="T18" fmla="+- 0 -694 -1000"/>
                                <a:gd name="T19" fmla="*/ -694 h 306"/>
                              </a:gdLst>
                              <a:ahLst/>
                              <a:cxnLst>
                                <a:cxn ang="0">
                                  <a:pos x="T1" y="T3"/>
                                </a:cxn>
                                <a:cxn ang="0">
                                  <a:pos x="T5" y="T7"/>
                                </a:cxn>
                                <a:cxn ang="0">
                                  <a:pos x="T9" y="T11"/>
                                </a:cxn>
                                <a:cxn ang="0">
                                  <a:pos x="T13" y="T15"/>
                                </a:cxn>
                                <a:cxn ang="0">
                                  <a:pos x="T17" y="T19"/>
                                </a:cxn>
                              </a:cxnLst>
                              <a:rect l="0" t="0" r="r" b="b"/>
                              <a:pathLst>
                                <a:path w="1140" h="306">
                                  <a:moveTo>
                                    <a:pt x="0" y="306"/>
                                  </a:moveTo>
                                  <a:lnTo>
                                    <a:pt x="1140" y="306"/>
                                  </a:lnTo>
                                  <a:lnTo>
                                    <a:pt x="1140" y="0"/>
                                  </a:lnTo>
                                  <a:lnTo>
                                    <a:pt x="0" y="0"/>
                                  </a:lnTo>
                                  <a:lnTo>
                                    <a:pt x="0" y="306"/>
                                  </a:lnTo>
                                  <a:close/>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53" name="Group 4299"/>
                        <wpg:cNvGrpSpPr>
                          <a:grpSpLocks/>
                        </wpg:cNvGrpSpPr>
                        <wpg:grpSpPr bwMode="auto">
                          <a:xfrm>
                            <a:off x="5349" y="-780"/>
                            <a:ext cx="621" cy="2"/>
                            <a:chOff x="5349" y="-780"/>
                            <a:chExt cx="621" cy="2"/>
                          </a:xfrm>
                        </wpg:grpSpPr>
                        <wps:wsp>
                          <wps:cNvPr id="4354" name="Freeform 4300"/>
                          <wps:cNvSpPr>
                            <a:spLocks/>
                          </wps:cNvSpPr>
                          <wps:spPr bwMode="auto">
                            <a:xfrm>
                              <a:off x="5349" y="-780"/>
                              <a:ext cx="621" cy="2"/>
                            </a:xfrm>
                            <a:custGeom>
                              <a:avLst/>
                              <a:gdLst>
                                <a:gd name="T0" fmla="+- 0 5349 5349"/>
                                <a:gd name="T1" fmla="*/ T0 w 621"/>
                                <a:gd name="T2" fmla="+- 0 5971 5349"/>
                                <a:gd name="T3" fmla="*/ T2 w 621"/>
                              </a:gdLst>
                              <a:ahLst/>
                              <a:cxnLst>
                                <a:cxn ang="0">
                                  <a:pos x="T1" y="0"/>
                                </a:cxn>
                                <a:cxn ang="0">
                                  <a:pos x="T3" y="0"/>
                                </a:cxn>
                              </a:cxnLst>
                              <a:rect l="0" t="0" r="r" b="b"/>
                              <a:pathLst>
                                <a:path w="621">
                                  <a:moveTo>
                                    <a:pt x="0" y="0"/>
                                  </a:moveTo>
                                  <a:lnTo>
                                    <a:pt x="622" y="0"/>
                                  </a:lnTo>
                                </a:path>
                              </a:pathLst>
                            </a:custGeom>
                            <a:noFill/>
                            <a:ln w="71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55" name="Group 4297"/>
                        <wpg:cNvGrpSpPr>
                          <a:grpSpLocks/>
                        </wpg:cNvGrpSpPr>
                        <wpg:grpSpPr bwMode="auto">
                          <a:xfrm>
                            <a:off x="3423" y="-1243"/>
                            <a:ext cx="171" cy="136"/>
                            <a:chOff x="3423" y="-1243"/>
                            <a:chExt cx="171" cy="136"/>
                          </a:xfrm>
                        </wpg:grpSpPr>
                        <wps:wsp>
                          <wps:cNvPr id="4356" name="Freeform 4298"/>
                          <wps:cNvSpPr>
                            <a:spLocks/>
                          </wps:cNvSpPr>
                          <wps:spPr bwMode="auto">
                            <a:xfrm>
                              <a:off x="3423" y="-1243"/>
                              <a:ext cx="171" cy="136"/>
                            </a:xfrm>
                            <a:custGeom>
                              <a:avLst/>
                              <a:gdLst>
                                <a:gd name="T0" fmla="+- 0 3593 3423"/>
                                <a:gd name="T1" fmla="*/ T0 w 171"/>
                                <a:gd name="T2" fmla="+- 0 -1159 -1243"/>
                                <a:gd name="T3" fmla="*/ -1159 h 136"/>
                                <a:gd name="T4" fmla="+- 0 3423 3423"/>
                                <a:gd name="T5" fmla="*/ T4 w 171"/>
                                <a:gd name="T6" fmla="+- 0 -1243 -1243"/>
                                <a:gd name="T7" fmla="*/ -1243 h 136"/>
                                <a:gd name="T8" fmla="+- 0 3484 3423"/>
                                <a:gd name="T9" fmla="*/ T8 w 171"/>
                                <a:gd name="T10" fmla="+- 0 -1107 -1243"/>
                                <a:gd name="T11" fmla="*/ -1107 h 136"/>
                              </a:gdLst>
                              <a:ahLst/>
                              <a:cxnLst>
                                <a:cxn ang="0">
                                  <a:pos x="T1" y="T3"/>
                                </a:cxn>
                                <a:cxn ang="0">
                                  <a:pos x="T5" y="T7"/>
                                </a:cxn>
                                <a:cxn ang="0">
                                  <a:pos x="T9" y="T11"/>
                                </a:cxn>
                              </a:cxnLst>
                              <a:rect l="0" t="0" r="r" b="b"/>
                              <a:pathLst>
                                <a:path w="171" h="136">
                                  <a:moveTo>
                                    <a:pt x="170" y="84"/>
                                  </a:moveTo>
                                  <a:lnTo>
                                    <a:pt x="0" y="0"/>
                                  </a:lnTo>
                                  <a:lnTo>
                                    <a:pt x="61" y="136"/>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57" name="Group 4295"/>
                        <wpg:cNvGrpSpPr>
                          <a:grpSpLocks/>
                        </wpg:cNvGrpSpPr>
                        <wpg:grpSpPr bwMode="auto">
                          <a:xfrm>
                            <a:off x="2841" y="-1956"/>
                            <a:ext cx="2250" cy="1109"/>
                            <a:chOff x="2841" y="-1956"/>
                            <a:chExt cx="2250" cy="1109"/>
                          </a:xfrm>
                        </wpg:grpSpPr>
                        <wps:wsp>
                          <wps:cNvPr id="4358" name="Freeform 4296"/>
                          <wps:cNvSpPr>
                            <a:spLocks/>
                          </wps:cNvSpPr>
                          <wps:spPr bwMode="auto">
                            <a:xfrm>
                              <a:off x="2841" y="-1956"/>
                              <a:ext cx="2250" cy="1109"/>
                            </a:xfrm>
                            <a:custGeom>
                              <a:avLst/>
                              <a:gdLst>
                                <a:gd name="T0" fmla="+- 0 5090 2841"/>
                                <a:gd name="T1" fmla="*/ T0 w 2250"/>
                                <a:gd name="T2" fmla="+- 0 -847 -1956"/>
                                <a:gd name="T3" fmla="*/ -847 h 1109"/>
                                <a:gd name="T4" fmla="+- 0 2841 2841"/>
                                <a:gd name="T5" fmla="*/ T4 w 2250"/>
                                <a:gd name="T6" fmla="+- 0 -1956 -1956"/>
                                <a:gd name="T7" fmla="*/ -1956 h 1109"/>
                              </a:gdLst>
                              <a:ahLst/>
                              <a:cxnLst>
                                <a:cxn ang="0">
                                  <a:pos x="T1" y="T3"/>
                                </a:cxn>
                                <a:cxn ang="0">
                                  <a:pos x="T5" y="T7"/>
                                </a:cxn>
                              </a:cxnLst>
                              <a:rect l="0" t="0" r="r" b="b"/>
                              <a:pathLst>
                                <a:path w="2250" h="1109">
                                  <a:moveTo>
                                    <a:pt x="2249" y="1109"/>
                                  </a:moveTo>
                                  <a:lnTo>
                                    <a:pt x="0"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59" name="Group 4293"/>
                        <wpg:cNvGrpSpPr>
                          <a:grpSpLocks/>
                        </wpg:cNvGrpSpPr>
                        <wpg:grpSpPr bwMode="auto">
                          <a:xfrm>
                            <a:off x="3489" y="-5890"/>
                            <a:ext cx="191" cy="229"/>
                            <a:chOff x="3489" y="-5890"/>
                            <a:chExt cx="191" cy="229"/>
                          </a:xfrm>
                        </wpg:grpSpPr>
                        <wps:wsp>
                          <wps:cNvPr id="4360" name="Freeform 4294"/>
                          <wps:cNvSpPr>
                            <a:spLocks/>
                          </wps:cNvSpPr>
                          <wps:spPr bwMode="auto">
                            <a:xfrm>
                              <a:off x="3489" y="-5890"/>
                              <a:ext cx="191" cy="229"/>
                            </a:xfrm>
                            <a:custGeom>
                              <a:avLst/>
                              <a:gdLst>
                                <a:gd name="T0" fmla="+- 0 3681 3489"/>
                                <a:gd name="T1" fmla="*/ T0 w 191"/>
                                <a:gd name="T2" fmla="+- 0 -5661 -5890"/>
                                <a:gd name="T3" fmla="*/ -5661 h 229"/>
                                <a:gd name="T4" fmla="+- 0 3489 3489"/>
                                <a:gd name="T5" fmla="*/ T4 w 191"/>
                                <a:gd name="T6" fmla="+- 0 -5890 -5890"/>
                                <a:gd name="T7" fmla="*/ -5890 h 229"/>
                                <a:gd name="T8" fmla="+- 0 3489 3489"/>
                                <a:gd name="T9" fmla="*/ T8 w 191"/>
                                <a:gd name="T10" fmla="+- 0 -5661 -5890"/>
                                <a:gd name="T11" fmla="*/ -5661 h 229"/>
                                <a:gd name="T12" fmla="+- 0 3681 3489"/>
                                <a:gd name="T13" fmla="*/ T12 w 191"/>
                                <a:gd name="T14" fmla="+- 0 -5661 -5890"/>
                                <a:gd name="T15" fmla="*/ -5661 h 229"/>
                              </a:gdLst>
                              <a:ahLst/>
                              <a:cxnLst>
                                <a:cxn ang="0">
                                  <a:pos x="T1" y="T3"/>
                                </a:cxn>
                                <a:cxn ang="0">
                                  <a:pos x="T5" y="T7"/>
                                </a:cxn>
                                <a:cxn ang="0">
                                  <a:pos x="T9" y="T11"/>
                                </a:cxn>
                                <a:cxn ang="0">
                                  <a:pos x="T13" y="T15"/>
                                </a:cxn>
                              </a:cxnLst>
                              <a:rect l="0" t="0" r="r" b="b"/>
                              <a:pathLst>
                                <a:path w="191" h="229">
                                  <a:moveTo>
                                    <a:pt x="192" y="229"/>
                                  </a:moveTo>
                                  <a:lnTo>
                                    <a:pt x="0" y="0"/>
                                  </a:lnTo>
                                  <a:lnTo>
                                    <a:pt x="0" y="229"/>
                                  </a:lnTo>
                                  <a:lnTo>
                                    <a:pt x="192" y="229"/>
                                  </a:lnTo>
                                  <a:close/>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61" name="Group 4291"/>
                        <wpg:cNvGrpSpPr>
                          <a:grpSpLocks/>
                        </wpg:cNvGrpSpPr>
                        <wpg:grpSpPr bwMode="auto">
                          <a:xfrm>
                            <a:off x="1827" y="-5890"/>
                            <a:ext cx="1853" cy="763"/>
                            <a:chOff x="1827" y="-5890"/>
                            <a:chExt cx="1853" cy="763"/>
                          </a:xfrm>
                        </wpg:grpSpPr>
                        <wps:wsp>
                          <wps:cNvPr id="4362" name="Freeform 4292"/>
                          <wps:cNvSpPr>
                            <a:spLocks/>
                          </wps:cNvSpPr>
                          <wps:spPr bwMode="auto">
                            <a:xfrm>
                              <a:off x="1827" y="-5890"/>
                              <a:ext cx="1853" cy="763"/>
                            </a:xfrm>
                            <a:custGeom>
                              <a:avLst/>
                              <a:gdLst>
                                <a:gd name="T0" fmla="+- 0 1827 1827"/>
                                <a:gd name="T1" fmla="*/ T0 w 1853"/>
                                <a:gd name="T2" fmla="+- 0 -5126 -5890"/>
                                <a:gd name="T3" fmla="*/ -5126 h 763"/>
                                <a:gd name="T4" fmla="+- 0 3681 1827"/>
                                <a:gd name="T5" fmla="*/ T4 w 1853"/>
                                <a:gd name="T6" fmla="+- 0 -5126 -5890"/>
                                <a:gd name="T7" fmla="*/ -5126 h 763"/>
                                <a:gd name="T8" fmla="+- 0 3681 1827"/>
                                <a:gd name="T9" fmla="*/ T8 w 1853"/>
                                <a:gd name="T10" fmla="+- 0 -5661 -5890"/>
                                <a:gd name="T11" fmla="*/ -5661 h 763"/>
                                <a:gd name="T12" fmla="+- 0 3489 1827"/>
                                <a:gd name="T13" fmla="*/ T12 w 1853"/>
                                <a:gd name="T14" fmla="+- 0 -5661 -5890"/>
                                <a:gd name="T15" fmla="*/ -5661 h 763"/>
                                <a:gd name="T16" fmla="+- 0 3489 1827"/>
                                <a:gd name="T17" fmla="*/ T16 w 1853"/>
                                <a:gd name="T18" fmla="+- 0 -5890 -5890"/>
                                <a:gd name="T19" fmla="*/ -5890 h 763"/>
                                <a:gd name="T20" fmla="+- 0 1827 1827"/>
                                <a:gd name="T21" fmla="*/ T20 w 1853"/>
                                <a:gd name="T22" fmla="+- 0 -5890 -5890"/>
                                <a:gd name="T23" fmla="*/ -5890 h 763"/>
                                <a:gd name="T24" fmla="+- 0 1827 1827"/>
                                <a:gd name="T25" fmla="*/ T24 w 1853"/>
                                <a:gd name="T26" fmla="+- 0 -5126 -5890"/>
                                <a:gd name="T27" fmla="*/ -5126 h 763"/>
                              </a:gdLst>
                              <a:ahLst/>
                              <a:cxnLst>
                                <a:cxn ang="0">
                                  <a:pos x="T1" y="T3"/>
                                </a:cxn>
                                <a:cxn ang="0">
                                  <a:pos x="T5" y="T7"/>
                                </a:cxn>
                                <a:cxn ang="0">
                                  <a:pos x="T9" y="T11"/>
                                </a:cxn>
                                <a:cxn ang="0">
                                  <a:pos x="T13" y="T15"/>
                                </a:cxn>
                                <a:cxn ang="0">
                                  <a:pos x="T17" y="T19"/>
                                </a:cxn>
                                <a:cxn ang="0">
                                  <a:pos x="T21" y="T23"/>
                                </a:cxn>
                                <a:cxn ang="0">
                                  <a:pos x="T25" y="T27"/>
                                </a:cxn>
                              </a:cxnLst>
                              <a:rect l="0" t="0" r="r" b="b"/>
                              <a:pathLst>
                                <a:path w="1853" h="763">
                                  <a:moveTo>
                                    <a:pt x="0" y="764"/>
                                  </a:moveTo>
                                  <a:lnTo>
                                    <a:pt x="1854" y="764"/>
                                  </a:lnTo>
                                  <a:lnTo>
                                    <a:pt x="1854" y="229"/>
                                  </a:lnTo>
                                  <a:lnTo>
                                    <a:pt x="1662" y="229"/>
                                  </a:lnTo>
                                  <a:lnTo>
                                    <a:pt x="1662" y="0"/>
                                  </a:lnTo>
                                  <a:lnTo>
                                    <a:pt x="0" y="0"/>
                                  </a:lnTo>
                                  <a:lnTo>
                                    <a:pt x="0" y="764"/>
                                  </a:lnTo>
                                  <a:close/>
                                </a:path>
                              </a:pathLst>
                            </a:custGeom>
                            <a:noFill/>
                            <a:ln w="297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63" name="Group 4289"/>
                        <wpg:cNvGrpSpPr>
                          <a:grpSpLocks/>
                        </wpg:cNvGrpSpPr>
                        <wpg:grpSpPr bwMode="auto">
                          <a:xfrm>
                            <a:off x="3681" y="-5508"/>
                            <a:ext cx="962" cy="2"/>
                            <a:chOff x="3681" y="-5508"/>
                            <a:chExt cx="962" cy="2"/>
                          </a:xfrm>
                        </wpg:grpSpPr>
                        <wps:wsp>
                          <wps:cNvPr id="4364" name="Freeform 4290"/>
                          <wps:cNvSpPr>
                            <a:spLocks/>
                          </wps:cNvSpPr>
                          <wps:spPr bwMode="auto">
                            <a:xfrm>
                              <a:off x="3681" y="-5508"/>
                              <a:ext cx="962" cy="2"/>
                            </a:xfrm>
                            <a:custGeom>
                              <a:avLst/>
                              <a:gdLst>
                                <a:gd name="T0" fmla="+- 0 3681 3681"/>
                                <a:gd name="T1" fmla="*/ T0 w 962"/>
                                <a:gd name="T2" fmla="+- 0 4642 3681"/>
                                <a:gd name="T3" fmla="*/ T2 w 962"/>
                              </a:gdLst>
                              <a:ahLst/>
                              <a:cxnLst>
                                <a:cxn ang="0">
                                  <a:pos x="T1" y="0"/>
                                </a:cxn>
                                <a:cxn ang="0">
                                  <a:pos x="T3" y="0"/>
                                </a:cxn>
                              </a:cxnLst>
                              <a:rect l="0" t="0" r="r" b="b"/>
                              <a:pathLst>
                                <a:path w="962">
                                  <a:moveTo>
                                    <a:pt x="0" y="0"/>
                                  </a:moveTo>
                                  <a:lnTo>
                                    <a:pt x="961"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65" name="Group 4287"/>
                        <wpg:cNvGrpSpPr>
                          <a:grpSpLocks/>
                        </wpg:cNvGrpSpPr>
                        <wpg:grpSpPr bwMode="auto">
                          <a:xfrm>
                            <a:off x="3704" y="-2109"/>
                            <a:ext cx="1236" cy="2"/>
                            <a:chOff x="3704" y="-2109"/>
                            <a:chExt cx="1236" cy="2"/>
                          </a:xfrm>
                        </wpg:grpSpPr>
                        <wps:wsp>
                          <wps:cNvPr id="4366" name="Freeform 4288"/>
                          <wps:cNvSpPr>
                            <a:spLocks/>
                          </wps:cNvSpPr>
                          <wps:spPr bwMode="auto">
                            <a:xfrm>
                              <a:off x="3704" y="-2109"/>
                              <a:ext cx="1236" cy="2"/>
                            </a:xfrm>
                            <a:custGeom>
                              <a:avLst/>
                              <a:gdLst>
                                <a:gd name="T0" fmla="+- 0 3704 3704"/>
                                <a:gd name="T1" fmla="*/ T0 w 1236"/>
                                <a:gd name="T2" fmla="+- 0 4940 3704"/>
                                <a:gd name="T3" fmla="*/ T2 w 1236"/>
                              </a:gdLst>
                              <a:ahLst/>
                              <a:cxnLst>
                                <a:cxn ang="0">
                                  <a:pos x="T1" y="0"/>
                                </a:cxn>
                                <a:cxn ang="0">
                                  <a:pos x="T3" y="0"/>
                                </a:cxn>
                              </a:cxnLst>
                              <a:rect l="0" t="0" r="r" b="b"/>
                              <a:pathLst>
                                <a:path w="1236">
                                  <a:moveTo>
                                    <a:pt x="0" y="0"/>
                                  </a:moveTo>
                                  <a:lnTo>
                                    <a:pt x="1236"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67" name="Group 4285"/>
                        <wpg:cNvGrpSpPr>
                          <a:grpSpLocks/>
                        </wpg:cNvGrpSpPr>
                        <wpg:grpSpPr bwMode="auto">
                          <a:xfrm>
                            <a:off x="6179" y="-3742"/>
                            <a:ext cx="645" cy="2895"/>
                            <a:chOff x="6179" y="-3742"/>
                            <a:chExt cx="645" cy="2895"/>
                          </a:xfrm>
                        </wpg:grpSpPr>
                        <wps:wsp>
                          <wps:cNvPr id="4368" name="Freeform 4286"/>
                          <wps:cNvSpPr>
                            <a:spLocks/>
                          </wps:cNvSpPr>
                          <wps:spPr bwMode="auto">
                            <a:xfrm>
                              <a:off x="6179" y="-3742"/>
                              <a:ext cx="645" cy="2895"/>
                            </a:xfrm>
                            <a:custGeom>
                              <a:avLst/>
                              <a:gdLst>
                                <a:gd name="T0" fmla="+- 0 6179 6179"/>
                                <a:gd name="T1" fmla="*/ T0 w 645"/>
                                <a:gd name="T2" fmla="+- 0 -3732 -3742"/>
                                <a:gd name="T3" fmla="*/ -3732 h 2895"/>
                                <a:gd name="T4" fmla="+- 0 6773 6179"/>
                                <a:gd name="T5" fmla="*/ T4 w 645"/>
                                <a:gd name="T6" fmla="+- 0 -3742 -3742"/>
                                <a:gd name="T7" fmla="*/ -3742 h 2895"/>
                                <a:gd name="T8" fmla="+- 0 6824 6179"/>
                                <a:gd name="T9" fmla="*/ T8 w 645"/>
                                <a:gd name="T10" fmla="+- 0 -857 -3742"/>
                                <a:gd name="T11" fmla="*/ -857 h 2895"/>
                                <a:gd name="T12" fmla="+- 0 6230 6179"/>
                                <a:gd name="T13" fmla="*/ T12 w 645"/>
                                <a:gd name="T14" fmla="+- 0 -847 -3742"/>
                                <a:gd name="T15" fmla="*/ -847 h 2895"/>
                              </a:gdLst>
                              <a:ahLst/>
                              <a:cxnLst>
                                <a:cxn ang="0">
                                  <a:pos x="T1" y="T3"/>
                                </a:cxn>
                                <a:cxn ang="0">
                                  <a:pos x="T5" y="T7"/>
                                </a:cxn>
                                <a:cxn ang="0">
                                  <a:pos x="T9" y="T11"/>
                                </a:cxn>
                                <a:cxn ang="0">
                                  <a:pos x="T13" y="T15"/>
                                </a:cxn>
                              </a:cxnLst>
                              <a:rect l="0" t="0" r="r" b="b"/>
                              <a:pathLst>
                                <a:path w="645" h="2895">
                                  <a:moveTo>
                                    <a:pt x="0" y="10"/>
                                  </a:moveTo>
                                  <a:lnTo>
                                    <a:pt x="594" y="0"/>
                                  </a:lnTo>
                                  <a:lnTo>
                                    <a:pt x="645" y="2885"/>
                                  </a:lnTo>
                                  <a:lnTo>
                                    <a:pt x="51" y="2895"/>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69" name="Group 4283"/>
                        <wpg:cNvGrpSpPr>
                          <a:grpSpLocks/>
                        </wpg:cNvGrpSpPr>
                        <wpg:grpSpPr bwMode="auto">
                          <a:xfrm>
                            <a:off x="2359" y="-3394"/>
                            <a:ext cx="96" cy="192"/>
                            <a:chOff x="2359" y="-3394"/>
                            <a:chExt cx="96" cy="192"/>
                          </a:xfrm>
                        </wpg:grpSpPr>
                        <wps:wsp>
                          <wps:cNvPr id="4370" name="Freeform 4284"/>
                          <wps:cNvSpPr>
                            <a:spLocks/>
                          </wps:cNvSpPr>
                          <wps:spPr bwMode="auto">
                            <a:xfrm>
                              <a:off x="2359" y="-3394"/>
                              <a:ext cx="96" cy="192"/>
                            </a:xfrm>
                            <a:custGeom>
                              <a:avLst/>
                              <a:gdLst>
                                <a:gd name="T0" fmla="+- 0 2454 2359"/>
                                <a:gd name="T1" fmla="*/ T0 w 96"/>
                                <a:gd name="T2" fmla="+- 0 -3202 -3394"/>
                                <a:gd name="T3" fmla="*/ -3202 h 192"/>
                                <a:gd name="T4" fmla="+- 0 2454 2359"/>
                                <a:gd name="T5" fmla="*/ T4 w 96"/>
                                <a:gd name="T6" fmla="+- 0 -3394 -3394"/>
                                <a:gd name="T7" fmla="*/ -3394 h 192"/>
                                <a:gd name="T8" fmla="+- 0 2359 2359"/>
                                <a:gd name="T9" fmla="*/ T8 w 96"/>
                                <a:gd name="T10" fmla="+- 0 -3278 -3394"/>
                                <a:gd name="T11" fmla="*/ -3278 h 192"/>
                              </a:gdLst>
                              <a:ahLst/>
                              <a:cxnLst>
                                <a:cxn ang="0">
                                  <a:pos x="T1" y="T3"/>
                                </a:cxn>
                                <a:cxn ang="0">
                                  <a:pos x="T5" y="T7"/>
                                </a:cxn>
                                <a:cxn ang="0">
                                  <a:pos x="T9" y="T11"/>
                                </a:cxn>
                              </a:cxnLst>
                              <a:rect l="0" t="0" r="r" b="b"/>
                              <a:pathLst>
                                <a:path w="96" h="192">
                                  <a:moveTo>
                                    <a:pt x="95" y="192"/>
                                  </a:moveTo>
                                  <a:lnTo>
                                    <a:pt x="95" y="0"/>
                                  </a:lnTo>
                                  <a:lnTo>
                                    <a:pt x="0" y="116"/>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1" name="Group 4281"/>
                        <wpg:cNvGrpSpPr>
                          <a:grpSpLocks/>
                        </wpg:cNvGrpSpPr>
                        <wpg:grpSpPr bwMode="auto">
                          <a:xfrm>
                            <a:off x="4478" y="-4153"/>
                            <a:ext cx="83" cy="96"/>
                            <a:chOff x="4478" y="-4153"/>
                            <a:chExt cx="83" cy="96"/>
                          </a:xfrm>
                        </wpg:grpSpPr>
                        <wps:wsp>
                          <wps:cNvPr id="4372" name="Freeform 4282"/>
                          <wps:cNvSpPr>
                            <a:spLocks/>
                          </wps:cNvSpPr>
                          <wps:spPr bwMode="auto">
                            <a:xfrm>
                              <a:off x="4478" y="-4153"/>
                              <a:ext cx="83" cy="96"/>
                            </a:xfrm>
                            <a:custGeom>
                              <a:avLst/>
                              <a:gdLst>
                                <a:gd name="T0" fmla="+- 0 4478 4478"/>
                                <a:gd name="T1" fmla="*/ T0 w 83"/>
                                <a:gd name="T2" fmla="+- 0 -4153 -4153"/>
                                <a:gd name="T3" fmla="*/ -4153 h 96"/>
                                <a:gd name="T4" fmla="+- 0 4480 4478"/>
                                <a:gd name="T5" fmla="*/ T4 w 83"/>
                                <a:gd name="T6" fmla="+- 0 -4057 -4153"/>
                                <a:gd name="T7" fmla="*/ -4057 h 96"/>
                                <a:gd name="T8" fmla="+- 0 4562 4478"/>
                                <a:gd name="T9" fmla="*/ T8 w 83"/>
                                <a:gd name="T10" fmla="+- 0 -4106 -4153"/>
                                <a:gd name="T11" fmla="*/ -4106 h 96"/>
                                <a:gd name="T12" fmla="+- 0 4478 4478"/>
                                <a:gd name="T13" fmla="*/ T12 w 83"/>
                                <a:gd name="T14" fmla="+- 0 -4153 -4153"/>
                                <a:gd name="T15" fmla="*/ -4153 h 96"/>
                              </a:gdLst>
                              <a:ahLst/>
                              <a:cxnLst>
                                <a:cxn ang="0">
                                  <a:pos x="T1" y="T3"/>
                                </a:cxn>
                                <a:cxn ang="0">
                                  <a:pos x="T5" y="T7"/>
                                </a:cxn>
                                <a:cxn ang="0">
                                  <a:pos x="T9" y="T11"/>
                                </a:cxn>
                                <a:cxn ang="0">
                                  <a:pos x="T13" y="T15"/>
                                </a:cxn>
                              </a:cxnLst>
                              <a:rect l="0" t="0" r="r" b="b"/>
                              <a:pathLst>
                                <a:path w="83" h="96">
                                  <a:moveTo>
                                    <a:pt x="0" y="0"/>
                                  </a:moveTo>
                                  <a:lnTo>
                                    <a:pt x="2" y="96"/>
                                  </a:lnTo>
                                  <a:lnTo>
                                    <a:pt x="84" y="4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73" name="Group 4279"/>
                        <wpg:cNvGrpSpPr>
                          <a:grpSpLocks/>
                        </wpg:cNvGrpSpPr>
                        <wpg:grpSpPr bwMode="auto">
                          <a:xfrm>
                            <a:off x="4478" y="-4153"/>
                            <a:ext cx="83" cy="96"/>
                            <a:chOff x="4478" y="-4153"/>
                            <a:chExt cx="83" cy="96"/>
                          </a:xfrm>
                        </wpg:grpSpPr>
                        <wps:wsp>
                          <wps:cNvPr id="4374" name="Freeform 4280"/>
                          <wps:cNvSpPr>
                            <a:spLocks/>
                          </wps:cNvSpPr>
                          <wps:spPr bwMode="auto">
                            <a:xfrm>
                              <a:off x="4478" y="-4153"/>
                              <a:ext cx="83" cy="96"/>
                            </a:xfrm>
                            <a:custGeom>
                              <a:avLst/>
                              <a:gdLst>
                                <a:gd name="T0" fmla="+- 0 4562 4478"/>
                                <a:gd name="T1" fmla="*/ T0 w 83"/>
                                <a:gd name="T2" fmla="+- 0 -4106 -4153"/>
                                <a:gd name="T3" fmla="*/ -4106 h 96"/>
                                <a:gd name="T4" fmla="+- 0 4480 4478"/>
                                <a:gd name="T5" fmla="*/ T4 w 83"/>
                                <a:gd name="T6" fmla="+- 0 -4057 -4153"/>
                                <a:gd name="T7" fmla="*/ -4057 h 96"/>
                                <a:gd name="T8" fmla="+- 0 4478 4478"/>
                                <a:gd name="T9" fmla="*/ T8 w 83"/>
                                <a:gd name="T10" fmla="+- 0 -4153 -4153"/>
                                <a:gd name="T11" fmla="*/ -4153 h 96"/>
                                <a:gd name="T12" fmla="+- 0 4562 4478"/>
                                <a:gd name="T13" fmla="*/ T12 w 83"/>
                                <a:gd name="T14" fmla="+- 0 -4106 -4153"/>
                                <a:gd name="T15" fmla="*/ -4106 h 96"/>
                              </a:gdLst>
                              <a:ahLst/>
                              <a:cxnLst>
                                <a:cxn ang="0">
                                  <a:pos x="T1" y="T3"/>
                                </a:cxn>
                                <a:cxn ang="0">
                                  <a:pos x="T5" y="T7"/>
                                </a:cxn>
                                <a:cxn ang="0">
                                  <a:pos x="T9" y="T11"/>
                                </a:cxn>
                                <a:cxn ang="0">
                                  <a:pos x="T13" y="T15"/>
                                </a:cxn>
                              </a:cxnLst>
                              <a:rect l="0" t="0" r="r" b="b"/>
                              <a:pathLst>
                                <a:path w="83" h="96">
                                  <a:moveTo>
                                    <a:pt x="84" y="47"/>
                                  </a:moveTo>
                                  <a:lnTo>
                                    <a:pt x="2" y="96"/>
                                  </a:lnTo>
                                  <a:lnTo>
                                    <a:pt x="0" y="0"/>
                                  </a:lnTo>
                                  <a:lnTo>
                                    <a:pt x="84" y="47"/>
                                  </a:lnTo>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5" name="Group 4277"/>
                        <wpg:cNvGrpSpPr>
                          <a:grpSpLocks/>
                        </wpg:cNvGrpSpPr>
                        <wpg:grpSpPr bwMode="auto">
                          <a:xfrm>
                            <a:off x="4480" y="-4106"/>
                            <a:ext cx="82" cy="49"/>
                            <a:chOff x="4480" y="-4106"/>
                            <a:chExt cx="82" cy="49"/>
                          </a:xfrm>
                        </wpg:grpSpPr>
                        <wps:wsp>
                          <wps:cNvPr id="4376" name="Freeform 4278"/>
                          <wps:cNvSpPr>
                            <a:spLocks/>
                          </wps:cNvSpPr>
                          <wps:spPr bwMode="auto">
                            <a:xfrm>
                              <a:off x="4480" y="-4106"/>
                              <a:ext cx="82" cy="49"/>
                            </a:xfrm>
                            <a:custGeom>
                              <a:avLst/>
                              <a:gdLst>
                                <a:gd name="T0" fmla="+- 0 4480 4480"/>
                                <a:gd name="T1" fmla="*/ T0 w 82"/>
                                <a:gd name="T2" fmla="+- 0 -4057 -4106"/>
                                <a:gd name="T3" fmla="*/ -4057 h 49"/>
                                <a:gd name="T4" fmla="+- 0 4562 4480"/>
                                <a:gd name="T5" fmla="*/ T4 w 82"/>
                                <a:gd name="T6" fmla="+- 0 -4106 -4106"/>
                                <a:gd name="T7" fmla="*/ -4106 h 49"/>
                              </a:gdLst>
                              <a:ahLst/>
                              <a:cxnLst>
                                <a:cxn ang="0">
                                  <a:pos x="T1" y="T3"/>
                                </a:cxn>
                                <a:cxn ang="0">
                                  <a:pos x="T5" y="T7"/>
                                </a:cxn>
                              </a:cxnLst>
                              <a:rect l="0" t="0" r="r" b="b"/>
                              <a:pathLst>
                                <a:path w="82" h="49">
                                  <a:moveTo>
                                    <a:pt x="0" y="49"/>
                                  </a:moveTo>
                                  <a:lnTo>
                                    <a:pt x="82" y="0"/>
                                  </a:lnTo>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7" name="Group 4275"/>
                        <wpg:cNvGrpSpPr>
                          <a:grpSpLocks/>
                        </wpg:cNvGrpSpPr>
                        <wpg:grpSpPr bwMode="auto">
                          <a:xfrm>
                            <a:off x="4347" y="-4105"/>
                            <a:ext cx="132" cy="3"/>
                            <a:chOff x="4347" y="-4105"/>
                            <a:chExt cx="132" cy="3"/>
                          </a:xfrm>
                        </wpg:grpSpPr>
                        <wps:wsp>
                          <wps:cNvPr id="4378" name="Freeform 4276"/>
                          <wps:cNvSpPr>
                            <a:spLocks/>
                          </wps:cNvSpPr>
                          <wps:spPr bwMode="auto">
                            <a:xfrm>
                              <a:off x="4347" y="-4105"/>
                              <a:ext cx="132" cy="3"/>
                            </a:xfrm>
                            <a:custGeom>
                              <a:avLst/>
                              <a:gdLst>
                                <a:gd name="T0" fmla="+- 0 4479 4347"/>
                                <a:gd name="T1" fmla="*/ T0 w 132"/>
                                <a:gd name="T2" fmla="+- 0 -4105 -4105"/>
                                <a:gd name="T3" fmla="*/ -4105 h 3"/>
                                <a:gd name="T4" fmla="+- 0 4347 4347"/>
                                <a:gd name="T5" fmla="*/ T4 w 132"/>
                                <a:gd name="T6" fmla="+- 0 -4102 -4105"/>
                                <a:gd name="T7" fmla="*/ -4102 h 3"/>
                              </a:gdLst>
                              <a:ahLst/>
                              <a:cxnLst>
                                <a:cxn ang="0">
                                  <a:pos x="T1" y="T3"/>
                                </a:cxn>
                                <a:cxn ang="0">
                                  <a:pos x="T5" y="T7"/>
                                </a:cxn>
                              </a:cxnLst>
                              <a:rect l="0" t="0" r="r" b="b"/>
                              <a:pathLst>
                                <a:path w="132" h="3">
                                  <a:moveTo>
                                    <a:pt x="132" y="0"/>
                                  </a:moveTo>
                                  <a:lnTo>
                                    <a:pt x="0" y="3"/>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9" name="Group 4273"/>
                        <wpg:cNvGrpSpPr>
                          <a:grpSpLocks/>
                        </wpg:cNvGrpSpPr>
                        <wpg:grpSpPr bwMode="auto">
                          <a:xfrm>
                            <a:off x="5022" y="-2625"/>
                            <a:ext cx="96" cy="191"/>
                            <a:chOff x="5022" y="-2625"/>
                            <a:chExt cx="96" cy="191"/>
                          </a:xfrm>
                        </wpg:grpSpPr>
                        <wps:wsp>
                          <wps:cNvPr id="4380" name="Freeform 4274"/>
                          <wps:cNvSpPr>
                            <a:spLocks/>
                          </wps:cNvSpPr>
                          <wps:spPr bwMode="auto">
                            <a:xfrm>
                              <a:off x="5022" y="-2625"/>
                              <a:ext cx="96" cy="191"/>
                            </a:xfrm>
                            <a:custGeom>
                              <a:avLst/>
                              <a:gdLst>
                                <a:gd name="T0" fmla="+- 0 5023 5022"/>
                                <a:gd name="T1" fmla="*/ T0 w 96"/>
                                <a:gd name="T2" fmla="+- 0 -2625 -2625"/>
                                <a:gd name="T3" fmla="*/ -2625 h 191"/>
                                <a:gd name="T4" fmla="+- 0 5022 5022"/>
                                <a:gd name="T5" fmla="*/ T4 w 96"/>
                                <a:gd name="T6" fmla="+- 0 -2434 -2625"/>
                                <a:gd name="T7" fmla="*/ -2434 h 191"/>
                                <a:gd name="T8" fmla="+- 0 5118 5022"/>
                                <a:gd name="T9" fmla="*/ T8 w 96"/>
                                <a:gd name="T10" fmla="+- 0 -2548 -2625"/>
                                <a:gd name="T11" fmla="*/ -2548 h 191"/>
                              </a:gdLst>
                              <a:ahLst/>
                              <a:cxnLst>
                                <a:cxn ang="0">
                                  <a:pos x="T1" y="T3"/>
                                </a:cxn>
                                <a:cxn ang="0">
                                  <a:pos x="T5" y="T7"/>
                                </a:cxn>
                                <a:cxn ang="0">
                                  <a:pos x="T9" y="T11"/>
                                </a:cxn>
                              </a:cxnLst>
                              <a:rect l="0" t="0" r="r" b="b"/>
                              <a:pathLst>
                                <a:path w="96" h="191">
                                  <a:moveTo>
                                    <a:pt x="1" y="0"/>
                                  </a:moveTo>
                                  <a:lnTo>
                                    <a:pt x="0" y="191"/>
                                  </a:lnTo>
                                  <a:lnTo>
                                    <a:pt x="96" y="77"/>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81" name="Group 4271"/>
                        <wpg:cNvGrpSpPr>
                          <a:grpSpLocks/>
                        </wpg:cNvGrpSpPr>
                        <wpg:grpSpPr bwMode="auto">
                          <a:xfrm>
                            <a:off x="5133" y="-3410"/>
                            <a:ext cx="95" cy="191"/>
                            <a:chOff x="5133" y="-3410"/>
                            <a:chExt cx="95" cy="191"/>
                          </a:xfrm>
                        </wpg:grpSpPr>
                        <wps:wsp>
                          <wps:cNvPr id="4382" name="Freeform 4272"/>
                          <wps:cNvSpPr>
                            <a:spLocks/>
                          </wps:cNvSpPr>
                          <wps:spPr bwMode="auto">
                            <a:xfrm>
                              <a:off x="5133" y="-3410"/>
                              <a:ext cx="95" cy="191"/>
                            </a:xfrm>
                            <a:custGeom>
                              <a:avLst/>
                              <a:gdLst>
                                <a:gd name="T0" fmla="+- 0 5227 5133"/>
                                <a:gd name="T1" fmla="*/ T0 w 95"/>
                                <a:gd name="T2" fmla="+- 0 -3219 -3410"/>
                                <a:gd name="T3" fmla="*/ -3219 h 191"/>
                                <a:gd name="T4" fmla="+- 0 5227 5133"/>
                                <a:gd name="T5" fmla="*/ T4 w 95"/>
                                <a:gd name="T6" fmla="+- 0 -3410 -3410"/>
                                <a:gd name="T7" fmla="*/ -3410 h 191"/>
                                <a:gd name="T8" fmla="+- 0 5133 5133"/>
                                <a:gd name="T9" fmla="*/ T8 w 95"/>
                                <a:gd name="T10" fmla="+- 0 -3295 -3410"/>
                                <a:gd name="T11" fmla="*/ -3295 h 191"/>
                              </a:gdLst>
                              <a:ahLst/>
                              <a:cxnLst>
                                <a:cxn ang="0">
                                  <a:pos x="T1" y="T3"/>
                                </a:cxn>
                                <a:cxn ang="0">
                                  <a:pos x="T5" y="T7"/>
                                </a:cxn>
                                <a:cxn ang="0">
                                  <a:pos x="T9" y="T11"/>
                                </a:cxn>
                              </a:cxnLst>
                              <a:rect l="0" t="0" r="r" b="b"/>
                              <a:pathLst>
                                <a:path w="95" h="191">
                                  <a:moveTo>
                                    <a:pt x="94" y="191"/>
                                  </a:moveTo>
                                  <a:lnTo>
                                    <a:pt x="94" y="0"/>
                                  </a:lnTo>
                                  <a:lnTo>
                                    <a:pt x="0" y="115"/>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83" name="Group 4269"/>
                        <wpg:cNvGrpSpPr>
                          <a:grpSpLocks/>
                        </wpg:cNvGrpSpPr>
                        <wpg:grpSpPr bwMode="auto">
                          <a:xfrm>
                            <a:off x="5174" y="-4965"/>
                            <a:ext cx="96" cy="83"/>
                            <a:chOff x="5174" y="-4965"/>
                            <a:chExt cx="96" cy="83"/>
                          </a:xfrm>
                        </wpg:grpSpPr>
                        <wps:wsp>
                          <wps:cNvPr id="4384" name="Freeform 4270"/>
                          <wps:cNvSpPr>
                            <a:spLocks/>
                          </wps:cNvSpPr>
                          <wps:spPr bwMode="auto">
                            <a:xfrm>
                              <a:off x="5174" y="-4965"/>
                              <a:ext cx="96" cy="83"/>
                            </a:xfrm>
                            <a:custGeom>
                              <a:avLst/>
                              <a:gdLst>
                                <a:gd name="T0" fmla="+- 0 5222 5174"/>
                                <a:gd name="T1" fmla="*/ T0 w 96"/>
                                <a:gd name="T2" fmla="+- 0 -4965 -4965"/>
                                <a:gd name="T3" fmla="*/ -4965 h 83"/>
                                <a:gd name="T4" fmla="+- 0 5174 5174"/>
                                <a:gd name="T5" fmla="*/ T4 w 96"/>
                                <a:gd name="T6" fmla="+- 0 -4882 -4965"/>
                                <a:gd name="T7" fmla="*/ -4882 h 83"/>
                                <a:gd name="T8" fmla="+- 0 5269 5174"/>
                                <a:gd name="T9" fmla="*/ T8 w 96"/>
                                <a:gd name="T10" fmla="+- 0 -4883 -4965"/>
                                <a:gd name="T11" fmla="*/ -4883 h 83"/>
                                <a:gd name="T12" fmla="+- 0 5222 5174"/>
                                <a:gd name="T13" fmla="*/ T12 w 96"/>
                                <a:gd name="T14" fmla="+- 0 -4965 -4965"/>
                                <a:gd name="T15" fmla="*/ -4965 h 83"/>
                              </a:gdLst>
                              <a:ahLst/>
                              <a:cxnLst>
                                <a:cxn ang="0">
                                  <a:pos x="T1" y="T3"/>
                                </a:cxn>
                                <a:cxn ang="0">
                                  <a:pos x="T5" y="T7"/>
                                </a:cxn>
                                <a:cxn ang="0">
                                  <a:pos x="T9" y="T11"/>
                                </a:cxn>
                                <a:cxn ang="0">
                                  <a:pos x="T13" y="T15"/>
                                </a:cxn>
                              </a:cxnLst>
                              <a:rect l="0" t="0" r="r" b="b"/>
                              <a:pathLst>
                                <a:path w="96" h="83">
                                  <a:moveTo>
                                    <a:pt x="48" y="0"/>
                                  </a:moveTo>
                                  <a:lnTo>
                                    <a:pt x="0" y="83"/>
                                  </a:lnTo>
                                  <a:lnTo>
                                    <a:pt x="95" y="82"/>
                                  </a:lnTo>
                                  <a:lnTo>
                                    <a:pt x="4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85" name="Group 4267"/>
                        <wpg:cNvGrpSpPr>
                          <a:grpSpLocks/>
                        </wpg:cNvGrpSpPr>
                        <wpg:grpSpPr bwMode="auto">
                          <a:xfrm>
                            <a:off x="5174" y="-4965"/>
                            <a:ext cx="96" cy="83"/>
                            <a:chOff x="5174" y="-4965"/>
                            <a:chExt cx="96" cy="83"/>
                          </a:xfrm>
                        </wpg:grpSpPr>
                        <wps:wsp>
                          <wps:cNvPr id="4386" name="Freeform 4268"/>
                          <wps:cNvSpPr>
                            <a:spLocks/>
                          </wps:cNvSpPr>
                          <wps:spPr bwMode="auto">
                            <a:xfrm>
                              <a:off x="5174" y="-4965"/>
                              <a:ext cx="96" cy="83"/>
                            </a:xfrm>
                            <a:custGeom>
                              <a:avLst/>
                              <a:gdLst>
                                <a:gd name="T0" fmla="+- 0 5222 5174"/>
                                <a:gd name="T1" fmla="*/ T0 w 96"/>
                                <a:gd name="T2" fmla="+- 0 -4965 -4965"/>
                                <a:gd name="T3" fmla="*/ -4965 h 83"/>
                                <a:gd name="T4" fmla="+- 0 5269 5174"/>
                                <a:gd name="T5" fmla="*/ T4 w 96"/>
                                <a:gd name="T6" fmla="+- 0 -4883 -4965"/>
                                <a:gd name="T7" fmla="*/ -4883 h 83"/>
                                <a:gd name="T8" fmla="+- 0 5174 5174"/>
                                <a:gd name="T9" fmla="*/ T8 w 96"/>
                                <a:gd name="T10" fmla="+- 0 -4882 -4965"/>
                                <a:gd name="T11" fmla="*/ -4882 h 83"/>
                                <a:gd name="T12" fmla="+- 0 5222 5174"/>
                                <a:gd name="T13" fmla="*/ T12 w 96"/>
                                <a:gd name="T14" fmla="+- 0 -4965 -4965"/>
                                <a:gd name="T15" fmla="*/ -4965 h 83"/>
                              </a:gdLst>
                              <a:ahLst/>
                              <a:cxnLst>
                                <a:cxn ang="0">
                                  <a:pos x="T1" y="T3"/>
                                </a:cxn>
                                <a:cxn ang="0">
                                  <a:pos x="T5" y="T7"/>
                                </a:cxn>
                                <a:cxn ang="0">
                                  <a:pos x="T9" y="T11"/>
                                </a:cxn>
                                <a:cxn ang="0">
                                  <a:pos x="T13" y="T15"/>
                                </a:cxn>
                              </a:cxnLst>
                              <a:rect l="0" t="0" r="r" b="b"/>
                              <a:pathLst>
                                <a:path w="96" h="83">
                                  <a:moveTo>
                                    <a:pt x="48" y="0"/>
                                  </a:moveTo>
                                  <a:lnTo>
                                    <a:pt x="95" y="82"/>
                                  </a:lnTo>
                                  <a:lnTo>
                                    <a:pt x="0" y="83"/>
                                  </a:lnTo>
                                  <a:lnTo>
                                    <a:pt x="48" y="0"/>
                                  </a:lnTo>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87" name="Group 4265"/>
                        <wpg:cNvGrpSpPr>
                          <a:grpSpLocks/>
                        </wpg:cNvGrpSpPr>
                        <wpg:grpSpPr bwMode="auto">
                          <a:xfrm>
                            <a:off x="5222" y="-4965"/>
                            <a:ext cx="48" cy="82"/>
                            <a:chOff x="5222" y="-4965"/>
                            <a:chExt cx="48" cy="82"/>
                          </a:xfrm>
                        </wpg:grpSpPr>
                        <wps:wsp>
                          <wps:cNvPr id="4388" name="Freeform 4266"/>
                          <wps:cNvSpPr>
                            <a:spLocks/>
                          </wps:cNvSpPr>
                          <wps:spPr bwMode="auto">
                            <a:xfrm>
                              <a:off x="5222" y="-4965"/>
                              <a:ext cx="48" cy="82"/>
                            </a:xfrm>
                            <a:custGeom>
                              <a:avLst/>
                              <a:gdLst>
                                <a:gd name="T0" fmla="+- 0 5269 5222"/>
                                <a:gd name="T1" fmla="*/ T0 w 48"/>
                                <a:gd name="T2" fmla="+- 0 -4883 -4965"/>
                                <a:gd name="T3" fmla="*/ -4883 h 82"/>
                                <a:gd name="T4" fmla="+- 0 5222 5222"/>
                                <a:gd name="T5" fmla="*/ T4 w 48"/>
                                <a:gd name="T6" fmla="+- 0 -4965 -4965"/>
                                <a:gd name="T7" fmla="*/ -4965 h 82"/>
                              </a:gdLst>
                              <a:ahLst/>
                              <a:cxnLst>
                                <a:cxn ang="0">
                                  <a:pos x="T1" y="T3"/>
                                </a:cxn>
                                <a:cxn ang="0">
                                  <a:pos x="T5" y="T7"/>
                                </a:cxn>
                              </a:cxnLst>
                              <a:rect l="0" t="0" r="r" b="b"/>
                              <a:pathLst>
                                <a:path w="48" h="82">
                                  <a:moveTo>
                                    <a:pt x="47" y="82"/>
                                  </a:moveTo>
                                  <a:lnTo>
                                    <a:pt x="0" y="0"/>
                                  </a:lnTo>
                                </a:path>
                              </a:pathLst>
                            </a:custGeom>
                            <a:noFill/>
                            <a:ln w="95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89" name="Group 4263"/>
                        <wpg:cNvGrpSpPr>
                          <a:grpSpLocks/>
                        </wpg:cNvGrpSpPr>
                        <wpg:grpSpPr bwMode="auto">
                          <a:xfrm>
                            <a:off x="5222" y="-4882"/>
                            <a:ext cx="2" cy="132"/>
                            <a:chOff x="5222" y="-4882"/>
                            <a:chExt cx="2" cy="132"/>
                          </a:xfrm>
                        </wpg:grpSpPr>
                        <wps:wsp>
                          <wps:cNvPr id="4390" name="Freeform 4264"/>
                          <wps:cNvSpPr>
                            <a:spLocks/>
                          </wps:cNvSpPr>
                          <wps:spPr bwMode="auto">
                            <a:xfrm>
                              <a:off x="5222" y="-4882"/>
                              <a:ext cx="2" cy="132"/>
                            </a:xfrm>
                            <a:custGeom>
                              <a:avLst/>
                              <a:gdLst>
                                <a:gd name="T0" fmla="+- 0 5222 5222"/>
                                <a:gd name="T1" fmla="*/ T0 w 1"/>
                                <a:gd name="T2" fmla="+- 0 -4882 -4882"/>
                                <a:gd name="T3" fmla="*/ -4882 h 132"/>
                                <a:gd name="T4" fmla="+- 0 5223 5222"/>
                                <a:gd name="T5" fmla="*/ T4 w 1"/>
                                <a:gd name="T6" fmla="+- 0 -4750 -4882"/>
                                <a:gd name="T7" fmla="*/ -4750 h 132"/>
                              </a:gdLst>
                              <a:ahLst/>
                              <a:cxnLst>
                                <a:cxn ang="0">
                                  <a:pos x="T1" y="T3"/>
                                </a:cxn>
                                <a:cxn ang="0">
                                  <a:pos x="T5" y="T7"/>
                                </a:cxn>
                              </a:cxnLst>
                              <a:rect l="0" t="0" r="r" b="b"/>
                              <a:pathLst>
                                <a:path w="1" h="132">
                                  <a:moveTo>
                                    <a:pt x="0" y="0"/>
                                  </a:moveTo>
                                  <a:lnTo>
                                    <a:pt x="1" y="132"/>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91" name="Group 4261"/>
                        <wpg:cNvGrpSpPr>
                          <a:grpSpLocks/>
                        </wpg:cNvGrpSpPr>
                        <wpg:grpSpPr bwMode="auto">
                          <a:xfrm>
                            <a:off x="4549" y="-2586"/>
                            <a:ext cx="190" cy="95"/>
                            <a:chOff x="4549" y="-2586"/>
                            <a:chExt cx="190" cy="95"/>
                          </a:xfrm>
                        </wpg:grpSpPr>
                        <wps:wsp>
                          <wps:cNvPr id="4392" name="Freeform 4262"/>
                          <wps:cNvSpPr>
                            <a:spLocks/>
                          </wps:cNvSpPr>
                          <wps:spPr bwMode="auto">
                            <a:xfrm>
                              <a:off x="4549" y="-2586"/>
                              <a:ext cx="190" cy="95"/>
                            </a:xfrm>
                            <a:custGeom>
                              <a:avLst/>
                              <a:gdLst>
                                <a:gd name="T0" fmla="+- 0 4549 4549"/>
                                <a:gd name="T1" fmla="*/ T0 w 190"/>
                                <a:gd name="T2" fmla="+- 0 -2491 -2586"/>
                                <a:gd name="T3" fmla="*/ -2491 h 95"/>
                                <a:gd name="T4" fmla="+- 0 4739 4549"/>
                                <a:gd name="T5" fmla="*/ T4 w 190"/>
                                <a:gd name="T6" fmla="+- 0 -2491 -2586"/>
                                <a:gd name="T7" fmla="*/ -2491 h 95"/>
                                <a:gd name="T8" fmla="+- 0 4624 4549"/>
                                <a:gd name="T9" fmla="*/ T8 w 190"/>
                                <a:gd name="T10" fmla="+- 0 -2586 -2586"/>
                                <a:gd name="T11" fmla="*/ -2586 h 95"/>
                              </a:gdLst>
                              <a:ahLst/>
                              <a:cxnLst>
                                <a:cxn ang="0">
                                  <a:pos x="T1" y="T3"/>
                                </a:cxn>
                                <a:cxn ang="0">
                                  <a:pos x="T5" y="T7"/>
                                </a:cxn>
                                <a:cxn ang="0">
                                  <a:pos x="T9" y="T11"/>
                                </a:cxn>
                              </a:cxnLst>
                              <a:rect l="0" t="0" r="r" b="b"/>
                              <a:pathLst>
                                <a:path w="190" h="95">
                                  <a:moveTo>
                                    <a:pt x="0" y="95"/>
                                  </a:moveTo>
                                  <a:lnTo>
                                    <a:pt x="190" y="95"/>
                                  </a:lnTo>
                                  <a:lnTo>
                                    <a:pt x="75"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93" name="Group 4258"/>
                        <wpg:cNvGrpSpPr>
                          <a:grpSpLocks/>
                        </wpg:cNvGrpSpPr>
                        <wpg:grpSpPr bwMode="auto">
                          <a:xfrm>
                            <a:off x="7352" y="-2012"/>
                            <a:ext cx="97" cy="191"/>
                            <a:chOff x="7352" y="-2012"/>
                            <a:chExt cx="97" cy="191"/>
                          </a:xfrm>
                        </wpg:grpSpPr>
                        <wps:wsp>
                          <wps:cNvPr id="4394" name="Freeform 4260"/>
                          <wps:cNvSpPr>
                            <a:spLocks/>
                          </wps:cNvSpPr>
                          <wps:spPr bwMode="auto">
                            <a:xfrm>
                              <a:off x="7352" y="-2012"/>
                              <a:ext cx="97" cy="191"/>
                            </a:xfrm>
                            <a:custGeom>
                              <a:avLst/>
                              <a:gdLst>
                                <a:gd name="T0" fmla="+- 0 7352 7352"/>
                                <a:gd name="T1" fmla="*/ T0 w 97"/>
                                <a:gd name="T2" fmla="+- 0 -2012 -2012"/>
                                <a:gd name="T3" fmla="*/ -2012 h 191"/>
                                <a:gd name="T4" fmla="+- 0 7356 7352"/>
                                <a:gd name="T5" fmla="*/ T4 w 97"/>
                                <a:gd name="T6" fmla="+- 0 -1822 -2012"/>
                                <a:gd name="T7" fmla="*/ -1822 h 191"/>
                                <a:gd name="T8" fmla="+- 0 7449 7352"/>
                                <a:gd name="T9" fmla="*/ T8 w 97"/>
                                <a:gd name="T10" fmla="+- 0 -1937 -2012"/>
                                <a:gd name="T11" fmla="*/ -1937 h 191"/>
                              </a:gdLst>
                              <a:ahLst/>
                              <a:cxnLst>
                                <a:cxn ang="0">
                                  <a:pos x="T1" y="T3"/>
                                </a:cxn>
                                <a:cxn ang="0">
                                  <a:pos x="T5" y="T7"/>
                                </a:cxn>
                                <a:cxn ang="0">
                                  <a:pos x="T9" y="T11"/>
                                </a:cxn>
                              </a:cxnLst>
                              <a:rect l="0" t="0" r="r" b="b"/>
                              <a:pathLst>
                                <a:path w="97" h="191">
                                  <a:moveTo>
                                    <a:pt x="0" y="0"/>
                                  </a:moveTo>
                                  <a:lnTo>
                                    <a:pt x="4" y="190"/>
                                  </a:lnTo>
                                  <a:lnTo>
                                    <a:pt x="97" y="75"/>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5" name="Picture 425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1794" y="-5925"/>
                              <a:ext cx="5709" cy="5286"/>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4257" o:spid="_x0000_s1026" style="position:absolute;margin-left:89.7pt;margin-top:-296.25pt;width:285.45pt;height:264.3pt;z-index:-251141120;mso-position-horizontal-relative:page" coordorigin="1794,-5925" coordsize="5709,5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">
                <v:group id="Group 4329" o:spid="_x0000_s1027" style="position:absolute;left:1977;top:-2262;width:1727;height:306" coordorigin="1977,-2262" coordsize="1727,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ZNO8YAAADdAAAADwAAAGRycy9kb3ducmV2LnhtbESPQWvCQBSE7wX/w/KE&#10;3uompi0SXUVESw8iVAXx9sg+k2D2bciuSfz3riD0OMzMN8xs0ZtKtNS40rKCeBSBIM6sLjlXcDxs&#10;PiYgnEfWWFkmBXdysJgP3maYatvxH7V7n4sAYZeigsL7OpXSZQUZdCNbEwfvYhuDPsgml7rBLsBN&#10;JcdR9C0NlhwWCqxpVVB23d+Mgp8Ou2USr9vt9bK6nw9fu9M2JqXeh/1yCsJT7//Dr/avVvCZ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Zk07xgAAAN0A&#10;AAAPAAAAAAAAAAAAAAAAAKoCAABkcnMvZG93bnJldi54bWxQSwUGAAAAAAQABAD6AAAAnQMAAAAA&#10;">
                  <v:shape id="Freeform 4330" o:spid="_x0000_s1028" style="position:absolute;left:1977;top:-2262;width:1727;height:306;visibility:visible;mso-wrap-style:square;v-text-anchor:top" coordsize="1727,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IsgA&#10;AADdAAAADwAAAGRycy9kb3ducmV2LnhtbESPQU/CQBSE7yb+h80j4WJkKxBjKgtRQCDxgFa5v3Qf&#10;bbX7tumu7eKvd0lIPE5m5pvMbBFMLTpqXWVZwd0oAUGcW11xoeDz4+X2AYTzyBpry6TgRA4W8+ur&#10;Gaba9vxOXeYLESHsUlRQet+kUrq8JINuZBvi6B1ta9BH2RZSt9hHuKnlOEnupcGK40KJDS1Lyr+z&#10;H6NgHQ5f+1X/S9vX49sm2zfPXXYTlBoOwtMjCE/B/4cv7Z1WMJ2Mp3B+E5+An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43QiyAAAAN0AAAAPAAAAAAAAAAAAAAAAAJgCAABk&#10;cnMvZG93bnJldi54bWxQSwUGAAAAAAQABAD1AAAAjQMAAAAA&#10;" path="m,306r1727,l1727,,,,,306xe" filled="f" strokeweight=".26456mm">
                    <v:path arrowok="t" o:connecttype="custom" o:connectlocs="0,-1956;1727,-1956;1727,-2262;0,-2262;0,-1956" o:connectangles="0,0,0,0,0"/>
                  </v:shape>
                </v:group>
                <v:group id="Group 4327" o:spid="_x0000_s1029" style="position:absolute;left:1998;top:-2042;width:1684;height:2" coordorigin="1998,-2042" coordsize="16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Nw1MYAAADdAAAADwAAAGRycy9kb3ducmV2LnhtbESPS4vCQBCE7wv7H4Ze&#10;8KaT+GKJjiKiyx5E8AGLtybTJsFMT8iMSfz3jiDssaiqr6j5sjOlaKh2hWUF8SACQZxaXXCm4Hza&#10;9r9BOI+ssbRMCh7kYLn4/Jhjom3LB2qOPhMBwi5BBbn3VSKlS3My6Aa2Ig7e1dYGfZB1JnWNbYCb&#10;Ug6jaCoNFhwWcqxonVN6O96Ngp8W29Uo3jS723X9uJwm+79dTEr1vrrVDISnzv+H3+1frWA8Gk7g&#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w3DUxgAAAN0A&#10;AAAPAAAAAAAAAAAAAAAAAKoCAABkcnMvZG93bnJldi54bWxQSwUGAAAAAAQABAD6AAAAnQMAAAAA&#10;">
                  <v:shape id="Freeform 4328" o:spid="_x0000_s1030" style="position:absolute;left:1998;top:-2042;width:1684;height:2;visibility:visible;mso-wrap-style:square;v-text-anchor:top" coordsize="16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h4MIA&#10;AADdAAAADwAAAGRycy9kb3ducmV2LnhtbESPS4vCMBSF9wP+h3AFd2NaHUSqUcRBdJa+9pfm2hab&#10;m5pkbPXXG2Fglofz+DjzZWdqcSfnK8sK0mECgji3uuJCwem4+ZyC8AFZY22ZFDzIw3LR+5hjpm3L&#10;e7ofQiHiCPsMFZQhNJmUPi/JoB/ahjh6F+sMhihdIbXDNo6bWo6SZCINVhwJJTa0Lim/Hn5N5G5S&#10;txunjtrT98/WneXzeFs9lRr0u9UMRKAu/If/2jut4Gs8msD7TXwC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gwgAAAN0AAAAPAAAAAAAAAAAAAAAAAJgCAABkcnMvZG93&#10;bnJldi54bWxQSwUGAAAAAAQABAD1AAAAhwMAAAAA&#10;" path="m,l1684,e" filled="f" strokeweight=".19842mm">
                    <v:path arrowok="t" o:connecttype="custom" o:connectlocs="0,0;1684,0" o:connectangles="0,0"/>
                  </v:shape>
                </v:group>
                <v:group id="Group 4325" o:spid="_x0000_s1031" style="position:absolute;left:2834;top:-3552;width:7;height:1289" coordorigin="2834,-3552" coordsize="7,1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1LOMcAAADdAAAADwAAAGRycy9kb3ducmV2LnhtbESPT2vCQBTE70K/w/IK&#10;3uom/mkluoqIlR5EaCyIt0f2mQSzb0N2m8Rv3xUKHoeZ+Q2zXPemEi01rrSsIB5FIIgzq0vOFfyc&#10;Pt/mIJxH1lhZJgV3crBevQyWmGjb8Te1qc9FgLBLUEHhfZ1I6bKCDLqRrYmDd7WNQR9kk0vdYBfg&#10;ppLjKHqXBksOCwXWtC0ou6W/RsG+w24ziXft4Xbd3i+n2fF8iEmp4Wu/WYDw1Ptn+L/9pRVMJ+MP&#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1LOMcAAADd&#10;AAAADwAAAAAAAAAAAAAAAACqAgAAZHJzL2Rvd25yZXYueG1sUEsFBgAAAAAEAAQA+gAAAJ4DAAAA&#10;AA==&#10;">
                  <v:shape id="Freeform 4326" o:spid="_x0000_s1032" style="position:absolute;left:2834;top:-3552;width:7;height:1289;visibility:visible;mso-wrap-style:square;v-text-anchor:top" coordsize="7,12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1hs8UA&#10;AADdAAAADwAAAGRycy9kb3ducmV2LnhtbERPz2vCMBS+D/Y/hDfYTVM7kdEZRQaKh3qYdpTdHs1b&#10;U9a8dE2q1b/eHAY7fny/l+vRtuJMvW8cK5hNExDEldMN1wqK03byCsIHZI2tY1JwJQ/r1ePDEjPt&#10;LvxB52OoRQxhn6ECE0KXSekrQxb91HXEkft2vcUQYV9L3eMlhttWpkmykBYbjg0GO3o3VP0cB6vg&#10;MMxM7nf152EoN195uS3a22+i1PPTuHkDEWgM/+I/914rmL+kcW58E5+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DWGzxQAAAN0AAAAPAAAAAAAAAAAAAAAAAJgCAABkcnMv&#10;ZG93bnJldi54bWxQSwUGAAAAAAQABAD1AAAAigMAAAAA&#10;" path="m7,1290l,e" filled="f" strokeweight=".18186mm">
                    <v:path arrowok="t" o:connecttype="custom" o:connectlocs="7,-2262;0,-3552" o:connectangles="0,0"/>
                  </v:shape>
                </v:group>
                <v:group id="Group 4323" o:spid="_x0000_s1033" style="position:absolute;left:2264;top:-3859;width:1140;height:307" coordorigin="2264,-3859"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560ccAAADdAAAADwAAAGRycy9kb3ducmV2LnhtbESPT2vCQBTE70K/w/IK&#10;3uom/ik1uoqIlR5EaCyIt0f2mQSzb0N2m8Rv3xUKHoeZ+Q2zXPemEi01rrSsIB5FIIgzq0vOFfyc&#10;Pt8+QDiPrLGyTAru5GC9ehksMdG2429qU5+LAGGXoILC+zqR0mUFGXQjWxMH72obgz7IJpe6wS7A&#10;TSXHUfQuDZYcFgqsaVtQdkt/jYJ9h91mEu/aw+26vV9Os+P5EJNSw9d+swDhqffP8H/7SyuYTsZz&#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Y560ccAAADd&#10;AAAADwAAAAAAAAAAAAAAAACqAgAAZHJzL2Rvd25yZXYueG1sUEsFBgAAAAAEAAQA+gAAAJ4DAAAA&#10;AA==&#10;">
                  <v:shape id="Freeform 4324" o:spid="_x0000_s1034" style="position:absolute;left:2264;top:-3859;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0AKcAA&#10;AADdAAAADwAAAGRycy9kb3ducmV2LnhtbERPPWvDMBDdC/0P4grZGjmVSYob2YTSQNekHjIe1tUy&#10;tU7CUh3n30dDoePjfe+bxY1ipikOnjVs1gUI4s6bgXsN7dfx+RVETMgGR8+k4UYRmvrxYY+V8Vc+&#10;0XxOvcghHCvUYFMKlZSxs+Qwrn0gzty3nxymDKdemgmvOdyN8qUottLhwLnBYqB3S93P+ddpuNBH&#10;KF15GNXc7sIGrdqerNJ69bQc3kAkWtK/+M/9aTSUSuX9+U1+ArK+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f0AKcAAAADdAAAADwAAAAAAAAAAAAAAAACYAgAAZHJzL2Rvd25y&#10;ZXYueG1sUEsFBgAAAAAEAAQA9QAAAIUDAAAAAA==&#10;" path="m,307r1140,l1140,,,,,307xe" filled="f" strokeweight=".26456mm">
                    <v:path arrowok="t" o:connecttype="custom" o:connectlocs="0,-3552;1140,-3552;1140,-3859;0,-3859;0,-3552" o:connectangles="0,0,0,0,0"/>
                  </v:shape>
                </v:group>
                <v:group id="Group 4321" o:spid="_x0000_s1035" style="position:absolute;left:2345;top:-3638;width:979;height:2" coordorigin="2345,-3638" coordsize="9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HgCsYAAADdAAAADwAAAGRycy9kb3ducmV2LnhtbESPT2vCQBTE7wW/w/KE&#10;3uomphWJriKipQcR/APi7ZF9JsHs25Bdk/jtuwWhx2FmfsPMl72pREuNKy0riEcRCOLM6pJzBefT&#10;9mMKwnlkjZVlUvAkB8vF4G2OqbYdH6g9+lwECLsUFRTe16mULivIoBvZmjh4N9sY9EE2udQNdgFu&#10;KjmOook0WHJYKLCmdUHZ/fgwCr477FZJvGl399v6eT197S+7mJR6H/arGQhPvf8Pv9o/WsFnks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IeAKxgAAAN0A&#10;AAAPAAAAAAAAAAAAAAAAAKoCAABkcnMvZG93bnJldi54bWxQSwUGAAAAAAQABAD6AAAAnQMAAAAA&#10;">
                  <v:shape id="Freeform 4322" o:spid="_x0000_s1036" style="position:absolute;left:2345;top:-3638;width:979;height:2;visibility:visible;mso-wrap-style:square;v-text-anchor:top" coordsize="9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Aey8cA&#10;AADdAAAADwAAAGRycy9kb3ducmV2LnhtbESPT2vCQBTE74LfYXlCb7oxtkWiq9iAkEsLWint7Zl9&#10;JsHs25Dd5s+37xYKPQ4z8xtmux9MLTpqXWVZwXIRgSDOra64UHB5P87XIJxH1lhbJgUjOdjvppMt&#10;Jtr2fKLu7AsRIOwSVFB63yRSurwkg25hG+Lg3Wxr0AfZFlK32Ae4qWUcRc/SYMVhocSG0pLy+/nb&#10;KOiqN339yj7wOD6dXuvLy2eara1SD7PhsAHhafD/4b92phU8rlYx/L4JT0D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QHsvHAAAA3QAAAA8AAAAAAAAAAAAAAAAAmAIAAGRy&#10;cy9kb3ducmV2LnhtbFBLBQYAAAAABAAEAPUAAACMAwAAAAA=&#10;" path="m,l978,e" filled="f" strokeweight=".19842mm">
                    <v:path arrowok="t" o:connecttype="custom" o:connectlocs="0,0;978,0" o:connectangles="0,0"/>
                  </v:shape>
                </v:group>
                <v:group id="Group 4319" o:spid="_x0000_s1037" style="position:absolute;left:5039;top:-3885;width:1140;height:306" coordorigin="5039,-3885" coordsize="114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b5sYAAADdAAAADwAAAGRycy9kb3ducmV2LnhtbESPT2vCQBTE7wW/w/KE&#10;3uomphWJriKipQcR/APi7ZF9JsHs25Bdk/jtuwWhx2FmfsPMl72pREuNKy0riEcRCOLM6pJzBefT&#10;9mMKwnlkjZVlUvAkB8vF4G2OqbYdH6g9+lwECLsUFRTe16mULivIoBvZmjh4N9sY9EE2udQNdgFu&#10;KjmOook0WHJYKLCmdUHZ/fgwCr477FZJvGl399v6eT197S+7mJR6H/arGQhPvf8Pv9o/WsFnki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v9vmxgAAAN0A&#10;AAAPAAAAAAAAAAAAAAAAAKoCAABkcnMvZG93bnJldi54bWxQSwUGAAAAAAQABAD6AAAAnQMAAAAA&#10;">
                  <v:shape id="Freeform 4320" o:spid="_x0000_s1038" style="position:absolute;left:5039;top:-3885;width:1140;height:306;visibility:visible;mso-wrap-style:square;v-text-anchor:top" coordsize="114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fZAsMA&#10;AADdAAAADwAAAGRycy9kb3ducmV2LnhtbESP0YrCMBRE3xf8h3AXfNumblWk2yiuoPgk2u4HXJq7&#10;bbG5KU3U+vdGEHwcZuYMk60G04or9a6xrGASxSCIS6sbrhT8FduvBQjnkTW2lknBnRyslqOPDFNt&#10;b3yia+4rESDsUlRQe9+lUrqyJoMush1x8P5tb9AH2VdS93gLcNPK7zieS4MNh4UaO9rUVJ7zi1Fw&#10;+OXifCw8VYtZsZtPMCm7nJUafw7rHxCeBv8Ov9p7rWCaJFN4vglP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fZAsMAAADdAAAADwAAAAAAAAAAAAAAAACYAgAAZHJzL2Rv&#10;d25yZXYueG1sUEsFBgAAAAAEAAQA9QAAAIgDAAAAAA==&#10;" path="m,306r1140,l1140,,,,,306xe" filled="f" strokeweight=".26456mm">
                    <v:path arrowok="t" o:connecttype="custom" o:connectlocs="0,-3579;1140,-3579;1140,-3885;0,-3885;0,-3579" o:connectangles="0,0,0,0,0"/>
                  </v:shape>
                </v:group>
                <v:group id="Group 4317" o:spid="_x0000_s1039" style="position:absolute;left:5275;top:-3665;width:668;height:2" coordorigin="5275,-3665" coordsize="6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rmCcYAAADdAAAADwAAAGRycy9kb3ducmV2LnhtbESPT2vCQBTE7wW/w/IE&#10;b3UTU0Wiq4jU0oMU/APi7ZF9JsHs25DdJvHbdwWhx2FmfsMs172pREuNKy0riMcRCOLM6pJzBefT&#10;7n0OwnlkjZVlUvAgB+vV4G2JqbYdH6g9+lwECLsUFRTe16mULivIoBvbmjh4N9sY9EE2udQNdgFu&#10;KjmJopk0WHJYKLCmbUHZ/fhrFHx12G2S+LPd32/bx/U0/bnsY1JqNOw3CxCeev8ffrW/tYKPJJnC&#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GuYJxgAAAN0A&#10;AAAPAAAAAAAAAAAAAAAAAKoCAABkcnMvZG93bnJldi54bWxQSwUGAAAAAAQABAD6AAAAnQMAAAAA&#10;">
                  <v:shape id="Freeform 4318" o:spid="_x0000_s1040" style="position:absolute;left:5275;top:-3665;width:668;height:2;visibility:visible;mso-wrap-style:square;v-text-anchor:top" coordsize="6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UqscYA&#10;AADdAAAADwAAAGRycy9kb3ducmV2LnhtbESPQWvCQBSE70L/w/IKvemmVYKNriJCweIpUYTcXrPP&#10;JDT7NmRXE/31bqHgcZiZb5jlejCNuFLnassK3icRCOLC6ppLBcfD13gOwnlkjY1lUnAjB+vVy2iJ&#10;ibY9p3TNfCkChF2CCirv20RKV1Rk0E1sSxy8s+0M+iC7UuoO+wA3jfyIolgarDksVNjStqLiN7sY&#10;BfVB5uk94z7+zFN7yr9/0tNtr9Tb67BZgPA0+Gf4v73TCmbTaQx/b8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zUqscYAAADdAAAADwAAAAAAAAAAAAAAAACYAgAAZHJz&#10;L2Rvd25yZXYueG1sUEsFBgAAAAAEAAQA9QAAAIsDAAAAAA==&#10;" path="m,l668,e" filled="f" strokeweight=".19842mm">
                    <v:path arrowok="t" o:connecttype="custom" o:connectlocs="0,0;668,0" o:connectangles="0,0"/>
                  </v:shape>
                </v:group>
                <v:group id="Group 4315" o:spid="_x0000_s1041" style="position:absolute;left:3404;top:-3732;width:1635;height:27" coordorigin="3404,-3732" coordsize="163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Td5cYAAADdAAAADwAAAGRycy9kb3ducmV2LnhtbESPQWvCQBSE74X+h+UV&#10;vOkmTW0ldRURLR5EUAvF2yP7TILZtyG7JvHfu4LQ4zAz3zDTeW8q0VLjSssK4lEEgjizuuRcwe9x&#10;PZyAcB5ZY2WZFNzIwXz2+jLFVNuO99QefC4ChF2KCgrv61RKlxVk0I1sTRy8s20M+iCbXOoGuwA3&#10;lXyPok9psOSwUGBNy4Kyy+FqFPx02C2SeNVuL+fl7XQc7/62MSk1eOsX3yA89f4//GxvtIKPJPmC&#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N3lxgAAAN0A&#10;AAAPAAAAAAAAAAAAAAAAAKoCAABkcnMvZG93bnJldi54bWxQSwUGAAAAAAQABAD6AAAAnQMAAAAA&#10;">
                  <v:shape id="Freeform 4316" o:spid="_x0000_s1042" style="position:absolute;left:3404;top:-3732;width:1635;height:27;visibility:visible;mso-wrap-style:square;v-text-anchor:top" coordsize="163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zHwsMA&#10;AADdAAAADwAAAGRycy9kb3ducmV2LnhtbERPTWvCQBC9F/wPywje6qbGSo2uIoJYCj3UFsTbkB2T&#10;pdnZmJ1q+u+7h4LHx/ternvfqCt10QU28DTOQBGXwTquDHx97h5fQEVBttgEJgO/FGG9GjwssbDh&#10;xh90PUilUgjHAg3UIm2hdSxr8hjHoSVO3Dl0HiXBrtK2w1sK942eZNlMe3ScGmpsaVtT+X348QZk&#10;+qzfHJWz097hea8v8/z9KMaMhv1mAUqol7v43/1qDUzzPM1Nb9IT0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hzHwsMAAADdAAAADwAAAAAAAAAAAAAAAACYAgAAZHJzL2Rv&#10;d25yZXYueG1sUEsFBgAAAAAEAAQA9QAAAIgDAAAAAA==&#10;" path="m,27l1635,e" filled="f" strokeweight=".18186mm">
                    <v:path arrowok="t" o:connecttype="custom" o:connectlocs="0,-3705;1635,-3732" o:connectangles="0,0"/>
                  </v:shape>
                </v:group>
                <v:group id="Group 4313" o:spid="_x0000_s1043" style="position:absolute;left:4940;top:-2262;width:1331;height:306" coordorigin="4940,-2262" coordsize="1331,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fsDMYAAADdAAAADwAAAGRycy9kb3ducmV2LnhtbESPQWvCQBSE74X+h+UV&#10;vOkmTS01dRURLR5EUAvF2yP7TILZtyG7JvHfu4LQ4zAz3zDTeW8q0VLjSssK4lEEgjizuuRcwe9x&#10;PfwC4TyyxsoyKbiRg/ns9WWKqbYd76k9+FwECLsUFRTe16mULivIoBvZmjh4Z9sY9EE2udQNdgFu&#10;KvkeRZ/SYMlhocCalgVll8PVKPjpsFsk8ardXs7L2+k43v1tY1Jq8NYvvkF46v1/+NneaAUfSTK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V+wMxgAAAN0A&#10;AAAPAAAAAAAAAAAAAAAAAKoCAABkcnMvZG93bnJldi54bWxQSwUGAAAAAAQABAD6AAAAnQMAAAAA&#10;">
                  <v:shape id="Freeform 4314" o:spid="_x0000_s1044" style="position:absolute;left:4940;top:-2262;width:1331;height:306;visibility:visible;mso-wrap-style:square;v-text-anchor:top" coordsize="1331,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UEFMYA&#10;AADdAAAADwAAAGRycy9kb3ducmV2LnhtbESP0WrCQBBF3wX/YZlC38wmVWpJXUWsLVZEqO0HDNlp&#10;kpqdDdmtxr93HgQfhzv3zJzZoneNOlEXas8GsiQFRVx4W3Np4Of7ffQCKkRki41nMnChAIv5cDDD&#10;3Pozf9HpEEslEA45GqhibHOtQ1GRw5D4lliyX985jDJ2pbYdngXuGv2Ups/aYc1yocKWVhUVx8O/&#10;M/AXNk1MV9vjrl5/TLP9mxA+M2MeH/rlK6hIfbwv39oba2Aynsj/YiMmoO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UUEFMYAAADdAAAADwAAAAAAAAAAAAAAAACYAgAAZHJz&#10;L2Rvd25yZXYueG1sUEsFBgAAAAAEAAQA9QAAAIsDAAAAAA==&#10;" path="m,306r1331,l1331,,,,,306xe" filled="f" strokeweight=".26456mm">
                    <v:path arrowok="t" o:connecttype="custom" o:connectlocs="0,-1956;1331,-1956;1331,-2262;0,-2262;0,-1956" o:connectangles="0,0,0,0,0"/>
                  </v:shape>
                </v:group>
                <v:group id="Group 4311" o:spid="_x0000_s1045" style="position:absolute;left:4961;top:-2042;width:1290;height:2" coordorigin="4961,-2042" coordsize="12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eTd8cAAADdAAAADwAAAGRycy9kb3ducmV2LnhtbESPQWvCQBSE7wX/w/IK&#10;3ppNNC2SZhWRKh5CoSqU3h7ZZxLMvg3ZbRL/fbdQ6HGYmW+YfDOZVgzUu8aygiSKQRCXVjdcKbic&#10;908rEM4ja2wtk4I7OdisZw85ZtqO/EHDyVciQNhlqKD2vsukdGVNBl1kO+LgXW1v0AfZV1L3OAa4&#10;aeUijl+kwYbDQo0d7Woqb6dvo+Aw4rhdJm9Dcbvu7l/n5/fPIiGl5o/T9hWEp8n/h//aR60gXaY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ieTd8cAAADd&#10;AAAADwAAAAAAAAAAAAAAAACqAgAAZHJzL2Rvd25yZXYueG1sUEsFBgAAAAAEAAQA+gAAAJ4DAAAA&#10;AA==&#10;">
                  <v:shape id="Freeform 4312" o:spid="_x0000_s1046" style="position:absolute;left:4961;top:-2042;width:1290;height:2;visibility:visible;mso-wrap-style:square;v-text-anchor:top" coordsize="129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eSecQA&#10;AADdAAAADwAAAGRycy9kb3ducmV2LnhtbESPT4vCMBTE74LfITzBm6b+QaQaRZTF7XG1B4/P5tkW&#10;m5fSZNv67TeCsMdhZn7DbPe9qURLjSstK5hNIxDEmdUl5wrS69dkDcJ5ZI2VZVLwIgf73XCwxVjb&#10;jn+ovfhcBAi7GBUU3texlC4ryKCb2po4eA/bGPRBNrnUDXYBbio5j6KVNFhyWCiwpmNB2fPyaxQk&#10;SfJsH+nqmJ7x3N5enbvzaa3UeNQfNiA89f4//Gl/awXLxXIO7zfhCcjd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nknnEAAAA3QAAAA8AAAAAAAAAAAAAAAAAmAIAAGRycy9k&#10;b3ducmV2LnhtbFBLBQYAAAAABAAEAPUAAACJAwAAAAA=&#10;" path="m,l1290,e" filled="f" strokeweight=".19842mm">
                    <v:path arrowok="t" o:connecttype="custom" o:connectlocs="0,0;1290,0" o:connectangles="0,0"/>
                  </v:shape>
                </v:group>
                <v:group id="Group 4309" o:spid="_x0000_s1047" style="position:absolute;left:5606;top:-3579;width:3;height:1317" coordorigin="5606,-3579" coordsize="3,1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mom8YAAADdAAAADwAAAGRycy9kb3ducmV2LnhtbESPQWvCQBSE7wX/w/IE&#10;b3UTY4tEVxGp4kGEqiDeHtlnEsy+DdltEv99tyD0OMzMN8xi1ZtKtNS40rKCeByBIM6sLjlXcDlv&#10;32cgnEfWWFkmBU9ysFoO3haYatvxN7Unn4sAYZeigsL7OpXSZQUZdGNbEwfvbhuDPsgml7rBLsBN&#10;JSdR9CkNlhwWCqxpU1D2OP0YBbsOu3USf7WHx33zvJ0/jtdDTEqNhv16DsJT7//Dr/ZeK5gm0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uaibxgAAAN0A&#10;AAAPAAAAAAAAAAAAAAAAAKoCAABkcnMvZG93bnJldi54bWxQSwUGAAAAAAQABAD6AAAAnQMAAAAA&#10;">
                  <v:shape id="Freeform 4310" o:spid="_x0000_s1048" style="position:absolute;left:5606;top:-3579;width:3;height:1317;visibility:visible;mso-wrap-style:square;v-text-anchor:top" coordsize="3,1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9/EcQA&#10;AADdAAAADwAAAGRycy9kb3ducmV2LnhtbESPQUvDQBSE70L/w/IEb3ZjDUVit8UKgqdCUyHXZ/aZ&#10;RLNvw+6zWf+9Kwg9DjPzDbPZJTeqM4U4eDZwtyxAEbfeDtwZeDu93D6AioJscfRMBn4owm67uNpg&#10;Zf3MRzrX0qkM4VihgV5kqrSObU8O49JPxNn78MGhZBk6bQPOGe5GvSqKtXY4cF7ocaLnntqv+tsZ&#10;CKvGj6emLt/T4VMOTZqPe5mNublOT4+ghJJcwv/tV2ugvC9L+HuTn4D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fxHEAAAA3QAAAA8AAAAAAAAAAAAAAAAAmAIAAGRycy9k&#10;b3ducmV2LnhtbFBLBQYAAAAABAAEAPUAAACJAwAAAAA=&#10;" path="m,1317l3,e" filled="f" strokeweight=".18186mm">
                    <v:path arrowok="t" o:connecttype="custom" o:connectlocs="0,-2262;3,-3579" o:connectangles="0,0"/>
                  </v:shape>
                </v:group>
                <v:group id="Group 4307" o:spid="_x0000_s1049" style="position:absolute;left:4642;top:-5662;width:1915;height:307" coordorigin="4642,-5662" coordsize="1915,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yVdMYAAADdAAAADwAAAGRycy9kb3ducmV2LnhtbESPS4vCQBCE74L/YWhh&#10;bzrJ+kCio4jsLh5E8AHircm0STDTEzKzSfz3zsKCx6KqvqKW686UoqHaFZYVxKMIBHFqdcGZgsv5&#10;ezgH4TyyxtIyKXiSg/Wq31tiom3LR2pOPhMBwi5BBbn3VSKlS3My6Ea2Ig7e3dYGfZB1JnWNbYCb&#10;Un5G0UwaLDgs5FjRNqf0cfo1Cn5abDfj+KvZP+7b5+08PVz3MSn1Meg2CxCeOv8O/7d3WsFkPJnC&#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HJV0xgAAAN0A&#10;AAAPAAAAAAAAAAAAAAAAAKoCAABkcnMvZG93bnJldi54bWxQSwUGAAAAAAQABAD6AAAAnQMAAAAA&#10;">
                  <v:shape id="Freeform 4308" o:spid="_x0000_s1050" style="position:absolute;left:4642;top:-5662;width:1915;height:307;visibility:visible;mso-wrap-style:square;v-text-anchor:top" coordsize="1915,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JNicYA&#10;AADdAAAADwAAAGRycy9kb3ducmV2LnhtbESPQYvCMBSE78L+h/CEvcia7lq0VKMsLqIHFVYFr4/m&#10;2Rabl9JErf/eCILHYWa+YSaz1lTiSo0rLSv47kcgiDOrS84VHPaLrwSE88gaK8uk4E4OZtOPzgRT&#10;bW/8T9edz0WAsEtRQeF9nUrpsoIMur6tiYN3so1BH2STS93gLcBNJX+iaCgNlhwWCqxpXlB23l2M&#10;guNmlMejZf3XmvNqsZ0nSS+6rJX67La/YxCeWv8Ov9orrSAexEN4vglPQE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AJNicYAAADdAAAADwAAAAAAAAAAAAAAAACYAgAAZHJz&#10;L2Rvd25yZXYueG1sUEsFBgAAAAAEAAQA9QAAAIsDAAAAAA==&#10;" path="m,307r1915,l1915,,,,,307xe" filled="f" strokeweight=".26456mm">
                    <v:path arrowok="t" o:connecttype="custom" o:connectlocs="0,-5355;1915,-5355;1915,-5662;0,-5662;0,-5355" o:connectangles="0,0,0,0,0"/>
                  </v:shape>
                </v:group>
                <v:group id="Group 4305" o:spid="_x0000_s1051" style="position:absolute;left:4664;top:-5441;width:1873;height:2" coordorigin="4664,-5441" coordsize="18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KumMcAAADdAAAADwAAAGRycy9kb3ducmV2LnhtbESPT2vCQBTE70K/w/IK&#10;vdVN/NNKdBURWzyI0FgQb4/sMwlm34bsNonf3hUKHoeZ+Q2zWPWmEi01rrSsIB5GIIgzq0vOFfwe&#10;v95nIJxH1lhZJgU3crBavgwWmGjb8Q+1qc9FgLBLUEHhfZ1I6bKCDLqhrYmDd7GNQR9kk0vdYBfg&#10;ppKjKPqQBksOCwXWtCkou6Z/RsF3h916HG/b/fWyuZ2P08NpH5NSb6/9eg7CU++f4f/2TiuYjCef&#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oKumMcAAADd&#10;AAAADwAAAAAAAAAAAAAAAACqAgAAZHJzL2Rvd25yZXYueG1sUEsFBgAAAAAEAAQA+gAAAJ4DAAAA&#10;AA==&#10;">
                  <v:shape id="Freeform 4306" o:spid="_x0000_s1052" style="position:absolute;left:4664;top:-5441;width:1873;height:2;visibility:visible;mso-wrap-style:square;v-text-anchor:top" coordsize="18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ESWb8A&#10;AADdAAAADwAAAGRycy9kb3ducmV2LnhtbERPy4rCMBTdC/5DuII7TX2g0jGKCILoQnzAbC/NnaZM&#10;c1OSqPXvzUJweTjv5bq1tXiQD5VjBaNhBoK4cLriUsHtuhssQISIrLF2TApeFGC96naWmGv35DM9&#10;LrEUKYRDjgpMjE0uZSgMWQxD1xAn7s95izFBX0rt8ZnCbS3HWTaTFitODQYb2hoq/i93q2B2Mmh+&#10;D7KWr9tiftq13pd8VKrfazc/ICK18Sv+uPdawXQyTXPTm/QE5O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0RJZvwAAAN0AAAAPAAAAAAAAAAAAAAAAAJgCAABkcnMvZG93bnJl&#10;di54bWxQSwUGAAAAAAQABAD1AAAAhAMAAAAA&#10;" path="m,l1873,e" filled="f" strokeweight=".19842mm">
                    <v:path arrowok="t" o:connecttype="custom" o:connectlocs="0,0;1873,0" o:connectangles="0,0"/>
                  </v:shape>
                </v:group>
                <v:group id="Group 4303" o:spid="_x0000_s1053" style="position:absolute;left:5600;top:-5355;width:8;height:1470" coordorigin="5600,-5355" coordsize="8,1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GfcccAAADdAAAADwAAAGRycy9kb3ducmV2LnhtbESPT2vCQBTE70K/w/IK&#10;vdVN/FNqdBURWzyI0FgQb4/sMwlm34bsNonf3hUKHoeZ+Q2zWPWmEi01rrSsIB5GIIgzq0vOFfwe&#10;v94/QTiPrLGyTApu5GC1fBksMNG24x9qU5+LAGGXoILC+zqR0mUFGXRDWxMH72Ibgz7IJpe6wS7A&#10;TSVHUfQhDZYcFgqsaVNQdk3/jILvDrv1ON62++tlczsfp4fTPial3l779RyEp94/w//tnVYwGU9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FGfcccAAADd&#10;AAAADwAAAAAAAAAAAAAAAACqAgAAZHJzL2Rvd25yZXYueG1sUEsFBgAAAAAEAAQA+gAAAJ4DAAAA&#10;AA==&#10;">
                  <v:shape id="Freeform 4304" o:spid="_x0000_s1054" style="position:absolute;left:5600;top:-5355;width:8;height:1470;visibility:visible;mso-wrap-style:square;v-text-anchor:top" coordsize="8,1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DYQMMA&#10;AADdAAAADwAAAGRycy9kb3ducmV2LnhtbERPTWuDQBC9B/oflin0lqxtmlCMG5FKQWg8xISeJ+5U&#10;Je6suFtj/332UOjx8b6TdDa9mGh0nWUFz6sIBHFtdceNgvPpY/kGwnlkjb1lUvBLDtL9wyLBWNsb&#10;H2mqfCNCCLsYFbTeD7GUrm7JoFvZgThw33Y06AMcG6lHvIVw08uXKNpKgx2HhhYHem+pvlY/RsFh&#10;s5VVec7K7JJ/5vxVrK/RiZV6epyzHQhPs/8X/7kLreB1vQn7w5vwBOT+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DYQMMAAADdAAAADwAAAAAAAAAAAAAAAACYAgAAZHJzL2Rv&#10;d25yZXYueG1sUEsFBgAAAAAEAAQA9QAAAIgDAAAAAA==&#10;" path="m9,1470l,e" filled="f" strokeweight=".18186mm">
                    <v:path arrowok="t" o:connecttype="custom" o:connectlocs="9,-3885;0,-5355" o:connectangles="0,0"/>
                  </v:shape>
                </v:group>
                <v:group id="Group 4301" o:spid="_x0000_s1055" style="position:absolute;left:5090;top:-1000;width:1140;height:306" coordorigin="5090,-1000" coordsize="114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4FqscAAADdAAAADwAAAGRycy9kb3ducmV2LnhtbESPT2vCQBTE7wW/w/IK&#10;3uomphZJXYNIFQ9SqAqlt0f2mYRk34bsNn++fbdQ6HGYmd8wm2w0jeipc5VlBfEiAkGcW11xoeB2&#10;PTytQTiPrLGxTAomcpBtZw8bTLUd+IP6iy9EgLBLUUHpfZtK6fKSDLqFbYmDd7edQR9kV0jd4RDg&#10;ppHLKHqRBisOCyW2tC8pry/fRsFxwGGXxG/9ub7vp6/r6v3zHJNS88dx9wrC0+j/w3/tk1bwnKx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4FqscAAADd&#10;AAAADwAAAAAAAAAAAAAAAACqAgAAZHJzL2Rvd25yZXYueG1sUEsFBgAAAAAEAAQA+gAAAJ4DAAAA&#10;AA==&#10;">
                  <v:shape id="Freeform 4302" o:spid="_x0000_s1056" style="position:absolute;left:5090;top:-1000;width:1140;height:306;visibility:visible;mso-wrap-style:square;v-text-anchor:top" coordsize="114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BTcEA&#10;AADdAAAADwAAAGRycy9kb3ducmV2LnhtbESP3arCMBCE7wXfIazgnab+ItUoekDxSrT1AZZmbYvN&#10;pjQ5Wt/eCIKXw8x8w6w2ranEgxpXWlYwGkYgiDOrS84VXNP9YAHCeWSNlWVS8CIHm3W3s8JY2ydf&#10;6JH4XAQIuxgVFN7XsZQuK8igG9qaOHg32xj0QTa51A0+A9xUchxFc2mw5LBQYE1/BWX35N8oOO04&#10;vZ9TT/lilh7mI5xkdcJK9XvtdgnCU+t/4W/7qBVMJ7MxfN6EJyD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tAU3BAAAA3QAAAA8AAAAAAAAAAAAAAAAAmAIAAGRycy9kb3du&#10;cmV2LnhtbFBLBQYAAAAABAAEAPUAAACGAwAAAAA=&#10;" path="m,306r1140,l1140,,,,,306xe" filled="f" strokeweight=".26456mm">
                    <v:path arrowok="t" o:connecttype="custom" o:connectlocs="0,-694;1140,-694;1140,-1000;0,-1000;0,-694" o:connectangles="0,0,0,0,0"/>
                  </v:shape>
                </v:group>
                <v:group id="Group 4299" o:spid="_x0000_s1057" style="position:absolute;left:5349;top:-780;width:621;height:2" coordorigin="5349,-780" coordsize="6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A+RsYAAADdAAAADwAAAGRycy9kb3ducmV2LnhtbESPT2vCQBTE7wW/w/IE&#10;b3UTU0Wiq4jU0oMU/APi7ZF9JsHs25DdJvHbdwWhx2FmfsMs172pREuNKy0riMcRCOLM6pJzBefT&#10;7n0OwnlkjZVlUvAgB+vV4G2JqbYdH6g9+lwECLsUFRTe16mULivIoBvbmjh4N9sY9EE2udQNdgFu&#10;KjmJopk0WHJYKLCmbUHZ/fhrFHx12G2S+LPd32/bx/U0/bnsY1JqNOw3CxCeev8ffrW/tYKPZJr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YD5GxgAAAN0A&#10;AAAPAAAAAAAAAAAAAAAAAKoCAABkcnMvZG93bnJldi54bWxQSwUGAAAAAAQABAD6AAAAnQMAAAAA&#10;">
                  <v:shape id="Freeform 4300" o:spid="_x0000_s1058" style="position:absolute;left:5349;top:-780;width:621;height:2;visibility:visible;mso-wrap-style:square;v-text-anchor:top" coordsize="6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6rhcUA&#10;AADdAAAADwAAAGRycy9kb3ducmV2LnhtbESPQWvCQBSE70L/w/IKvemmrdqSuooIAS8imip4e2Rf&#10;k9Ds27C7avTXu4LgcZiZb5jJrDONOJHztWUF74MEBHFhdc2lgt8863+D8AFZY2OZFFzIw2z60ptg&#10;qu2ZN3TahlJECPsUFVQhtKmUvqjIoB/Yljh6f9YZDFG6UmqH5wg3jfxIkrE0WHNcqLClRUXF//Zo&#10;FNilW+VFfbjush3tszXPv/hSKvX22s1/QATqwjP8aC+1guHnaAj3N/EJyO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7quFxQAAAN0AAAAPAAAAAAAAAAAAAAAAAJgCAABkcnMv&#10;ZG93bnJldi54bWxQSwUGAAAAAAQABAD1AAAAigMAAAAA&#10;" path="m,l622,e" filled="f" strokeweight=".19842mm">
                    <v:path arrowok="t" o:connecttype="custom" o:connectlocs="0,0;622,0" o:connectangles="0,0"/>
                  </v:shape>
                </v:group>
                <v:group id="Group 4297" o:spid="_x0000_s1059" style="position:absolute;left:3423;top:-1243;width:171;height:136" coordorigin="3423,-1243" coordsize="171,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UDqcYAAADdAAAADwAAAGRycy9kb3ducmV2LnhtbESPQWvCQBSE7wX/w/IE&#10;b7qJNkWiq4ho6UGEqiDeHtlnEsy+Ddk1if++Wyj0OMzMN8xy3ZtKtNS40rKCeBKBIM6sLjlXcDnv&#10;x3MQziNrrCyTghc5WK8Gb0tMte34m9qTz0WAsEtRQeF9nUrpsoIMuomtiYN3t41BH2STS91gF+Cm&#10;ktMo+pAGSw4LBda0LSh7nJ5GwWeH3WYW79rD47593c7J8XqISanRsN8sQHjq/X/4r/2lFbzPkg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xQOpxgAAAN0A&#10;AAAPAAAAAAAAAAAAAAAAAKoCAABkcnMvZG93bnJldi54bWxQSwUGAAAAAAQABAD6AAAAnQMAAAAA&#10;">
                  <v:shape id="Freeform 4298" o:spid="_x0000_s1060" style="position:absolute;left:3423;top:-1243;width:171;height:136;visibility:visible;mso-wrap-style:square;v-text-anchor:top" coordsize="171,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0LhsUA&#10;AADdAAAADwAAAGRycy9kb3ducmV2LnhtbESPQWvCQBCF7wX/wzIFb3XTaiVGV5FCRKQXo+J1yI5J&#10;SHY2ZFeN/94tFDw+3rzvzVusetOIG3WusqzgcxSBIM6trrhQcDykHzEI55E1NpZJwYMcrJaDtwUm&#10;2t55T7fMFyJA2CWooPS+TaR0eUkG3ci2xMG72M6gD7IrpO7wHuCmkV9RNJUGKw4NJbb0U1JeZ1cT&#10;3kjT0/4cx2kWmV39e57VZrOplRq+9+s5CE+9fx3/p7dawWT8PYW/NQEB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3QuGxQAAAN0AAAAPAAAAAAAAAAAAAAAAAJgCAABkcnMv&#10;ZG93bnJldi54bWxQSwUGAAAAAAQABAD1AAAAigMAAAAA&#10;" path="m170,84l,,61,136e" filled="f" strokeweight=".18186mm">
                    <v:path arrowok="t" o:connecttype="custom" o:connectlocs="170,-1159;0,-1243;61,-1107" o:connectangles="0,0,0"/>
                  </v:shape>
                </v:group>
                <v:group id="Group 4295" o:spid="_x0000_s1061" style="position:absolute;left:2841;top:-1956;width:2250;height:1109" coordorigin="2841,-1956" coordsize="2250,11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s4RcYAAADdAAAADwAAAGRycy9kb3ducmV2LnhtbESPQWvCQBSE74X+h+UV&#10;vOkmWluJriKi4kGEakG8PbLPJJh9G7JrEv99VxB6HGbmG2a26EwpGqpdYVlBPIhAEKdWF5wp+D1t&#10;+hMQziNrLC2Tggc5WMzf32aYaNvyDzVHn4kAYZeggtz7KpHSpTkZdANbEQfvamuDPsg6k7rGNsBN&#10;KYdR9CUNFhwWcqxolVN6O96Ngm2L7XIUr5v97bp6XE7jw3kfk1K9j245BeGp8//hV3unFXyOxt/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WzhFxgAAAN0A&#10;AAAPAAAAAAAAAAAAAAAAAKoCAABkcnMvZG93bnJldi54bWxQSwUGAAAAAAQABAD6AAAAnQMAAAAA&#10;">
                  <v:shape id="Freeform 4296" o:spid="_x0000_s1062" style="position:absolute;left:2841;top:-1956;width:2250;height:1109;visibility:visible;mso-wrap-style:square;v-text-anchor:top" coordsize="2250,1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ly2MQA&#10;AADdAAAADwAAAGRycy9kb3ducmV2LnhtbERPTWvCQBC9F/wPywi9FN3Y1hKiq0ihWvBQtIrXITtN&#10;Qndn0+xW4793DoUeH+97vuy9U2fqYhPYwGScgSIug224MnD4fBvloGJCtugCk4ErRVguBndzLGy4&#10;8I7O+1QpCeFYoIE6pbbQOpY1eYzj0BIL9xU6j0lgV2nb4UXCvdOPWfaiPTYsDTW29FpT+b3/9dJ7&#10;Orlpbnf5w4fP1/1Vu83252jM/bBfzUAl6tO/+M/9bg08P01lrryRJ6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5ctjEAAAA3QAAAA8AAAAAAAAAAAAAAAAAmAIAAGRycy9k&#10;b3ducmV2LnhtbFBLBQYAAAAABAAEAPUAAACJAwAAAAA=&#10;" path="m2249,1109l,e" filled="f" strokeweight=".18186mm">
                    <v:path arrowok="t" o:connecttype="custom" o:connectlocs="2249,-847;0,-1956" o:connectangles="0,0"/>
                  </v:shape>
                </v:group>
                <v:group id="Group 4293" o:spid="_x0000_s1063" style="position:absolute;left:3489;top:-5890;width:191;height:229" coordorigin="3489,-5890" coordsize="191,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gJrMYAAADdAAAADwAAAGRycy9kb3ducmV2LnhtbESPQWvCQBSE74X+h+UV&#10;vOkmWkuNriKi4kGEakG8PbLPJJh9G7JrEv99VxB6HGbmG2a26EwpGqpdYVlBPIhAEKdWF5wp+D1t&#10;+t8gnEfWWFomBQ9ysJi/v80w0bblH2qOPhMBwi5BBbn3VSKlS3My6Aa2Ig7e1dYGfZB1JnWNbYCb&#10;Ug6j6EsaLDgs5FjRKqf0drwbBdsW2+UoXjf723X1uJzGh/M+JqV6H91yCsJT5//Dr/ZOK/gcjS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9iAmsxgAAAN0A&#10;AAAPAAAAAAAAAAAAAAAAAKoCAABkcnMvZG93bnJldi54bWxQSwUGAAAAAAQABAD6AAAAnQMAAAAA&#10;">
                  <v:shape id="Freeform 4294" o:spid="_x0000_s1064" style="position:absolute;left:3489;top:-5890;width:191;height:229;visibility:visible;mso-wrap-style:square;v-text-anchor:top" coordsize="191,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kLuMMA&#10;AADdAAAADwAAAGRycy9kb3ducmV2LnhtbERPTWvCQBC9F/wPywje6sbGikRXiRWh4KE1Ec9jdkyC&#10;2dmQXTX+++5B6PHxvpfr3jTiTp2rLSuYjCMQxIXVNZcKjvnufQ7CeWSNjWVS8CQH69XgbYmJtg8+&#10;0D3zpQgh7BJUUHnfJlK6oiKDbmxb4sBdbGfQB9iVUnf4COGmkR9RNJMGaw4NFbb0VVFxzW5GwWd6&#10;kXm53cfn2Gf5ZjpPf56nX6VGwz5dgPDU+3/xy/2tFUzjWdgf3oQn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LkLuMMAAADdAAAADwAAAAAAAAAAAAAAAACYAgAAZHJzL2Rv&#10;d25yZXYueG1sUEsFBgAAAAAEAAQA9QAAAIgDAAAAAA==&#10;" path="m192,229l,,,229r192,xe" filled="f" strokeweight=".08267mm">
                    <v:path arrowok="t" o:connecttype="custom" o:connectlocs="192,-5661;0,-5890;0,-5661;192,-5661" o:connectangles="0,0,0,0"/>
                  </v:shape>
                </v:group>
                <v:group id="Group 4291" o:spid="_x0000_s1065" style="position:absolute;left:1827;top:-5890;width:1853;height:763" coordorigin="1827,-5890" coordsize="1853,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ZLPF8cAAADdAAAADwAAAGRycy9kb3ducmV2LnhtbESPQWvCQBSE7wX/w/IK&#10;3ppNtA2SZhWRKh5CoSqU3h7ZZxLMvg3ZbRL/fbdQ6HGYmW+YfDOZVgzUu8aygiSKQRCXVjdcKbic&#10;908rEM4ja2wtk4I7OdisZw85ZtqO/EHDyVciQNhlqKD2vsukdGVNBl1kO+LgXW1v0AfZV1L3OAa4&#10;aeUijlNpsOGwUGNHu5rK2+nbKDiMOG6XydtQ3K67+9f55f2zSEip+eO0fQXhafL/4b/2USt4XqY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ZLPF8cAAADd&#10;AAAADwAAAAAAAAAAAAAAAACqAgAAZHJzL2Rvd25yZXYueG1sUEsFBgAAAAAEAAQA+gAAAJ4DAAAA&#10;AA==&#10;">
                  <v:shape id="Freeform 4292" o:spid="_x0000_s1066" style="position:absolute;left:1827;top:-5890;width:1853;height:763;visibility:visible;mso-wrap-style:square;v-text-anchor:top" coordsize="1853,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YR7cMA&#10;AADdAAAADwAAAGRycy9kb3ducmV2LnhtbESPT4vCMBTE7wt+h/AEb2vqH0SrUaSwi1e7Xry9Ns+2&#10;2LzUJGr99mZhYY/DzPyG2ex604oHOd9YVjAZJyCIS6sbrhScfr4+lyB8QNbYWiYFL/Kw2w4+Nphq&#10;++QjPfJQiQhhn6KCOoQuldKXNRn0Y9sRR+9incEQpaukdviMcNPKaZIspMGG40KNHWU1ldf8bhTs&#10;s/Nt9e2y/FK41f1MXcGHslBqNOz3axCB+vAf/msftIL5bDGF3zfxCcjt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YR7cMAAADdAAAADwAAAAAAAAAAAAAAAACYAgAAZHJzL2Rv&#10;d25yZXYueG1sUEsFBgAAAAAEAAQA9QAAAIgDAAAAAA==&#10;" path="m,764r1854,l1854,229r-192,l1662,,,,,764xe" filled="f" strokeweight=".08267mm">
                    <v:path arrowok="t" o:connecttype="custom" o:connectlocs="0,-5126;1854,-5126;1854,-5661;1662,-5661;1662,-5890;0,-5890;0,-5126" o:connectangles="0,0,0,0,0,0,0"/>
                  </v:shape>
                </v:group>
                <v:group id="Group 4289" o:spid="_x0000_s1067" style="position:absolute;left:3681;top:-5508;width:962;height:2" coordorigin="3681,-5508" coordsize="9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z0+8YAAADdAAAADwAAAGRycy9kb3ducmV2LnhtbESPQWvCQBSE7wX/w/IE&#10;b3UT04pEVxGp4kEKVUG8PbLPJJh9G7LbJP77riD0OMzMN8xi1ZtKtNS40rKCeByBIM6sLjlXcD5t&#10;32cgnEfWWFkmBQ9ysFoO3haYatvxD7VHn4sAYZeigsL7OpXSZQUZdGNbEwfvZhuDPsgml7rBLsBN&#10;JSdRNJUGSw4LBda0KSi7H3+Ngl2H3TqJv9rD/bZ5XE+f35dDTEqNhv16DsJT7//Dr/ZeK/hIp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DPT7xgAAAN0A&#10;AAAPAAAAAAAAAAAAAAAAAKoCAABkcnMvZG93bnJldi54bWxQSwUGAAAAAAQABAD6AAAAnQMAAAAA&#10;">
                  <v:shape id="Freeform 4290" o:spid="_x0000_s1068" style="position:absolute;left:3681;top:-5508;width:962;height:2;visibility:visible;mso-wrap-style:square;v-text-anchor:top" coordsize="9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3dI8UA&#10;AADdAAAADwAAAGRycy9kb3ducmV2LnhtbESPQWvCQBSE74X+h+UVetNNTdAaXYMtaIVCRav3R/aZ&#10;hGbfhuw2Sf+9Kwg9DjPzDbPMBlOLjlpXWVbwMo5AEOdWV1woOH1vRq8gnEfWWFsmBX/kIFs9Piwx&#10;1bbnA3VHX4gAYZeigtL7JpXS5SUZdGPbEAfvYluDPsi2kLrFPsBNLSdRNJUGKw4LJTb0XlL+c/w1&#10;Ct4ovvSf2/Os2LvDh9wZPf/KvVLPT8N6AcLT4P/D9/ZOK0jiaQK3N+EJ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Td0jxQAAAN0AAAAPAAAAAAAAAAAAAAAAAJgCAABkcnMv&#10;ZG93bnJldi54bWxQSwUGAAAAAAQABAD1AAAAigMAAAAA&#10;" path="m,l961,e" filled="f" strokeweight=".18186mm">
                    <v:path arrowok="t" o:connecttype="custom" o:connectlocs="0,0;961,0" o:connectangles="0,0"/>
                  </v:shape>
                </v:group>
                <v:group id="Group 4287" o:spid="_x0000_s1069" style="position:absolute;left:3704;top:-2109;width:1236;height:2" coordorigin="3704,-2109" coordsize="12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nJFMYAAADdAAAADwAAAGRycy9kb3ducmV2LnhtbESPS4vCQBCE7wv+h6GF&#10;va2TrA8kOorIuniQBR8g3ppMmwQzPSEzJvHfO8KCx6KqvqLmy86UoqHaFZYVxIMIBHFqdcGZgtNx&#10;8zUF4TyyxtIyKXiQg+Wi9zHHRNuW99QcfCYChF2CCnLvq0RKl+Zk0A1sRRy8q60N+iDrTOoa2wA3&#10;pfyOook0WHBYyLGidU7p7XA3Cn5bbFfD+KfZ3a7rx+U4/jvvYlLqs9+tZiA8df4d/m9vtYLRcDKG&#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qckUxgAAAN0A&#10;AAAPAAAAAAAAAAAAAAAAAKoCAABkcnMvZG93bnJldi54bWxQSwUGAAAAAAQABAD6AAAAnQMAAAAA&#10;">
                  <v:shape id="Freeform 4288" o:spid="_x0000_s1070" style="position:absolute;left:3704;top:-2109;width:1236;height:2;visibility:visible;mso-wrap-style:square;v-text-anchor:top" coordsize="123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ubPMcA&#10;AADdAAAADwAAAGRycy9kb3ducmV2LnhtbESPT2sCMRTE7wW/Q3iCt5rVyqqrUbStUIQe/HPx9ti8&#10;bpZuXpZN1NVP3whCj8PM/IaZL1tbiQs1vnSsYNBPQBDnTpdcKDgeNq8TED4ga6wck4IbeVguOi9z&#10;zLS78o4u+1CICGGfoQITQp1J6XNDFn3f1cTR+3GNxRBlU0jd4DXCbSWHSZJKiyXHBYM1vRvKf/dn&#10;q2C1m25PZvC9ntqtsZPx8f65oQ+let12NQMRqA3/4Wf7SysYvaUpPN7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hrmzzHAAAA3QAAAA8AAAAAAAAAAAAAAAAAmAIAAGRy&#10;cy9kb3ducmV2LnhtbFBLBQYAAAAABAAEAPUAAACMAwAAAAA=&#10;" path="m,l1236,e" filled="f" strokeweight=".18186mm">
                    <v:path arrowok="t" o:connecttype="custom" o:connectlocs="0,0;1236,0" o:connectangles="0,0"/>
                  </v:shape>
                </v:group>
                <v:group id="Group 4285" o:spid="_x0000_s1071" style="position:absolute;left:6179;top:-3742;width:645;height:2895" coordorigin="6179,-3742" coordsize="645,2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fy+McAAADdAAAADwAAAGRycy9kb3ducmV2LnhtbESPT2vCQBTE7wW/w/KE&#10;3nQTbVWiq4jU0oMI/gHx9sg+k2D2bciuSfz23YLQ4zAzv2EWq86UoqHaFZYVxMMIBHFqdcGZgvNp&#10;O5iBcB5ZY2mZFDzJwWrZe1tgom3LB2qOPhMBwi5BBbn3VSKlS3My6Ia2Ig7ezdYGfZB1JnWNbYCb&#10;Uo6iaCINFhwWcqxok1N6Pz6Mgu8W2/U4/mp299vmeT197i+7mJR673frOQhPnf8Pv9o/WsHHeDK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Tfy+McAAADd&#10;AAAADwAAAAAAAAAAAAAAAACqAgAAZHJzL2Rvd25yZXYueG1sUEsFBgAAAAAEAAQA+gAAAJ4DAAAA&#10;AA==&#10;">
                  <v:shape id="Freeform 4286" o:spid="_x0000_s1072" style="position:absolute;left:6179;top:-3742;width:645;height:2895;visibility:visible;mso-wrap-style:square;v-text-anchor:top" coordsize="645,2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OAAsMA&#10;AADdAAAADwAAAGRycy9kb3ducmV2LnhtbERPy4rCMBTdD8w/hCu4GcbUB1KqUWRQUBB1fOwvze0D&#10;m5vSRNv5+8lCcHk47/myM5V4UuNKywqGgwgEcWp1ybmC62XzHYNwHlljZZkU/JGD5eLzY46Jti3/&#10;0vPscxFC2CWooPC+TqR0aUEG3cDWxIHLbGPQB9jkUjfYhnBTyVEUTaXBkkNDgTX9FJTezw+jYJ3d&#10;7H502q3ibXvLquP16xivD0r1e91qBsJT59/il3urFUzG0zA3vAlP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OAAsMAAADdAAAADwAAAAAAAAAAAAAAAACYAgAAZHJzL2Rv&#10;d25yZXYueG1sUEsFBgAAAAAEAAQA9QAAAIgDAAAAAA==&#10;" path="m,10l594,r51,2885l51,2895e" filled="f" strokeweight=".18186mm">
                    <v:path arrowok="t" o:connecttype="custom" o:connectlocs="0,-3732;594,-3742;645,-857;51,-847" o:connectangles="0,0,0,0"/>
                  </v:shape>
                </v:group>
                <v:group id="Group 4283" o:spid="_x0000_s1073" style="position:absolute;left:2359;top:-3394;width:96;height:192" coordorigin="2359,-3394" coordsize="96,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DEccAAADdAAAADwAAAGRycy9kb3ducmV2LnhtbESPT2vCQBTE7wW/w/KE&#10;3nQTbUWjq4jU0oMI/gHx9sg+k2D2bciuSfz23YLQ4zAzv2EWq86UoqHaFZYVxMMIBHFqdcGZgvNp&#10;O5iCcB5ZY2mZFDzJwWrZe1tgom3LB2qOPhMBwi5BBbn3VSKlS3My6Ia2Ig7ezdYGfZB1JnWNbYCb&#10;Uo6iaCINFhwWcqxok1N6Pz6Mgu8W2/U4/mp299vmeT197i+7mJR673frOQhPnf8Pv9o/WsHHeDK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TDEccAAADd&#10;AAAADwAAAAAAAAAAAAAAAACqAgAAZHJzL2Rvd25yZXYueG1sUEsFBgAAAAAEAAQA+gAAAJ4DAAAA&#10;AA==&#10;">
                  <v:shape id="Freeform 4284" o:spid="_x0000_s1074" style="position:absolute;left:2359;top:-3394;width:96;height:192;visibility:visible;mso-wrap-style:square;v-text-anchor:top" coordsize="96,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eg58IA&#10;AADdAAAADwAAAGRycy9kb3ducmV2LnhtbERPS27CMBDdV+IO1iB1VxwoBRQwCJCqdtEFAQ4wioc4&#10;Ih5HtknSnr5eVOry6f03u8E2oiMfascKppMMBHHpdM2Vguvl/WUFIkRkjY1jUvBNAXbb0dMGc+16&#10;Lqg7x0qkEA45KjAxtrmUoTRkMUxcS5y4m/MWY4K+ktpjn8JtI2dZtpAWa04NBls6Girv54dVUOw/&#10;5tVw6Io3j1/tD5mTma56pZ7Hw34NItIQ/8V/7k+tYP66TPvTm/QE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h6DnwgAAAN0AAAAPAAAAAAAAAAAAAAAAAJgCAABkcnMvZG93&#10;bnJldi54bWxQSwUGAAAAAAQABAD1AAAAhwMAAAAA&#10;" path="m95,192l95,,,116e" filled="f" strokeweight=".18186mm">
                    <v:path arrowok="t" o:connecttype="custom" o:connectlocs="95,-3202;95,-3394;0,-3278" o:connectangles="0,0,0"/>
                  </v:shape>
                </v:group>
                <v:group id="Group 4281" o:spid="_x0000_s1075" style="position:absolute;left:4478;top:-4153;width:83;height:96" coordorigin="4478,-4153" coordsize="8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ZysYAAADdAAAADwAAAGRycy9kb3ducmV2LnhtbESPQWvCQBSE7wX/w/IE&#10;b7qJWi3RVURUPEihWii9PbLPJJh9G7JrEv+9WxB6HGbmG2a57kwpGqpdYVlBPIpAEKdWF5wp+L7s&#10;hx8gnEfWWFomBQ9ysF713paYaNvyFzVnn4kAYZeggtz7KpHSpTkZdCNbEQfvamuDPsg6k7rGNsBN&#10;KcdRNJMGCw4LOVa0zSm9ne9GwaHFdjOJd83pdt0+fi/vnz+nmJQa9LvNAoSnzv+HX+2jVjCdzG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S1nKxgAAAN0A&#10;AAAPAAAAAAAAAAAAAAAAAKoCAABkcnMvZG93bnJldi54bWxQSwUGAAAAAAQABAD6AAAAnQMAAAAA&#10;">
                  <v:shape id="Freeform 4282" o:spid="_x0000_s1076" style="position:absolute;left:4478;top:-4153;width:83;height:96;visibility:visible;mso-wrap-style:square;v-text-anchor:top" coordsize="83,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sRhcgA&#10;AADdAAAADwAAAGRycy9kb3ducmV2LnhtbESP3WoCMRSE74W+QziF3mlWW6uuRimlFaUi+NN6e9ic&#10;7i5uTpYk1W2fvhEEL4eZ+YaZzBpTiRM5X1pW0O0kIIgzq0vOFex37+0hCB+QNVaWScEveZhN71oT&#10;TLU984ZO25CLCGGfooIihDqV0mcFGfQdWxNH79s6gyFKl0vt8BzhppK9JHmWBkuOCwXW9FpQdtz+&#10;GAWHt0X9uWy68z6Pjk5/rP3f126l1MN98zIGEagJt/C1vdAKnh4HPbi8iU9ATv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SxGFyAAAAN0AAAAPAAAAAAAAAAAAAAAAAJgCAABk&#10;cnMvZG93bnJldi54bWxQSwUGAAAAAAQABAD1AAAAjQMAAAAA&#10;" path="m,l2,96,84,47,,e" fillcolor="black" stroked="f">
                    <v:path arrowok="t" o:connecttype="custom" o:connectlocs="0,-4153;2,-4057;84,-4106;0,-4153" o:connectangles="0,0,0,0"/>
                  </v:shape>
                </v:group>
                <v:group id="Group 4279" o:spid="_x0000_s1077" style="position:absolute;left:4478;top:-4153;width:83;height:96" coordorigin="4478,-4153" coordsize="8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9ViJsYAAADdAAAADwAAAGRycy9kb3ducmV2LnhtbESPQWvCQBSE74X+h+UV&#10;vOkmTW0ldRURLR5EUAvF2yP7TILZtyG7JvHfu4LQ4zAz3zDTeW8q0VLjSssK4lEEgjizuuRcwe9x&#10;PZyAcB5ZY2WZFNzIwXz2+jLFVNuO99QefC4ChF2KCgrv61RKlxVk0I1sTRy8s20M+iCbXOoGuwA3&#10;lXyPok9psOSwUGBNy4Kyy+FqFPx02C2SeNVuL+fl7XQc7/62MSk1eOsX3yA89f4//GxvtIKP5Cu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1WImxgAAAN0A&#10;AAAPAAAAAAAAAAAAAAAAAKoCAABkcnMvZG93bnJldi54bWxQSwUGAAAAAAQABAD6AAAAnQMAAAAA&#10;">
                  <v:shape id="Freeform 4280" o:spid="_x0000_s1078" style="position:absolute;left:4478;top:-4153;width:83;height:96;visibility:visible;mso-wrap-style:square;v-text-anchor:top" coordsize="83,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SxccA&#10;AADdAAAADwAAAGRycy9kb3ducmV2LnhtbESPQWvCQBSE74L/YXmCN920jbWkrmKLgpeCpiW9PrOv&#10;STT7NmTXGP+9Wyj0OMzMN8xi1ZtadNS6yrKCh2kEgji3uuJCwdfndvICwnlkjbVlUnAjB6vlcLDA&#10;RNsrH6hLfSEChF2CCkrvm0RKl5dk0E1tQxy8H9sa9EG2hdQtXgPc1PIxip6lwYrDQokNvZeUn9OL&#10;UbCfbeRHFm8Pp+9jl73NsuP+lM6VGo/69SsIT73/D/+1d1pB/DSP4fdNeAJy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cEsXHAAAA3QAAAA8AAAAAAAAAAAAAAAAAmAIAAGRy&#10;cy9kb3ducmV2LnhtbFBLBQYAAAAABAAEAPUAAACMAwAAAAA=&#10;" path="m84,47l2,96,,,84,47e" filled="f" strokeweight=".26456mm">
                    <v:path arrowok="t" o:connecttype="custom" o:connectlocs="84,-4106;2,-4057;0,-4153;84,-4106" o:connectangles="0,0,0,0"/>
                  </v:shape>
                </v:group>
                <v:group id="Group 4277" o:spid="_x0000_s1079" style="position:absolute;left:4480;top:-4106;width:82;height:49" coordorigin="4480,-4106" coordsize="8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BfycYAAADdAAAADwAAAGRycy9kb3ducmV2LnhtbESPQWvCQBSE74X+h+UV&#10;vOkmWluJriKi4kGEakG8PbLPJJh9G7JrEv99VxB6HGbmG2a26EwpGqpdYVlBPIhAEKdWF5wp+D1t&#10;+hMQziNrLC2Tggc5WMzf32aYaNvyDzVHn4kAYZeggtz7KpHSpTkZdANbEQfvamuDPsg6k7rGNsBN&#10;KYdR9CUNFhwWcqxolVN6O96Ngm2L7XIUr5v97bp6XE7jw3kfk1K9j245BeGp8//hV3unFXyOvs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cF/JxgAAAN0A&#10;AAAPAAAAAAAAAAAAAAAAAKoCAABkcnMvZG93bnJldi54bWxQSwUGAAAAAAQABAD6AAAAnQMAAAAA&#10;">
                  <v:shape id="Freeform 4278" o:spid="_x0000_s1080" style="position:absolute;left:4480;top:-4106;width:82;height:49;visibility:visible;mso-wrap-style:square;v-text-anchor:top" coordsize="82,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7ZMYA&#10;AADdAAAADwAAAGRycy9kb3ducmV2LnhtbESPUUsDMRCE34X+h7AFX6TN6R21nE2LCILog1r7A9bL&#10;9nL0sjmSbXv6640g+DjMzDfMajP6Xp0opi6wget5AYq4Cbbj1sDu43G2BJUE2WIfmAx8UYLNenKx&#10;wtqGM7/TaSutyhBONRpwIkOtdWoceUzzMBBnbx+iR8kyttpGPGe47/VNUSy0x47zgsOBHhw1h+3R&#10;G1iWWEr1FqJ8v7641ldH/ny+MuZyOt7fgRIa5T/8136yBqrydgG/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B7ZMYAAADdAAAADwAAAAAAAAAAAAAAAACYAgAAZHJz&#10;L2Rvd25yZXYueG1sUEsFBgAAAAAEAAQA9QAAAIsDAAAAAA==&#10;" path="m,49l82,e" filled="f" strokeweight=".26456mm">
                    <v:path arrowok="t" o:connecttype="custom" o:connectlocs="0,-4057;82,-4106" o:connectangles="0,0"/>
                  </v:shape>
                </v:group>
                <v:group id="Group 4275" o:spid="_x0000_s1081" style="position:absolute;left:4347;top:-4105;width:132;height:3" coordorigin="4347,-4105" coordsize="13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O5kJccAAADdAAAADwAAAGRycy9kb3ducmV2LnhtbESPT2vCQBTE7wW/w/KE&#10;3nQTbVWiq4jU0oMI/gHx9sg+k2D2bciuSfz23YLQ4zAzv2EWq86UoqHaFZYVxMMIBHFqdcGZgvNp&#10;O5iBcB5ZY2mZFDzJwWrZe1tgom3LB2qOPhMBwi5BBbn3VSKlS3My6Ia2Ig7ezdYGfZB1JnWNbYCb&#10;Uo6iaCINFhwWcqxok1N6Pz6Mgu8W2/U4/mp299vmeT197i+7mJR673frOQhPnf8Pv9o/WsHHeDq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O5kJccAAADd&#10;AAAADwAAAAAAAAAAAAAAAACqAgAAZHJzL2Rvd25yZXYueG1sUEsFBgAAAAAEAAQA+gAAAJ4DAAAA&#10;AA==&#10;">
                  <v:shape id="Freeform 4276" o:spid="_x0000_s1082" style="position:absolute;left:4347;top:-4105;width:132;height:3;visibility:visible;mso-wrap-style:square;v-text-anchor:top" coordsize="13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aNJ8IA&#10;AADdAAAADwAAAGRycy9kb3ducmV2LnhtbERPTU/CQBC9m/AfNkPiTbagIhYWYkhMajgBHjhOumO3&#10;oTtbumNb/717MPH48r43u9E3qqcu1oENzGcZKOIy2JorA5/n94cVqCjIFpvAZOCHIuy2k7sN5jYM&#10;fKT+JJVKIRxzNOBE2lzrWDryGGehJU7cV+g8SoJdpW2HQwr3jV5k2VJ7rDk1OGxp76i8nr69gcs+&#10;VMPtINfidfh4LsLBuroXY+6n49salNAo/+I/d2ENPD2+pLnpTXoCe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Ro0nwgAAAN0AAAAPAAAAAAAAAAAAAAAAAJgCAABkcnMvZG93&#10;bnJldi54bWxQSwUGAAAAAAQABAD1AAAAhwMAAAAA&#10;" path="m132,l,3e" filled="f" strokeweight=".18186mm">
                    <v:path arrowok="t" o:connecttype="custom" o:connectlocs="132,-4105;0,-4102" o:connectangles="0,0"/>
                  </v:shape>
                </v:group>
                <v:group id="Group 4273" o:spid="_x0000_s1083" style="position:absolute;left:5022;top:-2625;width:96;height:191" coordorigin="5022,-2625" coordsize="96,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1VzMcAAADdAAAADwAAAGRycy9kb3ducmV2LnhtbESPQWvCQBSE7wX/w/IE&#10;b3UTba1GVxFpxYMIVaH09sg+k2D2bchuk/jvXUHocZiZb5jFqjOlaKh2hWUF8TACQZxaXXCm4Hz6&#10;ep2CcB5ZY2mZFNzIwWrZe1lgom3L39QcfSYChF2CCnLvq0RKl+Zk0A1tRRy8i60N+iDrTOoa2wA3&#10;pRxF0UQaLDgs5FjRJqf0evwzCrYttutx/Nnsr5fN7ff0fvjZx6TUoN+t5yA8df4//GzvtIK38c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j1VzMcAAADd&#10;AAAADwAAAAAAAAAAAAAAAACqAgAAZHJzL2Rvd25yZXYueG1sUEsFBgAAAAAEAAQA+gAAAJ4DAAAA&#10;AA==&#10;">
                  <v:shape id="Freeform 4274" o:spid="_x0000_s1084" style="position:absolute;left:5022;top:-2625;width:96;height:191;visibility:visible;mso-wrap-style:square;v-text-anchor:top" coordsize="96,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VeEsMA&#10;AADdAAAADwAAAGRycy9kb3ducmV2LnhtbERPTWuDQBC9F/oflin01qxVKalxE0qCttBTkuJ5cCcq&#10;dWetuybm33cPgRwf7zvfzKYXZxpdZ1nB6yICQVxb3XGj4OdYvCxBOI+ssbdMCq7kYLN+fMgx0/bC&#10;ezoffCNCCLsMFbTeD5mUrm7JoFvYgThwJzsa9AGOjdQjXkK46WUcRW/SYMehocWBti3Vv4fJKPir&#10;k/ey6MrPqeRdVX3H6ZWOqVLPT/PHCoSn2d/FN/eXVpAmy7A/vA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VeEsMAAADdAAAADwAAAAAAAAAAAAAAAACYAgAAZHJzL2Rv&#10;d25yZXYueG1sUEsFBgAAAAAEAAQA9QAAAIgDAAAAAA==&#10;" path="m1,l,191,96,77e" filled="f" strokeweight=".18186mm">
                    <v:path arrowok="t" o:connecttype="custom" o:connectlocs="1,-2625;0,-2434;96,-2548" o:connectangles="0,0,0"/>
                  </v:shape>
                </v:group>
                <v:group id="Group 4271" o:spid="_x0000_s1085" style="position:absolute;left:5133;top:-3410;width:95;height:191" coordorigin="5133,-3410" coordsize="95,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4p7ccAAADdAAAADwAAAGRycy9kb3ducmV2LnhtbESPQWvCQBSE7wX/w/KE&#10;3uom2hZJ3YQgtvQgQlWQ3h7ZZxKSfRuy2yT++25B6HGYmW+YTTaZVgzUu9qygngRgSAurK65VHA+&#10;vT+tQTiPrLG1TApu5CBLZw8bTLQd+YuGoy9FgLBLUEHlfZdI6YqKDLqF7YiDd7W9QR9kX0rd4xjg&#10;ppXLKHqVBmsOCxV2tK2oaI4/RsHHiGO+infDvrlub9+nl8NlH5NSj/MpfwPhafL/4Xv7Uyt4Xq1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Z4p7ccAAADd&#10;AAAADwAAAAAAAAAAAAAAAACqAgAAZHJzL2Rvd25yZXYueG1sUEsFBgAAAAAEAAQA+gAAAJ4DAAAA&#10;AA==&#10;">
                  <v:shape id="Freeform 4272" o:spid="_x0000_s1086" style="position:absolute;left:5133;top:-3410;width:95;height:191;visibility:visible;mso-wrap-style:square;v-text-anchor:top" coordsize="95,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v04cYA&#10;AADdAAAADwAAAGRycy9kb3ducmV2LnhtbESPQWvCQBSE7wX/w/KE3uomaRCbuhERKoUitNHS6yP7&#10;TKLZtyG7NfHfu0Khx2FmvmGWq9G04kK9aywriGcRCOLS6oYrBYf929MChPPIGlvLpOBKDlb55GGJ&#10;mbYDf9Gl8JUIEHYZKqi97zIpXVmTQTezHXHwjrY36IPsK6l7HALctDKJork02HBYqLGjTU3lufg1&#10;Cl78R7qbb6rkp9i6z1Mbm+/IbZV6nI7rVxCeRv8f/mu/awXp8yKB+5vwBGR+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v04cYAAADdAAAADwAAAAAAAAAAAAAAAACYAgAAZHJz&#10;L2Rvd25yZXYueG1sUEsFBgAAAAAEAAQA9QAAAIsDAAAAAA==&#10;" path="m94,191l94,,,115e" filled="f" strokeweight=".18186mm">
                    <v:path arrowok="t" o:connecttype="custom" o:connectlocs="94,-3219;94,-3410;0,-3295" o:connectangles="0,0,0"/>
                  </v:shape>
                </v:group>
                <v:group id="Group 4269" o:spid="_x0000_s1087" style="position:absolute;left:5174;top:-4965;width:96;height:83" coordorigin="5174,-4965"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SAcYAAADdAAAADwAAAGRycy9kb3ducmV2LnhtbESPQWvCQBSE70L/w/IK&#10;vekmpopEVxHR0oMUjIXi7ZF9JsHs25Bdk/jvu4WCx2FmvmFWm8HUoqPWVZYVxJMIBHFudcWFgu/z&#10;YbwA4TyyxtoyKXiQg836ZbTCVNueT9RlvhABwi5FBaX3TSqly0sy6Ca2IQ7e1bYGfZBtIXWLfYCb&#10;Wk6jaC4NVhwWSmxoV1J+y+5GwUeP/TaJ993xdt09LufZ188xJqXeXoftEoSnwT/D/+1PreA9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ABIBxgAAAN0A&#10;AAAPAAAAAAAAAAAAAAAAAKoCAABkcnMvZG93bnJldi54bWxQSwUGAAAAAAQABAD6AAAAnQMAAAAA&#10;">
                  <v:shape id="Freeform 4270" o:spid="_x0000_s1088" style="position:absolute;left:5174;top:-4965;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c5KMUA&#10;AADdAAAADwAAAGRycy9kb3ducmV2LnhtbESPQWvCQBSE7wX/w/IKvdVNVaKkriKCYA4FGz14fGSf&#10;SWr2bdhdTfz33YLQ4zAz3zDL9WBacSfnG8sKPsYJCOLS6oYrBafj7n0Bwgdkja1lUvAgD+vV6GWJ&#10;mbY9f9O9CJWIEPYZKqhD6DIpfVmTQT+2HXH0LtYZDFG6SmqHfYSbVk6SJJUGG44LNXa0ram8Fjej&#10;4OLTfCjTng6n/Gtena+P/McVSr29DptPEIGG8B9+tvdawWy6mMHfm/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dzkoxQAAAN0AAAAPAAAAAAAAAAAAAAAAAJgCAABkcnMv&#10;ZG93bnJldi54bWxQSwUGAAAAAAQABAD1AAAAigMAAAAA&#10;" path="m48,l,83,95,82,48,e" fillcolor="black" stroked="f">
                    <v:path arrowok="t" o:connecttype="custom" o:connectlocs="48,-4965;0,-4882;95,-4883;48,-4965" o:connectangles="0,0,0,0"/>
                  </v:shape>
                </v:group>
                <v:group id="Group 4267" o:spid="_x0000_s1089" style="position:absolute;left:5174;top:-4965;width:96;height:83" coordorigin="5174,-4965"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pS/uxgAAAN0A&#10;AAAPAAAAAAAAAAAAAAAAAKoCAABkcnMvZG93bnJldi54bWxQSwUGAAAAAAQABAD6AAAAnQMAAAAA&#10;">
                  <v:shape id="Freeform 4268" o:spid="_x0000_s1090" style="position:absolute;left:5174;top:-4965;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jScYA&#10;AADdAAAADwAAAGRycy9kb3ducmV2LnhtbESPQWvCQBSE70L/w/IEb7rRiIToKrWgiNCD1rZ4e2Sf&#10;2dDs25BdNf333YLgcZiZb5jFqrO1uFHrK8cKxqMEBHHhdMWlgtPHZpiB8AFZY+2YFPySh9XypbfA&#10;XLs7H+h2DKWIEPY5KjAhNLmUvjBk0Y9cQxy9i2sthijbUuoW7xFuazlJkpm0WHFcMNjQm6Hi53i1&#10;Cuz5ZNZfmr53l3RbXdeTz/d0v1Fq0O9e5yACdeEZfrR3WsE0zWbw/yY+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Y8jScYAAADdAAAADwAAAAAAAAAAAAAAAACYAgAAZHJz&#10;L2Rvd25yZXYueG1sUEsFBgAAAAAEAAQA9QAAAIsDAAAAAA==&#10;" path="m48,l95,82,,83,48,e" filled="f" strokeweight=".26456mm">
                    <v:path arrowok="t" o:connecttype="custom" o:connectlocs="48,-4965;95,-4883;0,-4882;48,-4965" o:connectangles="0,0,0,0"/>
                  </v:shape>
                </v:group>
                <v:group id="Group 4265" o:spid="_x0000_s1091" style="position:absolute;left:5222;top:-4965;width:48;height:82" coordorigin="5222,-4965" coordsize="4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sUAscAAADdAAAADwAAAGRycy9kb3ducmV2LnhtbESPT2vCQBTE7wW/w/KE&#10;3nQTbVWiq4jU0oMI/gHx9sg+k2D2bciuSfz23YLQ4zAzv2EWq86UoqHaFZYVxMMIBHFqdcGZgvNp&#10;O5iBcB5ZY2mZFDzJwWrZe1tgom3LB2qOPhMBwi5BBbn3VSKlS3My6Ia2Ig7ezdYGfZB1JnWNbYCb&#10;Uo6iaCINFhwWcqxok1N6Pz6Mgu8W2/U4/mp299vmeT197i+7mJR673frOQhPnf8Pv9o/WsHHeDa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TsUAscAAADd&#10;AAAADwAAAAAAAAAAAAAAAACqAgAAZHJzL2Rvd25yZXYueG1sUEsFBgAAAAAEAAQA+gAAAJ4DAAAA&#10;AA==&#10;">
                  <v:shape id="Freeform 4266" o:spid="_x0000_s1092" style="position:absolute;left:5222;top:-4965;width:48;height:82;visibility:visible;mso-wrap-style:square;v-text-anchor:top" coordsize="4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EJc8EA&#10;AADdAAAADwAAAGRycy9kb3ducmV2LnhtbERPy4rCMBTdD/gP4QruxtQHQ6lGEUERRQYfuL4017ba&#10;3JQm1vr3ZiG4PJz3dN6aUjRUu8KygkE/AkGcWl1wpuB8Wv3GIJxH1lhaJgUvcjCfdX6mmGj75AM1&#10;R5+JEMIuQQW591UipUtzMuj6tiIO3NXWBn2AdSZ1jc8Qbko5jKI/abDg0JBjRcuc0vvxYRTI4X69&#10;fcT3cWp3q8vtsv9fbEeNUr1uu5iA8NT6r/jj3mgF41Ec5oY34QnI2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xCXPBAAAA3QAAAA8AAAAAAAAAAAAAAAAAmAIAAGRycy9kb3du&#10;cmV2LnhtbFBLBQYAAAAABAAEAPUAAACGAwAAAAA=&#10;" path="m47,82l,e" filled="f" strokeweight=".26456mm">
                    <v:path arrowok="t" o:connecttype="custom" o:connectlocs="47,-4883;0,-4965" o:connectangles="0,0"/>
                  </v:shape>
                </v:group>
                <v:group id="Group 4263" o:spid="_x0000_s1093" style="position:absolute;left:5222;top:-4882;width:2;height:132" coordorigin="5222,-4882"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l68cAAADdAAAADwAAAGRycy9kb3ducmV2LnhtbESPT2vCQBTE7wW/w/KE&#10;3nQTbUWjq4jU0oMI/gHx9sg+k2D2bciuSfz23YLQ4zAzv2EWq86UoqHaFZYVxMMIBHFqdcGZgvNp&#10;O5iCcB5ZY2mZFDzJwWrZe1tgom3LB2qOPhMBwi5BBbn3VSKlS3My6Ia2Ig7ezdYGfZB1JnWNbYCb&#10;Uo6iaCINFhwWcqxok1N6Pz6Mgu8W2/U4/mp299vmeT197i+7mJR673frOQhPnf8Pv9o/WsHHeDq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gl68cAAADd&#10;AAAADwAAAAAAAAAAAAAAAACqAgAAZHJzL2Rvd25yZXYueG1sUEsFBgAAAAAEAAQA+gAAAJ4DAAAA&#10;AA==&#10;">
                  <v:shape id="Freeform 4264" o:spid="_x0000_s1094" style="position:absolute;left:5222;top:-4882;width:2;height:132;visibility:visible;mso-wrap-style:square;v-text-anchor:top" coordsize="1,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2dJsQA&#10;AADdAAAADwAAAGRycy9kb3ducmV2LnhtbESPTWvCQBCG74L/YZlCb7rpB1pjVpGC0ksRrXges2MS&#10;kp0N2dXEf985FHoc3nmfmSdbD65Rd+pC5dnAyzQBRZx7W3Fh4PSznXyAChHZYuOZDDwowHo1HmWY&#10;Wt/zge7HWCiBcEjRQBljm2od8pIchqlviSW7+s5hlLErtO2wF7hr9GuSzLTDiuVCiS19lpTXx5sT&#10;ShUWRX0a8kub7Hv6Pjuez3fGPD8NmyWoSEP8X/5rf1kD728L+V9sxAT0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NnSbEAAAA3QAAAA8AAAAAAAAAAAAAAAAAmAIAAGRycy9k&#10;b3ducmV2LnhtbFBLBQYAAAAABAAEAPUAAACJAwAAAAA=&#10;" path="m,l1,132e" filled="f" strokeweight=".18186mm">
                    <v:path arrowok="t" o:connecttype="custom" o:connectlocs="0,-4882;2,-4750" o:connectangles="0,0"/>
                  </v:shape>
                </v:group>
                <v:group id="Group 4261" o:spid="_x0000_s1095" style="position:absolute;left:4549;top:-2586;width:190;height:95" coordorigin="4549,-2586" coordsize="190,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e/MMYAAADdAAAADwAAAGRycy9kb3ducmV2LnhtbESPQWvCQBSE7wX/w/IE&#10;b7qJWrHRVURUPEihWii9PbLPJJh9G7JrEv+9WxB6HGbmG2a57kwpGqpdYVlBPIpAEKdWF5wp+L7s&#10;h3MQziNrLC2Tggc5WK96b0tMtG35i5qzz0SAsEtQQe59lUjp0pwMupGtiIN3tbVBH2SdSV1jG+Cm&#10;lOMomkmDBYeFHCva5pTeznej4NBiu5nEu+Z0u24fv5f3z59TTEoN+t1mAcJT5//Dr/ZRK5hOPmL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4R78wxgAAAN0A&#10;AAAPAAAAAAAAAAAAAAAAAKoCAABkcnMvZG93bnJldi54bWxQSwUGAAAAAAQABAD6AAAAnQMAAAAA&#10;">
                  <v:shape id="Freeform 4262" o:spid="_x0000_s1096" style="position:absolute;left:4549;top:-2586;width:190;height:95;visibility:visible;mso-wrap-style:square;v-text-anchor:top" coordsize="190,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sQA&#10;AADdAAAADwAAAGRycy9kb3ducmV2LnhtbESPQWvCQBSE74L/YXlCb2ZTW6SNriKCtPRQcJveH7vP&#10;JE32bciuGv+9Wyj0OMzMN8x6O7pOXGgIjWcFj1kOgth423CloPw6zF9AhIhssfNMCm4UYLuZTtZY&#10;WH/lI110rESCcChQQR1jX0gZTE0OQ+Z74uSd/OAwJjlU0g54TXDXyUWeL6XDhtNCjT3tazKtPjsF&#10;3xr1R6nbz/OPcbRv31ozylKph9m4W4GINMb/8F/73Sp4fnpdwO+b9ATk5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FbfrEAAAA3QAAAA8AAAAAAAAAAAAAAAAAmAIAAGRycy9k&#10;b3ducmV2LnhtbFBLBQYAAAAABAAEAPUAAACJAwAAAAA=&#10;" path="m,95r190,l75,e" filled="f" strokeweight=".18186mm">
                    <v:path arrowok="t" o:connecttype="custom" o:connectlocs="0,-2491;190,-2491;75,-2586" o:connectangles="0,0,0"/>
                  </v:shape>
                </v:group>
                <v:group id="Group 4258" o:spid="_x0000_s1097" style="position:absolute;left:7352;top:-2012;width:97;height:191" coordorigin="7352,-2012"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mE3MYAAADdAAAADwAAAGRycy9kb3ducmV2LnhtbESPQWvCQBSE74X+h+UV&#10;vOkmTS01dRURLR5EUAvF2yP7TILZtyG7JvHfu4LQ4zAz3zDTeW8q0VLjSssK4lEEgjizuuRcwe9x&#10;PfwC4TyyxsoyKbiRg/ns9WWKqbYd76k9+FwECLsUFRTe16mULivIoBvZmjh4Z9sY9EE2udQNdgFu&#10;KvkeRZ/SYMlhocCalgVll8PVKPjpsFsk8ardXs7L2+k43v1tY1Jq8NYvvkF46v1/+NneaAUfyS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2YTcxgAAAN0A&#10;AAAPAAAAAAAAAAAAAAAAAKoCAABkcnMvZG93bnJldi54bWxQSwUGAAAAAAQABAD6AAAAnQMAAAAA&#10;">
                  <v:shape id="Freeform 4260" o:spid="_x0000_s1098" style="position:absolute;left:7352;top:-2012;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3U8cA&#10;AADdAAAADwAAAGRycy9kb3ducmV2LnhtbESPQUsDMRSE74L/ITyhN5vVLq2uTUuRKu2hFFcv3h6b&#10;52br5mWbxO7235uC4HGYmW+Y+XKwrTiRD41jBXfjDARx5XTDtYKP95fbBxAhImtsHZOCMwVYLq6v&#10;5lho1/MbncpYiwThUKACE2NXSBkqQxbD2HXEyfty3mJM0tdSe+wT3LbyPsum0mLDacFgR8+Gqu/y&#10;xyr4nB4M7za+7Levh/0sP2Zns1orNboZVk8gIg3xP/zX3mgF+eQxh8ub9ATk4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ME91PHAAAA3QAAAA8AAAAAAAAAAAAAAAAAmAIAAGRy&#10;cy9kb3ducmV2LnhtbFBLBQYAAAAABAAEAPUAAACMAwAAAAA=&#10;" path="m,l4,190,97,75e" filled="f" strokeweight=".18186mm">
                    <v:path arrowok="t" o:connecttype="custom" o:connectlocs="0,-2012;4,-1822;97,-1937" o:connectangles="0,0,0"/>
                  </v:shape>
                  <v:shape id="Picture 4259" o:spid="_x0000_s1099" type="#_x0000_t75" style="position:absolute;left:1794;top:-5925;width:5709;height:5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LQsrGAAAA3QAAAA8AAABkcnMvZG93bnJldi54bWxEj81uwjAQhO+V+g7WIvUGDuVHbYpBbQUU&#10;0ROUB1jF2zg0Xke2m4S3x5WQehzNzDeaxaq3tWjJh8qxgvEoA0FcOF1xqeD0tRk+gQgRWWPtmBRc&#10;KMBqeX+3wFy7jg/UHmMpEoRDjgpMjE0uZSgMWQwj1xAn79t5izFJX0rtsUtwW8vHLJtLixWnBYMN&#10;vRsqfo6/VoE07fi8rbvZx37iw0G/rT+1Pin1MOhfX0BE6uN/+NbeaQXTyfMM/t6kJyC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gtCysYAAADdAAAADwAAAAAAAAAAAAAA&#10;AACfAgAAZHJzL2Rvd25yZXYueG1sUEsFBgAAAAAEAAQA9wAAAJIDAAAAAA==&#10;">
                    <v:imagedata r:id="rId53"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1</w:t>
      </w:r>
      <w:r w:rsidRPr="006632F3">
        <w:rPr>
          <w:rFonts w:ascii="Times New Roman" w:eastAsia="Times New Roman" w:hAnsi="Times New Roman" w:cs="Times New Roman"/>
          <w:b/>
          <w:bCs/>
        </w:rPr>
        <w:t>8</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N</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rPr>
        <w:t>He</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ck</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qu</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ce</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a</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2</w:t>
      </w:r>
      <w:r w:rsidRPr="006632F3">
        <w:rPr>
          <w:rFonts w:ascii="Times New Roman" w:eastAsia="Times New Roman" w:hAnsi="Times New Roman" w:cs="Times New Roman"/>
          <w:b/>
          <w:bCs/>
        </w:rPr>
        <w:t>)</w:t>
      </w:r>
    </w:p>
    <w:p w14:paraId="0229F7D9" w14:textId="77777777" w:rsidR="00583B21" w:rsidRPr="006632F3" w:rsidRDefault="00583B21" w:rsidP="00583B21">
      <w:pPr>
        <w:spacing w:before="5" w:after="0" w:line="130" w:lineRule="exact"/>
        <w:rPr>
          <w:rFonts w:ascii="Times New Roman" w:hAnsi="Times New Roman" w:cs="Times New Roman"/>
        </w:rPr>
      </w:pPr>
    </w:p>
    <w:p w14:paraId="1F15F82E" w14:textId="77777777" w:rsidR="00583B21" w:rsidRPr="006632F3" w:rsidRDefault="00583B21" w:rsidP="00583B21">
      <w:pPr>
        <w:spacing w:after="0" w:line="250" w:lineRule="auto"/>
        <w:ind w:left="478" w:right="338" w:hanging="36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u</w:t>
      </w:r>
      <w:r w:rsidRPr="006632F3">
        <w:rPr>
          <w:rFonts w:ascii="Times New Roman" w:eastAsia="Arial" w:hAnsi="Times New Roman" w:cs="Times New Roman"/>
          <w:spacing w:val="4"/>
        </w:rPr>
        <w:t>m</w:t>
      </w:r>
      <w:r w:rsidRPr="006632F3">
        <w:rPr>
          <w:rFonts w:ascii="Times New Roman" w:eastAsia="Arial" w:hAnsi="Times New Roman" w:cs="Times New Roman"/>
          <w:spacing w:val="-1"/>
        </w:rPr>
        <w:t>b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n</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n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 xml:space="preserve">l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edS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v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Adap</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s</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1</w:t>
      </w:r>
      <w:r w:rsidRPr="006632F3">
        <w:rPr>
          <w:rFonts w:ascii="Times New Roman" w:eastAsia="Arial" w:hAnsi="Times New Roman" w:cs="Times New Roman"/>
        </w:rPr>
        <w:t>.1</w:t>
      </w:r>
    </w:p>
    <w:p w14:paraId="28DEC6F8" w14:textId="77777777" w:rsidR="00583B21" w:rsidRPr="006632F3" w:rsidRDefault="00583B21" w:rsidP="00583B21">
      <w:pPr>
        <w:spacing w:after="0"/>
        <w:rPr>
          <w:rFonts w:ascii="Times New Roman" w:hAnsi="Times New Roman" w:cs="Times New Roman"/>
        </w:rPr>
        <w:sectPr w:rsidR="00583B21" w:rsidRPr="006632F3">
          <w:pgSz w:w="12240" w:h="15860"/>
          <w:pgMar w:top="1320" w:right="1720" w:bottom="1000" w:left="1680" w:header="0" w:footer="803" w:gutter="0"/>
          <w:cols w:space="720"/>
        </w:sectPr>
      </w:pPr>
    </w:p>
    <w:p w14:paraId="0583E2CD" w14:textId="77777777" w:rsidR="00583B21" w:rsidRPr="006632F3" w:rsidRDefault="00583B21" w:rsidP="00583B21">
      <w:pPr>
        <w:spacing w:before="67" w:after="0" w:line="250" w:lineRule="auto"/>
        <w:ind w:left="910" w:right="875" w:hanging="432"/>
        <w:rPr>
          <w:rFonts w:ascii="Times New Roman" w:eastAsia="Arial" w:hAnsi="Times New Roman" w:cs="Times New Roman"/>
        </w:rPr>
      </w:pPr>
      <w:r w:rsidRPr="006632F3">
        <w:rPr>
          <w:rFonts w:ascii="Times New Roman" w:eastAsia="Arial" w:hAnsi="Times New Roman" w:cs="Times New Roman"/>
          <w:spacing w:val="-1"/>
        </w:rPr>
        <w:lastRenderedPageBreak/>
        <w:t>1</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la</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ng</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hou</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h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p>
    <w:p w14:paraId="2FA0899F" w14:textId="77777777" w:rsidR="00583B21" w:rsidRPr="006632F3" w:rsidRDefault="00583B21" w:rsidP="00583B21">
      <w:pPr>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p>
    <w:p w14:paraId="3CCC669D" w14:textId="77777777" w:rsidR="00583B21" w:rsidRPr="006632F3" w:rsidRDefault="00583B21" w:rsidP="00583B21">
      <w:pPr>
        <w:spacing w:before="10" w:after="0" w:line="250" w:lineRule="auto"/>
        <w:ind w:left="910" w:right="622"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ud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 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p>
    <w:p w14:paraId="08896450" w14:textId="77777777" w:rsidR="00583B21" w:rsidRPr="006632F3" w:rsidRDefault="00583B21" w:rsidP="00583B21">
      <w:pPr>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p>
    <w:p w14:paraId="19DA0B49" w14:textId="77777777" w:rsidR="00583B21" w:rsidRPr="006632F3" w:rsidRDefault="00583B21" w:rsidP="00583B21">
      <w:pPr>
        <w:spacing w:before="10" w:after="0" w:line="250" w:lineRule="auto"/>
        <w:ind w:left="910" w:right="429"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1"/>
        </w:rPr>
        <w:t>5</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p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A</w:t>
      </w:r>
      <w:r w:rsidRPr="006632F3">
        <w:rPr>
          <w:rFonts w:ascii="Times New Roman" w:eastAsia="Arial" w:hAnsi="Times New Roman" w:cs="Times New Roman"/>
        </w:rPr>
        <w:t>F</w:t>
      </w:r>
      <w:r w:rsidRPr="006632F3">
        <w:rPr>
          <w:rFonts w:ascii="Times New Roman" w:eastAsia="Arial" w:hAnsi="Times New Roman" w:cs="Times New Roman"/>
          <w:spacing w:val="-1"/>
        </w:rPr>
        <w:t>ind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e</w:t>
      </w:r>
      <w:r w:rsidRPr="006632F3">
        <w:rPr>
          <w:rFonts w:ascii="Times New Roman" w:eastAsia="Arial" w:hAnsi="Times New Roman" w:cs="Times New Roman"/>
        </w:rPr>
        <w:t>p</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 xml:space="preserve">g </w:t>
      </w:r>
      <w:r w:rsidRPr="006632F3">
        <w:rPr>
          <w:rFonts w:ascii="Times New Roman" w:eastAsia="Arial" w:hAnsi="Times New Roman" w:cs="Times New Roman"/>
          <w:w w:val="99"/>
        </w:rPr>
        <w:t>F</w:t>
      </w:r>
      <w:r w:rsidRPr="006632F3">
        <w:rPr>
          <w:rFonts w:ascii="Times New Roman" w:eastAsia="Arial" w:hAnsi="Times New Roman" w:cs="Times New Roman"/>
          <w:spacing w:val="-1"/>
          <w:w w:val="99"/>
        </w:rPr>
        <w:t>indSA</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oManage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15"/>
        </w:rPr>
        <w:t xml:space="preserve"> </w:t>
      </w:r>
      <w:r w:rsidRPr="006632F3">
        <w:rPr>
          <w:rFonts w:ascii="Times New Roman" w:eastAsia="Arial" w:hAnsi="Times New Roman" w:cs="Times New Roman"/>
        </w:rPr>
        <w:t xml:space="preserve">to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rPr>
        <w:t>.</w:t>
      </w:r>
      <w:proofErr w:type="gramEnd"/>
      <w:r w:rsidRPr="006632F3">
        <w:rPr>
          <w:rFonts w:ascii="Times New Roman" w:eastAsia="Arial" w:hAnsi="Times New Roman" w:cs="Times New Roman"/>
          <w:spacing w:val="-9"/>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n</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w:t>
      </w:r>
      <w:r w:rsidRPr="006632F3">
        <w:rPr>
          <w:rFonts w:ascii="Times New Roman" w:eastAsia="Arial" w:hAnsi="Times New Roman" w:cs="Times New Roman"/>
        </w:rPr>
        <w:t>y</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2</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al</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rPr>
        <w:t>t</w:t>
      </w:r>
      <w:r w:rsidRPr="006632F3">
        <w:rPr>
          <w:rFonts w:ascii="Times New Roman" w:eastAsia="Arial" w:hAnsi="Times New Roman" w:cs="Times New Roman"/>
          <w:spacing w:val="-1"/>
        </w:rPr>
        <w:t>ail</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6</w:t>
      </w:r>
      <w:r w:rsidRPr="006632F3">
        <w:rPr>
          <w:rFonts w:ascii="Times New Roman" w:eastAsia="Arial" w:hAnsi="Times New Roman" w:cs="Times New Roman"/>
          <w:spacing w:val="47"/>
        </w:rPr>
        <w:t xml:space="preserve"> </w:t>
      </w:r>
      <w:r w:rsidRPr="006632F3">
        <w:rPr>
          <w:rFonts w:ascii="Times New Roman" w:eastAsia="Arial" w:hAnsi="Times New Roman" w:cs="Times New Roman"/>
        </w:rPr>
        <w:t>.</w:t>
      </w:r>
      <w:proofErr w:type="gramEnd"/>
    </w:p>
    <w:p w14:paraId="5CEFA82A" w14:textId="77777777" w:rsidR="00583B21" w:rsidRPr="006632F3" w:rsidRDefault="00583B21" w:rsidP="00583B21">
      <w:pPr>
        <w:spacing w:after="0" w:line="250" w:lineRule="auto"/>
        <w:ind w:left="910" w:right="344"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1"/>
        </w:rPr>
        <w:t>6</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e</w:t>
      </w:r>
      <w:r w:rsidRPr="006632F3">
        <w:rPr>
          <w:rFonts w:ascii="Times New Roman" w:eastAsia="Arial" w:hAnsi="Times New Roman" w:cs="Times New Roman"/>
          <w:spacing w:val="-3"/>
          <w:w w:val="99"/>
        </w:rPr>
        <w:t>w</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ts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c</w:t>
      </w:r>
      <w:r w:rsidRPr="006632F3">
        <w:rPr>
          <w:rFonts w:ascii="Times New Roman" w:eastAsia="Arial" w:hAnsi="Times New Roman" w:cs="Times New Roman"/>
        </w:rPr>
        <w:t>e</w:t>
      </w:r>
    </w:p>
    <w:p w14:paraId="71133962"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2</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leep</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1</w:t>
      </w:r>
      <w:r w:rsidRPr="006632F3">
        <w:rPr>
          <w:rFonts w:ascii="Times New Roman" w:eastAsia="Arial" w:hAnsi="Times New Roman" w:cs="Times New Roman"/>
        </w:rPr>
        <w:t>0</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llo</w:t>
      </w:r>
      <w:r w:rsidRPr="006632F3">
        <w:rPr>
          <w:rFonts w:ascii="Times New Roman" w:eastAsia="Arial" w:hAnsi="Times New Roman" w:cs="Times New Roman"/>
        </w:rPr>
        <w:t>w</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y</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p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098D548C" w14:textId="77777777" w:rsidR="00583B21" w:rsidRPr="006632F3" w:rsidRDefault="00583B21" w:rsidP="00583B21">
      <w:pPr>
        <w:spacing w:before="10" w:after="0" w:line="250" w:lineRule="auto"/>
        <w:ind w:left="478" w:right="64"/>
        <w:rPr>
          <w:rFonts w:ascii="Times New Roman" w:eastAsia="Arial" w:hAnsi="Times New Roman" w:cs="Times New Roman"/>
        </w:rPr>
      </w:pPr>
      <w:r w:rsidRPr="006632F3">
        <w:rPr>
          <w:rFonts w:ascii="Times New Roman" w:eastAsia="Arial" w:hAnsi="Times New Roman" w:cs="Times New Roman"/>
          <w:spacing w:val="3"/>
        </w:rPr>
        <w:t>T</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e</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rPr>
        <w:t>p</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g</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2"/>
        </w:rPr>
        <w:t>s</w:t>
      </w:r>
      <w:r w:rsidRPr="006632F3">
        <w:rPr>
          <w:rFonts w:ascii="Times New Roman" w:eastAsia="Arial" w:hAnsi="Times New Roman" w:cs="Times New Roman"/>
          <w:spacing w:val="-1"/>
        </w:rPr>
        <w:t>en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6"/>
        </w:rPr>
        <w:t>y</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h</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pl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in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l</w:t>
      </w:r>
      <w:r w:rsidRPr="006632F3">
        <w:rPr>
          <w:rFonts w:ascii="Times New Roman" w:eastAsia="Arial" w:hAnsi="Times New Roman" w:cs="Times New Roman"/>
          <w:spacing w:val="2"/>
        </w:rPr>
        <w:t>f</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heal</w:t>
      </w:r>
      <w:r w:rsidRPr="006632F3">
        <w:rPr>
          <w:rFonts w:ascii="Times New Roman" w:eastAsia="Arial" w:hAnsi="Times New Roman" w:cs="Times New Roman"/>
        </w:rPr>
        <w:t>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gai</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3</w:t>
      </w:r>
      <w:r w:rsidRPr="006632F3">
        <w:rPr>
          <w:rFonts w:ascii="Times New Roman" w:eastAsia="Arial" w:hAnsi="Times New Roman" w:cs="Times New Roman"/>
          <w:spacing w:val="47"/>
        </w:rPr>
        <w:t xml:space="preserve"> </w:t>
      </w:r>
      <w:r w:rsidRPr="006632F3">
        <w:rPr>
          <w:rFonts w:ascii="Times New Roman" w:eastAsia="Arial" w:hAnsi="Times New Roman" w:cs="Times New Roman"/>
        </w:rPr>
        <w:t>)</w:t>
      </w:r>
      <w:proofErr w:type="gramEnd"/>
      <w:r w:rsidRPr="006632F3">
        <w:rPr>
          <w:rFonts w:ascii="Times New Roman" w:eastAsia="Arial" w:hAnsi="Times New Roman" w:cs="Times New Roman"/>
          <w:spacing w:val="-1"/>
        </w:rPr>
        <w:t xml:space="preserve"> 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n</w:t>
      </w:r>
      <w:r w:rsidRPr="006632F3">
        <w:rPr>
          <w:rFonts w:ascii="Times New Roman" w:eastAsia="Arial" w:hAnsi="Times New Roman" w:cs="Times New Roman"/>
        </w:rPr>
        <w:t>g</w:t>
      </w:r>
    </w:p>
    <w:p w14:paraId="0DF140BA" w14:textId="77777777" w:rsidR="00583B21" w:rsidRPr="006632F3" w:rsidRDefault="00583B21" w:rsidP="00583B21">
      <w:pPr>
        <w:spacing w:after="0" w:line="200" w:lineRule="exact"/>
        <w:rPr>
          <w:rFonts w:ascii="Times New Roman" w:hAnsi="Times New Roman" w:cs="Times New Roman"/>
        </w:rPr>
      </w:pPr>
    </w:p>
    <w:p w14:paraId="7B4CC615" w14:textId="77777777" w:rsidR="00583B21" w:rsidRPr="006632F3" w:rsidRDefault="00583B21" w:rsidP="00583B21">
      <w:pPr>
        <w:spacing w:before="10" w:after="0" w:line="280" w:lineRule="exact"/>
        <w:rPr>
          <w:rFonts w:ascii="Times New Roman" w:hAnsi="Times New Roman" w:cs="Times New Roman"/>
        </w:rPr>
      </w:pPr>
    </w:p>
    <w:p w14:paraId="4B57FB67"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77408" behindDoc="1" locked="0" layoutInCell="1" allowOverlap="1" wp14:anchorId="5BF66D6A" wp14:editId="17D0653C">
                <wp:simplePos x="0" y="0"/>
                <wp:positionH relativeFrom="page">
                  <wp:posOffset>1141730</wp:posOffset>
                </wp:positionH>
                <wp:positionV relativeFrom="paragraph">
                  <wp:posOffset>189230</wp:posOffset>
                </wp:positionV>
                <wp:extent cx="4312285" cy="1270"/>
                <wp:effectExtent l="17780" t="17780" r="13335" b="9525"/>
                <wp:wrapNone/>
                <wp:docPr id="4320" name="Group 4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12285" cy="1270"/>
                          <a:chOff x="1798" y="298"/>
                          <a:chExt cx="6791" cy="2"/>
                        </a:xfrm>
                      </wpg:grpSpPr>
                      <wps:wsp>
                        <wps:cNvPr id="4321" name="Freeform 4256"/>
                        <wps:cNvSpPr>
                          <a:spLocks/>
                        </wps:cNvSpPr>
                        <wps:spPr bwMode="auto">
                          <a:xfrm>
                            <a:off x="1798" y="298"/>
                            <a:ext cx="6791" cy="2"/>
                          </a:xfrm>
                          <a:custGeom>
                            <a:avLst/>
                            <a:gdLst>
                              <a:gd name="T0" fmla="+- 0 1798 1798"/>
                              <a:gd name="T1" fmla="*/ T0 w 6791"/>
                              <a:gd name="T2" fmla="+- 0 8590 1798"/>
                              <a:gd name="T3" fmla="*/ T2 w 6791"/>
                            </a:gdLst>
                            <a:ahLst/>
                            <a:cxnLst>
                              <a:cxn ang="0">
                                <a:pos x="T1" y="0"/>
                              </a:cxn>
                              <a:cxn ang="0">
                                <a:pos x="T3" y="0"/>
                              </a:cxn>
                            </a:cxnLst>
                            <a:rect l="0" t="0" r="r" b="b"/>
                            <a:pathLst>
                              <a:path w="6791">
                                <a:moveTo>
                                  <a:pt x="0" y="0"/>
                                </a:moveTo>
                                <a:lnTo>
                                  <a:pt x="6792"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255" o:spid="_x0000_s1026" style="position:absolute;margin-left:89.9pt;margin-top:14.9pt;width:339.55pt;height:.1pt;z-index:-251139072;mso-position-horizontal-relative:page" coordorigin="1798,298" coordsize="67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">
                <v:shape id="Freeform 4256" o:spid="_x0000_s1027" style="position:absolute;left:1798;top:298;width:6791;height:2;visibility:visible;mso-wrap-style:square;v-text-anchor:top" coordsize="67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nQ5sYA&#10;AADdAAAADwAAAGRycy9kb3ducmV2LnhtbESPQWsCMRSE70L/Q3gFL6JZrVTZGmUpCB56UUtLb4/N&#10;62YxeVmS6K7/vikUehxm5htmsxucFTcKsfWsYD4rQBDXXrfcKHg/76drEDEha7SeScGdIuy2D6MN&#10;ltr3fKTbKTUiQziWqMCk1JVSxtqQwzjzHXH2vn1wmLIMjdQB+wx3Vi6K4lk6bDkvGOzo1VB9OV2d&#10;gslx9cGfb+HrYiyu7WGoqqXulRo/DtULiERD+g//tQ9awfJpMYffN/kJyO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nQ5sYAAADdAAAADwAAAAAAAAAAAAAAAACYAgAAZHJz&#10;L2Rvd25yZXYueG1sUEsFBgAAAAAEAAQA9QAAAIsDAAAAAA==&#10;" path="m,l6792,e" filled="f" strokeweight=".45925mm">
                  <v:path arrowok="t" o:connecttype="custom" o:connectlocs="0,0;6792,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5</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R</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g</w:t>
      </w:r>
      <w:r w:rsidRPr="006632F3">
        <w:rPr>
          <w:rFonts w:ascii="Times New Roman" w:eastAsia="Arial" w:hAnsi="Times New Roman" w:cs="Times New Roman"/>
          <w:b/>
          <w:bCs/>
        </w:rPr>
        <w:t>i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ered</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Ser</w:t>
      </w:r>
      <w:r w:rsidRPr="006632F3">
        <w:rPr>
          <w:rFonts w:ascii="Times New Roman" w:eastAsia="Arial" w:hAnsi="Times New Roman" w:cs="Times New Roman"/>
          <w:b/>
          <w:bCs/>
          <w:spacing w:val="-4"/>
        </w:rPr>
        <w:t>v</w:t>
      </w:r>
      <w:r w:rsidRPr="006632F3">
        <w:rPr>
          <w:rFonts w:ascii="Times New Roman" w:eastAsia="Arial" w:hAnsi="Times New Roman" w:cs="Times New Roman"/>
          <w:b/>
          <w:bCs/>
        </w:rPr>
        <w:t>ice</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spacing w:val="-8"/>
        </w:rPr>
        <w:t>A</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pt</w:t>
      </w:r>
      <w:r w:rsidRPr="006632F3">
        <w:rPr>
          <w:rFonts w:ascii="Times New Roman" w:eastAsia="Arial" w:hAnsi="Times New Roman" w:cs="Times New Roman"/>
          <w:b/>
          <w:bCs/>
        </w:rPr>
        <w:t xml:space="preserve">er </w:t>
      </w:r>
      <w:r w:rsidRPr="006632F3">
        <w:rPr>
          <w:rFonts w:ascii="Times New Roman" w:eastAsia="Arial" w:hAnsi="Times New Roman" w:cs="Times New Roman"/>
          <w:b/>
          <w:bCs/>
          <w:spacing w:val="-1"/>
        </w:rPr>
        <w:t>H</w:t>
      </w:r>
      <w:r w:rsidRPr="006632F3">
        <w:rPr>
          <w:rFonts w:ascii="Times New Roman" w:eastAsia="Arial" w:hAnsi="Times New Roman" w:cs="Times New Roman"/>
          <w:b/>
          <w:bCs/>
        </w:rPr>
        <w:t>eal</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h</w:t>
      </w:r>
      <w:r w:rsidRPr="006632F3">
        <w:rPr>
          <w:rFonts w:ascii="Times New Roman" w:eastAsia="Arial" w:hAnsi="Times New Roman" w:cs="Times New Roman"/>
          <w:b/>
          <w:bCs/>
          <w:spacing w:val="-1"/>
        </w:rPr>
        <w:t xml:space="preserve"> Ch</w:t>
      </w:r>
      <w:r w:rsidRPr="006632F3">
        <w:rPr>
          <w:rFonts w:ascii="Times New Roman" w:eastAsia="Arial" w:hAnsi="Times New Roman" w:cs="Times New Roman"/>
          <w:b/>
          <w:bCs/>
        </w:rPr>
        <w:t>eck Se</w:t>
      </w:r>
      <w:r w:rsidRPr="006632F3">
        <w:rPr>
          <w:rFonts w:ascii="Times New Roman" w:eastAsia="Arial" w:hAnsi="Times New Roman" w:cs="Times New Roman"/>
          <w:b/>
          <w:bCs/>
          <w:spacing w:val="-1"/>
        </w:rPr>
        <w:t>qu</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ce</w:t>
      </w:r>
    </w:p>
    <w:p w14:paraId="09548E4A" w14:textId="77777777" w:rsidR="00583B21" w:rsidRPr="006632F3" w:rsidRDefault="00583B21" w:rsidP="00583B21">
      <w:pPr>
        <w:spacing w:before="63" w:after="0" w:line="240" w:lineRule="auto"/>
        <w:ind w:left="118" w:right="712"/>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76384" behindDoc="1" locked="0" layoutInCell="1" allowOverlap="1" wp14:anchorId="30C86D97" wp14:editId="1420F594">
                <wp:simplePos x="0" y="0"/>
                <wp:positionH relativeFrom="page">
                  <wp:posOffset>1252855</wp:posOffset>
                </wp:positionH>
                <wp:positionV relativeFrom="paragraph">
                  <wp:posOffset>543560</wp:posOffset>
                </wp:positionV>
                <wp:extent cx="4519930" cy="3356610"/>
                <wp:effectExtent l="0" t="635" r="0" b="0"/>
                <wp:wrapNone/>
                <wp:docPr id="4319" name="Text Box 4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9930" cy="3356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D86DD2" w14:textId="77777777" w:rsidR="00583B21" w:rsidRDefault="00583B21" w:rsidP="00583B21">
                            <w:pPr>
                              <w:spacing w:before="8" w:after="0" w:line="240" w:lineRule="auto"/>
                              <w:ind w:left="515" w:right="-20"/>
                              <w:rPr>
                                <w:rFonts w:ascii="Arial" w:eastAsia="Arial" w:hAnsi="Arial" w:cs="Arial"/>
                                <w:sz w:val="19"/>
                                <w:szCs w:val="19"/>
                              </w:rPr>
                            </w:pPr>
                            <w:r>
                              <w:rPr>
                                <w:rFonts w:ascii="Arial" w:eastAsia="Arial" w:hAnsi="Arial" w:cs="Arial"/>
                                <w:spacing w:val="-4"/>
                                <w:w w:val="102"/>
                                <w:sz w:val="19"/>
                                <w:szCs w:val="19"/>
                              </w:rPr>
                              <w:t>6</w:t>
                            </w:r>
                            <w:r>
                              <w:rPr>
                                <w:rFonts w:ascii="Arial" w:eastAsia="Arial" w:hAnsi="Arial" w:cs="Arial"/>
                                <w:spacing w:val="6"/>
                                <w:w w:val="102"/>
                                <w:sz w:val="19"/>
                                <w:szCs w:val="19"/>
                              </w:rPr>
                              <w:t>.</w:t>
                            </w:r>
                            <w:r>
                              <w:rPr>
                                <w:rFonts w:ascii="Arial" w:eastAsia="Arial" w:hAnsi="Arial" w:cs="Arial"/>
                                <w:w w:val="102"/>
                                <w:sz w:val="19"/>
                                <w:szCs w:val="19"/>
                              </w:rPr>
                              <w:t>2</w:t>
                            </w:r>
                          </w:p>
                          <w:p w14:paraId="27F9ED3A" w14:textId="77777777" w:rsidR="00583B21" w:rsidRDefault="00583B21" w:rsidP="00583B21">
                            <w:pPr>
                              <w:spacing w:after="0" w:line="260" w:lineRule="exact"/>
                              <w:rPr>
                                <w:sz w:val="26"/>
                                <w:szCs w:val="26"/>
                              </w:rPr>
                            </w:pPr>
                          </w:p>
                          <w:p w14:paraId="3A0E9F0A" w14:textId="77777777" w:rsidR="00583B21" w:rsidRDefault="00583B21" w:rsidP="00583B21">
                            <w:pPr>
                              <w:tabs>
                                <w:tab w:val="left" w:pos="4920"/>
                              </w:tabs>
                              <w:spacing w:after="0" w:line="240" w:lineRule="auto"/>
                              <w:ind w:left="365" w:right="-20"/>
                              <w:rPr>
                                <w:rFonts w:ascii="Arial" w:eastAsia="Arial" w:hAnsi="Arial" w:cs="Arial"/>
                                <w:sz w:val="16"/>
                                <w:szCs w:val="16"/>
                              </w:rPr>
                            </w:pPr>
                            <w:r>
                              <w:rPr>
                                <w:rFonts w:ascii="Arial" w:eastAsia="Arial" w:hAnsi="Arial" w:cs="Arial"/>
                                <w:position w:val="-3"/>
                                <w:sz w:val="16"/>
                                <w:szCs w:val="16"/>
                              </w:rPr>
                              <w:t>R</w:t>
                            </w:r>
                            <w:r>
                              <w:rPr>
                                <w:rFonts w:ascii="Arial" w:eastAsia="Arial" w:hAnsi="Arial" w:cs="Arial"/>
                                <w:spacing w:val="-2"/>
                                <w:position w:val="-3"/>
                                <w:sz w:val="16"/>
                                <w:szCs w:val="16"/>
                              </w:rPr>
                              <w:t>eg</w:t>
                            </w:r>
                            <w:r>
                              <w:rPr>
                                <w:rFonts w:ascii="Arial" w:eastAsia="Arial" w:hAnsi="Arial" w:cs="Arial"/>
                                <w:spacing w:val="8"/>
                                <w:position w:val="-3"/>
                                <w:sz w:val="16"/>
                                <w:szCs w:val="16"/>
                              </w:rPr>
                              <w:t>i</w:t>
                            </w:r>
                            <w:r>
                              <w:rPr>
                                <w:rFonts w:ascii="Arial" w:eastAsia="Arial" w:hAnsi="Arial" w:cs="Arial"/>
                                <w:spacing w:val="7"/>
                                <w:position w:val="-3"/>
                                <w:sz w:val="16"/>
                                <w:szCs w:val="16"/>
                              </w:rPr>
                              <w:t>s</w:t>
                            </w:r>
                            <w:r>
                              <w:rPr>
                                <w:rFonts w:ascii="Arial" w:eastAsia="Arial" w:hAnsi="Arial" w:cs="Arial"/>
                                <w:spacing w:val="-1"/>
                                <w:position w:val="-3"/>
                                <w:sz w:val="16"/>
                                <w:szCs w:val="16"/>
                              </w:rPr>
                              <w:t>t</w:t>
                            </w:r>
                            <w:r>
                              <w:rPr>
                                <w:rFonts w:ascii="Arial" w:eastAsia="Arial" w:hAnsi="Arial" w:cs="Arial"/>
                                <w:spacing w:val="5"/>
                                <w:position w:val="-3"/>
                                <w:sz w:val="16"/>
                                <w:szCs w:val="16"/>
                              </w:rPr>
                              <w:t>r</w:t>
                            </w:r>
                            <w:r>
                              <w:rPr>
                                <w:rFonts w:ascii="Arial" w:eastAsia="Arial" w:hAnsi="Arial" w:cs="Arial"/>
                                <w:position w:val="-3"/>
                                <w:sz w:val="16"/>
                                <w:szCs w:val="16"/>
                              </w:rPr>
                              <w:t>y</w:t>
                            </w:r>
                            <w:r>
                              <w:rPr>
                                <w:rFonts w:ascii="Arial" w:eastAsia="Arial" w:hAnsi="Arial" w:cs="Arial"/>
                                <w:spacing w:val="-27"/>
                                <w:position w:val="-3"/>
                                <w:sz w:val="16"/>
                                <w:szCs w:val="16"/>
                              </w:rPr>
                              <w:t xml:space="preserve"> </w:t>
                            </w:r>
                            <w:r>
                              <w:rPr>
                                <w:rFonts w:ascii="Arial" w:eastAsia="Arial" w:hAnsi="Arial" w:cs="Arial"/>
                                <w:position w:val="-3"/>
                                <w:sz w:val="16"/>
                                <w:szCs w:val="16"/>
                              </w:rPr>
                              <w:tab/>
                            </w:r>
                            <w:r>
                              <w:rPr>
                                <w:rFonts w:ascii="Arial" w:eastAsia="Arial" w:hAnsi="Arial" w:cs="Arial"/>
                                <w:w w:val="103"/>
                                <w:sz w:val="16"/>
                                <w:szCs w:val="16"/>
                              </w:rPr>
                              <w:t>R</w:t>
                            </w:r>
                            <w:r>
                              <w:rPr>
                                <w:rFonts w:ascii="Arial" w:eastAsia="Arial" w:hAnsi="Arial" w:cs="Arial"/>
                                <w:spacing w:val="-2"/>
                                <w:w w:val="103"/>
                                <w:sz w:val="16"/>
                                <w:szCs w:val="16"/>
                              </w:rPr>
                              <w:t>eg</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2"/>
                                <w:w w:val="103"/>
                                <w:sz w:val="16"/>
                                <w:szCs w:val="16"/>
                              </w:rPr>
                              <w:t>ed</w:t>
                            </w: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spacing w:val="-2"/>
                                <w:w w:val="103"/>
                                <w:sz w:val="16"/>
                                <w:szCs w:val="16"/>
                              </w:rPr>
                              <w:t>e</w:t>
                            </w:r>
                            <w:r>
                              <w:rPr>
                                <w:rFonts w:ascii="Arial" w:eastAsia="Arial" w:hAnsi="Arial" w:cs="Arial"/>
                                <w:spacing w:val="10"/>
                                <w:w w:val="103"/>
                                <w:sz w:val="16"/>
                                <w:szCs w:val="16"/>
                              </w:rPr>
                              <w:t>A</w:t>
                            </w:r>
                            <w:r>
                              <w:rPr>
                                <w:rFonts w:ascii="Arial" w:eastAsia="Arial" w:hAnsi="Arial" w:cs="Arial"/>
                                <w:spacing w:val="-2"/>
                                <w:w w:val="103"/>
                                <w:sz w:val="16"/>
                                <w:szCs w:val="16"/>
                              </w:rPr>
                              <w:t>dap</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w w:val="103"/>
                                <w:sz w:val="16"/>
                                <w:szCs w:val="16"/>
                              </w:rPr>
                              <w:t>r</w:t>
                            </w:r>
                          </w:p>
                          <w:p w14:paraId="5DF81BB9" w14:textId="77777777" w:rsidR="00583B21" w:rsidRDefault="00583B21" w:rsidP="00583B21">
                            <w:pPr>
                              <w:spacing w:after="0" w:line="200" w:lineRule="exact"/>
                              <w:rPr>
                                <w:sz w:val="20"/>
                                <w:szCs w:val="20"/>
                              </w:rPr>
                            </w:pPr>
                          </w:p>
                          <w:p w14:paraId="124C60ED" w14:textId="77777777" w:rsidR="00583B21" w:rsidRDefault="00583B21" w:rsidP="00583B21">
                            <w:pPr>
                              <w:spacing w:after="0" w:line="200" w:lineRule="exact"/>
                              <w:rPr>
                                <w:sz w:val="20"/>
                                <w:szCs w:val="20"/>
                              </w:rPr>
                            </w:pPr>
                          </w:p>
                          <w:p w14:paraId="172F19F9" w14:textId="77777777" w:rsidR="00583B21" w:rsidRDefault="00583B21" w:rsidP="00583B21">
                            <w:pPr>
                              <w:spacing w:after="0" w:line="200" w:lineRule="exact"/>
                              <w:rPr>
                                <w:sz w:val="20"/>
                                <w:szCs w:val="20"/>
                              </w:rPr>
                            </w:pPr>
                          </w:p>
                          <w:p w14:paraId="05042FF1" w14:textId="77777777" w:rsidR="00583B21" w:rsidRDefault="00583B21" w:rsidP="00583B21">
                            <w:pPr>
                              <w:spacing w:after="0" w:line="200" w:lineRule="exact"/>
                              <w:rPr>
                                <w:sz w:val="20"/>
                                <w:szCs w:val="20"/>
                              </w:rPr>
                            </w:pPr>
                          </w:p>
                          <w:p w14:paraId="0CAFD2CC" w14:textId="77777777" w:rsidR="00583B21" w:rsidRDefault="00583B21" w:rsidP="00583B21">
                            <w:pPr>
                              <w:spacing w:after="0" w:line="200" w:lineRule="exact"/>
                              <w:rPr>
                                <w:sz w:val="20"/>
                                <w:szCs w:val="20"/>
                              </w:rPr>
                            </w:pPr>
                          </w:p>
                          <w:p w14:paraId="50368FF6" w14:textId="77777777" w:rsidR="00583B21" w:rsidRDefault="00583B21" w:rsidP="00583B21">
                            <w:pPr>
                              <w:spacing w:before="8" w:after="0" w:line="280" w:lineRule="exact"/>
                              <w:rPr>
                                <w:sz w:val="28"/>
                                <w:szCs w:val="28"/>
                              </w:rPr>
                            </w:pPr>
                          </w:p>
                          <w:p w14:paraId="583D9E84" w14:textId="77777777" w:rsidR="00583B21" w:rsidRDefault="00583B21" w:rsidP="00583B21">
                            <w:pPr>
                              <w:spacing w:after="0" w:line="240" w:lineRule="auto"/>
                              <w:ind w:left="2701" w:right="3415"/>
                              <w:jc w:val="center"/>
                              <w:rPr>
                                <w:rFonts w:ascii="Arial" w:eastAsia="Arial" w:hAnsi="Arial" w:cs="Arial"/>
                                <w:sz w:val="16"/>
                                <w:szCs w:val="16"/>
                              </w:rPr>
                            </w:pPr>
                            <w:r>
                              <w:rPr>
                                <w:rFonts w:ascii="Arial" w:eastAsia="Arial" w:hAnsi="Arial" w:cs="Arial"/>
                                <w:spacing w:val="10"/>
                                <w:w w:val="103"/>
                                <w:sz w:val="16"/>
                                <w:szCs w:val="16"/>
                              </w:rPr>
                              <w:t>SA</w:t>
                            </w:r>
                            <w:r>
                              <w:rPr>
                                <w:rFonts w:ascii="Arial" w:eastAsia="Arial" w:hAnsi="Arial" w:cs="Arial"/>
                                <w:spacing w:val="-3"/>
                                <w:w w:val="103"/>
                                <w:sz w:val="16"/>
                                <w:szCs w:val="16"/>
                              </w:rPr>
                              <w:t>MM</w:t>
                            </w:r>
                            <w:r>
                              <w:rPr>
                                <w:rFonts w:ascii="Arial" w:eastAsia="Arial" w:hAnsi="Arial" w:cs="Arial"/>
                                <w:spacing w:val="-2"/>
                                <w:w w:val="103"/>
                                <w:sz w:val="16"/>
                                <w:szCs w:val="16"/>
                              </w:rPr>
                              <w:t>odu</w:t>
                            </w:r>
                            <w:r>
                              <w:rPr>
                                <w:rFonts w:ascii="Arial" w:eastAsia="Arial" w:hAnsi="Arial" w:cs="Arial"/>
                                <w:spacing w:val="8"/>
                                <w:w w:val="103"/>
                                <w:sz w:val="16"/>
                                <w:szCs w:val="16"/>
                              </w:rPr>
                              <w:t>l</w:t>
                            </w:r>
                            <w:r>
                              <w:rPr>
                                <w:rFonts w:ascii="Arial" w:eastAsia="Arial" w:hAnsi="Arial" w:cs="Arial"/>
                                <w:w w:val="103"/>
                                <w:sz w:val="16"/>
                                <w:szCs w:val="16"/>
                              </w:rPr>
                              <w:t>e</w:t>
                            </w:r>
                          </w:p>
                          <w:p w14:paraId="4EF7191A" w14:textId="77777777" w:rsidR="00583B21" w:rsidRDefault="00583B21" w:rsidP="00583B21">
                            <w:pPr>
                              <w:tabs>
                                <w:tab w:val="left" w:pos="6260"/>
                              </w:tabs>
                              <w:spacing w:before="81" w:after="0" w:line="282" w:lineRule="exact"/>
                              <w:ind w:left="936" w:right="-20"/>
                              <w:rPr>
                                <w:rFonts w:ascii="Arial" w:eastAsia="Arial" w:hAnsi="Arial" w:cs="Arial"/>
                                <w:sz w:val="16"/>
                                <w:szCs w:val="16"/>
                              </w:rPr>
                            </w:pPr>
                            <w:r>
                              <w:rPr>
                                <w:rFonts w:ascii="Arial" w:eastAsia="Arial" w:hAnsi="Arial" w:cs="Arial"/>
                                <w:position w:val="-6"/>
                                <w:sz w:val="16"/>
                                <w:szCs w:val="16"/>
                              </w:rPr>
                              <w:t>1</w:t>
                            </w:r>
                            <w:r>
                              <w:rPr>
                                <w:rFonts w:ascii="Arial" w:eastAsia="Arial" w:hAnsi="Arial" w:cs="Arial"/>
                                <w:spacing w:val="-42"/>
                                <w:position w:val="-6"/>
                                <w:sz w:val="16"/>
                                <w:szCs w:val="16"/>
                              </w:rPr>
                              <w:t xml:space="preserve"> </w:t>
                            </w:r>
                            <w:r>
                              <w:rPr>
                                <w:rFonts w:ascii="Arial" w:eastAsia="Arial" w:hAnsi="Arial" w:cs="Arial"/>
                                <w:position w:val="-6"/>
                                <w:sz w:val="16"/>
                                <w:szCs w:val="16"/>
                              </w:rPr>
                              <w:tab/>
                            </w:r>
                            <w:r>
                              <w:rPr>
                                <w:rFonts w:ascii="Arial" w:eastAsia="Arial" w:hAnsi="Arial" w:cs="Arial"/>
                                <w:sz w:val="16"/>
                                <w:szCs w:val="16"/>
                              </w:rPr>
                              <w:t>n</w:t>
                            </w:r>
                            <w:r>
                              <w:rPr>
                                <w:rFonts w:ascii="Arial" w:eastAsia="Arial" w:hAnsi="Arial" w:cs="Arial"/>
                                <w:spacing w:val="-15"/>
                                <w:sz w:val="16"/>
                                <w:szCs w:val="16"/>
                              </w:rPr>
                              <w:t xml:space="preserve"> </w:t>
                            </w:r>
                            <w:r>
                              <w:rPr>
                                <w:rFonts w:ascii="Arial" w:eastAsia="Arial" w:hAnsi="Arial" w:cs="Arial"/>
                                <w:position w:val="7"/>
                                <w:sz w:val="16"/>
                                <w:szCs w:val="16"/>
                              </w:rPr>
                              <w:t xml:space="preserve">n </w:t>
                            </w:r>
                            <w:r>
                              <w:rPr>
                                <w:rFonts w:ascii="Arial" w:eastAsia="Arial" w:hAnsi="Arial" w:cs="Arial"/>
                                <w:position w:val="1"/>
                                <w:sz w:val="16"/>
                                <w:szCs w:val="16"/>
                              </w:rPr>
                              <w:t>n</w:t>
                            </w:r>
                            <w:r>
                              <w:rPr>
                                <w:rFonts w:ascii="Arial" w:eastAsia="Arial" w:hAnsi="Arial" w:cs="Arial"/>
                                <w:spacing w:val="-15"/>
                                <w:position w:val="1"/>
                                <w:sz w:val="16"/>
                                <w:szCs w:val="16"/>
                              </w:rPr>
                              <w:t xml:space="preserve"> </w:t>
                            </w:r>
                            <w:r>
                              <w:rPr>
                                <w:rFonts w:ascii="Arial" w:eastAsia="Arial" w:hAnsi="Arial" w:cs="Arial"/>
                                <w:w w:val="103"/>
                                <w:position w:val="1"/>
                                <w:sz w:val="16"/>
                                <w:szCs w:val="16"/>
                              </w:rPr>
                              <w:t>n</w:t>
                            </w:r>
                          </w:p>
                          <w:p w14:paraId="788ACA8A" w14:textId="77777777" w:rsidR="00583B21" w:rsidRDefault="00583B21" w:rsidP="00583B21">
                            <w:pPr>
                              <w:tabs>
                                <w:tab w:val="left" w:pos="6460"/>
                              </w:tabs>
                              <w:spacing w:after="0" w:line="53" w:lineRule="exact"/>
                              <w:ind w:left="936" w:right="-20"/>
                              <w:rPr>
                                <w:rFonts w:ascii="Arial" w:eastAsia="Arial" w:hAnsi="Arial" w:cs="Arial"/>
                                <w:sz w:val="16"/>
                                <w:szCs w:val="16"/>
                              </w:rPr>
                            </w:pPr>
                            <w:r>
                              <w:rPr>
                                <w:rFonts w:ascii="Arial" w:eastAsia="Arial" w:hAnsi="Arial" w:cs="Arial"/>
                                <w:position w:val="-1"/>
                                <w:sz w:val="16"/>
                                <w:szCs w:val="16"/>
                              </w:rPr>
                              <w:t>.</w:t>
                            </w:r>
                            <w:r>
                              <w:rPr>
                                <w:rFonts w:ascii="Arial" w:eastAsia="Arial" w:hAnsi="Arial" w:cs="Arial"/>
                                <w:spacing w:val="-44"/>
                                <w:position w:val="-1"/>
                                <w:sz w:val="16"/>
                                <w:szCs w:val="16"/>
                              </w:rPr>
                              <w:t xml:space="preserve"> </w:t>
                            </w:r>
                            <w:r>
                              <w:rPr>
                                <w:rFonts w:ascii="Arial" w:eastAsia="Arial" w:hAnsi="Arial" w:cs="Arial"/>
                                <w:position w:val="-1"/>
                                <w:sz w:val="16"/>
                                <w:szCs w:val="16"/>
                              </w:rPr>
                              <w:tab/>
                            </w:r>
                            <w:proofErr w:type="gramStart"/>
                            <w:r>
                              <w:rPr>
                                <w:rFonts w:ascii="Arial" w:eastAsia="Arial" w:hAnsi="Arial" w:cs="Arial"/>
                                <w:w w:val="103"/>
                                <w:position w:val="8"/>
                                <w:sz w:val="16"/>
                                <w:szCs w:val="16"/>
                              </w:rPr>
                              <w:t>b</w:t>
                            </w:r>
                            <w:proofErr w:type="gramEnd"/>
                          </w:p>
                          <w:p w14:paraId="7F891700" w14:textId="77777777" w:rsidR="00583B21" w:rsidRDefault="00583B21" w:rsidP="00583B21">
                            <w:pPr>
                              <w:tabs>
                                <w:tab w:val="left" w:pos="6260"/>
                              </w:tabs>
                              <w:spacing w:after="0" w:line="90" w:lineRule="exact"/>
                              <w:ind w:left="936" w:right="-20"/>
                              <w:rPr>
                                <w:rFonts w:ascii="Arial" w:eastAsia="Arial" w:hAnsi="Arial" w:cs="Arial"/>
                                <w:sz w:val="16"/>
                                <w:szCs w:val="16"/>
                              </w:rPr>
                            </w:pPr>
                            <w:r>
                              <w:rPr>
                                <w:rFonts w:ascii="Arial" w:eastAsia="Arial" w:hAnsi="Arial" w:cs="Arial"/>
                                <w:position w:val="-2"/>
                                <w:sz w:val="16"/>
                                <w:szCs w:val="16"/>
                              </w:rPr>
                              <w:t>6</w:t>
                            </w:r>
                            <w:r>
                              <w:rPr>
                                <w:rFonts w:ascii="Arial" w:eastAsia="Arial" w:hAnsi="Arial" w:cs="Arial"/>
                                <w:spacing w:val="-42"/>
                                <w:position w:val="-2"/>
                                <w:sz w:val="16"/>
                                <w:szCs w:val="16"/>
                              </w:rPr>
                              <w:t xml:space="preserve"> </w:t>
                            </w:r>
                            <w:r>
                              <w:rPr>
                                <w:rFonts w:ascii="Arial" w:eastAsia="Arial" w:hAnsi="Arial" w:cs="Arial"/>
                                <w:position w:val="-2"/>
                                <w:sz w:val="16"/>
                                <w:szCs w:val="16"/>
                              </w:rPr>
                              <w:tab/>
                            </w:r>
                            <w:proofErr w:type="gramStart"/>
                            <w:r>
                              <w:rPr>
                                <w:rFonts w:ascii="Arial" w:eastAsia="Arial" w:hAnsi="Arial" w:cs="Arial"/>
                                <w:position w:val="9"/>
                                <w:sz w:val="16"/>
                                <w:szCs w:val="16"/>
                              </w:rPr>
                              <w:t>b</w:t>
                            </w:r>
                            <w:r>
                              <w:rPr>
                                <w:rFonts w:ascii="Arial" w:eastAsia="Arial" w:hAnsi="Arial" w:cs="Arial"/>
                                <w:spacing w:val="-15"/>
                                <w:position w:val="9"/>
                                <w:sz w:val="16"/>
                                <w:szCs w:val="16"/>
                              </w:rPr>
                              <w:t xml:space="preserve"> </w:t>
                            </w:r>
                            <w:r>
                              <w:rPr>
                                <w:rFonts w:ascii="Arial" w:eastAsia="Arial" w:hAnsi="Arial" w:cs="Arial"/>
                                <w:position w:val="7"/>
                                <w:sz w:val="16"/>
                                <w:szCs w:val="16"/>
                              </w:rPr>
                              <w:t>:</w:t>
                            </w:r>
                            <w:proofErr w:type="gramEnd"/>
                            <w:r>
                              <w:rPr>
                                <w:rFonts w:ascii="Arial" w:eastAsia="Arial" w:hAnsi="Arial" w:cs="Arial"/>
                                <w:position w:val="7"/>
                                <w:sz w:val="16"/>
                                <w:szCs w:val="16"/>
                              </w:rPr>
                              <w:t xml:space="preserve"> </w:t>
                            </w:r>
                            <w:r>
                              <w:rPr>
                                <w:rFonts w:ascii="Arial" w:eastAsia="Arial" w:hAnsi="Arial" w:cs="Arial"/>
                                <w:position w:val="10"/>
                                <w:sz w:val="16"/>
                                <w:szCs w:val="16"/>
                              </w:rPr>
                              <w:t>b</w:t>
                            </w:r>
                            <w:r>
                              <w:rPr>
                                <w:rFonts w:ascii="Arial" w:eastAsia="Arial" w:hAnsi="Arial" w:cs="Arial"/>
                                <w:spacing w:val="-15"/>
                                <w:position w:val="10"/>
                                <w:sz w:val="16"/>
                                <w:szCs w:val="16"/>
                              </w:rPr>
                              <w:t xml:space="preserve"> </w:t>
                            </w:r>
                            <w:r>
                              <w:rPr>
                                <w:rFonts w:ascii="Arial" w:eastAsia="Arial" w:hAnsi="Arial" w:cs="Arial"/>
                                <w:w w:val="103"/>
                                <w:position w:val="10"/>
                                <w:sz w:val="16"/>
                                <w:szCs w:val="16"/>
                              </w:rPr>
                              <w:t>b</w:t>
                            </w:r>
                          </w:p>
                          <w:p w14:paraId="49445967" w14:textId="77777777" w:rsidR="00583B21" w:rsidRDefault="00583B21" w:rsidP="00583B21">
                            <w:pPr>
                              <w:tabs>
                                <w:tab w:val="left" w:pos="400"/>
                              </w:tabs>
                              <w:spacing w:after="0" w:line="23" w:lineRule="exact"/>
                              <w:ind w:right="45"/>
                              <w:jc w:val="right"/>
                              <w:rPr>
                                <w:rFonts w:ascii="Arial" w:eastAsia="Arial" w:hAnsi="Arial" w:cs="Arial"/>
                                <w:sz w:val="16"/>
                                <w:szCs w:val="16"/>
                              </w:rPr>
                            </w:pPr>
                            <w:r>
                              <w:rPr>
                                <w:rFonts w:ascii="Arial" w:eastAsia="Arial" w:hAnsi="Arial" w:cs="Arial"/>
                                <w:w w:val="102"/>
                                <w:position w:val="2"/>
                                <w:sz w:val="16"/>
                                <w:szCs w:val="16"/>
                              </w:rPr>
                              <w:t>:</w:t>
                            </w:r>
                            <w:r>
                              <w:rPr>
                                <w:rFonts w:ascii="Arial" w:eastAsia="Arial" w:hAnsi="Arial" w:cs="Arial"/>
                                <w:position w:val="2"/>
                                <w:sz w:val="16"/>
                                <w:szCs w:val="16"/>
                              </w:rPr>
                              <w:tab/>
                            </w:r>
                            <w:r>
                              <w:rPr>
                                <w:rFonts w:ascii="Arial" w:eastAsia="Arial" w:hAnsi="Arial" w:cs="Arial"/>
                                <w:position w:val="3"/>
                                <w:sz w:val="16"/>
                                <w:szCs w:val="16"/>
                              </w:rPr>
                              <w:t xml:space="preserve">: </w:t>
                            </w:r>
                            <w:r>
                              <w:rPr>
                                <w:rFonts w:ascii="Arial" w:eastAsia="Arial" w:hAnsi="Arial" w:cs="Arial"/>
                                <w:w w:val="102"/>
                                <w:position w:val="5"/>
                                <w:sz w:val="16"/>
                                <w:szCs w:val="16"/>
                              </w:rPr>
                              <w:t>:</w:t>
                            </w:r>
                          </w:p>
                          <w:p w14:paraId="5E26AEBD" w14:textId="77777777" w:rsidR="00583B21" w:rsidRDefault="00583B21" w:rsidP="00583B21">
                            <w:pPr>
                              <w:tabs>
                                <w:tab w:val="left" w:pos="6480"/>
                              </w:tabs>
                              <w:spacing w:after="0" w:line="83" w:lineRule="exact"/>
                              <w:ind w:left="936" w:right="-20"/>
                              <w:rPr>
                                <w:rFonts w:ascii="Arial" w:eastAsia="Arial" w:hAnsi="Arial" w:cs="Arial"/>
                                <w:sz w:val="16"/>
                                <w:szCs w:val="16"/>
                              </w:rPr>
                            </w:pPr>
                            <w:r>
                              <w:rPr>
                                <w:rFonts w:ascii="Arial" w:eastAsia="Arial" w:hAnsi="Arial" w:cs="Arial"/>
                                <w:position w:val="-2"/>
                                <w:sz w:val="16"/>
                                <w:szCs w:val="16"/>
                              </w:rPr>
                              <w:t>:</w:t>
                            </w:r>
                            <w:r>
                              <w:rPr>
                                <w:rFonts w:ascii="Arial" w:eastAsia="Arial" w:hAnsi="Arial" w:cs="Arial"/>
                                <w:spacing w:val="-44"/>
                                <w:position w:val="-2"/>
                                <w:sz w:val="16"/>
                                <w:szCs w:val="16"/>
                              </w:rPr>
                              <w:t xml:space="preserve"> </w:t>
                            </w:r>
                            <w:r>
                              <w:rPr>
                                <w:rFonts w:ascii="Arial" w:eastAsia="Arial" w:hAnsi="Arial" w:cs="Arial"/>
                                <w:position w:val="-2"/>
                                <w:sz w:val="16"/>
                                <w:szCs w:val="16"/>
                              </w:rPr>
                              <w:tab/>
                            </w:r>
                            <w:r>
                              <w:rPr>
                                <w:rFonts w:ascii="Arial" w:eastAsia="Arial" w:hAnsi="Arial" w:cs="Arial"/>
                                <w:w w:val="103"/>
                                <w:position w:val="7"/>
                                <w:sz w:val="16"/>
                                <w:szCs w:val="16"/>
                              </w:rPr>
                              <w:t>3</w:t>
                            </w:r>
                          </w:p>
                          <w:p w14:paraId="0D0A7F33" w14:textId="77777777" w:rsidR="00583B21" w:rsidRDefault="00583B21" w:rsidP="00583B21">
                            <w:pPr>
                              <w:tabs>
                                <w:tab w:val="left" w:pos="6260"/>
                              </w:tabs>
                              <w:spacing w:after="0" w:line="83" w:lineRule="exact"/>
                              <w:ind w:left="936" w:right="-20"/>
                              <w:rPr>
                                <w:rFonts w:ascii="Arial" w:eastAsia="Arial" w:hAnsi="Arial" w:cs="Arial"/>
                                <w:sz w:val="16"/>
                                <w:szCs w:val="16"/>
                              </w:rPr>
                            </w:pPr>
                            <w:proofErr w:type="gramStart"/>
                            <w:r>
                              <w:rPr>
                                <w:rFonts w:ascii="Arial" w:eastAsia="Arial" w:hAnsi="Arial" w:cs="Arial"/>
                                <w:position w:val="-2"/>
                                <w:sz w:val="16"/>
                                <w:szCs w:val="16"/>
                              </w:rPr>
                              <w:t>b</w:t>
                            </w:r>
                            <w:proofErr w:type="gramEnd"/>
                            <w:r>
                              <w:rPr>
                                <w:rFonts w:ascii="Arial" w:eastAsia="Arial" w:hAnsi="Arial" w:cs="Arial"/>
                                <w:spacing w:val="-42"/>
                                <w:position w:val="-2"/>
                                <w:sz w:val="16"/>
                                <w:szCs w:val="16"/>
                              </w:rPr>
                              <w:t xml:space="preserve"> </w:t>
                            </w:r>
                            <w:r>
                              <w:rPr>
                                <w:rFonts w:ascii="Arial" w:eastAsia="Arial" w:hAnsi="Arial" w:cs="Arial"/>
                                <w:position w:val="-2"/>
                                <w:sz w:val="16"/>
                                <w:szCs w:val="16"/>
                              </w:rPr>
                              <w:tab/>
                            </w:r>
                            <w:r>
                              <w:rPr>
                                <w:rFonts w:ascii="Arial" w:eastAsia="Arial" w:hAnsi="Arial" w:cs="Arial"/>
                                <w:position w:val="8"/>
                                <w:sz w:val="16"/>
                                <w:szCs w:val="16"/>
                              </w:rPr>
                              <w:t xml:space="preserve">7 </w:t>
                            </w:r>
                            <w:r>
                              <w:rPr>
                                <w:rFonts w:ascii="Arial" w:eastAsia="Arial" w:hAnsi="Arial" w:cs="Arial"/>
                                <w:position w:val="7"/>
                                <w:sz w:val="16"/>
                                <w:szCs w:val="16"/>
                              </w:rPr>
                              <w:t>.</w:t>
                            </w:r>
                            <w:r>
                              <w:rPr>
                                <w:rFonts w:ascii="Arial" w:eastAsia="Arial" w:hAnsi="Arial" w:cs="Arial"/>
                                <w:spacing w:val="-15"/>
                                <w:position w:val="7"/>
                                <w:sz w:val="16"/>
                                <w:szCs w:val="16"/>
                              </w:rPr>
                              <w:t xml:space="preserve"> </w:t>
                            </w:r>
                            <w:r>
                              <w:rPr>
                                <w:rFonts w:ascii="Arial" w:eastAsia="Arial" w:hAnsi="Arial" w:cs="Arial"/>
                                <w:position w:val="10"/>
                                <w:sz w:val="16"/>
                                <w:szCs w:val="16"/>
                              </w:rPr>
                              <w:t xml:space="preserve">3 </w:t>
                            </w:r>
                            <w:r>
                              <w:rPr>
                                <w:rFonts w:ascii="Arial" w:eastAsia="Arial" w:hAnsi="Arial" w:cs="Arial"/>
                                <w:w w:val="103"/>
                                <w:position w:val="10"/>
                                <w:sz w:val="16"/>
                                <w:szCs w:val="16"/>
                              </w:rPr>
                              <w:t>2</w:t>
                            </w:r>
                          </w:p>
                          <w:p w14:paraId="66BE88A3" w14:textId="77777777" w:rsidR="00583B21" w:rsidRDefault="00583B21" w:rsidP="00583B21">
                            <w:pPr>
                              <w:tabs>
                                <w:tab w:val="left" w:pos="6480"/>
                              </w:tabs>
                              <w:spacing w:after="0" w:line="137" w:lineRule="exact"/>
                              <w:ind w:left="936" w:right="-20"/>
                              <w:rPr>
                                <w:rFonts w:ascii="Arial" w:eastAsia="Arial" w:hAnsi="Arial" w:cs="Arial"/>
                                <w:sz w:val="16"/>
                                <w:szCs w:val="16"/>
                              </w:rPr>
                            </w:pPr>
                            <w:proofErr w:type="gramStart"/>
                            <w:r>
                              <w:rPr>
                                <w:rFonts w:ascii="Arial" w:eastAsia="Arial" w:hAnsi="Arial" w:cs="Arial"/>
                                <w:position w:val="1"/>
                                <w:sz w:val="16"/>
                                <w:szCs w:val="16"/>
                              </w:rPr>
                              <w:t>n</w:t>
                            </w:r>
                            <w:proofErr w:type="gramEnd"/>
                            <w:r>
                              <w:rPr>
                                <w:rFonts w:ascii="Arial" w:eastAsia="Arial" w:hAnsi="Arial" w:cs="Arial"/>
                                <w:spacing w:val="-42"/>
                                <w:position w:val="1"/>
                                <w:sz w:val="16"/>
                                <w:szCs w:val="16"/>
                              </w:rPr>
                              <w:t xml:space="preserve"> </w:t>
                            </w:r>
                            <w:r>
                              <w:rPr>
                                <w:rFonts w:ascii="Arial" w:eastAsia="Arial" w:hAnsi="Arial" w:cs="Arial"/>
                                <w:position w:val="1"/>
                                <w:sz w:val="16"/>
                                <w:szCs w:val="16"/>
                              </w:rPr>
                              <w:tab/>
                            </w:r>
                            <w:r>
                              <w:rPr>
                                <w:rFonts w:ascii="Arial" w:eastAsia="Arial" w:hAnsi="Arial" w:cs="Arial"/>
                                <w:w w:val="103"/>
                                <w:position w:val="15"/>
                                <w:sz w:val="16"/>
                                <w:szCs w:val="16"/>
                              </w:rPr>
                              <w:t>1</w:t>
                            </w:r>
                          </w:p>
                          <w:p w14:paraId="368CCF80" w14:textId="77777777" w:rsidR="00583B21" w:rsidRDefault="00583B21" w:rsidP="00583B21">
                            <w:pPr>
                              <w:spacing w:before="36" w:after="0" w:line="240" w:lineRule="auto"/>
                              <w:ind w:left="2491" w:right="3181"/>
                              <w:jc w:val="center"/>
                              <w:rPr>
                                <w:rFonts w:ascii="Arial" w:eastAsia="Arial" w:hAnsi="Arial" w:cs="Arial"/>
                                <w:sz w:val="16"/>
                                <w:szCs w:val="16"/>
                              </w:rPr>
                            </w:pPr>
                            <w:r>
                              <w:rPr>
                                <w:rFonts w:ascii="Arial" w:eastAsia="Arial" w:hAnsi="Arial" w:cs="Arial"/>
                                <w:w w:val="103"/>
                                <w:sz w:val="16"/>
                                <w:szCs w:val="16"/>
                              </w:rPr>
                              <w:t>R</w:t>
                            </w:r>
                            <w:r>
                              <w:rPr>
                                <w:rFonts w:ascii="Arial" w:eastAsia="Arial" w:hAnsi="Arial" w:cs="Arial"/>
                                <w:spacing w:val="-2"/>
                                <w:w w:val="103"/>
                                <w:sz w:val="16"/>
                                <w:szCs w:val="16"/>
                              </w:rPr>
                              <w:t>e</w:t>
                            </w:r>
                            <w:r>
                              <w:rPr>
                                <w:rFonts w:ascii="Arial" w:eastAsia="Arial" w:hAnsi="Arial" w:cs="Arial"/>
                                <w:spacing w:val="7"/>
                                <w:w w:val="103"/>
                                <w:sz w:val="16"/>
                                <w:szCs w:val="16"/>
                              </w:rPr>
                              <w:t>s</w:t>
                            </w:r>
                            <w:r>
                              <w:rPr>
                                <w:rFonts w:ascii="Arial" w:eastAsia="Arial" w:hAnsi="Arial" w:cs="Arial"/>
                                <w:spacing w:val="-2"/>
                                <w:w w:val="103"/>
                                <w:sz w:val="16"/>
                                <w:szCs w:val="16"/>
                              </w:rPr>
                              <w:t>ou</w:t>
                            </w:r>
                            <w:r>
                              <w:rPr>
                                <w:rFonts w:ascii="Arial" w:eastAsia="Arial" w:hAnsi="Arial" w:cs="Arial"/>
                                <w:spacing w:val="5"/>
                                <w:w w:val="103"/>
                                <w:sz w:val="16"/>
                                <w:szCs w:val="16"/>
                              </w:rPr>
                              <w:t>r</w:t>
                            </w:r>
                            <w:r>
                              <w:rPr>
                                <w:rFonts w:ascii="Arial" w:eastAsia="Arial" w:hAnsi="Arial" w:cs="Arial"/>
                                <w:spacing w:val="7"/>
                                <w:w w:val="103"/>
                                <w:sz w:val="16"/>
                                <w:szCs w:val="16"/>
                              </w:rPr>
                              <w:t>c</w:t>
                            </w:r>
                            <w:r>
                              <w:rPr>
                                <w:rFonts w:ascii="Arial" w:eastAsia="Arial" w:hAnsi="Arial" w:cs="Arial"/>
                                <w:spacing w:val="-2"/>
                                <w:w w:val="103"/>
                                <w:sz w:val="16"/>
                                <w:szCs w:val="16"/>
                              </w:rPr>
                              <w:t>e</w:t>
                            </w:r>
                            <w:r>
                              <w:rPr>
                                <w:rFonts w:ascii="Arial" w:eastAsia="Arial" w:hAnsi="Arial" w:cs="Arial"/>
                                <w:spacing w:val="-3"/>
                                <w:w w:val="103"/>
                                <w:sz w:val="16"/>
                                <w:szCs w:val="16"/>
                              </w:rPr>
                              <w:t>M</w:t>
                            </w:r>
                            <w:r>
                              <w:rPr>
                                <w:rFonts w:ascii="Arial" w:eastAsia="Arial" w:hAnsi="Arial" w:cs="Arial"/>
                                <w:spacing w:val="-2"/>
                                <w:w w:val="103"/>
                                <w:sz w:val="16"/>
                                <w:szCs w:val="16"/>
                              </w:rPr>
                              <w:t>anage</w:t>
                            </w:r>
                            <w:r>
                              <w:rPr>
                                <w:rFonts w:ascii="Arial" w:eastAsia="Arial" w:hAnsi="Arial" w:cs="Arial"/>
                                <w:w w:val="103"/>
                                <w:sz w:val="16"/>
                                <w:szCs w:val="16"/>
                              </w:rPr>
                              <w:t>r</w:t>
                            </w:r>
                          </w:p>
                          <w:p w14:paraId="530125C2" w14:textId="77777777" w:rsidR="00583B21" w:rsidRDefault="00583B21" w:rsidP="00583B21">
                            <w:pPr>
                              <w:spacing w:before="8" w:after="0" w:line="150" w:lineRule="exact"/>
                              <w:rPr>
                                <w:sz w:val="15"/>
                                <w:szCs w:val="15"/>
                              </w:rPr>
                            </w:pPr>
                          </w:p>
                          <w:p w14:paraId="6E126F85" w14:textId="77777777" w:rsidR="00583B21" w:rsidRDefault="00583B21" w:rsidP="00583B21">
                            <w:pPr>
                              <w:spacing w:after="0" w:line="200" w:lineRule="exact"/>
                              <w:rPr>
                                <w:sz w:val="20"/>
                                <w:szCs w:val="20"/>
                              </w:rPr>
                            </w:pPr>
                          </w:p>
                          <w:p w14:paraId="544D3EAC" w14:textId="77777777" w:rsidR="00583B21" w:rsidRDefault="00583B21" w:rsidP="00583B21">
                            <w:pPr>
                              <w:spacing w:after="0" w:line="200" w:lineRule="exact"/>
                              <w:rPr>
                                <w:sz w:val="20"/>
                                <w:szCs w:val="20"/>
                              </w:rPr>
                            </w:pPr>
                          </w:p>
                          <w:p w14:paraId="326A21FB" w14:textId="77777777" w:rsidR="00583B21" w:rsidRDefault="00583B21" w:rsidP="00583B21">
                            <w:pPr>
                              <w:spacing w:after="0" w:line="200" w:lineRule="exact"/>
                              <w:rPr>
                                <w:sz w:val="20"/>
                                <w:szCs w:val="20"/>
                              </w:rPr>
                            </w:pPr>
                          </w:p>
                          <w:p w14:paraId="2CA65754" w14:textId="77777777" w:rsidR="00583B21" w:rsidRDefault="00583B21" w:rsidP="00583B21">
                            <w:pPr>
                              <w:spacing w:after="0" w:line="200" w:lineRule="exact"/>
                              <w:rPr>
                                <w:sz w:val="20"/>
                                <w:szCs w:val="20"/>
                              </w:rPr>
                            </w:pPr>
                          </w:p>
                          <w:p w14:paraId="0470ED63" w14:textId="77777777" w:rsidR="00583B21" w:rsidRDefault="00583B21" w:rsidP="00583B21">
                            <w:pPr>
                              <w:spacing w:after="0" w:line="240" w:lineRule="auto"/>
                              <w:ind w:left="3744" w:right="3109"/>
                              <w:jc w:val="center"/>
                              <w:rPr>
                                <w:rFonts w:ascii="Arial" w:eastAsia="Arial" w:hAnsi="Arial" w:cs="Arial"/>
                                <w:sz w:val="16"/>
                                <w:szCs w:val="16"/>
                              </w:rPr>
                            </w:pPr>
                            <w:r>
                              <w:rPr>
                                <w:rFonts w:ascii="Arial" w:eastAsia="Arial" w:hAnsi="Arial" w:cs="Arial"/>
                                <w:w w:val="103"/>
                                <w:sz w:val="16"/>
                                <w:szCs w:val="16"/>
                              </w:rPr>
                              <w:t>5</w:t>
                            </w:r>
                          </w:p>
                          <w:p w14:paraId="7B4FA775" w14:textId="77777777" w:rsidR="00583B21" w:rsidRDefault="00583B21" w:rsidP="00583B21">
                            <w:pPr>
                              <w:tabs>
                                <w:tab w:val="left" w:pos="6580"/>
                              </w:tabs>
                              <w:spacing w:after="0" w:line="222" w:lineRule="exact"/>
                              <w:ind w:left="3643" w:right="-20"/>
                              <w:rPr>
                                <w:rFonts w:ascii="Arial" w:eastAsia="Arial" w:hAnsi="Arial" w:cs="Arial"/>
                                <w:sz w:val="19"/>
                                <w:szCs w:val="19"/>
                              </w:rPr>
                            </w:pPr>
                            <w:r>
                              <w:rPr>
                                <w:rFonts w:ascii="Arial" w:eastAsia="Arial" w:hAnsi="Arial" w:cs="Arial"/>
                                <w:position w:val="5"/>
                                <w:sz w:val="16"/>
                                <w:szCs w:val="16"/>
                              </w:rPr>
                              <w:t>4</w:t>
                            </w:r>
                            <w:r>
                              <w:rPr>
                                <w:rFonts w:ascii="Arial" w:eastAsia="Arial" w:hAnsi="Arial" w:cs="Arial"/>
                                <w:spacing w:val="-42"/>
                                <w:position w:val="5"/>
                                <w:sz w:val="16"/>
                                <w:szCs w:val="16"/>
                              </w:rPr>
                              <w:t xml:space="preserve"> </w:t>
                            </w:r>
                            <w:r>
                              <w:rPr>
                                <w:rFonts w:ascii="Arial" w:eastAsia="Arial" w:hAnsi="Arial" w:cs="Arial"/>
                                <w:position w:val="5"/>
                                <w:sz w:val="16"/>
                                <w:szCs w:val="16"/>
                              </w:rPr>
                              <w:tab/>
                            </w:r>
                            <w:r>
                              <w:rPr>
                                <w:rFonts w:ascii="Arial" w:eastAsia="Arial" w:hAnsi="Arial" w:cs="Arial"/>
                                <w:w w:val="102"/>
                                <w:sz w:val="19"/>
                                <w:szCs w:val="19"/>
                              </w:rPr>
                              <w:t>1</w:t>
                            </w:r>
                          </w:p>
                          <w:p w14:paraId="39D8320F" w14:textId="77777777" w:rsidR="00583B21" w:rsidRDefault="00583B21" w:rsidP="00583B21">
                            <w:pPr>
                              <w:spacing w:before="5" w:after="0" w:line="100" w:lineRule="exact"/>
                              <w:rPr>
                                <w:sz w:val="10"/>
                                <w:szCs w:val="10"/>
                              </w:rPr>
                            </w:pPr>
                          </w:p>
                          <w:p w14:paraId="36053B59" w14:textId="77777777" w:rsidR="00583B21" w:rsidRDefault="00583B21" w:rsidP="00583B21">
                            <w:pPr>
                              <w:tabs>
                                <w:tab w:val="left" w:pos="4740"/>
                              </w:tabs>
                              <w:spacing w:after="0" w:line="240" w:lineRule="auto"/>
                              <w:ind w:right="81"/>
                              <w:jc w:val="right"/>
                              <w:rPr>
                                <w:rFonts w:ascii="Arial" w:eastAsia="Arial" w:hAnsi="Arial" w:cs="Arial"/>
                                <w:sz w:val="16"/>
                                <w:szCs w:val="16"/>
                              </w:rPr>
                            </w:pP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z w:val="16"/>
                                <w:szCs w:val="16"/>
                              </w:rPr>
                              <w:t>r</w:t>
                            </w:r>
                            <w:r>
                              <w:rPr>
                                <w:rFonts w:ascii="Arial" w:eastAsia="Arial" w:hAnsi="Arial" w:cs="Arial"/>
                                <w:spacing w:val="-26"/>
                                <w:sz w:val="16"/>
                                <w:szCs w:val="16"/>
                              </w:rPr>
                              <w:t xml:space="preserve"> </w:t>
                            </w:r>
                            <w:r>
                              <w:rPr>
                                <w:rFonts w:ascii="Arial" w:eastAsia="Arial" w:hAnsi="Arial" w:cs="Arial"/>
                                <w:sz w:val="16"/>
                                <w:szCs w:val="16"/>
                              </w:rPr>
                              <w:tab/>
                            </w:r>
                            <w:r>
                              <w:rPr>
                                <w:rFonts w:ascii="Arial" w:eastAsia="Arial" w:hAnsi="Arial" w:cs="Arial"/>
                                <w:spacing w:val="4"/>
                                <w:w w:val="103"/>
                                <w:sz w:val="16"/>
                                <w:szCs w:val="16"/>
                              </w:rPr>
                              <w:t>T</w:t>
                            </w:r>
                            <w:r>
                              <w:rPr>
                                <w:rFonts w:ascii="Arial" w:eastAsia="Arial" w:hAnsi="Arial" w:cs="Arial"/>
                                <w:spacing w:val="-2"/>
                                <w:w w:val="103"/>
                                <w:sz w:val="16"/>
                                <w:szCs w:val="16"/>
                              </w:rPr>
                              <w:t>h</w:t>
                            </w:r>
                            <w:r>
                              <w:rPr>
                                <w:rFonts w:ascii="Arial" w:eastAsia="Arial" w:hAnsi="Arial" w:cs="Arial"/>
                                <w:spacing w:val="5"/>
                                <w:w w:val="103"/>
                                <w:sz w:val="16"/>
                                <w:szCs w:val="16"/>
                              </w:rPr>
                              <w:t>r</w:t>
                            </w:r>
                            <w:r>
                              <w:rPr>
                                <w:rFonts w:ascii="Arial" w:eastAsia="Arial" w:hAnsi="Arial" w:cs="Arial"/>
                                <w:spacing w:val="-2"/>
                                <w:w w:val="103"/>
                                <w:sz w:val="16"/>
                                <w:szCs w:val="16"/>
                              </w:rPr>
                              <w:t>ead</w:t>
                            </w:r>
                            <w:r>
                              <w:rPr>
                                <w:rFonts w:ascii="Arial" w:eastAsia="Arial" w:hAnsi="Arial" w:cs="Arial"/>
                                <w:spacing w:val="-1"/>
                                <w:w w:val="102"/>
                                <w:sz w:val="16"/>
                                <w:szCs w:val="16"/>
                              </w:rPr>
                              <w:t>::</w:t>
                            </w:r>
                            <w:r>
                              <w:rPr>
                                <w:rFonts w:ascii="Arial" w:eastAsia="Arial" w:hAnsi="Arial" w:cs="Arial"/>
                                <w:w w:val="103"/>
                                <w:sz w:val="16"/>
                                <w:szCs w:val="16"/>
                              </w:rPr>
                              <w:t>H</w:t>
                            </w:r>
                            <w:r>
                              <w:rPr>
                                <w:rFonts w:ascii="Arial" w:eastAsia="Arial" w:hAnsi="Arial" w:cs="Arial"/>
                                <w:spacing w:val="-2"/>
                                <w:w w:val="103"/>
                                <w:sz w:val="16"/>
                                <w:szCs w:val="16"/>
                              </w:rPr>
                              <w:t>ea</w:t>
                            </w:r>
                            <w:r>
                              <w:rPr>
                                <w:rFonts w:ascii="Arial" w:eastAsia="Arial" w:hAnsi="Arial" w:cs="Arial"/>
                                <w:spacing w:val="5"/>
                                <w:w w:val="103"/>
                                <w:sz w:val="16"/>
                                <w:szCs w:val="16"/>
                              </w:rPr>
                              <w:t>r</w:t>
                            </w:r>
                            <w:r>
                              <w:rPr>
                                <w:rFonts w:ascii="Arial" w:eastAsia="Arial" w:hAnsi="Arial" w:cs="Arial"/>
                                <w:spacing w:val="-1"/>
                                <w:w w:val="102"/>
                                <w:sz w:val="16"/>
                                <w:szCs w:val="16"/>
                              </w:rPr>
                              <w:t>t</w:t>
                            </w:r>
                            <w:r>
                              <w:rPr>
                                <w:rFonts w:ascii="Arial" w:eastAsia="Arial" w:hAnsi="Arial" w:cs="Arial"/>
                                <w:spacing w:val="10"/>
                                <w:w w:val="103"/>
                                <w:sz w:val="16"/>
                                <w:szCs w:val="16"/>
                              </w:rPr>
                              <w:t>B</w:t>
                            </w:r>
                            <w:r>
                              <w:rPr>
                                <w:rFonts w:ascii="Arial" w:eastAsia="Arial" w:hAnsi="Arial" w:cs="Arial"/>
                                <w:spacing w:val="-2"/>
                                <w:w w:val="103"/>
                                <w:sz w:val="16"/>
                                <w:szCs w:val="16"/>
                              </w:rPr>
                              <w:t>ea</w:t>
                            </w:r>
                            <w:r>
                              <w:rPr>
                                <w:rFonts w:ascii="Arial" w:eastAsia="Arial" w:hAnsi="Arial" w:cs="Arial"/>
                                <w:spacing w:val="-1"/>
                                <w:w w:val="102"/>
                                <w:sz w:val="16"/>
                                <w:szCs w:val="16"/>
                              </w:rPr>
                              <w:t>t</w:t>
                            </w:r>
                            <w:r>
                              <w:rPr>
                                <w:rFonts w:ascii="Arial" w:eastAsia="Arial" w:hAnsi="Arial" w:cs="Arial"/>
                                <w:w w:val="103"/>
                                <w:sz w:val="16"/>
                                <w:szCs w:val="16"/>
                              </w:rPr>
                              <w:t>C</w:t>
                            </w:r>
                            <w:r>
                              <w:rPr>
                                <w:rFonts w:ascii="Arial" w:eastAsia="Arial" w:hAnsi="Arial" w:cs="Arial"/>
                                <w:spacing w:val="-2"/>
                                <w:w w:val="103"/>
                                <w:sz w:val="16"/>
                                <w:szCs w:val="16"/>
                              </w:rPr>
                              <w:t>he</w:t>
                            </w:r>
                            <w:r>
                              <w:rPr>
                                <w:rFonts w:ascii="Arial" w:eastAsia="Arial" w:hAnsi="Arial" w:cs="Arial"/>
                                <w:spacing w:val="7"/>
                                <w:w w:val="103"/>
                                <w:sz w:val="16"/>
                                <w:szCs w:val="16"/>
                              </w:rPr>
                              <w:t>ck</w:t>
                            </w:r>
                            <w:r>
                              <w:rPr>
                                <w:rFonts w:ascii="Arial" w:eastAsia="Arial" w:hAnsi="Arial" w:cs="Arial"/>
                                <w:spacing w:val="-2"/>
                                <w:w w:val="103"/>
                                <w:sz w:val="16"/>
                                <w:szCs w:val="16"/>
                              </w:rPr>
                              <w:t>e</w:t>
                            </w:r>
                            <w:r>
                              <w:rPr>
                                <w:rFonts w:ascii="Arial" w:eastAsia="Arial" w:hAnsi="Arial" w:cs="Arial"/>
                                <w:w w:val="103"/>
                                <w:sz w:val="16"/>
                                <w:szCs w:val="16"/>
                              </w:rPr>
                              <w:t>r</w:t>
                            </w:r>
                          </w:p>
                          <w:p w14:paraId="01C28D44" w14:textId="77777777" w:rsidR="00583B21" w:rsidRDefault="00583B21" w:rsidP="00583B21">
                            <w:pPr>
                              <w:spacing w:before="2" w:after="0" w:line="190" w:lineRule="exact"/>
                              <w:rPr>
                                <w:sz w:val="19"/>
                                <w:szCs w:val="19"/>
                              </w:rPr>
                            </w:pPr>
                          </w:p>
                          <w:p w14:paraId="1FB22B91" w14:textId="77777777" w:rsidR="00583B21" w:rsidRDefault="00583B21" w:rsidP="00583B21">
                            <w:pPr>
                              <w:spacing w:after="0" w:line="240" w:lineRule="auto"/>
                              <w:ind w:left="3016" w:right="3925"/>
                              <w:jc w:val="center"/>
                              <w:rPr>
                                <w:rFonts w:ascii="Arial" w:eastAsia="Arial" w:hAnsi="Arial" w:cs="Arial"/>
                                <w:sz w:val="16"/>
                                <w:szCs w:val="16"/>
                              </w:rPr>
                            </w:pPr>
                            <w:r>
                              <w:rPr>
                                <w:rFonts w:ascii="Arial" w:eastAsia="Arial" w:hAnsi="Arial" w:cs="Arial"/>
                                <w:w w:val="103"/>
                                <w:sz w:val="16"/>
                                <w:szCs w:val="16"/>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54" o:spid="_x0000_s1049" type="#_x0000_t202" style="position:absolute;left:0;text-align:left;margin-left:98.65pt;margin-top:42.8pt;width:355.9pt;height:264.3pt;z-index:-251140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" filled="f" stroked="f">
                <v:textbox inset="0,0,0,0">
                  <w:txbxContent>
                    <w:p w14:paraId="36D86DD2" w14:textId="77777777" w:rsidR="00583B21" w:rsidRDefault="00583B21" w:rsidP="00583B21">
                      <w:pPr>
                        <w:spacing w:before="8" w:after="0" w:line="240" w:lineRule="auto"/>
                        <w:ind w:left="515" w:right="-20"/>
                        <w:rPr>
                          <w:rFonts w:ascii="Arial" w:eastAsia="Arial" w:hAnsi="Arial" w:cs="Arial"/>
                          <w:sz w:val="19"/>
                          <w:szCs w:val="19"/>
                        </w:rPr>
                      </w:pPr>
                      <w:r>
                        <w:rPr>
                          <w:rFonts w:ascii="Arial" w:eastAsia="Arial" w:hAnsi="Arial" w:cs="Arial"/>
                          <w:spacing w:val="-4"/>
                          <w:w w:val="102"/>
                          <w:sz w:val="19"/>
                          <w:szCs w:val="19"/>
                        </w:rPr>
                        <w:t>6</w:t>
                      </w:r>
                      <w:r>
                        <w:rPr>
                          <w:rFonts w:ascii="Arial" w:eastAsia="Arial" w:hAnsi="Arial" w:cs="Arial"/>
                          <w:spacing w:val="6"/>
                          <w:w w:val="102"/>
                          <w:sz w:val="19"/>
                          <w:szCs w:val="19"/>
                        </w:rPr>
                        <w:t>.</w:t>
                      </w:r>
                      <w:r>
                        <w:rPr>
                          <w:rFonts w:ascii="Arial" w:eastAsia="Arial" w:hAnsi="Arial" w:cs="Arial"/>
                          <w:w w:val="102"/>
                          <w:sz w:val="19"/>
                          <w:szCs w:val="19"/>
                        </w:rPr>
                        <w:t>2</w:t>
                      </w:r>
                    </w:p>
                    <w:p w14:paraId="27F9ED3A" w14:textId="77777777" w:rsidR="00583B21" w:rsidRDefault="00583B21" w:rsidP="00583B21">
                      <w:pPr>
                        <w:spacing w:after="0" w:line="260" w:lineRule="exact"/>
                        <w:rPr>
                          <w:sz w:val="26"/>
                          <w:szCs w:val="26"/>
                        </w:rPr>
                      </w:pPr>
                    </w:p>
                    <w:p w14:paraId="3A0E9F0A" w14:textId="77777777" w:rsidR="00583B21" w:rsidRDefault="00583B21" w:rsidP="00583B21">
                      <w:pPr>
                        <w:tabs>
                          <w:tab w:val="left" w:pos="4920"/>
                        </w:tabs>
                        <w:spacing w:after="0" w:line="240" w:lineRule="auto"/>
                        <w:ind w:left="365" w:right="-20"/>
                        <w:rPr>
                          <w:rFonts w:ascii="Arial" w:eastAsia="Arial" w:hAnsi="Arial" w:cs="Arial"/>
                          <w:sz w:val="16"/>
                          <w:szCs w:val="16"/>
                        </w:rPr>
                      </w:pPr>
                      <w:r>
                        <w:rPr>
                          <w:rFonts w:ascii="Arial" w:eastAsia="Arial" w:hAnsi="Arial" w:cs="Arial"/>
                          <w:position w:val="-3"/>
                          <w:sz w:val="16"/>
                          <w:szCs w:val="16"/>
                        </w:rPr>
                        <w:t>R</w:t>
                      </w:r>
                      <w:r>
                        <w:rPr>
                          <w:rFonts w:ascii="Arial" w:eastAsia="Arial" w:hAnsi="Arial" w:cs="Arial"/>
                          <w:spacing w:val="-2"/>
                          <w:position w:val="-3"/>
                          <w:sz w:val="16"/>
                          <w:szCs w:val="16"/>
                        </w:rPr>
                        <w:t>eg</w:t>
                      </w:r>
                      <w:r>
                        <w:rPr>
                          <w:rFonts w:ascii="Arial" w:eastAsia="Arial" w:hAnsi="Arial" w:cs="Arial"/>
                          <w:spacing w:val="8"/>
                          <w:position w:val="-3"/>
                          <w:sz w:val="16"/>
                          <w:szCs w:val="16"/>
                        </w:rPr>
                        <w:t>i</w:t>
                      </w:r>
                      <w:r>
                        <w:rPr>
                          <w:rFonts w:ascii="Arial" w:eastAsia="Arial" w:hAnsi="Arial" w:cs="Arial"/>
                          <w:spacing w:val="7"/>
                          <w:position w:val="-3"/>
                          <w:sz w:val="16"/>
                          <w:szCs w:val="16"/>
                        </w:rPr>
                        <w:t>s</w:t>
                      </w:r>
                      <w:r>
                        <w:rPr>
                          <w:rFonts w:ascii="Arial" w:eastAsia="Arial" w:hAnsi="Arial" w:cs="Arial"/>
                          <w:spacing w:val="-1"/>
                          <w:position w:val="-3"/>
                          <w:sz w:val="16"/>
                          <w:szCs w:val="16"/>
                        </w:rPr>
                        <w:t>t</w:t>
                      </w:r>
                      <w:r>
                        <w:rPr>
                          <w:rFonts w:ascii="Arial" w:eastAsia="Arial" w:hAnsi="Arial" w:cs="Arial"/>
                          <w:spacing w:val="5"/>
                          <w:position w:val="-3"/>
                          <w:sz w:val="16"/>
                          <w:szCs w:val="16"/>
                        </w:rPr>
                        <w:t>r</w:t>
                      </w:r>
                      <w:r>
                        <w:rPr>
                          <w:rFonts w:ascii="Arial" w:eastAsia="Arial" w:hAnsi="Arial" w:cs="Arial"/>
                          <w:position w:val="-3"/>
                          <w:sz w:val="16"/>
                          <w:szCs w:val="16"/>
                        </w:rPr>
                        <w:t>y</w:t>
                      </w:r>
                      <w:r>
                        <w:rPr>
                          <w:rFonts w:ascii="Arial" w:eastAsia="Arial" w:hAnsi="Arial" w:cs="Arial"/>
                          <w:spacing w:val="-27"/>
                          <w:position w:val="-3"/>
                          <w:sz w:val="16"/>
                          <w:szCs w:val="16"/>
                        </w:rPr>
                        <w:t xml:space="preserve"> </w:t>
                      </w:r>
                      <w:r>
                        <w:rPr>
                          <w:rFonts w:ascii="Arial" w:eastAsia="Arial" w:hAnsi="Arial" w:cs="Arial"/>
                          <w:position w:val="-3"/>
                          <w:sz w:val="16"/>
                          <w:szCs w:val="16"/>
                        </w:rPr>
                        <w:tab/>
                      </w:r>
                      <w:r>
                        <w:rPr>
                          <w:rFonts w:ascii="Arial" w:eastAsia="Arial" w:hAnsi="Arial" w:cs="Arial"/>
                          <w:w w:val="103"/>
                          <w:sz w:val="16"/>
                          <w:szCs w:val="16"/>
                        </w:rPr>
                        <w:t>R</w:t>
                      </w:r>
                      <w:r>
                        <w:rPr>
                          <w:rFonts w:ascii="Arial" w:eastAsia="Arial" w:hAnsi="Arial" w:cs="Arial"/>
                          <w:spacing w:val="-2"/>
                          <w:w w:val="103"/>
                          <w:sz w:val="16"/>
                          <w:szCs w:val="16"/>
                        </w:rPr>
                        <w:t>eg</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2"/>
                          <w:w w:val="103"/>
                          <w:sz w:val="16"/>
                          <w:szCs w:val="16"/>
                        </w:rPr>
                        <w:t>ed</w:t>
                      </w: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7"/>
                          <w:w w:val="103"/>
                          <w:sz w:val="16"/>
                          <w:szCs w:val="16"/>
                        </w:rPr>
                        <w:t>v</w:t>
                      </w:r>
                      <w:r>
                        <w:rPr>
                          <w:rFonts w:ascii="Arial" w:eastAsia="Arial" w:hAnsi="Arial" w:cs="Arial"/>
                          <w:spacing w:val="8"/>
                          <w:w w:val="103"/>
                          <w:sz w:val="16"/>
                          <w:szCs w:val="16"/>
                        </w:rPr>
                        <w:t>i</w:t>
                      </w:r>
                      <w:r>
                        <w:rPr>
                          <w:rFonts w:ascii="Arial" w:eastAsia="Arial" w:hAnsi="Arial" w:cs="Arial"/>
                          <w:spacing w:val="7"/>
                          <w:w w:val="103"/>
                          <w:sz w:val="16"/>
                          <w:szCs w:val="16"/>
                        </w:rPr>
                        <w:t>c</w:t>
                      </w:r>
                      <w:r>
                        <w:rPr>
                          <w:rFonts w:ascii="Arial" w:eastAsia="Arial" w:hAnsi="Arial" w:cs="Arial"/>
                          <w:spacing w:val="-2"/>
                          <w:w w:val="103"/>
                          <w:sz w:val="16"/>
                          <w:szCs w:val="16"/>
                        </w:rPr>
                        <w:t>e</w:t>
                      </w:r>
                      <w:r>
                        <w:rPr>
                          <w:rFonts w:ascii="Arial" w:eastAsia="Arial" w:hAnsi="Arial" w:cs="Arial"/>
                          <w:spacing w:val="10"/>
                          <w:w w:val="103"/>
                          <w:sz w:val="16"/>
                          <w:szCs w:val="16"/>
                        </w:rPr>
                        <w:t>A</w:t>
                      </w:r>
                      <w:r>
                        <w:rPr>
                          <w:rFonts w:ascii="Arial" w:eastAsia="Arial" w:hAnsi="Arial" w:cs="Arial"/>
                          <w:spacing w:val="-2"/>
                          <w:w w:val="103"/>
                          <w:sz w:val="16"/>
                          <w:szCs w:val="16"/>
                        </w:rPr>
                        <w:t>dap</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w w:val="103"/>
                          <w:sz w:val="16"/>
                          <w:szCs w:val="16"/>
                        </w:rPr>
                        <w:t>r</w:t>
                      </w:r>
                    </w:p>
                    <w:p w14:paraId="5DF81BB9" w14:textId="77777777" w:rsidR="00583B21" w:rsidRDefault="00583B21" w:rsidP="00583B21">
                      <w:pPr>
                        <w:spacing w:after="0" w:line="200" w:lineRule="exact"/>
                        <w:rPr>
                          <w:sz w:val="20"/>
                          <w:szCs w:val="20"/>
                        </w:rPr>
                      </w:pPr>
                    </w:p>
                    <w:p w14:paraId="124C60ED" w14:textId="77777777" w:rsidR="00583B21" w:rsidRDefault="00583B21" w:rsidP="00583B21">
                      <w:pPr>
                        <w:spacing w:after="0" w:line="200" w:lineRule="exact"/>
                        <w:rPr>
                          <w:sz w:val="20"/>
                          <w:szCs w:val="20"/>
                        </w:rPr>
                      </w:pPr>
                    </w:p>
                    <w:p w14:paraId="172F19F9" w14:textId="77777777" w:rsidR="00583B21" w:rsidRDefault="00583B21" w:rsidP="00583B21">
                      <w:pPr>
                        <w:spacing w:after="0" w:line="200" w:lineRule="exact"/>
                        <w:rPr>
                          <w:sz w:val="20"/>
                          <w:szCs w:val="20"/>
                        </w:rPr>
                      </w:pPr>
                    </w:p>
                    <w:p w14:paraId="05042FF1" w14:textId="77777777" w:rsidR="00583B21" w:rsidRDefault="00583B21" w:rsidP="00583B21">
                      <w:pPr>
                        <w:spacing w:after="0" w:line="200" w:lineRule="exact"/>
                        <w:rPr>
                          <w:sz w:val="20"/>
                          <w:szCs w:val="20"/>
                        </w:rPr>
                      </w:pPr>
                    </w:p>
                    <w:p w14:paraId="0CAFD2CC" w14:textId="77777777" w:rsidR="00583B21" w:rsidRDefault="00583B21" w:rsidP="00583B21">
                      <w:pPr>
                        <w:spacing w:after="0" w:line="200" w:lineRule="exact"/>
                        <w:rPr>
                          <w:sz w:val="20"/>
                          <w:szCs w:val="20"/>
                        </w:rPr>
                      </w:pPr>
                    </w:p>
                    <w:p w14:paraId="50368FF6" w14:textId="77777777" w:rsidR="00583B21" w:rsidRDefault="00583B21" w:rsidP="00583B21">
                      <w:pPr>
                        <w:spacing w:before="8" w:after="0" w:line="280" w:lineRule="exact"/>
                        <w:rPr>
                          <w:sz w:val="28"/>
                          <w:szCs w:val="28"/>
                        </w:rPr>
                      </w:pPr>
                    </w:p>
                    <w:p w14:paraId="583D9E84" w14:textId="77777777" w:rsidR="00583B21" w:rsidRDefault="00583B21" w:rsidP="00583B21">
                      <w:pPr>
                        <w:spacing w:after="0" w:line="240" w:lineRule="auto"/>
                        <w:ind w:left="2701" w:right="3415"/>
                        <w:jc w:val="center"/>
                        <w:rPr>
                          <w:rFonts w:ascii="Arial" w:eastAsia="Arial" w:hAnsi="Arial" w:cs="Arial"/>
                          <w:sz w:val="16"/>
                          <w:szCs w:val="16"/>
                        </w:rPr>
                      </w:pPr>
                      <w:r>
                        <w:rPr>
                          <w:rFonts w:ascii="Arial" w:eastAsia="Arial" w:hAnsi="Arial" w:cs="Arial"/>
                          <w:spacing w:val="10"/>
                          <w:w w:val="103"/>
                          <w:sz w:val="16"/>
                          <w:szCs w:val="16"/>
                        </w:rPr>
                        <w:t>SA</w:t>
                      </w:r>
                      <w:r>
                        <w:rPr>
                          <w:rFonts w:ascii="Arial" w:eastAsia="Arial" w:hAnsi="Arial" w:cs="Arial"/>
                          <w:spacing w:val="-3"/>
                          <w:w w:val="103"/>
                          <w:sz w:val="16"/>
                          <w:szCs w:val="16"/>
                        </w:rPr>
                        <w:t>MM</w:t>
                      </w:r>
                      <w:r>
                        <w:rPr>
                          <w:rFonts w:ascii="Arial" w:eastAsia="Arial" w:hAnsi="Arial" w:cs="Arial"/>
                          <w:spacing w:val="-2"/>
                          <w:w w:val="103"/>
                          <w:sz w:val="16"/>
                          <w:szCs w:val="16"/>
                        </w:rPr>
                        <w:t>odu</w:t>
                      </w:r>
                      <w:r>
                        <w:rPr>
                          <w:rFonts w:ascii="Arial" w:eastAsia="Arial" w:hAnsi="Arial" w:cs="Arial"/>
                          <w:spacing w:val="8"/>
                          <w:w w:val="103"/>
                          <w:sz w:val="16"/>
                          <w:szCs w:val="16"/>
                        </w:rPr>
                        <w:t>l</w:t>
                      </w:r>
                      <w:r>
                        <w:rPr>
                          <w:rFonts w:ascii="Arial" w:eastAsia="Arial" w:hAnsi="Arial" w:cs="Arial"/>
                          <w:w w:val="103"/>
                          <w:sz w:val="16"/>
                          <w:szCs w:val="16"/>
                        </w:rPr>
                        <w:t>e</w:t>
                      </w:r>
                    </w:p>
                    <w:p w14:paraId="4EF7191A" w14:textId="77777777" w:rsidR="00583B21" w:rsidRDefault="00583B21" w:rsidP="00583B21">
                      <w:pPr>
                        <w:tabs>
                          <w:tab w:val="left" w:pos="6260"/>
                        </w:tabs>
                        <w:spacing w:before="81" w:after="0" w:line="282" w:lineRule="exact"/>
                        <w:ind w:left="936" w:right="-20"/>
                        <w:rPr>
                          <w:rFonts w:ascii="Arial" w:eastAsia="Arial" w:hAnsi="Arial" w:cs="Arial"/>
                          <w:sz w:val="16"/>
                          <w:szCs w:val="16"/>
                        </w:rPr>
                      </w:pPr>
                      <w:r>
                        <w:rPr>
                          <w:rFonts w:ascii="Arial" w:eastAsia="Arial" w:hAnsi="Arial" w:cs="Arial"/>
                          <w:position w:val="-6"/>
                          <w:sz w:val="16"/>
                          <w:szCs w:val="16"/>
                        </w:rPr>
                        <w:t>1</w:t>
                      </w:r>
                      <w:r>
                        <w:rPr>
                          <w:rFonts w:ascii="Arial" w:eastAsia="Arial" w:hAnsi="Arial" w:cs="Arial"/>
                          <w:spacing w:val="-42"/>
                          <w:position w:val="-6"/>
                          <w:sz w:val="16"/>
                          <w:szCs w:val="16"/>
                        </w:rPr>
                        <w:t xml:space="preserve"> </w:t>
                      </w:r>
                      <w:r>
                        <w:rPr>
                          <w:rFonts w:ascii="Arial" w:eastAsia="Arial" w:hAnsi="Arial" w:cs="Arial"/>
                          <w:position w:val="-6"/>
                          <w:sz w:val="16"/>
                          <w:szCs w:val="16"/>
                        </w:rPr>
                        <w:tab/>
                      </w:r>
                      <w:r>
                        <w:rPr>
                          <w:rFonts w:ascii="Arial" w:eastAsia="Arial" w:hAnsi="Arial" w:cs="Arial"/>
                          <w:sz w:val="16"/>
                          <w:szCs w:val="16"/>
                        </w:rPr>
                        <w:t>n</w:t>
                      </w:r>
                      <w:r>
                        <w:rPr>
                          <w:rFonts w:ascii="Arial" w:eastAsia="Arial" w:hAnsi="Arial" w:cs="Arial"/>
                          <w:spacing w:val="-15"/>
                          <w:sz w:val="16"/>
                          <w:szCs w:val="16"/>
                        </w:rPr>
                        <w:t xml:space="preserve"> </w:t>
                      </w:r>
                      <w:r>
                        <w:rPr>
                          <w:rFonts w:ascii="Arial" w:eastAsia="Arial" w:hAnsi="Arial" w:cs="Arial"/>
                          <w:position w:val="7"/>
                          <w:sz w:val="16"/>
                          <w:szCs w:val="16"/>
                        </w:rPr>
                        <w:t xml:space="preserve">n </w:t>
                      </w:r>
                      <w:r>
                        <w:rPr>
                          <w:rFonts w:ascii="Arial" w:eastAsia="Arial" w:hAnsi="Arial" w:cs="Arial"/>
                          <w:position w:val="1"/>
                          <w:sz w:val="16"/>
                          <w:szCs w:val="16"/>
                        </w:rPr>
                        <w:t>n</w:t>
                      </w:r>
                      <w:r>
                        <w:rPr>
                          <w:rFonts w:ascii="Arial" w:eastAsia="Arial" w:hAnsi="Arial" w:cs="Arial"/>
                          <w:spacing w:val="-15"/>
                          <w:position w:val="1"/>
                          <w:sz w:val="16"/>
                          <w:szCs w:val="16"/>
                        </w:rPr>
                        <w:t xml:space="preserve"> </w:t>
                      </w:r>
                      <w:r>
                        <w:rPr>
                          <w:rFonts w:ascii="Arial" w:eastAsia="Arial" w:hAnsi="Arial" w:cs="Arial"/>
                          <w:w w:val="103"/>
                          <w:position w:val="1"/>
                          <w:sz w:val="16"/>
                          <w:szCs w:val="16"/>
                        </w:rPr>
                        <w:t>n</w:t>
                      </w:r>
                    </w:p>
                    <w:p w14:paraId="788ACA8A" w14:textId="77777777" w:rsidR="00583B21" w:rsidRDefault="00583B21" w:rsidP="00583B21">
                      <w:pPr>
                        <w:tabs>
                          <w:tab w:val="left" w:pos="6460"/>
                        </w:tabs>
                        <w:spacing w:after="0" w:line="53" w:lineRule="exact"/>
                        <w:ind w:left="936" w:right="-20"/>
                        <w:rPr>
                          <w:rFonts w:ascii="Arial" w:eastAsia="Arial" w:hAnsi="Arial" w:cs="Arial"/>
                          <w:sz w:val="16"/>
                          <w:szCs w:val="16"/>
                        </w:rPr>
                      </w:pPr>
                      <w:r>
                        <w:rPr>
                          <w:rFonts w:ascii="Arial" w:eastAsia="Arial" w:hAnsi="Arial" w:cs="Arial"/>
                          <w:position w:val="-1"/>
                          <w:sz w:val="16"/>
                          <w:szCs w:val="16"/>
                        </w:rPr>
                        <w:t>.</w:t>
                      </w:r>
                      <w:r>
                        <w:rPr>
                          <w:rFonts w:ascii="Arial" w:eastAsia="Arial" w:hAnsi="Arial" w:cs="Arial"/>
                          <w:spacing w:val="-44"/>
                          <w:position w:val="-1"/>
                          <w:sz w:val="16"/>
                          <w:szCs w:val="16"/>
                        </w:rPr>
                        <w:t xml:space="preserve"> </w:t>
                      </w:r>
                      <w:r>
                        <w:rPr>
                          <w:rFonts w:ascii="Arial" w:eastAsia="Arial" w:hAnsi="Arial" w:cs="Arial"/>
                          <w:position w:val="-1"/>
                          <w:sz w:val="16"/>
                          <w:szCs w:val="16"/>
                        </w:rPr>
                        <w:tab/>
                      </w:r>
                      <w:proofErr w:type="gramStart"/>
                      <w:r>
                        <w:rPr>
                          <w:rFonts w:ascii="Arial" w:eastAsia="Arial" w:hAnsi="Arial" w:cs="Arial"/>
                          <w:w w:val="103"/>
                          <w:position w:val="8"/>
                          <w:sz w:val="16"/>
                          <w:szCs w:val="16"/>
                        </w:rPr>
                        <w:t>b</w:t>
                      </w:r>
                      <w:proofErr w:type="gramEnd"/>
                    </w:p>
                    <w:p w14:paraId="7F891700" w14:textId="77777777" w:rsidR="00583B21" w:rsidRDefault="00583B21" w:rsidP="00583B21">
                      <w:pPr>
                        <w:tabs>
                          <w:tab w:val="left" w:pos="6260"/>
                        </w:tabs>
                        <w:spacing w:after="0" w:line="90" w:lineRule="exact"/>
                        <w:ind w:left="936" w:right="-20"/>
                        <w:rPr>
                          <w:rFonts w:ascii="Arial" w:eastAsia="Arial" w:hAnsi="Arial" w:cs="Arial"/>
                          <w:sz w:val="16"/>
                          <w:szCs w:val="16"/>
                        </w:rPr>
                      </w:pPr>
                      <w:r>
                        <w:rPr>
                          <w:rFonts w:ascii="Arial" w:eastAsia="Arial" w:hAnsi="Arial" w:cs="Arial"/>
                          <w:position w:val="-2"/>
                          <w:sz w:val="16"/>
                          <w:szCs w:val="16"/>
                        </w:rPr>
                        <w:t>6</w:t>
                      </w:r>
                      <w:r>
                        <w:rPr>
                          <w:rFonts w:ascii="Arial" w:eastAsia="Arial" w:hAnsi="Arial" w:cs="Arial"/>
                          <w:spacing w:val="-42"/>
                          <w:position w:val="-2"/>
                          <w:sz w:val="16"/>
                          <w:szCs w:val="16"/>
                        </w:rPr>
                        <w:t xml:space="preserve"> </w:t>
                      </w:r>
                      <w:r>
                        <w:rPr>
                          <w:rFonts w:ascii="Arial" w:eastAsia="Arial" w:hAnsi="Arial" w:cs="Arial"/>
                          <w:position w:val="-2"/>
                          <w:sz w:val="16"/>
                          <w:szCs w:val="16"/>
                        </w:rPr>
                        <w:tab/>
                      </w:r>
                      <w:proofErr w:type="gramStart"/>
                      <w:r>
                        <w:rPr>
                          <w:rFonts w:ascii="Arial" w:eastAsia="Arial" w:hAnsi="Arial" w:cs="Arial"/>
                          <w:position w:val="9"/>
                          <w:sz w:val="16"/>
                          <w:szCs w:val="16"/>
                        </w:rPr>
                        <w:t>b</w:t>
                      </w:r>
                      <w:r>
                        <w:rPr>
                          <w:rFonts w:ascii="Arial" w:eastAsia="Arial" w:hAnsi="Arial" w:cs="Arial"/>
                          <w:spacing w:val="-15"/>
                          <w:position w:val="9"/>
                          <w:sz w:val="16"/>
                          <w:szCs w:val="16"/>
                        </w:rPr>
                        <w:t xml:space="preserve"> </w:t>
                      </w:r>
                      <w:r>
                        <w:rPr>
                          <w:rFonts w:ascii="Arial" w:eastAsia="Arial" w:hAnsi="Arial" w:cs="Arial"/>
                          <w:position w:val="7"/>
                          <w:sz w:val="16"/>
                          <w:szCs w:val="16"/>
                        </w:rPr>
                        <w:t>:</w:t>
                      </w:r>
                      <w:proofErr w:type="gramEnd"/>
                      <w:r>
                        <w:rPr>
                          <w:rFonts w:ascii="Arial" w:eastAsia="Arial" w:hAnsi="Arial" w:cs="Arial"/>
                          <w:position w:val="7"/>
                          <w:sz w:val="16"/>
                          <w:szCs w:val="16"/>
                        </w:rPr>
                        <w:t xml:space="preserve"> </w:t>
                      </w:r>
                      <w:r>
                        <w:rPr>
                          <w:rFonts w:ascii="Arial" w:eastAsia="Arial" w:hAnsi="Arial" w:cs="Arial"/>
                          <w:position w:val="10"/>
                          <w:sz w:val="16"/>
                          <w:szCs w:val="16"/>
                        </w:rPr>
                        <w:t>b</w:t>
                      </w:r>
                      <w:r>
                        <w:rPr>
                          <w:rFonts w:ascii="Arial" w:eastAsia="Arial" w:hAnsi="Arial" w:cs="Arial"/>
                          <w:spacing w:val="-15"/>
                          <w:position w:val="10"/>
                          <w:sz w:val="16"/>
                          <w:szCs w:val="16"/>
                        </w:rPr>
                        <w:t xml:space="preserve"> </w:t>
                      </w:r>
                      <w:r>
                        <w:rPr>
                          <w:rFonts w:ascii="Arial" w:eastAsia="Arial" w:hAnsi="Arial" w:cs="Arial"/>
                          <w:w w:val="103"/>
                          <w:position w:val="10"/>
                          <w:sz w:val="16"/>
                          <w:szCs w:val="16"/>
                        </w:rPr>
                        <w:t>b</w:t>
                      </w:r>
                    </w:p>
                    <w:p w14:paraId="49445967" w14:textId="77777777" w:rsidR="00583B21" w:rsidRDefault="00583B21" w:rsidP="00583B21">
                      <w:pPr>
                        <w:tabs>
                          <w:tab w:val="left" w:pos="400"/>
                        </w:tabs>
                        <w:spacing w:after="0" w:line="23" w:lineRule="exact"/>
                        <w:ind w:right="45"/>
                        <w:jc w:val="right"/>
                        <w:rPr>
                          <w:rFonts w:ascii="Arial" w:eastAsia="Arial" w:hAnsi="Arial" w:cs="Arial"/>
                          <w:sz w:val="16"/>
                          <w:szCs w:val="16"/>
                        </w:rPr>
                      </w:pPr>
                      <w:r>
                        <w:rPr>
                          <w:rFonts w:ascii="Arial" w:eastAsia="Arial" w:hAnsi="Arial" w:cs="Arial"/>
                          <w:w w:val="102"/>
                          <w:position w:val="2"/>
                          <w:sz w:val="16"/>
                          <w:szCs w:val="16"/>
                        </w:rPr>
                        <w:t>:</w:t>
                      </w:r>
                      <w:r>
                        <w:rPr>
                          <w:rFonts w:ascii="Arial" w:eastAsia="Arial" w:hAnsi="Arial" w:cs="Arial"/>
                          <w:position w:val="2"/>
                          <w:sz w:val="16"/>
                          <w:szCs w:val="16"/>
                        </w:rPr>
                        <w:tab/>
                      </w:r>
                      <w:r>
                        <w:rPr>
                          <w:rFonts w:ascii="Arial" w:eastAsia="Arial" w:hAnsi="Arial" w:cs="Arial"/>
                          <w:position w:val="3"/>
                          <w:sz w:val="16"/>
                          <w:szCs w:val="16"/>
                        </w:rPr>
                        <w:t xml:space="preserve">: </w:t>
                      </w:r>
                      <w:r>
                        <w:rPr>
                          <w:rFonts w:ascii="Arial" w:eastAsia="Arial" w:hAnsi="Arial" w:cs="Arial"/>
                          <w:w w:val="102"/>
                          <w:position w:val="5"/>
                          <w:sz w:val="16"/>
                          <w:szCs w:val="16"/>
                        </w:rPr>
                        <w:t>:</w:t>
                      </w:r>
                    </w:p>
                    <w:p w14:paraId="5E26AEBD" w14:textId="77777777" w:rsidR="00583B21" w:rsidRDefault="00583B21" w:rsidP="00583B21">
                      <w:pPr>
                        <w:tabs>
                          <w:tab w:val="left" w:pos="6480"/>
                        </w:tabs>
                        <w:spacing w:after="0" w:line="83" w:lineRule="exact"/>
                        <w:ind w:left="936" w:right="-20"/>
                        <w:rPr>
                          <w:rFonts w:ascii="Arial" w:eastAsia="Arial" w:hAnsi="Arial" w:cs="Arial"/>
                          <w:sz w:val="16"/>
                          <w:szCs w:val="16"/>
                        </w:rPr>
                      </w:pPr>
                      <w:r>
                        <w:rPr>
                          <w:rFonts w:ascii="Arial" w:eastAsia="Arial" w:hAnsi="Arial" w:cs="Arial"/>
                          <w:position w:val="-2"/>
                          <w:sz w:val="16"/>
                          <w:szCs w:val="16"/>
                        </w:rPr>
                        <w:t>:</w:t>
                      </w:r>
                      <w:r>
                        <w:rPr>
                          <w:rFonts w:ascii="Arial" w:eastAsia="Arial" w:hAnsi="Arial" w:cs="Arial"/>
                          <w:spacing w:val="-44"/>
                          <w:position w:val="-2"/>
                          <w:sz w:val="16"/>
                          <w:szCs w:val="16"/>
                        </w:rPr>
                        <w:t xml:space="preserve"> </w:t>
                      </w:r>
                      <w:r>
                        <w:rPr>
                          <w:rFonts w:ascii="Arial" w:eastAsia="Arial" w:hAnsi="Arial" w:cs="Arial"/>
                          <w:position w:val="-2"/>
                          <w:sz w:val="16"/>
                          <w:szCs w:val="16"/>
                        </w:rPr>
                        <w:tab/>
                      </w:r>
                      <w:r>
                        <w:rPr>
                          <w:rFonts w:ascii="Arial" w:eastAsia="Arial" w:hAnsi="Arial" w:cs="Arial"/>
                          <w:w w:val="103"/>
                          <w:position w:val="7"/>
                          <w:sz w:val="16"/>
                          <w:szCs w:val="16"/>
                        </w:rPr>
                        <w:t>3</w:t>
                      </w:r>
                    </w:p>
                    <w:p w14:paraId="0D0A7F33" w14:textId="77777777" w:rsidR="00583B21" w:rsidRDefault="00583B21" w:rsidP="00583B21">
                      <w:pPr>
                        <w:tabs>
                          <w:tab w:val="left" w:pos="6260"/>
                        </w:tabs>
                        <w:spacing w:after="0" w:line="83" w:lineRule="exact"/>
                        <w:ind w:left="936" w:right="-20"/>
                        <w:rPr>
                          <w:rFonts w:ascii="Arial" w:eastAsia="Arial" w:hAnsi="Arial" w:cs="Arial"/>
                          <w:sz w:val="16"/>
                          <w:szCs w:val="16"/>
                        </w:rPr>
                      </w:pPr>
                      <w:proofErr w:type="gramStart"/>
                      <w:r>
                        <w:rPr>
                          <w:rFonts w:ascii="Arial" w:eastAsia="Arial" w:hAnsi="Arial" w:cs="Arial"/>
                          <w:position w:val="-2"/>
                          <w:sz w:val="16"/>
                          <w:szCs w:val="16"/>
                        </w:rPr>
                        <w:t>b</w:t>
                      </w:r>
                      <w:proofErr w:type="gramEnd"/>
                      <w:r>
                        <w:rPr>
                          <w:rFonts w:ascii="Arial" w:eastAsia="Arial" w:hAnsi="Arial" w:cs="Arial"/>
                          <w:spacing w:val="-42"/>
                          <w:position w:val="-2"/>
                          <w:sz w:val="16"/>
                          <w:szCs w:val="16"/>
                        </w:rPr>
                        <w:t xml:space="preserve"> </w:t>
                      </w:r>
                      <w:r>
                        <w:rPr>
                          <w:rFonts w:ascii="Arial" w:eastAsia="Arial" w:hAnsi="Arial" w:cs="Arial"/>
                          <w:position w:val="-2"/>
                          <w:sz w:val="16"/>
                          <w:szCs w:val="16"/>
                        </w:rPr>
                        <w:tab/>
                      </w:r>
                      <w:r>
                        <w:rPr>
                          <w:rFonts w:ascii="Arial" w:eastAsia="Arial" w:hAnsi="Arial" w:cs="Arial"/>
                          <w:position w:val="8"/>
                          <w:sz w:val="16"/>
                          <w:szCs w:val="16"/>
                        </w:rPr>
                        <w:t xml:space="preserve">7 </w:t>
                      </w:r>
                      <w:r>
                        <w:rPr>
                          <w:rFonts w:ascii="Arial" w:eastAsia="Arial" w:hAnsi="Arial" w:cs="Arial"/>
                          <w:position w:val="7"/>
                          <w:sz w:val="16"/>
                          <w:szCs w:val="16"/>
                        </w:rPr>
                        <w:t>.</w:t>
                      </w:r>
                      <w:r>
                        <w:rPr>
                          <w:rFonts w:ascii="Arial" w:eastAsia="Arial" w:hAnsi="Arial" w:cs="Arial"/>
                          <w:spacing w:val="-15"/>
                          <w:position w:val="7"/>
                          <w:sz w:val="16"/>
                          <w:szCs w:val="16"/>
                        </w:rPr>
                        <w:t xml:space="preserve"> </w:t>
                      </w:r>
                      <w:r>
                        <w:rPr>
                          <w:rFonts w:ascii="Arial" w:eastAsia="Arial" w:hAnsi="Arial" w:cs="Arial"/>
                          <w:position w:val="10"/>
                          <w:sz w:val="16"/>
                          <w:szCs w:val="16"/>
                        </w:rPr>
                        <w:t xml:space="preserve">3 </w:t>
                      </w:r>
                      <w:r>
                        <w:rPr>
                          <w:rFonts w:ascii="Arial" w:eastAsia="Arial" w:hAnsi="Arial" w:cs="Arial"/>
                          <w:w w:val="103"/>
                          <w:position w:val="10"/>
                          <w:sz w:val="16"/>
                          <w:szCs w:val="16"/>
                        </w:rPr>
                        <w:t>2</w:t>
                      </w:r>
                    </w:p>
                    <w:p w14:paraId="66BE88A3" w14:textId="77777777" w:rsidR="00583B21" w:rsidRDefault="00583B21" w:rsidP="00583B21">
                      <w:pPr>
                        <w:tabs>
                          <w:tab w:val="left" w:pos="6480"/>
                        </w:tabs>
                        <w:spacing w:after="0" w:line="137" w:lineRule="exact"/>
                        <w:ind w:left="936" w:right="-20"/>
                        <w:rPr>
                          <w:rFonts w:ascii="Arial" w:eastAsia="Arial" w:hAnsi="Arial" w:cs="Arial"/>
                          <w:sz w:val="16"/>
                          <w:szCs w:val="16"/>
                        </w:rPr>
                      </w:pPr>
                      <w:proofErr w:type="gramStart"/>
                      <w:r>
                        <w:rPr>
                          <w:rFonts w:ascii="Arial" w:eastAsia="Arial" w:hAnsi="Arial" w:cs="Arial"/>
                          <w:position w:val="1"/>
                          <w:sz w:val="16"/>
                          <w:szCs w:val="16"/>
                        </w:rPr>
                        <w:t>n</w:t>
                      </w:r>
                      <w:proofErr w:type="gramEnd"/>
                      <w:r>
                        <w:rPr>
                          <w:rFonts w:ascii="Arial" w:eastAsia="Arial" w:hAnsi="Arial" w:cs="Arial"/>
                          <w:spacing w:val="-42"/>
                          <w:position w:val="1"/>
                          <w:sz w:val="16"/>
                          <w:szCs w:val="16"/>
                        </w:rPr>
                        <w:t xml:space="preserve"> </w:t>
                      </w:r>
                      <w:r>
                        <w:rPr>
                          <w:rFonts w:ascii="Arial" w:eastAsia="Arial" w:hAnsi="Arial" w:cs="Arial"/>
                          <w:position w:val="1"/>
                          <w:sz w:val="16"/>
                          <w:szCs w:val="16"/>
                        </w:rPr>
                        <w:tab/>
                      </w:r>
                      <w:r>
                        <w:rPr>
                          <w:rFonts w:ascii="Arial" w:eastAsia="Arial" w:hAnsi="Arial" w:cs="Arial"/>
                          <w:w w:val="103"/>
                          <w:position w:val="15"/>
                          <w:sz w:val="16"/>
                          <w:szCs w:val="16"/>
                        </w:rPr>
                        <w:t>1</w:t>
                      </w:r>
                    </w:p>
                    <w:p w14:paraId="368CCF80" w14:textId="77777777" w:rsidR="00583B21" w:rsidRDefault="00583B21" w:rsidP="00583B21">
                      <w:pPr>
                        <w:spacing w:before="36" w:after="0" w:line="240" w:lineRule="auto"/>
                        <w:ind w:left="2491" w:right="3181"/>
                        <w:jc w:val="center"/>
                        <w:rPr>
                          <w:rFonts w:ascii="Arial" w:eastAsia="Arial" w:hAnsi="Arial" w:cs="Arial"/>
                          <w:sz w:val="16"/>
                          <w:szCs w:val="16"/>
                        </w:rPr>
                      </w:pPr>
                      <w:r>
                        <w:rPr>
                          <w:rFonts w:ascii="Arial" w:eastAsia="Arial" w:hAnsi="Arial" w:cs="Arial"/>
                          <w:w w:val="103"/>
                          <w:sz w:val="16"/>
                          <w:szCs w:val="16"/>
                        </w:rPr>
                        <w:t>R</w:t>
                      </w:r>
                      <w:r>
                        <w:rPr>
                          <w:rFonts w:ascii="Arial" w:eastAsia="Arial" w:hAnsi="Arial" w:cs="Arial"/>
                          <w:spacing w:val="-2"/>
                          <w:w w:val="103"/>
                          <w:sz w:val="16"/>
                          <w:szCs w:val="16"/>
                        </w:rPr>
                        <w:t>e</w:t>
                      </w:r>
                      <w:r>
                        <w:rPr>
                          <w:rFonts w:ascii="Arial" w:eastAsia="Arial" w:hAnsi="Arial" w:cs="Arial"/>
                          <w:spacing w:val="7"/>
                          <w:w w:val="103"/>
                          <w:sz w:val="16"/>
                          <w:szCs w:val="16"/>
                        </w:rPr>
                        <w:t>s</w:t>
                      </w:r>
                      <w:r>
                        <w:rPr>
                          <w:rFonts w:ascii="Arial" w:eastAsia="Arial" w:hAnsi="Arial" w:cs="Arial"/>
                          <w:spacing w:val="-2"/>
                          <w:w w:val="103"/>
                          <w:sz w:val="16"/>
                          <w:szCs w:val="16"/>
                        </w:rPr>
                        <w:t>ou</w:t>
                      </w:r>
                      <w:r>
                        <w:rPr>
                          <w:rFonts w:ascii="Arial" w:eastAsia="Arial" w:hAnsi="Arial" w:cs="Arial"/>
                          <w:spacing w:val="5"/>
                          <w:w w:val="103"/>
                          <w:sz w:val="16"/>
                          <w:szCs w:val="16"/>
                        </w:rPr>
                        <w:t>r</w:t>
                      </w:r>
                      <w:r>
                        <w:rPr>
                          <w:rFonts w:ascii="Arial" w:eastAsia="Arial" w:hAnsi="Arial" w:cs="Arial"/>
                          <w:spacing w:val="7"/>
                          <w:w w:val="103"/>
                          <w:sz w:val="16"/>
                          <w:szCs w:val="16"/>
                        </w:rPr>
                        <w:t>c</w:t>
                      </w:r>
                      <w:r>
                        <w:rPr>
                          <w:rFonts w:ascii="Arial" w:eastAsia="Arial" w:hAnsi="Arial" w:cs="Arial"/>
                          <w:spacing w:val="-2"/>
                          <w:w w:val="103"/>
                          <w:sz w:val="16"/>
                          <w:szCs w:val="16"/>
                        </w:rPr>
                        <w:t>e</w:t>
                      </w:r>
                      <w:r>
                        <w:rPr>
                          <w:rFonts w:ascii="Arial" w:eastAsia="Arial" w:hAnsi="Arial" w:cs="Arial"/>
                          <w:spacing w:val="-3"/>
                          <w:w w:val="103"/>
                          <w:sz w:val="16"/>
                          <w:szCs w:val="16"/>
                        </w:rPr>
                        <w:t>M</w:t>
                      </w:r>
                      <w:r>
                        <w:rPr>
                          <w:rFonts w:ascii="Arial" w:eastAsia="Arial" w:hAnsi="Arial" w:cs="Arial"/>
                          <w:spacing w:val="-2"/>
                          <w:w w:val="103"/>
                          <w:sz w:val="16"/>
                          <w:szCs w:val="16"/>
                        </w:rPr>
                        <w:t>anage</w:t>
                      </w:r>
                      <w:r>
                        <w:rPr>
                          <w:rFonts w:ascii="Arial" w:eastAsia="Arial" w:hAnsi="Arial" w:cs="Arial"/>
                          <w:w w:val="103"/>
                          <w:sz w:val="16"/>
                          <w:szCs w:val="16"/>
                        </w:rPr>
                        <w:t>r</w:t>
                      </w:r>
                    </w:p>
                    <w:p w14:paraId="530125C2" w14:textId="77777777" w:rsidR="00583B21" w:rsidRDefault="00583B21" w:rsidP="00583B21">
                      <w:pPr>
                        <w:spacing w:before="8" w:after="0" w:line="150" w:lineRule="exact"/>
                        <w:rPr>
                          <w:sz w:val="15"/>
                          <w:szCs w:val="15"/>
                        </w:rPr>
                      </w:pPr>
                    </w:p>
                    <w:p w14:paraId="6E126F85" w14:textId="77777777" w:rsidR="00583B21" w:rsidRDefault="00583B21" w:rsidP="00583B21">
                      <w:pPr>
                        <w:spacing w:after="0" w:line="200" w:lineRule="exact"/>
                        <w:rPr>
                          <w:sz w:val="20"/>
                          <w:szCs w:val="20"/>
                        </w:rPr>
                      </w:pPr>
                    </w:p>
                    <w:p w14:paraId="544D3EAC" w14:textId="77777777" w:rsidR="00583B21" w:rsidRDefault="00583B21" w:rsidP="00583B21">
                      <w:pPr>
                        <w:spacing w:after="0" w:line="200" w:lineRule="exact"/>
                        <w:rPr>
                          <w:sz w:val="20"/>
                          <w:szCs w:val="20"/>
                        </w:rPr>
                      </w:pPr>
                    </w:p>
                    <w:p w14:paraId="326A21FB" w14:textId="77777777" w:rsidR="00583B21" w:rsidRDefault="00583B21" w:rsidP="00583B21">
                      <w:pPr>
                        <w:spacing w:after="0" w:line="200" w:lineRule="exact"/>
                        <w:rPr>
                          <w:sz w:val="20"/>
                          <w:szCs w:val="20"/>
                        </w:rPr>
                      </w:pPr>
                    </w:p>
                    <w:p w14:paraId="2CA65754" w14:textId="77777777" w:rsidR="00583B21" w:rsidRDefault="00583B21" w:rsidP="00583B21">
                      <w:pPr>
                        <w:spacing w:after="0" w:line="200" w:lineRule="exact"/>
                        <w:rPr>
                          <w:sz w:val="20"/>
                          <w:szCs w:val="20"/>
                        </w:rPr>
                      </w:pPr>
                    </w:p>
                    <w:p w14:paraId="0470ED63" w14:textId="77777777" w:rsidR="00583B21" w:rsidRDefault="00583B21" w:rsidP="00583B21">
                      <w:pPr>
                        <w:spacing w:after="0" w:line="240" w:lineRule="auto"/>
                        <w:ind w:left="3744" w:right="3109"/>
                        <w:jc w:val="center"/>
                        <w:rPr>
                          <w:rFonts w:ascii="Arial" w:eastAsia="Arial" w:hAnsi="Arial" w:cs="Arial"/>
                          <w:sz w:val="16"/>
                          <w:szCs w:val="16"/>
                        </w:rPr>
                      </w:pPr>
                      <w:r>
                        <w:rPr>
                          <w:rFonts w:ascii="Arial" w:eastAsia="Arial" w:hAnsi="Arial" w:cs="Arial"/>
                          <w:w w:val="103"/>
                          <w:sz w:val="16"/>
                          <w:szCs w:val="16"/>
                        </w:rPr>
                        <w:t>5</w:t>
                      </w:r>
                    </w:p>
                    <w:p w14:paraId="7B4FA775" w14:textId="77777777" w:rsidR="00583B21" w:rsidRDefault="00583B21" w:rsidP="00583B21">
                      <w:pPr>
                        <w:tabs>
                          <w:tab w:val="left" w:pos="6580"/>
                        </w:tabs>
                        <w:spacing w:after="0" w:line="222" w:lineRule="exact"/>
                        <w:ind w:left="3643" w:right="-20"/>
                        <w:rPr>
                          <w:rFonts w:ascii="Arial" w:eastAsia="Arial" w:hAnsi="Arial" w:cs="Arial"/>
                          <w:sz w:val="19"/>
                          <w:szCs w:val="19"/>
                        </w:rPr>
                      </w:pPr>
                      <w:r>
                        <w:rPr>
                          <w:rFonts w:ascii="Arial" w:eastAsia="Arial" w:hAnsi="Arial" w:cs="Arial"/>
                          <w:position w:val="5"/>
                          <w:sz w:val="16"/>
                          <w:szCs w:val="16"/>
                        </w:rPr>
                        <w:t>4</w:t>
                      </w:r>
                      <w:r>
                        <w:rPr>
                          <w:rFonts w:ascii="Arial" w:eastAsia="Arial" w:hAnsi="Arial" w:cs="Arial"/>
                          <w:spacing w:val="-42"/>
                          <w:position w:val="5"/>
                          <w:sz w:val="16"/>
                          <w:szCs w:val="16"/>
                        </w:rPr>
                        <w:t xml:space="preserve"> </w:t>
                      </w:r>
                      <w:r>
                        <w:rPr>
                          <w:rFonts w:ascii="Arial" w:eastAsia="Arial" w:hAnsi="Arial" w:cs="Arial"/>
                          <w:position w:val="5"/>
                          <w:sz w:val="16"/>
                          <w:szCs w:val="16"/>
                        </w:rPr>
                        <w:tab/>
                      </w:r>
                      <w:r>
                        <w:rPr>
                          <w:rFonts w:ascii="Arial" w:eastAsia="Arial" w:hAnsi="Arial" w:cs="Arial"/>
                          <w:w w:val="102"/>
                          <w:sz w:val="19"/>
                          <w:szCs w:val="19"/>
                        </w:rPr>
                        <w:t>1</w:t>
                      </w:r>
                    </w:p>
                    <w:p w14:paraId="39D8320F" w14:textId="77777777" w:rsidR="00583B21" w:rsidRDefault="00583B21" w:rsidP="00583B21">
                      <w:pPr>
                        <w:spacing w:before="5" w:after="0" w:line="100" w:lineRule="exact"/>
                        <w:rPr>
                          <w:sz w:val="10"/>
                          <w:szCs w:val="10"/>
                        </w:rPr>
                      </w:pPr>
                    </w:p>
                    <w:p w14:paraId="36053B59" w14:textId="77777777" w:rsidR="00583B21" w:rsidRDefault="00583B21" w:rsidP="00583B21">
                      <w:pPr>
                        <w:tabs>
                          <w:tab w:val="left" w:pos="4740"/>
                        </w:tabs>
                        <w:spacing w:after="0" w:line="240" w:lineRule="auto"/>
                        <w:ind w:right="81"/>
                        <w:jc w:val="right"/>
                        <w:rPr>
                          <w:rFonts w:ascii="Arial" w:eastAsia="Arial" w:hAnsi="Arial" w:cs="Arial"/>
                          <w:sz w:val="16"/>
                          <w:szCs w:val="16"/>
                        </w:rPr>
                      </w:pP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z w:val="16"/>
                          <w:szCs w:val="16"/>
                        </w:rPr>
                        <w:t>r</w:t>
                      </w:r>
                      <w:r>
                        <w:rPr>
                          <w:rFonts w:ascii="Arial" w:eastAsia="Arial" w:hAnsi="Arial" w:cs="Arial"/>
                          <w:spacing w:val="-26"/>
                          <w:sz w:val="16"/>
                          <w:szCs w:val="16"/>
                        </w:rPr>
                        <w:t xml:space="preserve"> </w:t>
                      </w:r>
                      <w:r>
                        <w:rPr>
                          <w:rFonts w:ascii="Arial" w:eastAsia="Arial" w:hAnsi="Arial" w:cs="Arial"/>
                          <w:sz w:val="16"/>
                          <w:szCs w:val="16"/>
                        </w:rPr>
                        <w:tab/>
                      </w:r>
                      <w:r>
                        <w:rPr>
                          <w:rFonts w:ascii="Arial" w:eastAsia="Arial" w:hAnsi="Arial" w:cs="Arial"/>
                          <w:spacing w:val="4"/>
                          <w:w w:val="103"/>
                          <w:sz w:val="16"/>
                          <w:szCs w:val="16"/>
                        </w:rPr>
                        <w:t>T</w:t>
                      </w:r>
                      <w:r>
                        <w:rPr>
                          <w:rFonts w:ascii="Arial" w:eastAsia="Arial" w:hAnsi="Arial" w:cs="Arial"/>
                          <w:spacing w:val="-2"/>
                          <w:w w:val="103"/>
                          <w:sz w:val="16"/>
                          <w:szCs w:val="16"/>
                        </w:rPr>
                        <w:t>h</w:t>
                      </w:r>
                      <w:r>
                        <w:rPr>
                          <w:rFonts w:ascii="Arial" w:eastAsia="Arial" w:hAnsi="Arial" w:cs="Arial"/>
                          <w:spacing w:val="5"/>
                          <w:w w:val="103"/>
                          <w:sz w:val="16"/>
                          <w:szCs w:val="16"/>
                        </w:rPr>
                        <w:t>r</w:t>
                      </w:r>
                      <w:r>
                        <w:rPr>
                          <w:rFonts w:ascii="Arial" w:eastAsia="Arial" w:hAnsi="Arial" w:cs="Arial"/>
                          <w:spacing w:val="-2"/>
                          <w:w w:val="103"/>
                          <w:sz w:val="16"/>
                          <w:szCs w:val="16"/>
                        </w:rPr>
                        <w:t>ead</w:t>
                      </w:r>
                      <w:r>
                        <w:rPr>
                          <w:rFonts w:ascii="Arial" w:eastAsia="Arial" w:hAnsi="Arial" w:cs="Arial"/>
                          <w:spacing w:val="-1"/>
                          <w:w w:val="102"/>
                          <w:sz w:val="16"/>
                          <w:szCs w:val="16"/>
                        </w:rPr>
                        <w:t>::</w:t>
                      </w:r>
                      <w:r>
                        <w:rPr>
                          <w:rFonts w:ascii="Arial" w:eastAsia="Arial" w:hAnsi="Arial" w:cs="Arial"/>
                          <w:w w:val="103"/>
                          <w:sz w:val="16"/>
                          <w:szCs w:val="16"/>
                        </w:rPr>
                        <w:t>H</w:t>
                      </w:r>
                      <w:r>
                        <w:rPr>
                          <w:rFonts w:ascii="Arial" w:eastAsia="Arial" w:hAnsi="Arial" w:cs="Arial"/>
                          <w:spacing w:val="-2"/>
                          <w:w w:val="103"/>
                          <w:sz w:val="16"/>
                          <w:szCs w:val="16"/>
                        </w:rPr>
                        <w:t>ea</w:t>
                      </w:r>
                      <w:r>
                        <w:rPr>
                          <w:rFonts w:ascii="Arial" w:eastAsia="Arial" w:hAnsi="Arial" w:cs="Arial"/>
                          <w:spacing w:val="5"/>
                          <w:w w:val="103"/>
                          <w:sz w:val="16"/>
                          <w:szCs w:val="16"/>
                        </w:rPr>
                        <w:t>r</w:t>
                      </w:r>
                      <w:r>
                        <w:rPr>
                          <w:rFonts w:ascii="Arial" w:eastAsia="Arial" w:hAnsi="Arial" w:cs="Arial"/>
                          <w:spacing w:val="-1"/>
                          <w:w w:val="102"/>
                          <w:sz w:val="16"/>
                          <w:szCs w:val="16"/>
                        </w:rPr>
                        <w:t>t</w:t>
                      </w:r>
                      <w:r>
                        <w:rPr>
                          <w:rFonts w:ascii="Arial" w:eastAsia="Arial" w:hAnsi="Arial" w:cs="Arial"/>
                          <w:spacing w:val="10"/>
                          <w:w w:val="103"/>
                          <w:sz w:val="16"/>
                          <w:szCs w:val="16"/>
                        </w:rPr>
                        <w:t>B</w:t>
                      </w:r>
                      <w:r>
                        <w:rPr>
                          <w:rFonts w:ascii="Arial" w:eastAsia="Arial" w:hAnsi="Arial" w:cs="Arial"/>
                          <w:spacing w:val="-2"/>
                          <w:w w:val="103"/>
                          <w:sz w:val="16"/>
                          <w:szCs w:val="16"/>
                        </w:rPr>
                        <w:t>ea</w:t>
                      </w:r>
                      <w:r>
                        <w:rPr>
                          <w:rFonts w:ascii="Arial" w:eastAsia="Arial" w:hAnsi="Arial" w:cs="Arial"/>
                          <w:spacing w:val="-1"/>
                          <w:w w:val="102"/>
                          <w:sz w:val="16"/>
                          <w:szCs w:val="16"/>
                        </w:rPr>
                        <w:t>t</w:t>
                      </w:r>
                      <w:r>
                        <w:rPr>
                          <w:rFonts w:ascii="Arial" w:eastAsia="Arial" w:hAnsi="Arial" w:cs="Arial"/>
                          <w:w w:val="103"/>
                          <w:sz w:val="16"/>
                          <w:szCs w:val="16"/>
                        </w:rPr>
                        <w:t>C</w:t>
                      </w:r>
                      <w:r>
                        <w:rPr>
                          <w:rFonts w:ascii="Arial" w:eastAsia="Arial" w:hAnsi="Arial" w:cs="Arial"/>
                          <w:spacing w:val="-2"/>
                          <w:w w:val="103"/>
                          <w:sz w:val="16"/>
                          <w:szCs w:val="16"/>
                        </w:rPr>
                        <w:t>he</w:t>
                      </w:r>
                      <w:r>
                        <w:rPr>
                          <w:rFonts w:ascii="Arial" w:eastAsia="Arial" w:hAnsi="Arial" w:cs="Arial"/>
                          <w:spacing w:val="7"/>
                          <w:w w:val="103"/>
                          <w:sz w:val="16"/>
                          <w:szCs w:val="16"/>
                        </w:rPr>
                        <w:t>ck</w:t>
                      </w:r>
                      <w:r>
                        <w:rPr>
                          <w:rFonts w:ascii="Arial" w:eastAsia="Arial" w:hAnsi="Arial" w:cs="Arial"/>
                          <w:spacing w:val="-2"/>
                          <w:w w:val="103"/>
                          <w:sz w:val="16"/>
                          <w:szCs w:val="16"/>
                        </w:rPr>
                        <w:t>e</w:t>
                      </w:r>
                      <w:r>
                        <w:rPr>
                          <w:rFonts w:ascii="Arial" w:eastAsia="Arial" w:hAnsi="Arial" w:cs="Arial"/>
                          <w:w w:val="103"/>
                          <w:sz w:val="16"/>
                          <w:szCs w:val="16"/>
                        </w:rPr>
                        <w:t>r</w:t>
                      </w:r>
                    </w:p>
                    <w:p w14:paraId="01C28D44" w14:textId="77777777" w:rsidR="00583B21" w:rsidRDefault="00583B21" w:rsidP="00583B21">
                      <w:pPr>
                        <w:spacing w:before="2" w:after="0" w:line="190" w:lineRule="exact"/>
                        <w:rPr>
                          <w:sz w:val="19"/>
                          <w:szCs w:val="19"/>
                        </w:rPr>
                      </w:pPr>
                    </w:p>
                    <w:p w14:paraId="1FB22B91" w14:textId="77777777" w:rsidR="00583B21" w:rsidRDefault="00583B21" w:rsidP="00583B21">
                      <w:pPr>
                        <w:spacing w:after="0" w:line="240" w:lineRule="auto"/>
                        <w:ind w:left="3016" w:right="3925"/>
                        <w:jc w:val="center"/>
                        <w:rPr>
                          <w:rFonts w:ascii="Arial" w:eastAsia="Arial" w:hAnsi="Arial" w:cs="Arial"/>
                          <w:sz w:val="16"/>
                          <w:szCs w:val="16"/>
                        </w:rPr>
                      </w:pPr>
                      <w:r>
                        <w:rPr>
                          <w:rFonts w:ascii="Arial" w:eastAsia="Arial" w:hAnsi="Arial" w:cs="Arial"/>
                          <w:w w:val="103"/>
                          <w:sz w:val="16"/>
                          <w:szCs w:val="16"/>
                        </w:rPr>
                        <w:t>6</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78432" behindDoc="1" locked="0" layoutInCell="1" allowOverlap="1" wp14:anchorId="4F79D953" wp14:editId="10932597">
                <wp:simplePos x="0" y="0"/>
                <wp:positionH relativeFrom="page">
                  <wp:posOffset>1252855</wp:posOffset>
                </wp:positionH>
                <wp:positionV relativeFrom="paragraph">
                  <wp:posOffset>543560</wp:posOffset>
                </wp:positionV>
                <wp:extent cx="4519930" cy="3356610"/>
                <wp:effectExtent l="5080" t="635" r="0" b="0"/>
                <wp:wrapNone/>
                <wp:docPr id="4241" name="Group 41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9930" cy="3356610"/>
                          <a:chOff x="1973" y="856"/>
                          <a:chExt cx="7118" cy="5286"/>
                        </a:xfrm>
                      </wpg:grpSpPr>
                      <wpg:grpSp>
                        <wpg:cNvPr id="4242" name="Group 4252"/>
                        <wpg:cNvGrpSpPr>
                          <a:grpSpLocks/>
                        </wpg:cNvGrpSpPr>
                        <wpg:grpSpPr bwMode="auto">
                          <a:xfrm>
                            <a:off x="2075" y="1319"/>
                            <a:ext cx="1140" cy="306"/>
                            <a:chOff x="2075" y="1319"/>
                            <a:chExt cx="1140" cy="306"/>
                          </a:xfrm>
                        </wpg:grpSpPr>
                        <wps:wsp>
                          <wps:cNvPr id="4243" name="Freeform 4253"/>
                          <wps:cNvSpPr>
                            <a:spLocks/>
                          </wps:cNvSpPr>
                          <wps:spPr bwMode="auto">
                            <a:xfrm>
                              <a:off x="2075" y="1319"/>
                              <a:ext cx="1140" cy="306"/>
                            </a:xfrm>
                            <a:custGeom>
                              <a:avLst/>
                              <a:gdLst>
                                <a:gd name="T0" fmla="+- 0 2075 2075"/>
                                <a:gd name="T1" fmla="*/ T0 w 1140"/>
                                <a:gd name="T2" fmla="+- 0 1625 1319"/>
                                <a:gd name="T3" fmla="*/ 1625 h 306"/>
                                <a:gd name="T4" fmla="+- 0 3214 2075"/>
                                <a:gd name="T5" fmla="*/ T4 w 1140"/>
                                <a:gd name="T6" fmla="+- 0 1625 1319"/>
                                <a:gd name="T7" fmla="*/ 1625 h 306"/>
                                <a:gd name="T8" fmla="+- 0 3214 2075"/>
                                <a:gd name="T9" fmla="*/ T8 w 1140"/>
                                <a:gd name="T10" fmla="+- 0 1319 1319"/>
                                <a:gd name="T11" fmla="*/ 1319 h 306"/>
                                <a:gd name="T12" fmla="+- 0 2075 2075"/>
                                <a:gd name="T13" fmla="*/ T12 w 1140"/>
                                <a:gd name="T14" fmla="+- 0 1319 1319"/>
                                <a:gd name="T15" fmla="*/ 1319 h 306"/>
                                <a:gd name="T16" fmla="+- 0 2075 2075"/>
                                <a:gd name="T17" fmla="*/ T16 w 1140"/>
                                <a:gd name="T18" fmla="+- 0 1625 1319"/>
                                <a:gd name="T19" fmla="*/ 1625 h 306"/>
                              </a:gdLst>
                              <a:ahLst/>
                              <a:cxnLst>
                                <a:cxn ang="0">
                                  <a:pos x="T1" y="T3"/>
                                </a:cxn>
                                <a:cxn ang="0">
                                  <a:pos x="T5" y="T7"/>
                                </a:cxn>
                                <a:cxn ang="0">
                                  <a:pos x="T9" y="T11"/>
                                </a:cxn>
                                <a:cxn ang="0">
                                  <a:pos x="T13" y="T15"/>
                                </a:cxn>
                                <a:cxn ang="0">
                                  <a:pos x="T17" y="T19"/>
                                </a:cxn>
                              </a:cxnLst>
                              <a:rect l="0" t="0" r="r" b="b"/>
                              <a:pathLst>
                                <a:path w="1140" h="306">
                                  <a:moveTo>
                                    <a:pt x="0" y="306"/>
                                  </a:moveTo>
                                  <a:lnTo>
                                    <a:pt x="1139" y="306"/>
                                  </a:lnTo>
                                  <a:lnTo>
                                    <a:pt x="1139"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44" name="Group 4250"/>
                        <wpg:cNvGrpSpPr>
                          <a:grpSpLocks/>
                        </wpg:cNvGrpSpPr>
                        <wpg:grpSpPr bwMode="auto">
                          <a:xfrm>
                            <a:off x="2333" y="1539"/>
                            <a:ext cx="621" cy="2"/>
                            <a:chOff x="2333" y="1539"/>
                            <a:chExt cx="621" cy="2"/>
                          </a:xfrm>
                        </wpg:grpSpPr>
                        <wps:wsp>
                          <wps:cNvPr id="4245" name="Freeform 4251"/>
                          <wps:cNvSpPr>
                            <a:spLocks/>
                          </wps:cNvSpPr>
                          <wps:spPr bwMode="auto">
                            <a:xfrm>
                              <a:off x="2333" y="1539"/>
                              <a:ext cx="621" cy="2"/>
                            </a:xfrm>
                            <a:custGeom>
                              <a:avLst/>
                              <a:gdLst>
                                <a:gd name="T0" fmla="+- 0 2333 2333"/>
                                <a:gd name="T1" fmla="*/ T0 w 621"/>
                                <a:gd name="T2" fmla="+- 0 2955 2333"/>
                                <a:gd name="T3" fmla="*/ T2 w 621"/>
                              </a:gdLst>
                              <a:ahLst/>
                              <a:cxnLst>
                                <a:cxn ang="0">
                                  <a:pos x="T1" y="0"/>
                                </a:cxn>
                                <a:cxn ang="0">
                                  <a:pos x="T3" y="0"/>
                                </a:cxn>
                              </a:cxnLst>
                              <a:rect l="0" t="0" r="r" b="b"/>
                              <a:pathLst>
                                <a:path w="621">
                                  <a:moveTo>
                                    <a:pt x="0" y="0"/>
                                  </a:moveTo>
                                  <a:lnTo>
                                    <a:pt x="622"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46" name="Group 4248"/>
                        <wpg:cNvGrpSpPr>
                          <a:grpSpLocks/>
                        </wpg:cNvGrpSpPr>
                        <wpg:grpSpPr bwMode="auto">
                          <a:xfrm>
                            <a:off x="2015" y="5492"/>
                            <a:ext cx="1140" cy="307"/>
                            <a:chOff x="2015" y="5492"/>
                            <a:chExt cx="1140" cy="307"/>
                          </a:xfrm>
                        </wpg:grpSpPr>
                        <wps:wsp>
                          <wps:cNvPr id="4247" name="Freeform 4249"/>
                          <wps:cNvSpPr>
                            <a:spLocks/>
                          </wps:cNvSpPr>
                          <wps:spPr bwMode="auto">
                            <a:xfrm>
                              <a:off x="2015" y="5492"/>
                              <a:ext cx="1140" cy="307"/>
                            </a:xfrm>
                            <a:custGeom>
                              <a:avLst/>
                              <a:gdLst>
                                <a:gd name="T0" fmla="+- 0 2015 2015"/>
                                <a:gd name="T1" fmla="*/ T0 w 1140"/>
                                <a:gd name="T2" fmla="+- 0 5799 5492"/>
                                <a:gd name="T3" fmla="*/ 5799 h 307"/>
                                <a:gd name="T4" fmla="+- 0 3154 2015"/>
                                <a:gd name="T5" fmla="*/ T4 w 1140"/>
                                <a:gd name="T6" fmla="+- 0 5799 5492"/>
                                <a:gd name="T7" fmla="*/ 5799 h 307"/>
                                <a:gd name="T8" fmla="+- 0 3154 2015"/>
                                <a:gd name="T9" fmla="*/ T8 w 1140"/>
                                <a:gd name="T10" fmla="+- 0 5492 5492"/>
                                <a:gd name="T11" fmla="*/ 5492 h 307"/>
                                <a:gd name="T12" fmla="+- 0 2015 2015"/>
                                <a:gd name="T13" fmla="*/ T12 w 1140"/>
                                <a:gd name="T14" fmla="+- 0 5492 5492"/>
                                <a:gd name="T15" fmla="*/ 5492 h 307"/>
                                <a:gd name="T16" fmla="+- 0 2015 2015"/>
                                <a:gd name="T17" fmla="*/ T16 w 1140"/>
                                <a:gd name="T18" fmla="+- 0 5799 5492"/>
                                <a:gd name="T19" fmla="*/ 5799 h 307"/>
                              </a:gdLst>
                              <a:ahLst/>
                              <a:cxnLst>
                                <a:cxn ang="0">
                                  <a:pos x="T1" y="T3"/>
                                </a:cxn>
                                <a:cxn ang="0">
                                  <a:pos x="T5" y="T7"/>
                                </a:cxn>
                                <a:cxn ang="0">
                                  <a:pos x="T9" y="T11"/>
                                </a:cxn>
                                <a:cxn ang="0">
                                  <a:pos x="T13" y="T15"/>
                                </a:cxn>
                                <a:cxn ang="0">
                                  <a:pos x="T17" y="T19"/>
                                </a:cxn>
                              </a:cxnLst>
                              <a:rect l="0" t="0" r="r" b="b"/>
                              <a:pathLst>
                                <a:path w="1140" h="307">
                                  <a:moveTo>
                                    <a:pt x="0" y="307"/>
                                  </a:moveTo>
                                  <a:lnTo>
                                    <a:pt x="1139" y="307"/>
                                  </a:lnTo>
                                  <a:lnTo>
                                    <a:pt x="1139"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48" name="Group 4246"/>
                        <wpg:cNvGrpSpPr>
                          <a:grpSpLocks/>
                        </wpg:cNvGrpSpPr>
                        <wpg:grpSpPr bwMode="auto">
                          <a:xfrm>
                            <a:off x="2250" y="5713"/>
                            <a:ext cx="668" cy="2"/>
                            <a:chOff x="2250" y="5713"/>
                            <a:chExt cx="668" cy="2"/>
                          </a:xfrm>
                        </wpg:grpSpPr>
                        <wps:wsp>
                          <wps:cNvPr id="4249" name="Freeform 4247"/>
                          <wps:cNvSpPr>
                            <a:spLocks/>
                          </wps:cNvSpPr>
                          <wps:spPr bwMode="auto">
                            <a:xfrm>
                              <a:off x="2250" y="5713"/>
                              <a:ext cx="668" cy="2"/>
                            </a:xfrm>
                            <a:custGeom>
                              <a:avLst/>
                              <a:gdLst>
                                <a:gd name="T0" fmla="+- 0 2250 2250"/>
                                <a:gd name="T1" fmla="*/ T0 w 668"/>
                                <a:gd name="T2" fmla="+- 0 2918 2250"/>
                                <a:gd name="T3" fmla="*/ T2 w 668"/>
                              </a:gdLst>
                              <a:ahLst/>
                              <a:cxnLst>
                                <a:cxn ang="0">
                                  <a:pos x="T1" y="0"/>
                                </a:cxn>
                                <a:cxn ang="0">
                                  <a:pos x="T3" y="0"/>
                                </a:cxn>
                              </a:cxnLst>
                              <a:rect l="0" t="0" r="r" b="b"/>
                              <a:pathLst>
                                <a:path w="668">
                                  <a:moveTo>
                                    <a:pt x="0" y="0"/>
                                  </a:moveTo>
                                  <a:lnTo>
                                    <a:pt x="668"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0" name="Group 4244"/>
                        <wpg:cNvGrpSpPr>
                          <a:grpSpLocks/>
                        </wpg:cNvGrpSpPr>
                        <wpg:grpSpPr bwMode="auto">
                          <a:xfrm>
                            <a:off x="2585" y="1625"/>
                            <a:ext cx="60" cy="3867"/>
                            <a:chOff x="2585" y="1625"/>
                            <a:chExt cx="60" cy="3867"/>
                          </a:xfrm>
                        </wpg:grpSpPr>
                        <wps:wsp>
                          <wps:cNvPr id="4251" name="Freeform 4245"/>
                          <wps:cNvSpPr>
                            <a:spLocks/>
                          </wps:cNvSpPr>
                          <wps:spPr bwMode="auto">
                            <a:xfrm>
                              <a:off x="2585" y="1625"/>
                              <a:ext cx="60" cy="3867"/>
                            </a:xfrm>
                            <a:custGeom>
                              <a:avLst/>
                              <a:gdLst>
                                <a:gd name="T0" fmla="+- 0 2645 2585"/>
                                <a:gd name="T1" fmla="*/ T0 w 60"/>
                                <a:gd name="T2" fmla="+- 0 1625 1625"/>
                                <a:gd name="T3" fmla="*/ 1625 h 3867"/>
                                <a:gd name="T4" fmla="+- 0 2585 2585"/>
                                <a:gd name="T5" fmla="*/ T4 w 60"/>
                                <a:gd name="T6" fmla="+- 0 5492 1625"/>
                                <a:gd name="T7" fmla="*/ 5492 h 3867"/>
                              </a:gdLst>
                              <a:ahLst/>
                              <a:cxnLst>
                                <a:cxn ang="0">
                                  <a:pos x="T1" y="T3"/>
                                </a:cxn>
                                <a:cxn ang="0">
                                  <a:pos x="T5" y="T7"/>
                                </a:cxn>
                              </a:cxnLst>
                              <a:rect l="0" t="0" r="r" b="b"/>
                              <a:pathLst>
                                <a:path w="60" h="3867">
                                  <a:moveTo>
                                    <a:pt x="60" y="0"/>
                                  </a:moveTo>
                                  <a:lnTo>
                                    <a:pt x="0" y="3867"/>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2" name="Group 4242"/>
                        <wpg:cNvGrpSpPr>
                          <a:grpSpLocks/>
                        </wpg:cNvGrpSpPr>
                        <wpg:grpSpPr bwMode="auto">
                          <a:xfrm>
                            <a:off x="6873" y="1285"/>
                            <a:ext cx="2018" cy="307"/>
                            <a:chOff x="6873" y="1285"/>
                            <a:chExt cx="2018" cy="307"/>
                          </a:xfrm>
                        </wpg:grpSpPr>
                        <wps:wsp>
                          <wps:cNvPr id="4253" name="Freeform 4243"/>
                          <wps:cNvSpPr>
                            <a:spLocks/>
                          </wps:cNvSpPr>
                          <wps:spPr bwMode="auto">
                            <a:xfrm>
                              <a:off x="6873" y="1285"/>
                              <a:ext cx="2018" cy="307"/>
                            </a:xfrm>
                            <a:custGeom>
                              <a:avLst/>
                              <a:gdLst>
                                <a:gd name="T0" fmla="+- 0 6873 6873"/>
                                <a:gd name="T1" fmla="*/ T0 w 2018"/>
                                <a:gd name="T2" fmla="+- 0 1592 1285"/>
                                <a:gd name="T3" fmla="*/ 1592 h 307"/>
                                <a:gd name="T4" fmla="+- 0 8891 6873"/>
                                <a:gd name="T5" fmla="*/ T4 w 2018"/>
                                <a:gd name="T6" fmla="+- 0 1592 1285"/>
                                <a:gd name="T7" fmla="*/ 1592 h 307"/>
                                <a:gd name="T8" fmla="+- 0 8891 6873"/>
                                <a:gd name="T9" fmla="*/ T8 w 2018"/>
                                <a:gd name="T10" fmla="+- 0 1285 1285"/>
                                <a:gd name="T11" fmla="*/ 1285 h 307"/>
                                <a:gd name="T12" fmla="+- 0 6873 6873"/>
                                <a:gd name="T13" fmla="*/ T12 w 2018"/>
                                <a:gd name="T14" fmla="+- 0 1285 1285"/>
                                <a:gd name="T15" fmla="*/ 1285 h 307"/>
                                <a:gd name="T16" fmla="+- 0 6873 6873"/>
                                <a:gd name="T17" fmla="*/ T16 w 2018"/>
                                <a:gd name="T18" fmla="+- 0 1592 1285"/>
                                <a:gd name="T19" fmla="*/ 1592 h 307"/>
                              </a:gdLst>
                              <a:ahLst/>
                              <a:cxnLst>
                                <a:cxn ang="0">
                                  <a:pos x="T1" y="T3"/>
                                </a:cxn>
                                <a:cxn ang="0">
                                  <a:pos x="T5" y="T7"/>
                                </a:cxn>
                                <a:cxn ang="0">
                                  <a:pos x="T9" y="T11"/>
                                </a:cxn>
                                <a:cxn ang="0">
                                  <a:pos x="T13" y="T15"/>
                                </a:cxn>
                                <a:cxn ang="0">
                                  <a:pos x="T17" y="T19"/>
                                </a:cxn>
                              </a:cxnLst>
                              <a:rect l="0" t="0" r="r" b="b"/>
                              <a:pathLst>
                                <a:path w="2018" h="307">
                                  <a:moveTo>
                                    <a:pt x="0" y="307"/>
                                  </a:moveTo>
                                  <a:lnTo>
                                    <a:pt x="2018" y="307"/>
                                  </a:lnTo>
                                  <a:lnTo>
                                    <a:pt x="2018"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4" name="Group 4240"/>
                        <wpg:cNvGrpSpPr>
                          <a:grpSpLocks/>
                        </wpg:cNvGrpSpPr>
                        <wpg:grpSpPr bwMode="auto">
                          <a:xfrm>
                            <a:off x="6894" y="1506"/>
                            <a:ext cx="1976" cy="2"/>
                            <a:chOff x="6894" y="1506"/>
                            <a:chExt cx="1976" cy="2"/>
                          </a:xfrm>
                        </wpg:grpSpPr>
                        <wps:wsp>
                          <wps:cNvPr id="4255" name="Freeform 4241"/>
                          <wps:cNvSpPr>
                            <a:spLocks/>
                          </wps:cNvSpPr>
                          <wps:spPr bwMode="auto">
                            <a:xfrm>
                              <a:off x="6894" y="1506"/>
                              <a:ext cx="1976" cy="2"/>
                            </a:xfrm>
                            <a:custGeom>
                              <a:avLst/>
                              <a:gdLst>
                                <a:gd name="T0" fmla="+- 0 6894 6894"/>
                                <a:gd name="T1" fmla="*/ T0 w 1976"/>
                                <a:gd name="T2" fmla="+- 0 8870 6894"/>
                                <a:gd name="T3" fmla="*/ T2 w 1976"/>
                              </a:gdLst>
                              <a:ahLst/>
                              <a:cxnLst>
                                <a:cxn ang="0">
                                  <a:pos x="T1" y="0"/>
                                </a:cxn>
                                <a:cxn ang="0">
                                  <a:pos x="T3" y="0"/>
                                </a:cxn>
                              </a:cxnLst>
                              <a:rect l="0" t="0" r="r" b="b"/>
                              <a:pathLst>
                                <a:path w="1976">
                                  <a:moveTo>
                                    <a:pt x="0" y="0"/>
                                  </a:moveTo>
                                  <a:lnTo>
                                    <a:pt x="1976"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6" name="Group 4238"/>
                        <wpg:cNvGrpSpPr>
                          <a:grpSpLocks/>
                        </wpg:cNvGrpSpPr>
                        <wpg:grpSpPr bwMode="auto">
                          <a:xfrm>
                            <a:off x="3214" y="1439"/>
                            <a:ext cx="3659" cy="33"/>
                            <a:chOff x="3214" y="1439"/>
                            <a:chExt cx="3659" cy="33"/>
                          </a:xfrm>
                        </wpg:grpSpPr>
                        <wps:wsp>
                          <wps:cNvPr id="4257" name="Freeform 4239"/>
                          <wps:cNvSpPr>
                            <a:spLocks/>
                          </wps:cNvSpPr>
                          <wps:spPr bwMode="auto">
                            <a:xfrm>
                              <a:off x="3214" y="1439"/>
                              <a:ext cx="3659" cy="33"/>
                            </a:xfrm>
                            <a:custGeom>
                              <a:avLst/>
                              <a:gdLst>
                                <a:gd name="T0" fmla="+- 0 3214 3214"/>
                                <a:gd name="T1" fmla="*/ T0 w 3659"/>
                                <a:gd name="T2" fmla="+- 0 1472 1439"/>
                                <a:gd name="T3" fmla="*/ 1472 h 33"/>
                                <a:gd name="T4" fmla="+- 0 6873 3214"/>
                                <a:gd name="T5" fmla="*/ T4 w 3659"/>
                                <a:gd name="T6" fmla="+- 0 1439 1439"/>
                                <a:gd name="T7" fmla="*/ 1439 h 33"/>
                              </a:gdLst>
                              <a:ahLst/>
                              <a:cxnLst>
                                <a:cxn ang="0">
                                  <a:pos x="T1" y="T3"/>
                                </a:cxn>
                                <a:cxn ang="0">
                                  <a:pos x="T5" y="T7"/>
                                </a:cxn>
                              </a:cxnLst>
                              <a:rect l="0" t="0" r="r" b="b"/>
                              <a:pathLst>
                                <a:path w="3659" h="33">
                                  <a:moveTo>
                                    <a:pt x="0" y="33"/>
                                  </a:moveTo>
                                  <a:lnTo>
                                    <a:pt x="3659"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58" name="Group 4236"/>
                        <wpg:cNvGrpSpPr>
                          <a:grpSpLocks/>
                        </wpg:cNvGrpSpPr>
                        <wpg:grpSpPr bwMode="auto">
                          <a:xfrm>
                            <a:off x="4594" y="2788"/>
                            <a:ext cx="1140" cy="307"/>
                            <a:chOff x="4594" y="2788"/>
                            <a:chExt cx="1140" cy="307"/>
                          </a:xfrm>
                        </wpg:grpSpPr>
                        <wps:wsp>
                          <wps:cNvPr id="4259" name="Freeform 4237"/>
                          <wps:cNvSpPr>
                            <a:spLocks/>
                          </wps:cNvSpPr>
                          <wps:spPr bwMode="auto">
                            <a:xfrm>
                              <a:off x="4594" y="2788"/>
                              <a:ext cx="1140" cy="307"/>
                            </a:xfrm>
                            <a:custGeom>
                              <a:avLst/>
                              <a:gdLst>
                                <a:gd name="T0" fmla="+- 0 4594 4594"/>
                                <a:gd name="T1" fmla="*/ T0 w 1140"/>
                                <a:gd name="T2" fmla="+- 0 3095 2788"/>
                                <a:gd name="T3" fmla="*/ 3095 h 307"/>
                                <a:gd name="T4" fmla="+- 0 5733 4594"/>
                                <a:gd name="T5" fmla="*/ T4 w 1140"/>
                                <a:gd name="T6" fmla="+- 0 3095 2788"/>
                                <a:gd name="T7" fmla="*/ 3095 h 307"/>
                                <a:gd name="T8" fmla="+- 0 5733 4594"/>
                                <a:gd name="T9" fmla="*/ T8 w 1140"/>
                                <a:gd name="T10" fmla="+- 0 2788 2788"/>
                                <a:gd name="T11" fmla="*/ 2788 h 307"/>
                                <a:gd name="T12" fmla="+- 0 4594 4594"/>
                                <a:gd name="T13" fmla="*/ T12 w 1140"/>
                                <a:gd name="T14" fmla="+- 0 2788 2788"/>
                                <a:gd name="T15" fmla="*/ 2788 h 307"/>
                                <a:gd name="T16" fmla="+- 0 4594 4594"/>
                                <a:gd name="T17" fmla="*/ T16 w 1140"/>
                                <a:gd name="T18" fmla="+- 0 3095 2788"/>
                                <a:gd name="T19" fmla="*/ 3095 h 307"/>
                              </a:gdLst>
                              <a:ahLst/>
                              <a:cxnLst>
                                <a:cxn ang="0">
                                  <a:pos x="T1" y="T3"/>
                                </a:cxn>
                                <a:cxn ang="0">
                                  <a:pos x="T5" y="T7"/>
                                </a:cxn>
                                <a:cxn ang="0">
                                  <a:pos x="T9" y="T11"/>
                                </a:cxn>
                                <a:cxn ang="0">
                                  <a:pos x="T13" y="T15"/>
                                </a:cxn>
                                <a:cxn ang="0">
                                  <a:pos x="T17" y="T19"/>
                                </a:cxn>
                              </a:cxnLst>
                              <a:rect l="0" t="0" r="r" b="b"/>
                              <a:pathLst>
                                <a:path w="1140" h="307">
                                  <a:moveTo>
                                    <a:pt x="0" y="307"/>
                                  </a:moveTo>
                                  <a:lnTo>
                                    <a:pt x="1139" y="307"/>
                                  </a:lnTo>
                                  <a:lnTo>
                                    <a:pt x="1139"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0" name="Group 4234"/>
                        <wpg:cNvGrpSpPr>
                          <a:grpSpLocks/>
                        </wpg:cNvGrpSpPr>
                        <wpg:grpSpPr bwMode="auto">
                          <a:xfrm>
                            <a:off x="4703" y="3008"/>
                            <a:ext cx="922" cy="2"/>
                            <a:chOff x="4703" y="3008"/>
                            <a:chExt cx="922" cy="2"/>
                          </a:xfrm>
                        </wpg:grpSpPr>
                        <wps:wsp>
                          <wps:cNvPr id="4261" name="Freeform 4235"/>
                          <wps:cNvSpPr>
                            <a:spLocks/>
                          </wps:cNvSpPr>
                          <wps:spPr bwMode="auto">
                            <a:xfrm>
                              <a:off x="4703" y="3008"/>
                              <a:ext cx="922" cy="2"/>
                            </a:xfrm>
                            <a:custGeom>
                              <a:avLst/>
                              <a:gdLst>
                                <a:gd name="T0" fmla="+- 0 4703 4703"/>
                                <a:gd name="T1" fmla="*/ T0 w 922"/>
                                <a:gd name="T2" fmla="+- 0 5625 4703"/>
                                <a:gd name="T3" fmla="*/ T2 w 922"/>
                              </a:gdLst>
                              <a:ahLst/>
                              <a:cxnLst>
                                <a:cxn ang="0">
                                  <a:pos x="T1" y="0"/>
                                </a:cxn>
                                <a:cxn ang="0">
                                  <a:pos x="T3" y="0"/>
                                </a:cxn>
                              </a:cxnLst>
                              <a:rect l="0" t="0" r="r" b="b"/>
                              <a:pathLst>
                                <a:path w="922">
                                  <a:moveTo>
                                    <a:pt x="0" y="0"/>
                                  </a:moveTo>
                                  <a:lnTo>
                                    <a:pt x="922"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2" name="Group 4232"/>
                        <wpg:cNvGrpSpPr>
                          <a:grpSpLocks/>
                        </wpg:cNvGrpSpPr>
                        <wpg:grpSpPr bwMode="auto">
                          <a:xfrm>
                            <a:off x="4479" y="3837"/>
                            <a:ext cx="1435" cy="307"/>
                            <a:chOff x="4479" y="3837"/>
                            <a:chExt cx="1435" cy="307"/>
                          </a:xfrm>
                        </wpg:grpSpPr>
                        <wps:wsp>
                          <wps:cNvPr id="4263" name="Freeform 4233"/>
                          <wps:cNvSpPr>
                            <a:spLocks/>
                          </wps:cNvSpPr>
                          <wps:spPr bwMode="auto">
                            <a:xfrm>
                              <a:off x="4479" y="3837"/>
                              <a:ext cx="1435" cy="307"/>
                            </a:xfrm>
                            <a:custGeom>
                              <a:avLst/>
                              <a:gdLst>
                                <a:gd name="T0" fmla="+- 0 4479 4479"/>
                                <a:gd name="T1" fmla="*/ T0 w 1435"/>
                                <a:gd name="T2" fmla="+- 0 4144 3837"/>
                                <a:gd name="T3" fmla="*/ 4144 h 307"/>
                                <a:gd name="T4" fmla="+- 0 5913 4479"/>
                                <a:gd name="T5" fmla="*/ T4 w 1435"/>
                                <a:gd name="T6" fmla="+- 0 4144 3837"/>
                                <a:gd name="T7" fmla="*/ 4144 h 307"/>
                                <a:gd name="T8" fmla="+- 0 5913 4479"/>
                                <a:gd name="T9" fmla="*/ T8 w 1435"/>
                                <a:gd name="T10" fmla="+- 0 3837 3837"/>
                                <a:gd name="T11" fmla="*/ 3837 h 307"/>
                                <a:gd name="T12" fmla="+- 0 4479 4479"/>
                                <a:gd name="T13" fmla="*/ T12 w 1435"/>
                                <a:gd name="T14" fmla="+- 0 3837 3837"/>
                                <a:gd name="T15" fmla="*/ 3837 h 307"/>
                                <a:gd name="T16" fmla="+- 0 4479 4479"/>
                                <a:gd name="T17" fmla="*/ T16 w 1435"/>
                                <a:gd name="T18" fmla="+- 0 4144 3837"/>
                                <a:gd name="T19" fmla="*/ 4144 h 307"/>
                              </a:gdLst>
                              <a:ahLst/>
                              <a:cxnLst>
                                <a:cxn ang="0">
                                  <a:pos x="T1" y="T3"/>
                                </a:cxn>
                                <a:cxn ang="0">
                                  <a:pos x="T5" y="T7"/>
                                </a:cxn>
                                <a:cxn ang="0">
                                  <a:pos x="T9" y="T11"/>
                                </a:cxn>
                                <a:cxn ang="0">
                                  <a:pos x="T13" y="T15"/>
                                </a:cxn>
                                <a:cxn ang="0">
                                  <a:pos x="T17" y="T19"/>
                                </a:cxn>
                              </a:cxnLst>
                              <a:rect l="0" t="0" r="r" b="b"/>
                              <a:pathLst>
                                <a:path w="1435" h="307">
                                  <a:moveTo>
                                    <a:pt x="0" y="307"/>
                                  </a:moveTo>
                                  <a:lnTo>
                                    <a:pt x="1434" y="307"/>
                                  </a:lnTo>
                                  <a:lnTo>
                                    <a:pt x="1434"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4" name="Group 4230"/>
                        <wpg:cNvGrpSpPr>
                          <a:grpSpLocks/>
                        </wpg:cNvGrpSpPr>
                        <wpg:grpSpPr bwMode="auto">
                          <a:xfrm>
                            <a:off x="4499" y="4057"/>
                            <a:ext cx="1393" cy="2"/>
                            <a:chOff x="4499" y="4057"/>
                            <a:chExt cx="1393" cy="2"/>
                          </a:xfrm>
                        </wpg:grpSpPr>
                        <wps:wsp>
                          <wps:cNvPr id="4265" name="Freeform 4231"/>
                          <wps:cNvSpPr>
                            <a:spLocks/>
                          </wps:cNvSpPr>
                          <wps:spPr bwMode="auto">
                            <a:xfrm>
                              <a:off x="4499" y="4057"/>
                              <a:ext cx="1393" cy="2"/>
                            </a:xfrm>
                            <a:custGeom>
                              <a:avLst/>
                              <a:gdLst>
                                <a:gd name="T0" fmla="+- 0 4499 4499"/>
                                <a:gd name="T1" fmla="*/ T0 w 1393"/>
                                <a:gd name="T2" fmla="+- 0 5892 4499"/>
                                <a:gd name="T3" fmla="*/ T2 w 1393"/>
                              </a:gdLst>
                              <a:ahLst/>
                              <a:cxnLst>
                                <a:cxn ang="0">
                                  <a:pos x="T1" y="0"/>
                                </a:cxn>
                                <a:cxn ang="0">
                                  <a:pos x="T3" y="0"/>
                                </a:cxn>
                              </a:cxnLst>
                              <a:rect l="0" t="0" r="r" b="b"/>
                              <a:pathLst>
                                <a:path w="1393">
                                  <a:moveTo>
                                    <a:pt x="0" y="0"/>
                                  </a:moveTo>
                                  <a:lnTo>
                                    <a:pt x="1393"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6" name="Group 4228"/>
                        <wpg:cNvGrpSpPr>
                          <a:grpSpLocks/>
                        </wpg:cNvGrpSpPr>
                        <wpg:grpSpPr bwMode="auto">
                          <a:xfrm>
                            <a:off x="6980" y="5492"/>
                            <a:ext cx="2065" cy="307"/>
                            <a:chOff x="6980" y="5492"/>
                            <a:chExt cx="2065" cy="307"/>
                          </a:xfrm>
                        </wpg:grpSpPr>
                        <wps:wsp>
                          <wps:cNvPr id="4267" name="Freeform 4229"/>
                          <wps:cNvSpPr>
                            <a:spLocks/>
                          </wps:cNvSpPr>
                          <wps:spPr bwMode="auto">
                            <a:xfrm>
                              <a:off x="6980" y="5492"/>
                              <a:ext cx="2065" cy="307"/>
                            </a:xfrm>
                            <a:custGeom>
                              <a:avLst/>
                              <a:gdLst>
                                <a:gd name="T0" fmla="+- 0 6980 6980"/>
                                <a:gd name="T1" fmla="*/ T0 w 2065"/>
                                <a:gd name="T2" fmla="+- 0 5799 5492"/>
                                <a:gd name="T3" fmla="*/ 5799 h 307"/>
                                <a:gd name="T4" fmla="+- 0 9044 6980"/>
                                <a:gd name="T5" fmla="*/ T4 w 2065"/>
                                <a:gd name="T6" fmla="+- 0 5799 5492"/>
                                <a:gd name="T7" fmla="*/ 5799 h 307"/>
                                <a:gd name="T8" fmla="+- 0 9044 6980"/>
                                <a:gd name="T9" fmla="*/ T8 w 2065"/>
                                <a:gd name="T10" fmla="+- 0 5492 5492"/>
                                <a:gd name="T11" fmla="*/ 5492 h 307"/>
                                <a:gd name="T12" fmla="+- 0 6980 6980"/>
                                <a:gd name="T13" fmla="*/ T12 w 2065"/>
                                <a:gd name="T14" fmla="+- 0 5492 5492"/>
                                <a:gd name="T15" fmla="*/ 5492 h 307"/>
                                <a:gd name="T16" fmla="+- 0 6980 6980"/>
                                <a:gd name="T17" fmla="*/ T16 w 2065"/>
                                <a:gd name="T18" fmla="+- 0 5799 5492"/>
                                <a:gd name="T19" fmla="*/ 5799 h 307"/>
                              </a:gdLst>
                              <a:ahLst/>
                              <a:cxnLst>
                                <a:cxn ang="0">
                                  <a:pos x="T1" y="T3"/>
                                </a:cxn>
                                <a:cxn ang="0">
                                  <a:pos x="T5" y="T7"/>
                                </a:cxn>
                                <a:cxn ang="0">
                                  <a:pos x="T9" y="T11"/>
                                </a:cxn>
                                <a:cxn ang="0">
                                  <a:pos x="T13" y="T15"/>
                                </a:cxn>
                                <a:cxn ang="0">
                                  <a:pos x="T17" y="T19"/>
                                </a:cxn>
                              </a:cxnLst>
                              <a:rect l="0" t="0" r="r" b="b"/>
                              <a:pathLst>
                                <a:path w="2065" h="307">
                                  <a:moveTo>
                                    <a:pt x="0" y="307"/>
                                  </a:moveTo>
                                  <a:lnTo>
                                    <a:pt x="2064" y="307"/>
                                  </a:lnTo>
                                  <a:lnTo>
                                    <a:pt x="2064"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68" name="Group 4226"/>
                        <wpg:cNvGrpSpPr>
                          <a:grpSpLocks/>
                        </wpg:cNvGrpSpPr>
                        <wpg:grpSpPr bwMode="auto">
                          <a:xfrm>
                            <a:off x="7000" y="5713"/>
                            <a:ext cx="2023" cy="2"/>
                            <a:chOff x="7000" y="5713"/>
                            <a:chExt cx="2023" cy="2"/>
                          </a:xfrm>
                        </wpg:grpSpPr>
                        <wps:wsp>
                          <wps:cNvPr id="4269" name="Freeform 4227"/>
                          <wps:cNvSpPr>
                            <a:spLocks/>
                          </wps:cNvSpPr>
                          <wps:spPr bwMode="auto">
                            <a:xfrm>
                              <a:off x="7000" y="5713"/>
                              <a:ext cx="2023" cy="2"/>
                            </a:xfrm>
                            <a:custGeom>
                              <a:avLst/>
                              <a:gdLst>
                                <a:gd name="T0" fmla="+- 0 7000 7000"/>
                                <a:gd name="T1" fmla="*/ T0 w 2023"/>
                                <a:gd name="T2" fmla="+- 0 9024 7000"/>
                                <a:gd name="T3" fmla="*/ T2 w 2023"/>
                              </a:gdLst>
                              <a:ahLst/>
                              <a:cxnLst>
                                <a:cxn ang="0">
                                  <a:pos x="T1" y="0"/>
                                </a:cxn>
                                <a:cxn ang="0">
                                  <a:pos x="T3" y="0"/>
                                </a:cxn>
                              </a:cxnLst>
                              <a:rect l="0" t="0" r="r" b="b"/>
                              <a:pathLst>
                                <a:path w="2023">
                                  <a:moveTo>
                                    <a:pt x="0" y="0"/>
                                  </a:moveTo>
                                  <a:lnTo>
                                    <a:pt x="2024"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0" name="Group 4224"/>
                        <wpg:cNvGrpSpPr>
                          <a:grpSpLocks/>
                        </wpg:cNvGrpSpPr>
                        <wpg:grpSpPr bwMode="auto">
                          <a:xfrm>
                            <a:off x="5733" y="2942"/>
                            <a:ext cx="2279" cy="2550"/>
                            <a:chOff x="5733" y="2942"/>
                            <a:chExt cx="2279" cy="2550"/>
                          </a:xfrm>
                        </wpg:grpSpPr>
                        <wps:wsp>
                          <wps:cNvPr id="4271" name="Freeform 4225"/>
                          <wps:cNvSpPr>
                            <a:spLocks/>
                          </wps:cNvSpPr>
                          <wps:spPr bwMode="auto">
                            <a:xfrm>
                              <a:off x="5733" y="2942"/>
                              <a:ext cx="2279" cy="2550"/>
                            </a:xfrm>
                            <a:custGeom>
                              <a:avLst/>
                              <a:gdLst>
                                <a:gd name="T0" fmla="+- 0 5733 5733"/>
                                <a:gd name="T1" fmla="*/ T0 w 2279"/>
                                <a:gd name="T2" fmla="+- 0 2942 2942"/>
                                <a:gd name="T3" fmla="*/ 2942 h 2550"/>
                                <a:gd name="T4" fmla="+- 0 8013 5733"/>
                                <a:gd name="T5" fmla="*/ T4 w 2279"/>
                                <a:gd name="T6" fmla="+- 0 5492 2942"/>
                                <a:gd name="T7" fmla="*/ 5492 h 2550"/>
                              </a:gdLst>
                              <a:ahLst/>
                              <a:cxnLst>
                                <a:cxn ang="0">
                                  <a:pos x="T1" y="T3"/>
                                </a:cxn>
                                <a:cxn ang="0">
                                  <a:pos x="T5" y="T7"/>
                                </a:cxn>
                              </a:cxnLst>
                              <a:rect l="0" t="0" r="r" b="b"/>
                              <a:pathLst>
                                <a:path w="2279" h="2550">
                                  <a:moveTo>
                                    <a:pt x="0" y="0"/>
                                  </a:moveTo>
                                  <a:lnTo>
                                    <a:pt x="2280" y="255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2" name="Group 4222"/>
                        <wpg:cNvGrpSpPr>
                          <a:grpSpLocks/>
                        </wpg:cNvGrpSpPr>
                        <wpg:grpSpPr bwMode="auto">
                          <a:xfrm>
                            <a:off x="5164" y="1439"/>
                            <a:ext cx="1709" cy="1348"/>
                            <a:chOff x="5164" y="1439"/>
                            <a:chExt cx="1709" cy="1348"/>
                          </a:xfrm>
                        </wpg:grpSpPr>
                        <wps:wsp>
                          <wps:cNvPr id="4273" name="Freeform 4223"/>
                          <wps:cNvSpPr>
                            <a:spLocks/>
                          </wps:cNvSpPr>
                          <wps:spPr bwMode="auto">
                            <a:xfrm>
                              <a:off x="5164" y="1439"/>
                              <a:ext cx="1709" cy="1348"/>
                            </a:xfrm>
                            <a:custGeom>
                              <a:avLst/>
                              <a:gdLst>
                                <a:gd name="T0" fmla="+- 0 5164 5164"/>
                                <a:gd name="T1" fmla="*/ T0 w 1709"/>
                                <a:gd name="T2" fmla="+- 0 2788 1439"/>
                                <a:gd name="T3" fmla="*/ 2788 h 1348"/>
                                <a:gd name="T4" fmla="+- 0 6873 5164"/>
                                <a:gd name="T5" fmla="*/ T4 w 1709"/>
                                <a:gd name="T6" fmla="+- 0 1439 1439"/>
                                <a:gd name="T7" fmla="*/ 1439 h 1348"/>
                              </a:gdLst>
                              <a:ahLst/>
                              <a:cxnLst>
                                <a:cxn ang="0">
                                  <a:pos x="T1" y="T3"/>
                                </a:cxn>
                                <a:cxn ang="0">
                                  <a:pos x="T5" y="T7"/>
                                </a:cxn>
                              </a:cxnLst>
                              <a:rect l="0" t="0" r="r" b="b"/>
                              <a:pathLst>
                                <a:path w="1709" h="1348">
                                  <a:moveTo>
                                    <a:pt x="0" y="1349"/>
                                  </a:moveTo>
                                  <a:lnTo>
                                    <a:pt x="1709"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4" name="Group 4220"/>
                        <wpg:cNvGrpSpPr>
                          <a:grpSpLocks/>
                        </wpg:cNvGrpSpPr>
                        <wpg:grpSpPr bwMode="auto">
                          <a:xfrm>
                            <a:off x="7881" y="1592"/>
                            <a:ext cx="131" cy="3900"/>
                            <a:chOff x="7881" y="1592"/>
                            <a:chExt cx="131" cy="3900"/>
                          </a:xfrm>
                        </wpg:grpSpPr>
                        <wps:wsp>
                          <wps:cNvPr id="4275" name="Freeform 4221"/>
                          <wps:cNvSpPr>
                            <a:spLocks/>
                          </wps:cNvSpPr>
                          <wps:spPr bwMode="auto">
                            <a:xfrm>
                              <a:off x="7881" y="1592"/>
                              <a:ext cx="131" cy="3900"/>
                            </a:xfrm>
                            <a:custGeom>
                              <a:avLst/>
                              <a:gdLst>
                                <a:gd name="T0" fmla="+- 0 7881 7881"/>
                                <a:gd name="T1" fmla="*/ T0 w 131"/>
                                <a:gd name="T2" fmla="+- 0 1592 1592"/>
                                <a:gd name="T3" fmla="*/ 1592 h 3900"/>
                                <a:gd name="T4" fmla="+- 0 8013 7881"/>
                                <a:gd name="T5" fmla="*/ T4 w 131"/>
                                <a:gd name="T6" fmla="+- 0 5492 1592"/>
                                <a:gd name="T7" fmla="*/ 5492 h 3900"/>
                              </a:gdLst>
                              <a:ahLst/>
                              <a:cxnLst>
                                <a:cxn ang="0">
                                  <a:pos x="T1" y="T3"/>
                                </a:cxn>
                                <a:cxn ang="0">
                                  <a:pos x="T5" y="T7"/>
                                </a:cxn>
                              </a:cxnLst>
                              <a:rect l="0" t="0" r="r" b="b"/>
                              <a:pathLst>
                                <a:path w="131" h="3900">
                                  <a:moveTo>
                                    <a:pt x="0" y="0"/>
                                  </a:moveTo>
                                  <a:lnTo>
                                    <a:pt x="132" y="390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6" name="Group 4218"/>
                        <wpg:cNvGrpSpPr>
                          <a:grpSpLocks/>
                        </wpg:cNvGrpSpPr>
                        <wpg:grpSpPr bwMode="auto">
                          <a:xfrm>
                            <a:off x="2906" y="3077"/>
                            <a:ext cx="97" cy="191"/>
                            <a:chOff x="2906" y="3077"/>
                            <a:chExt cx="97" cy="191"/>
                          </a:xfrm>
                        </wpg:grpSpPr>
                        <wps:wsp>
                          <wps:cNvPr id="4277" name="Freeform 4219"/>
                          <wps:cNvSpPr>
                            <a:spLocks/>
                          </wps:cNvSpPr>
                          <wps:spPr bwMode="auto">
                            <a:xfrm>
                              <a:off x="2906" y="3077"/>
                              <a:ext cx="97" cy="191"/>
                            </a:xfrm>
                            <a:custGeom>
                              <a:avLst/>
                              <a:gdLst>
                                <a:gd name="T0" fmla="+- 0 3000 2906"/>
                                <a:gd name="T1" fmla="*/ T0 w 97"/>
                                <a:gd name="T2" fmla="+- 0 3268 3077"/>
                                <a:gd name="T3" fmla="*/ 3268 h 191"/>
                                <a:gd name="T4" fmla="+- 0 3003 2906"/>
                                <a:gd name="T5" fmla="*/ T4 w 97"/>
                                <a:gd name="T6" fmla="+- 0 3077 3077"/>
                                <a:gd name="T7" fmla="*/ 3077 h 191"/>
                                <a:gd name="T8" fmla="+- 0 2906 2906"/>
                                <a:gd name="T9" fmla="*/ T8 w 97"/>
                                <a:gd name="T10" fmla="+- 0 3190 3077"/>
                                <a:gd name="T11" fmla="*/ 3190 h 191"/>
                              </a:gdLst>
                              <a:ahLst/>
                              <a:cxnLst>
                                <a:cxn ang="0">
                                  <a:pos x="T1" y="T3"/>
                                </a:cxn>
                                <a:cxn ang="0">
                                  <a:pos x="T5" y="T7"/>
                                </a:cxn>
                                <a:cxn ang="0">
                                  <a:pos x="T9" y="T11"/>
                                </a:cxn>
                              </a:cxnLst>
                              <a:rect l="0" t="0" r="r" b="b"/>
                              <a:pathLst>
                                <a:path w="97" h="191">
                                  <a:moveTo>
                                    <a:pt x="94" y="191"/>
                                  </a:moveTo>
                                  <a:lnTo>
                                    <a:pt x="97" y="0"/>
                                  </a:lnTo>
                                  <a:lnTo>
                                    <a:pt x="0" y="113"/>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78" name="Group 4216"/>
                        <wpg:cNvGrpSpPr>
                          <a:grpSpLocks/>
                        </wpg:cNvGrpSpPr>
                        <wpg:grpSpPr bwMode="auto">
                          <a:xfrm>
                            <a:off x="2585" y="2942"/>
                            <a:ext cx="2009" cy="2550"/>
                            <a:chOff x="2585" y="2942"/>
                            <a:chExt cx="2009" cy="2550"/>
                          </a:xfrm>
                        </wpg:grpSpPr>
                        <wps:wsp>
                          <wps:cNvPr id="4279" name="Freeform 4217"/>
                          <wps:cNvSpPr>
                            <a:spLocks/>
                          </wps:cNvSpPr>
                          <wps:spPr bwMode="auto">
                            <a:xfrm>
                              <a:off x="2585" y="2942"/>
                              <a:ext cx="2009" cy="2550"/>
                            </a:xfrm>
                            <a:custGeom>
                              <a:avLst/>
                              <a:gdLst>
                                <a:gd name="T0" fmla="+- 0 2585 2585"/>
                                <a:gd name="T1" fmla="*/ T0 w 2009"/>
                                <a:gd name="T2" fmla="+- 0 5492 2942"/>
                                <a:gd name="T3" fmla="*/ 5492 h 2550"/>
                                <a:gd name="T4" fmla="+- 0 4594 2585"/>
                                <a:gd name="T5" fmla="*/ T4 w 2009"/>
                                <a:gd name="T6" fmla="+- 0 2942 2942"/>
                                <a:gd name="T7" fmla="*/ 2942 h 2550"/>
                              </a:gdLst>
                              <a:ahLst/>
                              <a:cxnLst>
                                <a:cxn ang="0">
                                  <a:pos x="T1" y="T3"/>
                                </a:cxn>
                                <a:cxn ang="0">
                                  <a:pos x="T5" y="T7"/>
                                </a:cxn>
                              </a:cxnLst>
                              <a:rect l="0" t="0" r="r" b="b"/>
                              <a:pathLst>
                                <a:path w="2009" h="2550">
                                  <a:moveTo>
                                    <a:pt x="0" y="2550"/>
                                  </a:moveTo>
                                  <a:lnTo>
                                    <a:pt x="2009"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80" name="Group 4214"/>
                        <wpg:cNvGrpSpPr>
                          <a:grpSpLocks/>
                        </wpg:cNvGrpSpPr>
                        <wpg:grpSpPr bwMode="auto">
                          <a:xfrm>
                            <a:off x="5164" y="3095"/>
                            <a:ext cx="32" cy="742"/>
                            <a:chOff x="5164" y="3095"/>
                            <a:chExt cx="32" cy="742"/>
                          </a:xfrm>
                        </wpg:grpSpPr>
                        <wps:wsp>
                          <wps:cNvPr id="4281" name="Freeform 4215"/>
                          <wps:cNvSpPr>
                            <a:spLocks/>
                          </wps:cNvSpPr>
                          <wps:spPr bwMode="auto">
                            <a:xfrm>
                              <a:off x="5164" y="3095"/>
                              <a:ext cx="32" cy="742"/>
                            </a:xfrm>
                            <a:custGeom>
                              <a:avLst/>
                              <a:gdLst>
                                <a:gd name="T0" fmla="+- 0 5164 5164"/>
                                <a:gd name="T1" fmla="*/ T0 w 32"/>
                                <a:gd name="T2" fmla="+- 0 3095 3095"/>
                                <a:gd name="T3" fmla="*/ 3095 h 742"/>
                                <a:gd name="T4" fmla="+- 0 5195 5164"/>
                                <a:gd name="T5" fmla="*/ T4 w 32"/>
                                <a:gd name="T6" fmla="+- 0 3837 3095"/>
                                <a:gd name="T7" fmla="*/ 3837 h 742"/>
                              </a:gdLst>
                              <a:ahLst/>
                              <a:cxnLst>
                                <a:cxn ang="0">
                                  <a:pos x="T1" y="T3"/>
                                </a:cxn>
                                <a:cxn ang="0">
                                  <a:pos x="T5" y="T7"/>
                                </a:cxn>
                              </a:cxnLst>
                              <a:rect l="0" t="0" r="r" b="b"/>
                              <a:pathLst>
                                <a:path w="32" h="742">
                                  <a:moveTo>
                                    <a:pt x="0" y="0"/>
                                  </a:moveTo>
                                  <a:lnTo>
                                    <a:pt x="31" y="742"/>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82" name="Group 4212"/>
                        <wpg:cNvGrpSpPr>
                          <a:grpSpLocks/>
                        </wpg:cNvGrpSpPr>
                        <wpg:grpSpPr bwMode="auto">
                          <a:xfrm>
                            <a:off x="5960" y="5275"/>
                            <a:ext cx="94" cy="89"/>
                            <a:chOff x="5960" y="5275"/>
                            <a:chExt cx="94" cy="89"/>
                          </a:xfrm>
                        </wpg:grpSpPr>
                        <wps:wsp>
                          <wps:cNvPr id="4283" name="Freeform 4213"/>
                          <wps:cNvSpPr>
                            <a:spLocks/>
                          </wps:cNvSpPr>
                          <wps:spPr bwMode="auto">
                            <a:xfrm>
                              <a:off x="5960" y="5275"/>
                              <a:ext cx="94" cy="89"/>
                            </a:xfrm>
                            <a:custGeom>
                              <a:avLst/>
                              <a:gdLst>
                                <a:gd name="T0" fmla="+- 0 6021 5960"/>
                                <a:gd name="T1" fmla="*/ T0 w 94"/>
                                <a:gd name="T2" fmla="+- 0 5275 5275"/>
                                <a:gd name="T3" fmla="*/ 5275 h 89"/>
                                <a:gd name="T4" fmla="+- 0 5960 5960"/>
                                <a:gd name="T5" fmla="*/ T4 w 94"/>
                                <a:gd name="T6" fmla="+- 0 5348 5275"/>
                                <a:gd name="T7" fmla="*/ 5348 h 89"/>
                                <a:gd name="T8" fmla="+- 0 6054 5960"/>
                                <a:gd name="T9" fmla="*/ T8 w 94"/>
                                <a:gd name="T10" fmla="+- 0 5364 5275"/>
                                <a:gd name="T11" fmla="*/ 5364 h 89"/>
                                <a:gd name="T12" fmla="+- 0 6021 5960"/>
                                <a:gd name="T13" fmla="*/ T12 w 94"/>
                                <a:gd name="T14" fmla="+- 0 5275 5275"/>
                                <a:gd name="T15" fmla="*/ 5275 h 89"/>
                              </a:gdLst>
                              <a:ahLst/>
                              <a:cxnLst>
                                <a:cxn ang="0">
                                  <a:pos x="T1" y="T3"/>
                                </a:cxn>
                                <a:cxn ang="0">
                                  <a:pos x="T5" y="T7"/>
                                </a:cxn>
                                <a:cxn ang="0">
                                  <a:pos x="T9" y="T11"/>
                                </a:cxn>
                                <a:cxn ang="0">
                                  <a:pos x="T13" y="T15"/>
                                </a:cxn>
                              </a:cxnLst>
                              <a:rect l="0" t="0" r="r" b="b"/>
                              <a:pathLst>
                                <a:path w="94" h="89">
                                  <a:moveTo>
                                    <a:pt x="61" y="0"/>
                                  </a:moveTo>
                                  <a:lnTo>
                                    <a:pt x="0" y="73"/>
                                  </a:lnTo>
                                  <a:lnTo>
                                    <a:pt x="94" y="89"/>
                                  </a:lnTo>
                                  <a:lnTo>
                                    <a:pt x="6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84" name="Group 4210"/>
                        <wpg:cNvGrpSpPr>
                          <a:grpSpLocks/>
                        </wpg:cNvGrpSpPr>
                        <wpg:grpSpPr bwMode="auto">
                          <a:xfrm>
                            <a:off x="5960" y="5275"/>
                            <a:ext cx="94" cy="89"/>
                            <a:chOff x="5960" y="5275"/>
                            <a:chExt cx="94" cy="89"/>
                          </a:xfrm>
                        </wpg:grpSpPr>
                        <wps:wsp>
                          <wps:cNvPr id="4285" name="Freeform 4211"/>
                          <wps:cNvSpPr>
                            <a:spLocks/>
                          </wps:cNvSpPr>
                          <wps:spPr bwMode="auto">
                            <a:xfrm>
                              <a:off x="5960" y="5275"/>
                              <a:ext cx="94" cy="89"/>
                            </a:xfrm>
                            <a:custGeom>
                              <a:avLst/>
                              <a:gdLst>
                                <a:gd name="T0" fmla="+- 0 6054 5960"/>
                                <a:gd name="T1" fmla="*/ T0 w 94"/>
                                <a:gd name="T2" fmla="+- 0 5364 5275"/>
                                <a:gd name="T3" fmla="*/ 5364 h 89"/>
                                <a:gd name="T4" fmla="+- 0 5960 5960"/>
                                <a:gd name="T5" fmla="*/ T4 w 94"/>
                                <a:gd name="T6" fmla="+- 0 5348 5275"/>
                                <a:gd name="T7" fmla="*/ 5348 h 89"/>
                                <a:gd name="T8" fmla="+- 0 6021 5960"/>
                                <a:gd name="T9" fmla="*/ T8 w 94"/>
                                <a:gd name="T10" fmla="+- 0 5275 5275"/>
                                <a:gd name="T11" fmla="*/ 5275 h 89"/>
                                <a:gd name="T12" fmla="+- 0 6054 5960"/>
                                <a:gd name="T13" fmla="*/ T12 w 94"/>
                                <a:gd name="T14" fmla="+- 0 5364 5275"/>
                                <a:gd name="T15" fmla="*/ 5364 h 89"/>
                              </a:gdLst>
                              <a:ahLst/>
                              <a:cxnLst>
                                <a:cxn ang="0">
                                  <a:pos x="T1" y="T3"/>
                                </a:cxn>
                                <a:cxn ang="0">
                                  <a:pos x="T5" y="T7"/>
                                </a:cxn>
                                <a:cxn ang="0">
                                  <a:pos x="T9" y="T11"/>
                                </a:cxn>
                                <a:cxn ang="0">
                                  <a:pos x="T13" y="T15"/>
                                </a:cxn>
                              </a:cxnLst>
                              <a:rect l="0" t="0" r="r" b="b"/>
                              <a:pathLst>
                                <a:path w="94" h="89">
                                  <a:moveTo>
                                    <a:pt x="94" y="89"/>
                                  </a:moveTo>
                                  <a:lnTo>
                                    <a:pt x="0" y="73"/>
                                  </a:lnTo>
                                  <a:lnTo>
                                    <a:pt x="61" y="0"/>
                                  </a:lnTo>
                                  <a:lnTo>
                                    <a:pt x="94" y="89"/>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86" name="Group 4208"/>
                        <wpg:cNvGrpSpPr>
                          <a:grpSpLocks/>
                        </wpg:cNvGrpSpPr>
                        <wpg:grpSpPr bwMode="auto">
                          <a:xfrm>
                            <a:off x="5960" y="5356"/>
                            <a:ext cx="94" cy="2"/>
                            <a:chOff x="5960" y="5356"/>
                            <a:chExt cx="94" cy="2"/>
                          </a:xfrm>
                        </wpg:grpSpPr>
                        <wps:wsp>
                          <wps:cNvPr id="4287" name="Freeform 4209"/>
                          <wps:cNvSpPr>
                            <a:spLocks/>
                          </wps:cNvSpPr>
                          <wps:spPr bwMode="auto">
                            <a:xfrm>
                              <a:off x="5960" y="5356"/>
                              <a:ext cx="94" cy="2"/>
                            </a:xfrm>
                            <a:custGeom>
                              <a:avLst/>
                              <a:gdLst>
                                <a:gd name="T0" fmla="+- 0 5960 5960"/>
                                <a:gd name="T1" fmla="*/ T0 w 94"/>
                                <a:gd name="T2" fmla="+- 0 6054 5960"/>
                                <a:gd name="T3" fmla="*/ T2 w 94"/>
                              </a:gdLst>
                              <a:ahLst/>
                              <a:cxnLst>
                                <a:cxn ang="0">
                                  <a:pos x="T1" y="0"/>
                                </a:cxn>
                                <a:cxn ang="0">
                                  <a:pos x="T3" y="0"/>
                                </a:cxn>
                              </a:cxnLst>
                              <a:rect l="0" t="0" r="r" b="b"/>
                              <a:pathLst>
                                <a:path w="94">
                                  <a:moveTo>
                                    <a:pt x="0" y="0"/>
                                  </a:moveTo>
                                  <a:lnTo>
                                    <a:pt x="94" y="0"/>
                                  </a:lnTo>
                                </a:path>
                              </a:pathLst>
                            </a:custGeom>
                            <a:noFill/>
                            <a:ln w="101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88" name="Group 4206"/>
                        <wpg:cNvGrpSpPr>
                          <a:grpSpLocks/>
                        </wpg:cNvGrpSpPr>
                        <wpg:grpSpPr bwMode="auto">
                          <a:xfrm>
                            <a:off x="5890" y="5226"/>
                            <a:ext cx="101" cy="85"/>
                            <a:chOff x="5890" y="5226"/>
                            <a:chExt cx="101" cy="85"/>
                          </a:xfrm>
                        </wpg:grpSpPr>
                        <wps:wsp>
                          <wps:cNvPr id="4289" name="Freeform 4207"/>
                          <wps:cNvSpPr>
                            <a:spLocks/>
                          </wps:cNvSpPr>
                          <wps:spPr bwMode="auto">
                            <a:xfrm>
                              <a:off x="5890" y="5226"/>
                              <a:ext cx="101" cy="85"/>
                            </a:xfrm>
                            <a:custGeom>
                              <a:avLst/>
                              <a:gdLst>
                                <a:gd name="T0" fmla="+- 0 5991 5890"/>
                                <a:gd name="T1" fmla="*/ T0 w 101"/>
                                <a:gd name="T2" fmla="+- 0 5312 5226"/>
                                <a:gd name="T3" fmla="*/ 5312 h 85"/>
                                <a:gd name="T4" fmla="+- 0 5890 5890"/>
                                <a:gd name="T5" fmla="*/ T4 w 101"/>
                                <a:gd name="T6" fmla="+- 0 5226 5226"/>
                                <a:gd name="T7" fmla="*/ 5226 h 85"/>
                              </a:gdLst>
                              <a:ahLst/>
                              <a:cxnLst>
                                <a:cxn ang="0">
                                  <a:pos x="T1" y="T3"/>
                                </a:cxn>
                                <a:cxn ang="0">
                                  <a:pos x="T5" y="T7"/>
                                </a:cxn>
                              </a:cxnLst>
                              <a:rect l="0" t="0" r="r" b="b"/>
                              <a:pathLst>
                                <a:path w="101" h="85">
                                  <a:moveTo>
                                    <a:pt x="101" y="86"/>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90" name="Group 4204"/>
                        <wpg:cNvGrpSpPr>
                          <a:grpSpLocks/>
                        </wpg:cNvGrpSpPr>
                        <wpg:grpSpPr bwMode="auto">
                          <a:xfrm>
                            <a:off x="5501" y="5165"/>
                            <a:ext cx="93" cy="89"/>
                            <a:chOff x="5501" y="5165"/>
                            <a:chExt cx="93" cy="89"/>
                          </a:xfrm>
                        </wpg:grpSpPr>
                        <wps:wsp>
                          <wps:cNvPr id="4291" name="Freeform 4205"/>
                          <wps:cNvSpPr>
                            <a:spLocks/>
                          </wps:cNvSpPr>
                          <wps:spPr bwMode="auto">
                            <a:xfrm>
                              <a:off x="5501" y="5165"/>
                              <a:ext cx="93" cy="89"/>
                            </a:xfrm>
                            <a:custGeom>
                              <a:avLst/>
                              <a:gdLst>
                                <a:gd name="T0" fmla="+- 0 5501 5501"/>
                                <a:gd name="T1" fmla="*/ T0 w 93"/>
                                <a:gd name="T2" fmla="+- 0 5165 5165"/>
                                <a:gd name="T3" fmla="*/ 5165 h 89"/>
                                <a:gd name="T4" fmla="+- 0 5533 5501"/>
                                <a:gd name="T5" fmla="*/ T4 w 93"/>
                                <a:gd name="T6" fmla="+- 0 5255 5165"/>
                                <a:gd name="T7" fmla="*/ 5255 h 89"/>
                                <a:gd name="T8" fmla="+- 0 5594 5501"/>
                                <a:gd name="T9" fmla="*/ T8 w 93"/>
                                <a:gd name="T10" fmla="+- 0 5181 5165"/>
                                <a:gd name="T11" fmla="*/ 5181 h 89"/>
                                <a:gd name="T12" fmla="+- 0 5501 5501"/>
                                <a:gd name="T13" fmla="*/ T12 w 93"/>
                                <a:gd name="T14" fmla="+- 0 5165 5165"/>
                                <a:gd name="T15" fmla="*/ 5165 h 89"/>
                              </a:gdLst>
                              <a:ahLst/>
                              <a:cxnLst>
                                <a:cxn ang="0">
                                  <a:pos x="T1" y="T3"/>
                                </a:cxn>
                                <a:cxn ang="0">
                                  <a:pos x="T5" y="T7"/>
                                </a:cxn>
                                <a:cxn ang="0">
                                  <a:pos x="T9" y="T11"/>
                                </a:cxn>
                                <a:cxn ang="0">
                                  <a:pos x="T13" y="T15"/>
                                </a:cxn>
                              </a:cxnLst>
                              <a:rect l="0" t="0" r="r" b="b"/>
                              <a:pathLst>
                                <a:path w="93" h="89">
                                  <a:moveTo>
                                    <a:pt x="0" y="0"/>
                                  </a:moveTo>
                                  <a:lnTo>
                                    <a:pt x="32" y="90"/>
                                  </a:lnTo>
                                  <a:lnTo>
                                    <a:pt x="93" y="16"/>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92" name="Group 4202"/>
                        <wpg:cNvGrpSpPr>
                          <a:grpSpLocks/>
                        </wpg:cNvGrpSpPr>
                        <wpg:grpSpPr bwMode="auto">
                          <a:xfrm>
                            <a:off x="5501" y="5165"/>
                            <a:ext cx="93" cy="89"/>
                            <a:chOff x="5501" y="5165"/>
                            <a:chExt cx="93" cy="89"/>
                          </a:xfrm>
                        </wpg:grpSpPr>
                        <wps:wsp>
                          <wps:cNvPr id="4293" name="Freeform 4203"/>
                          <wps:cNvSpPr>
                            <a:spLocks/>
                          </wps:cNvSpPr>
                          <wps:spPr bwMode="auto">
                            <a:xfrm>
                              <a:off x="5501" y="5165"/>
                              <a:ext cx="93" cy="89"/>
                            </a:xfrm>
                            <a:custGeom>
                              <a:avLst/>
                              <a:gdLst>
                                <a:gd name="T0" fmla="+- 0 5501 5501"/>
                                <a:gd name="T1" fmla="*/ T0 w 93"/>
                                <a:gd name="T2" fmla="+- 0 5165 5165"/>
                                <a:gd name="T3" fmla="*/ 5165 h 89"/>
                                <a:gd name="T4" fmla="+- 0 5594 5501"/>
                                <a:gd name="T5" fmla="*/ T4 w 93"/>
                                <a:gd name="T6" fmla="+- 0 5181 5165"/>
                                <a:gd name="T7" fmla="*/ 5181 h 89"/>
                                <a:gd name="T8" fmla="+- 0 5533 5501"/>
                                <a:gd name="T9" fmla="*/ T8 w 93"/>
                                <a:gd name="T10" fmla="+- 0 5255 5165"/>
                                <a:gd name="T11" fmla="*/ 5255 h 89"/>
                                <a:gd name="T12" fmla="+- 0 5501 5501"/>
                                <a:gd name="T13" fmla="*/ T12 w 93"/>
                                <a:gd name="T14" fmla="+- 0 5165 5165"/>
                                <a:gd name="T15" fmla="*/ 5165 h 89"/>
                              </a:gdLst>
                              <a:ahLst/>
                              <a:cxnLst>
                                <a:cxn ang="0">
                                  <a:pos x="T1" y="T3"/>
                                </a:cxn>
                                <a:cxn ang="0">
                                  <a:pos x="T5" y="T7"/>
                                </a:cxn>
                                <a:cxn ang="0">
                                  <a:pos x="T9" y="T11"/>
                                </a:cxn>
                                <a:cxn ang="0">
                                  <a:pos x="T13" y="T15"/>
                                </a:cxn>
                              </a:cxnLst>
                              <a:rect l="0" t="0" r="r" b="b"/>
                              <a:pathLst>
                                <a:path w="93" h="89">
                                  <a:moveTo>
                                    <a:pt x="0" y="0"/>
                                  </a:moveTo>
                                  <a:lnTo>
                                    <a:pt x="93" y="16"/>
                                  </a:lnTo>
                                  <a:lnTo>
                                    <a:pt x="32" y="90"/>
                                  </a:lnTo>
                                  <a:lnTo>
                                    <a:pt x="0"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94" name="Group 4200"/>
                        <wpg:cNvGrpSpPr>
                          <a:grpSpLocks/>
                        </wpg:cNvGrpSpPr>
                        <wpg:grpSpPr bwMode="auto">
                          <a:xfrm>
                            <a:off x="5501" y="5173"/>
                            <a:ext cx="93" cy="2"/>
                            <a:chOff x="5501" y="5173"/>
                            <a:chExt cx="93" cy="2"/>
                          </a:xfrm>
                        </wpg:grpSpPr>
                        <wps:wsp>
                          <wps:cNvPr id="4295" name="Freeform 4201"/>
                          <wps:cNvSpPr>
                            <a:spLocks/>
                          </wps:cNvSpPr>
                          <wps:spPr bwMode="auto">
                            <a:xfrm>
                              <a:off x="5501" y="5173"/>
                              <a:ext cx="93" cy="2"/>
                            </a:xfrm>
                            <a:custGeom>
                              <a:avLst/>
                              <a:gdLst>
                                <a:gd name="T0" fmla="+- 0 5501 5501"/>
                                <a:gd name="T1" fmla="*/ T0 w 93"/>
                                <a:gd name="T2" fmla="+- 0 5594 5501"/>
                                <a:gd name="T3" fmla="*/ T2 w 93"/>
                              </a:gdLst>
                              <a:ahLst/>
                              <a:cxnLst>
                                <a:cxn ang="0">
                                  <a:pos x="T1" y="0"/>
                                </a:cxn>
                                <a:cxn ang="0">
                                  <a:pos x="T3" y="0"/>
                                </a:cxn>
                              </a:cxnLst>
                              <a:rect l="0" t="0" r="r" b="b"/>
                              <a:pathLst>
                                <a:path w="93">
                                  <a:moveTo>
                                    <a:pt x="0" y="0"/>
                                  </a:moveTo>
                                  <a:lnTo>
                                    <a:pt x="93" y="0"/>
                                  </a:lnTo>
                                </a:path>
                              </a:pathLst>
                            </a:custGeom>
                            <a:noFill/>
                            <a:ln w="101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96" name="Group 4198"/>
                        <wpg:cNvGrpSpPr>
                          <a:grpSpLocks/>
                        </wpg:cNvGrpSpPr>
                        <wpg:grpSpPr bwMode="auto">
                          <a:xfrm>
                            <a:off x="5564" y="5218"/>
                            <a:ext cx="101" cy="85"/>
                            <a:chOff x="5564" y="5218"/>
                            <a:chExt cx="101" cy="85"/>
                          </a:xfrm>
                        </wpg:grpSpPr>
                        <wps:wsp>
                          <wps:cNvPr id="4297" name="Freeform 4199"/>
                          <wps:cNvSpPr>
                            <a:spLocks/>
                          </wps:cNvSpPr>
                          <wps:spPr bwMode="auto">
                            <a:xfrm>
                              <a:off x="5564" y="5218"/>
                              <a:ext cx="101" cy="85"/>
                            </a:xfrm>
                            <a:custGeom>
                              <a:avLst/>
                              <a:gdLst>
                                <a:gd name="T0" fmla="+- 0 5564 5564"/>
                                <a:gd name="T1" fmla="*/ T0 w 101"/>
                                <a:gd name="T2" fmla="+- 0 5218 5218"/>
                                <a:gd name="T3" fmla="*/ 5218 h 85"/>
                                <a:gd name="T4" fmla="+- 0 5665 5564"/>
                                <a:gd name="T5" fmla="*/ T4 w 101"/>
                                <a:gd name="T6" fmla="+- 0 5303 5218"/>
                                <a:gd name="T7" fmla="*/ 5303 h 85"/>
                              </a:gdLst>
                              <a:ahLst/>
                              <a:cxnLst>
                                <a:cxn ang="0">
                                  <a:pos x="T1" y="T3"/>
                                </a:cxn>
                                <a:cxn ang="0">
                                  <a:pos x="T5" y="T7"/>
                                </a:cxn>
                              </a:cxnLst>
                              <a:rect l="0" t="0" r="r" b="b"/>
                              <a:pathLst>
                                <a:path w="101" h="85">
                                  <a:moveTo>
                                    <a:pt x="0" y="0"/>
                                  </a:moveTo>
                                  <a:lnTo>
                                    <a:pt x="101" y="85"/>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98" name="Group 4196"/>
                        <wpg:cNvGrpSpPr>
                          <a:grpSpLocks/>
                        </wpg:cNvGrpSpPr>
                        <wpg:grpSpPr bwMode="auto">
                          <a:xfrm>
                            <a:off x="5195" y="4144"/>
                            <a:ext cx="1784" cy="1502"/>
                            <a:chOff x="5195" y="4144"/>
                            <a:chExt cx="1784" cy="1502"/>
                          </a:xfrm>
                        </wpg:grpSpPr>
                        <wps:wsp>
                          <wps:cNvPr id="4299" name="Freeform 4197"/>
                          <wps:cNvSpPr>
                            <a:spLocks/>
                          </wps:cNvSpPr>
                          <wps:spPr bwMode="auto">
                            <a:xfrm>
                              <a:off x="5195" y="4144"/>
                              <a:ext cx="1784" cy="1502"/>
                            </a:xfrm>
                            <a:custGeom>
                              <a:avLst/>
                              <a:gdLst>
                                <a:gd name="T0" fmla="+- 0 6980 5195"/>
                                <a:gd name="T1" fmla="*/ T0 w 1784"/>
                                <a:gd name="T2" fmla="+- 0 5646 4144"/>
                                <a:gd name="T3" fmla="*/ 5646 h 1502"/>
                                <a:gd name="T4" fmla="+- 0 5195 5195"/>
                                <a:gd name="T5" fmla="*/ T4 w 1784"/>
                                <a:gd name="T6" fmla="+- 0 4144 4144"/>
                                <a:gd name="T7" fmla="*/ 4144 h 1502"/>
                              </a:gdLst>
                              <a:ahLst/>
                              <a:cxnLst>
                                <a:cxn ang="0">
                                  <a:pos x="T1" y="T3"/>
                                </a:cxn>
                                <a:cxn ang="0">
                                  <a:pos x="T5" y="T7"/>
                                </a:cxn>
                              </a:cxnLst>
                              <a:rect l="0" t="0" r="r" b="b"/>
                              <a:pathLst>
                                <a:path w="1784" h="1502">
                                  <a:moveTo>
                                    <a:pt x="1785" y="1502"/>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0" name="Group 4194"/>
                        <wpg:cNvGrpSpPr>
                          <a:grpSpLocks/>
                        </wpg:cNvGrpSpPr>
                        <wpg:grpSpPr bwMode="auto">
                          <a:xfrm>
                            <a:off x="3154" y="5646"/>
                            <a:ext cx="3825" cy="2"/>
                            <a:chOff x="3154" y="5646"/>
                            <a:chExt cx="3825" cy="2"/>
                          </a:xfrm>
                        </wpg:grpSpPr>
                        <wps:wsp>
                          <wps:cNvPr id="4301" name="Freeform 4195"/>
                          <wps:cNvSpPr>
                            <a:spLocks/>
                          </wps:cNvSpPr>
                          <wps:spPr bwMode="auto">
                            <a:xfrm>
                              <a:off x="3154" y="5646"/>
                              <a:ext cx="3825" cy="2"/>
                            </a:xfrm>
                            <a:custGeom>
                              <a:avLst/>
                              <a:gdLst>
                                <a:gd name="T0" fmla="+- 0 6980 3154"/>
                                <a:gd name="T1" fmla="*/ T0 w 3825"/>
                                <a:gd name="T2" fmla="+- 0 3154 3154"/>
                                <a:gd name="T3" fmla="*/ T2 w 3825"/>
                              </a:gdLst>
                              <a:ahLst/>
                              <a:cxnLst>
                                <a:cxn ang="0">
                                  <a:pos x="T1" y="0"/>
                                </a:cxn>
                                <a:cxn ang="0">
                                  <a:pos x="T3" y="0"/>
                                </a:cxn>
                              </a:cxnLst>
                              <a:rect l="0" t="0" r="r" b="b"/>
                              <a:pathLst>
                                <a:path w="3825">
                                  <a:moveTo>
                                    <a:pt x="3826" y="0"/>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2" name="Group 4192"/>
                        <wpg:cNvGrpSpPr>
                          <a:grpSpLocks/>
                        </wpg:cNvGrpSpPr>
                        <wpg:grpSpPr bwMode="auto">
                          <a:xfrm>
                            <a:off x="8832" y="3092"/>
                            <a:ext cx="97" cy="191"/>
                            <a:chOff x="8832" y="3092"/>
                            <a:chExt cx="97" cy="191"/>
                          </a:xfrm>
                        </wpg:grpSpPr>
                        <wps:wsp>
                          <wps:cNvPr id="4303" name="Freeform 4193"/>
                          <wps:cNvSpPr>
                            <a:spLocks/>
                          </wps:cNvSpPr>
                          <wps:spPr bwMode="auto">
                            <a:xfrm>
                              <a:off x="8832" y="3092"/>
                              <a:ext cx="97" cy="191"/>
                            </a:xfrm>
                            <a:custGeom>
                              <a:avLst/>
                              <a:gdLst>
                                <a:gd name="T0" fmla="+- 0 8929 8832"/>
                                <a:gd name="T1" fmla="*/ T0 w 97"/>
                                <a:gd name="T2" fmla="+- 0 3283 3092"/>
                                <a:gd name="T3" fmla="*/ 3283 h 191"/>
                                <a:gd name="T4" fmla="+- 0 8923 8832"/>
                                <a:gd name="T5" fmla="*/ T4 w 97"/>
                                <a:gd name="T6" fmla="+- 0 3092 3092"/>
                                <a:gd name="T7" fmla="*/ 3092 h 191"/>
                                <a:gd name="T8" fmla="+- 0 8832 8832"/>
                                <a:gd name="T9" fmla="*/ T8 w 97"/>
                                <a:gd name="T10" fmla="+- 0 3209 3092"/>
                                <a:gd name="T11" fmla="*/ 3209 h 191"/>
                              </a:gdLst>
                              <a:ahLst/>
                              <a:cxnLst>
                                <a:cxn ang="0">
                                  <a:pos x="T1" y="T3"/>
                                </a:cxn>
                                <a:cxn ang="0">
                                  <a:pos x="T5" y="T7"/>
                                </a:cxn>
                                <a:cxn ang="0">
                                  <a:pos x="T9" y="T11"/>
                                </a:cxn>
                              </a:cxnLst>
                              <a:rect l="0" t="0" r="r" b="b"/>
                              <a:pathLst>
                                <a:path w="97" h="191">
                                  <a:moveTo>
                                    <a:pt x="97" y="191"/>
                                  </a:moveTo>
                                  <a:lnTo>
                                    <a:pt x="91" y="0"/>
                                  </a:lnTo>
                                  <a:lnTo>
                                    <a:pt x="0" y="117"/>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4" name="Group 4190"/>
                        <wpg:cNvGrpSpPr>
                          <a:grpSpLocks/>
                        </wpg:cNvGrpSpPr>
                        <wpg:grpSpPr bwMode="auto">
                          <a:xfrm>
                            <a:off x="8742" y="3743"/>
                            <a:ext cx="97" cy="191"/>
                            <a:chOff x="8742" y="3743"/>
                            <a:chExt cx="97" cy="191"/>
                          </a:xfrm>
                        </wpg:grpSpPr>
                        <wps:wsp>
                          <wps:cNvPr id="4305" name="Freeform 4191"/>
                          <wps:cNvSpPr>
                            <a:spLocks/>
                          </wps:cNvSpPr>
                          <wps:spPr bwMode="auto">
                            <a:xfrm>
                              <a:off x="8742" y="3743"/>
                              <a:ext cx="97" cy="191"/>
                            </a:xfrm>
                            <a:custGeom>
                              <a:avLst/>
                              <a:gdLst>
                                <a:gd name="T0" fmla="+- 0 8742 8742"/>
                                <a:gd name="T1" fmla="*/ T0 w 97"/>
                                <a:gd name="T2" fmla="+- 0 3743 3743"/>
                                <a:gd name="T3" fmla="*/ 3743 h 191"/>
                                <a:gd name="T4" fmla="+- 0 8747 8742"/>
                                <a:gd name="T5" fmla="*/ T4 w 97"/>
                                <a:gd name="T6" fmla="+- 0 3933 3743"/>
                                <a:gd name="T7" fmla="*/ 3933 h 191"/>
                                <a:gd name="T8" fmla="+- 0 8839 8742"/>
                                <a:gd name="T9" fmla="*/ T8 w 97"/>
                                <a:gd name="T10" fmla="+- 0 3816 3743"/>
                                <a:gd name="T11" fmla="*/ 3816 h 191"/>
                              </a:gdLst>
                              <a:ahLst/>
                              <a:cxnLst>
                                <a:cxn ang="0">
                                  <a:pos x="T1" y="T3"/>
                                </a:cxn>
                                <a:cxn ang="0">
                                  <a:pos x="T5" y="T7"/>
                                </a:cxn>
                                <a:cxn ang="0">
                                  <a:pos x="T9" y="T11"/>
                                </a:cxn>
                              </a:cxnLst>
                              <a:rect l="0" t="0" r="r" b="b"/>
                              <a:pathLst>
                                <a:path w="97" h="191">
                                  <a:moveTo>
                                    <a:pt x="0" y="0"/>
                                  </a:moveTo>
                                  <a:lnTo>
                                    <a:pt x="5" y="190"/>
                                  </a:lnTo>
                                  <a:lnTo>
                                    <a:pt x="97" y="73"/>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6" name="Group 4188"/>
                        <wpg:cNvGrpSpPr>
                          <a:grpSpLocks/>
                        </wpg:cNvGrpSpPr>
                        <wpg:grpSpPr bwMode="auto">
                          <a:xfrm>
                            <a:off x="8423" y="3035"/>
                            <a:ext cx="97" cy="191"/>
                            <a:chOff x="8423" y="3035"/>
                            <a:chExt cx="97" cy="191"/>
                          </a:xfrm>
                        </wpg:grpSpPr>
                        <wps:wsp>
                          <wps:cNvPr id="4307" name="Freeform 4189"/>
                          <wps:cNvSpPr>
                            <a:spLocks/>
                          </wps:cNvSpPr>
                          <wps:spPr bwMode="auto">
                            <a:xfrm>
                              <a:off x="8423" y="3035"/>
                              <a:ext cx="97" cy="191"/>
                            </a:xfrm>
                            <a:custGeom>
                              <a:avLst/>
                              <a:gdLst>
                                <a:gd name="T0" fmla="+- 0 8520 8423"/>
                                <a:gd name="T1" fmla="*/ T0 w 97"/>
                                <a:gd name="T2" fmla="+- 0 3225 3035"/>
                                <a:gd name="T3" fmla="*/ 3225 h 191"/>
                                <a:gd name="T4" fmla="+- 0 8514 8423"/>
                                <a:gd name="T5" fmla="*/ T4 w 97"/>
                                <a:gd name="T6" fmla="+- 0 3035 3035"/>
                                <a:gd name="T7" fmla="*/ 3035 h 191"/>
                                <a:gd name="T8" fmla="+- 0 8423 8423"/>
                                <a:gd name="T9" fmla="*/ T8 w 97"/>
                                <a:gd name="T10" fmla="+- 0 3152 3035"/>
                                <a:gd name="T11" fmla="*/ 3152 h 191"/>
                              </a:gdLst>
                              <a:ahLst/>
                              <a:cxnLst>
                                <a:cxn ang="0">
                                  <a:pos x="T1" y="T3"/>
                                </a:cxn>
                                <a:cxn ang="0">
                                  <a:pos x="T5" y="T7"/>
                                </a:cxn>
                                <a:cxn ang="0">
                                  <a:pos x="T9" y="T11"/>
                                </a:cxn>
                              </a:cxnLst>
                              <a:rect l="0" t="0" r="r" b="b"/>
                              <a:pathLst>
                                <a:path w="97" h="191">
                                  <a:moveTo>
                                    <a:pt x="97" y="190"/>
                                  </a:moveTo>
                                  <a:lnTo>
                                    <a:pt x="91" y="0"/>
                                  </a:lnTo>
                                  <a:lnTo>
                                    <a:pt x="0" y="117"/>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8" name="Group 4186"/>
                        <wpg:cNvGrpSpPr>
                          <a:grpSpLocks/>
                        </wpg:cNvGrpSpPr>
                        <wpg:grpSpPr bwMode="auto">
                          <a:xfrm>
                            <a:off x="8222" y="3113"/>
                            <a:ext cx="97" cy="191"/>
                            <a:chOff x="8222" y="3113"/>
                            <a:chExt cx="97" cy="191"/>
                          </a:xfrm>
                        </wpg:grpSpPr>
                        <wps:wsp>
                          <wps:cNvPr id="4309" name="Freeform 4187"/>
                          <wps:cNvSpPr>
                            <a:spLocks/>
                          </wps:cNvSpPr>
                          <wps:spPr bwMode="auto">
                            <a:xfrm>
                              <a:off x="8222" y="3113"/>
                              <a:ext cx="97" cy="191"/>
                            </a:xfrm>
                            <a:custGeom>
                              <a:avLst/>
                              <a:gdLst>
                                <a:gd name="T0" fmla="+- 0 8320 8222"/>
                                <a:gd name="T1" fmla="*/ T0 w 97"/>
                                <a:gd name="T2" fmla="+- 0 3303 3113"/>
                                <a:gd name="T3" fmla="*/ 3303 h 191"/>
                                <a:gd name="T4" fmla="+- 0 8313 8222"/>
                                <a:gd name="T5" fmla="*/ T4 w 97"/>
                                <a:gd name="T6" fmla="+- 0 3113 3113"/>
                                <a:gd name="T7" fmla="*/ 3113 h 191"/>
                                <a:gd name="T8" fmla="+- 0 8222 8222"/>
                                <a:gd name="T9" fmla="*/ T8 w 97"/>
                                <a:gd name="T10" fmla="+- 0 3230 3113"/>
                                <a:gd name="T11" fmla="*/ 3230 h 191"/>
                              </a:gdLst>
                              <a:ahLst/>
                              <a:cxnLst>
                                <a:cxn ang="0">
                                  <a:pos x="T1" y="T3"/>
                                </a:cxn>
                                <a:cxn ang="0">
                                  <a:pos x="T5" y="T7"/>
                                </a:cxn>
                                <a:cxn ang="0">
                                  <a:pos x="T9" y="T11"/>
                                </a:cxn>
                              </a:cxnLst>
                              <a:rect l="0" t="0" r="r" b="b"/>
                              <a:pathLst>
                                <a:path w="97" h="191">
                                  <a:moveTo>
                                    <a:pt x="98" y="190"/>
                                  </a:moveTo>
                                  <a:lnTo>
                                    <a:pt x="91" y="0"/>
                                  </a:lnTo>
                                  <a:lnTo>
                                    <a:pt x="0" y="117"/>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10" name="Group 4184"/>
                        <wpg:cNvGrpSpPr>
                          <a:grpSpLocks/>
                        </wpg:cNvGrpSpPr>
                        <wpg:grpSpPr bwMode="auto">
                          <a:xfrm>
                            <a:off x="4792" y="5979"/>
                            <a:ext cx="82" cy="96"/>
                            <a:chOff x="4792" y="5979"/>
                            <a:chExt cx="82" cy="96"/>
                          </a:xfrm>
                        </wpg:grpSpPr>
                        <wps:wsp>
                          <wps:cNvPr id="4311" name="Freeform 4185"/>
                          <wps:cNvSpPr>
                            <a:spLocks/>
                          </wps:cNvSpPr>
                          <wps:spPr bwMode="auto">
                            <a:xfrm>
                              <a:off x="4792" y="5979"/>
                              <a:ext cx="82" cy="96"/>
                            </a:xfrm>
                            <a:custGeom>
                              <a:avLst/>
                              <a:gdLst>
                                <a:gd name="T0" fmla="+- 0 4873 4792"/>
                                <a:gd name="T1" fmla="*/ T0 w 82"/>
                                <a:gd name="T2" fmla="+- 0 5979 5979"/>
                                <a:gd name="T3" fmla="*/ 5979 h 96"/>
                                <a:gd name="T4" fmla="+- 0 4792 4792"/>
                                <a:gd name="T5" fmla="*/ T4 w 82"/>
                                <a:gd name="T6" fmla="+- 0 6027 5979"/>
                                <a:gd name="T7" fmla="*/ 6027 h 96"/>
                                <a:gd name="T8" fmla="+- 0 4873 4792"/>
                                <a:gd name="T9" fmla="*/ T8 w 82"/>
                                <a:gd name="T10" fmla="+- 0 6075 5979"/>
                                <a:gd name="T11" fmla="*/ 6075 h 96"/>
                                <a:gd name="T12" fmla="+- 0 4873 4792"/>
                                <a:gd name="T13" fmla="*/ T12 w 82"/>
                                <a:gd name="T14" fmla="+- 0 5979 5979"/>
                                <a:gd name="T15" fmla="*/ 5979 h 96"/>
                              </a:gdLst>
                              <a:ahLst/>
                              <a:cxnLst>
                                <a:cxn ang="0">
                                  <a:pos x="T1" y="T3"/>
                                </a:cxn>
                                <a:cxn ang="0">
                                  <a:pos x="T5" y="T7"/>
                                </a:cxn>
                                <a:cxn ang="0">
                                  <a:pos x="T9" y="T11"/>
                                </a:cxn>
                                <a:cxn ang="0">
                                  <a:pos x="T13" y="T15"/>
                                </a:cxn>
                              </a:cxnLst>
                              <a:rect l="0" t="0" r="r" b="b"/>
                              <a:pathLst>
                                <a:path w="82" h="96">
                                  <a:moveTo>
                                    <a:pt x="81" y="0"/>
                                  </a:moveTo>
                                  <a:lnTo>
                                    <a:pt x="0" y="48"/>
                                  </a:lnTo>
                                  <a:lnTo>
                                    <a:pt x="81" y="96"/>
                                  </a:lnTo>
                                  <a:lnTo>
                                    <a:pt x="8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12" name="Group 4182"/>
                        <wpg:cNvGrpSpPr>
                          <a:grpSpLocks/>
                        </wpg:cNvGrpSpPr>
                        <wpg:grpSpPr bwMode="auto">
                          <a:xfrm>
                            <a:off x="4792" y="5979"/>
                            <a:ext cx="82" cy="96"/>
                            <a:chOff x="4792" y="5979"/>
                            <a:chExt cx="82" cy="96"/>
                          </a:xfrm>
                        </wpg:grpSpPr>
                        <wps:wsp>
                          <wps:cNvPr id="4313" name="Freeform 4183"/>
                          <wps:cNvSpPr>
                            <a:spLocks/>
                          </wps:cNvSpPr>
                          <wps:spPr bwMode="auto">
                            <a:xfrm>
                              <a:off x="4792" y="5979"/>
                              <a:ext cx="82" cy="96"/>
                            </a:xfrm>
                            <a:custGeom>
                              <a:avLst/>
                              <a:gdLst>
                                <a:gd name="T0" fmla="+- 0 4792 4792"/>
                                <a:gd name="T1" fmla="*/ T0 w 82"/>
                                <a:gd name="T2" fmla="+- 0 6027 5979"/>
                                <a:gd name="T3" fmla="*/ 6027 h 96"/>
                                <a:gd name="T4" fmla="+- 0 4873 4792"/>
                                <a:gd name="T5" fmla="*/ T4 w 82"/>
                                <a:gd name="T6" fmla="+- 0 5979 5979"/>
                                <a:gd name="T7" fmla="*/ 5979 h 96"/>
                                <a:gd name="T8" fmla="+- 0 4873 4792"/>
                                <a:gd name="T9" fmla="*/ T8 w 82"/>
                                <a:gd name="T10" fmla="+- 0 6075 5979"/>
                                <a:gd name="T11" fmla="*/ 6075 h 96"/>
                                <a:gd name="T12" fmla="+- 0 4792 4792"/>
                                <a:gd name="T13" fmla="*/ T12 w 82"/>
                                <a:gd name="T14" fmla="+- 0 6027 5979"/>
                                <a:gd name="T15" fmla="*/ 6027 h 96"/>
                              </a:gdLst>
                              <a:ahLst/>
                              <a:cxnLst>
                                <a:cxn ang="0">
                                  <a:pos x="T1" y="T3"/>
                                </a:cxn>
                                <a:cxn ang="0">
                                  <a:pos x="T5" y="T7"/>
                                </a:cxn>
                                <a:cxn ang="0">
                                  <a:pos x="T9" y="T11"/>
                                </a:cxn>
                                <a:cxn ang="0">
                                  <a:pos x="T13" y="T15"/>
                                </a:cxn>
                              </a:cxnLst>
                              <a:rect l="0" t="0" r="r" b="b"/>
                              <a:pathLst>
                                <a:path w="82" h="96">
                                  <a:moveTo>
                                    <a:pt x="0" y="48"/>
                                  </a:moveTo>
                                  <a:lnTo>
                                    <a:pt x="81" y="0"/>
                                  </a:lnTo>
                                  <a:lnTo>
                                    <a:pt x="81" y="96"/>
                                  </a:lnTo>
                                  <a:lnTo>
                                    <a:pt x="0" y="48"/>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14" name="Group 4180"/>
                        <wpg:cNvGrpSpPr>
                          <a:grpSpLocks/>
                        </wpg:cNvGrpSpPr>
                        <wpg:grpSpPr bwMode="auto">
                          <a:xfrm>
                            <a:off x="4792" y="5979"/>
                            <a:ext cx="82" cy="48"/>
                            <a:chOff x="4792" y="5979"/>
                            <a:chExt cx="82" cy="48"/>
                          </a:xfrm>
                        </wpg:grpSpPr>
                        <wps:wsp>
                          <wps:cNvPr id="4315" name="Freeform 4181"/>
                          <wps:cNvSpPr>
                            <a:spLocks/>
                          </wps:cNvSpPr>
                          <wps:spPr bwMode="auto">
                            <a:xfrm>
                              <a:off x="4792" y="5979"/>
                              <a:ext cx="82" cy="48"/>
                            </a:xfrm>
                            <a:custGeom>
                              <a:avLst/>
                              <a:gdLst>
                                <a:gd name="T0" fmla="+- 0 4873 4792"/>
                                <a:gd name="T1" fmla="*/ T0 w 82"/>
                                <a:gd name="T2" fmla="+- 0 5979 5979"/>
                                <a:gd name="T3" fmla="*/ 5979 h 48"/>
                                <a:gd name="T4" fmla="+- 0 4792 4792"/>
                                <a:gd name="T5" fmla="*/ T4 w 82"/>
                                <a:gd name="T6" fmla="+- 0 6027 5979"/>
                                <a:gd name="T7" fmla="*/ 6027 h 48"/>
                              </a:gdLst>
                              <a:ahLst/>
                              <a:cxnLst>
                                <a:cxn ang="0">
                                  <a:pos x="T1" y="T3"/>
                                </a:cxn>
                                <a:cxn ang="0">
                                  <a:pos x="T5" y="T7"/>
                                </a:cxn>
                              </a:cxnLst>
                              <a:rect l="0" t="0" r="r" b="b"/>
                              <a:pathLst>
                                <a:path w="82" h="48">
                                  <a:moveTo>
                                    <a:pt x="81" y="0"/>
                                  </a:moveTo>
                                  <a:lnTo>
                                    <a:pt x="0" y="48"/>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16" name="Group 4177"/>
                        <wpg:cNvGrpSpPr>
                          <a:grpSpLocks/>
                        </wpg:cNvGrpSpPr>
                        <wpg:grpSpPr bwMode="auto">
                          <a:xfrm>
                            <a:off x="4873" y="6027"/>
                            <a:ext cx="132" cy="2"/>
                            <a:chOff x="4873" y="6027"/>
                            <a:chExt cx="132" cy="2"/>
                          </a:xfrm>
                        </wpg:grpSpPr>
                        <wps:wsp>
                          <wps:cNvPr id="4317" name="Freeform 4179"/>
                          <wps:cNvSpPr>
                            <a:spLocks/>
                          </wps:cNvSpPr>
                          <wps:spPr bwMode="auto">
                            <a:xfrm>
                              <a:off x="4873" y="6027"/>
                              <a:ext cx="132" cy="2"/>
                            </a:xfrm>
                            <a:custGeom>
                              <a:avLst/>
                              <a:gdLst>
                                <a:gd name="T0" fmla="+- 0 4873 4873"/>
                                <a:gd name="T1" fmla="*/ T0 w 132"/>
                                <a:gd name="T2" fmla="+- 0 5005 4873"/>
                                <a:gd name="T3" fmla="*/ T2 w 132"/>
                              </a:gdLst>
                              <a:ahLst/>
                              <a:cxnLst>
                                <a:cxn ang="0">
                                  <a:pos x="T1" y="0"/>
                                </a:cxn>
                                <a:cxn ang="0">
                                  <a:pos x="T3" y="0"/>
                                </a:cxn>
                              </a:cxnLst>
                              <a:rect l="0" t="0" r="r" b="b"/>
                              <a:pathLst>
                                <a:path w="132">
                                  <a:moveTo>
                                    <a:pt x="0" y="0"/>
                                  </a:moveTo>
                                  <a:lnTo>
                                    <a:pt x="13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8" name="Picture 417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1973" y="856"/>
                              <a:ext cx="7118" cy="5286"/>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4176" o:spid="_x0000_s1026" style="position:absolute;margin-left:98.65pt;margin-top:42.8pt;width:355.9pt;height:264.3pt;z-index:-251138048;mso-position-horizontal-relative:page" coordorigin="1973,856" coordsize="7118,5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">
                <v:group id="Group 4252" o:spid="_x0000_s1027" style="position:absolute;left:2075;top:1319;width:1140;height:306" coordorigin="2075,1319" coordsize="114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QCncYAAADdAAAADwAAAGRycy9kb3ducmV2LnhtbESPQWvCQBSE7wX/w/IE&#10;b3WTaItEVxGx4kGEqiDeHtlnEsy+DdltEv99tyD0OMzMN8xi1ZtKtNS40rKCeByBIM6sLjlXcDl/&#10;vc9AOI+ssbJMCp7kYLUcvC0w1bbjb2pPPhcBwi5FBYX3dSqlywoy6Ma2Jg7e3TYGfZBNLnWDXYCb&#10;SiZR9CkNlhwWCqxpU1D2OP0YBbsOu/Uk3raHx33zvJ0/jtdDTEqNhv16DsJT7//Dr/ZeK5gm0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FAKdxgAAAN0A&#10;AAAPAAAAAAAAAAAAAAAAAKoCAABkcnMvZG93bnJldi54bWxQSwUGAAAAAAQABAD6AAAAnQMAAAAA&#10;">
                  <v:shape id="Freeform 4253" o:spid="_x0000_s1028" style="position:absolute;left:2075;top:1319;width:1140;height:306;visibility:visible;mso-wrap-style:square;v-text-anchor:top" coordsize="114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EncYA&#10;AADdAAAADwAAAGRycy9kb3ducmV2LnhtbESPW2vCQBSE3wX/w3IEX0Q3tfFCdJVqLZQ+iDd8PmSP&#10;STB7NmRXjf++Wyj4OMzMN8x82ZhS3Kl2hWUFb4MIBHFqdcGZgtPxqz8F4TyyxtIyKXiSg+Wi3Zpj&#10;ou2D93Q/+EwECLsEFeTeV4mULs3JoBvYijh4F1sb9EHWmdQ1PgLclHIYRWNpsOCwkGNF65zS6+Fm&#10;FJgxNvHuczPqTc7xnnorzdsfr1S303zMQHhq/Cv83/7WCuJh/A5/b8IT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3EncYAAADdAAAADwAAAAAAAAAAAAAAAACYAgAAZHJz&#10;L2Rvd25yZXYueG1sUEsFBgAAAAAEAAQA9QAAAIsDAAAAAA==&#10;" path="m,306r1139,l1139,,,,,306xe" filled="f" strokeweight=".26447mm">
                    <v:path arrowok="t" o:connecttype="custom" o:connectlocs="0,1625;1139,1625;1139,1319;0,1319;0,1625" o:connectangles="0,0,0,0,0"/>
                  </v:shape>
                </v:group>
                <v:group id="Group 4250" o:spid="_x0000_s1029" style="position:absolute;left:2333;top:1539;width:621;height:2" coordorigin="2333,1539" coordsize="6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E/csYAAADdAAAADwAAAGRycy9kb3ducmV2LnhtbESPQWvCQBSE7wX/w/KE&#10;3nQTG4tEVxFR8SCFqiDeHtlnEsy+Ddk1if++Wyj0OMzMN8xi1ZtKtNS40rKCeByBIM6sLjlXcDnv&#10;RjMQziNrrCyTghc5WC0HbwtMte34m9qTz0WAsEtRQeF9nUrpsoIMurGtiYN3t41BH2STS91gF+Cm&#10;kpMo+pQGSw4LBda0KSh7nJ5Gwb7Dbv0Rb9vj47553c7Tr+sxJqXeh/16DsJT7//Df+2DVpBMkg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gsT9yxgAAAN0A&#10;AAAPAAAAAAAAAAAAAAAAAKoCAABkcnMvZG93bnJldi54bWxQSwUGAAAAAAQABAD6AAAAnQMAAAAA&#10;">
                  <v:shape id="Freeform 4251" o:spid="_x0000_s1030" style="position:absolute;left:2333;top:1539;width:621;height:2;visibility:visible;mso-wrap-style:square;v-text-anchor:top" coordsize="6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otC8gA&#10;AADdAAAADwAAAGRycy9kb3ducmV2LnhtbESPT2vCQBDF7wW/wzKFXkQ3/is1ZiOloEhvag/2NmbH&#10;JDQ7m2bXGPvpu4Lg8fHm/d68ZNmZSrTUuNKygtEwAkGcWV1yruBrvxq8gXAeWWNlmRRcycEy7T0l&#10;GGt74S21O5+LAGEXo4LC+zqW0mUFGXRDWxMH72Qbgz7IJpe6wUuAm0qOo+hVGiw5NBRY00dB2c/u&#10;bMIbx7Y/+fuebdeH+ef5d9K3Kys3Sr08d+8LEJ46/zi+pzdawXQ8ncFtTUCAT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ui0LyAAAAN0AAAAPAAAAAAAAAAAAAAAAAJgCAABk&#10;cnMvZG93bnJldi54bWxQSwUGAAAAAAQABAD1AAAAjQMAAAAA&#10;" path="m,l622,e" filled="f" strokeweight=".19836mm">
                    <v:path arrowok="t" o:connecttype="custom" o:connectlocs="0,0;622,0" o:connectangles="0,0"/>
                  </v:shape>
                </v:group>
                <v:group id="Group 4248" o:spid="_x0000_s1031" style="position:absolute;left:2015;top:5492;width:1140;height:307" coordorigin="2015,5492"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8EnsYAAADdAAAADwAAAGRycy9kb3ducmV2LnhtbESPT4vCMBTE78J+h/AW&#10;9qZpXZWlGkXEXTyI4B9YvD2aZ1tsXkoT2/rtjSB4HGbmN8xs0ZlSNFS7wrKCeBCBIE6tLjhTcDr+&#10;9n9AOI+ssbRMCu7kYDH/6M0w0bblPTUHn4kAYZeggtz7KpHSpTkZdANbEQfvYmuDPsg6k7rGNsBN&#10;KYdRNJEGCw4LOVa0yim9Hm5GwV+L7fI7Xjfb62V1Px/Hu/9tTEp9fXbLKQhPnX+HX+2NVjAaji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wSexgAAAN0A&#10;AAAPAAAAAAAAAAAAAAAAAKoCAABkcnMvZG93bnJldi54bWxQSwUGAAAAAAQABAD6AAAAnQMAAAAA&#10;">
                  <v:shape id="Freeform 4249" o:spid="_x0000_s1032" style="position:absolute;left:2015;top:5492;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ghV8YA&#10;AADdAAAADwAAAGRycy9kb3ducmV2LnhtbESPT4vCMBTE74LfITzBm6arotI1ShUFQTysf5C9PZq3&#10;bbF5KU3U7n56Iwh7HGbmN8xs0ZhS3Kl2hWUFH/0IBHFqdcGZgtNx05uCcB5ZY2mZFPySg8W83Zph&#10;rO2Dv+h+8JkIEHYxKsi9r2IpXZqTQde3FXHwfmxt0AdZZ1LX+AhwU8pBFI2lwYLDQo4VrXJKr4eb&#10;UTD8i5KkOF1cssy+95fz8brj81qpbqdJPkF4avx/+N3eagWjwWgCrzfhCcj5E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ghV8YAAADdAAAADwAAAAAAAAAAAAAAAACYAgAAZHJz&#10;L2Rvd25yZXYueG1sUEsFBgAAAAAEAAQA9QAAAIsDAAAAAA==&#10;" path="m,307r1139,l1139,,,,,307xe" filled="f" strokeweight=".26447mm">
                    <v:path arrowok="t" o:connecttype="custom" o:connectlocs="0,5799;1139,5799;1139,5492;0,5492;0,5799" o:connectangles="0,0,0,0,0"/>
                  </v:shape>
                </v:group>
                <v:group id="Group 4246" o:spid="_x0000_s1033" style="position:absolute;left:2250;top:5713;width:668;height:2" coordorigin="2250,5713" coordsize="6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w1d8QAAADdAAAADwAAAGRycy9kb3ducmV2LnhtbERPy2rCQBTdF/yH4Qrd&#10;NZNoKiV1FBEtXUhBI5TuLplrEszcCZkxj7/vLApdHs57vR1NI3rqXG1ZQRLFIIgLq2suFVzz48sb&#10;COeRNTaWScFEDrab2dMaM20HPlN/8aUIIewyVFB532ZSuqIigy6yLXHgbrYz6APsSqk7HEK4aeQi&#10;jlfSYM2hocKW9hUV98vDKPgYcNgtk0N/ut/200/++vV9Skip5/m4ewfhafT/4j/3p1aQLtIwN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fw1d8QAAADdAAAA&#10;DwAAAAAAAAAAAAAAAACqAgAAZHJzL2Rvd25yZXYueG1sUEsFBgAAAAAEAAQA+gAAAJsDAAAAAA==&#10;">
                  <v:shape id="Freeform 4247" o:spid="_x0000_s1034" style="position:absolute;left:2250;top:5713;width:668;height:2;visibility:visible;mso-wrap-style:square;v-text-anchor:top" coordsize="6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J8cA&#10;AADdAAAADwAAAGRycy9kb3ducmV2LnhtbESPT2vCQBTE7wW/w/KE3nSjiGh0lRAQeyil9Q96fGaf&#10;STT7NmS3Jv323YLQ4zAzv2GW685U4kGNKy0rGA0jEMSZ1SXnCg77zWAGwnlkjZVlUvBDDtar3ssS&#10;Y21b/qLHzuciQNjFqKDwvo6ldFlBBt3Q1sTBu9rGoA+yyaVusA1wU8lxFE2lwZLDQoE1pQVl9923&#10;UXC++evlM9HH/GPTJul7tZ2mfFLqtd8lCxCeOv8ffrbftILJeDKHvzfhCc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vsSSfHAAAA3QAAAA8AAAAAAAAAAAAAAAAAmAIAAGRy&#10;cy9kb3ducmV2LnhtbFBLBQYAAAAABAAEAPUAAACMAwAAAAA=&#10;" path="m,l668,e" filled="f" strokeweight=".19836mm">
                    <v:path arrowok="t" o:connecttype="custom" o:connectlocs="0,0;668,0" o:connectangles="0,0"/>
                  </v:shape>
                </v:group>
                <v:group id="Group 4244" o:spid="_x0000_s1035" style="position:absolute;left:2585;top:1625;width:60;height:3867" coordorigin="2585,1625" coordsize="60,3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OvrMQAAADdAAAADwAAAGRycy9kb3ducmV2LnhtbERPy2qDQBTdF/IPww10&#10;14yaJhSbMQRJShehkAeU7i7OjYrOHXEmav6+syh0eTjvzXYyrRiod7VlBfEiAkFcWF1zqeB6Oby8&#10;gXAeWWNrmRQ8yME2mz1tMNV25BMNZ1+KEMIuRQWV910qpSsqMugWtiMO3M32Bn2AfSl1j2MIN61M&#10;omgtDdYcGirsKK+oaM53o+BjxHG3jPfDsbnlj5/L6uv7GJNSz/Np9w7C0+T/xX/uT63gNVmF/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lOvrMQAAADdAAAA&#10;DwAAAAAAAAAAAAAAAACqAgAAZHJzL2Rvd25yZXYueG1sUEsFBgAAAAAEAAQA+gAAAJsDAAAAAA==&#10;">
                  <v:shape id="Freeform 4245" o:spid="_x0000_s1036" style="position:absolute;left:2585;top:1625;width:60;height:3867;visibility:visible;mso-wrap-style:square;v-text-anchor:top" coordsize="60,3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28U8cA&#10;AADdAAAADwAAAGRycy9kb3ducmV2LnhtbESPT2vCQBTE7wW/w/IKvdWNthWJriJCsIcW/Afq7Zl9&#10;TYLZt3F3G9Nv7xYKPQ4z8xtmOu9MLVpyvrKsYNBPQBDnVldcKNjvsucxCB+QNdaWScEPeZjPeg9T&#10;TLW98YbabShEhLBPUUEZQpNK6fOSDPq+bYij92WdwRClK6R2eItwU8thkoykwYrjQokNLUvKL9tv&#10;o4DPB16165fP6zU7ueXHMdsculqpp8duMQERqAv/4b/2u1bwOnwbwO+b+ATk7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79vFPHAAAA3QAAAA8AAAAAAAAAAAAAAAAAmAIAAGRy&#10;cy9kb3ducmV2LnhtbFBLBQYAAAAABAAEAPUAAACMAwAAAAA=&#10;" path="m60,l,3867e" filled="f" strokeweight=".18183mm">
                    <v:path arrowok="t" o:connecttype="custom" o:connectlocs="60,1625;0,5492" o:connectangles="0,0"/>
                  </v:shape>
                </v:group>
                <v:group id="Group 4242" o:spid="_x0000_s1037" style="position:absolute;left:6873;top:1285;width:2018;height:307" coordorigin="6873,1285" coordsize="2018,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2UQMYAAADdAAAADwAAAGRycy9kb3ducmV2LnhtbESPQWvCQBSE74L/YXmC&#10;t7pJrEWiq4hY8SCFqiDeHtlnEsy+DdltEv99t1DwOMzMN8xy3ZtKtNS40rKCeBKBIM6sLjlXcDl/&#10;vs1BOI+ssbJMCp7kYL0aDpaYatvxN7Unn4sAYZeigsL7OpXSZQUZdBNbEwfvbhuDPsgml7rBLsBN&#10;JZMo+pAGSw4LBda0LSh7nH6Mgn2H3WYa79rj47593s6zr+sxJqXGo36zAOGp96/wf/ugFbwnswT+&#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ZRAxgAAAN0A&#10;AAAPAAAAAAAAAAAAAAAAAKoCAABkcnMvZG93bnJldi54bWxQSwUGAAAAAAQABAD6AAAAnQMAAAAA&#10;">
                  <v:shape id="Freeform 4243" o:spid="_x0000_s1038" style="position:absolute;left:6873;top:1285;width:2018;height:307;visibility:visible;mso-wrap-style:square;v-text-anchor:top" coordsize="2018,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pLzMMA&#10;AADdAAAADwAAAGRycy9kb3ducmV2LnhtbESPW4vCMBSE34X9D+EI+6ap9YJbjbIIsuKbl30/NMe2&#10;u81JaKKt/94Igo/DzHzDLNedqcWNGl9ZVjAaJiCIc6srLhScT9vBHIQPyBpry6TgTh7Wq4/eEjNt&#10;Wz7Q7RgKESHsM1RQhuAyKX1ekkE/tI44ehfbGAxRNoXUDbYRbmqZJslMGqw4LpToaFNS/n+8GgVJ&#10;NfNuutnNv/5+MN22Dk/7X1Tqs999L0AE6sI7/GrvtIJJOh3D8018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pLzMMAAADdAAAADwAAAAAAAAAAAAAAAACYAgAAZHJzL2Rv&#10;d25yZXYueG1sUEsFBgAAAAAEAAQA9QAAAIgDAAAAAA==&#10;" path="m,307r2018,l2018,,,,,307xe" filled="f" strokeweight=".26447mm">
                    <v:path arrowok="t" o:connecttype="custom" o:connectlocs="0,1592;2018,1592;2018,1285;0,1285;0,1592" o:connectangles="0,0,0,0,0"/>
                  </v:shape>
                </v:group>
                <v:group id="Group 4240" o:spid="_x0000_s1039" style="position:absolute;left:6894;top:1506;width:1976;height:2" coordorigin="6894,1506" coordsize="19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ipr8YAAADdAAAADwAAAGRycy9kb3ducmV2LnhtbESPT4vCMBTE78J+h/AW&#10;9qZpXZWlGkXEXTyI4B9YvD2aZ1tsXkoT2/rtjSB4HGbmN8xs0ZlSNFS7wrKCeBCBIE6tLjhTcDr+&#10;9n9AOI+ssbRMCu7kYDH/6M0w0bblPTUHn4kAYZeggtz7KpHSpTkZdANbEQfvYmuDPsg6k7rGNsBN&#10;KYdRNJEGCw4LOVa0yim9Hm5GwV+L7fI7Xjfb62V1Px/Hu/9tTEp9fXbLKQhPnX+HX+2NVjAajk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aKmvxgAAAN0A&#10;AAAPAAAAAAAAAAAAAAAAAKoCAABkcnMvZG93bnJldi54bWxQSwUGAAAAAAQABAD6AAAAnQMAAAAA&#10;">
                  <v:shape id="Freeform 4241" o:spid="_x0000_s1040" style="position:absolute;left:6894;top:1506;width:1976;height:2;visibility:visible;mso-wrap-style:square;v-text-anchor:top" coordsize="19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hnncYA&#10;AADdAAAADwAAAGRycy9kb3ducmV2LnhtbESPwWrDMBBE74X+g9hCbo3cYJfgRgmlUJIcArWTS2+L&#10;tbVMrZWRlNjp11eBQo/DzLxhVpvJ9uJCPnSOFTzNMxDEjdMdtwpOx/fHJYgQkTX2jknBlQJs1vd3&#10;Kyy1G7miSx1bkSAcSlRgYhxKKUNjyGKYu4E4eV/OW4xJ+lZqj2OC214usuxZWuw4LRgc6M1Q812f&#10;rYL9uar8z3iNtXH5Id9+nD7bIlNq9jC9voCINMX/8F97pxXki6KA25v0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hnncYAAADdAAAADwAAAAAAAAAAAAAAAACYAgAAZHJz&#10;L2Rvd25yZXYueG1sUEsFBgAAAAAEAAQA9QAAAIsDAAAAAA==&#10;" path="m,l1976,e" filled="f" strokeweight=".19836mm">
                    <v:path arrowok="t" o:connecttype="custom" o:connectlocs="0,0;1976,0" o:connectangles="0,0"/>
                  </v:shape>
                </v:group>
                <v:group id="Group 4238" o:spid="_x0000_s1041" style="position:absolute;left:3214;top:1439;width:3659;height:33" coordorigin="3214,1439" coordsize="3659,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aSQ8YAAADdAAAADwAAAGRycy9kb3ducmV2LnhtbESPT4vCMBTE7wt+h/CE&#10;va1pXRWpRhHZXTyI4B8Qb4/m2Rabl9Jk2/rtjSB4HGbmN8x82ZlSNFS7wrKCeBCBIE6tLjhTcDr+&#10;fk1BOI+ssbRMCu7kYLnofcwx0bblPTUHn4kAYZeggtz7KpHSpTkZdANbEQfvamuDPsg6k7rGNsBN&#10;KYdRNJEGCw4LOVa0zim9Hf6Ngr8W29V3/NNsb9f1/XIc787bmJT67HerGQhPnX+HX+2NVjAaji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9pJDxgAAAN0A&#10;AAAPAAAAAAAAAAAAAAAAAKoCAABkcnMvZG93bnJldi54bWxQSwUGAAAAAAQABAD6AAAAnQMAAAAA&#10;">
                  <v:shape id="Freeform 4239" o:spid="_x0000_s1042" style="position:absolute;left:3214;top:1439;width:3659;height:33;visibility:visible;mso-wrap-style:square;v-text-anchor:top" coordsize="3659,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fyuMUA&#10;AADdAAAADwAAAGRycy9kb3ducmV2LnhtbESP3WoCMRSE74W+QzgF72q24k+7GkUKomBB/HmAw+a4&#10;Wbo5WZJUV5/eCIKXw8x8w0znra3FmXyoHCv47GUgiAunKy4VHA/Ljy8QISJrrB2TgisFmM/eOlPM&#10;tbvwjs77WIoE4ZCjAhNjk0sZCkMWQ881xMk7OW8xJulLqT1eEtzWsp9lI2mx4rRgsKEfQ8Xf/t8q&#10;4GM92tzirjmsWqN/t98+LIYbpbrv7WICIlIbX+Fne60VDPrDMTzepCc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1/K4xQAAAN0AAAAPAAAAAAAAAAAAAAAAAJgCAABkcnMv&#10;ZG93bnJldi54bWxQSwUGAAAAAAQABAD1AAAAigMAAAAA&#10;" path="m,33l3659,e" filled="f" strokeweight=".18183mm">
                    <v:path arrowok="t" o:connecttype="custom" o:connectlocs="0,1472;3659,1439" o:connectangles="0,0"/>
                  </v:shape>
                </v:group>
                <v:group id="Group 4236" o:spid="_x0000_s1043" style="position:absolute;left:4594;top:2788;width:1140;height:307" coordorigin="4594,2788"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WjqsQAAADdAAAADwAAAGRycy9kb3ducmV2LnhtbERPy2qDQBTdF/IPww10&#10;14yaJhSbMQRJShehkAeU7i7OjYrOHXEmav6+syh0eTjvzXYyrRiod7VlBfEiAkFcWF1zqeB6Oby8&#10;gXAeWWNrmRQ8yME2mz1tMNV25BMNZ1+KEMIuRQWV910qpSsqMugWtiMO3M32Bn2AfSl1j2MIN61M&#10;omgtDdYcGirsKK+oaM53o+BjxHG3jPfDsbnlj5/L6uv7GJNSz/Np9w7C0+T/xX/uT63gNVmFu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WjqsQAAADdAAAA&#10;DwAAAAAAAAAAAAAAAACqAgAAZHJzL2Rvd25yZXYueG1sUEsFBgAAAAAEAAQA+gAAAJsDAAAAAA==&#10;">
                  <v:shape id="Freeform 4237" o:spid="_x0000_s1044" style="position:absolute;left:4594;top:2788;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KGY8cA&#10;AADdAAAADwAAAGRycy9kb3ducmV2LnhtbESPT2vCQBTE74LfYXmCt7rRWtHoKrEoCKWH+gfx9sg+&#10;k2D2bciuGv303ULB4zAzv2Fmi8aU4ka1Kywr6PciEMSp1QVnCva79dsYhPPIGkvLpOBBDhbzdmuG&#10;sbZ3/qHb1mciQNjFqCD3voqldGlOBl3PVsTBO9vaoA+yzqSu8R7gppSDKBpJgwWHhRwr+swpvWyv&#10;RsH7M0qSYn90yTI7fR8Pu8sXH1ZKdTtNMgXhqfGv8H97oxUMBx8T+HsTnoC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bihmPHAAAA3QAAAA8AAAAAAAAAAAAAAAAAmAIAAGRy&#10;cy9kb3ducmV2LnhtbFBLBQYAAAAABAAEAPUAAACMAwAAAAA=&#10;" path="m,307r1139,l1139,,,,,307xe" filled="f" strokeweight=".26447mm">
                    <v:path arrowok="t" o:connecttype="custom" o:connectlocs="0,3095;1139,3095;1139,2788;0,2788;0,3095" o:connectangles="0,0,0,0,0"/>
                  </v:shape>
                </v:group>
                <v:group id="Group 4234" o:spid="_x0000_s1045" style="position:absolute;left:4703;top:3008;width:922;height:2" coordorigin="4703,3008" coordsize="9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9lEcQAAADdAAAADwAAAGRycy9kb3ducmV2LnhtbERPTWuDQBC9B/oflin0&#10;lqymiRSbjYTQlh5CIFoovQ3uREV3Vtytmn+fPRR6fLzvXTabTow0uMaygngVgSAurW64UvBVvC9f&#10;QDiPrLGzTApu5CDbPyx2mGo78YXG3FcihLBLUUHtfZ9K6cqaDLqV7YkDd7WDQR/gUEk94BTCTSfX&#10;UZRIgw2Hhhp7OtZUtvmvUfAx4XR4jt/GU3s93n6K7fn7FJNST4/z4RWEp9n/i//cn1rBZp2E/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D9lEcQAAADdAAAA&#10;DwAAAAAAAAAAAAAAAACqAgAAZHJzL2Rvd25yZXYueG1sUEsFBgAAAAAEAAQA+gAAAJsDAAAAAA==&#10;">
                  <v:shape id="Freeform 4235" o:spid="_x0000_s1046" style="position:absolute;left:4703;top:3008;width:922;height:2;visibility:visible;mso-wrap-style:square;v-text-anchor:top" coordsize="9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qSe8QA&#10;AADdAAAADwAAAGRycy9kb3ducmV2LnhtbESPQWsCMRSE74X+h/AK3mpWke2yNUpbWPTioerF2yN5&#10;3axuXpYk1e2/b4RCj8PMN8Ms16PrxZVC7DwrmE0LEMTam45bBcdD81yBiAnZYO+ZFPxQhPXq8WGJ&#10;tfE3/qTrPrUil3CsUYFNaailjNqSwzj1A3H2vnxwmLIMrTQBb7nc9XJeFKV02HFesDjQhyV92X87&#10;BYtw6kIsz3bbLDZa43u/e6kapSZP49sriERj+g//0VuTuXk5g/ub/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aknvEAAAA3QAAAA8AAAAAAAAAAAAAAAAAmAIAAGRycy9k&#10;b3ducmV2LnhtbFBLBQYAAAAABAAEAPUAAACJAwAAAAA=&#10;" path="m,l922,e" filled="f" strokeweight=".19836mm">
                    <v:path arrowok="t" o:connecttype="custom" o:connectlocs="0,0;922,0" o:connectangles="0,0"/>
                  </v:shape>
                </v:group>
                <v:group id="Group 4232" o:spid="_x0000_s1047" style="position:absolute;left:4479;top:3837;width:1435;height:307" coordorigin="4479,3837" coordsize="1435,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Fe/cYAAADdAAAADwAAAGRycy9kb3ducmV2LnhtbESPQWvCQBSE7wX/w/IE&#10;b3WT2IpEVxGx4kEKVUG8PbLPJJh9G7LbJP77riD0OMzMN8xi1ZtKtNS40rKCeByBIM6sLjlXcD59&#10;vc9AOI+ssbJMCh7kYLUcvC0w1bbjH2qPPhcBwi5FBYX3dSqlywoy6Ma2Jg7ezTYGfZBNLnWDXYCb&#10;SiZRNJUGSw4LBda0KSi7H3+Ngl2H3XoSb9vD/bZ5XE+f35dDTEqNhv16DsJT7//Dr/ZeK/hIp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oV79xgAAAN0A&#10;AAAPAAAAAAAAAAAAAAAAAKoCAABkcnMvZG93bnJldi54bWxQSwUGAAAAAAQABAD6AAAAnQMAAAAA&#10;">
                  <v:shape id="Freeform 4233" o:spid="_x0000_s1048" style="position:absolute;left:4479;top:3837;width:1435;height:307;visibility:visible;mso-wrap-style:square;v-text-anchor:top" coordsize="1435,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f/EsQA&#10;AADdAAAADwAAAGRycy9kb3ducmV2LnhtbESPQWvCQBSE70L/w/IK3nTTKNKmrmIFS29FLZ4f2dds&#10;SPa9kN3G9N93BaHHYWa+Ydbb0bdqoD7Uwgae5hko4lJszZWBr/Nh9gwqRGSLrTAZ+KUA283DZI2F&#10;lSsfaTjFSiUIhwINuBi7QutQOvIY5tIRJ+9beo8xyb7StsdrgvtW51m20h5rTgsOO9o7KpvTjzcw&#10;HD9d04zLVsoX2Ul+efOXd2fM9HHcvYKKNMb/8L39YQ0s89UCbm/SE9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n/xLEAAAA3QAAAA8AAAAAAAAAAAAAAAAAmAIAAGRycy9k&#10;b3ducmV2LnhtbFBLBQYAAAAABAAEAPUAAACJAwAAAAA=&#10;" path="m,307r1434,l1434,,,,,307xe" filled="f" strokeweight=".26447mm">
                    <v:path arrowok="t" o:connecttype="custom" o:connectlocs="0,4144;1434,4144;1434,3837;0,3837;0,4144" o:connectangles="0,0,0,0,0"/>
                  </v:shape>
                </v:group>
                <v:group id="Group 4230" o:spid="_x0000_s1049" style="position:absolute;left:4499;top:4057;width:1393;height:2" coordorigin="4499,4057" coordsize="13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RjEsYAAADdAAAADwAAAGRycy9kb3ducmV2LnhtbESPT4vCMBTE78J+h/AW&#10;9qZpXZWlGkXEXTyI4B9YvD2aZ1tsXkoT2/rtjSB4HGbmN8xs0ZlSNFS7wrKCeBCBIE6tLjhTcDr+&#10;9n9AOI+ssbRMCu7kYDH/6M0w0bblPTUHn4kAYZeggtz7KpHSpTkZdANbEQfvYmuDPsg6k7rGNsBN&#10;KYdRNJEGCw4LOVa0yim9Hm5GwV+L7fI7Xjfb62V1Px/Hu/9tTEp9fXbLKQhPnX+HX+2NVjAaTk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BGMSxgAAAN0A&#10;AAAPAAAAAAAAAAAAAAAAAKoCAABkcnMvZG93bnJldi54bWxQSwUGAAAAAAQABAD6AAAAnQMAAAAA&#10;">
                  <v:shape id="Freeform 4231" o:spid="_x0000_s1050" style="position:absolute;left:4499;top:4057;width:1393;height:2;visibility:visible;mso-wrap-style:square;v-text-anchor:top" coordsize="13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2HsUA&#10;AADdAAAADwAAAGRycy9kb3ducmV2LnhtbESPQWvCQBSE7wX/w/KEXkLdGFRq6iq2EhF6atT7I/tM&#10;QrNvQ3Yb4793BaHHYWa+YVabwTSip87VlhVMJzEI4sLqmksFp2P29g7CeWSNjWVScCMHm/XoZYWp&#10;tlf+oT73pQgQdikqqLxvUyldUZFBN7EtcfAutjPog+xKqTu8BrhpZBLHC2mw5rBQYUtfFRW/+Z9R&#10;sL9RdvHL7z45fyZRdMp3WR8dlXodD9sPEJ4G/x9+tg9awSxZzOHxJjwBu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zYexQAAAN0AAAAPAAAAAAAAAAAAAAAAAJgCAABkcnMv&#10;ZG93bnJldi54bWxQSwUGAAAAAAQABAD1AAAAigMAAAAA&#10;" path="m,l1393,e" filled="f" strokeweight=".19836mm">
                    <v:path arrowok="t" o:connecttype="custom" o:connectlocs="0,0;1393,0" o:connectangles="0,0"/>
                  </v:shape>
                </v:group>
                <v:group id="Group 4228" o:spid="_x0000_s1051" style="position:absolute;left:6980;top:5492;width:2065;height:307" coordorigin="6980,5492" coordsize="2065,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mlj+xgAAAN0A&#10;AAAPAAAAAAAAAAAAAAAAAKoCAABkcnMvZG93bnJldi54bWxQSwUGAAAAAAQABAD6AAAAnQMAAAAA&#10;">
                  <v:shape id="Freeform 4229" o:spid="_x0000_s1052" style="position:absolute;left:6980;top:5492;width:2065;height:307;visibility:visible;mso-wrap-style:square;v-text-anchor:top" coordsize="2065,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t6T8YA&#10;AADdAAAADwAAAGRycy9kb3ducmV2LnhtbESPQWvCQBSE70L/w/IKvenGUDSkriKFggcRqjbQ22v2&#10;mQ1m34bsxsR/7xYKPQ4z8w2z2oy2ETfqfO1YwXyWgCAuna65UnA+fUwzED4ga2wck4I7edisnyYr&#10;zLUb+JNux1CJCGGfowITQptL6UtDFv3MtcTRu7jOYoiyq6TucIhw28g0SRbSYs1xwWBL74bK67G3&#10;Cuq76XH4PuusTLZf+59LYQ++UOrledy+gQg0hv/wX3unFbymiyX8volP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t6T8YAAADdAAAADwAAAAAAAAAAAAAAAACYAgAAZHJz&#10;L2Rvd25yZXYueG1sUEsFBgAAAAAEAAQA9QAAAIsDAAAAAA==&#10;" path="m,307r2064,l2064,,,,,307xe" filled="f" strokeweight=".26447mm">
                    <v:path arrowok="t" o:connecttype="custom" o:connectlocs="0,5799;2064,5799;2064,5492;0,5492;0,5799" o:connectangles="0,0,0,0,0"/>
                  </v:shape>
                </v:group>
                <v:group id="Group 4226" o:spid="_x0000_s1053" style="position:absolute;left:7000;top:5713;width:2023;height:2" coordorigin="7000,5713" coordsize="20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lpF8QAAADdAAAADwAAAGRycy9kb3ducmV2LnhtbERPTWuDQBC9B/oflin0&#10;lqymiRSbjYTQlh5CIFoovQ3uREV3Vtytmn+fPRR6fLzvXTabTow0uMaygngVgSAurW64UvBVvC9f&#10;QDiPrLGzTApu5CDbPyx2mGo78YXG3FcihLBLUUHtfZ9K6cqaDLqV7YkDd7WDQR/gUEk94BTCTSfX&#10;UZRIgw2Hhhp7OtZUtvmvUfAx4XR4jt/GU3s93n6K7fn7FJNST4/z4RWEp9n/i//cn1rBZp2Eu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klpF8QAAADdAAAA&#10;DwAAAAAAAAAAAAAAAACqAgAAZHJzL2Rvd25yZXYueG1sUEsFBgAAAAAEAAQA+gAAAJsDAAAAAA==&#10;">
                  <v:shape id="Freeform 4227" o:spid="_x0000_s1054" style="position:absolute;left:7000;top:5713;width:2023;height:2;visibility:visible;mso-wrap-style:square;v-text-anchor:top" coordsize="20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zYFMQA&#10;AADdAAAADwAAAGRycy9kb3ducmV2LnhtbESPQYvCMBSE78L+h/AWvGm6IqJdo4isqLAgVmGvj+bZ&#10;BpuX0kSt/vqNIHgcZuYbZjpvbSWu1HjjWMFXPwFBnDttuFBwPKx6YxA+IGusHJOCO3mYzz46U0y1&#10;u/GerlkoRISwT1FBGUKdSunzkiz6vquJo3dyjcUQZVNI3eAtwm0lB0kykhYNx4USa1qWlJ+zi1WQ&#10;rwz9TdZFtnts/c9h4Za/tDdKdT/bxTeIQG14h1/tjVYwHIwm8HwTn4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M2BTEAAAA3QAAAA8AAAAAAAAAAAAAAAAAmAIAAGRycy9k&#10;b3ducmV2LnhtbFBLBQYAAAAABAAEAPUAAACJAwAAAAA=&#10;" path="m,l2024,e" filled="f" strokeweight=".19836mm">
                    <v:path arrowok="t" o:connecttype="custom" o:connectlocs="0,0;2024,0" o:connectangles="0,0"/>
                  </v:shape>
                </v:group>
                <v:group id="Group 4224" o:spid="_x0000_s1055" style="position:absolute;left:5733;top:2942;width:2279;height:2550" coordorigin="5733,2942" coordsize="2279,2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bzzMQAAADdAAAADwAAAGRycy9kb3ducmV2LnhtbERPy2rCQBTdF/yH4Qrd&#10;1UliX0RHCWKLCxGaFIq7S+aaBDN3QmaaxL/vLIQuD+e93k6mFQP1rrGsIF5EIIhLqxuuFHwXH0/v&#10;IJxH1thaJgU3crDdzB7WmGo78hcNua9ECGGXooLa+y6V0pU1GXQL2xEH7mJ7gz7AvpK6xzGEm1Ym&#10;UfQqDTYcGmrsaFdTec1/jYLPEcdsGe+H4/Wyu52Ll9PPMSalHudTtgLhafL/4rv7oBU8J29hf3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ebzzMQAAADdAAAA&#10;DwAAAAAAAAAAAAAAAACqAgAAZHJzL2Rvd25yZXYueG1sUEsFBgAAAAAEAAQA+gAAAJsDAAAAAA==&#10;">
                  <v:shape id="Freeform 4225" o:spid="_x0000_s1056" style="position:absolute;left:5733;top:2942;width:2279;height:2550;visibility:visible;mso-wrap-style:square;v-text-anchor:top" coordsize="2279,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UeNccA&#10;AADdAAAADwAAAGRycy9kb3ducmV2LnhtbESPT2vCQBTE7wW/w/IEb3WzIq1EVxGlVWgv9Q+S2zP7&#10;TILZtyG7avrtu4VCj8PM/IaZLTpbizu1vnKsQQ0TEMS5MxUXGg77t+cJCB+QDdaOScM3eVjMe08z&#10;TI178Bfdd6EQEcI+RQ1lCE0qpc9LsuiHriGO3sW1FkOUbSFNi48It7UcJcmLtFhxXCixoVVJ+XV3&#10;sxo+1TrLJu+bA12zj9NYnY+KzrXWg363nIII1IX/8F97azSMR68Kft/EJ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7FHjXHAAAA3QAAAA8AAAAAAAAAAAAAAAAAmAIAAGRy&#10;cy9kb3ducmV2LnhtbFBLBQYAAAAABAAEAPUAAACMAwAAAAA=&#10;" path="m,l2280,2550e" filled="f" strokeweight=".18183mm">
                    <v:path arrowok="t" o:connecttype="custom" o:connectlocs="0,2942;2280,5492" o:connectangles="0,0"/>
                  </v:shape>
                </v:group>
                <v:group id="Group 4222" o:spid="_x0000_s1057" style="position:absolute;left:5164;top:1439;width:1709;height:1348" coordorigin="5164,1439" coordsize="1709,13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jIIMYAAADdAAAADwAAAGRycy9kb3ducmV2LnhtbESPQWvCQBSE74X+h+UV&#10;vOkmsbaSuopILR5EUAvF2yP7TILZtyG7JvHfu4LQ4zAz3zCzRW8q0VLjSssK4lEEgjizuuRcwe9x&#10;PZyCcB5ZY2WZFNzIwWL++jLDVNuO99QefC4ChF2KCgrv61RKlxVk0I1sTRy8s20M+iCbXOoGuwA3&#10;lUyi6EMaLDksFFjTqqDscrgaBT8ddstx/N1uL+fV7XSc7P62MSk1eOuXXyA89f4//GxvtIL35DO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eMggxgAAAN0A&#10;AAAPAAAAAAAAAAAAAAAAAKoCAABkcnMvZG93bnJldi54bWxQSwUGAAAAAAQABAD6AAAAnQMAAAAA&#10;">
                  <v:shape id="Freeform 4223" o:spid="_x0000_s1058" style="position:absolute;left:5164;top:1439;width:1709;height:1348;visibility:visible;mso-wrap-style:square;v-text-anchor:top" coordsize="1709,1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waQ8UA&#10;AADdAAAADwAAAGRycy9kb3ducmV2LnhtbESP3WrCQBSE7wu+w3IE7+rGH1qJrmIKBS+KtOoDHLPH&#10;JJo9G7Ibs317Vyj0cpiZb5jVJpha3Kl1lWUFk3ECgji3uuJCwen4+boA4TyyxtoyKfglB5v14GWF&#10;qbY9/9D94AsRIexSVFB636RSurwkg25sG+LoXWxr0EfZFlK32Ee4qeU0Sd6kwYrjQokNfZSU3w6d&#10;UZBkeUdZP+uv4fzV7ZtQyMx8KzUahu0ShKfg/8N/7Z1WMJ++z+D5Jj4Bu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BpDxQAAAN0AAAAPAAAAAAAAAAAAAAAAAJgCAABkcnMv&#10;ZG93bnJldi54bWxQSwUGAAAAAAQABAD1AAAAigMAAAAA&#10;" path="m,1349l1709,e" filled="f" strokeweight=".18183mm">
                    <v:path arrowok="t" o:connecttype="custom" o:connectlocs="0,2788;1709,1439" o:connectangles="0,0"/>
                  </v:shape>
                </v:group>
                <v:group id="Group 4220" o:spid="_x0000_s1059" style="position:absolute;left:7881;top:1592;width:131;height:3900" coordorigin="7881,1592" coordsize="131,3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31z8cAAADdAAAADwAAAGRycy9kb3ducmV2LnhtbESPT2vCQBTE70K/w/IK&#10;vdVN/NNKdBURWzyI0FgQb4/sMwlm34bsNonf3hUKHoeZ+Q2zWPWmEi01rrSsIB5GIIgzq0vOFfwe&#10;v95nIJxH1lhZJgU3crBavgwWmGjb8Q+1qc9FgLBLUEHhfZ1I6bKCDLqhrYmDd7GNQR9kk0vdYBfg&#10;ppKjKPqQBksOCwXWtCkou6Z/RsF3h916HG/b/fWyuZ2P08NpH5NSb6/9eg7CU++f4f/2TiuYjD4n&#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t31z8cAAADd&#10;AAAADwAAAAAAAAAAAAAAAACqAgAAZHJzL2Rvd25yZXYueG1sUEsFBgAAAAAEAAQA+gAAAJ4DAAAA&#10;AA==&#10;">
                  <v:shape id="Freeform 4221" o:spid="_x0000_s1060" style="position:absolute;left:7881;top:1592;width:131;height:3900;visibility:visible;mso-wrap-style:square;v-text-anchor:top" coordsize="131,3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mXHMYA&#10;AADdAAAADwAAAGRycy9kb3ducmV2LnhtbESPzWrDMBCE74W+g9hAb42U0ObHiRJKaUkvDXHiB1is&#10;jW1irYykxM7bV4VCj8PMfMOst4NtxY18aBxrmIwVCOLSmYYrDcXp83kBIkRkg61j0nCnANvN48Ma&#10;M+N6zul2jJVIEA4Zaqhj7DIpQ1mTxTB2HXHyzs5bjEn6ShqPfYLbVk6VmkmLDaeFGjt6r6m8HK9W&#10;w4yL0H/vDvurKvwy3+XqY36/aP00Gt5WICIN8T/81/4yGl6m81f4fZOegN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mXHMYAAADdAAAADwAAAAAAAAAAAAAAAACYAgAAZHJz&#10;L2Rvd25yZXYueG1sUEsFBgAAAAAEAAQA9QAAAIsDAAAAAA==&#10;" path="m,l132,3900e" filled="f" strokeweight=".18183mm">
                    <v:path arrowok="t" o:connecttype="custom" o:connectlocs="0,1592;132,5492" o:connectangles="0,0"/>
                  </v:shape>
                </v:group>
                <v:group id="Group 4218" o:spid="_x0000_s1061" style="position:absolute;left:2906;top:3077;width:97;height:191" coordorigin="2906,3077"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OI8cAAADdAAAADwAAAGRycy9kb3ducmV2LnhtbESPT2vCQBTE7wW/w/KE&#10;3nQT26pEVxHR0oMI/gHx9sg+k2D2bciuSfz23YLQ4zAzv2Hmy86UoqHaFZYVxMMIBHFqdcGZgvNp&#10;O5iCcB5ZY2mZFDzJwXLRe5tjom3LB2qOPhMBwi5BBbn3VSKlS3My6Ia2Ig7ezdYGfZB1JnWNbYCb&#10;Uo6iaCwNFhwWcqxonVN6Pz6Mgu8W29VHvGl299v6eT197S+7mJR673erGQhPnf8Pv9o/WsHnaDK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UPOI8cAAADd&#10;AAAADwAAAAAAAAAAAAAAAACqAgAAZHJzL2Rvd25yZXYueG1sUEsFBgAAAAAEAAQA+gAAAJ4DAAAA&#10;AA==&#10;">
                  <v:shape id="Freeform 4219" o:spid="_x0000_s1062" style="position:absolute;left:2906;top:3077;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t+ocEA&#10;AADdAAAADwAAAGRycy9kb3ducmV2LnhtbESPzarCMBSE94LvEI5wd5pqRaUaRQW5bv1Bt8fm2Bab&#10;k9JE2/v2N4LgcpiZb5jFqjWleFHtCssKhoMIBHFqdcGZgvNp15+BcB5ZY2mZFPyRg9Wy21lgom3D&#10;B3odfSYChF2CCnLvq0RKl+Zk0A1sRRy8u60N+iDrTOoamwA3pRxF0UQaLDgs5FjRNqf0cXyaQOF4&#10;E1+G19sN/ZibJop/aRYr9dNr13MQnlr/DX/ae61gPJpO4f0mPA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rfqHBAAAA3QAAAA8AAAAAAAAAAAAAAAAAmAIAAGRycy9kb3du&#10;cmV2LnhtbFBLBQYAAAAABAAEAPUAAACGAwAAAAA=&#10;" path="m94,191l97,,,113e" filled="f" strokeweight=".18183mm">
                    <v:path arrowok="t" o:connecttype="custom" o:connectlocs="94,3268;97,3077;0,3190" o:connectangles="0,0,0"/>
                  </v:shape>
                </v:group>
                <v:group id="Group 4216" o:spid="_x0000_s1063" style="position:absolute;left:2585;top:2942;width:2009;height:2550" coordorigin="2585,2942" coordsize="2009,2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5D/ysQAAADdAAAADwAAAGRycy9kb3ducmV2LnhtbERPy2rCQBTdF/yH4Qrd&#10;1UliX0RHCWKLCxGaFIq7S+aaBDN3QmaaxL/vLIQuD+e93k6mFQP1rrGsIF5EIIhLqxuuFHwXH0/v&#10;IJxH1thaJgU3crDdzB7WmGo78hcNua9ECGGXooLa+y6V0pU1GXQL2xEH7mJ7gz7AvpK6xzGEm1Ym&#10;UfQqDTYcGmrsaFdTec1/jYLPEcdsGe+H4/Wyu52Ll9PPMSalHudTtgLhafL/4rv7oBU8J29hbn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5D/ysQAAADdAAAA&#10;DwAAAAAAAAAAAAAAAACqAgAAZHJzL2Rvd25yZXYueG1sUEsFBgAAAAAEAAQA+gAAAJsDAAAAAA==&#10;">
                  <v:shape id="Freeform 4217" o:spid="_x0000_s1064" style="position:absolute;left:2585;top:2942;width:2009;height:2550;visibility:visible;mso-wrap-style:square;v-text-anchor:top" coordsize="2009,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gQYcYA&#10;AADdAAAADwAAAGRycy9kb3ducmV2LnhtbESPT2sCMRTE74V+h/AKvdWs0j+6GqUUCp4q3erB23Pz&#10;3CwmL2uSuttv3xQKHoeZ+Q2zWA3OiguF2HpWMB4VIIhrr1tuFGy/3h+mIGJC1mg9k4IfirBa3t4s&#10;sNS+50+6VKkRGcKxRAUmpa6UMtaGHMaR74izd/TBYcoyNFIH7DPcWTkpimfpsOW8YLCjN0P1qfp2&#10;Cvqdpe1BbzbmY32ubbV/Oh9Dp9T93fA6B5FoSNfwf3utFTxOXmbw9yY/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gQYcYAAADdAAAADwAAAAAAAAAAAAAAAACYAgAAZHJz&#10;L2Rvd25yZXYueG1sUEsFBgAAAAAEAAQA9QAAAIsDAAAAAA==&#10;" path="m,2550l2009,e" filled="f" strokeweight=".18183mm">
                    <v:path arrowok="t" o:connecttype="custom" o:connectlocs="0,5492;2009,2942" o:connectangles="0,0"/>
                  </v:shape>
                </v:group>
                <v:group id="Group 4214" o:spid="_x0000_s1065" style="position:absolute;left:5164;top:3095;width:32;height:742" coordorigin="5164,3095" coordsize="32,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OD68QAAADdAAAADwAAAGRycy9kb3ducmV2LnhtbERPTWvCQBC9F/wPyxS8&#10;1U20lZC6BhErHqSgEUpvQ3ZMQrKzIbtN4r/vHgo9Pt73JptMKwbqXW1ZQbyIQBAXVtdcKrjlHy8J&#10;COeRNbaWScGDHGTb2dMGU21HvtBw9aUIIexSVFB536VSuqIig25hO+LA3W1v0AfYl1L3OIZw08pl&#10;FK2lwZpDQ4Ud7SsqmuuPUXAccdyt4sNwbu77x3f+9vl1jkmp+fO0ewfhafL/4j/3SSt4XSZ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DOD68QAAADdAAAA&#10;DwAAAAAAAAAAAAAAAACqAgAAZHJzL2Rvd25yZXYueG1sUEsFBgAAAAAEAAQA+gAAAJsDAAAAAA==&#10;">
                  <v:shape id="Freeform 4215" o:spid="_x0000_s1066" style="position:absolute;left:5164;top:3095;width:32;height:742;visibility:visible;mso-wrap-style:square;v-text-anchor:top" coordsize="32,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FBy8YA&#10;AADdAAAADwAAAGRycy9kb3ducmV2LnhtbESP0WrCQBRE3wv9h+UWfNONUmuIriKWqA9FbOoHXLK3&#10;SWj27ppdNf37riD0cZiZM8xi1ZtWXKnzjWUF41ECgri0uuFKwekrH6YgfEDW2FomBb/kYbV8flpg&#10;pu2NP+lahEpECPsMFdQhuExKX9Zk0I+sI47et+0Mhii7SuoObxFuWjlJkjdpsOG4UKOjTU3lT3Ex&#10;Ct5dfnbtLr0UB5vPpkf82DbrVKnBS7+egwjUh//wo73XCl4n6Rjub+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SFBy8YAAADdAAAADwAAAAAAAAAAAAAAAACYAgAAZHJz&#10;L2Rvd25yZXYueG1sUEsFBgAAAAAEAAQA9QAAAIsDAAAAAA==&#10;" path="m,l31,742e" filled="f" strokeweight=".18183mm">
                    <v:path arrowok="t" o:connecttype="custom" o:connectlocs="0,3095;31,3837" o:connectangles="0,0"/>
                  </v:shape>
                </v:group>
                <v:group id="Group 4212" o:spid="_x0000_s1067" style="position:absolute;left:5960;top:5275;width:94;height:89" coordorigin="5960,5275" coordsize="9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24B8YAAADdAAAADwAAAGRycy9kb3ducmV2LnhtbESPQWvCQBSE70L/w/IK&#10;vekmsYpEVxHR0oMUjIXi7ZF9JsHs25Bdk/jvu4WCx2FmvmFWm8HUoqPWVZYVxJMIBHFudcWFgu/z&#10;YbwA4TyyxtoyKXiQg836ZbTCVNueT9RlvhABwi5FBaX3TSqly0sy6Ca2IQ7e1bYGfZBtIXWLfYCb&#10;WiZRNJcGKw4LJTa0Kym/ZXej4KPHfjuN993xdt09LufZ188xJqXeXoftEoSnwT/D/+1PreA9WS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7rbgHxgAAAN0A&#10;AAAPAAAAAAAAAAAAAAAAAKoCAABkcnMvZG93bnJldi54bWxQSwUGAAAAAAQABAD6AAAAnQMAAAAA&#10;">
                  <v:shape id="Freeform 4213" o:spid="_x0000_s1068" style="position:absolute;left:5960;top:5275;width:94;height:89;visibility:visible;mso-wrap-style:square;v-text-anchor:top" coordsize="94,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ILIMYA&#10;AADdAAAADwAAAGRycy9kb3ducmV2LnhtbESPQWvCQBSE7wX/w/KE3upGrSWkriKFonhqbal4e80+&#10;N8Hs25B91fTfdwuCx2FmvmHmy9436kxdrAMbGI8yUMRlsDU7A58frw85qCjIFpvAZOCXIiwXg7s5&#10;FjZc+J3OO3EqQTgWaKASaQutY1mRxzgKLXHyjqHzKEl2TtsOLwnuGz3Jsiftsea0UGFLLxWVp92P&#10;NyBZf5x97/PVlpx8Wb9+224Ozpj7Yb96BiXUyy18bW+sgcdJPoX/N+kJ6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NILIMYAAADdAAAADwAAAAAAAAAAAAAAAACYAgAAZHJz&#10;L2Rvd25yZXYueG1sUEsFBgAAAAAEAAQA9QAAAIsDAAAAAA==&#10;" path="m61,l,73,94,89,61,e" fillcolor="black" stroked="f">
                    <v:path arrowok="t" o:connecttype="custom" o:connectlocs="61,5275;0,5348;94,5364;61,5275" o:connectangles="0,0,0,0"/>
                  </v:shape>
                </v:group>
                <v:group id="Group 4210" o:spid="_x0000_s1069" style="position:absolute;left:5960;top:5275;width:94;height:89" coordorigin="5960,5275" coordsize="94,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iF6MYAAADdAAAADwAAAGRycy9kb3ducmV2LnhtbESPT4vCMBTE7wt+h/AE&#10;b2tadUWqUURc8SCCf0C8PZpnW2xeSpNt67ffLAh7HGbmN8xi1ZlSNFS7wrKCeBiBIE6tLjhTcL18&#10;f85AOI+ssbRMCl7kYLXsfSww0bblEzVnn4kAYZeggtz7KpHSpTkZdENbEQfvYWuDPsg6k7rGNsBN&#10;KUdRNJUGCw4LOVa0ySl9nn+Mgl2L7Xocb5vD87F53S9fx9shJqUG/W49B+Gp8//hd3uvFUxGsw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CIXoxgAAAN0A&#10;AAAPAAAAAAAAAAAAAAAAAKoCAABkcnMvZG93bnJldi54bWxQSwUGAAAAAAQABAD6AAAAnQMAAAAA&#10;">
                  <v:shape id="Freeform 4211" o:spid="_x0000_s1070" style="position:absolute;left:5960;top:5275;width:94;height:89;visibility:visible;mso-wrap-style:square;v-text-anchor:top" coordsize="94,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VRnsgA&#10;AADdAAAADwAAAGRycy9kb3ducmV2LnhtbESPQWsCMRSE7wX/Q3iCF6lZpS66NYpKq20PBW2h18fm&#10;ubu4eVmTqOu/b4RCj8PMfMPMFq2pxYWcrywrGA4SEMS51RUXCr6/Xh8nIHxA1lhbJgU38rCYdx5m&#10;mGl75R1d9qEQEcI+QwVlCE0mpc9LMugHtiGO3sE6gyFKV0jt8BrhppajJEmlwYrjQokNrUvKj/uz&#10;UfCxcdPq5ee2ek/O6TbtDz9P67SvVK/bLp9BBGrDf/iv/aYVPI0mY7i/iU9Az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dVGeyAAAAN0AAAAPAAAAAAAAAAAAAAAAAJgCAABk&#10;cnMvZG93bnJldi54bWxQSwUGAAAAAAQABAD1AAAAjQMAAAAA&#10;" path="m94,89l,73,61,,94,89e" filled="f" strokeweight=".26447mm">
                    <v:path arrowok="t" o:connecttype="custom" o:connectlocs="94,5364;0,5348;61,5275;94,5364" o:connectangles="0,0,0,0"/>
                  </v:shape>
                </v:group>
                <v:group id="Group 4208" o:spid="_x0000_s1071" style="position:absolute;left:5960;top:5356;width:94;height:2" coordorigin="5960,5356" coordsize="9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a+BMYAAADdAAAADwAAAGRycy9kb3ducmV2LnhtbESPT4vCMBTE7wt+h/AE&#10;b2ta3RWpRhFxxYMs+AfE26N5tsXmpTTZtn77jSB4HGbmN8x82ZlSNFS7wrKCeBiBIE6tLjhTcD79&#10;fE5BOI+ssbRMCh7kYLnofcwx0bblAzVHn4kAYZeggtz7KpHSpTkZdENbEQfvZmuDPsg6k7rGNsBN&#10;KUdRNJEGCw4LOVa0zim9H/+Mgm2L7Wocb5r9/bZ+XE/fv5d9TEoN+t1qBsJT59/hV3unFXyN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lr4ExgAAAN0A&#10;AAAPAAAAAAAAAAAAAAAAAKoCAABkcnMvZG93bnJldi54bWxQSwUGAAAAAAQABAD6AAAAnQMAAAAA&#10;">
                  <v:shape id="Freeform 4209" o:spid="_x0000_s1072" style="position:absolute;left:5960;top:5356;width:94;height:2;visibility:visible;mso-wrap-style:square;v-text-anchor:top" coordsize="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CgIMkA&#10;AADdAAAADwAAAGRycy9kb3ducmV2LnhtbESPQWvCQBSE74L/YXmCl1I3FbUSXUUEaaxgaVoovT2y&#10;zyQ1+zZkV4399W6h4HGYmW+Y+bI1lThT40rLCp4GEQjizOqScwWfH5vHKQjnkTVWlknBlRwsF93O&#10;HGNtL/xO59TnIkDYxaig8L6OpXRZQQbdwNbEwTvYxqAPssmlbvAS4KaSwyiaSIMlh4UCa1oXlB3T&#10;k1HgEvew3e5fNy/j77fjbjX+ib6SX6X6vXY1A+Gp9ffwfzvRCkbD6TP8vQlPQC5u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zCgIMkAAADdAAAADwAAAAAAAAAAAAAAAACYAgAA&#10;ZHJzL2Rvd25yZXYueG1sUEsFBgAAAAAEAAQA9QAAAI4DAAAAAA==&#10;" path="m,l94,e" filled="f" strokeweight=".28158mm">
                    <v:path arrowok="t" o:connecttype="custom" o:connectlocs="0,0;94,0" o:connectangles="0,0"/>
                  </v:shape>
                </v:group>
                <v:group id="Group 4206" o:spid="_x0000_s1073" style="position:absolute;left:5890;top:5226;width:101;height:85" coordorigin="5890,5226" coordsize="101,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WP7cQAAADdAAAADwAAAGRycy9kb3ducmV2LnhtbERPTWvCQBC9F/wPyxS8&#10;1U20lZC6BhErHqSgEUpvQ3ZMQrKzIbtN4r/vHgo9Pt73JptMKwbqXW1ZQbyIQBAXVtdcKrjlHy8J&#10;COeRNbaWScGDHGTb2dMGU21HvtBw9aUIIexSVFB536VSuqIig25hO+LA3W1v0AfYl1L3OIZw08pl&#10;FK2lwZpDQ4Ud7SsqmuuPUXAccdyt4sNwbu77x3f+9vl1jkmp+fO0ewfhafL/4j/3SSt4XSZ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kWP7cQAAADdAAAA&#10;DwAAAAAAAAAAAAAAAACqAgAAZHJzL2Rvd25yZXYueG1sUEsFBgAAAAAEAAQA+gAAAJsDAAAAAA==&#10;">
                  <v:shape id="Freeform 4207" o:spid="_x0000_s1074" style="position:absolute;left:5890;top:5226;width:101;height:85;visibility:visible;mso-wrap-style:square;v-text-anchor:top" coordsize="10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dB8UA&#10;AADdAAAADwAAAGRycy9kb3ducmV2LnhtbESP0WoCMRRE34X+Q7gF3zRbEdGtUaSg9aWFqh9wu7nd&#10;LN3crEm6Zv/eFAp9HGbmDLPeJtuKnnxoHCt4mhYgiCunG64VXM77yRJEiMgaW8ekYKAA283DaI2l&#10;djf+oP4Ua5EhHEpUYGLsSilDZchimLqOOHtfzluMWfpaao+3DLetnBXFQlpsOC8Y7OjFUPV9+rEK&#10;/G4wb8kUi3RYve4/r30aLu9GqfFj2j2DiJTif/ivfdQK5rPlCn7f5CcgN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a90HxQAAAN0AAAAPAAAAAAAAAAAAAAAAAJgCAABkcnMv&#10;ZG93bnJldi54bWxQSwUGAAAAAAQABAD1AAAAigMAAAAA&#10;" path="m101,86l,e" filled="f" strokeweight=".18183mm">
                    <v:path arrowok="t" o:connecttype="custom" o:connectlocs="101,5312;0,5226" o:connectangles="0,0"/>
                  </v:shape>
                </v:group>
                <v:group id="Group 4204" o:spid="_x0000_s1075" style="position:absolute;left:5501;top:5165;width:93;height:89" coordorigin="5501,5165" coordsize="9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eoVNsUAAADdAAAADwAAAGRycy9kb3ducmV2LnhtbERPTWvCQBC9F/wPywi9&#10;1U1iW9roKkFs8SBCk0LxNmTHJJidDdltEv999yD0+Hjf6+1kWjFQ7xrLCuJFBIK4tLrhSsF38fH0&#10;BsJ5ZI2tZVJwIwfbzexhjam2I3/RkPtKhBB2KSqove9SKV1Zk0G3sB1x4C62N+gD7CupexxDuGll&#10;EkWv0mDDoaHGjnY1ldf81yj4HHHMlvF+OF4vu9u5eDn9HGNS6nE+ZSsQnib/L767D1rBc/Ie9oc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HqFTbFAAAA3QAA&#10;AA8AAAAAAAAAAAAAAAAAqgIAAGRycy9kb3ducmV2LnhtbFBLBQYAAAAABAAEAPoAAACcAwAAAAA=&#10;">
                  <v:shape id="Freeform 4205" o:spid="_x0000_s1076" style="position:absolute;left:5501;top:5165;width:93;height:89;visibility:visible;mso-wrap-style:square;v-text-anchor:top" coordsize="9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XaccUA&#10;AADdAAAADwAAAGRycy9kb3ducmV2LnhtbESPQUsDMRSE74L/ITzBm01aRevatIil4LVblR4fyXN3&#10;7eZlSdLttr++KQg9DjPzDTNbDK4VPYXYeNYwHikQxMbbhisNX5vVwxRETMgWW8+k4UgRFvPbmxkW&#10;1h94TX2ZKpEhHAvUUKfUFVJGU5PDOPIdcfZ+fXCYsgyVtAEPGe5aOVHqWTpsOC/U2NFHTWZX7p2G&#10;n70p/7bLZa8eS3Pabb5fWqWC1vd3w/sbiERDuob/259Ww9PkdQyXN/kJyPkZ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xdpxxQAAAN0AAAAPAAAAAAAAAAAAAAAAAJgCAABkcnMv&#10;ZG93bnJldi54bWxQSwUGAAAAAAQABAD1AAAAigMAAAAA&#10;" path="m,l32,90,93,16,,e" fillcolor="black" stroked="f">
                    <v:path arrowok="t" o:connecttype="custom" o:connectlocs="0,5165;32,5255;93,5181;0,5165" o:connectangles="0,0,0,0"/>
                  </v:shape>
                </v:group>
                <v:group id="Group 4202" o:spid="_x0000_s1077" style="position:absolute;left:5501;top:5165;width:93;height:89" coordorigin="5501,5165" coordsize="9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Qu2sYAAADdAAAADwAAAGRycy9kb3ducmV2LnhtbESPQWvCQBSE74X+h+UV&#10;vOkmsZaauopILR5EUAvF2yP7TILZtyG7JvHfu4LQ4zAz3zCzRW8q0VLjSssK4lEEgjizuuRcwe9x&#10;PfwE4TyyxsoyKbiRg8X89WWGqbYd76k9+FwECLsUFRTe16mULivIoBvZmjh4Z9sY9EE2udQNdgFu&#10;KplE0Yc0WHJYKLCmVUHZ5XA1Cn467Jbj+LvdXs6r2+k42f1tY1Jq8NYvv0B46v1/+NneaAXvyTS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C7axgAAAN0A&#10;AAAPAAAAAAAAAAAAAAAAAKoCAABkcnMvZG93bnJldi54bWxQSwUGAAAAAAQABAD6AAAAnQMAAAAA&#10;">
                  <v:shape id="Freeform 4203" o:spid="_x0000_s1078" style="position:absolute;left:5501;top:5165;width:93;height:89;visibility:visible;mso-wrap-style:square;v-text-anchor:top" coordsize="9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pKosUA&#10;AADdAAAADwAAAGRycy9kb3ducmV2LnhtbESPT2sCMRTE7wW/Q3hCbzXrH0q7GkUKBXustRRvz83r&#10;JnXzEjbRXb99Iwgeh5n5DbNY9a4RZ2qj9axgPCpAEFdeW64V7L7en15AxISssfFMCi4UYbUcPCyw&#10;1L7jTzpvUy0yhGOJCkxKoZQyVoYcxpEPxNn79a3DlGVbS91il+GukZOieJYOLecFg4HeDFXH7ckp&#10;sOPd1HchfP/s7d/s49D0++pilHoc9us5iER9uodv7Y1WMJu8TuH6Jj8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kqixQAAAN0AAAAPAAAAAAAAAAAAAAAAAJgCAABkcnMv&#10;ZG93bnJldi54bWxQSwUGAAAAAAQABAD1AAAAigMAAAAA&#10;" path="m,l93,16,32,90,,e" filled="f" strokeweight=".26447mm">
                    <v:path arrowok="t" o:connecttype="custom" o:connectlocs="0,5165;93,5181;32,5255;0,5165" o:connectangles="0,0,0,0"/>
                  </v:shape>
                </v:group>
                <v:group id="Group 4200" o:spid="_x0000_s1079" style="position:absolute;left:5501;top:5173;width:93;height:2" coordorigin="5501,5173" coordsize="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ETNccAAADdAAAADwAAAGRycy9kb3ducmV2LnhtbESPT2vCQBTE70K/w/IK&#10;vdVN/FNqdBURWzyI0FgQb4/sMwlm34bsNonf3hUKHoeZ+Q2zWPWmEi01rrSsIB5GIIgzq0vOFfwe&#10;v94/QTiPrLGyTApu5GC1fBksMNG24x9qU5+LAGGXoILC+zqR0mUFGXRDWxMH72Ibgz7IJpe6wS7A&#10;TSVHUfQhDZYcFgqsaVNQdk3/jILvDrv1ON62++tlczsfp4fTPial3l779RyEp94/w//tnVYwGc0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tETNccAAADd&#10;AAAADwAAAAAAAAAAAAAAAACqAgAAZHJzL2Rvd25yZXYueG1sUEsFBgAAAAAEAAQA+gAAAJ4DAAAA&#10;AA==&#10;">
                  <v:shape id="Freeform 4201" o:spid="_x0000_s1080" style="position:absolute;left:5501;top:5173;width:93;height:2;visibility:visible;mso-wrap-style:square;v-text-anchor:top" coordsize="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GETMUA&#10;AADdAAAADwAAAGRycy9kb3ducmV2LnhtbESPS4vCQBCE74L/YWjBm07iCzfrKCouyJ587GVvTaZN&#10;gpmemBlN9t87C4LHoqq+ohar1pTiQbUrLCuIhxEI4tTqgjMFP+evwRyE88gaS8uk4I8crJbdzgIT&#10;bRs+0uPkMxEg7BJUkHtfJVK6NCeDbmgr4uBdbG3QB1lnUtfYBLgp5SiKZtJgwWEhx4q2OaXX090o&#10;wCYey8nm5n9Le4hnl+/jzm1apfq9dv0JwlPr3+FXe68VTEYfU/h/E56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cYRMxQAAAN0AAAAPAAAAAAAAAAAAAAAAAJgCAABkcnMv&#10;ZG93bnJldi54bWxQSwUGAAAAAAQABAD1AAAAigMAAAAA&#10;" path="m,l93,e" filled="f" strokeweight=".28158mm">
                    <v:path arrowok="t" o:connecttype="custom" o:connectlocs="0,0;93,0" o:connectangles="0,0"/>
                  </v:shape>
                </v:group>
                <v:group id="Group 4198" o:spid="_x0000_s1081" style="position:absolute;left:5564;top:5218;width:101;height:85" coordorigin="5564,5218" coordsize="101,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8o2ccAAADdAAAADwAAAGRycy9kb3ducmV2LnhtbESPT2vCQBTE7wW/w/KE&#10;3nQT24pGVxHR0oMI/gHx9sg+k2D2bciuSfz23YLQ4zAzv2Hmy86UoqHaFZYVxMMIBHFqdcGZgvNp&#10;O5iAcB5ZY2mZFDzJwXLRe5tjom3LB2qOPhMBwi5BBbn3VSKlS3My6Ia2Ig7ezdYGfZB1JnWNbYCb&#10;Uo6iaCwNFhwWcqxonVN6Pz6Mgu8W29VHvGl299v6eT197S+7mJR673erGQhPnf8Pv9o/WsHnaDq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8o2ccAAADd&#10;AAAADwAAAAAAAAAAAAAAAACqAgAAZHJzL2Rvd25yZXYueG1sUEsFBgAAAAAEAAQA+gAAAJ4DAAAA&#10;AA==&#10;">
                  <v:shape id="Freeform 4199" o:spid="_x0000_s1082" style="position:absolute;left:5564;top:5218;width:101;height:85;visibility:visible;mso-wrap-style:square;v-text-anchor:top" coordsize="10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F6M8UA&#10;AADdAAAADwAAAGRycy9kb3ducmV2LnhtbESP0WoCMRRE3wv9h3ALfavZSrF1NYoItn2xoPUDrpvr&#10;ZnFzs03imv37Rij0cZiZM8x8mWwrevKhcazgeVSAIK6cbrhWcPjePL2BCBFZY+uYFAwUYLm4v5tj&#10;qd2Vd9TvYy0yhEOJCkyMXSllqAxZDCPXEWfv5LzFmKWvpfZ4zXDbynFRTKTFhvOCwY7Whqrz/mIV&#10;+NVgtskUk/Q+/dgcf/o0HL6MUo8PaTUDESnF//Bf+1MreBlPX+H2Jj8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YXozxQAAAN0AAAAPAAAAAAAAAAAAAAAAAJgCAABkcnMv&#10;ZG93bnJldi54bWxQSwUGAAAAAAQABAD1AAAAigMAAAAA&#10;" path="m,l101,85e" filled="f" strokeweight=".18183mm">
                    <v:path arrowok="t" o:connecttype="custom" o:connectlocs="0,5218;101,5303" o:connectangles="0,0"/>
                  </v:shape>
                </v:group>
                <v:group id="Group 4196" o:spid="_x0000_s1083" style="position:absolute;left:5195;top:4144;width:1784;height:1502" coordorigin="5195,4144" coordsize="1784,15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wZMMUAAADdAAAADwAAAGRycy9kb3ducmV2LnhtbERPTWvCQBC9F/wPywi9&#10;1U1iW9roKkFs8SBCk0LxNmTHJJidDdltEv999yD0+Hjf6+1kWjFQ7xrLCuJFBIK4tLrhSsF38fH0&#10;BsJ5ZI2tZVJwIwfbzexhjam2I3/RkPtKhBB2KSqove9SKV1Zk0G3sB1x4C62N+gD7CupexxDuGll&#10;EkWv0mDDoaHGjnY1ldf81yj4HHHMlvF+OF4vu9u5eDn9HGNS6nE+ZSsQnib/L767D1rBc/Ie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cGTDFAAAA3QAA&#10;AA8AAAAAAAAAAAAAAAAAqgIAAGRycy9kb3ducmV2LnhtbFBLBQYAAAAABAAEAPoAAACcAwAAAAA=&#10;">
                  <v:shape id="Freeform 4197" o:spid="_x0000_s1084" style="position:absolute;left:5195;top:4144;width:1784;height:1502;visibility:visible;mso-wrap-style:square;v-text-anchor:top" coordsize="1784,15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vS+sUA&#10;AADdAAAADwAAAGRycy9kb3ducmV2LnhtbESPQWvCQBSE74X+h+UVvNVNRNomuobSIhVv2vbg7Zl9&#10;JrG7b0N2jfHfu0LB4zAz3zDzYrBG9NT5xrGCdJyAIC6dbrhS8PO9fH4D4QOyRuOYFFzIQ7F4fJhj&#10;rt2ZN9RvQyUihH2OCuoQ2lxKX9Zk0Y9dSxy9g+sshii7SuoOzxFujZwkyYu02HBcqLGlj5rKv+3J&#10;KnhlNLt+v8vkZ3rMLl/rXxNWRqnR0/A+AxFoCPfwf3ulFUwnWQa3N/EJ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y9L6xQAAAN0AAAAPAAAAAAAAAAAAAAAAAJgCAABkcnMv&#10;ZG93bnJldi54bWxQSwUGAAAAAAQABAD1AAAAigMAAAAA&#10;" path="m1785,1502l,e" filled="f" strokeweight=".18183mm">
                    <v:path arrowok="t" o:connecttype="custom" o:connectlocs="1785,5646;0,4144" o:connectangles="0,0"/>
                  </v:shape>
                </v:group>
                <v:group id="Group 4194" o:spid="_x0000_s1085" style="position:absolute;left:3154;top:5646;width:3825;height:2" coordorigin="3154,5646" coordsize="38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GPLMQAAADdAAAADwAAAGRycy9kb3ducmV2LnhtbERPy2rCQBTdF/yH4Qru&#10;6iSmLRIdRUItXYRCVRB3l8w1CWbuhMw0j7/vLApdHs57ux9NI3rqXG1ZQbyMQBAXVtdcKricj89r&#10;EM4ja2wsk4KJHOx3s6ctptoO/E39yZcihLBLUUHlfZtK6YqKDLqlbYkDd7edQR9gV0rd4RDCTSNX&#10;UfQmDdYcGipsKauoeJx+jIKPAYdDEr/3+eOeTbfz69c1j0mpxXw8bEB4Gv2/+M/9qRW8JFH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wGPLMQAAADdAAAA&#10;DwAAAAAAAAAAAAAAAACqAgAAZHJzL2Rvd25yZXYueG1sUEsFBgAAAAAEAAQA+gAAAJsDAAAAAA==&#10;">
                  <v:shape id="Freeform 4195" o:spid="_x0000_s1086" style="position:absolute;left:3154;top:5646;width:3825;height:2;visibility:visible;mso-wrap-style:square;v-text-anchor:top" coordsize="38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yThsUA&#10;AADdAAAADwAAAGRycy9kb3ducmV2LnhtbESPS4vCQBCE74L/YeiFva0TH4hmHcVIFhe8+ASPTaZN&#10;gpmekBk1/ntnYcFjUVVfUbNFaypxp8aVlhX0exEI4szqknMFx8PP1wSE88gaK8uk4EkOFvNuZ4ax&#10;tg/e0X3vcxEg7GJUUHhfx1K6rCCDrmdr4uBdbGPQB9nkUjf4CHBTyUEUjaXBksNCgTWtCsqu+5tR&#10;sLvQ6XDdJgkNprhJb+k6PSes1OdHu/wG4an17/B/+1crGA2jPvy9CU9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vJOGxQAAAN0AAAAPAAAAAAAAAAAAAAAAAJgCAABkcnMv&#10;ZG93bnJldi54bWxQSwUGAAAAAAQABAD1AAAAigMAAAAA&#10;" path="m3826,l,e" filled="f" strokeweight=".18183mm">
                    <v:path arrowok="t" o:connecttype="custom" o:connectlocs="3826,0;0,0" o:connectangles="0,0"/>
                  </v:shape>
                </v:group>
                <v:group id="Group 4192" o:spid="_x0000_s1087" style="position:absolute;left:8832;top:3092;width:97;height:191" coordorigin="8832,3092"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0wMUAAADdAAAADwAAAGRycy9kb3ducmV2LnhtbESPQYvCMBSE78L+h/AE&#10;b5pWV1mqUURW2YMsqAvi7dE822LzUprY1n9vhAWPw8x8wyxWnSlFQ7UrLCuIRxEI4tTqgjMFf6ft&#10;8AuE88gaS8uk4EEOVsuP3gITbVs+UHP0mQgQdgkqyL2vEildmpNBN7IVcfCutjbog6wzqWtsA9yU&#10;chxFM2mw4LCQY0WbnNLb8W4U7Fps15P4u9nfrpvH5TT9Pe9jUmrQ79ZzEJ46/w7/t3+0gs9JN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CftMDFAAAA3QAA&#10;AA8AAAAAAAAAAAAAAAAAqgIAAGRycy9kb3ducmV2LnhtbFBLBQYAAAAABAAEAPoAAACcAwAAAAA=&#10;">
                  <v:shape id="Freeform 4193" o:spid="_x0000_s1088" style="position:absolute;left:8832;top:3092;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cEQsIA&#10;AADdAAAADwAAAGRycy9kb3ducmV2LnhtbESPT2sCMRTE74V+h/AK3mqiEZGtUdqC6NU/6PW5ed1d&#10;unlZNtFdv70RBI/DzPyGmS97V4srtaHybGA0VCCIc28rLgwc9qvPGYgQkS3WnsnAjQIsF+9vc8ys&#10;73hL110sRIJwyNBAGWOTSRnykhyGoW+Ik/fnW4cxybaQtsUuwV0tx0pNpcOK00KJDf2WlP/vLi5R&#10;WP/o4+h0PmOccNcpvaaZNmbw0X9/gYjUx1f42d5YAxOtNDzepCc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NwRCwgAAAN0AAAAPAAAAAAAAAAAAAAAAAJgCAABkcnMvZG93&#10;bnJldi54bWxQSwUGAAAAAAQABAD1AAAAhwMAAAAA&#10;" path="m97,191l91,,,117e" filled="f" strokeweight=".18183mm">
                    <v:path arrowok="t" o:connecttype="custom" o:connectlocs="97,3283;91,3092;0,3209" o:connectangles="0,0,0"/>
                  </v:shape>
                </v:group>
                <v:group id="Group 4190" o:spid="_x0000_s1089" style="position:absolute;left:8742;top:3743;width:97;height:191" coordorigin="8742,3743"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qJL8cAAADdAAAADwAAAGRycy9kb3ducmV2LnhtbESPQWvCQBSE7wX/w/IK&#10;3ppNNC2SZhWRKh5CoSqU3h7ZZxLMvg3ZbRL/fbdQ6HGYmW+YfDOZVgzUu8aygiSKQRCXVjdcKbic&#10;908rEM4ja2wtk4I7OdisZw85ZtqO/EHDyVciQNhlqKD2vsukdGVNBl1kO+LgXW1v0AfZV1L3OAa4&#10;aeUijl+kwYbDQo0d7Woqb6dvo+Aw4rhdJm9Dcbvu7l/n5/fPIiGl5o/T9hWEp8n/h//aR60gX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DqJL8cAAADd&#10;AAAADwAAAAAAAAAAAAAAAACqAgAAZHJzL2Rvd25yZXYueG1sUEsFBgAAAAAEAAQA+gAAAJ4DAAAA&#10;AA==&#10;">
                  <v:shape id="Freeform 4191" o:spid="_x0000_s1090" style="position:absolute;left:8742;top:3743;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5rcIA&#10;AADdAAAADwAAAGRycy9kb3ducmV2LnhtbESPT2sCMRTE70K/Q3iF3jSx0SKrUdpCqVf/UK/PzXN3&#10;cfOybFJ3/fZGEDwOM/MbZrHqXS0u1IbKs4HxSIEgzr2tuDCw3/0MZyBCRLZYeyYDVwqwWr4MFphZ&#10;3/GGLttYiAThkKGBMsYmkzLkJTkMI98QJ+/kW4cxybaQtsUuwV0t35X6kA4rTgslNvRdUn7e/rtE&#10;Yf2l/8aH4xHjhLtO6V+aaWPeXvvPOYhIfXyGH+21NTDRagr3N+kJy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kjmtwgAAAN0AAAAPAAAAAAAAAAAAAAAAAJgCAABkcnMvZG93&#10;bnJldi54bWxQSwUGAAAAAAQABAD1AAAAhwMAAAAA&#10;" path="m,l5,190,97,73e" filled="f" strokeweight=".18183mm">
                    <v:path arrowok="t" o:connecttype="custom" o:connectlocs="0,3743;5,3933;97,3816" o:connectangles="0,0,0"/>
                  </v:shape>
                </v:group>
                <v:group id="Group 4188" o:spid="_x0000_s1091" style="position:absolute;left:8423;top:3035;width:97;height:191" coordorigin="8423,3035"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6Syw8cAAADdAAAADwAAAGRycy9kb3ducmV2LnhtbESPQWvCQBSE7wX/w/IK&#10;3ppNtA2SZhWRKh5CoSqU3h7ZZxLMvg3ZbRL/fbdQ6HGYmW+YfDOZVgzUu8aygiSKQRCXVjdcKbic&#10;908rEM4ja2wtk4I7OdisZw85ZtqO/EHDyVciQNhlqKD2vsukdGVNBl1kO+LgXW1v0AfZV1L3OAa4&#10;aeUijlNpsOGwUGNHu5rK2+nbKDiMOG6XydtQ3K67+9f55f2zSEip+eO0fQXhafL/4b/2USt4Xs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6Syw8cAAADd&#10;AAAADwAAAAAAAAAAAAAAAACqAgAAZHJzL2Rvd25yZXYueG1sUEsFBgAAAAAEAAQA+gAAAJ4DAAAA&#10;AA==&#10;">
                  <v:shape id="Freeform 4189" o:spid="_x0000_s1092" style="position:absolute;left:8423;top:3035;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wCQcIA&#10;AADdAAAADwAAAGRycy9kb3ducmV2LnhtbESPT2sCMRTE70K/Q3iF3jSxESurUdpCqVf/UK/PzXN3&#10;cfOybFJ3/fZGEDwOM/MbZrHqXS0u1IbKs4HxSIEgzr2tuDCw3/0MZyBCRLZYeyYDVwqwWr4MFphZ&#10;3/GGLttYiAThkKGBMsYmkzLkJTkMI98QJ+/kW4cxybaQtsUuwV0t35WaSocVp4USG/ouKT9v/12i&#10;sP7Sf+PD8Yhxwl2n9C/NtDFvr/3nHESkPj7Dj/baGpho9QH3N+kJy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AJBwgAAAN0AAAAPAAAAAAAAAAAAAAAAAJgCAABkcnMvZG93&#10;bnJldi54bWxQSwUGAAAAAAQABAD1AAAAhwMAAAAA&#10;" path="m97,190l91,,,117e" filled="f" strokeweight=".18183mm">
                    <v:path arrowok="t" o:connecttype="custom" o:connectlocs="97,3225;91,3035;0,3152" o:connectangles="0,0,0"/>
                  </v:shape>
                </v:group>
                <v:group id="Group 4186" o:spid="_x0000_s1093" style="position:absolute;left:8222;top:3113;width:97;height:191" coordorigin="8222,3113"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eDKsQAAADdAAAADwAAAGRycy9kb3ducmV2LnhtbERPy2rCQBTdF/yH4Qru&#10;6iSmLRIdRUItXYRCVRB3l8w1CWbuhMw0j7/vLApdHs57ux9NI3rqXG1ZQbyMQBAXVtdcKricj89r&#10;EM4ja2wsk4KJHOx3s6ctptoO/E39yZcihLBLUUHlfZtK6YqKDLqlbYkDd7edQR9gV0rd4RDCTSNX&#10;UfQmDdYcGipsKauoeJx+jIKPAYdDEr/3+eOeTbfz69c1j0mpxXw8bEB4Gv2/+M/9qRW8JF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XeDKsQAAADdAAAA&#10;DwAAAAAAAAAAAAAAAACqAgAAZHJzL2Rvd25yZXYueG1sUEsFBgAAAAAEAAQA+gAAAJsDAAAAAA==&#10;">
                  <v:shape id="Freeform 4187" o:spid="_x0000_s1094" style="position:absolute;left:8222;top:3113;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8zqMIA&#10;AADdAAAADwAAAGRycy9kb3ducmV2LnhtbESPT2sCMRTE70K/Q3iF3jSxEdHVKG2h1Kt/aK/PzXN3&#10;cfOybFJ3/fZGEDwOM/MbZrnuXS0u1IbKs4HxSIEgzr2tuDBw2H8PZyBCRLZYeyYDVwqwXr0MlphZ&#10;3/GWLrtYiAThkKGBMsYmkzLkJTkMI98QJ+/kW4cxybaQtsUuwV0t35WaSocVp4USG/oqKT/v/l2i&#10;sP7Uv+O/4xHjhLtO6R+aaWPeXvuPBYhIfXyGH+2NNTDRag73N+kJ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3zOowgAAAN0AAAAPAAAAAAAAAAAAAAAAAJgCAABkcnMvZG93&#10;bnJldi54bWxQSwUGAAAAAAQABAD1AAAAhwMAAAAA&#10;" path="m98,190l91,,,117e" filled="f" strokeweight=".18183mm">
                    <v:path arrowok="t" o:connecttype="custom" o:connectlocs="98,3303;91,3113;0,3230" o:connectangles="0,0,0"/>
                  </v:shape>
                </v:group>
                <v:group id="Group 4184" o:spid="_x0000_s1095" style="position:absolute;left:4792;top:5979;width:82;height:96" coordorigin="4792,5979"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gZ8cQAAADdAAAADwAAAGRycy9kb3ducmV2LnhtbERPy2rCQBTdF/yH4Qru&#10;6iSmLRIdRUItXYRCVRB3l8w1CWbuhMw0j7/vLApdHs57ux9NI3rqXG1ZQbyMQBAXVtdcKricj89r&#10;EM4ja2wsk4KJHOx3s6ctptoO/E39yZcihLBLUUHlfZtK6YqKDLqlbYkDd7edQR9gV0rd4RDCTSNX&#10;UfQmDdYcGipsKauoeJx+jIKPAYdDEr/3+eOeTbfz69c1j0mpxXw8bEB4Gv2/+M/9qRW8JHH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tgZ8cQAAADdAAAA&#10;DwAAAAAAAAAAAAAAAACqAgAAZHJzL2Rvd25yZXYueG1sUEsFBgAAAAAEAAQA+gAAAJsDAAAAAA==&#10;">
                  <v:shape id="Freeform 4185" o:spid="_x0000_s1096" style="position:absolute;left:4792;top:5979;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VWFcYA&#10;AADdAAAADwAAAGRycy9kb3ducmV2LnhtbESP3WrCQBSE7wu+w3KE3ukmNrQ2dRUNKL1pQe0DnGaP&#10;STB7NmTX/PTpuwWhl8PMfMOsNoOpRUetqywriOcRCOLc6ooLBV/n/WwJwnlkjbVlUjCSg8168rDC&#10;VNuej9SdfCEChF2KCkrvm1RKl5dk0M1tQxy8i20N+iDbQuoW+wA3tVxE0bM0WHFYKLGhrKT8eroZ&#10;Bf3iJ0r06LOX462wu+bj9fvwqZV6nA7bNxCeBv8fvrfftYLkKY7h7014An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VWFcYAAADdAAAADwAAAAAAAAAAAAAAAACYAgAAZHJz&#10;L2Rvd25yZXYueG1sUEsFBgAAAAAEAAQA9QAAAIsDAAAAAA==&#10;" path="m81,l,48,81,96,81,e" fillcolor="black" stroked="f">
                    <v:path arrowok="t" o:connecttype="custom" o:connectlocs="81,5979;0,6027;81,6075;81,5979" o:connectangles="0,0,0,0"/>
                  </v:shape>
                </v:group>
                <v:group id="Group 4182" o:spid="_x0000_s1097" style="position:absolute;left:4792;top:5979;width:82;height:96" coordorigin="4792,5979"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YiHcUAAADdAAAADwAAAGRycy9kb3ducmV2LnhtbESPQYvCMBSE78L+h/AE&#10;b5pWV1mqUURW2YMsqAvi7dE822LzUprY1n9vhAWPw8x8wyxWnSlFQ7UrLCuIRxEI4tTqgjMFf6ft&#10;8AuE88gaS8uk4EEOVsuP3gITbVs+UHP0mQgQdgkqyL2vEildmpNBN7IVcfCutjbog6wzqWtsA9yU&#10;chxFM2mw4LCQY0WbnNLb8W4U7Fps15P4u9nfrpvH5TT9Pe9jUmrQ79ZzEJ46/w7/t3+0gs9JP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GIh3FAAAA3QAA&#10;AA8AAAAAAAAAAAAAAAAAqgIAAGRycy9kb3ducmV2LnhtbFBLBQYAAAAABAAEAPoAAACcAwAAAAA=&#10;">
                  <v:shape id="Freeform 4183" o:spid="_x0000_s1098" style="position:absolute;left:4792;top:5979;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BJocUA&#10;AADdAAAADwAAAGRycy9kb3ducmV2LnhtbESPW2vCQBSE3wv9D8sp+KYbr0h0lVIR+yLUtL4fssdc&#10;zJ4N2TUm/fVuQejjMDPfMOttZyrRUuMKywrGowgEcWp1wZmCn+/9cAnCeWSNlWVS0JOD7eb1ZY2x&#10;tnc+UZv4TAQIuxgV5N7XsZQuzcmgG9maOHgX2xj0QTaZ1A3eA9xUchJFC2mw4LCQY00fOaXX5GYU&#10;lP53VpbnJOvnx2X9NW/79rDrlRq8de8rEJ46/x9+tj+1gtl0PIW/N+EJ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4EmhxQAAAN0AAAAPAAAAAAAAAAAAAAAAAJgCAABkcnMv&#10;ZG93bnJldi54bWxQSwUGAAAAAAQABAD1AAAAigMAAAAA&#10;" path="m,48l81,r,96l,48e" filled="f" strokeweight=".26447mm">
                    <v:path arrowok="t" o:connecttype="custom" o:connectlocs="0,6027;81,5979;81,6075;0,6027" o:connectangles="0,0,0,0"/>
                  </v:shape>
                </v:group>
                <v:group id="Group 4180" o:spid="_x0000_s1099" style="position:absolute;left:4792;top:5979;width:82;height:48" coordorigin="4792,5979"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Mf8scAAADdAAAADwAAAGRycy9kb3ducmV2LnhtbESPQWvCQBSE7wX/w/IK&#10;3ppNNC2SZhWRKh5CoSqU3h7ZZxLMvg3ZbRL/fbdQ6HGYmW+YfDOZVgzUu8aygiSKQRCXVjdcKbic&#10;908rEM4ja2wtk4I7OdisZw85ZtqO/EHDyVciQNhlqKD2vsukdGVNBl1kO+LgXW1v0AfZV1L3OAa4&#10;aeUijl+kwYbDQo0d7Woqb6dvo+Aw4rhdJm9Dcbvu7l/n5/fPIiGl5o/T9hWEp8n/h//aR60gXS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eMf8scAAADd&#10;AAAADwAAAAAAAAAAAAAAAACqAgAAZHJzL2Rvd25yZXYueG1sUEsFBgAAAAAEAAQA+gAAAJ4DAAAA&#10;AA==&#10;">
                  <v:shape id="Freeform 4181" o:spid="_x0000_s1100" style="position:absolute;left:4792;top:5979;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Nin8cA&#10;AADdAAAADwAAAGRycy9kb3ducmV2LnhtbESPT2vCQBTE7wW/w/KE3nQT+weJboIWhPYg2lh6fmSf&#10;STT7Nma3mvrp3YLQ4zAzv2HmWW8acabO1ZYVxOMIBHFhdc2lgq/dajQF4TyyxsYyKfglB1k6eJhj&#10;ou2FP+mc+1IECLsEFVTet4mUrqjIoBvbljh4e9sZ9EF2pdQdXgLcNHISRa/SYM1hocKW3ioqjvmP&#10;UVB+xPKUnyJ7+N7065W8FpPt0in1OOwXMxCeev8fvrfftYLnp/gF/t6EJyDT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zYp/HAAAA3QAAAA8AAAAAAAAAAAAAAAAAmAIAAGRy&#10;cy9kb3ducmV2LnhtbFBLBQYAAAAABAAEAPUAAACMAwAAAAA=&#10;" path="m81,l,48e" filled="f" strokeweight=".26447mm">
                    <v:path arrowok="t" o:connecttype="custom" o:connectlocs="81,5979;0,6027" o:connectangles="0,0"/>
                  </v:shape>
                </v:group>
                <v:group id="Group 4177" o:spid="_x0000_s1101" style="position:absolute;left:4873;top:6027;width:132;height:2" coordorigin="4873,6027"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0kHscAAADdAAAADwAAAGRycy9kb3ducmV2LnhtbESPQWvCQBSE7wX/w/IK&#10;3ppNtA2SZhWRKh5CoSqU3h7ZZxLMvg3ZbRL/fbdQ6HGYmW+YfDOZVgzUu8aygiSKQRCXVjdcKbic&#10;908rEM4ja2wtk4I7OdisZw85ZtqO/EHDyVciQNhlqKD2vsukdGVNBl1kO+LgXW1v0AfZV1L3OAa4&#10;aeUijlNpsOGwUGNHu5rK2+nbKDiMOG6XydtQ3K67+9f55f2zSEip+eO0fQXhafL/4b/2USt4Xi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n0kHscAAADd&#10;AAAADwAAAAAAAAAAAAAAAACqAgAAZHJzL2Rvd25yZXYueG1sUEsFBgAAAAAEAAQA+gAAAJ4DAAAA&#10;AA==&#10;">
                  <v:shape id="Freeform 4179" o:spid="_x0000_s1102" style="position:absolute;left:4873;top:6027;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MZ28YA&#10;AADdAAAADwAAAGRycy9kb3ducmV2LnhtbESPW2vCQBSE3wv+h+UIfasbtahEVxGLUNr44AWfD9mT&#10;C2bPptmNJv++KxT6OMzMN8xq05lK3KlxpWUF41EEgji1uuRcweW8f1uAcB5ZY2WZFPTkYLMevKww&#10;1vbBR7qffC4ChF2MCgrv61hKlxZk0I1sTRy8zDYGfZBNLnWDjwA3lZxE0UwaLDksFFjTrqD0dmqN&#10;giQ75IvbT1998Tb76KM2uX63iVKvw267BOGp8//hv/anVvA+Hc/h+SY8Ab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CMZ28YAAADdAAAADwAAAAAAAAAAAAAAAACYAgAAZHJz&#10;L2Rvd25yZXYueG1sUEsFBgAAAAAEAAQA9QAAAIsDAAAAAA==&#10;" path="m,l132,e" filled="f" strokeweight=".18183mm">
                    <v:path arrowok="t" o:connecttype="custom" o:connectlocs="0,0;132,0" o:connectangles="0,0"/>
                  </v:shape>
                  <v:shape id="Picture 4178" o:spid="_x0000_s1103" type="#_x0000_t75" style="position:absolute;left:1973;top:856;width:7118;height:5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5XVa3DAAAA3QAAAA8AAABkcnMvZG93bnJldi54bWxET89rwjAUvg/8H8Ib7LamOpGtayoiKIIH&#10;126MHR/NW9vZvJQkav3vzWHg8eP7nS9H04szOd9ZVjBNUhDEtdUdNwq+PjfPryB8QNbYWyYFV/Kw&#10;LCYPOWbaXrikcxUaEUPYZ6igDWHIpPR1SwZ9YgfiyP1aZzBE6BqpHV5iuOnlLE0X0mDHsaHFgdYt&#10;1cfqZBTwYrZ623uaH8vqLxzK8fvnY2uUenocV+8gAo3hLv5377SC+cs0zo1v4hOQ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dVrcMAAADdAAAADwAAAAAAAAAAAAAAAACf&#10;AgAAZHJzL2Rvd25yZXYueG1sUEsFBgAAAAAEAAQA9wAAAI8DAAAAAA==&#10;">
                    <v:imagedata r:id="rId55" o:title=""/>
                  </v:shape>
                </v:group>
                <w10:wrap anchorx="page"/>
              </v:group>
            </w:pict>
          </mc:Fallback>
        </mc:AlternateConten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 shoul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 h</w:t>
      </w:r>
      <w:r w:rsidRPr="006632F3">
        <w:rPr>
          <w:rFonts w:ascii="Times New Roman" w:eastAsia="Times New Roman" w:hAnsi="Times New Roman" w:cs="Times New Roman"/>
          <w:spacing w:val="-1"/>
        </w:rPr>
        <w:t>ear</w:t>
      </w:r>
      <w:r w:rsidRPr="006632F3">
        <w:rPr>
          <w:rFonts w:ascii="Times New Roman" w:eastAsia="Times New Roman" w:hAnsi="Times New Roman" w:cs="Times New Roman"/>
        </w:rPr>
        <w:t>t</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t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w:t>
      </w:r>
    </w:p>
    <w:p w14:paraId="0BE367A1" w14:textId="77777777" w:rsidR="00583B21" w:rsidRPr="006632F3" w:rsidRDefault="00583B21" w:rsidP="00583B21">
      <w:pPr>
        <w:spacing w:after="0" w:line="200" w:lineRule="exact"/>
        <w:rPr>
          <w:rFonts w:ascii="Times New Roman" w:hAnsi="Times New Roman" w:cs="Times New Roman"/>
        </w:rPr>
      </w:pPr>
    </w:p>
    <w:p w14:paraId="2E0B4E8D" w14:textId="77777777" w:rsidR="00583B21" w:rsidRPr="006632F3" w:rsidRDefault="00583B21" w:rsidP="00583B21">
      <w:pPr>
        <w:spacing w:after="0" w:line="200" w:lineRule="exact"/>
        <w:rPr>
          <w:rFonts w:ascii="Times New Roman" w:hAnsi="Times New Roman" w:cs="Times New Roman"/>
        </w:rPr>
      </w:pPr>
    </w:p>
    <w:p w14:paraId="02D14082" w14:textId="77777777" w:rsidR="00583B21" w:rsidRPr="006632F3" w:rsidRDefault="00583B21" w:rsidP="00583B21">
      <w:pPr>
        <w:spacing w:after="0" w:line="200" w:lineRule="exact"/>
        <w:rPr>
          <w:rFonts w:ascii="Times New Roman" w:hAnsi="Times New Roman" w:cs="Times New Roman"/>
        </w:rPr>
      </w:pPr>
    </w:p>
    <w:p w14:paraId="30A46111" w14:textId="77777777" w:rsidR="00583B21" w:rsidRPr="006632F3" w:rsidRDefault="00583B21" w:rsidP="00583B21">
      <w:pPr>
        <w:spacing w:after="0" w:line="200" w:lineRule="exact"/>
        <w:rPr>
          <w:rFonts w:ascii="Times New Roman" w:hAnsi="Times New Roman" w:cs="Times New Roman"/>
        </w:rPr>
      </w:pPr>
    </w:p>
    <w:p w14:paraId="2D2C989B" w14:textId="77777777" w:rsidR="00583B21" w:rsidRPr="006632F3" w:rsidRDefault="00583B21" w:rsidP="00583B21">
      <w:pPr>
        <w:spacing w:after="0" w:line="200" w:lineRule="exact"/>
        <w:rPr>
          <w:rFonts w:ascii="Times New Roman" w:hAnsi="Times New Roman" w:cs="Times New Roman"/>
        </w:rPr>
      </w:pPr>
    </w:p>
    <w:p w14:paraId="22E72B1B" w14:textId="77777777" w:rsidR="00583B21" w:rsidRPr="006632F3" w:rsidRDefault="00583B21" w:rsidP="00583B21">
      <w:pPr>
        <w:spacing w:after="0" w:line="200" w:lineRule="exact"/>
        <w:rPr>
          <w:rFonts w:ascii="Times New Roman" w:hAnsi="Times New Roman" w:cs="Times New Roman"/>
        </w:rPr>
      </w:pPr>
    </w:p>
    <w:p w14:paraId="196D7883" w14:textId="77777777" w:rsidR="00583B21" w:rsidRPr="006632F3" w:rsidRDefault="00583B21" w:rsidP="00583B21">
      <w:pPr>
        <w:spacing w:after="0" w:line="200" w:lineRule="exact"/>
        <w:rPr>
          <w:rFonts w:ascii="Times New Roman" w:hAnsi="Times New Roman" w:cs="Times New Roman"/>
        </w:rPr>
      </w:pPr>
    </w:p>
    <w:p w14:paraId="17B4FAEE" w14:textId="77777777" w:rsidR="00583B21" w:rsidRPr="006632F3" w:rsidRDefault="00583B21" w:rsidP="00583B21">
      <w:pPr>
        <w:spacing w:after="0" w:line="200" w:lineRule="exact"/>
        <w:rPr>
          <w:rFonts w:ascii="Times New Roman" w:hAnsi="Times New Roman" w:cs="Times New Roman"/>
        </w:rPr>
      </w:pPr>
    </w:p>
    <w:p w14:paraId="150B3EED" w14:textId="77777777" w:rsidR="00583B21" w:rsidRPr="006632F3" w:rsidRDefault="00583B21" w:rsidP="00583B21">
      <w:pPr>
        <w:spacing w:after="0" w:line="200" w:lineRule="exact"/>
        <w:rPr>
          <w:rFonts w:ascii="Times New Roman" w:hAnsi="Times New Roman" w:cs="Times New Roman"/>
        </w:rPr>
      </w:pPr>
    </w:p>
    <w:p w14:paraId="6B79C1FE" w14:textId="77777777" w:rsidR="00583B21" w:rsidRPr="006632F3" w:rsidRDefault="00583B21" w:rsidP="00583B21">
      <w:pPr>
        <w:spacing w:after="0" w:line="200" w:lineRule="exact"/>
        <w:rPr>
          <w:rFonts w:ascii="Times New Roman" w:hAnsi="Times New Roman" w:cs="Times New Roman"/>
        </w:rPr>
      </w:pPr>
    </w:p>
    <w:p w14:paraId="39141A72" w14:textId="77777777" w:rsidR="00583B21" w:rsidRPr="006632F3" w:rsidRDefault="00583B21" w:rsidP="00583B21">
      <w:pPr>
        <w:spacing w:after="0" w:line="200" w:lineRule="exact"/>
        <w:rPr>
          <w:rFonts w:ascii="Times New Roman" w:hAnsi="Times New Roman" w:cs="Times New Roman"/>
        </w:rPr>
      </w:pPr>
    </w:p>
    <w:p w14:paraId="534753EA" w14:textId="77777777" w:rsidR="00583B21" w:rsidRPr="006632F3" w:rsidRDefault="00583B21" w:rsidP="00583B21">
      <w:pPr>
        <w:spacing w:after="0" w:line="200" w:lineRule="exact"/>
        <w:rPr>
          <w:rFonts w:ascii="Times New Roman" w:hAnsi="Times New Roman" w:cs="Times New Roman"/>
        </w:rPr>
      </w:pPr>
    </w:p>
    <w:p w14:paraId="726B234D" w14:textId="77777777" w:rsidR="00583B21" w:rsidRPr="006632F3" w:rsidRDefault="00583B21" w:rsidP="00583B21">
      <w:pPr>
        <w:spacing w:after="0" w:line="200" w:lineRule="exact"/>
        <w:rPr>
          <w:rFonts w:ascii="Times New Roman" w:hAnsi="Times New Roman" w:cs="Times New Roman"/>
        </w:rPr>
      </w:pPr>
    </w:p>
    <w:p w14:paraId="13364560" w14:textId="77777777" w:rsidR="00583B21" w:rsidRPr="006632F3" w:rsidRDefault="00583B21" w:rsidP="00583B21">
      <w:pPr>
        <w:spacing w:after="0" w:line="200" w:lineRule="exact"/>
        <w:rPr>
          <w:rFonts w:ascii="Times New Roman" w:hAnsi="Times New Roman" w:cs="Times New Roman"/>
        </w:rPr>
      </w:pPr>
    </w:p>
    <w:p w14:paraId="241025DB" w14:textId="77777777" w:rsidR="00583B21" w:rsidRPr="006632F3" w:rsidRDefault="00583B21" w:rsidP="00583B21">
      <w:pPr>
        <w:spacing w:after="0" w:line="200" w:lineRule="exact"/>
        <w:rPr>
          <w:rFonts w:ascii="Times New Roman" w:hAnsi="Times New Roman" w:cs="Times New Roman"/>
        </w:rPr>
      </w:pPr>
    </w:p>
    <w:p w14:paraId="1A88FBF5" w14:textId="77777777" w:rsidR="00583B21" w:rsidRPr="006632F3" w:rsidRDefault="00583B21" w:rsidP="00583B21">
      <w:pPr>
        <w:spacing w:after="0" w:line="200" w:lineRule="exact"/>
        <w:rPr>
          <w:rFonts w:ascii="Times New Roman" w:hAnsi="Times New Roman" w:cs="Times New Roman"/>
        </w:rPr>
      </w:pPr>
    </w:p>
    <w:p w14:paraId="14369EBA" w14:textId="77777777" w:rsidR="00583B21" w:rsidRPr="006632F3" w:rsidRDefault="00583B21" w:rsidP="00583B21">
      <w:pPr>
        <w:spacing w:after="0" w:line="200" w:lineRule="exact"/>
        <w:rPr>
          <w:rFonts w:ascii="Times New Roman" w:hAnsi="Times New Roman" w:cs="Times New Roman"/>
        </w:rPr>
      </w:pPr>
    </w:p>
    <w:p w14:paraId="0E740C4E" w14:textId="77777777" w:rsidR="00583B21" w:rsidRPr="006632F3" w:rsidRDefault="00583B21" w:rsidP="00583B21">
      <w:pPr>
        <w:spacing w:after="0" w:line="200" w:lineRule="exact"/>
        <w:rPr>
          <w:rFonts w:ascii="Times New Roman" w:hAnsi="Times New Roman" w:cs="Times New Roman"/>
        </w:rPr>
      </w:pPr>
    </w:p>
    <w:p w14:paraId="1508D1CC" w14:textId="77777777" w:rsidR="00583B21" w:rsidRPr="006632F3" w:rsidRDefault="00583B21" w:rsidP="00583B21">
      <w:pPr>
        <w:spacing w:after="0" w:line="200" w:lineRule="exact"/>
        <w:rPr>
          <w:rFonts w:ascii="Times New Roman" w:hAnsi="Times New Roman" w:cs="Times New Roman"/>
        </w:rPr>
      </w:pPr>
    </w:p>
    <w:p w14:paraId="0E654133" w14:textId="77777777" w:rsidR="00583B21" w:rsidRPr="006632F3" w:rsidRDefault="00583B21" w:rsidP="00583B21">
      <w:pPr>
        <w:spacing w:after="0" w:line="200" w:lineRule="exact"/>
        <w:rPr>
          <w:rFonts w:ascii="Times New Roman" w:hAnsi="Times New Roman" w:cs="Times New Roman"/>
        </w:rPr>
      </w:pPr>
    </w:p>
    <w:p w14:paraId="5D82FCF2" w14:textId="77777777" w:rsidR="00583B21" w:rsidRPr="006632F3" w:rsidRDefault="00583B21" w:rsidP="00583B21">
      <w:pPr>
        <w:spacing w:after="0" w:line="200" w:lineRule="exact"/>
        <w:rPr>
          <w:rFonts w:ascii="Times New Roman" w:hAnsi="Times New Roman" w:cs="Times New Roman"/>
        </w:rPr>
      </w:pPr>
    </w:p>
    <w:p w14:paraId="052EAB55" w14:textId="77777777" w:rsidR="00583B21" w:rsidRPr="006632F3" w:rsidRDefault="00583B21" w:rsidP="00583B21">
      <w:pPr>
        <w:spacing w:after="0" w:line="200" w:lineRule="exact"/>
        <w:rPr>
          <w:rFonts w:ascii="Times New Roman" w:hAnsi="Times New Roman" w:cs="Times New Roman"/>
        </w:rPr>
      </w:pPr>
    </w:p>
    <w:p w14:paraId="6A6F8011" w14:textId="77777777" w:rsidR="00583B21" w:rsidRPr="006632F3" w:rsidRDefault="00583B21" w:rsidP="00583B21">
      <w:pPr>
        <w:spacing w:after="0" w:line="200" w:lineRule="exact"/>
        <w:rPr>
          <w:rFonts w:ascii="Times New Roman" w:hAnsi="Times New Roman" w:cs="Times New Roman"/>
        </w:rPr>
      </w:pPr>
    </w:p>
    <w:p w14:paraId="5291021D" w14:textId="77777777" w:rsidR="00583B21" w:rsidRPr="006632F3" w:rsidRDefault="00583B21" w:rsidP="00583B21">
      <w:pPr>
        <w:spacing w:after="0" w:line="200" w:lineRule="exact"/>
        <w:rPr>
          <w:rFonts w:ascii="Times New Roman" w:hAnsi="Times New Roman" w:cs="Times New Roman"/>
        </w:rPr>
      </w:pPr>
    </w:p>
    <w:p w14:paraId="200AE8A1" w14:textId="77777777" w:rsidR="00583B21" w:rsidRPr="006632F3" w:rsidRDefault="00583B21" w:rsidP="00583B21">
      <w:pPr>
        <w:spacing w:after="0" w:line="200" w:lineRule="exact"/>
        <w:rPr>
          <w:rFonts w:ascii="Times New Roman" w:hAnsi="Times New Roman" w:cs="Times New Roman"/>
        </w:rPr>
      </w:pPr>
    </w:p>
    <w:p w14:paraId="5D8B3703" w14:textId="77777777" w:rsidR="00583B21" w:rsidRPr="006632F3" w:rsidRDefault="00583B21" w:rsidP="00583B21">
      <w:pPr>
        <w:spacing w:after="0" w:line="200" w:lineRule="exact"/>
        <w:rPr>
          <w:rFonts w:ascii="Times New Roman" w:hAnsi="Times New Roman" w:cs="Times New Roman"/>
        </w:rPr>
      </w:pPr>
    </w:p>
    <w:p w14:paraId="40CA55B7" w14:textId="77777777" w:rsidR="00583B21" w:rsidRPr="006632F3" w:rsidRDefault="00583B21" w:rsidP="00583B21">
      <w:pPr>
        <w:spacing w:after="0" w:line="200" w:lineRule="exact"/>
        <w:rPr>
          <w:rFonts w:ascii="Times New Roman" w:hAnsi="Times New Roman" w:cs="Times New Roman"/>
        </w:rPr>
      </w:pPr>
    </w:p>
    <w:p w14:paraId="2D472F57" w14:textId="77777777" w:rsidR="00583B21" w:rsidRPr="006632F3" w:rsidRDefault="00583B21" w:rsidP="00583B21">
      <w:pPr>
        <w:spacing w:after="0" w:line="200" w:lineRule="exact"/>
        <w:rPr>
          <w:rFonts w:ascii="Times New Roman" w:hAnsi="Times New Roman" w:cs="Times New Roman"/>
        </w:rPr>
      </w:pPr>
    </w:p>
    <w:p w14:paraId="1EEFD8A0" w14:textId="77777777" w:rsidR="00583B21" w:rsidRPr="006632F3" w:rsidRDefault="00583B21" w:rsidP="00583B21">
      <w:pPr>
        <w:spacing w:before="17" w:after="0" w:line="260" w:lineRule="exact"/>
        <w:rPr>
          <w:rFonts w:ascii="Times New Roman" w:hAnsi="Times New Roman" w:cs="Times New Roman"/>
        </w:rPr>
      </w:pPr>
    </w:p>
    <w:p w14:paraId="7256388E"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1</w:t>
      </w:r>
      <w:r w:rsidRPr="006632F3">
        <w:rPr>
          <w:rFonts w:ascii="Times New Roman" w:eastAsia="Times New Roman" w:hAnsi="Times New Roman" w:cs="Times New Roman"/>
          <w:b/>
          <w:bCs/>
        </w:rPr>
        <w:t>9</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red</w:t>
      </w:r>
      <w:r w:rsidRPr="006632F3">
        <w:rPr>
          <w:rFonts w:ascii="Times New Roman" w:eastAsia="Times New Roman" w:hAnsi="Times New Roman" w:cs="Times New Roman"/>
          <w:b/>
          <w:bCs/>
          <w:spacing w:val="-9"/>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ic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SA</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rPr>
        <w:t>He</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ck</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qu</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ce</w:t>
      </w:r>
    </w:p>
    <w:p w14:paraId="70C495E5" w14:textId="77777777" w:rsidR="00583B21" w:rsidRPr="006632F3" w:rsidRDefault="00583B21" w:rsidP="00583B21">
      <w:pPr>
        <w:spacing w:before="3" w:after="0" w:line="130" w:lineRule="exact"/>
        <w:rPr>
          <w:rFonts w:ascii="Times New Roman" w:hAnsi="Times New Roman" w:cs="Times New Roman"/>
        </w:rPr>
      </w:pPr>
    </w:p>
    <w:p w14:paraId="40B76B33" w14:textId="77777777" w:rsidR="00583B21" w:rsidRPr="006632F3" w:rsidRDefault="00583B21" w:rsidP="00583B21">
      <w:pPr>
        <w:spacing w:after="0" w:line="248" w:lineRule="auto"/>
        <w:ind w:left="478" w:right="392" w:hanging="36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w:t>
      </w:r>
      <w:r w:rsidRPr="006632F3">
        <w:rPr>
          <w:rFonts w:ascii="Times New Roman" w:eastAsia="Arial" w:hAnsi="Times New Roman" w:cs="Times New Roman"/>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BEA</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al</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lee</w:t>
      </w:r>
      <w:r w:rsidRPr="006632F3">
        <w:rPr>
          <w:rFonts w:ascii="Times New Roman" w:eastAsia="Arial" w:hAnsi="Times New Roman" w:cs="Times New Roman"/>
        </w:rPr>
        <w:t>p</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l</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1</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gain</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El</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2</w:t>
      </w:r>
    </w:p>
    <w:p w14:paraId="57986ADA" w14:textId="77777777" w:rsidR="00583B21" w:rsidRPr="006632F3" w:rsidRDefault="00583B21" w:rsidP="00583B21">
      <w:pPr>
        <w:spacing w:before="2" w:after="0" w:line="250" w:lineRule="auto"/>
        <w:ind w:left="478" w:right="616" w:hanging="360"/>
        <w:rPr>
          <w:rFonts w:ascii="Times New Roman" w:eastAsia="Arial" w:hAnsi="Times New Roman" w:cs="Times New Roman"/>
        </w:rPr>
      </w:pPr>
      <w:r w:rsidRPr="006632F3">
        <w:rPr>
          <w:rFonts w:ascii="Times New Roman" w:eastAsia="Arial" w:hAnsi="Times New Roman" w:cs="Times New Roman"/>
          <w:spacing w:val="-1"/>
        </w:rPr>
        <w:t>2</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e</w:t>
      </w:r>
      <w:r w:rsidRPr="006632F3">
        <w:rPr>
          <w:rFonts w:ascii="Times New Roman" w:eastAsia="Arial" w:hAnsi="Times New Roman" w:cs="Times New Roman"/>
        </w:rPr>
        <w:t>tC</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A’</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l</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4</w:t>
      </w:r>
    </w:p>
    <w:p w14:paraId="0D48198C" w14:textId="77777777" w:rsidR="00583B21" w:rsidRPr="006632F3" w:rsidRDefault="00583B21" w:rsidP="00583B21">
      <w:pPr>
        <w:spacing w:after="0" w:line="228" w:lineRule="exact"/>
        <w:ind w:left="11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UUID</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R</w:t>
      </w:r>
      <w:r w:rsidRPr="006632F3">
        <w:rPr>
          <w:rFonts w:ascii="Times New Roman" w:eastAsia="Arial" w:hAnsi="Times New Roman" w:cs="Times New Roman"/>
          <w:spacing w:val="-1"/>
        </w:rPr>
        <w:t>SA’</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e</w:t>
      </w:r>
      <w:r w:rsidRPr="006632F3">
        <w:rPr>
          <w:rFonts w:ascii="Times New Roman" w:eastAsia="Arial" w:hAnsi="Times New Roman" w:cs="Times New Roman"/>
        </w:rPr>
        <w:t>r</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AMModule</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l</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4</w:t>
      </w:r>
    </w:p>
    <w:p w14:paraId="2208B600" w14:textId="77777777" w:rsidR="00583B21" w:rsidRPr="006632F3" w:rsidRDefault="00583B21" w:rsidP="00583B21">
      <w:pPr>
        <w:spacing w:after="0"/>
        <w:rPr>
          <w:rFonts w:ascii="Times New Roman" w:hAnsi="Times New Roman" w:cs="Times New Roman"/>
        </w:rPr>
        <w:sectPr w:rsidR="00583B21" w:rsidRPr="006632F3">
          <w:pgSz w:w="12240" w:h="15860"/>
          <w:pgMar w:top="1320" w:right="1720" w:bottom="1000" w:left="1680" w:header="0" w:footer="803" w:gutter="0"/>
          <w:cols w:space="720"/>
        </w:sectPr>
      </w:pPr>
    </w:p>
    <w:p w14:paraId="433AE2EF" w14:textId="77777777" w:rsidR="00583B21" w:rsidRPr="006632F3" w:rsidRDefault="00583B21" w:rsidP="00583B21">
      <w:pPr>
        <w:tabs>
          <w:tab w:val="left" w:pos="1000"/>
        </w:tabs>
        <w:spacing w:before="65" w:after="0" w:line="250" w:lineRule="auto"/>
        <w:ind w:left="1018" w:right="162" w:hanging="540"/>
        <w:rPr>
          <w:rFonts w:ascii="Times New Roman" w:eastAsia="Arial" w:hAnsi="Times New Roman" w:cs="Times New Roman"/>
        </w:rPr>
      </w:pPr>
      <w:r w:rsidRPr="006632F3">
        <w:rPr>
          <w:rFonts w:ascii="Times New Roman" w:eastAsia="Arial" w:hAnsi="Times New Roman" w:cs="Times New Roman"/>
          <w:spacing w:val="-1"/>
        </w:rPr>
        <w:lastRenderedPageBreak/>
        <w:t>3</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w:t>
      </w:r>
      <w:r w:rsidRPr="006632F3">
        <w:rPr>
          <w:rFonts w:ascii="Times New Roman" w:eastAsia="Arial" w:hAnsi="Times New Roman" w:cs="Times New Roman"/>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BEA</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i</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4"/>
        </w:rPr>
        <w:t>m</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4"/>
        </w:rPr>
        <w:t>m</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lee</w:t>
      </w:r>
      <w:r w:rsidRPr="006632F3">
        <w:rPr>
          <w:rFonts w:ascii="Times New Roman" w:eastAsia="Arial" w:hAnsi="Times New Roman" w:cs="Times New Roman"/>
        </w:rPr>
        <w:t>p</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l</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1</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gain</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El</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4</w:t>
      </w:r>
    </w:p>
    <w:p w14:paraId="4520C8DC" w14:textId="77777777" w:rsidR="00583B21" w:rsidRPr="006632F3" w:rsidRDefault="00583B21" w:rsidP="00583B21">
      <w:pPr>
        <w:spacing w:after="0" w:line="228" w:lineRule="exact"/>
        <w:ind w:left="118" w:right="-2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rPr>
        <w:t xml:space="preserve">k </w:t>
      </w:r>
      <w:proofErr w:type="gramStart"/>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eManage</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R</w:t>
      </w:r>
      <w:r w:rsidRPr="006632F3">
        <w:rPr>
          <w:rFonts w:ascii="Times New Roman" w:eastAsia="Arial" w:hAnsi="Times New Roman" w:cs="Times New Roman"/>
          <w:spacing w:val="-1"/>
        </w:rPr>
        <w:t>M</w:t>
      </w:r>
      <w:r w:rsidRPr="006632F3">
        <w:rPr>
          <w:rFonts w:ascii="Times New Roman" w:eastAsia="Arial" w:hAnsi="Times New Roman" w:cs="Times New Roman"/>
        </w:rPr>
        <w: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e</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A</w:t>
      </w:r>
      <w:r w:rsidRPr="006632F3">
        <w:rPr>
          <w:rFonts w:ascii="Times New Roman" w:eastAsia="Arial" w:hAnsi="Times New Roman" w:cs="Times New Roman"/>
        </w:rPr>
        <w:t>.</w:t>
      </w:r>
    </w:p>
    <w:p w14:paraId="15C67831" w14:textId="77777777" w:rsidR="00583B21" w:rsidRPr="006632F3" w:rsidRDefault="00583B21" w:rsidP="00583B21">
      <w:pPr>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5</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R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3"/>
        </w:rPr>
        <w:t>k</w:t>
      </w:r>
      <w:r w:rsidRPr="006632F3">
        <w:rPr>
          <w:rFonts w:ascii="Times New Roman" w:eastAsia="Arial" w:hAnsi="Times New Roman" w:cs="Times New Roman"/>
          <w:spacing w:val="-1"/>
        </w:rPr>
        <w:t>no</w:t>
      </w:r>
      <w:r w:rsidRPr="006632F3">
        <w:rPr>
          <w:rFonts w:ascii="Times New Roman" w:eastAsia="Arial" w:hAnsi="Times New Roman" w:cs="Times New Roman"/>
          <w:spacing w:val="-3"/>
        </w:rPr>
        <w:t>w</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u</w:t>
      </w:r>
      <w:r w:rsidRPr="006632F3">
        <w:rPr>
          <w:rFonts w:ascii="Times New Roman" w:eastAsia="Arial" w:hAnsi="Times New Roman" w:cs="Times New Roman"/>
        </w:rPr>
        <w:t>p</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g</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7</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l</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6</w:t>
      </w:r>
    </w:p>
    <w:p w14:paraId="79FDA239" w14:textId="77777777" w:rsidR="00583B21" w:rsidRPr="006632F3" w:rsidRDefault="00583B21" w:rsidP="00583B21">
      <w:pPr>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6</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un</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ble</w:t>
      </w:r>
      <w:r w:rsidRPr="006632F3">
        <w:rPr>
          <w:rFonts w:ascii="Times New Roman" w:eastAsia="Arial" w:hAnsi="Times New Roman" w:cs="Times New Roman"/>
        </w:rPr>
        <w:t>.</w:t>
      </w:r>
    </w:p>
    <w:p w14:paraId="12456E47" w14:textId="77777777" w:rsidR="00583B21" w:rsidRPr="006632F3" w:rsidRDefault="00583B21" w:rsidP="00583B21">
      <w:pPr>
        <w:tabs>
          <w:tab w:val="left" w:pos="980"/>
        </w:tabs>
        <w:spacing w:before="10" w:after="0" w:line="240" w:lineRule="auto"/>
        <w:ind w:left="441" w:right="642"/>
        <w:jc w:val="center"/>
        <w:rPr>
          <w:rFonts w:ascii="Times New Roman" w:eastAsia="Arial" w:hAnsi="Times New Roman" w:cs="Times New Roman"/>
        </w:rPr>
      </w:pPr>
      <w:r w:rsidRPr="006632F3">
        <w:rPr>
          <w:rFonts w:ascii="Times New Roman" w:eastAsia="Arial" w:hAnsi="Times New Roman" w:cs="Times New Roman"/>
          <w:spacing w:val="-1"/>
        </w:rPr>
        <w:t>6</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U</w:t>
      </w:r>
      <w:r w:rsidRPr="006632F3">
        <w:rPr>
          <w:rFonts w:ascii="Times New Roman" w:eastAsia="Arial" w:hAnsi="Times New Roman" w:cs="Times New Roman"/>
          <w:spacing w:val="-1"/>
          <w:w w:val="99"/>
        </w:rPr>
        <w:t>P</w:t>
      </w:r>
      <w:r w:rsidRPr="006632F3">
        <w:rPr>
          <w:rFonts w:ascii="Times New Roman" w:eastAsia="Arial" w:hAnsi="Times New Roman" w:cs="Times New Roman"/>
          <w:w w:val="99"/>
        </w:rPr>
        <w:t>D</w:t>
      </w:r>
      <w:r w:rsidRPr="006632F3">
        <w:rPr>
          <w:rFonts w:ascii="Times New Roman" w:eastAsia="Arial" w:hAnsi="Times New Roman" w:cs="Times New Roman"/>
          <w:spacing w:val="-1"/>
          <w:w w:val="99"/>
        </w:rPr>
        <w:t>A</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E_SA_S</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A</w:t>
      </w:r>
      <w:r w:rsidRPr="006632F3">
        <w:rPr>
          <w:rFonts w:ascii="Times New Roman" w:eastAsia="Arial" w:hAnsi="Times New Roman" w:cs="Times New Roman"/>
          <w:spacing w:val="3"/>
          <w:w w:val="99"/>
        </w:rPr>
        <w:t>T</w:t>
      </w:r>
      <w:r w:rsidRPr="006632F3">
        <w:rPr>
          <w:rFonts w:ascii="Times New Roman" w:eastAsia="Arial" w:hAnsi="Times New Roman" w:cs="Times New Roman"/>
          <w:w w:val="99"/>
        </w:rPr>
        <w:t>US</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a</w:t>
      </w:r>
      <w:r w:rsidRPr="006632F3">
        <w:rPr>
          <w:rFonts w:ascii="Times New Roman" w:eastAsia="Arial" w:hAnsi="Times New Roman" w:cs="Times New Roman"/>
          <w:spacing w:val="-6"/>
        </w:rPr>
        <w:t>y</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w w:val="99"/>
        </w:rPr>
        <w:t>i</w:t>
      </w:r>
      <w:r w:rsidRPr="006632F3">
        <w:rPr>
          <w:rFonts w:ascii="Times New Roman" w:eastAsia="Arial" w:hAnsi="Times New Roman" w:cs="Times New Roman"/>
          <w:w w:val="99"/>
        </w:rPr>
        <w:t>s</w:t>
      </w:r>
    </w:p>
    <w:p w14:paraId="0CA46027" w14:textId="77777777" w:rsidR="00583B21" w:rsidRPr="006632F3" w:rsidRDefault="00583B21" w:rsidP="00583B21">
      <w:pPr>
        <w:spacing w:before="8" w:after="0" w:line="240" w:lineRule="auto"/>
        <w:ind w:left="1018" w:right="-20"/>
        <w:rPr>
          <w:rFonts w:ascii="Times New Roman" w:eastAsia="Arial" w:hAnsi="Times New Roman" w:cs="Times New Roman"/>
        </w:rPr>
      </w:pPr>
      <w:r w:rsidRPr="006632F3">
        <w:rPr>
          <w:rFonts w:ascii="Times New Roman" w:eastAsia="Arial" w:hAnsi="Times New Roman" w:cs="Times New Roman"/>
        </w:rPr>
        <w:t>UNR</w:t>
      </w:r>
      <w:r w:rsidRPr="006632F3">
        <w:rPr>
          <w:rFonts w:ascii="Times New Roman" w:eastAsia="Arial" w:hAnsi="Times New Roman" w:cs="Times New Roman"/>
          <w:spacing w:val="-1"/>
        </w:rPr>
        <w:t>EA</w:t>
      </w:r>
      <w:r w:rsidRPr="006632F3">
        <w:rPr>
          <w:rFonts w:ascii="Times New Roman" w:eastAsia="Arial" w:hAnsi="Times New Roman" w:cs="Times New Roman"/>
        </w:rPr>
        <w:t>CH</w:t>
      </w:r>
      <w:r w:rsidRPr="006632F3">
        <w:rPr>
          <w:rFonts w:ascii="Times New Roman" w:eastAsia="Arial" w:hAnsi="Times New Roman" w:cs="Times New Roman"/>
          <w:spacing w:val="-1"/>
        </w:rPr>
        <w:t>ABL</w:t>
      </w:r>
      <w:r w:rsidRPr="006632F3">
        <w:rPr>
          <w:rFonts w:ascii="Times New Roman" w:eastAsia="Arial" w:hAnsi="Times New Roman" w:cs="Times New Roman"/>
        </w:rPr>
        <w:t>E</w:t>
      </w:r>
    </w:p>
    <w:p w14:paraId="19098127" w14:textId="77777777" w:rsidR="00583B21" w:rsidRPr="006632F3" w:rsidRDefault="00583B21" w:rsidP="00583B21">
      <w:pPr>
        <w:tabs>
          <w:tab w:val="left" w:pos="1000"/>
        </w:tabs>
        <w:spacing w:before="10"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6</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rPr>
        <w:tab/>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upda</w:t>
      </w:r>
      <w:r w:rsidRPr="006632F3">
        <w:rPr>
          <w:rFonts w:ascii="Times New Roman" w:eastAsia="Arial" w:hAnsi="Times New Roman" w:cs="Times New Roman"/>
        </w:rPr>
        <w:t>te</w:t>
      </w:r>
    </w:p>
    <w:p w14:paraId="1CAC6580" w14:textId="77777777" w:rsidR="00583B21" w:rsidRPr="006632F3" w:rsidRDefault="00583B21" w:rsidP="00583B21">
      <w:pPr>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7</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w:t>
      </w:r>
      <w:r w:rsidRPr="006632F3">
        <w:rPr>
          <w:rFonts w:ascii="Times New Roman" w:eastAsia="Arial" w:hAnsi="Times New Roman" w:cs="Times New Roman"/>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BEA</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lee</w:t>
      </w:r>
      <w:r w:rsidRPr="006632F3">
        <w:rPr>
          <w:rFonts w:ascii="Times New Roman" w:eastAsia="Arial" w:hAnsi="Times New Roman" w:cs="Times New Roman"/>
        </w:rPr>
        <w:t>p</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l</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1</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gai</w:t>
      </w:r>
      <w:r w:rsidRPr="006632F3">
        <w:rPr>
          <w:rFonts w:ascii="Times New Roman" w:eastAsia="Arial" w:hAnsi="Times New Roman" w:cs="Times New Roman"/>
        </w:rPr>
        <w:t>n</w:t>
      </w:r>
    </w:p>
    <w:p w14:paraId="1CBE990C" w14:textId="77777777" w:rsidR="00583B21" w:rsidRPr="006632F3" w:rsidRDefault="00583B21" w:rsidP="00583B21">
      <w:pPr>
        <w:spacing w:before="7" w:after="0" w:line="170" w:lineRule="exact"/>
        <w:rPr>
          <w:rFonts w:ascii="Times New Roman" w:hAnsi="Times New Roman" w:cs="Times New Roman"/>
        </w:rPr>
      </w:pPr>
    </w:p>
    <w:p w14:paraId="57022804" w14:textId="77777777" w:rsidR="00583B21" w:rsidRPr="006632F3" w:rsidRDefault="00583B21" w:rsidP="00583B21">
      <w:pPr>
        <w:spacing w:after="0" w:line="200" w:lineRule="exact"/>
        <w:rPr>
          <w:rFonts w:ascii="Times New Roman" w:hAnsi="Times New Roman" w:cs="Times New Roman"/>
        </w:rPr>
      </w:pPr>
    </w:p>
    <w:p w14:paraId="08C6064F" w14:textId="77777777" w:rsidR="00583B21" w:rsidRPr="006632F3" w:rsidRDefault="00583B21" w:rsidP="00583B21">
      <w:pPr>
        <w:spacing w:after="0" w:line="200" w:lineRule="exact"/>
        <w:rPr>
          <w:rFonts w:ascii="Times New Roman" w:hAnsi="Times New Roman" w:cs="Times New Roman"/>
        </w:rPr>
      </w:pPr>
    </w:p>
    <w:p w14:paraId="2FECCAE9" w14:textId="77777777" w:rsidR="00583B21" w:rsidRPr="006632F3" w:rsidRDefault="00583B21" w:rsidP="00583B21">
      <w:pPr>
        <w:spacing w:after="0" w:line="200" w:lineRule="exact"/>
        <w:rPr>
          <w:rFonts w:ascii="Times New Roman" w:hAnsi="Times New Roman" w:cs="Times New Roman"/>
        </w:rPr>
      </w:pPr>
    </w:p>
    <w:p w14:paraId="2A3107B1"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80480" behindDoc="1" locked="0" layoutInCell="1" allowOverlap="1" wp14:anchorId="7815BC90" wp14:editId="74EFCEAE">
                <wp:simplePos x="0" y="0"/>
                <wp:positionH relativeFrom="page">
                  <wp:posOffset>1141730</wp:posOffset>
                </wp:positionH>
                <wp:positionV relativeFrom="paragraph">
                  <wp:posOffset>189230</wp:posOffset>
                </wp:positionV>
                <wp:extent cx="2472055" cy="1270"/>
                <wp:effectExtent l="17780" t="17780" r="15240" b="9525"/>
                <wp:wrapNone/>
                <wp:docPr id="4239" name="Group 41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72055" cy="1270"/>
                          <a:chOff x="1798" y="298"/>
                          <a:chExt cx="3893" cy="2"/>
                        </a:xfrm>
                      </wpg:grpSpPr>
                      <wps:wsp>
                        <wps:cNvPr id="4240" name="Freeform 4175"/>
                        <wps:cNvSpPr>
                          <a:spLocks/>
                        </wps:cNvSpPr>
                        <wps:spPr bwMode="auto">
                          <a:xfrm>
                            <a:off x="1798" y="298"/>
                            <a:ext cx="3893" cy="2"/>
                          </a:xfrm>
                          <a:custGeom>
                            <a:avLst/>
                            <a:gdLst>
                              <a:gd name="T0" fmla="+- 0 1798 1798"/>
                              <a:gd name="T1" fmla="*/ T0 w 3893"/>
                              <a:gd name="T2" fmla="+- 0 5692 1798"/>
                              <a:gd name="T3" fmla="*/ T2 w 3893"/>
                            </a:gdLst>
                            <a:ahLst/>
                            <a:cxnLst>
                              <a:cxn ang="0">
                                <a:pos x="T1" y="0"/>
                              </a:cxn>
                              <a:cxn ang="0">
                                <a:pos x="T3" y="0"/>
                              </a:cxn>
                            </a:cxnLst>
                            <a:rect l="0" t="0" r="r" b="b"/>
                            <a:pathLst>
                              <a:path w="3893">
                                <a:moveTo>
                                  <a:pt x="0" y="0"/>
                                </a:moveTo>
                                <a:lnTo>
                                  <a:pt x="3894"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74" o:spid="_x0000_s1026" style="position:absolute;margin-left:89.9pt;margin-top:14.9pt;width:194.65pt;height:.1pt;z-index:-251136000;mso-position-horizontal-relative:page" coordorigin="1798,298" coordsize="389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">
                <v:shape id="Freeform 4175" o:spid="_x0000_s1027" style="position:absolute;left:1798;top:298;width:3893;height:2;visibility:visible;mso-wrap-style:square;v-text-anchor:top" coordsize="38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onxMQA&#10;AADdAAAADwAAAGRycy9kb3ducmV2LnhtbERPz0/CMBS+m/A/NI/EG3QgIzopBEw0JHIBPXh8W5/r&#10;ZH0dbYXx39sDiccv3+/FqretOJMPjWMFk3EGgrhyuuFawefH6+gRRIjIGlvHpOBKAVbLwd0CC+0u&#10;vKfzIdYihXAoUIGJsSukDJUhi2HsOuLEfTtvMSboa6k9XlK4beU0y+bSYsOpwWBHL4aq4+HXKvjZ&#10;le9lPK3zt+rrwZSZzzfmKVfqftivn0FE6uO/+ObeagWz6SztT2/SE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qJ8TEAAAA3QAAAA8AAAAAAAAAAAAAAAAAmAIAAGRycy9k&#10;b3ducmV2LnhtbFBLBQYAAAAABAAEAPUAAACJAwAAAAA=&#10;" path="m,l3894,e" filled="f" strokeweight=".45925mm">
                  <v:path arrowok="t" o:connecttype="custom" o:connectlocs="0,0;3894,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6</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r</w:t>
      </w:r>
      <w:r w:rsidRPr="006632F3">
        <w:rPr>
          <w:rFonts w:ascii="Times New Roman" w:eastAsia="Arial" w:hAnsi="Times New Roman" w:cs="Times New Roman"/>
          <w:b/>
          <w:bCs/>
          <w:spacing w:val="-4"/>
        </w:rPr>
        <w:t>v</w:t>
      </w:r>
      <w:r w:rsidRPr="006632F3">
        <w:rPr>
          <w:rFonts w:ascii="Times New Roman" w:eastAsia="Arial" w:hAnsi="Times New Roman" w:cs="Times New Roman"/>
          <w:b/>
          <w:bCs/>
        </w:rPr>
        <w:t>ice</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spacing w:val="-8"/>
        </w:rPr>
        <w:t>A</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pt</w:t>
      </w:r>
      <w:r w:rsidRPr="006632F3">
        <w:rPr>
          <w:rFonts w:ascii="Times New Roman" w:eastAsia="Arial" w:hAnsi="Times New Roman" w:cs="Times New Roman"/>
          <w:b/>
          <w:bCs/>
        </w:rPr>
        <w:t xml:space="preserve">er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isc</w:t>
      </w:r>
      <w:r w:rsidRPr="006632F3">
        <w:rPr>
          <w:rFonts w:ascii="Times New Roman" w:eastAsia="Arial" w:hAnsi="Times New Roman" w:cs="Times New Roman"/>
          <w:b/>
          <w:bCs/>
          <w:spacing w:val="-1"/>
        </w:rPr>
        <w:t>o</w:t>
      </w:r>
      <w:r w:rsidRPr="006632F3">
        <w:rPr>
          <w:rFonts w:ascii="Times New Roman" w:eastAsia="Arial" w:hAnsi="Times New Roman" w:cs="Times New Roman"/>
          <w:b/>
          <w:bCs/>
          <w:spacing w:val="-4"/>
        </w:rPr>
        <w:t>v</w:t>
      </w:r>
      <w:r w:rsidRPr="006632F3">
        <w:rPr>
          <w:rFonts w:ascii="Times New Roman" w:eastAsia="Arial" w:hAnsi="Times New Roman" w:cs="Times New Roman"/>
          <w:b/>
          <w:bCs/>
        </w:rPr>
        <w:t>ery</w:t>
      </w:r>
    </w:p>
    <w:p w14:paraId="3600C9DF" w14:textId="77777777" w:rsidR="00583B21" w:rsidRPr="006632F3" w:rsidRDefault="00583B21" w:rsidP="00583B21">
      <w:pPr>
        <w:spacing w:before="63" w:after="0" w:line="271" w:lineRule="exact"/>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79456" behindDoc="1" locked="0" layoutInCell="1" allowOverlap="1" wp14:anchorId="2ED8D87B" wp14:editId="4FF5B67B">
                <wp:simplePos x="0" y="0"/>
                <wp:positionH relativeFrom="page">
                  <wp:posOffset>1144905</wp:posOffset>
                </wp:positionH>
                <wp:positionV relativeFrom="paragraph">
                  <wp:posOffset>549275</wp:posOffset>
                </wp:positionV>
                <wp:extent cx="5492750" cy="4404995"/>
                <wp:effectExtent l="1905" t="0" r="1270" b="0"/>
                <wp:wrapNone/>
                <wp:docPr id="4238" name="Text Box 4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0" cy="4404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59EE01" w14:textId="77777777" w:rsidR="00583B21" w:rsidRDefault="00583B21" w:rsidP="00583B21">
                            <w:pPr>
                              <w:spacing w:before="86" w:after="0" w:line="240" w:lineRule="auto"/>
                              <w:ind w:left="232" w:right="-20"/>
                              <w:rPr>
                                <w:rFonts w:ascii="Arial" w:eastAsia="Arial" w:hAnsi="Arial" w:cs="Arial"/>
                                <w:sz w:val="13"/>
                                <w:szCs w:val="13"/>
                              </w:rPr>
                            </w:pPr>
                            <w:r>
                              <w:rPr>
                                <w:rFonts w:ascii="Arial" w:eastAsia="Arial" w:hAnsi="Arial" w:cs="Arial"/>
                                <w:spacing w:val="7"/>
                                <w:w w:val="105"/>
                                <w:sz w:val="13"/>
                                <w:szCs w:val="13"/>
                              </w:rPr>
                              <w:t>W</w:t>
                            </w:r>
                            <w:r>
                              <w:rPr>
                                <w:rFonts w:ascii="Arial" w:eastAsia="Arial" w:hAnsi="Arial" w:cs="Arial"/>
                                <w:spacing w:val="8"/>
                                <w:w w:val="105"/>
                                <w:sz w:val="13"/>
                                <w:szCs w:val="13"/>
                              </w:rPr>
                              <w:t>S</w:t>
                            </w:r>
                            <w:r>
                              <w:rPr>
                                <w:rFonts w:ascii="Arial" w:eastAsia="Arial" w:hAnsi="Arial" w:cs="Arial"/>
                                <w:w w:val="105"/>
                                <w:sz w:val="13"/>
                                <w:szCs w:val="13"/>
                              </w:rPr>
                              <w:t>C</w:t>
                            </w:r>
                            <w:r>
                              <w:rPr>
                                <w:rFonts w:ascii="Arial" w:eastAsia="Arial" w:hAnsi="Arial" w:cs="Arial"/>
                                <w:spacing w:val="-2"/>
                                <w:w w:val="105"/>
                                <w:sz w:val="13"/>
                                <w:szCs w:val="13"/>
                              </w:rPr>
                              <w:t>on</w:t>
                            </w:r>
                            <w:r>
                              <w:rPr>
                                <w:rFonts w:ascii="Arial" w:eastAsia="Arial" w:hAnsi="Arial" w:cs="Arial"/>
                                <w:spacing w:val="-1"/>
                                <w:w w:val="105"/>
                                <w:sz w:val="13"/>
                                <w:szCs w:val="13"/>
                              </w:rPr>
                              <w:t>t</w:t>
                            </w:r>
                            <w:r>
                              <w:rPr>
                                <w:rFonts w:ascii="Arial" w:eastAsia="Arial" w:hAnsi="Arial" w:cs="Arial"/>
                                <w:spacing w:val="-2"/>
                                <w:w w:val="105"/>
                                <w:sz w:val="13"/>
                                <w:szCs w:val="13"/>
                              </w:rPr>
                              <w:t>e</w:t>
                            </w:r>
                            <w:r>
                              <w:rPr>
                                <w:rFonts w:ascii="Arial" w:eastAsia="Arial" w:hAnsi="Arial" w:cs="Arial"/>
                                <w:spacing w:val="6"/>
                                <w:w w:val="105"/>
                                <w:sz w:val="13"/>
                                <w:szCs w:val="13"/>
                              </w:rPr>
                              <w:t>x</w:t>
                            </w:r>
                            <w:r>
                              <w:rPr>
                                <w:rFonts w:ascii="Arial" w:eastAsia="Arial" w:hAnsi="Arial" w:cs="Arial"/>
                                <w:spacing w:val="-1"/>
                                <w:w w:val="105"/>
                                <w:sz w:val="13"/>
                                <w:szCs w:val="13"/>
                              </w:rPr>
                              <w:t>t</w:t>
                            </w:r>
                            <w:r>
                              <w:rPr>
                                <w:rFonts w:ascii="Arial" w:eastAsia="Arial" w:hAnsi="Arial" w:cs="Arial"/>
                                <w:spacing w:val="8"/>
                                <w:w w:val="105"/>
                                <w:sz w:val="13"/>
                                <w:szCs w:val="13"/>
                              </w:rPr>
                              <w:t>S</w:t>
                            </w:r>
                            <w:r>
                              <w:rPr>
                                <w:rFonts w:ascii="Arial" w:eastAsia="Arial" w:hAnsi="Arial" w:cs="Arial"/>
                                <w:spacing w:val="-1"/>
                                <w:w w:val="105"/>
                                <w:sz w:val="13"/>
                                <w:szCs w:val="13"/>
                              </w:rPr>
                              <w:t>t</w:t>
                            </w:r>
                            <w:r>
                              <w:rPr>
                                <w:rFonts w:ascii="Arial" w:eastAsia="Arial" w:hAnsi="Arial" w:cs="Arial"/>
                                <w:spacing w:val="-2"/>
                                <w:w w:val="105"/>
                                <w:sz w:val="13"/>
                                <w:szCs w:val="13"/>
                              </w:rPr>
                              <w:t>o</w:t>
                            </w:r>
                            <w:r>
                              <w:rPr>
                                <w:rFonts w:ascii="Arial" w:eastAsia="Arial" w:hAnsi="Arial" w:cs="Arial"/>
                                <w:spacing w:val="4"/>
                                <w:w w:val="105"/>
                                <w:sz w:val="13"/>
                                <w:szCs w:val="13"/>
                              </w:rPr>
                              <w:t>r</w:t>
                            </w:r>
                            <w:r>
                              <w:rPr>
                                <w:rFonts w:ascii="Arial" w:eastAsia="Arial" w:hAnsi="Arial" w:cs="Arial"/>
                                <w:w w:val="105"/>
                                <w:sz w:val="13"/>
                                <w:szCs w:val="13"/>
                              </w:rPr>
                              <w:t>e</w:t>
                            </w:r>
                          </w:p>
                          <w:p w14:paraId="4D0C5CBA" w14:textId="77777777" w:rsidR="00583B21" w:rsidRDefault="00583B21" w:rsidP="00583B21">
                            <w:pPr>
                              <w:spacing w:before="37" w:after="0" w:line="240" w:lineRule="auto"/>
                              <w:ind w:left="4145" w:right="4259"/>
                              <w:jc w:val="center"/>
                              <w:rPr>
                                <w:rFonts w:ascii="Arial" w:eastAsia="Arial" w:hAnsi="Arial" w:cs="Arial"/>
                                <w:sz w:val="13"/>
                                <w:szCs w:val="13"/>
                              </w:rPr>
                            </w:pPr>
                            <w:r>
                              <w:rPr>
                                <w:rFonts w:ascii="Arial" w:eastAsia="Arial" w:hAnsi="Arial" w:cs="Arial"/>
                                <w:spacing w:val="9"/>
                                <w:w w:val="105"/>
                                <w:sz w:val="13"/>
                                <w:szCs w:val="13"/>
                              </w:rPr>
                              <w:t>2</w:t>
                            </w:r>
                            <w:r>
                              <w:rPr>
                                <w:rFonts w:ascii="Arial" w:eastAsia="Arial" w:hAnsi="Arial" w:cs="Arial"/>
                                <w:w w:val="105"/>
                                <w:sz w:val="13"/>
                                <w:szCs w:val="13"/>
                              </w:rPr>
                              <w:t>0</w:t>
                            </w:r>
                          </w:p>
                          <w:p w14:paraId="6E4E2688" w14:textId="77777777" w:rsidR="00583B21" w:rsidRDefault="00583B21" w:rsidP="00583B21">
                            <w:pPr>
                              <w:spacing w:before="7" w:after="0" w:line="140" w:lineRule="exact"/>
                              <w:rPr>
                                <w:sz w:val="14"/>
                                <w:szCs w:val="14"/>
                              </w:rPr>
                            </w:pPr>
                          </w:p>
                          <w:p w14:paraId="47291CE0" w14:textId="77777777" w:rsidR="00583B21" w:rsidRDefault="00583B21" w:rsidP="00583B21">
                            <w:pPr>
                              <w:tabs>
                                <w:tab w:val="left" w:pos="2760"/>
                                <w:tab w:val="left" w:pos="5020"/>
                              </w:tabs>
                              <w:spacing w:after="0" w:line="213" w:lineRule="exact"/>
                              <w:ind w:left="1653" w:right="-20"/>
                              <w:rPr>
                                <w:rFonts w:ascii="Arial" w:eastAsia="Arial" w:hAnsi="Arial" w:cs="Arial"/>
                                <w:sz w:val="13"/>
                                <w:szCs w:val="13"/>
                              </w:rPr>
                            </w:pPr>
                            <w:r>
                              <w:rPr>
                                <w:rFonts w:ascii="Arial" w:eastAsia="Arial" w:hAnsi="Arial" w:cs="Arial"/>
                                <w:spacing w:val="-47"/>
                                <w:position w:val="5"/>
                                <w:sz w:val="13"/>
                                <w:szCs w:val="13"/>
                              </w:rPr>
                              <w:t>2</w:t>
                            </w:r>
                            <w:r>
                              <w:rPr>
                                <w:rFonts w:ascii="Arial" w:eastAsia="Arial" w:hAnsi="Arial" w:cs="Arial"/>
                                <w:spacing w:val="-47"/>
                                <w:position w:val="2"/>
                                <w:sz w:val="13"/>
                                <w:szCs w:val="13"/>
                              </w:rPr>
                              <w:t>0</w:t>
                            </w:r>
                            <w:r>
                              <w:rPr>
                                <w:rFonts w:ascii="Arial" w:eastAsia="Arial" w:hAnsi="Arial" w:cs="Arial"/>
                                <w:spacing w:val="-48"/>
                                <w:position w:val="-2"/>
                                <w:sz w:val="13"/>
                                <w:szCs w:val="13"/>
                              </w:rPr>
                              <w:t>.</w:t>
                            </w:r>
                            <w:r>
                              <w:rPr>
                                <w:rFonts w:ascii="Arial" w:eastAsia="Arial" w:hAnsi="Arial" w:cs="Arial"/>
                                <w:position w:val="-3"/>
                                <w:sz w:val="13"/>
                                <w:szCs w:val="13"/>
                              </w:rPr>
                              <w:t>1</w:t>
                            </w:r>
                            <w:r>
                              <w:rPr>
                                <w:rFonts w:ascii="Arial" w:eastAsia="Arial" w:hAnsi="Arial" w:cs="Arial"/>
                                <w:spacing w:val="-25"/>
                                <w:position w:val="-3"/>
                                <w:sz w:val="13"/>
                                <w:szCs w:val="13"/>
                              </w:rPr>
                              <w:t xml:space="preserve"> </w:t>
                            </w:r>
                            <w:r>
                              <w:rPr>
                                <w:rFonts w:ascii="Arial" w:eastAsia="Arial" w:hAnsi="Arial" w:cs="Arial"/>
                                <w:position w:val="-3"/>
                                <w:sz w:val="13"/>
                                <w:szCs w:val="13"/>
                              </w:rPr>
                              <w:tab/>
                            </w:r>
                            <w:r>
                              <w:rPr>
                                <w:rFonts w:ascii="Arial" w:eastAsia="Arial" w:hAnsi="Arial" w:cs="Arial"/>
                                <w:position w:val="3"/>
                                <w:sz w:val="13"/>
                                <w:szCs w:val="13"/>
                              </w:rPr>
                              <w:t>R</w:t>
                            </w:r>
                            <w:r>
                              <w:rPr>
                                <w:rFonts w:ascii="Arial" w:eastAsia="Arial" w:hAnsi="Arial" w:cs="Arial"/>
                                <w:spacing w:val="-2"/>
                                <w:position w:val="3"/>
                                <w:sz w:val="13"/>
                                <w:szCs w:val="13"/>
                              </w:rPr>
                              <w:t>eg</w:t>
                            </w:r>
                            <w:r>
                              <w:rPr>
                                <w:rFonts w:ascii="Arial" w:eastAsia="Arial" w:hAnsi="Arial" w:cs="Arial"/>
                                <w:spacing w:val="7"/>
                                <w:position w:val="3"/>
                                <w:sz w:val="13"/>
                                <w:szCs w:val="13"/>
                              </w:rPr>
                              <w:t>i</w:t>
                            </w:r>
                            <w:r>
                              <w:rPr>
                                <w:rFonts w:ascii="Arial" w:eastAsia="Arial" w:hAnsi="Arial" w:cs="Arial"/>
                                <w:spacing w:val="6"/>
                                <w:position w:val="3"/>
                                <w:sz w:val="13"/>
                                <w:szCs w:val="13"/>
                              </w:rPr>
                              <w:t>s</w:t>
                            </w:r>
                            <w:r>
                              <w:rPr>
                                <w:rFonts w:ascii="Arial" w:eastAsia="Arial" w:hAnsi="Arial" w:cs="Arial"/>
                                <w:spacing w:val="-1"/>
                                <w:position w:val="3"/>
                                <w:sz w:val="13"/>
                                <w:szCs w:val="13"/>
                              </w:rPr>
                              <w:t>t</w:t>
                            </w:r>
                            <w:r>
                              <w:rPr>
                                <w:rFonts w:ascii="Arial" w:eastAsia="Arial" w:hAnsi="Arial" w:cs="Arial"/>
                                <w:spacing w:val="4"/>
                                <w:position w:val="3"/>
                                <w:sz w:val="13"/>
                                <w:szCs w:val="13"/>
                              </w:rPr>
                              <w:t>r</w:t>
                            </w:r>
                            <w:r>
                              <w:rPr>
                                <w:rFonts w:ascii="Arial" w:eastAsia="Arial" w:hAnsi="Arial" w:cs="Arial"/>
                                <w:position w:val="3"/>
                                <w:sz w:val="13"/>
                                <w:szCs w:val="13"/>
                              </w:rPr>
                              <w:t>y</w:t>
                            </w:r>
                            <w:r>
                              <w:rPr>
                                <w:rFonts w:ascii="Arial" w:eastAsia="Arial" w:hAnsi="Arial" w:cs="Arial"/>
                                <w:spacing w:val="-12"/>
                                <w:position w:val="3"/>
                                <w:sz w:val="13"/>
                                <w:szCs w:val="13"/>
                              </w:rPr>
                              <w:t xml:space="preserve"> </w:t>
                            </w:r>
                            <w:r>
                              <w:rPr>
                                <w:rFonts w:ascii="Arial" w:eastAsia="Arial" w:hAnsi="Arial" w:cs="Arial"/>
                                <w:position w:val="3"/>
                                <w:sz w:val="13"/>
                                <w:szCs w:val="13"/>
                              </w:rPr>
                              <w:tab/>
                            </w:r>
                            <w:r>
                              <w:rPr>
                                <w:rFonts w:ascii="Arial" w:eastAsia="Arial" w:hAnsi="Arial" w:cs="Arial"/>
                                <w:w w:val="105"/>
                                <w:position w:val="1"/>
                                <w:sz w:val="13"/>
                                <w:szCs w:val="13"/>
                              </w:rPr>
                              <w:t>R</w:t>
                            </w:r>
                            <w:r>
                              <w:rPr>
                                <w:rFonts w:ascii="Arial" w:eastAsia="Arial" w:hAnsi="Arial" w:cs="Arial"/>
                                <w:spacing w:val="-2"/>
                                <w:w w:val="105"/>
                                <w:position w:val="1"/>
                                <w:sz w:val="13"/>
                                <w:szCs w:val="13"/>
                              </w:rPr>
                              <w:t>eg</w:t>
                            </w:r>
                            <w:r>
                              <w:rPr>
                                <w:rFonts w:ascii="Arial" w:eastAsia="Arial" w:hAnsi="Arial" w:cs="Arial"/>
                                <w:spacing w:val="7"/>
                                <w:w w:val="105"/>
                                <w:position w:val="1"/>
                                <w:sz w:val="13"/>
                                <w:szCs w:val="13"/>
                              </w:rPr>
                              <w:t>i</w:t>
                            </w:r>
                            <w:r>
                              <w:rPr>
                                <w:rFonts w:ascii="Arial" w:eastAsia="Arial" w:hAnsi="Arial" w:cs="Arial"/>
                                <w:spacing w:val="6"/>
                                <w:w w:val="105"/>
                                <w:position w:val="1"/>
                                <w:sz w:val="13"/>
                                <w:szCs w:val="13"/>
                              </w:rPr>
                              <w:t>s</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e</w:t>
                            </w:r>
                            <w:r>
                              <w:rPr>
                                <w:rFonts w:ascii="Arial" w:eastAsia="Arial" w:hAnsi="Arial" w:cs="Arial"/>
                                <w:spacing w:val="4"/>
                                <w:w w:val="105"/>
                                <w:position w:val="1"/>
                                <w:sz w:val="13"/>
                                <w:szCs w:val="13"/>
                              </w:rPr>
                              <w:t>r</w:t>
                            </w:r>
                            <w:r>
                              <w:rPr>
                                <w:rFonts w:ascii="Arial" w:eastAsia="Arial" w:hAnsi="Arial" w:cs="Arial"/>
                                <w:spacing w:val="-2"/>
                                <w:w w:val="105"/>
                                <w:position w:val="1"/>
                                <w:sz w:val="13"/>
                                <w:szCs w:val="13"/>
                              </w:rPr>
                              <w:t>ed</w:t>
                            </w:r>
                            <w:r>
                              <w:rPr>
                                <w:rFonts w:ascii="Arial" w:eastAsia="Arial" w:hAnsi="Arial" w:cs="Arial"/>
                                <w:spacing w:val="8"/>
                                <w:w w:val="105"/>
                                <w:position w:val="1"/>
                                <w:sz w:val="13"/>
                                <w:szCs w:val="13"/>
                              </w:rPr>
                              <w:t>S</w:t>
                            </w:r>
                            <w:r>
                              <w:rPr>
                                <w:rFonts w:ascii="Arial" w:eastAsia="Arial" w:hAnsi="Arial" w:cs="Arial"/>
                                <w:spacing w:val="-2"/>
                                <w:w w:val="105"/>
                                <w:position w:val="1"/>
                                <w:sz w:val="13"/>
                                <w:szCs w:val="13"/>
                              </w:rPr>
                              <w:t>e</w:t>
                            </w:r>
                            <w:r>
                              <w:rPr>
                                <w:rFonts w:ascii="Arial" w:eastAsia="Arial" w:hAnsi="Arial" w:cs="Arial"/>
                                <w:spacing w:val="4"/>
                                <w:w w:val="105"/>
                                <w:position w:val="1"/>
                                <w:sz w:val="13"/>
                                <w:szCs w:val="13"/>
                              </w:rPr>
                              <w:t>r</w:t>
                            </w:r>
                            <w:r>
                              <w:rPr>
                                <w:rFonts w:ascii="Arial" w:eastAsia="Arial" w:hAnsi="Arial" w:cs="Arial"/>
                                <w:spacing w:val="6"/>
                                <w:w w:val="105"/>
                                <w:position w:val="1"/>
                                <w:sz w:val="13"/>
                                <w:szCs w:val="13"/>
                              </w:rPr>
                              <w:t>v</w:t>
                            </w:r>
                            <w:r>
                              <w:rPr>
                                <w:rFonts w:ascii="Arial" w:eastAsia="Arial" w:hAnsi="Arial" w:cs="Arial"/>
                                <w:spacing w:val="7"/>
                                <w:w w:val="105"/>
                                <w:position w:val="1"/>
                                <w:sz w:val="13"/>
                                <w:szCs w:val="13"/>
                              </w:rPr>
                              <w:t>i</w:t>
                            </w:r>
                            <w:r>
                              <w:rPr>
                                <w:rFonts w:ascii="Arial" w:eastAsia="Arial" w:hAnsi="Arial" w:cs="Arial"/>
                                <w:spacing w:val="6"/>
                                <w:w w:val="105"/>
                                <w:position w:val="1"/>
                                <w:sz w:val="13"/>
                                <w:szCs w:val="13"/>
                              </w:rPr>
                              <w:t>c</w:t>
                            </w:r>
                            <w:r>
                              <w:rPr>
                                <w:rFonts w:ascii="Arial" w:eastAsia="Arial" w:hAnsi="Arial" w:cs="Arial"/>
                                <w:spacing w:val="-2"/>
                                <w:w w:val="105"/>
                                <w:position w:val="1"/>
                                <w:sz w:val="13"/>
                                <w:szCs w:val="13"/>
                              </w:rPr>
                              <w:t>e</w:t>
                            </w:r>
                            <w:r>
                              <w:rPr>
                                <w:rFonts w:ascii="Arial" w:eastAsia="Arial" w:hAnsi="Arial" w:cs="Arial"/>
                                <w:spacing w:val="8"/>
                                <w:w w:val="105"/>
                                <w:position w:val="1"/>
                                <w:sz w:val="13"/>
                                <w:szCs w:val="13"/>
                              </w:rPr>
                              <w:t>A</w:t>
                            </w:r>
                            <w:r>
                              <w:rPr>
                                <w:rFonts w:ascii="Arial" w:eastAsia="Arial" w:hAnsi="Arial" w:cs="Arial"/>
                                <w:spacing w:val="-2"/>
                                <w:w w:val="105"/>
                                <w:position w:val="1"/>
                                <w:sz w:val="13"/>
                                <w:szCs w:val="13"/>
                              </w:rPr>
                              <w:t>dap</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e</w:t>
                            </w:r>
                            <w:r>
                              <w:rPr>
                                <w:rFonts w:ascii="Arial" w:eastAsia="Arial" w:hAnsi="Arial" w:cs="Arial"/>
                                <w:w w:val="105"/>
                                <w:position w:val="1"/>
                                <w:sz w:val="13"/>
                                <w:szCs w:val="13"/>
                              </w:rPr>
                              <w:t>r</w:t>
                            </w:r>
                          </w:p>
                          <w:p w14:paraId="0F45A5C1" w14:textId="77777777" w:rsidR="00583B21" w:rsidRDefault="00583B21" w:rsidP="00583B21">
                            <w:pPr>
                              <w:spacing w:after="0" w:line="151" w:lineRule="exact"/>
                              <w:ind w:left="1628" w:right="-20"/>
                              <w:rPr>
                                <w:rFonts w:ascii="Arial" w:eastAsia="Arial" w:hAnsi="Arial" w:cs="Arial"/>
                                <w:sz w:val="13"/>
                                <w:szCs w:val="13"/>
                              </w:rPr>
                            </w:pPr>
                            <w:r>
                              <w:rPr>
                                <w:rFonts w:ascii="Arial" w:eastAsia="Arial" w:hAnsi="Arial" w:cs="Arial"/>
                                <w:spacing w:val="-47"/>
                                <w:w w:val="105"/>
                                <w:position w:val="3"/>
                                <w:sz w:val="13"/>
                                <w:szCs w:val="13"/>
                              </w:rPr>
                              <w:t>1</w:t>
                            </w:r>
                            <w:r>
                              <w:rPr>
                                <w:rFonts w:ascii="Arial" w:eastAsia="Arial" w:hAnsi="Arial" w:cs="Arial"/>
                                <w:spacing w:val="-48"/>
                                <w:w w:val="105"/>
                                <w:position w:val="1"/>
                                <w:sz w:val="13"/>
                                <w:szCs w:val="13"/>
                              </w:rPr>
                              <w:t>.</w:t>
                            </w:r>
                            <w:r>
                              <w:rPr>
                                <w:rFonts w:ascii="Arial" w:eastAsia="Arial" w:hAnsi="Arial" w:cs="Arial"/>
                                <w:w w:val="105"/>
                                <w:sz w:val="13"/>
                                <w:szCs w:val="13"/>
                              </w:rPr>
                              <w:t>1</w:t>
                            </w:r>
                          </w:p>
                          <w:p w14:paraId="7DF4918F" w14:textId="77777777" w:rsidR="00583B21" w:rsidRDefault="00583B21" w:rsidP="00583B21">
                            <w:pPr>
                              <w:spacing w:before="2" w:after="0" w:line="110" w:lineRule="exact"/>
                              <w:rPr>
                                <w:sz w:val="11"/>
                                <w:szCs w:val="11"/>
                              </w:rPr>
                            </w:pPr>
                          </w:p>
                          <w:p w14:paraId="2A8120D9" w14:textId="77777777" w:rsidR="00583B21" w:rsidRDefault="00583B21" w:rsidP="00583B21">
                            <w:pPr>
                              <w:spacing w:after="0" w:line="240" w:lineRule="auto"/>
                              <w:ind w:left="1622" w:right="-20"/>
                              <w:rPr>
                                <w:rFonts w:ascii="Arial" w:eastAsia="Arial" w:hAnsi="Arial" w:cs="Arial"/>
                                <w:sz w:val="13"/>
                                <w:szCs w:val="13"/>
                              </w:rPr>
                            </w:pPr>
                            <w:r>
                              <w:rPr>
                                <w:rFonts w:ascii="Arial" w:eastAsia="Arial" w:hAnsi="Arial" w:cs="Arial"/>
                                <w:spacing w:val="-70"/>
                                <w:w w:val="105"/>
                                <w:position w:val="-4"/>
                                <w:sz w:val="13"/>
                                <w:szCs w:val="13"/>
                              </w:rPr>
                              <w:t>1</w:t>
                            </w:r>
                            <w:r>
                              <w:rPr>
                                <w:rFonts w:ascii="Arial" w:eastAsia="Arial" w:hAnsi="Arial" w:cs="Arial"/>
                                <w:w w:val="105"/>
                                <w:sz w:val="13"/>
                                <w:szCs w:val="13"/>
                              </w:rPr>
                              <w:t>9</w:t>
                            </w:r>
                          </w:p>
                          <w:p w14:paraId="36D5EF16" w14:textId="77777777" w:rsidR="00583B21" w:rsidRDefault="00583B21" w:rsidP="00583B21">
                            <w:pPr>
                              <w:spacing w:after="0" w:line="122" w:lineRule="exact"/>
                              <w:ind w:left="2472" w:right="-20"/>
                              <w:rPr>
                                <w:rFonts w:ascii="Arial" w:eastAsia="Arial" w:hAnsi="Arial" w:cs="Arial"/>
                                <w:sz w:val="13"/>
                                <w:szCs w:val="13"/>
                              </w:rPr>
                            </w:pPr>
                            <w:r>
                              <w:rPr>
                                <w:rFonts w:ascii="Arial" w:eastAsia="Arial" w:hAnsi="Arial" w:cs="Arial"/>
                                <w:sz w:val="13"/>
                                <w:szCs w:val="13"/>
                              </w:rPr>
                              <w:t>1</w:t>
                            </w:r>
                            <w:r>
                              <w:rPr>
                                <w:rFonts w:ascii="Arial" w:eastAsia="Arial" w:hAnsi="Arial" w:cs="Arial"/>
                                <w:spacing w:val="5"/>
                                <w:sz w:val="13"/>
                                <w:szCs w:val="13"/>
                              </w:rPr>
                              <w:t xml:space="preserve"> </w:t>
                            </w:r>
                            <w:r>
                              <w:rPr>
                                <w:rFonts w:ascii="Arial" w:eastAsia="Arial" w:hAnsi="Arial" w:cs="Arial"/>
                                <w:w w:val="105"/>
                                <w:sz w:val="13"/>
                                <w:szCs w:val="13"/>
                              </w:rPr>
                              <w:t>2</w:t>
                            </w:r>
                          </w:p>
                          <w:p w14:paraId="4841F90E" w14:textId="77777777" w:rsidR="00583B21" w:rsidRDefault="00583B21" w:rsidP="00583B21">
                            <w:pPr>
                              <w:spacing w:after="0" w:line="73" w:lineRule="exact"/>
                              <w:ind w:left="2472" w:right="-20"/>
                              <w:rPr>
                                <w:rFonts w:ascii="Arial" w:eastAsia="Arial" w:hAnsi="Arial" w:cs="Arial"/>
                                <w:sz w:val="13"/>
                                <w:szCs w:val="13"/>
                              </w:rPr>
                            </w:pPr>
                            <w:r>
                              <w:rPr>
                                <w:rFonts w:ascii="Arial" w:eastAsia="Arial" w:hAnsi="Arial" w:cs="Arial"/>
                                <w:sz w:val="13"/>
                                <w:szCs w:val="13"/>
                              </w:rPr>
                              <w:t>:</w:t>
                            </w:r>
                            <w:r>
                              <w:rPr>
                                <w:rFonts w:ascii="Arial" w:eastAsia="Arial" w:hAnsi="Arial" w:cs="Arial"/>
                                <w:spacing w:val="3"/>
                                <w:sz w:val="13"/>
                                <w:szCs w:val="13"/>
                              </w:rPr>
                              <w:t xml:space="preserve"> </w:t>
                            </w:r>
                            <w:r>
                              <w:rPr>
                                <w:rFonts w:ascii="Arial" w:eastAsia="Arial" w:hAnsi="Arial" w:cs="Arial"/>
                                <w:w w:val="105"/>
                                <w:sz w:val="13"/>
                                <w:szCs w:val="13"/>
                              </w:rPr>
                              <w:t>:</w:t>
                            </w:r>
                          </w:p>
                          <w:p w14:paraId="25FC74AA" w14:textId="77777777" w:rsidR="00583B21" w:rsidRDefault="00583B21" w:rsidP="00583B21">
                            <w:pPr>
                              <w:spacing w:before="1" w:after="0" w:line="120" w:lineRule="auto"/>
                              <w:ind w:left="2472" w:right="5824"/>
                              <w:rPr>
                                <w:rFonts w:ascii="Arial" w:eastAsia="Arial" w:hAnsi="Arial" w:cs="Arial"/>
                                <w:sz w:val="13"/>
                                <w:szCs w:val="13"/>
                              </w:rPr>
                            </w:pPr>
                            <w:proofErr w:type="gramStart"/>
                            <w:r>
                              <w:rPr>
                                <w:rFonts w:ascii="Arial" w:eastAsia="Arial" w:hAnsi="Arial" w:cs="Arial"/>
                                <w:sz w:val="13"/>
                                <w:szCs w:val="13"/>
                              </w:rPr>
                              <w:t>b</w:t>
                            </w:r>
                            <w:proofErr w:type="gramEnd"/>
                            <w:r>
                              <w:rPr>
                                <w:rFonts w:ascii="Arial" w:eastAsia="Arial" w:hAnsi="Arial" w:cs="Arial"/>
                                <w:spacing w:val="5"/>
                                <w:sz w:val="13"/>
                                <w:szCs w:val="13"/>
                              </w:rPr>
                              <w:t xml:space="preserve"> </w:t>
                            </w:r>
                            <w:r>
                              <w:rPr>
                                <w:rFonts w:ascii="Arial" w:eastAsia="Arial" w:hAnsi="Arial" w:cs="Arial"/>
                                <w:sz w:val="13"/>
                                <w:szCs w:val="13"/>
                              </w:rPr>
                              <w:t>b</w:t>
                            </w:r>
                            <w:r>
                              <w:rPr>
                                <w:rFonts w:ascii="Arial" w:eastAsia="Arial" w:hAnsi="Arial" w:cs="Arial"/>
                                <w:spacing w:val="5"/>
                                <w:sz w:val="13"/>
                                <w:szCs w:val="13"/>
                              </w:rPr>
                              <w:t xml:space="preserve"> </w:t>
                            </w:r>
                            <w:r>
                              <w:rPr>
                                <w:rFonts w:ascii="Arial" w:eastAsia="Arial" w:hAnsi="Arial" w:cs="Arial"/>
                                <w:w w:val="105"/>
                                <w:sz w:val="13"/>
                                <w:szCs w:val="13"/>
                              </w:rPr>
                              <w:t>n</w:t>
                            </w:r>
                            <w:r>
                              <w:rPr>
                                <w:rFonts w:ascii="Arial" w:eastAsia="Arial" w:hAnsi="Arial" w:cs="Arial"/>
                                <w:spacing w:val="1"/>
                                <w:sz w:val="13"/>
                                <w:szCs w:val="13"/>
                              </w:rPr>
                              <w:t xml:space="preserve"> </w:t>
                            </w:r>
                            <w:r>
                              <w:rPr>
                                <w:rFonts w:ascii="Arial" w:eastAsia="Arial" w:hAnsi="Arial" w:cs="Arial"/>
                                <w:w w:val="105"/>
                                <w:sz w:val="13"/>
                                <w:szCs w:val="13"/>
                              </w:rPr>
                              <w:t>n</w:t>
                            </w:r>
                          </w:p>
                          <w:p w14:paraId="61146AC8" w14:textId="77777777" w:rsidR="00583B21" w:rsidRDefault="00583B21" w:rsidP="00583B21">
                            <w:pPr>
                              <w:spacing w:before="3" w:after="0" w:line="110" w:lineRule="exact"/>
                              <w:rPr>
                                <w:sz w:val="11"/>
                                <w:szCs w:val="11"/>
                              </w:rPr>
                            </w:pPr>
                          </w:p>
                          <w:p w14:paraId="6751705E" w14:textId="77777777" w:rsidR="00583B21" w:rsidRDefault="00583B21" w:rsidP="00583B21">
                            <w:pPr>
                              <w:spacing w:after="0" w:line="200" w:lineRule="exact"/>
                              <w:rPr>
                                <w:sz w:val="20"/>
                                <w:szCs w:val="20"/>
                              </w:rPr>
                            </w:pPr>
                          </w:p>
                          <w:p w14:paraId="3A50ADB3" w14:textId="77777777" w:rsidR="00583B21" w:rsidRDefault="00583B21" w:rsidP="00583B21">
                            <w:pPr>
                              <w:spacing w:after="0" w:line="200" w:lineRule="exact"/>
                              <w:rPr>
                                <w:sz w:val="20"/>
                                <w:szCs w:val="20"/>
                              </w:rPr>
                            </w:pPr>
                          </w:p>
                          <w:p w14:paraId="442486EA" w14:textId="77777777" w:rsidR="00583B21" w:rsidRDefault="00583B21" w:rsidP="00583B21">
                            <w:pPr>
                              <w:tabs>
                                <w:tab w:val="left" w:pos="2200"/>
                              </w:tabs>
                              <w:spacing w:after="0" w:line="240" w:lineRule="auto"/>
                              <w:ind w:left="400" w:right="4809"/>
                              <w:jc w:val="center"/>
                              <w:rPr>
                                <w:rFonts w:ascii="Arial" w:eastAsia="Arial" w:hAnsi="Arial" w:cs="Arial"/>
                                <w:sz w:val="13"/>
                                <w:szCs w:val="13"/>
                              </w:rPr>
                            </w:pPr>
                            <w:r>
                              <w:rPr>
                                <w:rFonts w:ascii="Arial" w:eastAsia="Arial" w:hAnsi="Arial" w:cs="Arial"/>
                                <w:spacing w:val="-2"/>
                                <w:sz w:val="13"/>
                                <w:szCs w:val="13"/>
                              </w:rPr>
                              <w:t>Manage</w:t>
                            </w:r>
                            <w:r>
                              <w:rPr>
                                <w:rFonts w:ascii="Arial" w:eastAsia="Arial" w:hAnsi="Arial" w:cs="Arial"/>
                                <w:sz w:val="13"/>
                                <w:szCs w:val="13"/>
                              </w:rPr>
                              <w:t>r</w:t>
                            </w:r>
                            <w:r>
                              <w:rPr>
                                <w:rFonts w:ascii="Arial" w:eastAsia="Arial" w:hAnsi="Arial" w:cs="Arial"/>
                                <w:spacing w:val="-10"/>
                                <w:sz w:val="13"/>
                                <w:szCs w:val="13"/>
                              </w:rPr>
                              <w:t xml:space="preserve"> </w:t>
                            </w:r>
                            <w:r>
                              <w:rPr>
                                <w:rFonts w:ascii="Arial" w:eastAsia="Arial" w:hAnsi="Arial" w:cs="Arial"/>
                                <w:sz w:val="13"/>
                                <w:szCs w:val="13"/>
                              </w:rPr>
                              <w:tab/>
                            </w:r>
                            <w:r>
                              <w:rPr>
                                <w:rFonts w:ascii="Arial" w:eastAsia="Arial" w:hAnsi="Arial" w:cs="Arial"/>
                                <w:spacing w:val="3"/>
                                <w:w w:val="105"/>
                                <w:sz w:val="13"/>
                                <w:szCs w:val="13"/>
                              </w:rPr>
                              <w:t>T</w:t>
                            </w:r>
                            <w:r>
                              <w:rPr>
                                <w:rFonts w:ascii="Arial" w:eastAsia="Arial" w:hAnsi="Arial" w:cs="Arial"/>
                                <w:spacing w:val="-2"/>
                                <w:w w:val="105"/>
                                <w:sz w:val="13"/>
                                <w:szCs w:val="13"/>
                              </w:rPr>
                              <w:t>h</w:t>
                            </w:r>
                            <w:r>
                              <w:rPr>
                                <w:rFonts w:ascii="Arial" w:eastAsia="Arial" w:hAnsi="Arial" w:cs="Arial"/>
                                <w:spacing w:val="4"/>
                                <w:w w:val="105"/>
                                <w:sz w:val="13"/>
                                <w:szCs w:val="13"/>
                              </w:rPr>
                              <w:t>r</w:t>
                            </w:r>
                            <w:r>
                              <w:rPr>
                                <w:rFonts w:ascii="Arial" w:eastAsia="Arial" w:hAnsi="Arial" w:cs="Arial"/>
                                <w:spacing w:val="-2"/>
                                <w:w w:val="105"/>
                                <w:sz w:val="13"/>
                                <w:szCs w:val="13"/>
                              </w:rPr>
                              <w:t>ead</w:t>
                            </w:r>
                            <w:r>
                              <w:rPr>
                                <w:rFonts w:ascii="Arial" w:eastAsia="Arial" w:hAnsi="Arial" w:cs="Arial"/>
                                <w:spacing w:val="-1"/>
                                <w:w w:val="105"/>
                                <w:sz w:val="13"/>
                                <w:szCs w:val="13"/>
                              </w:rPr>
                              <w:t>::</w:t>
                            </w:r>
                            <w:r>
                              <w:rPr>
                                <w:rFonts w:ascii="Arial" w:eastAsia="Arial" w:hAnsi="Arial" w:cs="Arial"/>
                                <w:spacing w:val="8"/>
                                <w:w w:val="105"/>
                                <w:sz w:val="13"/>
                                <w:szCs w:val="13"/>
                              </w:rPr>
                              <w:t>SA</w:t>
                            </w:r>
                            <w:r>
                              <w:rPr>
                                <w:rFonts w:ascii="Arial" w:eastAsia="Arial" w:hAnsi="Arial" w:cs="Arial"/>
                                <w:spacing w:val="3"/>
                                <w:w w:val="105"/>
                                <w:sz w:val="13"/>
                                <w:szCs w:val="13"/>
                              </w:rPr>
                              <w:t>F</w:t>
                            </w:r>
                            <w:r>
                              <w:rPr>
                                <w:rFonts w:ascii="Arial" w:eastAsia="Arial" w:hAnsi="Arial" w:cs="Arial"/>
                                <w:spacing w:val="7"/>
                                <w:w w:val="105"/>
                                <w:sz w:val="13"/>
                                <w:szCs w:val="13"/>
                              </w:rPr>
                              <w:t>i</w:t>
                            </w:r>
                            <w:r>
                              <w:rPr>
                                <w:rFonts w:ascii="Arial" w:eastAsia="Arial" w:hAnsi="Arial" w:cs="Arial"/>
                                <w:spacing w:val="-2"/>
                                <w:w w:val="105"/>
                                <w:sz w:val="13"/>
                                <w:szCs w:val="13"/>
                              </w:rPr>
                              <w:t>nde</w:t>
                            </w:r>
                            <w:r>
                              <w:rPr>
                                <w:rFonts w:ascii="Arial" w:eastAsia="Arial" w:hAnsi="Arial" w:cs="Arial"/>
                                <w:spacing w:val="4"/>
                                <w:w w:val="105"/>
                                <w:sz w:val="13"/>
                                <w:szCs w:val="13"/>
                              </w:rPr>
                              <w:t>r</w:t>
                            </w:r>
                            <w:r>
                              <w:rPr>
                                <w:rFonts w:ascii="Arial" w:eastAsia="Arial" w:hAnsi="Arial" w:cs="Arial"/>
                                <w:spacing w:val="3"/>
                                <w:w w:val="105"/>
                                <w:sz w:val="13"/>
                                <w:szCs w:val="13"/>
                              </w:rPr>
                              <w:t>T</w:t>
                            </w:r>
                            <w:r>
                              <w:rPr>
                                <w:rFonts w:ascii="Arial" w:eastAsia="Arial" w:hAnsi="Arial" w:cs="Arial"/>
                                <w:spacing w:val="-2"/>
                                <w:w w:val="105"/>
                                <w:sz w:val="13"/>
                                <w:szCs w:val="13"/>
                              </w:rPr>
                              <w:t>h</w:t>
                            </w:r>
                            <w:r>
                              <w:rPr>
                                <w:rFonts w:ascii="Arial" w:eastAsia="Arial" w:hAnsi="Arial" w:cs="Arial"/>
                                <w:spacing w:val="4"/>
                                <w:w w:val="105"/>
                                <w:sz w:val="13"/>
                                <w:szCs w:val="13"/>
                              </w:rPr>
                              <w:t>r</w:t>
                            </w:r>
                            <w:r>
                              <w:rPr>
                                <w:rFonts w:ascii="Arial" w:eastAsia="Arial" w:hAnsi="Arial" w:cs="Arial"/>
                                <w:spacing w:val="-2"/>
                                <w:w w:val="105"/>
                                <w:sz w:val="13"/>
                                <w:szCs w:val="13"/>
                              </w:rPr>
                              <w:t>ea</w:t>
                            </w:r>
                            <w:r>
                              <w:rPr>
                                <w:rFonts w:ascii="Arial" w:eastAsia="Arial" w:hAnsi="Arial" w:cs="Arial"/>
                                <w:w w:val="105"/>
                                <w:sz w:val="13"/>
                                <w:szCs w:val="13"/>
                              </w:rPr>
                              <w:t>d</w:t>
                            </w:r>
                          </w:p>
                          <w:p w14:paraId="4858A582" w14:textId="77777777" w:rsidR="00583B21" w:rsidRDefault="00583B21" w:rsidP="00583B21">
                            <w:pPr>
                              <w:spacing w:before="17" w:after="0" w:line="220" w:lineRule="exact"/>
                            </w:pPr>
                          </w:p>
                          <w:p w14:paraId="0BD258A7" w14:textId="77777777" w:rsidR="00583B21" w:rsidRDefault="00583B21" w:rsidP="00583B21">
                            <w:pPr>
                              <w:spacing w:after="0" w:line="136" w:lineRule="exact"/>
                              <w:ind w:left="2141" w:right="-20"/>
                              <w:rPr>
                                <w:rFonts w:ascii="Arial" w:eastAsia="Arial" w:hAnsi="Arial" w:cs="Arial"/>
                                <w:sz w:val="13"/>
                                <w:szCs w:val="13"/>
                              </w:rPr>
                            </w:pPr>
                            <w:r>
                              <w:rPr>
                                <w:rFonts w:ascii="Arial" w:eastAsia="Arial" w:hAnsi="Arial" w:cs="Arial"/>
                                <w:w w:val="105"/>
                                <w:position w:val="-1"/>
                                <w:sz w:val="13"/>
                                <w:szCs w:val="13"/>
                              </w:rPr>
                              <w:t>8</w:t>
                            </w:r>
                          </w:p>
                          <w:p w14:paraId="1F9FABC7" w14:textId="77777777" w:rsidR="00583B21" w:rsidRDefault="00583B21" w:rsidP="00583B21">
                            <w:pPr>
                              <w:spacing w:after="0" w:line="148" w:lineRule="exact"/>
                              <w:ind w:left="1956" w:right="6400"/>
                              <w:jc w:val="center"/>
                              <w:rPr>
                                <w:rFonts w:ascii="Arial" w:eastAsia="Arial" w:hAnsi="Arial" w:cs="Arial"/>
                                <w:sz w:val="13"/>
                                <w:szCs w:val="13"/>
                              </w:rPr>
                            </w:pPr>
                            <w:r>
                              <w:rPr>
                                <w:rFonts w:ascii="Arial" w:eastAsia="Arial" w:hAnsi="Arial" w:cs="Arial"/>
                                <w:spacing w:val="-108"/>
                                <w:w w:val="105"/>
                                <w:position w:val="6"/>
                                <w:sz w:val="13"/>
                                <w:szCs w:val="13"/>
                              </w:rPr>
                              <w:t>1</w:t>
                            </w:r>
                            <w:r>
                              <w:rPr>
                                <w:rFonts w:ascii="Arial" w:eastAsia="Arial" w:hAnsi="Arial" w:cs="Arial"/>
                                <w:w w:val="105"/>
                                <w:sz w:val="13"/>
                                <w:szCs w:val="13"/>
                              </w:rPr>
                              <w:t>8</w:t>
                            </w:r>
                          </w:p>
                          <w:p w14:paraId="4B8DB21B" w14:textId="77777777" w:rsidR="00583B21" w:rsidRDefault="00583B21" w:rsidP="00583B21">
                            <w:pPr>
                              <w:spacing w:before="77" w:after="0" w:line="240" w:lineRule="auto"/>
                              <w:ind w:left="3230" w:right="5210"/>
                              <w:jc w:val="center"/>
                              <w:rPr>
                                <w:rFonts w:ascii="Arial" w:eastAsia="Arial" w:hAnsi="Arial" w:cs="Arial"/>
                                <w:sz w:val="13"/>
                                <w:szCs w:val="13"/>
                              </w:rPr>
                            </w:pPr>
                            <w:r>
                              <w:rPr>
                                <w:rFonts w:ascii="Arial" w:eastAsia="Arial" w:hAnsi="Arial" w:cs="Arial"/>
                                <w:w w:val="105"/>
                                <w:sz w:val="13"/>
                                <w:szCs w:val="13"/>
                              </w:rPr>
                              <w:t>3</w:t>
                            </w:r>
                          </w:p>
                          <w:p w14:paraId="15F69439" w14:textId="77777777" w:rsidR="00583B21" w:rsidRDefault="00583B21" w:rsidP="00583B21">
                            <w:pPr>
                              <w:spacing w:before="12" w:after="0" w:line="280" w:lineRule="exact"/>
                              <w:rPr>
                                <w:sz w:val="28"/>
                                <w:szCs w:val="28"/>
                              </w:rPr>
                            </w:pPr>
                          </w:p>
                          <w:p w14:paraId="2FA0FD17" w14:textId="77777777" w:rsidR="00583B21" w:rsidRDefault="00583B21" w:rsidP="00583B21">
                            <w:pPr>
                              <w:tabs>
                                <w:tab w:val="left" w:pos="7100"/>
                              </w:tabs>
                              <w:spacing w:after="0" w:line="240" w:lineRule="auto"/>
                              <w:ind w:left="4187" w:right="-20"/>
                              <w:rPr>
                                <w:rFonts w:ascii="Arial" w:eastAsia="Arial" w:hAnsi="Arial" w:cs="Arial"/>
                                <w:sz w:val="13"/>
                                <w:szCs w:val="13"/>
                              </w:rPr>
                            </w:pPr>
                            <w:r>
                              <w:rPr>
                                <w:rFonts w:ascii="Arial" w:eastAsia="Arial" w:hAnsi="Arial" w:cs="Arial"/>
                                <w:position w:val="2"/>
                                <w:sz w:val="13"/>
                                <w:szCs w:val="13"/>
                              </w:rPr>
                              <w:t>6</w:t>
                            </w:r>
                            <w:r>
                              <w:rPr>
                                <w:rFonts w:ascii="Arial" w:eastAsia="Arial" w:hAnsi="Arial" w:cs="Arial"/>
                                <w:spacing w:val="-33"/>
                                <w:position w:val="2"/>
                                <w:sz w:val="13"/>
                                <w:szCs w:val="13"/>
                              </w:rPr>
                              <w:t xml:space="preserve"> </w:t>
                            </w:r>
                            <w:r>
                              <w:rPr>
                                <w:rFonts w:ascii="Arial" w:eastAsia="Arial" w:hAnsi="Arial" w:cs="Arial"/>
                                <w:position w:val="2"/>
                                <w:sz w:val="13"/>
                                <w:szCs w:val="13"/>
                              </w:rPr>
                              <w:tab/>
                            </w:r>
                            <w:r>
                              <w:rPr>
                                <w:rFonts w:ascii="Arial" w:eastAsia="Arial" w:hAnsi="Arial" w:cs="Arial"/>
                                <w:spacing w:val="8"/>
                                <w:sz w:val="13"/>
                                <w:szCs w:val="13"/>
                              </w:rPr>
                              <w:t>E</w:t>
                            </w:r>
                            <w:r>
                              <w:rPr>
                                <w:rFonts w:ascii="Arial" w:eastAsia="Arial" w:hAnsi="Arial" w:cs="Arial"/>
                                <w:spacing w:val="-2"/>
                                <w:sz w:val="13"/>
                                <w:szCs w:val="13"/>
                              </w:rPr>
                              <w:t>n</w:t>
                            </w:r>
                            <w:r>
                              <w:rPr>
                                <w:rFonts w:ascii="Arial" w:eastAsia="Arial" w:hAnsi="Arial" w:cs="Arial"/>
                                <w:spacing w:val="-1"/>
                                <w:sz w:val="13"/>
                                <w:szCs w:val="13"/>
                              </w:rPr>
                              <w:t>t</w:t>
                            </w:r>
                            <w:r>
                              <w:rPr>
                                <w:rFonts w:ascii="Arial" w:eastAsia="Arial" w:hAnsi="Arial" w:cs="Arial"/>
                                <w:spacing w:val="-2"/>
                                <w:sz w:val="13"/>
                                <w:szCs w:val="13"/>
                              </w:rPr>
                              <w:t>e</w:t>
                            </w:r>
                            <w:r>
                              <w:rPr>
                                <w:rFonts w:ascii="Arial" w:eastAsia="Arial" w:hAnsi="Arial" w:cs="Arial"/>
                                <w:spacing w:val="4"/>
                                <w:sz w:val="13"/>
                                <w:szCs w:val="13"/>
                              </w:rPr>
                              <w:t>r</w:t>
                            </w:r>
                            <w:r>
                              <w:rPr>
                                <w:rFonts w:ascii="Arial" w:eastAsia="Arial" w:hAnsi="Arial" w:cs="Arial"/>
                                <w:sz w:val="13"/>
                                <w:szCs w:val="13"/>
                              </w:rPr>
                              <w:t>s</w:t>
                            </w:r>
                            <w:r>
                              <w:rPr>
                                <w:rFonts w:ascii="Arial" w:eastAsia="Arial" w:hAnsi="Arial" w:cs="Arial"/>
                                <w:spacing w:val="26"/>
                                <w:sz w:val="13"/>
                                <w:szCs w:val="13"/>
                              </w:rPr>
                              <w:t xml:space="preserve"> </w:t>
                            </w:r>
                            <w:r>
                              <w:rPr>
                                <w:rFonts w:ascii="Arial" w:eastAsia="Arial" w:hAnsi="Arial" w:cs="Arial"/>
                                <w:sz w:val="13"/>
                                <w:szCs w:val="13"/>
                              </w:rPr>
                              <w:t>R</w:t>
                            </w:r>
                            <w:r>
                              <w:rPr>
                                <w:rFonts w:ascii="Arial" w:eastAsia="Arial" w:hAnsi="Arial" w:cs="Arial"/>
                                <w:spacing w:val="8"/>
                                <w:sz w:val="13"/>
                                <w:szCs w:val="13"/>
                              </w:rPr>
                              <w:t>S</w:t>
                            </w:r>
                            <w:r>
                              <w:rPr>
                                <w:rFonts w:ascii="Arial" w:eastAsia="Arial" w:hAnsi="Arial" w:cs="Arial"/>
                                <w:sz w:val="13"/>
                                <w:szCs w:val="13"/>
                              </w:rPr>
                              <w:t>A</w:t>
                            </w:r>
                            <w:r>
                              <w:rPr>
                                <w:rFonts w:ascii="Arial" w:eastAsia="Arial" w:hAnsi="Arial" w:cs="Arial"/>
                                <w:spacing w:val="22"/>
                                <w:sz w:val="13"/>
                                <w:szCs w:val="13"/>
                              </w:rPr>
                              <w:t xml:space="preserve"> </w:t>
                            </w:r>
                            <w:r>
                              <w:rPr>
                                <w:rFonts w:ascii="Arial" w:eastAsia="Arial" w:hAnsi="Arial" w:cs="Arial"/>
                                <w:w w:val="105"/>
                                <w:sz w:val="13"/>
                                <w:szCs w:val="13"/>
                              </w:rPr>
                              <w:t>H</w:t>
                            </w:r>
                            <w:r>
                              <w:rPr>
                                <w:rFonts w:ascii="Arial" w:eastAsia="Arial" w:hAnsi="Arial" w:cs="Arial"/>
                                <w:spacing w:val="-2"/>
                                <w:w w:val="105"/>
                                <w:sz w:val="13"/>
                                <w:szCs w:val="13"/>
                              </w:rPr>
                              <w:t>ea</w:t>
                            </w:r>
                            <w:r>
                              <w:rPr>
                                <w:rFonts w:ascii="Arial" w:eastAsia="Arial" w:hAnsi="Arial" w:cs="Arial"/>
                                <w:spacing w:val="7"/>
                                <w:w w:val="105"/>
                                <w:sz w:val="13"/>
                                <w:szCs w:val="13"/>
                              </w:rPr>
                              <w:t>l</w:t>
                            </w:r>
                            <w:r>
                              <w:rPr>
                                <w:rFonts w:ascii="Arial" w:eastAsia="Arial" w:hAnsi="Arial" w:cs="Arial"/>
                                <w:spacing w:val="-1"/>
                                <w:w w:val="105"/>
                                <w:sz w:val="13"/>
                                <w:szCs w:val="13"/>
                              </w:rPr>
                              <w:t>t</w:t>
                            </w:r>
                            <w:r>
                              <w:rPr>
                                <w:rFonts w:ascii="Arial" w:eastAsia="Arial" w:hAnsi="Arial" w:cs="Arial"/>
                                <w:w w:val="105"/>
                                <w:sz w:val="13"/>
                                <w:szCs w:val="13"/>
                              </w:rPr>
                              <w:t>h</w:t>
                            </w:r>
                          </w:p>
                          <w:p w14:paraId="4E1A1F8A" w14:textId="77777777" w:rsidR="00583B21" w:rsidRDefault="00583B21" w:rsidP="00583B21">
                            <w:pPr>
                              <w:spacing w:before="25" w:after="0" w:line="130" w:lineRule="exact"/>
                              <w:ind w:right="471"/>
                              <w:jc w:val="right"/>
                              <w:rPr>
                                <w:rFonts w:ascii="Arial" w:eastAsia="Arial" w:hAnsi="Arial" w:cs="Arial"/>
                                <w:sz w:val="13"/>
                                <w:szCs w:val="13"/>
                              </w:rPr>
                            </w:pPr>
                            <w:r>
                              <w:rPr>
                                <w:rFonts w:ascii="Arial" w:eastAsia="Arial" w:hAnsi="Arial" w:cs="Arial"/>
                                <w:position w:val="-2"/>
                                <w:sz w:val="13"/>
                                <w:szCs w:val="13"/>
                              </w:rPr>
                              <w:t>C</w:t>
                            </w:r>
                            <w:r>
                              <w:rPr>
                                <w:rFonts w:ascii="Arial" w:eastAsia="Arial" w:hAnsi="Arial" w:cs="Arial"/>
                                <w:spacing w:val="-2"/>
                                <w:position w:val="-2"/>
                                <w:sz w:val="13"/>
                                <w:szCs w:val="13"/>
                              </w:rPr>
                              <w:t>he</w:t>
                            </w:r>
                            <w:r>
                              <w:rPr>
                                <w:rFonts w:ascii="Arial" w:eastAsia="Arial" w:hAnsi="Arial" w:cs="Arial"/>
                                <w:spacing w:val="6"/>
                                <w:position w:val="-2"/>
                                <w:sz w:val="13"/>
                                <w:szCs w:val="13"/>
                              </w:rPr>
                              <w:t>c</w:t>
                            </w:r>
                            <w:r>
                              <w:rPr>
                                <w:rFonts w:ascii="Arial" w:eastAsia="Arial" w:hAnsi="Arial" w:cs="Arial"/>
                                <w:position w:val="-2"/>
                                <w:sz w:val="13"/>
                                <w:szCs w:val="13"/>
                              </w:rPr>
                              <w:t>k</w:t>
                            </w:r>
                            <w:r>
                              <w:rPr>
                                <w:rFonts w:ascii="Arial" w:eastAsia="Arial" w:hAnsi="Arial" w:cs="Arial"/>
                                <w:spacing w:val="25"/>
                                <w:position w:val="-2"/>
                                <w:sz w:val="13"/>
                                <w:szCs w:val="13"/>
                              </w:rPr>
                              <w:t xml:space="preserve"> </w:t>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quen</w:t>
                            </w:r>
                            <w:r>
                              <w:rPr>
                                <w:rFonts w:ascii="Arial" w:eastAsia="Arial" w:hAnsi="Arial" w:cs="Arial"/>
                                <w:spacing w:val="6"/>
                                <w:w w:val="105"/>
                                <w:position w:val="-2"/>
                                <w:sz w:val="13"/>
                                <w:szCs w:val="13"/>
                              </w:rPr>
                              <w:t>c</w:t>
                            </w:r>
                            <w:r>
                              <w:rPr>
                                <w:rFonts w:ascii="Arial" w:eastAsia="Arial" w:hAnsi="Arial" w:cs="Arial"/>
                                <w:w w:val="105"/>
                                <w:position w:val="-2"/>
                                <w:sz w:val="13"/>
                                <w:szCs w:val="13"/>
                              </w:rPr>
                              <w:t>e</w:t>
                            </w:r>
                          </w:p>
                          <w:p w14:paraId="5B38D636" w14:textId="77777777" w:rsidR="00583B21" w:rsidRDefault="00583B21" w:rsidP="00583B21">
                            <w:pPr>
                              <w:tabs>
                                <w:tab w:val="left" w:pos="2620"/>
                                <w:tab w:val="left" w:pos="5000"/>
                              </w:tabs>
                              <w:spacing w:after="0" w:line="139" w:lineRule="exact"/>
                              <w:ind w:left="219" w:right="-20"/>
                              <w:rPr>
                                <w:rFonts w:ascii="Arial" w:eastAsia="Arial" w:hAnsi="Arial" w:cs="Arial"/>
                                <w:sz w:val="13"/>
                                <w:szCs w:val="13"/>
                              </w:rPr>
                            </w:pP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n</w:t>
                            </w:r>
                            <w:r>
                              <w:rPr>
                                <w:rFonts w:ascii="Arial" w:eastAsia="Arial" w:hAnsi="Arial" w:cs="Arial"/>
                                <w:spacing w:val="6"/>
                                <w:w w:val="105"/>
                                <w:position w:val="2"/>
                                <w:sz w:val="13"/>
                                <w:szCs w:val="13"/>
                              </w:rPr>
                              <w:t>s</w:t>
                            </w:r>
                            <w:r>
                              <w:rPr>
                                <w:rFonts w:ascii="Arial" w:eastAsia="Arial" w:hAnsi="Arial" w:cs="Arial"/>
                                <w:spacing w:val="-2"/>
                                <w:w w:val="105"/>
                                <w:position w:val="2"/>
                                <w:sz w:val="13"/>
                                <w:szCs w:val="13"/>
                              </w:rPr>
                              <w:t>o</w:t>
                            </w:r>
                            <w:r>
                              <w:rPr>
                                <w:rFonts w:ascii="Arial" w:eastAsia="Arial" w:hAnsi="Arial" w:cs="Arial"/>
                                <w:spacing w:val="4"/>
                                <w:w w:val="105"/>
                                <w:position w:val="2"/>
                                <w:sz w:val="13"/>
                                <w:szCs w:val="13"/>
                              </w:rPr>
                              <w:t>r</w:t>
                            </w:r>
                            <w:r>
                              <w:rPr>
                                <w:rFonts w:ascii="Arial" w:eastAsia="Arial" w:hAnsi="Arial" w:cs="Arial"/>
                                <w:spacing w:val="-2"/>
                                <w:w w:val="105"/>
                                <w:position w:val="2"/>
                                <w:sz w:val="13"/>
                                <w:szCs w:val="13"/>
                              </w:rPr>
                              <w:t>Manage</w:t>
                            </w:r>
                            <w:r>
                              <w:rPr>
                                <w:rFonts w:ascii="Arial" w:eastAsia="Arial" w:hAnsi="Arial" w:cs="Arial"/>
                                <w:w w:val="105"/>
                                <w:position w:val="2"/>
                                <w:sz w:val="13"/>
                                <w:szCs w:val="13"/>
                              </w:rPr>
                              <w:t>r</w:t>
                            </w:r>
                            <w:r>
                              <w:rPr>
                                <w:rFonts w:ascii="Arial" w:eastAsia="Arial" w:hAnsi="Arial" w:cs="Arial"/>
                                <w:position w:val="2"/>
                                <w:sz w:val="13"/>
                                <w:szCs w:val="13"/>
                              </w:rPr>
                              <w:tab/>
                            </w:r>
                            <w:r>
                              <w:rPr>
                                <w:rFonts w:ascii="Arial" w:eastAsia="Arial" w:hAnsi="Arial" w:cs="Arial"/>
                                <w:spacing w:val="8"/>
                                <w:position w:val="-1"/>
                                <w:sz w:val="13"/>
                                <w:szCs w:val="13"/>
                              </w:rPr>
                              <w:t>SA</w:t>
                            </w:r>
                            <w:r>
                              <w:rPr>
                                <w:rFonts w:ascii="Arial" w:eastAsia="Arial" w:hAnsi="Arial" w:cs="Arial"/>
                                <w:spacing w:val="-2"/>
                                <w:position w:val="-1"/>
                                <w:sz w:val="13"/>
                                <w:szCs w:val="13"/>
                              </w:rPr>
                              <w:t>MModu</w:t>
                            </w:r>
                            <w:r>
                              <w:rPr>
                                <w:rFonts w:ascii="Arial" w:eastAsia="Arial" w:hAnsi="Arial" w:cs="Arial"/>
                                <w:spacing w:val="7"/>
                                <w:position w:val="-1"/>
                                <w:sz w:val="13"/>
                                <w:szCs w:val="13"/>
                              </w:rPr>
                              <w:t>l</w:t>
                            </w:r>
                            <w:r>
                              <w:rPr>
                                <w:rFonts w:ascii="Arial" w:eastAsia="Arial" w:hAnsi="Arial" w:cs="Arial"/>
                                <w:position w:val="-1"/>
                                <w:sz w:val="13"/>
                                <w:szCs w:val="13"/>
                              </w:rPr>
                              <w:t>e</w:t>
                            </w:r>
                            <w:r>
                              <w:rPr>
                                <w:rFonts w:ascii="Arial" w:eastAsia="Arial" w:hAnsi="Arial" w:cs="Arial"/>
                                <w:spacing w:val="-1"/>
                                <w:position w:val="-1"/>
                                <w:sz w:val="13"/>
                                <w:szCs w:val="13"/>
                              </w:rPr>
                              <w:t xml:space="preserve"> </w:t>
                            </w:r>
                            <w:r>
                              <w:rPr>
                                <w:rFonts w:ascii="Arial" w:eastAsia="Arial" w:hAnsi="Arial" w:cs="Arial"/>
                                <w:position w:val="-1"/>
                                <w:sz w:val="13"/>
                                <w:szCs w:val="13"/>
                              </w:rPr>
                              <w:tab/>
                            </w:r>
                            <w:r>
                              <w:rPr>
                                <w:rFonts w:ascii="Arial" w:eastAsia="Arial" w:hAnsi="Arial" w:cs="Arial"/>
                                <w:spacing w:val="3"/>
                                <w:w w:val="105"/>
                                <w:position w:val="2"/>
                                <w:sz w:val="13"/>
                                <w:szCs w:val="13"/>
                              </w:rPr>
                              <w:t>T</w:t>
                            </w:r>
                            <w:r>
                              <w:rPr>
                                <w:rFonts w:ascii="Arial" w:eastAsia="Arial" w:hAnsi="Arial" w:cs="Arial"/>
                                <w:spacing w:val="-2"/>
                                <w:w w:val="105"/>
                                <w:position w:val="2"/>
                                <w:sz w:val="13"/>
                                <w:szCs w:val="13"/>
                              </w:rPr>
                              <w:t>h</w:t>
                            </w:r>
                            <w:r>
                              <w:rPr>
                                <w:rFonts w:ascii="Arial" w:eastAsia="Arial" w:hAnsi="Arial" w:cs="Arial"/>
                                <w:spacing w:val="4"/>
                                <w:w w:val="105"/>
                                <w:position w:val="2"/>
                                <w:sz w:val="13"/>
                                <w:szCs w:val="13"/>
                              </w:rPr>
                              <w:t>r</w:t>
                            </w:r>
                            <w:r>
                              <w:rPr>
                                <w:rFonts w:ascii="Arial" w:eastAsia="Arial" w:hAnsi="Arial" w:cs="Arial"/>
                                <w:spacing w:val="-2"/>
                                <w:w w:val="105"/>
                                <w:position w:val="2"/>
                                <w:sz w:val="13"/>
                                <w:szCs w:val="13"/>
                              </w:rPr>
                              <w:t>ead</w:t>
                            </w:r>
                            <w:r>
                              <w:rPr>
                                <w:rFonts w:ascii="Arial" w:eastAsia="Arial" w:hAnsi="Arial" w:cs="Arial"/>
                                <w:spacing w:val="-1"/>
                                <w:w w:val="105"/>
                                <w:position w:val="2"/>
                                <w:sz w:val="13"/>
                                <w:szCs w:val="13"/>
                              </w:rPr>
                              <w:t>::</w:t>
                            </w:r>
                            <w:r>
                              <w:rPr>
                                <w:rFonts w:ascii="Arial" w:eastAsia="Arial" w:hAnsi="Arial" w:cs="Arial"/>
                                <w:w w:val="105"/>
                                <w:position w:val="2"/>
                                <w:sz w:val="13"/>
                                <w:szCs w:val="13"/>
                              </w:rPr>
                              <w:t>H</w:t>
                            </w:r>
                            <w:r>
                              <w:rPr>
                                <w:rFonts w:ascii="Arial" w:eastAsia="Arial" w:hAnsi="Arial" w:cs="Arial"/>
                                <w:spacing w:val="-2"/>
                                <w:w w:val="105"/>
                                <w:position w:val="2"/>
                                <w:sz w:val="13"/>
                                <w:szCs w:val="13"/>
                              </w:rPr>
                              <w:t>ea</w:t>
                            </w:r>
                            <w:r>
                              <w:rPr>
                                <w:rFonts w:ascii="Arial" w:eastAsia="Arial" w:hAnsi="Arial" w:cs="Arial"/>
                                <w:spacing w:val="4"/>
                                <w:w w:val="105"/>
                                <w:position w:val="2"/>
                                <w:sz w:val="13"/>
                                <w:szCs w:val="13"/>
                              </w:rPr>
                              <w:t>r</w:t>
                            </w:r>
                            <w:r>
                              <w:rPr>
                                <w:rFonts w:ascii="Arial" w:eastAsia="Arial" w:hAnsi="Arial" w:cs="Arial"/>
                                <w:spacing w:val="-1"/>
                                <w:w w:val="105"/>
                                <w:position w:val="2"/>
                                <w:sz w:val="13"/>
                                <w:szCs w:val="13"/>
                              </w:rPr>
                              <w:t>t</w:t>
                            </w:r>
                            <w:r>
                              <w:rPr>
                                <w:rFonts w:ascii="Arial" w:eastAsia="Arial" w:hAnsi="Arial" w:cs="Arial"/>
                                <w:spacing w:val="8"/>
                                <w:w w:val="105"/>
                                <w:position w:val="2"/>
                                <w:sz w:val="13"/>
                                <w:szCs w:val="13"/>
                              </w:rPr>
                              <w:t>B</w:t>
                            </w:r>
                            <w:r>
                              <w:rPr>
                                <w:rFonts w:ascii="Arial" w:eastAsia="Arial" w:hAnsi="Arial" w:cs="Arial"/>
                                <w:spacing w:val="-2"/>
                                <w:w w:val="105"/>
                                <w:position w:val="2"/>
                                <w:sz w:val="13"/>
                                <w:szCs w:val="13"/>
                              </w:rPr>
                              <w:t>ea</w:t>
                            </w:r>
                            <w:r>
                              <w:rPr>
                                <w:rFonts w:ascii="Arial" w:eastAsia="Arial" w:hAnsi="Arial" w:cs="Arial"/>
                                <w:spacing w:val="-1"/>
                                <w:w w:val="105"/>
                                <w:position w:val="2"/>
                                <w:sz w:val="13"/>
                                <w:szCs w:val="13"/>
                              </w:rPr>
                              <w:t>t</w:t>
                            </w:r>
                            <w:r>
                              <w:rPr>
                                <w:rFonts w:ascii="Arial" w:eastAsia="Arial" w:hAnsi="Arial" w:cs="Arial"/>
                                <w:w w:val="105"/>
                                <w:position w:val="2"/>
                                <w:sz w:val="13"/>
                                <w:szCs w:val="13"/>
                              </w:rPr>
                              <w:t>C</w:t>
                            </w:r>
                            <w:r>
                              <w:rPr>
                                <w:rFonts w:ascii="Arial" w:eastAsia="Arial" w:hAnsi="Arial" w:cs="Arial"/>
                                <w:spacing w:val="-2"/>
                                <w:w w:val="105"/>
                                <w:position w:val="2"/>
                                <w:sz w:val="13"/>
                                <w:szCs w:val="13"/>
                              </w:rPr>
                              <w:t>he</w:t>
                            </w:r>
                            <w:r>
                              <w:rPr>
                                <w:rFonts w:ascii="Arial" w:eastAsia="Arial" w:hAnsi="Arial" w:cs="Arial"/>
                                <w:spacing w:val="6"/>
                                <w:w w:val="105"/>
                                <w:position w:val="2"/>
                                <w:sz w:val="13"/>
                                <w:szCs w:val="13"/>
                              </w:rPr>
                              <w:t>ck</w:t>
                            </w:r>
                            <w:r>
                              <w:rPr>
                                <w:rFonts w:ascii="Arial" w:eastAsia="Arial" w:hAnsi="Arial" w:cs="Arial"/>
                                <w:spacing w:val="-2"/>
                                <w:w w:val="105"/>
                                <w:position w:val="2"/>
                                <w:sz w:val="13"/>
                                <w:szCs w:val="13"/>
                              </w:rPr>
                              <w:t>e</w:t>
                            </w:r>
                            <w:r>
                              <w:rPr>
                                <w:rFonts w:ascii="Arial" w:eastAsia="Arial" w:hAnsi="Arial" w:cs="Arial"/>
                                <w:w w:val="105"/>
                                <w:position w:val="2"/>
                                <w:sz w:val="13"/>
                                <w:szCs w:val="13"/>
                              </w:rPr>
                              <w:t>r</w:t>
                            </w:r>
                          </w:p>
                          <w:p w14:paraId="2E7EB0BB" w14:textId="77777777" w:rsidR="00583B21" w:rsidRDefault="00583B21" w:rsidP="00583B21">
                            <w:pPr>
                              <w:tabs>
                                <w:tab w:val="left" w:pos="4980"/>
                              </w:tabs>
                              <w:spacing w:after="0" w:line="176" w:lineRule="exact"/>
                              <w:ind w:left="3439" w:right="3431"/>
                              <w:jc w:val="center"/>
                              <w:rPr>
                                <w:rFonts w:ascii="Arial" w:eastAsia="Arial" w:hAnsi="Arial" w:cs="Arial"/>
                                <w:sz w:val="13"/>
                                <w:szCs w:val="13"/>
                              </w:rPr>
                            </w:pPr>
                            <w:proofErr w:type="gramStart"/>
                            <w:r>
                              <w:rPr>
                                <w:rFonts w:ascii="Arial" w:eastAsia="Arial" w:hAnsi="Arial" w:cs="Arial"/>
                                <w:spacing w:val="-81"/>
                                <w:position w:val="5"/>
                                <w:sz w:val="13"/>
                                <w:szCs w:val="13"/>
                              </w:rPr>
                              <w:t>n</w:t>
                            </w:r>
                            <w:r>
                              <w:rPr>
                                <w:rFonts w:ascii="Arial" w:eastAsia="Arial" w:hAnsi="Arial" w:cs="Arial"/>
                                <w:spacing w:val="-81"/>
                                <w:position w:val="1"/>
                                <w:sz w:val="13"/>
                                <w:szCs w:val="13"/>
                              </w:rPr>
                              <w:t>b</w:t>
                            </w:r>
                            <w:proofErr w:type="gramEnd"/>
                            <w:r>
                              <w:rPr>
                                <w:rFonts w:ascii="Arial" w:eastAsia="Arial" w:hAnsi="Arial" w:cs="Arial"/>
                                <w:position w:val="-4"/>
                                <w:sz w:val="13"/>
                                <w:szCs w:val="13"/>
                              </w:rPr>
                              <w:t>:</w:t>
                            </w:r>
                            <w:r>
                              <w:rPr>
                                <w:rFonts w:ascii="Arial" w:eastAsia="Arial" w:hAnsi="Arial" w:cs="Arial"/>
                                <w:spacing w:val="-34"/>
                                <w:position w:val="-4"/>
                                <w:sz w:val="13"/>
                                <w:szCs w:val="13"/>
                              </w:rPr>
                              <w:t xml:space="preserve"> </w:t>
                            </w:r>
                            <w:r>
                              <w:rPr>
                                <w:rFonts w:ascii="Arial" w:eastAsia="Arial" w:hAnsi="Arial" w:cs="Arial"/>
                                <w:position w:val="-4"/>
                                <w:sz w:val="13"/>
                                <w:szCs w:val="13"/>
                              </w:rPr>
                              <w:tab/>
                            </w:r>
                            <w:r>
                              <w:rPr>
                                <w:rFonts w:ascii="Arial" w:eastAsia="Arial" w:hAnsi="Arial" w:cs="Arial"/>
                                <w:w w:val="105"/>
                                <w:position w:val="-6"/>
                                <w:sz w:val="13"/>
                                <w:szCs w:val="13"/>
                              </w:rPr>
                              <w:t>7</w:t>
                            </w:r>
                          </w:p>
                          <w:p w14:paraId="4D4ECAFA" w14:textId="77777777" w:rsidR="00583B21" w:rsidRDefault="00583B21" w:rsidP="00583B21">
                            <w:pPr>
                              <w:tabs>
                                <w:tab w:val="left" w:pos="3660"/>
                                <w:tab w:val="left" w:pos="4820"/>
                              </w:tabs>
                              <w:spacing w:after="0" w:line="172" w:lineRule="exact"/>
                              <w:ind w:left="1837" w:right="-20"/>
                              <w:rPr>
                                <w:rFonts w:ascii="Arial" w:eastAsia="Arial" w:hAnsi="Arial" w:cs="Arial"/>
                                <w:sz w:val="13"/>
                                <w:szCs w:val="13"/>
                              </w:rPr>
                            </w:pPr>
                            <w:r>
                              <w:rPr>
                                <w:rFonts w:ascii="Arial" w:eastAsia="Arial" w:hAnsi="Arial" w:cs="Arial"/>
                                <w:position w:val="4"/>
                                <w:sz w:val="13"/>
                                <w:szCs w:val="13"/>
                              </w:rPr>
                              <w:t>9</w:t>
                            </w:r>
                            <w:r>
                              <w:rPr>
                                <w:rFonts w:ascii="Arial" w:eastAsia="Arial" w:hAnsi="Arial" w:cs="Arial"/>
                                <w:spacing w:val="-33"/>
                                <w:position w:val="4"/>
                                <w:sz w:val="13"/>
                                <w:szCs w:val="13"/>
                              </w:rPr>
                              <w:t xml:space="preserve"> </w:t>
                            </w:r>
                            <w:r>
                              <w:rPr>
                                <w:rFonts w:ascii="Arial" w:eastAsia="Arial" w:hAnsi="Arial" w:cs="Arial"/>
                                <w:position w:val="4"/>
                                <w:sz w:val="13"/>
                                <w:szCs w:val="13"/>
                              </w:rPr>
                              <w:tab/>
                            </w:r>
                            <w:r>
                              <w:rPr>
                                <w:rFonts w:ascii="Arial" w:eastAsia="Arial" w:hAnsi="Arial" w:cs="Arial"/>
                                <w:spacing w:val="-81"/>
                                <w:position w:val="9"/>
                                <w:sz w:val="13"/>
                                <w:szCs w:val="13"/>
                              </w:rPr>
                              <w:t>1</w:t>
                            </w:r>
                            <w:r>
                              <w:rPr>
                                <w:rFonts w:ascii="Arial" w:eastAsia="Arial" w:hAnsi="Arial" w:cs="Arial"/>
                                <w:position w:val="4"/>
                                <w:sz w:val="13"/>
                                <w:szCs w:val="13"/>
                              </w:rPr>
                              <w:t>2</w:t>
                            </w:r>
                            <w:r>
                              <w:rPr>
                                <w:rFonts w:ascii="Arial" w:eastAsia="Arial" w:hAnsi="Arial" w:cs="Arial"/>
                                <w:spacing w:val="-33"/>
                                <w:position w:val="4"/>
                                <w:sz w:val="13"/>
                                <w:szCs w:val="13"/>
                              </w:rPr>
                              <w:t xml:space="preserve"> </w:t>
                            </w:r>
                            <w:r>
                              <w:rPr>
                                <w:rFonts w:ascii="Arial" w:eastAsia="Arial" w:hAnsi="Arial" w:cs="Arial"/>
                                <w:position w:val="4"/>
                                <w:sz w:val="13"/>
                                <w:szCs w:val="13"/>
                              </w:rPr>
                              <w:tab/>
                            </w:r>
                            <w:r>
                              <w:rPr>
                                <w:rFonts w:ascii="Arial" w:eastAsia="Arial" w:hAnsi="Arial" w:cs="Arial"/>
                                <w:spacing w:val="-75"/>
                                <w:w w:val="105"/>
                                <w:position w:val="-1"/>
                                <w:sz w:val="13"/>
                                <w:szCs w:val="13"/>
                              </w:rPr>
                              <w:t>n</w:t>
                            </w:r>
                            <w:r>
                              <w:rPr>
                                <w:rFonts w:ascii="Arial" w:eastAsia="Arial" w:hAnsi="Arial" w:cs="Arial"/>
                                <w:spacing w:val="-63"/>
                                <w:w w:val="105"/>
                                <w:position w:val="2"/>
                                <w:sz w:val="13"/>
                                <w:szCs w:val="13"/>
                              </w:rPr>
                              <w:t>b</w:t>
                            </w:r>
                            <w:r>
                              <w:rPr>
                                <w:rFonts w:ascii="Arial" w:eastAsia="Arial" w:hAnsi="Arial" w:cs="Arial"/>
                                <w:w w:val="105"/>
                                <w:position w:val="7"/>
                                <w:sz w:val="13"/>
                                <w:szCs w:val="13"/>
                              </w:rPr>
                              <w:t>:</w:t>
                            </w:r>
                          </w:p>
                          <w:p w14:paraId="62CDB8E0" w14:textId="77777777" w:rsidR="00583B21" w:rsidRDefault="00583B21" w:rsidP="00583B21">
                            <w:pPr>
                              <w:spacing w:after="0" w:line="130" w:lineRule="exact"/>
                              <w:ind w:left="1837" w:right="-20"/>
                              <w:rPr>
                                <w:rFonts w:ascii="Arial" w:eastAsia="Arial" w:hAnsi="Arial" w:cs="Arial"/>
                                <w:sz w:val="13"/>
                                <w:szCs w:val="13"/>
                              </w:rPr>
                            </w:pPr>
                            <w:r>
                              <w:rPr>
                                <w:rFonts w:ascii="Arial" w:eastAsia="Arial" w:hAnsi="Arial" w:cs="Arial"/>
                                <w:w w:val="105"/>
                                <w:sz w:val="13"/>
                                <w:szCs w:val="13"/>
                              </w:rPr>
                              <w:t>4</w:t>
                            </w:r>
                          </w:p>
                          <w:p w14:paraId="093A6456" w14:textId="77777777" w:rsidR="00583B21" w:rsidRDefault="00583B21" w:rsidP="00583B21">
                            <w:pPr>
                              <w:spacing w:before="37" w:after="0" w:line="156" w:lineRule="exact"/>
                              <w:ind w:left="1444" w:right="-20"/>
                              <w:rPr>
                                <w:rFonts w:ascii="Arial" w:eastAsia="Arial" w:hAnsi="Arial" w:cs="Arial"/>
                                <w:sz w:val="13"/>
                                <w:szCs w:val="13"/>
                              </w:rPr>
                            </w:pPr>
                            <w:r>
                              <w:rPr>
                                <w:rFonts w:ascii="Arial" w:eastAsia="Arial" w:hAnsi="Arial" w:cs="Arial"/>
                                <w:spacing w:val="-87"/>
                                <w:w w:val="105"/>
                                <w:position w:val="-5"/>
                                <w:sz w:val="13"/>
                                <w:szCs w:val="13"/>
                              </w:rPr>
                              <w:t>1</w:t>
                            </w:r>
                            <w:r>
                              <w:rPr>
                                <w:rFonts w:ascii="Arial" w:eastAsia="Arial" w:hAnsi="Arial" w:cs="Arial"/>
                                <w:w w:val="105"/>
                                <w:sz w:val="13"/>
                                <w:szCs w:val="13"/>
                              </w:rPr>
                              <w:t>1</w:t>
                            </w:r>
                          </w:p>
                          <w:p w14:paraId="2027ED7E" w14:textId="77777777" w:rsidR="00583B21" w:rsidRDefault="00583B21" w:rsidP="00583B21">
                            <w:pPr>
                              <w:spacing w:after="0" w:line="168" w:lineRule="exact"/>
                              <w:ind w:left="1543" w:right="-20"/>
                              <w:rPr>
                                <w:rFonts w:ascii="Arial" w:eastAsia="Arial" w:hAnsi="Arial" w:cs="Arial"/>
                                <w:sz w:val="13"/>
                                <w:szCs w:val="13"/>
                              </w:rPr>
                            </w:pPr>
                            <w:r>
                              <w:rPr>
                                <w:rFonts w:ascii="Arial" w:eastAsia="Arial" w:hAnsi="Arial" w:cs="Arial"/>
                                <w:spacing w:val="-87"/>
                                <w:w w:val="105"/>
                                <w:position w:val="-1"/>
                                <w:sz w:val="13"/>
                                <w:szCs w:val="13"/>
                              </w:rPr>
                              <w:t>1</w:t>
                            </w:r>
                            <w:r>
                              <w:rPr>
                                <w:rFonts w:ascii="Arial" w:eastAsia="Arial" w:hAnsi="Arial" w:cs="Arial"/>
                                <w:w w:val="105"/>
                                <w:position w:val="4"/>
                                <w:sz w:val="13"/>
                                <w:szCs w:val="13"/>
                              </w:rPr>
                              <w:t>7</w:t>
                            </w:r>
                          </w:p>
                          <w:p w14:paraId="36CEC1BB" w14:textId="77777777" w:rsidR="00583B21" w:rsidRDefault="00583B21" w:rsidP="00583B21">
                            <w:pPr>
                              <w:tabs>
                                <w:tab w:val="left" w:pos="3460"/>
                              </w:tabs>
                              <w:spacing w:after="0" w:line="133" w:lineRule="exact"/>
                              <w:ind w:left="924" w:right="4142"/>
                              <w:jc w:val="center"/>
                              <w:rPr>
                                <w:rFonts w:ascii="Arial" w:eastAsia="Arial" w:hAnsi="Arial" w:cs="Arial"/>
                                <w:sz w:val="13"/>
                                <w:szCs w:val="13"/>
                              </w:rPr>
                            </w:pPr>
                            <w:r>
                              <w:rPr>
                                <w:rFonts w:ascii="Arial" w:eastAsia="Arial" w:hAnsi="Arial" w:cs="Arial"/>
                                <w:position w:val="-3"/>
                                <w:sz w:val="13"/>
                                <w:szCs w:val="13"/>
                              </w:rPr>
                              <w:t>0</w:t>
                            </w:r>
                            <w:r>
                              <w:rPr>
                                <w:rFonts w:ascii="Arial" w:eastAsia="Arial" w:hAnsi="Arial" w:cs="Arial"/>
                                <w:spacing w:val="-33"/>
                                <w:position w:val="-3"/>
                                <w:sz w:val="13"/>
                                <w:szCs w:val="13"/>
                              </w:rPr>
                              <w:t xml:space="preserve"> </w:t>
                            </w:r>
                            <w:r>
                              <w:rPr>
                                <w:rFonts w:ascii="Arial" w:eastAsia="Arial" w:hAnsi="Arial" w:cs="Arial"/>
                                <w:position w:val="-3"/>
                                <w:sz w:val="13"/>
                                <w:szCs w:val="13"/>
                              </w:rPr>
                              <w:tab/>
                            </w:r>
                            <w:r>
                              <w:rPr>
                                <w:rFonts w:ascii="Arial" w:eastAsia="Arial" w:hAnsi="Arial" w:cs="Arial"/>
                                <w:spacing w:val="8"/>
                                <w:w w:val="105"/>
                                <w:sz w:val="13"/>
                                <w:szCs w:val="13"/>
                              </w:rPr>
                              <w:t>S</w:t>
                            </w:r>
                            <w:r>
                              <w:rPr>
                                <w:rFonts w:ascii="Arial" w:eastAsia="Arial" w:hAnsi="Arial" w:cs="Arial"/>
                                <w:spacing w:val="-2"/>
                                <w:w w:val="105"/>
                                <w:sz w:val="13"/>
                                <w:szCs w:val="13"/>
                              </w:rPr>
                              <w:t>e</w:t>
                            </w:r>
                            <w:r>
                              <w:rPr>
                                <w:rFonts w:ascii="Arial" w:eastAsia="Arial" w:hAnsi="Arial" w:cs="Arial"/>
                                <w:spacing w:val="4"/>
                                <w:w w:val="105"/>
                                <w:sz w:val="13"/>
                                <w:szCs w:val="13"/>
                              </w:rPr>
                              <w:t>r</w:t>
                            </w:r>
                            <w:r>
                              <w:rPr>
                                <w:rFonts w:ascii="Arial" w:eastAsia="Arial" w:hAnsi="Arial" w:cs="Arial"/>
                                <w:spacing w:val="6"/>
                                <w:w w:val="105"/>
                                <w:sz w:val="13"/>
                                <w:szCs w:val="13"/>
                              </w:rPr>
                              <w:t>v</w:t>
                            </w:r>
                            <w:r>
                              <w:rPr>
                                <w:rFonts w:ascii="Arial" w:eastAsia="Arial" w:hAnsi="Arial" w:cs="Arial"/>
                                <w:spacing w:val="7"/>
                                <w:w w:val="105"/>
                                <w:sz w:val="13"/>
                                <w:szCs w:val="13"/>
                              </w:rPr>
                              <w:t>i</w:t>
                            </w:r>
                            <w:r>
                              <w:rPr>
                                <w:rFonts w:ascii="Arial" w:eastAsia="Arial" w:hAnsi="Arial" w:cs="Arial"/>
                                <w:spacing w:val="6"/>
                                <w:w w:val="105"/>
                                <w:sz w:val="13"/>
                                <w:szCs w:val="13"/>
                              </w:rPr>
                              <w:t>c</w:t>
                            </w:r>
                            <w:r>
                              <w:rPr>
                                <w:rFonts w:ascii="Arial" w:eastAsia="Arial" w:hAnsi="Arial" w:cs="Arial"/>
                                <w:spacing w:val="-2"/>
                                <w:w w:val="105"/>
                                <w:sz w:val="13"/>
                                <w:szCs w:val="13"/>
                              </w:rPr>
                              <w:t>e</w:t>
                            </w:r>
                            <w:r>
                              <w:rPr>
                                <w:rFonts w:ascii="Arial" w:eastAsia="Arial" w:hAnsi="Arial" w:cs="Arial"/>
                                <w:spacing w:val="8"/>
                                <w:w w:val="105"/>
                                <w:sz w:val="13"/>
                                <w:szCs w:val="13"/>
                              </w:rPr>
                              <w:t>A</w:t>
                            </w:r>
                            <w:r>
                              <w:rPr>
                                <w:rFonts w:ascii="Arial" w:eastAsia="Arial" w:hAnsi="Arial" w:cs="Arial"/>
                                <w:spacing w:val="-2"/>
                                <w:w w:val="105"/>
                                <w:sz w:val="13"/>
                                <w:szCs w:val="13"/>
                              </w:rPr>
                              <w:t>dap</w:t>
                            </w:r>
                            <w:r>
                              <w:rPr>
                                <w:rFonts w:ascii="Arial" w:eastAsia="Arial" w:hAnsi="Arial" w:cs="Arial"/>
                                <w:spacing w:val="-1"/>
                                <w:w w:val="105"/>
                                <w:sz w:val="13"/>
                                <w:szCs w:val="13"/>
                              </w:rPr>
                              <w:t>t</w:t>
                            </w:r>
                            <w:r>
                              <w:rPr>
                                <w:rFonts w:ascii="Arial" w:eastAsia="Arial" w:hAnsi="Arial" w:cs="Arial"/>
                                <w:spacing w:val="-2"/>
                                <w:w w:val="105"/>
                                <w:sz w:val="13"/>
                                <w:szCs w:val="13"/>
                              </w:rPr>
                              <w:t>e</w:t>
                            </w:r>
                            <w:r>
                              <w:rPr>
                                <w:rFonts w:ascii="Arial" w:eastAsia="Arial" w:hAnsi="Arial" w:cs="Arial"/>
                                <w:w w:val="105"/>
                                <w:sz w:val="13"/>
                                <w:szCs w:val="13"/>
                              </w:rPr>
                              <w:t>r</w:t>
                            </w:r>
                          </w:p>
                          <w:p w14:paraId="34EAFD4C" w14:textId="77777777" w:rsidR="00583B21" w:rsidRDefault="00583B21" w:rsidP="00583B21">
                            <w:pPr>
                              <w:spacing w:after="0" w:line="120" w:lineRule="exact"/>
                              <w:ind w:left="954" w:right="-20"/>
                              <w:rPr>
                                <w:rFonts w:ascii="Arial" w:eastAsia="Arial" w:hAnsi="Arial" w:cs="Arial"/>
                                <w:sz w:val="13"/>
                                <w:szCs w:val="13"/>
                              </w:rPr>
                            </w:pPr>
                            <w:r>
                              <w:rPr>
                                <w:rFonts w:ascii="Arial" w:eastAsia="Arial" w:hAnsi="Arial" w:cs="Arial"/>
                                <w:position w:val="1"/>
                                <w:sz w:val="13"/>
                                <w:szCs w:val="13"/>
                              </w:rPr>
                              <w:t>1</w:t>
                            </w:r>
                            <w:r>
                              <w:rPr>
                                <w:rFonts w:ascii="Arial" w:eastAsia="Arial" w:hAnsi="Arial" w:cs="Arial"/>
                                <w:spacing w:val="-9"/>
                                <w:position w:val="1"/>
                                <w:sz w:val="13"/>
                                <w:szCs w:val="13"/>
                              </w:rPr>
                              <w:t xml:space="preserve"> </w:t>
                            </w:r>
                            <w:r>
                              <w:rPr>
                                <w:rFonts w:ascii="Arial" w:eastAsia="Arial" w:hAnsi="Arial" w:cs="Arial"/>
                                <w:w w:val="105"/>
                                <w:position w:val="4"/>
                                <w:sz w:val="13"/>
                                <w:szCs w:val="13"/>
                              </w:rPr>
                              <w:t>5</w:t>
                            </w:r>
                          </w:p>
                          <w:p w14:paraId="360428B2" w14:textId="77777777" w:rsidR="00583B21" w:rsidRDefault="00583B21" w:rsidP="00583B21">
                            <w:pPr>
                              <w:tabs>
                                <w:tab w:val="left" w:pos="5520"/>
                              </w:tabs>
                              <w:spacing w:before="97" w:after="0" w:line="240" w:lineRule="auto"/>
                              <w:ind w:left="4383" w:right="-20"/>
                              <w:rPr>
                                <w:rFonts w:ascii="Arial" w:eastAsia="Arial" w:hAnsi="Arial" w:cs="Arial"/>
                                <w:sz w:val="13"/>
                                <w:szCs w:val="13"/>
                              </w:rPr>
                            </w:pPr>
                            <w:r>
                              <w:rPr>
                                <w:rFonts w:ascii="Arial" w:eastAsia="Arial" w:hAnsi="Arial" w:cs="Arial"/>
                                <w:spacing w:val="-48"/>
                                <w:position w:val="-10"/>
                                <w:sz w:val="13"/>
                                <w:szCs w:val="13"/>
                              </w:rPr>
                              <w:t>1</w:t>
                            </w:r>
                            <w:r>
                              <w:rPr>
                                <w:rFonts w:ascii="Arial" w:eastAsia="Arial" w:hAnsi="Arial" w:cs="Arial"/>
                                <w:position w:val="-7"/>
                                <w:sz w:val="13"/>
                                <w:szCs w:val="13"/>
                              </w:rPr>
                              <w:t>4</w:t>
                            </w:r>
                            <w:r>
                              <w:rPr>
                                <w:rFonts w:ascii="Arial" w:eastAsia="Arial" w:hAnsi="Arial" w:cs="Arial"/>
                                <w:spacing w:val="-29"/>
                                <w:position w:val="-7"/>
                                <w:sz w:val="13"/>
                                <w:szCs w:val="13"/>
                              </w:rPr>
                              <w:t xml:space="preserve"> </w:t>
                            </w:r>
                            <w:r>
                              <w:rPr>
                                <w:rFonts w:ascii="Arial" w:eastAsia="Arial" w:hAnsi="Arial" w:cs="Arial"/>
                                <w:position w:val="-7"/>
                                <w:sz w:val="13"/>
                                <w:szCs w:val="13"/>
                              </w:rPr>
                              <w:tab/>
                            </w:r>
                            <w:r>
                              <w:rPr>
                                <w:rFonts w:ascii="Arial" w:eastAsia="Arial" w:hAnsi="Arial" w:cs="Arial"/>
                                <w:spacing w:val="8"/>
                                <w:w w:val="105"/>
                                <w:sz w:val="13"/>
                                <w:szCs w:val="13"/>
                              </w:rPr>
                              <w:t>P</w:t>
                            </w:r>
                            <w:r>
                              <w:rPr>
                                <w:rFonts w:ascii="Arial" w:eastAsia="Arial" w:hAnsi="Arial" w:cs="Arial"/>
                                <w:spacing w:val="-2"/>
                                <w:w w:val="105"/>
                                <w:sz w:val="13"/>
                                <w:szCs w:val="13"/>
                              </w:rPr>
                              <w:t>o</w:t>
                            </w:r>
                            <w:r>
                              <w:rPr>
                                <w:rFonts w:ascii="Arial" w:eastAsia="Arial" w:hAnsi="Arial" w:cs="Arial"/>
                                <w:spacing w:val="7"/>
                                <w:w w:val="105"/>
                                <w:sz w:val="13"/>
                                <w:szCs w:val="13"/>
                              </w:rPr>
                              <w:t>li</w:t>
                            </w:r>
                            <w:r>
                              <w:rPr>
                                <w:rFonts w:ascii="Arial" w:eastAsia="Arial" w:hAnsi="Arial" w:cs="Arial"/>
                                <w:spacing w:val="6"/>
                                <w:w w:val="105"/>
                                <w:sz w:val="13"/>
                                <w:szCs w:val="13"/>
                              </w:rPr>
                              <w:t>cy</w:t>
                            </w:r>
                            <w:r>
                              <w:rPr>
                                <w:rFonts w:ascii="Arial" w:eastAsia="Arial" w:hAnsi="Arial" w:cs="Arial"/>
                                <w:spacing w:val="-2"/>
                                <w:w w:val="105"/>
                                <w:sz w:val="13"/>
                                <w:szCs w:val="13"/>
                              </w:rPr>
                              <w:t>Manage</w:t>
                            </w:r>
                            <w:r>
                              <w:rPr>
                                <w:rFonts w:ascii="Arial" w:eastAsia="Arial" w:hAnsi="Arial" w:cs="Arial"/>
                                <w:w w:val="105"/>
                                <w:sz w:val="13"/>
                                <w:szCs w:val="13"/>
                              </w:rPr>
                              <w:t>r</w:t>
                            </w:r>
                          </w:p>
                          <w:p w14:paraId="589A1791" w14:textId="77777777" w:rsidR="00583B21" w:rsidRDefault="00583B21" w:rsidP="00583B21">
                            <w:pPr>
                              <w:spacing w:before="4" w:after="0" w:line="170" w:lineRule="exact"/>
                              <w:rPr>
                                <w:sz w:val="17"/>
                                <w:szCs w:val="17"/>
                              </w:rPr>
                            </w:pPr>
                          </w:p>
                          <w:p w14:paraId="2A870CE3" w14:textId="77777777" w:rsidR="00583B21" w:rsidRDefault="00583B21" w:rsidP="00583B21">
                            <w:pPr>
                              <w:spacing w:after="0" w:line="240" w:lineRule="auto"/>
                              <w:ind w:left="3534" w:right="4817"/>
                              <w:jc w:val="center"/>
                              <w:rPr>
                                <w:rFonts w:ascii="Arial" w:eastAsia="Arial" w:hAnsi="Arial" w:cs="Arial"/>
                                <w:sz w:val="13"/>
                                <w:szCs w:val="13"/>
                              </w:rPr>
                            </w:pPr>
                            <w:r>
                              <w:rPr>
                                <w:rFonts w:ascii="Arial" w:eastAsia="Arial" w:hAnsi="Arial" w:cs="Arial"/>
                                <w:spacing w:val="-89"/>
                                <w:w w:val="105"/>
                                <w:position w:val="-5"/>
                                <w:sz w:val="13"/>
                                <w:szCs w:val="13"/>
                              </w:rPr>
                              <w:t>1</w:t>
                            </w:r>
                            <w:r>
                              <w:rPr>
                                <w:rFonts w:ascii="Arial" w:eastAsia="Arial" w:hAnsi="Arial" w:cs="Arial"/>
                                <w:w w:val="105"/>
                                <w:sz w:val="13"/>
                                <w:szCs w:val="13"/>
                              </w:rPr>
                              <w:t>3</w:t>
                            </w:r>
                          </w:p>
                          <w:p w14:paraId="1A0639EF" w14:textId="77777777" w:rsidR="00583B21" w:rsidRDefault="00583B21" w:rsidP="00583B21">
                            <w:pPr>
                              <w:tabs>
                                <w:tab w:val="left" w:pos="2260"/>
                                <w:tab w:val="left" w:pos="5420"/>
                              </w:tabs>
                              <w:spacing w:before="9" w:after="0" w:line="312" w:lineRule="exact"/>
                              <w:ind w:left="1622" w:right="2334" w:hanging="1577"/>
                              <w:rPr>
                                <w:rFonts w:ascii="Arial" w:eastAsia="Arial" w:hAnsi="Arial" w:cs="Arial"/>
                                <w:sz w:val="13"/>
                                <w:szCs w:val="13"/>
                              </w:rPr>
                            </w:pPr>
                            <w:r>
                              <w:rPr>
                                <w:rFonts w:ascii="Arial" w:eastAsia="Arial" w:hAnsi="Arial" w:cs="Arial"/>
                                <w:spacing w:val="8"/>
                                <w:w w:val="105"/>
                                <w:sz w:val="13"/>
                                <w:szCs w:val="13"/>
                              </w:rPr>
                              <w:t>S</w:t>
                            </w:r>
                            <w:r>
                              <w:rPr>
                                <w:rFonts w:ascii="Arial" w:eastAsia="Arial" w:hAnsi="Arial" w:cs="Arial"/>
                                <w:spacing w:val="-2"/>
                                <w:w w:val="105"/>
                                <w:sz w:val="13"/>
                                <w:szCs w:val="13"/>
                              </w:rPr>
                              <w:t>en</w:t>
                            </w:r>
                            <w:r>
                              <w:rPr>
                                <w:rFonts w:ascii="Arial" w:eastAsia="Arial" w:hAnsi="Arial" w:cs="Arial"/>
                                <w:spacing w:val="6"/>
                                <w:w w:val="105"/>
                                <w:sz w:val="13"/>
                                <w:szCs w:val="13"/>
                              </w:rPr>
                              <w:t>s</w:t>
                            </w:r>
                            <w:r>
                              <w:rPr>
                                <w:rFonts w:ascii="Arial" w:eastAsia="Arial" w:hAnsi="Arial" w:cs="Arial"/>
                                <w:spacing w:val="-2"/>
                                <w:w w:val="105"/>
                                <w:sz w:val="13"/>
                                <w:szCs w:val="13"/>
                              </w:rPr>
                              <w:t>o</w:t>
                            </w:r>
                            <w:r>
                              <w:rPr>
                                <w:rFonts w:ascii="Arial" w:eastAsia="Arial" w:hAnsi="Arial" w:cs="Arial"/>
                                <w:spacing w:val="4"/>
                                <w:w w:val="105"/>
                                <w:sz w:val="13"/>
                                <w:szCs w:val="13"/>
                              </w:rPr>
                              <w:t>r</w:t>
                            </w:r>
                            <w:r>
                              <w:rPr>
                                <w:rFonts w:ascii="Arial" w:eastAsia="Arial" w:hAnsi="Arial" w:cs="Arial"/>
                                <w:w w:val="105"/>
                                <w:sz w:val="13"/>
                                <w:szCs w:val="13"/>
                              </w:rPr>
                              <w:t>C</w:t>
                            </w:r>
                            <w:r>
                              <w:rPr>
                                <w:rFonts w:ascii="Arial" w:eastAsia="Arial" w:hAnsi="Arial" w:cs="Arial"/>
                                <w:spacing w:val="7"/>
                                <w:w w:val="105"/>
                                <w:sz w:val="13"/>
                                <w:szCs w:val="13"/>
                              </w:rPr>
                              <w:t>li</w:t>
                            </w:r>
                            <w:r>
                              <w:rPr>
                                <w:rFonts w:ascii="Arial" w:eastAsia="Arial" w:hAnsi="Arial" w:cs="Arial"/>
                                <w:spacing w:val="-2"/>
                                <w:w w:val="105"/>
                                <w:sz w:val="13"/>
                                <w:szCs w:val="13"/>
                              </w:rPr>
                              <w:t>en</w:t>
                            </w:r>
                            <w:r>
                              <w:rPr>
                                <w:rFonts w:ascii="Arial" w:eastAsia="Arial" w:hAnsi="Arial" w:cs="Arial"/>
                                <w:spacing w:val="-1"/>
                                <w:w w:val="105"/>
                                <w:sz w:val="13"/>
                                <w:szCs w:val="13"/>
                              </w:rPr>
                              <w:t>t</w:t>
                            </w:r>
                            <w:r>
                              <w:rPr>
                                <w:rFonts w:ascii="Arial" w:eastAsia="Arial" w:hAnsi="Arial" w:cs="Arial"/>
                                <w:spacing w:val="8"/>
                                <w:w w:val="105"/>
                                <w:sz w:val="13"/>
                                <w:szCs w:val="13"/>
                              </w:rPr>
                              <w:t>A</w:t>
                            </w:r>
                            <w:r>
                              <w:rPr>
                                <w:rFonts w:ascii="Arial" w:eastAsia="Arial" w:hAnsi="Arial" w:cs="Arial"/>
                                <w:spacing w:val="-2"/>
                                <w:w w:val="105"/>
                                <w:sz w:val="13"/>
                                <w:szCs w:val="13"/>
                              </w:rPr>
                              <w:t>dap</w:t>
                            </w:r>
                            <w:r>
                              <w:rPr>
                                <w:rFonts w:ascii="Arial" w:eastAsia="Arial" w:hAnsi="Arial" w:cs="Arial"/>
                                <w:spacing w:val="-1"/>
                                <w:w w:val="105"/>
                                <w:sz w:val="13"/>
                                <w:szCs w:val="13"/>
                              </w:rPr>
                              <w:t>t</w:t>
                            </w:r>
                            <w:r>
                              <w:rPr>
                                <w:rFonts w:ascii="Arial" w:eastAsia="Arial" w:hAnsi="Arial" w:cs="Arial"/>
                                <w:spacing w:val="-2"/>
                                <w:w w:val="105"/>
                                <w:sz w:val="13"/>
                                <w:szCs w:val="13"/>
                              </w:rPr>
                              <w:t>e</w:t>
                            </w:r>
                            <w:r>
                              <w:rPr>
                                <w:rFonts w:ascii="Arial" w:eastAsia="Arial" w:hAnsi="Arial" w:cs="Arial"/>
                                <w:w w:val="105"/>
                                <w:sz w:val="13"/>
                                <w:szCs w:val="13"/>
                              </w:rPr>
                              <w:t>r</w:t>
                            </w:r>
                            <w:r>
                              <w:rPr>
                                <w:rFonts w:ascii="Arial" w:eastAsia="Arial" w:hAnsi="Arial" w:cs="Arial"/>
                                <w:sz w:val="13"/>
                                <w:szCs w:val="13"/>
                              </w:rPr>
                              <w:tab/>
                            </w:r>
                            <w:r>
                              <w:rPr>
                                <w:rFonts w:ascii="Arial" w:eastAsia="Arial" w:hAnsi="Arial" w:cs="Arial"/>
                                <w:sz w:val="13"/>
                                <w:szCs w:val="13"/>
                              </w:rPr>
                              <w:tab/>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n</w:t>
                            </w:r>
                            <w:r>
                              <w:rPr>
                                <w:rFonts w:ascii="Arial" w:eastAsia="Arial" w:hAnsi="Arial" w:cs="Arial"/>
                                <w:spacing w:val="6"/>
                                <w:w w:val="105"/>
                                <w:position w:val="2"/>
                                <w:sz w:val="13"/>
                                <w:szCs w:val="13"/>
                              </w:rPr>
                              <w:t>s</w:t>
                            </w:r>
                            <w:r>
                              <w:rPr>
                                <w:rFonts w:ascii="Arial" w:eastAsia="Arial" w:hAnsi="Arial" w:cs="Arial"/>
                                <w:spacing w:val="-2"/>
                                <w:w w:val="105"/>
                                <w:position w:val="2"/>
                                <w:sz w:val="13"/>
                                <w:szCs w:val="13"/>
                              </w:rPr>
                              <w:t>o</w:t>
                            </w:r>
                            <w:r>
                              <w:rPr>
                                <w:rFonts w:ascii="Arial" w:eastAsia="Arial" w:hAnsi="Arial" w:cs="Arial"/>
                                <w:spacing w:val="4"/>
                                <w:w w:val="105"/>
                                <w:position w:val="2"/>
                                <w:sz w:val="13"/>
                                <w:szCs w:val="13"/>
                              </w:rPr>
                              <w:t>r</w:t>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w:t>
                            </w:r>
                            <w:r>
                              <w:rPr>
                                <w:rFonts w:ascii="Arial" w:eastAsia="Arial" w:hAnsi="Arial" w:cs="Arial"/>
                                <w:spacing w:val="4"/>
                                <w:w w:val="105"/>
                                <w:position w:val="2"/>
                                <w:sz w:val="13"/>
                                <w:szCs w:val="13"/>
                              </w:rPr>
                              <w:t>r</w:t>
                            </w:r>
                            <w:r>
                              <w:rPr>
                                <w:rFonts w:ascii="Arial" w:eastAsia="Arial" w:hAnsi="Arial" w:cs="Arial"/>
                                <w:spacing w:val="6"/>
                                <w:w w:val="105"/>
                                <w:position w:val="2"/>
                                <w:sz w:val="13"/>
                                <w:szCs w:val="13"/>
                              </w:rPr>
                              <w:t>v</w:t>
                            </w:r>
                            <w:r>
                              <w:rPr>
                                <w:rFonts w:ascii="Arial" w:eastAsia="Arial" w:hAnsi="Arial" w:cs="Arial"/>
                                <w:spacing w:val="7"/>
                                <w:w w:val="105"/>
                                <w:position w:val="2"/>
                                <w:sz w:val="13"/>
                                <w:szCs w:val="13"/>
                              </w:rPr>
                              <w:t>i</w:t>
                            </w:r>
                            <w:r>
                              <w:rPr>
                                <w:rFonts w:ascii="Arial" w:eastAsia="Arial" w:hAnsi="Arial" w:cs="Arial"/>
                                <w:spacing w:val="6"/>
                                <w:w w:val="105"/>
                                <w:position w:val="2"/>
                                <w:sz w:val="13"/>
                                <w:szCs w:val="13"/>
                              </w:rPr>
                              <w:t>c</w:t>
                            </w:r>
                            <w:r>
                              <w:rPr>
                                <w:rFonts w:ascii="Arial" w:eastAsia="Arial" w:hAnsi="Arial" w:cs="Arial"/>
                                <w:spacing w:val="-2"/>
                                <w:w w:val="105"/>
                                <w:position w:val="2"/>
                                <w:sz w:val="13"/>
                                <w:szCs w:val="13"/>
                              </w:rPr>
                              <w:t>e</w:t>
                            </w:r>
                            <w:r>
                              <w:rPr>
                                <w:rFonts w:ascii="Arial" w:eastAsia="Arial" w:hAnsi="Arial" w:cs="Arial"/>
                                <w:spacing w:val="8"/>
                                <w:w w:val="105"/>
                                <w:position w:val="2"/>
                                <w:sz w:val="13"/>
                                <w:szCs w:val="13"/>
                              </w:rPr>
                              <w:t>A</w:t>
                            </w:r>
                            <w:r>
                              <w:rPr>
                                <w:rFonts w:ascii="Arial" w:eastAsia="Arial" w:hAnsi="Arial" w:cs="Arial"/>
                                <w:spacing w:val="-2"/>
                                <w:w w:val="105"/>
                                <w:position w:val="2"/>
                                <w:sz w:val="13"/>
                                <w:szCs w:val="13"/>
                              </w:rPr>
                              <w:t>dap</w:t>
                            </w:r>
                            <w:r>
                              <w:rPr>
                                <w:rFonts w:ascii="Arial" w:eastAsia="Arial" w:hAnsi="Arial" w:cs="Arial"/>
                                <w:spacing w:val="-1"/>
                                <w:w w:val="105"/>
                                <w:position w:val="2"/>
                                <w:sz w:val="13"/>
                                <w:szCs w:val="13"/>
                              </w:rPr>
                              <w:t>t</w:t>
                            </w:r>
                            <w:r>
                              <w:rPr>
                                <w:rFonts w:ascii="Arial" w:eastAsia="Arial" w:hAnsi="Arial" w:cs="Arial"/>
                                <w:spacing w:val="-2"/>
                                <w:w w:val="105"/>
                                <w:position w:val="2"/>
                                <w:sz w:val="13"/>
                                <w:szCs w:val="13"/>
                              </w:rPr>
                              <w:t>e</w:t>
                            </w:r>
                            <w:r>
                              <w:rPr>
                                <w:rFonts w:ascii="Arial" w:eastAsia="Arial" w:hAnsi="Arial" w:cs="Arial"/>
                                <w:w w:val="105"/>
                                <w:position w:val="2"/>
                                <w:sz w:val="13"/>
                                <w:szCs w:val="13"/>
                              </w:rPr>
                              <w:t>r</w:t>
                            </w:r>
                            <w:r>
                              <w:rPr>
                                <w:rFonts w:ascii="Arial" w:eastAsia="Arial" w:hAnsi="Arial" w:cs="Arial"/>
                                <w:position w:val="2"/>
                                <w:sz w:val="13"/>
                                <w:szCs w:val="13"/>
                              </w:rPr>
                              <w:tab/>
                            </w:r>
                            <w:r>
                              <w:rPr>
                                <w:rFonts w:ascii="Arial" w:eastAsia="Arial" w:hAnsi="Arial" w:cs="Arial"/>
                                <w:spacing w:val="8"/>
                                <w:w w:val="105"/>
                                <w:position w:val="1"/>
                                <w:sz w:val="13"/>
                                <w:szCs w:val="13"/>
                              </w:rPr>
                              <w:t>S</w:t>
                            </w:r>
                            <w:r>
                              <w:rPr>
                                <w:rFonts w:ascii="Arial" w:eastAsia="Arial" w:hAnsi="Arial" w:cs="Arial"/>
                                <w:spacing w:val="-2"/>
                                <w:w w:val="105"/>
                                <w:position w:val="1"/>
                                <w:sz w:val="13"/>
                                <w:szCs w:val="13"/>
                              </w:rPr>
                              <w:t>en</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o</w:t>
                            </w:r>
                            <w:r>
                              <w:rPr>
                                <w:rFonts w:ascii="Arial" w:eastAsia="Arial" w:hAnsi="Arial" w:cs="Arial"/>
                                <w:spacing w:val="4"/>
                                <w:w w:val="105"/>
                                <w:position w:val="1"/>
                                <w:sz w:val="13"/>
                                <w:szCs w:val="13"/>
                              </w:rPr>
                              <w:t>r</w:t>
                            </w:r>
                            <w:r>
                              <w:rPr>
                                <w:rFonts w:ascii="Arial" w:eastAsia="Arial" w:hAnsi="Arial" w:cs="Arial"/>
                                <w:spacing w:val="8"/>
                                <w:w w:val="105"/>
                                <w:position w:val="1"/>
                                <w:sz w:val="13"/>
                                <w:szCs w:val="13"/>
                              </w:rPr>
                              <w:t>P</w:t>
                            </w:r>
                            <w:r>
                              <w:rPr>
                                <w:rFonts w:ascii="Arial" w:eastAsia="Arial" w:hAnsi="Arial" w:cs="Arial"/>
                                <w:spacing w:val="-2"/>
                                <w:w w:val="105"/>
                                <w:position w:val="1"/>
                                <w:sz w:val="13"/>
                                <w:szCs w:val="13"/>
                              </w:rPr>
                              <w:t>o</w:t>
                            </w:r>
                            <w:r>
                              <w:rPr>
                                <w:rFonts w:ascii="Arial" w:eastAsia="Arial" w:hAnsi="Arial" w:cs="Arial"/>
                                <w:spacing w:val="7"/>
                                <w:w w:val="105"/>
                                <w:position w:val="1"/>
                                <w:sz w:val="13"/>
                                <w:szCs w:val="13"/>
                              </w:rPr>
                              <w:t>li</w:t>
                            </w:r>
                            <w:r>
                              <w:rPr>
                                <w:rFonts w:ascii="Arial" w:eastAsia="Arial" w:hAnsi="Arial" w:cs="Arial"/>
                                <w:spacing w:val="6"/>
                                <w:w w:val="105"/>
                                <w:position w:val="1"/>
                                <w:sz w:val="13"/>
                                <w:szCs w:val="13"/>
                              </w:rPr>
                              <w:t>c</w:t>
                            </w:r>
                            <w:r>
                              <w:rPr>
                                <w:rFonts w:ascii="Arial" w:eastAsia="Arial" w:hAnsi="Arial" w:cs="Arial"/>
                                <w:w w:val="105"/>
                                <w:position w:val="1"/>
                                <w:sz w:val="13"/>
                                <w:szCs w:val="13"/>
                              </w:rPr>
                              <w:t xml:space="preserve">y </w:t>
                            </w:r>
                            <w:r>
                              <w:rPr>
                                <w:rFonts w:ascii="Arial" w:eastAsia="Arial" w:hAnsi="Arial" w:cs="Arial"/>
                                <w:spacing w:val="-6"/>
                                <w:sz w:val="13"/>
                                <w:szCs w:val="13"/>
                              </w:rPr>
                              <w:t>nb</w:t>
                            </w:r>
                            <w:r>
                              <w:rPr>
                                <w:rFonts w:ascii="Arial" w:eastAsia="Arial" w:hAnsi="Arial" w:cs="Arial"/>
                                <w:sz w:val="13"/>
                                <w:szCs w:val="13"/>
                              </w:rPr>
                              <w:t>:</w:t>
                            </w:r>
                            <w:r>
                              <w:rPr>
                                <w:rFonts w:ascii="Arial" w:eastAsia="Arial" w:hAnsi="Arial" w:cs="Arial"/>
                                <w:spacing w:val="18"/>
                                <w:sz w:val="13"/>
                                <w:szCs w:val="13"/>
                              </w:rPr>
                              <w:t xml:space="preserve"> </w:t>
                            </w:r>
                            <w:r>
                              <w:rPr>
                                <w:rFonts w:ascii="Arial" w:eastAsia="Arial" w:hAnsi="Arial" w:cs="Arial"/>
                                <w:spacing w:val="-6"/>
                                <w:w w:val="105"/>
                                <w:sz w:val="13"/>
                                <w:szCs w:val="13"/>
                              </w:rPr>
                              <w:t>1</w:t>
                            </w:r>
                            <w:r>
                              <w:rPr>
                                <w:rFonts w:ascii="Arial" w:eastAsia="Arial" w:hAnsi="Arial" w:cs="Arial"/>
                                <w:w w:val="105"/>
                                <w:position w:val="1"/>
                                <w:sz w:val="13"/>
                                <w:szCs w:val="13"/>
                              </w:rPr>
                              <w:t>6</w:t>
                            </w:r>
                          </w:p>
                          <w:p w14:paraId="7BE934A7" w14:textId="77777777" w:rsidR="00583B21" w:rsidRDefault="00583B21" w:rsidP="00583B21">
                            <w:pPr>
                              <w:spacing w:after="0" w:line="87" w:lineRule="exact"/>
                              <w:ind w:left="3193" w:right="5248"/>
                              <w:jc w:val="center"/>
                              <w:rPr>
                                <w:rFonts w:ascii="Arial" w:eastAsia="Arial" w:hAnsi="Arial" w:cs="Arial"/>
                                <w:sz w:val="13"/>
                                <w:szCs w:val="13"/>
                              </w:rPr>
                            </w:pPr>
                            <w:r>
                              <w:rPr>
                                <w:rFonts w:ascii="Arial" w:eastAsia="Arial" w:hAnsi="Arial" w:cs="Arial"/>
                                <w:w w:val="105"/>
                                <w:sz w:val="13"/>
                                <w:szCs w:val="13"/>
                              </w:rPr>
                              <w:t>5</w:t>
                            </w:r>
                          </w:p>
                          <w:p w14:paraId="3C95D8AA" w14:textId="77777777" w:rsidR="00583B21" w:rsidRDefault="00583B21" w:rsidP="00583B21">
                            <w:pPr>
                              <w:spacing w:after="0" w:line="90" w:lineRule="exact"/>
                              <w:ind w:left="3193" w:right="5248"/>
                              <w:jc w:val="center"/>
                              <w:rPr>
                                <w:rFonts w:ascii="Arial" w:eastAsia="Arial" w:hAnsi="Arial" w:cs="Arial"/>
                                <w:sz w:val="13"/>
                                <w:szCs w:val="13"/>
                              </w:rPr>
                            </w:pPr>
                            <w:r>
                              <w:rPr>
                                <w:rFonts w:ascii="Arial" w:eastAsia="Arial" w:hAnsi="Arial" w:cs="Arial"/>
                                <w:w w:val="105"/>
                                <w:position w:val="1"/>
                                <w:sz w:val="13"/>
                                <w:szCs w:val="13"/>
                              </w:rPr>
                              <w:t>1</w:t>
                            </w:r>
                          </w:p>
                          <w:p w14:paraId="5BA5BE1C" w14:textId="77777777" w:rsidR="00583B21" w:rsidRDefault="00583B21" w:rsidP="00583B21">
                            <w:pPr>
                              <w:spacing w:before="4" w:after="0" w:line="120" w:lineRule="exact"/>
                              <w:rPr>
                                <w:sz w:val="12"/>
                                <w:szCs w:val="12"/>
                              </w:rPr>
                            </w:pPr>
                          </w:p>
                          <w:p w14:paraId="007B1589" w14:textId="77777777" w:rsidR="00583B21" w:rsidRDefault="00583B21" w:rsidP="00583B21">
                            <w:pPr>
                              <w:spacing w:after="0" w:line="200" w:lineRule="exact"/>
                              <w:rPr>
                                <w:sz w:val="20"/>
                                <w:szCs w:val="20"/>
                              </w:rPr>
                            </w:pPr>
                          </w:p>
                          <w:p w14:paraId="0CF5E8B0" w14:textId="77777777" w:rsidR="00583B21" w:rsidRDefault="00583B21" w:rsidP="00583B21">
                            <w:pPr>
                              <w:spacing w:after="0" w:line="240" w:lineRule="auto"/>
                              <w:ind w:left="2409" w:right="-20"/>
                              <w:rPr>
                                <w:rFonts w:ascii="Arial" w:eastAsia="Arial" w:hAnsi="Arial" w:cs="Arial"/>
                                <w:sz w:val="13"/>
                                <w:szCs w:val="13"/>
                              </w:rPr>
                            </w:pPr>
                            <w:r>
                              <w:rPr>
                                <w:rFonts w:ascii="Arial" w:eastAsia="Arial" w:hAnsi="Arial" w:cs="Arial"/>
                                <w:spacing w:val="8"/>
                                <w:w w:val="105"/>
                                <w:sz w:val="13"/>
                                <w:szCs w:val="13"/>
                              </w:rPr>
                              <w:t>S</w:t>
                            </w:r>
                            <w:r>
                              <w:rPr>
                                <w:rFonts w:ascii="Arial" w:eastAsia="Arial" w:hAnsi="Arial" w:cs="Arial"/>
                                <w:spacing w:val="-2"/>
                                <w:w w:val="105"/>
                                <w:sz w:val="13"/>
                                <w:szCs w:val="13"/>
                              </w:rPr>
                              <w:t>en</w:t>
                            </w:r>
                            <w:r>
                              <w:rPr>
                                <w:rFonts w:ascii="Arial" w:eastAsia="Arial" w:hAnsi="Arial" w:cs="Arial"/>
                                <w:spacing w:val="6"/>
                                <w:w w:val="105"/>
                                <w:sz w:val="13"/>
                                <w:szCs w:val="13"/>
                              </w:rPr>
                              <w:t>s</w:t>
                            </w:r>
                            <w:r>
                              <w:rPr>
                                <w:rFonts w:ascii="Arial" w:eastAsia="Arial" w:hAnsi="Arial" w:cs="Arial"/>
                                <w:spacing w:val="-2"/>
                                <w:w w:val="105"/>
                                <w:sz w:val="13"/>
                                <w:szCs w:val="13"/>
                              </w:rPr>
                              <w:t>o</w:t>
                            </w:r>
                            <w:r>
                              <w:rPr>
                                <w:rFonts w:ascii="Arial" w:eastAsia="Arial" w:hAnsi="Arial" w:cs="Arial"/>
                                <w:spacing w:val="4"/>
                                <w:w w:val="105"/>
                                <w:sz w:val="13"/>
                                <w:szCs w:val="13"/>
                              </w:rPr>
                              <w:t>r</w:t>
                            </w:r>
                            <w:r>
                              <w:rPr>
                                <w:rFonts w:ascii="Arial" w:eastAsia="Arial" w:hAnsi="Arial" w:cs="Arial"/>
                                <w:spacing w:val="5"/>
                                <w:w w:val="105"/>
                                <w:sz w:val="13"/>
                                <w:szCs w:val="13"/>
                              </w:rPr>
                              <w:t>G</w:t>
                            </w:r>
                            <w:r>
                              <w:rPr>
                                <w:rFonts w:ascii="Arial" w:eastAsia="Arial" w:hAnsi="Arial" w:cs="Arial"/>
                                <w:spacing w:val="4"/>
                                <w:w w:val="105"/>
                                <w:sz w:val="13"/>
                                <w:szCs w:val="13"/>
                              </w:rPr>
                              <w:t>r</w:t>
                            </w:r>
                            <w:r>
                              <w:rPr>
                                <w:rFonts w:ascii="Arial" w:eastAsia="Arial" w:hAnsi="Arial" w:cs="Arial"/>
                                <w:spacing w:val="7"/>
                                <w:w w:val="105"/>
                                <w:sz w:val="13"/>
                                <w:szCs w:val="13"/>
                              </w:rPr>
                              <w:t>i</w:t>
                            </w:r>
                            <w:r>
                              <w:rPr>
                                <w:rFonts w:ascii="Arial" w:eastAsia="Arial" w:hAnsi="Arial" w:cs="Arial"/>
                                <w:spacing w:val="-2"/>
                                <w:w w:val="105"/>
                                <w:sz w:val="13"/>
                                <w:szCs w:val="13"/>
                              </w:rPr>
                              <w:t>d</w:t>
                            </w:r>
                            <w:r>
                              <w:rPr>
                                <w:rFonts w:ascii="Arial" w:eastAsia="Arial" w:hAnsi="Arial" w:cs="Arial"/>
                                <w:spacing w:val="8"/>
                                <w:w w:val="105"/>
                                <w:sz w:val="13"/>
                                <w:szCs w:val="13"/>
                              </w:rPr>
                              <w:t>B</w:t>
                            </w:r>
                            <w:r>
                              <w:rPr>
                                <w:rFonts w:ascii="Arial" w:eastAsia="Arial" w:hAnsi="Arial" w:cs="Arial"/>
                                <w:spacing w:val="4"/>
                                <w:w w:val="105"/>
                                <w:sz w:val="13"/>
                                <w:szCs w:val="13"/>
                              </w:rPr>
                              <w:t>r</w:t>
                            </w:r>
                            <w:r>
                              <w:rPr>
                                <w:rFonts w:ascii="Arial" w:eastAsia="Arial" w:hAnsi="Arial" w:cs="Arial"/>
                                <w:spacing w:val="-2"/>
                                <w:w w:val="105"/>
                                <w:sz w:val="13"/>
                                <w:szCs w:val="13"/>
                              </w:rPr>
                              <w:t>o</w:t>
                            </w:r>
                            <w:r>
                              <w:rPr>
                                <w:rFonts w:ascii="Arial" w:eastAsia="Arial" w:hAnsi="Arial" w:cs="Arial"/>
                                <w:spacing w:val="6"/>
                                <w:w w:val="105"/>
                                <w:sz w:val="13"/>
                                <w:szCs w:val="13"/>
                              </w:rPr>
                              <w:t>k</w:t>
                            </w:r>
                            <w:r>
                              <w:rPr>
                                <w:rFonts w:ascii="Arial" w:eastAsia="Arial" w:hAnsi="Arial" w:cs="Arial"/>
                                <w:spacing w:val="-2"/>
                                <w:w w:val="105"/>
                                <w:sz w:val="13"/>
                                <w:szCs w:val="13"/>
                              </w:rPr>
                              <w:t>e</w:t>
                            </w:r>
                            <w:r>
                              <w:rPr>
                                <w:rFonts w:ascii="Arial" w:eastAsia="Arial" w:hAnsi="Arial" w:cs="Arial"/>
                                <w:w w:val="105"/>
                                <w:sz w:val="13"/>
                                <w:szCs w:val="13"/>
                              </w:rPr>
                              <w:t>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73" o:spid="_x0000_s1050" type="#_x0000_t202" style="position:absolute;left:0;text-align:left;margin-left:90.15pt;margin-top:43.25pt;width:432.5pt;height:346.85pt;z-index:-251137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" filled="f" stroked="f">
                <v:textbox inset="0,0,0,0">
                  <w:txbxContent>
                    <w:p w14:paraId="1859EE01" w14:textId="77777777" w:rsidR="00583B21" w:rsidRDefault="00583B21" w:rsidP="00583B21">
                      <w:pPr>
                        <w:spacing w:before="86" w:after="0" w:line="240" w:lineRule="auto"/>
                        <w:ind w:left="232" w:right="-20"/>
                        <w:rPr>
                          <w:rFonts w:ascii="Arial" w:eastAsia="Arial" w:hAnsi="Arial" w:cs="Arial"/>
                          <w:sz w:val="13"/>
                          <w:szCs w:val="13"/>
                        </w:rPr>
                      </w:pPr>
                      <w:r>
                        <w:rPr>
                          <w:rFonts w:ascii="Arial" w:eastAsia="Arial" w:hAnsi="Arial" w:cs="Arial"/>
                          <w:spacing w:val="7"/>
                          <w:w w:val="105"/>
                          <w:sz w:val="13"/>
                          <w:szCs w:val="13"/>
                        </w:rPr>
                        <w:t>W</w:t>
                      </w:r>
                      <w:r>
                        <w:rPr>
                          <w:rFonts w:ascii="Arial" w:eastAsia="Arial" w:hAnsi="Arial" w:cs="Arial"/>
                          <w:spacing w:val="8"/>
                          <w:w w:val="105"/>
                          <w:sz w:val="13"/>
                          <w:szCs w:val="13"/>
                        </w:rPr>
                        <w:t>S</w:t>
                      </w:r>
                      <w:r>
                        <w:rPr>
                          <w:rFonts w:ascii="Arial" w:eastAsia="Arial" w:hAnsi="Arial" w:cs="Arial"/>
                          <w:w w:val="105"/>
                          <w:sz w:val="13"/>
                          <w:szCs w:val="13"/>
                        </w:rPr>
                        <w:t>C</w:t>
                      </w:r>
                      <w:r>
                        <w:rPr>
                          <w:rFonts w:ascii="Arial" w:eastAsia="Arial" w:hAnsi="Arial" w:cs="Arial"/>
                          <w:spacing w:val="-2"/>
                          <w:w w:val="105"/>
                          <w:sz w:val="13"/>
                          <w:szCs w:val="13"/>
                        </w:rPr>
                        <w:t>on</w:t>
                      </w:r>
                      <w:r>
                        <w:rPr>
                          <w:rFonts w:ascii="Arial" w:eastAsia="Arial" w:hAnsi="Arial" w:cs="Arial"/>
                          <w:spacing w:val="-1"/>
                          <w:w w:val="105"/>
                          <w:sz w:val="13"/>
                          <w:szCs w:val="13"/>
                        </w:rPr>
                        <w:t>t</w:t>
                      </w:r>
                      <w:r>
                        <w:rPr>
                          <w:rFonts w:ascii="Arial" w:eastAsia="Arial" w:hAnsi="Arial" w:cs="Arial"/>
                          <w:spacing w:val="-2"/>
                          <w:w w:val="105"/>
                          <w:sz w:val="13"/>
                          <w:szCs w:val="13"/>
                        </w:rPr>
                        <w:t>e</w:t>
                      </w:r>
                      <w:r>
                        <w:rPr>
                          <w:rFonts w:ascii="Arial" w:eastAsia="Arial" w:hAnsi="Arial" w:cs="Arial"/>
                          <w:spacing w:val="6"/>
                          <w:w w:val="105"/>
                          <w:sz w:val="13"/>
                          <w:szCs w:val="13"/>
                        </w:rPr>
                        <w:t>x</w:t>
                      </w:r>
                      <w:r>
                        <w:rPr>
                          <w:rFonts w:ascii="Arial" w:eastAsia="Arial" w:hAnsi="Arial" w:cs="Arial"/>
                          <w:spacing w:val="-1"/>
                          <w:w w:val="105"/>
                          <w:sz w:val="13"/>
                          <w:szCs w:val="13"/>
                        </w:rPr>
                        <w:t>t</w:t>
                      </w:r>
                      <w:r>
                        <w:rPr>
                          <w:rFonts w:ascii="Arial" w:eastAsia="Arial" w:hAnsi="Arial" w:cs="Arial"/>
                          <w:spacing w:val="8"/>
                          <w:w w:val="105"/>
                          <w:sz w:val="13"/>
                          <w:szCs w:val="13"/>
                        </w:rPr>
                        <w:t>S</w:t>
                      </w:r>
                      <w:r>
                        <w:rPr>
                          <w:rFonts w:ascii="Arial" w:eastAsia="Arial" w:hAnsi="Arial" w:cs="Arial"/>
                          <w:spacing w:val="-1"/>
                          <w:w w:val="105"/>
                          <w:sz w:val="13"/>
                          <w:szCs w:val="13"/>
                        </w:rPr>
                        <w:t>t</w:t>
                      </w:r>
                      <w:r>
                        <w:rPr>
                          <w:rFonts w:ascii="Arial" w:eastAsia="Arial" w:hAnsi="Arial" w:cs="Arial"/>
                          <w:spacing w:val="-2"/>
                          <w:w w:val="105"/>
                          <w:sz w:val="13"/>
                          <w:szCs w:val="13"/>
                        </w:rPr>
                        <w:t>o</w:t>
                      </w:r>
                      <w:r>
                        <w:rPr>
                          <w:rFonts w:ascii="Arial" w:eastAsia="Arial" w:hAnsi="Arial" w:cs="Arial"/>
                          <w:spacing w:val="4"/>
                          <w:w w:val="105"/>
                          <w:sz w:val="13"/>
                          <w:szCs w:val="13"/>
                        </w:rPr>
                        <w:t>r</w:t>
                      </w:r>
                      <w:r>
                        <w:rPr>
                          <w:rFonts w:ascii="Arial" w:eastAsia="Arial" w:hAnsi="Arial" w:cs="Arial"/>
                          <w:w w:val="105"/>
                          <w:sz w:val="13"/>
                          <w:szCs w:val="13"/>
                        </w:rPr>
                        <w:t>e</w:t>
                      </w:r>
                    </w:p>
                    <w:p w14:paraId="4D0C5CBA" w14:textId="77777777" w:rsidR="00583B21" w:rsidRDefault="00583B21" w:rsidP="00583B21">
                      <w:pPr>
                        <w:spacing w:before="37" w:after="0" w:line="240" w:lineRule="auto"/>
                        <w:ind w:left="4145" w:right="4259"/>
                        <w:jc w:val="center"/>
                        <w:rPr>
                          <w:rFonts w:ascii="Arial" w:eastAsia="Arial" w:hAnsi="Arial" w:cs="Arial"/>
                          <w:sz w:val="13"/>
                          <w:szCs w:val="13"/>
                        </w:rPr>
                      </w:pPr>
                      <w:r>
                        <w:rPr>
                          <w:rFonts w:ascii="Arial" w:eastAsia="Arial" w:hAnsi="Arial" w:cs="Arial"/>
                          <w:spacing w:val="9"/>
                          <w:w w:val="105"/>
                          <w:sz w:val="13"/>
                          <w:szCs w:val="13"/>
                        </w:rPr>
                        <w:t>2</w:t>
                      </w:r>
                      <w:r>
                        <w:rPr>
                          <w:rFonts w:ascii="Arial" w:eastAsia="Arial" w:hAnsi="Arial" w:cs="Arial"/>
                          <w:w w:val="105"/>
                          <w:sz w:val="13"/>
                          <w:szCs w:val="13"/>
                        </w:rPr>
                        <w:t>0</w:t>
                      </w:r>
                    </w:p>
                    <w:p w14:paraId="6E4E2688" w14:textId="77777777" w:rsidR="00583B21" w:rsidRDefault="00583B21" w:rsidP="00583B21">
                      <w:pPr>
                        <w:spacing w:before="7" w:after="0" w:line="140" w:lineRule="exact"/>
                        <w:rPr>
                          <w:sz w:val="14"/>
                          <w:szCs w:val="14"/>
                        </w:rPr>
                      </w:pPr>
                    </w:p>
                    <w:p w14:paraId="47291CE0" w14:textId="77777777" w:rsidR="00583B21" w:rsidRDefault="00583B21" w:rsidP="00583B21">
                      <w:pPr>
                        <w:tabs>
                          <w:tab w:val="left" w:pos="2760"/>
                          <w:tab w:val="left" w:pos="5020"/>
                        </w:tabs>
                        <w:spacing w:after="0" w:line="213" w:lineRule="exact"/>
                        <w:ind w:left="1653" w:right="-20"/>
                        <w:rPr>
                          <w:rFonts w:ascii="Arial" w:eastAsia="Arial" w:hAnsi="Arial" w:cs="Arial"/>
                          <w:sz w:val="13"/>
                          <w:szCs w:val="13"/>
                        </w:rPr>
                      </w:pPr>
                      <w:r>
                        <w:rPr>
                          <w:rFonts w:ascii="Arial" w:eastAsia="Arial" w:hAnsi="Arial" w:cs="Arial"/>
                          <w:spacing w:val="-47"/>
                          <w:position w:val="5"/>
                          <w:sz w:val="13"/>
                          <w:szCs w:val="13"/>
                        </w:rPr>
                        <w:t>2</w:t>
                      </w:r>
                      <w:r>
                        <w:rPr>
                          <w:rFonts w:ascii="Arial" w:eastAsia="Arial" w:hAnsi="Arial" w:cs="Arial"/>
                          <w:spacing w:val="-47"/>
                          <w:position w:val="2"/>
                          <w:sz w:val="13"/>
                          <w:szCs w:val="13"/>
                        </w:rPr>
                        <w:t>0</w:t>
                      </w:r>
                      <w:r>
                        <w:rPr>
                          <w:rFonts w:ascii="Arial" w:eastAsia="Arial" w:hAnsi="Arial" w:cs="Arial"/>
                          <w:spacing w:val="-48"/>
                          <w:position w:val="-2"/>
                          <w:sz w:val="13"/>
                          <w:szCs w:val="13"/>
                        </w:rPr>
                        <w:t>.</w:t>
                      </w:r>
                      <w:r>
                        <w:rPr>
                          <w:rFonts w:ascii="Arial" w:eastAsia="Arial" w:hAnsi="Arial" w:cs="Arial"/>
                          <w:position w:val="-3"/>
                          <w:sz w:val="13"/>
                          <w:szCs w:val="13"/>
                        </w:rPr>
                        <w:t>1</w:t>
                      </w:r>
                      <w:r>
                        <w:rPr>
                          <w:rFonts w:ascii="Arial" w:eastAsia="Arial" w:hAnsi="Arial" w:cs="Arial"/>
                          <w:spacing w:val="-25"/>
                          <w:position w:val="-3"/>
                          <w:sz w:val="13"/>
                          <w:szCs w:val="13"/>
                        </w:rPr>
                        <w:t xml:space="preserve"> </w:t>
                      </w:r>
                      <w:r>
                        <w:rPr>
                          <w:rFonts w:ascii="Arial" w:eastAsia="Arial" w:hAnsi="Arial" w:cs="Arial"/>
                          <w:position w:val="-3"/>
                          <w:sz w:val="13"/>
                          <w:szCs w:val="13"/>
                        </w:rPr>
                        <w:tab/>
                      </w:r>
                      <w:r>
                        <w:rPr>
                          <w:rFonts w:ascii="Arial" w:eastAsia="Arial" w:hAnsi="Arial" w:cs="Arial"/>
                          <w:position w:val="3"/>
                          <w:sz w:val="13"/>
                          <w:szCs w:val="13"/>
                        </w:rPr>
                        <w:t>R</w:t>
                      </w:r>
                      <w:r>
                        <w:rPr>
                          <w:rFonts w:ascii="Arial" w:eastAsia="Arial" w:hAnsi="Arial" w:cs="Arial"/>
                          <w:spacing w:val="-2"/>
                          <w:position w:val="3"/>
                          <w:sz w:val="13"/>
                          <w:szCs w:val="13"/>
                        </w:rPr>
                        <w:t>eg</w:t>
                      </w:r>
                      <w:r>
                        <w:rPr>
                          <w:rFonts w:ascii="Arial" w:eastAsia="Arial" w:hAnsi="Arial" w:cs="Arial"/>
                          <w:spacing w:val="7"/>
                          <w:position w:val="3"/>
                          <w:sz w:val="13"/>
                          <w:szCs w:val="13"/>
                        </w:rPr>
                        <w:t>i</w:t>
                      </w:r>
                      <w:r>
                        <w:rPr>
                          <w:rFonts w:ascii="Arial" w:eastAsia="Arial" w:hAnsi="Arial" w:cs="Arial"/>
                          <w:spacing w:val="6"/>
                          <w:position w:val="3"/>
                          <w:sz w:val="13"/>
                          <w:szCs w:val="13"/>
                        </w:rPr>
                        <w:t>s</w:t>
                      </w:r>
                      <w:r>
                        <w:rPr>
                          <w:rFonts w:ascii="Arial" w:eastAsia="Arial" w:hAnsi="Arial" w:cs="Arial"/>
                          <w:spacing w:val="-1"/>
                          <w:position w:val="3"/>
                          <w:sz w:val="13"/>
                          <w:szCs w:val="13"/>
                        </w:rPr>
                        <w:t>t</w:t>
                      </w:r>
                      <w:r>
                        <w:rPr>
                          <w:rFonts w:ascii="Arial" w:eastAsia="Arial" w:hAnsi="Arial" w:cs="Arial"/>
                          <w:spacing w:val="4"/>
                          <w:position w:val="3"/>
                          <w:sz w:val="13"/>
                          <w:szCs w:val="13"/>
                        </w:rPr>
                        <w:t>r</w:t>
                      </w:r>
                      <w:r>
                        <w:rPr>
                          <w:rFonts w:ascii="Arial" w:eastAsia="Arial" w:hAnsi="Arial" w:cs="Arial"/>
                          <w:position w:val="3"/>
                          <w:sz w:val="13"/>
                          <w:szCs w:val="13"/>
                        </w:rPr>
                        <w:t>y</w:t>
                      </w:r>
                      <w:r>
                        <w:rPr>
                          <w:rFonts w:ascii="Arial" w:eastAsia="Arial" w:hAnsi="Arial" w:cs="Arial"/>
                          <w:spacing w:val="-12"/>
                          <w:position w:val="3"/>
                          <w:sz w:val="13"/>
                          <w:szCs w:val="13"/>
                        </w:rPr>
                        <w:t xml:space="preserve"> </w:t>
                      </w:r>
                      <w:r>
                        <w:rPr>
                          <w:rFonts w:ascii="Arial" w:eastAsia="Arial" w:hAnsi="Arial" w:cs="Arial"/>
                          <w:position w:val="3"/>
                          <w:sz w:val="13"/>
                          <w:szCs w:val="13"/>
                        </w:rPr>
                        <w:tab/>
                      </w:r>
                      <w:r>
                        <w:rPr>
                          <w:rFonts w:ascii="Arial" w:eastAsia="Arial" w:hAnsi="Arial" w:cs="Arial"/>
                          <w:w w:val="105"/>
                          <w:position w:val="1"/>
                          <w:sz w:val="13"/>
                          <w:szCs w:val="13"/>
                        </w:rPr>
                        <w:t>R</w:t>
                      </w:r>
                      <w:r>
                        <w:rPr>
                          <w:rFonts w:ascii="Arial" w:eastAsia="Arial" w:hAnsi="Arial" w:cs="Arial"/>
                          <w:spacing w:val="-2"/>
                          <w:w w:val="105"/>
                          <w:position w:val="1"/>
                          <w:sz w:val="13"/>
                          <w:szCs w:val="13"/>
                        </w:rPr>
                        <w:t>eg</w:t>
                      </w:r>
                      <w:r>
                        <w:rPr>
                          <w:rFonts w:ascii="Arial" w:eastAsia="Arial" w:hAnsi="Arial" w:cs="Arial"/>
                          <w:spacing w:val="7"/>
                          <w:w w:val="105"/>
                          <w:position w:val="1"/>
                          <w:sz w:val="13"/>
                          <w:szCs w:val="13"/>
                        </w:rPr>
                        <w:t>i</w:t>
                      </w:r>
                      <w:r>
                        <w:rPr>
                          <w:rFonts w:ascii="Arial" w:eastAsia="Arial" w:hAnsi="Arial" w:cs="Arial"/>
                          <w:spacing w:val="6"/>
                          <w:w w:val="105"/>
                          <w:position w:val="1"/>
                          <w:sz w:val="13"/>
                          <w:szCs w:val="13"/>
                        </w:rPr>
                        <w:t>s</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e</w:t>
                      </w:r>
                      <w:r>
                        <w:rPr>
                          <w:rFonts w:ascii="Arial" w:eastAsia="Arial" w:hAnsi="Arial" w:cs="Arial"/>
                          <w:spacing w:val="4"/>
                          <w:w w:val="105"/>
                          <w:position w:val="1"/>
                          <w:sz w:val="13"/>
                          <w:szCs w:val="13"/>
                        </w:rPr>
                        <w:t>r</w:t>
                      </w:r>
                      <w:r>
                        <w:rPr>
                          <w:rFonts w:ascii="Arial" w:eastAsia="Arial" w:hAnsi="Arial" w:cs="Arial"/>
                          <w:spacing w:val="-2"/>
                          <w:w w:val="105"/>
                          <w:position w:val="1"/>
                          <w:sz w:val="13"/>
                          <w:szCs w:val="13"/>
                        </w:rPr>
                        <w:t>ed</w:t>
                      </w:r>
                      <w:r>
                        <w:rPr>
                          <w:rFonts w:ascii="Arial" w:eastAsia="Arial" w:hAnsi="Arial" w:cs="Arial"/>
                          <w:spacing w:val="8"/>
                          <w:w w:val="105"/>
                          <w:position w:val="1"/>
                          <w:sz w:val="13"/>
                          <w:szCs w:val="13"/>
                        </w:rPr>
                        <w:t>S</w:t>
                      </w:r>
                      <w:r>
                        <w:rPr>
                          <w:rFonts w:ascii="Arial" w:eastAsia="Arial" w:hAnsi="Arial" w:cs="Arial"/>
                          <w:spacing w:val="-2"/>
                          <w:w w:val="105"/>
                          <w:position w:val="1"/>
                          <w:sz w:val="13"/>
                          <w:szCs w:val="13"/>
                        </w:rPr>
                        <w:t>e</w:t>
                      </w:r>
                      <w:r>
                        <w:rPr>
                          <w:rFonts w:ascii="Arial" w:eastAsia="Arial" w:hAnsi="Arial" w:cs="Arial"/>
                          <w:spacing w:val="4"/>
                          <w:w w:val="105"/>
                          <w:position w:val="1"/>
                          <w:sz w:val="13"/>
                          <w:szCs w:val="13"/>
                        </w:rPr>
                        <w:t>r</w:t>
                      </w:r>
                      <w:r>
                        <w:rPr>
                          <w:rFonts w:ascii="Arial" w:eastAsia="Arial" w:hAnsi="Arial" w:cs="Arial"/>
                          <w:spacing w:val="6"/>
                          <w:w w:val="105"/>
                          <w:position w:val="1"/>
                          <w:sz w:val="13"/>
                          <w:szCs w:val="13"/>
                        </w:rPr>
                        <w:t>v</w:t>
                      </w:r>
                      <w:r>
                        <w:rPr>
                          <w:rFonts w:ascii="Arial" w:eastAsia="Arial" w:hAnsi="Arial" w:cs="Arial"/>
                          <w:spacing w:val="7"/>
                          <w:w w:val="105"/>
                          <w:position w:val="1"/>
                          <w:sz w:val="13"/>
                          <w:szCs w:val="13"/>
                        </w:rPr>
                        <w:t>i</w:t>
                      </w:r>
                      <w:r>
                        <w:rPr>
                          <w:rFonts w:ascii="Arial" w:eastAsia="Arial" w:hAnsi="Arial" w:cs="Arial"/>
                          <w:spacing w:val="6"/>
                          <w:w w:val="105"/>
                          <w:position w:val="1"/>
                          <w:sz w:val="13"/>
                          <w:szCs w:val="13"/>
                        </w:rPr>
                        <w:t>c</w:t>
                      </w:r>
                      <w:r>
                        <w:rPr>
                          <w:rFonts w:ascii="Arial" w:eastAsia="Arial" w:hAnsi="Arial" w:cs="Arial"/>
                          <w:spacing w:val="-2"/>
                          <w:w w:val="105"/>
                          <w:position w:val="1"/>
                          <w:sz w:val="13"/>
                          <w:szCs w:val="13"/>
                        </w:rPr>
                        <w:t>e</w:t>
                      </w:r>
                      <w:r>
                        <w:rPr>
                          <w:rFonts w:ascii="Arial" w:eastAsia="Arial" w:hAnsi="Arial" w:cs="Arial"/>
                          <w:spacing w:val="8"/>
                          <w:w w:val="105"/>
                          <w:position w:val="1"/>
                          <w:sz w:val="13"/>
                          <w:szCs w:val="13"/>
                        </w:rPr>
                        <w:t>A</w:t>
                      </w:r>
                      <w:r>
                        <w:rPr>
                          <w:rFonts w:ascii="Arial" w:eastAsia="Arial" w:hAnsi="Arial" w:cs="Arial"/>
                          <w:spacing w:val="-2"/>
                          <w:w w:val="105"/>
                          <w:position w:val="1"/>
                          <w:sz w:val="13"/>
                          <w:szCs w:val="13"/>
                        </w:rPr>
                        <w:t>dap</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e</w:t>
                      </w:r>
                      <w:r>
                        <w:rPr>
                          <w:rFonts w:ascii="Arial" w:eastAsia="Arial" w:hAnsi="Arial" w:cs="Arial"/>
                          <w:w w:val="105"/>
                          <w:position w:val="1"/>
                          <w:sz w:val="13"/>
                          <w:szCs w:val="13"/>
                        </w:rPr>
                        <w:t>r</w:t>
                      </w:r>
                    </w:p>
                    <w:p w14:paraId="0F45A5C1" w14:textId="77777777" w:rsidR="00583B21" w:rsidRDefault="00583B21" w:rsidP="00583B21">
                      <w:pPr>
                        <w:spacing w:after="0" w:line="151" w:lineRule="exact"/>
                        <w:ind w:left="1628" w:right="-20"/>
                        <w:rPr>
                          <w:rFonts w:ascii="Arial" w:eastAsia="Arial" w:hAnsi="Arial" w:cs="Arial"/>
                          <w:sz w:val="13"/>
                          <w:szCs w:val="13"/>
                        </w:rPr>
                      </w:pPr>
                      <w:r>
                        <w:rPr>
                          <w:rFonts w:ascii="Arial" w:eastAsia="Arial" w:hAnsi="Arial" w:cs="Arial"/>
                          <w:spacing w:val="-47"/>
                          <w:w w:val="105"/>
                          <w:position w:val="3"/>
                          <w:sz w:val="13"/>
                          <w:szCs w:val="13"/>
                        </w:rPr>
                        <w:t>1</w:t>
                      </w:r>
                      <w:r>
                        <w:rPr>
                          <w:rFonts w:ascii="Arial" w:eastAsia="Arial" w:hAnsi="Arial" w:cs="Arial"/>
                          <w:spacing w:val="-48"/>
                          <w:w w:val="105"/>
                          <w:position w:val="1"/>
                          <w:sz w:val="13"/>
                          <w:szCs w:val="13"/>
                        </w:rPr>
                        <w:t>.</w:t>
                      </w:r>
                      <w:r>
                        <w:rPr>
                          <w:rFonts w:ascii="Arial" w:eastAsia="Arial" w:hAnsi="Arial" w:cs="Arial"/>
                          <w:w w:val="105"/>
                          <w:sz w:val="13"/>
                          <w:szCs w:val="13"/>
                        </w:rPr>
                        <w:t>1</w:t>
                      </w:r>
                    </w:p>
                    <w:p w14:paraId="7DF4918F" w14:textId="77777777" w:rsidR="00583B21" w:rsidRDefault="00583B21" w:rsidP="00583B21">
                      <w:pPr>
                        <w:spacing w:before="2" w:after="0" w:line="110" w:lineRule="exact"/>
                        <w:rPr>
                          <w:sz w:val="11"/>
                          <w:szCs w:val="11"/>
                        </w:rPr>
                      </w:pPr>
                    </w:p>
                    <w:p w14:paraId="2A8120D9" w14:textId="77777777" w:rsidR="00583B21" w:rsidRDefault="00583B21" w:rsidP="00583B21">
                      <w:pPr>
                        <w:spacing w:after="0" w:line="240" w:lineRule="auto"/>
                        <w:ind w:left="1622" w:right="-20"/>
                        <w:rPr>
                          <w:rFonts w:ascii="Arial" w:eastAsia="Arial" w:hAnsi="Arial" w:cs="Arial"/>
                          <w:sz w:val="13"/>
                          <w:szCs w:val="13"/>
                        </w:rPr>
                      </w:pPr>
                      <w:r>
                        <w:rPr>
                          <w:rFonts w:ascii="Arial" w:eastAsia="Arial" w:hAnsi="Arial" w:cs="Arial"/>
                          <w:spacing w:val="-70"/>
                          <w:w w:val="105"/>
                          <w:position w:val="-4"/>
                          <w:sz w:val="13"/>
                          <w:szCs w:val="13"/>
                        </w:rPr>
                        <w:t>1</w:t>
                      </w:r>
                      <w:r>
                        <w:rPr>
                          <w:rFonts w:ascii="Arial" w:eastAsia="Arial" w:hAnsi="Arial" w:cs="Arial"/>
                          <w:w w:val="105"/>
                          <w:sz w:val="13"/>
                          <w:szCs w:val="13"/>
                        </w:rPr>
                        <w:t>9</w:t>
                      </w:r>
                    </w:p>
                    <w:p w14:paraId="36D5EF16" w14:textId="77777777" w:rsidR="00583B21" w:rsidRDefault="00583B21" w:rsidP="00583B21">
                      <w:pPr>
                        <w:spacing w:after="0" w:line="122" w:lineRule="exact"/>
                        <w:ind w:left="2472" w:right="-20"/>
                        <w:rPr>
                          <w:rFonts w:ascii="Arial" w:eastAsia="Arial" w:hAnsi="Arial" w:cs="Arial"/>
                          <w:sz w:val="13"/>
                          <w:szCs w:val="13"/>
                        </w:rPr>
                      </w:pPr>
                      <w:r>
                        <w:rPr>
                          <w:rFonts w:ascii="Arial" w:eastAsia="Arial" w:hAnsi="Arial" w:cs="Arial"/>
                          <w:sz w:val="13"/>
                          <w:szCs w:val="13"/>
                        </w:rPr>
                        <w:t>1</w:t>
                      </w:r>
                      <w:r>
                        <w:rPr>
                          <w:rFonts w:ascii="Arial" w:eastAsia="Arial" w:hAnsi="Arial" w:cs="Arial"/>
                          <w:spacing w:val="5"/>
                          <w:sz w:val="13"/>
                          <w:szCs w:val="13"/>
                        </w:rPr>
                        <w:t xml:space="preserve"> </w:t>
                      </w:r>
                      <w:r>
                        <w:rPr>
                          <w:rFonts w:ascii="Arial" w:eastAsia="Arial" w:hAnsi="Arial" w:cs="Arial"/>
                          <w:w w:val="105"/>
                          <w:sz w:val="13"/>
                          <w:szCs w:val="13"/>
                        </w:rPr>
                        <w:t>2</w:t>
                      </w:r>
                    </w:p>
                    <w:p w14:paraId="4841F90E" w14:textId="77777777" w:rsidR="00583B21" w:rsidRDefault="00583B21" w:rsidP="00583B21">
                      <w:pPr>
                        <w:spacing w:after="0" w:line="73" w:lineRule="exact"/>
                        <w:ind w:left="2472" w:right="-20"/>
                        <w:rPr>
                          <w:rFonts w:ascii="Arial" w:eastAsia="Arial" w:hAnsi="Arial" w:cs="Arial"/>
                          <w:sz w:val="13"/>
                          <w:szCs w:val="13"/>
                        </w:rPr>
                      </w:pPr>
                      <w:r>
                        <w:rPr>
                          <w:rFonts w:ascii="Arial" w:eastAsia="Arial" w:hAnsi="Arial" w:cs="Arial"/>
                          <w:sz w:val="13"/>
                          <w:szCs w:val="13"/>
                        </w:rPr>
                        <w:t>:</w:t>
                      </w:r>
                      <w:r>
                        <w:rPr>
                          <w:rFonts w:ascii="Arial" w:eastAsia="Arial" w:hAnsi="Arial" w:cs="Arial"/>
                          <w:spacing w:val="3"/>
                          <w:sz w:val="13"/>
                          <w:szCs w:val="13"/>
                        </w:rPr>
                        <w:t xml:space="preserve"> </w:t>
                      </w:r>
                      <w:r>
                        <w:rPr>
                          <w:rFonts w:ascii="Arial" w:eastAsia="Arial" w:hAnsi="Arial" w:cs="Arial"/>
                          <w:w w:val="105"/>
                          <w:sz w:val="13"/>
                          <w:szCs w:val="13"/>
                        </w:rPr>
                        <w:t>:</w:t>
                      </w:r>
                    </w:p>
                    <w:p w14:paraId="25FC74AA" w14:textId="77777777" w:rsidR="00583B21" w:rsidRDefault="00583B21" w:rsidP="00583B21">
                      <w:pPr>
                        <w:spacing w:before="1" w:after="0" w:line="120" w:lineRule="auto"/>
                        <w:ind w:left="2472" w:right="5824"/>
                        <w:rPr>
                          <w:rFonts w:ascii="Arial" w:eastAsia="Arial" w:hAnsi="Arial" w:cs="Arial"/>
                          <w:sz w:val="13"/>
                          <w:szCs w:val="13"/>
                        </w:rPr>
                      </w:pPr>
                      <w:proofErr w:type="gramStart"/>
                      <w:r>
                        <w:rPr>
                          <w:rFonts w:ascii="Arial" w:eastAsia="Arial" w:hAnsi="Arial" w:cs="Arial"/>
                          <w:sz w:val="13"/>
                          <w:szCs w:val="13"/>
                        </w:rPr>
                        <w:t>b</w:t>
                      </w:r>
                      <w:proofErr w:type="gramEnd"/>
                      <w:r>
                        <w:rPr>
                          <w:rFonts w:ascii="Arial" w:eastAsia="Arial" w:hAnsi="Arial" w:cs="Arial"/>
                          <w:spacing w:val="5"/>
                          <w:sz w:val="13"/>
                          <w:szCs w:val="13"/>
                        </w:rPr>
                        <w:t xml:space="preserve"> </w:t>
                      </w:r>
                      <w:r>
                        <w:rPr>
                          <w:rFonts w:ascii="Arial" w:eastAsia="Arial" w:hAnsi="Arial" w:cs="Arial"/>
                          <w:sz w:val="13"/>
                          <w:szCs w:val="13"/>
                        </w:rPr>
                        <w:t>b</w:t>
                      </w:r>
                      <w:r>
                        <w:rPr>
                          <w:rFonts w:ascii="Arial" w:eastAsia="Arial" w:hAnsi="Arial" w:cs="Arial"/>
                          <w:spacing w:val="5"/>
                          <w:sz w:val="13"/>
                          <w:szCs w:val="13"/>
                        </w:rPr>
                        <w:t xml:space="preserve"> </w:t>
                      </w:r>
                      <w:r>
                        <w:rPr>
                          <w:rFonts w:ascii="Arial" w:eastAsia="Arial" w:hAnsi="Arial" w:cs="Arial"/>
                          <w:w w:val="105"/>
                          <w:sz w:val="13"/>
                          <w:szCs w:val="13"/>
                        </w:rPr>
                        <w:t>n</w:t>
                      </w:r>
                      <w:r>
                        <w:rPr>
                          <w:rFonts w:ascii="Arial" w:eastAsia="Arial" w:hAnsi="Arial" w:cs="Arial"/>
                          <w:spacing w:val="1"/>
                          <w:sz w:val="13"/>
                          <w:szCs w:val="13"/>
                        </w:rPr>
                        <w:t xml:space="preserve"> </w:t>
                      </w:r>
                      <w:r>
                        <w:rPr>
                          <w:rFonts w:ascii="Arial" w:eastAsia="Arial" w:hAnsi="Arial" w:cs="Arial"/>
                          <w:w w:val="105"/>
                          <w:sz w:val="13"/>
                          <w:szCs w:val="13"/>
                        </w:rPr>
                        <w:t>n</w:t>
                      </w:r>
                    </w:p>
                    <w:p w14:paraId="61146AC8" w14:textId="77777777" w:rsidR="00583B21" w:rsidRDefault="00583B21" w:rsidP="00583B21">
                      <w:pPr>
                        <w:spacing w:before="3" w:after="0" w:line="110" w:lineRule="exact"/>
                        <w:rPr>
                          <w:sz w:val="11"/>
                          <w:szCs w:val="11"/>
                        </w:rPr>
                      </w:pPr>
                    </w:p>
                    <w:p w14:paraId="6751705E" w14:textId="77777777" w:rsidR="00583B21" w:rsidRDefault="00583B21" w:rsidP="00583B21">
                      <w:pPr>
                        <w:spacing w:after="0" w:line="200" w:lineRule="exact"/>
                        <w:rPr>
                          <w:sz w:val="20"/>
                          <w:szCs w:val="20"/>
                        </w:rPr>
                      </w:pPr>
                    </w:p>
                    <w:p w14:paraId="3A50ADB3" w14:textId="77777777" w:rsidR="00583B21" w:rsidRDefault="00583B21" w:rsidP="00583B21">
                      <w:pPr>
                        <w:spacing w:after="0" w:line="200" w:lineRule="exact"/>
                        <w:rPr>
                          <w:sz w:val="20"/>
                          <w:szCs w:val="20"/>
                        </w:rPr>
                      </w:pPr>
                    </w:p>
                    <w:p w14:paraId="442486EA" w14:textId="77777777" w:rsidR="00583B21" w:rsidRDefault="00583B21" w:rsidP="00583B21">
                      <w:pPr>
                        <w:tabs>
                          <w:tab w:val="left" w:pos="2200"/>
                        </w:tabs>
                        <w:spacing w:after="0" w:line="240" w:lineRule="auto"/>
                        <w:ind w:left="400" w:right="4809"/>
                        <w:jc w:val="center"/>
                        <w:rPr>
                          <w:rFonts w:ascii="Arial" w:eastAsia="Arial" w:hAnsi="Arial" w:cs="Arial"/>
                          <w:sz w:val="13"/>
                          <w:szCs w:val="13"/>
                        </w:rPr>
                      </w:pPr>
                      <w:r>
                        <w:rPr>
                          <w:rFonts w:ascii="Arial" w:eastAsia="Arial" w:hAnsi="Arial" w:cs="Arial"/>
                          <w:spacing w:val="-2"/>
                          <w:sz w:val="13"/>
                          <w:szCs w:val="13"/>
                        </w:rPr>
                        <w:t>Manage</w:t>
                      </w:r>
                      <w:r>
                        <w:rPr>
                          <w:rFonts w:ascii="Arial" w:eastAsia="Arial" w:hAnsi="Arial" w:cs="Arial"/>
                          <w:sz w:val="13"/>
                          <w:szCs w:val="13"/>
                        </w:rPr>
                        <w:t>r</w:t>
                      </w:r>
                      <w:r>
                        <w:rPr>
                          <w:rFonts w:ascii="Arial" w:eastAsia="Arial" w:hAnsi="Arial" w:cs="Arial"/>
                          <w:spacing w:val="-10"/>
                          <w:sz w:val="13"/>
                          <w:szCs w:val="13"/>
                        </w:rPr>
                        <w:t xml:space="preserve"> </w:t>
                      </w:r>
                      <w:r>
                        <w:rPr>
                          <w:rFonts w:ascii="Arial" w:eastAsia="Arial" w:hAnsi="Arial" w:cs="Arial"/>
                          <w:sz w:val="13"/>
                          <w:szCs w:val="13"/>
                        </w:rPr>
                        <w:tab/>
                      </w:r>
                      <w:r>
                        <w:rPr>
                          <w:rFonts w:ascii="Arial" w:eastAsia="Arial" w:hAnsi="Arial" w:cs="Arial"/>
                          <w:spacing w:val="3"/>
                          <w:w w:val="105"/>
                          <w:sz w:val="13"/>
                          <w:szCs w:val="13"/>
                        </w:rPr>
                        <w:t>T</w:t>
                      </w:r>
                      <w:r>
                        <w:rPr>
                          <w:rFonts w:ascii="Arial" w:eastAsia="Arial" w:hAnsi="Arial" w:cs="Arial"/>
                          <w:spacing w:val="-2"/>
                          <w:w w:val="105"/>
                          <w:sz w:val="13"/>
                          <w:szCs w:val="13"/>
                        </w:rPr>
                        <w:t>h</w:t>
                      </w:r>
                      <w:r>
                        <w:rPr>
                          <w:rFonts w:ascii="Arial" w:eastAsia="Arial" w:hAnsi="Arial" w:cs="Arial"/>
                          <w:spacing w:val="4"/>
                          <w:w w:val="105"/>
                          <w:sz w:val="13"/>
                          <w:szCs w:val="13"/>
                        </w:rPr>
                        <w:t>r</w:t>
                      </w:r>
                      <w:r>
                        <w:rPr>
                          <w:rFonts w:ascii="Arial" w:eastAsia="Arial" w:hAnsi="Arial" w:cs="Arial"/>
                          <w:spacing w:val="-2"/>
                          <w:w w:val="105"/>
                          <w:sz w:val="13"/>
                          <w:szCs w:val="13"/>
                        </w:rPr>
                        <w:t>ead</w:t>
                      </w:r>
                      <w:r>
                        <w:rPr>
                          <w:rFonts w:ascii="Arial" w:eastAsia="Arial" w:hAnsi="Arial" w:cs="Arial"/>
                          <w:spacing w:val="-1"/>
                          <w:w w:val="105"/>
                          <w:sz w:val="13"/>
                          <w:szCs w:val="13"/>
                        </w:rPr>
                        <w:t>::</w:t>
                      </w:r>
                      <w:r>
                        <w:rPr>
                          <w:rFonts w:ascii="Arial" w:eastAsia="Arial" w:hAnsi="Arial" w:cs="Arial"/>
                          <w:spacing w:val="8"/>
                          <w:w w:val="105"/>
                          <w:sz w:val="13"/>
                          <w:szCs w:val="13"/>
                        </w:rPr>
                        <w:t>SA</w:t>
                      </w:r>
                      <w:r>
                        <w:rPr>
                          <w:rFonts w:ascii="Arial" w:eastAsia="Arial" w:hAnsi="Arial" w:cs="Arial"/>
                          <w:spacing w:val="3"/>
                          <w:w w:val="105"/>
                          <w:sz w:val="13"/>
                          <w:szCs w:val="13"/>
                        </w:rPr>
                        <w:t>F</w:t>
                      </w:r>
                      <w:r>
                        <w:rPr>
                          <w:rFonts w:ascii="Arial" w:eastAsia="Arial" w:hAnsi="Arial" w:cs="Arial"/>
                          <w:spacing w:val="7"/>
                          <w:w w:val="105"/>
                          <w:sz w:val="13"/>
                          <w:szCs w:val="13"/>
                        </w:rPr>
                        <w:t>i</w:t>
                      </w:r>
                      <w:r>
                        <w:rPr>
                          <w:rFonts w:ascii="Arial" w:eastAsia="Arial" w:hAnsi="Arial" w:cs="Arial"/>
                          <w:spacing w:val="-2"/>
                          <w:w w:val="105"/>
                          <w:sz w:val="13"/>
                          <w:szCs w:val="13"/>
                        </w:rPr>
                        <w:t>nde</w:t>
                      </w:r>
                      <w:r>
                        <w:rPr>
                          <w:rFonts w:ascii="Arial" w:eastAsia="Arial" w:hAnsi="Arial" w:cs="Arial"/>
                          <w:spacing w:val="4"/>
                          <w:w w:val="105"/>
                          <w:sz w:val="13"/>
                          <w:szCs w:val="13"/>
                        </w:rPr>
                        <w:t>r</w:t>
                      </w:r>
                      <w:r>
                        <w:rPr>
                          <w:rFonts w:ascii="Arial" w:eastAsia="Arial" w:hAnsi="Arial" w:cs="Arial"/>
                          <w:spacing w:val="3"/>
                          <w:w w:val="105"/>
                          <w:sz w:val="13"/>
                          <w:szCs w:val="13"/>
                        </w:rPr>
                        <w:t>T</w:t>
                      </w:r>
                      <w:r>
                        <w:rPr>
                          <w:rFonts w:ascii="Arial" w:eastAsia="Arial" w:hAnsi="Arial" w:cs="Arial"/>
                          <w:spacing w:val="-2"/>
                          <w:w w:val="105"/>
                          <w:sz w:val="13"/>
                          <w:szCs w:val="13"/>
                        </w:rPr>
                        <w:t>h</w:t>
                      </w:r>
                      <w:r>
                        <w:rPr>
                          <w:rFonts w:ascii="Arial" w:eastAsia="Arial" w:hAnsi="Arial" w:cs="Arial"/>
                          <w:spacing w:val="4"/>
                          <w:w w:val="105"/>
                          <w:sz w:val="13"/>
                          <w:szCs w:val="13"/>
                        </w:rPr>
                        <w:t>r</w:t>
                      </w:r>
                      <w:r>
                        <w:rPr>
                          <w:rFonts w:ascii="Arial" w:eastAsia="Arial" w:hAnsi="Arial" w:cs="Arial"/>
                          <w:spacing w:val="-2"/>
                          <w:w w:val="105"/>
                          <w:sz w:val="13"/>
                          <w:szCs w:val="13"/>
                        </w:rPr>
                        <w:t>ea</w:t>
                      </w:r>
                      <w:r>
                        <w:rPr>
                          <w:rFonts w:ascii="Arial" w:eastAsia="Arial" w:hAnsi="Arial" w:cs="Arial"/>
                          <w:w w:val="105"/>
                          <w:sz w:val="13"/>
                          <w:szCs w:val="13"/>
                        </w:rPr>
                        <w:t>d</w:t>
                      </w:r>
                    </w:p>
                    <w:p w14:paraId="4858A582" w14:textId="77777777" w:rsidR="00583B21" w:rsidRDefault="00583B21" w:rsidP="00583B21">
                      <w:pPr>
                        <w:spacing w:before="17" w:after="0" w:line="220" w:lineRule="exact"/>
                      </w:pPr>
                    </w:p>
                    <w:p w14:paraId="0BD258A7" w14:textId="77777777" w:rsidR="00583B21" w:rsidRDefault="00583B21" w:rsidP="00583B21">
                      <w:pPr>
                        <w:spacing w:after="0" w:line="136" w:lineRule="exact"/>
                        <w:ind w:left="2141" w:right="-20"/>
                        <w:rPr>
                          <w:rFonts w:ascii="Arial" w:eastAsia="Arial" w:hAnsi="Arial" w:cs="Arial"/>
                          <w:sz w:val="13"/>
                          <w:szCs w:val="13"/>
                        </w:rPr>
                      </w:pPr>
                      <w:r>
                        <w:rPr>
                          <w:rFonts w:ascii="Arial" w:eastAsia="Arial" w:hAnsi="Arial" w:cs="Arial"/>
                          <w:w w:val="105"/>
                          <w:position w:val="-1"/>
                          <w:sz w:val="13"/>
                          <w:szCs w:val="13"/>
                        </w:rPr>
                        <w:t>8</w:t>
                      </w:r>
                    </w:p>
                    <w:p w14:paraId="1F9FABC7" w14:textId="77777777" w:rsidR="00583B21" w:rsidRDefault="00583B21" w:rsidP="00583B21">
                      <w:pPr>
                        <w:spacing w:after="0" w:line="148" w:lineRule="exact"/>
                        <w:ind w:left="1956" w:right="6400"/>
                        <w:jc w:val="center"/>
                        <w:rPr>
                          <w:rFonts w:ascii="Arial" w:eastAsia="Arial" w:hAnsi="Arial" w:cs="Arial"/>
                          <w:sz w:val="13"/>
                          <w:szCs w:val="13"/>
                        </w:rPr>
                      </w:pPr>
                      <w:r>
                        <w:rPr>
                          <w:rFonts w:ascii="Arial" w:eastAsia="Arial" w:hAnsi="Arial" w:cs="Arial"/>
                          <w:spacing w:val="-108"/>
                          <w:w w:val="105"/>
                          <w:position w:val="6"/>
                          <w:sz w:val="13"/>
                          <w:szCs w:val="13"/>
                        </w:rPr>
                        <w:t>1</w:t>
                      </w:r>
                      <w:r>
                        <w:rPr>
                          <w:rFonts w:ascii="Arial" w:eastAsia="Arial" w:hAnsi="Arial" w:cs="Arial"/>
                          <w:w w:val="105"/>
                          <w:sz w:val="13"/>
                          <w:szCs w:val="13"/>
                        </w:rPr>
                        <w:t>8</w:t>
                      </w:r>
                    </w:p>
                    <w:p w14:paraId="4B8DB21B" w14:textId="77777777" w:rsidR="00583B21" w:rsidRDefault="00583B21" w:rsidP="00583B21">
                      <w:pPr>
                        <w:spacing w:before="77" w:after="0" w:line="240" w:lineRule="auto"/>
                        <w:ind w:left="3230" w:right="5210"/>
                        <w:jc w:val="center"/>
                        <w:rPr>
                          <w:rFonts w:ascii="Arial" w:eastAsia="Arial" w:hAnsi="Arial" w:cs="Arial"/>
                          <w:sz w:val="13"/>
                          <w:szCs w:val="13"/>
                        </w:rPr>
                      </w:pPr>
                      <w:r>
                        <w:rPr>
                          <w:rFonts w:ascii="Arial" w:eastAsia="Arial" w:hAnsi="Arial" w:cs="Arial"/>
                          <w:w w:val="105"/>
                          <w:sz w:val="13"/>
                          <w:szCs w:val="13"/>
                        </w:rPr>
                        <w:t>3</w:t>
                      </w:r>
                    </w:p>
                    <w:p w14:paraId="15F69439" w14:textId="77777777" w:rsidR="00583B21" w:rsidRDefault="00583B21" w:rsidP="00583B21">
                      <w:pPr>
                        <w:spacing w:before="12" w:after="0" w:line="280" w:lineRule="exact"/>
                        <w:rPr>
                          <w:sz w:val="28"/>
                          <w:szCs w:val="28"/>
                        </w:rPr>
                      </w:pPr>
                    </w:p>
                    <w:p w14:paraId="2FA0FD17" w14:textId="77777777" w:rsidR="00583B21" w:rsidRDefault="00583B21" w:rsidP="00583B21">
                      <w:pPr>
                        <w:tabs>
                          <w:tab w:val="left" w:pos="7100"/>
                        </w:tabs>
                        <w:spacing w:after="0" w:line="240" w:lineRule="auto"/>
                        <w:ind w:left="4187" w:right="-20"/>
                        <w:rPr>
                          <w:rFonts w:ascii="Arial" w:eastAsia="Arial" w:hAnsi="Arial" w:cs="Arial"/>
                          <w:sz w:val="13"/>
                          <w:szCs w:val="13"/>
                        </w:rPr>
                      </w:pPr>
                      <w:r>
                        <w:rPr>
                          <w:rFonts w:ascii="Arial" w:eastAsia="Arial" w:hAnsi="Arial" w:cs="Arial"/>
                          <w:position w:val="2"/>
                          <w:sz w:val="13"/>
                          <w:szCs w:val="13"/>
                        </w:rPr>
                        <w:t>6</w:t>
                      </w:r>
                      <w:r>
                        <w:rPr>
                          <w:rFonts w:ascii="Arial" w:eastAsia="Arial" w:hAnsi="Arial" w:cs="Arial"/>
                          <w:spacing w:val="-33"/>
                          <w:position w:val="2"/>
                          <w:sz w:val="13"/>
                          <w:szCs w:val="13"/>
                        </w:rPr>
                        <w:t xml:space="preserve"> </w:t>
                      </w:r>
                      <w:r>
                        <w:rPr>
                          <w:rFonts w:ascii="Arial" w:eastAsia="Arial" w:hAnsi="Arial" w:cs="Arial"/>
                          <w:position w:val="2"/>
                          <w:sz w:val="13"/>
                          <w:szCs w:val="13"/>
                        </w:rPr>
                        <w:tab/>
                      </w:r>
                      <w:r>
                        <w:rPr>
                          <w:rFonts w:ascii="Arial" w:eastAsia="Arial" w:hAnsi="Arial" w:cs="Arial"/>
                          <w:spacing w:val="8"/>
                          <w:sz w:val="13"/>
                          <w:szCs w:val="13"/>
                        </w:rPr>
                        <w:t>E</w:t>
                      </w:r>
                      <w:r>
                        <w:rPr>
                          <w:rFonts w:ascii="Arial" w:eastAsia="Arial" w:hAnsi="Arial" w:cs="Arial"/>
                          <w:spacing w:val="-2"/>
                          <w:sz w:val="13"/>
                          <w:szCs w:val="13"/>
                        </w:rPr>
                        <w:t>n</w:t>
                      </w:r>
                      <w:r>
                        <w:rPr>
                          <w:rFonts w:ascii="Arial" w:eastAsia="Arial" w:hAnsi="Arial" w:cs="Arial"/>
                          <w:spacing w:val="-1"/>
                          <w:sz w:val="13"/>
                          <w:szCs w:val="13"/>
                        </w:rPr>
                        <w:t>t</w:t>
                      </w:r>
                      <w:r>
                        <w:rPr>
                          <w:rFonts w:ascii="Arial" w:eastAsia="Arial" w:hAnsi="Arial" w:cs="Arial"/>
                          <w:spacing w:val="-2"/>
                          <w:sz w:val="13"/>
                          <w:szCs w:val="13"/>
                        </w:rPr>
                        <w:t>e</w:t>
                      </w:r>
                      <w:r>
                        <w:rPr>
                          <w:rFonts w:ascii="Arial" w:eastAsia="Arial" w:hAnsi="Arial" w:cs="Arial"/>
                          <w:spacing w:val="4"/>
                          <w:sz w:val="13"/>
                          <w:szCs w:val="13"/>
                        </w:rPr>
                        <w:t>r</w:t>
                      </w:r>
                      <w:r>
                        <w:rPr>
                          <w:rFonts w:ascii="Arial" w:eastAsia="Arial" w:hAnsi="Arial" w:cs="Arial"/>
                          <w:sz w:val="13"/>
                          <w:szCs w:val="13"/>
                        </w:rPr>
                        <w:t>s</w:t>
                      </w:r>
                      <w:r>
                        <w:rPr>
                          <w:rFonts w:ascii="Arial" w:eastAsia="Arial" w:hAnsi="Arial" w:cs="Arial"/>
                          <w:spacing w:val="26"/>
                          <w:sz w:val="13"/>
                          <w:szCs w:val="13"/>
                        </w:rPr>
                        <w:t xml:space="preserve"> </w:t>
                      </w:r>
                      <w:r>
                        <w:rPr>
                          <w:rFonts w:ascii="Arial" w:eastAsia="Arial" w:hAnsi="Arial" w:cs="Arial"/>
                          <w:sz w:val="13"/>
                          <w:szCs w:val="13"/>
                        </w:rPr>
                        <w:t>R</w:t>
                      </w:r>
                      <w:r>
                        <w:rPr>
                          <w:rFonts w:ascii="Arial" w:eastAsia="Arial" w:hAnsi="Arial" w:cs="Arial"/>
                          <w:spacing w:val="8"/>
                          <w:sz w:val="13"/>
                          <w:szCs w:val="13"/>
                        </w:rPr>
                        <w:t>S</w:t>
                      </w:r>
                      <w:r>
                        <w:rPr>
                          <w:rFonts w:ascii="Arial" w:eastAsia="Arial" w:hAnsi="Arial" w:cs="Arial"/>
                          <w:sz w:val="13"/>
                          <w:szCs w:val="13"/>
                        </w:rPr>
                        <w:t>A</w:t>
                      </w:r>
                      <w:r>
                        <w:rPr>
                          <w:rFonts w:ascii="Arial" w:eastAsia="Arial" w:hAnsi="Arial" w:cs="Arial"/>
                          <w:spacing w:val="22"/>
                          <w:sz w:val="13"/>
                          <w:szCs w:val="13"/>
                        </w:rPr>
                        <w:t xml:space="preserve"> </w:t>
                      </w:r>
                      <w:r>
                        <w:rPr>
                          <w:rFonts w:ascii="Arial" w:eastAsia="Arial" w:hAnsi="Arial" w:cs="Arial"/>
                          <w:w w:val="105"/>
                          <w:sz w:val="13"/>
                          <w:szCs w:val="13"/>
                        </w:rPr>
                        <w:t>H</w:t>
                      </w:r>
                      <w:r>
                        <w:rPr>
                          <w:rFonts w:ascii="Arial" w:eastAsia="Arial" w:hAnsi="Arial" w:cs="Arial"/>
                          <w:spacing w:val="-2"/>
                          <w:w w:val="105"/>
                          <w:sz w:val="13"/>
                          <w:szCs w:val="13"/>
                        </w:rPr>
                        <w:t>ea</w:t>
                      </w:r>
                      <w:r>
                        <w:rPr>
                          <w:rFonts w:ascii="Arial" w:eastAsia="Arial" w:hAnsi="Arial" w:cs="Arial"/>
                          <w:spacing w:val="7"/>
                          <w:w w:val="105"/>
                          <w:sz w:val="13"/>
                          <w:szCs w:val="13"/>
                        </w:rPr>
                        <w:t>l</w:t>
                      </w:r>
                      <w:r>
                        <w:rPr>
                          <w:rFonts w:ascii="Arial" w:eastAsia="Arial" w:hAnsi="Arial" w:cs="Arial"/>
                          <w:spacing w:val="-1"/>
                          <w:w w:val="105"/>
                          <w:sz w:val="13"/>
                          <w:szCs w:val="13"/>
                        </w:rPr>
                        <w:t>t</w:t>
                      </w:r>
                      <w:r>
                        <w:rPr>
                          <w:rFonts w:ascii="Arial" w:eastAsia="Arial" w:hAnsi="Arial" w:cs="Arial"/>
                          <w:w w:val="105"/>
                          <w:sz w:val="13"/>
                          <w:szCs w:val="13"/>
                        </w:rPr>
                        <w:t>h</w:t>
                      </w:r>
                    </w:p>
                    <w:p w14:paraId="4E1A1F8A" w14:textId="77777777" w:rsidR="00583B21" w:rsidRDefault="00583B21" w:rsidP="00583B21">
                      <w:pPr>
                        <w:spacing w:before="25" w:after="0" w:line="130" w:lineRule="exact"/>
                        <w:ind w:right="471"/>
                        <w:jc w:val="right"/>
                        <w:rPr>
                          <w:rFonts w:ascii="Arial" w:eastAsia="Arial" w:hAnsi="Arial" w:cs="Arial"/>
                          <w:sz w:val="13"/>
                          <w:szCs w:val="13"/>
                        </w:rPr>
                      </w:pPr>
                      <w:r>
                        <w:rPr>
                          <w:rFonts w:ascii="Arial" w:eastAsia="Arial" w:hAnsi="Arial" w:cs="Arial"/>
                          <w:position w:val="-2"/>
                          <w:sz w:val="13"/>
                          <w:szCs w:val="13"/>
                        </w:rPr>
                        <w:t>C</w:t>
                      </w:r>
                      <w:r>
                        <w:rPr>
                          <w:rFonts w:ascii="Arial" w:eastAsia="Arial" w:hAnsi="Arial" w:cs="Arial"/>
                          <w:spacing w:val="-2"/>
                          <w:position w:val="-2"/>
                          <w:sz w:val="13"/>
                          <w:szCs w:val="13"/>
                        </w:rPr>
                        <w:t>he</w:t>
                      </w:r>
                      <w:r>
                        <w:rPr>
                          <w:rFonts w:ascii="Arial" w:eastAsia="Arial" w:hAnsi="Arial" w:cs="Arial"/>
                          <w:spacing w:val="6"/>
                          <w:position w:val="-2"/>
                          <w:sz w:val="13"/>
                          <w:szCs w:val="13"/>
                        </w:rPr>
                        <w:t>c</w:t>
                      </w:r>
                      <w:r>
                        <w:rPr>
                          <w:rFonts w:ascii="Arial" w:eastAsia="Arial" w:hAnsi="Arial" w:cs="Arial"/>
                          <w:position w:val="-2"/>
                          <w:sz w:val="13"/>
                          <w:szCs w:val="13"/>
                        </w:rPr>
                        <w:t>k</w:t>
                      </w:r>
                      <w:r>
                        <w:rPr>
                          <w:rFonts w:ascii="Arial" w:eastAsia="Arial" w:hAnsi="Arial" w:cs="Arial"/>
                          <w:spacing w:val="25"/>
                          <w:position w:val="-2"/>
                          <w:sz w:val="13"/>
                          <w:szCs w:val="13"/>
                        </w:rPr>
                        <w:t xml:space="preserve"> </w:t>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quen</w:t>
                      </w:r>
                      <w:r>
                        <w:rPr>
                          <w:rFonts w:ascii="Arial" w:eastAsia="Arial" w:hAnsi="Arial" w:cs="Arial"/>
                          <w:spacing w:val="6"/>
                          <w:w w:val="105"/>
                          <w:position w:val="-2"/>
                          <w:sz w:val="13"/>
                          <w:szCs w:val="13"/>
                        </w:rPr>
                        <w:t>c</w:t>
                      </w:r>
                      <w:r>
                        <w:rPr>
                          <w:rFonts w:ascii="Arial" w:eastAsia="Arial" w:hAnsi="Arial" w:cs="Arial"/>
                          <w:w w:val="105"/>
                          <w:position w:val="-2"/>
                          <w:sz w:val="13"/>
                          <w:szCs w:val="13"/>
                        </w:rPr>
                        <w:t>e</w:t>
                      </w:r>
                    </w:p>
                    <w:p w14:paraId="5B38D636" w14:textId="77777777" w:rsidR="00583B21" w:rsidRDefault="00583B21" w:rsidP="00583B21">
                      <w:pPr>
                        <w:tabs>
                          <w:tab w:val="left" w:pos="2620"/>
                          <w:tab w:val="left" w:pos="5000"/>
                        </w:tabs>
                        <w:spacing w:after="0" w:line="139" w:lineRule="exact"/>
                        <w:ind w:left="219" w:right="-20"/>
                        <w:rPr>
                          <w:rFonts w:ascii="Arial" w:eastAsia="Arial" w:hAnsi="Arial" w:cs="Arial"/>
                          <w:sz w:val="13"/>
                          <w:szCs w:val="13"/>
                        </w:rPr>
                      </w:pP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n</w:t>
                      </w:r>
                      <w:r>
                        <w:rPr>
                          <w:rFonts w:ascii="Arial" w:eastAsia="Arial" w:hAnsi="Arial" w:cs="Arial"/>
                          <w:spacing w:val="6"/>
                          <w:w w:val="105"/>
                          <w:position w:val="2"/>
                          <w:sz w:val="13"/>
                          <w:szCs w:val="13"/>
                        </w:rPr>
                        <w:t>s</w:t>
                      </w:r>
                      <w:r>
                        <w:rPr>
                          <w:rFonts w:ascii="Arial" w:eastAsia="Arial" w:hAnsi="Arial" w:cs="Arial"/>
                          <w:spacing w:val="-2"/>
                          <w:w w:val="105"/>
                          <w:position w:val="2"/>
                          <w:sz w:val="13"/>
                          <w:szCs w:val="13"/>
                        </w:rPr>
                        <w:t>o</w:t>
                      </w:r>
                      <w:r>
                        <w:rPr>
                          <w:rFonts w:ascii="Arial" w:eastAsia="Arial" w:hAnsi="Arial" w:cs="Arial"/>
                          <w:spacing w:val="4"/>
                          <w:w w:val="105"/>
                          <w:position w:val="2"/>
                          <w:sz w:val="13"/>
                          <w:szCs w:val="13"/>
                        </w:rPr>
                        <w:t>r</w:t>
                      </w:r>
                      <w:r>
                        <w:rPr>
                          <w:rFonts w:ascii="Arial" w:eastAsia="Arial" w:hAnsi="Arial" w:cs="Arial"/>
                          <w:spacing w:val="-2"/>
                          <w:w w:val="105"/>
                          <w:position w:val="2"/>
                          <w:sz w:val="13"/>
                          <w:szCs w:val="13"/>
                        </w:rPr>
                        <w:t>Manage</w:t>
                      </w:r>
                      <w:r>
                        <w:rPr>
                          <w:rFonts w:ascii="Arial" w:eastAsia="Arial" w:hAnsi="Arial" w:cs="Arial"/>
                          <w:w w:val="105"/>
                          <w:position w:val="2"/>
                          <w:sz w:val="13"/>
                          <w:szCs w:val="13"/>
                        </w:rPr>
                        <w:t>r</w:t>
                      </w:r>
                      <w:r>
                        <w:rPr>
                          <w:rFonts w:ascii="Arial" w:eastAsia="Arial" w:hAnsi="Arial" w:cs="Arial"/>
                          <w:position w:val="2"/>
                          <w:sz w:val="13"/>
                          <w:szCs w:val="13"/>
                        </w:rPr>
                        <w:tab/>
                      </w:r>
                      <w:r>
                        <w:rPr>
                          <w:rFonts w:ascii="Arial" w:eastAsia="Arial" w:hAnsi="Arial" w:cs="Arial"/>
                          <w:spacing w:val="8"/>
                          <w:position w:val="-1"/>
                          <w:sz w:val="13"/>
                          <w:szCs w:val="13"/>
                        </w:rPr>
                        <w:t>SA</w:t>
                      </w:r>
                      <w:r>
                        <w:rPr>
                          <w:rFonts w:ascii="Arial" w:eastAsia="Arial" w:hAnsi="Arial" w:cs="Arial"/>
                          <w:spacing w:val="-2"/>
                          <w:position w:val="-1"/>
                          <w:sz w:val="13"/>
                          <w:szCs w:val="13"/>
                        </w:rPr>
                        <w:t>MModu</w:t>
                      </w:r>
                      <w:r>
                        <w:rPr>
                          <w:rFonts w:ascii="Arial" w:eastAsia="Arial" w:hAnsi="Arial" w:cs="Arial"/>
                          <w:spacing w:val="7"/>
                          <w:position w:val="-1"/>
                          <w:sz w:val="13"/>
                          <w:szCs w:val="13"/>
                        </w:rPr>
                        <w:t>l</w:t>
                      </w:r>
                      <w:r>
                        <w:rPr>
                          <w:rFonts w:ascii="Arial" w:eastAsia="Arial" w:hAnsi="Arial" w:cs="Arial"/>
                          <w:position w:val="-1"/>
                          <w:sz w:val="13"/>
                          <w:szCs w:val="13"/>
                        </w:rPr>
                        <w:t>e</w:t>
                      </w:r>
                      <w:r>
                        <w:rPr>
                          <w:rFonts w:ascii="Arial" w:eastAsia="Arial" w:hAnsi="Arial" w:cs="Arial"/>
                          <w:spacing w:val="-1"/>
                          <w:position w:val="-1"/>
                          <w:sz w:val="13"/>
                          <w:szCs w:val="13"/>
                        </w:rPr>
                        <w:t xml:space="preserve"> </w:t>
                      </w:r>
                      <w:r>
                        <w:rPr>
                          <w:rFonts w:ascii="Arial" w:eastAsia="Arial" w:hAnsi="Arial" w:cs="Arial"/>
                          <w:position w:val="-1"/>
                          <w:sz w:val="13"/>
                          <w:szCs w:val="13"/>
                        </w:rPr>
                        <w:tab/>
                      </w:r>
                      <w:r>
                        <w:rPr>
                          <w:rFonts w:ascii="Arial" w:eastAsia="Arial" w:hAnsi="Arial" w:cs="Arial"/>
                          <w:spacing w:val="3"/>
                          <w:w w:val="105"/>
                          <w:position w:val="2"/>
                          <w:sz w:val="13"/>
                          <w:szCs w:val="13"/>
                        </w:rPr>
                        <w:t>T</w:t>
                      </w:r>
                      <w:r>
                        <w:rPr>
                          <w:rFonts w:ascii="Arial" w:eastAsia="Arial" w:hAnsi="Arial" w:cs="Arial"/>
                          <w:spacing w:val="-2"/>
                          <w:w w:val="105"/>
                          <w:position w:val="2"/>
                          <w:sz w:val="13"/>
                          <w:szCs w:val="13"/>
                        </w:rPr>
                        <w:t>h</w:t>
                      </w:r>
                      <w:r>
                        <w:rPr>
                          <w:rFonts w:ascii="Arial" w:eastAsia="Arial" w:hAnsi="Arial" w:cs="Arial"/>
                          <w:spacing w:val="4"/>
                          <w:w w:val="105"/>
                          <w:position w:val="2"/>
                          <w:sz w:val="13"/>
                          <w:szCs w:val="13"/>
                        </w:rPr>
                        <w:t>r</w:t>
                      </w:r>
                      <w:r>
                        <w:rPr>
                          <w:rFonts w:ascii="Arial" w:eastAsia="Arial" w:hAnsi="Arial" w:cs="Arial"/>
                          <w:spacing w:val="-2"/>
                          <w:w w:val="105"/>
                          <w:position w:val="2"/>
                          <w:sz w:val="13"/>
                          <w:szCs w:val="13"/>
                        </w:rPr>
                        <w:t>ead</w:t>
                      </w:r>
                      <w:r>
                        <w:rPr>
                          <w:rFonts w:ascii="Arial" w:eastAsia="Arial" w:hAnsi="Arial" w:cs="Arial"/>
                          <w:spacing w:val="-1"/>
                          <w:w w:val="105"/>
                          <w:position w:val="2"/>
                          <w:sz w:val="13"/>
                          <w:szCs w:val="13"/>
                        </w:rPr>
                        <w:t>::</w:t>
                      </w:r>
                      <w:r>
                        <w:rPr>
                          <w:rFonts w:ascii="Arial" w:eastAsia="Arial" w:hAnsi="Arial" w:cs="Arial"/>
                          <w:w w:val="105"/>
                          <w:position w:val="2"/>
                          <w:sz w:val="13"/>
                          <w:szCs w:val="13"/>
                        </w:rPr>
                        <w:t>H</w:t>
                      </w:r>
                      <w:r>
                        <w:rPr>
                          <w:rFonts w:ascii="Arial" w:eastAsia="Arial" w:hAnsi="Arial" w:cs="Arial"/>
                          <w:spacing w:val="-2"/>
                          <w:w w:val="105"/>
                          <w:position w:val="2"/>
                          <w:sz w:val="13"/>
                          <w:szCs w:val="13"/>
                        </w:rPr>
                        <w:t>ea</w:t>
                      </w:r>
                      <w:r>
                        <w:rPr>
                          <w:rFonts w:ascii="Arial" w:eastAsia="Arial" w:hAnsi="Arial" w:cs="Arial"/>
                          <w:spacing w:val="4"/>
                          <w:w w:val="105"/>
                          <w:position w:val="2"/>
                          <w:sz w:val="13"/>
                          <w:szCs w:val="13"/>
                        </w:rPr>
                        <w:t>r</w:t>
                      </w:r>
                      <w:r>
                        <w:rPr>
                          <w:rFonts w:ascii="Arial" w:eastAsia="Arial" w:hAnsi="Arial" w:cs="Arial"/>
                          <w:spacing w:val="-1"/>
                          <w:w w:val="105"/>
                          <w:position w:val="2"/>
                          <w:sz w:val="13"/>
                          <w:szCs w:val="13"/>
                        </w:rPr>
                        <w:t>t</w:t>
                      </w:r>
                      <w:r>
                        <w:rPr>
                          <w:rFonts w:ascii="Arial" w:eastAsia="Arial" w:hAnsi="Arial" w:cs="Arial"/>
                          <w:spacing w:val="8"/>
                          <w:w w:val="105"/>
                          <w:position w:val="2"/>
                          <w:sz w:val="13"/>
                          <w:szCs w:val="13"/>
                        </w:rPr>
                        <w:t>B</w:t>
                      </w:r>
                      <w:r>
                        <w:rPr>
                          <w:rFonts w:ascii="Arial" w:eastAsia="Arial" w:hAnsi="Arial" w:cs="Arial"/>
                          <w:spacing w:val="-2"/>
                          <w:w w:val="105"/>
                          <w:position w:val="2"/>
                          <w:sz w:val="13"/>
                          <w:szCs w:val="13"/>
                        </w:rPr>
                        <w:t>ea</w:t>
                      </w:r>
                      <w:r>
                        <w:rPr>
                          <w:rFonts w:ascii="Arial" w:eastAsia="Arial" w:hAnsi="Arial" w:cs="Arial"/>
                          <w:spacing w:val="-1"/>
                          <w:w w:val="105"/>
                          <w:position w:val="2"/>
                          <w:sz w:val="13"/>
                          <w:szCs w:val="13"/>
                        </w:rPr>
                        <w:t>t</w:t>
                      </w:r>
                      <w:r>
                        <w:rPr>
                          <w:rFonts w:ascii="Arial" w:eastAsia="Arial" w:hAnsi="Arial" w:cs="Arial"/>
                          <w:w w:val="105"/>
                          <w:position w:val="2"/>
                          <w:sz w:val="13"/>
                          <w:szCs w:val="13"/>
                        </w:rPr>
                        <w:t>C</w:t>
                      </w:r>
                      <w:r>
                        <w:rPr>
                          <w:rFonts w:ascii="Arial" w:eastAsia="Arial" w:hAnsi="Arial" w:cs="Arial"/>
                          <w:spacing w:val="-2"/>
                          <w:w w:val="105"/>
                          <w:position w:val="2"/>
                          <w:sz w:val="13"/>
                          <w:szCs w:val="13"/>
                        </w:rPr>
                        <w:t>he</w:t>
                      </w:r>
                      <w:r>
                        <w:rPr>
                          <w:rFonts w:ascii="Arial" w:eastAsia="Arial" w:hAnsi="Arial" w:cs="Arial"/>
                          <w:spacing w:val="6"/>
                          <w:w w:val="105"/>
                          <w:position w:val="2"/>
                          <w:sz w:val="13"/>
                          <w:szCs w:val="13"/>
                        </w:rPr>
                        <w:t>ck</w:t>
                      </w:r>
                      <w:r>
                        <w:rPr>
                          <w:rFonts w:ascii="Arial" w:eastAsia="Arial" w:hAnsi="Arial" w:cs="Arial"/>
                          <w:spacing w:val="-2"/>
                          <w:w w:val="105"/>
                          <w:position w:val="2"/>
                          <w:sz w:val="13"/>
                          <w:szCs w:val="13"/>
                        </w:rPr>
                        <w:t>e</w:t>
                      </w:r>
                      <w:r>
                        <w:rPr>
                          <w:rFonts w:ascii="Arial" w:eastAsia="Arial" w:hAnsi="Arial" w:cs="Arial"/>
                          <w:w w:val="105"/>
                          <w:position w:val="2"/>
                          <w:sz w:val="13"/>
                          <w:szCs w:val="13"/>
                        </w:rPr>
                        <w:t>r</w:t>
                      </w:r>
                    </w:p>
                    <w:p w14:paraId="2E7EB0BB" w14:textId="77777777" w:rsidR="00583B21" w:rsidRDefault="00583B21" w:rsidP="00583B21">
                      <w:pPr>
                        <w:tabs>
                          <w:tab w:val="left" w:pos="4980"/>
                        </w:tabs>
                        <w:spacing w:after="0" w:line="176" w:lineRule="exact"/>
                        <w:ind w:left="3439" w:right="3431"/>
                        <w:jc w:val="center"/>
                        <w:rPr>
                          <w:rFonts w:ascii="Arial" w:eastAsia="Arial" w:hAnsi="Arial" w:cs="Arial"/>
                          <w:sz w:val="13"/>
                          <w:szCs w:val="13"/>
                        </w:rPr>
                      </w:pPr>
                      <w:proofErr w:type="gramStart"/>
                      <w:r>
                        <w:rPr>
                          <w:rFonts w:ascii="Arial" w:eastAsia="Arial" w:hAnsi="Arial" w:cs="Arial"/>
                          <w:spacing w:val="-81"/>
                          <w:position w:val="5"/>
                          <w:sz w:val="13"/>
                          <w:szCs w:val="13"/>
                        </w:rPr>
                        <w:t>n</w:t>
                      </w:r>
                      <w:r>
                        <w:rPr>
                          <w:rFonts w:ascii="Arial" w:eastAsia="Arial" w:hAnsi="Arial" w:cs="Arial"/>
                          <w:spacing w:val="-81"/>
                          <w:position w:val="1"/>
                          <w:sz w:val="13"/>
                          <w:szCs w:val="13"/>
                        </w:rPr>
                        <w:t>b</w:t>
                      </w:r>
                      <w:proofErr w:type="gramEnd"/>
                      <w:r>
                        <w:rPr>
                          <w:rFonts w:ascii="Arial" w:eastAsia="Arial" w:hAnsi="Arial" w:cs="Arial"/>
                          <w:position w:val="-4"/>
                          <w:sz w:val="13"/>
                          <w:szCs w:val="13"/>
                        </w:rPr>
                        <w:t>:</w:t>
                      </w:r>
                      <w:r>
                        <w:rPr>
                          <w:rFonts w:ascii="Arial" w:eastAsia="Arial" w:hAnsi="Arial" w:cs="Arial"/>
                          <w:spacing w:val="-34"/>
                          <w:position w:val="-4"/>
                          <w:sz w:val="13"/>
                          <w:szCs w:val="13"/>
                        </w:rPr>
                        <w:t xml:space="preserve"> </w:t>
                      </w:r>
                      <w:r>
                        <w:rPr>
                          <w:rFonts w:ascii="Arial" w:eastAsia="Arial" w:hAnsi="Arial" w:cs="Arial"/>
                          <w:position w:val="-4"/>
                          <w:sz w:val="13"/>
                          <w:szCs w:val="13"/>
                        </w:rPr>
                        <w:tab/>
                      </w:r>
                      <w:r>
                        <w:rPr>
                          <w:rFonts w:ascii="Arial" w:eastAsia="Arial" w:hAnsi="Arial" w:cs="Arial"/>
                          <w:w w:val="105"/>
                          <w:position w:val="-6"/>
                          <w:sz w:val="13"/>
                          <w:szCs w:val="13"/>
                        </w:rPr>
                        <w:t>7</w:t>
                      </w:r>
                    </w:p>
                    <w:p w14:paraId="4D4ECAFA" w14:textId="77777777" w:rsidR="00583B21" w:rsidRDefault="00583B21" w:rsidP="00583B21">
                      <w:pPr>
                        <w:tabs>
                          <w:tab w:val="left" w:pos="3660"/>
                          <w:tab w:val="left" w:pos="4820"/>
                        </w:tabs>
                        <w:spacing w:after="0" w:line="172" w:lineRule="exact"/>
                        <w:ind w:left="1837" w:right="-20"/>
                        <w:rPr>
                          <w:rFonts w:ascii="Arial" w:eastAsia="Arial" w:hAnsi="Arial" w:cs="Arial"/>
                          <w:sz w:val="13"/>
                          <w:szCs w:val="13"/>
                        </w:rPr>
                      </w:pPr>
                      <w:r>
                        <w:rPr>
                          <w:rFonts w:ascii="Arial" w:eastAsia="Arial" w:hAnsi="Arial" w:cs="Arial"/>
                          <w:position w:val="4"/>
                          <w:sz w:val="13"/>
                          <w:szCs w:val="13"/>
                        </w:rPr>
                        <w:t>9</w:t>
                      </w:r>
                      <w:r>
                        <w:rPr>
                          <w:rFonts w:ascii="Arial" w:eastAsia="Arial" w:hAnsi="Arial" w:cs="Arial"/>
                          <w:spacing w:val="-33"/>
                          <w:position w:val="4"/>
                          <w:sz w:val="13"/>
                          <w:szCs w:val="13"/>
                        </w:rPr>
                        <w:t xml:space="preserve"> </w:t>
                      </w:r>
                      <w:r>
                        <w:rPr>
                          <w:rFonts w:ascii="Arial" w:eastAsia="Arial" w:hAnsi="Arial" w:cs="Arial"/>
                          <w:position w:val="4"/>
                          <w:sz w:val="13"/>
                          <w:szCs w:val="13"/>
                        </w:rPr>
                        <w:tab/>
                      </w:r>
                      <w:r>
                        <w:rPr>
                          <w:rFonts w:ascii="Arial" w:eastAsia="Arial" w:hAnsi="Arial" w:cs="Arial"/>
                          <w:spacing w:val="-81"/>
                          <w:position w:val="9"/>
                          <w:sz w:val="13"/>
                          <w:szCs w:val="13"/>
                        </w:rPr>
                        <w:t>1</w:t>
                      </w:r>
                      <w:r>
                        <w:rPr>
                          <w:rFonts w:ascii="Arial" w:eastAsia="Arial" w:hAnsi="Arial" w:cs="Arial"/>
                          <w:position w:val="4"/>
                          <w:sz w:val="13"/>
                          <w:szCs w:val="13"/>
                        </w:rPr>
                        <w:t>2</w:t>
                      </w:r>
                      <w:r>
                        <w:rPr>
                          <w:rFonts w:ascii="Arial" w:eastAsia="Arial" w:hAnsi="Arial" w:cs="Arial"/>
                          <w:spacing w:val="-33"/>
                          <w:position w:val="4"/>
                          <w:sz w:val="13"/>
                          <w:szCs w:val="13"/>
                        </w:rPr>
                        <w:t xml:space="preserve"> </w:t>
                      </w:r>
                      <w:r>
                        <w:rPr>
                          <w:rFonts w:ascii="Arial" w:eastAsia="Arial" w:hAnsi="Arial" w:cs="Arial"/>
                          <w:position w:val="4"/>
                          <w:sz w:val="13"/>
                          <w:szCs w:val="13"/>
                        </w:rPr>
                        <w:tab/>
                      </w:r>
                      <w:r>
                        <w:rPr>
                          <w:rFonts w:ascii="Arial" w:eastAsia="Arial" w:hAnsi="Arial" w:cs="Arial"/>
                          <w:spacing w:val="-75"/>
                          <w:w w:val="105"/>
                          <w:position w:val="-1"/>
                          <w:sz w:val="13"/>
                          <w:szCs w:val="13"/>
                        </w:rPr>
                        <w:t>n</w:t>
                      </w:r>
                      <w:r>
                        <w:rPr>
                          <w:rFonts w:ascii="Arial" w:eastAsia="Arial" w:hAnsi="Arial" w:cs="Arial"/>
                          <w:spacing w:val="-63"/>
                          <w:w w:val="105"/>
                          <w:position w:val="2"/>
                          <w:sz w:val="13"/>
                          <w:szCs w:val="13"/>
                        </w:rPr>
                        <w:t>b</w:t>
                      </w:r>
                      <w:r>
                        <w:rPr>
                          <w:rFonts w:ascii="Arial" w:eastAsia="Arial" w:hAnsi="Arial" w:cs="Arial"/>
                          <w:w w:val="105"/>
                          <w:position w:val="7"/>
                          <w:sz w:val="13"/>
                          <w:szCs w:val="13"/>
                        </w:rPr>
                        <w:t>:</w:t>
                      </w:r>
                    </w:p>
                    <w:p w14:paraId="62CDB8E0" w14:textId="77777777" w:rsidR="00583B21" w:rsidRDefault="00583B21" w:rsidP="00583B21">
                      <w:pPr>
                        <w:spacing w:after="0" w:line="130" w:lineRule="exact"/>
                        <w:ind w:left="1837" w:right="-20"/>
                        <w:rPr>
                          <w:rFonts w:ascii="Arial" w:eastAsia="Arial" w:hAnsi="Arial" w:cs="Arial"/>
                          <w:sz w:val="13"/>
                          <w:szCs w:val="13"/>
                        </w:rPr>
                      </w:pPr>
                      <w:r>
                        <w:rPr>
                          <w:rFonts w:ascii="Arial" w:eastAsia="Arial" w:hAnsi="Arial" w:cs="Arial"/>
                          <w:w w:val="105"/>
                          <w:sz w:val="13"/>
                          <w:szCs w:val="13"/>
                        </w:rPr>
                        <w:t>4</w:t>
                      </w:r>
                    </w:p>
                    <w:p w14:paraId="093A6456" w14:textId="77777777" w:rsidR="00583B21" w:rsidRDefault="00583B21" w:rsidP="00583B21">
                      <w:pPr>
                        <w:spacing w:before="37" w:after="0" w:line="156" w:lineRule="exact"/>
                        <w:ind w:left="1444" w:right="-20"/>
                        <w:rPr>
                          <w:rFonts w:ascii="Arial" w:eastAsia="Arial" w:hAnsi="Arial" w:cs="Arial"/>
                          <w:sz w:val="13"/>
                          <w:szCs w:val="13"/>
                        </w:rPr>
                      </w:pPr>
                      <w:r>
                        <w:rPr>
                          <w:rFonts w:ascii="Arial" w:eastAsia="Arial" w:hAnsi="Arial" w:cs="Arial"/>
                          <w:spacing w:val="-87"/>
                          <w:w w:val="105"/>
                          <w:position w:val="-5"/>
                          <w:sz w:val="13"/>
                          <w:szCs w:val="13"/>
                        </w:rPr>
                        <w:t>1</w:t>
                      </w:r>
                      <w:r>
                        <w:rPr>
                          <w:rFonts w:ascii="Arial" w:eastAsia="Arial" w:hAnsi="Arial" w:cs="Arial"/>
                          <w:w w:val="105"/>
                          <w:sz w:val="13"/>
                          <w:szCs w:val="13"/>
                        </w:rPr>
                        <w:t>1</w:t>
                      </w:r>
                    </w:p>
                    <w:p w14:paraId="2027ED7E" w14:textId="77777777" w:rsidR="00583B21" w:rsidRDefault="00583B21" w:rsidP="00583B21">
                      <w:pPr>
                        <w:spacing w:after="0" w:line="168" w:lineRule="exact"/>
                        <w:ind w:left="1543" w:right="-20"/>
                        <w:rPr>
                          <w:rFonts w:ascii="Arial" w:eastAsia="Arial" w:hAnsi="Arial" w:cs="Arial"/>
                          <w:sz w:val="13"/>
                          <w:szCs w:val="13"/>
                        </w:rPr>
                      </w:pPr>
                      <w:r>
                        <w:rPr>
                          <w:rFonts w:ascii="Arial" w:eastAsia="Arial" w:hAnsi="Arial" w:cs="Arial"/>
                          <w:spacing w:val="-87"/>
                          <w:w w:val="105"/>
                          <w:position w:val="-1"/>
                          <w:sz w:val="13"/>
                          <w:szCs w:val="13"/>
                        </w:rPr>
                        <w:t>1</w:t>
                      </w:r>
                      <w:r>
                        <w:rPr>
                          <w:rFonts w:ascii="Arial" w:eastAsia="Arial" w:hAnsi="Arial" w:cs="Arial"/>
                          <w:w w:val="105"/>
                          <w:position w:val="4"/>
                          <w:sz w:val="13"/>
                          <w:szCs w:val="13"/>
                        </w:rPr>
                        <w:t>7</w:t>
                      </w:r>
                    </w:p>
                    <w:p w14:paraId="36CEC1BB" w14:textId="77777777" w:rsidR="00583B21" w:rsidRDefault="00583B21" w:rsidP="00583B21">
                      <w:pPr>
                        <w:tabs>
                          <w:tab w:val="left" w:pos="3460"/>
                        </w:tabs>
                        <w:spacing w:after="0" w:line="133" w:lineRule="exact"/>
                        <w:ind w:left="924" w:right="4142"/>
                        <w:jc w:val="center"/>
                        <w:rPr>
                          <w:rFonts w:ascii="Arial" w:eastAsia="Arial" w:hAnsi="Arial" w:cs="Arial"/>
                          <w:sz w:val="13"/>
                          <w:szCs w:val="13"/>
                        </w:rPr>
                      </w:pPr>
                      <w:r>
                        <w:rPr>
                          <w:rFonts w:ascii="Arial" w:eastAsia="Arial" w:hAnsi="Arial" w:cs="Arial"/>
                          <w:position w:val="-3"/>
                          <w:sz w:val="13"/>
                          <w:szCs w:val="13"/>
                        </w:rPr>
                        <w:t>0</w:t>
                      </w:r>
                      <w:r>
                        <w:rPr>
                          <w:rFonts w:ascii="Arial" w:eastAsia="Arial" w:hAnsi="Arial" w:cs="Arial"/>
                          <w:spacing w:val="-33"/>
                          <w:position w:val="-3"/>
                          <w:sz w:val="13"/>
                          <w:szCs w:val="13"/>
                        </w:rPr>
                        <w:t xml:space="preserve"> </w:t>
                      </w:r>
                      <w:r>
                        <w:rPr>
                          <w:rFonts w:ascii="Arial" w:eastAsia="Arial" w:hAnsi="Arial" w:cs="Arial"/>
                          <w:position w:val="-3"/>
                          <w:sz w:val="13"/>
                          <w:szCs w:val="13"/>
                        </w:rPr>
                        <w:tab/>
                      </w:r>
                      <w:r>
                        <w:rPr>
                          <w:rFonts w:ascii="Arial" w:eastAsia="Arial" w:hAnsi="Arial" w:cs="Arial"/>
                          <w:spacing w:val="8"/>
                          <w:w w:val="105"/>
                          <w:sz w:val="13"/>
                          <w:szCs w:val="13"/>
                        </w:rPr>
                        <w:t>S</w:t>
                      </w:r>
                      <w:r>
                        <w:rPr>
                          <w:rFonts w:ascii="Arial" w:eastAsia="Arial" w:hAnsi="Arial" w:cs="Arial"/>
                          <w:spacing w:val="-2"/>
                          <w:w w:val="105"/>
                          <w:sz w:val="13"/>
                          <w:szCs w:val="13"/>
                        </w:rPr>
                        <w:t>e</w:t>
                      </w:r>
                      <w:r>
                        <w:rPr>
                          <w:rFonts w:ascii="Arial" w:eastAsia="Arial" w:hAnsi="Arial" w:cs="Arial"/>
                          <w:spacing w:val="4"/>
                          <w:w w:val="105"/>
                          <w:sz w:val="13"/>
                          <w:szCs w:val="13"/>
                        </w:rPr>
                        <w:t>r</w:t>
                      </w:r>
                      <w:r>
                        <w:rPr>
                          <w:rFonts w:ascii="Arial" w:eastAsia="Arial" w:hAnsi="Arial" w:cs="Arial"/>
                          <w:spacing w:val="6"/>
                          <w:w w:val="105"/>
                          <w:sz w:val="13"/>
                          <w:szCs w:val="13"/>
                        </w:rPr>
                        <w:t>v</w:t>
                      </w:r>
                      <w:r>
                        <w:rPr>
                          <w:rFonts w:ascii="Arial" w:eastAsia="Arial" w:hAnsi="Arial" w:cs="Arial"/>
                          <w:spacing w:val="7"/>
                          <w:w w:val="105"/>
                          <w:sz w:val="13"/>
                          <w:szCs w:val="13"/>
                        </w:rPr>
                        <w:t>i</w:t>
                      </w:r>
                      <w:r>
                        <w:rPr>
                          <w:rFonts w:ascii="Arial" w:eastAsia="Arial" w:hAnsi="Arial" w:cs="Arial"/>
                          <w:spacing w:val="6"/>
                          <w:w w:val="105"/>
                          <w:sz w:val="13"/>
                          <w:szCs w:val="13"/>
                        </w:rPr>
                        <w:t>c</w:t>
                      </w:r>
                      <w:r>
                        <w:rPr>
                          <w:rFonts w:ascii="Arial" w:eastAsia="Arial" w:hAnsi="Arial" w:cs="Arial"/>
                          <w:spacing w:val="-2"/>
                          <w:w w:val="105"/>
                          <w:sz w:val="13"/>
                          <w:szCs w:val="13"/>
                        </w:rPr>
                        <w:t>e</w:t>
                      </w:r>
                      <w:r>
                        <w:rPr>
                          <w:rFonts w:ascii="Arial" w:eastAsia="Arial" w:hAnsi="Arial" w:cs="Arial"/>
                          <w:spacing w:val="8"/>
                          <w:w w:val="105"/>
                          <w:sz w:val="13"/>
                          <w:szCs w:val="13"/>
                        </w:rPr>
                        <w:t>A</w:t>
                      </w:r>
                      <w:r>
                        <w:rPr>
                          <w:rFonts w:ascii="Arial" w:eastAsia="Arial" w:hAnsi="Arial" w:cs="Arial"/>
                          <w:spacing w:val="-2"/>
                          <w:w w:val="105"/>
                          <w:sz w:val="13"/>
                          <w:szCs w:val="13"/>
                        </w:rPr>
                        <w:t>dap</w:t>
                      </w:r>
                      <w:r>
                        <w:rPr>
                          <w:rFonts w:ascii="Arial" w:eastAsia="Arial" w:hAnsi="Arial" w:cs="Arial"/>
                          <w:spacing w:val="-1"/>
                          <w:w w:val="105"/>
                          <w:sz w:val="13"/>
                          <w:szCs w:val="13"/>
                        </w:rPr>
                        <w:t>t</w:t>
                      </w:r>
                      <w:r>
                        <w:rPr>
                          <w:rFonts w:ascii="Arial" w:eastAsia="Arial" w:hAnsi="Arial" w:cs="Arial"/>
                          <w:spacing w:val="-2"/>
                          <w:w w:val="105"/>
                          <w:sz w:val="13"/>
                          <w:szCs w:val="13"/>
                        </w:rPr>
                        <w:t>e</w:t>
                      </w:r>
                      <w:r>
                        <w:rPr>
                          <w:rFonts w:ascii="Arial" w:eastAsia="Arial" w:hAnsi="Arial" w:cs="Arial"/>
                          <w:w w:val="105"/>
                          <w:sz w:val="13"/>
                          <w:szCs w:val="13"/>
                        </w:rPr>
                        <w:t>r</w:t>
                      </w:r>
                    </w:p>
                    <w:p w14:paraId="34EAFD4C" w14:textId="77777777" w:rsidR="00583B21" w:rsidRDefault="00583B21" w:rsidP="00583B21">
                      <w:pPr>
                        <w:spacing w:after="0" w:line="120" w:lineRule="exact"/>
                        <w:ind w:left="954" w:right="-20"/>
                        <w:rPr>
                          <w:rFonts w:ascii="Arial" w:eastAsia="Arial" w:hAnsi="Arial" w:cs="Arial"/>
                          <w:sz w:val="13"/>
                          <w:szCs w:val="13"/>
                        </w:rPr>
                      </w:pPr>
                      <w:r>
                        <w:rPr>
                          <w:rFonts w:ascii="Arial" w:eastAsia="Arial" w:hAnsi="Arial" w:cs="Arial"/>
                          <w:position w:val="1"/>
                          <w:sz w:val="13"/>
                          <w:szCs w:val="13"/>
                        </w:rPr>
                        <w:t>1</w:t>
                      </w:r>
                      <w:r>
                        <w:rPr>
                          <w:rFonts w:ascii="Arial" w:eastAsia="Arial" w:hAnsi="Arial" w:cs="Arial"/>
                          <w:spacing w:val="-9"/>
                          <w:position w:val="1"/>
                          <w:sz w:val="13"/>
                          <w:szCs w:val="13"/>
                        </w:rPr>
                        <w:t xml:space="preserve"> </w:t>
                      </w:r>
                      <w:r>
                        <w:rPr>
                          <w:rFonts w:ascii="Arial" w:eastAsia="Arial" w:hAnsi="Arial" w:cs="Arial"/>
                          <w:w w:val="105"/>
                          <w:position w:val="4"/>
                          <w:sz w:val="13"/>
                          <w:szCs w:val="13"/>
                        </w:rPr>
                        <w:t>5</w:t>
                      </w:r>
                    </w:p>
                    <w:p w14:paraId="360428B2" w14:textId="77777777" w:rsidR="00583B21" w:rsidRDefault="00583B21" w:rsidP="00583B21">
                      <w:pPr>
                        <w:tabs>
                          <w:tab w:val="left" w:pos="5520"/>
                        </w:tabs>
                        <w:spacing w:before="97" w:after="0" w:line="240" w:lineRule="auto"/>
                        <w:ind w:left="4383" w:right="-20"/>
                        <w:rPr>
                          <w:rFonts w:ascii="Arial" w:eastAsia="Arial" w:hAnsi="Arial" w:cs="Arial"/>
                          <w:sz w:val="13"/>
                          <w:szCs w:val="13"/>
                        </w:rPr>
                      </w:pPr>
                      <w:r>
                        <w:rPr>
                          <w:rFonts w:ascii="Arial" w:eastAsia="Arial" w:hAnsi="Arial" w:cs="Arial"/>
                          <w:spacing w:val="-48"/>
                          <w:position w:val="-10"/>
                          <w:sz w:val="13"/>
                          <w:szCs w:val="13"/>
                        </w:rPr>
                        <w:t>1</w:t>
                      </w:r>
                      <w:r>
                        <w:rPr>
                          <w:rFonts w:ascii="Arial" w:eastAsia="Arial" w:hAnsi="Arial" w:cs="Arial"/>
                          <w:position w:val="-7"/>
                          <w:sz w:val="13"/>
                          <w:szCs w:val="13"/>
                        </w:rPr>
                        <w:t>4</w:t>
                      </w:r>
                      <w:r>
                        <w:rPr>
                          <w:rFonts w:ascii="Arial" w:eastAsia="Arial" w:hAnsi="Arial" w:cs="Arial"/>
                          <w:spacing w:val="-29"/>
                          <w:position w:val="-7"/>
                          <w:sz w:val="13"/>
                          <w:szCs w:val="13"/>
                        </w:rPr>
                        <w:t xml:space="preserve"> </w:t>
                      </w:r>
                      <w:r>
                        <w:rPr>
                          <w:rFonts w:ascii="Arial" w:eastAsia="Arial" w:hAnsi="Arial" w:cs="Arial"/>
                          <w:position w:val="-7"/>
                          <w:sz w:val="13"/>
                          <w:szCs w:val="13"/>
                        </w:rPr>
                        <w:tab/>
                      </w:r>
                      <w:r>
                        <w:rPr>
                          <w:rFonts w:ascii="Arial" w:eastAsia="Arial" w:hAnsi="Arial" w:cs="Arial"/>
                          <w:spacing w:val="8"/>
                          <w:w w:val="105"/>
                          <w:sz w:val="13"/>
                          <w:szCs w:val="13"/>
                        </w:rPr>
                        <w:t>P</w:t>
                      </w:r>
                      <w:r>
                        <w:rPr>
                          <w:rFonts w:ascii="Arial" w:eastAsia="Arial" w:hAnsi="Arial" w:cs="Arial"/>
                          <w:spacing w:val="-2"/>
                          <w:w w:val="105"/>
                          <w:sz w:val="13"/>
                          <w:szCs w:val="13"/>
                        </w:rPr>
                        <w:t>o</w:t>
                      </w:r>
                      <w:r>
                        <w:rPr>
                          <w:rFonts w:ascii="Arial" w:eastAsia="Arial" w:hAnsi="Arial" w:cs="Arial"/>
                          <w:spacing w:val="7"/>
                          <w:w w:val="105"/>
                          <w:sz w:val="13"/>
                          <w:szCs w:val="13"/>
                        </w:rPr>
                        <w:t>li</w:t>
                      </w:r>
                      <w:r>
                        <w:rPr>
                          <w:rFonts w:ascii="Arial" w:eastAsia="Arial" w:hAnsi="Arial" w:cs="Arial"/>
                          <w:spacing w:val="6"/>
                          <w:w w:val="105"/>
                          <w:sz w:val="13"/>
                          <w:szCs w:val="13"/>
                        </w:rPr>
                        <w:t>cy</w:t>
                      </w:r>
                      <w:r>
                        <w:rPr>
                          <w:rFonts w:ascii="Arial" w:eastAsia="Arial" w:hAnsi="Arial" w:cs="Arial"/>
                          <w:spacing w:val="-2"/>
                          <w:w w:val="105"/>
                          <w:sz w:val="13"/>
                          <w:szCs w:val="13"/>
                        </w:rPr>
                        <w:t>Manage</w:t>
                      </w:r>
                      <w:r>
                        <w:rPr>
                          <w:rFonts w:ascii="Arial" w:eastAsia="Arial" w:hAnsi="Arial" w:cs="Arial"/>
                          <w:w w:val="105"/>
                          <w:sz w:val="13"/>
                          <w:szCs w:val="13"/>
                        </w:rPr>
                        <w:t>r</w:t>
                      </w:r>
                    </w:p>
                    <w:p w14:paraId="589A1791" w14:textId="77777777" w:rsidR="00583B21" w:rsidRDefault="00583B21" w:rsidP="00583B21">
                      <w:pPr>
                        <w:spacing w:before="4" w:after="0" w:line="170" w:lineRule="exact"/>
                        <w:rPr>
                          <w:sz w:val="17"/>
                          <w:szCs w:val="17"/>
                        </w:rPr>
                      </w:pPr>
                    </w:p>
                    <w:p w14:paraId="2A870CE3" w14:textId="77777777" w:rsidR="00583B21" w:rsidRDefault="00583B21" w:rsidP="00583B21">
                      <w:pPr>
                        <w:spacing w:after="0" w:line="240" w:lineRule="auto"/>
                        <w:ind w:left="3534" w:right="4817"/>
                        <w:jc w:val="center"/>
                        <w:rPr>
                          <w:rFonts w:ascii="Arial" w:eastAsia="Arial" w:hAnsi="Arial" w:cs="Arial"/>
                          <w:sz w:val="13"/>
                          <w:szCs w:val="13"/>
                        </w:rPr>
                      </w:pPr>
                      <w:r>
                        <w:rPr>
                          <w:rFonts w:ascii="Arial" w:eastAsia="Arial" w:hAnsi="Arial" w:cs="Arial"/>
                          <w:spacing w:val="-89"/>
                          <w:w w:val="105"/>
                          <w:position w:val="-5"/>
                          <w:sz w:val="13"/>
                          <w:szCs w:val="13"/>
                        </w:rPr>
                        <w:t>1</w:t>
                      </w:r>
                      <w:r>
                        <w:rPr>
                          <w:rFonts w:ascii="Arial" w:eastAsia="Arial" w:hAnsi="Arial" w:cs="Arial"/>
                          <w:w w:val="105"/>
                          <w:sz w:val="13"/>
                          <w:szCs w:val="13"/>
                        </w:rPr>
                        <w:t>3</w:t>
                      </w:r>
                    </w:p>
                    <w:p w14:paraId="1A0639EF" w14:textId="77777777" w:rsidR="00583B21" w:rsidRDefault="00583B21" w:rsidP="00583B21">
                      <w:pPr>
                        <w:tabs>
                          <w:tab w:val="left" w:pos="2260"/>
                          <w:tab w:val="left" w:pos="5420"/>
                        </w:tabs>
                        <w:spacing w:before="9" w:after="0" w:line="312" w:lineRule="exact"/>
                        <w:ind w:left="1622" w:right="2334" w:hanging="1577"/>
                        <w:rPr>
                          <w:rFonts w:ascii="Arial" w:eastAsia="Arial" w:hAnsi="Arial" w:cs="Arial"/>
                          <w:sz w:val="13"/>
                          <w:szCs w:val="13"/>
                        </w:rPr>
                      </w:pPr>
                      <w:r>
                        <w:rPr>
                          <w:rFonts w:ascii="Arial" w:eastAsia="Arial" w:hAnsi="Arial" w:cs="Arial"/>
                          <w:spacing w:val="8"/>
                          <w:w w:val="105"/>
                          <w:sz w:val="13"/>
                          <w:szCs w:val="13"/>
                        </w:rPr>
                        <w:t>S</w:t>
                      </w:r>
                      <w:r>
                        <w:rPr>
                          <w:rFonts w:ascii="Arial" w:eastAsia="Arial" w:hAnsi="Arial" w:cs="Arial"/>
                          <w:spacing w:val="-2"/>
                          <w:w w:val="105"/>
                          <w:sz w:val="13"/>
                          <w:szCs w:val="13"/>
                        </w:rPr>
                        <w:t>en</w:t>
                      </w:r>
                      <w:r>
                        <w:rPr>
                          <w:rFonts w:ascii="Arial" w:eastAsia="Arial" w:hAnsi="Arial" w:cs="Arial"/>
                          <w:spacing w:val="6"/>
                          <w:w w:val="105"/>
                          <w:sz w:val="13"/>
                          <w:szCs w:val="13"/>
                        </w:rPr>
                        <w:t>s</w:t>
                      </w:r>
                      <w:r>
                        <w:rPr>
                          <w:rFonts w:ascii="Arial" w:eastAsia="Arial" w:hAnsi="Arial" w:cs="Arial"/>
                          <w:spacing w:val="-2"/>
                          <w:w w:val="105"/>
                          <w:sz w:val="13"/>
                          <w:szCs w:val="13"/>
                        </w:rPr>
                        <w:t>o</w:t>
                      </w:r>
                      <w:r>
                        <w:rPr>
                          <w:rFonts w:ascii="Arial" w:eastAsia="Arial" w:hAnsi="Arial" w:cs="Arial"/>
                          <w:spacing w:val="4"/>
                          <w:w w:val="105"/>
                          <w:sz w:val="13"/>
                          <w:szCs w:val="13"/>
                        </w:rPr>
                        <w:t>r</w:t>
                      </w:r>
                      <w:r>
                        <w:rPr>
                          <w:rFonts w:ascii="Arial" w:eastAsia="Arial" w:hAnsi="Arial" w:cs="Arial"/>
                          <w:w w:val="105"/>
                          <w:sz w:val="13"/>
                          <w:szCs w:val="13"/>
                        </w:rPr>
                        <w:t>C</w:t>
                      </w:r>
                      <w:r>
                        <w:rPr>
                          <w:rFonts w:ascii="Arial" w:eastAsia="Arial" w:hAnsi="Arial" w:cs="Arial"/>
                          <w:spacing w:val="7"/>
                          <w:w w:val="105"/>
                          <w:sz w:val="13"/>
                          <w:szCs w:val="13"/>
                        </w:rPr>
                        <w:t>li</w:t>
                      </w:r>
                      <w:r>
                        <w:rPr>
                          <w:rFonts w:ascii="Arial" w:eastAsia="Arial" w:hAnsi="Arial" w:cs="Arial"/>
                          <w:spacing w:val="-2"/>
                          <w:w w:val="105"/>
                          <w:sz w:val="13"/>
                          <w:szCs w:val="13"/>
                        </w:rPr>
                        <w:t>en</w:t>
                      </w:r>
                      <w:r>
                        <w:rPr>
                          <w:rFonts w:ascii="Arial" w:eastAsia="Arial" w:hAnsi="Arial" w:cs="Arial"/>
                          <w:spacing w:val="-1"/>
                          <w:w w:val="105"/>
                          <w:sz w:val="13"/>
                          <w:szCs w:val="13"/>
                        </w:rPr>
                        <w:t>t</w:t>
                      </w:r>
                      <w:r>
                        <w:rPr>
                          <w:rFonts w:ascii="Arial" w:eastAsia="Arial" w:hAnsi="Arial" w:cs="Arial"/>
                          <w:spacing w:val="8"/>
                          <w:w w:val="105"/>
                          <w:sz w:val="13"/>
                          <w:szCs w:val="13"/>
                        </w:rPr>
                        <w:t>A</w:t>
                      </w:r>
                      <w:r>
                        <w:rPr>
                          <w:rFonts w:ascii="Arial" w:eastAsia="Arial" w:hAnsi="Arial" w:cs="Arial"/>
                          <w:spacing w:val="-2"/>
                          <w:w w:val="105"/>
                          <w:sz w:val="13"/>
                          <w:szCs w:val="13"/>
                        </w:rPr>
                        <w:t>dap</w:t>
                      </w:r>
                      <w:r>
                        <w:rPr>
                          <w:rFonts w:ascii="Arial" w:eastAsia="Arial" w:hAnsi="Arial" w:cs="Arial"/>
                          <w:spacing w:val="-1"/>
                          <w:w w:val="105"/>
                          <w:sz w:val="13"/>
                          <w:szCs w:val="13"/>
                        </w:rPr>
                        <w:t>t</w:t>
                      </w:r>
                      <w:r>
                        <w:rPr>
                          <w:rFonts w:ascii="Arial" w:eastAsia="Arial" w:hAnsi="Arial" w:cs="Arial"/>
                          <w:spacing w:val="-2"/>
                          <w:w w:val="105"/>
                          <w:sz w:val="13"/>
                          <w:szCs w:val="13"/>
                        </w:rPr>
                        <w:t>e</w:t>
                      </w:r>
                      <w:r>
                        <w:rPr>
                          <w:rFonts w:ascii="Arial" w:eastAsia="Arial" w:hAnsi="Arial" w:cs="Arial"/>
                          <w:w w:val="105"/>
                          <w:sz w:val="13"/>
                          <w:szCs w:val="13"/>
                        </w:rPr>
                        <w:t>r</w:t>
                      </w:r>
                      <w:r>
                        <w:rPr>
                          <w:rFonts w:ascii="Arial" w:eastAsia="Arial" w:hAnsi="Arial" w:cs="Arial"/>
                          <w:sz w:val="13"/>
                          <w:szCs w:val="13"/>
                        </w:rPr>
                        <w:tab/>
                      </w:r>
                      <w:r>
                        <w:rPr>
                          <w:rFonts w:ascii="Arial" w:eastAsia="Arial" w:hAnsi="Arial" w:cs="Arial"/>
                          <w:sz w:val="13"/>
                          <w:szCs w:val="13"/>
                        </w:rPr>
                        <w:tab/>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n</w:t>
                      </w:r>
                      <w:r>
                        <w:rPr>
                          <w:rFonts w:ascii="Arial" w:eastAsia="Arial" w:hAnsi="Arial" w:cs="Arial"/>
                          <w:spacing w:val="6"/>
                          <w:w w:val="105"/>
                          <w:position w:val="2"/>
                          <w:sz w:val="13"/>
                          <w:szCs w:val="13"/>
                        </w:rPr>
                        <w:t>s</w:t>
                      </w:r>
                      <w:r>
                        <w:rPr>
                          <w:rFonts w:ascii="Arial" w:eastAsia="Arial" w:hAnsi="Arial" w:cs="Arial"/>
                          <w:spacing w:val="-2"/>
                          <w:w w:val="105"/>
                          <w:position w:val="2"/>
                          <w:sz w:val="13"/>
                          <w:szCs w:val="13"/>
                        </w:rPr>
                        <w:t>o</w:t>
                      </w:r>
                      <w:r>
                        <w:rPr>
                          <w:rFonts w:ascii="Arial" w:eastAsia="Arial" w:hAnsi="Arial" w:cs="Arial"/>
                          <w:spacing w:val="4"/>
                          <w:w w:val="105"/>
                          <w:position w:val="2"/>
                          <w:sz w:val="13"/>
                          <w:szCs w:val="13"/>
                        </w:rPr>
                        <w:t>r</w:t>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w:t>
                      </w:r>
                      <w:r>
                        <w:rPr>
                          <w:rFonts w:ascii="Arial" w:eastAsia="Arial" w:hAnsi="Arial" w:cs="Arial"/>
                          <w:spacing w:val="4"/>
                          <w:w w:val="105"/>
                          <w:position w:val="2"/>
                          <w:sz w:val="13"/>
                          <w:szCs w:val="13"/>
                        </w:rPr>
                        <w:t>r</w:t>
                      </w:r>
                      <w:r>
                        <w:rPr>
                          <w:rFonts w:ascii="Arial" w:eastAsia="Arial" w:hAnsi="Arial" w:cs="Arial"/>
                          <w:spacing w:val="6"/>
                          <w:w w:val="105"/>
                          <w:position w:val="2"/>
                          <w:sz w:val="13"/>
                          <w:szCs w:val="13"/>
                        </w:rPr>
                        <w:t>v</w:t>
                      </w:r>
                      <w:r>
                        <w:rPr>
                          <w:rFonts w:ascii="Arial" w:eastAsia="Arial" w:hAnsi="Arial" w:cs="Arial"/>
                          <w:spacing w:val="7"/>
                          <w:w w:val="105"/>
                          <w:position w:val="2"/>
                          <w:sz w:val="13"/>
                          <w:szCs w:val="13"/>
                        </w:rPr>
                        <w:t>i</w:t>
                      </w:r>
                      <w:r>
                        <w:rPr>
                          <w:rFonts w:ascii="Arial" w:eastAsia="Arial" w:hAnsi="Arial" w:cs="Arial"/>
                          <w:spacing w:val="6"/>
                          <w:w w:val="105"/>
                          <w:position w:val="2"/>
                          <w:sz w:val="13"/>
                          <w:szCs w:val="13"/>
                        </w:rPr>
                        <w:t>c</w:t>
                      </w:r>
                      <w:r>
                        <w:rPr>
                          <w:rFonts w:ascii="Arial" w:eastAsia="Arial" w:hAnsi="Arial" w:cs="Arial"/>
                          <w:spacing w:val="-2"/>
                          <w:w w:val="105"/>
                          <w:position w:val="2"/>
                          <w:sz w:val="13"/>
                          <w:szCs w:val="13"/>
                        </w:rPr>
                        <w:t>e</w:t>
                      </w:r>
                      <w:r>
                        <w:rPr>
                          <w:rFonts w:ascii="Arial" w:eastAsia="Arial" w:hAnsi="Arial" w:cs="Arial"/>
                          <w:spacing w:val="8"/>
                          <w:w w:val="105"/>
                          <w:position w:val="2"/>
                          <w:sz w:val="13"/>
                          <w:szCs w:val="13"/>
                        </w:rPr>
                        <w:t>A</w:t>
                      </w:r>
                      <w:r>
                        <w:rPr>
                          <w:rFonts w:ascii="Arial" w:eastAsia="Arial" w:hAnsi="Arial" w:cs="Arial"/>
                          <w:spacing w:val="-2"/>
                          <w:w w:val="105"/>
                          <w:position w:val="2"/>
                          <w:sz w:val="13"/>
                          <w:szCs w:val="13"/>
                        </w:rPr>
                        <w:t>dap</w:t>
                      </w:r>
                      <w:r>
                        <w:rPr>
                          <w:rFonts w:ascii="Arial" w:eastAsia="Arial" w:hAnsi="Arial" w:cs="Arial"/>
                          <w:spacing w:val="-1"/>
                          <w:w w:val="105"/>
                          <w:position w:val="2"/>
                          <w:sz w:val="13"/>
                          <w:szCs w:val="13"/>
                        </w:rPr>
                        <w:t>t</w:t>
                      </w:r>
                      <w:r>
                        <w:rPr>
                          <w:rFonts w:ascii="Arial" w:eastAsia="Arial" w:hAnsi="Arial" w:cs="Arial"/>
                          <w:spacing w:val="-2"/>
                          <w:w w:val="105"/>
                          <w:position w:val="2"/>
                          <w:sz w:val="13"/>
                          <w:szCs w:val="13"/>
                        </w:rPr>
                        <w:t>e</w:t>
                      </w:r>
                      <w:r>
                        <w:rPr>
                          <w:rFonts w:ascii="Arial" w:eastAsia="Arial" w:hAnsi="Arial" w:cs="Arial"/>
                          <w:w w:val="105"/>
                          <w:position w:val="2"/>
                          <w:sz w:val="13"/>
                          <w:szCs w:val="13"/>
                        </w:rPr>
                        <w:t>r</w:t>
                      </w:r>
                      <w:r>
                        <w:rPr>
                          <w:rFonts w:ascii="Arial" w:eastAsia="Arial" w:hAnsi="Arial" w:cs="Arial"/>
                          <w:position w:val="2"/>
                          <w:sz w:val="13"/>
                          <w:szCs w:val="13"/>
                        </w:rPr>
                        <w:tab/>
                      </w:r>
                      <w:r>
                        <w:rPr>
                          <w:rFonts w:ascii="Arial" w:eastAsia="Arial" w:hAnsi="Arial" w:cs="Arial"/>
                          <w:spacing w:val="8"/>
                          <w:w w:val="105"/>
                          <w:position w:val="1"/>
                          <w:sz w:val="13"/>
                          <w:szCs w:val="13"/>
                        </w:rPr>
                        <w:t>S</w:t>
                      </w:r>
                      <w:r>
                        <w:rPr>
                          <w:rFonts w:ascii="Arial" w:eastAsia="Arial" w:hAnsi="Arial" w:cs="Arial"/>
                          <w:spacing w:val="-2"/>
                          <w:w w:val="105"/>
                          <w:position w:val="1"/>
                          <w:sz w:val="13"/>
                          <w:szCs w:val="13"/>
                        </w:rPr>
                        <w:t>en</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o</w:t>
                      </w:r>
                      <w:r>
                        <w:rPr>
                          <w:rFonts w:ascii="Arial" w:eastAsia="Arial" w:hAnsi="Arial" w:cs="Arial"/>
                          <w:spacing w:val="4"/>
                          <w:w w:val="105"/>
                          <w:position w:val="1"/>
                          <w:sz w:val="13"/>
                          <w:szCs w:val="13"/>
                        </w:rPr>
                        <w:t>r</w:t>
                      </w:r>
                      <w:r>
                        <w:rPr>
                          <w:rFonts w:ascii="Arial" w:eastAsia="Arial" w:hAnsi="Arial" w:cs="Arial"/>
                          <w:spacing w:val="8"/>
                          <w:w w:val="105"/>
                          <w:position w:val="1"/>
                          <w:sz w:val="13"/>
                          <w:szCs w:val="13"/>
                        </w:rPr>
                        <w:t>P</w:t>
                      </w:r>
                      <w:r>
                        <w:rPr>
                          <w:rFonts w:ascii="Arial" w:eastAsia="Arial" w:hAnsi="Arial" w:cs="Arial"/>
                          <w:spacing w:val="-2"/>
                          <w:w w:val="105"/>
                          <w:position w:val="1"/>
                          <w:sz w:val="13"/>
                          <w:szCs w:val="13"/>
                        </w:rPr>
                        <w:t>o</w:t>
                      </w:r>
                      <w:r>
                        <w:rPr>
                          <w:rFonts w:ascii="Arial" w:eastAsia="Arial" w:hAnsi="Arial" w:cs="Arial"/>
                          <w:spacing w:val="7"/>
                          <w:w w:val="105"/>
                          <w:position w:val="1"/>
                          <w:sz w:val="13"/>
                          <w:szCs w:val="13"/>
                        </w:rPr>
                        <w:t>li</w:t>
                      </w:r>
                      <w:r>
                        <w:rPr>
                          <w:rFonts w:ascii="Arial" w:eastAsia="Arial" w:hAnsi="Arial" w:cs="Arial"/>
                          <w:spacing w:val="6"/>
                          <w:w w:val="105"/>
                          <w:position w:val="1"/>
                          <w:sz w:val="13"/>
                          <w:szCs w:val="13"/>
                        </w:rPr>
                        <w:t>c</w:t>
                      </w:r>
                      <w:r>
                        <w:rPr>
                          <w:rFonts w:ascii="Arial" w:eastAsia="Arial" w:hAnsi="Arial" w:cs="Arial"/>
                          <w:w w:val="105"/>
                          <w:position w:val="1"/>
                          <w:sz w:val="13"/>
                          <w:szCs w:val="13"/>
                        </w:rPr>
                        <w:t xml:space="preserve">y </w:t>
                      </w:r>
                      <w:r>
                        <w:rPr>
                          <w:rFonts w:ascii="Arial" w:eastAsia="Arial" w:hAnsi="Arial" w:cs="Arial"/>
                          <w:spacing w:val="-6"/>
                          <w:sz w:val="13"/>
                          <w:szCs w:val="13"/>
                        </w:rPr>
                        <w:t>nb</w:t>
                      </w:r>
                      <w:r>
                        <w:rPr>
                          <w:rFonts w:ascii="Arial" w:eastAsia="Arial" w:hAnsi="Arial" w:cs="Arial"/>
                          <w:sz w:val="13"/>
                          <w:szCs w:val="13"/>
                        </w:rPr>
                        <w:t>:</w:t>
                      </w:r>
                      <w:r>
                        <w:rPr>
                          <w:rFonts w:ascii="Arial" w:eastAsia="Arial" w:hAnsi="Arial" w:cs="Arial"/>
                          <w:spacing w:val="18"/>
                          <w:sz w:val="13"/>
                          <w:szCs w:val="13"/>
                        </w:rPr>
                        <w:t xml:space="preserve"> </w:t>
                      </w:r>
                      <w:r>
                        <w:rPr>
                          <w:rFonts w:ascii="Arial" w:eastAsia="Arial" w:hAnsi="Arial" w:cs="Arial"/>
                          <w:spacing w:val="-6"/>
                          <w:w w:val="105"/>
                          <w:sz w:val="13"/>
                          <w:szCs w:val="13"/>
                        </w:rPr>
                        <w:t>1</w:t>
                      </w:r>
                      <w:r>
                        <w:rPr>
                          <w:rFonts w:ascii="Arial" w:eastAsia="Arial" w:hAnsi="Arial" w:cs="Arial"/>
                          <w:w w:val="105"/>
                          <w:position w:val="1"/>
                          <w:sz w:val="13"/>
                          <w:szCs w:val="13"/>
                        </w:rPr>
                        <w:t>6</w:t>
                      </w:r>
                    </w:p>
                    <w:p w14:paraId="7BE934A7" w14:textId="77777777" w:rsidR="00583B21" w:rsidRDefault="00583B21" w:rsidP="00583B21">
                      <w:pPr>
                        <w:spacing w:after="0" w:line="87" w:lineRule="exact"/>
                        <w:ind w:left="3193" w:right="5248"/>
                        <w:jc w:val="center"/>
                        <w:rPr>
                          <w:rFonts w:ascii="Arial" w:eastAsia="Arial" w:hAnsi="Arial" w:cs="Arial"/>
                          <w:sz w:val="13"/>
                          <w:szCs w:val="13"/>
                        </w:rPr>
                      </w:pPr>
                      <w:r>
                        <w:rPr>
                          <w:rFonts w:ascii="Arial" w:eastAsia="Arial" w:hAnsi="Arial" w:cs="Arial"/>
                          <w:w w:val="105"/>
                          <w:sz w:val="13"/>
                          <w:szCs w:val="13"/>
                        </w:rPr>
                        <w:t>5</w:t>
                      </w:r>
                    </w:p>
                    <w:p w14:paraId="3C95D8AA" w14:textId="77777777" w:rsidR="00583B21" w:rsidRDefault="00583B21" w:rsidP="00583B21">
                      <w:pPr>
                        <w:spacing w:after="0" w:line="90" w:lineRule="exact"/>
                        <w:ind w:left="3193" w:right="5248"/>
                        <w:jc w:val="center"/>
                        <w:rPr>
                          <w:rFonts w:ascii="Arial" w:eastAsia="Arial" w:hAnsi="Arial" w:cs="Arial"/>
                          <w:sz w:val="13"/>
                          <w:szCs w:val="13"/>
                        </w:rPr>
                      </w:pPr>
                      <w:r>
                        <w:rPr>
                          <w:rFonts w:ascii="Arial" w:eastAsia="Arial" w:hAnsi="Arial" w:cs="Arial"/>
                          <w:w w:val="105"/>
                          <w:position w:val="1"/>
                          <w:sz w:val="13"/>
                          <w:szCs w:val="13"/>
                        </w:rPr>
                        <w:t>1</w:t>
                      </w:r>
                    </w:p>
                    <w:p w14:paraId="5BA5BE1C" w14:textId="77777777" w:rsidR="00583B21" w:rsidRDefault="00583B21" w:rsidP="00583B21">
                      <w:pPr>
                        <w:spacing w:before="4" w:after="0" w:line="120" w:lineRule="exact"/>
                        <w:rPr>
                          <w:sz w:val="12"/>
                          <w:szCs w:val="12"/>
                        </w:rPr>
                      </w:pPr>
                    </w:p>
                    <w:p w14:paraId="007B1589" w14:textId="77777777" w:rsidR="00583B21" w:rsidRDefault="00583B21" w:rsidP="00583B21">
                      <w:pPr>
                        <w:spacing w:after="0" w:line="200" w:lineRule="exact"/>
                        <w:rPr>
                          <w:sz w:val="20"/>
                          <w:szCs w:val="20"/>
                        </w:rPr>
                      </w:pPr>
                    </w:p>
                    <w:p w14:paraId="0CF5E8B0" w14:textId="77777777" w:rsidR="00583B21" w:rsidRDefault="00583B21" w:rsidP="00583B21">
                      <w:pPr>
                        <w:spacing w:after="0" w:line="240" w:lineRule="auto"/>
                        <w:ind w:left="2409" w:right="-20"/>
                        <w:rPr>
                          <w:rFonts w:ascii="Arial" w:eastAsia="Arial" w:hAnsi="Arial" w:cs="Arial"/>
                          <w:sz w:val="13"/>
                          <w:szCs w:val="13"/>
                        </w:rPr>
                      </w:pPr>
                      <w:r>
                        <w:rPr>
                          <w:rFonts w:ascii="Arial" w:eastAsia="Arial" w:hAnsi="Arial" w:cs="Arial"/>
                          <w:spacing w:val="8"/>
                          <w:w w:val="105"/>
                          <w:sz w:val="13"/>
                          <w:szCs w:val="13"/>
                        </w:rPr>
                        <w:t>S</w:t>
                      </w:r>
                      <w:r>
                        <w:rPr>
                          <w:rFonts w:ascii="Arial" w:eastAsia="Arial" w:hAnsi="Arial" w:cs="Arial"/>
                          <w:spacing w:val="-2"/>
                          <w:w w:val="105"/>
                          <w:sz w:val="13"/>
                          <w:szCs w:val="13"/>
                        </w:rPr>
                        <w:t>en</w:t>
                      </w:r>
                      <w:r>
                        <w:rPr>
                          <w:rFonts w:ascii="Arial" w:eastAsia="Arial" w:hAnsi="Arial" w:cs="Arial"/>
                          <w:spacing w:val="6"/>
                          <w:w w:val="105"/>
                          <w:sz w:val="13"/>
                          <w:szCs w:val="13"/>
                        </w:rPr>
                        <w:t>s</w:t>
                      </w:r>
                      <w:r>
                        <w:rPr>
                          <w:rFonts w:ascii="Arial" w:eastAsia="Arial" w:hAnsi="Arial" w:cs="Arial"/>
                          <w:spacing w:val="-2"/>
                          <w:w w:val="105"/>
                          <w:sz w:val="13"/>
                          <w:szCs w:val="13"/>
                        </w:rPr>
                        <w:t>o</w:t>
                      </w:r>
                      <w:r>
                        <w:rPr>
                          <w:rFonts w:ascii="Arial" w:eastAsia="Arial" w:hAnsi="Arial" w:cs="Arial"/>
                          <w:spacing w:val="4"/>
                          <w:w w:val="105"/>
                          <w:sz w:val="13"/>
                          <w:szCs w:val="13"/>
                        </w:rPr>
                        <w:t>r</w:t>
                      </w:r>
                      <w:r>
                        <w:rPr>
                          <w:rFonts w:ascii="Arial" w:eastAsia="Arial" w:hAnsi="Arial" w:cs="Arial"/>
                          <w:spacing w:val="5"/>
                          <w:w w:val="105"/>
                          <w:sz w:val="13"/>
                          <w:szCs w:val="13"/>
                        </w:rPr>
                        <w:t>G</w:t>
                      </w:r>
                      <w:r>
                        <w:rPr>
                          <w:rFonts w:ascii="Arial" w:eastAsia="Arial" w:hAnsi="Arial" w:cs="Arial"/>
                          <w:spacing w:val="4"/>
                          <w:w w:val="105"/>
                          <w:sz w:val="13"/>
                          <w:szCs w:val="13"/>
                        </w:rPr>
                        <w:t>r</w:t>
                      </w:r>
                      <w:r>
                        <w:rPr>
                          <w:rFonts w:ascii="Arial" w:eastAsia="Arial" w:hAnsi="Arial" w:cs="Arial"/>
                          <w:spacing w:val="7"/>
                          <w:w w:val="105"/>
                          <w:sz w:val="13"/>
                          <w:szCs w:val="13"/>
                        </w:rPr>
                        <w:t>i</w:t>
                      </w:r>
                      <w:r>
                        <w:rPr>
                          <w:rFonts w:ascii="Arial" w:eastAsia="Arial" w:hAnsi="Arial" w:cs="Arial"/>
                          <w:spacing w:val="-2"/>
                          <w:w w:val="105"/>
                          <w:sz w:val="13"/>
                          <w:szCs w:val="13"/>
                        </w:rPr>
                        <w:t>d</w:t>
                      </w:r>
                      <w:r>
                        <w:rPr>
                          <w:rFonts w:ascii="Arial" w:eastAsia="Arial" w:hAnsi="Arial" w:cs="Arial"/>
                          <w:spacing w:val="8"/>
                          <w:w w:val="105"/>
                          <w:sz w:val="13"/>
                          <w:szCs w:val="13"/>
                        </w:rPr>
                        <w:t>B</w:t>
                      </w:r>
                      <w:r>
                        <w:rPr>
                          <w:rFonts w:ascii="Arial" w:eastAsia="Arial" w:hAnsi="Arial" w:cs="Arial"/>
                          <w:spacing w:val="4"/>
                          <w:w w:val="105"/>
                          <w:sz w:val="13"/>
                          <w:szCs w:val="13"/>
                        </w:rPr>
                        <w:t>r</w:t>
                      </w:r>
                      <w:r>
                        <w:rPr>
                          <w:rFonts w:ascii="Arial" w:eastAsia="Arial" w:hAnsi="Arial" w:cs="Arial"/>
                          <w:spacing w:val="-2"/>
                          <w:w w:val="105"/>
                          <w:sz w:val="13"/>
                          <w:szCs w:val="13"/>
                        </w:rPr>
                        <w:t>o</w:t>
                      </w:r>
                      <w:r>
                        <w:rPr>
                          <w:rFonts w:ascii="Arial" w:eastAsia="Arial" w:hAnsi="Arial" w:cs="Arial"/>
                          <w:spacing w:val="6"/>
                          <w:w w:val="105"/>
                          <w:sz w:val="13"/>
                          <w:szCs w:val="13"/>
                        </w:rPr>
                        <w:t>k</w:t>
                      </w:r>
                      <w:r>
                        <w:rPr>
                          <w:rFonts w:ascii="Arial" w:eastAsia="Arial" w:hAnsi="Arial" w:cs="Arial"/>
                          <w:spacing w:val="-2"/>
                          <w:w w:val="105"/>
                          <w:sz w:val="13"/>
                          <w:szCs w:val="13"/>
                        </w:rPr>
                        <w:t>e</w:t>
                      </w:r>
                      <w:r>
                        <w:rPr>
                          <w:rFonts w:ascii="Arial" w:eastAsia="Arial" w:hAnsi="Arial" w:cs="Arial"/>
                          <w:w w:val="105"/>
                          <w:sz w:val="13"/>
                          <w:szCs w:val="13"/>
                        </w:rPr>
                        <w:t>r</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81504" behindDoc="1" locked="0" layoutInCell="1" allowOverlap="1" wp14:anchorId="206677AF" wp14:editId="160A36BD">
                <wp:simplePos x="0" y="0"/>
                <wp:positionH relativeFrom="page">
                  <wp:posOffset>1144905</wp:posOffset>
                </wp:positionH>
                <wp:positionV relativeFrom="paragraph">
                  <wp:posOffset>549275</wp:posOffset>
                </wp:positionV>
                <wp:extent cx="5492750" cy="4404995"/>
                <wp:effectExtent l="1905" t="0" r="1270" b="0"/>
                <wp:wrapNone/>
                <wp:docPr id="3978" name="Group 39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2750" cy="4404995"/>
                          <a:chOff x="1803" y="865"/>
                          <a:chExt cx="8650" cy="6937"/>
                        </a:xfrm>
                      </wpg:grpSpPr>
                      <wpg:grpSp>
                        <wpg:cNvPr id="3979" name="Group 4171"/>
                        <wpg:cNvGrpSpPr>
                          <a:grpSpLocks/>
                        </wpg:cNvGrpSpPr>
                        <wpg:grpSpPr bwMode="auto">
                          <a:xfrm>
                            <a:off x="4360" y="1400"/>
                            <a:ext cx="946" cy="255"/>
                            <a:chOff x="4360" y="1400"/>
                            <a:chExt cx="946" cy="255"/>
                          </a:xfrm>
                        </wpg:grpSpPr>
                        <wps:wsp>
                          <wps:cNvPr id="3980" name="Freeform 4172"/>
                          <wps:cNvSpPr>
                            <a:spLocks/>
                          </wps:cNvSpPr>
                          <wps:spPr bwMode="auto">
                            <a:xfrm>
                              <a:off x="4360" y="1400"/>
                              <a:ext cx="946" cy="255"/>
                            </a:xfrm>
                            <a:custGeom>
                              <a:avLst/>
                              <a:gdLst>
                                <a:gd name="T0" fmla="+- 0 4360 4360"/>
                                <a:gd name="T1" fmla="*/ T0 w 946"/>
                                <a:gd name="T2" fmla="+- 0 1655 1400"/>
                                <a:gd name="T3" fmla="*/ 1655 h 255"/>
                                <a:gd name="T4" fmla="+- 0 5306 4360"/>
                                <a:gd name="T5" fmla="*/ T4 w 946"/>
                                <a:gd name="T6" fmla="+- 0 1655 1400"/>
                                <a:gd name="T7" fmla="*/ 1655 h 255"/>
                                <a:gd name="T8" fmla="+- 0 5306 4360"/>
                                <a:gd name="T9" fmla="*/ T8 w 946"/>
                                <a:gd name="T10" fmla="+- 0 1400 1400"/>
                                <a:gd name="T11" fmla="*/ 1400 h 255"/>
                                <a:gd name="T12" fmla="+- 0 4360 4360"/>
                                <a:gd name="T13" fmla="*/ T12 w 946"/>
                                <a:gd name="T14" fmla="+- 0 1400 1400"/>
                                <a:gd name="T15" fmla="*/ 1400 h 255"/>
                                <a:gd name="T16" fmla="+- 0 4360 4360"/>
                                <a:gd name="T17" fmla="*/ T16 w 946"/>
                                <a:gd name="T18" fmla="+- 0 1655 1400"/>
                                <a:gd name="T19" fmla="*/ 1655 h 255"/>
                              </a:gdLst>
                              <a:ahLst/>
                              <a:cxnLst>
                                <a:cxn ang="0">
                                  <a:pos x="T1" y="T3"/>
                                </a:cxn>
                                <a:cxn ang="0">
                                  <a:pos x="T5" y="T7"/>
                                </a:cxn>
                                <a:cxn ang="0">
                                  <a:pos x="T9" y="T11"/>
                                </a:cxn>
                                <a:cxn ang="0">
                                  <a:pos x="T13" y="T15"/>
                                </a:cxn>
                                <a:cxn ang="0">
                                  <a:pos x="T17" y="T19"/>
                                </a:cxn>
                              </a:cxnLst>
                              <a:rect l="0" t="0" r="r" b="b"/>
                              <a:pathLst>
                                <a:path w="946" h="255">
                                  <a:moveTo>
                                    <a:pt x="0" y="255"/>
                                  </a:moveTo>
                                  <a:lnTo>
                                    <a:pt x="946" y="255"/>
                                  </a:lnTo>
                                  <a:lnTo>
                                    <a:pt x="946" y="0"/>
                                  </a:lnTo>
                                  <a:lnTo>
                                    <a:pt x="0" y="0"/>
                                  </a:lnTo>
                                  <a:lnTo>
                                    <a:pt x="0" y="255"/>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81" name="Group 4169"/>
                        <wpg:cNvGrpSpPr>
                          <a:grpSpLocks/>
                        </wpg:cNvGrpSpPr>
                        <wpg:grpSpPr bwMode="auto">
                          <a:xfrm>
                            <a:off x="4576" y="1583"/>
                            <a:ext cx="515" cy="2"/>
                            <a:chOff x="4576" y="1583"/>
                            <a:chExt cx="515" cy="2"/>
                          </a:xfrm>
                        </wpg:grpSpPr>
                        <wps:wsp>
                          <wps:cNvPr id="3982" name="Freeform 4170"/>
                          <wps:cNvSpPr>
                            <a:spLocks/>
                          </wps:cNvSpPr>
                          <wps:spPr bwMode="auto">
                            <a:xfrm>
                              <a:off x="4576" y="1583"/>
                              <a:ext cx="515" cy="2"/>
                            </a:xfrm>
                            <a:custGeom>
                              <a:avLst/>
                              <a:gdLst>
                                <a:gd name="T0" fmla="+- 0 4576 4576"/>
                                <a:gd name="T1" fmla="*/ T0 w 515"/>
                                <a:gd name="T2" fmla="+- 0 5090 4576"/>
                                <a:gd name="T3" fmla="*/ T2 w 515"/>
                              </a:gdLst>
                              <a:ahLst/>
                              <a:cxnLst>
                                <a:cxn ang="0">
                                  <a:pos x="T1" y="0"/>
                                </a:cxn>
                                <a:cxn ang="0">
                                  <a:pos x="T3" y="0"/>
                                </a:cxn>
                              </a:cxnLst>
                              <a:rect l="0" t="0" r="r" b="b"/>
                              <a:pathLst>
                                <a:path w="515">
                                  <a:moveTo>
                                    <a:pt x="0" y="0"/>
                                  </a:moveTo>
                                  <a:lnTo>
                                    <a:pt x="514"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83" name="Group 4167"/>
                        <wpg:cNvGrpSpPr>
                          <a:grpSpLocks/>
                        </wpg:cNvGrpSpPr>
                        <wpg:grpSpPr bwMode="auto">
                          <a:xfrm>
                            <a:off x="4035" y="2908"/>
                            <a:ext cx="1589" cy="254"/>
                            <a:chOff x="4035" y="2908"/>
                            <a:chExt cx="1589" cy="254"/>
                          </a:xfrm>
                        </wpg:grpSpPr>
                        <wps:wsp>
                          <wps:cNvPr id="3984" name="Freeform 4168"/>
                          <wps:cNvSpPr>
                            <a:spLocks/>
                          </wps:cNvSpPr>
                          <wps:spPr bwMode="auto">
                            <a:xfrm>
                              <a:off x="4035" y="2908"/>
                              <a:ext cx="1589" cy="254"/>
                            </a:xfrm>
                            <a:custGeom>
                              <a:avLst/>
                              <a:gdLst>
                                <a:gd name="T0" fmla="+- 0 4035 4035"/>
                                <a:gd name="T1" fmla="*/ T0 w 1589"/>
                                <a:gd name="T2" fmla="+- 0 3162 2908"/>
                                <a:gd name="T3" fmla="*/ 3162 h 254"/>
                                <a:gd name="T4" fmla="+- 0 5624 4035"/>
                                <a:gd name="T5" fmla="*/ T4 w 1589"/>
                                <a:gd name="T6" fmla="+- 0 3162 2908"/>
                                <a:gd name="T7" fmla="*/ 3162 h 254"/>
                                <a:gd name="T8" fmla="+- 0 5624 4035"/>
                                <a:gd name="T9" fmla="*/ T8 w 1589"/>
                                <a:gd name="T10" fmla="+- 0 2908 2908"/>
                                <a:gd name="T11" fmla="*/ 2908 h 254"/>
                                <a:gd name="T12" fmla="+- 0 4035 4035"/>
                                <a:gd name="T13" fmla="*/ T12 w 1589"/>
                                <a:gd name="T14" fmla="+- 0 2908 2908"/>
                                <a:gd name="T15" fmla="*/ 2908 h 254"/>
                                <a:gd name="T16" fmla="+- 0 4035 4035"/>
                                <a:gd name="T17" fmla="*/ T16 w 1589"/>
                                <a:gd name="T18" fmla="+- 0 3162 2908"/>
                                <a:gd name="T19" fmla="*/ 3162 h 254"/>
                              </a:gdLst>
                              <a:ahLst/>
                              <a:cxnLst>
                                <a:cxn ang="0">
                                  <a:pos x="T1" y="T3"/>
                                </a:cxn>
                                <a:cxn ang="0">
                                  <a:pos x="T5" y="T7"/>
                                </a:cxn>
                                <a:cxn ang="0">
                                  <a:pos x="T9" y="T11"/>
                                </a:cxn>
                                <a:cxn ang="0">
                                  <a:pos x="T13" y="T15"/>
                                </a:cxn>
                                <a:cxn ang="0">
                                  <a:pos x="T17" y="T19"/>
                                </a:cxn>
                              </a:cxnLst>
                              <a:rect l="0" t="0" r="r" b="b"/>
                              <a:pathLst>
                                <a:path w="1589" h="254">
                                  <a:moveTo>
                                    <a:pt x="0" y="254"/>
                                  </a:moveTo>
                                  <a:lnTo>
                                    <a:pt x="1589" y="254"/>
                                  </a:lnTo>
                                  <a:lnTo>
                                    <a:pt x="1589" y="0"/>
                                  </a:lnTo>
                                  <a:lnTo>
                                    <a:pt x="0" y="0"/>
                                  </a:lnTo>
                                  <a:lnTo>
                                    <a:pt x="0" y="254"/>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85" name="Group 4165"/>
                        <wpg:cNvGrpSpPr>
                          <a:grpSpLocks/>
                        </wpg:cNvGrpSpPr>
                        <wpg:grpSpPr bwMode="auto">
                          <a:xfrm>
                            <a:off x="4052" y="3090"/>
                            <a:ext cx="1554" cy="2"/>
                            <a:chOff x="4052" y="3090"/>
                            <a:chExt cx="1554" cy="2"/>
                          </a:xfrm>
                        </wpg:grpSpPr>
                        <wps:wsp>
                          <wps:cNvPr id="3986" name="Freeform 4166"/>
                          <wps:cNvSpPr>
                            <a:spLocks/>
                          </wps:cNvSpPr>
                          <wps:spPr bwMode="auto">
                            <a:xfrm>
                              <a:off x="4052" y="3090"/>
                              <a:ext cx="1554" cy="2"/>
                            </a:xfrm>
                            <a:custGeom>
                              <a:avLst/>
                              <a:gdLst>
                                <a:gd name="T0" fmla="+- 0 4052 4052"/>
                                <a:gd name="T1" fmla="*/ T0 w 1554"/>
                                <a:gd name="T2" fmla="+- 0 5606 4052"/>
                                <a:gd name="T3" fmla="*/ T2 w 1554"/>
                              </a:gdLst>
                              <a:ahLst/>
                              <a:cxnLst>
                                <a:cxn ang="0">
                                  <a:pos x="T1" y="0"/>
                                </a:cxn>
                                <a:cxn ang="0">
                                  <a:pos x="T3" y="0"/>
                                </a:cxn>
                              </a:cxnLst>
                              <a:rect l="0" t="0" r="r" b="b"/>
                              <a:pathLst>
                                <a:path w="1554">
                                  <a:moveTo>
                                    <a:pt x="0" y="0"/>
                                  </a:moveTo>
                                  <a:lnTo>
                                    <a:pt x="1554"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87" name="Group 4163"/>
                        <wpg:cNvGrpSpPr>
                          <a:grpSpLocks/>
                        </wpg:cNvGrpSpPr>
                        <wpg:grpSpPr bwMode="auto">
                          <a:xfrm>
                            <a:off x="4829" y="1655"/>
                            <a:ext cx="4" cy="1253"/>
                            <a:chOff x="4829" y="1655"/>
                            <a:chExt cx="4" cy="1253"/>
                          </a:xfrm>
                        </wpg:grpSpPr>
                        <wps:wsp>
                          <wps:cNvPr id="3988" name="Freeform 4164"/>
                          <wps:cNvSpPr>
                            <a:spLocks/>
                          </wps:cNvSpPr>
                          <wps:spPr bwMode="auto">
                            <a:xfrm>
                              <a:off x="4829" y="1655"/>
                              <a:ext cx="4" cy="1253"/>
                            </a:xfrm>
                            <a:custGeom>
                              <a:avLst/>
                              <a:gdLst>
                                <a:gd name="T0" fmla="+- 0 4829 4829"/>
                                <a:gd name="T1" fmla="*/ T0 w 4"/>
                                <a:gd name="T2" fmla="+- 0 2908 1655"/>
                                <a:gd name="T3" fmla="*/ 2908 h 1253"/>
                                <a:gd name="T4" fmla="+- 0 4833 4829"/>
                                <a:gd name="T5" fmla="*/ T4 w 4"/>
                                <a:gd name="T6" fmla="+- 0 1655 1655"/>
                                <a:gd name="T7" fmla="*/ 1655 h 1253"/>
                              </a:gdLst>
                              <a:ahLst/>
                              <a:cxnLst>
                                <a:cxn ang="0">
                                  <a:pos x="T1" y="T3"/>
                                </a:cxn>
                                <a:cxn ang="0">
                                  <a:pos x="T5" y="T7"/>
                                </a:cxn>
                              </a:cxnLst>
                              <a:rect l="0" t="0" r="r" b="b"/>
                              <a:pathLst>
                                <a:path w="4" h="1253">
                                  <a:moveTo>
                                    <a:pt x="0" y="1253"/>
                                  </a:moveTo>
                                  <a:lnTo>
                                    <a:pt x="4"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89" name="Group 4161"/>
                        <wpg:cNvGrpSpPr>
                          <a:grpSpLocks/>
                        </wpg:cNvGrpSpPr>
                        <wpg:grpSpPr bwMode="auto">
                          <a:xfrm>
                            <a:off x="4334" y="4415"/>
                            <a:ext cx="946" cy="255"/>
                            <a:chOff x="4334" y="4415"/>
                            <a:chExt cx="946" cy="255"/>
                          </a:xfrm>
                        </wpg:grpSpPr>
                        <wps:wsp>
                          <wps:cNvPr id="3990" name="Freeform 4162"/>
                          <wps:cNvSpPr>
                            <a:spLocks/>
                          </wps:cNvSpPr>
                          <wps:spPr bwMode="auto">
                            <a:xfrm>
                              <a:off x="4334" y="4415"/>
                              <a:ext cx="946" cy="255"/>
                            </a:xfrm>
                            <a:custGeom>
                              <a:avLst/>
                              <a:gdLst>
                                <a:gd name="T0" fmla="+- 0 4334 4334"/>
                                <a:gd name="T1" fmla="*/ T0 w 946"/>
                                <a:gd name="T2" fmla="+- 0 4670 4415"/>
                                <a:gd name="T3" fmla="*/ 4670 h 255"/>
                                <a:gd name="T4" fmla="+- 0 5279 4334"/>
                                <a:gd name="T5" fmla="*/ T4 w 946"/>
                                <a:gd name="T6" fmla="+- 0 4670 4415"/>
                                <a:gd name="T7" fmla="*/ 4670 h 255"/>
                                <a:gd name="T8" fmla="+- 0 5279 4334"/>
                                <a:gd name="T9" fmla="*/ T8 w 946"/>
                                <a:gd name="T10" fmla="+- 0 4415 4415"/>
                                <a:gd name="T11" fmla="*/ 4415 h 255"/>
                                <a:gd name="T12" fmla="+- 0 4334 4334"/>
                                <a:gd name="T13" fmla="*/ T12 w 946"/>
                                <a:gd name="T14" fmla="+- 0 4415 4415"/>
                                <a:gd name="T15" fmla="*/ 4415 h 255"/>
                                <a:gd name="T16" fmla="+- 0 4334 4334"/>
                                <a:gd name="T17" fmla="*/ T16 w 946"/>
                                <a:gd name="T18" fmla="+- 0 4670 4415"/>
                                <a:gd name="T19" fmla="*/ 4670 h 255"/>
                              </a:gdLst>
                              <a:ahLst/>
                              <a:cxnLst>
                                <a:cxn ang="0">
                                  <a:pos x="T1" y="T3"/>
                                </a:cxn>
                                <a:cxn ang="0">
                                  <a:pos x="T5" y="T7"/>
                                </a:cxn>
                                <a:cxn ang="0">
                                  <a:pos x="T9" y="T11"/>
                                </a:cxn>
                                <a:cxn ang="0">
                                  <a:pos x="T13" y="T15"/>
                                </a:cxn>
                                <a:cxn ang="0">
                                  <a:pos x="T17" y="T19"/>
                                </a:cxn>
                              </a:cxnLst>
                              <a:rect l="0" t="0" r="r" b="b"/>
                              <a:pathLst>
                                <a:path w="946" h="255">
                                  <a:moveTo>
                                    <a:pt x="0" y="255"/>
                                  </a:moveTo>
                                  <a:lnTo>
                                    <a:pt x="945" y="255"/>
                                  </a:lnTo>
                                  <a:lnTo>
                                    <a:pt x="945" y="0"/>
                                  </a:lnTo>
                                  <a:lnTo>
                                    <a:pt x="0" y="0"/>
                                  </a:lnTo>
                                  <a:lnTo>
                                    <a:pt x="0" y="255"/>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91" name="Group 4159"/>
                        <wpg:cNvGrpSpPr>
                          <a:grpSpLocks/>
                        </wpg:cNvGrpSpPr>
                        <wpg:grpSpPr bwMode="auto">
                          <a:xfrm>
                            <a:off x="4424" y="4598"/>
                            <a:ext cx="764" cy="2"/>
                            <a:chOff x="4424" y="4598"/>
                            <a:chExt cx="764" cy="2"/>
                          </a:xfrm>
                        </wpg:grpSpPr>
                        <wps:wsp>
                          <wps:cNvPr id="3992" name="Freeform 4160"/>
                          <wps:cNvSpPr>
                            <a:spLocks/>
                          </wps:cNvSpPr>
                          <wps:spPr bwMode="auto">
                            <a:xfrm>
                              <a:off x="4424" y="4598"/>
                              <a:ext cx="764" cy="2"/>
                            </a:xfrm>
                            <a:custGeom>
                              <a:avLst/>
                              <a:gdLst>
                                <a:gd name="T0" fmla="+- 0 4424 4424"/>
                                <a:gd name="T1" fmla="*/ T0 w 764"/>
                                <a:gd name="T2" fmla="+- 0 5188 4424"/>
                                <a:gd name="T3" fmla="*/ T2 w 764"/>
                              </a:gdLst>
                              <a:ahLst/>
                              <a:cxnLst>
                                <a:cxn ang="0">
                                  <a:pos x="T1" y="0"/>
                                </a:cxn>
                                <a:cxn ang="0">
                                  <a:pos x="T3" y="0"/>
                                </a:cxn>
                              </a:cxnLst>
                              <a:rect l="0" t="0" r="r" b="b"/>
                              <a:pathLst>
                                <a:path w="764">
                                  <a:moveTo>
                                    <a:pt x="0" y="0"/>
                                  </a:moveTo>
                                  <a:lnTo>
                                    <a:pt x="764"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93" name="Group 4157"/>
                        <wpg:cNvGrpSpPr>
                          <a:grpSpLocks/>
                        </wpg:cNvGrpSpPr>
                        <wpg:grpSpPr bwMode="auto">
                          <a:xfrm>
                            <a:off x="4807" y="3162"/>
                            <a:ext cx="23" cy="1253"/>
                            <a:chOff x="4807" y="3162"/>
                            <a:chExt cx="23" cy="1253"/>
                          </a:xfrm>
                        </wpg:grpSpPr>
                        <wps:wsp>
                          <wps:cNvPr id="3994" name="Freeform 4158"/>
                          <wps:cNvSpPr>
                            <a:spLocks/>
                          </wps:cNvSpPr>
                          <wps:spPr bwMode="auto">
                            <a:xfrm>
                              <a:off x="4807" y="3162"/>
                              <a:ext cx="23" cy="1253"/>
                            </a:xfrm>
                            <a:custGeom>
                              <a:avLst/>
                              <a:gdLst>
                                <a:gd name="T0" fmla="+- 0 4829 4807"/>
                                <a:gd name="T1" fmla="*/ T0 w 23"/>
                                <a:gd name="T2" fmla="+- 0 3162 3162"/>
                                <a:gd name="T3" fmla="*/ 3162 h 1253"/>
                                <a:gd name="T4" fmla="+- 0 4807 4807"/>
                                <a:gd name="T5" fmla="*/ T4 w 23"/>
                                <a:gd name="T6" fmla="+- 0 4415 3162"/>
                                <a:gd name="T7" fmla="*/ 4415 h 1253"/>
                              </a:gdLst>
                              <a:ahLst/>
                              <a:cxnLst>
                                <a:cxn ang="0">
                                  <a:pos x="T1" y="T3"/>
                                </a:cxn>
                                <a:cxn ang="0">
                                  <a:pos x="T5" y="T7"/>
                                </a:cxn>
                              </a:cxnLst>
                              <a:rect l="0" t="0" r="r" b="b"/>
                              <a:pathLst>
                                <a:path w="23" h="1253">
                                  <a:moveTo>
                                    <a:pt x="22" y="0"/>
                                  </a:moveTo>
                                  <a:lnTo>
                                    <a:pt x="0" y="1253"/>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95" name="Group 4155"/>
                        <wpg:cNvGrpSpPr>
                          <a:grpSpLocks/>
                        </wpg:cNvGrpSpPr>
                        <wpg:grpSpPr bwMode="auto">
                          <a:xfrm>
                            <a:off x="3040" y="4527"/>
                            <a:ext cx="1294" cy="16"/>
                            <a:chOff x="3040" y="4527"/>
                            <a:chExt cx="1294" cy="16"/>
                          </a:xfrm>
                        </wpg:grpSpPr>
                        <wps:wsp>
                          <wps:cNvPr id="3996" name="Freeform 4156"/>
                          <wps:cNvSpPr>
                            <a:spLocks/>
                          </wps:cNvSpPr>
                          <wps:spPr bwMode="auto">
                            <a:xfrm>
                              <a:off x="3040" y="4527"/>
                              <a:ext cx="1294" cy="16"/>
                            </a:xfrm>
                            <a:custGeom>
                              <a:avLst/>
                              <a:gdLst>
                                <a:gd name="T0" fmla="+- 0 4334 3040"/>
                                <a:gd name="T1" fmla="*/ T0 w 1294"/>
                                <a:gd name="T2" fmla="+- 0 4542 4527"/>
                                <a:gd name="T3" fmla="*/ 4542 h 16"/>
                                <a:gd name="T4" fmla="+- 0 3040 3040"/>
                                <a:gd name="T5" fmla="*/ T4 w 1294"/>
                                <a:gd name="T6" fmla="+- 0 4527 4527"/>
                                <a:gd name="T7" fmla="*/ 4527 h 16"/>
                              </a:gdLst>
                              <a:ahLst/>
                              <a:cxnLst>
                                <a:cxn ang="0">
                                  <a:pos x="T1" y="T3"/>
                                </a:cxn>
                                <a:cxn ang="0">
                                  <a:pos x="T5" y="T7"/>
                                </a:cxn>
                              </a:cxnLst>
                              <a:rect l="0" t="0" r="r" b="b"/>
                              <a:pathLst>
                                <a:path w="1294" h="16">
                                  <a:moveTo>
                                    <a:pt x="1294" y="15"/>
                                  </a:moveTo>
                                  <a:lnTo>
                                    <a:pt x="0"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97" name="Group 4153"/>
                        <wpg:cNvGrpSpPr>
                          <a:grpSpLocks/>
                        </wpg:cNvGrpSpPr>
                        <wpg:grpSpPr bwMode="auto">
                          <a:xfrm>
                            <a:off x="6813" y="1423"/>
                            <a:ext cx="1675" cy="255"/>
                            <a:chOff x="6813" y="1423"/>
                            <a:chExt cx="1675" cy="255"/>
                          </a:xfrm>
                        </wpg:grpSpPr>
                        <wps:wsp>
                          <wps:cNvPr id="3998" name="Freeform 4154"/>
                          <wps:cNvSpPr>
                            <a:spLocks/>
                          </wps:cNvSpPr>
                          <wps:spPr bwMode="auto">
                            <a:xfrm>
                              <a:off x="6813" y="1423"/>
                              <a:ext cx="1675" cy="255"/>
                            </a:xfrm>
                            <a:custGeom>
                              <a:avLst/>
                              <a:gdLst>
                                <a:gd name="T0" fmla="+- 0 6813 6813"/>
                                <a:gd name="T1" fmla="*/ T0 w 1675"/>
                                <a:gd name="T2" fmla="+- 0 1677 1423"/>
                                <a:gd name="T3" fmla="*/ 1677 h 255"/>
                                <a:gd name="T4" fmla="+- 0 8488 6813"/>
                                <a:gd name="T5" fmla="*/ T4 w 1675"/>
                                <a:gd name="T6" fmla="+- 0 1677 1423"/>
                                <a:gd name="T7" fmla="*/ 1677 h 255"/>
                                <a:gd name="T8" fmla="+- 0 8488 6813"/>
                                <a:gd name="T9" fmla="*/ T8 w 1675"/>
                                <a:gd name="T10" fmla="+- 0 1423 1423"/>
                                <a:gd name="T11" fmla="*/ 1423 h 255"/>
                                <a:gd name="T12" fmla="+- 0 6813 6813"/>
                                <a:gd name="T13" fmla="*/ T12 w 1675"/>
                                <a:gd name="T14" fmla="+- 0 1423 1423"/>
                                <a:gd name="T15" fmla="*/ 1423 h 255"/>
                                <a:gd name="T16" fmla="+- 0 6813 6813"/>
                                <a:gd name="T17" fmla="*/ T16 w 1675"/>
                                <a:gd name="T18" fmla="+- 0 1677 1423"/>
                                <a:gd name="T19" fmla="*/ 1677 h 255"/>
                              </a:gdLst>
                              <a:ahLst/>
                              <a:cxnLst>
                                <a:cxn ang="0">
                                  <a:pos x="T1" y="T3"/>
                                </a:cxn>
                                <a:cxn ang="0">
                                  <a:pos x="T5" y="T7"/>
                                </a:cxn>
                                <a:cxn ang="0">
                                  <a:pos x="T9" y="T11"/>
                                </a:cxn>
                                <a:cxn ang="0">
                                  <a:pos x="T13" y="T15"/>
                                </a:cxn>
                                <a:cxn ang="0">
                                  <a:pos x="T17" y="T19"/>
                                </a:cxn>
                              </a:cxnLst>
                              <a:rect l="0" t="0" r="r" b="b"/>
                              <a:pathLst>
                                <a:path w="1675" h="255">
                                  <a:moveTo>
                                    <a:pt x="0" y="254"/>
                                  </a:moveTo>
                                  <a:lnTo>
                                    <a:pt x="1675" y="254"/>
                                  </a:lnTo>
                                  <a:lnTo>
                                    <a:pt x="1675" y="0"/>
                                  </a:lnTo>
                                  <a:lnTo>
                                    <a:pt x="0" y="0"/>
                                  </a:lnTo>
                                  <a:lnTo>
                                    <a:pt x="0" y="254"/>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99" name="Group 4151"/>
                        <wpg:cNvGrpSpPr>
                          <a:grpSpLocks/>
                        </wpg:cNvGrpSpPr>
                        <wpg:grpSpPr bwMode="auto">
                          <a:xfrm>
                            <a:off x="6831" y="1606"/>
                            <a:ext cx="1639" cy="2"/>
                            <a:chOff x="6831" y="1606"/>
                            <a:chExt cx="1639" cy="2"/>
                          </a:xfrm>
                        </wpg:grpSpPr>
                        <wps:wsp>
                          <wps:cNvPr id="4000" name="Freeform 4152"/>
                          <wps:cNvSpPr>
                            <a:spLocks/>
                          </wps:cNvSpPr>
                          <wps:spPr bwMode="auto">
                            <a:xfrm>
                              <a:off x="6831" y="1606"/>
                              <a:ext cx="1639" cy="2"/>
                            </a:xfrm>
                            <a:custGeom>
                              <a:avLst/>
                              <a:gdLst>
                                <a:gd name="T0" fmla="+- 0 6831 6831"/>
                                <a:gd name="T1" fmla="*/ T0 w 1639"/>
                                <a:gd name="T2" fmla="+- 0 8470 6831"/>
                                <a:gd name="T3" fmla="*/ T2 w 1639"/>
                              </a:gdLst>
                              <a:ahLst/>
                              <a:cxnLst>
                                <a:cxn ang="0">
                                  <a:pos x="T1" y="0"/>
                                </a:cxn>
                                <a:cxn ang="0">
                                  <a:pos x="T3" y="0"/>
                                </a:cxn>
                              </a:cxnLst>
                              <a:rect l="0" t="0" r="r" b="b"/>
                              <a:pathLst>
                                <a:path w="1639">
                                  <a:moveTo>
                                    <a:pt x="0" y="0"/>
                                  </a:moveTo>
                                  <a:lnTo>
                                    <a:pt x="1639"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01" name="Group 4149"/>
                        <wpg:cNvGrpSpPr>
                          <a:grpSpLocks/>
                        </wpg:cNvGrpSpPr>
                        <wpg:grpSpPr bwMode="auto">
                          <a:xfrm>
                            <a:off x="5279" y="1677"/>
                            <a:ext cx="2371" cy="2865"/>
                            <a:chOff x="5279" y="1677"/>
                            <a:chExt cx="2371" cy="2865"/>
                          </a:xfrm>
                        </wpg:grpSpPr>
                        <wps:wsp>
                          <wps:cNvPr id="4002" name="Freeform 4150"/>
                          <wps:cNvSpPr>
                            <a:spLocks/>
                          </wps:cNvSpPr>
                          <wps:spPr bwMode="auto">
                            <a:xfrm>
                              <a:off x="5279" y="1677"/>
                              <a:ext cx="2371" cy="2865"/>
                            </a:xfrm>
                            <a:custGeom>
                              <a:avLst/>
                              <a:gdLst>
                                <a:gd name="T0" fmla="+- 0 5279 5279"/>
                                <a:gd name="T1" fmla="*/ T0 w 2371"/>
                                <a:gd name="T2" fmla="+- 0 4542 1677"/>
                                <a:gd name="T3" fmla="*/ 4542 h 2865"/>
                                <a:gd name="T4" fmla="+- 0 7651 5279"/>
                                <a:gd name="T5" fmla="*/ T4 w 2371"/>
                                <a:gd name="T6" fmla="+- 0 1677 1677"/>
                                <a:gd name="T7" fmla="*/ 1677 h 2865"/>
                              </a:gdLst>
                              <a:ahLst/>
                              <a:cxnLst>
                                <a:cxn ang="0">
                                  <a:pos x="T1" y="T3"/>
                                </a:cxn>
                                <a:cxn ang="0">
                                  <a:pos x="T5" y="T7"/>
                                </a:cxn>
                              </a:cxnLst>
                              <a:rect l="0" t="0" r="r" b="b"/>
                              <a:pathLst>
                                <a:path w="2371" h="2865">
                                  <a:moveTo>
                                    <a:pt x="0" y="2865"/>
                                  </a:moveTo>
                                  <a:lnTo>
                                    <a:pt x="2372"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03" name="Group 4147"/>
                        <wpg:cNvGrpSpPr>
                          <a:grpSpLocks/>
                        </wpg:cNvGrpSpPr>
                        <wpg:grpSpPr bwMode="auto">
                          <a:xfrm>
                            <a:off x="6801" y="4399"/>
                            <a:ext cx="1714" cy="255"/>
                            <a:chOff x="6801" y="4399"/>
                            <a:chExt cx="1714" cy="255"/>
                          </a:xfrm>
                        </wpg:grpSpPr>
                        <wps:wsp>
                          <wps:cNvPr id="4004" name="Freeform 4148"/>
                          <wps:cNvSpPr>
                            <a:spLocks/>
                          </wps:cNvSpPr>
                          <wps:spPr bwMode="auto">
                            <a:xfrm>
                              <a:off x="6801" y="4399"/>
                              <a:ext cx="1714" cy="255"/>
                            </a:xfrm>
                            <a:custGeom>
                              <a:avLst/>
                              <a:gdLst>
                                <a:gd name="T0" fmla="+- 0 6801 6801"/>
                                <a:gd name="T1" fmla="*/ T0 w 1714"/>
                                <a:gd name="T2" fmla="+- 0 4399 4399"/>
                                <a:gd name="T3" fmla="*/ 4399 h 255"/>
                                <a:gd name="T4" fmla="+- 0 6801 6801"/>
                                <a:gd name="T5" fmla="*/ T4 w 1714"/>
                                <a:gd name="T6" fmla="+- 0 4654 4399"/>
                                <a:gd name="T7" fmla="*/ 4654 h 255"/>
                                <a:gd name="T8" fmla="+- 0 8515 6801"/>
                                <a:gd name="T9" fmla="*/ T8 w 1714"/>
                                <a:gd name="T10" fmla="+- 0 4654 4399"/>
                                <a:gd name="T11" fmla="*/ 4654 h 255"/>
                                <a:gd name="T12" fmla="+- 0 8515 6801"/>
                                <a:gd name="T13" fmla="*/ T12 w 1714"/>
                                <a:gd name="T14" fmla="+- 0 4399 4399"/>
                                <a:gd name="T15" fmla="*/ 4399 h 255"/>
                                <a:gd name="T16" fmla="+- 0 6801 6801"/>
                                <a:gd name="T17" fmla="*/ T16 w 1714"/>
                                <a:gd name="T18" fmla="+- 0 4399 4399"/>
                                <a:gd name="T19" fmla="*/ 4399 h 255"/>
                              </a:gdLst>
                              <a:ahLst/>
                              <a:cxnLst>
                                <a:cxn ang="0">
                                  <a:pos x="T1" y="T3"/>
                                </a:cxn>
                                <a:cxn ang="0">
                                  <a:pos x="T5" y="T7"/>
                                </a:cxn>
                                <a:cxn ang="0">
                                  <a:pos x="T9" y="T11"/>
                                </a:cxn>
                                <a:cxn ang="0">
                                  <a:pos x="T13" y="T15"/>
                                </a:cxn>
                                <a:cxn ang="0">
                                  <a:pos x="T17" y="T19"/>
                                </a:cxn>
                              </a:cxnLst>
                              <a:rect l="0" t="0" r="r" b="b"/>
                              <a:pathLst>
                                <a:path w="1714" h="255">
                                  <a:moveTo>
                                    <a:pt x="0" y="0"/>
                                  </a:moveTo>
                                  <a:lnTo>
                                    <a:pt x="0" y="255"/>
                                  </a:lnTo>
                                  <a:lnTo>
                                    <a:pt x="1714" y="255"/>
                                  </a:lnTo>
                                  <a:lnTo>
                                    <a:pt x="1714"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05" name="Group 4145"/>
                        <wpg:cNvGrpSpPr>
                          <a:grpSpLocks/>
                        </wpg:cNvGrpSpPr>
                        <wpg:grpSpPr bwMode="auto">
                          <a:xfrm>
                            <a:off x="6801" y="4399"/>
                            <a:ext cx="1714" cy="255"/>
                            <a:chOff x="6801" y="4399"/>
                            <a:chExt cx="1714" cy="255"/>
                          </a:xfrm>
                        </wpg:grpSpPr>
                        <wps:wsp>
                          <wps:cNvPr id="4006" name="Freeform 4146"/>
                          <wps:cNvSpPr>
                            <a:spLocks/>
                          </wps:cNvSpPr>
                          <wps:spPr bwMode="auto">
                            <a:xfrm>
                              <a:off x="6801" y="4399"/>
                              <a:ext cx="1714" cy="255"/>
                            </a:xfrm>
                            <a:custGeom>
                              <a:avLst/>
                              <a:gdLst>
                                <a:gd name="T0" fmla="+- 0 6801 6801"/>
                                <a:gd name="T1" fmla="*/ T0 w 1714"/>
                                <a:gd name="T2" fmla="+- 0 4654 4399"/>
                                <a:gd name="T3" fmla="*/ 4654 h 255"/>
                                <a:gd name="T4" fmla="+- 0 8515 6801"/>
                                <a:gd name="T5" fmla="*/ T4 w 1714"/>
                                <a:gd name="T6" fmla="+- 0 4654 4399"/>
                                <a:gd name="T7" fmla="*/ 4654 h 255"/>
                                <a:gd name="T8" fmla="+- 0 8515 6801"/>
                                <a:gd name="T9" fmla="*/ T8 w 1714"/>
                                <a:gd name="T10" fmla="+- 0 4399 4399"/>
                                <a:gd name="T11" fmla="*/ 4399 h 255"/>
                                <a:gd name="T12" fmla="+- 0 6801 6801"/>
                                <a:gd name="T13" fmla="*/ T12 w 1714"/>
                                <a:gd name="T14" fmla="+- 0 4399 4399"/>
                                <a:gd name="T15" fmla="*/ 4399 h 255"/>
                                <a:gd name="T16" fmla="+- 0 6801 6801"/>
                                <a:gd name="T17" fmla="*/ T16 w 1714"/>
                                <a:gd name="T18" fmla="+- 0 4654 4399"/>
                                <a:gd name="T19" fmla="*/ 4654 h 255"/>
                              </a:gdLst>
                              <a:ahLst/>
                              <a:cxnLst>
                                <a:cxn ang="0">
                                  <a:pos x="T1" y="T3"/>
                                </a:cxn>
                                <a:cxn ang="0">
                                  <a:pos x="T5" y="T7"/>
                                </a:cxn>
                                <a:cxn ang="0">
                                  <a:pos x="T9" y="T11"/>
                                </a:cxn>
                                <a:cxn ang="0">
                                  <a:pos x="T13" y="T15"/>
                                </a:cxn>
                                <a:cxn ang="0">
                                  <a:pos x="T17" y="T19"/>
                                </a:cxn>
                              </a:cxnLst>
                              <a:rect l="0" t="0" r="r" b="b"/>
                              <a:pathLst>
                                <a:path w="1714" h="255">
                                  <a:moveTo>
                                    <a:pt x="0" y="255"/>
                                  </a:moveTo>
                                  <a:lnTo>
                                    <a:pt x="1714" y="255"/>
                                  </a:lnTo>
                                  <a:lnTo>
                                    <a:pt x="1714" y="0"/>
                                  </a:lnTo>
                                  <a:lnTo>
                                    <a:pt x="0" y="0"/>
                                  </a:lnTo>
                                  <a:lnTo>
                                    <a:pt x="0" y="255"/>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07" name="Group 4143"/>
                        <wpg:cNvGrpSpPr>
                          <a:grpSpLocks/>
                        </wpg:cNvGrpSpPr>
                        <wpg:grpSpPr bwMode="auto">
                          <a:xfrm>
                            <a:off x="6818" y="4582"/>
                            <a:ext cx="1678" cy="2"/>
                            <a:chOff x="6818" y="4582"/>
                            <a:chExt cx="1678" cy="2"/>
                          </a:xfrm>
                        </wpg:grpSpPr>
                        <wps:wsp>
                          <wps:cNvPr id="4008" name="Freeform 4144"/>
                          <wps:cNvSpPr>
                            <a:spLocks/>
                          </wps:cNvSpPr>
                          <wps:spPr bwMode="auto">
                            <a:xfrm>
                              <a:off x="6818" y="4582"/>
                              <a:ext cx="1678" cy="2"/>
                            </a:xfrm>
                            <a:custGeom>
                              <a:avLst/>
                              <a:gdLst>
                                <a:gd name="T0" fmla="+- 0 6818 6818"/>
                                <a:gd name="T1" fmla="*/ T0 w 1678"/>
                                <a:gd name="T2" fmla="+- 0 8497 6818"/>
                                <a:gd name="T3" fmla="*/ T2 w 1678"/>
                              </a:gdLst>
                              <a:ahLst/>
                              <a:cxnLst>
                                <a:cxn ang="0">
                                  <a:pos x="T1" y="0"/>
                                </a:cxn>
                                <a:cxn ang="0">
                                  <a:pos x="T3" y="0"/>
                                </a:cxn>
                              </a:cxnLst>
                              <a:rect l="0" t="0" r="r" b="b"/>
                              <a:pathLst>
                                <a:path w="1678">
                                  <a:moveTo>
                                    <a:pt x="0" y="0"/>
                                  </a:moveTo>
                                  <a:lnTo>
                                    <a:pt x="1679"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09" name="Group 4141"/>
                        <wpg:cNvGrpSpPr>
                          <a:grpSpLocks/>
                        </wpg:cNvGrpSpPr>
                        <wpg:grpSpPr bwMode="auto">
                          <a:xfrm>
                            <a:off x="6197" y="4177"/>
                            <a:ext cx="68" cy="79"/>
                            <a:chOff x="6197" y="4177"/>
                            <a:chExt cx="68" cy="79"/>
                          </a:xfrm>
                        </wpg:grpSpPr>
                        <wps:wsp>
                          <wps:cNvPr id="4010" name="Freeform 4142"/>
                          <wps:cNvSpPr>
                            <a:spLocks/>
                          </wps:cNvSpPr>
                          <wps:spPr bwMode="auto">
                            <a:xfrm>
                              <a:off x="6197" y="4177"/>
                              <a:ext cx="68" cy="79"/>
                            </a:xfrm>
                            <a:custGeom>
                              <a:avLst/>
                              <a:gdLst>
                                <a:gd name="T0" fmla="+- 0 6197 6197"/>
                                <a:gd name="T1" fmla="*/ T0 w 68"/>
                                <a:gd name="T2" fmla="+- 0 4177 4177"/>
                                <a:gd name="T3" fmla="*/ 4177 h 79"/>
                                <a:gd name="T4" fmla="+- 0 6198 6197"/>
                                <a:gd name="T5" fmla="*/ T4 w 68"/>
                                <a:gd name="T6" fmla="+- 0 4255 4177"/>
                                <a:gd name="T7" fmla="*/ 4255 h 79"/>
                                <a:gd name="T8" fmla="+- 0 6265 6197"/>
                                <a:gd name="T9" fmla="*/ T8 w 68"/>
                                <a:gd name="T10" fmla="+- 0 4216 4177"/>
                                <a:gd name="T11" fmla="*/ 4216 h 79"/>
                                <a:gd name="T12" fmla="+- 0 6197 6197"/>
                                <a:gd name="T13" fmla="*/ T12 w 68"/>
                                <a:gd name="T14" fmla="+- 0 4177 4177"/>
                                <a:gd name="T15" fmla="*/ 4177 h 79"/>
                              </a:gdLst>
                              <a:ahLst/>
                              <a:cxnLst>
                                <a:cxn ang="0">
                                  <a:pos x="T1" y="T3"/>
                                </a:cxn>
                                <a:cxn ang="0">
                                  <a:pos x="T5" y="T7"/>
                                </a:cxn>
                                <a:cxn ang="0">
                                  <a:pos x="T9" y="T11"/>
                                </a:cxn>
                                <a:cxn ang="0">
                                  <a:pos x="T13" y="T15"/>
                                </a:cxn>
                              </a:cxnLst>
                              <a:rect l="0" t="0" r="r" b="b"/>
                              <a:pathLst>
                                <a:path w="68" h="79">
                                  <a:moveTo>
                                    <a:pt x="0" y="0"/>
                                  </a:moveTo>
                                  <a:lnTo>
                                    <a:pt x="1" y="78"/>
                                  </a:lnTo>
                                  <a:lnTo>
                                    <a:pt x="68" y="3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11" name="Group 4139"/>
                        <wpg:cNvGrpSpPr>
                          <a:grpSpLocks/>
                        </wpg:cNvGrpSpPr>
                        <wpg:grpSpPr bwMode="auto">
                          <a:xfrm>
                            <a:off x="6197" y="4177"/>
                            <a:ext cx="68" cy="79"/>
                            <a:chOff x="6197" y="4177"/>
                            <a:chExt cx="68" cy="79"/>
                          </a:xfrm>
                        </wpg:grpSpPr>
                        <wps:wsp>
                          <wps:cNvPr id="4012" name="Freeform 4140"/>
                          <wps:cNvSpPr>
                            <a:spLocks/>
                          </wps:cNvSpPr>
                          <wps:spPr bwMode="auto">
                            <a:xfrm>
                              <a:off x="6197" y="4177"/>
                              <a:ext cx="68" cy="79"/>
                            </a:xfrm>
                            <a:custGeom>
                              <a:avLst/>
                              <a:gdLst>
                                <a:gd name="T0" fmla="+- 0 6265 6197"/>
                                <a:gd name="T1" fmla="*/ T0 w 68"/>
                                <a:gd name="T2" fmla="+- 0 4216 4177"/>
                                <a:gd name="T3" fmla="*/ 4216 h 79"/>
                                <a:gd name="T4" fmla="+- 0 6198 6197"/>
                                <a:gd name="T5" fmla="*/ T4 w 68"/>
                                <a:gd name="T6" fmla="+- 0 4255 4177"/>
                                <a:gd name="T7" fmla="*/ 4255 h 79"/>
                                <a:gd name="T8" fmla="+- 0 6197 6197"/>
                                <a:gd name="T9" fmla="*/ T8 w 68"/>
                                <a:gd name="T10" fmla="+- 0 4177 4177"/>
                                <a:gd name="T11" fmla="*/ 4177 h 79"/>
                                <a:gd name="T12" fmla="+- 0 6265 6197"/>
                                <a:gd name="T13" fmla="*/ T12 w 68"/>
                                <a:gd name="T14" fmla="+- 0 4216 4177"/>
                                <a:gd name="T15" fmla="*/ 4216 h 79"/>
                              </a:gdLst>
                              <a:ahLst/>
                              <a:cxnLst>
                                <a:cxn ang="0">
                                  <a:pos x="T1" y="T3"/>
                                </a:cxn>
                                <a:cxn ang="0">
                                  <a:pos x="T5" y="T7"/>
                                </a:cxn>
                                <a:cxn ang="0">
                                  <a:pos x="T9" y="T11"/>
                                </a:cxn>
                                <a:cxn ang="0">
                                  <a:pos x="T13" y="T15"/>
                                </a:cxn>
                              </a:cxnLst>
                              <a:rect l="0" t="0" r="r" b="b"/>
                              <a:pathLst>
                                <a:path w="68" h="79">
                                  <a:moveTo>
                                    <a:pt x="68" y="39"/>
                                  </a:moveTo>
                                  <a:lnTo>
                                    <a:pt x="1" y="78"/>
                                  </a:lnTo>
                                  <a:lnTo>
                                    <a:pt x="0" y="0"/>
                                  </a:lnTo>
                                  <a:lnTo>
                                    <a:pt x="68" y="39"/>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13" name="Group 4137"/>
                        <wpg:cNvGrpSpPr>
                          <a:grpSpLocks/>
                        </wpg:cNvGrpSpPr>
                        <wpg:grpSpPr bwMode="auto">
                          <a:xfrm>
                            <a:off x="6198" y="4216"/>
                            <a:ext cx="67" cy="40"/>
                            <a:chOff x="6198" y="4216"/>
                            <a:chExt cx="67" cy="40"/>
                          </a:xfrm>
                        </wpg:grpSpPr>
                        <wps:wsp>
                          <wps:cNvPr id="4014" name="Freeform 4138"/>
                          <wps:cNvSpPr>
                            <a:spLocks/>
                          </wps:cNvSpPr>
                          <wps:spPr bwMode="auto">
                            <a:xfrm>
                              <a:off x="6198" y="4216"/>
                              <a:ext cx="67" cy="40"/>
                            </a:xfrm>
                            <a:custGeom>
                              <a:avLst/>
                              <a:gdLst>
                                <a:gd name="T0" fmla="+- 0 6198 6198"/>
                                <a:gd name="T1" fmla="*/ T0 w 67"/>
                                <a:gd name="T2" fmla="+- 0 4255 4216"/>
                                <a:gd name="T3" fmla="*/ 4255 h 40"/>
                                <a:gd name="T4" fmla="+- 0 6265 6198"/>
                                <a:gd name="T5" fmla="*/ T4 w 67"/>
                                <a:gd name="T6" fmla="+- 0 4216 4216"/>
                                <a:gd name="T7" fmla="*/ 4216 h 40"/>
                              </a:gdLst>
                              <a:ahLst/>
                              <a:cxnLst>
                                <a:cxn ang="0">
                                  <a:pos x="T1" y="T3"/>
                                </a:cxn>
                                <a:cxn ang="0">
                                  <a:pos x="T5" y="T7"/>
                                </a:cxn>
                              </a:cxnLst>
                              <a:rect l="0" t="0" r="r" b="b"/>
                              <a:pathLst>
                                <a:path w="67" h="40">
                                  <a:moveTo>
                                    <a:pt x="0" y="39"/>
                                  </a:moveTo>
                                  <a:lnTo>
                                    <a:pt x="67" y="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15" name="Group 4135"/>
                        <wpg:cNvGrpSpPr>
                          <a:grpSpLocks/>
                        </wpg:cNvGrpSpPr>
                        <wpg:grpSpPr bwMode="auto">
                          <a:xfrm>
                            <a:off x="6087" y="4216"/>
                            <a:ext cx="110" cy="2"/>
                            <a:chOff x="6087" y="4216"/>
                            <a:chExt cx="110" cy="2"/>
                          </a:xfrm>
                        </wpg:grpSpPr>
                        <wps:wsp>
                          <wps:cNvPr id="4016" name="Freeform 4136"/>
                          <wps:cNvSpPr>
                            <a:spLocks/>
                          </wps:cNvSpPr>
                          <wps:spPr bwMode="auto">
                            <a:xfrm>
                              <a:off x="6087" y="4216"/>
                              <a:ext cx="110" cy="2"/>
                            </a:xfrm>
                            <a:custGeom>
                              <a:avLst/>
                              <a:gdLst>
                                <a:gd name="T0" fmla="+- 0 6197 6087"/>
                                <a:gd name="T1" fmla="*/ T0 w 110"/>
                                <a:gd name="T2" fmla="+- 0 4216 4216"/>
                                <a:gd name="T3" fmla="*/ 4216 h 2"/>
                                <a:gd name="T4" fmla="+- 0 6087 6087"/>
                                <a:gd name="T5" fmla="*/ T4 w 110"/>
                                <a:gd name="T6" fmla="+- 0 4217 4216"/>
                                <a:gd name="T7" fmla="*/ 4217 h 2"/>
                              </a:gdLst>
                              <a:ahLst/>
                              <a:cxnLst>
                                <a:cxn ang="0">
                                  <a:pos x="T1" y="T3"/>
                                </a:cxn>
                                <a:cxn ang="0">
                                  <a:pos x="T5" y="T7"/>
                                </a:cxn>
                              </a:cxnLst>
                              <a:rect l="0" t="0" r="r" b="b"/>
                              <a:pathLst>
                                <a:path w="110" h="2">
                                  <a:moveTo>
                                    <a:pt x="110" y="0"/>
                                  </a:moveTo>
                                  <a:lnTo>
                                    <a:pt x="0" y="1"/>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17" name="Group 4133"/>
                        <wpg:cNvGrpSpPr>
                          <a:grpSpLocks/>
                        </wpg:cNvGrpSpPr>
                        <wpg:grpSpPr bwMode="auto">
                          <a:xfrm>
                            <a:off x="5279" y="4527"/>
                            <a:ext cx="1521" cy="16"/>
                            <a:chOff x="5279" y="4527"/>
                            <a:chExt cx="1521" cy="16"/>
                          </a:xfrm>
                        </wpg:grpSpPr>
                        <wps:wsp>
                          <wps:cNvPr id="4018" name="Freeform 4134"/>
                          <wps:cNvSpPr>
                            <a:spLocks/>
                          </wps:cNvSpPr>
                          <wps:spPr bwMode="auto">
                            <a:xfrm>
                              <a:off x="5279" y="4527"/>
                              <a:ext cx="1521" cy="16"/>
                            </a:xfrm>
                            <a:custGeom>
                              <a:avLst/>
                              <a:gdLst>
                                <a:gd name="T0" fmla="+- 0 5279 5279"/>
                                <a:gd name="T1" fmla="*/ T0 w 1521"/>
                                <a:gd name="T2" fmla="+- 0 4542 4527"/>
                                <a:gd name="T3" fmla="*/ 4542 h 16"/>
                                <a:gd name="T4" fmla="+- 0 6801 5279"/>
                                <a:gd name="T5" fmla="*/ T4 w 1521"/>
                                <a:gd name="T6" fmla="+- 0 4527 4527"/>
                                <a:gd name="T7" fmla="*/ 4527 h 16"/>
                              </a:gdLst>
                              <a:ahLst/>
                              <a:cxnLst>
                                <a:cxn ang="0">
                                  <a:pos x="T1" y="T3"/>
                                </a:cxn>
                                <a:cxn ang="0">
                                  <a:pos x="T5" y="T7"/>
                                </a:cxn>
                              </a:cxnLst>
                              <a:rect l="0" t="0" r="r" b="b"/>
                              <a:pathLst>
                                <a:path w="1521" h="16">
                                  <a:moveTo>
                                    <a:pt x="0" y="15"/>
                                  </a:moveTo>
                                  <a:lnTo>
                                    <a:pt x="1522"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19" name="Group 4131"/>
                        <wpg:cNvGrpSpPr>
                          <a:grpSpLocks/>
                        </wpg:cNvGrpSpPr>
                        <wpg:grpSpPr bwMode="auto">
                          <a:xfrm>
                            <a:off x="6505" y="4921"/>
                            <a:ext cx="134" cy="101"/>
                            <a:chOff x="6505" y="4921"/>
                            <a:chExt cx="134" cy="101"/>
                          </a:xfrm>
                        </wpg:grpSpPr>
                        <wps:wsp>
                          <wps:cNvPr id="4020" name="Freeform 4132"/>
                          <wps:cNvSpPr>
                            <a:spLocks/>
                          </wps:cNvSpPr>
                          <wps:spPr bwMode="auto">
                            <a:xfrm>
                              <a:off x="6505" y="4921"/>
                              <a:ext cx="134" cy="101"/>
                            </a:xfrm>
                            <a:custGeom>
                              <a:avLst/>
                              <a:gdLst>
                                <a:gd name="T0" fmla="+- 0 6639 6505"/>
                                <a:gd name="T1" fmla="*/ T0 w 134"/>
                                <a:gd name="T2" fmla="+- 0 4921 4921"/>
                                <a:gd name="T3" fmla="*/ 4921 h 101"/>
                                <a:gd name="T4" fmla="+- 0 6505 6505"/>
                                <a:gd name="T5" fmla="*/ T4 w 134"/>
                                <a:gd name="T6" fmla="+- 0 5005 4921"/>
                                <a:gd name="T7" fmla="*/ 5005 h 101"/>
                                <a:gd name="T8" fmla="+- 0 6627 6505"/>
                                <a:gd name="T9" fmla="*/ T8 w 134"/>
                                <a:gd name="T10" fmla="+- 0 5022 4921"/>
                                <a:gd name="T11" fmla="*/ 5022 h 101"/>
                              </a:gdLst>
                              <a:ahLst/>
                              <a:cxnLst>
                                <a:cxn ang="0">
                                  <a:pos x="T1" y="T3"/>
                                </a:cxn>
                                <a:cxn ang="0">
                                  <a:pos x="T5" y="T7"/>
                                </a:cxn>
                                <a:cxn ang="0">
                                  <a:pos x="T9" y="T11"/>
                                </a:cxn>
                              </a:cxnLst>
                              <a:rect l="0" t="0" r="r" b="b"/>
                              <a:pathLst>
                                <a:path w="134" h="101">
                                  <a:moveTo>
                                    <a:pt x="134" y="0"/>
                                  </a:moveTo>
                                  <a:lnTo>
                                    <a:pt x="0" y="84"/>
                                  </a:lnTo>
                                  <a:lnTo>
                                    <a:pt x="122" y="101"/>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1" name="Group 4129"/>
                        <wpg:cNvGrpSpPr>
                          <a:grpSpLocks/>
                        </wpg:cNvGrpSpPr>
                        <wpg:grpSpPr bwMode="auto">
                          <a:xfrm>
                            <a:off x="6275" y="4654"/>
                            <a:ext cx="1383" cy="871"/>
                            <a:chOff x="6275" y="4654"/>
                            <a:chExt cx="1383" cy="871"/>
                          </a:xfrm>
                        </wpg:grpSpPr>
                        <wps:wsp>
                          <wps:cNvPr id="4022" name="Freeform 4130"/>
                          <wps:cNvSpPr>
                            <a:spLocks/>
                          </wps:cNvSpPr>
                          <wps:spPr bwMode="auto">
                            <a:xfrm>
                              <a:off x="6275" y="4654"/>
                              <a:ext cx="1383" cy="871"/>
                            </a:xfrm>
                            <a:custGeom>
                              <a:avLst/>
                              <a:gdLst>
                                <a:gd name="T0" fmla="+- 0 6275 6275"/>
                                <a:gd name="T1" fmla="*/ T0 w 1383"/>
                                <a:gd name="T2" fmla="+- 0 5524 4654"/>
                                <a:gd name="T3" fmla="*/ 5524 h 871"/>
                                <a:gd name="T4" fmla="+- 0 7658 6275"/>
                                <a:gd name="T5" fmla="*/ T4 w 1383"/>
                                <a:gd name="T6" fmla="+- 0 4654 4654"/>
                                <a:gd name="T7" fmla="*/ 4654 h 871"/>
                              </a:gdLst>
                              <a:ahLst/>
                              <a:cxnLst>
                                <a:cxn ang="0">
                                  <a:pos x="T1" y="T3"/>
                                </a:cxn>
                                <a:cxn ang="0">
                                  <a:pos x="T5" y="T7"/>
                                </a:cxn>
                              </a:cxnLst>
                              <a:rect l="0" t="0" r="r" b="b"/>
                              <a:pathLst>
                                <a:path w="1383" h="871">
                                  <a:moveTo>
                                    <a:pt x="0" y="870"/>
                                  </a:moveTo>
                                  <a:lnTo>
                                    <a:pt x="1383"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3" name="Group 4127"/>
                        <wpg:cNvGrpSpPr>
                          <a:grpSpLocks/>
                        </wpg:cNvGrpSpPr>
                        <wpg:grpSpPr bwMode="auto">
                          <a:xfrm>
                            <a:off x="5306" y="1528"/>
                            <a:ext cx="1507" cy="22"/>
                            <a:chOff x="5306" y="1528"/>
                            <a:chExt cx="1507" cy="22"/>
                          </a:xfrm>
                        </wpg:grpSpPr>
                        <wps:wsp>
                          <wps:cNvPr id="4024" name="Freeform 4128"/>
                          <wps:cNvSpPr>
                            <a:spLocks/>
                          </wps:cNvSpPr>
                          <wps:spPr bwMode="auto">
                            <a:xfrm>
                              <a:off x="5306" y="1528"/>
                              <a:ext cx="1507" cy="22"/>
                            </a:xfrm>
                            <a:custGeom>
                              <a:avLst/>
                              <a:gdLst>
                                <a:gd name="T0" fmla="+- 0 5306 5306"/>
                                <a:gd name="T1" fmla="*/ T0 w 1507"/>
                                <a:gd name="T2" fmla="+- 0 1528 1528"/>
                                <a:gd name="T3" fmla="*/ 1528 h 22"/>
                                <a:gd name="T4" fmla="+- 0 6813 5306"/>
                                <a:gd name="T5" fmla="*/ T4 w 1507"/>
                                <a:gd name="T6" fmla="+- 0 1550 1528"/>
                                <a:gd name="T7" fmla="*/ 1550 h 22"/>
                              </a:gdLst>
                              <a:ahLst/>
                              <a:cxnLst>
                                <a:cxn ang="0">
                                  <a:pos x="T1" y="T3"/>
                                </a:cxn>
                                <a:cxn ang="0">
                                  <a:pos x="T5" y="T7"/>
                                </a:cxn>
                              </a:cxnLst>
                              <a:rect l="0" t="0" r="r" b="b"/>
                              <a:pathLst>
                                <a:path w="1507" h="22">
                                  <a:moveTo>
                                    <a:pt x="0" y="0"/>
                                  </a:moveTo>
                                  <a:lnTo>
                                    <a:pt x="1507" y="22"/>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5" name="Group 4125"/>
                        <wpg:cNvGrpSpPr>
                          <a:grpSpLocks/>
                        </wpg:cNvGrpSpPr>
                        <wpg:grpSpPr bwMode="auto">
                          <a:xfrm>
                            <a:off x="10247" y="4020"/>
                            <a:ext cx="159" cy="190"/>
                            <a:chOff x="10247" y="4020"/>
                            <a:chExt cx="159" cy="190"/>
                          </a:xfrm>
                        </wpg:grpSpPr>
                        <wps:wsp>
                          <wps:cNvPr id="4026" name="Freeform 4126"/>
                          <wps:cNvSpPr>
                            <a:spLocks/>
                          </wps:cNvSpPr>
                          <wps:spPr bwMode="auto">
                            <a:xfrm>
                              <a:off x="10247" y="4020"/>
                              <a:ext cx="159" cy="190"/>
                            </a:xfrm>
                            <a:custGeom>
                              <a:avLst/>
                              <a:gdLst>
                                <a:gd name="T0" fmla="+- 0 10406 10247"/>
                                <a:gd name="T1" fmla="*/ T0 w 159"/>
                                <a:gd name="T2" fmla="+- 0 4210 4020"/>
                                <a:gd name="T3" fmla="*/ 4210 h 190"/>
                                <a:gd name="T4" fmla="+- 0 10247 10247"/>
                                <a:gd name="T5" fmla="*/ T4 w 159"/>
                                <a:gd name="T6" fmla="+- 0 4020 4020"/>
                                <a:gd name="T7" fmla="*/ 4020 h 190"/>
                                <a:gd name="T8" fmla="+- 0 10247 10247"/>
                                <a:gd name="T9" fmla="*/ T8 w 159"/>
                                <a:gd name="T10" fmla="+- 0 4210 4020"/>
                                <a:gd name="T11" fmla="*/ 4210 h 190"/>
                                <a:gd name="T12" fmla="+- 0 10406 10247"/>
                                <a:gd name="T13" fmla="*/ T12 w 159"/>
                                <a:gd name="T14" fmla="+- 0 4210 4020"/>
                                <a:gd name="T15" fmla="*/ 4210 h 190"/>
                              </a:gdLst>
                              <a:ahLst/>
                              <a:cxnLst>
                                <a:cxn ang="0">
                                  <a:pos x="T1" y="T3"/>
                                </a:cxn>
                                <a:cxn ang="0">
                                  <a:pos x="T5" y="T7"/>
                                </a:cxn>
                                <a:cxn ang="0">
                                  <a:pos x="T9" y="T11"/>
                                </a:cxn>
                                <a:cxn ang="0">
                                  <a:pos x="T13" y="T15"/>
                                </a:cxn>
                              </a:cxnLst>
                              <a:rect l="0" t="0" r="r" b="b"/>
                              <a:pathLst>
                                <a:path w="159" h="190">
                                  <a:moveTo>
                                    <a:pt x="159" y="190"/>
                                  </a:moveTo>
                                  <a:lnTo>
                                    <a:pt x="0" y="0"/>
                                  </a:lnTo>
                                  <a:lnTo>
                                    <a:pt x="0" y="190"/>
                                  </a:lnTo>
                                  <a:lnTo>
                                    <a:pt x="159" y="190"/>
                                  </a:lnTo>
                                  <a:close/>
                                </a:path>
                              </a:pathLst>
                            </a:custGeom>
                            <a:noFill/>
                            <a:ln w="246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7" name="Group 4123"/>
                        <wpg:cNvGrpSpPr>
                          <a:grpSpLocks/>
                        </wpg:cNvGrpSpPr>
                        <wpg:grpSpPr bwMode="auto">
                          <a:xfrm>
                            <a:off x="8837" y="4020"/>
                            <a:ext cx="1569" cy="634"/>
                            <a:chOff x="8837" y="4020"/>
                            <a:chExt cx="1569" cy="634"/>
                          </a:xfrm>
                        </wpg:grpSpPr>
                        <wps:wsp>
                          <wps:cNvPr id="4028" name="Freeform 4124"/>
                          <wps:cNvSpPr>
                            <a:spLocks/>
                          </wps:cNvSpPr>
                          <wps:spPr bwMode="auto">
                            <a:xfrm>
                              <a:off x="8837" y="4020"/>
                              <a:ext cx="1569" cy="634"/>
                            </a:xfrm>
                            <a:custGeom>
                              <a:avLst/>
                              <a:gdLst>
                                <a:gd name="T0" fmla="+- 0 8837 8837"/>
                                <a:gd name="T1" fmla="*/ T0 w 1569"/>
                                <a:gd name="T2" fmla="+- 0 4654 4020"/>
                                <a:gd name="T3" fmla="*/ 4654 h 634"/>
                                <a:gd name="T4" fmla="+- 0 10406 8837"/>
                                <a:gd name="T5" fmla="*/ T4 w 1569"/>
                                <a:gd name="T6" fmla="+- 0 4654 4020"/>
                                <a:gd name="T7" fmla="*/ 4654 h 634"/>
                                <a:gd name="T8" fmla="+- 0 10406 8837"/>
                                <a:gd name="T9" fmla="*/ T8 w 1569"/>
                                <a:gd name="T10" fmla="+- 0 4210 4020"/>
                                <a:gd name="T11" fmla="*/ 4210 h 634"/>
                                <a:gd name="T12" fmla="+- 0 10247 8837"/>
                                <a:gd name="T13" fmla="*/ T12 w 1569"/>
                                <a:gd name="T14" fmla="+- 0 4210 4020"/>
                                <a:gd name="T15" fmla="*/ 4210 h 634"/>
                                <a:gd name="T16" fmla="+- 0 10247 8837"/>
                                <a:gd name="T17" fmla="*/ T16 w 1569"/>
                                <a:gd name="T18" fmla="+- 0 4020 4020"/>
                                <a:gd name="T19" fmla="*/ 4020 h 634"/>
                                <a:gd name="T20" fmla="+- 0 8837 8837"/>
                                <a:gd name="T21" fmla="*/ T20 w 1569"/>
                                <a:gd name="T22" fmla="+- 0 4020 4020"/>
                                <a:gd name="T23" fmla="*/ 4020 h 634"/>
                                <a:gd name="T24" fmla="+- 0 8837 8837"/>
                                <a:gd name="T25" fmla="*/ T24 w 1569"/>
                                <a:gd name="T26" fmla="+- 0 4654 4020"/>
                                <a:gd name="T27" fmla="*/ 4654 h 634"/>
                              </a:gdLst>
                              <a:ahLst/>
                              <a:cxnLst>
                                <a:cxn ang="0">
                                  <a:pos x="T1" y="T3"/>
                                </a:cxn>
                                <a:cxn ang="0">
                                  <a:pos x="T5" y="T7"/>
                                </a:cxn>
                                <a:cxn ang="0">
                                  <a:pos x="T9" y="T11"/>
                                </a:cxn>
                                <a:cxn ang="0">
                                  <a:pos x="T13" y="T15"/>
                                </a:cxn>
                                <a:cxn ang="0">
                                  <a:pos x="T17" y="T19"/>
                                </a:cxn>
                                <a:cxn ang="0">
                                  <a:pos x="T21" y="T23"/>
                                </a:cxn>
                                <a:cxn ang="0">
                                  <a:pos x="T25" y="T27"/>
                                </a:cxn>
                              </a:cxnLst>
                              <a:rect l="0" t="0" r="r" b="b"/>
                              <a:pathLst>
                                <a:path w="1569" h="634">
                                  <a:moveTo>
                                    <a:pt x="0" y="634"/>
                                  </a:moveTo>
                                  <a:lnTo>
                                    <a:pt x="1569" y="634"/>
                                  </a:lnTo>
                                  <a:lnTo>
                                    <a:pt x="1569" y="190"/>
                                  </a:lnTo>
                                  <a:lnTo>
                                    <a:pt x="1410" y="190"/>
                                  </a:lnTo>
                                  <a:lnTo>
                                    <a:pt x="1410" y="0"/>
                                  </a:lnTo>
                                  <a:lnTo>
                                    <a:pt x="0" y="0"/>
                                  </a:lnTo>
                                  <a:lnTo>
                                    <a:pt x="0" y="634"/>
                                  </a:lnTo>
                                  <a:close/>
                                </a:path>
                              </a:pathLst>
                            </a:custGeom>
                            <a:noFill/>
                            <a:ln w="246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9" name="Group 4121"/>
                        <wpg:cNvGrpSpPr>
                          <a:grpSpLocks/>
                        </wpg:cNvGrpSpPr>
                        <wpg:grpSpPr bwMode="auto">
                          <a:xfrm>
                            <a:off x="8515" y="4337"/>
                            <a:ext cx="323" cy="190"/>
                            <a:chOff x="8515" y="4337"/>
                            <a:chExt cx="323" cy="190"/>
                          </a:xfrm>
                        </wpg:grpSpPr>
                        <wps:wsp>
                          <wps:cNvPr id="4030" name="Freeform 4122"/>
                          <wps:cNvSpPr>
                            <a:spLocks/>
                          </wps:cNvSpPr>
                          <wps:spPr bwMode="auto">
                            <a:xfrm>
                              <a:off x="8515" y="4337"/>
                              <a:ext cx="323" cy="190"/>
                            </a:xfrm>
                            <a:custGeom>
                              <a:avLst/>
                              <a:gdLst>
                                <a:gd name="T0" fmla="+- 0 8515 8515"/>
                                <a:gd name="T1" fmla="*/ T0 w 323"/>
                                <a:gd name="T2" fmla="+- 0 4527 4337"/>
                                <a:gd name="T3" fmla="*/ 4527 h 190"/>
                                <a:gd name="T4" fmla="+- 0 8837 8515"/>
                                <a:gd name="T5" fmla="*/ T4 w 323"/>
                                <a:gd name="T6" fmla="+- 0 4337 4337"/>
                                <a:gd name="T7" fmla="*/ 4337 h 190"/>
                              </a:gdLst>
                              <a:ahLst/>
                              <a:cxnLst>
                                <a:cxn ang="0">
                                  <a:pos x="T1" y="T3"/>
                                </a:cxn>
                                <a:cxn ang="0">
                                  <a:pos x="T5" y="T7"/>
                                </a:cxn>
                              </a:cxnLst>
                              <a:rect l="0" t="0" r="r" b="b"/>
                              <a:pathLst>
                                <a:path w="323" h="190">
                                  <a:moveTo>
                                    <a:pt x="0" y="190"/>
                                  </a:moveTo>
                                  <a:lnTo>
                                    <a:pt x="322"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31" name="Group 4119"/>
                        <wpg:cNvGrpSpPr>
                          <a:grpSpLocks/>
                        </wpg:cNvGrpSpPr>
                        <wpg:grpSpPr bwMode="auto">
                          <a:xfrm>
                            <a:off x="2044" y="2908"/>
                            <a:ext cx="946" cy="254"/>
                            <a:chOff x="2044" y="2908"/>
                            <a:chExt cx="946" cy="254"/>
                          </a:xfrm>
                        </wpg:grpSpPr>
                        <wps:wsp>
                          <wps:cNvPr id="4032" name="Freeform 4120"/>
                          <wps:cNvSpPr>
                            <a:spLocks/>
                          </wps:cNvSpPr>
                          <wps:spPr bwMode="auto">
                            <a:xfrm>
                              <a:off x="2044" y="2908"/>
                              <a:ext cx="946" cy="254"/>
                            </a:xfrm>
                            <a:custGeom>
                              <a:avLst/>
                              <a:gdLst>
                                <a:gd name="T0" fmla="+- 0 2044 2044"/>
                                <a:gd name="T1" fmla="*/ T0 w 946"/>
                                <a:gd name="T2" fmla="+- 0 3162 2908"/>
                                <a:gd name="T3" fmla="*/ 3162 h 254"/>
                                <a:gd name="T4" fmla="+- 0 2990 2044"/>
                                <a:gd name="T5" fmla="*/ T4 w 946"/>
                                <a:gd name="T6" fmla="+- 0 3162 2908"/>
                                <a:gd name="T7" fmla="*/ 3162 h 254"/>
                                <a:gd name="T8" fmla="+- 0 2990 2044"/>
                                <a:gd name="T9" fmla="*/ T8 w 946"/>
                                <a:gd name="T10" fmla="+- 0 2908 2908"/>
                                <a:gd name="T11" fmla="*/ 2908 h 254"/>
                                <a:gd name="T12" fmla="+- 0 2044 2044"/>
                                <a:gd name="T13" fmla="*/ T12 w 946"/>
                                <a:gd name="T14" fmla="+- 0 2908 2908"/>
                                <a:gd name="T15" fmla="*/ 2908 h 254"/>
                                <a:gd name="T16" fmla="+- 0 2044 2044"/>
                                <a:gd name="T17" fmla="*/ T16 w 946"/>
                                <a:gd name="T18" fmla="+- 0 3162 2908"/>
                                <a:gd name="T19" fmla="*/ 3162 h 254"/>
                              </a:gdLst>
                              <a:ahLst/>
                              <a:cxnLst>
                                <a:cxn ang="0">
                                  <a:pos x="T1" y="T3"/>
                                </a:cxn>
                                <a:cxn ang="0">
                                  <a:pos x="T5" y="T7"/>
                                </a:cxn>
                                <a:cxn ang="0">
                                  <a:pos x="T9" y="T11"/>
                                </a:cxn>
                                <a:cxn ang="0">
                                  <a:pos x="T13" y="T15"/>
                                </a:cxn>
                                <a:cxn ang="0">
                                  <a:pos x="T17" y="T19"/>
                                </a:cxn>
                              </a:cxnLst>
                              <a:rect l="0" t="0" r="r" b="b"/>
                              <a:pathLst>
                                <a:path w="946" h="254">
                                  <a:moveTo>
                                    <a:pt x="0" y="254"/>
                                  </a:moveTo>
                                  <a:lnTo>
                                    <a:pt x="946" y="254"/>
                                  </a:lnTo>
                                  <a:lnTo>
                                    <a:pt x="946" y="0"/>
                                  </a:lnTo>
                                  <a:lnTo>
                                    <a:pt x="0" y="0"/>
                                  </a:lnTo>
                                  <a:lnTo>
                                    <a:pt x="0" y="254"/>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33" name="Group 4117"/>
                        <wpg:cNvGrpSpPr>
                          <a:grpSpLocks/>
                        </wpg:cNvGrpSpPr>
                        <wpg:grpSpPr bwMode="auto">
                          <a:xfrm>
                            <a:off x="2239" y="3090"/>
                            <a:ext cx="555" cy="2"/>
                            <a:chOff x="2239" y="3090"/>
                            <a:chExt cx="555" cy="2"/>
                          </a:xfrm>
                        </wpg:grpSpPr>
                        <wps:wsp>
                          <wps:cNvPr id="4034" name="Freeform 4118"/>
                          <wps:cNvSpPr>
                            <a:spLocks/>
                          </wps:cNvSpPr>
                          <wps:spPr bwMode="auto">
                            <a:xfrm>
                              <a:off x="2239" y="3090"/>
                              <a:ext cx="555" cy="2"/>
                            </a:xfrm>
                            <a:custGeom>
                              <a:avLst/>
                              <a:gdLst>
                                <a:gd name="T0" fmla="+- 0 2239 2239"/>
                                <a:gd name="T1" fmla="*/ T0 w 555"/>
                                <a:gd name="T2" fmla="+- 0 2794 2239"/>
                                <a:gd name="T3" fmla="*/ T2 w 555"/>
                              </a:gdLst>
                              <a:ahLst/>
                              <a:cxnLst>
                                <a:cxn ang="0">
                                  <a:pos x="T1" y="0"/>
                                </a:cxn>
                                <a:cxn ang="0">
                                  <a:pos x="T3" y="0"/>
                                </a:cxn>
                              </a:cxnLst>
                              <a:rect l="0" t="0" r="r" b="b"/>
                              <a:pathLst>
                                <a:path w="555">
                                  <a:moveTo>
                                    <a:pt x="0" y="0"/>
                                  </a:moveTo>
                                  <a:lnTo>
                                    <a:pt x="555"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35" name="Group 4115"/>
                        <wpg:cNvGrpSpPr>
                          <a:grpSpLocks/>
                        </wpg:cNvGrpSpPr>
                        <wpg:grpSpPr bwMode="auto">
                          <a:xfrm>
                            <a:off x="4100" y="3559"/>
                            <a:ext cx="75" cy="77"/>
                            <a:chOff x="4100" y="3559"/>
                            <a:chExt cx="75" cy="77"/>
                          </a:xfrm>
                        </wpg:grpSpPr>
                        <wps:wsp>
                          <wps:cNvPr id="4036" name="Freeform 4116"/>
                          <wps:cNvSpPr>
                            <a:spLocks/>
                          </wps:cNvSpPr>
                          <wps:spPr bwMode="auto">
                            <a:xfrm>
                              <a:off x="4100" y="3559"/>
                              <a:ext cx="75" cy="77"/>
                            </a:xfrm>
                            <a:custGeom>
                              <a:avLst/>
                              <a:gdLst>
                                <a:gd name="T0" fmla="+- 0 4159 4100"/>
                                <a:gd name="T1" fmla="*/ T0 w 75"/>
                                <a:gd name="T2" fmla="+- 0 3559 3559"/>
                                <a:gd name="T3" fmla="*/ 3559 h 77"/>
                                <a:gd name="T4" fmla="+- 0 4100 4100"/>
                                <a:gd name="T5" fmla="*/ T4 w 75"/>
                                <a:gd name="T6" fmla="+- 0 3612 3559"/>
                                <a:gd name="T7" fmla="*/ 3612 h 77"/>
                                <a:gd name="T8" fmla="+- 0 4175 4100"/>
                                <a:gd name="T9" fmla="*/ T8 w 75"/>
                                <a:gd name="T10" fmla="+- 0 3636 3559"/>
                                <a:gd name="T11" fmla="*/ 3636 h 77"/>
                                <a:gd name="T12" fmla="+- 0 4159 4100"/>
                                <a:gd name="T13" fmla="*/ T12 w 75"/>
                                <a:gd name="T14" fmla="+- 0 3559 3559"/>
                                <a:gd name="T15" fmla="*/ 3559 h 77"/>
                              </a:gdLst>
                              <a:ahLst/>
                              <a:cxnLst>
                                <a:cxn ang="0">
                                  <a:pos x="T1" y="T3"/>
                                </a:cxn>
                                <a:cxn ang="0">
                                  <a:pos x="T5" y="T7"/>
                                </a:cxn>
                                <a:cxn ang="0">
                                  <a:pos x="T9" y="T11"/>
                                </a:cxn>
                                <a:cxn ang="0">
                                  <a:pos x="T13" y="T15"/>
                                </a:cxn>
                              </a:cxnLst>
                              <a:rect l="0" t="0" r="r" b="b"/>
                              <a:pathLst>
                                <a:path w="75" h="77">
                                  <a:moveTo>
                                    <a:pt x="59" y="0"/>
                                  </a:moveTo>
                                  <a:lnTo>
                                    <a:pt x="0" y="53"/>
                                  </a:lnTo>
                                  <a:lnTo>
                                    <a:pt x="75" y="77"/>
                                  </a:lnTo>
                                  <a:lnTo>
                                    <a:pt x="5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37" name="Group 4113"/>
                        <wpg:cNvGrpSpPr>
                          <a:grpSpLocks/>
                        </wpg:cNvGrpSpPr>
                        <wpg:grpSpPr bwMode="auto">
                          <a:xfrm>
                            <a:off x="4100" y="3559"/>
                            <a:ext cx="75" cy="77"/>
                            <a:chOff x="4100" y="3559"/>
                            <a:chExt cx="75" cy="77"/>
                          </a:xfrm>
                        </wpg:grpSpPr>
                        <wps:wsp>
                          <wps:cNvPr id="4038" name="Freeform 4114"/>
                          <wps:cNvSpPr>
                            <a:spLocks/>
                          </wps:cNvSpPr>
                          <wps:spPr bwMode="auto">
                            <a:xfrm>
                              <a:off x="4100" y="3559"/>
                              <a:ext cx="75" cy="77"/>
                            </a:xfrm>
                            <a:custGeom>
                              <a:avLst/>
                              <a:gdLst>
                                <a:gd name="T0" fmla="+- 0 4175 4100"/>
                                <a:gd name="T1" fmla="*/ T0 w 75"/>
                                <a:gd name="T2" fmla="+- 0 3636 3559"/>
                                <a:gd name="T3" fmla="*/ 3636 h 77"/>
                                <a:gd name="T4" fmla="+- 0 4100 4100"/>
                                <a:gd name="T5" fmla="*/ T4 w 75"/>
                                <a:gd name="T6" fmla="+- 0 3612 3559"/>
                                <a:gd name="T7" fmla="*/ 3612 h 77"/>
                                <a:gd name="T8" fmla="+- 0 4159 4100"/>
                                <a:gd name="T9" fmla="*/ T8 w 75"/>
                                <a:gd name="T10" fmla="+- 0 3559 3559"/>
                                <a:gd name="T11" fmla="*/ 3559 h 77"/>
                                <a:gd name="T12" fmla="+- 0 4175 4100"/>
                                <a:gd name="T13" fmla="*/ T12 w 75"/>
                                <a:gd name="T14" fmla="+- 0 3636 3559"/>
                                <a:gd name="T15" fmla="*/ 3636 h 77"/>
                              </a:gdLst>
                              <a:ahLst/>
                              <a:cxnLst>
                                <a:cxn ang="0">
                                  <a:pos x="T1" y="T3"/>
                                </a:cxn>
                                <a:cxn ang="0">
                                  <a:pos x="T5" y="T7"/>
                                </a:cxn>
                                <a:cxn ang="0">
                                  <a:pos x="T9" y="T11"/>
                                </a:cxn>
                                <a:cxn ang="0">
                                  <a:pos x="T13" y="T15"/>
                                </a:cxn>
                              </a:cxnLst>
                              <a:rect l="0" t="0" r="r" b="b"/>
                              <a:pathLst>
                                <a:path w="75" h="77">
                                  <a:moveTo>
                                    <a:pt x="75" y="77"/>
                                  </a:moveTo>
                                  <a:lnTo>
                                    <a:pt x="0" y="53"/>
                                  </a:lnTo>
                                  <a:lnTo>
                                    <a:pt x="59" y="0"/>
                                  </a:lnTo>
                                  <a:lnTo>
                                    <a:pt x="75" y="77"/>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39" name="Group 4111"/>
                        <wpg:cNvGrpSpPr>
                          <a:grpSpLocks/>
                        </wpg:cNvGrpSpPr>
                        <wpg:grpSpPr bwMode="auto">
                          <a:xfrm>
                            <a:off x="4100" y="3624"/>
                            <a:ext cx="75" cy="2"/>
                            <a:chOff x="4100" y="3624"/>
                            <a:chExt cx="75" cy="2"/>
                          </a:xfrm>
                        </wpg:grpSpPr>
                        <wps:wsp>
                          <wps:cNvPr id="4040" name="Freeform 4112"/>
                          <wps:cNvSpPr>
                            <a:spLocks/>
                          </wps:cNvSpPr>
                          <wps:spPr bwMode="auto">
                            <a:xfrm>
                              <a:off x="4100" y="3624"/>
                              <a:ext cx="75" cy="2"/>
                            </a:xfrm>
                            <a:custGeom>
                              <a:avLst/>
                              <a:gdLst>
                                <a:gd name="T0" fmla="+- 0 4100 4100"/>
                                <a:gd name="T1" fmla="*/ T0 w 75"/>
                                <a:gd name="T2" fmla="+- 0 4175 4100"/>
                                <a:gd name="T3" fmla="*/ T2 w 75"/>
                              </a:gdLst>
                              <a:ahLst/>
                              <a:cxnLst>
                                <a:cxn ang="0">
                                  <a:pos x="T1" y="0"/>
                                </a:cxn>
                                <a:cxn ang="0">
                                  <a:pos x="T3" y="0"/>
                                </a:cxn>
                              </a:cxnLst>
                              <a:rect l="0" t="0" r="r" b="b"/>
                              <a:pathLst>
                                <a:path w="75">
                                  <a:moveTo>
                                    <a:pt x="0" y="0"/>
                                  </a:moveTo>
                                  <a:lnTo>
                                    <a:pt x="75" y="0"/>
                                  </a:lnTo>
                                </a:path>
                              </a:pathLst>
                            </a:custGeom>
                            <a:noFill/>
                            <a:ln w="153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41" name="Group 4109"/>
                        <wpg:cNvGrpSpPr>
                          <a:grpSpLocks/>
                        </wpg:cNvGrpSpPr>
                        <wpg:grpSpPr bwMode="auto">
                          <a:xfrm>
                            <a:off x="4057" y="3503"/>
                            <a:ext cx="73" cy="82"/>
                            <a:chOff x="4057" y="3503"/>
                            <a:chExt cx="73" cy="82"/>
                          </a:xfrm>
                        </wpg:grpSpPr>
                        <wps:wsp>
                          <wps:cNvPr id="4042" name="Freeform 4110"/>
                          <wps:cNvSpPr>
                            <a:spLocks/>
                          </wps:cNvSpPr>
                          <wps:spPr bwMode="auto">
                            <a:xfrm>
                              <a:off x="4057" y="3503"/>
                              <a:ext cx="73" cy="82"/>
                            </a:xfrm>
                            <a:custGeom>
                              <a:avLst/>
                              <a:gdLst>
                                <a:gd name="T0" fmla="+- 0 4130 4057"/>
                                <a:gd name="T1" fmla="*/ T0 w 73"/>
                                <a:gd name="T2" fmla="+- 0 3585 3503"/>
                                <a:gd name="T3" fmla="*/ 3585 h 82"/>
                                <a:gd name="T4" fmla="+- 0 4057 4057"/>
                                <a:gd name="T5" fmla="*/ T4 w 73"/>
                                <a:gd name="T6" fmla="+- 0 3503 3503"/>
                                <a:gd name="T7" fmla="*/ 3503 h 82"/>
                              </a:gdLst>
                              <a:ahLst/>
                              <a:cxnLst>
                                <a:cxn ang="0">
                                  <a:pos x="T1" y="T3"/>
                                </a:cxn>
                                <a:cxn ang="0">
                                  <a:pos x="T5" y="T7"/>
                                </a:cxn>
                              </a:cxnLst>
                              <a:rect l="0" t="0" r="r" b="b"/>
                              <a:pathLst>
                                <a:path w="73" h="82">
                                  <a:moveTo>
                                    <a:pt x="73" y="82"/>
                                  </a:moveTo>
                                  <a:lnTo>
                                    <a:pt x="0"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43" name="Group 4107"/>
                        <wpg:cNvGrpSpPr>
                          <a:grpSpLocks/>
                        </wpg:cNvGrpSpPr>
                        <wpg:grpSpPr bwMode="auto">
                          <a:xfrm>
                            <a:off x="3719" y="3378"/>
                            <a:ext cx="75" cy="77"/>
                            <a:chOff x="3719" y="3378"/>
                            <a:chExt cx="75" cy="77"/>
                          </a:xfrm>
                        </wpg:grpSpPr>
                        <wps:wsp>
                          <wps:cNvPr id="4044" name="Freeform 4108"/>
                          <wps:cNvSpPr>
                            <a:spLocks/>
                          </wps:cNvSpPr>
                          <wps:spPr bwMode="auto">
                            <a:xfrm>
                              <a:off x="3719" y="3378"/>
                              <a:ext cx="75" cy="77"/>
                            </a:xfrm>
                            <a:custGeom>
                              <a:avLst/>
                              <a:gdLst>
                                <a:gd name="T0" fmla="+- 0 3719 3719"/>
                                <a:gd name="T1" fmla="*/ T0 w 75"/>
                                <a:gd name="T2" fmla="+- 0 3378 3378"/>
                                <a:gd name="T3" fmla="*/ 3378 h 77"/>
                                <a:gd name="T4" fmla="+- 0 3735 3719"/>
                                <a:gd name="T5" fmla="*/ T4 w 75"/>
                                <a:gd name="T6" fmla="+- 0 3455 3378"/>
                                <a:gd name="T7" fmla="*/ 3455 h 77"/>
                                <a:gd name="T8" fmla="+- 0 3793 3719"/>
                                <a:gd name="T9" fmla="*/ T8 w 75"/>
                                <a:gd name="T10" fmla="+- 0 3402 3378"/>
                                <a:gd name="T11" fmla="*/ 3402 h 77"/>
                                <a:gd name="T12" fmla="+- 0 3719 3719"/>
                                <a:gd name="T13" fmla="*/ T12 w 75"/>
                                <a:gd name="T14" fmla="+- 0 3378 3378"/>
                                <a:gd name="T15" fmla="*/ 3378 h 77"/>
                              </a:gdLst>
                              <a:ahLst/>
                              <a:cxnLst>
                                <a:cxn ang="0">
                                  <a:pos x="T1" y="T3"/>
                                </a:cxn>
                                <a:cxn ang="0">
                                  <a:pos x="T5" y="T7"/>
                                </a:cxn>
                                <a:cxn ang="0">
                                  <a:pos x="T9" y="T11"/>
                                </a:cxn>
                                <a:cxn ang="0">
                                  <a:pos x="T13" y="T15"/>
                                </a:cxn>
                              </a:cxnLst>
                              <a:rect l="0" t="0" r="r" b="b"/>
                              <a:pathLst>
                                <a:path w="75" h="77">
                                  <a:moveTo>
                                    <a:pt x="0" y="0"/>
                                  </a:moveTo>
                                  <a:lnTo>
                                    <a:pt x="16" y="77"/>
                                  </a:lnTo>
                                  <a:lnTo>
                                    <a:pt x="74" y="2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45" name="Group 4105"/>
                        <wpg:cNvGrpSpPr>
                          <a:grpSpLocks/>
                        </wpg:cNvGrpSpPr>
                        <wpg:grpSpPr bwMode="auto">
                          <a:xfrm>
                            <a:off x="3719" y="3378"/>
                            <a:ext cx="75" cy="77"/>
                            <a:chOff x="3719" y="3378"/>
                            <a:chExt cx="75" cy="77"/>
                          </a:xfrm>
                        </wpg:grpSpPr>
                        <wps:wsp>
                          <wps:cNvPr id="4046" name="Freeform 4106"/>
                          <wps:cNvSpPr>
                            <a:spLocks/>
                          </wps:cNvSpPr>
                          <wps:spPr bwMode="auto">
                            <a:xfrm>
                              <a:off x="3719" y="3378"/>
                              <a:ext cx="75" cy="77"/>
                            </a:xfrm>
                            <a:custGeom>
                              <a:avLst/>
                              <a:gdLst>
                                <a:gd name="T0" fmla="+- 0 3719 3719"/>
                                <a:gd name="T1" fmla="*/ T0 w 75"/>
                                <a:gd name="T2" fmla="+- 0 3378 3378"/>
                                <a:gd name="T3" fmla="*/ 3378 h 77"/>
                                <a:gd name="T4" fmla="+- 0 3793 3719"/>
                                <a:gd name="T5" fmla="*/ T4 w 75"/>
                                <a:gd name="T6" fmla="+- 0 3402 3378"/>
                                <a:gd name="T7" fmla="*/ 3402 h 77"/>
                                <a:gd name="T8" fmla="+- 0 3735 3719"/>
                                <a:gd name="T9" fmla="*/ T8 w 75"/>
                                <a:gd name="T10" fmla="+- 0 3455 3378"/>
                                <a:gd name="T11" fmla="*/ 3455 h 77"/>
                                <a:gd name="T12" fmla="+- 0 3719 3719"/>
                                <a:gd name="T13" fmla="*/ T12 w 75"/>
                                <a:gd name="T14" fmla="+- 0 3378 3378"/>
                                <a:gd name="T15" fmla="*/ 3378 h 77"/>
                              </a:gdLst>
                              <a:ahLst/>
                              <a:cxnLst>
                                <a:cxn ang="0">
                                  <a:pos x="T1" y="T3"/>
                                </a:cxn>
                                <a:cxn ang="0">
                                  <a:pos x="T5" y="T7"/>
                                </a:cxn>
                                <a:cxn ang="0">
                                  <a:pos x="T9" y="T11"/>
                                </a:cxn>
                                <a:cxn ang="0">
                                  <a:pos x="T13" y="T15"/>
                                </a:cxn>
                              </a:cxnLst>
                              <a:rect l="0" t="0" r="r" b="b"/>
                              <a:pathLst>
                                <a:path w="75" h="77">
                                  <a:moveTo>
                                    <a:pt x="0" y="0"/>
                                  </a:moveTo>
                                  <a:lnTo>
                                    <a:pt x="74" y="24"/>
                                  </a:lnTo>
                                  <a:lnTo>
                                    <a:pt x="16" y="77"/>
                                  </a:lnTo>
                                  <a:lnTo>
                                    <a:pt x="0" y="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47" name="Group 4103"/>
                        <wpg:cNvGrpSpPr>
                          <a:grpSpLocks/>
                        </wpg:cNvGrpSpPr>
                        <wpg:grpSpPr bwMode="auto">
                          <a:xfrm>
                            <a:off x="3719" y="3390"/>
                            <a:ext cx="75" cy="2"/>
                            <a:chOff x="3719" y="3390"/>
                            <a:chExt cx="75" cy="2"/>
                          </a:xfrm>
                        </wpg:grpSpPr>
                        <wps:wsp>
                          <wps:cNvPr id="4048" name="Freeform 4104"/>
                          <wps:cNvSpPr>
                            <a:spLocks/>
                          </wps:cNvSpPr>
                          <wps:spPr bwMode="auto">
                            <a:xfrm>
                              <a:off x="3719" y="3390"/>
                              <a:ext cx="75" cy="2"/>
                            </a:xfrm>
                            <a:custGeom>
                              <a:avLst/>
                              <a:gdLst>
                                <a:gd name="T0" fmla="+- 0 3719 3719"/>
                                <a:gd name="T1" fmla="*/ T0 w 75"/>
                                <a:gd name="T2" fmla="+- 0 3793 3719"/>
                                <a:gd name="T3" fmla="*/ T2 w 75"/>
                              </a:gdLst>
                              <a:ahLst/>
                              <a:cxnLst>
                                <a:cxn ang="0">
                                  <a:pos x="T1" y="0"/>
                                </a:cxn>
                                <a:cxn ang="0">
                                  <a:pos x="T3" y="0"/>
                                </a:cxn>
                              </a:cxnLst>
                              <a:rect l="0" t="0" r="r" b="b"/>
                              <a:pathLst>
                                <a:path w="75">
                                  <a:moveTo>
                                    <a:pt x="0" y="0"/>
                                  </a:moveTo>
                                  <a:lnTo>
                                    <a:pt x="74" y="0"/>
                                  </a:lnTo>
                                </a:path>
                              </a:pathLst>
                            </a:custGeom>
                            <a:noFill/>
                            <a:ln w="153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49" name="Group 4101"/>
                        <wpg:cNvGrpSpPr>
                          <a:grpSpLocks/>
                        </wpg:cNvGrpSpPr>
                        <wpg:grpSpPr bwMode="auto">
                          <a:xfrm>
                            <a:off x="3764" y="3429"/>
                            <a:ext cx="74" cy="82"/>
                            <a:chOff x="3764" y="3429"/>
                            <a:chExt cx="74" cy="82"/>
                          </a:xfrm>
                        </wpg:grpSpPr>
                        <wps:wsp>
                          <wps:cNvPr id="4050" name="Freeform 4102"/>
                          <wps:cNvSpPr>
                            <a:spLocks/>
                          </wps:cNvSpPr>
                          <wps:spPr bwMode="auto">
                            <a:xfrm>
                              <a:off x="3764" y="3429"/>
                              <a:ext cx="74" cy="82"/>
                            </a:xfrm>
                            <a:custGeom>
                              <a:avLst/>
                              <a:gdLst>
                                <a:gd name="T0" fmla="+- 0 3764 3764"/>
                                <a:gd name="T1" fmla="*/ T0 w 74"/>
                                <a:gd name="T2" fmla="+- 0 3429 3429"/>
                                <a:gd name="T3" fmla="*/ 3429 h 82"/>
                                <a:gd name="T4" fmla="+- 0 3837 3764"/>
                                <a:gd name="T5" fmla="*/ T4 w 74"/>
                                <a:gd name="T6" fmla="+- 0 3510 3429"/>
                                <a:gd name="T7" fmla="*/ 3510 h 82"/>
                              </a:gdLst>
                              <a:ahLst/>
                              <a:cxnLst>
                                <a:cxn ang="0">
                                  <a:pos x="T1" y="T3"/>
                                </a:cxn>
                                <a:cxn ang="0">
                                  <a:pos x="T5" y="T7"/>
                                </a:cxn>
                              </a:cxnLst>
                              <a:rect l="0" t="0" r="r" b="b"/>
                              <a:pathLst>
                                <a:path w="74" h="82">
                                  <a:moveTo>
                                    <a:pt x="0" y="0"/>
                                  </a:moveTo>
                                  <a:lnTo>
                                    <a:pt x="73" y="81"/>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51" name="Group 4099"/>
                        <wpg:cNvGrpSpPr>
                          <a:grpSpLocks/>
                        </wpg:cNvGrpSpPr>
                        <wpg:grpSpPr bwMode="auto">
                          <a:xfrm>
                            <a:off x="2990" y="3035"/>
                            <a:ext cx="1344" cy="1507"/>
                            <a:chOff x="2990" y="3035"/>
                            <a:chExt cx="1344" cy="1507"/>
                          </a:xfrm>
                        </wpg:grpSpPr>
                        <wps:wsp>
                          <wps:cNvPr id="4052" name="Freeform 4100"/>
                          <wps:cNvSpPr>
                            <a:spLocks/>
                          </wps:cNvSpPr>
                          <wps:spPr bwMode="auto">
                            <a:xfrm>
                              <a:off x="2990" y="3035"/>
                              <a:ext cx="1344" cy="1507"/>
                            </a:xfrm>
                            <a:custGeom>
                              <a:avLst/>
                              <a:gdLst>
                                <a:gd name="T0" fmla="+- 0 2990 2990"/>
                                <a:gd name="T1" fmla="*/ T0 w 1344"/>
                                <a:gd name="T2" fmla="+- 0 3035 3035"/>
                                <a:gd name="T3" fmla="*/ 3035 h 1507"/>
                                <a:gd name="T4" fmla="+- 0 4334 2990"/>
                                <a:gd name="T5" fmla="*/ T4 w 1344"/>
                                <a:gd name="T6" fmla="+- 0 4542 3035"/>
                                <a:gd name="T7" fmla="*/ 4542 h 1507"/>
                              </a:gdLst>
                              <a:ahLst/>
                              <a:cxnLst>
                                <a:cxn ang="0">
                                  <a:pos x="T1" y="T3"/>
                                </a:cxn>
                                <a:cxn ang="0">
                                  <a:pos x="T5" y="T7"/>
                                </a:cxn>
                              </a:cxnLst>
                              <a:rect l="0" t="0" r="r" b="b"/>
                              <a:pathLst>
                                <a:path w="1344" h="1507">
                                  <a:moveTo>
                                    <a:pt x="0" y="0"/>
                                  </a:moveTo>
                                  <a:lnTo>
                                    <a:pt x="1344" y="1507"/>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53" name="Group 4097"/>
                        <wpg:cNvGrpSpPr>
                          <a:grpSpLocks/>
                        </wpg:cNvGrpSpPr>
                        <wpg:grpSpPr bwMode="auto">
                          <a:xfrm>
                            <a:off x="2004" y="4399"/>
                            <a:ext cx="1035" cy="255"/>
                            <a:chOff x="2004" y="4399"/>
                            <a:chExt cx="1035" cy="255"/>
                          </a:xfrm>
                        </wpg:grpSpPr>
                        <wps:wsp>
                          <wps:cNvPr id="4054" name="Freeform 4098"/>
                          <wps:cNvSpPr>
                            <a:spLocks/>
                          </wps:cNvSpPr>
                          <wps:spPr bwMode="auto">
                            <a:xfrm>
                              <a:off x="2004" y="4399"/>
                              <a:ext cx="1035" cy="255"/>
                            </a:xfrm>
                            <a:custGeom>
                              <a:avLst/>
                              <a:gdLst>
                                <a:gd name="T0" fmla="+- 0 2004 2004"/>
                                <a:gd name="T1" fmla="*/ T0 w 1035"/>
                                <a:gd name="T2" fmla="+- 0 4399 4399"/>
                                <a:gd name="T3" fmla="*/ 4399 h 255"/>
                                <a:gd name="T4" fmla="+- 0 2004 2004"/>
                                <a:gd name="T5" fmla="*/ T4 w 1035"/>
                                <a:gd name="T6" fmla="+- 0 4654 4399"/>
                                <a:gd name="T7" fmla="*/ 4654 h 255"/>
                                <a:gd name="T8" fmla="+- 0 3040 2004"/>
                                <a:gd name="T9" fmla="*/ T8 w 1035"/>
                                <a:gd name="T10" fmla="+- 0 4654 4399"/>
                                <a:gd name="T11" fmla="*/ 4654 h 255"/>
                                <a:gd name="T12" fmla="+- 0 3040 2004"/>
                                <a:gd name="T13" fmla="*/ T12 w 1035"/>
                                <a:gd name="T14" fmla="+- 0 4399 4399"/>
                                <a:gd name="T15" fmla="*/ 4399 h 255"/>
                                <a:gd name="T16" fmla="+- 0 2004 2004"/>
                                <a:gd name="T17" fmla="*/ T16 w 1035"/>
                                <a:gd name="T18" fmla="+- 0 4399 4399"/>
                                <a:gd name="T19" fmla="*/ 4399 h 255"/>
                              </a:gdLst>
                              <a:ahLst/>
                              <a:cxnLst>
                                <a:cxn ang="0">
                                  <a:pos x="T1" y="T3"/>
                                </a:cxn>
                                <a:cxn ang="0">
                                  <a:pos x="T5" y="T7"/>
                                </a:cxn>
                                <a:cxn ang="0">
                                  <a:pos x="T9" y="T11"/>
                                </a:cxn>
                                <a:cxn ang="0">
                                  <a:pos x="T13" y="T15"/>
                                </a:cxn>
                                <a:cxn ang="0">
                                  <a:pos x="T17" y="T19"/>
                                </a:cxn>
                              </a:cxnLst>
                              <a:rect l="0" t="0" r="r" b="b"/>
                              <a:pathLst>
                                <a:path w="1035" h="255">
                                  <a:moveTo>
                                    <a:pt x="0" y="0"/>
                                  </a:moveTo>
                                  <a:lnTo>
                                    <a:pt x="0" y="255"/>
                                  </a:lnTo>
                                  <a:lnTo>
                                    <a:pt x="1036" y="255"/>
                                  </a:lnTo>
                                  <a:lnTo>
                                    <a:pt x="103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55" name="Group 4095"/>
                        <wpg:cNvGrpSpPr>
                          <a:grpSpLocks/>
                        </wpg:cNvGrpSpPr>
                        <wpg:grpSpPr bwMode="auto">
                          <a:xfrm>
                            <a:off x="2004" y="4399"/>
                            <a:ext cx="1035" cy="255"/>
                            <a:chOff x="2004" y="4399"/>
                            <a:chExt cx="1035" cy="255"/>
                          </a:xfrm>
                        </wpg:grpSpPr>
                        <wps:wsp>
                          <wps:cNvPr id="4056" name="Freeform 4096"/>
                          <wps:cNvSpPr>
                            <a:spLocks/>
                          </wps:cNvSpPr>
                          <wps:spPr bwMode="auto">
                            <a:xfrm>
                              <a:off x="2004" y="4399"/>
                              <a:ext cx="1035" cy="255"/>
                            </a:xfrm>
                            <a:custGeom>
                              <a:avLst/>
                              <a:gdLst>
                                <a:gd name="T0" fmla="+- 0 2004 2004"/>
                                <a:gd name="T1" fmla="*/ T0 w 1035"/>
                                <a:gd name="T2" fmla="+- 0 4654 4399"/>
                                <a:gd name="T3" fmla="*/ 4654 h 255"/>
                                <a:gd name="T4" fmla="+- 0 3040 2004"/>
                                <a:gd name="T5" fmla="*/ T4 w 1035"/>
                                <a:gd name="T6" fmla="+- 0 4654 4399"/>
                                <a:gd name="T7" fmla="*/ 4654 h 255"/>
                                <a:gd name="T8" fmla="+- 0 3040 2004"/>
                                <a:gd name="T9" fmla="*/ T8 w 1035"/>
                                <a:gd name="T10" fmla="+- 0 4399 4399"/>
                                <a:gd name="T11" fmla="*/ 4399 h 255"/>
                                <a:gd name="T12" fmla="+- 0 2004 2004"/>
                                <a:gd name="T13" fmla="*/ T12 w 1035"/>
                                <a:gd name="T14" fmla="+- 0 4399 4399"/>
                                <a:gd name="T15" fmla="*/ 4399 h 255"/>
                                <a:gd name="T16" fmla="+- 0 2004 2004"/>
                                <a:gd name="T17" fmla="*/ T16 w 1035"/>
                                <a:gd name="T18" fmla="+- 0 4654 4399"/>
                                <a:gd name="T19" fmla="*/ 4654 h 255"/>
                              </a:gdLst>
                              <a:ahLst/>
                              <a:cxnLst>
                                <a:cxn ang="0">
                                  <a:pos x="T1" y="T3"/>
                                </a:cxn>
                                <a:cxn ang="0">
                                  <a:pos x="T5" y="T7"/>
                                </a:cxn>
                                <a:cxn ang="0">
                                  <a:pos x="T9" y="T11"/>
                                </a:cxn>
                                <a:cxn ang="0">
                                  <a:pos x="T13" y="T15"/>
                                </a:cxn>
                                <a:cxn ang="0">
                                  <a:pos x="T17" y="T19"/>
                                </a:cxn>
                              </a:cxnLst>
                              <a:rect l="0" t="0" r="r" b="b"/>
                              <a:pathLst>
                                <a:path w="1035" h="255">
                                  <a:moveTo>
                                    <a:pt x="0" y="255"/>
                                  </a:moveTo>
                                  <a:lnTo>
                                    <a:pt x="1036" y="255"/>
                                  </a:lnTo>
                                  <a:lnTo>
                                    <a:pt x="1036" y="0"/>
                                  </a:lnTo>
                                  <a:lnTo>
                                    <a:pt x="0" y="0"/>
                                  </a:lnTo>
                                  <a:lnTo>
                                    <a:pt x="0" y="255"/>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57" name="Group 4093"/>
                        <wpg:cNvGrpSpPr>
                          <a:grpSpLocks/>
                        </wpg:cNvGrpSpPr>
                        <wpg:grpSpPr bwMode="auto">
                          <a:xfrm>
                            <a:off x="2022" y="4582"/>
                            <a:ext cx="999" cy="2"/>
                            <a:chOff x="2022" y="4582"/>
                            <a:chExt cx="999" cy="2"/>
                          </a:xfrm>
                        </wpg:grpSpPr>
                        <wps:wsp>
                          <wps:cNvPr id="4058" name="Freeform 4094"/>
                          <wps:cNvSpPr>
                            <a:spLocks/>
                          </wps:cNvSpPr>
                          <wps:spPr bwMode="auto">
                            <a:xfrm>
                              <a:off x="2022" y="4582"/>
                              <a:ext cx="999" cy="2"/>
                            </a:xfrm>
                            <a:custGeom>
                              <a:avLst/>
                              <a:gdLst>
                                <a:gd name="T0" fmla="+- 0 2022 2022"/>
                                <a:gd name="T1" fmla="*/ T0 w 999"/>
                                <a:gd name="T2" fmla="+- 0 3022 2022"/>
                                <a:gd name="T3" fmla="*/ T2 w 999"/>
                              </a:gdLst>
                              <a:ahLst/>
                              <a:cxnLst>
                                <a:cxn ang="0">
                                  <a:pos x="T1" y="0"/>
                                </a:cxn>
                                <a:cxn ang="0">
                                  <a:pos x="T3" y="0"/>
                                </a:cxn>
                              </a:cxnLst>
                              <a:rect l="0" t="0" r="r" b="b"/>
                              <a:pathLst>
                                <a:path w="999">
                                  <a:moveTo>
                                    <a:pt x="0" y="0"/>
                                  </a:moveTo>
                                  <a:lnTo>
                                    <a:pt x="1000"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59" name="Group 4091"/>
                        <wpg:cNvGrpSpPr>
                          <a:grpSpLocks/>
                        </wpg:cNvGrpSpPr>
                        <wpg:grpSpPr bwMode="auto">
                          <a:xfrm>
                            <a:off x="1831" y="6522"/>
                            <a:ext cx="1331" cy="254"/>
                            <a:chOff x="1831" y="6522"/>
                            <a:chExt cx="1331" cy="254"/>
                          </a:xfrm>
                        </wpg:grpSpPr>
                        <wps:wsp>
                          <wps:cNvPr id="4060" name="Freeform 4092"/>
                          <wps:cNvSpPr>
                            <a:spLocks/>
                          </wps:cNvSpPr>
                          <wps:spPr bwMode="auto">
                            <a:xfrm>
                              <a:off x="1831" y="6522"/>
                              <a:ext cx="1331" cy="254"/>
                            </a:xfrm>
                            <a:custGeom>
                              <a:avLst/>
                              <a:gdLst>
                                <a:gd name="T0" fmla="+- 0 1831 1831"/>
                                <a:gd name="T1" fmla="*/ T0 w 1331"/>
                                <a:gd name="T2" fmla="+- 0 6776 6522"/>
                                <a:gd name="T3" fmla="*/ 6776 h 254"/>
                                <a:gd name="T4" fmla="+- 0 3162 1831"/>
                                <a:gd name="T5" fmla="*/ T4 w 1331"/>
                                <a:gd name="T6" fmla="+- 0 6776 6522"/>
                                <a:gd name="T7" fmla="*/ 6776 h 254"/>
                                <a:gd name="T8" fmla="+- 0 3162 1831"/>
                                <a:gd name="T9" fmla="*/ T8 w 1331"/>
                                <a:gd name="T10" fmla="+- 0 6522 6522"/>
                                <a:gd name="T11" fmla="*/ 6522 h 254"/>
                                <a:gd name="T12" fmla="+- 0 1831 1831"/>
                                <a:gd name="T13" fmla="*/ T12 w 1331"/>
                                <a:gd name="T14" fmla="+- 0 6522 6522"/>
                                <a:gd name="T15" fmla="*/ 6522 h 254"/>
                                <a:gd name="T16" fmla="+- 0 1831 1831"/>
                                <a:gd name="T17" fmla="*/ T16 w 1331"/>
                                <a:gd name="T18" fmla="+- 0 6776 6522"/>
                                <a:gd name="T19" fmla="*/ 6776 h 254"/>
                              </a:gdLst>
                              <a:ahLst/>
                              <a:cxnLst>
                                <a:cxn ang="0">
                                  <a:pos x="T1" y="T3"/>
                                </a:cxn>
                                <a:cxn ang="0">
                                  <a:pos x="T5" y="T7"/>
                                </a:cxn>
                                <a:cxn ang="0">
                                  <a:pos x="T9" y="T11"/>
                                </a:cxn>
                                <a:cxn ang="0">
                                  <a:pos x="T13" y="T15"/>
                                </a:cxn>
                                <a:cxn ang="0">
                                  <a:pos x="T17" y="T19"/>
                                </a:cxn>
                              </a:cxnLst>
                              <a:rect l="0" t="0" r="r" b="b"/>
                              <a:pathLst>
                                <a:path w="1331" h="254">
                                  <a:moveTo>
                                    <a:pt x="0" y="254"/>
                                  </a:moveTo>
                                  <a:lnTo>
                                    <a:pt x="1331" y="254"/>
                                  </a:lnTo>
                                  <a:lnTo>
                                    <a:pt x="1331" y="0"/>
                                  </a:lnTo>
                                  <a:lnTo>
                                    <a:pt x="0" y="0"/>
                                  </a:lnTo>
                                  <a:lnTo>
                                    <a:pt x="0" y="254"/>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61" name="Group 4089"/>
                        <wpg:cNvGrpSpPr>
                          <a:grpSpLocks/>
                        </wpg:cNvGrpSpPr>
                        <wpg:grpSpPr bwMode="auto">
                          <a:xfrm>
                            <a:off x="1849" y="6704"/>
                            <a:ext cx="1296" cy="2"/>
                            <a:chOff x="1849" y="6704"/>
                            <a:chExt cx="1296" cy="2"/>
                          </a:xfrm>
                        </wpg:grpSpPr>
                        <wps:wsp>
                          <wps:cNvPr id="4062" name="Freeform 4090"/>
                          <wps:cNvSpPr>
                            <a:spLocks/>
                          </wps:cNvSpPr>
                          <wps:spPr bwMode="auto">
                            <a:xfrm>
                              <a:off x="1849" y="6704"/>
                              <a:ext cx="1296" cy="2"/>
                            </a:xfrm>
                            <a:custGeom>
                              <a:avLst/>
                              <a:gdLst>
                                <a:gd name="T0" fmla="+- 0 1849 1849"/>
                                <a:gd name="T1" fmla="*/ T0 w 1296"/>
                                <a:gd name="T2" fmla="+- 0 3145 1849"/>
                                <a:gd name="T3" fmla="*/ T2 w 1296"/>
                              </a:gdLst>
                              <a:ahLst/>
                              <a:cxnLst>
                                <a:cxn ang="0">
                                  <a:pos x="T1" y="0"/>
                                </a:cxn>
                                <a:cxn ang="0">
                                  <a:pos x="T3" y="0"/>
                                </a:cxn>
                              </a:cxnLst>
                              <a:rect l="0" t="0" r="r" b="b"/>
                              <a:pathLst>
                                <a:path w="1296">
                                  <a:moveTo>
                                    <a:pt x="0" y="0"/>
                                  </a:moveTo>
                                  <a:lnTo>
                                    <a:pt x="1296"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63" name="Group 4087"/>
                        <wpg:cNvGrpSpPr>
                          <a:grpSpLocks/>
                        </wpg:cNvGrpSpPr>
                        <wpg:grpSpPr bwMode="auto">
                          <a:xfrm>
                            <a:off x="2497" y="4654"/>
                            <a:ext cx="25" cy="1868"/>
                            <a:chOff x="2497" y="4654"/>
                            <a:chExt cx="25" cy="1868"/>
                          </a:xfrm>
                        </wpg:grpSpPr>
                        <wps:wsp>
                          <wps:cNvPr id="4064" name="Freeform 4088"/>
                          <wps:cNvSpPr>
                            <a:spLocks/>
                          </wps:cNvSpPr>
                          <wps:spPr bwMode="auto">
                            <a:xfrm>
                              <a:off x="2497" y="4654"/>
                              <a:ext cx="25" cy="1868"/>
                            </a:xfrm>
                            <a:custGeom>
                              <a:avLst/>
                              <a:gdLst>
                                <a:gd name="T0" fmla="+- 0 2522 2497"/>
                                <a:gd name="T1" fmla="*/ T0 w 25"/>
                                <a:gd name="T2" fmla="+- 0 4654 4654"/>
                                <a:gd name="T3" fmla="*/ 4654 h 1868"/>
                                <a:gd name="T4" fmla="+- 0 2497 2497"/>
                                <a:gd name="T5" fmla="*/ T4 w 25"/>
                                <a:gd name="T6" fmla="+- 0 6522 4654"/>
                                <a:gd name="T7" fmla="*/ 6522 h 1868"/>
                              </a:gdLst>
                              <a:ahLst/>
                              <a:cxnLst>
                                <a:cxn ang="0">
                                  <a:pos x="T1" y="T3"/>
                                </a:cxn>
                                <a:cxn ang="0">
                                  <a:pos x="T5" y="T7"/>
                                </a:cxn>
                              </a:cxnLst>
                              <a:rect l="0" t="0" r="r" b="b"/>
                              <a:pathLst>
                                <a:path w="25" h="1868">
                                  <a:moveTo>
                                    <a:pt x="25" y="0"/>
                                  </a:moveTo>
                                  <a:lnTo>
                                    <a:pt x="0" y="1868"/>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65" name="Group 4085"/>
                        <wpg:cNvGrpSpPr>
                          <a:grpSpLocks/>
                        </wpg:cNvGrpSpPr>
                        <wpg:grpSpPr bwMode="auto">
                          <a:xfrm>
                            <a:off x="3452" y="4979"/>
                            <a:ext cx="68" cy="79"/>
                            <a:chOff x="3452" y="4979"/>
                            <a:chExt cx="68" cy="79"/>
                          </a:xfrm>
                        </wpg:grpSpPr>
                        <wps:wsp>
                          <wps:cNvPr id="4066" name="Freeform 4086"/>
                          <wps:cNvSpPr>
                            <a:spLocks/>
                          </wps:cNvSpPr>
                          <wps:spPr bwMode="auto">
                            <a:xfrm>
                              <a:off x="3452" y="4979"/>
                              <a:ext cx="68" cy="79"/>
                            </a:xfrm>
                            <a:custGeom>
                              <a:avLst/>
                              <a:gdLst>
                                <a:gd name="T0" fmla="+- 0 3520 3452"/>
                                <a:gd name="T1" fmla="*/ T0 w 68"/>
                                <a:gd name="T2" fmla="+- 0 4979 4979"/>
                                <a:gd name="T3" fmla="*/ 4979 h 79"/>
                                <a:gd name="T4" fmla="+- 0 3452 3452"/>
                                <a:gd name="T5" fmla="*/ T4 w 68"/>
                                <a:gd name="T6" fmla="+- 0 5017 4979"/>
                                <a:gd name="T7" fmla="*/ 5017 h 79"/>
                                <a:gd name="T8" fmla="+- 0 3519 3452"/>
                                <a:gd name="T9" fmla="*/ T8 w 68"/>
                                <a:gd name="T10" fmla="+- 0 5057 4979"/>
                                <a:gd name="T11" fmla="*/ 5057 h 79"/>
                                <a:gd name="T12" fmla="+- 0 3520 3452"/>
                                <a:gd name="T13" fmla="*/ T12 w 68"/>
                                <a:gd name="T14" fmla="+- 0 4979 4979"/>
                                <a:gd name="T15" fmla="*/ 4979 h 79"/>
                              </a:gdLst>
                              <a:ahLst/>
                              <a:cxnLst>
                                <a:cxn ang="0">
                                  <a:pos x="T1" y="T3"/>
                                </a:cxn>
                                <a:cxn ang="0">
                                  <a:pos x="T5" y="T7"/>
                                </a:cxn>
                                <a:cxn ang="0">
                                  <a:pos x="T9" y="T11"/>
                                </a:cxn>
                                <a:cxn ang="0">
                                  <a:pos x="T13" y="T15"/>
                                </a:cxn>
                              </a:cxnLst>
                              <a:rect l="0" t="0" r="r" b="b"/>
                              <a:pathLst>
                                <a:path w="68" h="79">
                                  <a:moveTo>
                                    <a:pt x="68" y="0"/>
                                  </a:moveTo>
                                  <a:lnTo>
                                    <a:pt x="0" y="38"/>
                                  </a:lnTo>
                                  <a:lnTo>
                                    <a:pt x="67" y="78"/>
                                  </a:lnTo>
                                  <a:lnTo>
                                    <a:pt x="6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67" name="Group 4083"/>
                        <wpg:cNvGrpSpPr>
                          <a:grpSpLocks/>
                        </wpg:cNvGrpSpPr>
                        <wpg:grpSpPr bwMode="auto">
                          <a:xfrm>
                            <a:off x="3452" y="4979"/>
                            <a:ext cx="68" cy="79"/>
                            <a:chOff x="3452" y="4979"/>
                            <a:chExt cx="68" cy="79"/>
                          </a:xfrm>
                        </wpg:grpSpPr>
                        <wps:wsp>
                          <wps:cNvPr id="4068" name="Freeform 4084"/>
                          <wps:cNvSpPr>
                            <a:spLocks/>
                          </wps:cNvSpPr>
                          <wps:spPr bwMode="auto">
                            <a:xfrm>
                              <a:off x="3452" y="4979"/>
                              <a:ext cx="68" cy="79"/>
                            </a:xfrm>
                            <a:custGeom>
                              <a:avLst/>
                              <a:gdLst>
                                <a:gd name="T0" fmla="+- 0 3452 3452"/>
                                <a:gd name="T1" fmla="*/ T0 w 68"/>
                                <a:gd name="T2" fmla="+- 0 5017 4979"/>
                                <a:gd name="T3" fmla="*/ 5017 h 79"/>
                                <a:gd name="T4" fmla="+- 0 3520 3452"/>
                                <a:gd name="T5" fmla="*/ T4 w 68"/>
                                <a:gd name="T6" fmla="+- 0 4979 4979"/>
                                <a:gd name="T7" fmla="*/ 4979 h 79"/>
                                <a:gd name="T8" fmla="+- 0 3519 3452"/>
                                <a:gd name="T9" fmla="*/ T8 w 68"/>
                                <a:gd name="T10" fmla="+- 0 5057 4979"/>
                                <a:gd name="T11" fmla="*/ 5057 h 79"/>
                                <a:gd name="T12" fmla="+- 0 3452 3452"/>
                                <a:gd name="T13" fmla="*/ T12 w 68"/>
                                <a:gd name="T14" fmla="+- 0 5017 4979"/>
                                <a:gd name="T15" fmla="*/ 5017 h 79"/>
                              </a:gdLst>
                              <a:ahLst/>
                              <a:cxnLst>
                                <a:cxn ang="0">
                                  <a:pos x="T1" y="T3"/>
                                </a:cxn>
                                <a:cxn ang="0">
                                  <a:pos x="T5" y="T7"/>
                                </a:cxn>
                                <a:cxn ang="0">
                                  <a:pos x="T9" y="T11"/>
                                </a:cxn>
                                <a:cxn ang="0">
                                  <a:pos x="T13" y="T15"/>
                                </a:cxn>
                              </a:cxnLst>
                              <a:rect l="0" t="0" r="r" b="b"/>
                              <a:pathLst>
                                <a:path w="68" h="79">
                                  <a:moveTo>
                                    <a:pt x="0" y="38"/>
                                  </a:moveTo>
                                  <a:lnTo>
                                    <a:pt x="68" y="0"/>
                                  </a:lnTo>
                                  <a:lnTo>
                                    <a:pt x="67" y="78"/>
                                  </a:lnTo>
                                  <a:lnTo>
                                    <a:pt x="0" y="3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69" name="Group 4081"/>
                        <wpg:cNvGrpSpPr>
                          <a:grpSpLocks/>
                        </wpg:cNvGrpSpPr>
                        <wpg:grpSpPr bwMode="auto">
                          <a:xfrm>
                            <a:off x="3452" y="4979"/>
                            <a:ext cx="68" cy="38"/>
                            <a:chOff x="3452" y="4979"/>
                            <a:chExt cx="68" cy="38"/>
                          </a:xfrm>
                        </wpg:grpSpPr>
                        <wps:wsp>
                          <wps:cNvPr id="4070" name="Freeform 4082"/>
                          <wps:cNvSpPr>
                            <a:spLocks/>
                          </wps:cNvSpPr>
                          <wps:spPr bwMode="auto">
                            <a:xfrm>
                              <a:off x="3452" y="4979"/>
                              <a:ext cx="68" cy="38"/>
                            </a:xfrm>
                            <a:custGeom>
                              <a:avLst/>
                              <a:gdLst>
                                <a:gd name="T0" fmla="+- 0 3520 3452"/>
                                <a:gd name="T1" fmla="*/ T0 w 68"/>
                                <a:gd name="T2" fmla="+- 0 4979 4979"/>
                                <a:gd name="T3" fmla="*/ 4979 h 38"/>
                                <a:gd name="T4" fmla="+- 0 3452 3452"/>
                                <a:gd name="T5" fmla="*/ T4 w 68"/>
                                <a:gd name="T6" fmla="+- 0 5017 4979"/>
                                <a:gd name="T7" fmla="*/ 5017 h 38"/>
                              </a:gdLst>
                              <a:ahLst/>
                              <a:cxnLst>
                                <a:cxn ang="0">
                                  <a:pos x="T1" y="T3"/>
                                </a:cxn>
                                <a:cxn ang="0">
                                  <a:pos x="T5" y="T7"/>
                                </a:cxn>
                              </a:cxnLst>
                              <a:rect l="0" t="0" r="r" b="b"/>
                              <a:pathLst>
                                <a:path w="68" h="38">
                                  <a:moveTo>
                                    <a:pt x="68" y="0"/>
                                  </a:moveTo>
                                  <a:lnTo>
                                    <a:pt x="0" y="3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1" name="Group 4079"/>
                        <wpg:cNvGrpSpPr>
                          <a:grpSpLocks/>
                        </wpg:cNvGrpSpPr>
                        <wpg:grpSpPr bwMode="auto">
                          <a:xfrm>
                            <a:off x="3519" y="5018"/>
                            <a:ext cx="110" cy="2"/>
                            <a:chOff x="3519" y="5018"/>
                            <a:chExt cx="110" cy="2"/>
                          </a:xfrm>
                        </wpg:grpSpPr>
                        <wps:wsp>
                          <wps:cNvPr id="4072" name="Freeform 4080"/>
                          <wps:cNvSpPr>
                            <a:spLocks/>
                          </wps:cNvSpPr>
                          <wps:spPr bwMode="auto">
                            <a:xfrm>
                              <a:off x="3519" y="5018"/>
                              <a:ext cx="110" cy="2"/>
                            </a:xfrm>
                            <a:custGeom>
                              <a:avLst/>
                              <a:gdLst>
                                <a:gd name="T0" fmla="+- 0 3519 3519"/>
                                <a:gd name="T1" fmla="*/ T0 w 110"/>
                                <a:gd name="T2" fmla="+- 0 5018 5018"/>
                                <a:gd name="T3" fmla="*/ 5018 h 1"/>
                                <a:gd name="T4" fmla="+- 0 3629 3519"/>
                                <a:gd name="T5" fmla="*/ T4 w 110"/>
                                <a:gd name="T6" fmla="+- 0 5019 5018"/>
                                <a:gd name="T7" fmla="*/ 5019 h 1"/>
                              </a:gdLst>
                              <a:ahLst/>
                              <a:cxnLst>
                                <a:cxn ang="0">
                                  <a:pos x="T1" y="T3"/>
                                </a:cxn>
                                <a:cxn ang="0">
                                  <a:pos x="T5" y="T7"/>
                                </a:cxn>
                              </a:cxnLst>
                              <a:rect l="0" t="0" r="r" b="b"/>
                              <a:pathLst>
                                <a:path w="110" h="1">
                                  <a:moveTo>
                                    <a:pt x="0" y="0"/>
                                  </a:moveTo>
                                  <a:lnTo>
                                    <a:pt x="110" y="1"/>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3" name="Group 4077"/>
                        <wpg:cNvGrpSpPr>
                          <a:grpSpLocks/>
                        </wpg:cNvGrpSpPr>
                        <wpg:grpSpPr bwMode="auto">
                          <a:xfrm>
                            <a:off x="3480" y="5049"/>
                            <a:ext cx="78" cy="73"/>
                            <a:chOff x="3480" y="5049"/>
                            <a:chExt cx="78" cy="73"/>
                          </a:xfrm>
                        </wpg:grpSpPr>
                        <wps:wsp>
                          <wps:cNvPr id="4074" name="Freeform 4078"/>
                          <wps:cNvSpPr>
                            <a:spLocks/>
                          </wps:cNvSpPr>
                          <wps:spPr bwMode="auto">
                            <a:xfrm>
                              <a:off x="3480" y="5049"/>
                              <a:ext cx="78" cy="73"/>
                            </a:xfrm>
                            <a:custGeom>
                              <a:avLst/>
                              <a:gdLst>
                                <a:gd name="T0" fmla="+- 0 3558 3480"/>
                                <a:gd name="T1" fmla="*/ T0 w 78"/>
                                <a:gd name="T2" fmla="+- 0 5049 5049"/>
                                <a:gd name="T3" fmla="*/ 5049 h 73"/>
                                <a:gd name="T4" fmla="+- 0 3480 3480"/>
                                <a:gd name="T5" fmla="*/ T4 w 78"/>
                                <a:gd name="T6" fmla="+- 0 5061 5049"/>
                                <a:gd name="T7" fmla="*/ 5061 h 73"/>
                                <a:gd name="T8" fmla="+- 0 3530 3480"/>
                                <a:gd name="T9" fmla="*/ T8 w 78"/>
                                <a:gd name="T10" fmla="+- 0 5122 5049"/>
                                <a:gd name="T11" fmla="*/ 5122 h 73"/>
                                <a:gd name="T12" fmla="+- 0 3558 3480"/>
                                <a:gd name="T13" fmla="*/ T12 w 78"/>
                                <a:gd name="T14" fmla="+- 0 5049 5049"/>
                                <a:gd name="T15" fmla="*/ 5049 h 73"/>
                              </a:gdLst>
                              <a:ahLst/>
                              <a:cxnLst>
                                <a:cxn ang="0">
                                  <a:pos x="T1" y="T3"/>
                                </a:cxn>
                                <a:cxn ang="0">
                                  <a:pos x="T5" y="T7"/>
                                </a:cxn>
                                <a:cxn ang="0">
                                  <a:pos x="T9" y="T11"/>
                                </a:cxn>
                                <a:cxn ang="0">
                                  <a:pos x="T13" y="T15"/>
                                </a:cxn>
                              </a:cxnLst>
                              <a:rect l="0" t="0" r="r" b="b"/>
                              <a:pathLst>
                                <a:path w="78" h="73">
                                  <a:moveTo>
                                    <a:pt x="78" y="0"/>
                                  </a:moveTo>
                                  <a:lnTo>
                                    <a:pt x="0" y="12"/>
                                  </a:lnTo>
                                  <a:lnTo>
                                    <a:pt x="50" y="73"/>
                                  </a:lnTo>
                                  <a:lnTo>
                                    <a:pt x="7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75" name="Group 4075"/>
                        <wpg:cNvGrpSpPr>
                          <a:grpSpLocks/>
                        </wpg:cNvGrpSpPr>
                        <wpg:grpSpPr bwMode="auto">
                          <a:xfrm>
                            <a:off x="3480" y="5049"/>
                            <a:ext cx="78" cy="73"/>
                            <a:chOff x="3480" y="5049"/>
                            <a:chExt cx="78" cy="73"/>
                          </a:xfrm>
                        </wpg:grpSpPr>
                        <wps:wsp>
                          <wps:cNvPr id="4076" name="Freeform 4076"/>
                          <wps:cNvSpPr>
                            <a:spLocks/>
                          </wps:cNvSpPr>
                          <wps:spPr bwMode="auto">
                            <a:xfrm>
                              <a:off x="3480" y="5049"/>
                              <a:ext cx="78" cy="73"/>
                            </a:xfrm>
                            <a:custGeom>
                              <a:avLst/>
                              <a:gdLst>
                                <a:gd name="T0" fmla="+- 0 3558 3480"/>
                                <a:gd name="T1" fmla="*/ T0 w 78"/>
                                <a:gd name="T2" fmla="+- 0 5049 5049"/>
                                <a:gd name="T3" fmla="*/ 5049 h 73"/>
                                <a:gd name="T4" fmla="+- 0 3530 3480"/>
                                <a:gd name="T5" fmla="*/ T4 w 78"/>
                                <a:gd name="T6" fmla="+- 0 5122 5049"/>
                                <a:gd name="T7" fmla="*/ 5122 h 73"/>
                                <a:gd name="T8" fmla="+- 0 3480 3480"/>
                                <a:gd name="T9" fmla="*/ T8 w 78"/>
                                <a:gd name="T10" fmla="+- 0 5061 5049"/>
                                <a:gd name="T11" fmla="*/ 5061 h 73"/>
                                <a:gd name="T12" fmla="+- 0 3558 3480"/>
                                <a:gd name="T13" fmla="*/ T12 w 78"/>
                                <a:gd name="T14" fmla="+- 0 5049 5049"/>
                                <a:gd name="T15" fmla="*/ 5049 h 73"/>
                              </a:gdLst>
                              <a:ahLst/>
                              <a:cxnLst>
                                <a:cxn ang="0">
                                  <a:pos x="T1" y="T3"/>
                                </a:cxn>
                                <a:cxn ang="0">
                                  <a:pos x="T5" y="T7"/>
                                </a:cxn>
                                <a:cxn ang="0">
                                  <a:pos x="T9" y="T11"/>
                                </a:cxn>
                                <a:cxn ang="0">
                                  <a:pos x="T13" y="T15"/>
                                </a:cxn>
                              </a:cxnLst>
                              <a:rect l="0" t="0" r="r" b="b"/>
                              <a:pathLst>
                                <a:path w="78" h="73">
                                  <a:moveTo>
                                    <a:pt x="78" y="0"/>
                                  </a:moveTo>
                                  <a:lnTo>
                                    <a:pt x="50" y="73"/>
                                  </a:lnTo>
                                  <a:lnTo>
                                    <a:pt x="0" y="12"/>
                                  </a:lnTo>
                                  <a:lnTo>
                                    <a:pt x="78" y="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7" name="Group 4073"/>
                        <wpg:cNvGrpSpPr>
                          <a:grpSpLocks/>
                        </wpg:cNvGrpSpPr>
                        <wpg:grpSpPr bwMode="auto">
                          <a:xfrm>
                            <a:off x="3544" y="5049"/>
                            <a:ext cx="2" cy="73"/>
                            <a:chOff x="3544" y="5049"/>
                            <a:chExt cx="2" cy="73"/>
                          </a:xfrm>
                        </wpg:grpSpPr>
                        <wps:wsp>
                          <wps:cNvPr id="4078" name="Freeform 4074"/>
                          <wps:cNvSpPr>
                            <a:spLocks/>
                          </wps:cNvSpPr>
                          <wps:spPr bwMode="auto">
                            <a:xfrm>
                              <a:off x="3544" y="5049"/>
                              <a:ext cx="2" cy="73"/>
                            </a:xfrm>
                            <a:custGeom>
                              <a:avLst/>
                              <a:gdLst>
                                <a:gd name="T0" fmla="+- 0 5049 5049"/>
                                <a:gd name="T1" fmla="*/ 5049 h 73"/>
                                <a:gd name="T2" fmla="+- 0 5122 5049"/>
                                <a:gd name="T3" fmla="*/ 5122 h 73"/>
                              </a:gdLst>
                              <a:ahLst/>
                              <a:cxnLst>
                                <a:cxn ang="0">
                                  <a:pos x="0" y="T1"/>
                                </a:cxn>
                                <a:cxn ang="0">
                                  <a:pos x="0" y="T3"/>
                                </a:cxn>
                              </a:cxnLst>
                              <a:rect l="0" t="0" r="r" b="b"/>
                              <a:pathLst>
                                <a:path h="73">
                                  <a:moveTo>
                                    <a:pt x="0" y="0"/>
                                  </a:moveTo>
                                  <a:lnTo>
                                    <a:pt x="0" y="73"/>
                                  </a:lnTo>
                                </a:path>
                              </a:pathLst>
                            </a:custGeom>
                            <a:noFill/>
                            <a:ln w="177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9" name="Group 4071"/>
                        <wpg:cNvGrpSpPr>
                          <a:grpSpLocks/>
                        </wpg:cNvGrpSpPr>
                        <wpg:grpSpPr bwMode="auto">
                          <a:xfrm>
                            <a:off x="3419" y="5092"/>
                            <a:ext cx="86" cy="69"/>
                            <a:chOff x="3419" y="5092"/>
                            <a:chExt cx="86" cy="69"/>
                          </a:xfrm>
                        </wpg:grpSpPr>
                        <wps:wsp>
                          <wps:cNvPr id="4080" name="Freeform 4072"/>
                          <wps:cNvSpPr>
                            <a:spLocks/>
                          </wps:cNvSpPr>
                          <wps:spPr bwMode="auto">
                            <a:xfrm>
                              <a:off x="3419" y="5092"/>
                              <a:ext cx="86" cy="69"/>
                            </a:xfrm>
                            <a:custGeom>
                              <a:avLst/>
                              <a:gdLst>
                                <a:gd name="T0" fmla="+- 0 3505 3419"/>
                                <a:gd name="T1" fmla="*/ T0 w 86"/>
                                <a:gd name="T2" fmla="+- 0 5092 5092"/>
                                <a:gd name="T3" fmla="*/ 5092 h 69"/>
                                <a:gd name="T4" fmla="+- 0 3419 3419"/>
                                <a:gd name="T5" fmla="*/ T4 w 86"/>
                                <a:gd name="T6" fmla="+- 0 5160 5092"/>
                                <a:gd name="T7" fmla="*/ 5160 h 69"/>
                              </a:gdLst>
                              <a:ahLst/>
                              <a:cxnLst>
                                <a:cxn ang="0">
                                  <a:pos x="T1" y="T3"/>
                                </a:cxn>
                                <a:cxn ang="0">
                                  <a:pos x="T5" y="T7"/>
                                </a:cxn>
                              </a:cxnLst>
                              <a:rect l="0" t="0" r="r" b="b"/>
                              <a:pathLst>
                                <a:path w="86" h="69">
                                  <a:moveTo>
                                    <a:pt x="86" y="0"/>
                                  </a:moveTo>
                                  <a:lnTo>
                                    <a:pt x="0" y="68"/>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81" name="Group 4069"/>
                        <wpg:cNvGrpSpPr>
                          <a:grpSpLocks/>
                        </wpg:cNvGrpSpPr>
                        <wpg:grpSpPr bwMode="auto">
                          <a:xfrm>
                            <a:off x="3453" y="4810"/>
                            <a:ext cx="68" cy="79"/>
                            <a:chOff x="3453" y="4810"/>
                            <a:chExt cx="68" cy="79"/>
                          </a:xfrm>
                        </wpg:grpSpPr>
                        <wps:wsp>
                          <wps:cNvPr id="4082" name="Freeform 4070"/>
                          <wps:cNvSpPr>
                            <a:spLocks/>
                          </wps:cNvSpPr>
                          <wps:spPr bwMode="auto">
                            <a:xfrm>
                              <a:off x="3453" y="4810"/>
                              <a:ext cx="68" cy="79"/>
                            </a:xfrm>
                            <a:custGeom>
                              <a:avLst/>
                              <a:gdLst>
                                <a:gd name="T0" fmla="+- 0 3522 3453"/>
                                <a:gd name="T1" fmla="*/ T0 w 68"/>
                                <a:gd name="T2" fmla="+- 0 4810 4810"/>
                                <a:gd name="T3" fmla="*/ 4810 h 79"/>
                                <a:gd name="T4" fmla="+- 0 3453 3453"/>
                                <a:gd name="T5" fmla="*/ T4 w 68"/>
                                <a:gd name="T6" fmla="+- 0 4849 4810"/>
                                <a:gd name="T7" fmla="*/ 4849 h 79"/>
                                <a:gd name="T8" fmla="+- 0 3521 3453"/>
                                <a:gd name="T9" fmla="*/ T8 w 68"/>
                                <a:gd name="T10" fmla="+- 0 4889 4810"/>
                                <a:gd name="T11" fmla="*/ 4889 h 79"/>
                                <a:gd name="T12" fmla="+- 0 3522 3453"/>
                                <a:gd name="T13" fmla="*/ T12 w 68"/>
                                <a:gd name="T14" fmla="+- 0 4810 4810"/>
                                <a:gd name="T15" fmla="*/ 4810 h 79"/>
                              </a:gdLst>
                              <a:ahLst/>
                              <a:cxnLst>
                                <a:cxn ang="0">
                                  <a:pos x="T1" y="T3"/>
                                </a:cxn>
                                <a:cxn ang="0">
                                  <a:pos x="T5" y="T7"/>
                                </a:cxn>
                                <a:cxn ang="0">
                                  <a:pos x="T9" y="T11"/>
                                </a:cxn>
                                <a:cxn ang="0">
                                  <a:pos x="T13" y="T15"/>
                                </a:cxn>
                              </a:cxnLst>
                              <a:rect l="0" t="0" r="r" b="b"/>
                              <a:pathLst>
                                <a:path w="68" h="79">
                                  <a:moveTo>
                                    <a:pt x="69" y="0"/>
                                  </a:moveTo>
                                  <a:lnTo>
                                    <a:pt x="0" y="39"/>
                                  </a:lnTo>
                                  <a:lnTo>
                                    <a:pt x="68" y="79"/>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83" name="Group 4067"/>
                        <wpg:cNvGrpSpPr>
                          <a:grpSpLocks/>
                        </wpg:cNvGrpSpPr>
                        <wpg:grpSpPr bwMode="auto">
                          <a:xfrm>
                            <a:off x="3453" y="4810"/>
                            <a:ext cx="68" cy="79"/>
                            <a:chOff x="3453" y="4810"/>
                            <a:chExt cx="68" cy="79"/>
                          </a:xfrm>
                        </wpg:grpSpPr>
                        <wps:wsp>
                          <wps:cNvPr id="4084" name="Freeform 4068"/>
                          <wps:cNvSpPr>
                            <a:spLocks/>
                          </wps:cNvSpPr>
                          <wps:spPr bwMode="auto">
                            <a:xfrm>
                              <a:off x="3453" y="4810"/>
                              <a:ext cx="68" cy="79"/>
                            </a:xfrm>
                            <a:custGeom>
                              <a:avLst/>
                              <a:gdLst>
                                <a:gd name="T0" fmla="+- 0 3453 3453"/>
                                <a:gd name="T1" fmla="*/ T0 w 68"/>
                                <a:gd name="T2" fmla="+- 0 4849 4810"/>
                                <a:gd name="T3" fmla="*/ 4849 h 79"/>
                                <a:gd name="T4" fmla="+- 0 3522 3453"/>
                                <a:gd name="T5" fmla="*/ T4 w 68"/>
                                <a:gd name="T6" fmla="+- 0 4810 4810"/>
                                <a:gd name="T7" fmla="*/ 4810 h 79"/>
                                <a:gd name="T8" fmla="+- 0 3521 3453"/>
                                <a:gd name="T9" fmla="*/ T8 w 68"/>
                                <a:gd name="T10" fmla="+- 0 4889 4810"/>
                                <a:gd name="T11" fmla="*/ 4889 h 79"/>
                                <a:gd name="T12" fmla="+- 0 3453 3453"/>
                                <a:gd name="T13" fmla="*/ T12 w 68"/>
                                <a:gd name="T14" fmla="+- 0 4849 4810"/>
                                <a:gd name="T15" fmla="*/ 4849 h 79"/>
                              </a:gdLst>
                              <a:ahLst/>
                              <a:cxnLst>
                                <a:cxn ang="0">
                                  <a:pos x="T1" y="T3"/>
                                </a:cxn>
                                <a:cxn ang="0">
                                  <a:pos x="T5" y="T7"/>
                                </a:cxn>
                                <a:cxn ang="0">
                                  <a:pos x="T9" y="T11"/>
                                </a:cxn>
                                <a:cxn ang="0">
                                  <a:pos x="T13" y="T15"/>
                                </a:cxn>
                              </a:cxnLst>
                              <a:rect l="0" t="0" r="r" b="b"/>
                              <a:pathLst>
                                <a:path w="68" h="79">
                                  <a:moveTo>
                                    <a:pt x="0" y="39"/>
                                  </a:moveTo>
                                  <a:lnTo>
                                    <a:pt x="69" y="0"/>
                                  </a:lnTo>
                                  <a:lnTo>
                                    <a:pt x="68" y="79"/>
                                  </a:lnTo>
                                  <a:lnTo>
                                    <a:pt x="0" y="39"/>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85" name="Group 4065"/>
                        <wpg:cNvGrpSpPr>
                          <a:grpSpLocks/>
                        </wpg:cNvGrpSpPr>
                        <wpg:grpSpPr bwMode="auto">
                          <a:xfrm>
                            <a:off x="3453" y="4810"/>
                            <a:ext cx="68" cy="39"/>
                            <a:chOff x="3453" y="4810"/>
                            <a:chExt cx="68" cy="39"/>
                          </a:xfrm>
                        </wpg:grpSpPr>
                        <wps:wsp>
                          <wps:cNvPr id="4086" name="Freeform 4066"/>
                          <wps:cNvSpPr>
                            <a:spLocks/>
                          </wps:cNvSpPr>
                          <wps:spPr bwMode="auto">
                            <a:xfrm>
                              <a:off x="3453" y="4810"/>
                              <a:ext cx="68" cy="39"/>
                            </a:xfrm>
                            <a:custGeom>
                              <a:avLst/>
                              <a:gdLst>
                                <a:gd name="T0" fmla="+- 0 3522 3453"/>
                                <a:gd name="T1" fmla="*/ T0 w 68"/>
                                <a:gd name="T2" fmla="+- 0 4810 4810"/>
                                <a:gd name="T3" fmla="*/ 4810 h 39"/>
                                <a:gd name="T4" fmla="+- 0 3453 3453"/>
                                <a:gd name="T5" fmla="*/ T4 w 68"/>
                                <a:gd name="T6" fmla="+- 0 4849 4810"/>
                                <a:gd name="T7" fmla="*/ 4849 h 39"/>
                              </a:gdLst>
                              <a:ahLst/>
                              <a:cxnLst>
                                <a:cxn ang="0">
                                  <a:pos x="T1" y="T3"/>
                                </a:cxn>
                                <a:cxn ang="0">
                                  <a:pos x="T5" y="T7"/>
                                </a:cxn>
                              </a:cxnLst>
                              <a:rect l="0" t="0" r="r" b="b"/>
                              <a:pathLst>
                                <a:path w="68" h="39">
                                  <a:moveTo>
                                    <a:pt x="69" y="0"/>
                                  </a:moveTo>
                                  <a:lnTo>
                                    <a:pt x="0" y="39"/>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87" name="Group 4063"/>
                        <wpg:cNvGrpSpPr>
                          <a:grpSpLocks/>
                        </wpg:cNvGrpSpPr>
                        <wpg:grpSpPr bwMode="auto">
                          <a:xfrm>
                            <a:off x="3522" y="4849"/>
                            <a:ext cx="110" cy="2"/>
                            <a:chOff x="3522" y="4849"/>
                            <a:chExt cx="110" cy="2"/>
                          </a:xfrm>
                        </wpg:grpSpPr>
                        <wps:wsp>
                          <wps:cNvPr id="4088" name="Freeform 4064"/>
                          <wps:cNvSpPr>
                            <a:spLocks/>
                          </wps:cNvSpPr>
                          <wps:spPr bwMode="auto">
                            <a:xfrm>
                              <a:off x="3522" y="4849"/>
                              <a:ext cx="110" cy="2"/>
                            </a:xfrm>
                            <a:custGeom>
                              <a:avLst/>
                              <a:gdLst>
                                <a:gd name="T0" fmla="+- 0 3522 3522"/>
                                <a:gd name="T1" fmla="*/ T0 w 110"/>
                                <a:gd name="T2" fmla="+- 0 4849 4849"/>
                                <a:gd name="T3" fmla="*/ 4849 h 2"/>
                                <a:gd name="T4" fmla="+- 0 3631 3522"/>
                                <a:gd name="T5" fmla="*/ T4 w 110"/>
                                <a:gd name="T6" fmla="+- 0 4851 4849"/>
                                <a:gd name="T7" fmla="*/ 4851 h 2"/>
                              </a:gdLst>
                              <a:ahLst/>
                              <a:cxnLst>
                                <a:cxn ang="0">
                                  <a:pos x="T1" y="T3"/>
                                </a:cxn>
                                <a:cxn ang="0">
                                  <a:pos x="T5" y="T7"/>
                                </a:cxn>
                              </a:cxnLst>
                              <a:rect l="0" t="0" r="r" b="b"/>
                              <a:pathLst>
                                <a:path w="110" h="2">
                                  <a:moveTo>
                                    <a:pt x="0" y="0"/>
                                  </a:moveTo>
                                  <a:lnTo>
                                    <a:pt x="109" y="2"/>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89" name="Group 4061"/>
                        <wpg:cNvGrpSpPr>
                          <a:grpSpLocks/>
                        </wpg:cNvGrpSpPr>
                        <wpg:grpSpPr bwMode="auto">
                          <a:xfrm>
                            <a:off x="2952" y="5755"/>
                            <a:ext cx="79" cy="69"/>
                            <a:chOff x="2952" y="5755"/>
                            <a:chExt cx="79" cy="69"/>
                          </a:xfrm>
                        </wpg:grpSpPr>
                        <wps:wsp>
                          <wps:cNvPr id="4090" name="Freeform 4062"/>
                          <wps:cNvSpPr>
                            <a:spLocks/>
                          </wps:cNvSpPr>
                          <wps:spPr bwMode="auto">
                            <a:xfrm>
                              <a:off x="2952" y="5755"/>
                              <a:ext cx="79" cy="69"/>
                            </a:xfrm>
                            <a:custGeom>
                              <a:avLst/>
                              <a:gdLst>
                                <a:gd name="T0" fmla="+- 0 2952 2952"/>
                                <a:gd name="T1" fmla="*/ T0 w 79"/>
                                <a:gd name="T2" fmla="+- 0 5755 5755"/>
                                <a:gd name="T3" fmla="*/ 5755 h 69"/>
                                <a:gd name="T4" fmla="+- 0 2991 2952"/>
                                <a:gd name="T5" fmla="*/ T4 w 79"/>
                                <a:gd name="T6" fmla="+- 0 5823 5755"/>
                                <a:gd name="T7" fmla="*/ 5823 h 69"/>
                                <a:gd name="T8" fmla="+- 0 3031 2952"/>
                                <a:gd name="T9" fmla="*/ T8 w 79"/>
                                <a:gd name="T10" fmla="+- 0 5756 5755"/>
                                <a:gd name="T11" fmla="*/ 5756 h 69"/>
                                <a:gd name="T12" fmla="+- 0 2952 2952"/>
                                <a:gd name="T13" fmla="*/ T12 w 79"/>
                                <a:gd name="T14" fmla="+- 0 5755 5755"/>
                                <a:gd name="T15" fmla="*/ 5755 h 69"/>
                              </a:gdLst>
                              <a:ahLst/>
                              <a:cxnLst>
                                <a:cxn ang="0">
                                  <a:pos x="T1" y="T3"/>
                                </a:cxn>
                                <a:cxn ang="0">
                                  <a:pos x="T5" y="T7"/>
                                </a:cxn>
                                <a:cxn ang="0">
                                  <a:pos x="T9" y="T11"/>
                                </a:cxn>
                                <a:cxn ang="0">
                                  <a:pos x="T13" y="T15"/>
                                </a:cxn>
                              </a:cxnLst>
                              <a:rect l="0" t="0" r="r" b="b"/>
                              <a:pathLst>
                                <a:path w="79" h="69">
                                  <a:moveTo>
                                    <a:pt x="0" y="0"/>
                                  </a:moveTo>
                                  <a:lnTo>
                                    <a:pt x="39" y="68"/>
                                  </a:lnTo>
                                  <a:lnTo>
                                    <a:pt x="79" y="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91" name="Group 4059"/>
                        <wpg:cNvGrpSpPr>
                          <a:grpSpLocks/>
                        </wpg:cNvGrpSpPr>
                        <wpg:grpSpPr bwMode="auto">
                          <a:xfrm>
                            <a:off x="2952" y="5755"/>
                            <a:ext cx="79" cy="69"/>
                            <a:chOff x="2952" y="5755"/>
                            <a:chExt cx="79" cy="69"/>
                          </a:xfrm>
                        </wpg:grpSpPr>
                        <wps:wsp>
                          <wps:cNvPr id="4092" name="Freeform 4060"/>
                          <wps:cNvSpPr>
                            <a:spLocks/>
                          </wps:cNvSpPr>
                          <wps:spPr bwMode="auto">
                            <a:xfrm>
                              <a:off x="2952" y="5755"/>
                              <a:ext cx="79" cy="69"/>
                            </a:xfrm>
                            <a:custGeom>
                              <a:avLst/>
                              <a:gdLst>
                                <a:gd name="T0" fmla="+- 0 2991 2952"/>
                                <a:gd name="T1" fmla="*/ T0 w 79"/>
                                <a:gd name="T2" fmla="+- 0 5823 5755"/>
                                <a:gd name="T3" fmla="*/ 5823 h 69"/>
                                <a:gd name="T4" fmla="+- 0 2952 2952"/>
                                <a:gd name="T5" fmla="*/ T4 w 79"/>
                                <a:gd name="T6" fmla="+- 0 5755 5755"/>
                                <a:gd name="T7" fmla="*/ 5755 h 69"/>
                                <a:gd name="T8" fmla="+- 0 3031 2952"/>
                                <a:gd name="T9" fmla="*/ T8 w 79"/>
                                <a:gd name="T10" fmla="+- 0 5756 5755"/>
                                <a:gd name="T11" fmla="*/ 5756 h 69"/>
                                <a:gd name="T12" fmla="+- 0 2991 2952"/>
                                <a:gd name="T13" fmla="*/ T12 w 79"/>
                                <a:gd name="T14" fmla="+- 0 5823 5755"/>
                                <a:gd name="T15" fmla="*/ 5823 h 69"/>
                              </a:gdLst>
                              <a:ahLst/>
                              <a:cxnLst>
                                <a:cxn ang="0">
                                  <a:pos x="T1" y="T3"/>
                                </a:cxn>
                                <a:cxn ang="0">
                                  <a:pos x="T5" y="T7"/>
                                </a:cxn>
                                <a:cxn ang="0">
                                  <a:pos x="T9" y="T11"/>
                                </a:cxn>
                                <a:cxn ang="0">
                                  <a:pos x="T13" y="T15"/>
                                </a:cxn>
                              </a:cxnLst>
                              <a:rect l="0" t="0" r="r" b="b"/>
                              <a:pathLst>
                                <a:path w="79" h="69">
                                  <a:moveTo>
                                    <a:pt x="39" y="68"/>
                                  </a:moveTo>
                                  <a:lnTo>
                                    <a:pt x="0" y="0"/>
                                  </a:lnTo>
                                  <a:lnTo>
                                    <a:pt x="79" y="1"/>
                                  </a:lnTo>
                                  <a:lnTo>
                                    <a:pt x="39" y="6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93" name="Group 4057"/>
                        <wpg:cNvGrpSpPr>
                          <a:grpSpLocks/>
                        </wpg:cNvGrpSpPr>
                        <wpg:grpSpPr bwMode="auto">
                          <a:xfrm>
                            <a:off x="2952" y="5755"/>
                            <a:ext cx="38" cy="69"/>
                            <a:chOff x="2952" y="5755"/>
                            <a:chExt cx="38" cy="69"/>
                          </a:xfrm>
                        </wpg:grpSpPr>
                        <wps:wsp>
                          <wps:cNvPr id="4094" name="Freeform 4058"/>
                          <wps:cNvSpPr>
                            <a:spLocks/>
                          </wps:cNvSpPr>
                          <wps:spPr bwMode="auto">
                            <a:xfrm>
                              <a:off x="2952" y="5755"/>
                              <a:ext cx="38" cy="69"/>
                            </a:xfrm>
                            <a:custGeom>
                              <a:avLst/>
                              <a:gdLst>
                                <a:gd name="T0" fmla="+- 0 2952 2952"/>
                                <a:gd name="T1" fmla="*/ T0 w 38"/>
                                <a:gd name="T2" fmla="+- 0 5755 5755"/>
                                <a:gd name="T3" fmla="*/ 5755 h 69"/>
                                <a:gd name="T4" fmla="+- 0 2991 2952"/>
                                <a:gd name="T5" fmla="*/ T4 w 38"/>
                                <a:gd name="T6" fmla="+- 0 5823 5755"/>
                                <a:gd name="T7" fmla="*/ 5823 h 69"/>
                              </a:gdLst>
                              <a:ahLst/>
                              <a:cxnLst>
                                <a:cxn ang="0">
                                  <a:pos x="T1" y="T3"/>
                                </a:cxn>
                                <a:cxn ang="0">
                                  <a:pos x="T5" y="T7"/>
                                </a:cxn>
                              </a:cxnLst>
                              <a:rect l="0" t="0" r="r" b="b"/>
                              <a:pathLst>
                                <a:path w="38" h="69">
                                  <a:moveTo>
                                    <a:pt x="0" y="0"/>
                                  </a:moveTo>
                                  <a:lnTo>
                                    <a:pt x="39" y="6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95" name="Group 4055"/>
                        <wpg:cNvGrpSpPr>
                          <a:grpSpLocks/>
                        </wpg:cNvGrpSpPr>
                        <wpg:grpSpPr bwMode="auto">
                          <a:xfrm>
                            <a:off x="2992" y="5645"/>
                            <a:ext cx="2" cy="110"/>
                            <a:chOff x="2992" y="5645"/>
                            <a:chExt cx="2" cy="110"/>
                          </a:xfrm>
                        </wpg:grpSpPr>
                        <wps:wsp>
                          <wps:cNvPr id="4096" name="Freeform 4056"/>
                          <wps:cNvSpPr>
                            <a:spLocks/>
                          </wps:cNvSpPr>
                          <wps:spPr bwMode="auto">
                            <a:xfrm>
                              <a:off x="2992" y="5645"/>
                              <a:ext cx="2" cy="110"/>
                            </a:xfrm>
                            <a:custGeom>
                              <a:avLst/>
                              <a:gdLst>
                                <a:gd name="T0" fmla="+- 0 2992 2992"/>
                                <a:gd name="T1" fmla="*/ T0 w 1"/>
                                <a:gd name="T2" fmla="+- 0 5755 5645"/>
                                <a:gd name="T3" fmla="*/ 5755 h 110"/>
                                <a:gd name="T4" fmla="+- 0 2993 2992"/>
                                <a:gd name="T5" fmla="*/ T4 w 1"/>
                                <a:gd name="T6" fmla="+- 0 5645 5645"/>
                                <a:gd name="T7" fmla="*/ 5645 h 110"/>
                              </a:gdLst>
                              <a:ahLst/>
                              <a:cxnLst>
                                <a:cxn ang="0">
                                  <a:pos x="T1" y="T3"/>
                                </a:cxn>
                                <a:cxn ang="0">
                                  <a:pos x="T5" y="T7"/>
                                </a:cxn>
                              </a:cxnLst>
                              <a:rect l="0" t="0" r="r" b="b"/>
                              <a:pathLst>
                                <a:path w="1" h="110">
                                  <a:moveTo>
                                    <a:pt x="0" y="110"/>
                                  </a:moveTo>
                                  <a:lnTo>
                                    <a:pt x="1"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97" name="Group 4053"/>
                        <wpg:cNvGrpSpPr>
                          <a:grpSpLocks/>
                        </wpg:cNvGrpSpPr>
                        <wpg:grpSpPr bwMode="auto">
                          <a:xfrm>
                            <a:off x="2783" y="5792"/>
                            <a:ext cx="79" cy="69"/>
                            <a:chOff x="2783" y="5792"/>
                            <a:chExt cx="79" cy="69"/>
                          </a:xfrm>
                        </wpg:grpSpPr>
                        <wps:wsp>
                          <wps:cNvPr id="4098" name="Freeform 4054"/>
                          <wps:cNvSpPr>
                            <a:spLocks/>
                          </wps:cNvSpPr>
                          <wps:spPr bwMode="auto">
                            <a:xfrm>
                              <a:off x="2783" y="5792"/>
                              <a:ext cx="79" cy="69"/>
                            </a:xfrm>
                            <a:custGeom>
                              <a:avLst/>
                              <a:gdLst>
                                <a:gd name="T0" fmla="+- 0 2783 2783"/>
                                <a:gd name="T1" fmla="*/ T0 w 79"/>
                                <a:gd name="T2" fmla="+- 0 5792 5792"/>
                                <a:gd name="T3" fmla="*/ 5792 h 69"/>
                                <a:gd name="T4" fmla="+- 0 2822 2783"/>
                                <a:gd name="T5" fmla="*/ T4 w 79"/>
                                <a:gd name="T6" fmla="+- 0 5860 5792"/>
                                <a:gd name="T7" fmla="*/ 5860 h 69"/>
                                <a:gd name="T8" fmla="+- 0 2862 2783"/>
                                <a:gd name="T9" fmla="*/ T8 w 79"/>
                                <a:gd name="T10" fmla="+- 0 5792 5792"/>
                                <a:gd name="T11" fmla="*/ 5792 h 69"/>
                                <a:gd name="T12" fmla="+- 0 2783 2783"/>
                                <a:gd name="T13" fmla="*/ T12 w 79"/>
                                <a:gd name="T14" fmla="+- 0 5792 5792"/>
                                <a:gd name="T15" fmla="*/ 5792 h 69"/>
                              </a:gdLst>
                              <a:ahLst/>
                              <a:cxnLst>
                                <a:cxn ang="0">
                                  <a:pos x="T1" y="T3"/>
                                </a:cxn>
                                <a:cxn ang="0">
                                  <a:pos x="T5" y="T7"/>
                                </a:cxn>
                                <a:cxn ang="0">
                                  <a:pos x="T9" y="T11"/>
                                </a:cxn>
                                <a:cxn ang="0">
                                  <a:pos x="T13" y="T15"/>
                                </a:cxn>
                              </a:cxnLst>
                              <a:rect l="0" t="0" r="r" b="b"/>
                              <a:pathLst>
                                <a:path w="79" h="69">
                                  <a:moveTo>
                                    <a:pt x="0" y="0"/>
                                  </a:moveTo>
                                  <a:lnTo>
                                    <a:pt x="39" y="68"/>
                                  </a:lnTo>
                                  <a:lnTo>
                                    <a:pt x="79" y="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99" name="Group 4051"/>
                        <wpg:cNvGrpSpPr>
                          <a:grpSpLocks/>
                        </wpg:cNvGrpSpPr>
                        <wpg:grpSpPr bwMode="auto">
                          <a:xfrm>
                            <a:off x="2783" y="5792"/>
                            <a:ext cx="79" cy="69"/>
                            <a:chOff x="2783" y="5792"/>
                            <a:chExt cx="79" cy="69"/>
                          </a:xfrm>
                        </wpg:grpSpPr>
                        <wps:wsp>
                          <wps:cNvPr id="4100" name="Freeform 4052"/>
                          <wps:cNvSpPr>
                            <a:spLocks/>
                          </wps:cNvSpPr>
                          <wps:spPr bwMode="auto">
                            <a:xfrm>
                              <a:off x="2783" y="5792"/>
                              <a:ext cx="79" cy="69"/>
                            </a:xfrm>
                            <a:custGeom>
                              <a:avLst/>
                              <a:gdLst>
                                <a:gd name="T0" fmla="+- 0 2822 2783"/>
                                <a:gd name="T1" fmla="*/ T0 w 79"/>
                                <a:gd name="T2" fmla="+- 0 5860 5792"/>
                                <a:gd name="T3" fmla="*/ 5860 h 69"/>
                                <a:gd name="T4" fmla="+- 0 2783 2783"/>
                                <a:gd name="T5" fmla="*/ T4 w 79"/>
                                <a:gd name="T6" fmla="+- 0 5792 5792"/>
                                <a:gd name="T7" fmla="*/ 5792 h 69"/>
                                <a:gd name="T8" fmla="+- 0 2862 2783"/>
                                <a:gd name="T9" fmla="*/ T8 w 79"/>
                                <a:gd name="T10" fmla="+- 0 5792 5792"/>
                                <a:gd name="T11" fmla="*/ 5792 h 69"/>
                                <a:gd name="T12" fmla="+- 0 2822 2783"/>
                                <a:gd name="T13" fmla="*/ T12 w 79"/>
                                <a:gd name="T14" fmla="+- 0 5860 5792"/>
                                <a:gd name="T15" fmla="*/ 5860 h 69"/>
                              </a:gdLst>
                              <a:ahLst/>
                              <a:cxnLst>
                                <a:cxn ang="0">
                                  <a:pos x="T1" y="T3"/>
                                </a:cxn>
                                <a:cxn ang="0">
                                  <a:pos x="T5" y="T7"/>
                                </a:cxn>
                                <a:cxn ang="0">
                                  <a:pos x="T9" y="T11"/>
                                </a:cxn>
                                <a:cxn ang="0">
                                  <a:pos x="T13" y="T15"/>
                                </a:cxn>
                              </a:cxnLst>
                              <a:rect l="0" t="0" r="r" b="b"/>
                              <a:pathLst>
                                <a:path w="79" h="69">
                                  <a:moveTo>
                                    <a:pt x="39" y="68"/>
                                  </a:moveTo>
                                  <a:lnTo>
                                    <a:pt x="0" y="0"/>
                                  </a:lnTo>
                                  <a:lnTo>
                                    <a:pt x="79" y="0"/>
                                  </a:lnTo>
                                  <a:lnTo>
                                    <a:pt x="39" y="6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1" name="Group 4049"/>
                        <wpg:cNvGrpSpPr>
                          <a:grpSpLocks/>
                        </wpg:cNvGrpSpPr>
                        <wpg:grpSpPr bwMode="auto">
                          <a:xfrm>
                            <a:off x="2783" y="5792"/>
                            <a:ext cx="39" cy="69"/>
                            <a:chOff x="2783" y="5792"/>
                            <a:chExt cx="39" cy="69"/>
                          </a:xfrm>
                        </wpg:grpSpPr>
                        <wps:wsp>
                          <wps:cNvPr id="4102" name="Freeform 4050"/>
                          <wps:cNvSpPr>
                            <a:spLocks/>
                          </wps:cNvSpPr>
                          <wps:spPr bwMode="auto">
                            <a:xfrm>
                              <a:off x="2783" y="5792"/>
                              <a:ext cx="39" cy="69"/>
                            </a:xfrm>
                            <a:custGeom>
                              <a:avLst/>
                              <a:gdLst>
                                <a:gd name="T0" fmla="+- 0 2783 2783"/>
                                <a:gd name="T1" fmla="*/ T0 w 39"/>
                                <a:gd name="T2" fmla="+- 0 5792 5792"/>
                                <a:gd name="T3" fmla="*/ 5792 h 69"/>
                                <a:gd name="T4" fmla="+- 0 2822 2783"/>
                                <a:gd name="T5" fmla="*/ T4 w 39"/>
                                <a:gd name="T6" fmla="+- 0 5860 5792"/>
                                <a:gd name="T7" fmla="*/ 5860 h 69"/>
                              </a:gdLst>
                              <a:ahLst/>
                              <a:cxnLst>
                                <a:cxn ang="0">
                                  <a:pos x="T1" y="T3"/>
                                </a:cxn>
                                <a:cxn ang="0">
                                  <a:pos x="T5" y="T7"/>
                                </a:cxn>
                              </a:cxnLst>
                              <a:rect l="0" t="0" r="r" b="b"/>
                              <a:pathLst>
                                <a:path w="39" h="69">
                                  <a:moveTo>
                                    <a:pt x="0" y="0"/>
                                  </a:moveTo>
                                  <a:lnTo>
                                    <a:pt x="39" y="6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3" name="Group 4047"/>
                        <wpg:cNvGrpSpPr>
                          <a:grpSpLocks/>
                        </wpg:cNvGrpSpPr>
                        <wpg:grpSpPr bwMode="auto">
                          <a:xfrm>
                            <a:off x="2823" y="5682"/>
                            <a:ext cx="2" cy="111"/>
                            <a:chOff x="2823" y="5682"/>
                            <a:chExt cx="2" cy="111"/>
                          </a:xfrm>
                        </wpg:grpSpPr>
                        <wps:wsp>
                          <wps:cNvPr id="4104" name="Freeform 4048"/>
                          <wps:cNvSpPr>
                            <a:spLocks/>
                          </wps:cNvSpPr>
                          <wps:spPr bwMode="auto">
                            <a:xfrm>
                              <a:off x="2823" y="5682"/>
                              <a:ext cx="2" cy="111"/>
                            </a:xfrm>
                            <a:custGeom>
                              <a:avLst/>
                              <a:gdLst>
                                <a:gd name="T0" fmla="+- 0 2823 2823"/>
                                <a:gd name="T1" fmla="*/ T0 w 2"/>
                                <a:gd name="T2" fmla="+- 0 5792 5682"/>
                                <a:gd name="T3" fmla="*/ 5792 h 111"/>
                                <a:gd name="T4" fmla="+- 0 2824 2823"/>
                                <a:gd name="T5" fmla="*/ T4 w 2"/>
                                <a:gd name="T6" fmla="+- 0 5682 5682"/>
                                <a:gd name="T7" fmla="*/ 5682 h 111"/>
                              </a:gdLst>
                              <a:ahLst/>
                              <a:cxnLst>
                                <a:cxn ang="0">
                                  <a:pos x="T1" y="T3"/>
                                </a:cxn>
                                <a:cxn ang="0">
                                  <a:pos x="T5" y="T7"/>
                                </a:cxn>
                              </a:cxnLst>
                              <a:rect l="0" t="0" r="r" b="b"/>
                              <a:pathLst>
                                <a:path w="2" h="111">
                                  <a:moveTo>
                                    <a:pt x="0" y="110"/>
                                  </a:moveTo>
                                  <a:lnTo>
                                    <a:pt x="1"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5" name="Group 4045"/>
                        <wpg:cNvGrpSpPr>
                          <a:grpSpLocks/>
                        </wpg:cNvGrpSpPr>
                        <wpg:grpSpPr bwMode="auto">
                          <a:xfrm>
                            <a:off x="3586" y="5181"/>
                            <a:ext cx="78" cy="73"/>
                            <a:chOff x="3586" y="5181"/>
                            <a:chExt cx="78" cy="73"/>
                          </a:xfrm>
                        </wpg:grpSpPr>
                        <wps:wsp>
                          <wps:cNvPr id="4106" name="Freeform 4046"/>
                          <wps:cNvSpPr>
                            <a:spLocks/>
                          </wps:cNvSpPr>
                          <wps:spPr bwMode="auto">
                            <a:xfrm>
                              <a:off x="3586" y="5181"/>
                              <a:ext cx="78" cy="73"/>
                            </a:xfrm>
                            <a:custGeom>
                              <a:avLst/>
                              <a:gdLst>
                                <a:gd name="T0" fmla="+- 0 3663 3586"/>
                                <a:gd name="T1" fmla="*/ T0 w 78"/>
                                <a:gd name="T2" fmla="+- 0 5181 5181"/>
                                <a:gd name="T3" fmla="*/ 5181 h 73"/>
                                <a:gd name="T4" fmla="+- 0 3586 3586"/>
                                <a:gd name="T5" fmla="*/ T4 w 78"/>
                                <a:gd name="T6" fmla="+- 0 5192 5181"/>
                                <a:gd name="T7" fmla="*/ 5192 h 73"/>
                                <a:gd name="T8" fmla="+- 0 3635 3586"/>
                                <a:gd name="T9" fmla="*/ T8 w 78"/>
                                <a:gd name="T10" fmla="+- 0 5254 5181"/>
                                <a:gd name="T11" fmla="*/ 5254 h 73"/>
                                <a:gd name="T12" fmla="+- 0 3663 3586"/>
                                <a:gd name="T13" fmla="*/ T12 w 78"/>
                                <a:gd name="T14" fmla="+- 0 5181 5181"/>
                                <a:gd name="T15" fmla="*/ 5181 h 73"/>
                              </a:gdLst>
                              <a:ahLst/>
                              <a:cxnLst>
                                <a:cxn ang="0">
                                  <a:pos x="T1" y="T3"/>
                                </a:cxn>
                                <a:cxn ang="0">
                                  <a:pos x="T5" y="T7"/>
                                </a:cxn>
                                <a:cxn ang="0">
                                  <a:pos x="T9" y="T11"/>
                                </a:cxn>
                                <a:cxn ang="0">
                                  <a:pos x="T13" y="T15"/>
                                </a:cxn>
                              </a:cxnLst>
                              <a:rect l="0" t="0" r="r" b="b"/>
                              <a:pathLst>
                                <a:path w="78" h="73">
                                  <a:moveTo>
                                    <a:pt x="77" y="0"/>
                                  </a:moveTo>
                                  <a:lnTo>
                                    <a:pt x="0" y="11"/>
                                  </a:lnTo>
                                  <a:lnTo>
                                    <a:pt x="49" y="73"/>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07" name="Group 4043"/>
                        <wpg:cNvGrpSpPr>
                          <a:grpSpLocks/>
                        </wpg:cNvGrpSpPr>
                        <wpg:grpSpPr bwMode="auto">
                          <a:xfrm>
                            <a:off x="3586" y="5181"/>
                            <a:ext cx="78" cy="73"/>
                            <a:chOff x="3586" y="5181"/>
                            <a:chExt cx="78" cy="73"/>
                          </a:xfrm>
                        </wpg:grpSpPr>
                        <wps:wsp>
                          <wps:cNvPr id="4108" name="Freeform 4044"/>
                          <wps:cNvSpPr>
                            <a:spLocks/>
                          </wps:cNvSpPr>
                          <wps:spPr bwMode="auto">
                            <a:xfrm>
                              <a:off x="3586" y="5181"/>
                              <a:ext cx="78" cy="73"/>
                            </a:xfrm>
                            <a:custGeom>
                              <a:avLst/>
                              <a:gdLst>
                                <a:gd name="T0" fmla="+- 0 3663 3586"/>
                                <a:gd name="T1" fmla="*/ T0 w 78"/>
                                <a:gd name="T2" fmla="+- 0 5181 5181"/>
                                <a:gd name="T3" fmla="*/ 5181 h 73"/>
                                <a:gd name="T4" fmla="+- 0 3635 3586"/>
                                <a:gd name="T5" fmla="*/ T4 w 78"/>
                                <a:gd name="T6" fmla="+- 0 5254 5181"/>
                                <a:gd name="T7" fmla="*/ 5254 h 73"/>
                                <a:gd name="T8" fmla="+- 0 3586 3586"/>
                                <a:gd name="T9" fmla="*/ T8 w 78"/>
                                <a:gd name="T10" fmla="+- 0 5192 5181"/>
                                <a:gd name="T11" fmla="*/ 5192 h 73"/>
                                <a:gd name="T12" fmla="+- 0 3663 3586"/>
                                <a:gd name="T13" fmla="*/ T12 w 78"/>
                                <a:gd name="T14" fmla="+- 0 5181 5181"/>
                                <a:gd name="T15" fmla="*/ 5181 h 73"/>
                              </a:gdLst>
                              <a:ahLst/>
                              <a:cxnLst>
                                <a:cxn ang="0">
                                  <a:pos x="T1" y="T3"/>
                                </a:cxn>
                                <a:cxn ang="0">
                                  <a:pos x="T5" y="T7"/>
                                </a:cxn>
                                <a:cxn ang="0">
                                  <a:pos x="T9" y="T11"/>
                                </a:cxn>
                                <a:cxn ang="0">
                                  <a:pos x="T13" y="T15"/>
                                </a:cxn>
                              </a:cxnLst>
                              <a:rect l="0" t="0" r="r" b="b"/>
                              <a:pathLst>
                                <a:path w="78" h="73">
                                  <a:moveTo>
                                    <a:pt x="77" y="0"/>
                                  </a:moveTo>
                                  <a:lnTo>
                                    <a:pt x="49" y="73"/>
                                  </a:lnTo>
                                  <a:lnTo>
                                    <a:pt x="0" y="11"/>
                                  </a:lnTo>
                                  <a:lnTo>
                                    <a:pt x="77" y="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09" name="Group 4041"/>
                        <wpg:cNvGrpSpPr>
                          <a:grpSpLocks/>
                        </wpg:cNvGrpSpPr>
                        <wpg:grpSpPr bwMode="auto">
                          <a:xfrm>
                            <a:off x="3649" y="5181"/>
                            <a:ext cx="2" cy="73"/>
                            <a:chOff x="3649" y="5181"/>
                            <a:chExt cx="2" cy="73"/>
                          </a:xfrm>
                        </wpg:grpSpPr>
                        <wps:wsp>
                          <wps:cNvPr id="4110" name="Freeform 4042"/>
                          <wps:cNvSpPr>
                            <a:spLocks/>
                          </wps:cNvSpPr>
                          <wps:spPr bwMode="auto">
                            <a:xfrm>
                              <a:off x="3649" y="5181"/>
                              <a:ext cx="2" cy="73"/>
                            </a:xfrm>
                            <a:custGeom>
                              <a:avLst/>
                              <a:gdLst>
                                <a:gd name="T0" fmla="+- 0 5181 5181"/>
                                <a:gd name="T1" fmla="*/ 5181 h 73"/>
                                <a:gd name="T2" fmla="+- 0 5254 5181"/>
                                <a:gd name="T3" fmla="*/ 5254 h 73"/>
                              </a:gdLst>
                              <a:ahLst/>
                              <a:cxnLst>
                                <a:cxn ang="0">
                                  <a:pos x="0" y="T1"/>
                                </a:cxn>
                                <a:cxn ang="0">
                                  <a:pos x="0" y="T3"/>
                                </a:cxn>
                              </a:cxnLst>
                              <a:rect l="0" t="0" r="r" b="b"/>
                              <a:pathLst>
                                <a:path h="73">
                                  <a:moveTo>
                                    <a:pt x="0" y="0"/>
                                  </a:moveTo>
                                  <a:lnTo>
                                    <a:pt x="0" y="73"/>
                                  </a:lnTo>
                                </a:path>
                              </a:pathLst>
                            </a:custGeom>
                            <a:noFill/>
                            <a:ln w="1827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11" name="Group 4039"/>
                        <wpg:cNvGrpSpPr>
                          <a:grpSpLocks/>
                        </wpg:cNvGrpSpPr>
                        <wpg:grpSpPr bwMode="auto">
                          <a:xfrm>
                            <a:off x="3524" y="5223"/>
                            <a:ext cx="86" cy="69"/>
                            <a:chOff x="3524" y="5223"/>
                            <a:chExt cx="86" cy="69"/>
                          </a:xfrm>
                        </wpg:grpSpPr>
                        <wps:wsp>
                          <wps:cNvPr id="4112" name="Freeform 4040"/>
                          <wps:cNvSpPr>
                            <a:spLocks/>
                          </wps:cNvSpPr>
                          <wps:spPr bwMode="auto">
                            <a:xfrm>
                              <a:off x="3524" y="5223"/>
                              <a:ext cx="86" cy="69"/>
                            </a:xfrm>
                            <a:custGeom>
                              <a:avLst/>
                              <a:gdLst>
                                <a:gd name="T0" fmla="+- 0 3610 3524"/>
                                <a:gd name="T1" fmla="*/ T0 w 86"/>
                                <a:gd name="T2" fmla="+- 0 5223 5223"/>
                                <a:gd name="T3" fmla="*/ 5223 h 69"/>
                                <a:gd name="T4" fmla="+- 0 3524 3524"/>
                                <a:gd name="T5" fmla="*/ T4 w 86"/>
                                <a:gd name="T6" fmla="+- 0 5292 5223"/>
                                <a:gd name="T7" fmla="*/ 5292 h 69"/>
                              </a:gdLst>
                              <a:ahLst/>
                              <a:cxnLst>
                                <a:cxn ang="0">
                                  <a:pos x="T1" y="T3"/>
                                </a:cxn>
                                <a:cxn ang="0">
                                  <a:pos x="T5" y="T7"/>
                                </a:cxn>
                              </a:cxnLst>
                              <a:rect l="0" t="0" r="r" b="b"/>
                              <a:pathLst>
                                <a:path w="86" h="69">
                                  <a:moveTo>
                                    <a:pt x="86" y="0"/>
                                  </a:moveTo>
                                  <a:lnTo>
                                    <a:pt x="0" y="69"/>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13" name="Group 4037"/>
                        <wpg:cNvGrpSpPr>
                          <a:grpSpLocks/>
                        </wpg:cNvGrpSpPr>
                        <wpg:grpSpPr bwMode="auto">
                          <a:xfrm>
                            <a:off x="2497" y="4670"/>
                            <a:ext cx="2310" cy="1852"/>
                            <a:chOff x="2497" y="4670"/>
                            <a:chExt cx="2310" cy="1852"/>
                          </a:xfrm>
                        </wpg:grpSpPr>
                        <wps:wsp>
                          <wps:cNvPr id="4114" name="Freeform 4038"/>
                          <wps:cNvSpPr>
                            <a:spLocks/>
                          </wps:cNvSpPr>
                          <wps:spPr bwMode="auto">
                            <a:xfrm>
                              <a:off x="2497" y="4670"/>
                              <a:ext cx="2310" cy="1852"/>
                            </a:xfrm>
                            <a:custGeom>
                              <a:avLst/>
                              <a:gdLst>
                                <a:gd name="T0" fmla="+- 0 2497 2497"/>
                                <a:gd name="T1" fmla="*/ T0 w 2310"/>
                                <a:gd name="T2" fmla="+- 0 6522 4670"/>
                                <a:gd name="T3" fmla="*/ 6522 h 1852"/>
                                <a:gd name="T4" fmla="+- 0 4807 2497"/>
                                <a:gd name="T5" fmla="*/ T4 w 2310"/>
                                <a:gd name="T6" fmla="+- 0 4670 4670"/>
                                <a:gd name="T7" fmla="*/ 4670 h 1852"/>
                              </a:gdLst>
                              <a:ahLst/>
                              <a:cxnLst>
                                <a:cxn ang="0">
                                  <a:pos x="T1" y="T3"/>
                                </a:cxn>
                                <a:cxn ang="0">
                                  <a:pos x="T5" y="T7"/>
                                </a:cxn>
                              </a:cxnLst>
                              <a:rect l="0" t="0" r="r" b="b"/>
                              <a:pathLst>
                                <a:path w="2310" h="1852">
                                  <a:moveTo>
                                    <a:pt x="0" y="1852"/>
                                  </a:moveTo>
                                  <a:lnTo>
                                    <a:pt x="2310"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15" name="Group 4035"/>
                        <wpg:cNvGrpSpPr>
                          <a:grpSpLocks/>
                        </wpg:cNvGrpSpPr>
                        <wpg:grpSpPr bwMode="auto">
                          <a:xfrm>
                            <a:off x="5279" y="5396"/>
                            <a:ext cx="995" cy="255"/>
                            <a:chOff x="5279" y="5396"/>
                            <a:chExt cx="995" cy="255"/>
                          </a:xfrm>
                        </wpg:grpSpPr>
                        <wps:wsp>
                          <wps:cNvPr id="4116" name="Freeform 4036"/>
                          <wps:cNvSpPr>
                            <a:spLocks/>
                          </wps:cNvSpPr>
                          <wps:spPr bwMode="auto">
                            <a:xfrm>
                              <a:off x="5279" y="5396"/>
                              <a:ext cx="995" cy="255"/>
                            </a:xfrm>
                            <a:custGeom>
                              <a:avLst/>
                              <a:gdLst>
                                <a:gd name="T0" fmla="+- 0 5279 5279"/>
                                <a:gd name="T1" fmla="*/ T0 w 995"/>
                                <a:gd name="T2" fmla="+- 0 5651 5396"/>
                                <a:gd name="T3" fmla="*/ 5651 h 255"/>
                                <a:gd name="T4" fmla="+- 0 6275 5279"/>
                                <a:gd name="T5" fmla="*/ T4 w 995"/>
                                <a:gd name="T6" fmla="+- 0 5651 5396"/>
                                <a:gd name="T7" fmla="*/ 5651 h 255"/>
                                <a:gd name="T8" fmla="+- 0 6275 5279"/>
                                <a:gd name="T9" fmla="*/ T8 w 995"/>
                                <a:gd name="T10" fmla="+- 0 5396 5396"/>
                                <a:gd name="T11" fmla="*/ 5396 h 255"/>
                                <a:gd name="T12" fmla="+- 0 5279 5279"/>
                                <a:gd name="T13" fmla="*/ T12 w 995"/>
                                <a:gd name="T14" fmla="+- 0 5396 5396"/>
                                <a:gd name="T15" fmla="*/ 5396 h 255"/>
                                <a:gd name="T16" fmla="+- 0 5279 5279"/>
                                <a:gd name="T17" fmla="*/ T16 w 995"/>
                                <a:gd name="T18" fmla="+- 0 5651 5396"/>
                                <a:gd name="T19" fmla="*/ 5651 h 255"/>
                              </a:gdLst>
                              <a:ahLst/>
                              <a:cxnLst>
                                <a:cxn ang="0">
                                  <a:pos x="T1" y="T3"/>
                                </a:cxn>
                                <a:cxn ang="0">
                                  <a:pos x="T5" y="T7"/>
                                </a:cxn>
                                <a:cxn ang="0">
                                  <a:pos x="T9" y="T11"/>
                                </a:cxn>
                                <a:cxn ang="0">
                                  <a:pos x="T13" y="T15"/>
                                </a:cxn>
                                <a:cxn ang="0">
                                  <a:pos x="T17" y="T19"/>
                                </a:cxn>
                              </a:cxnLst>
                              <a:rect l="0" t="0" r="r" b="b"/>
                              <a:pathLst>
                                <a:path w="995" h="255">
                                  <a:moveTo>
                                    <a:pt x="0" y="255"/>
                                  </a:moveTo>
                                  <a:lnTo>
                                    <a:pt x="996" y="255"/>
                                  </a:lnTo>
                                  <a:lnTo>
                                    <a:pt x="996" y="0"/>
                                  </a:lnTo>
                                  <a:lnTo>
                                    <a:pt x="0" y="0"/>
                                  </a:lnTo>
                                  <a:lnTo>
                                    <a:pt x="0" y="255"/>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17" name="Group 4033"/>
                        <wpg:cNvGrpSpPr>
                          <a:grpSpLocks/>
                        </wpg:cNvGrpSpPr>
                        <wpg:grpSpPr bwMode="auto">
                          <a:xfrm>
                            <a:off x="5296" y="5580"/>
                            <a:ext cx="960" cy="2"/>
                            <a:chOff x="5296" y="5580"/>
                            <a:chExt cx="960" cy="2"/>
                          </a:xfrm>
                        </wpg:grpSpPr>
                        <wps:wsp>
                          <wps:cNvPr id="4118" name="Freeform 4034"/>
                          <wps:cNvSpPr>
                            <a:spLocks/>
                          </wps:cNvSpPr>
                          <wps:spPr bwMode="auto">
                            <a:xfrm>
                              <a:off x="5296" y="5580"/>
                              <a:ext cx="960" cy="2"/>
                            </a:xfrm>
                            <a:custGeom>
                              <a:avLst/>
                              <a:gdLst>
                                <a:gd name="T0" fmla="+- 0 5296 5296"/>
                                <a:gd name="T1" fmla="*/ T0 w 960"/>
                                <a:gd name="T2" fmla="+- 0 6257 5296"/>
                                <a:gd name="T3" fmla="*/ T2 w 960"/>
                              </a:gdLst>
                              <a:ahLst/>
                              <a:cxnLst>
                                <a:cxn ang="0">
                                  <a:pos x="T1" y="0"/>
                                </a:cxn>
                                <a:cxn ang="0">
                                  <a:pos x="T3" y="0"/>
                                </a:cxn>
                              </a:cxnLst>
                              <a:rect l="0" t="0" r="r" b="b"/>
                              <a:pathLst>
                                <a:path w="960">
                                  <a:moveTo>
                                    <a:pt x="0" y="0"/>
                                  </a:moveTo>
                                  <a:lnTo>
                                    <a:pt x="961"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19" name="Group 4031"/>
                        <wpg:cNvGrpSpPr>
                          <a:grpSpLocks/>
                        </wpg:cNvGrpSpPr>
                        <wpg:grpSpPr bwMode="auto">
                          <a:xfrm>
                            <a:off x="4061" y="6494"/>
                            <a:ext cx="1441" cy="255"/>
                            <a:chOff x="4061" y="6494"/>
                            <a:chExt cx="1441" cy="255"/>
                          </a:xfrm>
                        </wpg:grpSpPr>
                        <wps:wsp>
                          <wps:cNvPr id="4120" name="Freeform 4032"/>
                          <wps:cNvSpPr>
                            <a:spLocks/>
                          </wps:cNvSpPr>
                          <wps:spPr bwMode="auto">
                            <a:xfrm>
                              <a:off x="4061" y="6494"/>
                              <a:ext cx="1441" cy="255"/>
                            </a:xfrm>
                            <a:custGeom>
                              <a:avLst/>
                              <a:gdLst>
                                <a:gd name="T0" fmla="+- 0 4061 4061"/>
                                <a:gd name="T1" fmla="*/ T0 w 1441"/>
                                <a:gd name="T2" fmla="+- 0 6494 6494"/>
                                <a:gd name="T3" fmla="*/ 6494 h 255"/>
                                <a:gd name="T4" fmla="+- 0 4061 4061"/>
                                <a:gd name="T5" fmla="*/ T4 w 1441"/>
                                <a:gd name="T6" fmla="+- 0 6749 6494"/>
                                <a:gd name="T7" fmla="*/ 6749 h 255"/>
                                <a:gd name="T8" fmla="+- 0 5502 4061"/>
                                <a:gd name="T9" fmla="*/ T8 w 1441"/>
                                <a:gd name="T10" fmla="+- 0 6749 6494"/>
                                <a:gd name="T11" fmla="*/ 6749 h 255"/>
                                <a:gd name="T12" fmla="+- 0 5502 4061"/>
                                <a:gd name="T13" fmla="*/ T12 w 1441"/>
                                <a:gd name="T14" fmla="+- 0 6494 6494"/>
                                <a:gd name="T15" fmla="*/ 6494 h 255"/>
                                <a:gd name="T16" fmla="+- 0 4061 4061"/>
                                <a:gd name="T17" fmla="*/ T16 w 1441"/>
                                <a:gd name="T18" fmla="+- 0 6494 6494"/>
                                <a:gd name="T19" fmla="*/ 6494 h 255"/>
                              </a:gdLst>
                              <a:ahLst/>
                              <a:cxnLst>
                                <a:cxn ang="0">
                                  <a:pos x="T1" y="T3"/>
                                </a:cxn>
                                <a:cxn ang="0">
                                  <a:pos x="T5" y="T7"/>
                                </a:cxn>
                                <a:cxn ang="0">
                                  <a:pos x="T9" y="T11"/>
                                </a:cxn>
                                <a:cxn ang="0">
                                  <a:pos x="T13" y="T15"/>
                                </a:cxn>
                                <a:cxn ang="0">
                                  <a:pos x="T17" y="T19"/>
                                </a:cxn>
                              </a:cxnLst>
                              <a:rect l="0" t="0" r="r" b="b"/>
                              <a:pathLst>
                                <a:path w="1441" h="255">
                                  <a:moveTo>
                                    <a:pt x="0" y="0"/>
                                  </a:moveTo>
                                  <a:lnTo>
                                    <a:pt x="0" y="255"/>
                                  </a:lnTo>
                                  <a:lnTo>
                                    <a:pt x="1441" y="255"/>
                                  </a:lnTo>
                                  <a:lnTo>
                                    <a:pt x="144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21" name="Group 4029"/>
                        <wpg:cNvGrpSpPr>
                          <a:grpSpLocks/>
                        </wpg:cNvGrpSpPr>
                        <wpg:grpSpPr bwMode="auto">
                          <a:xfrm>
                            <a:off x="4061" y="6494"/>
                            <a:ext cx="1441" cy="255"/>
                            <a:chOff x="4061" y="6494"/>
                            <a:chExt cx="1441" cy="255"/>
                          </a:xfrm>
                        </wpg:grpSpPr>
                        <wps:wsp>
                          <wps:cNvPr id="4122" name="Freeform 4030"/>
                          <wps:cNvSpPr>
                            <a:spLocks/>
                          </wps:cNvSpPr>
                          <wps:spPr bwMode="auto">
                            <a:xfrm>
                              <a:off x="4061" y="6494"/>
                              <a:ext cx="1441" cy="255"/>
                            </a:xfrm>
                            <a:custGeom>
                              <a:avLst/>
                              <a:gdLst>
                                <a:gd name="T0" fmla="+- 0 4061 4061"/>
                                <a:gd name="T1" fmla="*/ T0 w 1441"/>
                                <a:gd name="T2" fmla="+- 0 6749 6494"/>
                                <a:gd name="T3" fmla="*/ 6749 h 255"/>
                                <a:gd name="T4" fmla="+- 0 5502 4061"/>
                                <a:gd name="T5" fmla="*/ T4 w 1441"/>
                                <a:gd name="T6" fmla="+- 0 6749 6494"/>
                                <a:gd name="T7" fmla="*/ 6749 h 255"/>
                                <a:gd name="T8" fmla="+- 0 5502 4061"/>
                                <a:gd name="T9" fmla="*/ T8 w 1441"/>
                                <a:gd name="T10" fmla="+- 0 6494 6494"/>
                                <a:gd name="T11" fmla="*/ 6494 h 255"/>
                                <a:gd name="T12" fmla="+- 0 4061 4061"/>
                                <a:gd name="T13" fmla="*/ T12 w 1441"/>
                                <a:gd name="T14" fmla="+- 0 6494 6494"/>
                                <a:gd name="T15" fmla="*/ 6494 h 255"/>
                                <a:gd name="T16" fmla="+- 0 4061 4061"/>
                                <a:gd name="T17" fmla="*/ T16 w 1441"/>
                                <a:gd name="T18" fmla="+- 0 6749 6494"/>
                                <a:gd name="T19" fmla="*/ 6749 h 255"/>
                              </a:gdLst>
                              <a:ahLst/>
                              <a:cxnLst>
                                <a:cxn ang="0">
                                  <a:pos x="T1" y="T3"/>
                                </a:cxn>
                                <a:cxn ang="0">
                                  <a:pos x="T5" y="T7"/>
                                </a:cxn>
                                <a:cxn ang="0">
                                  <a:pos x="T9" y="T11"/>
                                </a:cxn>
                                <a:cxn ang="0">
                                  <a:pos x="T13" y="T15"/>
                                </a:cxn>
                                <a:cxn ang="0">
                                  <a:pos x="T17" y="T19"/>
                                </a:cxn>
                              </a:cxnLst>
                              <a:rect l="0" t="0" r="r" b="b"/>
                              <a:pathLst>
                                <a:path w="1441" h="255">
                                  <a:moveTo>
                                    <a:pt x="0" y="255"/>
                                  </a:moveTo>
                                  <a:lnTo>
                                    <a:pt x="1441" y="255"/>
                                  </a:lnTo>
                                  <a:lnTo>
                                    <a:pt x="1441" y="0"/>
                                  </a:lnTo>
                                  <a:lnTo>
                                    <a:pt x="0" y="0"/>
                                  </a:lnTo>
                                  <a:lnTo>
                                    <a:pt x="0" y="255"/>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23" name="Group 4027"/>
                        <wpg:cNvGrpSpPr>
                          <a:grpSpLocks/>
                        </wpg:cNvGrpSpPr>
                        <wpg:grpSpPr bwMode="auto">
                          <a:xfrm>
                            <a:off x="4079" y="6677"/>
                            <a:ext cx="1405" cy="2"/>
                            <a:chOff x="4079" y="6677"/>
                            <a:chExt cx="1405" cy="2"/>
                          </a:xfrm>
                        </wpg:grpSpPr>
                        <wps:wsp>
                          <wps:cNvPr id="4124" name="Freeform 4028"/>
                          <wps:cNvSpPr>
                            <a:spLocks/>
                          </wps:cNvSpPr>
                          <wps:spPr bwMode="auto">
                            <a:xfrm>
                              <a:off x="4079" y="6677"/>
                              <a:ext cx="1405" cy="2"/>
                            </a:xfrm>
                            <a:custGeom>
                              <a:avLst/>
                              <a:gdLst>
                                <a:gd name="T0" fmla="+- 0 4079 4079"/>
                                <a:gd name="T1" fmla="*/ T0 w 1405"/>
                                <a:gd name="T2" fmla="+- 0 5484 4079"/>
                                <a:gd name="T3" fmla="*/ T2 w 1405"/>
                              </a:gdLst>
                              <a:ahLst/>
                              <a:cxnLst>
                                <a:cxn ang="0">
                                  <a:pos x="T1" y="0"/>
                                </a:cxn>
                                <a:cxn ang="0">
                                  <a:pos x="T3" y="0"/>
                                </a:cxn>
                              </a:cxnLst>
                              <a:rect l="0" t="0" r="r" b="b"/>
                              <a:pathLst>
                                <a:path w="1405">
                                  <a:moveTo>
                                    <a:pt x="0" y="0"/>
                                  </a:moveTo>
                                  <a:lnTo>
                                    <a:pt x="1405"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25" name="Group 4025"/>
                        <wpg:cNvGrpSpPr>
                          <a:grpSpLocks/>
                        </wpg:cNvGrpSpPr>
                        <wpg:grpSpPr bwMode="auto">
                          <a:xfrm>
                            <a:off x="5663" y="4890"/>
                            <a:ext cx="126" cy="121"/>
                            <a:chOff x="5663" y="4890"/>
                            <a:chExt cx="126" cy="121"/>
                          </a:xfrm>
                        </wpg:grpSpPr>
                        <wps:wsp>
                          <wps:cNvPr id="4126" name="Freeform 4026"/>
                          <wps:cNvSpPr>
                            <a:spLocks/>
                          </wps:cNvSpPr>
                          <wps:spPr bwMode="auto">
                            <a:xfrm>
                              <a:off x="5663" y="4890"/>
                              <a:ext cx="126" cy="121"/>
                            </a:xfrm>
                            <a:custGeom>
                              <a:avLst/>
                              <a:gdLst>
                                <a:gd name="T0" fmla="+- 0 5663 5663"/>
                                <a:gd name="T1" fmla="*/ T0 w 126"/>
                                <a:gd name="T2" fmla="+- 0 4916 4890"/>
                                <a:gd name="T3" fmla="*/ 4916 h 121"/>
                                <a:gd name="T4" fmla="+- 0 5789 5663"/>
                                <a:gd name="T5" fmla="*/ T4 w 126"/>
                                <a:gd name="T6" fmla="+- 0 5011 4890"/>
                                <a:gd name="T7" fmla="*/ 5011 h 121"/>
                                <a:gd name="T8" fmla="+- 0 5760 5663"/>
                                <a:gd name="T9" fmla="*/ T8 w 126"/>
                                <a:gd name="T10" fmla="+- 0 4890 4890"/>
                                <a:gd name="T11" fmla="*/ 4890 h 121"/>
                              </a:gdLst>
                              <a:ahLst/>
                              <a:cxnLst>
                                <a:cxn ang="0">
                                  <a:pos x="T1" y="T3"/>
                                </a:cxn>
                                <a:cxn ang="0">
                                  <a:pos x="T5" y="T7"/>
                                </a:cxn>
                                <a:cxn ang="0">
                                  <a:pos x="T9" y="T11"/>
                                </a:cxn>
                              </a:cxnLst>
                              <a:rect l="0" t="0" r="r" b="b"/>
                              <a:pathLst>
                                <a:path w="126" h="121">
                                  <a:moveTo>
                                    <a:pt x="0" y="26"/>
                                  </a:moveTo>
                                  <a:lnTo>
                                    <a:pt x="126" y="121"/>
                                  </a:lnTo>
                                  <a:lnTo>
                                    <a:pt x="97"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27" name="Group 4023"/>
                        <wpg:cNvGrpSpPr>
                          <a:grpSpLocks/>
                        </wpg:cNvGrpSpPr>
                        <wpg:grpSpPr bwMode="auto">
                          <a:xfrm>
                            <a:off x="4807" y="4670"/>
                            <a:ext cx="971" cy="726"/>
                            <a:chOff x="4807" y="4670"/>
                            <a:chExt cx="971" cy="726"/>
                          </a:xfrm>
                        </wpg:grpSpPr>
                        <wps:wsp>
                          <wps:cNvPr id="4128" name="Freeform 4024"/>
                          <wps:cNvSpPr>
                            <a:spLocks/>
                          </wps:cNvSpPr>
                          <wps:spPr bwMode="auto">
                            <a:xfrm>
                              <a:off x="4807" y="4670"/>
                              <a:ext cx="971" cy="726"/>
                            </a:xfrm>
                            <a:custGeom>
                              <a:avLst/>
                              <a:gdLst>
                                <a:gd name="T0" fmla="+- 0 4807 4807"/>
                                <a:gd name="T1" fmla="*/ T0 w 971"/>
                                <a:gd name="T2" fmla="+- 0 4670 4670"/>
                                <a:gd name="T3" fmla="*/ 4670 h 726"/>
                                <a:gd name="T4" fmla="+- 0 5777 4807"/>
                                <a:gd name="T5" fmla="*/ T4 w 971"/>
                                <a:gd name="T6" fmla="+- 0 5396 4670"/>
                                <a:gd name="T7" fmla="*/ 5396 h 726"/>
                              </a:gdLst>
                              <a:ahLst/>
                              <a:cxnLst>
                                <a:cxn ang="0">
                                  <a:pos x="T1" y="T3"/>
                                </a:cxn>
                                <a:cxn ang="0">
                                  <a:pos x="T5" y="T7"/>
                                </a:cxn>
                              </a:cxnLst>
                              <a:rect l="0" t="0" r="r" b="b"/>
                              <a:pathLst>
                                <a:path w="971" h="726">
                                  <a:moveTo>
                                    <a:pt x="0" y="0"/>
                                  </a:moveTo>
                                  <a:lnTo>
                                    <a:pt x="970" y="726"/>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29" name="Group 4021"/>
                        <wpg:cNvGrpSpPr>
                          <a:grpSpLocks/>
                        </wpg:cNvGrpSpPr>
                        <wpg:grpSpPr bwMode="auto">
                          <a:xfrm>
                            <a:off x="5279" y="6413"/>
                            <a:ext cx="77" cy="74"/>
                            <a:chOff x="5279" y="6413"/>
                            <a:chExt cx="77" cy="74"/>
                          </a:xfrm>
                        </wpg:grpSpPr>
                        <wps:wsp>
                          <wps:cNvPr id="4130" name="Freeform 4022"/>
                          <wps:cNvSpPr>
                            <a:spLocks/>
                          </wps:cNvSpPr>
                          <wps:spPr bwMode="auto">
                            <a:xfrm>
                              <a:off x="5279" y="6413"/>
                              <a:ext cx="77" cy="74"/>
                            </a:xfrm>
                            <a:custGeom>
                              <a:avLst/>
                              <a:gdLst>
                                <a:gd name="T0" fmla="+- 0 5305 5279"/>
                                <a:gd name="T1" fmla="*/ T0 w 77"/>
                                <a:gd name="T2" fmla="+- 0 6413 6413"/>
                                <a:gd name="T3" fmla="*/ 6413 h 74"/>
                                <a:gd name="T4" fmla="+- 0 5279 5279"/>
                                <a:gd name="T5" fmla="*/ T4 w 77"/>
                                <a:gd name="T6" fmla="+- 0 6487 6413"/>
                                <a:gd name="T7" fmla="*/ 6487 h 74"/>
                                <a:gd name="T8" fmla="+- 0 5356 5279"/>
                                <a:gd name="T9" fmla="*/ T8 w 77"/>
                                <a:gd name="T10" fmla="+- 0 6474 6413"/>
                                <a:gd name="T11" fmla="*/ 6474 h 74"/>
                                <a:gd name="T12" fmla="+- 0 5305 5279"/>
                                <a:gd name="T13" fmla="*/ T12 w 77"/>
                                <a:gd name="T14" fmla="+- 0 6413 6413"/>
                                <a:gd name="T15" fmla="*/ 6413 h 74"/>
                              </a:gdLst>
                              <a:ahLst/>
                              <a:cxnLst>
                                <a:cxn ang="0">
                                  <a:pos x="T1" y="T3"/>
                                </a:cxn>
                                <a:cxn ang="0">
                                  <a:pos x="T5" y="T7"/>
                                </a:cxn>
                                <a:cxn ang="0">
                                  <a:pos x="T9" y="T11"/>
                                </a:cxn>
                                <a:cxn ang="0">
                                  <a:pos x="T13" y="T15"/>
                                </a:cxn>
                              </a:cxnLst>
                              <a:rect l="0" t="0" r="r" b="b"/>
                              <a:pathLst>
                                <a:path w="77" h="74">
                                  <a:moveTo>
                                    <a:pt x="26" y="0"/>
                                  </a:moveTo>
                                  <a:lnTo>
                                    <a:pt x="0" y="74"/>
                                  </a:lnTo>
                                  <a:lnTo>
                                    <a:pt x="77" y="61"/>
                                  </a:lnTo>
                                  <a:lnTo>
                                    <a:pt x="2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31" name="Group 4019"/>
                        <wpg:cNvGrpSpPr>
                          <a:grpSpLocks/>
                        </wpg:cNvGrpSpPr>
                        <wpg:grpSpPr bwMode="auto">
                          <a:xfrm>
                            <a:off x="5279" y="6413"/>
                            <a:ext cx="77" cy="74"/>
                            <a:chOff x="5279" y="6413"/>
                            <a:chExt cx="77" cy="74"/>
                          </a:xfrm>
                        </wpg:grpSpPr>
                        <wps:wsp>
                          <wps:cNvPr id="4132" name="Freeform 4020"/>
                          <wps:cNvSpPr>
                            <a:spLocks/>
                          </wps:cNvSpPr>
                          <wps:spPr bwMode="auto">
                            <a:xfrm>
                              <a:off x="5279" y="6413"/>
                              <a:ext cx="77" cy="74"/>
                            </a:xfrm>
                            <a:custGeom>
                              <a:avLst/>
                              <a:gdLst>
                                <a:gd name="T0" fmla="+- 0 5279 5279"/>
                                <a:gd name="T1" fmla="*/ T0 w 77"/>
                                <a:gd name="T2" fmla="+- 0 6487 6413"/>
                                <a:gd name="T3" fmla="*/ 6487 h 74"/>
                                <a:gd name="T4" fmla="+- 0 5305 5279"/>
                                <a:gd name="T5" fmla="*/ T4 w 77"/>
                                <a:gd name="T6" fmla="+- 0 6413 6413"/>
                                <a:gd name="T7" fmla="*/ 6413 h 74"/>
                                <a:gd name="T8" fmla="+- 0 5356 5279"/>
                                <a:gd name="T9" fmla="*/ T8 w 77"/>
                                <a:gd name="T10" fmla="+- 0 6474 6413"/>
                                <a:gd name="T11" fmla="*/ 6474 h 74"/>
                                <a:gd name="T12" fmla="+- 0 5279 5279"/>
                                <a:gd name="T13" fmla="*/ T12 w 77"/>
                                <a:gd name="T14" fmla="+- 0 6487 6413"/>
                                <a:gd name="T15" fmla="*/ 6487 h 74"/>
                              </a:gdLst>
                              <a:ahLst/>
                              <a:cxnLst>
                                <a:cxn ang="0">
                                  <a:pos x="T1" y="T3"/>
                                </a:cxn>
                                <a:cxn ang="0">
                                  <a:pos x="T5" y="T7"/>
                                </a:cxn>
                                <a:cxn ang="0">
                                  <a:pos x="T9" y="T11"/>
                                </a:cxn>
                                <a:cxn ang="0">
                                  <a:pos x="T13" y="T15"/>
                                </a:cxn>
                              </a:cxnLst>
                              <a:rect l="0" t="0" r="r" b="b"/>
                              <a:pathLst>
                                <a:path w="77" h="74">
                                  <a:moveTo>
                                    <a:pt x="0" y="74"/>
                                  </a:moveTo>
                                  <a:lnTo>
                                    <a:pt x="26" y="0"/>
                                  </a:lnTo>
                                  <a:lnTo>
                                    <a:pt x="77" y="61"/>
                                  </a:lnTo>
                                  <a:lnTo>
                                    <a:pt x="0" y="74"/>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33" name="Group 4017"/>
                        <wpg:cNvGrpSpPr>
                          <a:grpSpLocks/>
                        </wpg:cNvGrpSpPr>
                        <wpg:grpSpPr bwMode="auto">
                          <a:xfrm>
                            <a:off x="5292" y="6413"/>
                            <a:ext cx="2" cy="74"/>
                            <a:chOff x="5292" y="6413"/>
                            <a:chExt cx="2" cy="74"/>
                          </a:xfrm>
                        </wpg:grpSpPr>
                        <wps:wsp>
                          <wps:cNvPr id="4134" name="Freeform 4018"/>
                          <wps:cNvSpPr>
                            <a:spLocks/>
                          </wps:cNvSpPr>
                          <wps:spPr bwMode="auto">
                            <a:xfrm>
                              <a:off x="5292" y="6413"/>
                              <a:ext cx="2" cy="74"/>
                            </a:xfrm>
                            <a:custGeom>
                              <a:avLst/>
                              <a:gdLst>
                                <a:gd name="T0" fmla="+- 0 6413 6413"/>
                                <a:gd name="T1" fmla="*/ 6413 h 74"/>
                                <a:gd name="T2" fmla="+- 0 6487 6413"/>
                                <a:gd name="T3" fmla="*/ 6487 h 74"/>
                              </a:gdLst>
                              <a:ahLst/>
                              <a:cxnLst>
                                <a:cxn ang="0">
                                  <a:pos x="0" y="T1"/>
                                </a:cxn>
                                <a:cxn ang="0">
                                  <a:pos x="0" y="T3"/>
                                </a:cxn>
                              </a:cxnLst>
                              <a:rect l="0" t="0" r="r" b="b"/>
                              <a:pathLst>
                                <a:path h="74">
                                  <a:moveTo>
                                    <a:pt x="0" y="0"/>
                                  </a:moveTo>
                                  <a:lnTo>
                                    <a:pt x="0" y="74"/>
                                  </a:lnTo>
                                </a:path>
                              </a:pathLst>
                            </a:custGeom>
                            <a:noFill/>
                            <a:ln w="167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35" name="Group 4015"/>
                        <wpg:cNvGrpSpPr>
                          <a:grpSpLocks/>
                        </wpg:cNvGrpSpPr>
                        <wpg:grpSpPr bwMode="auto">
                          <a:xfrm>
                            <a:off x="5331" y="6373"/>
                            <a:ext cx="84" cy="71"/>
                            <a:chOff x="5331" y="6373"/>
                            <a:chExt cx="84" cy="71"/>
                          </a:xfrm>
                        </wpg:grpSpPr>
                        <wps:wsp>
                          <wps:cNvPr id="4136" name="Freeform 4016"/>
                          <wps:cNvSpPr>
                            <a:spLocks/>
                          </wps:cNvSpPr>
                          <wps:spPr bwMode="auto">
                            <a:xfrm>
                              <a:off x="5331" y="6373"/>
                              <a:ext cx="84" cy="71"/>
                            </a:xfrm>
                            <a:custGeom>
                              <a:avLst/>
                              <a:gdLst>
                                <a:gd name="T0" fmla="+- 0 5331 5331"/>
                                <a:gd name="T1" fmla="*/ T0 w 84"/>
                                <a:gd name="T2" fmla="+- 0 6444 6373"/>
                                <a:gd name="T3" fmla="*/ 6444 h 71"/>
                                <a:gd name="T4" fmla="+- 0 5415 5331"/>
                                <a:gd name="T5" fmla="*/ T4 w 84"/>
                                <a:gd name="T6" fmla="+- 0 6373 6373"/>
                                <a:gd name="T7" fmla="*/ 6373 h 71"/>
                              </a:gdLst>
                              <a:ahLst/>
                              <a:cxnLst>
                                <a:cxn ang="0">
                                  <a:pos x="T1" y="T3"/>
                                </a:cxn>
                                <a:cxn ang="0">
                                  <a:pos x="T5" y="T7"/>
                                </a:cxn>
                              </a:cxnLst>
                              <a:rect l="0" t="0" r="r" b="b"/>
                              <a:pathLst>
                                <a:path w="84" h="71">
                                  <a:moveTo>
                                    <a:pt x="0" y="71"/>
                                  </a:moveTo>
                                  <a:lnTo>
                                    <a:pt x="84"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37" name="Group 4013"/>
                        <wpg:cNvGrpSpPr>
                          <a:grpSpLocks/>
                        </wpg:cNvGrpSpPr>
                        <wpg:grpSpPr bwMode="auto">
                          <a:xfrm>
                            <a:off x="4782" y="5651"/>
                            <a:ext cx="995" cy="842"/>
                            <a:chOff x="4782" y="5651"/>
                            <a:chExt cx="995" cy="842"/>
                          </a:xfrm>
                        </wpg:grpSpPr>
                        <wps:wsp>
                          <wps:cNvPr id="4138" name="Freeform 4014"/>
                          <wps:cNvSpPr>
                            <a:spLocks/>
                          </wps:cNvSpPr>
                          <wps:spPr bwMode="auto">
                            <a:xfrm>
                              <a:off x="4782" y="5651"/>
                              <a:ext cx="995" cy="842"/>
                            </a:xfrm>
                            <a:custGeom>
                              <a:avLst/>
                              <a:gdLst>
                                <a:gd name="T0" fmla="+- 0 5777 4782"/>
                                <a:gd name="T1" fmla="*/ T0 w 995"/>
                                <a:gd name="T2" fmla="+- 0 5651 5651"/>
                                <a:gd name="T3" fmla="*/ 5651 h 842"/>
                                <a:gd name="T4" fmla="+- 0 4782 4782"/>
                                <a:gd name="T5" fmla="*/ T4 w 995"/>
                                <a:gd name="T6" fmla="+- 0 6494 5651"/>
                                <a:gd name="T7" fmla="*/ 6494 h 842"/>
                              </a:gdLst>
                              <a:ahLst/>
                              <a:cxnLst>
                                <a:cxn ang="0">
                                  <a:pos x="T1" y="T3"/>
                                </a:cxn>
                                <a:cxn ang="0">
                                  <a:pos x="T5" y="T7"/>
                                </a:cxn>
                              </a:cxnLst>
                              <a:rect l="0" t="0" r="r" b="b"/>
                              <a:pathLst>
                                <a:path w="995" h="842">
                                  <a:moveTo>
                                    <a:pt x="995" y="0"/>
                                  </a:moveTo>
                                  <a:lnTo>
                                    <a:pt x="0" y="843"/>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39" name="Group 4011"/>
                        <wpg:cNvGrpSpPr>
                          <a:grpSpLocks/>
                        </wpg:cNvGrpSpPr>
                        <wpg:grpSpPr bwMode="auto">
                          <a:xfrm>
                            <a:off x="3162" y="6622"/>
                            <a:ext cx="898" cy="27"/>
                            <a:chOff x="3162" y="6622"/>
                            <a:chExt cx="898" cy="27"/>
                          </a:xfrm>
                        </wpg:grpSpPr>
                        <wps:wsp>
                          <wps:cNvPr id="4140" name="Freeform 4012"/>
                          <wps:cNvSpPr>
                            <a:spLocks/>
                          </wps:cNvSpPr>
                          <wps:spPr bwMode="auto">
                            <a:xfrm>
                              <a:off x="3162" y="6622"/>
                              <a:ext cx="898" cy="27"/>
                            </a:xfrm>
                            <a:custGeom>
                              <a:avLst/>
                              <a:gdLst>
                                <a:gd name="T0" fmla="+- 0 4061 3162"/>
                                <a:gd name="T1" fmla="*/ T0 w 898"/>
                                <a:gd name="T2" fmla="+- 0 6622 6622"/>
                                <a:gd name="T3" fmla="*/ 6622 h 27"/>
                                <a:gd name="T4" fmla="+- 0 3162 3162"/>
                                <a:gd name="T5" fmla="*/ T4 w 898"/>
                                <a:gd name="T6" fmla="+- 0 6649 6622"/>
                                <a:gd name="T7" fmla="*/ 6649 h 27"/>
                              </a:gdLst>
                              <a:ahLst/>
                              <a:cxnLst>
                                <a:cxn ang="0">
                                  <a:pos x="T1" y="T3"/>
                                </a:cxn>
                                <a:cxn ang="0">
                                  <a:pos x="T5" y="T7"/>
                                </a:cxn>
                              </a:cxnLst>
                              <a:rect l="0" t="0" r="r" b="b"/>
                              <a:pathLst>
                                <a:path w="898" h="27">
                                  <a:moveTo>
                                    <a:pt x="899" y="0"/>
                                  </a:moveTo>
                                  <a:lnTo>
                                    <a:pt x="0" y="27"/>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1" name="Group 4009"/>
                        <wpg:cNvGrpSpPr>
                          <a:grpSpLocks/>
                        </wpg:cNvGrpSpPr>
                        <wpg:grpSpPr bwMode="auto">
                          <a:xfrm>
                            <a:off x="7171" y="6499"/>
                            <a:ext cx="946" cy="254"/>
                            <a:chOff x="7171" y="6499"/>
                            <a:chExt cx="946" cy="254"/>
                          </a:xfrm>
                        </wpg:grpSpPr>
                        <wps:wsp>
                          <wps:cNvPr id="4142" name="Freeform 4010"/>
                          <wps:cNvSpPr>
                            <a:spLocks/>
                          </wps:cNvSpPr>
                          <wps:spPr bwMode="auto">
                            <a:xfrm>
                              <a:off x="7171" y="6499"/>
                              <a:ext cx="946" cy="254"/>
                            </a:xfrm>
                            <a:custGeom>
                              <a:avLst/>
                              <a:gdLst>
                                <a:gd name="T0" fmla="+- 0 7171 7171"/>
                                <a:gd name="T1" fmla="*/ T0 w 946"/>
                                <a:gd name="T2" fmla="+- 0 6753 6499"/>
                                <a:gd name="T3" fmla="*/ 6753 h 254"/>
                                <a:gd name="T4" fmla="+- 0 8116 7171"/>
                                <a:gd name="T5" fmla="*/ T4 w 946"/>
                                <a:gd name="T6" fmla="+- 0 6753 6499"/>
                                <a:gd name="T7" fmla="*/ 6753 h 254"/>
                                <a:gd name="T8" fmla="+- 0 8116 7171"/>
                                <a:gd name="T9" fmla="*/ T8 w 946"/>
                                <a:gd name="T10" fmla="+- 0 6499 6499"/>
                                <a:gd name="T11" fmla="*/ 6499 h 254"/>
                                <a:gd name="T12" fmla="+- 0 7171 7171"/>
                                <a:gd name="T13" fmla="*/ T12 w 946"/>
                                <a:gd name="T14" fmla="+- 0 6499 6499"/>
                                <a:gd name="T15" fmla="*/ 6499 h 254"/>
                                <a:gd name="T16" fmla="+- 0 7171 7171"/>
                                <a:gd name="T17" fmla="*/ T16 w 946"/>
                                <a:gd name="T18" fmla="+- 0 6753 6499"/>
                                <a:gd name="T19" fmla="*/ 6753 h 254"/>
                              </a:gdLst>
                              <a:ahLst/>
                              <a:cxnLst>
                                <a:cxn ang="0">
                                  <a:pos x="T1" y="T3"/>
                                </a:cxn>
                                <a:cxn ang="0">
                                  <a:pos x="T5" y="T7"/>
                                </a:cxn>
                                <a:cxn ang="0">
                                  <a:pos x="T9" y="T11"/>
                                </a:cxn>
                                <a:cxn ang="0">
                                  <a:pos x="T13" y="T15"/>
                                </a:cxn>
                                <a:cxn ang="0">
                                  <a:pos x="T17" y="T19"/>
                                </a:cxn>
                              </a:cxnLst>
                              <a:rect l="0" t="0" r="r" b="b"/>
                              <a:pathLst>
                                <a:path w="946" h="254">
                                  <a:moveTo>
                                    <a:pt x="0" y="254"/>
                                  </a:moveTo>
                                  <a:lnTo>
                                    <a:pt x="945" y="254"/>
                                  </a:lnTo>
                                  <a:lnTo>
                                    <a:pt x="945" y="0"/>
                                  </a:lnTo>
                                  <a:lnTo>
                                    <a:pt x="0" y="0"/>
                                  </a:lnTo>
                                  <a:lnTo>
                                    <a:pt x="0" y="254"/>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3" name="Group 4007"/>
                        <wpg:cNvGrpSpPr>
                          <a:grpSpLocks/>
                        </wpg:cNvGrpSpPr>
                        <wpg:grpSpPr bwMode="auto">
                          <a:xfrm>
                            <a:off x="7234" y="6682"/>
                            <a:ext cx="820" cy="2"/>
                            <a:chOff x="7234" y="6682"/>
                            <a:chExt cx="820" cy="2"/>
                          </a:xfrm>
                        </wpg:grpSpPr>
                        <wps:wsp>
                          <wps:cNvPr id="4144" name="Freeform 4008"/>
                          <wps:cNvSpPr>
                            <a:spLocks/>
                          </wps:cNvSpPr>
                          <wps:spPr bwMode="auto">
                            <a:xfrm>
                              <a:off x="7234" y="6682"/>
                              <a:ext cx="820" cy="2"/>
                            </a:xfrm>
                            <a:custGeom>
                              <a:avLst/>
                              <a:gdLst>
                                <a:gd name="T0" fmla="+- 0 7234 7234"/>
                                <a:gd name="T1" fmla="*/ T0 w 820"/>
                                <a:gd name="T2" fmla="+- 0 8053 7234"/>
                                <a:gd name="T3" fmla="*/ T2 w 820"/>
                              </a:gdLst>
                              <a:ahLst/>
                              <a:cxnLst>
                                <a:cxn ang="0">
                                  <a:pos x="T1" y="0"/>
                                </a:cxn>
                                <a:cxn ang="0">
                                  <a:pos x="T3" y="0"/>
                                </a:cxn>
                              </a:cxnLst>
                              <a:rect l="0" t="0" r="r" b="b"/>
                              <a:pathLst>
                                <a:path w="820">
                                  <a:moveTo>
                                    <a:pt x="0" y="0"/>
                                  </a:moveTo>
                                  <a:lnTo>
                                    <a:pt x="819"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5" name="Group 4005"/>
                        <wpg:cNvGrpSpPr>
                          <a:grpSpLocks/>
                        </wpg:cNvGrpSpPr>
                        <wpg:grpSpPr bwMode="auto">
                          <a:xfrm>
                            <a:off x="5502" y="6622"/>
                            <a:ext cx="1669" cy="5"/>
                            <a:chOff x="5502" y="6622"/>
                            <a:chExt cx="1669" cy="5"/>
                          </a:xfrm>
                        </wpg:grpSpPr>
                        <wps:wsp>
                          <wps:cNvPr id="4146" name="Freeform 4006"/>
                          <wps:cNvSpPr>
                            <a:spLocks/>
                          </wps:cNvSpPr>
                          <wps:spPr bwMode="auto">
                            <a:xfrm>
                              <a:off x="5502" y="6622"/>
                              <a:ext cx="1669" cy="5"/>
                            </a:xfrm>
                            <a:custGeom>
                              <a:avLst/>
                              <a:gdLst>
                                <a:gd name="T0" fmla="+- 0 5502 5502"/>
                                <a:gd name="T1" fmla="*/ T0 w 1669"/>
                                <a:gd name="T2" fmla="+- 0 6622 6622"/>
                                <a:gd name="T3" fmla="*/ 6622 h 5"/>
                                <a:gd name="T4" fmla="+- 0 7171 5502"/>
                                <a:gd name="T5" fmla="*/ T4 w 1669"/>
                                <a:gd name="T6" fmla="+- 0 6626 6622"/>
                                <a:gd name="T7" fmla="*/ 6626 h 5"/>
                              </a:gdLst>
                              <a:ahLst/>
                              <a:cxnLst>
                                <a:cxn ang="0">
                                  <a:pos x="T1" y="T3"/>
                                </a:cxn>
                                <a:cxn ang="0">
                                  <a:pos x="T5" y="T7"/>
                                </a:cxn>
                              </a:cxnLst>
                              <a:rect l="0" t="0" r="r" b="b"/>
                              <a:pathLst>
                                <a:path w="1669" h="5">
                                  <a:moveTo>
                                    <a:pt x="0" y="0"/>
                                  </a:moveTo>
                                  <a:lnTo>
                                    <a:pt x="1669" y="4"/>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7" name="Group 4003"/>
                        <wpg:cNvGrpSpPr>
                          <a:grpSpLocks/>
                        </wpg:cNvGrpSpPr>
                        <wpg:grpSpPr bwMode="auto">
                          <a:xfrm>
                            <a:off x="7301" y="5751"/>
                            <a:ext cx="964" cy="254"/>
                            <a:chOff x="7301" y="5751"/>
                            <a:chExt cx="964" cy="254"/>
                          </a:xfrm>
                        </wpg:grpSpPr>
                        <wps:wsp>
                          <wps:cNvPr id="4148" name="Freeform 4004"/>
                          <wps:cNvSpPr>
                            <a:spLocks/>
                          </wps:cNvSpPr>
                          <wps:spPr bwMode="auto">
                            <a:xfrm>
                              <a:off x="7301" y="5751"/>
                              <a:ext cx="964" cy="254"/>
                            </a:xfrm>
                            <a:custGeom>
                              <a:avLst/>
                              <a:gdLst>
                                <a:gd name="T0" fmla="+- 0 7301 7301"/>
                                <a:gd name="T1" fmla="*/ T0 w 964"/>
                                <a:gd name="T2" fmla="+- 0 6005 5751"/>
                                <a:gd name="T3" fmla="*/ 6005 h 254"/>
                                <a:gd name="T4" fmla="+- 0 8266 7301"/>
                                <a:gd name="T5" fmla="*/ T4 w 964"/>
                                <a:gd name="T6" fmla="+- 0 6005 5751"/>
                                <a:gd name="T7" fmla="*/ 6005 h 254"/>
                                <a:gd name="T8" fmla="+- 0 8266 7301"/>
                                <a:gd name="T9" fmla="*/ T8 w 964"/>
                                <a:gd name="T10" fmla="+- 0 5751 5751"/>
                                <a:gd name="T11" fmla="*/ 5751 h 254"/>
                                <a:gd name="T12" fmla="+- 0 7301 7301"/>
                                <a:gd name="T13" fmla="*/ T12 w 964"/>
                                <a:gd name="T14" fmla="+- 0 5751 5751"/>
                                <a:gd name="T15" fmla="*/ 5751 h 254"/>
                                <a:gd name="T16" fmla="+- 0 7301 7301"/>
                                <a:gd name="T17" fmla="*/ T16 w 964"/>
                                <a:gd name="T18" fmla="+- 0 6005 5751"/>
                                <a:gd name="T19" fmla="*/ 6005 h 254"/>
                              </a:gdLst>
                              <a:ahLst/>
                              <a:cxnLst>
                                <a:cxn ang="0">
                                  <a:pos x="T1" y="T3"/>
                                </a:cxn>
                                <a:cxn ang="0">
                                  <a:pos x="T5" y="T7"/>
                                </a:cxn>
                                <a:cxn ang="0">
                                  <a:pos x="T9" y="T11"/>
                                </a:cxn>
                                <a:cxn ang="0">
                                  <a:pos x="T13" y="T15"/>
                                </a:cxn>
                                <a:cxn ang="0">
                                  <a:pos x="T17" y="T19"/>
                                </a:cxn>
                              </a:cxnLst>
                              <a:rect l="0" t="0" r="r" b="b"/>
                              <a:pathLst>
                                <a:path w="964" h="254">
                                  <a:moveTo>
                                    <a:pt x="0" y="254"/>
                                  </a:moveTo>
                                  <a:lnTo>
                                    <a:pt x="965" y="254"/>
                                  </a:lnTo>
                                  <a:lnTo>
                                    <a:pt x="965" y="0"/>
                                  </a:lnTo>
                                  <a:lnTo>
                                    <a:pt x="0" y="0"/>
                                  </a:lnTo>
                                  <a:lnTo>
                                    <a:pt x="0" y="254"/>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49" name="Group 4001"/>
                        <wpg:cNvGrpSpPr>
                          <a:grpSpLocks/>
                        </wpg:cNvGrpSpPr>
                        <wpg:grpSpPr bwMode="auto">
                          <a:xfrm>
                            <a:off x="7319" y="5933"/>
                            <a:ext cx="929" cy="2"/>
                            <a:chOff x="7319" y="5933"/>
                            <a:chExt cx="929" cy="2"/>
                          </a:xfrm>
                        </wpg:grpSpPr>
                        <wps:wsp>
                          <wps:cNvPr id="4150" name="Freeform 4002"/>
                          <wps:cNvSpPr>
                            <a:spLocks/>
                          </wps:cNvSpPr>
                          <wps:spPr bwMode="auto">
                            <a:xfrm>
                              <a:off x="7319" y="5933"/>
                              <a:ext cx="929" cy="2"/>
                            </a:xfrm>
                            <a:custGeom>
                              <a:avLst/>
                              <a:gdLst>
                                <a:gd name="T0" fmla="+- 0 7319 7319"/>
                                <a:gd name="T1" fmla="*/ T0 w 929"/>
                                <a:gd name="T2" fmla="+- 0 8248 7319"/>
                                <a:gd name="T3" fmla="*/ T2 w 929"/>
                              </a:gdLst>
                              <a:ahLst/>
                              <a:cxnLst>
                                <a:cxn ang="0">
                                  <a:pos x="T1" y="0"/>
                                </a:cxn>
                                <a:cxn ang="0">
                                  <a:pos x="T3" y="0"/>
                                </a:cxn>
                              </a:cxnLst>
                              <a:rect l="0" t="0" r="r" b="b"/>
                              <a:pathLst>
                                <a:path w="929">
                                  <a:moveTo>
                                    <a:pt x="0" y="0"/>
                                  </a:moveTo>
                                  <a:lnTo>
                                    <a:pt x="929"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1" name="Group 3999"/>
                        <wpg:cNvGrpSpPr>
                          <a:grpSpLocks/>
                        </wpg:cNvGrpSpPr>
                        <wpg:grpSpPr bwMode="auto">
                          <a:xfrm>
                            <a:off x="6451" y="5844"/>
                            <a:ext cx="78" cy="73"/>
                            <a:chOff x="6451" y="5844"/>
                            <a:chExt cx="78" cy="73"/>
                          </a:xfrm>
                        </wpg:grpSpPr>
                        <wps:wsp>
                          <wps:cNvPr id="4152" name="Freeform 4000"/>
                          <wps:cNvSpPr>
                            <a:spLocks/>
                          </wps:cNvSpPr>
                          <wps:spPr bwMode="auto">
                            <a:xfrm>
                              <a:off x="6451" y="5844"/>
                              <a:ext cx="78" cy="73"/>
                            </a:xfrm>
                            <a:custGeom>
                              <a:avLst/>
                              <a:gdLst>
                                <a:gd name="T0" fmla="+- 0 6451 6451"/>
                                <a:gd name="T1" fmla="*/ T0 w 78"/>
                                <a:gd name="T2" fmla="+- 0 5844 5844"/>
                                <a:gd name="T3" fmla="*/ 5844 h 73"/>
                                <a:gd name="T4" fmla="+- 0 6481 6451"/>
                                <a:gd name="T5" fmla="*/ T4 w 78"/>
                                <a:gd name="T6" fmla="+- 0 5917 5844"/>
                                <a:gd name="T7" fmla="*/ 5917 h 73"/>
                                <a:gd name="T8" fmla="+- 0 6528 6451"/>
                                <a:gd name="T9" fmla="*/ T8 w 78"/>
                                <a:gd name="T10" fmla="+- 0 5855 5844"/>
                                <a:gd name="T11" fmla="*/ 5855 h 73"/>
                                <a:gd name="T12" fmla="+- 0 6451 6451"/>
                                <a:gd name="T13" fmla="*/ T12 w 78"/>
                                <a:gd name="T14" fmla="+- 0 5844 5844"/>
                                <a:gd name="T15" fmla="*/ 5844 h 73"/>
                              </a:gdLst>
                              <a:ahLst/>
                              <a:cxnLst>
                                <a:cxn ang="0">
                                  <a:pos x="T1" y="T3"/>
                                </a:cxn>
                                <a:cxn ang="0">
                                  <a:pos x="T5" y="T7"/>
                                </a:cxn>
                                <a:cxn ang="0">
                                  <a:pos x="T9" y="T11"/>
                                </a:cxn>
                                <a:cxn ang="0">
                                  <a:pos x="T13" y="T15"/>
                                </a:cxn>
                              </a:cxnLst>
                              <a:rect l="0" t="0" r="r" b="b"/>
                              <a:pathLst>
                                <a:path w="78" h="73">
                                  <a:moveTo>
                                    <a:pt x="0" y="0"/>
                                  </a:moveTo>
                                  <a:lnTo>
                                    <a:pt x="30" y="73"/>
                                  </a:lnTo>
                                  <a:lnTo>
                                    <a:pt x="77" y="1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53" name="Group 3997"/>
                        <wpg:cNvGrpSpPr>
                          <a:grpSpLocks/>
                        </wpg:cNvGrpSpPr>
                        <wpg:grpSpPr bwMode="auto">
                          <a:xfrm>
                            <a:off x="6451" y="5844"/>
                            <a:ext cx="78" cy="73"/>
                            <a:chOff x="6451" y="5844"/>
                            <a:chExt cx="78" cy="73"/>
                          </a:xfrm>
                        </wpg:grpSpPr>
                        <wps:wsp>
                          <wps:cNvPr id="4154" name="Freeform 3998"/>
                          <wps:cNvSpPr>
                            <a:spLocks/>
                          </wps:cNvSpPr>
                          <wps:spPr bwMode="auto">
                            <a:xfrm>
                              <a:off x="6451" y="5844"/>
                              <a:ext cx="78" cy="73"/>
                            </a:xfrm>
                            <a:custGeom>
                              <a:avLst/>
                              <a:gdLst>
                                <a:gd name="T0" fmla="+- 0 6528 6451"/>
                                <a:gd name="T1" fmla="*/ T0 w 78"/>
                                <a:gd name="T2" fmla="+- 0 5855 5844"/>
                                <a:gd name="T3" fmla="*/ 5855 h 73"/>
                                <a:gd name="T4" fmla="+- 0 6481 6451"/>
                                <a:gd name="T5" fmla="*/ T4 w 78"/>
                                <a:gd name="T6" fmla="+- 0 5917 5844"/>
                                <a:gd name="T7" fmla="*/ 5917 h 73"/>
                                <a:gd name="T8" fmla="+- 0 6451 6451"/>
                                <a:gd name="T9" fmla="*/ T8 w 78"/>
                                <a:gd name="T10" fmla="+- 0 5844 5844"/>
                                <a:gd name="T11" fmla="*/ 5844 h 73"/>
                                <a:gd name="T12" fmla="+- 0 6528 6451"/>
                                <a:gd name="T13" fmla="*/ T12 w 78"/>
                                <a:gd name="T14" fmla="+- 0 5855 5844"/>
                                <a:gd name="T15" fmla="*/ 5855 h 73"/>
                              </a:gdLst>
                              <a:ahLst/>
                              <a:cxnLst>
                                <a:cxn ang="0">
                                  <a:pos x="T1" y="T3"/>
                                </a:cxn>
                                <a:cxn ang="0">
                                  <a:pos x="T5" y="T7"/>
                                </a:cxn>
                                <a:cxn ang="0">
                                  <a:pos x="T9" y="T11"/>
                                </a:cxn>
                                <a:cxn ang="0">
                                  <a:pos x="T13" y="T15"/>
                                </a:cxn>
                              </a:cxnLst>
                              <a:rect l="0" t="0" r="r" b="b"/>
                              <a:pathLst>
                                <a:path w="78" h="73">
                                  <a:moveTo>
                                    <a:pt x="77" y="11"/>
                                  </a:moveTo>
                                  <a:lnTo>
                                    <a:pt x="30" y="73"/>
                                  </a:lnTo>
                                  <a:lnTo>
                                    <a:pt x="0" y="0"/>
                                  </a:lnTo>
                                  <a:lnTo>
                                    <a:pt x="77" y="11"/>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5" name="Group 3995"/>
                        <wpg:cNvGrpSpPr>
                          <a:grpSpLocks/>
                        </wpg:cNvGrpSpPr>
                        <wpg:grpSpPr bwMode="auto">
                          <a:xfrm>
                            <a:off x="6481" y="5855"/>
                            <a:ext cx="47" cy="62"/>
                            <a:chOff x="6481" y="5855"/>
                            <a:chExt cx="47" cy="62"/>
                          </a:xfrm>
                        </wpg:grpSpPr>
                        <wps:wsp>
                          <wps:cNvPr id="4156" name="Freeform 3996"/>
                          <wps:cNvSpPr>
                            <a:spLocks/>
                          </wps:cNvSpPr>
                          <wps:spPr bwMode="auto">
                            <a:xfrm>
                              <a:off x="6481" y="5855"/>
                              <a:ext cx="47" cy="62"/>
                            </a:xfrm>
                            <a:custGeom>
                              <a:avLst/>
                              <a:gdLst>
                                <a:gd name="T0" fmla="+- 0 6481 6481"/>
                                <a:gd name="T1" fmla="*/ T0 w 47"/>
                                <a:gd name="T2" fmla="+- 0 5917 5855"/>
                                <a:gd name="T3" fmla="*/ 5917 h 62"/>
                                <a:gd name="T4" fmla="+- 0 6528 6481"/>
                                <a:gd name="T5" fmla="*/ T4 w 47"/>
                                <a:gd name="T6" fmla="+- 0 5855 5855"/>
                                <a:gd name="T7" fmla="*/ 5855 h 62"/>
                              </a:gdLst>
                              <a:ahLst/>
                              <a:cxnLst>
                                <a:cxn ang="0">
                                  <a:pos x="T1" y="T3"/>
                                </a:cxn>
                                <a:cxn ang="0">
                                  <a:pos x="T5" y="T7"/>
                                </a:cxn>
                              </a:cxnLst>
                              <a:rect l="0" t="0" r="r" b="b"/>
                              <a:pathLst>
                                <a:path w="47" h="62">
                                  <a:moveTo>
                                    <a:pt x="0" y="62"/>
                                  </a:moveTo>
                                  <a:lnTo>
                                    <a:pt x="47" y="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7" name="Group 3993"/>
                        <wpg:cNvGrpSpPr>
                          <a:grpSpLocks/>
                        </wpg:cNvGrpSpPr>
                        <wpg:grpSpPr bwMode="auto">
                          <a:xfrm>
                            <a:off x="6364" y="5901"/>
                            <a:ext cx="101" cy="2"/>
                            <a:chOff x="6364" y="5901"/>
                            <a:chExt cx="101" cy="2"/>
                          </a:xfrm>
                        </wpg:grpSpPr>
                        <wps:wsp>
                          <wps:cNvPr id="4158" name="Freeform 3994"/>
                          <wps:cNvSpPr>
                            <a:spLocks/>
                          </wps:cNvSpPr>
                          <wps:spPr bwMode="auto">
                            <a:xfrm>
                              <a:off x="6364" y="5901"/>
                              <a:ext cx="101" cy="2"/>
                            </a:xfrm>
                            <a:custGeom>
                              <a:avLst/>
                              <a:gdLst>
                                <a:gd name="T0" fmla="+- 0 6364 6364"/>
                                <a:gd name="T1" fmla="*/ T0 w 101"/>
                                <a:gd name="T2" fmla="+- 0 6465 6364"/>
                                <a:gd name="T3" fmla="*/ T2 w 101"/>
                              </a:gdLst>
                              <a:ahLst/>
                              <a:cxnLst>
                                <a:cxn ang="0">
                                  <a:pos x="T1" y="0"/>
                                </a:cxn>
                                <a:cxn ang="0">
                                  <a:pos x="T3" y="0"/>
                                </a:cxn>
                              </a:cxnLst>
                              <a:rect l="0" t="0" r="r" b="b"/>
                              <a:pathLst>
                                <a:path w="101">
                                  <a:moveTo>
                                    <a:pt x="0" y="0"/>
                                  </a:moveTo>
                                  <a:lnTo>
                                    <a:pt x="101" y="0"/>
                                  </a:lnTo>
                                </a:path>
                              </a:pathLst>
                            </a:custGeom>
                            <a:noFill/>
                            <a:ln w="267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9" name="Group 3991"/>
                        <wpg:cNvGrpSpPr>
                          <a:grpSpLocks/>
                        </wpg:cNvGrpSpPr>
                        <wpg:grpSpPr bwMode="auto">
                          <a:xfrm>
                            <a:off x="5502" y="5878"/>
                            <a:ext cx="1800" cy="743"/>
                            <a:chOff x="5502" y="5878"/>
                            <a:chExt cx="1800" cy="743"/>
                          </a:xfrm>
                        </wpg:grpSpPr>
                        <wps:wsp>
                          <wps:cNvPr id="4160" name="Freeform 3992"/>
                          <wps:cNvSpPr>
                            <a:spLocks/>
                          </wps:cNvSpPr>
                          <wps:spPr bwMode="auto">
                            <a:xfrm>
                              <a:off x="5502" y="5878"/>
                              <a:ext cx="1800" cy="743"/>
                            </a:xfrm>
                            <a:custGeom>
                              <a:avLst/>
                              <a:gdLst>
                                <a:gd name="T0" fmla="+- 0 5502 5502"/>
                                <a:gd name="T1" fmla="*/ T0 w 1800"/>
                                <a:gd name="T2" fmla="+- 0 6622 5878"/>
                                <a:gd name="T3" fmla="*/ 6622 h 743"/>
                                <a:gd name="T4" fmla="+- 0 7301 5502"/>
                                <a:gd name="T5" fmla="*/ T4 w 1800"/>
                                <a:gd name="T6" fmla="+- 0 5878 5878"/>
                                <a:gd name="T7" fmla="*/ 5878 h 743"/>
                              </a:gdLst>
                              <a:ahLst/>
                              <a:cxnLst>
                                <a:cxn ang="0">
                                  <a:pos x="T1" y="T3"/>
                                </a:cxn>
                                <a:cxn ang="0">
                                  <a:pos x="T5" y="T7"/>
                                </a:cxn>
                              </a:cxnLst>
                              <a:rect l="0" t="0" r="r" b="b"/>
                              <a:pathLst>
                                <a:path w="1800" h="743">
                                  <a:moveTo>
                                    <a:pt x="0" y="744"/>
                                  </a:moveTo>
                                  <a:lnTo>
                                    <a:pt x="1799"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61" name="Group 3989"/>
                        <wpg:cNvGrpSpPr>
                          <a:grpSpLocks/>
                        </wpg:cNvGrpSpPr>
                        <wpg:grpSpPr bwMode="auto">
                          <a:xfrm>
                            <a:off x="4268" y="1933"/>
                            <a:ext cx="79" cy="159"/>
                            <a:chOff x="4268" y="1933"/>
                            <a:chExt cx="79" cy="159"/>
                          </a:xfrm>
                        </wpg:grpSpPr>
                        <wps:wsp>
                          <wps:cNvPr id="4162" name="Freeform 3990"/>
                          <wps:cNvSpPr>
                            <a:spLocks/>
                          </wps:cNvSpPr>
                          <wps:spPr bwMode="auto">
                            <a:xfrm>
                              <a:off x="4268" y="1933"/>
                              <a:ext cx="79" cy="159"/>
                            </a:xfrm>
                            <a:custGeom>
                              <a:avLst/>
                              <a:gdLst>
                                <a:gd name="T0" fmla="+- 0 4347 4268"/>
                                <a:gd name="T1" fmla="*/ T0 w 79"/>
                                <a:gd name="T2" fmla="+- 0 2092 1933"/>
                                <a:gd name="T3" fmla="*/ 2092 h 159"/>
                                <a:gd name="T4" fmla="+- 0 4348 4268"/>
                                <a:gd name="T5" fmla="*/ T4 w 79"/>
                                <a:gd name="T6" fmla="+- 0 1933 1933"/>
                                <a:gd name="T7" fmla="*/ 1933 h 159"/>
                                <a:gd name="T8" fmla="+- 0 4268 4268"/>
                                <a:gd name="T9" fmla="*/ T8 w 79"/>
                                <a:gd name="T10" fmla="+- 0 2028 1933"/>
                                <a:gd name="T11" fmla="*/ 2028 h 159"/>
                              </a:gdLst>
                              <a:ahLst/>
                              <a:cxnLst>
                                <a:cxn ang="0">
                                  <a:pos x="T1" y="T3"/>
                                </a:cxn>
                                <a:cxn ang="0">
                                  <a:pos x="T5" y="T7"/>
                                </a:cxn>
                                <a:cxn ang="0">
                                  <a:pos x="T9" y="T11"/>
                                </a:cxn>
                              </a:cxnLst>
                              <a:rect l="0" t="0" r="r" b="b"/>
                              <a:pathLst>
                                <a:path w="79" h="159">
                                  <a:moveTo>
                                    <a:pt x="79" y="159"/>
                                  </a:moveTo>
                                  <a:lnTo>
                                    <a:pt x="80" y="0"/>
                                  </a:lnTo>
                                  <a:lnTo>
                                    <a:pt x="0" y="95"/>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63" name="Group 3987"/>
                        <wpg:cNvGrpSpPr>
                          <a:grpSpLocks/>
                        </wpg:cNvGrpSpPr>
                        <wpg:grpSpPr bwMode="auto">
                          <a:xfrm>
                            <a:off x="4514" y="2468"/>
                            <a:ext cx="79" cy="158"/>
                            <a:chOff x="4514" y="2468"/>
                            <a:chExt cx="79" cy="158"/>
                          </a:xfrm>
                        </wpg:grpSpPr>
                        <wps:wsp>
                          <wps:cNvPr id="4164" name="Freeform 3988"/>
                          <wps:cNvSpPr>
                            <a:spLocks/>
                          </wps:cNvSpPr>
                          <wps:spPr bwMode="auto">
                            <a:xfrm>
                              <a:off x="4514" y="2468"/>
                              <a:ext cx="79" cy="158"/>
                            </a:xfrm>
                            <a:custGeom>
                              <a:avLst/>
                              <a:gdLst>
                                <a:gd name="T0" fmla="+- 0 4514 4514"/>
                                <a:gd name="T1" fmla="*/ T0 w 79"/>
                                <a:gd name="T2" fmla="+- 0 2468 2468"/>
                                <a:gd name="T3" fmla="*/ 2468 h 158"/>
                                <a:gd name="T4" fmla="+- 0 4514 4514"/>
                                <a:gd name="T5" fmla="*/ T4 w 79"/>
                                <a:gd name="T6" fmla="+- 0 2627 2468"/>
                                <a:gd name="T7" fmla="*/ 2627 h 158"/>
                                <a:gd name="T8" fmla="+- 0 4593 4514"/>
                                <a:gd name="T9" fmla="*/ T8 w 79"/>
                                <a:gd name="T10" fmla="+- 0 2532 2468"/>
                                <a:gd name="T11" fmla="*/ 2532 h 158"/>
                              </a:gdLst>
                              <a:ahLst/>
                              <a:cxnLst>
                                <a:cxn ang="0">
                                  <a:pos x="T1" y="T3"/>
                                </a:cxn>
                                <a:cxn ang="0">
                                  <a:pos x="T5" y="T7"/>
                                </a:cxn>
                                <a:cxn ang="0">
                                  <a:pos x="T9" y="T11"/>
                                </a:cxn>
                              </a:cxnLst>
                              <a:rect l="0" t="0" r="r" b="b"/>
                              <a:pathLst>
                                <a:path w="79" h="158">
                                  <a:moveTo>
                                    <a:pt x="0" y="0"/>
                                  </a:moveTo>
                                  <a:lnTo>
                                    <a:pt x="0" y="159"/>
                                  </a:lnTo>
                                  <a:lnTo>
                                    <a:pt x="79" y="64"/>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65" name="Group 3985"/>
                        <wpg:cNvGrpSpPr>
                          <a:grpSpLocks/>
                        </wpg:cNvGrpSpPr>
                        <wpg:grpSpPr bwMode="auto">
                          <a:xfrm>
                            <a:off x="3682" y="1872"/>
                            <a:ext cx="79" cy="70"/>
                            <a:chOff x="3682" y="1872"/>
                            <a:chExt cx="79" cy="70"/>
                          </a:xfrm>
                        </wpg:grpSpPr>
                        <wps:wsp>
                          <wps:cNvPr id="4166" name="Freeform 3986"/>
                          <wps:cNvSpPr>
                            <a:spLocks/>
                          </wps:cNvSpPr>
                          <wps:spPr bwMode="auto">
                            <a:xfrm>
                              <a:off x="3682" y="1872"/>
                              <a:ext cx="79" cy="70"/>
                            </a:xfrm>
                            <a:custGeom>
                              <a:avLst/>
                              <a:gdLst>
                                <a:gd name="T0" fmla="+- 0 3682 3682"/>
                                <a:gd name="T1" fmla="*/ T0 w 79"/>
                                <a:gd name="T2" fmla="+- 0 1872 1872"/>
                                <a:gd name="T3" fmla="*/ 1872 h 70"/>
                                <a:gd name="T4" fmla="+- 0 3719 3682"/>
                                <a:gd name="T5" fmla="*/ T4 w 79"/>
                                <a:gd name="T6" fmla="+- 0 1942 1872"/>
                                <a:gd name="T7" fmla="*/ 1942 h 70"/>
                                <a:gd name="T8" fmla="+- 0 3760 3682"/>
                                <a:gd name="T9" fmla="*/ T8 w 79"/>
                                <a:gd name="T10" fmla="+- 0 1875 1872"/>
                                <a:gd name="T11" fmla="*/ 1875 h 70"/>
                                <a:gd name="T12" fmla="+- 0 3682 3682"/>
                                <a:gd name="T13" fmla="*/ T12 w 79"/>
                                <a:gd name="T14" fmla="+- 0 1872 1872"/>
                                <a:gd name="T15" fmla="*/ 1872 h 70"/>
                              </a:gdLst>
                              <a:ahLst/>
                              <a:cxnLst>
                                <a:cxn ang="0">
                                  <a:pos x="T1" y="T3"/>
                                </a:cxn>
                                <a:cxn ang="0">
                                  <a:pos x="T5" y="T7"/>
                                </a:cxn>
                                <a:cxn ang="0">
                                  <a:pos x="T9" y="T11"/>
                                </a:cxn>
                                <a:cxn ang="0">
                                  <a:pos x="T13" y="T15"/>
                                </a:cxn>
                              </a:cxnLst>
                              <a:rect l="0" t="0" r="r" b="b"/>
                              <a:pathLst>
                                <a:path w="79" h="70">
                                  <a:moveTo>
                                    <a:pt x="0" y="0"/>
                                  </a:moveTo>
                                  <a:lnTo>
                                    <a:pt x="37" y="70"/>
                                  </a:lnTo>
                                  <a:lnTo>
                                    <a:pt x="78" y="3"/>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67" name="Group 3983"/>
                        <wpg:cNvGrpSpPr>
                          <a:grpSpLocks/>
                        </wpg:cNvGrpSpPr>
                        <wpg:grpSpPr bwMode="auto">
                          <a:xfrm>
                            <a:off x="3682" y="1872"/>
                            <a:ext cx="79" cy="70"/>
                            <a:chOff x="3682" y="1872"/>
                            <a:chExt cx="79" cy="70"/>
                          </a:xfrm>
                        </wpg:grpSpPr>
                        <wps:wsp>
                          <wps:cNvPr id="4168" name="Freeform 3984"/>
                          <wps:cNvSpPr>
                            <a:spLocks/>
                          </wps:cNvSpPr>
                          <wps:spPr bwMode="auto">
                            <a:xfrm>
                              <a:off x="3682" y="1872"/>
                              <a:ext cx="79" cy="70"/>
                            </a:xfrm>
                            <a:custGeom>
                              <a:avLst/>
                              <a:gdLst>
                                <a:gd name="T0" fmla="+- 0 3760 3682"/>
                                <a:gd name="T1" fmla="*/ T0 w 79"/>
                                <a:gd name="T2" fmla="+- 0 1875 1872"/>
                                <a:gd name="T3" fmla="*/ 1875 h 70"/>
                                <a:gd name="T4" fmla="+- 0 3719 3682"/>
                                <a:gd name="T5" fmla="*/ T4 w 79"/>
                                <a:gd name="T6" fmla="+- 0 1942 1872"/>
                                <a:gd name="T7" fmla="*/ 1942 h 70"/>
                                <a:gd name="T8" fmla="+- 0 3682 3682"/>
                                <a:gd name="T9" fmla="*/ T8 w 79"/>
                                <a:gd name="T10" fmla="+- 0 1872 1872"/>
                                <a:gd name="T11" fmla="*/ 1872 h 70"/>
                                <a:gd name="T12" fmla="+- 0 3760 3682"/>
                                <a:gd name="T13" fmla="*/ T12 w 79"/>
                                <a:gd name="T14" fmla="+- 0 1875 1872"/>
                                <a:gd name="T15" fmla="*/ 1875 h 70"/>
                              </a:gdLst>
                              <a:ahLst/>
                              <a:cxnLst>
                                <a:cxn ang="0">
                                  <a:pos x="T1" y="T3"/>
                                </a:cxn>
                                <a:cxn ang="0">
                                  <a:pos x="T5" y="T7"/>
                                </a:cxn>
                                <a:cxn ang="0">
                                  <a:pos x="T9" y="T11"/>
                                </a:cxn>
                                <a:cxn ang="0">
                                  <a:pos x="T13" y="T15"/>
                                </a:cxn>
                              </a:cxnLst>
                              <a:rect l="0" t="0" r="r" b="b"/>
                              <a:pathLst>
                                <a:path w="79" h="70">
                                  <a:moveTo>
                                    <a:pt x="78" y="3"/>
                                  </a:moveTo>
                                  <a:lnTo>
                                    <a:pt x="37" y="70"/>
                                  </a:lnTo>
                                  <a:lnTo>
                                    <a:pt x="0" y="0"/>
                                  </a:lnTo>
                                  <a:lnTo>
                                    <a:pt x="78" y="3"/>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69" name="Group 3981"/>
                        <wpg:cNvGrpSpPr>
                          <a:grpSpLocks/>
                        </wpg:cNvGrpSpPr>
                        <wpg:grpSpPr bwMode="auto">
                          <a:xfrm>
                            <a:off x="3719" y="1875"/>
                            <a:ext cx="41" cy="67"/>
                            <a:chOff x="3719" y="1875"/>
                            <a:chExt cx="41" cy="67"/>
                          </a:xfrm>
                        </wpg:grpSpPr>
                        <wps:wsp>
                          <wps:cNvPr id="4170" name="Freeform 3982"/>
                          <wps:cNvSpPr>
                            <a:spLocks/>
                          </wps:cNvSpPr>
                          <wps:spPr bwMode="auto">
                            <a:xfrm>
                              <a:off x="3719" y="1875"/>
                              <a:ext cx="41" cy="67"/>
                            </a:xfrm>
                            <a:custGeom>
                              <a:avLst/>
                              <a:gdLst>
                                <a:gd name="T0" fmla="+- 0 3719 3719"/>
                                <a:gd name="T1" fmla="*/ T0 w 41"/>
                                <a:gd name="T2" fmla="+- 0 1942 1875"/>
                                <a:gd name="T3" fmla="*/ 1942 h 67"/>
                                <a:gd name="T4" fmla="+- 0 3760 3719"/>
                                <a:gd name="T5" fmla="*/ T4 w 41"/>
                                <a:gd name="T6" fmla="+- 0 1875 1875"/>
                                <a:gd name="T7" fmla="*/ 1875 h 67"/>
                              </a:gdLst>
                              <a:ahLst/>
                              <a:cxnLst>
                                <a:cxn ang="0">
                                  <a:pos x="T1" y="T3"/>
                                </a:cxn>
                                <a:cxn ang="0">
                                  <a:pos x="T5" y="T7"/>
                                </a:cxn>
                              </a:cxnLst>
                              <a:rect l="0" t="0" r="r" b="b"/>
                              <a:pathLst>
                                <a:path w="41" h="67">
                                  <a:moveTo>
                                    <a:pt x="0" y="67"/>
                                  </a:moveTo>
                                  <a:lnTo>
                                    <a:pt x="41" y="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71" name="Group 3979"/>
                        <wpg:cNvGrpSpPr>
                          <a:grpSpLocks/>
                        </wpg:cNvGrpSpPr>
                        <wpg:grpSpPr bwMode="auto">
                          <a:xfrm>
                            <a:off x="3603" y="1907"/>
                            <a:ext cx="97" cy="52"/>
                            <a:chOff x="3603" y="1907"/>
                            <a:chExt cx="97" cy="52"/>
                          </a:xfrm>
                        </wpg:grpSpPr>
                        <wps:wsp>
                          <wps:cNvPr id="4172" name="Freeform 3980"/>
                          <wps:cNvSpPr>
                            <a:spLocks/>
                          </wps:cNvSpPr>
                          <wps:spPr bwMode="auto">
                            <a:xfrm>
                              <a:off x="3603" y="1907"/>
                              <a:ext cx="97" cy="52"/>
                            </a:xfrm>
                            <a:custGeom>
                              <a:avLst/>
                              <a:gdLst>
                                <a:gd name="T0" fmla="+- 0 3701 3603"/>
                                <a:gd name="T1" fmla="*/ T0 w 97"/>
                                <a:gd name="T2" fmla="+- 0 1907 1907"/>
                                <a:gd name="T3" fmla="*/ 1907 h 52"/>
                                <a:gd name="T4" fmla="+- 0 3603 3603"/>
                                <a:gd name="T5" fmla="*/ T4 w 97"/>
                                <a:gd name="T6" fmla="+- 0 1960 1907"/>
                                <a:gd name="T7" fmla="*/ 1960 h 52"/>
                              </a:gdLst>
                              <a:ahLst/>
                              <a:cxnLst>
                                <a:cxn ang="0">
                                  <a:pos x="T1" y="T3"/>
                                </a:cxn>
                                <a:cxn ang="0">
                                  <a:pos x="T5" y="T7"/>
                                </a:cxn>
                              </a:cxnLst>
                              <a:rect l="0" t="0" r="r" b="b"/>
                              <a:pathLst>
                                <a:path w="97" h="52">
                                  <a:moveTo>
                                    <a:pt x="98" y="0"/>
                                  </a:moveTo>
                                  <a:lnTo>
                                    <a:pt x="0" y="53"/>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73" name="Group 3977"/>
                        <wpg:cNvGrpSpPr>
                          <a:grpSpLocks/>
                        </wpg:cNvGrpSpPr>
                        <wpg:grpSpPr bwMode="auto">
                          <a:xfrm>
                            <a:off x="2517" y="1655"/>
                            <a:ext cx="2316" cy="1253"/>
                            <a:chOff x="2517" y="1655"/>
                            <a:chExt cx="2316" cy="1253"/>
                          </a:xfrm>
                        </wpg:grpSpPr>
                        <wps:wsp>
                          <wps:cNvPr id="4174" name="Freeform 3978"/>
                          <wps:cNvSpPr>
                            <a:spLocks/>
                          </wps:cNvSpPr>
                          <wps:spPr bwMode="auto">
                            <a:xfrm>
                              <a:off x="2517" y="1655"/>
                              <a:ext cx="2316" cy="1253"/>
                            </a:xfrm>
                            <a:custGeom>
                              <a:avLst/>
                              <a:gdLst>
                                <a:gd name="T0" fmla="+- 0 2517 2517"/>
                                <a:gd name="T1" fmla="*/ T0 w 2316"/>
                                <a:gd name="T2" fmla="+- 0 2908 1655"/>
                                <a:gd name="T3" fmla="*/ 2908 h 1253"/>
                                <a:gd name="T4" fmla="+- 0 4833 2517"/>
                                <a:gd name="T5" fmla="*/ T4 w 2316"/>
                                <a:gd name="T6" fmla="+- 0 1655 1655"/>
                                <a:gd name="T7" fmla="*/ 1655 h 1253"/>
                              </a:gdLst>
                              <a:ahLst/>
                              <a:cxnLst>
                                <a:cxn ang="0">
                                  <a:pos x="T1" y="T3"/>
                                </a:cxn>
                                <a:cxn ang="0">
                                  <a:pos x="T5" y="T7"/>
                                </a:cxn>
                              </a:cxnLst>
                              <a:rect l="0" t="0" r="r" b="b"/>
                              <a:pathLst>
                                <a:path w="2316" h="1253">
                                  <a:moveTo>
                                    <a:pt x="0" y="1253"/>
                                  </a:moveTo>
                                  <a:lnTo>
                                    <a:pt x="2316"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75" name="Group 3975"/>
                        <wpg:cNvGrpSpPr>
                          <a:grpSpLocks/>
                        </wpg:cNvGrpSpPr>
                        <wpg:grpSpPr bwMode="auto">
                          <a:xfrm>
                            <a:off x="2990" y="3035"/>
                            <a:ext cx="1045" cy="2"/>
                            <a:chOff x="2990" y="3035"/>
                            <a:chExt cx="1045" cy="2"/>
                          </a:xfrm>
                        </wpg:grpSpPr>
                        <wps:wsp>
                          <wps:cNvPr id="4176" name="Freeform 3976"/>
                          <wps:cNvSpPr>
                            <a:spLocks/>
                          </wps:cNvSpPr>
                          <wps:spPr bwMode="auto">
                            <a:xfrm>
                              <a:off x="2990" y="3035"/>
                              <a:ext cx="1045" cy="2"/>
                            </a:xfrm>
                            <a:custGeom>
                              <a:avLst/>
                              <a:gdLst>
                                <a:gd name="T0" fmla="+- 0 2990 2990"/>
                                <a:gd name="T1" fmla="*/ T0 w 1045"/>
                                <a:gd name="T2" fmla="+- 0 4035 2990"/>
                                <a:gd name="T3" fmla="*/ T2 w 1045"/>
                              </a:gdLst>
                              <a:ahLst/>
                              <a:cxnLst>
                                <a:cxn ang="0">
                                  <a:pos x="T1" y="0"/>
                                </a:cxn>
                                <a:cxn ang="0">
                                  <a:pos x="T3" y="0"/>
                                </a:cxn>
                              </a:cxnLst>
                              <a:rect l="0" t="0" r="r" b="b"/>
                              <a:pathLst>
                                <a:path w="1045">
                                  <a:moveTo>
                                    <a:pt x="0" y="0"/>
                                  </a:moveTo>
                                  <a:lnTo>
                                    <a:pt x="1045"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77" name="Group 3973"/>
                        <wpg:cNvGrpSpPr>
                          <a:grpSpLocks/>
                        </wpg:cNvGrpSpPr>
                        <wpg:grpSpPr bwMode="auto">
                          <a:xfrm>
                            <a:off x="4193" y="7508"/>
                            <a:ext cx="1160" cy="255"/>
                            <a:chOff x="4193" y="7508"/>
                            <a:chExt cx="1160" cy="255"/>
                          </a:xfrm>
                        </wpg:grpSpPr>
                        <wps:wsp>
                          <wps:cNvPr id="4178" name="Freeform 3974"/>
                          <wps:cNvSpPr>
                            <a:spLocks/>
                          </wps:cNvSpPr>
                          <wps:spPr bwMode="auto">
                            <a:xfrm>
                              <a:off x="4193" y="7508"/>
                              <a:ext cx="1160" cy="255"/>
                            </a:xfrm>
                            <a:custGeom>
                              <a:avLst/>
                              <a:gdLst>
                                <a:gd name="T0" fmla="+- 0 4193 4193"/>
                                <a:gd name="T1" fmla="*/ T0 w 1160"/>
                                <a:gd name="T2" fmla="+- 0 7762 7508"/>
                                <a:gd name="T3" fmla="*/ 7762 h 255"/>
                                <a:gd name="T4" fmla="+- 0 5352 4193"/>
                                <a:gd name="T5" fmla="*/ T4 w 1160"/>
                                <a:gd name="T6" fmla="+- 0 7762 7508"/>
                                <a:gd name="T7" fmla="*/ 7762 h 255"/>
                                <a:gd name="T8" fmla="+- 0 5352 4193"/>
                                <a:gd name="T9" fmla="*/ T8 w 1160"/>
                                <a:gd name="T10" fmla="+- 0 7508 7508"/>
                                <a:gd name="T11" fmla="*/ 7508 h 255"/>
                                <a:gd name="T12" fmla="+- 0 4193 4193"/>
                                <a:gd name="T13" fmla="*/ T12 w 1160"/>
                                <a:gd name="T14" fmla="+- 0 7508 7508"/>
                                <a:gd name="T15" fmla="*/ 7508 h 255"/>
                                <a:gd name="T16" fmla="+- 0 4193 4193"/>
                                <a:gd name="T17" fmla="*/ T16 w 1160"/>
                                <a:gd name="T18" fmla="+- 0 7762 7508"/>
                                <a:gd name="T19" fmla="*/ 7762 h 255"/>
                              </a:gdLst>
                              <a:ahLst/>
                              <a:cxnLst>
                                <a:cxn ang="0">
                                  <a:pos x="T1" y="T3"/>
                                </a:cxn>
                                <a:cxn ang="0">
                                  <a:pos x="T5" y="T7"/>
                                </a:cxn>
                                <a:cxn ang="0">
                                  <a:pos x="T9" y="T11"/>
                                </a:cxn>
                                <a:cxn ang="0">
                                  <a:pos x="T13" y="T15"/>
                                </a:cxn>
                                <a:cxn ang="0">
                                  <a:pos x="T17" y="T19"/>
                                </a:cxn>
                              </a:cxnLst>
                              <a:rect l="0" t="0" r="r" b="b"/>
                              <a:pathLst>
                                <a:path w="1160" h="255">
                                  <a:moveTo>
                                    <a:pt x="0" y="254"/>
                                  </a:moveTo>
                                  <a:lnTo>
                                    <a:pt x="1159" y="254"/>
                                  </a:lnTo>
                                  <a:lnTo>
                                    <a:pt x="1159" y="0"/>
                                  </a:lnTo>
                                  <a:lnTo>
                                    <a:pt x="0" y="0"/>
                                  </a:lnTo>
                                  <a:lnTo>
                                    <a:pt x="0" y="254"/>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79" name="Group 3971"/>
                        <wpg:cNvGrpSpPr>
                          <a:grpSpLocks/>
                        </wpg:cNvGrpSpPr>
                        <wpg:grpSpPr bwMode="auto">
                          <a:xfrm>
                            <a:off x="4211" y="7691"/>
                            <a:ext cx="1124" cy="2"/>
                            <a:chOff x="4211" y="7691"/>
                            <a:chExt cx="1124" cy="2"/>
                          </a:xfrm>
                        </wpg:grpSpPr>
                        <wps:wsp>
                          <wps:cNvPr id="4180" name="Freeform 3972"/>
                          <wps:cNvSpPr>
                            <a:spLocks/>
                          </wps:cNvSpPr>
                          <wps:spPr bwMode="auto">
                            <a:xfrm>
                              <a:off x="4211" y="7691"/>
                              <a:ext cx="1124" cy="2"/>
                            </a:xfrm>
                            <a:custGeom>
                              <a:avLst/>
                              <a:gdLst>
                                <a:gd name="T0" fmla="+- 0 4211 4211"/>
                                <a:gd name="T1" fmla="*/ T0 w 1124"/>
                                <a:gd name="T2" fmla="+- 0 5335 4211"/>
                                <a:gd name="T3" fmla="*/ T2 w 1124"/>
                              </a:gdLst>
                              <a:ahLst/>
                              <a:cxnLst>
                                <a:cxn ang="0">
                                  <a:pos x="T1" y="0"/>
                                </a:cxn>
                                <a:cxn ang="0">
                                  <a:pos x="T3" y="0"/>
                                </a:cxn>
                              </a:cxnLst>
                              <a:rect l="0" t="0" r="r" b="b"/>
                              <a:pathLst>
                                <a:path w="1124">
                                  <a:moveTo>
                                    <a:pt x="0" y="0"/>
                                  </a:moveTo>
                                  <a:lnTo>
                                    <a:pt x="1124"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81" name="Group 3969"/>
                        <wpg:cNvGrpSpPr>
                          <a:grpSpLocks/>
                        </wpg:cNvGrpSpPr>
                        <wpg:grpSpPr bwMode="auto">
                          <a:xfrm>
                            <a:off x="4773" y="6749"/>
                            <a:ext cx="9" cy="759"/>
                            <a:chOff x="4773" y="6749"/>
                            <a:chExt cx="9" cy="759"/>
                          </a:xfrm>
                        </wpg:grpSpPr>
                        <wps:wsp>
                          <wps:cNvPr id="4182" name="Freeform 3970"/>
                          <wps:cNvSpPr>
                            <a:spLocks/>
                          </wps:cNvSpPr>
                          <wps:spPr bwMode="auto">
                            <a:xfrm>
                              <a:off x="4773" y="6749"/>
                              <a:ext cx="9" cy="759"/>
                            </a:xfrm>
                            <a:custGeom>
                              <a:avLst/>
                              <a:gdLst>
                                <a:gd name="T0" fmla="+- 0 4782 4773"/>
                                <a:gd name="T1" fmla="*/ T0 w 9"/>
                                <a:gd name="T2" fmla="+- 0 6749 6749"/>
                                <a:gd name="T3" fmla="*/ 6749 h 759"/>
                                <a:gd name="T4" fmla="+- 0 4773 4773"/>
                                <a:gd name="T5" fmla="*/ T4 w 9"/>
                                <a:gd name="T6" fmla="+- 0 7508 6749"/>
                                <a:gd name="T7" fmla="*/ 7508 h 759"/>
                              </a:gdLst>
                              <a:ahLst/>
                              <a:cxnLst>
                                <a:cxn ang="0">
                                  <a:pos x="T1" y="T3"/>
                                </a:cxn>
                                <a:cxn ang="0">
                                  <a:pos x="T5" y="T7"/>
                                </a:cxn>
                              </a:cxnLst>
                              <a:rect l="0" t="0" r="r" b="b"/>
                              <a:pathLst>
                                <a:path w="9" h="759">
                                  <a:moveTo>
                                    <a:pt x="9" y="0"/>
                                  </a:moveTo>
                                  <a:lnTo>
                                    <a:pt x="0" y="759"/>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83" name="Group 3967"/>
                        <wpg:cNvGrpSpPr>
                          <a:grpSpLocks/>
                        </wpg:cNvGrpSpPr>
                        <wpg:grpSpPr bwMode="auto">
                          <a:xfrm>
                            <a:off x="3285" y="1613"/>
                            <a:ext cx="78" cy="73"/>
                            <a:chOff x="3285" y="1613"/>
                            <a:chExt cx="78" cy="73"/>
                          </a:xfrm>
                        </wpg:grpSpPr>
                        <wps:wsp>
                          <wps:cNvPr id="4184" name="Freeform 3968"/>
                          <wps:cNvSpPr>
                            <a:spLocks/>
                          </wps:cNvSpPr>
                          <wps:spPr bwMode="auto">
                            <a:xfrm>
                              <a:off x="3285" y="1613"/>
                              <a:ext cx="78" cy="73"/>
                            </a:xfrm>
                            <a:custGeom>
                              <a:avLst/>
                              <a:gdLst>
                                <a:gd name="T0" fmla="+- 0 3362 3285"/>
                                <a:gd name="T1" fmla="*/ T0 w 78"/>
                                <a:gd name="T2" fmla="+- 0 1613 1613"/>
                                <a:gd name="T3" fmla="*/ 1613 h 73"/>
                                <a:gd name="T4" fmla="+- 0 3285 3285"/>
                                <a:gd name="T5" fmla="*/ T4 w 78"/>
                                <a:gd name="T6" fmla="+- 0 1624 1613"/>
                                <a:gd name="T7" fmla="*/ 1624 h 73"/>
                                <a:gd name="T8" fmla="+- 0 3333 3285"/>
                                <a:gd name="T9" fmla="*/ T8 w 78"/>
                                <a:gd name="T10" fmla="+- 0 1686 1613"/>
                                <a:gd name="T11" fmla="*/ 1686 h 73"/>
                                <a:gd name="T12" fmla="+- 0 3362 3285"/>
                                <a:gd name="T13" fmla="*/ T12 w 78"/>
                                <a:gd name="T14" fmla="+- 0 1613 1613"/>
                                <a:gd name="T15" fmla="*/ 1613 h 73"/>
                              </a:gdLst>
                              <a:ahLst/>
                              <a:cxnLst>
                                <a:cxn ang="0">
                                  <a:pos x="T1" y="T3"/>
                                </a:cxn>
                                <a:cxn ang="0">
                                  <a:pos x="T5" y="T7"/>
                                </a:cxn>
                                <a:cxn ang="0">
                                  <a:pos x="T9" y="T11"/>
                                </a:cxn>
                                <a:cxn ang="0">
                                  <a:pos x="T13" y="T15"/>
                                </a:cxn>
                              </a:cxnLst>
                              <a:rect l="0" t="0" r="r" b="b"/>
                              <a:pathLst>
                                <a:path w="78" h="73">
                                  <a:moveTo>
                                    <a:pt x="77" y="0"/>
                                  </a:moveTo>
                                  <a:lnTo>
                                    <a:pt x="0" y="11"/>
                                  </a:lnTo>
                                  <a:lnTo>
                                    <a:pt x="48" y="73"/>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85" name="Group 3965"/>
                        <wpg:cNvGrpSpPr>
                          <a:grpSpLocks/>
                        </wpg:cNvGrpSpPr>
                        <wpg:grpSpPr bwMode="auto">
                          <a:xfrm>
                            <a:off x="3285" y="1613"/>
                            <a:ext cx="78" cy="73"/>
                            <a:chOff x="3285" y="1613"/>
                            <a:chExt cx="78" cy="73"/>
                          </a:xfrm>
                        </wpg:grpSpPr>
                        <wps:wsp>
                          <wps:cNvPr id="4186" name="Freeform 3966"/>
                          <wps:cNvSpPr>
                            <a:spLocks/>
                          </wps:cNvSpPr>
                          <wps:spPr bwMode="auto">
                            <a:xfrm>
                              <a:off x="3285" y="1613"/>
                              <a:ext cx="78" cy="73"/>
                            </a:xfrm>
                            <a:custGeom>
                              <a:avLst/>
                              <a:gdLst>
                                <a:gd name="T0" fmla="+- 0 3285 3285"/>
                                <a:gd name="T1" fmla="*/ T0 w 78"/>
                                <a:gd name="T2" fmla="+- 0 1624 1613"/>
                                <a:gd name="T3" fmla="*/ 1624 h 73"/>
                                <a:gd name="T4" fmla="+- 0 3362 3285"/>
                                <a:gd name="T5" fmla="*/ T4 w 78"/>
                                <a:gd name="T6" fmla="+- 0 1613 1613"/>
                                <a:gd name="T7" fmla="*/ 1613 h 73"/>
                                <a:gd name="T8" fmla="+- 0 3333 3285"/>
                                <a:gd name="T9" fmla="*/ T8 w 78"/>
                                <a:gd name="T10" fmla="+- 0 1686 1613"/>
                                <a:gd name="T11" fmla="*/ 1686 h 73"/>
                                <a:gd name="T12" fmla="+- 0 3285 3285"/>
                                <a:gd name="T13" fmla="*/ T12 w 78"/>
                                <a:gd name="T14" fmla="+- 0 1624 1613"/>
                                <a:gd name="T15" fmla="*/ 1624 h 73"/>
                              </a:gdLst>
                              <a:ahLst/>
                              <a:cxnLst>
                                <a:cxn ang="0">
                                  <a:pos x="T1" y="T3"/>
                                </a:cxn>
                                <a:cxn ang="0">
                                  <a:pos x="T5" y="T7"/>
                                </a:cxn>
                                <a:cxn ang="0">
                                  <a:pos x="T9" y="T11"/>
                                </a:cxn>
                                <a:cxn ang="0">
                                  <a:pos x="T13" y="T15"/>
                                </a:cxn>
                              </a:cxnLst>
                              <a:rect l="0" t="0" r="r" b="b"/>
                              <a:pathLst>
                                <a:path w="78" h="73">
                                  <a:moveTo>
                                    <a:pt x="0" y="11"/>
                                  </a:moveTo>
                                  <a:lnTo>
                                    <a:pt x="77" y="0"/>
                                  </a:lnTo>
                                  <a:lnTo>
                                    <a:pt x="48" y="73"/>
                                  </a:lnTo>
                                  <a:lnTo>
                                    <a:pt x="0" y="11"/>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87" name="Group 3963"/>
                        <wpg:cNvGrpSpPr>
                          <a:grpSpLocks/>
                        </wpg:cNvGrpSpPr>
                        <wpg:grpSpPr bwMode="auto">
                          <a:xfrm>
                            <a:off x="3285" y="1619"/>
                            <a:ext cx="78" cy="2"/>
                            <a:chOff x="3285" y="1619"/>
                            <a:chExt cx="78" cy="2"/>
                          </a:xfrm>
                        </wpg:grpSpPr>
                        <wps:wsp>
                          <wps:cNvPr id="4188" name="Freeform 3964"/>
                          <wps:cNvSpPr>
                            <a:spLocks/>
                          </wps:cNvSpPr>
                          <wps:spPr bwMode="auto">
                            <a:xfrm>
                              <a:off x="3285" y="1619"/>
                              <a:ext cx="78" cy="2"/>
                            </a:xfrm>
                            <a:custGeom>
                              <a:avLst/>
                              <a:gdLst>
                                <a:gd name="T0" fmla="+- 0 3285 3285"/>
                                <a:gd name="T1" fmla="*/ T0 w 78"/>
                                <a:gd name="T2" fmla="+- 0 3362 3285"/>
                                <a:gd name="T3" fmla="*/ T2 w 78"/>
                              </a:gdLst>
                              <a:ahLst/>
                              <a:cxnLst>
                                <a:cxn ang="0">
                                  <a:pos x="T1" y="0"/>
                                </a:cxn>
                                <a:cxn ang="0">
                                  <a:pos x="T3" y="0"/>
                                </a:cxn>
                              </a:cxnLst>
                              <a:rect l="0" t="0" r="r" b="b"/>
                              <a:pathLst>
                                <a:path w="78">
                                  <a:moveTo>
                                    <a:pt x="0" y="0"/>
                                  </a:moveTo>
                                  <a:lnTo>
                                    <a:pt x="77" y="0"/>
                                  </a:lnTo>
                                </a:path>
                              </a:pathLst>
                            </a:custGeom>
                            <a:noFill/>
                            <a:ln w="74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89" name="Group 3961"/>
                        <wpg:cNvGrpSpPr>
                          <a:grpSpLocks/>
                        </wpg:cNvGrpSpPr>
                        <wpg:grpSpPr bwMode="auto">
                          <a:xfrm>
                            <a:off x="3348" y="1670"/>
                            <a:ext cx="102" cy="2"/>
                            <a:chOff x="3348" y="1670"/>
                            <a:chExt cx="102" cy="2"/>
                          </a:xfrm>
                        </wpg:grpSpPr>
                        <wps:wsp>
                          <wps:cNvPr id="4190" name="Freeform 3962"/>
                          <wps:cNvSpPr>
                            <a:spLocks/>
                          </wps:cNvSpPr>
                          <wps:spPr bwMode="auto">
                            <a:xfrm>
                              <a:off x="3348" y="1670"/>
                              <a:ext cx="102" cy="2"/>
                            </a:xfrm>
                            <a:custGeom>
                              <a:avLst/>
                              <a:gdLst>
                                <a:gd name="T0" fmla="+- 0 3348 3348"/>
                                <a:gd name="T1" fmla="*/ T0 w 102"/>
                                <a:gd name="T2" fmla="+- 0 3449 3348"/>
                                <a:gd name="T3" fmla="*/ T2 w 102"/>
                              </a:gdLst>
                              <a:ahLst/>
                              <a:cxnLst>
                                <a:cxn ang="0">
                                  <a:pos x="T1" y="0"/>
                                </a:cxn>
                                <a:cxn ang="0">
                                  <a:pos x="T3" y="0"/>
                                </a:cxn>
                              </a:cxnLst>
                              <a:rect l="0" t="0" r="r" b="b"/>
                              <a:pathLst>
                                <a:path w="102">
                                  <a:moveTo>
                                    <a:pt x="0" y="0"/>
                                  </a:moveTo>
                                  <a:lnTo>
                                    <a:pt x="101" y="0"/>
                                  </a:lnTo>
                                </a:path>
                              </a:pathLst>
                            </a:custGeom>
                            <a:noFill/>
                            <a:ln w="25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1" name="Group 3959"/>
                        <wpg:cNvGrpSpPr>
                          <a:grpSpLocks/>
                        </wpg:cNvGrpSpPr>
                        <wpg:grpSpPr bwMode="auto">
                          <a:xfrm>
                            <a:off x="2018" y="901"/>
                            <a:ext cx="1081" cy="255"/>
                            <a:chOff x="2018" y="901"/>
                            <a:chExt cx="1081" cy="255"/>
                          </a:xfrm>
                        </wpg:grpSpPr>
                        <wps:wsp>
                          <wps:cNvPr id="4192" name="Freeform 3960"/>
                          <wps:cNvSpPr>
                            <a:spLocks/>
                          </wps:cNvSpPr>
                          <wps:spPr bwMode="auto">
                            <a:xfrm>
                              <a:off x="2018" y="901"/>
                              <a:ext cx="1081" cy="255"/>
                            </a:xfrm>
                            <a:custGeom>
                              <a:avLst/>
                              <a:gdLst>
                                <a:gd name="T0" fmla="+- 0 2018 2018"/>
                                <a:gd name="T1" fmla="*/ T0 w 1081"/>
                                <a:gd name="T2" fmla="+- 0 1156 901"/>
                                <a:gd name="T3" fmla="*/ 1156 h 255"/>
                                <a:gd name="T4" fmla="+- 0 3099 2018"/>
                                <a:gd name="T5" fmla="*/ T4 w 1081"/>
                                <a:gd name="T6" fmla="+- 0 1156 901"/>
                                <a:gd name="T7" fmla="*/ 1156 h 255"/>
                                <a:gd name="T8" fmla="+- 0 3099 2018"/>
                                <a:gd name="T9" fmla="*/ T8 w 1081"/>
                                <a:gd name="T10" fmla="+- 0 901 901"/>
                                <a:gd name="T11" fmla="*/ 901 h 255"/>
                                <a:gd name="T12" fmla="+- 0 2018 2018"/>
                                <a:gd name="T13" fmla="*/ T12 w 1081"/>
                                <a:gd name="T14" fmla="+- 0 901 901"/>
                                <a:gd name="T15" fmla="*/ 901 h 255"/>
                                <a:gd name="T16" fmla="+- 0 2018 2018"/>
                                <a:gd name="T17" fmla="*/ T16 w 1081"/>
                                <a:gd name="T18" fmla="+- 0 1156 901"/>
                                <a:gd name="T19" fmla="*/ 1156 h 255"/>
                              </a:gdLst>
                              <a:ahLst/>
                              <a:cxnLst>
                                <a:cxn ang="0">
                                  <a:pos x="T1" y="T3"/>
                                </a:cxn>
                                <a:cxn ang="0">
                                  <a:pos x="T5" y="T7"/>
                                </a:cxn>
                                <a:cxn ang="0">
                                  <a:pos x="T9" y="T11"/>
                                </a:cxn>
                                <a:cxn ang="0">
                                  <a:pos x="T13" y="T15"/>
                                </a:cxn>
                                <a:cxn ang="0">
                                  <a:pos x="T17" y="T19"/>
                                </a:cxn>
                              </a:cxnLst>
                              <a:rect l="0" t="0" r="r" b="b"/>
                              <a:pathLst>
                                <a:path w="1081" h="255">
                                  <a:moveTo>
                                    <a:pt x="0" y="255"/>
                                  </a:moveTo>
                                  <a:lnTo>
                                    <a:pt x="1081" y="255"/>
                                  </a:lnTo>
                                  <a:lnTo>
                                    <a:pt x="1081" y="0"/>
                                  </a:lnTo>
                                  <a:lnTo>
                                    <a:pt x="0" y="0"/>
                                  </a:lnTo>
                                  <a:lnTo>
                                    <a:pt x="0" y="255"/>
                                  </a:lnTo>
                                  <a:close/>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3" name="Group 3957"/>
                        <wpg:cNvGrpSpPr>
                          <a:grpSpLocks/>
                        </wpg:cNvGrpSpPr>
                        <wpg:grpSpPr bwMode="auto">
                          <a:xfrm>
                            <a:off x="2036" y="1084"/>
                            <a:ext cx="1046" cy="2"/>
                            <a:chOff x="2036" y="1084"/>
                            <a:chExt cx="1046" cy="2"/>
                          </a:xfrm>
                        </wpg:grpSpPr>
                        <wps:wsp>
                          <wps:cNvPr id="4194" name="Freeform 3958"/>
                          <wps:cNvSpPr>
                            <a:spLocks/>
                          </wps:cNvSpPr>
                          <wps:spPr bwMode="auto">
                            <a:xfrm>
                              <a:off x="2036" y="1084"/>
                              <a:ext cx="1046" cy="2"/>
                            </a:xfrm>
                            <a:custGeom>
                              <a:avLst/>
                              <a:gdLst>
                                <a:gd name="T0" fmla="+- 0 2036 2036"/>
                                <a:gd name="T1" fmla="*/ T0 w 1046"/>
                                <a:gd name="T2" fmla="+- 0 3082 2036"/>
                                <a:gd name="T3" fmla="*/ T2 w 1046"/>
                              </a:gdLst>
                              <a:ahLst/>
                              <a:cxnLst>
                                <a:cxn ang="0">
                                  <a:pos x="T1" y="0"/>
                                </a:cxn>
                                <a:cxn ang="0">
                                  <a:pos x="T3" y="0"/>
                                </a:cxn>
                              </a:cxnLst>
                              <a:rect l="0" t="0" r="r" b="b"/>
                              <a:pathLst>
                                <a:path w="1046">
                                  <a:moveTo>
                                    <a:pt x="0" y="0"/>
                                  </a:moveTo>
                                  <a:lnTo>
                                    <a:pt x="1046" y="0"/>
                                  </a:lnTo>
                                </a:path>
                              </a:pathLst>
                            </a:custGeom>
                            <a:noFill/>
                            <a:ln w="5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5" name="Group 3955"/>
                        <wpg:cNvGrpSpPr>
                          <a:grpSpLocks/>
                        </wpg:cNvGrpSpPr>
                        <wpg:grpSpPr bwMode="auto">
                          <a:xfrm>
                            <a:off x="3310" y="1440"/>
                            <a:ext cx="77" cy="74"/>
                            <a:chOff x="3310" y="1440"/>
                            <a:chExt cx="77" cy="74"/>
                          </a:xfrm>
                        </wpg:grpSpPr>
                        <wps:wsp>
                          <wps:cNvPr id="4196" name="Freeform 3956"/>
                          <wps:cNvSpPr>
                            <a:spLocks/>
                          </wps:cNvSpPr>
                          <wps:spPr bwMode="auto">
                            <a:xfrm>
                              <a:off x="3310" y="1440"/>
                              <a:ext cx="77" cy="74"/>
                            </a:xfrm>
                            <a:custGeom>
                              <a:avLst/>
                              <a:gdLst>
                                <a:gd name="T0" fmla="+- 0 3387 3310"/>
                                <a:gd name="T1" fmla="*/ T0 w 77"/>
                                <a:gd name="T2" fmla="+- 0 1440 1440"/>
                                <a:gd name="T3" fmla="*/ 1440 h 74"/>
                                <a:gd name="T4" fmla="+- 0 3310 3310"/>
                                <a:gd name="T5" fmla="*/ T4 w 77"/>
                                <a:gd name="T6" fmla="+- 0 1453 1440"/>
                                <a:gd name="T7" fmla="*/ 1453 h 74"/>
                                <a:gd name="T8" fmla="+- 0 3358 3310"/>
                                <a:gd name="T9" fmla="*/ T8 w 77"/>
                                <a:gd name="T10" fmla="+- 0 1515 1440"/>
                                <a:gd name="T11" fmla="*/ 1515 h 74"/>
                                <a:gd name="T12" fmla="+- 0 3387 3310"/>
                                <a:gd name="T13" fmla="*/ T12 w 77"/>
                                <a:gd name="T14" fmla="+- 0 1440 1440"/>
                                <a:gd name="T15" fmla="*/ 1440 h 74"/>
                              </a:gdLst>
                              <a:ahLst/>
                              <a:cxnLst>
                                <a:cxn ang="0">
                                  <a:pos x="T1" y="T3"/>
                                </a:cxn>
                                <a:cxn ang="0">
                                  <a:pos x="T5" y="T7"/>
                                </a:cxn>
                                <a:cxn ang="0">
                                  <a:pos x="T9" y="T11"/>
                                </a:cxn>
                                <a:cxn ang="0">
                                  <a:pos x="T13" y="T15"/>
                                </a:cxn>
                              </a:cxnLst>
                              <a:rect l="0" t="0" r="r" b="b"/>
                              <a:pathLst>
                                <a:path w="77" h="74">
                                  <a:moveTo>
                                    <a:pt x="77" y="0"/>
                                  </a:moveTo>
                                  <a:lnTo>
                                    <a:pt x="0" y="13"/>
                                  </a:lnTo>
                                  <a:lnTo>
                                    <a:pt x="48" y="75"/>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97" name="Group 3953"/>
                        <wpg:cNvGrpSpPr>
                          <a:grpSpLocks/>
                        </wpg:cNvGrpSpPr>
                        <wpg:grpSpPr bwMode="auto">
                          <a:xfrm>
                            <a:off x="3310" y="1440"/>
                            <a:ext cx="77" cy="74"/>
                            <a:chOff x="3310" y="1440"/>
                            <a:chExt cx="77" cy="74"/>
                          </a:xfrm>
                        </wpg:grpSpPr>
                        <wps:wsp>
                          <wps:cNvPr id="4198" name="Freeform 3954"/>
                          <wps:cNvSpPr>
                            <a:spLocks/>
                          </wps:cNvSpPr>
                          <wps:spPr bwMode="auto">
                            <a:xfrm>
                              <a:off x="3310" y="1440"/>
                              <a:ext cx="77" cy="74"/>
                            </a:xfrm>
                            <a:custGeom>
                              <a:avLst/>
                              <a:gdLst>
                                <a:gd name="T0" fmla="+- 0 3310 3310"/>
                                <a:gd name="T1" fmla="*/ T0 w 77"/>
                                <a:gd name="T2" fmla="+- 0 1453 1440"/>
                                <a:gd name="T3" fmla="*/ 1453 h 74"/>
                                <a:gd name="T4" fmla="+- 0 3387 3310"/>
                                <a:gd name="T5" fmla="*/ T4 w 77"/>
                                <a:gd name="T6" fmla="+- 0 1440 1440"/>
                                <a:gd name="T7" fmla="*/ 1440 h 74"/>
                                <a:gd name="T8" fmla="+- 0 3358 3310"/>
                                <a:gd name="T9" fmla="*/ T8 w 77"/>
                                <a:gd name="T10" fmla="+- 0 1515 1440"/>
                                <a:gd name="T11" fmla="*/ 1515 h 74"/>
                                <a:gd name="T12" fmla="+- 0 3310 3310"/>
                                <a:gd name="T13" fmla="*/ T12 w 77"/>
                                <a:gd name="T14" fmla="+- 0 1453 1440"/>
                                <a:gd name="T15" fmla="*/ 1453 h 74"/>
                              </a:gdLst>
                              <a:ahLst/>
                              <a:cxnLst>
                                <a:cxn ang="0">
                                  <a:pos x="T1" y="T3"/>
                                </a:cxn>
                                <a:cxn ang="0">
                                  <a:pos x="T5" y="T7"/>
                                </a:cxn>
                                <a:cxn ang="0">
                                  <a:pos x="T9" y="T11"/>
                                </a:cxn>
                                <a:cxn ang="0">
                                  <a:pos x="T13" y="T15"/>
                                </a:cxn>
                              </a:cxnLst>
                              <a:rect l="0" t="0" r="r" b="b"/>
                              <a:pathLst>
                                <a:path w="77" h="74">
                                  <a:moveTo>
                                    <a:pt x="0" y="13"/>
                                  </a:moveTo>
                                  <a:lnTo>
                                    <a:pt x="77" y="0"/>
                                  </a:lnTo>
                                  <a:lnTo>
                                    <a:pt x="48" y="75"/>
                                  </a:lnTo>
                                  <a:lnTo>
                                    <a:pt x="0" y="13"/>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99" name="Group 3951"/>
                        <wpg:cNvGrpSpPr>
                          <a:grpSpLocks/>
                        </wpg:cNvGrpSpPr>
                        <wpg:grpSpPr bwMode="auto">
                          <a:xfrm>
                            <a:off x="3310" y="1440"/>
                            <a:ext cx="77" cy="12"/>
                            <a:chOff x="3310" y="1440"/>
                            <a:chExt cx="77" cy="12"/>
                          </a:xfrm>
                        </wpg:grpSpPr>
                        <wps:wsp>
                          <wps:cNvPr id="4200" name="Freeform 3952"/>
                          <wps:cNvSpPr>
                            <a:spLocks/>
                          </wps:cNvSpPr>
                          <wps:spPr bwMode="auto">
                            <a:xfrm>
                              <a:off x="3310" y="1440"/>
                              <a:ext cx="77" cy="12"/>
                            </a:xfrm>
                            <a:custGeom>
                              <a:avLst/>
                              <a:gdLst>
                                <a:gd name="T0" fmla="+- 0 3387 3310"/>
                                <a:gd name="T1" fmla="*/ T0 w 77"/>
                                <a:gd name="T2" fmla="+- 0 1440 1440"/>
                                <a:gd name="T3" fmla="*/ 1440 h 12"/>
                                <a:gd name="T4" fmla="+- 0 3310 3310"/>
                                <a:gd name="T5" fmla="*/ T4 w 77"/>
                                <a:gd name="T6" fmla="+- 0 1453 1440"/>
                                <a:gd name="T7" fmla="*/ 1453 h 12"/>
                              </a:gdLst>
                              <a:ahLst/>
                              <a:cxnLst>
                                <a:cxn ang="0">
                                  <a:pos x="T1" y="T3"/>
                                </a:cxn>
                                <a:cxn ang="0">
                                  <a:pos x="T5" y="T7"/>
                                </a:cxn>
                              </a:cxnLst>
                              <a:rect l="0" t="0" r="r" b="b"/>
                              <a:pathLst>
                                <a:path w="77" h="12">
                                  <a:moveTo>
                                    <a:pt x="77" y="0"/>
                                  </a:moveTo>
                                  <a:lnTo>
                                    <a:pt x="0" y="13"/>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1" name="Group 3949"/>
                        <wpg:cNvGrpSpPr>
                          <a:grpSpLocks/>
                        </wpg:cNvGrpSpPr>
                        <wpg:grpSpPr bwMode="auto">
                          <a:xfrm>
                            <a:off x="3373" y="1498"/>
                            <a:ext cx="102" cy="2"/>
                            <a:chOff x="3373" y="1498"/>
                            <a:chExt cx="102" cy="2"/>
                          </a:xfrm>
                        </wpg:grpSpPr>
                        <wps:wsp>
                          <wps:cNvPr id="4202" name="Freeform 3950"/>
                          <wps:cNvSpPr>
                            <a:spLocks/>
                          </wps:cNvSpPr>
                          <wps:spPr bwMode="auto">
                            <a:xfrm>
                              <a:off x="3373" y="1498"/>
                              <a:ext cx="102" cy="2"/>
                            </a:xfrm>
                            <a:custGeom>
                              <a:avLst/>
                              <a:gdLst>
                                <a:gd name="T0" fmla="+- 0 3373 3373"/>
                                <a:gd name="T1" fmla="*/ T0 w 102"/>
                                <a:gd name="T2" fmla="+- 0 3475 3373"/>
                                <a:gd name="T3" fmla="*/ T2 w 102"/>
                              </a:gdLst>
                              <a:ahLst/>
                              <a:cxnLst>
                                <a:cxn ang="0">
                                  <a:pos x="T1" y="0"/>
                                </a:cxn>
                                <a:cxn ang="0">
                                  <a:pos x="T3" y="0"/>
                                </a:cxn>
                              </a:cxnLst>
                              <a:rect l="0" t="0" r="r" b="b"/>
                              <a:pathLst>
                                <a:path w="102">
                                  <a:moveTo>
                                    <a:pt x="0" y="0"/>
                                  </a:moveTo>
                                  <a:lnTo>
                                    <a:pt x="102" y="0"/>
                                  </a:lnTo>
                                </a:path>
                              </a:pathLst>
                            </a:custGeom>
                            <a:noFill/>
                            <a:ln w="25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3" name="Group 3947"/>
                        <wpg:cNvGrpSpPr>
                          <a:grpSpLocks/>
                        </wpg:cNvGrpSpPr>
                        <wpg:grpSpPr bwMode="auto">
                          <a:xfrm>
                            <a:off x="3099" y="1029"/>
                            <a:ext cx="1261" cy="499"/>
                            <a:chOff x="3099" y="1029"/>
                            <a:chExt cx="1261" cy="499"/>
                          </a:xfrm>
                        </wpg:grpSpPr>
                        <wps:wsp>
                          <wps:cNvPr id="4204" name="Freeform 3948"/>
                          <wps:cNvSpPr>
                            <a:spLocks/>
                          </wps:cNvSpPr>
                          <wps:spPr bwMode="auto">
                            <a:xfrm>
                              <a:off x="3099" y="1029"/>
                              <a:ext cx="1261" cy="499"/>
                            </a:xfrm>
                            <a:custGeom>
                              <a:avLst/>
                              <a:gdLst>
                                <a:gd name="T0" fmla="+- 0 4360 3099"/>
                                <a:gd name="T1" fmla="*/ T0 w 1261"/>
                                <a:gd name="T2" fmla="+- 0 1528 1029"/>
                                <a:gd name="T3" fmla="*/ 1528 h 499"/>
                                <a:gd name="T4" fmla="+- 0 3099 3099"/>
                                <a:gd name="T5" fmla="*/ T4 w 1261"/>
                                <a:gd name="T6" fmla="+- 0 1029 1029"/>
                                <a:gd name="T7" fmla="*/ 1029 h 499"/>
                              </a:gdLst>
                              <a:ahLst/>
                              <a:cxnLst>
                                <a:cxn ang="0">
                                  <a:pos x="T1" y="T3"/>
                                </a:cxn>
                                <a:cxn ang="0">
                                  <a:pos x="T5" y="T7"/>
                                </a:cxn>
                              </a:cxnLst>
                              <a:rect l="0" t="0" r="r" b="b"/>
                              <a:pathLst>
                                <a:path w="1261" h="499">
                                  <a:moveTo>
                                    <a:pt x="1261" y="499"/>
                                  </a:moveTo>
                                  <a:lnTo>
                                    <a:pt x="0"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5" name="Group 3945"/>
                        <wpg:cNvGrpSpPr>
                          <a:grpSpLocks/>
                        </wpg:cNvGrpSpPr>
                        <wpg:grpSpPr bwMode="auto">
                          <a:xfrm>
                            <a:off x="5091" y="3955"/>
                            <a:ext cx="79" cy="69"/>
                            <a:chOff x="5091" y="3955"/>
                            <a:chExt cx="79" cy="69"/>
                          </a:xfrm>
                        </wpg:grpSpPr>
                        <wps:wsp>
                          <wps:cNvPr id="4206" name="Freeform 3946"/>
                          <wps:cNvSpPr>
                            <a:spLocks/>
                          </wps:cNvSpPr>
                          <wps:spPr bwMode="auto">
                            <a:xfrm>
                              <a:off x="5091" y="3955"/>
                              <a:ext cx="79" cy="69"/>
                            </a:xfrm>
                            <a:custGeom>
                              <a:avLst/>
                              <a:gdLst>
                                <a:gd name="T0" fmla="+- 0 5091 5091"/>
                                <a:gd name="T1" fmla="*/ T0 w 79"/>
                                <a:gd name="T2" fmla="+- 0 3955 3955"/>
                                <a:gd name="T3" fmla="*/ 3955 h 69"/>
                                <a:gd name="T4" fmla="+- 0 5129 5091"/>
                                <a:gd name="T5" fmla="*/ T4 w 79"/>
                                <a:gd name="T6" fmla="+- 0 4024 3955"/>
                                <a:gd name="T7" fmla="*/ 4024 h 69"/>
                                <a:gd name="T8" fmla="+- 0 5170 5091"/>
                                <a:gd name="T9" fmla="*/ T8 w 79"/>
                                <a:gd name="T10" fmla="+- 0 3956 3955"/>
                                <a:gd name="T11" fmla="*/ 3956 h 69"/>
                                <a:gd name="T12" fmla="+- 0 5091 5091"/>
                                <a:gd name="T13" fmla="*/ T12 w 79"/>
                                <a:gd name="T14" fmla="+- 0 3955 3955"/>
                                <a:gd name="T15" fmla="*/ 3955 h 69"/>
                              </a:gdLst>
                              <a:ahLst/>
                              <a:cxnLst>
                                <a:cxn ang="0">
                                  <a:pos x="T1" y="T3"/>
                                </a:cxn>
                                <a:cxn ang="0">
                                  <a:pos x="T5" y="T7"/>
                                </a:cxn>
                                <a:cxn ang="0">
                                  <a:pos x="T9" y="T11"/>
                                </a:cxn>
                                <a:cxn ang="0">
                                  <a:pos x="T13" y="T15"/>
                                </a:cxn>
                              </a:cxnLst>
                              <a:rect l="0" t="0" r="r" b="b"/>
                              <a:pathLst>
                                <a:path w="79" h="69">
                                  <a:moveTo>
                                    <a:pt x="0" y="0"/>
                                  </a:moveTo>
                                  <a:lnTo>
                                    <a:pt x="38" y="69"/>
                                  </a:lnTo>
                                  <a:lnTo>
                                    <a:pt x="79" y="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07" name="Group 3943"/>
                        <wpg:cNvGrpSpPr>
                          <a:grpSpLocks/>
                        </wpg:cNvGrpSpPr>
                        <wpg:grpSpPr bwMode="auto">
                          <a:xfrm>
                            <a:off x="5091" y="3955"/>
                            <a:ext cx="79" cy="69"/>
                            <a:chOff x="5091" y="3955"/>
                            <a:chExt cx="79" cy="69"/>
                          </a:xfrm>
                        </wpg:grpSpPr>
                        <wps:wsp>
                          <wps:cNvPr id="4208" name="Freeform 3944"/>
                          <wps:cNvSpPr>
                            <a:spLocks/>
                          </wps:cNvSpPr>
                          <wps:spPr bwMode="auto">
                            <a:xfrm>
                              <a:off x="5091" y="3955"/>
                              <a:ext cx="79" cy="69"/>
                            </a:xfrm>
                            <a:custGeom>
                              <a:avLst/>
                              <a:gdLst>
                                <a:gd name="T0" fmla="+- 0 5129 5091"/>
                                <a:gd name="T1" fmla="*/ T0 w 79"/>
                                <a:gd name="T2" fmla="+- 0 4024 3955"/>
                                <a:gd name="T3" fmla="*/ 4024 h 69"/>
                                <a:gd name="T4" fmla="+- 0 5091 5091"/>
                                <a:gd name="T5" fmla="*/ T4 w 79"/>
                                <a:gd name="T6" fmla="+- 0 3955 3955"/>
                                <a:gd name="T7" fmla="*/ 3955 h 69"/>
                                <a:gd name="T8" fmla="+- 0 5170 5091"/>
                                <a:gd name="T9" fmla="*/ T8 w 79"/>
                                <a:gd name="T10" fmla="+- 0 3956 3955"/>
                                <a:gd name="T11" fmla="*/ 3956 h 69"/>
                                <a:gd name="T12" fmla="+- 0 5129 5091"/>
                                <a:gd name="T13" fmla="*/ T12 w 79"/>
                                <a:gd name="T14" fmla="+- 0 4024 3955"/>
                                <a:gd name="T15" fmla="*/ 4024 h 69"/>
                              </a:gdLst>
                              <a:ahLst/>
                              <a:cxnLst>
                                <a:cxn ang="0">
                                  <a:pos x="T1" y="T3"/>
                                </a:cxn>
                                <a:cxn ang="0">
                                  <a:pos x="T5" y="T7"/>
                                </a:cxn>
                                <a:cxn ang="0">
                                  <a:pos x="T9" y="T11"/>
                                </a:cxn>
                                <a:cxn ang="0">
                                  <a:pos x="T13" y="T15"/>
                                </a:cxn>
                              </a:cxnLst>
                              <a:rect l="0" t="0" r="r" b="b"/>
                              <a:pathLst>
                                <a:path w="79" h="69">
                                  <a:moveTo>
                                    <a:pt x="38" y="69"/>
                                  </a:moveTo>
                                  <a:lnTo>
                                    <a:pt x="0" y="0"/>
                                  </a:lnTo>
                                  <a:lnTo>
                                    <a:pt x="79" y="1"/>
                                  </a:lnTo>
                                  <a:lnTo>
                                    <a:pt x="38" y="69"/>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09" name="Group 3941"/>
                        <wpg:cNvGrpSpPr>
                          <a:grpSpLocks/>
                        </wpg:cNvGrpSpPr>
                        <wpg:grpSpPr bwMode="auto">
                          <a:xfrm>
                            <a:off x="5091" y="3955"/>
                            <a:ext cx="38" cy="69"/>
                            <a:chOff x="5091" y="3955"/>
                            <a:chExt cx="38" cy="69"/>
                          </a:xfrm>
                        </wpg:grpSpPr>
                        <wps:wsp>
                          <wps:cNvPr id="4210" name="Freeform 3942"/>
                          <wps:cNvSpPr>
                            <a:spLocks/>
                          </wps:cNvSpPr>
                          <wps:spPr bwMode="auto">
                            <a:xfrm>
                              <a:off x="5091" y="3955"/>
                              <a:ext cx="38" cy="69"/>
                            </a:xfrm>
                            <a:custGeom>
                              <a:avLst/>
                              <a:gdLst>
                                <a:gd name="T0" fmla="+- 0 5091 5091"/>
                                <a:gd name="T1" fmla="*/ T0 w 38"/>
                                <a:gd name="T2" fmla="+- 0 3955 3955"/>
                                <a:gd name="T3" fmla="*/ 3955 h 69"/>
                                <a:gd name="T4" fmla="+- 0 5129 5091"/>
                                <a:gd name="T5" fmla="*/ T4 w 38"/>
                                <a:gd name="T6" fmla="+- 0 4024 3955"/>
                                <a:gd name="T7" fmla="*/ 4024 h 69"/>
                              </a:gdLst>
                              <a:ahLst/>
                              <a:cxnLst>
                                <a:cxn ang="0">
                                  <a:pos x="T1" y="T3"/>
                                </a:cxn>
                                <a:cxn ang="0">
                                  <a:pos x="T5" y="T7"/>
                                </a:cxn>
                              </a:cxnLst>
                              <a:rect l="0" t="0" r="r" b="b"/>
                              <a:pathLst>
                                <a:path w="38" h="69">
                                  <a:moveTo>
                                    <a:pt x="0" y="0"/>
                                  </a:moveTo>
                                  <a:lnTo>
                                    <a:pt x="38" y="69"/>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11" name="Group 3939"/>
                        <wpg:cNvGrpSpPr>
                          <a:grpSpLocks/>
                        </wpg:cNvGrpSpPr>
                        <wpg:grpSpPr bwMode="auto">
                          <a:xfrm>
                            <a:off x="5131" y="3846"/>
                            <a:ext cx="2" cy="110"/>
                            <a:chOff x="5131" y="3846"/>
                            <a:chExt cx="2" cy="110"/>
                          </a:xfrm>
                        </wpg:grpSpPr>
                        <wps:wsp>
                          <wps:cNvPr id="4212" name="Freeform 3940"/>
                          <wps:cNvSpPr>
                            <a:spLocks/>
                          </wps:cNvSpPr>
                          <wps:spPr bwMode="auto">
                            <a:xfrm>
                              <a:off x="5131" y="3846"/>
                              <a:ext cx="2" cy="110"/>
                            </a:xfrm>
                            <a:custGeom>
                              <a:avLst/>
                              <a:gdLst>
                                <a:gd name="T0" fmla="+- 0 5131 5131"/>
                                <a:gd name="T1" fmla="*/ T0 w 2"/>
                                <a:gd name="T2" fmla="+- 0 3955 3846"/>
                                <a:gd name="T3" fmla="*/ 3955 h 110"/>
                                <a:gd name="T4" fmla="+- 0 5132 5131"/>
                                <a:gd name="T5" fmla="*/ T4 w 2"/>
                                <a:gd name="T6" fmla="+- 0 3846 3846"/>
                                <a:gd name="T7" fmla="*/ 3846 h 110"/>
                              </a:gdLst>
                              <a:ahLst/>
                              <a:cxnLst>
                                <a:cxn ang="0">
                                  <a:pos x="T1" y="T3"/>
                                </a:cxn>
                                <a:cxn ang="0">
                                  <a:pos x="T5" y="T7"/>
                                </a:cxn>
                              </a:cxnLst>
                              <a:rect l="0" t="0" r="r" b="b"/>
                              <a:pathLst>
                                <a:path w="2" h="110">
                                  <a:moveTo>
                                    <a:pt x="0" y="109"/>
                                  </a:moveTo>
                                  <a:lnTo>
                                    <a:pt x="1"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13" name="Group 3937"/>
                        <wpg:cNvGrpSpPr>
                          <a:grpSpLocks/>
                        </wpg:cNvGrpSpPr>
                        <wpg:grpSpPr bwMode="auto">
                          <a:xfrm>
                            <a:off x="6263" y="1186"/>
                            <a:ext cx="68" cy="79"/>
                            <a:chOff x="6263" y="1186"/>
                            <a:chExt cx="68" cy="79"/>
                          </a:xfrm>
                        </wpg:grpSpPr>
                        <wps:wsp>
                          <wps:cNvPr id="4214" name="Freeform 3938"/>
                          <wps:cNvSpPr>
                            <a:spLocks/>
                          </wps:cNvSpPr>
                          <wps:spPr bwMode="auto">
                            <a:xfrm>
                              <a:off x="6263" y="1186"/>
                              <a:ext cx="68" cy="79"/>
                            </a:xfrm>
                            <a:custGeom>
                              <a:avLst/>
                              <a:gdLst>
                                <a:gd name="T0" fmla="+- 0 6265 6263"/>
                                <a:gd name="T1" fmla="*/ T0 w 68"/>
                                <a:gd name="T2" fmla="+- 0 1186 1186"/>
                                <a:gd name="T3" fmla="*/ 1186 h 79"/>
                                <a:gd name="T4" fmla="+- 0 6263 6263"/>
                                <a:gd name="T5" fmla="*/ T4 w 68"/>
                                <a:gd name="T6" fmla="+- 0 1264 1186"/>
                                <a:gd name="T7" fmla="*/ 1264 h 79"/>
                                <a:gd name="T8" fmla="+- 0 6332 6263"/>
                                <a:gd name="T9" fmla="*/ T8 w 68"/>
                                <a:gd name="T10" fmla="+- 0 1226 1186"/>
                                <a:gd name="T11" fmla="*/ 1226 h 79"/>
                                <a:gd name="T12" fmla="+- 0 6265 6263"/>
                                <a:gd name="T13" fmla="*/ T12 w 68"/>
                                <a:gd name="T14" fmla="+- 0 1186 1186"/>
                                <a:gd name="T15" fmla="*/ 1186 h 79"/>
                              </a:gdLst>
                              <a:ahLst/>
                              <a:cxnLst>
                                <a:cxn ang="0">
                                  <a:pos x="T1" y="T3"/>
                                </a:cxn>
                                <a:cxn ang="0">
                                  <a:pos x="T5" y="T7"/>
                                </a:cxn>
                                <a:cxn ang="0">
                                  <a:pos x="T9" y="T11"/>
                                </a:cxn>
                                <a:cxn ang="0">
                                  <a:pos x="T13" y="T15"/>
                                </a:cxn>
                              </a:cxnLst>
                              <a:rect l="0" t="0" r="r" b="b"/>
                              <a:pathLst>
                                <a:path w="68" h="79">
                                  <a:moveTo>
                                    <a:pt x="2" y="0"/>
                                  </a:moveTo>
                                  <a:lnTo>
                                    <a:pt x="0" y="78"/>
                                  </a:lnTo>
                                  <a:lnTo>
                                    <a:pt x="69" y="40"/>
                                  </a:lnTo>
                                  <a:lnTo>
                                    <a:pt x="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15" name="Group 3935"/>
                        <wpg:cNvGrpSpPr>
                          <a:grpSpLocks/>
                        </wpg:cNvGrpSpPr>
                        <wpg:grpSpPr bwMode="auto">
                          <a:xfrm>
                            <a:off x="6263" y="1186"/>
                            <a:ext cx="68" cy="79"/>
                            <a:chOff x="6263" y="1186"/>
                            <a:chExt cx="68" cy="79"/>
                          </a:xfrm>
                        </wpg:grpSpPr>
                        <wps:wsp>
                          <wps:cNvPr id="4216" name="Freeform 3936"/>
                          <wps:cNvSpPr>
                            <a:spLocks/>
                          </wps:cNvSpPr>
                          <wps:spPr bwMode="auto">
                            <a:xfrm>
                              <a:off x="6263" y="1186"/>
                              <a:ext cx="68" cy="79"/>
                            </a:xfrm>
                            <a:custGeom>
                              <a:avLst/>
                              <a:gdLst>
                                <a:gd name="T0" fmla="+- 0 6332 6263"/>
                                <a:gd name="T1" fmla="*/ T0 w 68"/>
                                <a:gd name="T2" fmla="+- 0 1226 1186"/>
                                <a:gd name="T3" fmla="*/ 1226 h 79"/>
                                <a:gd name="T4" fmla="+- 0 6263 6263"/>
                                <a:gd name="T5" fmla="*/ T4 w 68"/>
                                <a:gd name="T6" fmla="+- 0 1264 1186"/>
                                <a:gd name="T7" fmla="*/ 1264 h 79"/>
                                <a:gd name="T8" fmla="+- 0 6265 6263"/>
                                <a:gd name="T9" fmla="*/ T8 w 68"/>
                                <a:gd name="T10" fmla="+- 0 1186 1186"/>
                                <a:gd name="T11" fmla="*/ 1186 h 79"/>
                                <a:gd name="T12" fmla="+- 0 6332 6263"/>
                                <a:gd name="T13" fmla="*/ T12 w 68"/>
                                <a:gd name="T14" fmla="+- 0 1226 1186"/>
                                <a:gd name="T15" fmla="*/ 1226 h 79"/>
                              </a:gdLst>
                              <a:ahLst/>
                              <a:cxnLst>
                                <a:cxn ang="0">
                                  <a:pos x="T1" y="T3"/>
                                </a:cxn>
                                <a:cxn ang="0">
                                  <a:pos x="T5" y="T7"/>
                                </a:cxn>
                                <a:cxn ang="0">
                                  <a:pos x="T9" y="T11"/>
                                </a:cxn>
                                <a:cxn ang="0">
                                  <a:pos x="T13" y="T15"/>
                                </a:cxn>
                              </a:cxnLst>
                              <a:rect l="0" t="0" r="r" b="b"/>
                              <a:pathLst>
                                <a:path w="68" h="79">
                                  <a:moveTo>
                                    <a:pt x="69" y="40"/>
                                  </a:moveTo>
                                  <a:lnTo>
                                    <a:pt x="0" y="78"/>
                                  </a:lnTo>
                                  <a:lnTo>
                                    <a:pt x="2" y="0"/>
                                  </a:lnTo>
                                  <a:lnTo>
                                    <a:pt x="69" y="4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17" name="Group 3933"/>
                        <wpg:cNvGrpSpPr>
                          <a:grpSpLocks/>
                        </wpg:cNvGrpSpPr>
                        <wpg:grpSpPr bwMode="auto">
                          <a:xfrm>
                            <a:off x="6263" y="1226"/>
                            <a:ext cx="68" cy="38"/>
                            <a:chOff x="6263" y="1226"/>
                            <a:chExt cx="68" cy="38"/>
                          </a:xfrm>
                        </wpg:grpSpPr>
                        <wps:wsp>
                          <wps:cNvPr id="4218" name="Freeform 3934"/>
                          <wps:cNvSpPr>
                            <a:spLocks/>
                          </wps:cNvSpPr>
                          <wps:spPr bwMode="auto">
                            <a:xfrm>
                              <a:off x="6263" y="1226"/>
                              <a:ext cx="68" cy="38"/>
                            </a:xfrm>
                            <a:custGeom>
                              <a:avLst/>
                              <a:gdLst>
                                <a:gd name="T0" fmla="+- 0 6263 6263"/>
                                <a:gd name="T1" fmla="*/ T0 w 68"/>
                                <a:gd name="T2" fmla="+- 0 1264 1226"/>
                                <a:gd name="T3" fmla="*/ 1264 h 38"/>
                                <a:gd name="T4" fmla="+- 0 6332 6263"/>
                                <a:gd name="T5" fmla="*/ T4 w 68"/>
                                <a:gd name="T6" fmla="+- 0 1226 1226"/>
                                <a:gd name="T7" fmla="*/ 1226 h 38"/>
                              </a:gdLst>
                              <a:ahLst/>
                              <a:cxnLst>
                                <a:cxn ang="0">
                                  <a:pos x="T1" y="T3"/>
                                </a:cxn>
                                <a:cxn ang="0">
                                  <a:pos x="T5" y="T7"/>
                                </a:cxn>
                              </a:cxnLst>
                              <a:rect l="0" t="0" r="r" b="b"/>
                              <a:pathLst>
                                <a:path w="68" h="38">
                                  <a:moveTo>
                                    <a:pt x="0" y="38"/>
                                  </a:moveTo>
                                  <a:lnTo>
                                    <a:pt x="69" y="0"/>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19" name="Group 3931"/>
                        <wpg:cNvGrpSpPr>
                          <a:grpSpLocks/>
                        </wpg:cNvGrpSpPr>
                        <wpg:grpSpPr bwMode="auto">
                          <a:xfrm>
                            <a:off x="6154" y="1223"/>
                            <a:ext cx="110" cy="2"/>
                            <a:chOff x="6154" y="1223"/>
                            <a:chExt cx="110" cy="2"/>
                          </a:xfrm>
                        </wpg:grpSpPr>
                        <wps:wsp>
                          <wps:cNvPr id="4220" name="Freeform 3932"/>
                          <wps:cNvSpPr>
                            <a:spLocks/>
                          </wps:cNvSpPr>
                          <wps:spPr bwMode="auto">
                            <a:xfrm>
                              <a:off x="6154" y="1223"/>
                              <a:ext cx="110" cy="2"/>
                            </a:xfrm>
                            <a:custGeom>
                              <a:avLst/>
                              <a:gdLst>
                                <a:gd name="T0" fmla="+- 0 6264 6154"/>
                                <a:gd name="T1" fmla="*/ T0 w 110"/>
                                <a:gd name="T2" fmla="+- 0 1225 1223"/>
                                <a:gd name="T3" fmla="*/ 1225 h 2"/>
                                <a:gd name="T4" fmla="+- 0 6154 6154"/>
                                <a:gd name="T5" fmla="*/ T4 w 110"/>
                                <a:gd name="T6" fmla="+- 0 1223 1223"/>
                                <a:gd name="T7" fmla="*/ 1223 h 2"/>
                              </a:gdLst>
                              <a:ahLst/>
                              <a:cxnLst>
                                <a:cxn ang="0">
                                  <a:pos x="T1" y="T3"/>
                                </a:cxn>
                                <a:cxn ang="0">
                                  <a:pos x="T5" y="T7"/>
                                </a:cxn>
                              </a:cxnLst>
                              <a:rect l="0" t="0" r="r" b="b"/>
                              <a:pathLst>
                                <a:path w="110" h="2">
                                  <a:moveTo>
                                    <a:pt x="110" y="2"/>
                                  </a:moveTo>
                                  <a:lnTo>
                                    <a:pt x="0"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21" name="Group 3929"/>
                        <wpg:cNvGrpSpPr>
                          <a:grpSpLocks/>
                        </wpg:cNvGrpSpPr>
                        <wpg:grpSpPr bwMode="auto">
                          <a:xfrm>
                            <a:off x="3236" y="6922"/>
                            <a:ext cx="69" cy="79"/>
                            <a:chOff x="3236" y="6922"/>
                            <a:chExt cx="69" cy="79"/>
                          </a:xfrm>
                        </wpg:grpSpPr>
                        <wps:wsp>
                          <wps:cNvPr id="4222" name="Freeform 3930"/>
                          <wps:cNvSpPr>
                            <a:spLocks/>
                          </wps:cNvSpPr>
                          <wps:spPr bwMode="auto">
                            <a:xfrm>
                              <a:off x="3236" y="6922"/>
                              <a:ext cx="69" cy="79"/>
                            </a:xfrm>
                            <a:custGeom>
                              <a:avLst/>
                              <a:gdLst>
                                <a:gd name="T0" fmla="+- 0 3303 3236"/>
                                <a:gd name="T1" fmla="*/ T0 w 69"/>
                                <a:gd name="T2" fmla="+- 0 6922 6922"/>
                                <a:gd name="T3" fmla="*/ 6922 h 79"/>
                                <a:gd name="T4" fmla="+- 0 3236 3236"/>
                                <a:gd name="T5" fmla="*/ T4 w 69"/>
                                <a:gd name="T6" fmla="+- 0 6964 6922"/>
                                <a:gd name="T7" fmla="*/ 6964 h 79"/>
                                <a:gd name="T8" fmla="+- 0 3306 3236"/>
                                <a:gd name="T9" fmla="*/ T8 w 69"/>
                                <a:gd name="T10" fmla="+- 0 7001 6922"/>
                                <a:gd name="T11" fmla="*/ 7001 h 79"/>
                                <a:gd name="T12" fmla="+- 0 3303 3236"/>
                                <a:gd name="T13" fmla="*/ T12 w 69"/>
                                <a:gd name="T14" fmla="+- 0 6922 6922"/>
                                <a:gd name="T15" fmla="*/ 6922 h 79"/>
                              </a:gdLst>
                              <a:ahLst/>
                              <a:cxnLst>
                                <a:cxn ang="0">
                                  <a:pos x="T1" y="T3"/>
                                </a:cxn>
                                <a:cxn ang="0">
                                  <a:pos x="T5" y="T7"/>
                                </a:cxn>
                                <a:cxn ang="0">
                                  <a:pos x="T9" y="T11"/>
                                </a:cxn>
                                <a:cxn ang="0">
                                  <a:pos x="T13" y="T15"/>
                                </a:cxn>
                              </a:cxnLst>
                              <a:rect l="0" t="0" r="r" b="b"/>
                              <a:pathLst>
                                <a:path w="69" h="79">
                                  <a:moveTo>
                                    <a:pt x="67" y="0"/>
                                  </a:moveTo>
                                  <a:lnTo>
                                    <a:pt x="0" y="42"/>
                                  </a:lnTo>
                                  <a:lnTo>
                                    <a:pt x="70" y="79"/>
                                  </a:lnTo>
                                  <a:lnTo>
                                    <a:pt x="6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23" name="Group 3927"/>
                        <wpg:cNvGrpSpPr>
                          <a:grpSpLocks/>
                        </wpg:cNvGrpSpPr>
                        <wpg:grpSpPr bwMode="auto">
                          <a:xfrm>
                            <a:off x="3236" y="6922"/>
                            <a:ext cx="69" cy="79"/>
                            <a:chOff x="3236" y="6922"/>
                            <a:chExt cx="69" cy="79"/>
                          </a:xfrm>
                        </wpg:grpSpPr>
                        <wps:wsp>
                          <wps:cNvPr id="4224" name="Freeform 3928"/>
                          <wps:cNvSpPr>
                            <a:spLocks/>
                          </wps:cNvSpPr>
                          <wps:spPr bwMode="auto">
                            <a:xfrm>
                              <a:off x="3236" y="6922"/>
                              <a:ext cx="69" cy="79"/>
                            </a:xfrm>
                            <a:custGeom>
                              <a:avLst/>
                              <a:gdLst>
                                <a:gd name="T0" fmla="+- 0 3236 3236"/>
                                <a:gd name="T1" fmla="*/ T0 w 69"/>
                                <a:gd name="T2" fmla="+- 0 6964 6922"/>
                                <a:gd name="T3" fmla="*/ 6964 h 79"/>
                                <a:gd name="T4" fmla="+- 0 3303 3236"/>
                                <a:gd name="T5" fmla="*/ T4 w 69"/>
                                <a:gd name="T6" fmla="+- 0 6922 6922"/>
                                <a:gd name="T7" fmla="*/ 6922 h 79"/>
                                <a:gd name="T8" fmla="+- 0 3306 3236"/>
                                <a:gd name="T9" fmla="*/ T8 w 69"/>
                                <a:gd name="T10" fmla="+- 0 7001 6922"/>
                                <a:gd name="T11" fmla="*/ 7001 h 79"/>
                                <a:gd name="T12" fmla="+- 0 3236 3236"/>
                                <a:gd name="T13" fmla="*/ T12 w 69"/>
                                <a:gd name="T14" fmla="+- 0 6964 6922"/>
                                <a:gd name="T15" fmla="*/ 6964 h 79"/>
                              </a:gdLst>
                              <a:ahLst/>
                              <a:cxnLst>
                                <a:cxn ang="0">
                                  <a:pos x="T1" y="T3"/>
                                </a:cxn>
                                <a:cxn ang="0">
                                  <a:pos x="T5" y="T7"/>
                                </a:cxn>
                                <a:cxn ang="0">
                                  <a:pos x="T9" y="T11"/>
                                </a:cxn>
                                <a:cxn ang="0">
                                  <a:pos x="T13" y="T15"/>
                                </a:cxn>
                              </a:cxnLst>
                              <a:rect l="0" t="0" r="r" b="b"/>
                              <a:pathLst>
                                <a:path w="69" h="79">
                                  <a:moveTo>
                                    <a:pt x="0" y="42"/>
                                  </a:moveTo>
                                  <a:lnTo>
                                    <a:pt x="67" y="0"/>
                                  </a:lnTo>
                                  <a:lnTo>
                                    <a:pt x="70" y="79"/>
                                  </a:lnTo>
                                  <a:lnTo>
                                    <a:pt x="0" y="42"/>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25" name="Group 3925"/>
                        <wpg:cNvGrpSpPr>
                          <a:grpSpLocks/>
                        </wpg:cNvGrpSpPr>
                        <wpg:grpSpPr bwMode="auto">
                          <a:xfrm>
                            <a:off x="3236" y="6922"/>
                            <a:ext cx="67" cy="42"/>
                            <a:chOff x="3236" y="6922"/>
                            <a:chExt cx="67" cy="42"/>
                          </a:xfrm>
                        </wpg:grpSpPr>
                        <wps:wsp>
                          <wps:cNvPr id="4226" name="Freeform 3926"/>
                          <wps:cNvSpPr>
                            <a:spLocks/>
                          </wps:cNvSpPr>
                          <wps:spPr bwMode="auto">
                            <a:xfrm>
                              <a:off x="3236" y="6922"/>
                              <a:ext cx="67" cy="42"/>
                            </a:xfrm>
                            <a:custGeom>
                              <a:avLst/>
                              <a:gdLst>
                                <a:gd name="T0" fmla="+- 0 3303 3236"/>
                                <a:gd name="T1" fmla="*/ T0 w 67"/>
                                <a:gd name="T2" fmla="+- 0 6922 6922"/>
                                <a:gd name="T3" fmla="*/ 6922 h 42"/>
                                <a:gd name="T4" fmla="+- 0 3236 3236"/>
                                <a:gd name="T5" fmla="*/ T4 w 67"/>
                                <a:gd name="T6" fmla="+- 0 6964 6922"/>
                                <a:gd name="T7" fmla="*/ 6964 h 42"/>
                              </a:gdLst>
                              <a:ahLst/>
                              <a:cxnLst>
                                <a:cxn ang="0">
                                  <a:pos x="T1" y="T3"/>
                                </a:cxn>
                                <a:cxn ang="0">
                                  <a:pos x="T5" y="T7"/>
                                </a:cxn>
                              </a:cxnLst>
                              <a:rect l="0" t="0" r="r" b="b"/>
                              <a:pathLst>
                                <a:path w="67" h="42">
                                  <a:moveTo>
                                    <a:pt x="67" y="0"/>
                                  </a:moveTo>
                                  <a:lnTo>
                                    <a:pt x="0" y="42"/>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27" name="Group 3923"/>
                        <wpg:cNvGrpSpPr>
                          <a:grpSpLocks/>
                        </wpg:cNvGrpSpPr>
                        <wpg:grpSpPr bwMode="auto">
                          <a:xfrm>
                            <a:off x="3305" y="6958"/>
                            <a:ext cx="110" cy="3"/>
                            <a:chOff x="3305" y="6958"/>
                            <a:chExt cx="110" cy="3"/>
                          </a:xfrm>
                        </wpg:grpSpPr>
                        <wps:wsp>
                          <wps:cNvPr id="4228" name="Freeform 3924"/>
                          <wps:cNvSpPr>
                            <a:spLocks/>
                          </wps:cNvSpPr>
                          <wps:spPr bwMode="auto">
                            <a:xfrm>
                              <a:off x="3305" y="6958"/>
                              <a:ext cx="110" cy="3"/>
                            </a:xfrm>
                            <a:custGeom>
                              <a:avLst/>
                              <a:gdLst>
                                <a:gd name="T0" fmla="+- 0 3305 3305"/>
                                <a:gd name="T1" fmla="*/ T0 w 110"/>
                                <a:gd name="T2" fmla="+- 0 6961 6958"/>
                                <a:gd name="T3" fmla="*/ 6961 h 3"/>
                                <a:gd name="T4" fmla="+- 0 3414 3305"/>
                                <a:gd name="T5" fmla="*/ T4 w 110"/>
                                <a:gd name="T6" fmla="+- 0 6958 6958"/>
                                <a:gd name="T7" fmla="*/ 6958 h 3"/>
                              </a:gdLst>
                              <a:ahLst/>
                              <a:cxnLst>
                                <a:cxn ang="0">
                                  <a:pos x="T1" y="T3"/>
                                </a:cxn>
                                <a:cxn ang="0">
                                  <a:pos x="T5" y="T7"/>
                                </a:cxn>
                              </a:cxnLst>
                              <a:rect l="0" t="0" r="r" b="b"/>
                              <a:pathLst>
                                <a:path w="110" h="3">
                                  <a:moveTo>
                                    <a:pt x="0" y="3"/>
                                  </a:moveTo>
                                  <a:lnTo>
                                    <a:pt x="109"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29" name="Group 3921"/>
                        <wpg:cNvGrpSpPr>
                          <a:grpSpLocks/>
                        </wpg:cNvGrpSpPr>
                        <wpg:grpSpPr bwMode="auto">
                          <a:xfrm>
                            <a:off x="5052" y="7332"/>
                            <a:ext cx="79" cy="69"/>
                            <a:chOff x="5052" y="7332"/>
                            <a:chExt cx="79" cy="69"/>
                          </a:xfrm>
                        </wpg:grpSpPr>
                        <wps:wsp>
                          <wps:cNvPr id="4230" name="Freeform 3922"/>
                          <wps:cNvSpPr>
                            <a:spLocks/>
                          </wps:cNvSpPr>
                          <wps:spPr bwMode="auto">
                            <a:xfrm>
                              <a:off x="5052" y="7332"/>
                              <a:ext cx="79" cy="69"/>
                            </a:xfrm>
                            <a:custGeom>
                              <a:avLst/>
                              <a:gdLst>
                                <a:gd name="T0" fmla="+- 0 5052 5052"/>
                                <a:gd name="T1" fmla="*/ T0 w 79"/>
                                <a:gd name="T2" fmla="+- 0 7332 7332"/>
                                <a:gd name="T3" fmla="*/ 7332 h 69"/>
                                <a:gd name="T4" fmla="+- 0 5090 5052"/>
                                <a:gd name="T5" fmla="*/ T4 w 79"/>
                                <a:gd name="T6" fmla="+- 0 7400 7332"/>
                                <a:gd name="T7" fmla="*/ 7400 h 69"/>
                                <a:gd name="T8" fmla="+- 0 5130 5052"/>
                                <a:gd name="T9" fmla="*/ T8 w 79"/>
                                <a:gd name="T10" fmla="+- 0 7332 7332"/>
                                <a:gd name="T11" fmla="*/ 7332 h 69"/>
                                <a:gd name="T12" fmla="+- 0 5052 5052"/>
                                <a:gd name="T13" fmla="*/ T12 w 79"/>
                                <a:gd name="T14" fmla="+- 0 7332 7332"/>
                                <a:gd name="T15" fmla="*/ 7332 h 69"/>
                              </a:gdLst>
                              <a:ahLst/>
                              <a:cxnLst>
                                <a:cxn ang="0">
                                  <a:pos x="T1" y="T3"/>
                                </a:cxn>
                                <a:cxn ang="0">
                                  <a:pos x="T5" y="T7"/>
                                </a:cxn>
                                <a:cxn ang="0">
                                  <a:pos x="T9" y="T11"/>
                                </a:cxn>
                                <a:cxn ang="0">
                                  <a:pos x="T13" y="T15"/>
                                </a:cxn>
                              </a:cxnLst>
                              <a:rect l="0" t="0" r="r" b="b"/>
                              <a:pathLst>
                                <a:path w="79" h="69">
                                  <a:moveTo>
                                    <a:pt x="0" y="0"/>
                                  </a:moveTo>
                                  <a:lnTo>
                                    <a:pt x="38" y="68"/>
                                  </a:lnTo>
                                  <a:lnTo>
                                    <a:pt x="78" y="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31" name="Group 3919"/>
                        <wpg:cNvGrpSpPr>
                          <a:grpSpLocks/>
                        </wpg:cNvGrpSpPr>
                        <wpg:grpSpPr bwMode="auto">
                          <a:xfrm>
                            <a:off x="5052" y="7332"/>
                            <a:ext cx="79" cy="69"/>
                            <a:chOff x="5052" y="7332"/>
                            <a:chExt cx="79" cy="69"/>
                          </a:xfrm>
                        </wpg:grpSpPr>
                        <wps:wsp>
                          <wps:cNvPr id="4232" name="Freeform 3920"/>
                          <wps:cNvSpPr>
                            <a:spLocks/>
                          </wps:cNvSpPr>
                          <wps:spPr bwMode="auto">
                            <a:xfrm>
                              <a:off x="5052" y="7332"/>
                              <a:ext cx="79" cy="69"/>
                            </a:xfrm>
                            <a:custGeom>
                              <a:avLst/>
                              <a:gdLst>
                                <a:gd name="T0" fmla="+- 0 5090 5052"/>
                                <a:gd name="T1" fmla="*/ T0 w 79"/>
                                <a:gd name="T2" fmla="+- 0 7400 7332"/>
                                <a:gd name="T3" fmla="*/ 7400 h 69"/>
                                <a:gd name="T4" fmla="+- 0 5052 5052"/>
                                <a:gd name="T5" fmla="*/ T4 w 79"/>
                                <a:gd name="T6" fmla="+- 0 7332 7332"/>
                                <a:gd name="T7" fmla="*/ 7332 h 69"/>
                                <a:gd name="T8" fmla="+- 0 5130 5052"/>
                                <a:gd name="T9" fmla="*/ T8 w 79"/>
                                <a:gd name="T10" fmla="+- 0 7332 7332"/>
                                <a:gd name="T11" fmla="*/ 7332 h 69"/>
                                <a:gd name="T12" fmla="+- 0 5090 5052"/>
                                <a:gd name="T13" fmla="*/ T12 w 79"/>
                                <a:gd name="T14" fmla="+- 0 7400 7332"/>
                                <a:gd name="T15" fmla="*/ 7400 h 69"/>
                              </a:gdLst>
                              <a:ahLst/>
                              <a:cxnLst>
                                <a:cxn ang="0">
                                  <a:pos x="T1" y="T3"/>
                                </a:cxn>
                                <a:cxn ang="0">
                                  <a:pos x="T5" y="T7"/>
                                </a:cxn>
                                <a:cxn ang="0">
                                  <a:pos x="T9" y="T11"/>
                                </a:cxn>
                                <a:cxn ang="0">
                                  <a:pos x="T13" y="T15"/>
                                </a:cxn>
                              </a:cxnLst>
                              <a:rect l="0" t="0" r="r" b="b"/>
                              <a:pathLst>
                                <a:path w="79" h="69">
                                  <a:moveTo>
                                    <a:pt x="38" y="68"/>
                                  </a:moveTo>
                                  <a:lnTo>
                                    <a:pt x="0" y="0"/>
                                  </a:lnTo>
                                  <a:lnTo>
                                    <a:pt x="78" y="0"/>
                                  </a:lnTo>
                                  <a:lnTo>
                                    <a:pt x="38" y="6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33" name="Group 3917"/>
                        <wpg:cNvGrpSpPr>
                          <a:grpSpLocks/>
                        </wpg:cNvGrpSpPr>
                        <wpg:grpSpPr bwMode="auto">
                          <a:xfrm>
                            <a:off x="5052" y="7332"/>
                            <a:ext cx="39" cy="69"/>
                            <a:chOff x="5052" y="7332"/>
                            <a:chExt cx="39" cy="69"/>
                          </a:xfrm>
                        </wpg:grpSpPr>
                        <wps:wsp>
                          <wps:cNvPr id="4234" name="Freeform 3918"/>
                          <wps:cNvSpPr>
                            <a:spLocks/>
                          </wps:cNvSpPr>
                          <wps:spPr bwMode="auto">
                            <a:xfrm>
                              <a:off x="5052" y="7332"/>
                              <a:ext cx="39" cy="69"/>
                            </a:xfrm>
                            <a:custGeom>
                              <a:avLst/>
                              <a:gdLst>
                                <a:gd name="T0" fmla="+- 0 5052 5052"/>
                                <a:gd name="T1" fmla="*/ T0 w 39"/>
                                <a:gd name="T2" fmla="+- 0 7332 7332"/>
                                <a:gd name="T3" fmla="*/ 7332 h 69"/>
                                <a:gd name="T4" fmla="+- 0 5090 5052"/>
                                <a:gd name="T5" fmla="*/ T4 w 39"/>
                                <a:gd name="T6" fmla="+- 0 7400 7332"/>
                                <a:gd name="T7" fmla="*/ 7400 h 69"/>
                              </a:gdLst>
                              <a:ahLst/>
                              <a:cxnLst>
                                <a:cxn ang="0">
                                  <a:pos x="T1" y="T3"/>
                                </a:cxn>
                                <a:cxn ang="0">
                                  <a:pos x="T5" y="T7"/>
                                </a:cxn>
                              </a:cxnLst>
                              <a:rect l="0" t="0" r="r" b="b"/>
                              <a:pathLst>
                                <a:path w="39" h="69">
                                  <a:moveTo>
                                    <a:pt x="0" y="0"/>
                                  </a:moveTo>
                                  <a:lnTo>
                                    <a:pt x="38" y="68"/>
                                  </a:lnTo>
                                </a:path>
                              </a:pathLst>
                            </a:custGeom>
                            <a:noFill/>
                            <a:ln w="79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35" name="Group 3914"/>
                        <wpg:cNvGrpSpPr>
                          <a:grpSpLocks/>
                        </wpg:cNvGrpSpPr>
                        <wpg:grpSpPr bwMode="auto">
                          <a:xfrm>
                            <a:off x="5091" y="7222"/>
                            <a:ext cx="2" cy="111"/>
                            <a:chOff x="5091" y="7222"/>
                            <a:chExt cx="2" cy="111"/>
                          </a:xfrm>
                        </wpg:grpSpPr>
                        <wps:wsp>
                          <wps:cNvPr id="4236" name="Freeform 3916"/>
                          <wps:cNvSpPr>
                            <a:spLocks/>
                          </wps:cNvSpPr>
                          <wps:spPr bwMode="auto">
                            <a:xfrm>
                              <a:off x="5091" y="7222"/>
                              <a:ext cx="2" cy="111"/>
                            </a:xfrm>
                            <a:custGeom>
                              <a:avLst/>
                              <a:gdLst>
                                <a:gd name="T0" fmla="+- 0 5091 5091"/>
                                <a:gd name="T1" fmla="*/ T0 w 1"/>
                                <a:gd name="T2" fmla="+- 0 7332 7222"/>
                                <a:gd name="T3" fmla="*/ 7332 h 111"/>
                                <a:gd name="T4" fmla="+- 0 5092 5091"/>
                                <a:gd name="T5" fmla="*/ T4 w 1"/>
                                <a:gd name="T6" fmla="+- 0 7222 7222"/>
                                <a:gd name="T7" fmla="*/ 7222 h 111"/>
                              </a:gdLst>
                              <a:ahLst/>
                              <a:cxnLst>
                                <a:cxn ang="0">
                                  <a:pos x="T1" y="T3"/>
                                </a:cxn>
                                <a:cxn ang="0">
                                  <a:pos x="T5" y="T7"/>
                                </a:cxn>
                              </a:cxnLst>
                              <a:rect l="0" t="0" r="r" b="b"/>
                              <a:pathLst>
                                <a:path w="1" h="111">
                                  <a:moveTo>
                                    <a:pt x="0" y="110"/>
                                  </a:moveTo>
                                  <a:lnTo>
                                    <a:pt x="1" y="0"/>
                                  </a:lnTo>
                                </a:path>
                              </a:pathLst>
                            </a:custGeom>
                            <a:noFill/>
                            <a:ln w="543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7" name="Picture 39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1803" y="865"/>
                              <a:ext cx="8650" cy="6937"/>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3913" o:spid="_x0000_s1026" style="position:absolute;margin-left:90.15pt;margin-top:43.25pt;width:432.5pt;height:346.85pt;z-index:-251134976;mso-position-horizontal-relative:page" coordorigin="1803,865" coordsize="8650,69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">
                <v:group id="Group 4171" o:spid="_x0000_s1027" style="position:absolute;left:4360;top:1400;width:946;height:255" coordorigin="4360,1400" coordsize="946,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hjhccAAADdAAAADwAAAGRycy9kb3ducmV2LnhtbESPT2vCQBTE7wW/w/KE&#10;3nQTpVWjq4jU0oMI/gHx9sg+k2D2bciuSfz23YLQ4zAzv2EWq86UoqHaFZYVxMMIBHFqdcGZgvNp&#10;O5iCcB5ZY2mZFDzJwWrZe1tgom3LB2qOPhMBwi5BBbn3VSKlS3My6Ia2Ig7ezdYGfZB1JnWNbYCb&#10;Uo6i6FMaLDgs5FjRJqf0fnwYBd8ttutx/NXs7rfN83r62F92MSn13u/WcxCeOv8ffrV/tILxbDK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hjhccAAADd&#10;AAAADwAAAAAAAAAAAAAAAACqAgAAZHJzL2Rvd25yZXYueG1sUEsFBgAAAAAEAAQA+gAAAJ4DAAAA&#10;AA==&#10;">
                  <v:shape id="Freeform 4172" o:spid="_x0000_s1028" style="position:absolute;left:4360;top:1400;width:946;height:255;visibility:visible;mso-wrap-style:square;v-text-anchor:top" coordsize="946,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qKucMA&#10;AADdAAAADwAAAGRycy9kb3ducmV2LnhtbERPy2rCQBTdC/2H4Rbc6cQHkqaOUiqCK8W0JdtL5jaT&#10;NnMnZkaNf+8sBJeH816ue9uIC3W+dqxgMk5AEJdO11wp+P7ajlIQPiBrbByTght5WK9eBkvMtLvy&#10;kS55qEQMYZ+hAhNCm0npS0MW/di1xJH7dZ3FEGFXSd3hNYbbRk6TZCEt1hwbDLb0aaj8z89Wwd++&#10;6A9FsTPtzC/85me+TU75RKnha//xDiJQH57ih3unFcze0rg/volP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qKucMAAADdAAAADwAAAAAAAAAAAAAAAACYAgAAZHJzL2Rv&#10;d25yZXYueG1sUEsFBgAAAAAEAAQA9QAAAIgDAAAAAA==&#10;" path="m,255r946,l946,,,,,255xe" filled="f" strokeweight=".2195mm">
                    <v:path arrowok="t" o:connecttype="custom" o:connectlocs="0,1655;946,1655;946,1400;0,1400;0,1655" o:connectangles="0,0,0,0,0"/>
                  </v:shape>
                </v:group>
                <v:group id="Group 4169" o:spid="_x0000_s1029" style="position:absolute;left:4576;top:1583;width:515;height:2" coordorigin="4576,1583" coordsize="5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sfpMcAAADdAAAADwAAAGRycy9kb3ducmV2LnhtbESPQWvCQBSE7wX/w/IK&#10;3ppNlJaYZhWRKh5CoSqU3h7ZZxLMvg3ZbRL/fbdQ6HGYmW+YfDOZVgzUu8aygiSKQRCXVjdcKbic&#10;908pCOeRNbaWScGdHGzWs4ccM21H/qDh5CsRIOwyVFB732VSurImgy6yHXHwrrY36IPsK6l7HAPc&#10;tHIRxy/SYMNhocaOdjWVt9O3UXAYcdwuk7ehuF1396/z8/tnkZBS88dp+wrC0+T/w3/to1awXKU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EsfpMcAAADd&#10;AAAADwAAAAAAAAAAAAAAAACqAgAAZHJzL2Rvd25yZXYueG1sUEsFBgAAAAAEAAQA+gAAAJ4DAAAA&#10;AA==&#10;">
                  <v:shape id="Freeform 4170" o:spid="_x0000_s1030" style="position:absolute;left:4576;top:1583;width:515;height:2;visibility:visible;mso-wrap-style:square;v-text-anchor:top" coordsize="5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T/TMMA&#10;AADdAAAADwAAAGRycy9kb3ducmV2LnhtbESPT4vCMBTE74LfIbyFvWm6LkqtRimCu735F8+P5m1b&#10;tnmpTdT67Y0geBxm5jfMfNmZWlypdZVlBV/DCARxbnXFhYLjYT2IQTiPrLG2TAru5GC56PfmmGh7&#10;4x1d974QAcIuQQWl900ipctLMuiGtiEO3p9tDfog20LqFm8Bbmo5iqKJNFhxWCixoVVJ+f/+YhRs&#10;szQbn6P86E7xOd0ZK7vfn41Snx9dOgPhqfPv8KudaQXf03gEzzfhCc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T/TMMAAADdAAAADwAAAAAAAAAAAAAAAACYAgAAZHJzL2Rv&#10;d25yZXYueG1sUEsFBgAAAAAEAAQA9QAAAIgDAAAAAA==&#10;" path="m,l514,e" filled="f" strokeweight=".16461mm">
                    <v:path arrowok="t" o:connecttype="custom" o:connectlocs="0,0;514,0" o:connectangles="0,0"/>
                  </v:shape>
                </v:group>
                <v:group id="Group 4167" o:spid="_x0000_s1031" style="position:absolute;left:4035;top:2908;width:1589;height:254" coordorigin="4035,2908" coordsize="1589,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UkSMYAAADdAAAADwAAAGRycy9kb3ducmV2LnhtbESPQWvCQBSE7wX/w/IE&#10;b3UTQ4tGVxGp4kEKVUG8PbLPJJh9G7LbJP77riD0OMzMN8xi1ZtKtNS40rKCeByBIM6sLjlXcD5t&#10;36cgnEfWWFkmBQ9ysFoO3haYatvxD7VHn4sAYZeigsL7OpXSZQUZdGNbEwfvZhuDPsgml7rBLsBN&#10;JSdR9CkNlhwWCqxpU1B2P/4aBbsOu3USf7WH+23zuJ4+vi+HmJQaDfv1HISn3v+HX+29VpDMp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1SRIxgAAAN0A&#10;AAAPAAAAAAAAAAAAAAAAAKoCAABkcnMvZG93bnJldi54bWxQSwUGAAAAAAQABAD6AAAAnQMAAAAA&#10;">
                  <v:shape id="Freeform 4168" o:spid="_x0000_s1032" style="position:absolute;left:4035;top:2908;width:1589;height:254;visibility:visible;mso-wrap-style:square;v-text-anchor:top" coordsize="1589,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wrrcYA&#10;AADdAAAADwAAAGRycy9kb3ducmV2LnhtbESPQUvDQBSE74L/YXmCN7vRFomx2yK2pQWhxbQXb4/s&#10;MxvMvg15a5v++64g9DjMzDfMdD74Vh2plyawgcdRBoq4Crbh2sBhv3rIQUlEttgGJgNnEpjPbm+m&#10;WNhw4k86lrFWCcJSoAEXY1doLZUjjzIKHXHyvkPvMSbZ19r2eEpw3+qnLHvWHhtOCw47endU/ZS/&#10;3sAgX7tOlsv6Q9w5X5XrbfSLrTH3d8PbK6hIQ7yG/9sba2D8kk/g7016Anp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wrrcYAAADdAAAADwAAAAAAAAAAAAAAAACYAgAAZHJz&#10;L2Rvd25yZXYueG1sUEsFBgAAAAAEAAQA9QAAAIsDAAAAAA==&#10;" path="m,254r1589,l1589,,,,,254xe" filled="f" strokeweight=".2195mm">
                    <v:path arrowok="t" o:connecttype="custom" o:connectlocs="0,3162;1589,3162;1589,2908;0,2908;0,3162" o:connectangles="0,0,0,0,0"/>
                  </v:shape>
                </v:group>
                <v:group id="Group 4165" o:spid="_x0000_s1033" style="position:absolute;left:4052;top:3090;width:1554;height:2" coordorigin="4052,3090" coordsize="155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3AZp8YAAADdAAAADwAAAGRycy9kb3ducmV2LnhtbESPT4vCMBTE7wt+h/AE&#10;b2taxcWtRhFR2YMs+AcWb4/m2Rabl9LEtn77jSB4HGbmN8x82ZlSNFS7wrKCeBiBIE6tLjhTcD5t&#10;P6cgnEfWWFomBQ9ysFz0PuaYaNvygZqjz0SAsEtQQe59lUjp0pwMuqGtiIN3tbVBH2SdSV1jG+Cm&#10;lKMo+pIGCw4LOVa0zim9He9Gwa7FdjWON83+dl0/LqfJ798+JqUG/W41A+Gp8+/wq/2jFYy/px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cBmnxgAAAN0A&#10;AAAPAAAAAAAAAAAAAAAAAKoCAABkcnMvZG93bnJldi54bWxQSwUGAAAAAAQABAD6AAAAnQMAAAAA&#10;">
                  <v:shape id="Freeform 4166" o:spid="_x0000_s1034" style="position:absolute;left:4052;top:3090;width:1554;height:2;visibility:visible;mso-wrap-style:square;v-text-anchor:top" coordsize="15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UbmMcA&#10;AADdAAAADwAAAGRycy9kb3ducmV2LnhtbESPzW7CMBCE70h9B2uRuDUOhdI0xaCWPyHRHhp4gG28&#10;TSLidRQbCG9fI1XiOJqZbzTTeWdqcabWVZYVDKMYBHFudcWFgsN+/ZiAcB5ZY22ZFFzJwXz20Jti&#10;qu2Fv+mc+UIECLsUFZTeN6mULi/JoItsQxy8X9sa9EG2hdQtXgLc1PIpjifSYMVhocSGFiXlx+xk&#10;FDzjZsfH1Y/MXg7Jcv0x3n99bpZKDfrd+xsIT52/h//bW61g9JpM4PYmPAE5+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FG5jHAAAA3QAAAA8AAAAAAAAAAAAAAAAAmAIAAGRy&#10;cy9kb3ducmV2LnhtbFBLBQYAAAAABAAEAPUAAACMAwAAAAA=&#10;" path="m,l1554,e" filled="f" strokeweight=".16461mm">
                    <v:path arrowok="t" o:connecttype="custom" o:connectlocs="0,0;1554,0" o:connectangles="0,0"/>
                  </v:shape>
                </v:group>
                <v:group id="Group 4163" o:spid="_x0000_s1035" style="position:absolute;left:4829;top:1655;width:4;height:1253" coordorigin="4829,1655" coordsize="4,1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4iS8cAAADdAAAADwAAAGRycy9kb3ducmV2LnhtbESPT2vCQBTE7wW/w/KE&#10;3nQTpVWjq4jU0oMI/gHx9sg+k2D2bciuSfz23YLQ4zAzv2EWq86UoqHaFZYVxMMIBHFqdcGZgvNp&#10;O5iCcB5ZY2mZFDzJwWrZe1tgom3LB2qOPhMBwi5BBbn3VSKlS3My6Ia2Ig7ezdYGfZB1JnWNbYCb&#10;Uo6i6FMaLDgs5FjRJqf0fnwYBd8ttutx/NXs7rfN83r62F92MSn13u/WcxCeOv8ffrV/tILxbDq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O4iS8cAAADd&#10;AAAADwAAAAAAAAAAAAAAAACqAgAAZHJzL2Rvd25yZXYueG1sUEsFBgAAAAAEAAQA+gAAAJ4DAAAA&#10;AA==&#10;">
                  <v:shape id="Freeform 4164" o:spid="_x0000_s1036" style="position:absolute;left:4829;top:1655;width:4;height:1253;visibility:visible;mso-wrap-style:square;v-text-anchor:top" coordsize="4,1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e3OcMA&#10;AADdAAAADwAAAGRycy9kb3ducmV2LnhtbERPy4rCMBTdD/gP4QqzG1NHGGo1FlEGhGEWPkDdXZpr&#10;W21uShNr9evNQnB5OO9p2plKtNS40rKC4SACQZxZXXKuYLf9/YpBOI+ssbJMCu7kIJ31PqaYaHvj&#10;NbUbn4sQwi5BBYX3dSKlywoy6Aa2Jg7cyTYGfYBNLnWDtxBuKvkdRT/SYMmhocCaFgVll83VKCj/&#10;lu7fPOr7bhnj8XDOR1vd7ZX67HfzCQhPnX+LX+6VVjAax2FueBOegJ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7e3OcMAAADdAAAADwAAAAAAAAAAAAAAAACYAgAAZHJzL2Rv&#10;d25yZXYueG1sUEsFBgAAAAAEAAQA9QAAAIgDAAAAAA==&#10;" path="m,1253l4,e" filled="f" strokeweight=".15089mm">
                    <v:path arrowok="t" o:connecttype="custom" o:connectlocs="0,2908;4,1655" o:connectangles="0,0"/>
                  </v:shape>
                </v:group>
                <v:group id="Group 4161" o:spid="_x0000_s1037" style="position:absolute;left:4334;top:4415;width:946;height:255" coordorigin="4334,4415" coordsize="946,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0TosYAAADdAAAADwAAAGRycy9kb3ducmV2LnhtbESPT4vCMBTE7wt+h/AE&#10;b2taZRetRhFZxYMs+AfE26N5tsXmpTTZtn77jSB4HGbmN8x82ZlSNFS7wrKCeBiBIE6tLjhTcD5t&#10;PicgnEfWWFomBQ9ysFz0PuaYaNvygZqjz0SAsEtQQe59lUjp0pwMuqGtiIN3s7VBH2SdSV1jG+Cm&#10;lKMo+pYGCw4LOVa0zim9H/+Mgm2L7Woc/zT7+239uJ6+fi/7mJQa9LvVDISnzr/Dr/ZOKxhPJ1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PROixgAAAN0A&#10;AAAPAAAAAAAAAAAAAAAAAKoCAABkcnMvZG93bnJldi54bWxQSwUGAAAAAAQABAD6AAAAnQMAAAAA&#10;">
                  <v:shape id="Freeform 4162" o:spid="_x0000_s1038" style="position:absolute;left:4334;top:4415;width:946;height:255;visibility:visible;mso-wrap-style:square;v-text-anchor:top" coordsize="946,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cZMMA&#10;AADdAAAADwAAAGRycy9kb3ducmV2LnhtbERPy2rCQBTdC/2H4RbcmYkPpKaOUiqCK8W0JdtL5jaT&#10;NnMnZkaNf+8sBJeH816ue9uIC3W+dqxgnKQgiEuna64UfH9tR28gfEDW2DgmBTfysF69DJaYaXfl&#10;I13yUIkYwj5DBSaENpPSl4Ys+sS1xJH7dZ3FEGFXSd3hNYbbRk7SdC4t1hwbDLb0aaj8z89Wwd++&#10;6A9FsTPt1M/95me2TU/5WKnha//xDiJQH57ih3unFUwXi7g/volP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cZMMAAADdAAAADwAAAAAAAAAAAAAAAACYAgAAZHJzL2Rv&#10;d25yZXYueG1sUEsFBgAAAAAEAAQA9QAAAIgDAAAAAA==&#10;" path="m,255r945,l945,,,,,255xe" filled="f" strokeweight=".2195mm">
                    <v:path arrowok="t" o:connecttype="custom" o:connectlocs="0,4670;945,4670;945,4415;0,4415;0,4670" o:connectangles="0,0,0,0,0"/>
                  </v:shape>
                </v:group>
                <v:group id="Group 4159" o:spid="_x0000_s1039" style="position:absolute;left:4424;top:4598;width:764;height:2" coordorigin="4424,4598" coordsize="7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KJeccAAADdAAAADwAAAGRycy9kb3ducmV2LnhtbESPQWvCQBSE7wX/w/KE&#10;3uomSktN3YQgtvQgQlWQ3h7ZZxKSfRuy2yT++25B6HGYmW+YTTaZVgzUu9qygngRgSAurK65VHA+&#10;vT+9gnAeWWNrmRTcyEGWzh42mGg78hcNR1+KAGGXoILK+y6R0hUVGXQL2xEH72p7gz7IvpS6xzHA&#10;TSuXUfQiDdYcFirsaFtR0Rx/jIKPEcd8Fe+GfXPd3r5Pz4fLPialHudT/gbC0+T/w/f2p1awWq9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ZKJeccAAADd&#10;AAAADwAAAAAAAAAAAAAAAACqAgAAZHJzL2Rvd25yZXYueG1sUEsFBgAAAAAEAAQA+gAAAJ4DAAAA&#10;AA==&#10;">
                  <v:shape id="Freeform 4160" o:spid="_x0000_s1040" style="position:absolute;left:4424;top:4598;width:764;height:2;visibility:visible;mso-wrap-style:square;v-text-anchor:top" coordsize="76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p6a8YA&#10;AADdAAAADwAAAGRycy9kb3ducmV2LnhtbESP3WrCQBSE74W+w3IK3ummKqKpqxRR/IPSWh/gJHua&#10;hGbPhuyaxLd3BaGXw8x8wyxWnSlFQ7UrLCt4G0YgiFOrC84UXH62gxkI55E1lpZJwY0crJYvvQXG&#10;2rb8Tc3ZZyJA2MWoIPe+iqV0aU4G3dBWxMH7tbVBH2SdSV1jG+CmlKMomkqDBYeFHCta55T+na9G&#10;QbKZlM3mOGu/3MGeLp822U0wUar/2n28g/DU+f/ws73XCsbz+Qgeb8IT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p6a8YAAADdAAAADwAAAAAAAAAAAAAAAACYAgAAZHJz&#10;L2Rvd25yZXYueG1sUEsFBgAAAAAEAAQA9QAAAIsDAAAAAA==&#10;" path="m,l764,e" filled="f" strokeweight=".16461mm">
                    <v:path arrowok="t" o:connecttype="custom" o:connectlocs="0,0;764,0" o:connectangles="0,0"/>
                  </v:shape>
                </v:group>
                <v:group id="Group 4157" o:spid="_x0000_s1041" style="position:absolute;left:4807;top:3162;width:23;height:1253" coordorigin="4807,3162" coordsize="23,1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yylcYAAADdAAAADwAAAGRycy9kb3ducmV2LnhtbESPQWvCQBSE70L/w/IK&#10;vekmhopGVxHR0oMUjIXi7ZF9JsHs25Bdk/jvu4WCx2FmvmFWm8HUoqPWVZYVxJMIBHFudcWFgu/z&#10;YTwH4TyyxtoyKXiQg836ZbTCVNueT9RlvhABwi5FBaX3TSqly0sy6Ca2IQ7e1bYGfZBtIXWLfYCb&#10;Wk6jaCYNVhwWSmxoV1J+y+5GwUeP/TaJ993xdt09Luf3r59jTEq9vQ7bJQhPg3+G/9ufWkGyWC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DLKVxgAAAN0A&#10;AAAPAAAAAAAAAAAAAAAAAKoCAABkcnMvZG93bnJldi54bWxQSwUGAAAAAAQABAD6AAAAnQMAAAAA&#10;">
                  <v:shape id="Freeform 4158" o:spid="_x0000_s1042" style="position:absolute;left:4807;top:3162;width:23;height:1253;visibility:visible;mso-wrap-style:square;v-text-anchor:top" coordsize="23,1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VgusMA&#10;AADdAAAADwAAAGRycy9kb3ducmV2LnhtbESP0YrCMBRE34X9h3CFfdPUtcpajSLCok+C7X7Apbm2&#10;xeamJLF2/34jCD4OM3OG2ewG04qenG8sK5hNExDEpdUNVwp+i5/JNwgfkDW2lknBH3nYbT9GG8y0&#10;ffCF+jxUIkLYZ6igDqHLpPRlTQb91HbE0btaZzBE6SqpHT4i3LTyK0mW0mDDcaHGjg41lbf8bhQU&#10;PunT4/7i09vc2Obcnhe5I6U+x8N+DSLQEN7hV/ukFcxXqxSeb+IT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VgusMAAADdAAAADwAAAAAAAAAAAAAAAACYAgAAZHJzL2Rv&#10;d25yZXYueG1sUEsFBgAAAAAEAAQA9QAAAIgDAAAAAA==&#10;" path="m22,l,1253e" filled="f" strokeweight=".15089mm">
                    <v:path arrowok="t" o:connecttype="custom" o:connectlocs="22,3162;0,4415" o:connectangles="0,0"/>
                  </v:shape>
                </v:group>
                <v:group id="Group 4155" o:spid="_x0000_s1043" style="position:absolute;left:3040;top:4527;width:1294;height:16" coordorigin="3040,4527" coordsize="1294,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mPesYAAADdAAAADwAAAGRycy9kb3ducmV2LnhtbESPT4vCMBTE7wt+h/AE&#10;b2taxUWrUURW8SCCf0C8PZpnW2xeSpNt67ffLAh7HGbmN8xi1ZlSNFS7wrKCeBiBIE6tLjhTcL1s&#10;P6cgnEfWWFomBS9ysFr2PhaYaNvyiZqzz0SAsEtQQe59lUjp0pwMuqGtiIP3sLVBH2SdSV1jG+Cm&#10;lKMo+pIGCw4LOVa0ySl9nn+Mgl2L7XocfzeH52Pzul8mx9shJqUG/W49B+Gp8//hd3uvFYxnsw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qY96xgAAAN0A&#10;AAAPAAAAAAAAAAAAAAAAAKoCAABkcnMvZG93bnJldi54bWxQSwUGAAAAAAQABAD6AAAAnQMAAAAA&#10;">
                  <v:shape id="Freeform 4156" o:spid="_x0000_s1044" style="position:absolute;left:3040;top:4527;width:1294;height:16;visibility:visible;mso-wrap-style:square;v-text-anchor:top" coordsize="129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pnasYA&#10;AADdAAAADwAAAGRycy9kb3ducmV2LnhtbESPUWvCQBCE3wv+h2OFvtWLLYpGTykWWytYqK34uuTW&#10;JJjbC7mtxn/vCQUfh5n5hpnOW1epEzWh9Gyg30tAEWfelpwb+P1ZPo1ABUG2WHkmAxcKMJ91HqaY&#10;Wn/mbzptJVcRwiFFA4VInWodsoIchp6viaN38I1DibLJtW3wHOGu0s9JMtQOS44LBda0KCg7bv+c&#10;gS8Oa9ns94vBRnYf75/r6m1JfWMeu+3rBJRQK/fwf3tlDbyMx0O4vYlPQ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KpnasYAAADdAAAADwAAAAAAAAAAAAAAAACYAgAAZHJz&#10;L2Rvd25yZXYueG1sUEsFBgAAAAAEAAQA9QAAAIsDAAAAAA==&#10;" path="m1294,15l,e" filled="f" strokeweight=".15089mm">
                    <v:path arrowok="t" o:connecttype="custom" o:connectlocs="1294,4542;0,4527" o:connectangles="0,0"/>
                  </v:shape>
                </v:group>
                <v:group id="Group 4153" o:spid="_x0000_s1045" style="position:absolute;left:6813;top:1423;width:1675;height:255" coordorigin="6813,1423" coordsize="167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Te0lscAAADdAAAADwAAAGRycy9kb3ducmV2LnhtbESPT2vCQBTE7wW/w/KE&#10;3nQTpVWjq4jU0oMI/gHx9sg+k2D2bciuSfz23YLQ4zAzv2EWq86UoqHaFZYVxMMIBHFqdcGZgvNp&#10;O5iCcB5ZY2mZFDzJwWrZe1tgom3LB2qOPhMBwi5BBbn3VSKlS3My6Ia2Ig7ezdYGfZB1JnWNbYCb&#10;Uo6i6FMaLDgs5FjRJqf0fnwYBd8ttutx/NXs7rfN83r62F92MSn13u/WcxCeOv8ffrV/tILxbDa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Te0lscAAADd&#10;AAAADwAAAAAAAAAAAAAAAACqAgAAZHJzL2Rvd25yZXYueG1sUEsFBgAAAAAEAAQA+gAAAJ4DAAAA&#10;AA==&#10;">
                  <v:shape id="Freeform 4154" o:spid="_x0000_s1046" style="position:absolute;left:6813;top:1423;width:1675;height:255;visibility:visible;mso-wrap-style:square;v-text-anchor:top" coordsize="167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E4TMQA&#10;AADdAAAADwAAAGRycy9kb3ducmV2LnhtbERPz2vCMBS+D/wfwhvsMtZUxU27RhFhsMsOOpUen81b&#10;07V5KU2m9b9fDoLHj+93vhpsK87U+9qxgnGSgiAuna65UrD//niZg/ABWWPrmBRcycNqOXrIMdPu&#10;wls670IlYgj7DBWYELpMSl8asugT1xFH7sf1FkOEfSV1j5cYbls5SdNXabHm2GCwo42hstn9WQUT&#10;f3xumlkxq7j4ffsqTqU58Fypp8dh/Q4i0BDu4pv7UyuYLhZxbnwTn4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BOEzEAAAA3QAAAA8AAAAAAAAAAAAAAAAAmAIAAGRycy9k&#10;b3ducmV2LnhtbFBLBQYAAAAABAAEAPUAAACJAwAAAAA=&#10;" path="m,254r1675,l1675,,,,,254xe" filled="f" strokeweight=".2195mm">
                    <v:path arrowok="t" o:connecttype="custom" o:connectlocs="0,1677;1675,1677;1675,1423;0,1423;0,1677" o:connectangles="0,0,0,0,0"/>
                  </v:shape>
                </v:group>
                <v:group id="Group 4151" o:spid="_x0000_s1047" style="position:absolute;left:6831;top:1606;width:1639;height:2" coordorigin="6831,1606" coordsize="163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Ff8YAAADdAAAADwAAAGRycy9kb3ducmV2LnhtbESPQWvCQBSE70L/w/IK&#10;3nSTitKkriJSxYMI1ULp7ZF9JsHs25Bdk/jvXUHwOMzMN8x82ZtKtNS40rKCeByBIM6sLjlX8Hva&#10;jD5BOI+ssbJMCm7kYLl4G8wx1bbjH2qPPhcBwi5FBYX3dSqlywoy6Ma2Jg7e2TYGfZBNLnWDXYCb&#10;Sn5E0UwaLDksFFjTuqDscrwaBdsOu9Uk/m73l/P69n+aHv72MSk1fO9XXyA89f4VfrZ3WsEkSR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5IV/xgAAAN0A&#10;AAAPAAAAAAAAAAAAAAAAAKoCAABkcnMvZG93bnJldi54bWxQSwUGAAAAAAQABAD6AAAAnQMAAAAA&#10;">
                  <v:shape id="Freeform 4152" o:spid="_x0000_s1048" style="position:absolute;left:6831;top:1606;width:1639;height:2;visibility:visible;mso-wrap-style:square;v-text-anchor:top" coordsize="163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8FpMEA&#10;AADdAAAADwAAAGRycy9kb3ducmV2LnhtbERPy4rCMBTdC/5DuMLsbOIgVWqjiMMwA7MQX/tLc22r&#10;zU1pMrbz95OF4PJw3vlmsI14UOdrxxpmiQJBXDhTc6nhfPqcLkH4gGywcUwa/sjDZj0e5ZgZ1/OB&#10;HsdQihjCPkMNVQhtJqUvKrLoE9cSR+7qOoshwq6UpsM+httGviuVSos1x4YKW9pVVNyPv1ZDuM3L&#10;1DaXr+KC6oN++LDYnwat3ybDdgUi0BBe4qf722iYKxX3xzfxCc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fBaTBAAAA3QAAAA8AAAAAAAAAAAAAAAAAmAIAAGRycy9kb3du&#10;cmV2LnhtbFBLBQYAAAAABAAEAPUAAACGAwAAAAA=&#10;" path="m,l1639,e" filled="f" strokeweight=".16461mm">
                    <v:path arrowok="t" o:connecttype="custom" o:connectlocs="0,0;1639,0" o:connectangles="0,0"/>
                  </v:shape>
                </v:group>
                <v:group id="Group 4149" o:spid="_x0000_s1049" style="position:absolute;left:5279;top:1677;width:2371;height:2865" coordorigin="5279,1677" coordsize="2371,2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aEvLxgAAAN0A&#10;AAAPAAAAAAAAAAAAAAAAAKoCAABkcnMvZG93bnJldi54bWxQSwUGAAAAAAQABAD6AAAAnQMAAAAA&#10;">
                  <v:shape id="Freeform 4150" o:spid="_x0000_s1050" style="position:absolute;left:5279;top:1677;width:2371;height:2865;visibility:visible;mso-wrap-style:square;v-text-anchor:top" coordsize="2371,2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rCOMUA&#10;AADdAAAADwAAAGRycy9kb3ducmV2LnhtbESPX0vDMBTF34V9h3AHvrlkVWTWZWMMBPVlrt2Lb9fm&#10;rilrbkoT2+qnN4Lg4+H8+XHW28m1YqA+NJ41LBcKBHHlTcO1hlP5dLMCESKywdYzafiiANvN7GqN&#10;ufEjH2koYi3SCIccNdgYu1zKUFlyGBa+I07e2fcOY5J9LU2PYxp3rcyUupcOG04Eix3tLVWX4tMl&#10;7vBBZXEYbbh9vWR1eXh5e/h+1/p6Pu0eQUSa4n/4r/1sNNwplcHvm/Q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sI4xQAAAN0AAAAPAAAAAAAAAAAAAAAAAJgCAABkcnMv&#10;ZG93bnJldi54bWxQSwUGAAAAAAQABAD1AAAAigMAAAAA&#10;" path="m,2865l2372,e" filled="f" strokeweight=".15089mm">
                    <v:path arrowok="t" o:connecttype="custom" o:connectlocs="0,4542;2372,1677" o:connectangles="0,0"/>
                  </v:shape>
                </v:group>
                <v:group id="Group 4147" o:spid="_x0000_s1051" style="position:absolute;left:6801;top:4399;width:1714;height:255" coordorigin="6801,4399" coordsize="1714,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ZwJ8YAAADdAAAADwAAAGRycy9kb3ducmV2LnhtbESPT2vCQBTE74V+h+UV&#10;equ70VYkuoqIlh6k4B8Qb4/sMwlm34bsmsRv7wqFHoeZ+Q0zW/S2Ei01vnSsIRkoEMSZMyXnGo6H&#10;zccEhA/IBivHpOFOHhbz15cZpsZ1vKN2H3IRIexT1FCEUKdS+qwgi37gauLoXVxjMUTZ5NI02EW4&#10;reRQqbG0WHJcKLCmVUHZdX+zGr477JajZN1ur5fV/Xz4+j1tE9L6/a1fTkEE6sN/+K/9YzR8KjW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9nAnxgAAAN0A&#10;AAAPAAAAAAAAAAAAAAAAAKoCAABkcnMvZG93bnJldi54bWxQSwUGAAAAAAQABAD6AAAAnQMAAAAA&#10;">
                  <v:shape id="Freeform 4148" o:spid="_x0000_s1052" style="position:absolute;left:6801;top:4399;width:1714;height:255;visibility:visible;mso-wrap-style:square;v-text-anchor:top" coordsize="1714,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r33cIA&#10;AADdAAAADwAAAGRycy9kb3ducmV2LnhtbESPT4vCMBTE74LfITxhb5roikg1ioiCN1n/3B/Nsy02&#10;LzWJtfvtNwuCx2FmfsMs152tRUs+VI41jEcKBHHuTMWFhst5P5yDCBHZYO2YNPxSgPWq31tiZtyL&#10;f6g9xUIkCIcMNZQxNpmUIS/JYhi5hjh5N+ctxiR9IY3HV4LbWk6UmkmLFaeFEhvalpTfT0+roe7s&#10;cXc/cvvYTb6r+eW6f5Ifa/016DYLEJG6+Am/2wejYarUFP7fpCc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WvfdwgAAAN0AAAAPAAAAAAAAAAAAAAAAAJgCAABkcnMvZG93&#10;bnJldi54bWxQSwUGAAAAAAQABAD1AAAAhwMAAAAA&#10;" path="m,l,255r1714,l1714,,,e" stroked="f">
                    <v:path arrowok="t" o:connecttype="custom" o:connectlocs="0,4399;0,4654;1714,4654;1714,4399;0,4399" o:connectangles="0,0,0,0,0"/>
                  </v:shape>
                </v:group>
                <v:group id="Group 4145" o:spid="_x0000_s1053" style="position:absolute;left:6801;top:4399;width:1714;height:255" coordorigin="6801,4399" coordsize="1714,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U03IxgAAAN0A&#10;AAAPAAAAAAAAAAAAAAAAAKoCAABkcnMvZG93bnJldi54bWxQSwUGAAAAAAQABAD6AAAAnQMAAAAA&#10;">
                  <v:shape id="Freeform 4146" o:spid="_x0000_s1054" style="position:absolute;left:6801;top:4399;width:1714;height:255;visibility:visible;mso-wrap-style:square;v-text-anchor:top" coordsize="1714,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4NE8QA&#10;AADdAAAADwAAAGRycy9kb3ducmV2LnhtbESPQWsCMRSE74L/ITyhN82utCqrUUpR6KXQ2goen5vn&#10;ZnHzsiRRt/76piB4HGbmG2ax6mwjLuRD7VhBPspAEJdO11wp+PneDGcgQkTW2DgmBb8UYLXs9xZY&#10;aHflL7psYyUShEOBCkyMbSFlKA1ZDCPXEifv6LzFmKSvpPZ4TXDbyHGWTaTFmtOCwZbeDJWn7dkq&#10;sPkLfh52MzOd7rFaj/Pbhz/flHoadK9zEJG6+Ajf2+9awXMiwv+b9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uDRPEAAAA3QAAAA8AAAAAAAAAAAAAAAAAmAIAAGRycy9k&#10;b3ducmV2LnhtbFBLBQYAAAAABAAEAPUAAACJAwAAAAA=&#10;" path="m,255r1714,l1714,,,,,255xe" filled="f" strokeweight=".2195mm">
                    <v:path arrowok="t" o:connecttype="custom" o:connectlocs="0,4654;1714,4654;1714,4399;0,4399;0,4654" o:connectangles="0,0,0,0,0"/>
                  </v:shape>
                </v:group>
                <v:group id="Group 4143" o:spid="_x0000_s1055" style="position:absolute;left:6818;top:4582;width:1678;height:2" coordorigin="6818,4582" coordsize="1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zXYkxgAAAN0A&#10;AAAPAAAAAAAAAAAAAAAAAKoCAABkcnMvZG93bnJldi54bWxQSwUGAAAAAAQABAD6AAAAnQMAAAAA&#10;">
                  <v:shape id="Freeform 4144" o:spid="_x0000_s1056" style="position:absolute;left:6818;top:4582;width:1678;height:2;visibility:visible;mso-wrap-style:square;v-text-anchor:top" coordsize="1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GymMMA&#10;AADdAAAADwAAAGRycy9kb3ducmV2LnhtbERPz2vCMBS+C/4P4Q28aVKRMWujTNnYxrxox86P5tkW&#10;m5faZG333y+HgceP73e2G20jeup87VhDslAgiAtnai41fOWv8ycQPiAbbByThl/ysNtOJxmmxg18&#10;ov4cShFD2KeooQqhTaX0RUUW/cK1xJG7uM5iiLArpelwiOG2kUulHqXFmmNDhS0dKiqu5x+r4bSn&#10;7/Xyw30mt/3bzV7b40ueeK1nD+PzBkSgMdzF/+53o2GlVJwb38Qn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GymMMAAADdAAAADwAAAAAAAAAAAAAAAACYAgAAZHJzL2Rv&#10;d25yZXYueG1sUEsFBgAAAAAEAAQA9QAAAIgDAAAAAA==&#10;" path="m,l1679,e" filled="f" strokeweight=".16461mm">
                    <v:path arrowok="t" o:connecttype="custom" o:connectlocs="0,0;1679,0" o:connectangles="0,0"/>
                  </v:shape>
                </v:group>
                <v:group id="Group 4141" o:spid="_x0000_s1057" style="position:absolute;left:6197;top:4177;width:68;height:79" coordorigin="6197,4177"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1HkfNxgAAAN0A&#10;AAAPAAAAAAAAAAAAAAAAAKoCAABkcnMvZG93bnJldi54bWxQSwUGAAAAAAQABAD6AAAAnQMAAAAA&#10;">
                  <v:shape id="Freeform 4142" o:spid="_x0000_s1058" style="position:absolute;left:6197;top:4177;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sLMAA&#10;AADdAAAADwAAAGRycy9kb3ducmV2LnhtbERPz2vCMBS+D/Y/hDfYbabK0K6aFhE2vE4FPT6atzaa&#10;vJQkavffL4eBx4/v96oZnRU3CtF4VjCdFCCIW68NdwoO+8+3EkRMyBqtZ1LwSxGa+vlphZX2d/6m&#10;2y51IodwrFBBn9JQSRnbnhzGiR+IM/fjg8OUYeikDnjP4c7KWVHMpUPDuaHHgTY9tZfd1SnY7hfB&#10;nOzFzsePoxsMlvrrXCr1+jKulyASjekh/ndvtYL3Ypr35zf5Ccj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AsLMAAAADdAAAADwAAAAAAAAAAAAAAAACYAgAAZHJzL2Rvd25y&#10;ZXYueG1sUEsFBgAAAAAEAAQA9QAAAIUDAAAAAA==&#10;" path="m,l1,78,68,39,,e" fillcolor="black" stroked="f">
                    <v:path arrowok="t" o:connecttype="custom" o:connectlocs="0,4177;1,4255;68,4216;0,4177" o:connectangles="0,0,0,0"/>
                  </v:shape>
                </v:group>
                <v:group id="Group 4139" o:spid="_x0000_s1059" style="position:absolute;left:6197;top:4177;width:68;height:79" coordorigin="6197,4177"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sd0WxgAAAN0A&#10;AAAPAAAAAAAAAAAAAAAAAKoCAABkcnMvZG93bnJldi54bWxQSwUGAAAAAAQABAD6AAAAnQMAAAAA&#10;">
                  <v:shape id="Freeform 4140" o:spid="_x0000_s1060" style="position:absolute;left:6197;top:4177;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8ApcUA&#10;AADdAAAADwAAAGRycy9kb3ducmV2LnhtbESPzWrDMBCE74W+g9hCbo1kE9LiRAkh0NJLD3F/ct1I&#10;G9uJtTKSmrhvXxUKPQ4z8w2zXI+uFxcKsfOsoZgqEMTG244bDe9vT/ePIGJCtth7Jg3fFGG9ur1Z&#10;YmX9lXd0qVMjMoRjhRralIZKymhachinfiDO3tEHhynL0Egb8JrhrpelUnPpsOO80OJA25bMuf5y&#10;Gj5P9bbwR9zHw6sxDx+xDKietZ7cjZsFiERj+g//tV+shpkqSvh9k5+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wClxQAAAN0AAAAPAAAAAAAAAAAAAAAAAJgCAABkcnMv&#10;ZG93bnJldi54bWxQSwUGAAAAAAQABAD1AAAAigMAAAAA&#10;" path="m68,39l1,78,,,68,39e" filled="f" strokeweight=".2195mm">
                    <v:path arrowok="t" o:connecttype="custom" o:connectlocs="68,4216;1,4255;0,4177;68,4216" o:connectangles="0,0,0,0"/>
                  </v:shape>
                </v:group>
                <v:group id="Group 4137" o:spid="_x0000_s1061" style="position:absolute;left:6198;top:4216;width:67;height:40" coordorigin="6198,4216" coordsize="6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m+scAAADdAAAADwAAAGRycy9kb3ducmV2LnhtbESPT2vCQBTE70K/w/IK&#10;vZlNmlpKmlVEaulBCmqh9PbIPpNg9m3Irvnz7V2h4HGYmd8w+Wo0jeipc7VlBUkUgyAurK65VPBz&#10;3M7fQDiPrLGxTAomcrBaPsxyzLQdeE/9wZciQNhlqKDyvs2kdEVFBl1kW+LgnWxn0AfZlVJ3OAS4&#10;aeRzHL9KgzWHhQpb2lRUnA8Xo+BzwGGdJh/97nzaTH/HxffvLiGlnh7H9TsIT6O/h//bX1rBS5yk&#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S/m+scAAADd&#10;AAAADwAAAAAAAAAAAAAAAACqAgAAZHJzL2Rvd25yZXYueG1sUEsFBgAAAAAEAAQA+gAAAJ4DAAAA&#10;AA==&#10;">
                  <v:shape id="Freeform 4138" o:spid="_x0000_s1062" style="position:absolute;left:6198;top:4216;width:67;height:40;visibility:visible;mso-wrap-style:square;v-text-anchor:top" coordsize="6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K68QA&#10;AADdAAAADwAAAGRycy9kb3ducmV2LnhtbESPQWvCQBSE70L/w/IKvZmNRUuJWUXEYuipjcXzY/eZ&#10;RLNvQ3Zrkn/fLRR6HGa+GSbfjrYVd+p941jBIklBEGtnGq4UfJ3e5q8gfEA22DomBRN52G4eZjlm&#10;xg38SfcyVCKWsM9QQR1Cl0npdU0WfeI64uhdXG8xRNlX0vQ4xHLbyuc0fZEWG44LNXa0r0nfym+r&#10;YNn5AqfVu9YcDh/2vKqO1+Og1NPjuFuDCDSG//AfXZjIpYsl/L6JT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2CuvEAAAA3QAAAA8AAAAAAAAAAAAAAAAAmAIAAGRycy9k&#10;b3ducmV2LnhtbFBLBQYAAAAABAAEAPUAAACJAwAAAAA=&#10;" path="m,39l67,e" filled="f" strokeweight=".2195mm">
                    <v:path arrowok="t" o:connecttype="custom" o:connectlocs="0,4255;67,4216" o:connectangles="0,0"/>
                  </v:shape>
                </v:group>
                <v:group id="Group 4135" o:spid="_x0000_s1063" style="position:absolute;left:6087;top:4216;width:110;height:2" coordorigin="6087,4216"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rbFcYAAADdAAAADwAAAGRycy9kb3ducmV2LnhtbESPT4vCMBTE74LfITzB&#10;25pWV1m6RhFR8SAL/oFlb4/m2Rabl9LEtn77jSB4HGbmN8x82ZlSNFS7wrKCeBSBIE6tLjhTcDlv&#10;P75AOI+ssbRMCh7kYLno9+aYaNvykZqTz0SAsEtQQe59lUjp0pwMupGtiIN3tbVBH2SdSV1jG+Cm&#10;lOMomkmDBYeFHCta55TeTnejYNdiu5rEm+Zwu64ff+fpz+8hJqWGg271DcJT59/hV3uvFXxG8RS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itsVxgAAAN0A&#10;AAAPAAAAAAAAAAAAAAAAAKoCAABkcnMvZG93bnJldi54bWxQSwUGAAAAAAQABAD6AAAAnQMAAAAA&#10;">
                  <v:shape id="Freeform 4136" o:spid="_x0000_s1064" style="position:absolute;left:6087;top:4216;width:110;height:2;visibility:visible;mso-wrap-style:square;v-text-anchor:top" coordsize="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KnMYA&#10;AADdAAAADwAAAGRycy9kb3ducmV2LnhtbESPQWvCQBSE7wX/w/IEb3WjiK3RVSQgFETBtGCOz+wz&#10;CWbfht2txn/fLRR6HGbmG2a16U0r7uR8Y1nBZJyAIC6tbrhS8PW5e30H4QOyxtYyKXiSh8168LLC&#10;VNsHn+ieh0pECPsUFdQhdKmUvqzJoB/bjjh6V+sMhihdJbXDR4SbVk6TZC4NNhwXauwoq6m85d9G&#10;QbY4H7LLsc33p2nuisObLY6uUGo07LdLEIH68B/+a39oBbNkMoffN/EJ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ZKnMYAAADdAAAADwAAAAAAAAAAAAAAAACYAgAAZHJz&#10;L2Rvd25yZXYueG1sUEsFBgAAAAAEAAQA9QAAAIsDAAAAAA==&#10;" path="m110,l,1e" filled="f" strokeweight=".15089mm">
                    <v:path arrowok="t" o:connecttype="custom" o:connectlocs="110,4216;0,4217" o:connectangles="0,0"/>
                  </v:shape>
                </v:group>
                <v:group id="Group 4133" o:spid="_x0000_s1065" style="position:absolute;left:5279;top:4527;width:1521;height:16" coordorigin="5279,4527" coordsize="152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hTg+cYAAADdAAAADwAAAGRycy9kb3ducmV2LnhtbESPQWvCQBSE7wX/w/IE&#10;b7qJtrZEVxHR4kEEtVC8PbLPJJh9G7JrEv+9WxB6HGbmG2a+7EwpGqpdYVlBPIpAEKdWF5wp+Dlv&#10;h18gnEfWWFomBQ9ysFz03uaYaNvykZqTz0SAsEtQQe59lUjp0pwMupGtiIN3tbVBH2SdSV1jG+Cm&#10;lOMomkqDBYeFHCta55TeTnej4LvFdjWJN83+dl0/LuePw+8+JqUG/W41A+Gp8//hV3unFbxH8Sf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FOD5xgAAAN0A&#10;AAAPAAAAAAAAAAAAAAAAAKoCAABkcnMvZG93bnJldi54bWxQSwUGAAAAAAQABAD6AAAAnQMAAAAA&#10;">
                  <v:shape id="Freeform 4134" o:spid="_x0000_s1066" style="position:absolute;left:5279;top:4527;width:1521;height:16;visibility:visible;mso-wrap-style:square;v-text-anchor:top" coordsize="152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eRf8MA&#10;AADdAAAADwAAAGRycy9kb3ducmV2LnhtbERPz2vCMBS+C/4P4Qm7iKadMrQaRYTBDh6c2w7ens1b&#10;G9a8hCbW+t+bg7Djx/d7ve1tIzpqg3GsIJ9mIIhLpw1XCr6/3icLECEia2wck4I7BdhuhoM1Ftrd&#10;+JO6U6xECuFQoII6Rl9IGcqaLIap88SJ+3WtxZhgW0nd4i2F20a+ZtmbtGg4NdToaV9T+Xe6WgXe&#10;H8cHs/vJz+PSLGedocZdSKmXUb9bgYjUx3/x0/2hFcyzPM1Nb9IT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eRf8MAAADdAAAADwAAAAAAAAAAAAAAAACYAgAAZHJzL2Rv&#10;d25yZXYueG1sUEsFBgAAAAAEAAQA9QAAAIgDAAAAAA==&#10;" path="m,15l1522,e" filled="f" strokeweight=".15089mm">
                    <v:path arrowok="t" o:connecttype="custom" o:connectlocs="0,4542;1522,4527" o:connectangles="0,0"/>
                  </v:shape>
                </v:group>
                <v:group id="Group 4131" o:spid="_x0000_s1067" style="position:absolute;left:6505;top:4921;width:134;height:101" coordorigin="6505,4921" coordsize="134,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MfREMYAAADdAAAADwAAAGRycy9kb3ducmV2LnhtbESPQWvCQBSE7wX/w/IE&#10;b7qJttJGVxHR4kEEtVC8PbLPJJh9G7JrEv+9WxB6HGbmG2a+7EwpGqpdYVlBPIpAEKdWF5wp+Dlv&#10;h58gnEfWWFomBQ9ysFz03uaYaNvykZqTz0SAsEtQQe59lUjp0pwMupGtiIN3tbVBH2SdSV1jG+Cm&#10;lOMomkqDBYeFHCta55TeTnej4LvFdjWJN83+dl0/LuePw+8+JqUG/W41A+Gp8//hV3unFbxH8Rf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x9EQxgAAAN0A&#10;AAAPAAAAAAAAAAAAAAAAAKoCAABkcnMvZG93bnJldi54bWxQSwUGAAAAAAQABAD6AAAAnQMAAAAA&#10;">
                  <v:shape id="Freeform 4132" o:spid="_x0000_s1068" style="position:absolute;left:6505;top:4921;width:134;height:101;visibility:visible;mso-wrap-style:square;v-text-anchor:top" coordsize="13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k3q8MA&#10;AADdAAAADwAAAGRycy9kb3ducmV2LnhtbERPy2rCQBTdF/yH4Qru6sTBqkRHEUVoa6H4WLi8Zq5J&#10;MHMnZKYm/XtnUejycN6LVWcr8aDGl441jIYJCOLMmZJzDefT7nUGwgdkg5Vj0vBLHlbL3ssCU+Na&#10;PtDjGHIRQ9inqKEIoU6l9FlBFv3Q1cSRu7nGYoiwyaVpsI3htpIqSSbSYsmxocCaNgVl9+OP1bBt&#10;3+Rkf5Hqe/p1/wyV4o+rYq0H/W49BxGoC//iP/e70TBOVNwf38Qn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k3q8MAAADdAAAADwAAAAAAAAAAAAAAAACYAgAAZHJzL2Rv&#10;d25yZXYueG1sUEsFBgAAAAAEAAQA9QAAAIgDAAAAAA==&#10;" path="m134,l,84r122,17e" filled="f" strokeweight=".15089mm">
                    <v:path arrowok="t" o:connecttype="custom" o:connectlocs="134,4921;0,5005;122,5022" o:connectangles="0,0,0"/>
                  </v:shape>
                </v:group>
                <v:group id="Group 4129" o:spid="_x0000_s1069" style="position:absolute;left:6275;top:4654;width:1383;height:871" coordorigin="6275,4654" coordsize="1383,8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0Xq8UAAADdAAAADwAAAGRycy9kb3ducmV2LnhtbESPQYvCMBSE78L+h/AW&#10;vGlaVxepRhHZFQ8iqAvi7dE822LzUppsW/+9EQSPw8x8w8yXnSlFQ7UrLCuIhxEI4tTqgjMFf6ff&#10;wRSE88gaS8uk4E4OlouP3hwTbVs+UHP0mQgQdgkqyL2vEildmpNBN7QVcfCutjbog6wzqWtsA9yU&#10;chRF39JgwWEhx4rWOaW3479RsGmxXX3FP83udl3fL6fJ/ryLSan+Z7eagfDU+Xf41d5qBeNoFM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DdF6vFAAAA3QAA&#10;AA8AAAAAAAAAAAAAAAAAqgIAAGRycy9kb3ducmV2LnhtbFBLBQYAAAAABAAEAPoAAACcAwAAAAA=&#10;">
                  <v:shape id="Freeform 4130" o:spid="_x0000_s1070" style="position:absolute;left:6275;top:4654;width:1383;height:871;visibility:visible;mso-wrap-style:square;v-text-anchor:top" coordsize="1383,8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0becYA&#10;AADdAAAADwAAAGRycy9kb3ducmV2LnhtbESP3WoCMRSE7wt9h3CE3tXERaysRpHSgi0U6g+6l4fN&#10;cbO4OVk2qa5vbwqFXg4z8w0zX/auERfqQu1Zw2ioQBCX3tRcadjv3p+nIEJENth4Jg03CrBcPD7M&#10;MTf+yhu6bGMlEoRDjhpsjG0uZSgtOQxD3xIn7+Q7hzHJrpKmw2uCu0ZmSk2kw5rTgsWWXi2V5+2P&#10;0/DyNlaF/S6+svBRHG9rdzCf7LR+GvSrGYhIffwP/7XXRsNYZRn8vklP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n0becYAAADdAAAADwAAAAAAAAAAAAAAAACYAgAAZHJz&#10;L2Rvd25yZXYueG1sUEsFBgAAAAAEAAQA9QAAAIsDAAAAAA==&#10;" path="m,870l1383,e" filled="f" strokeweight=".15089mm">
                    <v:path arrowok="t" o:connecttype="custom" o:connectlocs="0,5524;1383,4654" o:connectangles="0,0"/>
                  </v:shape>
                </v:group>
                <v:group id="Group 4127" o:spid="_x0000_s1071" style="position:absolute;left:5306;top:1528;width:1507;height:22" coordorigin="5306,1528" coordsize="150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MsR8UAAADdAAAADwAAAGRycy9kb3ducmV2LnhtbESPQYvCMBSE78L+h/AE&#10;b5pWV1mqUURW2YMsqAvi7dE822LzUprY1n9vhAWPw8x8wyxWnSlFQ7UrLCuIRxEI4tTqgjMFf6ft&#10;8AuE88gaS8uk4EEOVsuP3gITbVs+UHP0mQgQdgkqyL2vEildmpNBN7IVcfCutjbog6wzqWtsA9yU&#10;chxFM2mw4LCQY0WbnNLb8W4U7Fps15P4u9nfrpvH5TT9Pe9jUmrQ79ZzEJ46/w7/t3+0gs9oPI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9DLEfFAAAA3QAA&#10;AA8AAAAAAAAAAAAAAAAAqgIAAGRycy9kb3ducmV2LnhtbFBLBQYAAAAABAAEAPoAAACcAwAAAAA=&#10;">
                  <v:shape id="Freeform 4128" o:spid="_x0000_s1072" style="position:absolute;left:5306;top:1528;width:1507;height:22;visibility:visible;mso-wrap-style:square;v-text-anchor:top" coordsize="150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T9FcUA&#10;AADdAAAADwAAAGRycy9kb3ducmV2LnhtbESPT4vCMBTE74LfITxhb5oqoqUaZRFkdy/iP9jr2+bZ&#10;dG1eSpPVrp/eCILHYWZ+w8yXra3EhRpfOlYwHCQgiHOnSy4UHA/rfgrCB2SNlWNS8E8elotuZ46Z&#10;dlfe0WUfChEh7DNUYEKoMyl9bsiiH7iaOHon11gMUTaF1A1eI9xWcpQkE2mx5LhgsKaVofy8/7MK&#10;vtOtNuY3/XKbjzUdi5+pPd+mSr312vcZiEBteIWf7U+tYJyMxvB4E5+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dP0VxQAAAN0AAAAPAAAAAAAAAAAAAAAAAJgCAABkcnMv&#10;ZG93bnJldi54bWxQSwUGAAAAAAQABAD1AAAAigMAAAAA&#10;" path="m,l1507,22e" filled="f" strokeweight=".15089mm">
                    <v:path arrowok="t" o:connecttype="custom" o:connectlocs="0,1528;1507,1550" o:connectangles="0,0"/>
                  </v:shape>
                </v:group>
                <v:group id="Group 4125" o:spid="_x0000_s1073" style="position:absolute;left:10247;top:4020;width:159;height:190" coordorigin="10247,4020" coordsize="159,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RqMcAAADdAAAADwAAAGRycy9kb3ducmV2LnhtbESPQWvCQBSE7wX/w/KE&#10;3ppNbFMkZhURKx5CoSqU3h7ZZxLMvg3ZbRL/fbdQ6HGYmW+YfDOZVgzUu8aygiSKQRCXVjdcKbic&#10;356WIJxH1thaJgV3crBZzx5yzLQd+YOGk69EgLDLUEHtfZdJ6cqaDLrIdsTBu9reoA+yr6TucQxw&#10;08pFHL9Kgw2HhRo72tVU3k7fRsFhxHH7nOyH4nbd3b/O6ftnkZBSj/NpuwLhafL/4b/2USt4iR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YRqMcAAADd&#10;AAAADwAAAAAAAAAAAAAAAACqAgAAZHJzL2Rvd25yZXYueG1sUEsFBgAAAAAEAAQA+gAAAJ4DAAAA&#10;AA==&#10;">
                  <v:shape id="Freeform 4126" o:spid="_x0000_s1074" style="position:absolute;left:10247;top:4020;width:159;height:190;visibility:visible;mso-wrap-style:square;v-text-anchor:top" coordsize="159,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FL8QA&#10;AADdAAAADwAAAGRycy9kb3ducmV2LnhtbESPT2sCMRTE7wW/Q3iCt5p1q6KrUUQq2FOpFrw+Nm//&#10;4OZl2UQ3fnsjFHocZuY3zHobTCPu1LnasoLJOAFBnFtdc6ng93x4X4BwHlljY5kUPMjBdjN4W2Om&#10;bc8/dD/5UkQIuwwVVN63mZQur8igG9uWOHqF7Qz6KLtS6g77CDeNTJNkLg3WHBcqbGlfUX493YyC&#10;PHwWX6k+7opZ8Mv+9n1ZnGcfSo2GYbcC4Sn4//Bf+6gVTJN0Dq838QnIz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3hS/EAAAA3QAAAA8AAAAAAAAAAAAAAAAAmAIAAGRycy9k&#10;b3ducmV2LnhtbFBLBQYAAAAABAAEAPUAAACJAwAAAAA=&#10;" path="m159,190l,,,190r159,xe" filled="f" strokeweight=".06858mm">
                    <v:path arrowok="t" o:connecttype="custom" o:connectlocs="159,4210;0,4020;0,4210;159,4210" o:connectangles="0,0,0,0"/>
                  </v:shape>
                </v:group>
                <v:group id="Group 4123" o:spid="_x0000_s1075" style="position:absolute;left:8837;top:4020;width:1569;height:634" coordorigin="8837,4020" coordsize="1569,6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gqRMYAAADdAAAADwAAAGRycy9kb3ducmV2LnhtbESPT2vCQBTE74LfYXmC&#10;t7qJf0t0FRGVHqRQLZTeHtlnEsy+Ddk1id++KxQ8DjPzG2a16UwpGqpdYVlBPIpAEKdWF5wp+L4c&#10;3t5BOI+ssbRMCh7kYLPu91aYaNvyFzVnn4kAYZeggtz7KpHSpTkZdCNbEQfvamuDPsg6k7rGNsBN&#10;KcdRNJcGCw4LOVa0yym9ne9GwbHFdjuJ983pdt09fi+zz59TTEoNB912CcJT51/h//aHVjCNxgt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eCpExgAAAN0A&#10;AAAPAAAAAAAAAAAAAAAAAKoCAABkcnMvZG93bnJldi54bWxQSwUGAAAAAAQABAD6AAAAnQMAAAAA&#10;">
                  <v:shape id="Freeform 4124" o:spid="_x0000_s1076" style="position:absolute;left:8837;top:4020;width:1569;height:634;visibility:visible;mso-wrap-style:square;v-text-anchor:top" coordsize="1569,6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IVnMEA&#10;AADdAAAADwAAAGRycy9kb3ducmV2LnhtbERPTWvCQBC9F/oflhF6CTpRpJToKlZI6NVUsMchOybB&#10;7GzIrjH9992D0OPjfW/3k+3UyINvnWhYLlJQLJUzrdQazt/5/AOUDySGOies4Zc97HevL1vKjHvI&#10;iccy1CqGiM9IQxNCnyH6qmFLfuF6lshd3WApRDjUaAZ6xHDb4SpN39FSK7GhoZ6PDVe38m41mJ88&#10;JPiZXy5lUiR3XBcOx0Lrt9l02IAKPIV/8dP9ZTSs01WcG9/EJ4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SFZzBAAAA3QAAAA8AAAAAAAAAAAAAAAAAmAIAAGRycy9kb3du&#10;cmV2LnhtbFBLBQYAAAAABAAEAPUAAACGAwAAAAA=&#10;" path="m,634r1569,l1569,190r-159,l1410,,,,,634xe" filled="f" strokeweight=".06858mm">
                    <v:path arrowok="t" o:connecttype="custom" o:connectlocs="0,4654;1569,4654;1569,4210;1410,4210;1410,4020;0,4020;0,4654" o:connectangles="0,0,0,0,0,0,0"/>
                  </v:shape>
                </v:group>
                <v:group id="Group 4121" o:spid="_x0000_s1077" style="position:absolute;left:8515;top:4337;width:323;height:190" coordorigin="8515,4337" coordsize="323,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brcYAAADdAAAADwAAAGRycy9kb3ducmV2LnhtbESPT2vCQBTE74LfYXmC&#10;t7qJ/7DRVURUepBCtVB6e2SfSTD7NmTXJH77rlDwOMzMb5jVpjOlaKh2hWUF8SgCQZxaXXCm4Pty&#10;eFuAcB5ZY2mZFDzIwWbd760w0bblL2rOPhMBwi5BBbn3VSKlS3My6Ea2Ig7e1dYGfZB1JnWNbYCb&#10;Uo6jaC4NFhwWcqxol1N6O9+NgmOL7XYS75vT7bp7/F5mnz+nmJQaDrrtEoSnzr/C/+0PrWAajd/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xutxgAAAN0A&#10;AAAPAAAAAAAAAAAAAAAAAKoCAABkcnMvZG93bnJldi54bWxQSwUGAAAAAAQABAD6AAAAnQMAAAAA&#10;">
                  <v:shape id="Freeform 4122" o:spid="_x0000_s1078" style="position:absolute;left:8515;top:4337;width:323;height:190;visibility:visible;mso-wrap-style:square;v-text-anchor:top" coordsize="323,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2GVsEA&#10;AADdAAAADwAAAGRycy9kb3ducmV2LnhtbERPy4rCMBTdC/MP4QruNK0jZaxGGWQGfCxk1A+4NNem&#10;2NyUJlPr35uF4PJw3st1b2vRUesrxwrSSQKCuHC64lLB5fw7/gLhA7LG2jEpeJCH9epjsMRcuzv/&#10;UXcKpYgh7HNUYEJocil9Yciin7iGOHJX11oMEbal1C3eY7it5TRJMmmx4thgsKGNoeJ2+rcKjo/9&#10;/JzKQ9oV+8z87KTLLnOn1GjYfy9ABOrDW/xyb7WCWfIZ98c38QnI1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thlbBAAAA3QAAAA8AAAAAAAAAAAAAAAAAmAIAAGRycy9kb3du&#10;cmV2LnhtbFBLBQYAAAAABAAEAPUAAACGAwAAAAA=&#10;" path="m,190l322,e" filled="f" strokeweight=".15089mm">
                    <v:path arrowok="t" o:connecttype="custom" o:connectlocs="0,4527;322,4337" o:connectangles="0,0"/>
                  </v:shape>
                </v:group>
                <v:group id="Group 4119" o:spid="_x0000_s1079" style="position:absolute;left:2044;top:2908;width:946;height:254" coordorigin="2044,2908" coordsize="946,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SBdscAAADdAAAADwAAAGRycy9kb3ducmV2LnhtbESPT2vCQBTE70K/w/IK&#10;vZlNmlpKmlVEaulBCmqh9PbIPpNg9m3Irvnz7V2h4HGYmd8w+Wo0jeipc7VlBUkUgyAurK65VPBz&#10;3M7fQDiPrLGxTAomcrBaPsxyzLQdeE/9wZciQNhlqKDyvs2kdEVFBl1kW+LgnWxn0AfZlVJ3OAS4&#10;aeRzHL9KgzWHhQpb2lRUnA8Xo+BzwGGdJh/97nzaTH/HxffvLiGlnh7H9TsIT6O/h//bX1rBS5wm&#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QSBdscAAADd&#10;AAAADwAAAAAAAAAAAAAAAACqAgAAZHJzL2Rvd25yZXYueG1sUEsFBgAAAAAEAAQA+gAAAJ4DAAAA&#10;AA==&#10;">
                  <v:shape id="Freeform 4120" o:spid="_x0000_s1080" style="position:absolute;left:2044;top:2908;width:946;height:254;visibility:visible;mso-wrap-style:square;v-text-anchor:top" coordsize="946,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17QMYA&#10;AADdAAAADwAAAGRycy9kb3ducmV2LnhtbESPzWrDMBCE74W8g9hAbo1cp5TgRgklaaGHlpKfg4+L&#10;tLHcWCvHUmPn7aNCocdhZr5hFqvBNeJCXag9K3iYZiCItTc1VwoO+7f7OYgQkQ02nknBlQKslqO7&#10;BRbG97ylyy5WIkE4FKjAxtgWUgZtyWGY+pY4eUffOYxJdpU0HfYJ7hqZZ9mTdFhzWrDY0tqSPu1+&#10;nIKSSu1e+zOezl9Wfn6U30edb5SajIeXZxCRhvgf/mu/GwWP2SyH3zfpCcjl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17QMYAAADdAAAADwAAAAAAAAAAAAAAAACYAgAAZHJz&#10;L2Rvd25yZXYueG1sUEsFBgAAAAAEAAQA9QAAAIsDAAAAAA==&#10;" path="m,254r946,l946,,,,,254xe" filled="f" strokeweight=".2195mm">
                    <v:path arrowok="t" o:connecttype="custom" o:connectlocs="0,3162;946,3162;946,2908;0,2908;0,3162" o:connectangles="0,0,0,0,0"/>
                  </v:shape>
                </v:group>
                <v:group id="Group 4117" o:spid="_x0000_s1081" style="position:absolute;left:2239;top:3090;width:555;height:2" coordorigin="2239,3090" coordsize="5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q6msYAAADdAAAADwAAAGRycy9kb3ducmV2LnhtbESPT2vCQBTE7wW/w/KE&#10;3uomphWJriKipQcR/APi7ZF9JsHs25Bdk/jtuwWhx2FmfsPMl72pREuNKy0riEcRCOLM6pJzBefT&#10;9mMKwnlkjZVlUvAkB8vF4G2OqbYdH6g9+lwECLsUFRTe16mULivIoBvZmjh4N9sY9EE2udQNdgFu&#10;KjmOook0WHJYKLCmdUHZ/fgwCr477FZJvGl399v6eT197S+7mJR6H/arGQhPvf8Pv9o/WsFnlC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mrqaxgAAAN0A&#10;AAAPAAAAAAAAAAAAAAAAAKoCAABkcnMvZG93bnJldi54bWxQSwUGAAAAAAQABAD6AAAAnQMAAAAA&#10;">
                  <v:shape id="Freeform 4118" o:spid="_x0000_s1082" style="position:absolute;left:2239;top:3090;width:555;height:2;visibility:visible;mso-wrap-style:square;v-text-anchor:top" coordsize="5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rYO8YA&#10;AADdAAAADwAAAGRycy9kb3ducmV2LnhtbESP3WrCQBSE7wt9h+UUvKubaioSXaUUBMEfqEbx8pA9&#10;TYLZs3F31fj23UKhl8PMfMNM551pxI2cry0reOsnIIgLq2suFeT7xesYhA/IGhvLpOBBHuaz56cp&#10;Ztre+Ytuu1CKCGGfoYIqhDaT0hcVGfR92xJH79s6gyFKV0rt8B7hppGDJBlJgzXHhQpb+qyoOO+u&#10;RoFM3/Xhsc3dMW+25zUWl9XmNFKq99J9TEAE6sJ/+K+91ArSZJjC75v4BOTs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rYO8YAAADdAAAADwAAAAAAAAAAAAAAAACYAgAAZHJz&#10;L2Rvd25yZXYueG1sUEsFBgAAAAAEAAQA9QAAAIsDAAAAAA==&#10;" path="m,l555,e" filled="f" strokeweight=".16461mm">
                    <v:path arrowok="t" o:connecttype="custom" o:connectlocs="0,0;555,0" o:connectangles="0,0"/>
                  </v:shape>
                </v:group>
                <v:group id="Group 4115" o:spid="_x0000_s1083" style="position:absolute;left:4100;top:3559;width:75;height:77" coordorigin="4100,3559" coordsize="7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HdcYAAADdAAAADwAAAGRycy9kb3ducmV2LnhtbESPT4vCMBTE78J+h/CE&#10;vWna9Q9LNYqIu+xBBHVBvD2aZ1tsXkoT2/rtjSB4HGbmN8x82ZlSNFS7wrKCeBiBIE6tLjhT8H/8&#10;GXyDcB5ZY2mZFNzJwXLx0Ztjom3Le2oOPhMBwi5BBbn3VSKlS3My6Ia2Ig7exdYGfZB1JnWNbYCb&#10;Un5F0VQaLDgs5FjROqf0ergZBb8ttqtRvGm218v6fj5OdqdtTEp99rvVDISnzr/Dr/afVjCORh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P4d1xgAAAN0A&#10;AAAPAAAAAAAAAAAAAAAAAKoCAABkcnMvZG93bnJldi54bWxQSwUGAAAAAAQABAD6AAAAnQMAAAAA&#10;">
                  <v:shape id="Freeform 4116" o:spid="_x0000_s1084" style="position:absolute;left:4100;top:3559;width:75;height:77;visibility:visible;mso-wrap-style:square;v-text-anchor:top" coordsize="7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9FAsIA&#10;AADdAAAADwAAAGRycy9kb3ducmV2LnhtbESPQYvCMBSE7wv+h/AEb2tqXUSrUUQQ9LiuLHt8NM+m&#10;2LyUJLb135uFhT0OM/MNs9kNthEd+VA7VjCbZiCIS6drrhRcv47vSxAhImtsHJOCJwXYbUdvGyy0&#10;6/mTukusRIJwKFCBibEtpAylIYth6lri5N2ctxiT9JXUHvsEt43Ms2whLdacFgy2dDBU3i8Pq+DW&#10;nfzRUb101/OPWfX5dzQ6V2oyHvZrEJGG+B/+a5+0go9svoDfN+kJyO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z0UCwgAAAN0AAAAPAAAAAAAAAAAAAAAAAJgCAABkcnMvZG93&#10;bnJldi54bWxQSwUGAAAAAAQABAD1AAAAhwMAAAAA&#10;" path="m59,l,53,75,77,59,e" fillcolor="black" stroked="f">
                    <v:path arrowok="t" o:connecttype="custom" o:connectlocs="59,3559;0,3612;75,3636;59,3559" o:connectangles="0,0,0,0"/>
                  </v:shape>
                </v:group>
                <v:group id="Group 4113" o:spid="_x0000_s1085" style="position:absolute;left:4100;top:3559;width:75;height:77" coordorigin="4100,3559" coordsize="7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G8mcYAAADdAAAADwAAAGRycy9kb3ducmV2LnhtbESPQWvCQBSE7wX/w/IE&#10;b7qJWi3RVURUPEihWii9PbLPJJh9G7JrEv+9WxB6HGbmG2a57kwpGqpdYVlBPIpAEKdWF5wp+L7s&#10;hx8gnEfWWFomBQ9ysF713paYaNvyFzVnn4kAYZeggtz7KpHSpTkZdCNbEQfvamuDPsg6k7rGNsBN&#10;KcdRNJMGCw4LOVa0zSm9ne9GwaHFdjOJd83pdt0+fi/vnz+nmJQa9LvNAoSnzv+HX+2jVjCNJn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obyZxgAAAN0A&#10;AAAPAAAAAAAAAAAAAAAAAKoCAABkcnMvZG93bnJldi54bWxQSwUGAAAAAAQABAD6AAAAnQMAAAAA&#10;">
                  <v:shape id="Freeform 4114" o:spid="_x0000_s1086" style="position:absolute;left:4100;top:3559;width:75;height:77;visibility:visible;mso-wrap-style:square;v-text-anchor:top" coordsize="7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XBSMAA&#10;AADdAAAADwAAAGRycy9kb3ducmV2LnhtbERPy4rCMBTdD/gP4QruxsTxgVSjyIAoFASr4PbSXNti&#10;c1OaqPXvzUJweTjv5bqztXhQ6yvHGkZDBYI4d6biQsP5tP2dg/AB2WDtmDS8yMN61ftZYmLck4/0&#10;yEIhYgj7BDWUITSJlD4vyaIfuoY4clfXWgwRtoU0LT5juK3ln1IzabHi2FBiQ/8l5bfsbjWkh+m4&#10;mVplT5M0HYXscDHXy07rQb/bLEAE6sJX/HHvjYaJGse58U18An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4XBSMAAAADdAAAADwAAAAAAAAAAAAAAAACYAgAAZHJzL2Rvd25y&#10;ZXYueG1sUEsFBgAAAAAEAAQA9QAAAIUDAAAAAA==&#10;" path="m75,77l,53,59,,75,77e" filled="f" strokeweight=".2195mm">
                    <v:path arrowok="t" o:connecttype="custom" o:connectlocs="75,3636;0,3612;59,3559;75,3636" o:connectangles="0,0,0,0"/>
                  </v:shape>
                </v:group>
                <v:group id="Group 4111" o:spid="_x0000_s1087" style="position:absolute;left:4100;top:3624;width:75;height:2" coordorigin="4100,3624" coordsize="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KNcMYAAADdAAAADwAAAGRycy9kb3ducmV2LnhtbESPQWvCQBSE7wX/w/IE&#10;b7qJWrHRVURUPEihWii9PbLPJJh9G7JrEv+9WxB6HGbmG2a57kwpGqpdYVlBPIpAEKdWF5wp+L7s&#10;h3MQziNrLC2Tggc5WK96b0tMtG35i5qzz0SAsEtQQe59lUjp0pwMupGtiIN3tbVBH2SdSV1jG+Cm&#10;lOMomkmDBYeFHCva5pTeznej4NBiu5nEu+Z0u24fv5f3z59TTEoN+t1mAcJT5//Dr/ZRK5hGkw/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7co1wxgAAAN0A&#10;AAAPAAAAAAAAAAAAAAAAAKoCAABkcnMvZG93bnJldi54bWxQSwUGAAAAAAQABAD6AAAAnQMAAAAA&#10;">
                  <v:shape id="Freeform 4112" o:spid="_x0000_s1088" style="position:absolute;left:4100;top:3624;width:75;height:2;visibility:visible;mso-wrap-style:square;v-text-anchor:top" coordsize="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VmTcAA&#10;AADdAAAADwAAAGRycy9kb3ducmV2LnhtbERPy4rCMBTdD/gP4QruNB1RcTpGkYoguJmpQreX5vbB&#10;JDeliVr/3iyEWR7Oe7MbrBF36n3rWMHnLAFBXDrdcq3gejlO1yB8QNZoHJOCJ3nYbUcfG0y1e/Av&#10;3fNQixjCPkUFTQhdKqUvG7LoZ64jjlzleoshwr6WusdHDLdGzpNkJS22HBsa7ChrqPzLb1ZByIyh&#10;aolnXxxazm9fz2L9kyk1GQ/7bxCBhvAvfrtPWsEiWcT98U18An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DVmTcAAAADdAAAADwAAAAAAAAAAAAAAAACYAgAAZHJzL2Rvd25y&#10;ZXYueG1sUEsFBgAAAAAEAAQA9QAAAIUDAAAAAA==&#10;" path="m,l75,e" filled="f" strokeweight=".42614mm">
                    <v:path arrowok="t" o:connecttype="custom" o:connectlocs="0,0;75,0" o:connectangles="0,0"/>
                  </v:shape>
                </v:group>
                <v:group id="Group 4109" o:spid="_x0000_s1089" style="position:absolute;left:4057;top:3503;width:73;height:82" coordorigin="4057,3503" coordsize="7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LyC8YAAADdAAAADwAAAGRycy9kb3ducmV2LnhtbESPS4vCQBCE7wv+h6EF&#10;bzqJL5aso4ioeBDBByx7azJtEsz0hMyYxH+/syDssaiqr6jFqjOlaKh2hWUF8SgCQZxaXXCm4Hbd&#10;DT9BOI+ssbRMCl7kYLXsfSww0bblMzUXn4kAYZeggtz7KpHSpTkZdCNbEQfvbmuDPsg6k7rGNsBN&#10;KcdRNJcGCw4LOVa0ySl9XJ5Gwb7Fdj2Jt83xcd+8fq6z0/cxJqUG/W79BcJT5//D7/ZBK5hG0xj+&#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AvILxgAAAN0A&#10;AAAPAAAAAAAAAAAAAAAAAKoCAABkcnMvZG93bnJldi54bWxQSwUGAAAAAAQABAD6AAAAnQMAAAAA&#10;">
                  <v:shape id="Freeform 4110" o:spid="_x0000_s1090" style="position:absolute;left:4057;top:3503;width:73;height:82;visibility:visible;mso-wrap-style:square;v-text-anchor:top" coordsize="7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sJjcUA&#10;AADdAAAADwAAAGRycy9kb3ducmV2LnhtbESPQWvCQBSE7wX/w/IEb3VjCFKjq4il4kEEo4LHR/aZ&#10;DWbfhuyq6b/vFgo9DjPzDbNY9bYRT+p87VjBZJyAIC6drrlScD59vX+A8AFZY+OYFHyTh9Vy8LbA&#10;XLsXH+lZhEpECPscFZgQ2lxKXxqy6MeuJY7ezXUWQ5RdJXWHrwi3jUyTZCot1hwXDLa0MVTei4dV&#10;sL/omT+fUndMD4fPbXYNxdXMlBoN+/UcRKA+/If/2jutIEuyFH7fxCc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mwmNxQAAAN0AAAAPAAAAAAAAAAAAAAAAAJgCAABkcnMv&#10;ZG93bnJldi54bWxQSwUGAAAAAAQABAD1AAAAigMAAAAA&#10;" path="m73,82l,e" filled="f" strokeweight=".15089mm">
                    <v:path arrowok="t" o:connecttype="custom" o:connectlocs="73,3585;0,3503" o:connectangles="0,0"/>
                  </v:shape>
                </v:group>
                <v:group id="Group 4107" o:spid="_x0000_s1091" style="position:absolute;left:3719;top:3378;width:75;height:77" coordorigin="3719,3378" coordsize="7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zJ58cAAADdAAAADwAAAGRycy9kb3ducmV2LnhtbESPQWvCQBSE7wX/w/IK&#10;3ppNNC2SZhWRKh5CoSqU3h7ZZxLMvg3ZbRL/fbdQ6HGYmW+YfDOZVgzUu8aygiSKQRCXVjdcKbic&#10;908rEM4ja2wtk4I7OdisZw85ZtqO/EHDyVciQNhlqKD2vsukdGVNBl1kO+LgXW1v0AfZV1L3OAa4&#10;aeUijl+kwYbDQo0d7Woqb6dvo+Aw4rhdJm9Dcbvu7l/n5/fPIiGl5o/T9hWEp8n/h//aR60gjdM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pzJ58cAAADd&#10;AAAADwAAAAAAAAAAAAAAAACqAgAAZHJzL2Rvd25yZXYueG1sUEsFBgAAAAAEAAQA+gAAAJ4DAAAA&#10;AA==&#10;">
                  <v:shape id="Freeform 4108" o:spid="_x0000_s1092" style="position:absolute;left:3719;top:3378;width:75;height:77;visibility:visible;mso-wrap-style:square;v-text-anchor:top" coordsize="7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cNk8IA&#10;AADdAAAADwAAAGRycy9kb3ducmV2LnhtbESPQYvCMBSE74L/ITzBm6ZbyqJdoyyCoMd1RTw+mmdT&#10;tnkpSWzrvzcLC3scZuYbZrMbbSt68qFxrOBtmYEgrpxuuFZw+T4sViBCRNbYOiYFTwqw204nGyy1&#10;G/iL+nOsRYJwKFGBibErpQyVIYth6Tri5N2dtxiT9LXUHocEt63Ms+xdWmw4LRjsaG+o+jk/rIJ7&#10;f/QHR83KXU43sx7yazQ6V2o+Gz8/QEQa43/4r33UCoqsKOD3TXoCc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Vw2TwgAAAN0AAAAPAAAAAAAAAAAAAAAAAJgCAABkcnMvZG93&#10;bnJldi54bWxQSwUGAAAAAAQABAD1AAAAhwMAAAAA&#10;" path="m,l16,77,74,24,,e" fillcolor="black" stroked="f">
                    <v:path arrowok="t" o:connecttype="custom" o:connectlocs="0,3378;16,3455;74,3402;0,3378" o:connectangles="0,0,0,0"/>
                  </v:shape>
                </v:group>
                <v:group id="Group 4105" o:spid="_x0000_s1093" style="position:absolute;left:3719;top:3378;width:75;height:77" coordorigin="3719,3378" coordsize="7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n0CMYAAADdAAAADwAAAGRycy9kb3ducmV2LnhtbESPT4vCMBTE7wt+h/AE&#10;b2ta/yxSjSKyigdZWBXE26N5tsXmpTTZtn57Iwh7HGbmN8xi1ZlSNFS7wrKCeBiBIE6tLjhTcD5t&#10;P2cgnEfWWFomBQ9ysFr2PhaYaNvyLzVHn4kAYZeggtz7KpHSpTkZdENbEQfvZmuDPsg6k7rGNsBN&#10;KUdR9CUNFhwWcqxok1N6P/4ZBbsW2/U4/m4O99vmcT1Nfy6HmJQa9Lv1HISnzv+H3+29VjCJJlN4&#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OfQIxgAAAN0A&#10;AAAPAAAAAAAAAAAAAAAAAKoCAABkcnMvZG93bnJldi54bWxQSwUGAAAAAAQABAD6AAAAnQMAAAAA&#10;">
                  <v:shape id="Freeform 4106" o:spid="_x0000_s1094" style="position:absolute;left:3719;top:3378;width:75;height:77;visibility:visible;mso-wrap-style:square;v-text-anchor:top" coordsize="7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D3MQA&#10;AADdAAAADwAAAGRycy9kb3ducmV2LnhtbESPQYvCMBSE74L/ITzBmya6VaQaRYRlhYKwVfD6aJ5t&#10;sXkpTVbrvzcLC3scZuYbZrPrbSMe1PnasYbZVIEgLpypudRwOX9OViB8QDbYOCYNL/Kw2w4HG0yN&#10;e/I3PfJQighhn6KGKoQ2ldIXFVn0U9cSR+/mOoshyq6UpsNnhNtGzpVaSos1x4UKWzpUVNzzH6sh&#10;Oy0+2oVV9pxk2Szkp6u5Xb+0Ho/6/RpEoD78h//aR6MhUckSft/EJyC3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Qg9zEAAAA3QAAAA8AAAAAAAAAAAAAAAAAmAIAAGRycy9k&#10;b3ducmV2LnhtbFBLBQYAAAAABAAEAPUAAACJAwAAAAA=&#10;" path="m,l74,24,16,77,,e" filled="f" strokeweight=".2195mm">
                    <v:path arrowok="t" o:connecttype="custom" o:connectlocs="0,3378;74,3402;16,3455;0,3378" o:connectangles="0,0,0,0"/>
                  </v:shape>
                </v:group>
                <v:group id="Group 4103" o:spid="_x0000_s1095" style="position:absolute;left:3719;top:3390;width:75;height:2" coordorigin="3719,3390" coordsize="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P5MYAAADdAAAADwAAAGRycy9kb3ducmV2LnhtbESPQWvCQBSE74X+h+UV&#10;etNNqraSuoqIigcpNAri7ZF9JsHs25DdJvHfu4LQ4zAz3zCzRW8q0VLjSssK4mEEgjizuuRcwfGw&#10;GUxBOI+ssbJMCm7kYDF/fZlhom3Hv9SmPhcBwi5BBYX3dSKlywoy6Ia2Jg7exTYGfZBNLnWDXYCb&#10;Sn5E0ac0WHJYKLCmVUHZNf0zCrYddstRvG7318vqdj5Mfk77mJR6f+uX3yA89f4//GzvtIJxNP6C&#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p8/kxgAAAN0A&#10;AAAPAAAAAAAAAAAAAAAAAKoCAABkcnMvZG93bnJldi54bWxQSwUGAAAAAAQABAD6AAAAnQMAAAAA&#10;">
                  <v:shape id="Freeform 4104" o:spid="_x0000_s1096" style="position:absolute;left:3719;top:3390;width:75;height:2;visibility:visible;mso-wrap-style:square;v-text-anchor:top" coordsize="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qS8AA&#10;AADdAAAADwAAAGRycy9kb3ducmV2LnhtbERPy4rCMBTdD/gP4QruNB1RcTpGkYoguJmpQreX5vbB&#10;JDeliVr/3iyEWR7Oe7MbrBF36n3rWMHnLAFBXDrdcq3gejlO1yB8QNZoHJOCJ3nYbUcfG0y1e/Av&#10;3fNQixjCPkUFTQhdKqUvG7LoZ64jjlzleoshwr6WusdHDLdGzpNkJS22HBsa7ChrqPzLb1ZByIyh&#10;aolnXxxazm9fz2L9kyk1GQ/7bxCBhvAvfrtPWsEiWcS58U18An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kNqS8AAAADdAAAADwAAAAAAAAAAAAAAAACYAgAAZHJzL2Rvd25y&#10;ZXYueG1sUEsFBgAAAAAEAAQA9QAAAIUDAAAAAA==&#10;" path="m,l74,e" filled="f" strokeweight=".42614mm">
                    <v:path arrowok="t" o:connecttype="custom" o:connectlocs="0,0;74,0" o:connectangles="0,0"/>
                  </v:shape>
                </v:group>
                <v:group id="Group 4101" o:spid="_x0000_s1097" style="position:absolute;left:3764;top:3429;width:74;height:82" coordorigin="3764,3429" coordsize="7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T+DcYAAADdAAAADwAAAGRycy9kb3ducmV2LnhtbESPQWvCQBSE74X+h+UV&#10;etNNqpaauoqIigcpNAri7ZF9JsHs25DdJvHfu4LQ4zAz3zCzRW8q0VLjSssK4mEEgjizuuRcwfGw&#10;GXyBcB5ZY2WZFNzIwWL++jLDRNuOf6lNfS4ChF2CCgrv60RKlxVk0A1tTRy8i20M+iCbXOoGuwA3&#10;lfyIok9psOSwUGBNq4Kya/pnFGw77JajeN3ur5fV7XyY/Jz2MSn1/tYvv0F46v1/+NneaQXjaDy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dP4NxgAAAN0A&#10;AAAPAAAAAAAAAAAAAAAAAKoCAABkcnMvZG93bnJldi54bWxQSwUGAAAAAAQABAD6AAAAnQMAAAAA&#10;">
                  <v:shape id="Freeform 4102" o:spid="_x0000_s1098" style="position:absolute;left:3764;top:3429;width:74;height:82;visibility:visible;mso-wrap-style:square;v-text-anchor:top" coordsize="7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yV9cUA&#10;AADdAAAADwAAAGRycy9kb3ducmV2LnhtbERPz2vCMBS+D/Y/hDfwIjPt0DGqUaqgqIyNOS/eHs2z&#10;7Za8dE3U+t+bg7Djx/d7MuusEWdqfe1YQTpIQBAXTtdcKth/L5/fQPiArNE4JgVX8jCbPj5MMNPu&#10;wl903oVSxBD2GSqoQmgyKX1RkUU/cA1x5I6utRgibEupW7zEcGvkS5K8Sos1x4YKG1pUVPzuTlbB&#10;T/53eP9YabM8pMf8s78x22KeKtV76vIxiEBd+Bff3WutYJiM4v74Jj4BO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XJX1xQAAAN0AAAAPAAAAAAAAAAAAAAAAAJgCAABkcnMv&#10;ZG93bnJldi54bWxQSwUGAAAAAAQABAD1AAAAigMAAAAA&#10;" path="m,l73,81e" filled="f" strokeweight=".15089mm">
                    <v:path arrowok="t" o:connecttype="custom" o:connectlocs="0,3429;73,3510" o:connectangles="0,0"/>
                  </v:shape>
                </v:group>
                <v:group id="Group 4099" o:spid="_x0000_s1099" style="position:absolute;left:2990;top:3035;width:1344;height:1507" coordorigin="2990,3035" coordsize="1344,1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tk1sYAAADdAAAADwAAAGRycy9kb3ducmV2LnhtbESPT4vCMBTE74LfITzB&#10;25pWV1m6RhFR8SAL/oFlb4/m2Rabl9LEtn77jSB4HGbmN8x82ZlSNFS7wrKCeBSBIE6tLjhTcDlv&#10;P75AOI+ssbRMCh7kYLno9+aYaNvykZqTz0SAsEtQQe59lUjp0pwMupGtiIN3tbVBH2SdSV1jG+Cm&#10;lOMomkmDBYeFHCta55TeTnejYNdiu5rEm+Zwu64ff+fpz+8hJqWGg271DcJT59/hV3uvFXxG0xi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22TWxgAAAN0A&#10;AAAPAAAAAAAAAAAAAAAAAKoCAABkcnMvZG93bnJldi54bWxQSwUGAAAAAAQABAD6AAAAnQMAAAAA&#10;">
                  <v:shape id="Freeform 4100" o:spid="_x0000_s1100" style="position:absolute;left:2990;top:3035;width:1344;height:1507;visibility:visible;mso-wrap-style:square;v-text-anchor:top" coordsize="1344,1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O8TMUA&#10;AADdAAAADwAAAGRycy9kb3ducmV2LnhtbESPQWvCQBSE74L/YXlCb2ajaCvRVUQJ9FSsLfT6zL4m&#10;odm3MW/VtL++Wyh4HGbmG2a16V2jrtRJ7dnAJElBERfe1lwaeH/LxwtQEpAtNp7JwDcJbNbDwQoz&#10;62/8StdjKFWEsGRooAqhzbSWoiKHkviWOHqfvnMYouxKbTu8Rbhr9DRNH7XDmuNChS3tKiq+jhdn&#10;4KOVk+xfnn5cnrPoc3k4zxcHYx5G/XYJKlAf7uH/9rM1MEvnU/h7E5+A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w7xMxQAAAN0AAAAPAAAAAAAAAAAAAAAAAJgCAABkcnMv&#10;ZG93bnJldi54bWxQSwUGAAAAAAQABAD1AAAAigMAAAAA&#10;" path="m,l1344,1507e" filled="f" strokeweight=".15089mm">
                    <v:path arrowok="t" o:connecttype="custom" o:connectlocs="0,3035;1344,4542" o:connectangles="0,0"/>
                  </v:shape>
                </v:group>
                <v:group id="Group 4097" o:spid="_x0000_s1101" style="position:absolute;left:2004;top:4399;width:1035;height:255" coordorigin="2004,4399" coordsize="103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VfOsYAAADdAAAADwAAAGRycy9kb3ducmV2LnhtbESPT4vCMBTE78J+h/CE&#10;vWna9Q9LNYqIu+xBBHVBvD2aZ1tsXkoT2/rtjSB4HGbmN8x82ZlSNFS7wrKCeBiBIE6tLjhT8H/8&#10;GXyDcB5ZY2mZFNzJwXLx0Ztjom3Le2oOPhMBwi5BBbn3VSKlS3My6Ia2Ig7exdYGfZB1JnWNbYCb&#10;Un5F0VQaLDgs5FjROqf0ergZBb8ttqtRvGm218v6fj5OdqdtTEp99rvVDISnzr/Dr/afVjCOJi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RV86xgAAAN0A&#10;AAAPAAAAAAAAAAAAAAAAAKoCAABkcnMvZG93bnJldi54bWxQSwUGAAAAAAQABAD6AAAAnQMAAAAA&#10;">
                  <v:shape id="Freeform 4098" o:spid="_x0000_s1102" style="position:absolute;left:2004;top:4399;width:1035;height:255;visibility:visible;mso-wrap-style:square;v-text-anchor:top" coordsize="103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0KXsgA&#10;AADdAAAADwAAAGRycy9kb3ducmV2LnhtbESPW2vCQBSE3wv+h+UUfKub1iupq4ggiiBSLw++HbOn&#10;STB7Ns2uGv31rlDwcZiZb5jhuDaFuFDlcssKPlsRCOLE6pxTBbvt7GMAwnlkjYVlUnAjB+NR422I&#10;sbZX/qHLxqciQNjFqCDzvoyldElGBl3LlsTB+7WVQR9klUpd4TXATSG/oqgnDeYcFjIsaZpRctqc&#10;jYLpar4u6K+9661O+8OsXByX23tfqeZ7PfkG4an2r/B/e6EVdKJuB55vwhOQo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HrQpeyAAAAN0AAAAPAAAAAAAAAAAAAAAAAJgCAABk&#10;cnMvZG93bnJldi54bWxQSwUGAAAAAAQABAD1AAAAjQMAAAAA&#10;" path="m,l,255r1036,l1036,,,e" stroked="f">
                    <v:path arrowok="t" o:connecttype="custom" o:connectlocs="0,4399;0,4654;1036,4654;1036,4399;0,4399" o:connectangles="0,0,0,0,0"/>
                  </v:shape>
                </v:group>
                <v:group id="Group 4095" o:spid="_x0000_s1103" style="position:absolute;left:2004;top:4399;width:1035;height:255" coordorigin="2004,4399" coordsize="103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Bi1cYAAADdAAAADwAAAGRycy9kb3ducmV2LnhtbESPT2vCQBTE7wW/w/KE&#10;3uomthGJriKi4kEK/gHx9sg+k2D2bciuSfz23UKhx2FmfsPMl72pREuNKy0riEcRCOLM6pJzBZfz&#10;9mMKwnlkjZVlUvAiB8vF4G2OqbYdH6k9+VwECLsUFRTe16mULivIoBvZmjh4d9sY9EE2udQNdgFu&#10;KjmOook0WHJYKLCmdUHZ4/Q0CnYddqvPeNMeHvf163ZOvq+HmJR6H/arGQhPvf8P/7X3WsFXlC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4GLVxgAAAN0A&#10;AAAPAAAAAAAAAAAAAAAAAKoCAABkcnMvZG93bnJldi54bWxQSwUGAAAAAAQABAD6AAAAnQMAAAAA&#10;">
                  <v:shape id="Freeform 4096" o:spid="_x0000_s1104" style="position:absolute;left:2004;top:4399;width:1035;height:255;visibility:visible;mso-wrap-style:square;v-text-anchor:top" coordsize="103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gIycUA&#10;AADdAAAADwAAAGRycy9kb3ducmV2LnhtbESPUWvCMBSF34X9h3CFvWnq2JxUo4yxQV+m2PkDrs01&#10;LTY3pUls9+8XYbDHwznnO5zNbrStuFHvG8cKFvMMBHHldMNGwen7c7YC4QOyxtYxKfghD7vtw2SD&#10;uXYDH+lWBiMShH2OCuoQulxKX9Vk0c9dR5y8i+sthiR7I3WPQ4LbVj5l2VJabDgt1NjRe03VtYw2&#10;Uc6vxWC+isVHeTLdwcZ4iHGv1ON0fFuDCDSG//Bfu9AKnrOXJdzfpCc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WAjJxQAAAN0AAAAPAAAAAAAAAAAAAAAAAJgCAABkcnMv&#10;ZG93bnJldi54bWxQSwUGAAAAAAQABAD1AAAAigMAAAAA&#10;" path="m,255r1036,l1036,,,,,255xe" filled="f" strokeweight=".2195mm">
                    <v:path arrowok="t" o:connecttype="custom" o:connectlocs="0,4654;1036,4654;1036,4399;0,4399;0,4654" o:connectangles="0,0,0,0,0"/>
                  </v:shape>
                </v:group>
                <v:group id="Group 4093" o:spid="_x0000_s1105" style="position:absolute;left:2022;top:4582;width:999;height:2" coordorigin="2022,4582" coordsize="9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H5ZOcYAAADdAAAADwAAAGRycy9kb3ducmV2LnhtbESPQWvCQBSE70L/w/IK&#10;vekmbW0ldRWRKh5EMAri7ZF9JsHs25DdJvHfdwXB4zAz3zDTeW8q0VLjSssK4lEEgjizuuRcwfGw&#10;Gk5AOI+ssbJMCm7kYD57GUwx0bbjPbWpz0WAsEtQQeF9nUjpsoIMupGtiYN3sY1BH2STS91gF+Cm&#10;ku9R9CUNlhwWCqxpWVB2Tf+MgnWH3eIj/m2318vydj6Md6dtTEq9vfaLHxCeev8MP9obreAzGn/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4flk5xgAAAN0A&#10;AAAPAAAAAAAAAAAAAAAAAKoCAABkcnMvZG93bnJldi54bWxQSwUGAAAAAAQABAD6AAAAnQMAAAAA&#10;">
                  <v:shape id="Freeform 4094" o:spid="_x0000_s1106" style="position:absolute;left:2022;top:4582;width:999;height:2;visibility:visible;mso-wrap-style:square;v-text-anchor:top" coordsize="9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Oy2cMA&#10;AADdAAAADwAAAGRycy9kb3ducmV2LnhtbERPy2rCQBTdF/yH4Rbc1UlLLRKdhKAtWurGB66vmdsk&#10;TeZOmBk1/n1nUejycN6LfDCduJLzjWUFz5MEBHFpdcOVguPh42kGwgdkjZ1lUnAnD3k2elhgqu2N&#10;d3Tdh0rEEPYpKqhD6FMpfVmTQT+xPXHkvq0zGCJ0ldQObzHcdPIlSd6kwYZjQ409LWsq2/3FKBim&#10;6/efbes+Z9JtTsXZuCWuvpQaPw7FHESgIfyL/9wbreA1mca58U18Aj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Oy2cMAAADdAAAADwAAAAAAAAAAAAAAAACYAgAAZHJzL2Rv&#10;d25yZXYueG1sUEsFBgAAAAAEAAQA9QAAAIgDAAAAAA==&#10;" path="m,l1000,e" filled="f" strokeweight=".16461mm">
                    <v:path arrowok="t" o:connecttype="custom" o:connectlocs="0,0;1000,0" o:connectangles="0,0"/>
                  </v:shape>
                </v:group>
                <v:group id="Group 4091" o:spid="_x0000_s1107" style="position:absolute;left:1831;top:6522;width:1331;height:254" coordorigin="1831,6522" coordsize="1331,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o0MYAAADdAAAADwAAAGRycy9kb3ducmV2LnhtbESPQWvCQBSE70L/w/IK&#10;vekmbS01dRWRKh5EMAri7ZF9JsHs25DdJvHfdwXB4zAz3zDTeW8q0VLjSssK4lEEgjizuuRcwfGw&#10;Gn6DcB5ZY2WZFNzIwXz2Mphiom3He2pTn4sAYZeggsL7OpHSZQUZdCNbEwfvYhuDPsgml7rBLsBN&#10;Jd+j6EsaLDksFFjTsqDsmv4ZBesOu8VH/Ntur5fl7XwY707bmJR6e+0XPyA89f4ZfrQ3WsFnNJ7A&#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rWjQxgAAAN0A&#10;AAAPAAAAAAAAAAAAAAAAAKoCAABkcnMvZG93bnJldi54bWxQSwUGAAAAAAQABAD6AAAAnQMAAAAA&#10;">
                  <v:shape id="Freeform 4092" o:spid="_x0000_s1108" style="position:absolute;left:1831;top:6522;width:1331;height:254;visibility:visible;mso-wrap-style:square;v-text-anchor:top" coordsize="1331,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eUA8AA&#10;AADdAAAADwAAAGRycy9kb3ducmV2LnhtbERPTYvCMBC9C/6HMMJeRFNFVKpRRHTZ46oFr0MztsVm&#10;Ujqxdv/95rCwx8f73u57V6uOWqk8G5hNE1DEubcVFway23myBiUB2WLtmQz8kMB+NxxsMbX+zRfq&#10;rqFQMYQlRQNlCE2qteQlOZSpb4gj9/CtwxBhW2jb4juGu1rPk2SpHVYcG0ps6FhS/ry+nAG5fN7v&#10;405OjazYL/rvzD84M+Zj1B82oAL14V/85/6yBhbJMu6Pb+IT0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eUA8AAAADdAAAADwAAAAAAAAAAAAAAAACYAgAAZHJzL2Rvd25y&#10;ZXYueG1sUEsFBgAAAAAEAAQA9QAAAIUDAAAAAA==&#10;" path="m,254r1331,l1331,,,,,254xe" filled="f" strokeweight=".2195mm">
                    <v:path arrowok="t" o:connecttype="custom" o:connectlocs="0,6776;1331,6776;1331,6522;0,6522;0,6776" o:connectangles="0,0,0,0,0"/>
                  </v:shape>
                </v:group>
                <v:group id="Group 4089" o:spid="_x0000_s1109" style="position:absolute;left:1849;top:6704;width:1296;height:2" coordorigin="1849,6704" coordsize="12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eua8YAAADdAAAADwAAAGRycy9kb3ducmV2LnhtbESPT4vCMBTE74LfITzB&#10;m6bVXVm6RhFR8SAL/oFlb4/m2Rabl9LEtn77jSB4HGbmN8x82ZlSNFS7wrKCeByBIE6tLjhTcDlv&#10;R18gnEfWWFomBQ9ysFz0e3NMtG35SM3JZyJA2CWoIPe+SqR0aU4G3dhWxMG72tqgD7LOpK6xDXBT&#10;ykkUzaTBgsNCjhWtc0pvp7tRsGuxXU3jTXO4XdePv/Pnz+8hJqWGg271DcJT59/hV3uvFXxEsxi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t65rxgAAAN0A&#10;AAAPAAAAAAAAAAAAAAAAAKoCAABkcnMvZG93bnJldi54bWxQSwUGAAAAAAQABAD6AAAAnQMAAAAA&#10;">
                  <v:shape id="Freeform 4090" o:spid="_x0000_s1110" style="position:absolute;left:1849;top:6704;width:1296;height:2;visibility:visible;mso-wrap-style:square;v-text-anchor:top" coordsize="12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F/A8QA&#10;AADdAAAADwAAAGRycy9kb3ducmV2LnhtbESPQWsCMRSE7wX/Q3hCbzXrIiKrUUSwVXpSS/H42Dw3&#10;q5uXJUl1/feNIHgcZuYbZrbobCOu5EPtWMFwkIEgLp2uuVLwc1h/TECEiKyxcUwK7hRgMe+9zbDQ&#10;7sY7uu5jJRKEQ4EKTIxtIWUoDVkMA9cSJ+/kvMWYpK+k9nhLcNvIPMvG0mLNacFgSytD5WX/ZxV4&#10;e/xe7r42+nDcfp7zkfmNq8oq9d7vllMQkbr4Cj/bG61glI1zeLxJT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hfwPEAAAA3QAAAA8AAAAAAAAAAAAAAAAAmAIAAGRycy9k&#10;b3ducmV2LnhtbFBLBQYAAAAABAAEAPUAAACJAwAAAAA=&#10;" path="m,l1296,e" filled="f" strokeweight=".16461mm">
                    <v:path arrowok="t" o:connecttype="custom" o:connectlocs="0,0;1296,0" o:connectangles="0,0"/>
                  </v:shape>
                </v:group>
                <v:group id="Group 4087" o:spid="_x0000_s1111" style="position:absolute;left:2497;top:4654;width:25;height:1868" coordorigin="2497,4654" coordsize="25,18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mVh8cAAADdAAAADwAAAGRycy9kb3ducmV2LnhtbESPQWvCQBSE7wX/w/IK&#10;3ppNtA2SZhWRKh5CoSqU3h7ZZxLMvg3ZbRL/fbdQ6HGYmW+YfDOZVgzUu8aygiSKQRCXVjdcKbic&#10;908rEM4ja2wtk4I7OdisZw85ZtqO/EHDyVciQNhlqKD2vsukdGVNBl1kO+LgXW1v0AfZV1L3OAa4&#10;aeUijlNpsOGwUGNHu5rK2+nbKDiMOG6XydtQ3K67+9f55f2zSEip+eO0fQXhafL/4b/2USt4jtM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SmVh8cAAADd&#10;AAAADwAAAAAAAAAAAAAAAACqAgAAZHJzL2Rvd25yZXYueG1sUEsFBgAAAAAEAAQA+gAAAJ4DAAAA&#10;AA==&#10;">
                  <v:shape id="Freeform 4088" o:spid="_x0000_s1112" style="position:absolute;left:2497;top:4654;width:25;height:1868;visibility:visible;mso-wrap-style:square;v-text-anchor:top" coordsize="25,1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L6wscA&#10;AADdAAAADwAAAGRycy9kb3ducmV2LnhtbESPQWvCQBSE74L/YXlCL9JsWiRI6ioiLS14qVFsjo/s&#10;axLNvg3ZNcb+erdQ6HGYmW+YxWowjeipc7VlBU9RDIK4sLrmUsFh//Y4B+E8ssbGMim4kYPVcjxa&#10;YKrtlXfUZ74UAcIuRQWV920qpSsqMugi2xIH79t2Bn2QXSl1h9cAN418juNEGqw5LFTY0qai4pxd&#10;jIJ5/nk6HPPp19bctu7y+tN7+d4r9TAZ1i8gPA3+P/zX/tAKZnEyg9834QnI5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y+sLHAAAA3QAAAA8AAAAAAAAAAAAAAAAAmAIAAGRy&#10;cy9kb3ducmV2LnhtbFBLBQYAAAAABAAEAPUAAACMAwAAAAA=&#10;" path="m25,l,1868e" filled="f" strokeweight=".15089mm">
                    <v:path arrowok="t" o:connecttype="custom" o:connectlocs="25,4654;0,6522" o:connectangles="0,0"/>
                  </v:shape>
                </v:group>
                <v:group id="Group 4085" o:spid="_x0000_s1113" style="position:absolute;left:3452;top:4979;width:68;height:79" coordorigin="3452,4979"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jKhoxgAAAN0A&#10;AAAPAAAAAAAAAAAAAAAAAKoCAABkcnMvZG93bnJldi54bWxQSwUGAAAAAAQABAD6AAAAnQMAAAAA&#10;">
                  <v:shape id="Freeform 4086" o:spid="_x0000_s1114" style="position:absolute;left:3452;top:4979;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ivsMA&#10;AADdAAAADwAAAGRycy9kb3ducmV2LnhtbESPT2sCMRTE70K/Q3iF3jTbIut2a5RSqHj1D+jxsXnd&#10;TU1eliTV7bc3guBxmJnfMPPl4Kw4U4jGs4LXSQGCuPHacKtgv/seVyBiQtZoPZOCf4qwXDyN5lhr&#10;f+ENnbepFRnCsUYFXUp9LWVsOnIYJ74nzt6PDw5TlqGVOuAlw52Vb0VRSoeG80KHPX111Jy2f07B&#10;ejcL5mhPthzeD643WOnVb6XUy/Pw+QEi0ZAe4Xt7rRVMi7KE25v8BO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NivsMAAADdAAAADwAAAAAAAAAAAAAAAACYAgAAZHJzL2Rv&#10;d25yZXYueG1sUEsFBgAAAAAEAAQA9QAAAIgDAAAAAA==&#10;" path="m68,l,38,67,78,68,e" fillcolor="black" stroked="f">
                    <v:path arrowok="t" o:connecttype="custom" o:connectlocs="68,4979;0,5017;67,5057;68,4979" o:connectangles="0,0,0,0"/>
                  </v:shape>
                </v:group>
                <v:group id="Group 4083" o:spid="_x0000_s1115" style="position:absolute;left:3452;top:4979;width:68;height:79" coordorigin="3452,4979"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KThMcAAADdAAAADwAAAGRycy9kb3ducmV2LnhtbESPQWvCQBSE74L/YXlC&#10;b3UTa22JWUVEpQcpVAvF2yP7TEKyb0N2TeK/7xYKHoeZ+YZJ14OpRUetKy0riKcRCOLM6pJzBd/n&#10;/fM7COeRNdaWScGdHKxX41GKibY9f1F38rkIEHYJKii8bxIpXVaQQTe1DXHwrrY16INsc6lb7APc&#10;1HIWRQtpsOSwUGBD24Ky6nQzCg499puXeNcdq+v2fjm/fv4cY1LqaTJsliA8Df4R/m9/aAXzaPEG&#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hKThMcAAADd&#10;AAAADwAAAAAAAAAAAAAAAACqAgAAZHJzL2Rvd25yZXYueG1sUEsFBgAAAAAEAAQA+gAAAJ4DAAAA&#10;AA==&#10;">
                  <v:shape id="Freeform 4084" o:spid="_x0000_s1116" style="position:absolute;left:3452;top:4979;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FEMsEA&#10;AADdAAAADwAAAGRycy9kb3ducmV2LnhtbERPTWsCMRC9C/0PYQreNFHEymqUIii99OBW7XWajLtr&#10;N5MlSXX7782h0OPjfa82vWvFjUJsPGuYjBUIYuNtw5WG48dutAARE7LF1jNp+KUIm/XTYIWF9Xc+&#10;0K1MlcghHAvUUKfUFVJGU5PDOPYdceYuPjhMGYZK2oD3HO5aOVVqLh02nBtq7Ghbk/kuf5yG87Xc&#10;TvwFP+PXuzEvpzgNqPZaD5/71yWIRH36F/+536yGmZrnuflNfgJ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hRDLBAAAA3QAAAA8AAAAAAAAAAAAAAAAAmAIAAGRycy9kb3du&#10;cmV2LnhtbFBLBQYAAAAABAAEAPUAAACGAwAAAAA=&#10;" path="m,38l68,,67,78,,38e" filled="f" strokeweight=".2195mm">
                    <v:path arrowok="t" o:connecttype="custom" o:connectlocs="0,5017;68,4979;67,5057;0,5017" o:connectangles="0,0,0,0"/>
                  </v:shape>
                </v:group>
                <v:group id="Group 4081" o:spid="_x0000_s1117" style="position:absolute;left:3452;top:4979;width:68;height:38" coordorigin="3452,4979" coordsize="6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MGibccAAADdAAAADwAAAGRycy9kb3ducmV2LnhtbESPQWvCQBSE74L/YXlC&#10;b3UTa6WNWUVEpQcpVAvF2yP7TEKyb0N2TeK/7xYKHoeZ+YZJ14OpRUetKy0riKcRCOLM6pJzBd/n&#10;/fMbCOeRNdaWScGdHKxX41GKibY9f1F38rkIEHYJKii8bxIpXVaQQTe1DXHwrrY16INsc6lb7APc&#10;1HIWRQtpsOSwUGBD24Ky6nQzCg499puXeNcdq+v2fjm/fv4cY1LqaTJsliA8Df4R/m9/aAXzaPE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MGibccAAADd&#10;AAAADwAAAAAAAAAAAAAAAACqAgAAZHJzL2Rvd25yZXYueG1sUEsFBgAAAAAEAAQA+gAAAJ4DAAAA&#10;AA==&#10;">
                  <v:shape id="Freeform 4082" o:spid="_x0000_s1118" style="position:absolute;left:3452;top:4979;width:68;height:38;visibility:visible;mso-wrap-style:square;v-text-anchor:top" coordsize="6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CgFcQA&#10;AADdAAAADwAAAGRycy9kb3ducmV2LnhtbERPy2rCQBTdC/2H4Ra6M5NWsSU6SikIrQvRpF1kd8nc&#10;PDBzZ8hMTfx7Z1Ho8nDem91kenGlwXeWFTwnKQjiyuqOGwXfxX7+BsIHZI29ZVJwIw+77cNsg5m2&#10;I5/pmodGxBD2GSpoQ3CZlL5qyaBPrCOOXG0HgyHCoZF6wDGGm16+pOlKGuw4NrTo6KOl6pL/GgXF&#10;8WvvusVYj/XB2VMp3eLnWCr19Di9r0EEmsK/+M/9qRUs09e4P76JT0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AoBXEAAAA3QAAAA8AAAAAAAAAAAAAAAAAmAIAAGRycy9k&#10;b3ducmV2LnhtbFBLBQYAAAAABAAEAPUAAACJAwAAAAA=&#10;" path="m68,l,38e" filled="f" strokeweight=".2195mm">
                    <v:path arrowok="t" o:connecttype="custom" o:connectlocs="68,4979;0,5017" o:connectangles="0,0"/>
                  </v:shape>
                </v:group>
                <v:group id="Group 4079" o:spid="_x0000_s1119" style="position:absolute;left:3519;top:5018;width:110;height:2" coordorigin="3519,5018"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244tsYAAADdAAAADwAAAGRycy9kb3ducmV2LnhtbESPQWvCQBSE7wX/w/IE&#10;b7qJtrZEVxHR4kEEtVC8PbLPJJh9G7JrEv+9WxB6HGbmG2a+7EwpGqpdYVlBPIpAEKdWF5wp+Dlv&#10;h18gnEfWWFomBQ9ysFz03uaYaNvykZqTz0SAsEtQQe59lUjp0pwMupGtiIN3tbVBH2SdSV1jG+Cm&#10;lOMomkqDBYeFHCta55TeTnej4LvFdjWJN83+dl0/LuePw+8+JqUG/W41A+Gp8//hV3unFbxHnzH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bji2xgAAAN0A&#10;AAAPAAAAAAAAAAAAAAAAAKoCAABkcnMvZG93bnJldi54bWxQSwUGAAAAAAQABAD6AAAAnQMAAAAA&#10;">
                  <v:shape id="Freeform 4080" o:spid="_x0000_s1120" style="position:absolute;left:3519;top:5018;width:110;height:2;visibility:visible;mso-wrap-style:square;v-text-anchor:top" coordsize="1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lgi8cA&#10;AADdAAAADwAAAGRycy9kb3ducmV2LnhtbESPT2sCMRTE74V+h/AKvdWsUlrZGqUIotST/1p6e26e&#10;2aWblzWJu+u3bwoFj8PM/IaZzHpbi5Z8qBwrGA4yEMSF0xUbBfvd4mkMIkRkjbVjUnClALPp/d0E&#10;c+063lC7jUYkCIccFZQxNrmUoSjJYhi4hjh5J+ctxiS9kdpjl+C2lqMse5EWK04LJTY0L6n42V6s&#10;gvGnGXp/aePXRzU/mONyff7u1ko9PvTvbyAi9fEW/m+vtILn7HUEf2/SE5D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lpYIvHAAAA3QAAAA8AAAAAAAAAAAAAAAAAmAIAAGRy&#10;cy9kb3ducmV2LnhtbFBLBQYAAAAABAAEAPUAAACMAwAAAAA=&#10;" path="m,l110,1e" filled="f" strokeweight=".15089mm">
                    <v:path arrowok="t" o:connecttype="custom" o:connectlocs="0,10036;110,10038" o:connectangles="0,0"/>
                  </v:shape>
                </v:group>
                <v:group id="Group 4077" o:spid="_x0000_s1121" style="position:absolute;left:3480;top:5049;width:78;height:73" coordorigin="3480,5049"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ADWsYAAADdAAAADwAAAGRycy9kb3ducmV2LnhtbESPQWvCQBSE7wX/w/IE&#10;b7qJWi3RVURUPEihWii9PbLPJJh9G7JrEv+9WxB6HGbmG2a57kwpGqpdYVlBPIpAEKdWF5wp+L7s&#10;hx8gnEfWWFomBQ9ysF713paYaNvyFzVnn4kAYZeggtz7KpHSpTkZdCNbEQfvamuDPsg6k7rGNsBN&#10;KcdRNJMGCw4LOVa0zSm9ne9GwaHFdjOJd83pdt0+fi/vnz+nmJQa9LvNAoSnzv+HX+2jVjCN5h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8ANaxgAAAN0A&#10;AAAPAAAAAAAAAAAAAAAAAKoCAABkcnMvZG93bnJldi54bWxQSwUGAAAAAAQABAD6AAAAnQMAAAAA&#10;">
                  <v:shape id="Freeform 4078" o:spid="_x0000_s1122" style="position:absolute;left:3480;top:5049;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BgsMUA&#10;AADdAAAADwAAAGRycy9kb3ducmV2LnhtbESPT2vCQBTE70K/w/IK3uqmNqYSs0otiBW81BbPj+wz&#10;f/dtyK4x/fbdQsHjMDO/YbLNaFoxUO8qywqeZxEI4tzqigsF31+7pyUI55E1tpZJwQ852KwfJhmm&#10;2t74k4aTL0SAsEtRQel9l0rp8pIMupntiIN3sb1BH2RfSN3jLcBNK+dRlEiDFYeFEjt6LylvTlej&#10;YHlpME72L9t6OBfHw0LXnY1rpaaP49sKhKfR38P/7Q+tII5eY/h7E5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oGCwxQAAAN0AAAAPAAAAAAAAAAAAAAAAAJgCAABkcnMv&#10;ZG93bnJldi54bWxQSwUGAAAAAAQABAD1AAAAigMAAAAA&#10;" path="m78,l,12,50,73,78,e" fillcolor="black" stroked="f">
                    <v:path arrowok="t" o:connecttype="custom" o:connectlocs="78,5049;0,5061;50,5122;78,5049" o:connectangles="0,0,0,0"/>
                  </v:shape>
                </v:group>
                <v:group id="Group 4075" o:spid="_x0000_s1123" style="position:absolute;left:3480;top:5049;width:78;height:73" coordorigin="3480,5049"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FU+tcYAAADdAAAADwAAAGRycy9kb3ducmV2LnhtbESPQWvCQBSE70L/w/IK&#10;vekmbW0ldRWRKh5EMAri7ZF9JsHs25DdJvHfdwXB4zAz3zDTeW8q0VLjSssK4lEEgjizuuRcwfGw&#10;Gk5AOI+ssbJMCm7kYD57GUwx0bbjPbWpz0WAsEtQQeF9nUjpsoIMupGtiYN3sY1BH2STS91gF+Cm&#10;ku9R9CUNlhwWCqxpWVB2Tf+MgnWH3eIj/m2318vydj6Md6dtTEq9vfaLHxCeev8MP9obreAz+h7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VT61xgAAAN0A&#10;AAAPAAAAAAAAAAAAAAAAAKoCAABkcnMvZG93bnJldi54bWxQSwUGAAAAAAQABAD6AAAAnQMAAAAA&#10;">
                  <v:shape id="Freeform 4076" o:spid="_x0000_s1124" style="position:absolute;left:3480;top:5049;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ac08YA&#10;AADdAAAADwAAAGRycy9kb3ducmV2LnhtbESPQWsCMRSE74X+h/AK3mrWRazdGqVVt/TgReuhx8fm&#10;dbN087IkUeO/N4VCj8PMfMMsVsn24kw+dI4VTMYFCOLG6Y5bBcfP+nEOIkRkjb1jUnClAKvl/d0C&#10;K+0uvKfzIbYiQzhUqMDEOFRShsaQxTB2A3H2vp23GLP0rdQeLxlue1kWxUxa7DgvGBxobaj5OZys&#10;gr7cbf168lW+m+dNXc9T2h79m1Kjh/T6AiJSiv/hv/aHVjAtnmbw+yY/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2ac08YAAADdAAAADwAAAAAAAAAAAAAAAACYAgAAZHJz&#10;L2Rvd25yZXYueG1sUEsFBgAAAAAEAAQA9QAAAIsDAAAAAA==&#10;" path="m78,l50,73,,12,78,e" filled="f" strokeweight=".2195mm">
                    <v:path arrowok="t" o:connecttype="custom" o:connectlocs="78,5049;50,5122;0,5061;78,5049" o:connectangles="0,0,0,0"/>
                  </v:shape>
                </v:group>
                <v:group id="Group 4073" o:spid="_x0000_s1125" style="position:absolute;left:3544;top:5049;width:2;height:73" coordorigin="3544,5049" coordsize="2,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8sFWccAAADdAAAADwAAAGRycy9kb3ducmV2LnhtbESPQWvCQBSE74L/YXlC&#10;b3UTa2uJWUVEpQcpVAvF2yP7TEKyb0N2TeK/7xYKHoeZ+YZJ14OpRUetKy0riKcRCOLM6pJzBd/n&#10;/fM7COeRNdaWScGdHKxX41GKibY9f1F38rkIEHYJKii8bxIpXVaQQTe1DXHwrrY16INsc6lb7APc&#10;1HIWRW/SYMlhocCGtgVl1elmFBx67Dcv8a47Vtft/XJ+/fw5xqTU02TYLEF4Gvwj/N/+0Arm0WI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8sFWccAAADd&#10;AAAADwAAAAAAAAAAAAAAAACqAgAAZHJzL2Rvd25yZXYueG1sUEsFBgAAAAAEAAQA+gAAAJ4DAAAA&#10;AA==&#10;">
                  <v:shape id="Freeform 4074" o:spid="_x0000_s1126" style="position:absolute;left:3544;top:5049;width:2;height:73;visibility:visible;mso-wrap-style:square;v-text-anchor:top" coordsize="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Y+DcUA&#10;AADdAAAADwAAAGRycy9kb3ducmV2LnhtbERPy2rCQBTdC/2H4Ra6qxOt2BAzkWppqaWLRv2AS+bm&#10;QTJ3QmbU2K93FgWXh/NO16PpxJkG11hWMJtGIIgLqxuuFBwPH88xCOeRNXaWScGVHKyzh0mKibYX&#10;zum895UIIewSVFB73ydSuqImg25qe+LAlXYw6AMcKqkHvIRw08l5FC2lwYZDQ409bWsq2v3JKChf&#10;dj/tt2+3+e6Ux5vPzfu8/P1T6ulxfFuB8DT6u/jf/aUVLKLXMDe8CU9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pj4NxQAAAN0AAAAPAAAAAAAAAAAAAAAAAJgCAABkcnMv&#10;ZG93bnJldi54bWxQSwUGAAAAAAQABAD1AAAAigMAAAAA&#10;" path="m,l,73e" filled="f" strokeweight=".49386mm">
                    <v:path arrowok="t" o:connecttype="custom" o:connectlocs="0,5049;0,5122" o:connectangles="0,0"/>
                  </v:shape>
                </v:group>
                <v:group id="Group 4071" o:spid="_x0000_s1127" style="position:absolute;left:3419;top:5092;width:86;height:69" coordorigin="3419,5092" coordsize="8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Rg0sMcAAADd&#10;AAAADwAAAAAAAAAAAAAAAACqAgAAZHJzL2Rvd25yZXYueG1sUEsFBgAAAAAEAAQA+gAAAJ4DAAAA&#10;AA==&#10;">
                  <v:shape id="Freeform 4072" o:spid="_x0000_s1128" style="position:absolute;left:3419;top:5092;width:86;height:69;visibility:visible;mso-wrap-style:square;v-text-anchor:top" coordsize="86,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vaqr0A&#10;AADdAAAADwAAAGRycy9kb3ducmV2LnhtbERPuwrCMBTdBf8hXMFNU59INYoIgoOLWnC9NNe2tLkp&#10;TWzr35tBcDyc9+7Qm0q01LjCsoLZNAJBnFpdcKYgeZwnGxDOI2usLJOCDzk47IeDHcbadnyj9u4z&#10;EULYxagg976OpXRpTgbd1NbEgXvZxqAPsMmkbrAL4aaS8yhaS4MFh4YcazrllJb3t1FQXmS/Slz6&#10;WWDXlsf27daz51Wp8ag/bkF46v1f/HNftIJltAn7w5vwBOT+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5vaqr0AAADdAAAADwAAAAAAAAAAAAAAAACYAgAAZHJzL2Rvd25yZXYu&#10;eG1sUEsFBgAAAAAEAAQA9QAAAIIDAAAAAA==&#10;" path="m86,l,68e" filled="f" strokeweight=".15089mm">
                    <v:path arrowok="t" o:connecttype="custom" o:connectlocs="86,5092;0,5160" o:connectangles="0,0"/>
                  </v:shape>
                </v:group>
                <v:group id="Group 4069" o:spid="_x0000_s1129" style="position:absolute;left:3453;top:4810;width:68;height:79" coordorigin="3453,4810"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rtIkccAAADd&#10;AAAADwAAAAAAAAAAAAAAAACqAgAAZHJzL2Rvd25yZXYueG1sUEsFBgAAAAAEAAQA+gAAAJ4DAAAA&#10;AA==&#10;">
                  <v:shape id="Freeform 4070" o:spid="_x0000_s1130" style="position:absolute;left:3453;top:4810;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SCR8MA&#10;AADdAAAADwAAAGRycy9kb3ducmV2LnhtbESPT2sCMRTE74LfITyhN81Wim5Xo5RCi1f/gD0+Ns/d&#10;1ORlSVLdfnsjCB6HmfkNs1z3zooLhWg8K3idFCCIa68NNwoO+69xCSImZI3WMyn4pwjr1XCwxEr7&#10;K2/pskuNyBCOFSpoU+oqKWPdksM48R1x9k4+OExZhkbqgNcMd1ZOi2ImHRrOCy129NlSfd79OQWb&#10;/TyYH3u2s/796DqDpf7+LZV6GfUfCxCJ+vQMP9obreCtKKdwf5Of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SCR8MAAADdAAAADwAAAAAAAAAAAAAAAACYAgAAZHJzL2Rv&#10;d25yZXYueG1sUEsFBgAAAAAEAAQA9QAAAIgDAAAAAA==&#10;" path="m69,l,39,68,79,69,e" fillcolor="black" stroked="f">
                    <v:path arrowok="t" o:connecttype="custom" o:connectlocs="69,4810;0,4849;68,4889;69,4810" o:connectangles="0,0,0,0"/>
                  </v:shape>
                </v:group>
                <v:group id="Group 4067" o:spid="_x0000_s1131" style="position:absolute;left:3453;top:4810;width:68;height:79" coordorigin="3453,4810"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SVzfccAAADdAAAADwAAAGRycy9kb3ducmV2LnhtbESPQWvCQBSE7wX/w/KE&#10;3uom2hZJ3YQgtvQgQlWQ3h7ZZxKSfRuy2yT++25B6HGYmW+YTTaZVgzUu9qygngRgSAurK65VHA+&#10;vT+tQTiPrLG1TApu5CBLZw8bTLQd+YuGoy9FgLBLUEHlfZdI6YqKDLqF7YiDd7W9QR9kX0rd4xjg&#10;ppXLKHqVBmsOCxV2tK2oaI4/RsHHiGO+infDvrlub9+nl8NlH5NSj/MpfwPhafL/4Xv7Uyt4jtYr&#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SVzfccAAADd&#10;AAAADwAAAAAAAAAAAAAAAACqAgAAZHJzL2Rvd25yZXYueG1sUEsFBgAAAAAEAAQA+gAAAJ4DAAAA&#10;AA==&#10;">
                  <v:shape id="Freeform 4068" o:spid="_x0000_s1132" style="position:absolute;left:3453;top:4810;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CozcQA&#10;AADdAAAADwAAAGRycy9kb3ducmV2LnhtbESPT2sCMRTE74V+h/AEb5ooUmVrFBEqXjx0++/6mjx3&#10;t928LEnU9dsbodDjMDO/YZbr3rXiTCE2njVMxgoEsfG24UrD+9vLaAEiJmSLrWfScKUI69XjwxIL&#10;6y/8SucyVSJDOBaooU6pK6SMpiaHcew74uwdfXCYsgyVtAEvGe5aOVXqSTpsOC/U2NG2JvNbnpyG&#10;z59yO/FH/IrfB2PmH3EaUO20Hg76zTOIRH36D/+191bDTC1mcH+Tn4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gqM3EAAAA3QAAAA8AAAAAAAAAAAAAAAAAmAIAAGRycy9k&#10;b3ducmV2LnhtbFBLBQYAAAAABAAEAPUAAACJAwAAAAA=&#10;" path="m,39l69,,68,79,,39e" filled="f" strokeweight=".2195mm">
                    <v:path arrowok="t" o:connecttype="custom" o:connectlocs="0,4849;69,4810;68,4889;0,4849" o:connectangles="0,0,0,0"/>
                  </v:shape>
                </v:group>
                <v:group id="Group 4065" o:spid="_x0000_s1133" style="position:absolute;left:3453;top:4810;width:68;height:39" coordorigin="3453,4810" coordsize="68,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BOksYAAADdAAAADwAAAGRycy9kb3ducmV2LnhtbESPT4vCMBTE78J+h/AW&#10;vGna9Q9SjSKyKx5EUBcWb4/m2Rabl9Jk2/rtjSB4HGbmN8xi1ZlSNFS7wrKCeBiBIE6tLjhT8Hv+&#10;GcxAOI+ssbRMCu7kYLX86C0w0bblIzUnn4kAYZeggtz7KpHSpTkZdENbEQfvamuDPsg6k7rGNsBN&#10;Kb+iaCoNFhwWcqxok1N6O/0bBdsW2/Uo/m72t+vmfjlPDn/7mJTqf3brOQhPnX+HX+2dVjCOZh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gE6SxgAAAN0A&#10;AAAPAAAAAAAAAAAAAAAAAKoCAABkcnMvZG93bnJldi54bWxQSwUGAAAAAAQABAD6AAAAnQMAAAAA&#10;">
                  <v:shape id="Freeform 4066" o:spid="_x0000_s1134" style="position:absolute;left:3453;top:4810;width:68;height:39;visibility:visible;mso-wrap-style:square;v-text-anchor:top" coordsize="68,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MTH8IA&#10;AADdAAAADwAAAGRycy9kb3ducmV2LnhtbESPQYvCMBSE78L+h/AWvMiaKlpKNcqyICze1ILXR/O2&#10;KSYvpYna/fdGEDwOM/MNs94Ozoob9aH1rGA2zUAQ11633CioTruvAkSIyBqtZ1LwTwG2m4/RGkvt&#10;73yg2zE2IkE4lKjAxNiVUobakMMw9R1x8v587zAm2TdS93hPcGflPMty6bDltGCwox9D9eV4dQrq&#10;q46VbQvC/Lz31prl5OQ7pcafw/cKRKQhvsOv9q9WsMiKHJ5v0hO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ExMfwgAAAN0AAAAPAAAAAAAAAAAAAAAAAJgCAABkcnMvZG93&#10;bnJldi54bWxQSwUGAAAAAAQABAD1AAAAhwMAAAAA&#10;" path="m69,l,39e" filled="f" strokeweight=".2195mm">
                    <v:path arrowok="t" o:connecttype="custom" o:connectlocs="69,4810;0,4849" o:connectangles="0,0"/>
                  </v:shape>
                </v:group>
                <v:group id="Group 4063" o:spid="_x0000_s1135" style="position:absolute;left:3522;top:4849;width:110;height:2" coordorigin="3522,4849"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51fscAAADdAAAADwAAAGRycy9kb3ducmV2LnhtbESPT2vCQBTE74LfYXlC&#10;b3UTazWkriKi0oMUqoXS2yP78gezb0N2TeK37xYKHoeZ+Q2z2gymFh21rrKsIJ5GIIgzqysuFHxd&#10;Ds8JCOeRNdaWScGdHGzW49EKU217/qTu7AsRIOxSVFB636RSuqwkg25qG+Lg5bY16INsC6lb7APc&#10;1HIWRQtpsOKwUGJDu5Ky6/lmFBx77Lcv8b47XfPd/efy+vF9ikmpp8mwfQPhafCP8H/7XSuYR8kS&#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h51fscAAADd&#10;AAAADwAAAAAAAAAAAAAAAACqAgAAZHJzL2Rvd25yZXYueG1sUEsFBgAAAAAEAAQA+gAAAJ4DAAAA&#10;AA==&#10;">
                  <v:shape id="Freeform 4064" o:spid="_x0000_s1136" style="position:absolute;left:3522;top:4849;width:110;height:2;visibility:visible;mso-wrap-style:square;v-text-anchor:top" coordsize="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u8sMA&#10;AADdAAAADwAAAGRycy9kb3ducmV2LnhtbERPXWvCMBR9F/Yfwh34pulkaNcZZRSEgShYhfXxrrlr&#10;y5qbkkSt/948CD4ezvdyPZhOXMj51rKCt2kCgriyuuVawem4maQgfEDW2FkmBTfysF69jJaYaXvl&#10;A12KUIsYwj5DBU0IfSalrxoy6Ke2J47cn3UGQ4SultrhNYabTs6SZC4NthwbGuwpb6j6L85GQf7x&#10;s8t/912xPcwKV+4Wtty7Uqnx6/D1CSLQEJ7ih/tbK3hP0jg3volP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u8sMAAADdAAAADwAAAAAAAAAAAAAAAACYAgAAZHJzL2Rv&#10;d25yZXYueG1sUEsFBgAAAAAEAAQA9QAAAIgDAAAAAA==&#10;" path="m,l109,2e" filled="f" strokeweight=".15089mm">
                    <v:path arrowok="t" o:connecttype="custom" o:connectlocs="0,4849;109,4851" o:connectangles="0,0"/>
                  </v:shape>
                </v:group>
                <v:group id="Group 4061" o:spid="_x0000_s1137" style="position:absolute;left:2952;top:5755;width:79;height:69" coordorigin="2952,5755"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1El8cAAADdAAAADwAAAGRycy9kb3ducmV2LnhtbESPQWvCQBSE74L/YXlC&#10;b3UTa4uNWUVEpQcpVAvF2yP7TEKyb0N2TeK/7xYKHoeZ+YZJ14OpRUetKy0riKcRCOLM6pJzBd/n&#10;/fMChPPIGmvLpOBODtar8SjFRNuev6g7+VwECLsEFRTeN4mULivIoJvahjh4V9sa9EG2udQt9gFu&#10;ajmLojdpsOSwUGBD24Ky6nQzCg499puXeNcdq+v2fjm/fv4cY1LqaTJsliA8Df4R/m9/aAXzaPE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M1El8cAAADd&#10;AAAADwAAAAAAAAAAAAAAAACqAgAAZHJzL2Rvd25yZXYueG1sUEsFBgAAAAAEAAQA+gAAAJ4DAAAA&#10;AA==&#10;">
                  <v:shape id="Freeform 4062" o:spid="_x0000_s1138" style="position:absolute;left:2952;top:5755;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t5WsIA&#10;AADdAAAADwAAAGRycy9kb3ducmV2LnhtbERPy4rCMBTdC/MP4Q6401QR0WosgzAquvIBM8tLc21K&#10;m5vSRNv5+8lCcHk473XW21o8qfWlYwWTcQKCOHe65ELB7fo9WoDwAVlj7ZgU/JGHbPMxWGOqXcdn&#10;el5CIWII+xQVmBCaVEqfG7Lox64hjtzdtRZDhG0hdYtdDLe1nCbJXFosOTYYbGhrKK8uD6sg3x6r&#10;089pdugm+13zew68MH6v1PCz/1qBCNSHt/jlPmgFs2QZ98c38Qn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lawgAAAN0AAAAPAAAAAAAAAAAAAAAAAJgCAABkcnMvZG93&#10;bnJldi54bWxQSwUGAAAAAAQABAD1AAAAhwMAAAAA&#10;" path="m,l39,68,79,1,,e" fillcolor="black" stroked="f">
                    <v:path arrowok="t" o:connecttype="custom" o:connectlocs="0,5755;39,5823;79,5756;0,5755" o:connectangles="0,0,0,0"/>
                  </v:shape>
                </v:group>
                <v:group id="Group 4059" o:spid="_x0000_s1139" style="position:absolute;left:2952;top:5755;width:79;height:69" coordorigin="2952,5755"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LeTMYAAADdAAAADwAAAGRycy9kb3ducmV2LnhtbESPQWvCQBSE7wX/w/IE&#10;b7qJttJGVxHR4kEEtVC8PbLPJJh9G7JrEv+9WxB6HGbmG2a+7EwpGqpdYVlBPIpAEKdWF5wp+Dlv&#10;h58gnEfWWFomBQ9ysFz03uaYaNvykZqTz0SAsEtQQe59lUjp0pwMupGtiIN3tbVBH2SdSV1jG+Cm&#10;lOMomkqDBYeFHCta55TeTnej4LvFdjWJN83+dl0/LuePw+8+JqUG/W41A+Gp8//hV3unFbxHXzH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t5MxgAAAN0A&#10;AAAPAAAAAAAAAAAAAAAAAKoCAABkcnMvZG93bnJldi54bWxQSwUGAAAAAAQABAD6AAAAnQMAAAAA&#10;">
                  <v:shape id="Freeform 4060" o:spid="_x0000_s1140" style="position:absolute;left:2952;top:5755;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7dqsYA&#10;AADdAAAADwAAAGRycy9kb3ducmV2LnhtbESPQWvCQBSE7wX/w/IEb81ug0hNXaUERXsp1PaS2yP7&#10;mgSzb5PsGuO/7xYKPQ4z8w2z2U22FSMNvnGs4SlRIIhLZxquNHx9Hh6fQfiAbLB1TBru5GG3nT1s&#10;MDPuxh80nkMlIoR9hhrqELpMSl/WZNEnriOO3rcbLIYoh0qaAW8RbluZKrWSFhuOCzV2lNdUXs5X&#10;q2Gf5urtXqyNuazezSj3/bEoe60X8+n1BUSgKfyH/9ono2Gp1in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47dqsYAAADdAAAADwAAAAAAAAAAAAAAAACYAgAAZHJz&#10;L2Rvd25yZXYueG1sUEsFBgAAAAAEAAQA9QAAAIsDAAAAAA==&#10;" path="m39,68l,,79,1,39,68e" filled="f" strokeweight=".2195mm">
                    <v:path arrowok="t" o:connecttype="custom" o:connectlocs="39,5823;0,5755;79,5756;39,5823" o:connectangles="0,0,0,0"/>
                  </v:shape>
                </v:group>
                <v:group id="Group 4057" o:spid="_x0000_s1141" style="position:absolute;left:2952;top:5755;width:38;height:69" coordorigin="2952,5755" coordsize="38,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loMYAAADdAAAADwAAAGRycy9kb3ducmV2LnhtbESPQWvCQBSE7wX/w/IE&#10;b7qJWrHRVURUPEihWii9PbLPJJh9G7JrEv+9WxB6HGbmG2a57kwpGqpdYVlBPIpAEKdWF5wp+L7s&#10;h3MQziNrLC2Tggc5WK96b0tMtG35i5qzz0SAsEtQQe59lUjp0pwMupGtiIN3tbVBH2SdSV1jG+Cm&#10;lOMomkmDBYeFHCva5pTeznej4NBiu5nEu+Z0u24fv5f3z59TTEoN+t1mAcJT5//Dr/ZRK5hGHx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OWgxgAAAN0A&#10;AAAPAAAAAAAAAAAAAAAAAKoCAABkcnMvZG93bnJldi54bWxQSwUGAAAAAAQABAD6AAAAnQMAAAAA&#10;">
                  <v:shape id="Freeform 4058" o:spid="_x0000_s1142" style="position:absolute;left:2952;top:5755;width:38;height:69;visibility:visible;mso-wrap-style:square;v-text-anchor:top" coordsize="38,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53esQA&#10;AADdAAAADwAAAGRycy9kb3ducmV2LnhtbESPQYvCMBSE78L+h/CEvWmqK7JbjSILghdBq7Ds7dE8&#10;22LzUprE1n9vBMHjMDPfMMt1b2pxo9ZVlhVMxgkI4tzqigsF59N29A3CeWSNtWVScCcH69XHYImp&#10;th0f6Zb5QkQIuxQVlN43qZQuL8mgG9uGOHoX2xr0UbaF1C12EW5qOU2SuTRYcVwosaHfkvJrFoyC&#10;pjuQOx+//v92k5BVoQ9hsw9KfQ77zQKEp96/w6/2TiuYJT8zeL6JT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ud3rEAAAA3QAAAA8AAAAAAAAAAAAAAAAAmAIAAGRycy9k&#10;b3ducmV2LnhtbFBLBQYAAAAABAAEAPUAAACJAwAAAAA=&#10;" path="m,l39,68e" filled="f" strokeweight=".2195mm">
                    <v:path arrowok="t" o:connecttype="custom" o:connectlocs="0,5755;39,5823" o:connectangles="0,0"/>
                  </v:shape>
                </v:group>
                <v:group id="Group 4055" o:spid="_x0000_s1143" style="position:absolute;left:2992;top:5645;width:2;height:110" coordorigin="2992,5645" coordsize="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nYT8YAAADdAAAADwAAAGRycy9kb3ducmV2LnhtbESPQWvCQBSE70L/w/IK&#10;vekmbS01dRWRKh5EMAri7ZF9JsHs25DdJvHfdwXB4zAz3zDTeW8q0VLjSssK4lEEgjizuuRcwfGw&#10;Gn6DcB5ZY2WZFNzIwXz2Mphiom3He2pTn4sAYZeggsL7OpHSZQUZdCNbEwfvYhuDPsgml7rBLsBN&#10;Jd+j6EsaLDksFFjTsqDsmv4ZBesOu8VH/Ntur5fl7XwY707bmJR6e+0XPyA89f4ZfrQ3WsFnNBn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WdhPxgAAAN0A&#10;AAAPAAAAAAAAAAAAAAAAAKoCAABkcnMvZG93bnJldi54bWxQSwUGAAAAAAQABAD6AAAAnQMAAAAA&#10;">
                  <v:shape id="Freeform 4056" o:spid="_x0000_s1144" style="position:absolute;left:2992;top:5645;width:2;height:110;visibility:visible;mso-wrap-style:square;v-text-anchor:top" coordsize="1,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UbrcUA&#10;AADdAAAADwAAAGRycy9kb3ducmV2LnhtbESP0WrCQBRE3wv+w3KFvtWNpYQaXUWkivahpeoHXLLX&#10;bEz2bsiuMfn7bqHg4zAzZ5jFqre16Kj1pWMF00kCgjh3uuRCwfm0fXkH4QOyxtoxKRjIw2o5elpg&#10;pt2df6g7hkJECPsMFZgQmkxKnxuy6CeuIY7exbUWQ5RtIXWL9wi3tXxNklRaLDkuGGxoYyivjjer&#10;YOaHfmc+rodPU8vq62zkKdy+lXoe9+s5iEB9eIT/23ut4C2ZpfD3Jj4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dRutxQAAAN0AAAAPAAAAAAAAAAAAAAAAAJgCAABkcnMv&#10;ZG93bnJldi54bWxQSwUGAAAAAAQABAD1AAAAigMAAAAA&#10;" path="m,110l1,e" filled="f" strokeweight=".15089mm">
                    <v:path arrowok="t" o:connecttype="custom" o:connectlocs="0,5755;2,5645" o:connectangles="0,0"/>
                  </v:shape>
                </v:group>
                <v:group id="Group 4053" o:spid="_x0000_s1145" style="position:absolute;left:2783;top:5792;width:79;height:69" coordorigin="2783,5792"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8fjo8cAAADd&#10;AAAADwAAAAAAAAAAAAAAAACqAgAAZHJzL2Rvd25yZXYueG1sUEsFBgAAAAAEAAQA+gAAAJ4DAAAA&#10;AA==&#10;">
                  <v:shape id="Freeform 4054" o:spid="_x0000_s1146" style="position:absolute;left:2783;top:5792;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11XMIA&#10;AADdAAAADwAAAGRycy9kb3ducmV2LnhtbERPy4rCMBTdC/MP4Q6401QR0WosgzAquvIBM8tLc21K&#10;m5vSRNv5+8lCcHk473XW21o8qfWlYwWTcQKCOHe65ELB7fo9WoDwAVlj7ZgU/JGHbPMxWGOqXcdn&#10;el5CIWII+xQVmBCaVEqfG7Lox64hjtzdtRZDhG0hdYtdDLe1nCbJXFosOTYYbGhrKK8uD6sg3x6r&#10;089pdugm+13zew68MH6v1PCz/1qBCNSHt/jlPmgFs2QZ58Y38Qn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XVcwgAAAN0AAAAPAAAAAAAAAAAAAAAAAJgCAABkcnMvZG93&#10;bnJldi54bWxQSwUGAAAAAAQABAD1AAAAhwMAAAAA&#10;" path="m,l39,68,79,,,e" fillcolor="black" stroked="f">
                    <v:path arrowok="t" o:connecttype="custom" o:connectlocs="0,5792;39,5860;79,5792;0,5792" o:connectangles="0,0,0,0"/>
                  </v:shape>
                </v:group>
                <v:group id="Group 4051" o:spid="_x0000_s1147" style="position:absolute;left:2783;top:5792;width:79;height:69" coordorigin="2783,5792"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TSSscAAADdAAAADwAAAGRycy9kb3ducmV2LnhtbESPT2vCQBTE74LfYXlC&#10;b3UTa8WkriKi0oMUqoXS2yP78gezb0N2TeK37xYKHoeZ+Q2z2gymFh21rrKsIJ5GIIgzqysuFHxd&#10;Ds9LEM4ja6wtk4I7Odisx6MVptr2/End2RciQNilqKD0vkmldFlJBt3UNsTBy21r0AfZFlK32Ae4&#10;qeUsihbSYMVhocSGdiVl1/PNKDj22G9f4n13uua7+8/l9eP7FJNST5Nh+wbC0+Af4f/2u1Ywj5IE&#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RTSSscAAADd&#10;AAAADwAAAAAAAAAAAAAAAACqAgAAZHJzL2Rvd25yZXYueG1sUEsFBgAAAAAEAAQA+gAAAJ4DAAAA&#10;AA==&#10;">
                  <v:shape id="Freeform 4052" o:spid="_x0000_s1148" style="position:absolute;left:2783;top:5792;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t8XMMA&#10;AADdAAAADwAAAGRycy9kb3ducmV2LnhtbERPy2rCQBTdF/yH4Qrd1ZlIkRodg4jSdiNU3bi7ZK5J&#10;MHMnZqZ5/H1nUXB5OO91NthadNT6yrGGZKZAEOfOVFxouJwPbx8gfEA2WDsmDSN5yDaTlzWmxvX8&#10;Q90pFCKGsE9RQxlCk0rp85Is+plriCN3c63FEGFbSNNiH8NtLedKLaTFimNDiQ3tSsrvp1+rYT/f&#10;qe/xujTmvjiaTu4fn9f8ofXrdNiuQAQawlP87/4yGt4TFffHN/EJ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t8XMMAAADdAAAADwAAAAAAAAAAAAAAAACYAgAAZHJzL2Rv&#10;d25yZXYueG1sUEsFBgAAAAAEAAQA9QAAAIgDAAAAAA==&#10;" path="m39,68l,,79,,39,68e" filled="f" strokeweight=".2195mm">
                    <v:path arrowok="t" o:connecttype="custom" o:connectlocs="39,5860;0,5792;79,5792;39,5860" o:connectangles="0,0,0,0"/>
                  </v:shape>
                </v:group>
                <v:group id="Group 4049" o:spid="_x0000_s1149" style="position:absolute;left:2783;top:5792;width:39;height:69" coordorigin="2783,5792" coordsize="3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iURWxgAAAN0A&#10;AAAPAAAAAAAAAAAAAAAAAKoCAABkcnMvZG93bnJldi54bWxQSwUGAAAAAAQABAD6AAAAnQMAAAAA&#10;">
                  <v:shape id="Freeform 4050" o:spid="_x0000_s1150" style="position:absolute;left:2783;top:5792;width:39;height:69;visibility:visible;mso-wrap-style:square;v-text-anchor:top" coordsize="3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3BgMgA&#10;AADdAAAADwAAAGRycy9kb3ducmV2LnhtbESPzW7CMBCE70i8g7VIvYFNiigKGNQWteWA1PLzANt4&#10;m0SN1yF2Q8rT10hIPY5m5hvNYtXZSrTU+NKxhvFIgSDOnCk513A8vAxnIHxANlg5Jg2/5GG17PcW&#10;mBp35h21+5CLCGGfooYihDqV0mcFWfQjVxNH78s1FkOUTS5Ng+cIt5VMlJpKiyXHhQJrei4o+97/&#10;WA1b896+JrP1W/bgL0+nTzlR9x8bre8G3eMcRKAu/Idv7Y3RMBmrBK5v4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fcGAyAAAAN0AAAAPAAAAAAAAAAAAAAAAAJgCAABk&#10;cnMvZG93bnJldi54bWxQSwUGAAAAAAQABAD1AAAAjQMAAAAA&#10;" path="m,l39,68e" filled="f" strokeweight=".2195mm">
                    <v:path arrowok="t" o:connecttype="custom" o:connectlocs="0,5792;39,5860" o:connectangles="0,0"/>
                  </v:shape>
                </v:group>
                <v:group id="Group 4047" o:spid="_x0000_s1151" style="position:absolute;left:2823;top:5682;width:2;height:111" coordorigin="2823,5682" coordsize="2,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d/uscAAADdAAAADwAAAGRycy9kb3ducmV2LnhtbESPT2vCQBTE70K/w/IK&#10;vZlNmlpKmlVEaulBCmqh9PbIPpNg9m3Irvnz7V2h4HGYmd8w+Wo0jeipc7VlBUkUgyAurK65VPBz&#10;3M7fQDiPrLGxTAomcrBaPsxyzLQdeE/9wZciQNhlqKDyvs2kdEVFBl1kW+LgnWxn0AfZlVJ3OAS4&#10;aeRzHL9KgzWHhQpb2lRUnA8Xo+BzwGGdJh/97nzaTH/HxffvLiGlnh7H9TsIT6O/h//bX1rBSxKn&#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hd/uscAAADd&#10;AAAADwAAAAAAAAAAAAAAAACqAgAAZHJzL2Rvd25yZXYueG1sUEsFBgAAAAAEAAQA+gAAAJ4DAAAA&#10;AA==&#10;">
                  <v:shape id="Freeform 4048" o:spid="_x0000_s1152" style="position:absolute;left:2823;top:5682;width:2;height:111;visibility:visible;mso-wrap-style:square;v-text-anchor:top" coordsize="2,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UGzcUA&#10;AADdAAAADwAAAGRycy9kb3ducmV2LnhtbESPQWvCQBSE74X+h+UVeil1Y7GhpK4hFIRePGj00Ntr&#10;9jUJZt+G7DPGf+8KQo/DzHzDLPPJdWqkIbSeDcxnCSjiytuWawP7cv36ASoIssXOMxm4UIB89fiw&#10;xMz6M29p3EmtIoRDhgYakT7TOlQNOQwz3xNH788PDiXKodZ2wHOEu06/JUmqHbYcFxrs6auh6rg7&#10;OQMnxGMxvlC5fpc0RdmUP7+H0pjnp6n4BCU0yX/43v62BhbzZAG3N/EJ6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ZQbNxQAAAN0AAAAPAAAAAAAAAAAAAAAAAJgCAABkcnMv&#10;ZG93bnJldi54bWxQSwUGAAAAAAQABAD1AAAAigMAAAAA&#10;" path="m,110l1,e" filled="f" strokeweight=".15089mm">
                    <v:path arrowok="t" o:connecttype="custom" o:connectlocs="0,5792;1,5682" o:connectangles="0,0"/>
                  </v:shape>
                </v:group>
                <v:group id="Group 4045" o:spid="_x0000_s1153" style="position:absolute;left:3586;top:5181;width:78;height:73" coordorigin="3586,5181"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rJCVcYAAADdAAAADwAAAGRycy9kb3ducmV2LnhtbESPT4vCMBTE74LfITzB&#10;25pWV1m6RhFR8SAL/oFlb4/m2Rabl9LEtn77jSB4HGbmN8x82ZlSNFS7wrKCeBSBIE6tLjhTcDlv&#10;P75AOI+ssbRMCh7kYLno9+aYaNvykZqTz0SAsEtQQe59lUjp0pwMupGtiIN3tbVBH2SdSV1jG+Cm&#10;lOMomkmDBYeFHCta55TeTnejYNdiu5rEm+Zwu64ff+fpz+8hJqWGg271DcJT59/hV3uvFXzG0RS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skJVxgAAAN0A&#10;AAAPAAAAAAAAAAAAAAAAAKoCAABkcnMvZG93bnJldi54bWxQSwUGAAAAAAQABAD6AAAAnQMAAAAA&#10;">
                  <v:shape id="Freeform 4046" o:spid="_x0000_s1154" style="position:absolute;left:3586;top:5181;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knvMUA&#10;AADdAAAADwAAAGRycy9kb3ducmV2LnhtbESPT2vCQBTE74V+h+UJ3upGmwaJrlILRYVemornR/aZ&#10;P2bfhuw2xm/vCoLHYWZ+wyzXg2lET52rLCuYTiIQxLnVFRcKDn/fb3MQziNrbCyTgis5WK9eX5aY&#10;anvhX+ozX4gAYZeigtL7NpXS5SUZdBPbEgfvZDuDPsiukLrDS4CbRs6iKJEGKw4LJbb0VVJ+zv6N&#10;gvnpjHGyfd/U/bH42X/ourVxrdR4NHwuQHga/DP8aO+0gngaJXB/E56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2Se8xQAAAN0AAAAPAAAAAAAAAAAAAAAAAJgCAABkcnMv&#10;ZG93bnJldi54bWxQSwUGAAAAAAQABAD1AAAAigMAAAAA&#10;" path="m77,l,11,49,73,77,e" fillcolor="black" stroked="f">
                    <v:path arrowok="t" o:connecttype="custom" o:connectlocs="77,5181;0,5192;49,5254;77,5181" o:connectangles="0,0,0,0"/>
                  </v:shape>
                </v:group>
                <v:group id="Group 4043" o:spid="_x0000_s1155" style="position:absolute;left:3586;top:5181;width:78;height:73" coordorigin="3586,5181"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x5ucYAAADdAAAADwAAAGRycy9kb3ducmV2LnhtbESPQWvCQBSE7wX/w/IE&#10;b7qJtrZEVxHR4kEEtVC8PbLPJJh9G7JrEv+9WxB6HGbmG2a+7EwpGqpdYVlBPIpAEKdWF5wp+Dlv&#10;h18gnEfWWFomBQ9ysFz03uaYaNvykZqTz0SAsEtQQe59lUjp0pwMupGtiIN3tbVBH2SdSV1jG+Cm&#10;lOMomkqDBYeFHCta55TeTnej4LvFdjWJN83+dl0/LuePw+8+JqUG/W41A+Gp8//hV3unFbzH0Sf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LHm5xgAAAN0A&#10;AAAPAAAAAAAAAAAAAAAAAKoCAABkcnMvZG93bnJldi54bWxQSwUGAAAAAAQABAD6AAAAnQMAAAAA&#10;">
                  <v:shape id="Freeform 4044" o:spid="_x0000_s1156" style="position:absolute;left:3586;top:5181;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LR2sMA&#10;AADdAAAADwAAAGRycy9kb3ducmV2LnhtbERPu27CMBTdK/EP1kViK04iVEGKQUBJ1aELj6HjVXwb&#10;R42vI9sF9+/roVLHo/Neb5MdxI186B0rKOcFCOLW6Z47BddL87gEESKyxsExKfihANvN5GGNtXZ3&#10;PtHtHDuRQzjUqMDEONZShtaQxTB3I3HmPp23GDP0ndQe7zncDrIqiidpsefcYHCkg6H26/xtFQzV&#10;+9Efyo/q1axemmaZ0vHq90rNpmn3DCJSiv/iP/ebVrAoizw3v8lP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LR2sMAAADdAAAADwAAAAAAAAAAAAAAAACYAgAAZHJzL2Rv&#10;d25yZXYueG1sUEsFBgAAAAAEAAQA9QAAAIgDAAAAAA==&#10;" path="m77,l49,73,,11,77,e" filled="f" strokeweight=".2195mm">
                    <v:path arrowok="t" o:connecttype="custom" o:connectlocs="77,5181;49,5254;0,5192;77,5181" o:connectangles="0,0,0,0"/>
                  </v:shape>
                </v:group>
                <v:group id="Group 4041" o:spid="_x0000_s1157" style="position:absolute;left:3649;top:5181;width:2;height:73" coordorigin="3649,5181" coordsize="2,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0hQxgAAAN0A&#10;AAAPAAAAAAAAAAAAAAAAAKoCAABkcnMvZG93bnJldi54bWxQSwUGAAAAAAQABAD6AAAAnQMAAAAA&#10;">
                  <v:shape id="Freeform 4042" o:spid="_x0000_s1158" style="position:absolute;left:3649;top:5181;width:2;height:73;visibility:visible;mso-wrap-style:square;v-text-anchor:top" coordsize="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MJo8IA&#10;AADdAAAADwAAAGRycy9kb3ducmV2LnhtbERP3WrCMBS+H/gO4QjeDE07xpRqFB0I7mrz5wEOzbFp&#10;bU5CE7Xb0y8Xgpcf3/9i1dtW3KgLtWMF+SQDQVw6XXOl4HTcjmcgQkTW2DomBb8UYLUcvCyw0O7O&#10;e7odYiVSCIcCFZgYfSFlKA1ZDBPniRN3dp3FmGBXSd3hPYXbVr5l2Ye0WHNqMOjp01B5OVytgu20&#10;j6Wbrr++r6/+52/DjWl8o9Ro2K/nICL18Sl+uHdawXuep/3pTXo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wmjwgAAAN0AAAAPAAAAAAAAAAAAAAAAAJgCAABkcnMvZG93&#10;bnJldi54bWxQSwUGAAAAAAQABAD1AAAAhwMAAAAA&#10;" path="m,l,73e" filled="f" strokeweight=".50756mm">
                    <v:path arrowok="t" o:connecttype="custom" o:connectlocs="0,5181;0,5254" o:connectangles="0,0"/>
                  </v:shape>
                </v:group>
                <v:group id="Group 4039" o:spid="_x0000_s1159" style="position:absolute;left:3524;top:5223;width:86;height:69" coordorigin="3524,5223" coordsize="8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4UNKLxgAAAN0A&#10;AAAPAAAAAAAAAAAAAAAAAKoCAABkcnMvZG93bnJldi54bWxQSwUGAAAAAAQABAD6AAAAnQMAAAAA&#10;">
                  <v:shape id="Freeform 4040" o:spid="_x0000_s1160" style="position:absolute;left:3524;top:5223;width:86;height:69;visibility:visible;mso-wrap-style:square;v-text-anchor:top" coordsize="86,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57XMQA&#10;AADdAAAADwAAAGRycy9kb3ducmV2LnhtbESPT4vCMBTE78J+h/AWvGla/7F0m4osCB72oha8Ppq3&#10;bWnzUprY1m9vFgSPw8z8hkn3k2nFQL2rLSuIlxEI4sLqmksF+fW4+ALhPLLG1jIpeJCDffYxSzHR&#10;duQzDRdfigBhl6CCyvsukdIVFRl0S9sRB+/P9gZ9kH0pdY9jgJtWrqJoJw3WHBYq7OinoqK53I2C&#10;5iSnbe6KxxrHoTkMd7eLb79KzT+nwzcIT5N/h1/tk1awieMV/L8JT0Bm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ue1zEAAAA3QAAAA8AAAAAAAAAAAAAAAAAmAIAAGRycy9k&#10;b3ducmV2LnhtbFBLBQYAAAAABAAEAPUAAACJAwAAAAA=&#10;" path="m86,l,69e" filled="f" strokeweight=".15089mm">
                    <v:path arrowok="t" o:connecttype="custom" o:connectlocs="86,5223;0,5292" o:connectangles="0,0"/>
                  </v:shape>
                </v:group>
                <v:group id="Group 4037" o:spid="_x0000_s1161" style="position:absolute;left:2497;top:4670;width:2310;height:1852" coordorigin="2497,4670" coordsize="2310,18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87pZ8YAAADdAAAADwAAAGRycy9kb3ducmV2LnhtbESPT2vCQBTE74V+h+UV&#10;equb1VYkuoqIlh6k4B8Qb4/sMwlm34bsmsRv7wqFHoeZ+Q0zW/S2Ei01vnSsQQ0SEMSZMyXnGo6H&#10;zccEhA/IBivHpOFOHhbz15cZpsZ1vKN2H3IRIexT1FCEUKdS+qwgi37gauLoXVxjMUTZ5NI02EW4&#10;reQwScbSYslxocCaVgVl1/3NavjusFuO1LrdXi+r+/nw9XvaKtL6/a1fTkEE6sN/+K/9YzR8KjW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zulnxgAAAN0A&#10;AAAPAAAAAAAAAAAAAAAAAKoCAABkcnMvZG93bnJldi54bWxQSwUGAAAAAAQABAD6AAAAnQMAAAAA&#10;">
                  <v:shape id="Freeform 4038" o:spid="_x0000_s1162" style="position:absolute;left:2497;top:4670;width:2310;height:1852;visibility:visible;mso-wrap-style:square;v-text-anchor:top" coordsize="2310,1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l8UA&#10;AADdAAAADwAAAGRycy9kb3ducmV2LnhtbESPzWrDMBCE74W+g9hCbrXsNpjgRjGlYMitxA2B3hZr&#10;YzuxVq6l+Oftq0Ihx2FmvmG2+Ww6MdLgWssKkigGQVxZ3XKt4PhVPG9AOI+ssbNMChZykO8eH7aY&#10;aTvxgcbS1yJA2GWooPG+z6R0VUMGXWR74uCd7WDQBznUUg84Bbjp5Escp9Jgy2GhwZ4+Gqqu5c0o&#10;2Njvy8/ldaE0Hgv/qdPToo1RavU0v7+B8DT7e/i/vdcK1kmyhr834Qn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b+eXxQAAAN0AAAAPAAAAAAAAAAAAAAAAAJgCAABkcnMv&#10;ZG93bnJldi54bWxQSwUGAAAAAAQABAD1AAAAigMAAAAA&#10;" path="m,1852l2310,e" filled="f" strokeweight=".15089mm">
                    <v:path arrowok="t" o:connecttype="custom" o:connectlocs="0,6522;2310,4670" o:connectangles="0,0"/>
                  </v:shape>
                </v:group>
                <v:group id="Group 4035" o:spid="_x0000_s1163" style="position:absolute;left:5279;top:5396;width:995;height:255" coordorigin="5279,5396" coordsize="99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a9SIxgAAAN0A&#10;AAAPAAAAAAAAAAAAAAAAAKoCAABkcnMvZG93bnJldi54bWxQSwUGAAAAAAQABAD6AAAAnQMAAAAA&#10;">
                  <v:shape id="Freeform 4036" o:spid="_x0000_s1164" style="position:absolute;left:5279;top:5396;width:995;height:255;visibility:visible;mso-wrap-style:square;v-text-anchor:top" coordsize="99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oi08cA&#10;AADdAAAADwAAAGRycy9kb3ducmV2LnhtbESPQWvCQBSE7wX/w/KE3uomQURSN8EWpEUQMa0Hb8/s&#10;MwnNvg3ZjcZ/7xYKPQ4z8w2zykfTiiv1rrGsIJ5FIIhLqxuuFHx/bV6WIJxH1thaJgV3cpBnk6cV&#10;ptre+EDXwlciQNilqKD2vkuldGVNBt3MdsTBu9jeoA+yr6Tu8RbgppVJFC2kwYbDQo0dvddU/hSD&#10;UdD4fTE/V/fkdNTJx27Yboa38ajU83Rcv4LwNPr/8F/7UyuYx/ECft+EJyC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qItPHAAAA3QAAAA8AAAAAAAAAAAAAAAAAmAIAAGRy&#10;cy9kb3ducmV2LnhtbFBLBQYAAAAABAAEAPUAAACMAwAAAAA=&#10;" path="m,255r996,l996,,,,,255xe" filled="f" strokeweight=".2195mm">
                    <v:path arrowok="t" o:connecttype="custom" o:connectlocs="0,5651;996,5651;996,5396;0,5396;0,5651" o:connectangles="0,0,0,0,0"/>
                  </v:shape>
                </v:group>
                <v:group id="Group 4033" o:spid="_x0000_s1165" style="position:absolute;left:5296;top:5580;width:960;height:2" coordorigin="5296,5580" coordsize="9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PXvZMYAAADdAAAADwAAAGRycy9kb3ducmV2LnhtbESPQWvCQBSE7wX/w/KE&#10;3nSztrUluoqIlh5EUAvF2yP7TILZtyG7JvHfdwtCj8PMfMPMl72tREuNLx1rUOMEBHHmTMm5hu/T&#10;dvQBwgdkg5Vj0nAnD8vF4GmOqXEdH6g9hlxECPsUNRQh1KmUPivIoh+7mjh6F9dYDFE2uTQNdhFu&#10;KzlJkqm0WHJcKLCmdUHZ9XizGj477FYvatPurpf1/Xx62//sFGn9POxXMxCB+vAffrS/jIZXpd7h&#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9e9kxgAAAN0A&#10;AAAPAAAAAAAAAAAAAAAAAKoCAABkcnMvZG93bnJldi54bWxQSwUGAAAAAAQABAD6AAAAnQMAAAAA&#10;">
                  <v:shape id="Freeform 4034" o:spid="_x0000_s1166" style="position:absolute;left:5296;top:5580;width:960;height:2;visibility:visible;mso-wrap-style:square;v-text-anchor:top" coordsize="9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fl0sMA&#10;AADdAAAADwAAAGRycy9kb3ducmV2LnhtbERPz2vCMBS+C/sfwhvspmmLk9AZy1CEncbmetnt0bw1&#10;dc1LaaJ2/vXmMPD48f1eV5PrxZnG0HnWkC8yEMSNNx23Guqv/VyBCBHZYO+ZNPxRgGrzMFtjafyF&#10;P+l8iK1IIRxK1GBjHEopQ2PJYVj4gThxP350GBMcW2lGvKRw18siy1bSYcepweJAW0vN7+HkNBw/&#10;itDlyhwn9f69rK+7Z2XjoPXT4/T6AiLSFO/if/eb0bDM8zQ3vUlPQG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fl0sMAAADdAAAADwAAAAAAAAAAAAAAAACYAgAAZHJzL2Rv&#10;d25yZXYueG1sUEsFBgAAAAAEAAQA9QAAAIgDAAAAAA==&#10;" path="m,l961,e" filled="f" strokeweight=".16461mm">
                    <v:path arrowok="t" o:connecttype="custom" o:connectlocs="0,0;961,0" o:connectangles="0,0"/>
                  </v:shape>
                </v:group>
                <v:group id="Group 4031" o:spid="_x0000_s1167" style="position:absolute;left:4061;top:6494;width:1441;height:255" coordorigin="4061,6494" coordsize="1441,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bejcYAAADdAAAADwAAAGRycy9kb3ducmV2LnhtbESPQWvCQBSE7wX/w/KE&#10;3nSztpU2uoqIlh5EUAvF2yP7TILZtyG7JvHfdwtCj8PMfMPMl72tREuNLx1rUOMEBHHmTMm5hu/T&#10;dvQOwgdkg5Vj0nAnD8vF4GmOqXEdH6g9hlxECPsUNRQh1KmUPivIoh+7mjh6F9dYDFE2uTQNdhFu&#10;KzlJkqm0WHJcKLCmdUHZ9XizGj477FYvatPurpf1/Xx62//sFGn9POxXMxCB+vAffrS/jIZXpT7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GJt6NxgAAAN0A&#10;AAAPAAAAAAAAAAAAAAAAAKoCAABkcnMvZG93bnJldi54bWxQSwUGAAAAAAQABAD6AAAAnQMAAAAA&#10;">
                  <v:shape id="Freeform 4032" o:spid="_x0000_s1168" style="position:absolute;left:4061;top:6494;width:1441;height:255;visibility:visible;mso-wrap-style:square;v-text-anchor:top" coordsize="1441,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w+QMIA&#10;AADdAAAADwAAAGRycy9kb3ducmV2LnhtbERPS2vCQBC+C/0PyxR6041SJKSuUgqVkp580euYnWaD&#10;2dmYHTX+e/dQ6PHjey9Wg2/VlfrYBDYwnWSgiKtgG64N7Hef4xxUFGSLbWAycKcIq+XTaIGFDTfe&#10;0HUrtUohHAs04ES6QutYOfIYJ6EjTtxv6D1Kgn2tbY+3FO5bPcuyufbYcGpw2NGHo+q0vXgDF1eu&#10;T/lxZ2VDx3P+My+/5VAa8/I8vL+BEhrkX/zn/rIGXqeztD+9SU9AL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PD5AwgAAAN0AAAAPAAAAAAAAAAAAAAAAAJgCAABkcnMvZG93&#10;bnJldi54bWxQSwUGAAAAAAQABAD1AAAAhwMAAAAA&#10;" path="m,l,255r1441,l1441,,,e" stroked="f">
                    <v:path arrowok="t" o:connecttype="custom" o:connectlocs="0,6494;0,6749;1441,6749;1441,6494;0,6494" o:connectangles="0,0,0,0,0"/>
                  </v:shape>
                </v:group>
                <v:group id="Group 4029" o:spid="_x0000_s1169" style="position:absolute;left:4061;top:6494;width:1441;height:255" coordorigin="4061,6494" coordsize="1441,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wYNsYAAADdAAAADwAAAGRycy9kb3ducmV2LnhtbESPT2vCQBTE7wW/w/KE&#10;3upmtRWJriKipQcp+AfE2yP7TILZtyG7JvHbdwuFHoeZ+Q2zWPW2Ei01vnSsQY0SEMSZMyXnGs6n&#10;3dsMhA/IBivHpOFJHlbLwcsCU+M6PlB7DLmIEPYpaihCqFMpfVaQRT9yNXH0bq6xGKJscmka7CLc&#10;VnKcJFNpseS4UGBNm4Ky+/FhNXx22K0natvu77fN83r6+L7sFWn9OuzXcxCB+vAf/mt/GQ3vaqz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2PBg2xgAAAN0A&#10;AAAPAAAAAAAAAAAAAAAAAKoCAABkcnMvZG93bnJldi54bWxQSwUGAAAAAAQABAD6AAAAnQMAAAAA&#10;">
                  <v:shape id="Freeform 4030" o:spid="_x0000_s1170" style="position:absolute;left:4061;top:6494;width:1441;height:255;visibility:visible;mso-wrap-style:square;v-text-anchor:top" coordsize="1441,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dFckA&#10;AADdAAAADwAAAGRycy9kb3ducmV2LnhtbESPQWvCQBSE74L/YXlCL1I3xlhK6iqlpbQeRJsKpbdH&#10;9pkEs2/T7Kppf70rCB6HmfmGmS06U4sjta6yrGA8ikAQ51ZXXCjYfr3dP4JwHlljbZkU/JGDxbzf&#10;m2Gq7Yk/6Zj5QgQIuxQVlN43qZQuL8mgG9mGOHg72xr0QbaF1C2eAtzUMo6iB2mw4rBQYkMvJeX7&#10;7GAUHH7/Vz+b9Xs2mX4vMXmNhk2yJaXuBt3zEwhPnb+Fr+0PrSAZxzFc3oQnIOdn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gxdFckAAADdAAAADwAAAAAAAAAAAAAAAACYAgAA&#10;ZHJzL2Rvd25yZXYueG1sUEsFBgAAAAAEAAQA9QAAAI4DAAAAAA==&#10;" path="m,255r1441,l1441,,,,,255xe" filled="f" strokeweight=".2195mm">
                    <v:path arrowok="t" o:connecttype="custom" o:connectlocs="0,6749;1441,6749;1441,6494;0,6494;0,6749" o:connectangles="0,0,0,0,0"/>
                  </v:shape>
                </v:group>
                <v:group id="Group 4027" o:spid="_x0000_s1171" style="position:absolute;left:4079;top:6677;width:1405;height:2" coordorigin="4079,6677" coordsize="14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Ij2sUAAADdAAAADwAAAGRycy9kb3ducmV2LnhtbESPQYvCMBSE78L+h/AE&#10;b5pWV1mqUURW2YMsqAvi7dE822LzUprY1n9vhAWPw8x8wyxWnSlFQ7UrLCuIRxEI4tTqgjMFf6ft&#10;8AuE88gaS8uk4EEOVsuP3gITbVs+UHP0mQgQdgkqyL2vEildmpNBN7IVcfCutjbog6wzqWtsA9yU&#10;chxFM2mw4LCQY0WbnNLb8W4U7Fps15P4u9nfrpvH5TT9Pe9jUmrQ79ZzEJ46/w7/t3+0gs94PI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iI9rFAAAA3QAA&#10;AA8AAAAAAAAAAAAAAAAAqgIAAGRycy9kb3ducmV2LnhtbFBLBQYAAAAABAAEAPoAAACcAwAAAAA=&#10;">
                  <v:shape id="Freeform 4028" o:spid="_x0000_s1172" style="position:absolute;left:4079;top:6677;width:1405;height:2;visibility:visible;mso-wrap-style:square;v-text-anchor:top" coordsize="14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Mu18YA&#10;AADdAAAADwAAAGRycy9kb3ducmV2LnhtbESP3WrCQBSE7wXfYTmCd3XjDyKpq4hEVEpK1T7AIXua&#10;hGbPhuxqok/fFQpeDjPzDbNcd6YSN2pcaVnBeBSBIM6sLjlX8H3ZvS1AOI+ssbJMCu7kYL3q95YY&#10;a9vyiW5nn4sAYRejgsL7OpbSZQUZdCNbEwfvxzYGfZBNLnWDbYCbSk6iaC4NlhwWCqxpW1D2e74a&#10;BfvTR6sfiU8+v7ZJW6XX9DjdpUoNB93mHYSnzr/C/+2DVjAbT2bwfBOe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gMu18YAAADdAAAADwAAAAAAAAAAAAAAAACYAgAAZHJz&#10;L2Rvd25yZXYueG1sUEsFBgAAAAAEAAQA9QAAAIsDAAAAAA==&#10;" path="m,l1405,e" filled="f" strokeweight=".16461mm">
                    <v:path arrowok="t" o:connecttype="custom" o:connectlocs="0,0;1405,0" o:connectangles="0,0"/>
                  </v:shape>
                </v:group>
                <v:group id="Group 4025" o:spid="_x0000_s1173" style="position:absolute;left:5663;top:4890;width:126;height:121" coordorigin="5663,4890" coordsize="126,1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ceNccAAADdAAAADwAAAGRycy9kb3ducmV2LnhtbESPQWvCQBSE7wX/w/KE&#10;3ppNbFMkZhURKx5CoSqU3h7ZZxLMvg3ZbRL/fbdQ6HGYmW+YfDOZVgzUu8aygiSKQRCXVjdcKbic&#10;356WIJxH1thaJgV3crBZzx5yzLQd+YOGk69EgLDLUEHtfZdJ6cqaDLrIdsTBu9reoA+yr6TucQxw&#10;08pFHL9Kgw2HhRo72tVU3k7fRsFhxHH7nOyH4nbd3b/O6ftnkZBSj/NpuwLhafL/4b/2USt4SR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QceNccAAADd&#10;AAAADwAAAAAAAAAAAAAAAACqAgAAZHJzL2Rvd25yZXYueG1sUEsFBgAAAAAEAAQA+gAAAJ4DAAAA&#10;AA==&#10;">
                  <v:shape id="Freeform 4026" o:spid="_x0000_s1174" style="position:absolute;left:5663;top:4890;width:126;height:121;visibility:visible;mso-wrap-style:square;v-text-anchor:top" coordsize="12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TF8QA&#10;AADdAAAADwAAAGRycy9kb3ducmV2LnhtbESP0WoCMRRE3wX/IVyhb5pVRHQ1ShGECn2wuh9w2Vw3&#10;Szc3MUl12683hUIfh5k5w2x2ve3EnUJsHSuYTgoQxLXTLTcKqsthvAQRE7LGzjEp+KYIu+1wsMFS&#10;uwd/0P2cGpEhHEtUYFLypZSxNmQxTpwnzt7VBYspy9BIHfCR4baTs6JYSIst5wWDnvaG6s/zl1Ug&#10;370vjodVYzhgbW/L6nT9qZR6GfWvaxCJ+vQf/mu/aQXz6WwBv2/yE5D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bUxfEAAAA3QAAAA8AAAAAAAAAAAAAAAAAmAIAAGRycy9k&#10;b3ducmV2LnhtbFBLBQYAAAAABAAEAPUAAACJAwAAAAA=&#10;" path="m,26r126,95l97,e" filled="f" strokeweight=".15089mm">
                    <v:path arrowok="t" o:connecttype="custom" o:connectlocs="0,4916;126,5011;97,4890" o:connectangles="0,0,0"/>
                  </v:shape>
                </v:group>
                <v:group id="Group 4023" o:spid="_x0000_s1175" style="position:absolute;left:4807;top:4670;width:971;height:726" coordorigin="4807,4670" coordsize="971,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kl2cYAAADdAAAADwAAAGRycy9kb3ducmV2LnhtbESPT2vCQBTE74LfYXmC&#10;t7qJf0t0FRGVHqRQLZTeHtlnEsy+Ddk1id++KxQ8DjPzG2a16UwpGqpdYVlBPIpAEKdWF5wp+L4c&#10;3t5BOI+ssbRMCh7kYLPu91aYaNvyFzVnn4kAYZeggtz7KpHSpTkZdCNbEQfvamuDPsg6k7rGNsBN&#10;KcdRNJcGCw4LOVa0yym9ne9GwbHFdjuJ983pdt09fi+zz59TTEoNB912CcJT51/h//aHVjCNxwt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mSXZxgAAAN0A&#10;AAAPAAAAAAAAAAAAAAAAAKoCAABkcnMvZG93bnJldi54bWxQSwUGAAAAAAQABAD6AAAAnQMAAAAA&#10;">
                  <v:shape id="Freeform 4024" o:spid="_x0000_s1176" style="position:absolute;left:4807;top:4670;width:971;height:726;visibility:visible;mso-wrap-style:square;v-text-anchor:top" coordsize="971,7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3rh8EA&#10;AADdAAAADwAAAGRycy9kb3ducmV2LnhtbERPz2vCMBS+D/wfwhO8zdQi4qpRRJC5y0Sn90fzbIvJ&#10;S00y2/33y0Hw+PH9Xq57a8SDfGgcK5iMMxDEpdMNVwrOP7v3OYgQkTUax6TgjwKsV4O3JRbadXyk&#10;xylWIoVwKFBBHWNbSBnKmiyGsWuJE3d13mJM0FdSe+xSuDUyz7KZtNhwaqixpW1N5e30axXsTft1&#10;z787c8wuB/9hMFSf97lSo2G/WYCI1MeX+OneawXTSZ7mpjfpCc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t64fBAAAA3QAAAA8AAAAAAAAAAAAAAAAAmAIAAGRycy9kb3du&#10;cmV2LnhtbFBLBQYAAAAABAAEAPUAAACGAwAAAAA=&#10;" path="m,l970,726e" filled="f" strokeweight=".15089mm">
                    <v:path arrowok="t" o:connecttype="custom" o:connectlocs="0,4670;970,5396" o:connectangles="0,0"/>
                  </v:shape>
                </v:group>
                <v:group id="Group 4021" o:spid="_x0000_s1177" style="position:absolute;left:5279;top:6413;width:77;height:74" coordorigin="5279,6413" coordsize="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oUMMYAAADdAAAADwAAAGRycy9kb3ducmV2LnhtbESPT2vCQBTE74LfYXmC&#10;t7qJ/7DRVURUepBCtVB6e2SfSTD7NmTXJH77rlDwOMzMb5jVpjOlaKh2hWUF8SgCQZxaXXCm4Pty&#10;eFuAcB5ZY2mZFDzIwWbd760w0bblL2rOPhMBwi5BBbn3VSKlS3My6Ea2Ig7e1dYGfZB1JnWNbYCb&#10;Uo6jaC4NFhwWcqxol1N6O9+NgmOL7XYS75vT7bp7/F5mnz+nmJQaDrrtEoSnzr/C/+0PrWAaj9/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ShQwxgAAAN0A&#10;AAAPAAAAAAAAAAAAAAAAAKoCAABkcnMvZG93bnJldi54bWxQSwUGAAAAAAQABAD6AAAAnQMAAAAA&#10;">
                  <v:shape id="Freeform 4022" o:spid="_x0000_s1178" style="position:absolute;left:5279;top:6413;width:77;height:74;visibility:visible;mso-wrap-style:square;v-text-anchor:top" coordsize="7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LzWMMA&#10;AADdAAAADwAAAGRycy9kb3ducmV2LnhtbERP3WrCMBS+H/gO4Qi7m2m1dltnFBGGgldze4BDc0zr&#10;mpPSpLbb05sLwcuP73+1GW0jrtT52rGCdJaAIC6drtko+Pn+fHkD4QOyxsYxKfgjD5v15GmFhXYD&#10;f9H1FIyIIewLVFCF0BZS+rIii37mWuLInV1nMUTYGak7HGK4beQ8SXJpsebYUGFLu4rK31NvFej+&#10;/Zz2Q768HC9Znh1eh735N0o9T8ftB4hAY3iI7+6DVpCli7g/volPQK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LzWMMAAADdAAAADwAAAAAAAAAAAAAAAACYAgAAZHJzL2Rv&#10;d25yZXYueG1sUEsFBgAAAAAEAAQA9QAAAIgDAAAAAA==&#10;" path="m26,l,74,77,61,26,e" fillcolor="black" stroked="f">
                    <v:path arrowok="t" o:connecttype="custom" o:connectlocs="26,6413;0,6487;77,6474;26,6413" o:connectangles="0,0,0,0"/>
                  </v:shape>
                </v:group>
                <v:group id="Group 4019" o:spid="_x0000_s1179" style="position:absolute;left:5279;top:6413;width:77;height:74" coordorigin="5279,6413" coordsize="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WO68YAAADdAAAADwAAAGRycy9kb3ducmV2LnhtbESPT2vCQBTE74V+h+UV&#10;equb1VYkuoqIlh6k4B8Qb4/sMwlm34bsmsRv7wqFHoeZ+Q0zW/S2Ei01vnSsQQ0SEMSZMyXnGo6H&#10;zccEhA/IBivHpOFOHhbz15cZpsZ1vKN2H3IRIexT1FCEUKdS+qwgi37gauLoXVxjMUTZ5NI02EW4&#10;reQwScbSYslxocCaVgVl1/3NavjusFuO1LrdXi+r+/nw9XvaKtL6/a1fTkEE6sN/+K/9YzR8qpG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5Y7rxgAAAN0A&#10;AAAPAAAAAAAAAAAAAAAAAKoCAABkcnMvZG93bnJldi54bWxQSwUGAAAAAAQABAD6AAAAnQMAAAAA&#10;">
                  <v:shape id="Freeform 4020" o:spid="_x0000_s1180" style="position:absolute;left:5279;top:6413;width:77;height:74;visibility:visible;mso-wrap-style:square;v-text-anchor:top" coordsize="7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2ccA&#10;AADdAAAADwAAAGRycy9kb3ducmV2LnhtbESPT2vCQBTE70K/w/IKvYhu/C/RVUqhpReRptpeH9ln&#10;Epp9u81uY/rtXUHwOMzMb5j1tjO1aKnxlWUFo2ECgji3uuJCweHzdbAE4QOyxtoyKfgnD9vNQ2+N&#10;qbZn/qA2C4WIEPYpKihDcKmUPi/JoB9aRxy9k20MhiibQuoGzxFuajlOkrk0WHFcKNHRS0n5T/Zn&#10;FOz7xUz6yXd/ceTZ27H9cr+7pVPq6bF7XoEI1IV7+NZ+1wqmo8kYrm/iE5C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w6NnHAAAA3QAAAA8AAAAAAAAAAAAAAAAAmAIAAGRy&#10;cy9kb3ducmV2LnhtbFBLBQYAAAAABAAEAPUAAACMAwAAAAA=&#10;" path="m,74l26,,77,61,,74e" filled="f" strokeweight=".2195mm">
                    <v:path arrowok="t" o:connecttype="custom" o:connectlocs="0,6487;26,6413;77,6474;0,6487" o:connectangles="0,0,0,0"/>
                  </v:shape>
                </v:group>
                <v:group id="Group 4017" o:spid="_x0000_s1181" style="position:absolute;left:5292;top:6413;width:2;height:74" coordorigin="5292,6413" coordsize="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u1B8YAAADdAAAADwAAAGRycy9kb3ducmV2LnhtbESPT2vCQBTE7wW/w/KE&#10;3uomphWJriKipQcR/APi7ZF9JsHs25Bdk/jtuwWhx2FmfsPMl72pREuNKy0riEcRCOLM6pJzBefT&#10;9mMKwnlkjZVlUvAkB8vF4G2OqbYdH6g9+lwECLsUFRTe16mULivIoBvZmjh4N9sY9EE2udQNdgFu&#10;KjmOook0WHJYKLCmdUHZ/fgwCr477FZJvGl399v6eT197S+7mJR6H/arGQhPvf8Pv9o/WsFnnC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e7UHxgAAAN0A&#10;AAAPAAAAAAAAAAAAAAAAAKoCAABkcnMvZG93bnJldi54bWxQSwUGAAAAAAQABAD6AAAAnQMAAAAA&#10;">
                  <v:shape id="Freeform 4018" o:spid="_x0000_s1182" style="position:absolute;left:5292;top:6413;width:2;height:74;visibility:visible;mso-wrap-style:square;v-text-anchor:top" coordsize="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HmPcYA&#10;AADdAAAADwAAAGRycy9kb3ducmV2LnhtbESPT2sCMRTE74LfITyhN83aSimrUZZSodSD1Hrx9ti8&#10;/YObl22Sumk/fSMIHoeZ+Q2z2kTTiQs531pWMJ9lIIhLq1uuFRy/ttMXED4ga+wsk4Jf8rBZj0cr&#10;zLUd+JMuh1CLBGGfo4ImhD6X0pcNGfQz2xMnr7LOYEjS1VI7HBLcdPIxy56lwZbTQoM9vTZUng8/&#10;RkERNX1sd/uBTn9vVFXFbv8dnVIPk1gsQQSK4R6+td+1gsX8aQHXN+kJ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HmPcYAAADdAAAADwAAAAAAAAAAAAAAAACYAgAAZHJz&#10;L2Rvd25yZXYueG1sUEsFBgAAAAAEAAQA9QAAAIsDAAAAAA==&#10;" path="m,l,74e" filled="f" strokeweight=".46642mm">
                    <v:path arrowok="t" o:connecttype="custom" o:connectlocs="0,6413;0,6487" o:connectangles="0,0"/>
                  </v:shape>
                </v:group>
                <v:group id="Group 4015" o:spid="_x0000_s1183" style="position:absolute;left:5331;top:6373;width:84;height:71" coordorigin="5331,6373" coordsize="8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6I6McAAADdAAAADwAAAGRycy9kb3ducmV2LnhtbESPT2vCQBTE7wW/w/IK&#10;3uomphZJXYNIFQ9SqAqlt0f2mYRk34bsNn++fbdQ6HGYmd8wm2w0jeipc5VlBfEiAkGcW11xoeB2&#10;PTytQTiPrLGxTAomcpBtZw8bTLUd+IP6iy9EgLBLUUHpfZtK6fKSDLqFbYmDd7edQR9kV0jd4RDg&#10;ppHLKHqRBisOCyW2tC8pry/fRsFxwGGXxG/9ub7vp6/r6v3zHJNS88dx9wrC0+j/w3/tk1bwHCcr&#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N6I6McAAADd&#10;AAAADwAAAAAAAAAAAAAAAACqAgAAZHJzL2Rvd25yZXYueG1sUEsFBgAAAAAEAAQA+gAAAJ4DAAAA&#10;AA==&#10;">
                  <v:shape id="Freeform 4016" o:spid="_x0000_s1184" style="position:absolute;left:5331;top:6373;width:84;height:71;visibility:visible;mso-wrap-style:square;v-text-anchor:top" coordsize="84,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l/4sUA&#10;AADdAAAADwAAAGRycy9kb3ducmV2LnhtbESPwWrDMBBE74X+g9hAb42UNITgRgluaCGG9GC3H7C1&#10;NraJtTKWHLt/XwUCPQ4z84bZ7ifbiiv1vnGsYTFXIIhLZxquNHx/fTxvQPiAbLB1TBp+ycN+9/iw&#10;xcS4kXO6FqESEcI+QQ11CF0ipS9rsujnriOO3tn1FkOUfSVNj2OE21YulVpLiw3HhRo7OtRUXorB&#10;auAsfWdS+fCZqfMp+xnG4viWav00m9JXEIGm8B++t49Gw2rxsobbm/gE5O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X/ixQAAAN0AAAAPAAAAAAAAAAAAAAAAAJgCAABkcnMv&#10;ZG93bnJldi54bWxQSwUGAAAAAAQABAD1AAAAigMAAAAA&#10;" path="m,71l84,e" filled="f" strokeweight=".15089mm">
                    <v:path arrowok="t" o:connecttype="custom" o:connectlocs="0,6444;84,6373" o:connectangles="0,0"/>
                  </v:shape>
                </v:group>
                <v:group id="Group 4013" o:spid="_x0000_s1185" style="position:absolute;left:4782;top:5651;width:995;height:842" coordorigin="4782,5651" coordsize="995,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0CzBMYAAADdAAAADwAAAGRycy9kb3ducmV2LnhtbESPQWvCQBSE7wX/w/IE&#10;b7qJWi3RVURUPEihWii9PbLPJJh9G7JrEv+9WxB6HGbmG2a57kwpGqpdYVlBPIpAEKdWF5wp+L7s&#10;hx8gnEfWWFomBQ9ysF713paYaNvyFzVnn4kAYZeggtz7KpHSpTkZdCNbEQfvamuDPsg6k7rGNsBN&#10;KcdRNJMGCw4LOVa0zSm9ne9GwaHFdjOJd83pdt0+fi/vnz+nmJQa9LvNAoSnzv+HX+2jVjCNJ3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QLMExgAAAN0A&#10;AAAPAAAAAAAAAAAAAAAAAKoCAABkcnMvZG93bnJldi54bWxQSwUGAAAAAAQABAD6AAAAnQMAAAAA&#10;">
                  <v:shape id="Freeform 4014" o:spid="_x0000_s1186" style="position:absolute;left:4782;top:5651;width:995;height:842;visibility:visible;mso-wrap-style:square;v-text-anchor:top" coordsize="995,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mPeMMA&#10;AADdAAAADwAAAGRycy9kb3ducmV2LnhtbERPXWvCMBR9F/Yfwh3sTdOuotKZljEYjKFCqyB7uzR3&#10;aVlzU5pM6783D4M9Hs73tpxsLy40+s6xgnSRgCBunO7YKDgd3+cbED4ga+wdk4IbeSiLh9kWc+2u&#10;XNGlDkbEEPY5KmhDGHIpfdOSRb9wA3Hkvt1oMUQ4GqlHvMZw28vnJFlJix3HhhYHemup+al/rYJq&#10;Mjdcf2a0PNsvs9vvaT1sDko9PU6vLyACTeFf/Of+0AqWaRbnxjfxCcj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mPeMMAAADdAAAADwAAAAAAAAAAAAAAAACYAgAAZHJzL2Rv&#10;d25yZXYueG1sUEsFBgAAAAAEAAQA9QAAAIgDAAAAAA==&#10;" path="m995,l,843e" filled="f" strokeweight=".15089mm">
                    <v:path arrowok="t" o:connecttype="custom" o:connectlocs="995,5651;0,6494" o:connectangles="0,0"/>
                  </v:shape>
                </v:group>
                <v:group id="Group 4011" o:spid="_x0000_s1187" style="position:absolute;left:3162;top:6622;width:898;height:27" coordorigin="3162,6622" coordsize="898,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ZOC7cYAAADdAAAADwAAAGRycy9kb3ducmV2LnhtbESPQWvCQBSE7wX/w/IE&#10;b7qJWrHRVURUPEihWii9PbLPJJh9G7JrEv+9WxB6HGbmG2a57kwpGqpdYVlBPIpAEKdWF5wp+L7s&#10;h3MQziNrLC2Tggc5WK96b0tMtG35i5qzz0SAsEtQQe59lUjp0pwMupGtiIN3tbVBH2SdSV1jG+Cm&#10;lOMomkmDBYeFHCva5pTeznej4NBiu5nEu+Z0u24fv5f3z59TTEoN+t1mAcJT5//Dr/ZRK5jGkw/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k4LtxgAAAN0A&#10;AAAPAAAAAAAAAAAAAAAAAKoCAABkcnMvZG93bnJldi54bWxQSwUGAAAAAAQABAD6AAAAnQMAAAAA&#10;">
                  <v:shape id="Freeform 4012" o:spid="_x0000_s1188" style="position:absolute;left:3162;top:6622;width:898;height:27;visibility:visible;mso-wrap-style:square;v-text-anchor:top" coordsize="898,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W/sMEA&#10;AADdAAAADwAAAGRycy9kb3ducmV2LnhtbERPz2vCMBS+C/4P4Qm7aVoRkc4oOtgYeLIrwm6P5tkU&#10;m5fQpLb775fDYMeP7/f+ONlOPKkPrWMF+SoDQVw73XKjoPp6X+5AhIissXNMCn4owPEwn+2x0G7k&#10;Kz3L2IgUwqFABSZGX0gZakMWw8p54sTdXW8xJtg3Uvc4pnDbyXWWbaXFllODQU9vhupHOVgF/oNG&#10;c/mOYzVddv68Locqvw1KvSym0yuISFP8F/+5P7WCTb5J+9Ob9AT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Vv7DBAAAA3QAAAA8AAAAAAAAAAAAAAAAAmAIAAGRycy9kb3du&#10;cmV2LnhtbFBLBQYAAAAABAAEAPUAAACGAwAAAAA=&#10;" path="m899,l,27e" filled="f" strokeweight=".15089mm">
                    <v:path arrowok="t" o:connecttype="custom" o:connectlocs="899,6622;0,6649" o:connectangles="0,0"/>
                  </v:shape>
                </v:group>
                <v:group id="Group 4009" o:spid="_x0000_s1189" style="position:absolute;left:7171;top:6499;width:946;height:254" coordorigin="7171,6499" coordsize="946,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4/2WxgAAAN0A&#10;AAAPAAAAAAAAAAAAAAAAAKoCAABkcnMvZG93bnJldi54bWxQSwUGAAAAAAQABAD6AAAAnQMAAAAA&#10;">
                  <v:shape id="Freeform 4010" o:spid="_x0000_s1190" style="position:absolute;left:7171;top:6499;width:946;height:254;visibility:visible;mso-wrap-style:square;v-text-anchor:top" coordsize="946,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HoMYA&#10;AADdAAAADwAAAGRycy9kb3ducmV2LnhtbESPQWsCMRSE74X+h/AK3mrWRUrZGkVsBQ8Wqe1hj4/k&#10;udm6eVk30V3/vSkUPA4z8w0zWwyuERfqQu1ZwWScgSDW3tRcKfj5Xj+/gggR2WDjmRRcKcBi/vgw&#10;w8L4nr/oso+VSBAOBSqwMbaFlEFbchjGviVO3sF3DmOSXSVNh32Cu0bmWfYiHdacFiy2tLKkj/uz&#10;U1BSqd1Hf8LjaWfl57b8Pej8XanR07B8AxFpiPfwf3tjFEwn0xz+3qQn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oHoMYAAADdAAAADwAAAAAAAAAAAAAAAACYAgAAZHJz&#10;L2Rvd25yZXYueG1sUEsFBgAAAAAEAAQA9QAAAIsDAAAAAA==&#10;" path="m,254r945,l945,,,,,254xe" filled="f" strokeweight=".2195mm">
                    <v:path arrowok="t" o:connecttype="custom" o:connectlocs="0,6753;945,6753;945,6499;0,6499;0,6753" o:connectangles="0,0,0,0,0"/>
                  </v:shape>
                </v:group>
                <v:group id="Group 4007" o:spid="_x0000_s1191" style="position:absolute;left:7234;top:6682;width:820;height:2" coordorigin="7234,6682" coordsize="8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3GescAAADdAAAADwAAAGRycy9kb3ducmV2LnhtbESPQWvCQBSE7wX/w/IK&#10;3ppNNC2SZhWRKh5CoSqU3h7ZZxLMvg3ZbRL/fbdQ6HGYmW+YfDOZVgzUu8aygiSKQRCXVjdcKbic&#10;908rEM4ja2wtk4I7OdisZw85ZtqO/EHDyVciQNhlqKD2vsukdGVNBl1kO+LgXW1v0AfZV1L3OAa4&#10;aeUijl+kwYbDQo0d7Woqb6dvo+Aw4rhdJm9Dcbvu7l/n5/fPIiGl5o/T9hWEp8n/h//aR60gTd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H3GescAAADd&#10;AAAADwAAAAAAAAAAAAAAAACqAgAAZHJzL2Rvd25yZXYueG1sUEsFBgAAAAAEAAQA+gAAAJ4DAAAA&#10;AA==&#10;">
                  <v:shape id="Freeform 4008" o:spid="_x0000_s1192" style="position:absolute;left:7234;top:6682;width:820;height:2;visibility:visible;mso-wrap-style:square;v-text-anchor:top" coordsize="8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XrNcMA&#10;AADdAAAADwAAAGRycy9kb3ducmV2LnhtbESPQWvCQBSE7wX/w/IEb3WjhFaiq4iitsdEwesz+0yC&#10;2bchuzHx33cLhR6HmfmGWW0GU4snta6yrGA2jUAQ51ZXXCi4nA/vCxDOI2usLZOCFznYrEdvK0y0&#10;7TmlZ+YLESDsElRQet8kUrq8JINuahvi4N1ta9AH2RZSt9gHuKnlPIo+pMGKw0KJDe1Kyh9ZZxRk&#10;p3TLw6H77Hza3/B7fz0ujqzUZDxslyA8Df4//Nf+0griWRzD75vwBO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YXrNcMAAADdAAAADwAAAAAAAAAAAAAAAACYAgAAZHJzL2Rv&#10;d25yZXYueG1sUEsFBgAAAAAEAAQA9QAAAIgDAAAAAA==&#10;" path="m,l819,e" filled="f" strokeweight=".16461mm">
                    <v:path arrowok="t" o:connecttype="custom" o:connectlocs="0,0;819,0" o:connectangles="0,0"/>
                  </v:shape>
                </v:group>
                <v:group id="Group 4005" o:spid="_x0000_s1193" style="position:absolute;left:5502;top:6622;width:1669;height:5" coordorigin="5502,6622" coordsize="166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TY+5XFAAAA3QAA&#10;AA8AAAAAAAAAAAAAAAAAqgIAAGRycy9kb3ducmV2LnhtbFBLBQYAAAAABAAEAPoAAACcAwAAAAA=&#10;">
                  <v:shape id="Freeform 4006" o:spid="_x0000_s1194" style="position:absolute;left:5502;top:6622;width:1669;height:5;visibility:visible;mso-wrap-style:square;v-text-anchor:top" coordsize="166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JxhcUA&#10;AADdAAAADwAAAGRycy9kb3ducmV2LnhtbESPUWvCQBCE3wv+h2OFvtWLRUJJPUUEoZb2oTE/YJtb&#10;c8HsXsidGv31vUKhj8PMfMMs1yN36kJDaL0YmM8yUCS1t600BqrD7ukFVIgoFjsvZOBGAdarycMS&#10;C+uv8kWXMjYqQSQUaMDF2Bdah9oRY5j5niR5Rz8wxiSHRtsBrwnOnX7OslwztpIWHPa0dVSfyjMb&#10;OFRSMm/5tLOf31W3/3i/Ny435nE6bl5BRRrjf/iv/WYNLOaLHH7fpCegV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YnGFxQAAAN0AAAAPAAAAAAAAAAAAAAAAAJgCAABkcnMv&#10;ZG93bnJldi54bWxQSwUGAAAAAAQABAD1AAAAigMAAAAA&#10;" path="m,l1669,4e" filled="f" strokeweight=".15089mm">
                    <v:path arrowok="t" o:connecttype="custom" o:connectlocs="0,6622;1669,6626" o:connectangles="0,0"/>
                  </v:shape>
                </v:group>
                <v:group id="Group 4003" o:spid="_x0000_s1195" style="position:absolute;left:7301;top:5751;width:964;height:254" coordorigin="7301,5751" coordsize="964,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0bAecYAAADdAAAADwAAAGRycy9kb3ducmV2LnhtbESPQWvCQBSE74X+h+UV&#10;etNNqraSuoqIigcpNAri7ZF9JsHs25DdJvHfu4LQ4zAz3zCzRW8q0VLjSssK4mEEgjizuuRcwfGw&#10;GUxBOI+ssbJMCm7kYDF/fZlhom3Hv9SmPhcBwi5BBYX3dSKlywoy6Ia2Jg7exTYGfZBNLnWDXYCb&#10;Sn5E0ac0WHJYKLCmVUHZNf0zCrYddstRvG7318vqdj5Mfk77mJR6f+uX3yA89f4//GzvtIJxPP6C&#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RsB5xgAAAN0A&#10;AAAPAAAAAAAAAAAAAAAAAKoCAABkcnMvZG93bnJldi54bWxQSwUGAAAAAAQABAD6AAAAnQMAAAAA&#10;">
                  <v:shape id="Freeform 4004" o:spid="_x0000_s1196" style="position:absolute;left:7301;top:5751;width:964;height:254;visibility:visible;mso-wrap-style:square;v-text-anchor:top" coordsize="964,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meDMIA&#10;AADdAAAADwAAAGRycy9kb3ducmV2LnhtbERPy4rCMBTdD/gP4QpuBk0rjo9qFBEEZzdWXbi7NNe2&#10;2NyUJtY6Xz9ZDLg8nPdq05lKtNS40rKCeBSBIM6sLjlXcD7th3MQziNrrCyTghc52Kx7HytMtH3y&#10;kdrU5yKEsEtQQeF9nUjpsoIMupGtiQN3s41BH2CTS93gM4SbSo6jaCoNlhwaCqxpV1B2Tx9GwTX9&#10;ffBsy4uj/Ppuf+wlpvIzVmrQ77ZLEJ46/xb/uw9awSSehLnhTXgC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qZ4MwgAAAN0AAAAPAAAAAAAAAAAAAAAAAJgCAABkcnMvZG93&#10;bnJldi54bWxQSwUGAAAAAAQABAD1AAAAhwMAAAAA&#10;" path="m,254r965,l965,,,,,254xe" filled="f" strokeweight=".2195mm">
                    <v:path arrowok="t" o:connecttype="custom" o:connectlocs="0,6005;965,6005;965,5751;0,5751;0,6005" o:connectangles="0,0,0,0,0"/>
                  </v:shape>
                </v:group>
                <v:group id="Group 4001" o:spid="_x0000_s1197" style="position:absolute;left:7319;top:5933;width:929;height:2" coordorigin="7319,5933" coordsize="9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XxkMYAAADdAAAADwAAAGRycy9kb3ducmV2LnhtbESPQWvCQBSE74X+h+UV&#10;etNNqpaauoqIigcpNAri7ZF9JsHs25DdJvHfu4LQ4zAz3zCzRW8q0VLjSssK4mEEgjizuuRcwfGw&#10;GXyBcB5ZY2WZFNzIwWL++jLDRNuOf6lNfS4ChF2CCgrv60RKlxVk0A1tTRy8i20M+iCbXOoGuwA3&#10;lfyIok9psOSwUGBNq4Kya/pnFGw77JajeN3ur5fV7XyY/Jz2MSn1/tYvv0F46v1/+NneaQXjeDy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lfGQxgAAAN0A&#10;AAAPAAAAAAAAAAAAAAAAAKoCAABkcnMvZG93bnJldi54bWxQSwUGAAAAAAQABAD6AAAAnQMAAAAA&#10;">
                  <v:shape id="Freeform 4002" o:spid="_x0000_s1198" style="position:absolute;left:7319;top:5933;width:929;height:2;visibility:visible;mso-wrap-style:square;v-text-anchor:top" coordsize="9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lxcMA&#10;AADdAAAADwAAAGRycy9kb3ducmV2LnhtbERP3WrCMBS+H/gO4Qi7m2mHDq1GEUUm7GZVH+DQHNtq&#10;c1KTzNY9/XIx8PLj+1+setOIOzlfW1aQjhIQxIXVNZcKTsfd2xSED8gaG8uk4EEeVsvBywIzbTvO&#10;6X4IpYgh7DNUUIXQZlL6oiKDfmRb4sidrTMYInSl1A67GG4a+Z4kH9JgzbGhwpY2FRXXw49RsJ1t&#10;v7vb9Sv3ebrf9IWbXn4/vVKvw349BxGoD0/xv3uvFYzTSdwf38Qn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lxcMAAADdAAAADwAAAAAAAAAAAAAAAACYAgAAZHJzL2Rv&#10;d25yZXYueG1sUEsFBgAAAAAEAAQA9QAAAIgDAAAAAA==&#10;" path="m,l929,e" filled="f" strokeweight=".16461mm">
                    <v:path arrowok="t" o:connecttype="custom" o:connectlocs="0,0;929,0" o:connectangles="0,0"/>
                  </v:shape>
                </v:group>
                <v:group id="Group 3999" o:spid="_x0000_s1199" style="position:absolute;left:6451;top:5844;width:78;height:73" coordorigin="6451,5844"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OmtLxgAAAN0A&#10;AAAPAAAAAAAAAAAAAAAAAKoCAABkcnMvZG93bnJldi54bWxQSwUGAAAAAAQABAD6AAAAnQMAAAAA&#10;">
                  <v:shape id="Freeform 4000" o:spid="_x0000_s1200" style="position:absolute;left:6451;top:5844;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EOosQA&#10;AADdAAAADwAAAGRycy9kb3ducmV2LnhtbESPT4vCMBTE74LfIbwFb5qqVaRrFHdBVNiLuuz50Tz7&#10;x+alNLHWb2+EBY/DzPyGWa47U4mWGldYVjAeRSCIU6sLzhT8nrfDBQjnkTVWlknBgxysV/3eEhNt&#10;73yk9uQzESDsElSQe18nUro0J4NuZGvi4F1sY9AH2WRSN3gPcFPJSRTNpcGCw0KONX3nlF5PN6Ng&#10;cbliPN9Nv8r2L/s5zHRZ27hUavDRbT5BeOr8O/zf3msF8Xg2gdeb8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RDqLEAAAA3QAAAA8AAAAAAAAAAAAAAAAAmAIAAGRycy9k&#10;b3ducmV2LnhtbFBLBQYAAAAABAAEAPUAAACJAwAAAAA=&#10;" path="m,l30,73,77,11,,e" fillcolor="black" stroked="f">
                    <v:path arrowok="t" o:connecttype="custom" o:connectlocs="0,5844;30,5917;77,5855;0,5844" o:connectangles="0,0,0,0"/>
                  </v:shape>
                </v:group>
                <v:group id="Group 3997" o:spid="_x0000_s1201" style="position:absolute;left:6451;top:5844;width:78;height:73" coordorigin="6451,5844"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RQp8cAAADdAAAADwAAAGRycy9kb3ducmV2LnhtbESPT2vCQBTE7wW/w/IK&#10;3uomphZJXYNIFQ9SqAqlt0f2mYRk34bsNn++fbdQ6HGYmd8wm2w0jeipc5VlBfEiAkGcW11xoeB2&#10;PTytQTiPrLGxTAomcpBtZw8bTLUd+IP6iy9EgLBLUUHpfZtK6fKSDLqFbYmDd7edQR9kV0jd4RDg&#10;ppHLKHqRBisOCyW2tC8pry/fRsFxwGGXxG/9ub7vp6/r6v3zHJNS88dx9wrC0+j/w3/tk1bwHK8S&#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aRQp8cAAADd&#10;AAAADwAAAAAAAAAAAAAAAACqAgAAZHJzL2Rvd25yZXYueG1sUEsFBgAAAAAEAAQA+gAAAJ4DAAAA&#10;AA==&#10;">
                  <v:shape id="Freeform 3998" o:spid="_x0000_s1202" style="position:absolute;left:6451;top:5844;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z0wsYA&#10;AADdAAAADwAAAGRycy9kb3ducmV2LnhtbESPQUsDMRSE70L/Q3gFbza7S5W6bVra2hUPXqw99PjY&#10;PDeLm5cliW3890YQPA4z8w2z2iQ7iAv50DtWUM4KEMSt0z13Ck7vzd0CRIjIGgfHpOCbAmzWk5sV&#10;1tpd+Y0ux9iJDOFQowIT41hLGVpDFsPMjcTZ+3DeYszSd1J7vGa4HWRVFA/SYs95weBIe0Pt5/HL&#10;Khiq14Pfl+fq2Tw+Nc0ipcPJ75S6nabtEkSkFP/Df+0XrWBe3s/h901+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z0wsYAAADdAAAADwAAAAAAAAAAAAAAAACYAgAAZHJz&#10;L2Rvd25yZXYueG1sUEsFBgAAAAAEAAQA9QAAAIsDAAAAAA==&#10;" path="m77,11l30,73,,,77,11e" filled="f" strokeweight=".2195mm">
                    <v:path arrowok="t" o:connecttype="custom" o:connectlocs="77,5855;30,5917;0,5844;77,5855" o:connectangles="0,0,0,0"/>
                  </v:shape>
                </v:group>
                <v:group id="Group 3995" o:spid="_x0000_s1203" style="position:absolute;left:6481;top:5855;width:47;height:62" coordorigin="6481,5855"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AW1IxgAAAN0A&#10;AAAPAAAAAAAAAAAAAAAAAKoCAABkcnMvZG93bnJldi54bWxQSwUGAAAAAAQABAD6AAAAnQMAAAAA&#10;">
                  <v:shape id="Freeform 3996" o:spid="_x0000_s1204" style="position:absolute;left:6481;top:5855;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AxXMkA&#10;AADdAAAADwAAAGRycy9kb3ducmV2LnhtbESPT2vCQBTE7wW/w/IKvZS6sdRUoquIIBQpxfjn4O2Z&#10;fU2i2bdpdqtpP70rCB6HmfkNM5q0phInalxpWUGvG4EgzqwuOVewWc9fBiCcR9ZYWSYFf+RgMu48&#10;jDDR9swpnVY+FwHCLkEFhfd1IqXLCjLourYmDt63bQz6IJtc6gbPAW4q+RpFsTRYclgosKZZQdlx&#10;9WsUbH+W8hD/m/mXWcjd8fN5H7fpu1JPj+10CMJT6+/hW/tDK3jr9WO4vglPQI4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NAxXMkAAADdAAAADwAAAAAAAAAAAAAAAACYAgAA&#10;ZHJzL2Rvd25yZXYueG1sUEsFBgAAAAAEAAQA9QAAAI4DAAAAAA==&#10;" path="m,62l47,e" filled="f" strokeweight=".2195mm">
                    <v:path arrowok="t" o:connecttype="custom" o:connectlocs="0,5917;47,5855" o:connectangles="0,0"/>
                  </v:shape>
                </v:group>
                <v:group id="Group 3993" o:spid="_x0000_s1205" style="position:absolute;left:6364;top:5901;width:101;height:2" coordorigin="6364,5901" coordsize="1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9WpMYAAADdAAAADwAAAGRycy9kb3ducmV2LnhtbESPQWvCQBSE70L/w/IK&#10;vekmbW0ldRWRKh5EMAri7ZF9JsHs25DdJvHfdwXB4zAz3zDTeW8q0VLjSssK4lEEgjizuuRcwfGw&#10;Gk5AOI+ssbJMCm7kYD57GUwx0bbjPbWpz0WAsEtQQeF9nUjpsoIMupGtiYN3sY1BH2STS91gF+Cm&#10;ku9R9CUNlhwWCqxpWVB2Tf+MgnWH3eIj/m2318vydj6Md6dtTEq9vfaLHxCeev8MP9obreAzHn/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n1akxgAAAN0A&#10;AAAPAAAAAAAAAAAAAAAAAKoCAABkcnMvZG93bnJldi54bWxQSwUGAAAAAAQABAD6AAAAnQMAAAAA&#10;">
                  <v:shape id="Freeform 3994" o:spid="_x0000_s1206" style="position:absolute;left:6364;top:5901;width:101;height:2;visibility:visible;mso-wrap-style:square;v-text-anchor:top" coordsize="1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fuhMIA&#10;AADdAAAADwAAAGRycy9kb3ducmV2LnhtbERPy4rCMBTdC/5DuMLsNPU5Q8dYiigjutJx4+7S3GnL&#10;NDehiVr/3iwEl4fzXmadacSNWl9bVjAeJSCIC6trLhWcf7fDLxA+IGtsLJOCB3nIVv3eElNt73yk&#10;2ymUIoawT1FBFYJLpfRFRQb9yDriyP3Z1mCIsC2lbvEew00jJ0mykAZrjg0VOlpXVPyfrkbB+sfk&#10;lyQctp/T62axf9i5O06cUh+DLv8GEagLb/HLvdMKZuN5nBvfxCc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V+6EwgAAAN0AAAAPAAAAAAAAAAAAAAAAAJgCAABkcnMvZG93&#10;bnJldi54bWxQSwUGAAAAAAQABAD1AAAAhwMAAAAA&#10;" path="m,l101,e" filled="f" strokeweight=".74233mm">
                    <v:path arrowok="t" o:connecttype="custom" o:connectlocs="0,0;101,0" o:connectangles="0,0"/>
                  </v:shape>
                </v:group>
                <v:group id="Group 3991" o:spid="_x0000_s1207" style="position:absolute;left:5502;top:5878;width:1800;height:743" coordorigin="5502,5878" coordsize="1800,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xnTcYAAADdAAAADwAAAGRycy9kb3ducmV2LnhtbESPQWvCQBSE70L/w/IK&#10;vekmbS01dRWRKh5EMAri7ZF9JsHs25DdJvHfdwXB4zAz3zDTeW8q0VLjSssK4lEEgjizuuRcwfGw&#10;Gn6DcB5ZY2WZFNzIwXz2Mphiom3He2pTn4sAYZeggsL7OpHSZQUZdCNbEwfvYhuDPsgml7rBLsBN&#10;Jd+j6EsaLDksFFjTsqDsmv4ZBesOu8VH/Ntur5fl7XwY707bmJR6e+0XPyA89f4ZfrQ3WsFnPJ7A&#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TGdNxgAAAN0A&#10;AAAPAAAAAAAAAAAAAAAAAKoCAABkcnMvZG93bnJldi54bWxQSwUGAAAAAAQABAD6AAAAnQMAAAAA&#10;">
                  <v:shape id="Freeform 3992" o:spid="_x0000_s1208" style="position:absolute;left:5502;top:5878;width:1800;height:743;visibility:visible;mso-wrap-style:square;v-text-anchor:top" coordsize="1800,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LPM8EA&#10;AADdAAAADwAAAGRycy9kb3ducmV2LnhtbERPTWvCQBC9C/0PyxS86SYSbYmuUorS3opa79PsmIRm&#10;Z9PsqtFf3zkIHh/ve7HqXaPO1IXas4F0nIAiLrytuTTwvd+MXkGFiGyx8UwGrhRgtXwaLDC3/sJb&#10;Ou9iqSSEQ44GqhjbXOtQVOQwjH1LLNzRdw6jwK7UtsOLhLtGT5Jkph3WLA0VtvReUfG7Oznpbb6y&#10;j7/J+pYd9NRyPPykeH0xZvjcv81BRerjQ3x3f1oDWTqT/fJGnoBe/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yzzPBAAAA3QAAAA8AAAAAAAAAAAAAAAAAmAIAAGRycy9kb3du&#10;cmV2LnhtbFBLBQYAAAAABAAEAPUAAACGAwAAAAA=&#10;" path="m,744l1799,e" filled="f" strokeweight=".15089mm">
                    <v:path arrowok="t" o:connecttype="custom" o:connectlocs="0,6622;1799,5878" o:connectangles="0,0"/>
                  </v:shape>
                </v:group>
                <v:group id="Group 3989" o:spid="_x0000_s1209" style="position:absolute;left:4268;top:1933;width:79;height:159" coordorigin="4268,1933" coordsize="79,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ah9sYAAADdAAAADwAAAGRycy9kb3ducmV2LnhtbESPT2vCQBTE7wW/w/IE&#10;b3Wz2kpJXUVExYMU/AOlt0f2mQSzb0N2TeK37xYKHoeZ+Q0zX/a2Ei01vnSsQY0TEMSZMyXnGi7n&#10;7esHCB+QDVaOScODPCwXg5c5psZ1fKT2FHIRIexT1FCEUKdS+qwgi37sauLoXV1jMUTZ5NI02EW4&#10;reQkSWbSYslxocCa1gVlt9Pdath12K2matMebtf14+f8/vV9UKT1aNivPkEE6sMz/N/eGw1vaqb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VqH2xgAAAN0A&#10;AAAPAAAAAAAAAAAAAAAAAKoCAABkcnMvZG93bnJldi54bWxQSwUGAAAAAAQABAD6AAAAnQMAAAAA&#10;">
                  <v:shape id="Freeform 3990" o:spid="_x0000_s1210" style="position:absolute;left:4268;top:1933;width:79;height:159;visibility:visible;mso-wrap-style:square;v-text-anchor:top" coordsize="79,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AHS8UA&#10;AADdAAAADwAAAGRycy9kb3ducmV2LnhtbESPQWsCMRSE74L/ITzBm2bVInZrFBEKBSnoVmiPj+S5&#10;u7p5WZLobv99Uyj0OMzMN8x629tGPMiH2rGC2TQDQaydqblUcP54naxAhIhssHFMCr4pwHYzHKwx&#10;N67jEz2KWIoE4ZCjgirGNpcy6IoshqlriZN3cd5iTNKX0njsEtw2cp5lS2mx5rRQYUv7ivStuFsF&#10;n8XXNRxvsrsf9LHz+vS8WIR3pcajfvcCIlIf/8N/7Tej4Gm2nMPvm/Q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sAdLxQAAAN0AAAAPAAAAAAAAAAAAAAAAAJgCAABkcnMv&#10;ZG93bnJldi54bWxQSwUGAAAAAAQABAD1AAAAigMAAAAA&#10;" path="m79,159l80,,,95e" filled="f" strokeweight=".15089mm">
                    <v:path arrowok="t" o:connecttype="custom" o:connectlocs="79,2092;80,1933;0,2028" o:connectangles="0,0,0"/>
                  </v:shape>
                </v:group>
                <v:group id="Group 3987" o:spid="_x0000_s1211" style="position:absolute;left:4514;top:2468;width:79;height:158" coordorigin="4514,2468" coordsize="79,1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iaGscAAADdAAAADwAAAGRycy9kb3ducmV2LnhtbESPQWvCQBSE7wX/w/IK&#10;3ppNtA2SZhWRKh5CoSqU3h7ZZxLMvg3ZbRL/fbdQ6HGYmW+YfDOZVgzUu8aygiSKQRCXVjdcKbic&#10;908rEM4ja2wtk4I7OdisZw85ZtqO/EHDyVciQNhlqKD2vsukdGVNBl1kO+LgXW1v0AfZV1L3OAa4&#10;aeUijlNpsOGwUGNHu5rK2+nbKDiMOG6XydtQ3K67+9f55f2zSEip+eO0fQXhafL/4b/2USt4TtI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8iaGscAAADd&#10;AAAADwAAAAAAAAAAAAAAAACqAgAAZHJzL2Rvd25yZXYueG1sUEsFBgAAAAAEAAQA+gAAAJ4DAAAA&#10;AA==&#10;">
                  <v:shape id="Freeform 3988" o:spid="_x0000_s1212" style="position:absolute;left:4514;top:2468;width:79;height:158;visibility:visible;mso-wrap-style:square;v-text-anchor:top" coordsize="7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JzMcA&#10;AADdAAAADwAAAGRycy9kb3ducmV2LnhtbESPT2sCMRTE74V+h/AKXopmFVnKahSxiC30UP/j7bF5&#10;bpZuXpYk1fXbN4VCj8PM/IaZzjvbiCv5UDtWMBxkIIhLp2uuFOx3q/4LiBCRNTaOScGdAsxnjw9T&#10;LLS78Yau21iJBOFQoAITY1tIGUpDFsPAtcTJuzhvMSbpK6k93hLcNnKUZbm0WHNaMNjS0lD5tf22&#10;Ci4f69M9x8/Defds3v3x9bjMD1ap3lO3mICI1MX/8F/7TSsYD/Mx/L5JT0DO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ryczHAAAA3QAAAA8AAAAAAAAAAAAAAAAAmAIAAGRy&#10;cy9kb3ducmV2LnhtbFBLBQYAAAAABAAEAPUAAACMAwAAAAA=&#10;" path="m,l,159,79,64e" filled="f" strokeweight=".15089mm">
                    <v:path arrowok="t" o:connecttype="custom" o:connectlocs="0,2468;0,2627;79,2532" o:connectangles="0,0,0"/>
                  </v:shape>
                </v:group>
                <v:group id="Group 3985" o:spid="_x0000_s1213" style="position:absolute;left:3682;top:1872;width:79;height:70" coordorigin="3682,1872" coordsize="79,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22n9ccAAADdAAAADwAAAGRycy9kb3ducmV2LnhtbESPT2vCQBTE7wW/w/KE&#10;3uomWkWiq4jU0kMoNBFKb4/sMwlm34bsNn++fbdQ6HGYmd8w++NoGtFT52rLCuJFBIK4sLrmUsE1&#10;vzxtQTiPrLGxTAomcnA8zB72mGg78Af1mS9FgLBLUEHlfZtI6YqKDLqFbYmDd7OdQR9kV0rd4RDg&#10;ppHLKNpIgzWHhQpbOldU3LNvo+B1wOG0il/69H47T1/5+v0zjUmpx/l42oHwNPr/8F/7TSt4jjdr&#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22n9ccAAADd&#10;AAAADwAAAAAAAAAAAAAAAACqAgAAZHJzL2Rvd25yZXYueG1sUEsFBgAAAAAEAAQA+gAAAJ4DAAAA&#10;AA==&#10;">
                  <v:shape id="Freeform 3986" o:spid="_x0000_s1214" style="position:absolute;left:3682;top:1872;width:79;height:70;visibility:visible;mso-wrap-style:square;v-text-anchor:top" coordsize="7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hLssUA&#10;AADdAAAADwAAAGRycy9kb3ducmV2LnhtbESPQWvCQBSE7wX/w/KE3uompYQSXUWlgYDFohHPj+wz&#10;CWbfhuxq4r/vCoUeh5n5hlmsRtOKO/WusawgnkUgiEurG64UnIrs7ROE88gaW8uk4EEOVsvJywJT&#10;bQc+0P3oKxEg7FJUUHvfpVK6siaDbmY74uBdbG/QB9lXUvc4BLhp5XsUJdJgw2Ghxo62NZXX480o&#10;0PktL87xpvjJ4q/2uttnw/eYKfU6HddzEJ5G/x/+a+dawUecJPB8E5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6EuyxQAAAN0AAAAPAAAAAAAAAAAAAAAAAJgCAABkcnMv&#10;ZG93bnJldi54bWxQSwUGAAAAAAQABAD1AAAAigMAAAAA&#10;" path="m,l37,70,78,3,,e" fillcolor="black" stroked="f">
                    <v:path arrowok="t" o:connecttype="custom" o:connectlocs="0,1872;37,1942;78,1875;0,1872" o:connectangles="0,0,0,0"/>
                  </v:shape>
                </v:group>
                <v:group id="Group 3983" o:spid="_x0000_s1215" style="position:absolute;left:3682;top:1872;width:79;height:70" coordorigin="3682,1872" coordsize="79,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OcGccAAADdAAAADwAAAGRycy9kb3ducmV2LnhtbESPQWvCQBSE74L/YXlC&#10;b3UTa22JWUVEpQcpVAvF2yP7TEKyb0N2TeK/7xYKHoeZ+YZJ14OpRUetKy0riKcRCOLM6pJzBd/n&#10;/fM7COeRNdaWScGdHKxX41GKibY9f1F38rkIEHYJKii8bxIpXVaQQTe1DXHwrrY16INsc6lb7APc&#10;1HIWRQtpsOSwUGBD24Ky6nQzCg499puXeNcdq+v2fjm/fv4cY1LqaTJsliA8Df4R/m9/aAXzePEG&#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POcGccAAADd&#10;AAAADwAAAAAAAAAAAAAAAACqAgAAZHJzL2Rvd25yZXYueG1sUEsFBgAAAAAEAAQA+gAAAJ4DAAAA&#10;AA==&#10;">
                  <v:shape id="Freeform 3984" o:spid="_x0000_s1216" style="position:absolute;left:3682;top:1872;width:79;height:70;visibility:visible;mso-wrap-style:square;v-text-anchor:top" coordsize="7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MIHL0A&#10;AADdAAAADwAAAGRycy9kb3ducmV2LnhtbERPuwrCMBTdBf8hXMFNE0VEqlFEKCi6+BgcL821LTY3&#10;tYla/94MguPhvBer1lbiRY0vHWsYDRUI4syZknMNl3M6mIHwAdlg5Zg0fMjDatntLDAx7s1Hep1C&#10;LmII+wQ1FCHUiZQ+K8iiH7qaOHI311gMETa5NA2+Y7it5FipqbRYcmwosKZNQdn99LQabgd1xaxC&#10;hTu88Lbep+bxSbXu99r1HESgNvzFP/fWaJiMpnFufBOf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1XMIHL0AAADdAAAADwAAAAAAAAAAAAAAAACYAgAAZHJzL2Rvd25yZXYu&#10;eG1sUEsFBgAAAAAEAAQA9QAAAIIDAAAAAA==&#10;" path="m78,3l37,70,,,78,3e" filled="f" strokeweight=".2195mm">
                    <v:path arrowok="t" o:connecttype="custom" o:connectlocs="78,1875;37,1942;0,1872;78,1875" o:connectangles="0,0,0,0"/>
                  </v:shape>
                </v:group>
                <v:group id="Group 3981" o:spid="_x0000_s1217" style="position:absolute;left:3719;top:1875;width:41;height:67" coordorigin="3719,1875" coordsize="41,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iCt8McAAADdAAAADwAAAGRycy9kb3ducmV2LnhtbESPQWvCQBSE74L/YXlC&#10;b3UTa6WNWUVEpQcpVAvF2yP7TEKyb0N2TeK/7xYKHoeZ+YZJ14OpRUetKy0riKcRCOLM6pJzBd/n&#10;/fMbCOeRNdaWScGdHKxX41GKibY9f1F38rkIEHYJKii8bxIpXVaQQTe1DXHwrrY16INsc6lb7APc&#10;1HIWRQtpsOSwUGBD24Ky6nQzCg499puXeNcdq+v2fjm/fv4cY1LqaTJsliA8Df4R/m9/aAXzePE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iCt8McAAADd&#10;AAAADwAAAAAAAAAAAAAAAACqAgAAZHJzL2Rvd25yZXYueG1sUEsFBgAAAAAEAAQA+gAAAJ4DAAAA&#10;AA==&#10;">
                  <v:shape id="Freeform 3982" o:spid="_x0000_s1218" style="position:absolute;left:3719;top:1875;width:41;height:67;visibility:visible;mso-wrap-style:square;v-text-anchor:top" coordsize="4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je5sMA&#10;AADdAAAADwAAAGRycy9kb3ducmV2LnhtbERPTWsCMRC9F/ofwhR6KTXrIrVujSKCpfRW3YPHYTNm&#10;l25mliTq2l/fHAo9Pt73cj36Xl0oxE7YwHRSgCJuxHbsDNSH3fMrqJiQLfbCZOBGEdar+7slVlau&#10;/EWXfXIqh3Cs0ECb0lBpHZuWPMaJDMSZO0nwmDIMTtuA1xzue10WxYv22HFuaHGgbUvN9/7sDbyL&#10;23yWP+dFPavLcHs6Su9KMebxYdy8gUo0pn/xn/vDGphN53l/fpOfgF7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8je5sMAAADdAAAADwAAAAAAAAAAAAAAAACYAgAAZHJzL2Rv&#10;d25yZXYueG1sUEsFBgAAAAAEAAQA9QAAAIgDAAAAAA==&#10;" path="m,67l41,e" filled="f" strokeweight=".2195mm">
                    <v:path arrowok="t" o:connecttype="custom" o:connectlocs="0,1942;41,1875" o:connectangles="0,0"/>
                  </v:shape>
                </v:group>
                <v:group id="Group 3979" o:spid="_x0000_s1219" style="position:absolute;left:3603;top:1907;width:97;height:52" coordorigin="3603,1907" coordsize="9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83K8YAAADdAAAADwAAAGRycy9kb3ducmV2LnhtbESPQWvCQBSE7wX/w/KE&#10;3nSztrUluoqIlh5EUAvF2yP7TILZtyG7JvHfdwtCj8PMfMPMl72tREuNLx1rUOMEBHHmTMm5hu/T&#10;dvQBwgdkg5Vj0nAnD8vF4GmOqXEdH6g9hlxECPsUNRQh1KmUPivIoh+7mjh6F9dYDFE2uTQNdhFu&#10;KzlJkqm0WHJcKLCmdUHZ9XizGj477FYvatPurpf1/Xx62//sFGn9POxXMxCB+vAffrS/jIZX9a7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jzcrxgAAAN0A&#10;AAAPAAAAAAAAAAAAAAAAAKoCAABkcnMvZG93bnJldi54bWxQSwUGAAAAAAQABAD6AAAAnQMAAAAA&#10;">
                  <v:shape id="Freeform 3980" o:spid="_x0000_s1220" style="position:absolute;left:3603;top:1907;width:97;height:52;visibility:visible;mso-wrap-style:square;v-text-anchor:top" coordsize="9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eu/sYA&#10;AADdAAAADwAAAGRycy9kb3ducmV2LnhtbESPQWvCQBSE7wX/w/IEb7oxSFpSVxGxpUV60ObQ4yP7&#10;zEazb2N2q/HfdwWhx2FmvmHmy9424kKdrx0rmE4SEMSl0zVXCorvt/ELCB+QNTaOScGNPCwXg6c5&#10;5tpdeUeXfahEhLDPUYEJoc2l9KUhi37iWuLoHVxnMUTZVVJ3eI1w28g0STJpsea4YLCltaHytP+1&#10;Cn6oKL42WXOr3dG8bz/T7JTyWanRsF+9ggjUh//wo/2hFcymzync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eu/sYAAADdAAAADwAAAAAAAAAAAAAAAACYAgAAZHJz&#10;L2Rvd25yZXYueG1sUEsFBgAAAAAEAAQA9QAAAIsDAAAAAA==&#10;" path="m98,l,53e" filled="f" strokeweight=".15089mm">
                    <v:path arrowok="t" o:connecttype="custom" o:connectlocs="98,1907;0,1960" o:connectangles="0,0"/>
                  </v:shape>
                </v:group>
                <v:group id="Group 3977" o:spid="_x0000_s1221" style="position:absolute;left:2517;top:1655;width:2316;height:1253" coordorigin="2517,1655" coordsize="2316,1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hEMx8YAAADdAAAADwAAAGRycy9kb3ducmV2LnhtbESPQWvCQBSE7wX/w/IE&#10;b7qJWi3RVURUPEihWii9PbLPJJh9G7JrEv+9WxB6HGbmG2a57kwpGqpdYVlBPIpAEKdWF5wp+L7s&#10;hx8gnEfWWFomBQ9ysF713paYaNvyFzVnn4kAYZeggtz7KpHSpTkZdCNbEQfvamuDPsg6k7rGNsBN&#10;KcdRNJMGCw4LOVa0zSm9ne9GwaHFdjOJd83pdt0+fi/vnz+nmJQa9LvNAoSnzv+HX+2jVjCN5x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EQzHxgAAAN0A&#10;AAAPAAAAAAAAAAAAAAAAAKoCAABkcnMvZG93bnJldi54bWxQSwUGAAAAAAQABAD6AAAAnQMAAAAA&#10;">
                  <v:shape id="Freeform 3978" o:spid="_x0000_s1222" style="position:absolute;left:2517;top:1655;width:2316;height:1253;visibility:visible;mso-wrap-style:square;v-text-anchor:top" coordsize="2316,1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3kZ8cA&#10;AADdAAAADwAAAGRycy9kb3ducmV2LnhtbESPQWvCQBSE7wX/w/IEb3WTIlVSVxGlYKWgrj20t0f2&#10;mYRk34bsqvHfd4VCj8PMfMPMl71txJU6XzlWkI4TEMS5MxUXCr5O788zED4gG2wck4I7eVguBk9z&#10;zIy78ZGuOhQiQthnqKAMoc2k9HlJFv3YtcTRO7vOYoiyK6Tp8BbhtpEvSfIqLVYcF0psaV1SXuuL&#10;VXDYfO507fXP/l63uzzV37OP6Vap0bBfvYEI1If/8F97axRM0ukEHm/i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gN5GfHAAAA3QAAAA8AAAAAAAAAAAAAAAAAmAIAAGRy&#10;cy9kb3ducmV2LnhtbFBLBQYAAAAABAAEAPUAAACMAwAAAAA=&#10;" path="m,1253l2316,e" filled="f" strokeweight=".15089mm">
                    <v:path arrowok="t" o:connecttype="custom" o:connectlocs="0,2908;2316,1655" o:connectangles="0,0"/>
                  </v:shape>
                </v:group>
                <v:group id="Group 3975" o:spid="_x0000_s1223" style="position:absolute;left:2990;top:3035;width:1045;height:2" coordorigin="2990,3035" coordsize="10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rQxKMYAAADdAAAADwAAAGRycy9kb3ducmV2LnhtbESPQWvCQBSE70L/w/IK&#10;vekmbW0ldRWRKh5EMAri7ZF9JsHs25DdJvHfdwXB4zAz3zDTeW8q0VLjSssK4lEEgjizuuRcwfGw&#10;Gk5AOI+ssbJMCm7kYD57GUwx0bbjPbWpz0WAsEtQQeF9nUjpsoIMupGtiYN3sY1BH2STS91gF+Cm&#10;ku9R9CUNlhwWCqxpWVB2Tf+MgnWH3eIj/m2318vydj6Md6dtTEq9vfaLHxCeev8MP9obreAz/h7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tDEoxgAAAN0A&#10;AAAPAAAAAAAAAAAAAAAAAKoCAABkcnMvZG93bnJldi54bWxQSwUGAAAAAAQABAD6AAAAnQMAAAAA&#10;">
                  <v:shape id="Freeform 3976" o:spid="_x0000_s1224" style="position:absolute;left:2990;top:3035;width:1045;height:2;visibility:visible;mso-wrap-style:square;v-text-anchor:top" coordsize="10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h528cA&#10;AADdAAAADwAAAGRycy9kb3ducmV2LnhtbESPQWvCQBSE7wX/w/KEXopuUkQluooW2mp70ehBb4/s&#10;Mwlm34bsGuO/7xYKPQ4z8w0zX3amEi01rrSsIB5GIIgzq0vOFRwP74MpCOeRNVaWScGDHCwXvac5&#10;JtreeU9t6nMRIOwSVFB4XydSuqwgg25oa+LgXWxj0AfZ5FI3eA9wU8nXKBpLgyWHhQJreisou6Y3&#10;o0DS+SPGtt5+bi/fp91uc/tapy9KPfe71QyEp87/h//aG61gFE/G8PsmPAG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YedvHAAAA3QAAAA8AAAAAAAAAAAAAAAAAmAIAAGRy&#10;cy9kb3ducmV2LnhtbFBLBQYAAAAABAAEAPUAAACMAwAAAAA=&#10;" path="m,l1045,e" filled="f" strokeweight=".15089mm">
                    <v:path arrowok="t" o:connecttype="custom" o:connectlocs="0,0;1045,0" o:connectangles="0,0"/>
                  </v:shape>
                </v:group>
                <v:group id="Group 3973" o:spid="_x0000_s1225" style="position:absolute;left:4193;top:7508;width:1160;height:255" coordorigin="4193,7508" coordsize="1160,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oKxMcAAADdAAAADwAAAGRycy9kb3ducmV2LnhtbESPQWvCQBSE74L/YXlC&#10;b3UTa2uJWUVEpQcpVAvF2yP7TEKyb0N2TeK/7xYKHoeZ+YZJ14OpRUetKy0riKcRCOLM6pJzBd/n&#10;/fM7COeRNdaWScGdHKxX41GKibY9f1F38rkIEHYJKii8bxIpXVaQQTe1DXHwrrY16INsc6lb7APc&#10;1HIWRW/SYMlhocCGtgVl1elmFBx67Dcv8a47Vtft/XJ+/fw5xqTU02TYLEF4Gvwj/N/+0Arm8WI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SoKxMcAAADd&#10;AAAADwAAAAAAAAAAAAAAAACqAgAAZHJzL2Rvd25yZXYueG1sUEsFBgAAAAAEAAQA+gAAAJ4DAAAA&#10;AA==&#10;">
                  <v:shape id="Freeform 3974" o:spid="_x0000_s1226" style="position:absolute;left:4193;top:7508;width:1160;height:255;visibility:visible;mso-wrap-style:square;v-text-anchor:top" coordsize="1160,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jU9MMA&#10;AADdAAAADwAAAGRycy9kb3ducmV2LnhtbERPS2vCQBC+C/6HZYTedGMp2kRXEaHQQg8+iuJtyI5J&#10;MDsbdqea/vvuodDjx/dernvXqjuF2Hg2MJ1koIhLbxuuDHwd38avoKIgW2w9k4EfirBeDQdLLKx/&#10;8J7uB6lUCuFYoIFapCu0jmVNDuPEd8SJu/rgUBIMlbYBHynctfo5y2baYcOpocaOtjWVt8O3M+B3&#10;kp8/23Pe+Y/TbjO75PYYxJinUb9ZgBLq5V/85363Bl6m8zQ3vUlP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jU9MMAAADdAAAADwAAAAAAAAAAAAAAAACYAgAAZHJzL2Rv&#10;d25yZXYueG1sUEsFBgAAAAAEAAQA9QAAAIgDAAAAAA==&#10;" path="m,254r1159,l1159,,,,,254xe" filled="f" strokeweight=".2195mm">
                    <v:path arrowok="t" o:connecttype="custom" o:connectlocs="0,7762;1159,7762;1159,7508;0,7508;0,7762" o:connectangles="0,0,0,0,0"/>
                  </v:shape>
                </v:group>
                <v:group id="Group 3971" o:spid="_x0000_s1227" style="position:absolute;left:4211;top:7691;width:1124;height:2" coordorigin="4211,7691" coordsize="11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k7LccAAADd&#10;AAAADwAAAAAAAAAAAAAAAACqAgAAZHJzL2Rvd25yZXYueG1sUEsFBgAAAAAEAAQA+gAAAJ4DAAAA&#10;AA==&#10;">
                  <v:shape id="Freeform 3972" o:spid="_x0000_s1228" style="position:absolute;left:4211;top:7691;width:1124;height:2;visibility:visible;mso-wrap-style:square;v-text-anchor:top" coordsize="11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RZmcEA&#10;AADdAAAADwAAAGRycy9kb3ducmV2LnhtbERPy4rCMBTdC/5DuII7TRURqUYZ6xN3oy5mdpfm9jE2&#10;N6WJWv/eLIRZHs57sWpNJR7UuNKygtEwAkGcWl1yruB62Q1mIJxH1lhZJgUvcrBadjsLjLV98jc9&#10;zj4XIYRdjAoK7+tYSpcWZNANbU0cuMw2Bn2ATS51g88Qbio5jqKpNFhyaCiwpqSg9Ha+GwX741+0&#10;TfIkOWT887s+Za/rZlMq1e+1X3MQnlr/L/64j1rBZDQL+8Ob8ATk8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UWZnBAAAA3QAAAA8AAAAAAAAAAAAAAAAAmAIAAGRycy9kb3du&#10;cmV2LnhtbFBLBQYAAAAABAAEAPUAAACGAwAAAAA=&#10;" path="m,l1124,e" filled="f" strokeweight=".16461mm">
                    <v:path arrowok="t" o:connecttype="custom" o:connectlocs="0,0;1124,0" o:connectangles="0,0"/>
                  </v:shape>
                </v:group>
                <v:group id="Group 3969" o:spid="_x0000_s1229" style="position:absolute;left:4773;top:6749;width:9;height:759" coordorigin="4773,6749" coordsize="9,7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pHDMYAAADdAAAADwAAAGRycy9kb3ducmV2LnhtbESPT2vCQBTE7wW/w/IK&#10;3upm1YqkriJSxYMI/oHS2yP7TILZtyG7TeK37xaEHoeZ+Q2zWPW2Ei01vnSsQY0SEMSZMyXnGq6X&#10;7dschA/IBivHpOFBHlbLwcsCU+M6PlF7DrmIEPYpaihCqFMpfVaQRT9yNXH0bq6xGKJscmka7CLc&#10;VnKcJDNpseS4UGBNm4Ky+/nHath12K0n6rM93G+bx/fl/fh1UKT18LVff4AI1If/8LO9Nxqmaq7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WkcMxgAAAN0A&#10;AAAPAAAAAAAAAAAAAAAAAKoCAABkcnMvZG93bnJldi54bWxQSwUGAAAAAAQABAD6AAAAnQMAAAAA&#10;">
                  <v:shape id="Freeform 3970" o:spid="_x0000_s1230" style="position:absolute;left:4773;top:6749;width:9;height:759;visibility:visible;mso-wrap-style:square;v-text-anchor:top" coordsize="9,7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1M8YA&#10;AADdAAAADwAAAGRycy9kb3ducmV2LnhtbESPT4vCMBTE78J+h/AW9qapIqLVKMuCsof14B8K3h7N&#10;s61tXkoT2/rtN4LgcZiZ3zCrTW8q0VLjCssKxqMIBHFqdcGZgvNpO5yDcB5ZY2WZFDzIwWb9MVhh&#10;rG3HB2qPPhMBwi5GBbn3dSylS3My6Ea2Jg7e1TYGfZBNJnWDXYCbSk6iaCYNFhwWcqzpJ6e0PN6N&#10;gsWuTbr9ot49kouZJjcsy+ivVOrrs/9egvDU+3f41f7VCqbj+QSeb8IT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1M8YAAADdAAAADwAAAAAAAAAAAAAAAACYAgAAZHJz&#10;L2Rvd25yZXYueG1sUEsFBgAAAAAEAAQA9QAAAIsDAAAAAA==&#10;" path="m9,l,759e" filled="f" strokeweight=".15089mm">
                    <v:path arrowok="t" o:connecttype="custom" o:connectlocs="9,6749;0,7508" o:connectangles="0,0"/>
                  </v:shape>
                </v:group>
                <v:group id="Group 3967" o:spid="_x0000_s1231" style="position:absolute;left:3285;top:1613;width:78;height:73" coordorigin="3285,1613"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8R84McAAADdAAAADwAAAGRycy9kb3ducmV2LnhtbESPQWvCQBSE7wX/w/KE&#10;3uom2hZJ3YQgtvQgQlWQ3h7ZZxKSfRuy2yT++25B6HGYmW+YTTaZVgzUu9qygngRgSAurK65VHA+&#10;vT+tQTiPrLG1TApu5CBLZw8bTLQd+YuGoy9FgLBLUEHlfZdI6YqKDLqF7YiDd7W9QR9kX0rd4xjg&#10;ppXLKHqVBmsOCxV2tK2oaI4/RsHHiGO+infDvrlub9+nl8NlH5NSj/MpfwPhafL/4Xv7Uyt4jtcr&#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8R84McAAADd&#10;AAAADwAAAAAAAAAAAAAAAACqAgAAZHJzL2Rvd25yZXYueG1sUEsFBgAAAAAEAAQA+gAAAJ4DAAAA&#10;AA==&#10;">
                  <v:shape id="Freeform 3968" o:spid="_x0000_s1232" style="position:absolute;left:3285;top:1613;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QfCsUA&#10;AADdAAAADwAAAGRycy9kb3ducmV2LnhtbESPT2vCQBTE70K/w/IEb7qxTSVEV2kLRYVemornR/aZ&#10;P2bfhuw2xm/vCoLHYWZ+w6w2g2lET52rLCuYzyIQxLnVFRcKDn/f0wSE88gaG8uk4EoONuuX0QpT&#10;bS/8S33mCxEg7FJUUHrfplK6vCSDbmZb4uCdbGfQB9kVUnd4CXDTyNcoWkiDFYeFElv6Kik/Z/9G&#10;QXI6Y7zYvn3W/bH42b/rurVxrdRkPHwsQXga/DP8aO+0gniexHB/E5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B8KxQAAAN0AAAAPAAAAAAAAAAAAAAAAAJgCAABkcnMv&#10;ZG93bnJldi54bWxQSwUGAAAAAAQABAD1AAAAigMAAAAA&#10;" path="m77,l,11,48,73,77,e" fillcolor="black" stroked="f">
                    <v:path arrowok="t" o:connecttype="custom" o:connectlocs="77,1613;0,1624;48,1686;77,1613" o:connectangles="0,0,0,0"/>
                  </v:shape>
                </v:group>
                <v:group id="Group 3965" o:spid="_x0000_s1233" style="position:absolute;left:3285;top:1613;width:78;height:73" coordorigin="3285,1613" coordsize="7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2FBD8cAAADd&#10;AAAADwAAAAAAAAAAAAAAAACqAgAAZHJzL2Rvd25yZXYueG1sUEsFBgAAAAAEAAQA+gAAAJ4DAAAA&#10;AA==&#10;">
                  <v:shape id="Freeform 3966" o:spid="_x0000_s1234" style="position:absolute;left:3285;top:1613;width:78;height:73;visibility:visible;mso-wrap-style:square;v-text-anchor:top" coordsize="7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LjacYA&#10;AADdAAAADwAAAGRycy9kb3ducmV2LnhtbESPzU7DMBCE70h9B2uRuFEnEarSULeipUEcuPTnwHEV&#10;L3FEvI5s05q3x0hIHEcz841mtUl2FBfyYXCsoJwXIIg7pwfuFZxP7X0NIkRkjaNjUvBNATbr2c0K&#10;G+2ufKDLMfYiQzg0qMDEODVShs6QxTB3E3H2Ppy3GLP0vdQerxluR1kVxUJaHDgvGJxoZ6j7PH5Z&#10;BWP1tve78r16Mcvntq1T2p/9Vqm72/T0CCJSiv/hv/arVvBQ1gv4fZOf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LjacYAAADdAAAADwAAAAAAAAAAAAAAAACYAgAAZHJz&#10;L2Rvd25yZXYueG1sUEsFBgAAAAAEAAQA9QAAAIsDAAAAAA==&#10;" path="m,11l77,,48,73,,11e" filled="f" strokeweight=".2195mm">
                    <v:path arrowok="t" o:connecttype="custom" o:connectlocs="0,1624;77,1613;48,1686;0,1624" o:connectangles="0,0,0,0"/>
                  </v:shape>
                </v:group>
                <v:group id="Group 3963" o:spid="_x0000_s1235" style="position:absolute;left:3285;top:1619;width:78;height:2" coordorigin="3285,1619" coordsize="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9648cAAADdAAAADwAAAGRycy9kb3ducmV2LnhtbESPT2vCQBTE74LfYXlC&#10;b3UTazWkriKi0oMUqoXS2yP78gezb0N2TeK37xYKHoeZ+Q2z2gymFh21rrKsIJ5GIIgzqysuFHxd&#10;Ds8JCOeRNdaWScGdHGzW49EKU217/qTu7AsRIOxSVFB636RSuqwkg25qG+Lg5bY16INsC6lb7APc&#10;1HIWRQtpsOKwUGJDu5Ky6/lmFBx77Lcv8b47XfPd/efy+vF9ikmpp8mwfQPhafCP8H/7XSuYx8kS&#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P9648cAAADd&#10;AAAADwAAAAAAAAAAAAAAAACqAgAAZHJzL2Rvd25yZXYueG1sUEsFBgAAAAAEAAQA+gAAAJ4DAAAA&#10;AA==&#10;">
                  <v:shape id="Freeform 3964" o:spid="_x0000_s1236" style="position:absolute;left:3285;top:1619;width:78;height:2;visibility:visible;mso-wrap-style:square;v-text-anchor:top" coordsize="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qPiMEA&#10;AADdAAAADwAAAGRycy9kb3ducmV2LnhtbERPz2vCMBS+D/wfwhN2m2mHdKUaRcoGMrzo5v3ZPNti&#10;8xKbrNb/3hyEHT++38v1aDoxUO9bywrSWQKCuLK65VrB78/XWw7CB2SNnWVScCcP69XkZYmFtjfe&#10;03AItYgh7AtU0ITgCil91ZBBP7OOOHJn2xsMEfa11D3eYrjp5HuSZNJgy7GhQUdlQ9Xl8GcUlG7/&#10;cUw/r2N2qgfpSszy4+5bqdfpuFmACDSGf/HTvdUK5mke58Y38Qn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aj4jBAAAA3QAAAA8AAAAAAAAAAAAAAAAAmAIAAGRycy9kb3du&#10;cmV2LnhtbFBLBQYAAAAABAAEAPUAAACGAwAAAAA=&#10;" path="m,l77,e" filled="f" strokeweight=".20619mm">
                    <v:path arrowok="t" o:connecttype="custom" o:connectlocs="0,0;77,0" o:connectangles="0,0"/>
                  </v:shape>
                </v:group>
                <v:group id="Group 3961" o:spid="_x0000_s1237" style="position:absolute;left:3348;top:1670;width:102;height:2" coordorigin="3348,1670" coordsize="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ixLCscAAADdAAAADwAAAGRycy9kb3ducmV2LnhtbESPQWvCQBSE74L/YXlC&#10;b3UTa4uNWUVEpQcpVAvF2yP7TEKyb0N2TeK/7xYKHoeZ+YZJ14OpRUetKy0riKcRCOLM6pJzBd/n&#10;/fMChPPIGmvLpOBODtar8SjFRNuev6g7+VwECLsEFRTeN4mULivIoJvahjh4V9sa9EG2udQt9gFu&#10;ajmLojdpsOSwUGBD24Ky6nQzCg499puXeNcdq+v2fjm/fv4cY1LqaTJsliA8Df4R/m9/aAXzePEO&#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ixLCscAAADd&#10;AAAADwAAAAAAAAAAAAAAAACqAgAAZHJzL2Rvd25yZXYueG1sUEsFBgAAAAAEAAQA+gAAAJ4DAAAA&#10;AA==&#10;">
                  <v:shape id="Freeform 3962" o:spid="_x0000_s1238" style="position:absolute;left:3348;top:1670;width:102;height:2;visibility:visible;mso-wrap-style:square;v-text-anchor:top" coordsize="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qxg8EA&#10;AADdAAAADwAAAGRycy9kb3ducmV2LnhtbERP22rCQBB9L/gPyxR8qxuDLZq6ihQFQRC8fMCQnSap&#10;2dmwOzXx792HQh8P575cD65Vdwqx8WxgOslAEZfeNlwZuF52b3NQUZAttp7JwIMirFejlyUW1vd8&#10;ovtZKpVCOBZooBbpCq1jWZPDOPEdceK+fXAoCYZK24B9CnetzrPsQztsODXU2NFXTeXt/OsMaIuD&#10;HPNDHg4/+zn1dJP3ZmvM+HXYfIISGuRf/OfeWwOz6SLtT2/SE9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qsYPBAAAA3QAAAA8AAAAAAAAAAAAAAAAAmAIAAGRycy9kb3du&#10;cmV2LnhtbFBLBQYAAAAABAAEAPUAAACGAwAAAAA=&#10;" path="m,l101,e" filled="f" strokeweight=".71483mm">
                    <v:path arrowok="t" o:connecttype="custom" o:connectlocs="0,0;101,0" o:connectangles="0,0"/>
                  </v:shape>
                </v:group>
                <v:group id="Group 3959" o:spid="_x0000_s1239" style="position:absolute;left:2018;top:901;width:1081;height:255" coordorigin="2018,901" coordsize="1081,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PR0cYAAADdAAAADwAAAGRycy9kb3ducmV2LnhtbESPQWvCQBSE7wX/w/KE&#10;3nSztpU2uoqIlh5EUAvF2yP7TILZtyG7JvHfdwtCj8PMfMPMl72tREuNLx1rUOMEBHHmTMm5hu/T&#10;dvQOwgdkg5Vj0nAnD8vF4GmOqXEdH6g9hlxECPsUNRQh1KmUPivIoh+7mjh6F9dYDFE2uTQNdhFu&#10;KzlJkqm0WHJcKLCmdUHZ9XizGj477FYvatPurpf1/Xx62//sFGn9POxXMxCB+vAffrS/jIZX9aH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g9HRxgAAAN0A&#10;AAAPAAAAAAAAAAAAAAAAAKoCAABkcnMvZG93bnJldi54bWxQSwUGAAAAAAQABAD6AAAAnQMAAAAA&#10;">
                  <v:shape id="Freeform 3960" o:spid="_x0000_s1240" style="position:absolute;left:2018;top:901;width:1081;height:255;visibility:visible;mso-wrap-style:square;v-text-anchor:top" coordsize="1081,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FC8YA&#10;AADdAAAADwAAAGRycy9kb3ducmV2LnhtbESPQWvCQBSE74X+h+UJ3uomIkVT12ALrXooEi09P7Kv&#10;2Wj2bZpdNf33rlDwOMzMN8w8720jztT52rGCdJSAIC6drrlS8LV/f5qC8AFZY+OYFPyRh3zx+DDH&#10;TLsLF3TehUpECPsMFZgQ2kxKXxqy6EeuJY7ej+sshii7SuoOLxFuGzlOkmdpsea4YLClN0PlcXey&#10;Ck6/r9MCtx+FMZPN+vPQbOrvVavUcNAvX0AE6sM9/N9eawWTdDaG25v4BOTi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rwFC8YAAADdAAAADwAAAAAAAAAAAAAAAACYAgAAZHJz&#10;L2Rvd25yZXYueG1sUEsFBgAAAAAEAAQA9QAAAIsDAAAAAA==&#10;" path="m,255r1081,l1081,,,,,255xe" filled="f" strokeweight=".2195mm">
                    <v:path arrowok="t" o:connecttype="custom" o:connectlocs="0,1156;1081,1156;1081,901;0,901;0,1156" o:connectangles="0,0,0,0,0"/>
                  </v:shape>
                </v:group>
                <v:group id="Group 3957" o:spid="_x0000_s1241" style="position:absolute;left:2036;top:1084;width:1046;height:2" coordorigin="2036,1084" coordsize="10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3qPcYAAADdAAAADwAAAGRycy9kb3ducmV2LnhtbESPQWvCQBSE7wX/w/IE&#10;b7qJWrHRVURUPEihWii9PbLPJJh9G7JrEv+9WxB6HGbmG2a57kwpGqpdYVlBPIpAEKdWF5wp+L7s&#10;h3MQziNrLC2Tggc5WK96b0tMtG35i5qzz0SAsEtQQe59lUjp0pwMupGtiIN3tbVBH2SdSV1jG+Cm&#10;lOMomkmDBYeFHCva5pTeznej4NBiu5nEu+Z0u24fv5f3z59TTEoN+t1mAcJT5//Dr/ZRK5jGHx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Heo9xgAAAN0A&#10;AAAPAAAAAAAAAAAAAAAAAKoCAABkcnMvZG93bnJldi54bWxQSwUGAAAAAAQABAD6AAAAnQMAAAAA&#10;">
                  <v:shape id="Freeform 3958" o:spid="_x0000_s1242" style="position:absolute;left:2036;top:1084;width:1046;height:2;visibility:visible;mso-wrap-style:square;v-text-anchor:top" coordsize="10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Aw4MgA&#10;AADdAAAADwAAAGRycy9kb3ducmV2LnhtbESPQWvCQBSE70L/w/IEL9JsFAk1dZXSUmsOHrR6yO2R&#10;fU2C2bdpdhvjv+8KhR6HmfmGWW0G04ieOldbVjCLYhDEhdU1lwpOn++PTyCcR9bYWCYFN3KwWT+M&#10;Vphqe+UD9UdfigBhl6KCyvs2ldIVFRl0kW2Jg/dlO4M+yK6UusNrgJtGzuM4kQZrDgsVtvRaUXE5&#10;/hgF+yyj7eGtuXG+xP6cf0y/ky0pNRkPL88gPA3+P/zX3mkFi9lyAfc34QnI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NcDDgyAAAAN0AAAAPAAAAAAAAAAAAAAAAAJgCAABk&#10;cnMvZG93bnJldi54bWxQSwUGAAAAAAQABAD1AAAAjQMAAAAA&#10;" path="m,l1046,e" filled="f" strokeweight=".16461mm">
                    <v:path arrowok="t" o:connecttype="custom" o:connectlocs="0,0;1046,0" o:connectangles="0,0"/>
                  </v:shape>
                </v:group>
                <v:group id="Group 3955" o:spid="_x0000_s1243" style="position:absolute;left:3310;top:1440;width:77;height:74" coordorigin="3310,1440" coordsize="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jX0sYAAADdAAAADwAAAGRycy9kb3ducmV2LnhtbESPQWvCQBSE70L/w/IK&#10;vekmbS01dRWRKh5EMAri7ZF9JsHs25DdJvHfdwXB4zAz3zDTeW8q0VLjSssK4lEEgjizuuRcwfGw&#10;Gn6DcB5ZY2WZFNzIwXz2Mphiom3He2pTn4sAYZeggsL7OpHSZQUZdCNbEwfvYhuDPsgml7rBLsBN&#10;Jd+j6EsaLDksFFjTsqDsmv4ZBesOu8VH/Ntur5fl7XwY707bmJR6e+0XPyA89f4ZfrQ3WsFnPBn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uNfSxgAAAN0A&#10;AAAPAAAAAAAAAAAAAAAAAKoCAABkcnMvZG93bnJldi54bWxQSwUGAAAAAAQABAD6AAAAnQMAAAAA&#10;">
                  <v:shape id="Freeform 3956" o:spid="_x0000_s1244" style="position:absolute;left:3310;top:1440;width:77;height:74;visibility:visible;mso-wrap-style:square;v-text-anchor:top" coordsize="7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GRjcUA&#10;AADdAAAADwAAAGRycy9kb3ducmV2LnhtbESP0WrCQBRE34X+w3KFvukmJU1r6iqlUCr4pPYDLtnr&#10;Jpq9G7Ibk/r1bkHwcZiZM8xyPdpGXKjztWMF6TwBQVw6XbNR8Hv4nr2D8AFZY+OYFPyRh/XqabLE&#10;QruBd3TZByMihH2BCqoQ2kJKX1Zk0c9dSxy9o+sshig7I3WHQ4TbRr4kSS4t1hwXKmzpq6LyvO+t&#10;At0vjmk/5K+n7SnLs83b8GOuRqnn6fj5ASLQGB7he3ujFWTpIof/N/E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4ZGNxQAAAN0AAAAPAAAAAAAAAAAAAAAAAJgCAABkcnMv&#10;ZG93bnJldi54bWxQSwUGAAAAAAQABAD1AAAAigMAAAAA&#10;" path="m77,l,13,48,75,77,e" fillcolor="black" stroked="f">
                    <v:path arrowok="t" o:connecttype="custom" o:connectlocs="77,1440;0,1453;48,1515;77,1440" o:connectangles="0,0,0,0"/>
                  </v:shape>
                </v:group>
                <v:group id="Group 3953" o:spid="_x0000_s1245" style="position:absolute;left:3310;top:1440;width:77;height:74" coordorigin="3310,1440" coordsize="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SbsPscAAADd&#10;AAAADwAAAAAAAAAAAAAAAACqAgAAZHJzL2Rvd25yZXYueG1sUEsFBgAAAAAEAAQA+gAAAJ4DAAAA&#10;AA==&#10;">
                  <v:shape id="Freeform 3954" o:spid="_x0000_s1246" style="position:absolute;left:3310;top:1440;width:77;height:74;visibility:visible;mso-wrap-style:square;v-text-anchor:top" coordsize="7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6ACcQA&#10;AADdAAAADwAAAGRycy9kb3ducmV2LnhtbERPy2oCMRTdC/5DuEI3UjO+Wp0aRQqWbor4qtvL5HZm&#10;cHITJ3Gc/r1ZFLo8nPdi1ZpKNFT70rKC4SABQZxZXXKu4HjYPM9A+ICssbJMCn7Jw2rZ7Sww1fbO&#10;O2r2IRcxhH2KCooQXCqlzwoy6AfWEUfux9YGQ4R1LnWN9xhuKjlKkhdpsOTYUKCj94Kyy/5mFGz7&#10;+VT68bn/euLpx6n5dtevmVPqqdeu30AEasO/+M/9qRVMhvM4N76JT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gAnEAAAA3QAAAA8AAAAAAAAAAAAAAAAAmAIAAGRycy9k&#10;b3ducmV2LnhtbFBLBQYAAAAABAAEAPUAAACJAwAAAAA=&#10;" path="m,13l77,,48,75,,13e" filled="f" strokeweight=".2195mm">
                    <v:path arrowok="t" o:connecttype="custom" o:connectlocs="0,1453;77,1440;48,1515;0,1453" o:connectangles="0,0,0,0"/>
                  </v:shape>
                </v:group>
                <v:group id="Group 3951" o:spid="_x0000_s1247" style="position:absolute;left:3310;top:1440;width:77;height:12" coordorigin="3310,1440" coordsize="7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Xd18cAAADd&#10;AAAADwAAAAAAAAAAAAAAAACqAgAAZHJzL2Rvd25yZXYueG1sUEsFBgAAAAAEAAQA+gAAAJ4DAAAA&#10;AA==&#10;">
                  <v:shape id="Freeform 3952" o:spid="_x0000_s1248" style="position:absolute;left:3310;top:1440;width:77;height:12;visibility:visible;mso-wrap-style:square;v-text-anchor:top" coordsize="7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Oge8IA&#10;AADdAAAADwAAAGRycy9kb3ducmV2LnhtbESPwarCMBRE94L/EK7gTlO1yKMapYqiLly86gdcmmtb&#10;bG5KE7X+vXnwwOUwM2eY5boztXhS6yrLCibjCARxbnXFhYLrZT/6AeE8ssbaMil4k4P1qt9bYqLt&#10;i3/pmflCBAi7BBWU3jeJlC4vyaAb24Y4eDfbGvRBtoXULb4C3NRyGkVzabDisFBiQ9uS8nv2MAoO&#10;dO02p0P6SONis5vE51ndzFip4aBLFyA8df4b/m8ftYI4IOHvTXgCcv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Y6B7wgAAAN0AAAAPAAAAAAAAAAAAAAAAAJgCAABkcnMvZG93&#10;bnJldi54bWxQSwUGAAAAAAQABAD1AAAAhwMAAAAA&#10;" path="m77,l,13e" filled="f" strokeweight=".2195mm">
                    <v:path arrowok="t" o:connecttype="custom" o:connectlocs="77,1440;0,1453" o:connectangles="0,0"/>
                  </v:shape>
                </v:group>
                <v:group id="Group 3949" o:spid="_x0000_s1249" style="position:absolute;left:3373;top:1498;width:102;height:2" coordorigin="3373,1498" coordsize="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wlKsUAAADdAAAADwAAAGRycy9kb3ducmV2LnhtbESPQYvCMBSE78L+h/AW&#10;vGlaVxepRhHZFQ8iqAvi7dE822LzUppsW/+9EQSPw8x8w8yXnSlFQ7UrLCuIhxEI4tTqgjMFf6ff&#10;wRSE88gaS8uk4E4OlouP3hwTbVs+UHP0mQgQdgkqyL2vEildmpNBN7QVcfCutjbog6wzqWtsA9yU&#10;chRF39JgwWEhx4rWOaW3479RsGmxXX3FP83udl3fL6fJ/ryLSan+Z7eagfDU+Xf41d5qBeNRFM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asJSrFAAAA3QAA&#10;AA8AAAAAAAAAAAAAAAAAqgIAAGRycy9kb3ducmV2LnhtbFBLBQYAAAAABAAEAPoAAACcAwAAAAA=&#10;">
                  <v:shape id="Freeform 3950" o:spid="_x0000_s1250" style="position:absolute;left:3373;top:1498;width:102;height:2;visibility:visible;mso-wrap-style:square;v-text-anchor:top" coordsize="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t+lMMA&#10;AADdAAAADwAAAGRycy9kb3ducmV2LnhtbESPUWsCMRCE3wv9D2ELvtVcQy1yGkVKC4Ig1PYHLJf1&#10;7vSyOZKtd/57IxT6OMzMN8xyPfpOXSimNrCFl2kBirgKruXaws/35/McVBJkh11gsnClBOvV48MS&#10;SxcG/qLLQWqVIZxKtNCI9KXWqWrIY5qGnjh7xxA9Spax1i7ikOG+06Yo3rTHlvNCgz29N1SdD7/e&#10;gnY4yt7sTNydtnMa6Cyz9sPaydO4WYASGuU//NfeOguvpjBwf5OfgF7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t+lMMAAADdAAAADwAAAAAAAAAAAAAAAACYAgAAZHJzL2Rv&#10;d25yZXYueG1sUEsFBgAAAAAEAAQA9QAAAIgDAAAAAA==&#10;" path="m,l102,e" filled="f" strokeweight=".71483mm">
                    <v:path arrowok="t" o:connecttype="custom" o:connectlocs="0,0;102,0" o:connectangles="0,0"/>
                  </v:shape>
                </v:group>
                <v:group id="Group 3947" o:spid="_x0000_s1251" style="position:absolute;left:3099;top:1029;width:1261;height:499" coordorigin="3099,1029" coordsize="1261,4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IexsUAAADdAAAADwAAAGRycy9kb3ducmV2LnhtbESPQYvCMBSE78L+h/AE&#10;b5pWV1mqUURW2YMsqAvi7dE822LzUprY1n9vhAWPw8x8wyxWnSlFQ7UrLCuIRxEI4tTqgjMFf6ft&#10;8AuE88gaS8uk4EEOVsuP3gITbVs+UHP0mQgQdgkqyL2vEildmpNBN7IVcfCutjbog6wzqWtsA9yU&#10;chxFM2mw4LCQY0WbnNLb8W4U7Fps15P4u9nfrpvH5TT9Pe9jUmrQ79ZzEJ46/w7/t3+0gs9xNI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kyHsbFAAAA3QAA&#10;AA8AAAAAAAAAAAAAAAAAqgIAAGRycy9kb3ducmV2LnhtbFBLBQYAAAAABAAEAPoAAACcAwAAAAA=&#10;">
                  <v:shape id="Freeform 3948" o:spid="_x0000_s1252" style="position:absolute;left:3099;top:1029;width:1261;height:499;visibility:visible;mso-wrap-style:square;v-text-anchor:top" coordsize="1261,4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Y0esMA&#10;AADdAAAADwAAAGRycy9kb3ducmV2LnhtbESPT4vCMBTE78J+h/AW9qapUkS6pkVcBC978B9en83b&#10;trR5KUlW67c3guBxmJnfMMtiMJ24kvONZQXTSQKCuLS64UrB8bAZL0D4gKyxs0wK7uShyD9GS8y0&#10;vfGOrvtQiQhhn6GCOoQ+k9KXNRn0E9sTR+/POoMhSldJ7fAW4aaTsySZS4MNx4Uae1rXVLb7f6Og&#10;bXbYSv69mNPpfHE/uEm386lSX5/D6htEoCG8w6/2VitIZ0kKzzfxCcj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Y0esMAAADdAAAADwAAAAAAAAAAAAAAAACYAgAAZHJzL2Rv&#10;d25yZXYueG1sUEsFBgAAAAAEAAQA9QAAAIgDAAAAAA==&#10;" path="m1261,499l,e" filled="f" strokeweight=".15089mm">
                    <v:path arrowok="t" o:connecttype="custom" o:connectlocs="1261,1528;0,1029" o:connectangles="0,0"/>
                  </v:shape>
                </v:group>
                <v:group id="Group 3945" o:spid="_x0000_s1253" style="position:absolute;left:5091;top:3955;width:79;height:69" coordorigin="5091,3955"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cjKccAAADdAAAADwAAAGRycy9kb3ducmV2LnhtbESPQWvCQBSE7wX/w/KE&#10;3ppNbFMkZhURKx5CoSqU3h7ZZxLMvg3ZbRL/fbdQ6HGYmW+YfDOZVgzUu8aygiSKQRCXVjdcKbic&#10;356WIJxH1thaJgV3crBZzx5yzLQd+YOGk69EgLDLUEHtfZdJ6cqaDLrIdsTBu9reoA+yr6TucQxw&#10;08pFHL9Kgw2HhRo72tVU3k7fRsFhxHH7nOyH4nbd3b/O6ftnkZBSj/NpuwLhafL/4b/2USt4Wc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ZcjKccAAADd&#10;AAAADwAAAAAAAAAAAAAAAACqAgAAZHJzL2Rvd25yZXYueG1sUEsFBgAAAAAEAAQA+gAAAJ4DAAAA&#10;AA==&#10;">
                  <v:shape id="Freeform 3946" o:spid="_x0000_s1254" style="position:absolute;left:5091;top:3955;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C/08UA&#10;AADdAAAADwAAAGRycy9kb3ducmV2LnhtbESPS2vDMBCE74X8B7GB3mopIYTgWgklkAfJKQ9Ij4u1&#10;tUyslbHU2Pn3VaHQ4zAz3zDFanCNeFAXas8aJpkCQVx6U3Ol4XrZvC1AhIhssPFMGp4UYLUcvRSY&#10;G9/ziR7nWIkE4ZCjBhtjm0sZSksOQ+Zb4uR9+c5hTLKrpOmwT3DXyKlSc+mw5rRgsaW1pfJ+/nYa&#10;yvXhfrwdZ/t+stu2n6fICxt2Wr+Oh493EJGG+B/+a++NhtlUze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kL/TxQAAAN0AAAAPAAAAAAAAAAAAAAAAAJgCAABkcnMv&#10;ZG93bnJldi54bWxQSwUGAAAAAAQABAD1AAAAigMAAAAA&#10;" path="m,l38,69,79,1,,e" fillcolor="black" stroked="f">
                    <v:path arrowok="t" o:connecttype="custom" o:connectlocs="0,3955;38,4024;79,3956;0,3955" o:connectangles="0,0,0,0"/>
                  </v:shape>
                </v:group>
                <v:group id="Group 3943" o:spid="_x0000_s1255" style="position:absolute;left:5091;top:3955;width:79;height:69" coordorigin="5091,3955"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kYxcYAAADdAAAADwAAAGRycy9kb3ducmV2LnhtbESPT2vCQBTE74LfYXmC&#10;t7qJf0t0FRGVHqRQLZTeHtlnEsy+Ddk1id++KxQ8DjPzG2a16UwpGqpdYVlBPIpAEKdWF5wp+L4c&#10;3t5BOI+ssbRMCh7kYLPu91aYaNvyFzVnn4kAYZeggtz7KpHSpTkZdCNbEQfvamuDPsg6k7rGNsBN&#10;KcdRNJcGCw4LOVa0yym9ne9GwbHFdjuJ983pdt09fi+zz59TTEoNB912CcJT51/h//aHVjAdRwt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CRjFxgAAAN0A&#10;AAAPAAAAAAAAAAAAAAAAAKoCAABkcnMvZG93bnJldi54bWxQSwUGAAAAAAQABAD6AAAAnQMAAAAA&#10;">
                  <v:shape id="Freeform 3944" o:spid="_x0000_s1256" style="position:absolute;left:5091;top:3955;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gRJsIA&#10;AADdAAAADwAAAGRycy9kb3ducmV2LnhtbERPTYvCMBC9C/sfwix402SLiHaNIuKiXhase/E2NGNb&#10;bCa1ibX+e3MQ9vh434tVb2vRUesrxxq+xgoEce5MxYWGv9PPaAbCB2SDtWPS8CQPq+XHYIGpcQ8+&#10;UpeFQsQQ9ilqKENoUil9XpJFP3YNceQurrUYImwLaVp8xHBby0SpqbRYcWwosaFNSfk1u1sN22Sj&#10;Ds/z3Jjr9Nd0cnvbnfOb1sPPfv0NIlAf/sVv995omCQqzo1v4hO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BEmwgAAAN0AAAAPAAAAAAAAAAAAAAAAAJgCAABkcnMvZG93&#10;bnJldi54bWxQSwUGAAAAAAQABAD1AAAAhwMAAAAA&#10;" path="m38,69l,,79,1,38,69e" filled="f" strokeweight=".2195mm">
                    <v:path arrowok="t" o:connecttype="custom" o:connectlocs="38,4024;0,3955;79,3956;38,4024" o:connectangles="0,0,0,0"/>
                  </v:shape>
                </v:group>
                <v:group id="Group 3941" o:spid="_x0000_s1257" style="position:absolute;left:5091;top:3955;width:38;height:69" coordorigin="5091,3955" coordsize="38,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opLMYAAADdAAAADwAAAGRycy9kb3ducmV2LnhtbESPT2vCQBTE74LfYXmC&#10;t7qJ/7DRVURUepBCtVB6e2SfSTD7NmTXJH77rlDwOMzMb5jVpjOlaKh2hWUF8SgCQZxaXXCm4Pty&#10;eFuAcB5ZY2mZFDzIwWbd760w0bblL2rOPhMBwi5BBbn3VSKlS3My6Ea2Ig7e1dYGfZB1JnWNbYCb&#10;Uo6jaC4NFhwWcqxol1N6O9+NgmOL7XYS75vT7bp7/F5mnz+nmJQaDrrtEoSnzr/C/+0PrWA6jt7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2iksxgAAAN0A&#10;AAAPAAAAAAAAAAAAAAAAAKoCAABkcnMvZG93bnJldi54bWxQSwUGAAAAAAQABAD6AAAAnQMAAAAA&#10;">
                  <v:shape id="Freeform 3942" o:spid="_x0000_s1258" style="position:absolute;left:5091;top:3955;width:38;height:69;visibility:visible;mso-wrap-style:square;v-text-anchor:top" coordsize="38,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IcwsIA&#10;AADdAAAADwAAAGRycy9kb3ducmV2LnhtbERPz2uDMBS+D/o/hDfobY3aMYprWqQw8DJYXaH09jBv&#10;KjMvYhK1/31zGOz48f3eHxfTi4lG11lWkG4SEMS11R03Ci7fHy87EM4ja+wtk4I7OTgeVk97zLWd&#10;+UxT5RsRQ9jlqKD1fsildHVLBt3GDsSR+7GjQR/h2Eg94hzDTS+zJHmTBjuODS0OdGqp/q2CUTDM&#10;X+Qu5+3tWqah6sISQvEZlFo/L8U7CE+L/xf/uUut4DVL4/74Jj4Be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QhzCwgAAAN0AAAAPAAAAAAAAAAAAAAAAAJgCAABkcnMvZG93&#10;bnJldi54bWxQSwUGAAAAAAQABAD1AAAAhwMAAAAA&#10;" path="m,l38,69e" filled="f" strokeweight=".2195mm">
                    <v:path arrowok="t" o:connecttype="custom" o:connectlocs="0,3955;38,4024" o:connectangles="0,0"/>
                  </v:shape>
                </v:group>
                <v:group id="Group 3939" o:spid="_x0000_s1259" style="position:absolute;left:5131;top:3846;width:2;height:110" coordorigin="5131,3846" coordsize="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3Wz98YAAADdAAAADwAAAGRycy9kb3ducmV2LnhtbESPT2vCQBTE7wW/w/KE&#10;3upmtRWJriKipQcp+AfE2yP7TILZtyG7JvHbdwuFHoeZ+Q2zWPW2Ei01vnSsQY0SEMSZMyXnGs6n&#10;3dsMhA/IBivHpOFJHlbLwcsCU+M6PlB7DLmIEPYpaihCqFMpfVaQRT9yNXH0bq6xGKJscmka7CLc&#10;VnKcJFNpseS4UGBNm4Ky+/FhNXx22K0natvu77fN83r6+L7sFWn9OuzXcxCB+vAf/mt/GQ3vY6X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dbP3xgAAAN0A&#10;AAAPAAAAAAAAAAAAAAAAAKoCAABkcnMvZG93bnJldi54bWxQSwUGAAAAAAQABAD6AAAAnQMAAAAA&#10;">
                  <v:shape id="Freeform 3940" o:spid="_x0000_s1260" style="position:absolute;left:5131;top:3846;width:2;height:110;visibility:visible;mso-wrap-style:square;v-text-anchor:top" coordsize="2,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nZ9MYA&#10;AADdAAAADwAAAGRycy9kb3ducmV2LnhtbESPQWvCQBSE74X+h+UVvNVNgrQSXUVKC0JPjWLt7Zl9&#10;zYZm34bdbUz/vSsIPQ4z8w2zXI+2EwP50DpWkE8zEMS10y03Cva7t8c5iBCRNXaOScEfBViv7u+W&#10;WGp35g8aqtiIBOFQogITY19KGWpDFsPU9cTJ+3beYkzSN1J7PCe47WSRZU/SYstpwWBPL4bqn+rX&#10;Kqiqvhhf3/PZp2k3h69jeB788aTU5GHcLEBEGuN/+NbeagWzIi/g+iY9Abm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qnZ9MYAAADdAAAADwAAAAAAAAAAAAAAAACYAgAAZHJz&#10;L2Rvd25yZXYueG1sUEsFBgAAAAAEAAQA9QAAAIsDAAAAAA==&#10;" path="m,109l1,e" filled="f" strokeweight=".15089mm">
                    <v:path arrowok="t" o:connecttype="custom" o:connectlocs="0,3955;1,3846" o:connectangles="0,0"/>
                  </v:shape>
                </v:group>
                <v:group id="Group 3937" o:spid="_x0000_s1261" style="position:absolute;left:6263;top:1186;width:68;height:79" coordorigin="6263,1186"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uIG8UAAADdAAAADwAAAGRycy9kb3ducmV2LnhtbESPQYvCMBSE78L+h/AE&#10;b5pWV1mqUURW2YMsqAvi7dE822LzUprY1n9vhAWPw8x8wyxWnSlFQ7UrLCuIRxEI4tTqgjMFf6ft&#10;8AuE88gaS8uk4EEOVsuP3gITbVs+UHP0mQgQdgkqyL2vEildmpNBN7IVcfCutjbog6wzqWtsA9yU&#10;chxFM2mw4LCQY0WbnNLb8W4U7Fps15P4u9nfrpvH5TT9Pe9jUmrQ79ZzEJ46/w7/t3+0gs9xPI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riBvFAAAA3QAA&#10;AA8AAAAAAAAAAAAAAAAAqgIAAGRycy9kb3ducmV2LnhtbFBLBQYAAAAABAAEAPoAAACcAwAAAAA=&#10;">
                  <v:shape id="Freeform 3938" o:spid="_x0000_s1262" style="position:absolute;left:6263;top:1186;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EzsMA&#10;AADdAAAADwAAAGRycy9kb3ducmV2LnhtbESPT2sCMRTE74V+h/AKvdWsIrpdjVIKilf/gD0+Ns/d&#10;1ORlSVLdfnsjCB6HmfkNM1/2zooLhWg8KxgOChDEtdeGGwWH/eqjBBETskbrmRT8U4Tl4vVljpX2&#10;V97SZZcakSEcK1TQptRVUsa6JYdx4Dvi7J18cJiyDI3UAa8Z7qwcFcVEOjScF1rs6Lul+rz7cwo2&#10;+2kwP/ZsJ/3n0XUGS73+LZV6f+u/ZiAS9ekZfrQ3WsF4NBzD/U1+An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9EzsMAAADdAAAADwAAAAAAAAAAAAAAAACYAgAAZHJzL2Rv&#10;d25yZXYueG1sUEsFBgAAAAAEAAQA9QAAAIgDAAAAAA==&#10;" path="m2,l,78,69,40,2,e" fillcolor="black" stroked="f">
                    <v:path arrowok="t" o:connecttype="custom" o:connectlocs="2,1186;0,1264;69,1226;2,1186" o:connectangles="0,0,0,0"/>
                  </v:shape>
                </v:group>
                <v:group id="Group 3935" o:spid="_x0000_s1263" style="position:absolute;left:6263;top:1186;width:68;height:79" coordorigin="6263,1186"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E619McAAADdAAAADwAAAGRycy9kb3ducmV2LnhtbESPQWvCQBSE7wX/w/KE&#10;3ppNbFMkZhURKx5CoSqU3h7ZZxLMvg3ZbRL/fbdQ6HGYmW+YfDOZVgzUu8aygiSKQRCXVjdcKbic&#10;356WIJxH1thaJgV3crBZzx5yzLQd+YOGk69EgLDLUEHtfZdJ6cqaDLrIdsTBu9reoA+yr6TucQxw&#10;08pFHL9Kgw2HhRo72tVU3k7fRsFhxHH7nOyH4nbd3b/O6ftnkZBSj/NpuwLhafL/4b/2USt4WS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E619McAAADd&#10;AAAADwAAAAAAAAAAAAAAAACqAgAAZHJzL2Rvd25yZXYueG1sUEsFBgAAAAAEAAQA+gAAAJ4DAAAA&#10;AA==&#10;">
                  <v:shape id="Freeform 3936" o:spid="_x0000_s1264" style="position:absolute;left:6263;top:1186;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BoR8UA&#10;AADdAAAADwAAAGRycy9kb3ducmV2LnhtbESPQWsCMRSE7wX/Q3hCbzW7S7FlNYoISi89dGvb6zN5&#10;7q5uXpYk6vbfG6HQ4zAz3zDz5WA7cSEfWscK8kkGglg703KtYPe5eXoFESKywc4xKfilAMvF6GGO&#10;pXFX/qBLFWuRIBxKVNDE2JdSBt2QxTBxPXHyDs5bjEn6WhqP1wS3nSyybCottpwWGuxp3ZA+VWer&#10;4PtYrXN3wJ+wf9f65SsUHrOtUo/jYTUDEWmI/+G/9ptR8FzkU7i/SU9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cGhHxQAAAN0AAAAPAAAAAAAAAAAAAAAAAJgCAABkcnMv&#10;ZG93bnJldi54bWxQSwUGAAAAAAQABAD1AAAAigMAAAAA&#10;" path="m69,40l,78,2,,69,40e" filled="f" strokeweight=".2195mm">
                    <v:path arrowok="t" o:connecttype="custom" o:connectlocs="69,1226;0,1264;2,1186;69,1226" o:connectangles="0,0,0,0"/>
                  </v:shape>
                </v:group>
                <v:group id="Group 3933" o:spid="_x0000_s1265" style="position:absolute;left:6263;top:1226;width:68;height:38" coordorigin="6263,1226" coordsize="6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COGMYAAADdAAAADwAAAGRycy9kb3ducmV2LnhtbESPT2vCQBTE74LfYXmC&#10;t7qJf0t0FRGVHqRQLZTeHtlnEsy+Ddk1id++KxQ8DjPzG2a16UwpGqpdYVlBPIpAEKdWF5wp+L4c&#10;3t5BOI+ssbRMCh7kYLPu91aYaNvyFzVnn4kAYZeggtz7KpHSpTkZdCNbEQfvamuDPsg6k7rGNsBN&#10;KcdRNJcGCw4LOVa0yym9ne9GwbHFdjuJ983pdt09fi+zz59TTEoNB912CcJT51/h//aHVjAdxwt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0I4YxgAAAN0A&#10;AAAPAAAAAAAAAAAAAAAAAKoCAABkcnMvZG93bnJldi54bWxQSwUGAAAAAAQABAD6AAAAnQMAAAAA&#10;">
                  <v:shape id="Freeform 3934" o:spid="_x0000_s1266" style="position:absolute;left:6263;top:1226;width:68;height:38;visibility:visible;mso-wrap-style:square;v-text-anchor:top" coordsize="6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0nUsIA&#10;AADdAAAADwAAAGRycy9kb3ducmV2LnhtbERPy4rCMBTdC/MP4Q7MTlMfiHSMIgPCOAvR6izcXZrb&#10;BzY3oYm2/r1ZCC4P571c96YRd2p9bVnBeJSAIM6trrlUcD5thwsQPiBrbCyTggd5WK8+BktMte34&#10;SPcslCKGsE9RQRWCS6X0eUUG/cg64sgVtjUYImxLqVvsYrhp5CRJ5tJgzbGhQkc/FeXX7GYUnPa7&#10;raunXdEVf84eLtJN//cXpb4++803iEB9eItf7l+tYDYZx7nxTXwC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SdSwgAAAN0AAAAPAAAAAAAAAAAAAAAAAJgCAABkcnMvZG93&#10;bnJldi54bWxQSwUGAAAAAAQABAD1AAAAhwMAAAAA&#10;" path="m,38l69,e" filled="f" strokeweight=".2195mm">
                    <v:path arrowok="t" o:connecttype="custom" o:connectlocs="0,1264;69,1226" o:connectangles="0,0"/>
                  </v:shape>
                </v:group>
                <v:group id="Group 3931" o:spid="_x0000_s1267" style="position:absolute;left:6154;top:1223;width:110;height:2" coordorigin="6154,1223"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O/8cYAAADdAAAADwAAAGRycy9kb3ducmV2LnhtbESPT2vCQBTE74LfYXmC&#10;t7qJ/7DRVURUepBCtVB6e2SfSTD7NmTXJH77rlDwOMzMb5jVpjOlaKh2hWUF8SgCQZxaXXCm4Pty&#10;eFuAcB5ZY2mZFDzIwWbd760w0bblL2rOPhMBwi5BBbn3VSKlS3My6Ea2Ig7e1dYGfZB1JnWNbYCb&#10;Uo6jaC4NFhwWcqxol1N6O9+NgmOL7XYS75vT7bp7/F5mnz+nmJQaDrrtEoSnzr/C/+0PrWA6jt/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A7/xxgAAAN0A&#10;AAAPAAAAAAAAAAAAAAAAAKoCAABkcnMvZG93bnJldi54bWxQSwUGAAAAAAQABAD6AAAAnQMAAAAA&#10;">
                  <v:shape id="Freeform 3932" o:spid="_x0000_s1268" style="position:absolute;left:6154;top:1223;width:110;height:2;visibility:visible;mso-wrap-style:square;v-text-anchor:top" coordsize="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vTL8MA&#10;AADdAAAADwAAAGRycy9kb3ducmV2LnhtbERPXWvCMBR9H/gfwh34NtOVoa4aRQqDgShYhfXx2ty1&#10;Zc1NSTKt/948CD4ezvdyPZhOXMj51rKC90kCgriyuuVawen49TYH4QOyxs4yKbiRh/Vq9LLETNsr&#10;H+hShFrEEPYZKmhC6DMpfdWQQT+xPXHkfq0zGCJ0tdQOrzHcdDJNkqk02HJsaLCnvKHqr/g3CvLP&#10;n11+3nfF9pAWrtzNbLl3pVLj12GzABFoCE/xw/2tFXykadwf38QnI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vTL8MAAADdAAAADwAAAAAAAAAAAAAAAACYAgAAZHJzL2Rv&#10;d25yZXYueG1sUEsFBgAAAAAEAAQA9QAAAIgDAAAAAA==&#10;" path="m110,2l,e" filled="f" strokeweight=".15089mm">
                    <v:path arrowok="t" o:connecttype="custom" o:connectlocs="110,1225;0,1223" o:connectangles="0,0"/>
                  </v:shape>
                </v:group>
                <v:group id="Group 3929" o:spid="_x0000_s1269" style="position:absolute;left:3236;top:6922;width:69;height:79" coordorigin="3236,6922" coordsize="6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l5SsYAAADdAAAADwAAAGRycy9kb3ducmV2LnhtbESPT2vCQBTE7wW/w/IE&#10;b3WT2IpEVxFR6UEK/gHx9sg+k2D2bciuSfz23UKhx2FmfsMsVr2pREuNKy0riMcRCOLM6pJzBZfz&#10;7n0GwnlkjZVlUvAiB6vl4G2BqbYdH6k9+VwECLsUFRTe16mULivIoBvbmjh4d9sY9EE2udQNdgFu&#10;KplE0VQaLDksFFjTpqDscXoaBfsOu/Uk3raHx33zup0/v6+HmJQaDfv1HISn3v+H/9pfWsFHksT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GXlKxgAAAN0A&#10;AAAPAAAAAAAAAAAAAAAAAKoCAABkcnMvZG93bnJldi54bWxQSwUGAAAAAAQABAD6AAAAnQMAAAAA&#10;">
                  <v:shape id="Freeform 3930" o:spid="_x0000_s1270" style="position:absolute;left:3236;top:6922;width:69;height:79;visibility:visible;mso-wrap-style:square;v-text-anchor:top" coordsize="69,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sXI8cA&#10;AADdAAAADwAAAGRycy9kb3ducmV2LnhtbESPS2vDMBCE74H+B7GF3BqpTgiNGzmUkkcJvTgttMfF&#10;Wj+ItTKWkjj/PioUchxm5htmuRpsK87U+8axhueJAkFcONNwpeH7a/P0AsIHZIOtY9JwJQ+r7GG0&#10;xNS4C+d0PoRKRAj7FDXUIXSplL6oyaKfuI44eqXrLYYo+0qaHi8RbluZKDWXFhuOCzV29F5TcTyc&#10;rAaznVa7T1bzxebnd1Ee8/1Mrfdajx+Ht1cQgYZwD/+3P4yGWZIk8PcmPg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arFyPHAAAA3QAAAA8AAAAAAAAAAAAAAAAAmAIAAGRy&#10;cy9kb3ducmV2LnhtbFBLBQYAAAAABAAEAPUAAACMAwAAAAA=&#10;" path="m67,l,42,70,79,67,e" fillcolor="black" stroked="f">
                    <v:path arrowok="t" o:connecttype="custom" o:connectlocs="67,6922;0,6964;70,7001;67,6922" o:connectangles="0,0,0,0"/>
                  </v:shape>
                </v:group>
                <v:group id="Group 3927" o:spid="_x0000_s1271" style="position:absolute;left:3236;top:6922;width:69;height:79" coordorigin="3236,6922" coordsize="6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dCpsYAAADdAAAADwAAAGRycy9kb3ducmV2LnhtbESPQWvCQBSE7wX/w/KE&#10;3uomsS0SXUVESw8iVAXx9sg+k2D2bciuSfz3riD0OMzMN8xs0ZtKtNS40rKCeBSBIM6sLjlXcDxs&#10;PiYgnEfWWFkmBXdysJgP3maYatvxH7V7n4sAYZeigsL7OpXSZQUZdCNbEwfvYhuDPsgml7rBLsBN&#10;JZMo+pYGSw4LBda0Kii77m9GwU+H3XIcr9vt9bK6nw9fu9M2JqXeh/1yCsJT7//Dr/avVvCZJG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h0KmxgAAAN0A&#10;AAAPAAAAAAAAAAAAAAAAAKoCAABkcnMvZG93bnJldi54bWxQSwUGAAAAAAQABAD6AAAAnQMAAAAA&#10;">
                  <v:shape id="Freeform 3928" o:spid="_x0000_s1272" style="position:absolute;left:3236;top:6922;width:69;height:79;visibility:visible;mso-wrap-style:square;v-text-anchor:top" coordsize="69,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CYtMYA&#10;AADdAAAADwAAAGRycy9kb3ducmV2LnhtbESPzWvCQBTE7wX/h+UJvdWNwYrGrCJC6ddFYy7eHtmX&#10;D82+DdmtSf/7bqHQ4zDzm2HS3WhacafeNZYVzGcRCOLC6oYrBfn55WkFwnlkja1lUvBNDnbbyUOK&#10;ibYDn+ie+UqEEnYJKqi97xIpXVGTQTezHXHwStsb9EH2ldQ9DqHctDKOoqU02HBYqLGjQ03FLfsy&#10;ChbNcXzNjRue5Xq/zC8fl+tn+a7U43Tcb0B4Gv1/+I9+04GL4wX8vg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4CYtMYAAADdAAAADwAAAAAAAAAAAAAAAACYAgAAZHJz&#10;L2Rvd25yZXYueG1sUEsFBgAAAAAEAAQA9QAAAIsDAAAAAA==&#10;" path="m,42l67,r3,79l,42e" filled="f" strokeweight=".2195mm">
                    <v:path arrowok="t" o:connecttype="custom" o:connectlocs="0,6964;67,6922;70,7001;0,6964" o:connectangles="0,0,0,0"/>
                  </v:shape>
                </v:group>
                <v:group id="Group 3925" o:spid="_x0000_s1273" style="position:absolute;left:3236;top:6922;width:67;height:42" coordorigin="3236,6922" coordsize="6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J/ScYAAADdAAAADwAAAGRycy9kb3ducmV2LnhtbESPQWvCQBSE74L/YXmC&#10;t7pJrEWiq4hY8SCFqiDeHtlnEsy+DdltEv99t1DwOMzMN8xy3ZtKtNS40rKCeBKBIM6sLjlXcDl/&#10;vs1BOI+ssbJMCp7kYL0aDpaYatvxN7Unn4sAYZeigsL7OpXSZQUZdBNbEwfvbhuDPsgml7rBLsBN&#10;JZMo+pAGSw4LBda0LSh7nH6Mgn2H3WYa79rj47593s6zr+sxJqXGo36zAOGp96/wf/ugFbwny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In9JxgAAAN0A&#10;AAAPAAAAAAAAAAAAAAAAAKoCAABkcnMvZG93bnJldi54bWxQSwUGAAAAAAQABAD6AAAAnQMAAAAA&#10;">
                  <v:shape id="Freeform 3926" o:spid="_x0000_s1274" style="position:absolute;left:3236;top:6922;width:67;height:42;visibility:visible;mso-wrap-style:square;v-text-anchor:top" coordsize="6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n01cYA&#10;AADdAAAADwAAAGRycy9kb3ducmV2LnhtbESPQWvCQBSE7wX/w/IEb3VjFCnRVUQpbQ8Fa23x+Mi+&#10;bkKzb2N2TeK/dwtCj8PMfMMs172tREuNLx0rmIwTEMS50yUbBcfP58cnED4ga6wck4IreVivBg9L&#10;zLTr+IPaQzAiQthnqKAIoc6k9HlBFv3Y1cTR+3GNxRBlY6RusItwW8k0SebSYslxocCatgXlv4eL&#10;VXDS3+9T48/67cue9y/TvTnu2k6p0bDfLEAE6sN/+N5+1QpmaTqHvzfxCc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3n01cYAAADdAAAADwAAAAAAAAAAAAAAAACYAgAAZHJz&#10;L2Rvd25yZXYueG1sUEsFBgAAAAAEAAQA9QAAAIsDAAAAAA==&#10;" path="m67,l,42e" filled="f" strokeweight=".2195mm">
                    <v:path arrowok="t" o:connecttype="custom" o:connectlocs="67,6922;0,6964" o:connectangles="0,0"/>
                  </v:shape>
                </v:group>
                <v:group id="Group 3923" o:spid="_x0000_s1275" style="position:absolute;left:3305;top:6958;width:110;height:3" coordorigin="3305,6958" coordsize="1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xEpcYAAADdAAAADwAAAGRycy9kb3ducmV2LnhtbESPQWvCQBSE74X+h+UV&#10;vOkmsbaSuopILR5EUAvF2yP7TILZtyG7JvHfu4LQ4zAz3zCzRW8q0VLjSssK4lEEgjizuuRcwe9x&#10;PZyCcB5ZY2WZFNzIwWL++jLDVNuO99QefC4ChF2KCgrv61RKlxVk0I1sTRy8s20M+iCbXOoGuwA3&#10;lUyi6EMaLDksFFjTqqDscrgaBT8ddstx/N1uL+fV7XSc7P62MSk1eOuXXyA89f4//GxvtIL3JPmE&#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vESlxgAAAN0A&#10;AAAPAAAAAAAAAAAAAAAAAKoCAABkcnMvZG93bnJldi54bWxQSwUGAAAAAAQABAD6AAAAnQMAAAAA&#10;">
                  <v:shape id="Freeform 3924" o:spid="_x0000_s1276" style="position:absolute;left:3305;top:6958;width:110;height:3;visibility:visible;mso-wrap-style:square;v-text-anchor:top" coordsize="1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dzqsIA&#10;AADdAAAADwAAAGRycy9kb3ducmV2LnhtbERPy2oCMRTdF/yHcAvuaqZDkToapVjqY6m2oLvL5DoZ&#10;OrkZktQZ/XqzKLg8nPds0dtGXMiH2rGC11EGgrh0uuZKwffh6+UdRIjIGhvHpOBKARbzwdMMC+06&#10;3tFlHyuRQjgUqMDE2BZShtKQxTByLXHizs5bjAn6SmqPXQq3jcyzbCwt1pwaDLa0NFT+7v+sgnN3&#10;2x7LT/5Z8anOd5OjWfm1UWr43H9MQUTq40P8795oBW95nuamN+kJ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93OqwgAAAN0AAAAPAAAAAAAAAAAAAAAAAJgCAABkcnMvZG93&#10;bnJldi54bWxQSwUGAAAAAAQABAD1AAAAhwMAAAAA&#10;" path="m,3l109,e" filled="f" strokeweight=".15089mm">
                    <v:path arrowok="t" o:connecttype="custom" o:connectlocs="0,6961;109,6958" o:connectangles="0,0"/>
                  </v:shape>
                </v:group>
                <v:group id="Group 3921" o:spid="_x0000_s1277" style="position:absolute;left:5052;top:7332;width:79;height:69" coordorigin="5052,7332"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291TMYAAADdAAAADwAAAGRycy9kb3ducmV2LnhtbESPQWvCQBSE74X+h+UV&#10;vOkmsZaauopILR5EUAvF2yP7TILZtyG7JvHfu4LQ4zAz3zCzRW8q0VLjSssK4lEEgjizuuRcwe9x&#10;PfwE4TyyxsoyKbiRg8X89WWGqbYd76k9+FwECLsUFRTe16mULivIoBvZmjh4Z9sY9EE2udQNdgFu&#10;KplE0Yc0WHJYKLCmVUHZ5XA1Cn467Jbj+LvdXs6r2+k42f1tY1Jq8NYvv0B46v1/+NneaAXvSTK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b3VMxgAAAN0A&#10;AAAPAAAAAAAAAAAAAAAAAKoCAABkcnMvZG93bnJldi54bWxQSwUGAAAAAAQABAD6AAAAnQMAAAAA&#10;">
                  <v:shape id="Freeform 3922" o:spid="_x0000_s1278" style="position:absolute;left:5052;top:7332;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lIgcIA&#10;AADdAAAADwAAAGRycy9kb3ducmV2LnhtbERPy4rCMBTdC/MP4Q7MTlM7IlKNMhRGRVc+YGZ5aa5N&#10;sbkpTbT1781CcHk478Wqt7W4U+srxwrGowQEceF0xaWC8+l3OAPhA7LG2jEpeJCH1fJjsMBMu44P&#10;dD+GUsQQ9hkqMCE0mZS+MGTRj1xDHLmLay2GCNtS6ha7GG5rmSbJVFqsODYYbCg3VFyPN6ugyHfX&#10;/d9+su3Gm3Xzfwg8M36j1Ndn/zMHEagPb/HLvdUKJul33B/fxCc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WUiBwgAAAN0AAAAPAAAAAAAAAAAAAAAAAJgCAABkcnMvZG93&#10;bnJldi54bWxQSwUGAAAAAAQABAD1AAAAhwMAAAAA&#10;" path="m,l38,68,78,,,e" fillcolor="black" stroked="f">
                    <v:path arrowok="t" o:connecttype="custom" o:connectlocs="0,7332;38,7400;78,7332;0,7332" o:connectangles="0,0,0,0"/>
                  </v:shape>
                </v:group>
                <v:group id="Group 3919" o:spid="_x0000_s1279" style="position:absolute;left:5052;top:7332;width:79;height:69" coordorigin="5052,7332" coordsize="7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Dvl8UAAADdAAAADwAAAGRycy9kb3ducmV2LnhtbESPQYvCMBSE78L+h/AE&#10;b5pWV1mqUURW2YMsqAvi7dE822LzUprY1n9vhAWPw8x8wyxWnSlFQ7UrLCuIRxEI4tTqgjMFf6ft&#10;8AuE88gaS8uk4EEOVsuP3gITbVs+UHP0mQgQdgkqyL2vEildmpNBN7IVcfCutjbog6wzqWtsA9yU&#10;chxFM2mw4LCQY0WbnNLb8W4U7Fps15P4u9nfrpvH5TT9Pe9jUmrQ79ZzEJ46/w7/t3+0gs/xJ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A75fFAAAA3QAA&#10;AA8AAAAAAAAAAAAAAAAAqgIAAGRycy9kb3ducmV2LnhtbFBLBQYAAAAABAAEAPoAAACcAwAAAAA=&#10;">
                  <v:shape id="Freeform 3920" o:spid="_x0000_s1280" style="position:absolute;left:5052;top:7332;width:79;height:69;visibility:visible;mso-wrap-style:square;v-text-anchor:top" coordsize="7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zsccYA&#10;AADdAAAADwAAAGRycy9kb3ducmV2LnhtbESPQWvCQBSE74L/YXlCb82mqYQaXUXEUnspNO0lt0f2&#10;NQlm38bsGpN/3y0UPA4z8w2z2Y2mFQP1rrGs4CmKQRCXVjdcKfj+en18AeE8ssbWMimYyMFuO59t&#10;MNP2xp805L4SAcIuQwW1910mpStrMugi2xEH78f2Bn2QfSV1j7cAN61M4jiVBhsOCzV2dKipPOdX&#10;o+CYHOL3qVhpfU4/9CCPl7eivCj1sBj3axCeRn8P/7dPWsEyeU7g7014AnL7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CzsccYAAADdAAAADwAAAAAAAAAAAAAAAACYAgAAZHJz&#10;L2Rvd25yZXYueG1sUEsFBgAAAAAEAAQA9QAAAIsDAAAAAA==&#10;" path="m38,68l,,78,,38,68e" filled="f" strokeweight=".2195mm">
                    <v:path arrowok="t" o:connecttype="custom" o:connectlocs="38,7400;0,7332;78,7332;38,7400" o:connectangles="0,0,0,0"/>
                  </v:shape>
                </v:group>
                <v:group id="Group 3917" o:spid="_x0000_s1281" style="position:absolute;left:5052;top:7332;width:39;height:69" coordorigin="5052,7332" coordsize="3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7Ue8YAAADdAAAADwAAAGRycy9kb3ducmV2LnhtbESPQWvCQBSE7wX/w/KE&#10;3uompi0SXUVESw8iVAXx9sg+k2D2bciuSfz3riD0OMzMN8xs0ZtKtNS40rKCeBSBIM6sLjlXcDxs&#10;PiYgnEfWWFkmBXdysJgP3maYatvxH7V7n4sAYZeigsL7OpXSZQUZdCNbEwfvYhuDPsgml7rBLsBN&#10;JcdR9C0NlhwWCqxpVVB23d+Mgp8Ou2USr9vt9bK6nw9fu9M2JqXeh/1yCsJT7//Dr/avVvA5ThJ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XtR7xgAAAN0A&#10;AAAPAAAAAAAAAAAAAAAAAKoCAABkcnMvZG93bnJldi54bWxQSwUGAAAAAAQABAD6AAAAnQMAAAAA&#10;">
                  <v:shape id="Freeform 3918" o:spid="_x0000_s1282" style="position:absolute;left:5052;top:7332;width:39;height:69;visibility:visible;mso-wrap-style:square;v-text-anchor:top" coordsize="3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FXrsgA&#10;AADdAAAADwAAAGRycy9kb3ducmV2LnhtbESP3WrCQBSE74W+w3IK3ummMahEV2kVWy8E688DnGZP&#10;k9Ds2ZhdY9qn7xaEXg4z8w0zX3amEi01rrSs4GkYgSDOrC45V3A+bQZTEM4ja6wsk4JvcrBcPPTm&#10;mGp74wO1R5+LAGGXooLC+zqV0mUFGXRDWxMH79M2Bn2QTS51g7cAN5WMo2gsDZYcFgqsaVVQ9nW8&#10;GgU7vW9f4+n6LZu4n5fLh0yi0ftWqf5j9zwD4anz/+F7e6sVJPEogb834QnI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kVeuyAAAAN0AAAAPAAAAAAAAAAAAAAAAAJgCAABk&#10;cnMvZG93bnJldi54bWxQSwUGAAAAAAQABAD1AAAAjQMAAAAA&#10;" path="m,l38,68e" filled="f" strokeweight=".2195mm">
                    <v:path arrowok="t" o:connecttype="custom" o:connectlocs="0,7332;38,7400" o:connectangles="0,0"/>
                  </v:shape>
                </v:group>
                <v:group id="Group 3914" o:spid="_x0000_s1283" style="position:absolute;left:5091;top:7222;width:2;height:111" coordorigin="5091,7222" coordsize="2,1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vplMYAAADdAAAADwAAAGRycy9kb3ducmV2LnhtbESPS4vCQBCE7wv7H4Ze&#10;8KaT+GKJjiKiyx5E8AGLtybTJsFMT8iMSfz3jiDssaiqr6j5sjOlaKh2hWUF8SACQZxaXXCm4Hza&#10;9r9BOI+ssbRMCh7kYLn4/Jhjom3LB2qOPhMBwi5BBbn3VSKlS3My6Aa2Ig7e1dYGfZB1JnWNbYCb&#10;Ug6jaCoNFhwWcqxonVN6O96Ngp8W29Uo3jS723X9uJwm+79dTEr1vrrVDISnzv+H3+1frWA8HE3g&#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mUxgAAAN0A&#10;AAAPAAAAAAAAAAAAAAAAAKoCAABkcnMvZG93bnJldi54bWxQSwUGAAAAAAQABAD6AAAAnQMAAAAA&#10;">
                  <v:shape id="Freeform 3916" o:spid="_x0000_s1284" style="position:absolute;left:5091;top:7222;width:2;height:111;visibility:visible;mso-wrap-style:square;v-text-anchor:top" coordsize="1,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PxW8YA&#10;AADdAAAADwAAAGRycy9kb3ducmV2LnhtbESPT2vCQBTE74LfYXlCL6KbahGNbkIptJTixT+0Hh/Z&#10;12xo9m3IbmP003eFgsdhZn7DbPLe1qKj1leOFTxOExDEhdMVlwqOh9fJEoQPyBprx6TgQh7ybDjY&#10;YKrdmXfU7UMpIoR9igpMCE0qpS8MWfRT1xBH79u1FkOUbSl1i+cIt7WcJclCWqw4Lhhs6MVQ8bP/&#10;tQrYhPHHqalP3ef86rf49rXigpV6GPXPaxCB+nAP/7fftYKn2XwBtzfxCcj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VPxW8YAAADdAAAADwAAAAAAAAAAAAAAAACYAgAAZHJz&#10;L2Rvd25yZXYueG1sUEsFBgAAAAAEAAQA9QAAAIsDAAAAAA==&#10;" path="m,110l1,e" filled="f" strokeweight=".15089mm">
                    <v:path arrowok="t" o:connecttype="custom" o:connectlocs="0,7332;2,7222" o:connectangles="0,0"/>
                  </v:shape>
                  <v:shape id="Picture 3915" o:spid="_x0000_s1285" type="#_x0000_t75" style="position:absolute;left:1803;top:865;width:8650;height:69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2zM7vHAAAA3QAAAA8AAABkcnMvZG93bnJldi54bWxEj0FrwkAUhO+F/oflFbzpplbaEF2lFCTi&#10;oUWr4PG5+5qEZt+G7JrEf+8WhB6HmfmGWawGW4uOWl85VvA8SUAQa2cqLhQcvtfjFIQPyAZrx6Tg&#10;Sh5Wy8eHBWbG9byjbh8KESHsM1RQhtBkUnpdkkU/cQ1x9H5cazFE2RbStNhHuK3lNElepcWK40KJ&#10;DX2UpH/3F6vgePrMda6/DKbrLj/3h+1llm6VGj0N73MQgYbwH763N0bBbPryBn9v4hOQy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2zM7vHAAAA3QAAAA8AAAAAAAAAAAAA&#10;AAAAnwIAAGRycy9kb3ducmV2LnhtbFBLBQYAAAAABAAEAPcAAACTAwAAAAA=&#10;">
                    <v:imagedata r:id="rId57" o:title=""/>
                  </v:shape>
                </v:group>
                <w10:wrap anchorx="page"/>
              </v:group>
            </w:pict>
          </mc:Fallback>
        </mc:AlternateContent>
      </w:r>
      <w:r w:rsidRPr="006632F3">
        <w:rPr>
          <w:rFonts w:ascii="Times New Roman" w:eastAsia="Times New Roman" w:hAnsi="Times New Roman" w:cs="Times New Roman"/>
          <w:position w:val="-1"/>
        </w:rPr>
        <w:t>S</w:t>
      </w:r>
      <w:r w:rsidRPr="006632F3">
        <w:rPr>
          <w:rFonts w:ascii="Times New Roman" w:eastAsia="Times New Roman" w:hAnsi="Times New Roman" w:cs="Times New Roman"/>
          <w:spacing w:val="-7"/>
          <w:position w:val="-1"/>
        </w:rPr>
        <w:t>y</w:t>
      </w:r>
      <w:r w:rsidRPr="006632F3">
        <w:rPr>
          <w:rFonts w:ascii="Times New Roman" w:eastAsia="Times New Roman" w:hAnsi="Times New Roman" w:cs="Times New Roman"/>
          <w:position w:val="-1"/>
        </w:rPr>
        <w:t>st</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 xml:space="preserve">m </w:t>
      </w:r>
      <w:r w:rsidRPr="006632F3">
        <w:rPr>
          <w:rFonts w:ascii="Times New Roman" w:eastAsia="Times New Roman" w:hAnsi="Times New Roman" w:cs="Times New Roman"/>
          <w:spacing w:val="-1"/>
          <w:position w:val="-1"/>
        </w:rPr>
        <w:t>Hea</w:t>
      </w:r>
      <w:r w:rsidRPr="006632F3">
        <w:rPr>
          <w:rFonts w:ascii="Times New Roman" w:eastAsia="Times New Roman" w:hAnsi="Times New Roman" w:cs="Times New Roman"/>
          <w:position w:val="-1"/>
        </w:rPr>
        <w:t>lth Ch</w:t>
      </w:r>
      <w:r w:rsidRPr="006632F3">
        <w:rPr>
          <w:rFonts w:ascii="Times New Roman" w:eastAsia="Times New Roman" w:hAnsi="Times New Roman" w:cs="Times New Roman"/>
          <w:spacing w:val="-1"/>
          <w:position w:val="-1"/>
        </w:rPr>
        <w:t>ec</w:t>
      </w:r>
      <w:r w:rsidRPr="006632F3">
        <w:rPr>
          <w:rFonts w:ascii="Times New Roman" w:eastAsia="Times New Roman" w:hAnsi="Times New Roman" w:cs="Times New Roman"/>
          <w:position w:val="-1"/>
        </w:rPr>
        <w:t xml:space="preserve">k </w:t>
      </w:r>
      <w:r w:rsidRPr="006632F3">
        <w:rPr>
          <w:rFonts w:ascii="Times New Roman" w:eastAsia="Times New Roman" w:hAnsi="Times New Roman" w:cs="Times New Roman"/>
          <w:spacing w:val="-1"/>
          <w:position w:val="-1"/>
        </w:rPr>
        <w:t>c</w:t>
      </w:r>
      <w:r w:rsidRPr="006632F3">
        <w:rPr>
          <w:rFonts w:ascii="Times New Roman" w:eastAsia="Times New Roman" w:hAnsi="Times New Roman" w:cs="Times New Roman"/>
          <w:position w:val="-1"/>
        </w:rPr>
        <w:t>h</w:t>
      </w:r>
      <w:r w:rsidRPr="006632F3">
        <w:rPr>
          <w:rFonts w:ascii="Times New Roman" w:eastAsia="Times New Roman" w:hAnsi="Times New Roman" w:cs="Times New Roman"/>
          <w:spacing w:val="-1"/>
          <w:position w:val="-1"/>
        </w:rPr>
        <w:t>ec</w:t>
      </w:r>
      <w:r w:rsidRPr="006632F3">
        <w:rPr>
          <w:rFonts w:ascii="Times New Roman" w:eastAsia="Times New Roman" w:hAnsi="Times New Roman" w:cs="Times New Roman"/>
          <w:position w:val="-1"/>
        </w:rPr>
        <w:t>ks if</w:t>
      </w:r>
      <w:r w:rsidRPr="006632F3">
        <w:rPr>
          <w:rFonts w:ascii="Times New Roman" w:eastAsia="Times New Roman" w:hAnsi="Times New Roman" w:cs="Times New Roman"/>
          <w:spacing w:val="-1"/>
          <w:position w:val="-1"/>
        </w:rPr>
        <w:t xml:space="preserve"> e</w:t>
      </w:r>
      <w:r w:rsidRPr="006632F3">
        <w:rPr>
          <w:rFonts w:ascii="Times New Roman" w:eastAsia="Times New Roman" w:hAnsi="Times New Roman" w:cs="Times New Roman"/>
          <w:position w:val="-1"/>
        </w:rPr>
        <w:t>v</w:t>
      </w:r>
      <w:r w:rsidRPr="006632F3">
        <w:rPr>
          <w:rFonts w:ascii="Times New Roman" w:eastAsia="Times New Roman" w:hAnsi="Times New Roman" w:cs="Times New Roman"/>
          <w:spacing w:val="-1"/>
          <w:position w:val="-1"/>
        </w:rPr>
        <w:t>er</w:t>
      </w:r>
      <w:r w:rsidRPr="006632F3">
        <w:rPr>
          <w:rFonts w:ascii="Times New Roman" w:eastAsia="Times New Roman" w:hAnsi="Times New Roman" w:cs="Times New Roman"/>
          <w:position w:val="-1"/>
        </w:rPr>
        <w:t>y</w:t>
      </w:r>
      <w:r w:rsidRPr="006632F3">
        <w:rPr>
          <w:rFonts w:ascii="Times New Roman" w:eastAsia="Times New Roman" w:hAnsi="Times New Roman" w:cs="Times New Roman"/>
          <w:spacing w:val="-7"/>
          <w:position w:val="-1"/>
        </w:rPr>
        <w:t xml:space="preserve"> </w:t>
      </w:r>
      <w:r w:rsidRPr="006632F3">
        <w:rPr>
          <w:rFonts w:ascii="Times New Roman" w:eastAsia="Times New Roman" w:hAnsi="Times New Roman" w:cs="Times New Roman"/>
          <w:position w:val="-1"/>
        </w:rPr>
        <w:t>S</w:t>
      </w:r>
      <w:r w:rsidRPr="006632F3">
        <w:rPr>
          <w:rFonts w:ascii="Times New Roman" w:eastAsia="Times New Roman" w:hAnsi="Times New Roman" w:cs="Times New Roman"/>
          <w:spacing w:val="-1"/>
          <w:position w:val="-1"/>
        </w:rPr>
        <w:t>er</w:t>
      </w:r>
      <w:r w:rsidRPr="006632F3">
        <w:rPr>
          <w:rFonts w:ascii="Times New Roman" w:eastAsia="Times New Roman" w:hAnsi="Times New Roman" w:cs="Times New Roman"/>
          <w:position w:val="-1"/>
        </w:rPr>
        <w:t>vi</w:t>
      </w:r>
      <w:r w:rsidRPr="006632F3">
        <w:rPr>
          <w:rFonts w:ascii="Times New Roman" w:eastAsia="Times New Roman" w:hAnsi="Times New Roman" w:cs="Times New Roman"/>
          <w:spacing w:val="-1"/>
          <w:position w:val="-1"/>
        </w:rPr>
        <w:t>c</w:t>
      </w:r>
      <w:r w:rsidRPr="006632F3">
        <w:rPr>
          <w:rFonts w:ascii="Times New Roman" w:eastAsia="Times New Roman" w:hAnsi="Times New Roman" w:cs="Times New Roman"/>
          <w:position w:val="-1"/>
        </w:rPr>
        <w:t>e</w:t>
      </w:r>
      <w:r w:rsidRPr="006632F3">
        <w:rPr>
          <w:rFonts w:ascii="Times New Roman" w:eastAsia="Times New Roman" w:hAnsi="Times New Roman" w:cs="Times New Roman"/>
          <w:spacing w:val="-1"/>
          <w:position w:val="-1"/>
        </w:rPr>
        <w:t xml:space="preserve"> A</w:t>
      </w:r>
      <w:r w:rsidRPr="006632F3">
        <w:rPr>
          <w:rFonts w:ascii="Times New Roman" w:eastAsia="Times New Roman" w:hAnsi="Times New Roman" w:cs="Times New Roman"/>
          <w:position w:val="-1"/>
        </w:rPr>
        <w:t>d</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pt</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r</w:t>
      </w:r>
      <w:r w:rsidRPr="006632F3">
        <w:rPr>
          <w:rFonts w:ascii="Times New Roman" w:eastAsia="Times New Roman" w:hAnsi="Times New Roman" w:cs="Times New Roman"/>
          <w:spacing w:val="-1"/>
          <w:position w:val="-1"/>
        </w:rPr>
        <w:t xml:space="preserve"> </w:t>
      </w:r>
      <w:r w:rsidRPr="006632F3">
        <w:rPr>
          <w:rFonts w:ascii="Times New Roman" w:eastAsia="Times New Roman" w:hAnsi="Times New Roman" w:cs="Times New Roman"/>
          <w:position w:val="-1"/>
        </w:rPr>
        <w:t xml:space="preserve">is </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sso</w:t>
      </w:r>
      <w:r w:rsidRPr="006632F3">
        <w:rPr>
          <w:rFonts w:ascii="Times New Roman" w:eastAsia="Times New Roman" w:hAnsi="Times New Roman" w:cs="Times New Roman"/>
          <w:spacing w:val="-1"/>
          <w:position w:val="-1"/>
        </w:rPr>
        <w:t>c</w:t>
      </w:r>
      <w:r w:rsidRPr="006632F3">
        <w:rPr>
          <w:rFonts w:ascii="Times New Roman" w:eastAsia="Times New Roman" w:hAnsi="Times New Roman" w:cs="Times New Roman"/>
          <w:position w:val="-1"/>
        </w:rPr>
        <w:t>i</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t</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 xml:space="preserve">d </w:t>
      </w:r>
      <w:r w:rsidRPr="006632F3">
        <w:rPr>
          <w:rFonts w:ascii="Times New Roman" w:eastAsia="Times New Roman" w:hAnsi="Times New Roman" w:cs="Times New Roman"/>
          <w:spacing w:val="-1"/>
          <w:position w:val="-1"/>
        </w:rPr>
        <w:t>w</w:t>
      </w:r>
      <w:r w:rsidRPr="006632F3">
        <w:rPr>
          <w:rFonts w:ascii="Times New Roman" w:eastAsia="Times New Roman" w:hAnsi="Times New Roman" w:cs="Times New Roman"/>
          <w:position w:val="-1"/>
        </w:rPr>
        <w:t>ith its M</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n</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spacing w:val="-3"/>
          <w:position w:val="-1"/>
        </w:rPr>
        <w:t>g</w:t>
      </w:r>
      <w:r w:rsidRPr="006632F3">
        <w:rPr>
          <w:rFonts w:ascii="Times New Roman" w:eastAsia="Times New Roman" w:hAnsi="Times New Roman" w:cs="Times New Roman"/>
          <w:spacing w:val="-1"/>
          <w:position w:val="-1"/>
        </w:rPr>
        <w:t>er</w:t>
      </w:r>
      <w:r w:rsidRPr="006632F3">
        <w:rPr>
          <w:rFonts w:ascii="Times New Roman" w:eastAsia="Times New Roman" w:hAnsi="Times New Roman" w:cs="Times New Roman"/>
          <w:position w:val="-1"/>
        </w:rPr>
        <w:t>.</w:t>
      </w:r>
    </w:p>
    <w:p w14:paraId="574D4F2B" w14:textId="77777777" w:rsidR="00583B21" w:rsidRPr="006632F3" w:rsidRDefault="00583B21" w:rsidP="00583B21">
      <w:pPr>
        <w:spacing w:after="0" w:line="200" w:lineRule="exact"/>
        <w:rPr>
          <w:rFonts w:ascii="Times New Roman" w:hAnsi="Times New Roman" w:cs="Times New Roman"/>
        </w:rPr>
      </w:pPr>
    </w:p>
    <w:p w14:paraId="4BE318AF" w14:textId="77777777" w:rsidR="00583B21" w:rsidRPr="006632F3" w:rsidRDefault="00583B21" w:rsidP="00583B21">
      <w:pPr>
        <w:spacing w:after="0" w:line="200" w:lineRule="exact"/>
        <w:rPr>
          <w:rFonts w:ascii="Times New Roman" w:hAnsi="Times New Roman" w:cs="Times New Roman"/>
        </w:rPr>
      </w:pPr>
    </w:p>
    <w:p w14:paraId="6236D946" w14:textId="77777777" w:rsidR="00583B21" w:rsidRPr="006632F3" w:rsidRDefault="00583B21" w:rsidP="00583B21">
      <w:pPr>
        <w:spacing w:after="0" w:line="200" w:lineRule="exact"/>
        <w:rPr>
          <w:rFonts w:ascii="Times New Roman" w:hAnsi="Times New Roman" w:cs="Times New Roman"/>
        </w:rPr>
      </w:pPr>
    </w:p>
    <w:p w14:paraId="6D3A3B40" w14:textId="77777777" w:rsidR="00583B21" w:rsidRPr="006632F3" w:rsidRDefault="00583B21" w:rsidP="00583B21">
      <w:pPr>
        <w:spacing w:after="0" w:line="200" w:lineRule="exact"/>
        <w:rPr>
          <w:rFonts w:ascii="Times New Roman" w:hAnsi="Times New Roman" w:cs="Times New Roman"/>
        </w:rPr>
      </w:pPr>
    </w:p>
    <w:p w14:paraId="6E000ADF" w14:textId="77777777" w:rsidR="00583B21" w:rsidRPr="006632F3" w:rsidRDefault="00583B21" w:rsidP="00583B21">
      <w:pPr>
        <w:spacing w:after="0" w:line="200" w:lineRule="exact"/>
        <w:rPr>
          <w:rFonts w:ascii="Times New Roman" w:hAnsi="Times New Roman" w:cs="Times New Roman"/>
        </w:rPr>
      </w:pPr>
    </w:p>
    <w:p w14:paraId="12ADFA56" w14:textId="77777777" w:rsidR="00583B21" w:rsidRPr="006632F3" w:rsidRDefault="00583B21" w:rsidP="00583B21">
      <w:pPr>
        <w:spacing w:after="0" w:line="200" w:lineRule="exact"/>
        <w:rPr>
          <w:rFonts w:ascii="Times New Roman" w:hAnsi="Times New Roman" w:cs="Times New Roman"/>
        </w:rPr>
      </w:pPr>
    </w:p>
    <w:p w14:paraId="37696951" w14:textId="77777777" w:rsidR="00583B21" w:rsidRPr="006632F3" w:rsidRDefault="00583B21" w:rsidP="00583B21">
      <w:pPr>
        <w:spacing w:after="0" w:line="200" w:lineRule="exact"/>
        <w:rPr>
          <w:rFonts w:ascii="Times New Roman" w:hAnsi="Times New Roman" w:cs="Times New Roman"/>
        </w:rPr>
      </w:pPr>
    </w:p>
    <w:p w14:paraId="61FA2B7B" w14:textId="77777777" w:rsidR="00583B21" w:rsidRPr="006632F3" w:rsidRDefault="00583B21" w:rsidP="00583B21">
      <w:pPr>
        <w:spacing w:after="0" w:line="200" w:lineRule="exact"/>
        <w:rPr>
          <w:rFonts w:ascii="Times New Roman" w:hAnsi="Times New Roman" w:cs="Times New Roman"/>
        </w:rPr>
      </w:pPr>
    </w:p>
    <w:p w14:paraId="5562EC78" w14:textId="77777777" w:rsidR="00583B21" w:rsidRPr="006632F3" w:rsidRDefault="00583B21" w:rsidP="00583B21">
      <w:pPr>
        <w:spacing w:after="0" w:line="200" w:lineRule="exact"/>
        <w:rPr>
          <w:rFonts w:ascii="Times New Roman" w:hAnsi="Times New Roman" w:cs="Times New Roman"/>
        </w:rPr>
      </w:pPr>
    </w:p>
    <w:p w14:paraId="4F1688D1" w14:textId="77777777" w:rsidR="00583B21" w:rsidRPr="006632F3" w:rsidRDefault="00583B21" w:rsidP="00583B21">
      <w:pPr>
        <w:spacing w:after="0" w:line="200" w:lineRule="exact"/>
        <w:rPr>
          <w:rFonts w:ascii="Times New Roman" w:hAnsi="Times New Roman" w:cs="Times New Roman"/>
        </w:rPr>
      </w:pPr>
    </w:p>
    <w:p w14:paraId="2E8B8FDF" w14:textId="77777777" w:rsidR="00583B21" w:rsidRPr="006632F3" w:rsidRDefault="00583B21" w:rsidP="00583B21">
      <w:pPr>
        <w:spacing w:after="0" w:line="200" w:lineRule="exact"/>
        <w:rPr>
          <w:rFonts w:ascii="Times New Roman" w:hAnsi="Times New Roman" w:cs="Times New Roman"/>
        </w:rPr>
      </w:pPr>
    </w:p>
    <w:p w14:paraId="3B1B1E9A" w14:textId="77777777" w:rsidR="00583B21" w:rsidRPr="006632F3" w:rsidRDefault="00583B21" w:rsidP="00583B21">
      <w:pPr>
        <w:spacing w:after="0" w:line="200" w:lineRule="exact"/>
        <w:rPr>
          <w:rFonts w:ascii="Times New Roman" w:hAnsi="Times New Roman" w:cs="Times New Roman"/>
        </w:rPr>
      </w:pPr>
    </w:p>
    <w:p w14:paraId="1A71C374" w14:textId="77777777" w:rsidR="00583B21" w:rsidRPr="006632F3" w:rsidRDefault="00583B21" w:rsidP="00583B21">
      <w:pPr>
        <w:spacing w:after="0" w:line="200" w:lineRule="exact"/>
        <w:rPr>
          <w:rFonts w:ascii="Times New Roman" w:hAnsi="Times New Roman" w:cs="Times New Roman"/>
        </w:rPr>
      </w:pPr>
    </w:p>
    <w:p w14:paraId="1963F3E3" w14:textId="77777777" w:rsidR="00583B21" w:rsidRPr="006632F3" w:rsidRDefault="00583B21" w:rsidP="00583B21">
      <w:pPr>
        <w:spacing w:after="0" w:line="200" w:lineRule="exact"/>
        <w:rPr>
          <w:rFonts w:ascii="Times New Roman" w:hAnsi="Times New Roman" w:cs="Times New Roman"/>
        </w:rPr>
      </w:pPr>
    </w:p>
    <w:p w14:paraId="2A900E87" w14:textId="77777777" w:rsidR="00583B21" w:rsidRPr="006632F3" w:rsidRDefault="00583B21" w:rsidP="00583B21">
      <w:pPr>
        <w:spacing w:after="0" w:line="200" w:lineRule="exact"/>
        <w:rPr>
          <w:rFonts w:ascii="Times New Roman" w:hAnsi="Times New Roman" w:cs="Times New Roman"/>
        </w:rPr>
      </w:pPr>
    </w:p>
    <w:p w14:paraId="738A1A52" w14:textId="77777777" w:rsidR="00583B21" w:rsidRPr="006632F3" w:rsidRDefault="00583B21" w:rsidP="00583B21">
      <w:pPr>
        <w:spacing w:after="0" w:line="200" w:lineRule="exact"/>
        <w:rPr>
          <w:rFonts w:ascii="Times New Roman" w:hAnsi="Times New Roman" w:cs="Times New Roman"/>
        </w:rPr>
      </w:pPr>
    </w:p>
    <w:p w14:paraId="1420AE5C" w14:textId="77777777" w:rsidR="00583B21" w:rsidRPr="006632F3" w:rsidRDefault="00583B21" w:rsidP="00583B21">
      <w:pPr>
        <w:spacing w:after="0" w:line="200" w:lineRule="exact"/>
        <w:rPr>
          <w:rFonts w:ascii="Times New Roman" w:hAnsi="Times New Roman" w:cs="Times New Roman"/>
        </w:rPr>
      </w:pPr>
    </w:p>
    <w:p w14:paraId="44CDA88F" w14:textId="77777777" w:rsidR="00583B21" w:rsidRPr="006632F3" w:rsidRDefault="00583B21" w:rsidP="00583B21">
      <w:pPr>
        <w:spacing w:after="0" w:line="200" w:lineRule="exact"/>
        <w:rPr>
          <w:rFonts w:ascii="Times New Roman" w:hAnsi="Times New Roman" w:cs="Times New Roman"/>
        </w:rPr>
      </w:pPr>
    </w:p>
    <w:p w14:paraId="20C84513" w14:textId="77777777" w:rsidR="00583B21" w:rsidRPr="006632F3" w:rsidRDefault="00583B21" w:rsidP="00583B21">
      <w:pPr>
        <w:spacing w:after="0" w:line="200" w:lineRule="exact"/>
        <w:rPr>
          <w:rFonts w:ascii="Times New Roman" w:hAnsi="Times New Roman" w:cs="Times New Roman"/>
        </w:rPr>
      </w:pPr>
    </w:p>
    <w:p w14:paraId="3E0EBC8C" w14:textId="77777777" w:rsidR="00583B21" w:rsidRPr="006632F3" w:rsidRDefault="00583B21" w:rsidP="00583B21">
      <w:pPr>
        <w:spacing w:after="0" w:line="200" w:lineRule="exact"/>
        <w:rPr>
          <w:rFonts w:ascii="Times New Roman" w:hAnsi="Times New Roman" w:cs="Times New Roman"/>
        </w:rPr>
      </w:pPr>
    </w:p>
    <w:p w14:paraId="56642E1C" w14:textId="77777777" w:rsidR="00583B21" w:rsidRPr="006632F3" w:rsidRDefault="00583B21" w:rsidP="00583B21">
      <w:pPr>
        <w:spacing w:after="0" w:line="200" w:lineRule="exact"/>
        <w:rPr>
          <w:rFonts w:ascii="Times New Roman" w:hAnsi="Times New Roman" w:cs="Times New Roman"/>
        </w:rPr>
      </w:pPr>
    </w:p>
    <w:p w14:paraId="5C49CD8C" w14:textId="77777777" w:rsidR="00583B21" w:rsidRPr="006632F3" w:rsidRDefault="00583B21" w:rsidP="00583B21">
      <w:pPr>
        <w:spacing w:after="0" w:line="200" w:lineRule="exact"/>
        <w:rPr>
          <w:rFonts w:ascii="Times New Roman" w:hAnsi="Times New Roman" w:cs="Times New Roman"/>
        </w:rPr>
      </w:pPr>
    </w:p>
    <w:p w14:paraId="165F6AD9" w14:textId="77777777" w:rsidR="00583B21" w:rsidRPr="006632F3" w:rsidRDefault="00583B21" w:rsidP="00583B21">
      <w:pPr>
        <w:spacing w:after="0" w:line="200" w:lineRule="exact"/>
        <w:rPr>
          <w:rFonts w:ascii="Times New Roman" w:hAnsi="Times New Roman" w:cs="Times New Roman"/>
        </w:rPr>
      </w:pPr>
    </w:p>
    <w:p w14:paraId="6592CB64" w14:textId="77777777" w:rsidR="00583B21" w:rsidRPr="006632F3" w:rsidRDefault="00583B21" w:rsidP="00583B21">
      <w:pPr>
        <w:spacing w:after="0" w:line="200" w:lineRule="exact"/>
        <w:rPr>
          <w:rFonts w:ascii="Times New Roman" w:hAnsi="Times New Roman" w:cs="Times New Roman"/>
        </w:rPr>
      </w:pPr>
    </w:p>
    <w:p w14:paraId="4B919CE2" w14:textId="77777777" w:rsidR="00583B21" w:rsidRPr="006632F3" w:rsidRDefault="00583B21" w:rsidP="00583B21">
      <w:pPr>
        <w:spacing w:after="0" w:line="200" w:lineRule="exact"/>
        <w:rPr>
          <w:rFonts w:ascii="Times New Roman" w:hAnsi="Times New Roman" w:cs="Times New Roman"/>
        </w:rPr>
      </w:pPr>
    </w:p>
    <w:p w14:paraId="2C3C76F9" w14:textId="77777777" w:rsidR="00583B21" w:rsidRPr="006632F3" w:rsidRDefault="00583B21" w:rsidP="00583B21">
      <w:pPr>
        <w:spacing w:after="0" w:line="200" w:lineRule="exact"/>
        <w:rPr>
          <w:rFonts w:ascii="Times New Roman" w:hAnsi="Times New Roman" w:cs="Times New Roman"/>
        </w:rPr>
      </w:pPr>
    </w:p>
    <w:p w14:paraId="26AD0560" w14:textId="77777777" w:rsidR="00583B21" w:rsidRPr="006632F3" w:rsidRDefault="00583B21" w:rsidP="00583B21">
      <w:pPr>
        <w:spacing w:after="0" w:line="200" w:lineRule="exact"/>
        <w:rPr>
          <w:rFonts w:ascii="Times New Roman" w:hAnsi="Times New Roman" w:cs="Times New Roman"/>
        </w:rPr>
      </w:pPr>
    </w:p>
    <w:p w14:paraId="56B40253" w14:textId="77777777" w:rsidR="00583B21" w:rsidRPr="006632F3" w:rsidRDefault="00583B21" w:rsidP="00583B21">
      <w:pPr>
        <w:spacing w:after="0" w:line="200" w:lineRule="exact"/>
        <w:rPr>
          <w:rFonts w:ascii="Times New Roman" w:hAnsi="Times New Roman" w:cs="Times New Roman"/>
        </w:rPr>
      </w:pPr>
    </w:p>
    <w:p w14:paraId="52CA0ACF" w14:textId="77777777" w:rsidR="00583B21" w:rsidRPr="006632F3" w:rsidRDefault="00583B21" w:rsidP="00583B21">
      <w:pPr>
        <w:spacing w:after="0" w:line="200" w:lineRule="exact"/>
        <w:rPr>
          <w:rFonts w:ascii="Times New Roman" w:hAnsi="Times New Roman" w:cs="Times New Roman"/>
        </w:rPr>
      </w:pPr>
    </w:p>
    <w:p w14:paraId="2C0D8D2E" w14:textId="77777777" w:rsidR="00583B21" w:rsidRPr="006632F3" w:rsidRDefault="00583B21" w:rsidP="00583B21">
      <w:pPr>
        <w:spacing w:after="0" w:line="200" w:lineRule="exact"/>
        <w:rPr>
          <w:rFonts w:ascii="Times New Roman" w:hAnsi="Times New Roman" w:cs="Times New Roman"/>
        </w:rPr>
      </w:pPr>
    </w:p>
    <w:p w14:paraId="1EEDD95B" w14:textId="77777777" w:rsidR="00583B21" w:rsidRPr="006632F3" w:rsidRDefault="00583B21" w:rsidP="00583B21">
      <w:pPr>
        <w:spacing w:after="0" w:line="200" w:lineRule="exact"/>
        <w:rPr>
          <w:rFonts w:ascii="Times New Roman" w:hAnsi="Times New Roman" w:cs="Times New Roman"/>
        </w:rPr>
      </w:pPr>
    </w:p>
    <w:p w14:paraId="25B84204" w14:textId="77777777" w:rsidR="00583B21" w:rsidRPr="006632F3" w:rsidRDefault="00583B21" w:rsidP="00583B21">
      <w:pPr>
        <w:spacing w:after="0" w:line="200" w:lineRule="exact"/>
        <w:rPr>
          <w:rFonts w:ascii="Times New Roman" w:hAnsi="Times New Roman" w:cs="Times New Roman"/>
        </w:rPr>
      </w:pPr>
    </w:p>
    <w:p w14:paraId="28C951A5" w14:textId="77777777" w:rsidR="00583B21" w:rsidRPr="006632F3" w:rsidRDefault="00583B21" w:rsidP="00583B21">
      <w:pPr>
        <w:spacing w:after="0" w:line="200" w:lineRule="exact"/>
        <w:rPr>
          <w:rFonts w:ascii="Times New Roman" w:hAnsi="Times New Roman" w:cs="Times New Roman"/>
        </w:rPr>
      </w:pPr>
    </w:p>
    <w:p w14:paraId="4E4DF7A3" w14:textId="77777777" w:rsidR="00583B21" w:rsidRPr="006632F3" w:rsidRDefault="00583B21" w:rsidP="00583B21">
      <w:pPr>
        <w:spacing w:after="0" w:line="200" w:lineRule="exact"/>
        <w:rPr>
          <w:rFonts w:ascii="Times New Roman" w:hAnsi="Times New Roman" w:cs="Times New Roman"/>
        </w:rPr>
      </w:pPr>
    </w:p>
    <w:p w14:paraId="20221A1C" w14:textId="77777777" w:rsidR="00583B21" w:rsidRPr="006632F3" w:rsidRDefault="00583B21" w:rsidP="00583B21">
      <w:pPr>
        <w:spacing w:after="0" w:line="200" w:lineRule="exact"/>
        <w:rPr>
          <w:rFonts w:ascii="Times New Roman" w:hAnsi="Times New Roman" w:cs="Times New Roman"/>
        </w:rPr>
      </w:pPr>
    </w:p>
    <w:p w14:paraId="57505B3E" w14:textId="77777777" w:rsidR="00583B21" w:rsidRPr="006632F3" w:rsidRDefault="00583B21" w:rsidP="00583B21">
      <w:pPr>
        <w:spacing w:after="0" w:line="200" w:lineRule="exact"/>
        <w:rPr>
          <w:rFonts w:ascii="Times New Roman" w:hAnsi="Times New Roman" w:cs="Times New Roman"/>
        </w:rPr>
      </w:pPr>
    </w:p>
    <w:p w14:paraId="40C946C5" w14:textId="77777777" w:rsidR="00583B21" w:rsidRPr="006632F3" w:rsidRDefault="00583B21" w:rsidP="00583B21">
      <w:pPr>
        <w:spacing w:after="0" w:line="200" w:lineRule="exact"/>
        <w:rPr>
          <w:rFonts w:ascii="Times New Roman" w:hAnsi="Times New Roman" w:cs="Times New Roman"/>
        </w:rPr>
      </w:pPr>
    </w:p>
    <w:p w14:paraId="04ACC6F7" w14:textId="77777777" w:rsidR="00583B21" w:rsidRPr="006632F3" w:rsidRDefault="00583B21" w:rsidP="00583B21">
      <w:pPr>
        <w:spacing w:after="0" w:line="200" w:lineRule="exact"/>
        <w:rPr>
          <w:rFonts w:ascii="Times New Roman" w:hAnsi="Times New Roman" w:cs="Times New Roman"/>
        </w:rPr>
      </w:pPr>
    </w:p>
    <w:p w14:paraId="7359AB93" w14:textId="77777777" w:rsidR="00583B21" w:rsidRPr="006632F3" w:rsidRDefault="00583B21" w:rsidP="00583B21">
      <w:pPr>
        <w:spacing w:after="0" w:line="200" w:lineRule="exact"/>
        <w:rPr>
          <w:rFonts w:ascii="Times New Roman" w:hAnsi="Times New Roman" w:cs="Times New Roman"/>
        </w:rPr>
      </w:pPr>
    </w:p>
    <w:p w14:paraId="521808EF" w14:textId="77777777" w:rsidR="00583B21" w:rsidRPr="006632F3" w:rsidRDefault="00583B21" w:rsidP="00583B21">
      <w:pPr>
        <w:spacing w:before="15" w:after="0" w:line="200" w:lineRule="exact"/>
        <w:rPr>
          <w:rFonts w:ascii="Times New Roman" w:hAnsi="Times New Roman" w:cs="Times New Roman"/>
        </w:rPr>
      </w:pPr>
    </w:p>
    <w:p w14:paraId="7F1B8D44"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0</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f</w:t>
      </w:r>
      <w:r w:rsidRPr="006632F3">
        <w:rPr>
          <w:rFonts w:ascii="Times New Roman" w:eastAsia="Times New Roman" w:hAnsi="Times New Roman" w:cs="Times New Roman"/>
          <w:b/>
          <w:bCs/>
          <w:spacing w:val="-1"/>
        </w:rPr>
        <w:t xml:space="preserve"> s</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ic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ov</w:t>
      </w:r>
      <w:r w:rsidRPr="006632F3">
        <w:rPr>
          <w:rFonts w:ascii="Times New Roman" w:eastAsia="Times New Roman" w:hAnsi="Times New Roman" w:cs="Times New Roman"/>
          <w:b/>
          <w:bCs/>
        </w:rPr>
        <w:t>ery</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rPr>
        <w:t>in</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p>
    <w:p w14:paraId="5F075EBD" w14:textId="77777777" w:rsidR="00583B21" w:rsidRPr="006632F3" w:rsidRDefault="00583B21" w:rsidP="00583B21">
      <w:pPr>
        <w:spacing w:before="10" w:after="0" w:line="190" w:lineRule="exact"/>
        <w:rPr>
          <w:rFonts w:ascii="Times New Roman" w:hAnsi="Times New Roman" w:cs="Times New Roman"/>
        </w:rPr>
      </w:pPr>
    </w:p>
    <w:p w14:paraId="38CA6E60" w14:textId="77777777" w:rsidR="00583B21" w:rsidRPr="006632F3" w:rsidRDefault="00583B21" w:rsidP="00583B21">
      <w:pPr>
        <w:spacing w:after="0" w:line="200" w:lineRule="exact"/>
        <w:rPr>
          <w:rFonts w:ascii="Times New Roman" w:hAnsi="Times New Roman" w:cs="Times New Roman"/>
        </w:rPr>
      </w:pPr>
    </w:p>
    <w:p w14:paraId="48F91A10" w14:textId="77777777" w:rsidR="00583B21" w:rsidRPr="006632F3" w:rsidRDefault="00583B21" w:rsidP="00583B21">
      <w:pPr>
        <w:spacing w:after="0" w:line="240" w:lineRule="auto"/>
        <w:ind w:left="478" w:right="79" w:hanging="36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A</w:t>
      </w:r>
      <w:r w:rsidRPr="006632F3">
        <w:rPr>
          <w:rFonts w:ascii="Times New Roman" w:eastAsia="Arial" w:hAnsi="Times New Roman" w:cs="Times New Roman"/>
        </w:rPr>
        <w:t>F</w:t>
      </w:r>
      <w:r w:rsidRPr="006632F3">
        <w:rPr>
          <w:rFonts w:ascii="Times New Roman" w:eastAsia="Arial" w:hAnsi="Times New Roman" w:cs="Times New Roman"/>
          <w:spacing w:val="-1"/>
        </w:rPr>
        <w:t>ind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F</w:t>
      </w:r>
      <w:r w:rsidRPr="006632F3">
        <w:rPr>
          <w:rFonts w:ascii="Times New Roman" w:eastAsia="Arial" w:hAnsi="Times New Roman" w:cs="Times New Roman"/>
          <w:spacing w:val="-1"/>
          <w:w w:val="99"/>
        </w:rPr>
        <w:t>indSA</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oManage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5"/>
        </w:rPr>
        <w:t>y</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s</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1.</w:t>
      </w:r>
      <w:r w:rsidRPr="006632F3">
        <w:rPr>
          <w:rFonts w:ascii="Times New Roman" w:eastAsia="Arial" w:hAnsi="Times New Roman" w:cs="Times New Roman"/>
          <w:spacing w:val="-1"/>
        </w:rPr>
        <w:t>2</w:t>
      </w:r>
      <w:r w:rsidRPr="006632F3">
        <w:rPr>
          <w:rFonts w:ascii="Times New Roman" w:eastAsia="Arial" w:hAnsi="Times New Roman" w:cs="Times New Roman"/>
        </w:rPr>
        <w:t>.</w:t>
      </w:r>
    </w:p>
    <w:p w14:paraId="1769B2B4" w14:textId="77777777" w:rsidR="00583B21" w:rsidRPr="006632F3" w:rsidRDefault="00583B21" w:rsidP="00583B21">
      <w:pPr>
        <w:spacing w:after="0"/>
        <w:rPr>
          <w:rFonts w:ascii="Times New Roman" w:hAnsi="Times New Roman" w:cs="Times New Roman"/>
        </w:rPr>
        <w:sectPr w:rsidR="00583B21" w:rsidRPr="006632F3">
          <w:pgSz w:w="12240" w:h="15860"/>
          <w:pgMar w:top="1320" w:right="1720" w:bottom="1000" w:left="1680" w:header="0" w:footer="803" w:gutter="0"/>
          <w:cols w:space="720"/>
        </w:sectPr>
      </w:pPr>
    </w:p>
    <w:p w14:paraId="4CF96387" w14:textId="77777777" w:rsidR="00583B21" w:rsidRPr="006632F3" w:rsidRDefault="00583B21" w:rsidP="00583B21">
      <w:pPr>
        <w:spacing w:before="75"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lastRenderedPageBreak/>
        <w:t>1</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ev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p>
    <w:p w14:paraId="166C1E78" w14:textId="77777777" w:rsidR="00583B21" w:rsidRPr="006632F3" w:rsidRDefault="00583B21" w:rsidP="00583B21">
      <w:pPr>
        <w:spacing w:after="0" w:line="240" w:lineRule="auto"/>
        <w:ind w:left="983" w:right="6275"/>
        <w:jc w:val="center"/>
        <w:rPr>
          <w:rFonts w:ascii="Times New Roman" w:eastAsia="Arial" w:hAnsi="Times New Roman" w:cs="Times New Roman"/>
        </w:rPr>
      </w:pPr>
      <w:r w:rsidRPr="006632F3">
        <w:rPr>
          <w:rFonts w:ascii="Times New Roman" w:eastAsia="Arial" w:hAnsi="Times New Roman" w:cs="Times New Roman"/>
          <w:spacing w:val="10"/>
          <w:w w:val="99"/>
        </w:rPr>
        <w:t>W</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on</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x</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e</w:t>
      </w:r>
    </w:p>
    <w:p w14:paraId="4CD98EB3" w14:textId="77777777" w:rsidR="00583B21" w:rsidRPr="006632F3" w:rsidRDefault="00583B21" w:rsidP="00583B21">
      <w:pPr>
        <w:spacing w:after="0" w:line="240" w:lineRule="auto"/>
        <w:ind w:left="910" w:right="248"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41"/>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w w:val="99"/>
        </w:rPr>
        <w:t>S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v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Adap</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oManage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a</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lea</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A</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do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hav</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AMModule</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MA</w:t>
      </w:r>
      <w:r w:rsidRPr="006632F3">
        <w:rPr>
          <w:rFonts w:ascii="Times New Roman" w:eastAsia="Arial" w:hAnsi="Times New Roman" w:cs="Times New Roman"/>
        </w:rPr>
        <w:t>N</w:t>
      </w:r>
      <w:r w:rsidRPr="006632F3">
        <w:rPr>
          <w:rFonts w:ascii="Times New Roman" w:eastAsia="Arial" w:hAnsi="Times New Roman" w:cs="Times New Roman"/>
          <w:spacing w:val="-1"/>
        </w:rPr>
        <w:t>A</w:t>
      </w:r>
      <w:r w:rsidRPr="006632F3">
        <w:rPr>
          <w:rFonts w:ascii="Times New Roman" w:eastAsia="Arial" w:hAnsi="Times New Roman" w:cs="Times New Roman"/>
        </w:rPr>
        <w:t>G</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e</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proofErr w:type="gramStart"/>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u</w:t>
      </w:r>
      <w:r w:rsidRPr="006632F3">
        <w:rPr>
          <w:rFonts w:ascii="Times New Roman" w:eastAsia="Arial" w:hAnsi="Times New Roman" w:cs="Times New Roman"/>
        </w:rPr>
        <w:t>t</w:t>
      </w:r>
      <w:r w:rsidRPr="006632F3">
        <w:rPr>
          <w:rFonts w:ascii="Times New Roman" w:eastAsia="Arial" w:hAnsi="Times New Roman" w:cs="Times New Roman"/>
          <w:spacing w:val="-1"/>
        </w:rPr>
        <w:t>do</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l</w:t>
      </w:r>
      <w:r w:rsidRPr="006632F3">
        <w:rPr>
          <w:rFonts w:ascii="Times New Roman" w:eastAsia="Arial" w:hAnsi="Times New Roman" w:cs="Times New Roman"/>
          <w:spacing w:val="2"/>
        </w:rPr>
        <w:t>f</w:t>
      </w:r>
      <w:r w:rsidRPr="006632F3">
        <w:rPr>
          <w:rFonts w:ascii="Times New Roman" w:eastAsia="Arial" w:hAnsi="Times New Roman" w:cs="Times New Roman"/>
        </w:rPr>
        <w:t>.</w:t>
      </w:r>
      <w:proofErr w:type="gramEnd"/>
    </w:p>
    <w:p w14:paraId="51445034"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2</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A</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A</w:t>
      </w:r>
      <w:r w:rsidRPr="006632F3">
        <w:rPr>
          <w:rFonts w:ascii="Times New Roman" w:eastAsia="Arial" w:hAnsi="Times New Roman" w:cs="Times New Roman"/>
        </w:rPr>
        <w:t>.</w:t>
      </w:r>
    </w:p>
    <w:p w14:paraId="44C5B94D" w14:textId="77777777" w:rsidR="00583B21" w:rsidRPr="006632F3" w:rsidRDefault="00583B21" w:rsidP="00583B21">
      <w:pPr>
        <w:spacing w:before="1" w:after="0" w:line="239" w:lineRule="auto"/>
        <w:ind w:left="478" w:right="671" w:hanging="36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rPr>
        <w:t>c</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eManag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n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I</w:t>
      </w:r>
      <w:r w:rsidRPr="006632F3">
        <w:rPr>
          <w:rFonts w:ascii="Times New Roman" w:eastAsia="Arial" w:hAnsi="Times New Roman" w:cs="Times New Roman"/>
          <w:spacing w:val="-1"/>
        </w:rPr>
        <w:t>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eManag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d</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2"/>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eManage</w:t>
      </w:r>
      <w:r w:rsidRPr="006632F3">
        <w:rPr>
          <w:rFonts w:ascii="Times New Roman" w:eastAsia="Arial" w:hAnsi="Times New Roman" w:cs="Times New Roman"/>
        </w:rPr>
        <w:t>r</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p>
    <w:p w14:paraId="706293B7" w14:textId="77777777" w:rsidR="00583B21" w:rsidRPr="006632F3" w:rsidRDefault="00583B21" w:rsidP="00583B21">
      <w:pPr>
        <w:spacing w:before="1" w:after="0" w:line="240" w:lineRule="auto"/>
        <w:ind w:left="478" w:right="572" w:hanging="36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d</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p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s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e</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in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p>
    <w:p w14:paraId="10C9BE08" w14:textId="77777777" w:rsidR="00583B21" w:rsidRPr="006632F3" w:rsidRDefault="00583B21" w:rsidP="00583B21">
      <w:pPr>
        <w:spacing w:after="0" w:line="240" w:lineRule="auto"/>
        <w:ind w:left="478" w:right="511" w:hanging="360"/>
        <w:rPr>
          <w:rFonts w:ascii="Times New Roman" w:eastAsia="Arial" w:hAnsi="Times New Roman" w:cs="Times New Roman"/>
        </w:rPr>
      </w:pPr>
      <w:r w:rsidRPr="006632F3">
        <w:rPr>
          <w:rFonts w:ascii="Times New Roman" w:eastAsia="Arial" w:hAnsi="Times New Roman" w:cs="Times New Roman"/>
          <w:spacing w:val="-1"/>
        </w:rPr>
        <w:t>5</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H</w:t>
      </w:r>
      <w:r w:rsidRPr="006632F3">
        <w:rPr>
          <w:rFonts w:ascii="Times New Roman" w:eastAsia="Arial" w:hAnsi="Times New Roman" w:cs="Times New Roman"/>
          <w:spacing w:val="-1"/>
          <w:w w:val="99"/>
        </w:rPr>
        <w:t>ea</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Bea</w:t>
      </w:r>
      <w:r w:rsidRPr="006632F3">
        <w:rPr>
          <w:rFonts w:ascii="Times New Roman" w:eastAsia="Arial" w:hAnsi="Times New Roman" w:cs="Times New Roman"/>
          <w:w w:val="99"/>
        </w:rPr>
        <w:t>tC</w:t>
      </w:r>
      <w:r w:rsidRPr="006632F3">
        <w:rPr>
          <w:rFonts w:ascii="Times New Roman" w:eastAsia="Arial" w:hAnsi="Times New Roman" w:cs="Times New Roman"/>
          <w:spacing w:val="-1"/>
          <w:w w:val="99"/>
        </w:rPr>
        <w:t>he</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3"/>
          <w:w w:val="99"/>
        </w:rPr>
        <w:t>k</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h</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ea</w:t>
      </w:r>
      <w:r w:rsidRPr="006632F3">
        <w:rPr>
          <w:rFonts w:ascii="Times New Roman" w:eastAsia="Arial" w:hAnsi="Times New Roman" w:cs="Times New Roman"/>
          <w:w w:val="99"/>
        </w:rPr>
        <w:t xml:space="preserve">d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w:t>
      </w:r>
      <w:r w:rsidRPr="006632F3">
        <w:rPr>
          <w:rFonts w:ascii="Times New Roman" w:eastAsia="Arial" w:hAnsi="Times New Roman" w:cs="Times New Roman"/>
        </w:rPr>
        <w:t>y</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u</w:t>
      </w:r>
      <w:r w:rsidRPr="006632F3">
        <w:rPr>
          <w:rFonts w:ascii="Times New Roman" w:eastAsia="Arial" w:hAnsi="Times New Roman" w:cs="Times New Roman"/>
        </w:rPr>
        <w:t>p</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bl</w:t>
      </w:r>
      <w:r w:rsidRPr="006632F3">
        <w:rPr>
          <w:rFonts w:ascii="Times New Roman" w:eastAsia="Arial" w:hAnsi="Times New Roman" w:cs="Times New Roman"/>
        </w:rPr>
        <w:t>y</w:t>
      </w:r>
      <w:r w:rsidRPr="006632F3">
        <w:rPr>
          <w:rFonts w:ascii="Times New Roman" w:eastAsia="Arial" w:hAnsi="Times New Roman" w:cs="Times New Roman"/>
          <w:spacing w:val="-1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Manage</w:t>
      </w:r>
      <w:r w:rsidRPr="006632F3">
        <w:rPr>
          <w:rFonts w:ascii="Times New Roman" w:eastAsia="Arial" w:hAnsi="Times New Roman" w:cs="Times New Roman"/>
          <w:spacing w:val="1"/>
        </w:rPr>
        <w:t>rs</w:t>
      </w:r>
      <w:r w:rsidRPr="006632F3">
        <w:rPr>
          <w:rFonts w:ascii="Times New Roman" w:eastAsia="Arial" w:hAnsi="Times New Roman" w:cs="Times New Roman"/>
        </w:rPr>
        <w:t>)</w:t>
      </w:r>
    </w:p>
    <w:p w14:paraId="268BF7C6" w14:textId="77777777" w:rsidR="00583B21" w:rsidRPr="006632F3" w:rsidRDefault="00583B21" w:rsidP="00583B21">
      <w:pPr>
        <w:spacing w:before="1" w:after="0" w:line="230" w:lineRule="exact"/>
        <w:ind w:left="478" w:right="230" w:hanging="360"/>
        <w:rPr>
          <w:rFonts w:ascii="Times New Roman" w:eastAsia="Arial" w:hAnsi="Times New Roman" w:cs="Times New Roman"/>
        </w:rPr>
      </w:pPr>
      <w:r w:rsidRPr="006632F3">
        <w:rPr>
          <w:rFonts w:ascii="Times New Roman" w:eastAsia="Arial" w:hAnsi="Times New Roman" w:cs="Times New Roman"/>
          <w:spacing w:val="-1"/>
        </w:rPr>
        <w:t>6</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H</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Bea</w:t>
      </w:r>
      <w:r w:rsidRPr="006632F3">
        <w:rPr>
          <w:rFonts w:ascii="Times New Roman" w:eastAsia="Arial" w:hAnsi="Times New Roman" w:cs="Times New Roman"/>
        </w:rPr>
        <w:t>t</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 t</w:t>
      </w:r>
      <w:r w:rsidRPr="006632F3">
        <w:rPr>
          <w:rFonts w:ascii="Times New Roman" w:eastAsia="Arial" w:hAnsi="Times New Roman" w:cs="Times New Roman"/>
          <w:spacing w:val="-1"/>
        </w:rPr>
        <w:t>ell</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e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ea</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oul</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e</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spacing w:val="1"/>
        </w:rPr>
        <w:t>s</w:t>
      </w:r>
      <w:r w:rsidRPr="006632F3">
        <w:rPr>
          <w:rFonts w:ascii="Times New Roman" w:eastAsia="Arial" w:hAnsi="Times New Roman" w:cs="Times New Roman"/>
        </w:rPr>
        <w:t xml:space="preserve">, </w:t>
      </w:r>
      <w:r w:rsidRPr="006632F3">
        <w:rPr>
          <w:rFonts w:ascii="Times New Roman" w:eastAsia="Arial" w:hAnsi="Times New Roman" w:cs="Times New Roman"/>
          <w:w w:val="99"/>
        </w:rPr>
        <w:t>H</w:t>
      </w:r>
      <w:r w:rsidRPr="006632F3">
        <w:rPr>
          <w:rFonts w:ascii="Times New Roman" w:eastAsia="Arial" w:hAnsi="Times New Roman" w:cs="Times New Roman"/>
          <w:spacing w:val="-1"/>
          <w:w w:val="99"/>
        </w:rPr>
        <w:t>ea</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Bea</w:t>
      </w:r>
      <w:r w:rsidRPr="006632F3">
        <w:rPr>
          <w:rFonts w:ascii="Times New Roman" w:eastAsia="Arial" w:hAnsi="Times New Roman" w:cs="Times New Roman"/>
          <w:w w:val="99"/>
        </w:rPr>
        <w:t>tC</w:t>
      </w:r>
      <w:r w:rsidRPr="006632F3">
        <w:rPr>
          <w:rFonts w:ascii="Times New Roman" w:eastAsia="Arial" w:hAnsi="Times New Roman" w:cs="Times New Roman"/>
          <w:spacing w:val="-1"/>
          <w:w w:val="99"/>
        </w:rPr>
        <w:t>he</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3"/>
          <w:w w:val="99"/>
        </w:rPr>
        <w:t>k</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1"/>
          <w:w w:val="99"/>
        </w:rPr>
        <w:t>h</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ea</w:t>
      </w:r>
      <w:r w:rsidRPr="006632F3">
        <w:rPr>
          <w:rFonts w:ascii="Times New Roman" w:eastAsia="Arial" w:hAnsi="Times New Roman" w:cs="Times New Roman"/>
          <w:w w:val="99"/>
        </w:rPr>
        <w:t xml:space="preserve">d </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oo</w:t>
      </w:r>
      <w:r w:rsidRPr="006632F3">
        <w:rPr>
          <w:rFonts w:ascii="Times New Roman" w:eastAsia="Arial" w:hAnsi="Times New Roman" w:cs="Times New Roman"/>
        </w:rPr>
        <w:t>p</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heal</w:t>
      </w:r>
      <w:r w:rsidRPr="006632F3">
        <w:rPr>
          <w:rFonts w:ascii="Times New Roman" w:eastAsia="Arial" w:hAnsi="Times New Roman" w:cs="Times New Roman"/>
        </w:rPr>
        <w:t>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5</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 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h</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que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62AD299D" w14:textId="77777777" w:rsidR="00583B21" w:rsidRPr="006632F3" w:rsidRDefault="00583B21" w:rsidP="00583B21">
      <w:pPr>
        <w:spacing w:after="0" w:line="230" w:lineRule="exact"/>
        <w:ind w:left="478" w:right="338" w:hanging="360"/>
        <w:rPr>
          <w:rFonts w:ascii="Times New Roman" w:eastAsia="Arial" w:hAnsi="Times New Roman" w:cs="Times New Roman"/>
        </w:rPr>
      </w:pPr>
      <w:r w:rsidRPr="006632F3">
        <w:rPr>
          <w:rFonts w:ascii="Times New Roman" w:eastAsia="Arial" w:hAnsi="Times New Roman" w:cs="Times New Roman"/>
          <w:spacing w:val="-1"/>
        </w:rPr>
        <w:t>7</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G</w:t>
      </w:r>
      <w:r w:rsidRPr="006632F3">
        <w:rPr>
          <w:rFonts w:ascii="Times New Roman" w:eastAsia="Arial" w:hAnsi="Times New Roman" w:cs="Times New Roman"/>
          <w:spacing w:val="-1"/>
          <w:w w:val="99"/>
        </w:rPr>
        <w:t>e</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S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v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Pol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6"/>
          <w:w w:val="99"/>
        </w:rPr>
        <w:t>y</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AMModule</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i</w:t>
      </w:r>
      <w:r w:rsidRPr="006632F3">
        <w:rPr>
          <w:rFonts w:ascii="Times New Roman" w:eastAsia="Arial" w:hAnsi="Times New Roman" w:cs="Times New Roman"/>
        </w:rPr>
        <w: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28225F34" w14:textId="77777777" w:rsidR="00583B21" w:rsidRPr="006632F3" w:rsidRDefault="00583B21" w:rsidP="00583B21">
      <w:pPr>
        <w:spacing w:after="0" w:line="225" w:lineRule="exact"/>
        <w:ind w:left="118" w:right="-20"/>
        <w:rPr>
          <w:rFonts w:ascii="Times New Roman" w:eastAsia="Arial" w:hAnsi="Times New Roman" w:cs="Times New Roman"/>
        </w:rPr>
      </w:pPr>
      <w:r w:rsidRPr="006632F3">
        <w:rPr>
          <w:rFonts w:ascii="Times New Roman" w:eastAsia="Arial" w:hAnsi="Times New Roman" w:cs="Times New Roman"/>
          <w:spacing w:val="-1"/>
        </w:rPr>
        <w:t>8</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rPr>
        <w:t>()</w:t>
      </w:r>
      <w:proofErr w:type="gramEnd"/>
    </w:p>
    <w:p w14:paraId="49AB0856"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9</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w:t>
      </w:r>
      <w:r w:rsidRPr="006632F3">
        <w:rPr>
          <w:rFonts w:ascii="Times New Roman" w:eastAsia="Arial" w:hAnsi="Times New Roman" w:cs="Times New Roman"/>
        </w:rPr>
        <w:t>s</w:t>
      </w:r>
      <w:r w:rsidRPr="006632F3">
        <w:rPr>
          <w:rFonts w:ascii="Times New Roman" w:eastAsia="Arial" w:hAnsi="Times New Roman" w:cs="Times New Roman"/>
          <w:spacing w:val="-20"/>
        </w:rPr>
        <w:t xml:space="preserve"> </w:t>
      </w:r>
      <w:proofErr w:type="gramStart"/>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rPr>
        <w:t>()</w:t>
      </w:r>
      <w:proofErr w:type="gramEnd"/>
    </w:p>
    <w:p w14:paraId="416B98CB"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0</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spacing w:val="-1"/>
        </w:rPr>
        <w:t>_</w:t>
      </w:r>
      <w:r w:rsidRPr="006632F3">
        <w:rPr>
          <w:rFonts w:ascii="Times New Roman" w:eastAsia="Arial" w:hAnsi="Times New Roman" w:cs="Times New Roman"/>
        </w:rPr>
        <w:t>G</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rPr>
        <w:t>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p>
    <w:p w14:paraId="57D17D82"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1</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w w:val="99"/>
        </w:rPr>
        <w:t>S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v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Spe</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i</w:t>
      </w:r>
      <w:r w:rsidRPr="006632F3">
        <w:rPr>
          <w:rFonts w:ascii="Times New Roman" w:eastAsia="Arial" w:hAnsi="Times New Roman" w:cs="Times New Roman"/>
          <w:spacing w:val="2"/>
          <w:w w:val="99"/>
        </w:rPr>
        <w:t>f</w:t>
      </w:r>
      <w:r w:rsidRPr="006632F3">
        <w:rPr>
          <w:rFonts w:ascii="Times New Roman" w:eastAsia="Arial" w:hAnsi="Times New Roman" w:cs="Times New Roman"/>
          <w:spacing w:val="-1"/>
          <w:w w:val="99"/>
        </w:rPr>
        <w:t>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 xml:space="preserve">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p>
    <w:p w14:paraId="1AC8D54C" w14:textId="77777777" w:rsidR="00583B21" w:rsidRPr="006632F3" w:rsidRDefault="00583B21" w:rsidP="00583B21">
      <w:pPr>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25AB7BC2" w14:textId="77777777" w:rsidR="00583B21" w:rsidRPr="006632F3" w:rsidRDefault="00583B21" w:rsidP="00583B21">
      <w:pPr>
        <w:spacing w:after="0" w:line="228" w:lineRule="exact"/>
        <w:ind w:left="118" w:right="-20"/>
        <w:rPr>
          <w:rFonts w:ascii="Times New Roman" w:eastAsia="Arial" w:hAnsi="Times New Roman" w:cs="Times New Roman"/>
        </w:rPr>
      </w:pPr>
      <w:r w:rsidRPr="006632F3">
        <w:rPr>
          <w:rFonts w:ascii="Times New Roman" w:eastAsia="Arial" w:hAnsi="Times New Roman" w:cs="Times New Roman"/>
          <w:spacing w:val="-1"/>
        </w:rPr>
        <w:t>12</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S</w:t>
      </w:r>
      <w:r w:rsidRPr="006632F3">
        <w:rPr>
          <w:rFonts w:ascii="Times New Roman" w:eastAsia="Arial" w:hAnsi="Times New Roman" w:cs="Times New Roman"/>
        </w:rPr>
        <w:t>O</w:t>
      </w:r>
      <w:r w:rsidRPr="006632F3">
        <w:rPr>
          <w:rFonts w:ascii="Times New Roman" w:eastAsia="Arial" w:hAnsi="Times New Roman" w:cs="Times New Roman"/>
          <w:spacing w:val="-1"/>
        </w:rPr>
        <w:t>AP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SA</w:t>
      </w:r>
      <w:r w:rsidRPr="006632F3">
        <w:rPr>
          <w:rFonts w:ascii="Times New Roman" w:eastAsia="Arial" w:hAnsi="Times New Roman" w:cs="Times New Roman"/>
        </w:rPr>
        <w:t>)</w:t>
      </w:r>
    </w:p>
    <w:p w14:paraId="3EB78F54" w14:textId="77777777" w:rsidR="00583B21" w:rsidRPr="006632F3" w:rsidRDefault="00583B21" w:rsidP="00583B21">
      <w:pPr>
        <w:spacing w:after="0" w:line="240" w:lineRule="auto"/>
        <w:ind w:left="478" w:right="335" w:hanging="360"/>
        <w:rPr>
          <w:rFonts w:ascii="Times New Roman" w:eastAsia="Arial" w:hAnsi="Times New Roman" w:cs="Times New Roman"/>
        </w:rPr>
      </w:pPr>
      <w:r w:rsidRPr="006632F3">
        <w:rPr>
          <w:rFonts w:ascii="Times New Roman" w:eastAsia="Arial" w:hAnsi="Times New Roman" w:cs="Times New Roman"/>
          <w:spacing w:val="-1"/>
        </w:rPr>
        <w:t>13</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bee</w:t>
      </w:r>
      <w:r w:rsidRPr="006632F3">
        <w:rPr>
          <w:rFonts w:ascii="Times New Roman" w:eastAsia="Arial" w:hAnsi="Times New Roman" w:cs="Times New Roman"/>
        </w:rPr>
        <w:t>n</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ed</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spacing w:val="-1"/>
        </w:rPr>
        <w:t>Manag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5"/>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j</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n </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p</w:t>
      </w:r>
      <w:r w:rsidRPr="006632F3">
        <w:rPr>
          <w:rFonts w:ascii="Times New Roman" w:eastAsia="Arial" w:hAnsi="Times New Roman" w:cs="Times New Roman"/>
        </w:rPr>
        <w:t>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p>
    <w:p w14:paraId="230258CB"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4</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spacing w:val="1"/>
        </w:rPr>
        <w:t>rs</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4"/>
        </w:rPr>
        <w:t>m</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gn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p>
    <w:p w14:paraId="2C151DF8" w14:textId="77777777" w:rsidR="00583B21" w:rsidRPr="006632F3" w:rsidRDefault="00583B21" w:rsidP="00583B21">
      <w:pPr>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i</w:t>
      </w:r>
      <w:r w:rsidRPr="006632F3">
        <w:rPr>
          <w:rFonts w:ascii="Times New Roman" w:eastAsia="Arial" w:hAnsi="Times New Roman" w:cs="Times New Roman"/>
        </w:rPr>
        <w:t>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c</w:t>
      </w:r>
      <w:r w:rsidRPr="006632F3">
        <w:rPr>
          <w:rFonts w:ascii="Times New Roman" w:eastAsia="Arial" w:hAnsi="Times New Roman" w:cs="Times New Roman"/>
        </w:rPr>
        <w:t>e</w:t>
      </w:r>
    </w:p>
    <w:p w14:paraId="412B6BBD"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5</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a</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an</w:t>
      </w:r>
      <w:r w:rsidRPr="006632F3">
        <w:rPr>
          <w:rFonts w:ascii="Times New Roman" w:eastAsia="Arial" w:hAnsi="Times New Roman" w:cs="Times New Roman"/>
          <w:spacing w:val="-6"/>
        </w:rPr>
        <w:t>y</w:t>
      </w:r>
      <w:r w:rsidRPr="006632F3">
        <w:rPr>
          <w:rFonts w:ascii="Times New Roman" w:eastAsia="Arial" w:hAnsi="Times New Roman" w:cs="Times New Roman"/>
        </w:rPr>
        <w:t>)</w:t>
      </w:r>
    </w:p>
    <w:p w14:paraId="39D117CA" w14:textId="77777777" w:rsidR="00583B21" w:rsidRPr="006632F3" w:rsidRDefault="00583B21" w:rsidP="00583B21">
      <w:pPr>
        <w:spacing w:after="0" w:line="228" w:lineRule="exact"/>
        <w:ind w:left="118" w:right="-20"/>
        <w:rPr>
          <w:rFonts w:ascii="Times New Roman" w:eastAsia="Arial" w:hAnsi="Times New Roman" w:cs="Times New Roman"/>
        </w:rPr>
      </w:pPr>
      <w:r w:rsidRPr="006632F3">
        <w:rPr>
          <w:rFonts w:ascii="Times New Roman" w:eastAsia="Arial" w:hAnsi="Times New Roman" w:cs="Times New Roman"/>
          <w:spacing w:val="-1"/>
        </w:rPr>
        <w:t>16</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p>
    <w:p w14:paraId="258A69F7"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7</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4A0FEA71"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8</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p>
    <w:p w14:paraId="5FA1D65A" w14:textId="77777777" w:rsidR="00583B21" w:rsidRPr="006632F3" w:rsidRDefault="00583B21" w:rsidP="00583B21">
      <w:pPr>
        <w:spacing w:after="0" w:line="240" w:lineRule="auto"/>
        <w:ind w:left="478" w:right="426" w:hanging="360"/>
        <w:rPr>
          <w:rFonts w:ascii="Times New Roman" w:eastAsia="Arial" w:hAnsi="Times New Roman" w:cs="Times New Roman"/>
        </w:rPr>
      </w:pPr>
      <w:r w:rsidRPr="006632F3">
        <w:rPr>
          <w:rFonts w:ascii="Times New Roman" w:eastAsia="Arial" w:hAnsi="Times New Roman" w:cs="Times New Roman"/>
          <w:spacing w:val="-1"/>
        </w:rPr>
        <w:t>19</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U</w:t>
      </w:r>
      <w:r w:rsidRPr="006632F3">
        <w:rPr>
          <w:rFonts w:ascii="Times New Roman" w:eastAsia="Arial" w:hAnsi="Times New Roman" w:cs="Times New Roman"/>
          <w:spacing w:val="-1"/>
        </w:rPr>
        <w:t>pd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s</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d</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19</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19</w:t>
      </w:r>
      <w:r w:rsidRPr="006632F3">
        <w:rPr>
          <w:rFonts w:ascii="Times New Roman" w:eastAsia="Arial" w:hAnsi="Times New Roman" w:cs="Times New Roman"/>
        </w:rPr>
        <w:t>.2</w:t>
      </w:r>
    </w:p>
    <w:p w14:paraId="5EA92AB6" w14:textId="77777777" w:rsidR="00583B21" w:rsidRPr="006632F3" w:rsidRDefault="00583B21" w:rsidP="00583B21">
      <w:pPr>
        <w:tabs>
          <w:tab w:val="left" w:pos="1540"/>
        </w:tabs>
        <w:spacing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19</w:t>
      </w:r>
      <w:r w:rsidRPr="006632F3">
        <w:rPr>
          <w:rFonts w:ascii="Times New Roman" w:eastAsia="Arial" w:hAnsi="Times New Roman" w:cs="Times New Roman"/>
        </w:rPr>
        <w:t>.</w:t>
      </w:r>
      <w:r w:rsidRPr="006632F3">
        <w:rPr>
          <w:rFonts w:ascii="Times New Roman" w:eastAsia="Arial" w:hAnsi="Times New Roman" w:cs="Times New Roman"/>
          <w:spacing w:val="-1"/>
        </w:rPr>
        <w:t>1</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S</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e</w:t>
      </w:r>
    </w:p>
    <w:p w14:paraId="1AD8772A" w14:textId="77777777" w:rsidR="00583B21" w:rsidRPr="006632F3" w:rsidRDefault="00583B21" w:rsidP="00583B21">
      <w:pPr>
        <w:tabs>
          <w:tab w:val="left" w:pos="1540"/>
        </w:tabs>
        <w:spacing w:after="0" w:line="228" w:lineRule="exact"/>
        <w:ind w:left="478" w:right="-20"/>
        <w:rPr>
          <w:rFonts w:ascii="Times New Roman" w:eastAsia="Arial" w:hAnsi="Times New Roman" w:cs="Times New Roman"/>
        </w:rPr>
      </w:pPr>
      <w:r w:rsidRPr="006632F3">
        <w:rPr>
          <w:rFonts w:ascii="Times New Roman" w:eastAsia="Arial" w:hAnsi="Times New Roman" w:cs="Times New Roman"/>
          <w:spacing w:val="-1"/>
        </w:rPr>
        <w:t>19</w:t>
      </w:r>
      <w:r w:rsidRPr="006632F3">
        <w:rPr>
          <w:rFonts w:ascii="Times New Roman" w:eastAsia="Arial" w:hAnsi="Times New Roman" w:cs="Times New Roman"/>
        </w:rPr>
        <w:t>.</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y</w:t>
      </w:r>
    </w:p>
    <w:p w14:paraId="7D604113"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70AD664B" w14:textId="77777777" w:rsidR="00583B21" w:rsidRPr="006632F3" w:rsidRDefault="00583B21" w:rsidP="00583B21">
      <w:pPr>
        <w:spacing w:before="60" w:after="0" w:line="271" w:lineRule="exact"/>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183552" behindDoc="1" locked="0" layoutInCell="1" allowOverlap="1" wp14:anchorId="20E2B30D" wp14:editId="33FBAAA7">
                <wp:simplePos x="0" y="0"/>
                <wp:positionH relativeFrom="page">
                  <wp:posOffset>1141730</wp:posOffset>
                </wp:positionH>
                <wp:positionV relativeFrom="paragraph">
                  <wp:posOffset>232410</wp:posOffset>
                </wp:positionV>
                <wp:extent cx="3192780" cy="1270"/>
                <wp:effectExtent l="8255" t="13335" r="8890" b="4445"/>
                <wp:wrapNone/>
                <wp:docPr id="3976" name="Group 39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92780" cy="1270"/>
                          <a:chOff x="1798" y="366"/>
                          <a:chExt cx="5028" cy="2"/>
                        </a:xfrm>
                      </wpg:grpSpPr>
                      <wps:wsp>
                        <wps:cNvPr id="3977" name="Freeform 3912"/>
                        <wps:cNvSpPr>
                          <a:spLocks/>
                        </wps:cNvSpPr>
                        <wps:spPr bwMode="auto">
                          <a:xfrm>
                            <a:off x="1798" y="366"/>
                            <a:ext cx="5028" cy="2"/>
                          </a:xfrm>
                          <a:custGeom>
                            <a:avLst/>
                            <a:gdLst>
                              <a:gd name="T0" fmla="+- 0 1798 1798"/>
                              <a:gd name="T1" fmla="*/ T0 w 5028"/>
                              <a:gd name="T2" fmla="+- 0 6826 1798"/>
                              <a:gd name="T3" fmla="*/ T2 w 5028"/>
                            </a:gdLst>
                            <a:ahLst/>
                            <a:cxnLst>
                              <a:cxn ang="0">
                                <a:pos x="T1" y="0"/>
                              </a:cxn>
                              <a:cxn ang="0">
                                <a:pos x="T3" y="0"/>
                              </a:cxn>
                            </a:cxnLst>
                            <a:rect l="0" t="0" r="r" b="b"/>
                            <a:pathLst>
                              <a:path w="5028">
                                <a:moveTo>
                                  <a:pt x="0" y="0"/>
                                </a:moveTo>
                                <a:lnTo>
                                  <a:pt x="5028"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11" o:spid="_x0000_s1026" style="position:absolute;margin-left:89.9pt;margin-top:18.3pt;width:251.4pt;height:.1pt;z-index:-251132928;mso-position-horizontal-relative:page" coordorigin="1798,366" coordsize="50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">
                <v:shape id="Freeform 3912" o:spid="_x0000_s1027" style="position:absolute;left:1798;top:366;width:5028;height:2;visibility:visible;mso-wrap-style:square;v-text-anchor:top" coordsize="50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9LNcQA&#10;AADdAAAADwAAAGRycy9kb3ducmV2LnhtbESP3YrCMBSE7xd8h3CEvVtTK1itRhFhcWFB8O/+2Bzb&#10;anPSbbJa394IgpfDzHzDTOetqcSVGldaVtDvRSCIM6tLzhXsd99fIxDOI2usLJOCOzmYzzofU0y1&#10;vfGGrlufiwBhl6KCwvs6ldJlBRl0PVsTB+9kG4M+yCaXusFbgJtKxlE0lAZLDgsF1rQsKLts/40C&#10;XCXrxU4fj8mfXZ/3Oovt4TdW6rPbLiYgPLX+HX61f7SCwThJ4PkmPAE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vSzXEAAAA3QAAAA8AAAAAAAAAAAAAAAAAmAIAAGRycy9k&#10;b3ducmV2LnhtbFBLBQYAAAAABAAEAPUAAACJAwAAAAA=&#10;" path="m,l5028,e" filled="f" strokeweight=".24725mm">
                  <v:path arrowok="t" o:connecttype="custom" o:connectlocs="0,0;5028,0" o:connectangles="0,0"/>
                </v:shape>
                <w10:wrap anchorx="page"/>
              </v:group>
            </w:pict>
          </mc:Fallback>
        </mc:AlternateContent>
      </w:r>
      <w:r>
        <w:rPr>
          <w:rFonts w:ascii="Times New Roman" w:eastAsia="Arial" w:hAnsi="Times New Roman" w:cs="Times New Roman"/>
          <w:b/>
          <w:bCs/>
          <w:position w:val="-1"/>
          <w:u w:val="single" w:color="000000"/>
        </w:rPr>
        <w:t>1</w:t>
      </w:r>
      <w:r w:rsidRPr="006632F3">
        <w:rPr>
          <w:rFonts w:ascii="Times New Roman" w:eastAsia="Arial" w:hAnsi="Times New Roman" w:cs="Times New Roman"/>
          <w:b/>
          <w:bCs/>
          <w:position w:val="-1"/>
          <w:u w:val="single" w:color="000000"/>
        </w:rPr>
        <w:t>.3</w:t>
      </w:r>
      <w:r w:rsidRPr="006632F3">
        <w:rPr>
          <w:rFonts w:ascii="Times New Roman" w:eastAsia="Arial" w:hAnsi="Times New Roman" w:cs="Times New Roman"/>
          <w:b/>
          <w:bCs/>
          <w:spacing w:val="-2"/>
          <w:position w:val="-1"/>
          <w:u w:val="single" w:color="000000"/>
        </w:rPr>
        <w:t>.</w:t>
      </w:r>
      <w:r w:rsidRPr="006632F3">
        <w:rPr>
          <w:rFonts w:ascii="Times New Roman" w:eastAsia="Arial" w:hAnsi="Times New Roman" w:cs="Times New Roman"/>
          <w:b/>
          <w:bCs/>
          <w:position w:val="-1"/>
          <w:u w:val="single" w:color="000000"/>
        </w:rPr>
        <w:t>5</w:t>
      </w:r>
      <w:r w:rsidRPr="006632F3">
        <w:rPr>
          <w:rFonts w:ascii="Times New Roman" w:eastAsia="Arial" w:hAnsi="Times New Roman" w:cs="Times New Roman"/>
          <w:b/>
          <w:bCs/>
          <w:spacing w:val="65"/>
          <w:position w:val="-1"/>
          <w:u w:val="single" w:color="000000"/>
        </w:rPr>
        <w:t xml:space="preserve"> </w:t>
      </w:r>
      <w:r w:rsidRPr="006632F3">
        <w:rPr>
          <w:rFonts w:ascii="Times New Roman" w:eastAsia="Arial" w:hAnsi="Times New Roman" w:cs="Times New Roman"/>
          <w:b/>
          <w:bCs/>
          <w:spacing w:val="-1"/>
          <w:position w:val="-1"/>
          <w:u w:val="single" w:color="000000"/>
        </w:rPr>
        <w:t>D</w:t>
      </w:r>
      <w:r w:rsidRPr="006632F3">
        <w:rPr>
          <w:rFonts w:ascii="Times New Roman" w:eastAsia="Arial" w:hAnsi="Times New Roman" w:cs="Times New Roman"/>
          <w:b/>
          <w:bCs/>
          <w:position w:val="-1"/>
          <w:u w:val="single" w:color="000000"/>
        </w:rPr>
        <w:t>e</w:t>
      </w:r>
      <w:r w:rsidRPr="006632F3">
        <w:rPr>
          <w:rFonts w:ascii="Times New Roman" w:eastAsia="Arial" w:hAnsi="Times New Roman" w:cs="Times New Roman"/>
          <w:b/>
          <w:bCs/>
          <w:spacing w:val="-1"/>
          <w:position w:val="-1"/>
          <w:u w:val="single" w:color="000000"/>
        </w:rPr>
        <w:t>p</w:t>
      </w:r>
      <w:r w:rsidRPr="006632F3">
        <w:rPr>
          <w:rFonts w:ascii="Times New Roman" w:eastAsia="Arial" w:hAnsi="Times New Roman" w:cs="Times New Roman"/>
          <w:b/>
          <w:bCs/>
          <w:position w:val="-1"/>
          <w:u w:val="single" w:color="000000"/>
        </w:rPr>
        <w:t>l</w:t>
      </w:r>
      <w:r w:rsidRPr="006632F3">
        <w:rPr>
          <w:rFonts w:ascii="Times New Roman" w:eastAsia="Arial" w:hAnsi="Times New Roman" w:cs="Times New Roman"/>
          <w:b/>
          <w:bCs/>
          <w:spacing w:val="-1"/>
          <w:position w:val="-1"/>
          <w:u w:val="single" w:color="000000"/>
        </w:rPr>
        <w:t>o</w:t>
      </w:r>
      <w:r w:rsidRPr="006632F3">
        <w:rPr>
          <w:rFonts w:ascii="Times New Roman" w:eastAsia="Arial" w:hAnsi="Times New Roman" w:cs="Times New Roman"/>
          <w:b/>
          <w:bCs/>
          <w:spacing w:val="-7"/>
          <w:position w:val="-1"/>
          <w:u w:val="single" w:color="000000"/>
        </w:rPr>
        <w:t>y</w:t>
      </w:r>
      <w:r w:rsidRPr="006632F3">
        <w:rPr>
          <w:rFonts w:ascii="Times New Roman" w:eastAsia="Arial" w:hAnsi="Times New Roman" w:cs="Times New Roman"/>
          <w:b/>
          <w:bCs/>
          <w:position w:val="-1"/>
          <w:u w:val="single" w:color="000000"/>
        </w:rPr>
        <w:t>i</w:t>
      </w:r>
      <w:r w:rsidRPr="006632F3">
        <w:rPr>
          <w:rFonts w:ascii="Times New Roman" w:eastAsia="Arial" w:hAnsi="Times New Roman" w:cs="Times New Roman"/>
          <w:b/>
          <w:bCs/>
          <w:spacing w:val="-1"/>
          <w:position w:val="-1"/>
          <w:u w:val="single" w:color="000000"/>
        </w:rPr>
        <w:t>n</w:t>
      </w:r>
      <w:r w:rsidRPr="006632F3">
        <w:rPr>
          <w:rFonts w:ascii="Times New Roman" w:eastAsia="Arial" w:hAnsi="Times New Roman" w:cs="Times New Roman"/>
          <w:b/>
          <w:bCs/>
          <w:position w:val="-1"/>
          <w:u w:val="single" w:color="000000"/>
        </w:rPr>
        <w:t>g</w:t>
      </w:r>
      <w:r w:rsidRPr="006632F3">
        <w:rPr>
          <w:rFonts w:ascii="Times New Roman" w:eastAsia="Arial" w:hAnsi="Times New Roman" w:cs="Times New Roman"/>
          <w:b/>
          <w:bCs/>
          <w:spacing w:val="-2"/>
          <w:position w:val="-1"/>
          <w:u w:val="single" w:color="000000"/>
        </w:rPr>
        <w:t xml:space="preserve"> </w:t>
      </w:r>
      <w:r w:rsidRPr="006632F3">
        <w:rPr>
          <w:rFonts w:ascii="Times New Roman" w:eastAsia="Arial" w:hAnsi="Times New Roman" w:cs="Times New Roman"/>
          <w:b/>
          <w:bCs/>
          <w:position w:val="-1"/>
          <w:u w:val="single" w:color="000000"/>
        </w:rPr>
        <w:t>a</w:t>
      </w:r>
      <w:r w:rsidRPr="006632F3">
        <w:rPr>
          <w:rFonts w:ascii="Times New Roman" w:eastAsia="Arial" w:hAnsi="Times New Roman" w:cs="Times New Roman"/>
          <w:b/>
          <w:bCs/>
          <w:spacing w:val="-1"/>
          <w:position w:val="-1"/>
          <w:u w:val="single" w:color="000000"/>
        </w:rPr>
        <w:t>n</w:t>
      </w:r>
      <w:r w:rsidRPr="006632F3">
        <w:rPr>
          <w:rFonts w:ascii="Times New Roman" w:eastAsia="Arial" w:hAnsi="Times New Roman" w:cs="Times New Roman"/>
          <w:b/>
          <w:bCs/>
          <w:position w:val="-1"/>
          <w:u w:val="single" w:color="000000"/>
        </w:rPr>
        <w:t>d</w:t>
      </w:r>
      <w:r w:rsidRPr="006632F3">
        <w:rPr>
          <w:rFonts w:ascii="Times New Roman" w:eastAsia="Arial" w:hAnsi="Times New Roman" w:cs="Times New Roman"/>
          <w:b/>
          <w:bCs/>
          <w:spacing w:val="-1"/>
          <w:position w:val="-1"/>
          <w:u w:val="single" w:color="000000"/>
        </w:rPr>
        <w:t xml:space="preserve"> </w:t>
      </w:r>
      <w:proofErr w:type="gramStart"/>
      <w:r w:rsidRPr="006632F3">
        <w:rPr>
          <w:rFonts w:ascii="Times New Roman" w:eastAsia="Arial" w:hAnsi="Times New Roman" w:cs="Times New Roman"/>
          <w:b/>
          <w:bCs/>
          <w:spacing w:val="-1"/>
          <w:position w:val="-1"/>
          <w:u w:val="single" w:color="000000"/>
        </w:rPr>
        <w:t>D</w:t>
      </w:r>
      <w:r w:rsidRPr="006632F3">
        <w:rPr>
          <w:rFonts w:ascii="Times New Roman" w:eastAsia="Arial" w:hAnsi="Times New Roman" w:cs="Times New Roman"/>
          <w:b/>
          <w:bCs/>
          <w:position w:val="-1"/>
          <w:u w:val="single" w:color="000000"/>
        </w:rPr>
        <w:t>isc</w:t>
      </w:r>
      <w:r w:rsidRPr="006632F3">
        <w:rPr>
          <w:rFonts w:ascii="Times New Roman" w:eastAsia="Arial" w:hAnsi="Times New Roman" w:cs="Times New Roman"/>
          <w:b/>
          <w:bCs/>
          <w:spacing w:val="-1"/>
          <w:position w:val="-1"/>
          <w:u w:val="single" w:color="000000"/>
        </w:rPr>
        <w:t>onn</w:t>
      </w:r>
      <w:r w:rsidRPr="006632F3">
        <w:rPr>
          <w:rFonts w:ascii="Times New Roman" w:eastAsia="Arial" w:hAnsi="Times New Roman" w:cs="Times New Roman"/>
          <w:b/>
          <w:bCs/>
          <w:position w:val="-1"/>
          <w:u w:val="single" w:color="000000"/>
        </w:rPr>
        <w:t>ec</w:t>
      </w:r>
      <w:r w:rsidRPr="006632F3">
        <w:rPr>
          <w:rFonts w:ascii="Times New Roman" w:eastAsia="Arial" w:hAnsi="Times New Roman" w:cs="Times New Roman"/>
          <w:b/>
          <w:bCs/>
          <w:spacing w:val="-1"/>
          <w:position w:val="-1"/>
          <w:u w:val="single" w:color="000000"/>
        </w:rPr>
        <w:t>t</w:t>
      </w:r>
      <w:r w:rsidRPr="006632F3">
        <w:rPr>
          <w:rFonts w:ascii="Times New Roman" w:eastAsia="Arial" w:hAnsi="Times New Roman" w:cs="Times New Roman"/>
          <w:b/>
          <w:bCs/>
          <w:position w:val="-1"/>
          <w:u w:val="single" w:color="000000"/>
        </w:rPr>
        <w:t>i</w:t>
      </w:r>
      <w:r w:rsidRPr="006632F3">
        <w:rPr>
          <w:rFonts w:ascii="Times New Roman" w:eastAsia="Arial" w:hAnsi="Times New Roman" w:cs="Times New Roman"/>
          <w:b/>
          <w:bCs/>
          <w:spacing w:val="-1"/>
          <w:position w:val="-1"/>
          <w:u w:val="single" w:color="000000"/>
        </w:rPr>
        <w:t>n</w:t>
      </w:r>
      <w:r w:rsidRPr="006632F3">
        <w:rPr>
          <w:rFonts w:ascii="Times New Roman" w:eastAsia="Arial" w:hAnsi="Times New Roman" w:cs="Times New Roman"/>
          <w:b/>
          <w:bCs/>
          <w:position w:val="-1"/>
          <w:u w:val="single" w:color="000000"/>
        </w:rPr>
        <w:t>g</w:t>
      </w:r>
      <w:proofErr w:type="gramEnd"/>
      <w:r w:rsidRPr="006632F3">
        <w:rPr>
          <w:rFonts w:ascii="Times New Roman" w:eastAsia="Arial" w:hAnsi="Times New Roman" w:cs="Times New Roman"/>
          <w:b/>
          <w:bCs/>
          <w:spacing w:val="-2"/>
          <w:position w:val="-1"/>
          <w:u w:val="single" w:color="000000"/>
        </w:rPr>
        <w:t xml:space="preserve"> </w:t>
      </w:r>
      <w:r w:rsidRPr="006632F3">
        <w:rPr>
          <w:rFonts w:ascii="Times New Roman" w:eastAsia="Arial" w:hAnsi="Times New Roman" w:cs="Times New Roman"/>
          <w:b/>
          <w:bCs/>
          <w:position w:val="-1"/>
          <w:u w:val="single" w:color="000000"/>
        </w:rPr>
        <w:t>se</w:t>
      </w:r>
      <w:r w:rsidRPr="006632F3">
        <w:rPr>
          <w:rFonts w:ascii="Times New Roman" w:eastAsia="Arial" w:hAnsi="Times New Roman" w:cs="Times New Roman"/>
          <w:b/>
          <w:bCs/>
          <w:spacing w:val="-1"/>
          <w:position w:val="-1"/>
          <w:u w:val="single" w:color="000000"/>
        </w:rPr>
        <w:t>n</w:t>
      </w:r>
      <w:r w:rsidRPr="006632F3">
        <w:rPr>
          <w:rFonts w:ascii="Times New Roman" w:eastAsia="Arial" w:hAnsi="Times New Roman" w:cs="Times New Roman"/>
          <w:b/>
          <w:bCs/>
          <w:position w:val="-1"/>
          <w:u w:val="single" w:color="000000"/>
        </w:rPr>
        <w:t>s</w:t>
      </w:r>
      <w:r w:rsidRPr="006632F3">
        <w:rPr>
          <w:rFonts w:ascii="Times New Roman" w:eastAsia="Arial" w:hAnsi="Times New Roman" w:cs="Times New Roman"/>
          <w:b/>
          <w:bCs/>
          <w:spacing w:val="-1"/>
          <w:position w:val="-1"/>
          <w:u w:val="single" w:color="000000"/>
        </w:rPr>
        <w:t>o</w:t>
      </w:r>
      <w:r w:rsidRPr="006632F3">
        <w:rPr>
          <w:rFonts w:ascii="Times New Roman" w:eastAsia="Arial" w:hAnsi="Times New Roman" w:cs="Times New Roman"/>
          <w:b/>
          <w:bCs/>
          <w:position w:val="-1"/>
          <w:u w:val="single" w:color="000000"/>
        </w:rPr>
        <w:t>rs</w:t>
      </w:r>
    </w:p>
    <w:p w14:paraId="473A36C5" w14:textId="77777777" w:rsidR="00583B21" w:rsidRPr="006632F3" w:rsidRDefault="00583B21" w:rsidP="00583B21">
      <w:pPr>
        <w:spacing w:before="16" w:after="0" w:line="200" w:lineRule="exact"/>
        <w:rPr>
          <w:rFonts w:ascii="Times New Roman" w:hAnsi="Times New Roman" w:cs="Times New Roman"/>
        </w:rPr>
      </w:pPr>
    </w:p>
    <w:p w14:paraId="1F53F038" w14:textId="77777777" w:rsidR="00583B21" w:rsidRPr="006632F3" w:rsidRDefault="00583B21" w:rsidP="00583B21">
      <w:pPr>
        <w:spacing w:before="29"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84576" behindDoc="1" locked="0" layoutInCell="1" allowOverlap="1" wp14:anchorId="58CE9398" wp14:editId="080120A3">
                <wp:simplePos x="0" y="0"/>
                <wp:positionH relativeFrom="page">
                  <wp:posOffset>1141730</wp:posOffset>
                </wp:positionH>
                <wp:positionV relativeFrom="paragraph">
                  <wp:posOffset>207645</wp:posOffset>
                </wp:positionV>
                <wp:extent cx="2336800" cy="1270"/>
                <wp:effectExtent l="17780" t="17145" r="17145" b="10160"/>
                <wp:wrapNone/>
                <wp:docPr id="3974" name="Group 39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6800" cy="1270"/>
                          <a:chOff x="1798" y="327"/>
                          <a:chExt cx="3680" cy="2"/>
                        </a:xfrm>
                      </wpg:grpSpPr>
                      <wps:wsp>
                        <wps:cNvPr id="3975" name="Freeform 3910"/>
                        <wps:cNvSpPr>
                          <a:spLocks/>
                        </wps:cNvSpPr>
                        <wps:spPr bwMode="auto">
                          <a:xfrm>
                            <a:off x="1798" y="327"/>
                            <a:ext cx="3680" cy="2"/>
                          </a:xfrm>
                          <a:custGeom>
                            <a:avLst/>
                            <a:gdLst>
                              <a:gd name="T0" fmla="+- 0 1798 1798"/>
                              <a:gd name="T1" fmla="*/ T0 w 3680"/>
                              <a:gd name="T2" fmla="+- 0 5478 1798"/>
                              <a:gd name="T3" fmla="*/ T2 w 3680"/>
                            </a:gdLst>
                            <a:ahLst/>
                            <a:cxnLst>
                              <a:cxn ang="0">
                                <a:pos x="T1" y="0"/>
                              </a:cxn>
                              <a:cxn ang="0">
                                <a:pos x="T3" y="0"/>
                              </a:cxn>
                            </a:cxnLst>
                            <a:rect l="0" t="0" r="r" b="b"/>
                            <a:pathLst>
                              <a:path w="3680">
                                <a:moveTo>
                                  <a:pt x="0" y="0"/>
                                </a:moveTo>
                                <a:lnTo>
                                  <a:pt x="3680"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909" o:spid="_x0000_s1026" style="position:absolute;margin-left:89.9pt;margin-top:16.35pt;width:184pt;height:.1pt;z-index:-251131904;mso-position-horizontal-relative:page" coordorigin="1798,327" coordsize="36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">
                <v:shape id="Freeform 3910" o:spid="_x0000_s1027" style="position:absolute;left:1798;top:327;width:3680;height:2;visibility:visible;mso-wrap-style:square;v-text-anchor:top" coordsize="36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Z45cYA&#10;AADdAAAADwAAAGRycy9kb3ducmV2LnhtbESPQWvCQBSE74X+h+UVvNVNK60aXSUUChZEcPXg8Zl9&#10;JsHs25BdNfrr3YLgcZiZb5jpvLO1OFPrK8cKPvoJCOLcmYoLBdvN7/sIhA/IBmvHpOBKHuaz15cp&#10;psZdeE1nHQoRIexTVFCG0KRS+rwki77vGuLoHVxrMUTZFtK0eIlwW8vPJPmWFiuOCyU29FNSftQn&#10;q0Av9Upmu8NpbbTLV7e/fbZZDpXqvXXZBESgLjzDj/bCKBiMh1/w/yY+ATm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Z45cYAAADdAAAADwAAAAAAAAAAAAAAAACYAgAAZHJz&#10;L2Rvd25yZXYueG1sUEsFBgAAAAAEAAQA9QAAAIsDAAAAAA==&#10;" path="m,l3680,e" filled="f" strokeweight=".45925mm">
                  <v:path arrowok="t" o:connecttype="custom" o:connectlocs="0,0;3680,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5.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p</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spacing w:val="-7"/>
        </w:rPr>
        <w:t>y</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a GPS 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p>
    <w:p w14:paraId="72336736" w14:textId="77777777" w:rsidR="00583B21" w:rsidRPr="006632F3" w:rsidRDefault="00583B21" w:rsidP="00583B21">
      <w:pPr>
        <w:spacing w:before="63" w:after="0" w:line="240" w:lineRule="auto"/>
        <w:ind w:left="118" w:right="465"/>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82528" behindDoc="1" locked="0" layoutInCell="1" allowOverlap="1" wp14:anchorId="2E4DCEB4" wp14:editId="79FF9FC9">
                <wp:simplePos x="0" y="0"/>
                <wp:positionH relativeFrom="page">
                  <wp:posOffset>1204595</wp:posOffset>
                </wp:positionH>
                <wp:positionV relativeFrom="paragraph">
                  <wp:posOffset>746760</wp:posOffset>
                </wp:positionV>
                <wp:extent cx="5422900" cy="2999105"/>
                <wp:effectExtent l="4445" t="3810" r="1905" b="0"/>
                <wp:wrapNone/>
                <wp:docPr id="3973" name="Text Box 39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900" cy="2999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22B2B1" w14:textId="77777777" w:rsidR="00583B21" w:rsidRDefault="00583B21" w:rsidP="00583B21">
                            <w:pPr>
                              <w:tabs>
                                <w:tab w:val="left" w:pos="2060"/>
                                <w:tab w:val="left" w:pos="3960"/>
                              </w:tabs>
                              <w:spacing w:before="87" w:after="0" w:line="240" w:lineRule="auto"/>
                              <w:ind w:right="2429"/>
                              <w:jc w:val="right"/>
                              <w:rPr>
                                <w:rFonts w:ascii="Arial" w:eastAsia="Arial" w:hAnsi="Arial" w:cs="Arial"/>
                                <w:sz w:val="14"/>
                                <w:szCs w:val="14"/>
                              </w:rPr>
                            </w:pPr>
                            <w:r>
                              <w:rPr>
                                <w:rFonts w:ascii="Arial" w:eastAsia="Arial" w:hAnsi="Arial" w:cs="Arial"/>
                                <w:spacing w:val="8"/>
                                <w:w w:val="103"/>
                                <w:sz w:val="14"/>
                                <w:szCs w:val="14"/>
                              </w:rPr>
                              <w:t>S</w:t>
                            </w:r>
                            <w:r>
                              <w:rPr>
                                <w:rFonts w:ascii="Arial" w:eastAsia="Arial" w:hAnsi="Arial" w:cs="Arial"/>
                                <w:spacing w:val="-2"/>
                                <w:w w:val="103"/>
                                <w:sz w:val="14"/>
                                <w:szCs w:val="14"/>
                              </w:rPr>
                              <w:t>en</w:t>
                            </w:r>
                            <w:r>
                              <w:rPr>
                                <w:rFonts w:ascii="Arial" w:eastAsia="Arial" w:hAnsi="Arial" w:cs="Arial"/>
                                <w:spacing w:val="6"/>
                                <w:w w:val="103"/>
                                <w:sz w:val="14"/>
                                <w:szCs w:val="14"/>
                              </w:rPr>
                              <w:t>s</w:t>
                            </w:r>
                            <w:r>
                              <w:rPr>
                                <w:rFonts w:ascii="Arial" w:eastAsia="Arial" w:hAnsi="Arial" w:cs="Arial"/>
                                <w:spacing w:val="-2"/>
                                <w:w w:val="103"/>
                                <w:sz w:val="14"/>
                                <w:szCs w:val="14"/>
                              </w:rPr>
                              <w:t>o</w:t>
                            </w:r>
                            <w:r>
                              <w:rPr>
                                <w:rFonts w:ascii="Arial" w:eastAsia="Arial" w:hAnsi="Arial" w:cs="Arial"/>
                                <w:spacing w:val="4"/>
                                <w:w w:val="103"/>
                                <w:sz w:val="14"/>
                                <w:szCs w:val="14"/>
                              </w:rPr>
                              <w:t>r</w:t>
                            </w:r>
                            <w:r>
                              <w:rPr>
                                <w:rFonts w:ascii="Arial" w:eastAsia="Arial" w:hAnsi="Arial" w:cs="Arial"/>
                                <w:spacing w:val="6"/>
                                <w:w w:val="103"/>
                                <w:sz w:val="14"/>
                                <w:szCs w:val="14"/>
                              </w:rPr>
                              <w:t>G</w:t>
                            </w:r>
                            <w:r>
                              <w:rPr>
                                <w:rFonts w:ascii="Arial" w:eastAsia="Arial" w:hAnsi="Arial" w:cs="Arial"/>
                                <w:spacing w:val="4"/>
                                <w:w w:val="103"/>
                                <w:sz w:val="14"/>
                                <w:szCs w:val="14"/>
                              </w:rPr>
                              <w:t>r</w:t>
                            </w:r>
                            <w:r>
                              <w:rPr>
                                <w:rFonts w:ascii="Arial" w:eastAsia="Arial" w:hAnsi="Arial" w:cs="Arial"/>
                                <w:spacing w:val="7"/>
                                <w:w w:val="103"/>
                                <w:sz w:val="14"/>
                                <w:szCs w:val="14"/>
                              </w:rPr>
                              <w:t>i</w:t>
                            </w:r>
                            <w:r>
                              <w:rPr>
                                <w:rFonts w:ascii="Arial" w:eastAsia="Arial" w:hAnsi="Arial" w:cs="Arial"/>
                                <w:spacing w:val="-2"/>
                                <w:w w:val="103"/>
                                <w:sz w:val="14"/>
                                <w:szCs w:val="14"/>
                              </w:rPr>
                              <w:t>d</w:t>
                            </w:r>
                            <w:r>
                              <w:rPr>
                                <w:rFonts w:ascii="Arial" w:eastAsia="Arial" w:hAnsi="Arial" w:cs="Arial"/>
                                <w:w w:val="103"/>
                                <w:sz w:val="14"/>
                                <w:szCs w:val="14"/>
                              </w:rPr>
                              <w:t>C</w:t>
                            </w:r>
                            <w:r>
                              <w:rPr>
                                <w:rFonts w:ascii="Arial" w:eastAsia="Arial" w:hAnsi="Arial" w:cs="Arial"/>
                                <w:spacing w:val="-2"/>
                                <w:w w:val="103"/>
                                <w:sz w:val="14"/>
                                <w:szCs w:val="14"/>
                              </w:rPr>
                              <w:t>on</w:t>
                            </w:r>
                            <w:r>
                              <w:rPr>
                                <w:rFonts w:ascii="Arial" w:eastAsia="Arial" w:hAnsi="Arial" w:cs="Arial"/>
                                <w:spacing w:val="-1"/>
                                <w:w w:val="103"/>
                                <w:sz w:val="14"/>
                                <w:szCs w:val="14"/>
                              </w:rPr>
                              <w:t>t</w:t>
                            </w:r>
                            <w:r>
                              <w:rPr>
                                <w:rFonts w:ascii="Arial" w:eastAsia="Arial" w:hAnsi="Arial" w:cs="Arial"/>
                                <w:spacing w:val="4"/>
                                <w:w w:val="103"/>
                                <w:sz w:val="14"/>
                                <w:szCs w:val="14"/>
                              </w:rPr>
                              <w:t>r</w:t>
                            </w:r>
                            <w:r>
                              <w:rPr>
                                <w:rFonts w:ascii="Arial" w:eastAsia="Arial" w:hAnsi="Arial" w:cs="Arial"/>
                                <w:spacing w:val="-2"/>
                                <w:w w:val="103"/>
                                <w:sz w:val="14"/>
                                <w:szCs w:val="14"/>
                              </w:rPr>
                              <w:t>o</w:t>
                            </w:r>
                            <w:r>
                              <w:rPr>
                                <w:rFonts w:ascii="Arial" w:eastAsia="Arial" w:hAnsi="Arial" w:cs="Arial"/>
                                <w:spacing w:val="7"/>
                                <w:w w:val="103"/>
                                <w:sz w:val="14"/>
                                <w:szCs w:val="14"/>
                              </w:rPr>
                              <w:t>l</w:t>
                            </w:r>
                            <w:r>
                              <w:rPr>
                                <w:rFonts w:ascii="Arial" w:eastAsia="Arial" w:hAnsi="Arial" w:cs="Arial"/>
                                <w:spacing w:val="-2"/>
                                <w:w w:val="103"/>
                                <w:sz w:val="14"/>
                                <w:szCs w:val="14"/>
                              </w:rPr>
                              <w:t>L</w:t>
                            </w:r>
                            <w:r>
                              <w:rPr>
                                <w:rFonts w:ascii="Arial" w:eastAsia="Arial" w:hAnsi="Arial" w:cs="Arial"/>
                                <w:spacing w:val="7"/>
                                <w:w w:val="103"/>
                                <w:sz w:val="14"/>
                                <w:szCs w:val="14"/>
                              </w:rPr>
                              <w:t>i</w:t>
                            </w:r>
                            <w:r>
                              <w:rPr>
                                <w:rFonts w:ascii="Arial" w:eastAsia="Arial" w:hAnsi="Arial" w:cs="Arial"/>
                                <w:spacing w:val="6"/>
                                <w:w w:val="103"/>
                                <w:sz w:val="14"/>
                                <w:szCs w:val="14"/>
                              </w:rPr>
                              <w:t>s</w:t>
                            </w:r>
                            <w:r>
                              <w:rPr>
                                <w:rFonts w:ascii="Arial" w:eastAsia="Arial" w:hAnsi="Arial" w:cs="Arial"/>
                                <w:spacing w:val="-1"/>
                                <w:w w:val="103"/>
                                <w:sz w:val="14"/>
                                <w:szCs w:val="14"/>
                              </w:rPr>
                              <w:t>t</w:t>
                            </w:r>
                            <w:r>
                              <w:rPr>
                                <w:rFonts w:ascii="Arial" w:eastAsia="Arial" w:hAnsi="Arial" w:cs="Arial"/>
                                <w:spacing w:val="-2"/>
                                <w:w w:val="103"/>
                                <w:sz w:val="14"/>
                                <w:szCs w:val="14"/>
                              </w:rPr>
                              <w:t>ene</w:t>
                            </w:r>
                            <w:r>
                              <w:rPr>
                                <w:rFonts w:ascii="Arial" w:eastAsia="Arial" w:hAnsi="Arial" w:cs="Arial"/>
                                <w:w w:val="103"/>
                                <w:sz w:val="14"/>
                                <w:szCs w:val="14"/>
                              </w:rPr>
                              <w:t>r</w:t>
                            </w:r>
                            <w:r>
                              <w:rPr>
                                <w:rFonts w:ascii="Arial" w:eastAsia="Arial" w:hAnsi="Arial" w:cs="Arial"/>
                                <w:spacing w:val="-25"/>
                                <w:w w:val="103"/>
                                <w:sz w:val="14"/>
                                <w:szCs w:val="14"/>
                              </w:rPr>
                              <w:t xml:space="preserve"> </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A</w:t>
                            </w:r>
                            <w:r>
                              <w:rPr>
                                <w:rFonts w:ascii="Arial" w:eastAsia="Arial" w:hAnsi="Arial" w:cs="Arial"/>
                                <w:spacing w:val="-2"/>
                                <w:w w:val="104"/>
                                <w:sz w:val="14"/>
                                <w:szCs w:val="14"/>
                              </w:rPr>
                              <w:t>dap</w:t>
                            </w:r>
                            <w:r>
                              <w:rPr>
                                <w:rFonts w:ascii="Arial" w:eastAsia="Arial" w:hAnsi="Arial" w:cs="Arial"/>
                                <w:spacing w:val="-1"/>
                                <w:w w:val="103"/>
                                <w:sz w:val="14"/>
                                <w:szCs w:val="14"/>
                              </w:rPr>
                              <w:t>t</w:t>
                            </w:r>
                            <w:r>
                              <w:rPr>
                                <w:rFonts w:ascii="Arial" w:eastAsia="Arial" w:hAnsi="Arial" w:cs="Arial"/>
                                <w:spacing w:val="-2"/>
                                <w:w w:val="104"/>
                                <w:sz w:val="14"/>
                                <w:szCs w:val="14"/>
                              </w:rPr>
                              <w:t>e</w:t>
                            </w:r>
                            <w:r>
                              <w:rPr>
                                <w:rFonts w:ascii="Arial" w:eastAsia="Arial" w:hAnsi="Arial" w:cs="Arial"/>
                                <w:spacing w:val="4"/>
                                <w:w w:val="104"/>
                                <w:sz w:val="14"/>
                                <w:szCs w:val="14"/>
                              </w:rPr>
                              <w:t>r</w:t>
                            </w:r>
                            <w:r>
                              <w:rPr>
                                <w:rFonts w:ascii="Arial" w:eastAsia="Arial" w:hAnsi="Arial" w:cs="Arial"/>
                                <w:spacing w:val="-2"/>
                                <w:w w:val="104"/>
                                <w:sz w:val="14"/>
                                <w:szCs w:val="14"/>
                              </w:rPr>
                              <w:t>L</w:t>
                            </w:r>
                            <w:r>
                              <w:rPr>
                                <w:rFonts w:ascii="Arial" w:eastAsia="Arial" w:hAnsi="Arial" w:cs="Arial"/>
                                <w:spacing w:val="7"/>
                                <w:w w:val="104"/>
                                <w:sz w:val="14"/>
                                <w:szCs w:val="14"/>
                              </w:rPr>
                              <w:t>i</w:t>
                            </w:r>
                            <w:r>
                              <w:rPr>
                                <w:rFonts w:ascii="Arial" w:eastAsia="Arial" w:hAnsi="Arial" w:cs="Arial"/>
                                <w:spacing w:val="6"/>
                                <w:w w:val="104"/>
                                <w:sz w:val="14"/>
                                <w:szCs w:val="14"/>
                              </w:rPr>
                              <w:t>s</w:t>
                            </w:r>
                            <w:r>
                              <w:rPr>
                                <w:rFonts w:ascii="Arial" w:eastAsia="Arial" w:hAnsi="Arial" w:cs="Arial"/>
                                <w:spacing w:val="-1"/>
                                <w:w w:val="103"/>
                                <w:sz w:val="14"/>
                                <w:szCs w:val="14"/>
                              </w:rPr>
                              <w:t>t</w:t>
                            </w:r>
                            <w:r>
                              <w:rPr>
                                <w:rFonts w:ascii="Arial" w:eastAsia="Arial" w:hAnsi="Arial" w:cs="Arial"/>
                                <w:spacing w:val="-2"/>
                                <w:w w:val="104"/>
                                <w:sz w:val="14"/>
                                <w:szCs w:val="14"/>
                              </w:rPr>
                              <w:t>ene</w:t>
                            </w:r>
                            <w:r>
                              <w:rPr>
                                <w:rFonts w:ascii="Arial" w:eastAsia="Arial" w:hAnsi="Arial" w:cs="Arial"/>
                                <w:w w:val="104"/>
                                <w:sz w:val="14"/>
                                <w:szCs w:val="14"/>
                              </w:rPr>
                              <w:t>r</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P</w:t>
                            </w:r>
                            <w:r>
                              <w:rPr>
                                <w:rFonts w:ascii="Arial" w:eastAsia="Arial" w:hAnsi="Arial" w:cs="Arial"/>
                                <w:spacing w:val="-2"/>
                                <w:w w:val="104"/>
                                <w:sz w:val="14"/>
                                <w:szCs w:val="14"/>
                              </w:rPr>
                              <w:t>o</w:t>
                            </w:r>
                            <w:r>
                              <w:rPr>
                                <w:rFonts w:ascii="Arial" w:eastAsia="Arial" w:hAnsi="Arial" w:cs="Arial"/>
                                <w:spacing w:val="7"/>
                                <w:w w:val="104"/>
                                <w:sz w:val="14"/>
                                <w:szCs w:val="14"/>
                              </w:rPr>
                              <w:t>li</w:t>
                            </w:r>
                            <w:r>
                              <w:rPr>
                                <w:rFonts w:ascii="Arial" w:eastAsia="Arial" w:hAnsi="Arial" w:cs="Arial"/>
                                <w:spacing w:val="6"/>
                                <w:w w:val="104"/>
                                <w:sz w:val="14"/>
                                <w:szCs w:val="14"/>
                              </w:rPr>
                              <w:t>c</w:t>
                            </w:r>
                            <w:r>
                              <w:rPr>
                                <w:rFonts w:ascii="Arial" w:eastAsia="Arial" w:hAnsi="Arial" w:cs="Arial"/>
                                <w:w w:val="104"/>
                                <w:sz w:val="14"/>
                                <w:szCs w:val="14"/>
                              </w:rPr>
                              <w:t>y</w:t>
                            </w:r>
                          </w:p>
                          <w:p w14:paraId="4C2DFEAD" w14:textId="77777777" w:rsidR="00583B21" w:rsidRDefault="00583B21" w:rsidP="00583B21">
                            <w:pPr>
                              <w:spacing w:before="1" w:after="0" w:line="170" w:lineRule="exact"/>
                              <w:rPr>
                                <w:sz w:val="17"/>
                                <w:szCs w:val="17"/>
                              </w:rPr>
                            </w:pPr>
                          </w:p>
                          <w:p w14:paraId="1B900C8A" w14:textId="77777777" w:rsidR="00583B21" w:rsidRDefault="00583B21" w:rsidP="00583B21">
                            <w:pPr>
                              <w:spacing w:after="0" w:line="240" w:lineRule="auto"/>
                              <w:ind w:left="4562" w:right="3749"/>
                              <w:jc w:val="center"/>
                              <w:rPr>
                                <w:rFonts w:ascii="Arial" w:eastAsia="Arial" w:hAnsi="Arial" w:cs="Arial"/>
                                <w:sz w:val="14"/>
                                <w:szCs w:val="14"/>
                              </w:rPr>
                            </w:pPr>
                            <w:r>
                              <w:rPr>
                                <w:rFonts w:ascii="Arial" w:eastAsia="Arial" w:hAnsi="Arial" w:cs="Arial"/>
                                <w:w w:val="104"/>
                                <w:sz w:val="14"/>
                                <w:szCs w:val="14"/>
                              </w:rPr>
                              <w:t>7</w:t>
                            </w:r>
                          </w:p>
                          <w:p w14:paraId="003DCDDF" w14:textId="77777777" w:rsidR="00583B21" w:rsidRDefault="00583B21" w:rsidP="00583B21">
                            <w:pPr>
                              <w:spacing w:before="3" w:after="0" w:line="180" w:lineRule="exact"/>
                              <w:rPr>
                                <w:sz w:val="18"/>
                                <w:szCs w:val="18"/>
                              </w:rPr>
                            </w:pPr>
                          </w:p>
                          <w:p w14:paraId="5E0F9F47" w14:textId="77777777" w:rsidR="00583B21" w:rsidRDefault="00583B21" w:rsidP="00583B21">
                            <w:pPr>
                              <w:spacing w:after="0" w:line="200" w:lineRule="exact"/>
                              <w:rPr>
                                <w:sz w:val="20"/>
                                <w:szCs w:val="20"/>
                              </w:rPr>
                            </w:pPr>
                          </w:p>
                          <w:p w14:paraId="185E5AA3" w14:textId="77777777" w:rsidR="00583B21" w:rsidRDefault="00583B21" w:rsidP="00583B21">
                            <w:pPr>
                              <w:tabs>
                                <w:tab w:val="left" w:pos="4820"/>
                              </w:tabs>
                              <w:spacing w:after="0" w:line="240" w:lineRule="auto"/>
                              <w:ind w:left="2757" w:right="3555"/>
                              <w:jc w:val="center"/>
                              <w:rPr>
                                <w:rFonts w:ascii="Arial" w:eastAsia="Arial" w:hAnsi="Arial" w:cs="Arial"/>
                                <w:sz w:val="14"/>
                                <w:szCs w:val="14"/>
                              </w:rPr>
                            </w:pPr>
                            <w:r>
                              <w:rPr>
                                <w:rFonts w:ascii="Arial" w:eastAsia="Arial" w:hAnsi="Arial" w:cs="Arial"/>
                                <w:sz w:val="14"/>
                                <w:szCs w:val="14"/>
                              </w:rPr>
                              <w:t>6</w:t>
                            </w:r>
                            <w:r>
                              <w:rPr>
                                <w:rFonts w:ascii="Arial" w:eastAsia="Arial" w:hAnsi="Arial" w:cs="Arial"/>
                                <w:spacing w:val="-36"/>
                                <w:sz w:val="14"/>
                                <w:szCs w:val="14"/>
                              </w:rPr>
                              <w:t xml:space="preserve"> </w:t>
                            </w:r>
                            <w:r>
                              <w:rPr>
                                <w:rFonts w:ascii="Arial" w:eastAsia="Arial" w:hAnsi="Arial" w:cs="Arial"/>
                                <w:sz w:val="14"/>
                                <w:szCs w:val="14"/>
                              </w:rPr>
                              <w:tab/>
                            </w:r>
                            <w:r>
                              <w:rPr>
                                <w:rFonts w:ascii="Arial" w:eastAsia="Arial" w:hAnsi="Arial" w:cs="Arial"/>
                                <w:w w:val="104"/>
                                <w:sz w:val="14"/>
                                <w:szCs w:val="14"/>
                              </w:rPr>
                              <w:t>8</w:t>
                            </w:r>
                          </w:p>
                          <w:p w14:paraId="76C7DA08" w14:textId="77777777" w:rsidR="00583B21" w:rsidRDefault="00583B21" w:rsidP="00583B21">
                            <w:pPr>
                              <w:spacing w:before="4" w:after="0" w:line="180" w:lineRule="exact"/>
                              <w:rPr>
                                <w:sz w:val="18"/>
                                <w:szCs w:val="18"/>
                              </w:rPr>
                            </w:pPr>
                          </w:p>
                          <w:p w14:paraId="6C04554C" w14:textId="77777777" w:rsidR="00583B21" w:rsidRDefault="00583B21" w:rsidP="00583B21">
                            <w:pPr>
                              <w:tabs>
                                <w:tab w:val="left" w:pos="3580"/>
                                <w:tab w:val="left" w:pos="5260"/>
                              </w:tabs>
                              <w:spacing w:after="0" w:line="240" w:lineRule="auto"/>
                              <w:ind w:left="1199" w:right="-20"/>
                              <w:rPr>
                                <w:rFonts w:ascii="Arial" w:eastAsia="Arial" w:hAnsi="Arial" w:cs="Arial"/>
                                <w:sz w:val="14"/>
                                <w:szCs w:val="14"/>
                              </w:rPr>
                            </w:pPr>
                            <w:r>
                              <w:rPr>
                                <w:rFonts w:ascii="Arial" w:eastAsia="Arial" w:hAnsi="Arial" w:cs="Arial"/>
                                <w:spacing w:val="4"/>
                                <w:sz w:val="14"/>
                                <w:szCs w:val="14"/>
                              </w:rPr>
                              <w:t>F</w:t>
                            </w:r>
                            <w:r>
                              <w:rPr>
                                <w:rFonts w:ascii="Arial" w:eastAsia="Arial" w:hAnsi="Arial" w:cs="Arial"/>
                                <w:spacing w:val="-2"/>
                                <w:sz w:val="14"/>
                                <w:szCs w:val="14"/>
                              </w:rPr>
                              <w:t>o</w:t>
                            </w:r>
                            <w:r>
                              <w:rPr>
                                <w:rFonts w:ascii="Arial" w:eastAsia="Arial" w:hAnsi="Arial" w:cs="Arial"/>
                                <w:spacing w:val="4"/>
                                <w:sz w:val="14"/>
                                <w:szCs w:val="14"/>
                              </w:rPr>
                              <w:t>r</w:t>
                            </w:r>
                            <w:r>
                              <w:rPr>
                                <w:rFonts w:ascii="Arial" w:eastAsia="Arial" w:hAnsi="Arial" w:cs="Arial"/>
                                <w:spacing w:val="6"/>
                                <w:sz w:val="14"/>
                                <w:szCs w:val="14"/>
                              </w:rPr>
                              <w:t>k</w:t>
                            </w:r>
                            <w:r>
                              <w:rPr>
                                <w:rFonts w:ascii="Arial" w:eastAsia="Arial" w:hAnsi="Arial" w:cs="Arial"/>
                                <w:sz w:val="14"/>
                                <w:szCs w:val="14"/>
                              </w:rPr>
                              <w:t>D</w:t>
                            </w:r>
                            <w:r>
                              <w:rPr>
                                <w:rFonts w:ascii="Arial" w:eastAsia="Arial" w:hAnsi="Arial" w:cs="Arial"/>
                                <w:spacing w:val="-2"/>
                                <w:sz w:val="14"/>
                                <w:szCs w:val="14"/>
                              </w:rPr>
                              <w:t>aemo</w:t>
                            </w:r>
                            <w:r>
                              <w:rPr>
                                <w:rFonts w:ascii="Arial" w:eastAsia="Arial" w:hAnsi="Arial" w:cs="Arial"/>
                                <w:sz w:val="14"/>
                                <w:szCs w:val="14"/>
                              </w:rPr>
                              <w:t>n</w:t>
                            </w:r>
                            <w:r>
                              <w:rPr>
                                <w:rFonts w:ascii="Arial" w:eastAsia="Arial" w:hAnsi="Arial" w:cs="Arial"/>
                                <w:spacing w:val="-7"/>
                                <w:sz w:val="14"/>
                                <w:szCs w:val="14"/>
                              </w:rPr>
                              <w:t xml:space="preserve"> </w:t>
                            </w:r>
                            <w:r>
                              <w:rPr>
                                <w:rFonts w:ascii="Arial" w:eastAsia="Arial" w:hAnsi="Arial" w:cs="Arial"/>
                                <w:sz w:val="14"/>
                                <w:szCs w:val="14"/>
                              </w:rPr>
                              <w:tab/>
                            </w:r>
                            <w:r>
                              <w:rPr>
                                <w:rFonts w:ascii="Arial" w:eastAsia="Arial" w:hAnsi="Arial" w:cs="Arial"/>
                                <w:spacing w:val="6"/>
                                <w:sz w:val="14"/>
                                <w:szCs w:val="14"/>
                              </w:rPr>
                              <w:t>G</w:t>
                            </w:r>
                            <w:r>
                              <w:rPr>
                                <w:rFonts w:ascii="Arial" w:eastAsia="Arial" w:hAnsi="Arial" w:cs="Arial"/>
                                <w:spacing w:val="8"/>
                                <w:sz w:val="14"/>
                                <w:szCs w:val="14"/>
                              </w:rPr>
                              <w:t>PS</w:t>
                            </w:r>
                            <w:r>
                              <w:rPr>
                                <w:rFonts w:ascii="Arial" w:eastAsia="Arial" w:hAnsi="Arial" w:cs="Arial"/>
                                <w:spacing w:val="-2"/>
                                <w:sz w:val="14"/>
                                <w:szCs w:val="14"/>
                              </w:rPr>
                              <w:t>Manage</w:t>
                            </w:r>
                            <w:r>
                              <w:rPr>
                                <w:rFonts w:ascii="Arial" w:eastAsia="Arial" w:hAnsi="Arial" w:cs="Arial"/>
                                <w:sz w:val="14"/>
                                <w:szCs w:val="14"/>
                              </w:rPr>
                              <w:t>r</w:t>
                            </w:r>
                            <w:r>
                              <w:rPr>
                                <w:rFonts w:ascii="Arial" w:eastAsia="Arial" w:hAnsi="Arial" w:cs="Arial"/>
                                <w:spacing w:val="-5"/>
                                <w:sz w:val="14"/>
                                <w:szCs w:val="14"/>
                              </w:rPr>
                              <w:t xml:space="preserve"> </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A</w:t>
                            </w:r>
                            <w:r>
                              <w:rPr>
                                <w:rFonts w:ascii="Arial" w:eastAsia="Arial" w:hAnsi="Arial" w:cs="Arial"/>
                                <w:spacing w:val="-2"/>
                                <w:w w:val="104"/>
                                <w:sz w:val="14"/>
                                <w:szCs w:val="14"/>
                              </w:rPr>
                              <w:t>dap</w:t>
                            </w:r>
                            <w:r>
                              <w:rPr>
                                <w:rFonts w:ascii="Arial" w:eastAsia="Arial" w:hAnsi="Arial" w:cs="Arial"/>
                                <w:spacing w:val="-1"/>
                                <w:w w:val="103"/>
                                <w:sz w:val="14"/>
                                <w:szCs w:val="14"/>
                              </w:rPr>
                              <w:t>t</w:t>
                            </w:r>
                            <w:r>
                              <w:rPr>
                                <w:rFonts w:ascii="Arial" w:eastAsia="Arial" w:hAnsi="Arial" w:cs="Arial"/>
                                <w:spacing w:val="-2"/>
                                <w:w w:val="104"/>
                                <w:sz w:val="14"/>
                                <w:szCs w:val="14"/>
                              </w:rPr>
                              <w:t>e</w:t>
                            </w:r>
                            <w:r>
                              <w:rPr>
                                <w:rFonts w:ascii="Arial" w:eastAsia="Arial" w:hAnsi="Arial" w:cs="Arial"/>
                                <w:w w:val="104"/>
                                <w:sz w:val="14"/>
                                <w:szCs w:val="14"/>
                              </w:rPr>
                              <w:t>r</w:t>
                            </w:r>
                          </w:p>
                          <w:p w14:paraId="7D493021" w14:textId="77777777" w:rsidR="00583B21" w:rsidRDefault="00583B21" w:rsidP="00583B21">
                            <w:pPr>
                              <w:spacing w:before="10" w:after="0" w:line="280" w:lineRule="exact"/>
                              <w:rPr>
                                <w:sz w:val="28"/>
                                <w:szCs w:val="28"/>
                              </w:rPr>
                            </w:pPr>
                          </w:p>
                          <w:p w14:paraId="7BC85500" w14:textId="77777777" w:rsidR="00583B21" w:rsidRDefault="00583B21" w:rsidP="00583B21">
                            <w:pPr>
                              <w:spacing w:after="0" w:line="132" w:lineRule="exact"/>
                              <w:ind w:left="4272" w:right="4048"/>
                              <w:jc w:val="center"/>
                              <w:rPr>
                                <w:rFonts w:ascii="Arial" w:eastAsia="Arial" w:hAnsi="Arial" w:cs="Arial"/>
                                <w:sz w:val="14"/>
                                <w:szCs w:val="14"/>
                              </w:rPr>
                            </w:pPr>
                            <w:r>
                              <w:rPr>
                                <w:rFonts w:ascii="Arial" w:eastAsia="Arial" w:hAnsi="Arial" w:cs="Arial"/>
                                <w:w w:val="104"/>
                                <w:position w:val="-3"/>
                                <w:sz w:val="14"/>
                                <w:szCs w:val="14"/>
                              </w:rPr>
                              <w:t>4</w:t>
                            </w:r>
                          </w:p>
                          <w:p w14:paraId="4F71DA4F" w14:textId="77777777" w:rsidR="00583B21" w:rsidRDefault="00583B21" w:rsidP="00583B21">
                            <w:pPr>
                              <w:tabs>
                                <w:tab w:val="left" w:pos="4280"/>
                              </w:tabs>
                              <w:spacing w:after="0" w:line="102" w:lineRule="exact"/>
                              <w:ind w:left="1213" w:right="-20"/>
                              <w:rPr>
                                <w:rFonts w:ascii="Arial" w:eastAsia="Arial" w:hAnsi="Arial" w:cs="Arial"/>
                                <w:sz w:val="14"/>
                                <w:szCs w:val="14"/>
                              </w:rPr>
                            </w:pPr>
                            <w:r>
                              <w:rPr>
                                <w:rFonts w:ascii="Arial" w:eastAsia="Arial" w:hAnsi="Arial" w:cs="Arial"/>
                                <w:position w:val="3"/>
                                <w:sz w:val="14"/>
                                <w:szCs w:val="14"/>
                              </w:rPr>
                              <w:t>5</w:t>
                            </w:r>
                            <w:r>
                              <w:rPr>
                                <w:rFonts w:ascii="Arial" w:eastAsia="Arial" w:hAnsi="Arial" w:cs="Arial"/>
                                <w:spacing w:val="-36"/>
                                <w:position w:val="3"/>
                                <w:sz w:val="14"/>
                                <w:szCs w:val="14"/>
                              </w:rPr>
                              <w:t xml:space="preserve"> </w:t>
                            </w:r>
                            <w:r>
                              <w:rPr>
                                <w:rFonts w:ascii="Arial" w:eastAsia="Arial" w:hAnsi="Arial" w:cs="Arial"/>
                                <w:position w:val="3"/>
                                <w:sz w:val="14"/>
                                <w:szCs w:val="14"/>
                              </w:rPr>
                              <w:tab/>
                            </w:r>
                            <w:r>
                              <w:rPr>
                                <w:rFonts w:ascii="Arial" w:eastAsia="Arial" w:hAnsi="Arial" w:cs="Arial"/>
                                <w:w w:val="104"/>
                                <w:sz w:val="14"/>
                                <w:szCs w:val="14"/>
                              </w:rPr>
                              <w:t>1</w:t>
                            </w:r>
                          </w:p>
                          <w:p w14:paraId="5DD0E589" w14:textId="77777777" w:rsidR="00583B21" w:rsidRDefault="00583B21" w:rsidP="00583B21">
                            <w:pPr>
                              <w:spacing w:after="0" w:line="44" w:lineRule="exact"/>
                              <w:ind w:left="1213" w:right="-20"/>
                              <w:rPr>
                                <w:rFonts w:ascii="Arial" w:eastAsia="Arial" w:hAnsi="Arial" w:cs="Arial"/>
                                <w:sz w:val="14"/>
                                <w:szCs w:val="14"/>
                              </w:rPr>
                            </w:pPr>
                            <w:r>
                              <w:rPr>
                                <w:rFonts w:ascii="Arial" w:eastAsia="Arial" w:hAnsi="Arial" w:cs="Arial"/>
                                <w:w w:val="103"/>
                                <w:sz w:val="14"/>
                                <w:szCs w:val="14"/>
                              </w:rPr>
                              <w:t>:</w:t>
                            </w:r>
                          </w:p>
                          <w:p w14:paraId="320294A2" w14:textId="77777777" w:rsidR="00583B21" w:rsidRDefault="00583B21" w:rsidP="00583B21">
                            <w:pPr>
                              <w:spacing w:after="0" w:line="86" w:lineRule="exact"/>
                              <w:ind w:left="1213" w:right="-20"/>
                              <w:rPr>
                                <w:rFonts w:ascii="Arial" w:eastAsia="Arial" w:hAnsi="Arial" w:cs="Arial"/>
                                <w:sz w:val="14"/>
                                <w:szCs w:val="14"/>
                              </w:rPr>
                            </w:pPr>
                            <w:proofErr w:type="gramStart"/>
                            <w:r>
                              <w:rPr>
                                <w:rFonts w:ascii="Arial" w:eastAsia="Arial" w:hAnsi="Arial" w:cs="Arial"/>
                                <w:w w:val="104"/>
                                <w:sz w:val="14"/>
                                <w:szCs w:val="14"/>
                              </w:rPr>
                              <w:t>b</w:t>
                            </w:r>
                            <w:proofErr w:type="gramEnd"/>
                          </w:p>
                          <w:p w14:paraId="280CD8DB" w14:textId="77777777" w:rsidR="00583B21" w:rsidRDefault="00583B21" w:rsidP="00583B21">
                            <w:pPr>
                              <w:spacing w:after="0" w:line="94" w:lineRule="exact"/>
                              <w:ind w:left="1213" w:right="-20"/>
                              <w:rPr>
                                <w:rFonts w:ascii="Arial" w:eastAsia="Arial" w:hAnsi="Arial" w:cs="Arial"/>
                                <w:sz w:val="14"/>
                                <w:szCs w:val="14"/>
                              </w:rPr>
                            </w:pPr>
                            <w:proofErr w:type="gramStart"/>
                            <w:r>
                              <w:rPr>
                                <w:rFonts w:ascii="Arial" w:eastAsia="Arial" w:hAnsi="Arial" w:cs="Arial"/>
                                <w:w w:val="104"/>
                                <w:sz w:val="14"/>
                                <w:szCs w:val="14"/>
                              </w:rPr>
                              <w:t>n</w:t>
                            </w:r>
                            <w:proofErr w:type="gramEnd"/>
                          </w:p>
                          <w:p w14:paraId="0FE80069" w14:textId="77777777" w:rsidR="00583B21" w:rsidRDefault="00583B21" w:rsidP="00583B21">
                            <w:pPr>
                              <w:spacing w:after="0" w:line="22" w:lineRule="exact"/>
                              <w:ind w:right="2343"/>
                              <w:jc w:val="right"/>
                              <w:rPr>
                                <w:rFonts w:ascii="Arial" w:eastAsia="Arial" w:hAnsi="Arial" w:cs="Arial"/>
                                <w:sz w:val="14"/>
                                <w:szCs w:val="14"/>
                              </w:rPr>
                            </w:pPr>
                            <w:r>
                              <w:rPr>
                                <w:rFonts w:ascii="Arial" w:eastAsia="Arial" w:hAnsi="Arial" w:cs="Arial"/>
                                <w:w w:val="104"/>
                                <w:position w:val="3"/>
                                <w:sz w:val="14"/>
                                <w:szCs w:val="14"/>
                              </w:rPr>
                              <w:t>9</w:t>
                            </w:r>
                          </w:p>
                          <w:p w14:paraId="52646E1F" w14:textId="77777777" w:rsidR="00583B21" w:rsidRDefault="00583B21" w:rsidP="00583B21">
                            <w:pPr>
                              <w:spacing w:before="51" w:after="0" w:line="240" w:lineRule="auto"/>
                              <w:ind w:left="3644" w:right="4124"/>
                              <w:jc w:val="center"/>
                              <w:rPr>
                                <w:rFonts w:ascii="Arial" w:eastAsia="Arial" w:hAnsi="Arial" w:cs="Arial"/>
                                <w:sz w:val="14"/>
                                <w:szCs w:val="14"/>
                              </w:rPr>
                            </w:pPr>
                            <w:r>
                              <w:rPr>
                                <w:rFonts w:ascii="Arial" w:eastAsia="Arial" w:hAnsi="Arial" w:cs="Arial"/>
                                <w:spacing w:val="8"/>
                                <w:w w:val="104"/>
                                <w:sz w:val="14"/>
                                <w:szCs w:val="14"/>
                              </w:rPr>
                              <w:t>W</w:t>
                            </w:r>
                            <w:r>
                              <w:rPr>
                                <w:rFonts w:ascii="Arial" w:eastAsia="Arial" w:hAnsi="Arial" w:cs="Arial"/>
                                <w:spacing w:val="-2"/>
                                <w:w w:val="104"/>
                                <w:sz w:val="14"/>
                                <w:szCs w:val="14"/>
                              </w:rPr>
                              <w:t>a</w:t>
                            </w:r>
                            <w:r>
                              <w:rPr>
                                <w:rFonts w:ascii="Arial" w:eastAsia="Arial" w:hAnsi="Arial" w:cs="Arial"/>
                                <w:spacing w:val="-1"/>
                                <w:w w:val="103"/>
                                <w:sz w:val="14"/>
                                <w:szCs w:val="14"/>
                              </w:rPr>
                              <w:t>t</w:t>
                            </w:r>
                            <w:r>
                              <w:rPr>
                                <w:rFonts w:ascii="Arial" w:eastAsia="Arial" w:hAnsi="Arial" w:cs="Arial"/>
                                <w:spacing w:val="6"/>
                                <w:w w:val="104"/>
                                <w:sz w:val="14"/>
                                <w:szCs w:val="14"/>
                              </w:rPr>
                              <w:t>c</w:t>
                            </w:r>
                            <w:r>
                              <w:rPr>
                                <w:rFonts w:ascii="Arial" w:eastAsia="Arial" w:hAnsi="Arial" w:cs="Arial"/>
                                <w:spacing w:val="-2"/>
                                <w:w w:val="104"/>
                                <w:sz w:val="14"/>
                                <w:szCs w:val="14"/>
                              </w:rPr>
                              <w:t>h</w:t>
                            </w:r>
                            <w:r>
                              <w:rPr>
                                <w:rFonts w:ascii="Arial" w:eastAsia="Arial" w:hAnsi="Arial" w:cs="Arial"/>
                                <w:w w:val="104"/>
                                <w:sz w:val="14"/>
                                <w:szCs w:val="14"/>
                              </w:rPr>
                              <w:t>D</w:t>
                            </w:r>
                            <w:r>
                              <w:rPr>
                                <w:rFonts w:ascii="Arial" w:eastAsia="Arial" w:hAnsi="Arial" w:cs="Arial"/>
                                <w:spacing w:val="-2"/>
                                <w:w w:val="104"/>
                                <w:sz w:val="14"/>
                                <w:szCs w:val="14"/>
                              </w:rPr>
                              <w:t>o</w:t>
                            </w:r>
                            <w:r>
                              <w:rPr>
                                <w:rFonts w:ascii="Arial" w:eastAsia="Arial" w:hAnsi="Arial" w:cs="Arial"/>
                                <w:w w:val="104"/>
                                <w:sz w:val="14"/>
                                <w:szCs w:val="14"/>
                              </w:rPr>
                              <w:t>g</w:t>
                            </w:r>
                          </w:p>
                          <w:p w14:paraId="71E17B04" w14:textId="77777777" w:rsidR="00583B21" w:rsidRDefault="00583B21" w:rsidP="00583B21">
                            <w:pPr>
                              <w:spacing w:before="1" w:after="0" w:line="130" w:lineRule="exact"/>
                              <w:rPr>
                                <w:sz w:val="13"/>
                                <w:szCs w:val="13"/>
                              </w:rPr>
                            </w:pPr>
                          </w:p>
                          <w:p w14:paraId="72394DE6" w14:textId="77777777" w:rsidR="00583B21" w:rsidRDefault="00583B21" w:rsidP="00583B21">
                            <w:pPr>
                              <w:spacing w:after="0" w:line="147" w:lineRule="exact"/>
                              <w:ind w:left="1054" w:right="-20"/>
                              <w:rPr>
                                <w:rFonts w:ascii="Arial" w:eastAsia="Arial" w:hAnsi="Arial" w:cs="Arial"/>
                                <w:sz w:val="14"/>
                                <w:szCs w:val="14"/>
                              </w:rPr>
                            </w:pPr>
                            <w:r>
                              <w:rPr>
                                <w:rFonts w:ascii="Arial" w:eastAsia="Arial" w:hAnsi="Arial" w:cs="Arial"/>
                                <w:spacing w:val="8"/>
                                <w:w w:val="104"/>
                                <w:position w:val="-1"/>
                                <w:sz w:val="14"/>
                                <w:szCs w:val="14"/>
                              </w:rPr>
                              <w:t>B</w:t>
                            </w:r>
                            <w:r>
                              <w:rPr>
                                <w:rFonts w:ascii="Arial" w:eastAsia="Arial" w:hAnsi="Arial" w:cs="Arial"/>
                                <w:spacing w:val="-2"/>
                                <w:w w:val="104"/>
                                <w:position w:val="-1"/>
                                <w:sz w:val="14"/>
                                <w:szCs w:val="14"/>
                              </w:rPr>
                              <w:t>oo</w:t>
                            </w:r>
                            <w:r>
                              <w:rPr>
                                <w:rFonts w:ascii="Arial" w:eastAsia="Arial" w:hAnsi="Arial" w:cs="Arial"/>
                                <w:spacing w:val="-1"/>
                                <w:w w:val="103"/>
                                <w:position w:val="-1"/>
                                <w:sz w:val="14"/>
                                <w:szCs w:val="14"/>
                              </w:rPr>
                              <w:t>t</w:t>
                            </w:r>
                            <w:r>
                              <w:rPr>
                                <w:rFonts w:ascii="Arial" w:eastAsia="Arial" w:hAnsi="Arial" w:cs="Arial"/>
                                <w:spacing w:val="6"/>
                                <w:w w:val="104"/>
                                <w:position w:val="-1"/>
                                <w:sz w:val="14"/>
                                <w:szCs w:val="14"/>
                              </w:rPr>
                              <w:t>s</w:t>
                            </w:r>
                            <w:r>
                              <w:rPr>
                                <w:rFonts w:ascii="Arial" w:eastAsia="Arial" w:hAnsi="Arial" w:cs="Arial"/>
                                <w:spacing w:val="-1"/>
                                <w:w w:val="103"/>
                                <w:position w:val="-1"/>
                                <w:sz w:val="14"/>
                                <w:szCs w:val="14"/>
                              </w:rPr>
                              <w:t>t</w:t>
                            </w:r>
                            <w:r>
                              <w:rPr>
                                <w:rFonts w:ascii="Arial" w:eastAsia="Arial" w:hAnsi="Arial" w:cs="Arial"/>
                                <w:spacing w:val="4"/>
                                <w:w w:val="104"/>
                                <w:position w:val="-1"/>
                                <w:sz w:val="14"/>
                                <w:szCs w:val="14"/>
                              </w:rPr>
                              <w:t>r</w:t>
                            </w:r>
                            <w:r>
                              <w:rPr>
                                <w:rFonts w:ascii="Arial" w:eastAsia="Arial" w:hAnsi="Arial" w:cs="Arial"/>
                                <w:spacing w:val="-2"/>
                                <w:w w:val="104"/>
                                <w:position w:val="-1"/>
                                <w:sz w:val="14"/>
                                <w:szCs w:val="14"/>
                              </w:rPr>
                              <w:t>ap</w:t>
                            </w:r>
                            <w:r>
                              <w:rPr>
                                <w:rFonts w:ascii="Arial" w:eastAsia="Arial" w:hAnsi="Arial" w:cs="Arial"/>
                                <w:spacing w:val="8"/>
                                <w:w w:val="104"/>
                                <w:position w:val="-1"/>
                                <w:sz w:val="14"/>
                                <w:szCs w:val="14"/>
                              </w:rPr>
                              <w:t>S</w:t>
                            </w:r>
                            <w:r>
                              <w:rPr>
                                <w:rFonts w:ascii="Arial" w:eastAsia="Arial" w:hAnsi="Arial" w:cs="Arial"/>
                                <w:spacing w:val="-2"/>
                                <w:w w:val="104"/>
                                <w:position w:val="-1"/>
                                <w:sz w:val="14"/>
                                <w:szCs w:val="14"/>
                              </w:rPr>
                              <w:t>e</w:t>
                            </w:r>
                            <w:r>
                              <w:rPr>
                                <w:rFonts w:ascii="Arial" w:eastAsia="Arial" w:hAnsi="Arial" w:cs="Arial"/>
                                <w:spacing w:val="4"/>
                                <w:w w:val="104"/>
                                <w:position w:val="-1"/>
                                <w:sz w:val="14"/>
                                <w:szCs w:val="14"/>
                              </w:rPr>
                              <w:t>r</w:t>
                            </w:r>
                            <w:r>
                              <w:rPr>
                                <w:rFonts w:ascii="Arial" w:eastAsia="Arial" w:hAnsi="Arial" w:cs="Arial"/>
                                <w:spacing w:val="6"/>
                                <w:w w:val="104"/>
                                <w:position w:val="-1"/>
                                <w:sz w:val="14"/>
                                <w:szCs w:val="14"/>
                              </w:rPr>
                              <w:t>v</w:t>
                            </w:r>
                            <w:r>
                              <w:rPr>
                                <w:rFonts w:ascii="Arial" w:eastAsia="Arial" w:hAnsi="Arial" w:cs="Arial"/>
                                <w:spacing w:val="7"/>
                                <w:w w:val="104"/>
                                <w:position w:val="-1"/>
                                <w:sz w:val="14"/>
                                <w:szCs w:val="14"/>
                              </w:rPr>
                              <w:t>i</w:t>
                            </w:r>
                            <w:r>
                              <w:rPr>
                                <w:rFonts w:ascii="Arial" w:eastAsia="Arial" w:hAnsi="Arial" w:cs="Arial"/>
                                <w:spacing w:val="6"/>
                                <w:w w:val="104"/>
                                <w:position w:val="-1"/>
                                <w:sz w:val="14"/>
                                <w:szCs w:val="14"/>
                              </w:rPr>
                              <w:t>c</w:t>
                            </w:r>
                            <w:r>
                              <w:rPr>
                                <w:rFonts w:ascii="Arial" w:eastAsia="Arial" w:hAnsi="Arial" w:cs="Arial"/>
                                <w:w w:val="104"/>
                                <w:position w:val="-1"/>
                                <w:sz w:val="14"/>
                                <w:szCs w:val="14"/>
                              </w:rPr>
                              <w:t>e</w:t>
                            </w:r>
                          </w:p>
                          <w:p w14:paraId="1B6E5DBA" w14:textId="77777777" w:rsidR="00583B21" w:rsidRDefault="00583B21" w:rsidP="00583B21">
                            <w:pPr>
                              <w:spacing w:after="0" w:line="134" w:lineRule="exact"/>
                              <w:ind w:right="1798"/>
                              <w:jc w:val="right"/>
                              <w:rPr>
                                <w:rFonts w:ascii="Arial" w:eastAsia="Arial" w:hAnsi="Arial" w:cs="Arial"/>
                                <w:sz w:val="14"/>
                                <w:szCs w:val="14"/>
                              </w:rPr>
                            </w:pPr>
                            <w:r>
                              <w:rPr>
                                <w:rFonts w:ascii="Arial" w:eastAsia="Arial" w:hAnsi="Arial" w:cs="Arial"/>
                                <w:w w:val="104"/>
                                <w:sz w:val="14"/>
                                <w:szCs w:val="14"/>
                              </w:rPr>
                              <w:t>1</w:t>
                            </w:r>
                            <w:r>
                              <w:rPr>
                                <w:rFonts w:ascii="Arial" w:eastAsia="Arial" w:hAnsi="Arial" w:cs="Arial"/>
                                <w:spacing w:val="-28"/>
                                <w:sz w:val="14"/>
                                <w:szCs w:val="14"/>
                              </w:rPr>
                              <w:t xml:space="preserve"> </w:t>
                            </w:r>
                            <w:r>
                              <w:rPr>
                                <w:rFonts w:ascii="Arial" w:eastAsia="Arial" w:hAnsi="Arial" w:cs="Arial"/>
                                <w:w w:val="104"/>
                                <w:sz w:val="14"/>
                                <w:szCs w:val="14"/>
                              </w:rPr>
                              <w:t>0</w:t>
                            </w:r>
                          </w:p>
                          <w:p w14:paraId="740E7512" w14:textId="77777777" w:rsidR="00583B21" w:rsidRDefault="00583B21" w:rsidP="00583B21">
                            <w:pPr>
                              <w:spacing w:before="1" w:after="0" w:line="160" w:lineRule="exact"/>
                              <w:rPr>
                                <w:sz w:val="16"/>
                                <w:szCs w:val="16"/>
                              </w:rPr>
                            </w:pPr>
                          </w:p>
                          <w:p w14:paraId="69AE1ED6" w14:textId="77777777" w:rsidR="00583B21" w:rsidRDefault="00583B21" w:rsidP="00583B21">
                            <w:pPr>
                              <w:tabs>
                                <w:tab w:val="left" w:pos="3260"/>
                                <w:tab w:val="left" w:pos="5260"/>
                                <w:tab w:val="left" w:pos="6980"/>
                              </w:tabs>
                              <w:spacing w:after="0" w:line="240" w:lineRule="auto"/>
                              <w:ind w:left="2285" w:right="-20"/>
                              <w:rPr>
                                <w:rFonts w:ascii="Arial" w:eastAsia="Arial" w:hAnsi="Arial" w:cs="Arial"/>
                                <w:sz w:val="14"/>
                                <w:szCs w:val="14"/>
                              </w:rPr>
                            </w:pPr>
                            <w:proofErr w:type="gramStart"/>
                            <w:r>
                              <w:rPr>
                                <w:rFonts w:ascii="Arial" w:eastAsia="Arial" w:hAnsi="Arial" w:cs="Arial"/>
                                <w:spacing w:val="-61"/>
                                <w:position w:val="1"/>
                                <w:sz w:val="14"/>
                                <w:szCs w:val="14"/>
                              </w:rPr>
                              <w:t>n</w:t>
                            </w:r>
                            <w:r>
                              <w:rPr>
                                <w:rFonts w:ascii="Arial" w:eastAsia="Arial" w:hAnsi="Arial" w:cs="Arial"/>
                                <w:spacing w:val="-75"/>
                                <w:position w:val="-3"/>
                                <w:sz w:val="14"/>
                                <w:szCs w:val="14"/>
                              </w:rPr>
                              <w:t>b</w:t>
                            </w:r>
                            <w:r>
                              <w:rPr>
                                <w:rFonts w:ascii="Arial" w:eastAsia="Arial" w:hAnsi="Arial" w:cs="Arial"/>
                                <w:spacing w:val="-26"/>
                                <w:position w:val="-7"/>
                                <w:sz w:val="14"/>
                                <w:szCs w:val="14"/>
                              </w:rPr>
                              <w:t>:</w:t>
                            </w:r>
                            <w:proofErr w:type="gramEnd"/>
                            <w:r>
                              <w:rPr>
                                <w:rFonts w:ascii="Arial" w:eastAsia="Arial" w:hAnsi="Arial" w:cs="Arial"/>
                                <w:position w:val="-11"/>
                                <w:sz w:val="14"/>
                                <w:szCs w:val="14"/>
                              </w:rPr>
                              <w:t>4</w:t>
                            </w:r>
                            <w:r>
                              <w:rPr>
                                <w:rFonts w:ascii="Arial" w:eastAsia="Arial" w:hAnsi="Arial" w:cs="Arial"/>
                                <w:spacing w:val="-28"/>
                                <w:position w:val="-11"/>
                                <w:sz w:val="14"/>
                                <w:szCs w:val="14"/>
                              </w:rPr>
                              <w:t xml:space="preserve"> </w:t>
                            </w:r>
                            <w:r>
                              <w:rPr>
                                <w:rFonts w:ascii="Arial" w:eastAsia="Arial" w:hAnsi="Arial" w:cs="Arial"/>
                                <w:position w:val="-11"/>
                                <w:sz w:val="14"/>
                                <w:szCs w:val="14"/>
                              </w:rPr>
                              <w:tab/>
                            </w:r>
                            <w:r>
                              <w:rPr>
                                <w:rFonts w:ascii="Arial" w:eastAsia="Arial" w:hAnsi="Arial" w:cs="Arial"/>
                                <w:sz w:val="14"/>
                                <w:szCs w:val="14"/>
                              </w:rPr>
                              <w:t>R</w:t>
                            </w:r>
                            <w:r>
                              <w:rPr>
                                <w:rFonts w:ascii="Arial" w:eastAsia="Arial" w:hAnsi="Arial" w:cs="Arial"/>
                                <w:spacing w:val="-2"/>
                                <w:sz w:val="14"/>
                                <w:szCs w:val="14"/>
                              </w:rPr>
                              <w:t>eg</w:t>
                            </w:r>
                            <w:r>
                              <w:rPr>
                                <w:rFonts w:ascii="Arial" w:eastAsia="Arial" w:hAnsi="Arial" w:cs="Arial"/>
                                <w:spacing w:val="7"/>
                                <w:sz w:val="14"/>
                                <w:szCs w:val="14"/>
                              </w:rPr>
                              <w:t>i</w:t>
                            </w:r>
                            <w:r>
                              <w:rPr>
                                <w:rFonts w:ascii="Arial" w:eastAsia="Arial" w:hAnsi="Arial" w:cs="Arial"/>
                                <w:spacing w:val="6"/>
                                <w:sz w:val="14"/>
                                <w:szCs w:val="14"/>
                              </w:rPr>
                              <w:t>s</w:t>
                            </w:r>
                            <w:r>
                              <w:rPr>
                                <w:rFonts w:ascii="Arial" w:eastAsia="Arial" w:hAnsi="Arial" w:cs="Arial"/>
                                <w:spacing w:val="-1"/>
                                <w:sz w:val="14"/>
                                <w:szCs w:val="14"/>
                              </w:rPr>
                              <w:t>t</w:t>
                            </w:r>
                            <w:r>
                              <w:rPr>
                                <w:rFonts w:ascii="Arial" w:eastAsia="Arial" w:hAnsi="Arial" w:cs="Arial"/>
                                <w:spacing w:val="4"/>
                                <w:sz w:val="14"/>
                                <w:szCs w:val="14"/>
                              </w:rPr>
                              <w:t>r</w:t>
                            </w:r>
                            <w:r>
                              <w:rPr>
                                <w:rFonts w:ascii="Arial" w:eastAsia="Arial" w:hAnsi="Arial" w:cs="Arial"/>
                                <w:sz w:val="14"/>
                                <w:szCs w:val="14"/>
                              </w:rPr>
                              <w:t>y</w:t>
                            </w:r>
                            <w:r>
                              <w:rPr>
                                <w:rFonts w:ascii="Arial" w:eastAsia="Arial" w:hAnsi="Arial" w:cs="Arial"/>
                                <w:spacing w:val="-19"/>
                                <w:sz w:val="14"/>
                                <w:szCs w:val="14"/>
                              </w:rPr>
                              <w:t xml:space="preserve"> </w:t>
                            </w:r>
                            <w:r>
                              <w:rPr>
                                <w:rFonts w:ascii="Arial" w:eastAsia="Arial" w:hAnsi="Arial" w:cs="Arial"/>
                                <w:sz w:val="14"/>
                                <w:szCs w:val="14"/>
                              </w:rPr>
                              <w:tab/>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6"/>
                                <w:sz w:val="14"/>
                                <w:szCs w:val="14"/>
                              </w:rPr>
                              <w:t>v</w:t>
                            </w:r>
                            <w:r>
                              <w:rPr>
                                <w:rFonts w:ascii="Arial" w:eastAsia="Arial" w:hAnsi="Arial" w:cs="Arial"/>
                                <w:spacing w:val="7"/>
                                <w:sz w:val="14"/>
                                <w:szCs w:val="14"/>
                              </w:rPr>
                              <w:t>i</w:t>
                            </w:r>
                            <w:r>
                              <w:rPr>
                                <w:rFonts w:ascii="Arial" w:eastAsia="Arial" w:hAnsi="Arial" w:cs="Arial"/>
                                <w:spacing w:val="6"/>
                                <w:sz w:val="14"/>
                                <w:szCs w:val="14"/>
                              </w:rPr>
                              <w:t>c</w:t>
                            </w:r>
                            <w:r>
                              <w:rPr>
                                <w:rFonts w:ascii="Arial" w:eastAsia="Arial" w:hAnsi="Arial" w:cs="Arial"/>
                                <w:spacing w:val="-2"/>
                                <w:sz w:val="14"/>
                                <w:szCs w:val="14"/>
                              </w:rPr>
                              <w:t>e</w:t>
                            </w:r>
                            <w:r>
                              <w:rPr>
                                <w:rFonts w:ascii="Arial" w:eastAsia="Arial" w:hAnsi="Arial" w:cs="Arial"/>
                                <w:spacing w:val="8"/>
                                <w:sz w:val="14"/>
                                <w:szCs w:val="14"/>
                              </w:rPr>
                              <w:t>A</w:t>
                            </w:r>
                            <w:r>
                              <w:rPr>
                                <w:rFonts w:ascii="Arial" w:eastAsia="Arial" w:hAnsi="Arial" w:cs="Arial"/>
                                <w:spacing w:val="-2"/>
                                <w:sz w:val="14"/>
                                <w:szCs w:val="14"/>
                              </w:rPr>
                              <w:t>dap</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pacing w:val="-1"/>
                                <w:sz w:val="14"/>
                                <w:szCs w:val="14"/>
                              </w:rPr>
                              <w:t xml:space="preserve"> </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S</w:t>
                            </w:r>
                            <w:r>
                              <w:rPr>
                                <w:rFonts w:ascii="Arial" w:eastAsia="Arial" w:hAnsi="Arial" w:cs="Arial"/>
                                <w:spacing w:val="-2"/>
                                <w:w w:val="104"/>
                                <w:sz w:val="14"/>
                                <w:szCs w:val="14"/>
                              </w:rPr>
                              <w:t>e</w:t>
                            </w:r>
                            <w:r>
                              <w:rPr>
                                <w:rFonts w:ascii="Arial" w:eastAsia="Arial" w:hAnsi="Arial" w:cs="Arial"/>
                                <w:spacing w:val="4"/>
                                <w:w w:val="104"/>
                                <w:sz w:val="14"/>
                                <w:szCs w:val="14"/>
                              </w:rPr>
                              <w:t>r</w:t>
                            </w:r>
                            <w:r>
                              <w:rPr>
                                <w:rFonts w:ascii="Arial" w:eastAsia="Arial" w:hAnsi="Arial" w:cs="Arial"/>
                                <w:spacing w:val="6"/>
                                <w:w w:val="104"/>
                                <w:sz w:val="14"/>
                                <w:szCs w:val="14"/>
                              </w:rPr>
                              <w:t>v</w:t>
                            </w:r>
                            <w:r>
                              <w:rPr>
                                <w:rFonts w:ascii="Arial" w:eastAsia="Arial" w:hAnsi="Arial" w:cs="Arial"/>
                                <w:spacing w:val="7"/>
                                <w:w w:val="104"/>
                                <w:sz w:val="14"/>
                                <w:szCs w:val="14"/>
                              </w:rPr>
                              <w:t>i</w:t>
                            </w:r>
                            <w:r>
                              <w:rPr>
                                <w:rFonts w:ascii="Arial" w:eastAsia="Arial" w:hAnsi="Arial" w:cs="Arial"/>
                                <w:spacing w:val="6"/>
                                <w:w w:val="104"/>
                                <w:sz w:val="14"/>
                                <w:szCs w:val="14"/>
                              </w:rPr>
                              <w:t>c</w:t>
                            </w:r>
                            <w:r>
                              <w:rPr>
                                <w:rFonts w:ascii="Arial" w:eastAsia="Arial" w:hAnsi="Arial" w:cs="Arial"/>
                                <w:spacing w:val="-2"/>
                                <w:w w:val="104"/>
                                <w:sz w:val="14"/>
                                <w:szCs w:val="14"/>
                              </w:rPr>
                              <w:t>e</w:t>
                            </w:r>
                            <w:r>
                              <w:rPr>
                                <w:rFonts w:ascii="Arial" w:eastAsia="Arial" w:hAnsi="Arial" w:cs="Arial"/>
                                <w:spacing w:val="8"/>
                                <w:w w:val="104"/>
                                <w:sz w:val="14"/>
                                <w:szCs w:val="14"/>
                              </w:rPr>
                              <w:t>A</w:t>
                            </w:r>
                            <w:r>
                              <w:rPr>
                                <w:rFonts w:ascii="Arial" w:eastAsia="Arial" w:hAnsi="Arial" w:cs="Arial"/>
                                <w:spacing w:val="-2"/>
                                <w:w w:val="104"/>
                                <w:sz w:val="14"/>
                                <w:szCs w:val="14"/>
                              </w:rPr>
                              <w:t>dap</w:t>
                            </w:r>
                            <w:r>
                              <w:rPr>
                                <w:rFonts w:ascii="Arial" w:eastAsia="Arial" w:hAnsi="Arial" w:cs="Arial"/>
                                <w:spacing w:val="-1"/>
                                <w:w w:val="103"/>
                                <w:sz w:val="14"/>
                                <w:szCs w:val="14"/>
                              </w:rPr>
                              <w:t>t</w:t>
                            </w:r>
                            <w:r>
                              <w:rPr>
                                <w:rFonts w:ascii="Arial" w:eastAsia="Arial" w:hAnsi="Arial" w:cs="Arial"/>
                                <w:spacing w:val="-2"/>
                                <w:w w:val="104"/>
                                <w:sz w:val="14"/>
                                <w:szCs w:val="14"/>
                              </w:rPr>
                              <w:t>e</w:t>
                            </w:r>
                            <w:r>
                              <w:rPr>
                                <w:rFonts w:ascii="Arial" w:eastAsia="Arial" w:hAnsi="Arial" w:cs="Arial"/>
                                <w:w w:val="104"/>
                                <w:sz w:val="14"/>
                                <w:szCs w:val="14"/>
                              </w:rPr>
                              <w:t>r</w:t>
                            </w:r>
                          </w:p>
                          <w:p w14:paraId="57E1D5C7" w14:textId="77777777" w:rsidR="00583B21" w:rsidRDefault="00583B21" w:rsidP="00583B21">
                            <w:pPr>
                              <w:tabs>
                                <w:tab w:val="left" w:pos="4400"/>
                              </w:tabs>
                              <w:spacing w:before="64" w:after="0" w:line="205" w:lineRule="exact"/>
                              <w:ind w:left="2817" w:right="3629"/>
                              <w:jc w:val="center"/>
                              <w:rPr>
                                <w:rFonts w:ascii="Arial" w:eastAsia="Arial" w:hAnsi="Arial" w:cs="Arial"/>
                                <w:sz w:val="14"/>
                                <w:szCs w:val="14"/>
                              </w:rPr>
                            </w:pPr>
                            <w:r>
                              <w:rPr>
                                <w:rFonts w:ascii="Arial" w:eastAsia="Arial" w:hAnsi="Arial" w:cs="Arial"/>
                                <w:position w:val="-4"/>
                                <w:sz w:val="14"/>
                                <w:szCs w:val="14"/>
                              </w:rPr>
                              <w:t>3</w:t>
                            </w:r>
                            <w:r>
                              <w:rPr>
                                <w:rFonts w:ascii="Arial" w:eastAsia="Arial" w:hAnsi="Arial" w:cs="Arial"/>
                                <w:spacing w:val="-36"/>
                                <w:position w:val="-4"/>
                                <w:sz w:val="14"/>
                                <w:szCs w:val="14"/>
                              </w:rPr>
                              <w:t xml:space="preserve"> </w:t>
                            </w:r>
                            <w:r>
                              <w:rPr>
                                <w:rFonts w:ascii="Arial" w:eastAsia="Arial" w:hAnsi="Arial" w:cs="Arial"/>
                                <w:position w:val="-4"/>
                                <w:sz w:val="14"/>
                                <w:szCs w:val="14"/>
                              </w:rPr>
                              <w:tab/>
                            </w:r>
                            <w:proofErr w:type="gramStart"/>
                            <w:r>
                              <w:rPr>
                                <w:rFonts w:ascii="Arial" w:eastAsia="Arial" w:hAnsi="Arial" w:cs="Arial"/>
                                <w:spacing w:val="-2"/>
                                <w:w w:val="104"/>
                                <w:position w:val="2"/>
                                <w:sz w:val="14"/>
                                <w:szCs w:val="14"/>
                              </w:rPr>
                              <w:t>n</w:t>
                            </w:r>
                            <w:r>
                              <w:rPr>
                                <w:rFonts w:ascii="Arial" w:eastAsia="Arial" w:hAnsi="Arial" w:cs="Arial"/>
                                <w:w w:val="104"/>
                                <w:position w:val="4"/>
                                <w:sz w:val="14"/>
                                <w:szCs w:val="14"/>
                              </w:rPr>
                              <w:t>b</w:t>
                            </w:r>
                            <w:r>
                              <w:rPr>
                                <w:rFonts w:ascii="Arial" w:eastAsia="Arial" w:hAnsi="Arial" w:cs="Arial"/>
                                <w:spacing w:val="-28"/>
                                <w:position w:val="4"/>
                                <w:sz w:val="14"/>
                                <w:szCs w:val="14"/>
                              </w:rPr>
                              <w:t xml:space="preserve"> </w:t>
                            </w:r>
                            <w:r>
                              <w:rPr>
                                <w:rFonts w:ascii="Arial" w:eastAsia="Arial" w:hAnsi="Arial" w:cs="Arial"/>
                                <w:position w:val="4"/>
                                <w:sz w:val="14"/>
                                <w:szCs w:val="14"/>
                              </w:rPr>
                              <w:t>:</w:t>
                            </w:r>
                            <w:proofErr w:type="gramEnd"/>
                            <w:r>
                              <w:rPr>
                                <w:rFonts w:ascii="Arial" w:eastAsia="Arial" w:hAnsi="Arial" w:cs="Arial"/>
                                <w:spacing w:val="1"/>
                                <w:position w:val="4"/>
                                <w:sz w:val="14"/>
                                <w:szCs w:val="14"/>
                              </w:rPr>
                              <w:t xml:space="preserve"> </w:t>
                            </w:r>
                            <w:r>
                              <w:rPr>
                                <w:rFonts w:ascii="Arial" w:eastAsia="Arial" w:hAnsi="Arial" w:cs="Arial"/>
                                <w:spacing w:val="-2"/>
                                <w:w w:val="104"/>
                                <w:position w:val="4"/>
                                <w:sz w:val="14"/>
                                <w:szCs w:val="14"/>
                              </w:rPr>
                              <w:t>1</w:t>
                            </w:r>
                            <w:r>
                              <w:rPr>
                                <w:rFonts w:ascii="Arial" w:eastAsia="Arial" w:hAnsi="Arial" w:cs="Arial"/>
                                <w:w w:val="104"/>
                                <w:position w:val="4"/>
                                <w:sz w:val="14"/>
                                <w:szCs w:val="14"/>
                              </w:rPr>
                              <w:t>2</w:t>
                            </w:r>
                          </w:p>
                          <w:p w14:paraId="0DD30B90" w14:textId="77777777" w:rsidR="00583B21" w:rsidRDefault="00583B21" w:rsidP="00583B21">
                            <w:pPr>
                              <w:spacing w:after="0" w:line="44" w:lineRule="exact"/>
                              <w:ind w:left="2800" w:right="-20"/>
                              <w:rPr>
                                <w:rFonts w:ascii="Arial" w:eastAsia="Arial" w:hAnsi="Arial" w:cs="Arial"/>
                                <w:sz w:val="14"/>
                                <w:szCs w:val="14"/>
                              </w:rPr>
                            </w:pPr>
                            <w:r>
                              <w:rPr>
                                <w:rFonts w:ascii="Arial" w:eastAsia="Arial" w:hAnsi="Arial" w:cs="Arial"/>
                                <w:w w:val="103"/>
                                <w:position w:val="-3"/>
                                <w:sz w:val="14"/>
                                <w:szCs w:val="14"/>
                              </w:rPr>
                              <w:t>:</w:t>
                            </w:r>
                          </w:p>
                          <w:p w14:paraId="746F45BD" w14:textId="77777777" w:rsidR="00583B21" w:rsidRDefault="00583B21" w:rsidP="00583B21">
                            <w:pPr>
                              <w:tabs>
                                <w:tab w:val="left" w:pos="4400"/>
                              </w:tabs>
                              <w:spacing w:after="0" w:line="184" w:lineRule="exact"/>
                              <w:ind w:left="2670" w:right="3628"/>
                              <w:jc w:val="center"/>
                              <w:rPr>
                                <w:rFonts w:ascii="Arial" w:eastAsia="Arial" w:hAnsi="Arial" w:cs="Arial"/>
                                <w:sz w:val="14"/>
                                <w:szCs w:val="14"/>
                              </w:rPr>
                            </w:pPr>
                            <w:proofErr w:type="gramStart"/>
                            <w:r>
                              <w:rPr>
                                <w:rFonts w:ascii="Arial" w:eastAsia="Arial" w:hAnsi="Arial" w:cs="Arial"/>
                                <w:spacing w:val="-125"/>
                                <w:position w:val="-1"/>
                                <w:sz w:val="14"/>
                                <w:szCs w:val="14"/>
                              </w:rPr>
                              <w:t>n</w:t>
                            </w:r>
                            <w:r>
                              <w:rPr>
                                <w:rFonts w:ascii="Arial" w:eastAsia="Arial" w:hAnsi="Arial" w:cs="Arial"/>
                                <w:position w:val="6"/>
                                <w:sz w:val="14"/>
                                <w:szCs w:val="14"/>
                              </w:rPr>
                              <w:t>b</w:t>
                            </w:r>
                            <w:proofErr w:type="gramEnd"/>
                            <w:r>
                              <w:rPr>
                                <w:rFonts w:ascii="Arial" w:eastAsia="Arial" w:hAnsi="Arial" w:cs="Arial"/>
                                <w:spacing w:val="-36"/>
                                <w:position w:val="6"/>
                                <w:sz w:val="14"/>
                                <w:szCs w:val="14"/>
                              </w:rPr>
                              <w:t xml:space="preserve"> </w:t>
                            </w:r>
                            <w:r>
                              <w:rPr>
                                <w:rFonts w:ascii="Arial" w:eastAsia="Arial" w:hAnsi="Arial" w:cs="Arial"/>
                                <w:position w:val="6"/>
                                <w:sz w:val="14"/>
                                <w:szCs w:val="14"/>
                              </w:rPr>
                              <w:tab/>
                            </w:r>
                            <w:r>
                              <w:rPr>
                                <w:rFonts w:ascii="Arial" w:eastAsia="Arial" w:hAnsi="Arial" w:cs="Arial"/>
                                <w:spacing w:val="-2"/>
                                <w:w w:val="104"/>
                                <w:position w:val="8"/>
                                <w:sz w:val="14"/>
                                <w:szCs w:val="14"/>
                              </w:rPr>
                              <w:t>n</w:t>
                            </w:r>
                            <w:r>
                              <w:rPr>
                                <w:rFonts w:ascii="Arial" w:eastAsia="Arial" w:hAnsi="Arial" w:cs="Arial"/>
                                <w:w w:val="104"/>
                                <w:position w:val="8"/>
                                <w:sz w:val="14"/>
                                <w:szCs w:val="14"/>
                              </w:rPr>
                              <w:t>b</w:t>
                            </w:r>
                            <w:r>
                              <w:rPr>
                                <w:rFonts w:ascii="Arial" w:eastAsia="Arial" w:hAnsi="Arial" w:cs="Arial"/>
                                <w:spacing w:val="-28"/>
                                <w:position w:val="8"/>
                                <w:sz w:val="14"/>
                                <w:szCs w:val="14"/>
                              </w:rPr>
                              <w:t xml:space="preserve"> </w:t>
                            </w:r>
                            <w:r>
                              <w:rPr>
                                <w:rFonts w:ascii="Arial" w:eastAsia="Arial" w:hAnsi="Arial" w:cs="Arial"/>
                                <w:position w:val="8"/>
                                <w:sz w:val="14"/>
                                <w:szCs w:val="14"/>
                              </w:rPr>
                              <w:t>:</w:t>
                            </w:r>
                            <w:r>
                              <w:rPr>
                                <w:rFonts w:ascii="Arial" w:eastAsia="Arial" w:hAnsi="Arial" w:cs="Arial"/>
                                <w:spacing w:val="1"/>
                                <w:position w:val="8"/>
                                <w:sz w:val="14"/>
                                <w:szCs w:val="14"/>
                              </w:rPr>
                              <w:t xml:space="preserve"> </w:t>
                            </w:r>
                            <w:r>
                              <w:rPr>
                                <w:rFonts w:ascii="Arial" w:eastAsia="Arial" w:hAnsi="Arial" w:cs="Arial"/>
                                <w:spacing w:val="-2"/>
                                <w:w w:val="104"/>
                                <w:position w:val="8"/>
                                <w:sz w:val="14"/>
                                <w:szCs w:val="14"/>
                              </w:rPr>
                              <w:t>1</w:t>
                            </w:r>
                            <w:r>
                              <w:rPr>
                                <w:rFonts w:ascii="Arial" w:eastAsia="Arial" w:hAnsi="Arial" w:cs="Arial"/>
                                <w:w w:val="104"/>
                                <w:position w:val="8"/>
                                <w:sz w:val="14"/>
                                <w:szCs w:val="14"/>
                              </w:rPr>
                              <w:t>1</w:t>
                            </w:r>
                          </w:p>
                          <w:p w14:paraId="6BD346DD" w14:textId="77777777" w:rsidR="00583B21" w:rsidRDefault="00583B21" w:rsidP="00583B21">
                            <w:pPr>
                              <w:spacing w:before="41" w:after="0" w:line="134" w:lineRule="exact"/>
                              <w:ind w:right="2471"/>
                              <w:jc w:val="right"/>
                              <w:rPr>
                                <w:rFonts w:ascii="Arial" w:eastAsia="Arial" w:hAnsi="Arial" w:cs="Arial"/>
                                <w:sz w:val="14"/>
                                <w:szCs w:val="14"/>
                              </w:rPr>
                            </w:pPr>
                            <w:r>
                              <w:rPr>
                                <w:rFonts w:ascii="Arial" w:eastAsia="Arial" w:hAnsi="Arial" w:cs="Arial"/>
                                <w:w w:val="104"/>
                                <w:position w:val="-2"/>
                                <w:sz w:val="14"/>
                                <w:szCs w:val="14"/>
                              </w:rPr>
                              <w:t>3</w:t>
                            </w:r>
                          </w:p>
                          <w:p w14:paraId="23527902" w14:textId="77777777" w:rsidR="00583B21" w:rsidRDefault="00583B21" w:rsidP="00583B21">
                            <w:pPr>
                              <w:spacing w:after="0" w:line="107" w:lineRule="exact"/>
                              <w:ind w:right="2484"/>
                              <w:jc w:val="right"/>
                              <w:rPr>
                                <w:rFonts w:ascii="Arial" w:eastAsia="Arial" w:hAnsi="Arial" w:cs="Arial"/>
                                <w:sz w:val="14"/>
                                <w:szCs w:val="14"/>
                              </w:rPr>
                            </w:pPr>
                            <w:r>
                              <w:rPr>
                                <w:rFonts w:ascii="Arial" w:eastAsia="Arial" w:hAnsi="Arial" w:cs="Arial"/>
                                <w:w w:val="104"/>
                                <w:position w:val="1"/>
                                <w:sz w:val="14"/>
                                <w:szCs w:val="14"/>
                              </w:rPr>
                              <w:t>1</w:t>
                            </w:r>
                          </w:p>
                          <w:p w14:paraId="2DF90AC8" w14:textId="77777777" w:rsidR="00583B21" w:rsidRDefault="00583B21" w:rsidP="00583B21">
                            <w:pPr>
                              <w:tabs>
                                <w:tab w:val="left" w:pos="1920"/>
                              </w:tabs>
                              <w:spacing w:before="1" w:after="0" w:line="240" w:lineRule="auto"/>
                              <w:ind w:left="321" w:right="-20"/>
                              <w:rPr>
                                <w:rFonts w:ascii="Arial" w:eastAsia="Arial" w:hAnsi="Arial" w:cs="Arial"/>
                                <w:sz w:val="14"/>
                                <w:szCs w:val="14"/>
                              </w:rPr>
                            </w:pPr>
                            <w:r>
                              <w:rPr>
                                <w:rFonts w:ascii="Arial" w:eastAsia="Arial" w:hAnsi="Arial" w:cs="Arial"/>
                                <w:sz w:val="14"/>
                                <w:szCs w:val="14"/>
                              </w:rPr>
                              <w:t>1</w:t>
                            </w:r>
                            <w:r>
                              <w:rPr>
                                <w:rFonts w:ascii="Arial" w:eastAsia="Arial" w:hAnsi="Arial" w:cs="Arial"/>
                                <w:spacing w:val="-36"/>
                                <w:sz w:val="14"/>
                                <w:szCs w:val="14"/>
                              </w:rPr>
                              <w:t xml:space="preserve"> </w:t>
                            </w:r>
                            <w:r>
                              <w:rPr>
                                <w:rFonts w:ascii="Arial" w:eastAsia="Arial" w:hAnsi="Arial" w:cs="Arial"/>
                                <w:sz w:val="14"/>
                                <w:szCs w:val="14"/>
                              </w:rPr>
                              <w:tab/>
                            </w:r>
                            <w:r>
                              <w:rPr>
                                <w:rFonts w:ascii="Arial" w:eastAsia="Arial" w:hAnsi="Arial" w:cs="Arial"/>
                                <w:w w:val="104"/>
                                <w:position w:val="1"/>
                                <w:sz w:val="14"/>
                                <w:szCs w:val="14"/>
                              </w:rPr>
                              <w:t>2</w:t>
                            </w:r>
                          </w:p>
                          <w:p w14:paraId="461F7851" w14:textId="77777777" w:rsidR="00583B21" w:rsidRDefault="00583B21" w:rsidP="00583B21">
                            <w:pPr>
                              <w:spacing w:before="7" w:after="0" w:line="150" w:lineRule="exact"/>
                              <w:rPr>
                                <w:sz w:val="15"/>
                                <w:szCs w:val="15"/>
                              </w:rPr>
                            </w:pPr>
                          </w:p>
                          <w:p w14:paraId="40579737" w14:textId="77777777" w:rsidR="00583B21" w:rsidRDefault="00583B21" w:rsidP="00583B21">
                            <w:pPr>
                              <w:tabs>
                                <w:tab w:val="left" w:pos="2240"/>
                                <w:tab w:val="left" w:pos="3780"/>
                              </w:tabs>
                              <w:spacing w:after="0" w:line="240" w:lineRule="auto"/>
                              <w:ind w:left="987" w:right="-20"/>
                              <w:rPr>
                                <w:rFonts w:ascii="Arial" w:eastAsia="Arial" w:hAnsi="Arial" w:cs="Arial"/>
                                <w:sz w:val="14"/>
                                <w:szCs w:val="14"/>
                              </w:rPr>
                            </w:pPr>
                            <w:r>
                              <w:rPr>
                                <w:rFonts w:ascii="Arial" w:eastAsia="Arial" w:hAnsi="Arial" w:cs="Arial"/>
                                <w:position w:val="4"/>
                                <w:sz w:val="14"/>
                                <w:szCs w:val="14"/>
                              </w:rPr>
                              <w:t>U</w:t>
                            </w:r>
                            <w:r>
                              <w:rPr>
                                <w:rFonts w:ascii="Arial" w:eastAsia="Arial" w:hAnsi="Arial" w:cs="Arial"/>
                                <w:spacing w:val="6"/>
                                <w:position w:val="4"/>
                                <w:sz w:val="14"/>
                                <w:szCs w:val="14"/>
                              </w:rPr>
                              <w:t>s</w:t>
                            </w:r>
                            <w:r>
                              <w:rPr>
                                <w:rFonts w:ascii="Arial" w:eastAsia="Arial" w:hAnsi="Arial" w:cs="Arial"/>
                                <w:spacing w:val="-2"/>
                                <w:position w:val="4"/>
                                <w:sz w:val="14"/>
                                <w:szCs w:val="14"/>
                              </w:rPr>
                              <w:t>e</w:t>
                            </w:r>
                            <w:r>
                              <w:rPr>
                                <w:rFonts w:ascii="Arial" w:eastAsia="Arial" w:hAnsi="Arial" w:cs="Arial"/>
                                <w:spacing w:val="4"/>
                                <w:position w:val="4"/>
                                <w:sz w:val="14"/>
                                <w:szCs w:val="14"/>
                              </w:rPr>
                              <w:t>r</w:t>
                            </w:r>
                            <w:r>
                              <w:rPr>
                                <w:rFonts w:ascii="Arial" w:eastAsia="Arial" w:hAnsi="Arial" w:cs="Arial"/>
                                <w:position w:val="4"/>
                                <w:sz w:val="14"/>
                                <w:szCs w:val="14"/>
                              </w:rPr>
                              <w:t>UI</w:t>
                            </w:r>
                            <w:r>
                              <w:rPr>
                                <w:rFonts w:ascii="Arial" w:eastAsia="Arial" w:hAnsi="Arial" w:cs="Arial"/>
                                <w:spacing w:val="-22"/>
                                <w:position w:val="4"/>
                                <w:sz w:val="14"/>
                                <w:szCs w:val="14"/>
                              </w:rPr>
                              <w:t xml:space="preserve"> </w:t>
                            </w:r>
                            <w:r>
                              <w:rPr>
                                <w:rFonts w:ascii="Arial" w:eastAsia="Arial" w:hAnsi="Arial" w:cs="Arial"/>
                                <w:position w:val="4"/>
                                <w:sz w:val="14"/>
                                <w:szCs w:val="14"/>
                              </w:rPr>
                              <w:tab/>
                            </w:r>
                            <w:r>
                              <w:rPr>
                                <w:rFonts w:ascii="Arial" w:eastAsia="Arial" w:hAnsi="Arial" w:cs="Arial"/>
                                <w:position w:val="3"/>
                                <w:sz w:val="14"/>
                                <w:szCs w:val="14"/>
                              </w:rPr>
                              <w:t>D</w:t>
                            </w:r>
                            <w:r>
                              <w:rPr>
                                <w:rFonts w:ascii="Arial" w:eastAsia="Arial" w:hAnsi="Arial" w:cs="Arial"/>
                                <w:spacing w:val="-2"/>
                                <w:position w:val="3"/>
                                <w:sz w:val="14"/>
                                <w:szCs w:val="14"/>
                              </w:rPr>
                              <w:t>ep</w:t>
                            </w:r>
                            <w:r>
                              <w:rPr>
                                <w:rFonts w:ascii="Arial" w:eastAsia="Arial" w:hAnsi="Arial" w:cs="Arial"/>
                                <w:spacing w:val="7"/>
                                <w:position w:val="3"/>
                                <w:sz w:val="14"/>
                                <w:szCs w:val="14"/>
                              </w:rPr>
                              <w:t>l</w:t>
                            </w:r>
                            <w:r>
                              <w:rPr>
                                <w:rFonts w:ascii="Arial" w:eastAsia="Arial" w:hAnsi="Arial" w:cs="Arial"/>
                                <w:spacing w:val="-2"/>
                                <w:position w:val="3"/>
                                <w:sz w:val="14"/>
                                <w:szCs w:val="14"/>
                              </w:rPr>
                              <w:t>o</w:t>
                            </w:r>
                            <w:r>
                              <w:rPr>
                                <w:rFonts w:ascii="Arial" w:eastAsia="Arial" w:hAnsi="Arial" w:cs="Arial"/>
                                <w:spacing w:val="6"/>
                                <w:position w:val="3"/>
                                <w:sz w:val="14"/>
                                <w:szCs w:val="14"/>
                              </w:rPr>
                              <w:t>y</w:t>
                            </w:r>
                            <w:r>
                              <w:rPr>
                                <w:rFonts w:ascii="Arial" w:eastAsia="Arial" w:hAnsi="Arial" w:cs="Arial"/>
                                <w:position w:val="3"/>
                                <w:sz w:val="14"/>
                                <w:szCs w:val="14"/>
                              </w:rPr>
                              <w:t>D</w:t>
                            </w:r>
                            <w:r>
                              <w:rPr>
                                <w:rFonts w:ascii="Arial" w:eastAsia="Arial" w:hAnsi="Arial" w:cs="Arial"/>
                                <w:spacing w:val="7"/>
                                <w:position w:val="3"/>
                                <w:sz w:val="14"/>
                                <w:szCs w:val="14"/>
                              </w:rPr>
                              <w:t>i</w:t>
                            </w:r>
                            <w:r>
                              <w:rPr>
                                <w:rFonts w:ascii="Arial" w:eastAsia="Arial" w:hAnsi="Arial" w:cs="Arial"/>
                                <w:spacing w:val="-2"/>
                                <w:position w:val="3"/>
                                <w:sz w:val="14"/>
                                <w:szCs w:val="14"/>
                              </w:rPr>
                              <w:t>a</w:t>
                            </w:r>
                            <w:r>
                              <w:rPr>
                                <w:rFonts w:ascii="Arial" w:eastAsia="Arial" w:hAnsi="Arial" w:cs="Arial"/>
                                <w:spacing w:val="7"/>
                                <w:position w:val="3"/>
                                <w:sz w:val="14"/>
                                <w:szCs w:val="14"/>
                              </w:rPr>
                              <w:t>l</w:t>
                            </w:r>
                            <w:r>
                              <w:rPr>
                                <w:rFonts w:ascii="Arial" w:eastAsia="Arial" w:hAnsi="Arial" w:cs="Arial"/>
                                <w:spacing w:val="-2"/>
                                <w:position w:val="3"/>
                                <w:sz w:val="14"/>
                                <w:szCs w:val="14"/>
                              </w:rPr>
                              <w:t>o</w:t>
                            </w:r>
                            <w:r>
                              <w:rPr>
                                <w:rFonts w:ascii="Arial" w:eastAsia="Arial" w:hAnsi="Arial" w:cs="Arial"/>
                                <w:position w:val="3"/>
                                <w:sz w:val="14"/>
                                <w:szCs w:val="14"/>
                              </w:rPr>
                              <w:t>g</w:t>
                            </w:r>
                            <w:r>
                              <w:rPr>
                                <w:rFonts w:ascii="Arial" w:eastAsia="Arial" w:hAnsi="Arial" w:cs="Arial"/>
                                <w:spacing w:val="-6"/>
                                <w:position w:val="3"/>
                                <w:sz w:val="14"/>
                                <w:szCs w:val="14"/>
                              </w:rPr>
                              <w:t xml:space="preserve"> </w:t>
                            </w:r>
                            <w:r>
                              <w:rPr>
                                <w:rFonts w:ascii="Arial" w:eastAsia="Arial" w:hAnsi="Arial" w:cs="Arial"/>
                                <w:position w:val="3"/>
                                <w:sz w:val="14"/>
                                <w:szCs w:val="14"/>
                              </w:rPr>
                              <w:tab/>
                            </w:r>
                            <w:r>
                              <w:rPr>
                                <w:rFonts w:ascii="Arial" w:eastAsia="Arial" w:hAnsi="Arial" w:cs="Arial"/>
                                <w:spacing w:val="4"/>
                                <w:w w:val="104"/>
                                <w:sz w:val="14"/>
                                <w:szCs w:val="14"/>
                              </w:rPr>
                              <w:t>T</w:t>
                            </w:r>
                            <w:r>
                              <w:rPr>
                                <w:rFonts w:ascii="Arial" w:eastAsia="Arial" w:hAnsi="Arial" w:cs="Arial"/>
                                <w:spacing w:val="-2"/>
                                <w:w w:val="104"/>
                                <w:sz w:val="14"/>
                                <w:szCs w:val="14"/>
                              </w:rPr>
                              <w:t>h</w:t>
                            </w:r>
                            <w:r>
                              <w:rPr>
                                <w:rFonts w:ascii="Arial" w:eastAsia="Arial" w:hAnsi="Arial" w:cs="Arial"/>
                                <w:spacing w:val="4"/>
                                <w:w w:val="104"/>
                                <w:sz w:val="14"/>
                                <w:szCs w:val="14"/>
                              </w:rPr>
                              <w:t>r</w:t>
                            </w:r>
                            <w:r>
                              <w:rPr>
                                <w:rFonts w:ascii="Arial" w:eastAsia="Arial" w:hAnsi="Arial" w:cs="Arial"/>
                                <w:spacing w:val="-2"/>
                                <w:w w:val="104"/>
                                <w:sz w:val="14"/>
                                <w:szCs w:val="14"/>
                              </w:rPr>
                              <w:t>ead</w:t>
                            </w:r>
                            <w:r>
                              <w:rPr>
                                <w:rFonts w:ascii="Arial" w:eastAsia="Arial" w:hAnsi="Arial" w:cs="Arial"/>
                                <w:spacing w:val="-1"/>
                                <w:w w:val="103"/>
                                <w:sz w:val="14"/>
                                <w:szCs w:val="14"/>
                              </w:rPr>
                              <w:t>::</w:t>
                            </w:r>
                            <w:r>
                              <w:rPr>
                                <w:rFonts w:ascii="Arial" w:eastAsia="Arial" w:hAnsi="Arial" w:cs="Arial"/>
                                <w:w w:val="104"/>
                                <w:sz w:val="14"/>
                                <w:szCs w:val="14"/>
                              </w:rPr>
                              <w:t>R</w:t>
                            </w:r>
                            <w:r>
                              <w:rPr>
                                <w:rFonts w:ascii="Arial" w:eastAsia="Arial" w:hAnsi="Arial" w:cs="Arial"/>
                                <w:spacing w:val="-2"/>
                                <w:w w:val="104"/>
                                <w:sz w:val="14"/>
                                <w:szCs w:val="14"/>
                              </w:rPr>
                              <w:t>eg</w:t>
                            </w:r>
                            <w:r>
                              <w:rPr>
                                <w:rFonts w:ascii="Arial" w:eastAsia="Arial" w:hAnsi="Arial" w:cs="Arial"/>
                                <w:spacing w:val="7"/>
                                <w:w w:val="104"/>
                                <w:sz w:val="14"/>
                                <w:szCs w:val="14"/>
                              </w:rPr>
                              <w:t>i</w:t>
                            </w:r>
                            <w:r>
                              <w:rPr>
                                <w:rFonts w:ascii="Arial" w:eastAsia="Arial" w:hAnsi="Arial" w:cs="Arial"/>
                                <w:spacing w:val="6"/>
                                <w:w w:val="104"/>
                                <w:sz w:val="14"/>
                                <w:szCs w:val="14"/>
                              </w:rPr>
                              <w:t>s</w:t>
                            </w:r>
                            <w:r>
                              <w:rPr>
                                <w:rFonts w:ascii="Arial" w:eastAsia="Arial" w:hAnsi="Arial" w:cs="Arial"/>
                                <w:spacing w:val="-1"/>
                                <w:w w:val="103"/>
                                <w:sz w:val="14"/>
                                <w:szCs w:val="14"/>
                              </w:rPr>
                              <w:t>t</w:t>
                            </w:r>
                            <w:r>
                              <w:rPr>
                                <w:rFonts w:ascii="Arial" w:eastAsia="Arial" w:hAnsi="Arial" w:cs="Arial"/>
                                <w:spacing w:val="4"/>
                                <w:w w:val="104"/>
                                <w:sz w:val="14"/>
                                <w:szCs w:val="14"/>
                              </w:rPr>
                              <w:t>r</w:t>
                            </w:r>
                            <w:r>
                              <w:rPr>
                                <w:rFonts w:ascii="Arial" w:eastAsia="Arial" w:hAnsi="Arial" w:cs="Arial"/>
                                <w:spacing w:val="6"/>
                                <w:w w:val="104"/>
                                <w:sz w:val="14"/>
                                <w:szCs w:val="14"/>
                              </w:rPr>
                              <w:t>y</w:t>
                            </w:r>
                            <w:r>
                              <w:rPr>
                                <w:rFonts w:ascii="Arial" w:eastAsia="Arial" w:hAnsi="Arial" w:cs="Arial"/>
                                <w:w w:val="104"/>
                                <w:sz w:val="14"/>
                                <w:szCs w:val="14"/>
                              </w:rPr>
                              <w:t>R</w:t>
                            </w:r>
                            <w:r>
                              <w:rPr>
                                <w:rFonts w:ascii="Arial" w:eastAsia="Arial" w:hAnsi="Arial" w:cs="Arial"/>
                                <w:spacing w:val="-2"/>
                                <w:w w:val="104"/>
                                <w:sz w:val="14"/>
                                <w:szCs w:val="14"/>
                              </w:rPr>
                              <w:t>ene</w:t>
                            </w:r>
                            <w:r>
                              <w:rPr>
                                <w:rFonts w:ascii="Arial" w:eastAsia="Arial" w:hAnsi="Arial" w:cs="Arial"/>
                                <w:w w:val="104"/>
                                <w:sz w:val="14"/>
                                <w:szCs w:val="14"/>
                              </w:rPr>
                              <w:t>w</w:t>
                            </w:r>
                            <w:r>
                              <w:rPr>
                                <w:rFonts w:ascii="Arial" w:eastAsia="Arial" w:hAnsi="Arial" w:cs="Arial"/>
                                <w:spacing w:val="-2"/>
                                <w:w w:val="104"/>
                                <w:sz w:val="14"/>
                                <w:szCs w:val="14"/>
                              </w:rPr>
                              <w:t>a</w:t>
                            </w:r>
                            <w:r>
                              <w:rPr>
                                <w:rFonts w:ascii="Arial" w:eastAsia="Arial" w:hAnsi="Arial" w:cs="Arial"/>
                                <w:w w:val="104"/>
                                <w:sz w:val="14"/>
                                <w:szCs w:val="14"/>
                              </w:rPr>
                              <w:t>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08" o:spid="_x0000_s1051" type="#_x0000_t202" style="position:absolute;left:0;text-align:left;margin-left:94.85pt;margin-top:58.8pt;width:427pt;height:236.15pt;z-index:-251133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" filled="f" stroked="f">
                <v:textbox inset="0,0,0,0">
                  <w:txbxContent>
                    <w:p w14:paraId="1622B2B1" w14:textId="77777777" w:rsidR="00583B21" w:rsidRDefault="00583B21" w:rsidP="00583B21">
                      <w:pPr>
                        <w:tabs>
                          <w:tab w:val="left" w:pos="2060"/>
                          <w:tab w:val="left" w:pos="3960"/>
                        </w:tabs>
                        <w:spacing w:before="87" w:after="0" w:line="240" w:lineRule="auto"/>
                        <w:ind w:right="2429"/>
                        <w:jc w:val="right"/>
                        <w:rPr>
                          <w:rFonts w:ascii="Arial" w:eastAsia="Arial" w:hAnsi="Arial" w:cs="Arial"/>
                          <w:sz w:val="14"/>
                          <w:szCs w:val="14"/>
                        </w:rPr>
                      </w:pPr>
                      <w:r>
                        <w:rPr>
                          <w:rFonts w:ascii="Arial" w:eastAsia="Arial" w:hAnsi="Arial" w:cs="Arial"/>
                          <w:spacing w:val="8"/>
                          <w:w w:val="103"/>
                          <w:sz w:val="14"/>
                          <w:szCs w:val="14"/>
                        </w:rPr>
                        <w:t>S</w:t>
                      </w:r>
                      <w:r>
                        <w:rPr>
                          <w:rFonts w:ascii="Arial" w:eastAsia="Arial" w:hAnsi="Arial" w:cs="Arial"/>
                          <w:spacing w:val="-2"/>
                          <w:w w:val="103"/>
                          <w:sz w:val="14"/>
                          <w:szCs w:val="14"/>
                        </w:rPr>
                        <w:t>en</w:t>
                      </w:r>
                      <w:r>
                        <w:rPr>
                          <w:rFonts w:ascii="Arial" w:eastAsia="Arial" w:hAnsi="Arial" w:cs="Arial"/>
                          <w:spacing w:val="6"/>
                          <w:w w:val="103"/>
                          <w:sz w:val="14"/>
                          <w:szCs w:val="14"/>
                        </w:rPr>
                        <w:t>s</w:t>
                      </w:r>
                      <w:r>
                        <w:rPr>
                          <w:rFonts w:ascii="Arial" w:eastAsia="Arial" w:hAnsi="Arial" w:cs="Arial"/>
                          <w:spacing w:val="-2"/>
                          <w:w w:val="103"/>
                          <w:sz w:val="14"/>
                          <w:szCs w:val="14"/>
                        </w:rPr>
                        <w:t>o</w:t>
                      </w:r>
                      <w:r>
                        <w:rPr>
                          <w:rFonts w:ascii="Arial" w:eastAsia="Arial" w:hAnsi="Arial" w:cs="Arial"/>
                          <w:spacing w:val="4"/>
                          <w:w w:val="103"/>
                          <w:sz w:val="14"/>
                          <w:szCs w:val="14"/>
                        </w:rPr>
                        <w:t>r</w:t>
                      </w:r>
                      <w:r>
                        <w:rPr>
                          <w:rFonts w:ascii="Arial" w:eastAsia="Arial" w:hAnsi="Arial" w:cs="Arial"/>
                          <w:spacing w:val="6"/>
                          <w:w w:val="103"/>
                          <w:sz w:val="14"/>
                          <w:szCs w:val="14"/>
                        </w:rPr>
                        <w:t>G</w:t>
                      </w:r>
                      <w:r>
                        <w:rPr>
                          <w:rFonts w:ascii="Arial" w:eastAsia="Arial" w:hAnsi="Arial" w:cs="Arial"/>
                          <w:spacing w:val="4"/>
                          <w:w w:val="103"/>
                          <w:sz w:val="14"/>
                          <w:szCs w:val="14"/>
                        </w:rPr>
                        <w:t>r</w:t>
                      </w:r>
                      <w:r>
                        <w:rPr>
                          <w:rFonts w:ascii="Arial" w:eastAsia="Arial" w:hAnsi="Arial" w:cs="Arial"/>
                          <w:spacing w:val="7"/>
                          <w:w w:val="103"/>
                          <w:sz w:val="14"/>
                          <w:szCs w:val="14"/>
                        </w:rPr>
                        <w:t>i</w:t>
                      </w:r>
                      <w:r>
                        <w:rPr>
                          <w:rFonts w:ascii="Arial" w:eastAsia="Arial" w:hAnsi="Arial" w:cs="Arial"/>
                          <w:spacing w:val="-2"/>
                          <w:w w:val="103"/>
                          <w:sz w:val="14"/>
                          <w:szCs w:val="14"/>
                        </w:rPr>
                        <w:t>d</w:t>
                      </w:r>
                      <w:r>
                        <w:rPr>
                          <w:rFonts w:ascii="Arial" w:eastAsia="Arial" w:hAnsi="Arial" w:cs="Arial"/>
                          <w:w w:val="103"/>
                          <w:sz w:val="14"/>
                          <w:szCs w:val="14"/>
                        </w:rPr>
                        <w:t>C</w:t>
                      </w:r>
                      <w:r>
                        <w:rPr>
                          <w:rFonts w:ascii="Arial" w:eastAsia="Arial" w:hAnsi="Arial" w:cs="Arial"/>
                          <w:spacing w:val="-2"/>
                          <w:w w:val="103"/>
                          <w:sz w:val="14"/>
                          <w:szCs w:val="14"/>
                        </w:rPr>
                        <w:t>on</w:t>
                      </w:r>
                      <w:r>
                        <w:rPr>
                          <w:rFonts w:ascii="Arial" w:eastAsia="Arial" w:hAnsi="Arial" w:cs="Arial"/>
                          <w:spacing w:val="-1"/>
                          <w:w w:val="103"/>
                          <w:sz w:val="14"/>
                          <w:szCs w:val="14"/>
                        </w:rPr>
                        <w:t>t</w:t>
                      </w:r>
                      <w:r>
                        <w:rPr>
                          <w:rFonts w:ascii="Arial" w:eastAsia="Arial" w:hAnsi="Arial" w:cs="Arial"/>
                          <w:spacing w:val="4"/>
                          <w:w w:val="103"/>
                          <w:sz w:val="14"/>
                          <w:szCs w:val="14"/>
                        </w:rPr>
                        <w:t>r</w:t>
                      </w:r>
                      <w:r>
                        <w:rPr>
                          <w:rFonts w:ascii="Arial" w:eastAsia="Arial" w:hAnsi="Arial" w:cs="Arial"/>
                          <w:spacing w:val="-2"/>
                          <w:w w:val="103"/>
                          <w:sz w:val="14"/>
                          <w:szCs w:val="14"/>
                        </w:rPr>
                        <w:t>o</w:t>
                      </w:r>
                      <w:r>
                        <w:rPr>
                          <w:rFonts w:ascii="Arial" w:eastAsia="Arial" w:hAnsi="Arial" w:cs="Arial"/>
                          <w:spacing w:val="7"/>
                          <w:w w:val="103"/>
                          <w:sz w:val="14"/>
                          <w:szCs w:val="14"/>
                        </w:rPr>
                        <w:t>l</w:t>
                      </w:r>
                      <w:r>
                        <w:rPr>
                          <w:rFonts w:ascii="Arial" w:eastAsia="Arial" w:hAnsi="Arial" w:cs="Arial"/>
                          <w:spacing w:val="-2"/>
                          <w:w w:val="103"/>
                          <w:sz w:val="14"/>
                          <w:szCs w:val="14"/>
                        </w:rPr>
                        <w:t>L</w:t>
                      </w:r>
                      <w:r>
                        <w:rPr>
                          <w:rFonts w:ascii="Arial" w:eastAsia="Arial" w:hAnsi="Arial" w:cs="Arial"/>
                          <w:spacing w:val="7"/>
                          <w:w w:val="103"/>
                          <w:sz w:val="14"/>
                          <w:szCs w:val="14"/>
                        </w:rPr>
                        <w:t>i</w:t>
                      </w:r>
                      <w:r>
                        <w:rPr>
                          <w:rFonts w:ascii="Arial" w:eastAsia="Arial" w:hAnsi="Arial" w:cs="Arial"/>
                          <w:spacing w:val="6"/>
                          <w:w w:val="103"/>
                          <w:sz w:val="14"/>
                          <w:szCs w:val="14"/>
                        </w:rPr>
                        <w:t>s</w:t>
                      </w:r>
                      <w:r>
                        <w:rPr>
                          <w:rFonts w:ascii="Arial" w:eastAsia="Arial" w:hAnsi="Arial" w:cs="Arial"/>
                          <w:spacing w:val="-1"/>
                          <w:w w:val="103"/>
                          <w:sz w:val="14"/>
                          <w:szCs w:val="14"/>
                        </w:rPr>
                        <w:t>t</w:t>
                      </w:r>
                      <w:r>
                        <w:rPr>
                          <w:rFonts w:ascii="Arial" w:eastAsia="Arial" w:hAnsi="Arial" w:cs="Arial"/>
                          <w:spacing w:val="-2"/>
                          <w:w w:val="103"/>
                          <w:sz w:val="14"/>
                          <w:szCs w:val="14"/>
                        </w:rPr>
                        <w:t>ene</w:t>
                      </w:r>
                      <w:r>
                        <w:rPr>
                          <w:rFonts w:ascii="Arial" w:eastAsia="Arial" w:hAnsi="Arial" w:cs="Arial"/>
                          <w:w w:val="103"/>
                          <w:sz w:val="14"/>
                          <w:szCs w:val="14"/>
                        </w:rPr>
                        <w:t>r</w:t>
                      </w:r>
                      <w:r>
                        <w:rPr>
                          <w:rFonts w:ascii="Arial" w:eastAsia="Arial" w:hAnsi="Arial" w:cs="Arial"/>
                          <w:spacing w:val="-25"/>
                          <w:w w:val="103"/>
                          <w:sz w:val="14"/>
                          <w:szCs w:val="14"/>
                        </w:rPr>
                        <w:t xml:space="preserve"> </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A</w:t>
                      </w:r>
                      <w:r>
                        <w:rPr>
                          <w:rFonts w:ascii="Arial" w:eastAsia="Arial" w:hAnsi="Arial" w:cs="Arial"/>
                          <w:spacing w:val="-2"/>
                          <w:w w:val="104"/>
                          <w:sz w:val="14"/>
                          <w:szCs w:val="14"/>
                        </w:rPr>
                        <w:t>dap</w:t>
                      </w:r>
                      <w:r>
                        <w:rPr>
                          <w:rFonts w:ascii="Arial" w:eastAsia="Arial" w:hAnsi="Arial" w:cs="Arial"/>
                          <w:spacing w:val="-1"/>
                          <w:w w:val="103"/>
                          <w:sz w:val="14"/>
                          <w:szCs w:val="14"/>
                        </w:rPr>
                        <w:t>t</w:t>
                      </w:r>
                      <w:r>
                        <w:rPr>
                          <w:rFonts w:ascii="Arial" w:eastAsia="Arial" w:hAnsi="Arial" w:cs="Arial"/>
                          <w:spacing w:val="-2"/>
                          <w:w w:val="104"/>
                          <w:sz w:val="14"/>
                          <w:szCs w:val="14"/>
                        </w:rPr>
                        <w:t>e</w:t>
                      </w:r>
                      <w:r>
                        <w:rPr>
                          <w:rFonts w:ascii="Arial" w:eastAsia="Arial" w:hAnsi="Arial" w:cs="Arial"/>
                          <w:spacing w:val="4"/>
                          <w:w w:val="104"/>
                          <w:sz w:val="14"/>
                          <w:szCs w:val="14"/>
                        </w:rPr>
                        <w:t>r</w:t>
                      </w:r>
                      <w:r>
                        <w:rPr>
                          <w:rFonts w:ascii="Arial" w:eastAsia="Arial" w:hAnsi="Arial" w:cs="Arial"/>
                          <w:spacing w:val="-2"/>
                          <w:w w:val="104"/>
                          <w:sz w:val="14"/>
                          <w:szCs w:val="14"/>
                        </w:rPr>
                        <w:t>L</w:t>
                      </w:r>
                      <w:r>
                        <w:rPr>
                          <w:rFonts w:ascii="Arial" w:eastAsia="Arial" w:hAnsi="Arial" w:cs="Arial"/>
                          <w:spacing w:val="7"/>
                          <w:w w:val="104"/>
                          <w:sz w:val="14"/>
                          <w:szCs w:val="14"/>
                        </w:rPr>
                        <w:t>i</w:t>
                      </w:r>
                      <w:r>
                        <w:rPr>
                          <w:rFonts w:ascii="Arial" w:eastAsia="Arial" w:hAnsi="Arial" w:cs="Arial"/>
                          <w:spacing w:val="6"/>
                          <w:w w:val="104"/>
                          <w:sz w:val="14"/>
                          <w:szCs w:val="14"/>
                        </w:rPr>
                        <w:t>s</w:t>
                      </w:r>
                      <w:r>
                        <w:rPr>
                          <w:rFonts w:ascii="Arial" w:eastAsia="Arial" w:hAnsi="Arial" w:cs="Arial"/>
                          <w:spacing w:val="-1"/>
                          <w:w w:val="103"/>
                          <w:sz w:val="14"/>
                          <w:szCs w:val="14"/>
                        </w:rPr>
                        <w:t>t</w:t>
                      </w:r>
                      <w:r>
                        <w:rPr>
                          <w:rFonts w:ascii="Arial" w:eastAsia="Arial" w:hAnsi="Arial" w:cs="Arial"/>
                          <w:spacing w:val="-2"/>
                          <w:w w:val="104"/>
                          <w:sz w:val="14"/>
                          <w:szCs w:val="14"/>
                        </w:rPr>
                        <w:t>ene</w:t>
                      </w:r>
                      <w:r>
                        <w:rPr>
                          <w:rFonts w:ascii="Arial" w:eastAsia="Arial" w:hAnsi="Arial" w:cs="Arial"/>
                          <w:w w:val="104"/>
                          <w:sz w:val="14"/>
                          <w:szCs w:val="14"/>
                        </w:rPr>
                        <w:t>r</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P</w:t>
                      </w:r>
                      <w:r>
                        <w:rPr>
                          <w:rFonts w:ascii="Arial" w:eastAsia="Arial" w:hAnsi="Arial" w:cs="Arial"/>
                          <w:spacing w:val="-2"/>
                          <w:w w:val="104"/>
                          <w:sz w:val="14"/>
                          <w:szCs w:val="14"/>
                        </w:rPr>
                        <w:t>o</w:t>
                      </w:r>
                      <w:r>
                        <w:rPr>
                          <w:rFonts w:ascii="Arial" w:eastAsia="Arial" w:hAnsi="Arial" w:cs="Arial"/>
                          <w:spacing w:val="7"/>
                          <w:w w:val="104"/>
                          <w:sz w:val="14"/>
                          <w:szCs w:val="14"/>
                        </w:rPr>
                        <w:t>li</w:t>
                      </w:r>
                      <w:r>
                        <w:rPr>
                          <w:rFonts w:ascii="Arial" w:eastAsia="Arial" w:hAnsi="Arial" w:cs="Arial"/>
                          <w:spacing w:val="6"/>
                          <w:w w:val="104"/>
                          <w:sz w:val="14"/>
                          <w:szCs w:val="14"/>
                        </w:rPr>
                        <w:t>c</w:t>
                      </w:r>
                      <w:r>
                        <w:rPr>
                          <w:rFonts w:ascii="Arial" w:eastAsia="Arial" w:hAnsi="Arial" w:cs="Arial"/>
                          <w:w w:val="104"/>
                          <w:sz w:val="14"/>
                          <w:szCs w:val="14"/>
                        </w:rPr>
                        <w:t>y</w:t>
                      </w:r>
                    </w:p>
                    <w:p w14:paraId="4C2DFEAD" w14:textId="77777777" w:rsidR="00583B21" w:rsidRDefault="00583B21" w:rsidP="00583B21">
                      <w:pPr>
                        <w:spacing w:before="1" w:after="0" w:line="170" w:lineRule="exact"/>
                        <w:rPr>
                          <w:sz w:val="17"/>
                          <w:szCs w:val="17"/>
                        </w:rPr>
                      </w:pPr>
                    </w:p>
                    <w:p w14:paraId="1B900C8A" w14:textId="77777777" w:rsidR="00583B21" w:rsidRDefault="00583B21" w:rsidP="00583B21">
                      <w:pPr>
                        <w:spacing w:after="0" w:line="240" w:lineRule="auto"/>
                        <w:ind w:left="4562" w:right="3749"/>
                        <w:jc w:val="center"/>
                        <w:rPr>
                          <w:rFonts w:ascii="Arial" w:eastAsia="Arial" w:hAnsi="Arial" w:cs="Arial"/>
                          <w:sz w:val="14"/>
                          <w:szCs w:val="14"/>
                        </w:rPr>
                      </w:pPr>
                      <w:r>
                        <w:rPr>
                          <w:rFonts w:ascii="Arial" w:eastAsia="Arial" w:hAnsi="Arial" w:cs="Arial"/>
                          <w:w w:val="104"/>
                          <w:sz w:val="14"/>
                          <w:szCs w:val="14"/>
                        </w:rPr>
                        <w:t>7</w:t>
                      </w:r>
                    </w:p>
                    <w:p w14:paraId="003DCDDF" w14:textId="77777777" w:rsidR="00583B21" w:rsidRDefault="00583B21" w:rsidP="00583B21">
                      <w:pPr>
                        <w:spacing w:before="3" w:after="0" w:line="180" w:lineRule="exact"/>
                        <w:rPr>
                          <w:sz w:val="18"/>
                          <w:szCs w:val="18"/>
                        </w:rPr>
                      </w:pPr>
                    </w:p>
                    <w:p w14:paraId="5E0F9F47" w14:textId="77777777" w:rsidR="00583B21" w:rsidRDefault="00583B21" w:rsidP="00583B21">
                      <w:pPr>
                        <w:spacing w:after="0" w:line="200" w:lineRule="exact"/>
                        <w:rPr>
                          <w:sz w:val="20"/>
                          <w:szCs w:val="20"/>
                        </w:rPr>
                      </w:pPr>
                    </w:p>
                    <w:p w14:paraId="185E5AA3" w14:textId="77777777" w:rsidR="00583B21" w:rsidRDefault="00583B21" w:rsidP="00583B21">
                      <w:pPr>
                        <w:tabs>
                          <w:tab w:val="left" w:pos="4820"/>
                        </w:tabs>
                        <w:spacing w:after="0" w:line="240" w:lineRule="auto"/>
                        <w:ind w:left="2757" w:right="3555"/>
                        <w:jc w:val="center"/>
                        <w:rPr>
                          <w:rFonts w:ascii="Arial" w:eastAsia="Arial" w:hAnsi="Arial" w:cs="Arial"/>
                          <w:sz w:val="14"/>
                          <w:szCs w:val="14"/>
                        </w:rPr>
                      </w:pPr>
                      <w:r>
                        <w:rPr>
                          <w:rFonts w:ascii="Arial" w:eastAsia="Arial" w:hAnsi="Arial" w:cs="Arial"/>
                          <w:sz w:val="14"/>
                          <w:szCs w:val="14"/>
                        </w:rPr>
                        <w:t>6</w:t>
                      </w:r>
                      <w:r>
                        <w:rPr>
                          <w:rFonts w:ascii="Arial" w:eastAsia="Arial" w:hAnsi="Arial" w:cs="Arial"/>
                          <w:spacing w:val="-36"/>
                          <w:sz w:val="14"/>
                          <w:szCs w:val="14"/>
                        </w:rPr>
                        <w:t xml:space="preserve"> </w:t>
                      </w:r>
                      <w:r>
                        <w:rPr>
                          <w:rFonts w:ascii="Arial" w:eastAsia="Arial" w:hAnsi="Arial" w:cs="Arial"/>
                          <w:sz w:val="14"/>
                          <w:szCs w:val="14"/>
                        </w:rPr>
                        <w:tab/>
                      </w:r>
                      <w:r>
                        <w:rPr>
                          <w:rFonts w:ascii="Arial" w:eastAsia="Arial" w:hAnsi="Arial" w:cs="Arial"/>
                          <w:w w:val="104"/>
                          <w:sz w:val="14"/>
                          <w:szCs w:val="14"/>
                        </w:rPr>
                        <w:t>8</w:t>
                      </w:r>
                    </w:p>
                    <w:p w14:paraId="76C7DA08" w14:textId="77777777" w:rsidR="00583B21" w:rsidRDefault="00583B21" w:rsidP="00583B21">
                      <w:pPr>
                        <w:spacing w:before="4" w:after="0" w:line="180" w:lineRule="exact"/>
                        <w:rPr>
                          <w:sz w:val="18"/>
                          <w:szCs w:val="18"/>
                        </w:rPr>
                      </w:pPr>
                    </w:p>
                    <w:p w14:paraId="6C04554C" w14:textId="77777777" w:rsidR="00583B21" w:rsidRDefault="00583B21" w:rsidP="00583B21">
                      <w:pPr>
                        <w:tabs>
                          <w:tab w:val="left" w:pos="3580"/>
                          <w:tab w:val="left" w:pos="5260"/>
                        </w:tabs>
                        <w:spacing w:after="0" w:line="240" w:lineRule="auto"/>
                        <w:ind w:left="1199" w:right="-20"/>
                        <w:rPr>
                          <w:rFonts w:ascii="Arial" w:eastAsia="Arial" w:hAnsi="Arial" w:cs="Arial"/>
                          <w:sz w:val="14"/>
                          <w:szCs w:val="14"/>
                        </w:rPr>
                      </w:pPr>
                      <w:r>
                        <w:rPr>
                          <w:rFonts w:ascii="Arial" w:eastAsia="Arial" w:hAnsi="Arial" w:cs="Arial"/>
                          <w:spacing w:val="4"/>
                          <w:sz w:val="14"/>
                          <w:szCs w:val="14"/>
                        </w:rPr>
                        <w:t>F</w:t>
                      </w:r>
                      <w:r>
                        <w:rPr>
                          <w:rFonts w:ascii="Arial" w:eastAsia="Arial" w:hAnsi="Arial" w:cs="Arial"/>
                          <w:spacing w:val="-2"/>
                          <w:sz w:val="14"/>
                          <w:szCs w:val="14"/>
                        </w:rPr>
                        <w:t>o</w:t>
                      </w:r>
                      <w:r>
                        <w:rPr>
                          <w:rFonts w:ascii="Arial" w:eastAsia="Arial" w:hAnsi="Arial" w:cs="Arial"/>
                          <w:spacing w:val="4"/>
                          <w:sz w:val="14"/>
                          <w:szCs w:val="14"/>
                        </w:rPr>
                        <w:t>r</w:t>
                      </w:r>
                      <w:r>
                        <w:rPr>
                          <w:rFonts w:ascii="Arial" w:eastAsia="Arial" w:hAnsi="Arial" w:cs="Arial"/>
                          <w:spacing w:val="6"/>
                          <w:sz w:val="14"/>
                          <w:szCs w:val="14"/>
                        </w:rPr>
                        <w:t>k</w:t>
                      </w:r>
                      <w:r>
                        <w:rPr>
                          <w:rFonts w:ascii="Arial" w:eastAsia="Arial" w:hAnsi="Arial" w:cs="Arial"/>
                          <w:sz w:val="14"/>
                          <w:szCs w:val="14"/>
                        </w:rPr>
                        <w:t>D</w:t>
                      </w:r>
                      <w:r>
                        <w:rPr>
                          <w:rFonts w:ascii="Arial" w:eastAsia="Arial" w:hAnsi="Arial" w:cs="Arial"/>
                          <w:spacing w:val="-2"/>
                          <w:sz w:val="14"/>
                          <w:szCs w:val="14"/>
                        </w:rPr>
                        <w:t>aemo</w:t>
                      </w:r>
                      <w:r>
                        <w:rPr>
                          <w:rFonts w:ascii="Arial" w:eastAsia="Arial" w:hAnsi="Arial" w:cs="Arial"/>
                          <w:sz w:val="14"/>
                          <w:szCs w:val="14"/>
                        </w:rPr>
                        <w:t>n</w:t>
                      </w:r>
                      <w:r>
                        <w:rPr>
                          <w:rFonts w:ascii="Arial" w:eastAsia="Arial" w:hAnsi="Arial" w:cs="Arial"/>
                          <w:spacing w:val="-7"/>
                          <w:sz w:val="14"/>
                          <w:szCs w:val="14"/>
                        </w:rPr>
                        <w:t xml:space="preserve"> </w:t>
                      </w:r>
                      <w:r>
                        <w:rPr>
                          <w:rFonts w:ascii="Arial" w:eastAsia="Arial" w:hAnsi="Arial" w:cs="Arial"/>
                          <w:sz w:val="14"/>
                          <w:szCs w:val="14"/>
                        </w:rPr>
                        <w:tab/>
                      </w:r>
                      <w:r>
                        <w:rPr>
                          <w:rFonts w:ascii="Arial" w:eastAsia="Arial" w:hAnsi="Arial" w:cs="Arial"/>
                          <w:spacing w:val="6"/>
                          <w:sz w:val="14"/>
                          <w:szCs w:val="14"/>
                        </w:rPr>
                        <w:t>G</w:t>
                      </w:r>
                      <w:r>
                        <w:rPr>
                          <w:rFonts w:ascii="Arial" w:eastAsia="Arial" w:hAnsi="Arial" w:cs="Arial"/>
                          <w:spacing w:val="8"/>
                          <w:sz w:val="14"/>
                          <w:szCs w:val="14"/>
                        </w:rPr>
                        <w:t>PS</w:t>
                      </w:r>
                      <w:r>
                        <w:rPr>
                          <w:rFonts w:ascii="Arial" w:eastAsia="Arial" w:hAnsi="Arial" w:cs="Arial"/>
                          <w:spacing w:val="-2"/>
                          <w:sz w:val="14"/>
                          <w:szCs w:val="14"/>
                        </w:rPr>
                        <w:t>Manage</w:t>
                      </w:r>
                      <w:r>
                        <w:rPr>
                          <w:rFonts w:ascii="Arial" w:eastAsia="Arial" w:hAnsi="Arial" w:cs="Arial"/>
                          <w:sz w:val="14"/>
                          <w:szCs w:val="14"/>
                        </w:rPr>
                        <w:t>r</w:t>
                      </w:r>
                      <w:r>
                        <w:rPr>
                          <w:rFonts w:ascii="Arial" w:eastAsia="Arial" w:hAnsi="Arial" w:cs="Arial"/>
                          <w:spacing w:val="-5"/>
                          <w:sz w:val="14"/>
                          <w:szCs w:val="14"/>
                        </w:rPr>
                        <w:t xml:space="preserve"> </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A</w:t>
                      </w:r>
                      <w:r>
                        <w:rPr>
                          <w:rFonts w:ascii="Arial" w:eastAsia="Arial" w:hAnsi="Arial" w:cs="Arial"/>
                          <w:spacing w:val="-2"/>
                          <w:w w:val="104"/>
                          <w:sz w:val="14"/>
                          <w:szCs w:val="14"/>
                        </w:rPr>
                        <w:t>dap</w:t>
                      </w:r>
                      <w:r>
                        <w:rPr>
                          <w:rFonts w:ascii="Arial" w:eastAsia="Arial" w:hAnsi="Arial" w:cs="Arial"/>
                          <w:spacing w:val="-1"/>
                          <w:w w:val="103"/>
                          <w:sz w:val="14"/>
                          <w:szCs w:val="14"/>
                        </w:rPr>
                        <w:t>t</w:t>
                      </w:r>
                      <w:r>
                        <w:rPr>
                          <w:rFonts w:ascii="Arial" w:eastAsia="Arial" w:hAnsi="Arial" w:cs="Arial"/>
                          <w:spacing w:val="-2"/>
                          <w:w w:val="104"/>
                          <w:sz w:val="14"/>
                          <w:szCs w:val="14"/>
                        </w:rPr>
                        <w:t>e</w:t>
                      </w:r>
                      <w:r>
                        <w:rPr>
                          <w:rFonts w:ascii="Arial" w:eastAsia="Arial" w:hAnsi="Arial" w:cs="Arial"/>
                          <w:w w:val="104"/>
                          <w:sz w:val="14"/>
                          <w:szCs w:val="14"/>
                        </w:rPr>
                        <w:t>r</w:t>
                      </w:r>
                    </w:p>
                    <w:p w14:paraId="7D493021" w14:textId="77777777" w:rsidR="00583B21" w:rsidRDefault="00583B21" w:rsidP="00583B21">
                      <w:pPr>
                        <w:spacing w:before="10" w:after="0" w:line="280" w:lineRule="exact"/>
                        <w:rPr>
                          <w:sz w:val="28"/>
                          <w:szCs w:val="28"/>
                        </w:rPr>
                      </w:pPr>
                    </w:p>
                    <w:p w14:paraId="7BC85500" w14:textId="77777777" w:rsidR="00583B21" w:rsidRDefault="00583B21" w:rsidP="00583B21">
                      <w:pPr>
                        <w:spacing w:after="0" w:line="132" w:lineRule="exact"/>
                        <w:ind w:left="4272" w:right="4048"/>
                        <w:jc w:val="center"/>
                        <w:rPr>
                          <w:rFonts w:ascii="Arial" w:eastAsia="Arial" w:hAnsi="Arial" w:cs="Arial"/>
                          <w:sz w:val="14"/>
                          <w:szCs w:val="14"/>
                        </w:rPr>
                      </w:pPr>
                      <w:r>
                        <w:rPr>
                          <w:rFonts w:ascii="Arial" w:eastAsia="Arial" w:hAnsi="Arial" w:cs="Arial"/>
                          <w:w w:val="104"/>
                          <w:position w:val="-3"/>
                          <w:sz w:val="14"/>
                          <w:szCs w:val="14"/>
                        </w:rPr>
                        <w:t>4</w:t>
                      </w:r>
                    </w:p>
                    <w:p w14:paraId="4F71DA4F" w14:textId="77777777" w:rsidR="00583B21" w:rsidRDefault="00583B21" w:rsidP="00583B21">
                      <w:pPr>
                        <w:tabs>
                          <w:tab w:val="left" w:pos="4280"/>
                        </w:tabs>
                        <w:spacing w:after="0" w:line="102" w:lineRule="exact"/>
                        <w:ind w:left="1213" w:right="-20"/>
                        <w:rPr>
                          <w:rFonts w:ascii="Arial" w:eastAsia="Arial" w:hAnsi="Arial" w:cs="Arial"/>
                          <w:sz w:val="14"/>
                          <w:szCs w:val="14"/>
                        </w:rPr>
                      </w:pPr>
                      <w:r>
                        <w:rPr>
                          <w:rFonts w:ascii="Arial" w:eastAsia="Arial" w:hAnsi="Arial" w:cs="Arial"/>
                          <w:position w:val="3"/>
                          <w:sz w:val="14"/>
                          <w:szCs w:val="14"/>
                        </w:rPr>
                        <w:t>5</w:t>
                      </w:r>
                      <w:r>
                        <w:rPr>
                          <w:rFonts w:ascii="Arial" w:eastAsia="Arial" w:hAnsi="Arial" w:cs="Arial"/>
                          <w:spacing w:val="-36"/>
                          <w:position w:val="3"/>
                          <w:sz w:val="14"/>
                          <w:szCs w:val="14"/>
                        </w:rPr>
                        <w:t xml:space="preserve"> </w:t>
                      </w:r>
                      <w:r>
                        <w:rPr>
                          <w:rFonts w:ascii="Arial" w:eastAsia="Arial" w:hAnsi="Arial" w:cs="Arial"/>
                          <w:position w:val="3"/>
                          <w:sz w:val="14"/>
                          <w:szCs w:val="14"/>
                        </w:rPr>
                        <w:tab/>
                      </w:r>
                      <w:r>
                        <w:rPr>
                          <w:rFonts w:ascii="Arial" w:eastAsia="Arial" w:hAnsi="Arial" w:cs="Arial"/>
                          <w:w w:val="104"/>
                          <w:sz w:val="14"/>
                          <w:szCs w:val="14"/>
                        </w:rPr>
                        <w:t>1</w:t>
                      </w:r>
                    </w:p>
                    <w:p w14:paraId="5DD0E589" w14:textId="77777777" w:rsidR="00583B21" w:rsidRDefault="00583B21" w:rsidP="00583B21">
                      <w:pPr>
                        <w:spacing w:after="0" w:line="44" w:lineRule="exact"/>
                        <w:ind w:left="1213" w:right="-20"/>
                        <w:rPr>
                          <w:rFonts w:ascii="Arial" w:eastAsia="Arial" w:hAnsi="Arial" w:cs="Arial"/>
                          <w:sz w:val="14"/>
                          <w:szCs w:val="14"/>
                        </w:rPr>
                      </w:pPr>
                      <w:r>
                        <w:rPr>
                          <w:rFonts w:ascii="Arial" w:eastAsia="Arial" w:hAnsi="Arial" w:cs="Arial"/>
                          <w:w w:val="103"/>
                          <w:sz w:val="14"/>
                          <w:szCs w:val="14"/>
                        </w:rPr>
                        <w:t>:</w:t>
                      </w:r>
                    </w:p>
                    <w:p w14:paraId="320294A2" w14:textId="77777777" w:rsidR="00583B21" w:rsidRDefault="00583B21" w:rsidP="00583B21">
                      <w:pPr>
                        <w:spacing w:after="0" w:line="86" w:lineRule="exact"/>
                        <w:ind w:left="1213" w:right="-20"/>
                        <w:rPr>
                          <w:rFonts w:ascii="Arial" w:eastAsia="Arial" w:hAnsi="Arial" w:cs="Arial"/>
                          <w:sz w:val="14"/>
                          <w:szCs w:val="14"/>
                        </w:rPr>
                      </w:pPr>
                      <w:proofErr w:type="gramStart"/>
                      <w:r>
                        <w:rPr>
                          <w:rFonts w:ascii="Arial" w:eastAsia="Arial" w:hAnsi="Arial" w:cs="Arial"/>
                          <w:w w:val="104"/>
                          <w:sz w:val="14"/>
                          <w:szCs w:val="14"/>
                        </w:rPr>
                        <w:t>b</w:t>
                      </w:r>
                      <w:proofErr w:type="gramEnd"/>
                    </w:p>
                    <w:p w14:paraId="280CD8DB" w14:textId="77777777" w:rsidR="00583B21" w:rsidRDefault="00583B21" w:rsidP="00583B21">
                      <w:pPr>
                        <w:spacing w:after="0" w:line="94" w:lineRule="exact"/>
                        <w:ind w:left="1213" w:right="-20"/>
                        <w:rPr>
                          <w:rFonts w:ascii="Arial" w:eastAsia="Arial" w:hAnsi="Arial" w:cs="Arial"/>
                          <w:sz w:val="14"/>
                          <w:szCs w:val="14"/>
                        </w:rPr>
                      </w:pPr>
                      <w:proofErr w:type="gramStart"/>
                      <w:r>
                        <w:rPr>
                          <w:rFonts w:ascii="Arial" w:eastAsia="Arial" w:hAnsi="Arial" w:cs="Arial"/>
                          <w:w w:val="104"/>
                          <w:sz w:val="14"/>
                          <w:szCs w:val="14"/>
                        </w:rPr>
                        <w:t>n</w:t>
                      </w:r>
                      <w:proofErr w:type="gramEnd"/>
                    </w:p>
                    <w:p w14:paraId="0FE80069" w14:textId="77777777" w:rsidR="00583B21" w:rsidRDefault="00583B21" w:rsidP="00583B21">
                      <w:pPr>
                        <w:spacing w:after="0" w:line="22" w:lineRule="exact"/>
                        <w:ind w:right="2343"/>
                        <w:jc w:val="right"/>
                        <w:rPr>
                          <w:rFonts w:ascii="Arial" w:eastAsia="Arial" w:hAnsi="Arial" w:cs="Arial"/>
                          <w:sz w:val="14"/>
                          <w:szCs w:val="14"/>
                        </w:rPr>
                      </w:pPr>
                      <w:r>
                        <w:rPr>
                          <w:rFonts w:ascii="Arial" w:eastAsia="Arial" w:hAnsi="Arial" w:cs="Arial"/>
                          <w:w w:val="104"/>
                          <w:position w:val="3"/>
                          <w:sz w:val="14"/>
                          <w:szCs w:val="14"/>
                        </w:rPr>
                        <w:t>9</w:t>
                      </w:r>
                    </w:p>
                    <w:p w14:paraId="52646E1F" w14:textId="77777777" w:rsidR="00583B21" w:rsidRDefault="00583B21" w:rsidP="00583B21">
                      <w:pPr>
                        <w:spacing w:before="51" w:after="0" w:line="240" w:lineRule="auto"/>
                        <w:ind w:left="3644" w:right="4124"/>
                        <w:jc w:val="center"/>
                        <w:rPr>
                          <w:rFonts w:ascii="Arial" w:eastAsia="Arial" w:hAnsi="Arial" w:cs="Arial"/>
                          <w:sz w:val="14"/>
                          <w:szCs w:val="14"/>
                        </w:rPr>
                      </w:pPr>
                      <w:r>
                        <w:rPr>
                          <w:rFonts w:ascii="Arial" w:eastAsia="Arial" w:hAnsi="Arial" w:cs="Arial"/>
                          <w:spacing w:val="8"/>
                          <w:w w:val="104"/>
                          <w:sz w:val="14"/>
                          <w:szCs w:val="14"/>
                        </w:rPr>
                        <w:t>W</w:t>
                      </w:r>
                      <w:r>
                        <w:rPr>
                          <w:rFonts w:ascii="Arial" w:eastAsia="Arial" w:hAnsi="Arial" w:cs="Arial"/>
                          <w:spacing w:val="-2"/>
                          <w:w w:val="104"/>
                          <w:sz w:val="14"/>
                          <w:szCs w:val="14"/>
                        </w:rPr>
                        <w:t>a</w:t>
                      </w:r>
                      <w:r>
                        <w:rPr>
                          <w:rFonts w:ascii="Arial" w:eastAsia="Arial" w:hAnsi="Arial" w:cs="Arial"/>
                          <w:spacing w:val="-1"/>
                          <w:w w:val="103"/>
                          <w:sz w:val="14"/>
                          <w:szCs w:val="14"/>
                        </w:rPr>
                        <w:t>t</w:t>
                      </w:r>
                      <w:r>
                        <w:rPr>
                          <w:rFonts w:ascii="Arial" w:eastAsia="Arial" w:hAnsi="Arial" w:cs="Arial"/>
                          <w:spacing w:val="6"/>
                          <w:w w:val="104"/>
                          <w:sz w:val="14"/>
                          <w:szCs w:val="14"/>
                        </w:rPr>
                        <w:t>c</w:t>
                      </w:r>
                      <w:r>
                        <w:rPr>
                          <w:rFonts w:ascii="Arial" w:eastAsia="Arial" w:hAnsi="Arial" w:cs="Arial"/>
                          <w:spacing w:val="-2"/>
                          <w:w w:val="104"/>
                          <w:sz w:val="14"/>
                          <w:szCs w:val="14"/>
                        </w:rPr>
                        <w:t>h</w:t>
                      </w:r>
                      <w:r>
                        <w:rPr>
                          <w:rFonts w:ascii="Arial" w:eastAsia="Arial" w:hAnsi="Arial" w:cs="Arial"/>
                          <w:w w:val="104"/>
                          <w:sz w:val="14"/>
                          <w:szCs w:val="14"/>
                        </w:rPr>
                        <w:t>D</w:t>
                      </w:r>
                      <w:r>
                        <w:rPr>
                          <w:rFonts w:ascii="Arial" w:eastAsia="Arial" w:hAnsi="Arial" w:cs="Arial"/>
                          <w:spacing w:val="-2"/>
                          <w:w w:val="104"/>
                          <w:sz w:val="14"/>
                          <w:szCs w:val="14"/>
                        </w:rPr>
                        <w:t>o</w:t>
                      </w:r>
                      <w:r>
                        <w:rPr>
                          <w:rFonts w:ascii="Arial" w:eastAsia="Arial" w:hAnsi="Arial" w:cs="Arial"/>
                          <w:w w:val="104"/>
                          <w:sz w:val="14"/>
                          <w:szCs w:val="14"/>
                        </w:rPr>
                        <w:t>g</w:t>
                      </w:r>
                    </w:p>
                    <w:p w14:paraId="71E17B04" w14:textId="77777777" w:rsidR="00583B21" w:rsidRDefault="00583B21" w:rsidP="00583B21">
                      <w:pPr>
                        <w:spacing w:before="1" w:after="0" w:line="130" w:lineRule="exact"/>
                        <w:rPr>
                          <w:sz w:val="13"/>
                          <w:szCs w:val="13"/>
                        </w:rPr>
                      </w:pPr>
                    </w:p>
                    <w:p w14:paraId="72394DE6" w14:textId="77777777" w:rsidR="00583B21" w:rsidRDefault="00583B21" w:rsidP="00583B21">
                      <w:pPr>
                        <w:spacing w:after="0" w:line="147" w:lineRule="exact"/>
                        <w:ind w:left="1054" w:right="-20"/>
                        <w:rPr>
                          <w:rFonts w:ascii="Arial" w:eastAsia="Arial" w:hAnsi="Arial" w:cs="Arial"/>
                          <w:sz w:val="14"/>
                          <w:szCs w:val="14"/>
                        </w:rPr>
                      </w:pPr>
                      <w:r>
                        <w:rPr>
                          <w:rFonts w:ascii="Arial" w:eastAsia="Arial" w:hAnsi="Arial" w:cs="Arial"/>
                          <w:spacing w:val="8"/>
                          <w:w w:val="104"/>
                          <w:position w:val="-1"/>
                          <w:sz w:val="14"/>
                          <w:szCs w:val="14"/>
                        </w:rPr>
                        <w:t>B</w:t>
                      </w:r>
                      <w:r>
                        <w:rPr>
                          <w:rFonts w:ascii="Arial" w:eastAsia="Arial" w:hAnsi="Arial" w:cs="Arial"/>
                          <w:spacing w:val="-2"/>
                          <w:w w:val="104"/>
                          <w:position w:val="-1"/>
                          <w:sz w:val="14"/>
                          <w:szCs w:val="14"/>
                        </w:rPr>
                        <w:t>oo</w:t>
                      </w:r>
                      <w:r>
                        <w:rPr>
                          <w:rFonts w:ascii="Arial" w:eastAsia="Arial" w:hAnsi="Arial" w:cs="Arial"/>
                          <w:spacing w:val="-1"/>
                          <w:w w:val="103"/>
                          <w:position w:val="-1"/>
                          <w:sz w:val="14"/>
                          <w:szCs w:val="14"/>
                        </w:rPr>
                        <w:t>t</w:t>
                      </w:r>
                      <w:r>
                        <w:rPr>
                          <w:rFonts w:ascii="Arial" w:eastAsia="Arial" w:hAnsi="Arial" w:cs="Arial"/>
                          <w:spacing w:val="6"/>
                          <w:w w:val="104"/>
                          <w:position w:val="-1"/>
                          <w:sz w:val="14"/>
                          <w:szCs w:val="14"/>
                        </w:rPr>
                        <w:t>s</w:t>
                      </w:r>
                      <w:r>
                        <w:rPr>
                          <w:rFonts w:ascii="Arial" w:eastAsia="Arial" w:hAnsi="Arial" w:cs="Arial"/>
                          <w:spacing w:val="-1"/>
                          <w:w w:val="103"/>
                          <w:position w:val="-1"/>
                          <w:sz w:val="14"/>
                          <w:szCs w:val="14"/>
                        </w:rPr>
                        <w:t>t</w:t>
                      </w:r>
                      <w:r>
                        <w:rPr>
                          <w:rFonts w:ascii="Arial" w:eastAsia="Arial" w:hAnsi="Arial" w:cs="Arial"/>
                          <w:spacing w:val="4"/>
                          <w:w w:val="104"/>
                          <w:position w:val="-1"/>
                          <w:sz w:val="14"/>
                          <w:szCs w:val="14"/>
                        </w:rPr>
                        <w:t>r</w:t>
                      </w:r>
                      <w:r>
                        <w:rPr>
                          <w:rFonts w:ascii="Arial" w:eastAsia="Arial" w:hAnsi="Arial" w:cs="Arial"/>
                          <w:spacing w:val="-2"/>
                          <w:w w:val="104"/>
                          <w:position w:val="-1"/>
                          <w:sz w:val="14"/>
                          <w:szCs w:val="14"/>
                        </w:rPr>
                        <w:t>ap</w:t>
                      </w:r>
                      <w:r>
                        <w:rPr>
                          <w:rFonts w:ascii="Arial" w:eastAsia="Arial" w:hAnsi="Arial" w:cs="Arial"/>
                          <w:spacing w:val="8"/>
                          <w:w w:val="104"/>
                          <w:position w:val="-1"/>
                          <w:sz w:val="14"/>
                          <w:szCs w:val="14"/>
                        </w:rPr>
                        <w:t>S</w:t>
                      </w:r>
                      <w:r>
                        <w:rPr>
                          <w:rFonts w:ascii="Arial" w:eastAsia="Arial" w:hAnsi="Arial" w:cs="Arial"/>
                          <w:spacing w:val="-2"/>
                          <w:w w:val="104"/>
                          <w:position w:val="-1"/>
                          <w:sz w:val="14"/>
                          <w:szCs w:val="14"/>
                        </w:rPr>
                        <w:t>e</w:t>
                      </w:r>
                      <w:r>
                        <w:rPr>
                          <w:rFonts w:ascii="Arial" w:eastAsia="Arial" w:hAnsi="Arial" w:cs="Arial"/>
                          <w:spacing w:val="4"/>
                          <w:w w:val="104"/>
                          <w:position w:val="-1"/>
                          <w:sz w:val="14"/>
                          <w:szCs w:val="14"/>
                        </w:rPr>
                        <w:t>r</w:t>
                      </w:r>
                      <w:r>
                        <w:rPr>
                          <w:rFonts w:ascii="Arial" w:eastAsia="Arial" w:hAnsi="Arial" w:cs="Arial"/>
                          <w:spacing w:val="6"/>
                          <w:w w:val="104"/>
                          <w:position w:val="-1"/>
                          <w:sz w:val="14"/>
                          <w:szCs w:val="14"/>
                        </w:rPr>
                        <w:t>v</w:t>
                      </w:r>
                      <w:r>
                        <w:rPr>
                          <w:rFonts w:ascii="Arial" w:eastAsia="Arial" w:hAnsi="Arial" w:cs="Arial"/>
                          <w:spacing w:val="7"/>
                          <w:w w:val="104"/>
                          <w:position w:val="-1"/>
                          <w:sz w:val="14"/>
                          <w:szCs w:val="14"/>
                        </w:rPr>
                        <w:t>i</w:t>
                      </w:r>
                      <w:r>
                        <w:rPr>
                          <w:rFonts w:ascii="Arial" w:eastAsia="Arial" w:hAnsi="Arial" w:cs="Arial"/>
                          <w:spacing w:val="6"/>
                          <w:w w:val="104"/>
                          <w:position w:val="-1"/>
                          <w:sz w:val="14"/>
                          <w:szCs w:val="14"/>
                        </w:rPr>
                        <w:t>c</w:t>
                      </w:r>
                      <w:r>
                        <w:rPr>
                          <w:rFonts w:ascii="Arial" w:eastAsia="Arial" w:hAnsi="Arial" w:cs="Arial"/>
                          <w:w w:val="104"/>
                          <w:position w:val="-1"/>
                          <w:sz w:val="14"/>
                          <w:szCs w:val="14"/>
                        </w:rPr>
                        <w:t>e</w:t>
                      </w:r>
                    </w:p>
                    <w:p w14:paraId="1B6E5DBA" w14:textId="77777777" w:rsidR="00583B21" w:rsidRDefault="00583B21" w:rsidP="00583B21">
                      <w:pPr>
                        <w:spacing w:after="0" w:line="134" w:lineRule="exact"/>
                        <w:ind w:right="1798"/>
                        <w:jc w:val="right"/>
                        <w:rPr>
                          <w:rFonts w:ascii="Arial" w:eastAsia="Arial" w:hAnsi="Arial" w:cs="Arial"/>
                          <w:sz w:val="14"/>
                          <w:szCs w:val="14"/>
                        </w:rPr>
                      </w:pPr>
                      <w:r>
                        <w:rPr>
                          <w:rFonts w:ascii="Arial" w:eastAsia="Arial" w:hAnsi="Arial" w:cs="Arial"/>
                          <w:w w:val="104"/>
                          <w:sz w:val="14"/>
                          <w:szCs w:val="14"/>
                        </w:rPr>
                        <w:t>1</w:t>
                      </w:r>
                      <w:r>
                        <w:rPr>
                          <w:rFonts w:ascii="Arial" w:eastAsia="Arial" w:hAnsi="Arial" w:cs="Arial"/>
                          <w:spacing w:val="-28"/>
                          <w:sz w:val="14"/>
                          <w:szCs w:val="14"/>
                        </w:rPr>
                        <w:t xml:space="preserve"> </w:t>
                      </w:r>
                      <w:r>
                        <w:rPr>
                          <w:rFonts w:ascii="Arial" w:eastAsia="Arial" w:hAnsi="Arial" w:cs="Arial"/>
                          <w:w w:val="104"/>
                          <w:sz w:val="14"/>
                          <w:szCs w:val="14"/>
                        </w:rPr>
                        <w:t>0</w:t>
                      </w:r>
                    </w:p>
                    <w:p w14:paraId="740E7512" w14:textId="77777777" w:rsidR="00583B21" w:rsidRDefault="00583B21" w:rsidP="00583B21">
                      <w:pPr>
                        <w:spacing w:before="1" w:after="0" w:line="160" w:lineRule="exact"/>
                        <w:rPr>
                          <w:sz w:val="16"/>
                          <w:szCs w:val="16"/>
                        </w:rPr>
                      </w:pPr>
                    </w:p>
                    <w:p w14:paraId="69AE1ED6" w14:textId="77777777" w:rsidR="00583B21" w:rsidRDefault="00583B21" w:rsidP="00583B21">
                      <w:pPr>
                        <w:tabs>
                          <w:tab w:val="left" w:pos="3260"/>
                          <w:tab w:val="left" w:pos="5260"/>
                          <w:tab w:val="left" w:pos="6980"/>
                        </w:tabs>
                        <w:spacing w:after="0" w:line="240" w:lineRule="auto"/>
                        <w:ind w:left="2285" w:right="-20"/>
                        <w:rPr>
                          <w:rFonts w:ascii="Arial" w:eastAsia="Arial" w:hAnsi="Arial" w:cs="Arial"/>
                          <w:sz w:val="14"/>
                          <w:szCs w:val="14"/>
                        </w:rPr>
                      </w:pPr>
                      <w:proofErr w:type="gramStart"/>
                      <w:r>
                        <w:rPr>
                          <w:rFonts w:ascii="Arial" w:eastAsia="Arial" w:hAnsi="Arial" w:cs="Arial"/>
                          <w:spacing w:val="-61"/>
                          <w:position w:val="1"/>
                          <w:sz w:val="14"/>
                          <w:szCs w:val="14"/>
                        </w:rPr>
                        <w:t>n</w:t>
                      </w:r>
                      <w:r>
                        <w:rPr>
                          <w:rFonts w:ascii="Arial" w:eastAsia="Arial" w:hAnsi="Arial" w:cs="Arial"/>
                          <w:spacing w:val="-75"/>
                          <w:position w:val="-3"/>
                          <w:sz w:val="14"/>
                          <w:szCs w:val="14"/>
                        </w:rPr>
                        <w:t>b</w:t>
                      </w:r>
                      <w:r>
                        <w:rPr>
                          <w:rFonts w:ascii="Arial" w:eastAsia="Arial" w:hAnsi="Arial" w:cs="Arial"/>
                          <w:spacing w:val="-26"/>
                          <w:position w:val="-7"/>
                          <w:sz w:val="14"/>
                          <w:szCs w:val="14"/>
                        </w:rPr>
                        <w:t>:</w:t>
                      </w:r>
                      <w:proofErr w:type="gramEnd"/>
                      <w:r>
                        <w:rPr>
                          <w:rFonts w:ascii="Arial" w:eastAsia="Arial" w:hAnsi="Arial" w:cs="Arial"/>
                          <w:position w:val="-11"/>
                          <w:sz w:val="14"/>
                          <w:szCs w:val="14"/>
                        </w:rPr>
                        <w:t>4</w:t>
                      </w:r>
                      <w:r>
                        <w:rPr>
                          <w:rFonts w:ascii="Arial" w:eastAsia="Arial" w:hAnsi="Arial" w:cs="Arial"/>
                          <w:spacing w:val="-28"/>
                          <w:position w:val="-11"/>
                          <w:sz w:val="14"/>
                          <w:szCs w:val="14"/>
                        </w:rPr>
                        <w:t xml:space="preserve"> </w:t>
                      </w:r>
                      <w:r>
                        <w:rPr>
                          <w:rFonts w:ascii="Arial" w:eastAsia="Arial" w:hAnsi="Arial" w:cs="Arial"/>
                          <w:position w:val="-11"/>
                          <w:sz w:val="14"/>
                          <w:szCs w:val="14"/>
                        </w:rPr>
                        <w:tab/>
                      </w:r>
                      <w:r>
                        <w:rPr>
                          <w:rFonts w:ascii="Arial" w:eastAsia="Arial" w:hAnsi="Arial" w:cs="Arial"/>
                          <w:sz w:val="14"/>
                          <w:szCs w:val="14"/>
                        </w:rPr>
                        <w:t>R</w:t>
                      </w:r>
                      <w:r>
                        <w:rPr>
                          <w:rFonts w:ascii="Arial" w:eastAsia="Arial" w:hAnsi="Arial" w:cs="Arial"/>
                          <w:spacing w:val="-2"/>
                          <w:sz w:val="14"/>
                          <w:szCs w:val="14"/>
                        </w:rPr>
                        <w:t>eg</w:t>
                      </w:r>
                      <w:r>
                        <w:rPr>
                          <w:rFonts w:ascii="Arial" w:eastAsia="Arial" w:hAnsi="Arial" w:cs="Arial"/>
                          <w:spacing w:val="7"/>
                          <w:sz w:val="14"/>
                          <w:szCs w:val="14"/>
                        </w:rPr>
                        <w:t>i</w:t>
                      </w:r>
                      <w:r>
                        <w:rPr>
                          <w:rFonts w:ascii="Arial" w:eastAsia="Arial" w:hAnsi="Arial" w:cs="Arial"/>
                          <w:spacing w:val="6"/>
                          <w:sz w:val="14"/>
                          <w:szCs w:val="14"/>
                        </w:rPr>
                        <w:t>s</w:t>
                      </w:r>
                      <w:r>
                        <w:rPr>
                          <w:rFonts w:ascii="Arial" w:eastAsia="Arial" w:hAnsi="Arial" w:cs="Arial"/>
                          <w:spacing w:val="-1"/>
                          <w:sz w:val="14"/>
                          <w:szCs w:val="14"/>
                        </w:rPr>
                        <w:t>t</w:t>
                      </w:r>
                      <w:r>
                        <w:rPr>
                          <w:rFonts w:ascii="Arial" w:eastAsia="Arial" w:hAnsi="Arial" w:cs="Arial"/>
                          <w:spacing w:val="4"/>
                          <w:sz w:val="14"/>
                          <w:szCs w:val="14"/>
                        </w:rPr>
                        <w:t>r</w:t>
                      </w:r>
                      <w:r>
                        <w:rPr>
                          <w:rFonts w:ascii="Arial" w:eastAsia="Arial" w:hAnsi="Arial" w:cs="Arial"/>
                          <w:sz w:val="14"/>
                          <w:szCs w:val="14"/>
                        </w:rPr>
                        <w:t>y</w:t>
                      </w:r>
                      <w:r>
                        <w:rPr>
                          <w:rFonts w:ascii="Arial" w:eastAsia="Arial" w:hAnsi="Arial" w:cs="Arial"/>
                          <w:spacing w:val="-19"/>
                          <w:sz w:val="14"/>
                          <w:szCs w:val="14"/>
                        </w:rPr>
                        <w:t xml:space="preserve"> </w:t>
                      </w:r>
                      <w:r>
                        <w:rPr>
                          <w:rFonts w:ascii="Arial" w:eastAsia="Arial" w:hAnsi="Arial" w:cs="Arial"/>
                          <w:sz w:val="14"/>
                          <w:szCs w:val="14"/>
                        </w:rPr>
                        <w:tab/>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6"/>
                          <w:sz w:val="14"/>
                          <w:szCs w:val="14"/>
                        </w:rPr>
                        <w:t>v</w:t>
                      </w:r>
                      <w:r>
                        <w:rPr>
                          <w:rFonts w:ascii="Arial" w:eastAsia="Arial" w:hAnsi="Arial" w:cs="Arial"/>
                          <w:spacing w:val="7"/>
                          <w:sz w:val="14"/>
                          <w:szCs w:val="14"/>
                        </w:rPr>
                        <w:t>i</w:t>
                      </w:r>
                      <w:r>
                        <w:rPr>
                          <w:rFonts w:ascii="Arial" w:eastAsia="Arial" w:hAnsi="Arial" w:cs="Arial"/>
                          <w:spacing w:val="6"/>
                          <w:sz w:val="14"/>
                          <w:szCs w:val="14"/>
                        </w:rPr>
                        <w:t>c</w:t>
                      </w:r>
                      <w:r>
                        <w:rPr>
                          <w:rFonts w:ascii="Arial" w:eastAsia="Arial" w:hAnsi="Arial" w:cs="Arial"/>
                          <w:spacing w:val="-2"/>
                          <w:sz w:val="14"/>
                          <w:szCs w:val="14"/>
                        </w:rPr>
                        <w:t>e</w:t>
                      </w:r>
                      <w:r>
                        <w:rPr>
                          <w:rFonts w:ascii="Arial" w:eastAsia="Arial" w:hAnsi="Arial" w:cs="Arial"/>
                          <w:spacing w:val="8"/>
                          <w:sz w:val="14"/>
                          <w:szCs w:val="14"/>
                        </w:rPr>
                        <w:t>A</w:t>
                      </w:r>
                      <w:r>
                        <w:rPr>
                          <w:rFonts w:ascii="Arial" w:eastAsia="Arial" w:hAnsi="Arial" w:cs="Arial"/>
                          <w:spacing w:val="-2"/>
                          <w:sz w:val="14"/>
                          <w:szCs w:val="14"/>
                        </w:rPr>
                        <w:t>dap</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z w:val="14"/>
                          <w:szCs w:val="14"/>
                        </w:rPr>
                        <w:t>r</w:t>
                      </w:r>
                      <w:r>
                        <w:rPr>
                          <w:rFonts w:ascii="Arial" w:eastAsia="Arial" w:hAnsi="Arial" w:cs="Arial"/>
                          <w:spacing w:val="-1"/>
                          <w:sz w:val="14"/>
                          <w:szCs w:val="14"/>
                        </w:rPr>
                        <w:t xml:space="preserve"> </w:t>
                      </w:r>
                      <w:r>
                        <w:rPr>
                          <w:rFonts w:ascii="Arial" w:eastAsia="Arial" w:hAnsi="Arial" w:cs="Arial"/>
                          <w:sz w:val="14"/>
                          <w:szCs w:val="14"/>
                        </w:rPr>
                        <w:tab/>
                      </w:r>
                      <w:r>
                        <w:rPr>
                          <w:rFonts w:ascii="Arial" w:eastAsia="Arial" w:hAnsi="Arial" w:cs="Arial"/>
                          <w:spacing w:val="8"/>
                          <w:w w:val="104"/>
                          <w:sz w:val="14"/>
                          <w:szCs w:val="14"/>
                        </w:rPr>
                        <w:t>S</w:t>
                      </w:r>
                      <w:r>
                        <w:rPr>
                          <w:rFonts w:ascii="Arial" w:eastAsia="Arial" w:hAnsi="Arial" w:cs="Arial"/>
                          <w:spacing w:val="-2"/>
                          <w:w w:val="104"/>
                          <w:sz w:val="14"/>
                          <w:szCs w:val="14"/>
                        </w:rPr>
                        <w:t>en</w:t>
                      </w:r>
                      <w:r>
                        <w:rPr>
                          <w:rFonts w:ascii="Arial" w:eastAsia="Arial" w:hAnsi="Arial" w:cs="Arial"/>
                          <w:spacing w:val="6"/>
                          <w:w w:val="104"/>
                          <w:sz w:val="14"/>
                          <w:szCs w:val="14"/>
                        </w:rPr>
                        <w:t>s</w:t>
                      </w:r>
                      <w:r>
                        <w:rPr>
                          <w:rFonts w:ascii="Arial" w:eastAsia="Arial" w:hAnsi="Arial" w:cs="Arial"/>
                          <w:spacing w:val="-2"/>
                          <w:w w:val="104"/>
                          <w:sz w:val="14"/>
                          <w:szCs w:val="14"/>
                        </w:rPr>
                        <w:t>o</w:t>
                      </w:r>
                      <w:r>
                        <w:rPr>
                          <w:rFonts w:ascii="Arial" w:eastAsia="Arial" w:hAnsi="Arial" w:cs="Arial"/>
                          <w:spacing w:val="4"/>
                          <w:w w:val="104"/>
                          <w:sz w:val="14"/>
                          <w:szCs w:val="14"/>
                        </w:rPr>
                        <w:t>r</w:t>
                      </w:r>
                      <w:r>
                        <w:rPr>
                          <w:rFonts w:ascii="Arial" w:eastAsia="Arial" w:hAnsi="Arial" w:cs="Arial"/>
                          <w:spacing w:val="8"/>
                          <w:w w:val="104"/>
                          <w:sz w:val="14"/>
                          <w:szCs w:val="14"/>
                        </w:rPr>
                        <w:t>S</w:t>
                      </w:r>
                      <w:r>
                        <w:rPr>
                          <w:rFonts w:ascii="Arial" w:eastAsia="Arial" w:hAnsi="Arial" w:cs="Arial"/>
                          <w:spacing w:val="-2"/>
                          <w:w w:val="104"/>
                          <w:sz w:val="14"/>
                          <w:szCs w:val="14"/>
                        </w:rPr>
                        <w:t>e</w:t>
                      </w:r>
                      <w:r>
                        <w:rPr>
                          <w:rFonts w:ascii="Arial" w:eastAsia="Arial" w:hAnsi="Arial" w:cs="Arial"/>
                          <w:spacing w:val="4"/>
                          <w:w w:val="104"/>
                          <w:sz w:val="14"/>
                          <w:szCs w:val="14"/>
                        </w:rPr>
                        <w:t>r</w:t>
                      </w:r>
                      <w:r>
                        <w:rPr>
                          <w:rFonts w:ascii="Arial" w:eastAsia="Arial" w:hAnsi="Arial" w:cs="Arial"/>
                          <w:spacing w:val="6"/>
                          <w:w w:val="104"/>
                          <w:sz w:val="14"/>
                          <w:szCs w:val="14"/>
                        </w:rPr>
                        <w:t>v</w:t>
                      </w:r>
                      <w:r>
                        <w:rPr>
                          <w:rFonts w:ascii="Arial" w:eastAsia="Arial" w:hAnsi="Arial" w:cs="Arial"/>
                          <w:spacing w:val="7"/>
                          <w:w w:val="104"/>
                          <w:sz w:val="14"/>
                          <w:szCs w:val="14"/>
                        </w:rPr>
                        <w:t>i</w:t>
                      </w:r>
                      <w:r>
                        <w:rPr>
                          <w:rFonts w:ascii="Arial" w:eastAsia="Arial" w:hAnsi="Arial" w:cs="Arial"/>
                          <w:spacing w:val="6"/>
                          <w:w w:val="104"/>
                          <w:sz w:val="14"/>
                          <w:szCs w:val="14"/>
                        </w:rPr>
                        <w:t>c</w:t>
                      </w:r>
                      <w:r>
                        <w:rPr>
                          <w:rFonts w:ascii="Arial" w:eastAsia="Arial" w:hAnsi="Arial" w:cs="Arial"/>
                          <w:spacing w:val="-2"/>
                          <w:w w:val="104"/>
                          <w:sz w:val="14"/>
                          <w:szCs w:val="14"/>
                        </w:rPr>
                        <w:t>e</w:t>
                      </w:r>
                      <w:r>
                        <w:rPr>
                          <w:rFonts w:ascii="Arial" w:eastAsia="Arial" w:hAnsi="Arial" w:cs="Arial"/>
                          <w:spacing w:val="8"/>
                          <w:w w:val="104"/>
                          <w:sz w:val="14"/>
                          <w:szCs w:val="14"/>
                        </w:rPr>
                        <w:t>A</w:t>
                      </w:r>
                      <w:r>
                        <w:rPr>
                          <w:rFonts w:ascii="Arial" w:eastAsia="Arial" w:hAnsi="Arial" w:cs="Arial"/>
                          <w:spacing w:val="-2"/>
                          <w:w w:val="104"/>
                          <w:sz w:val="14"/>
                          <w:szCs w:val="14"/>
                        </w:rPr>
                        <w:t>dap</w:t>
                      </w:r>
                      <w:r>
                        <w:rPr>
                          <w:rFonts w:ascii="Arial" w:eastAsia="Arial" w:hAnsi="Arial" w:cs="Arial"/>
                          <w:spacing w:val="-1"/>
                          <w:w w:val="103"/>
                          <w:sz w:val="14"/>
                          <w:szCs w:val="14"/>
                        </w:rPr>
                        <w:t>t</w:t>
                      </w:r>
                      <w:r>
                        <w:rPr>
                          <w:rFonts w:ascii="Arial" w:eastAsia="Arial" w:hAnsi="Arial" w:cs="Arial"/>
                          <w:spacing w:val="-2"/>
                          <w:w w:val="104"/>
                          <w:sz w:val="14"/>
                          <w:szCs w:val="14"/>
                        </w:rPr>
                        <w:t>e</w:t>
                      </w:r>
                      <w:r>
                        <w:rPr>
                          <w:rFonts w:ascii="Arial" w:eastAsia="Arial" w:hAnsi="Arial" w:cs="Arial"/>
                          <w:w w:val="104"/>
                          <w:sz w:val="14"/>
                          <w:szCs w:val="14"/>
                        </w:rPr>
                        <w:t>r</w:t>
                      </w:r>
                    </w:p>
                    <w:p w14:paraId="57E1D5C7" w14:textId="77777777" w:rsidR="00583B21" w:rsidRDefault="00583B21" w:rsidP="00583B21">
                      <w:pPr>
                        <w:tabs>
                          <w:tab w:val="left" w:pos="4400"/>
                        </w:tabs>
                        <w:spacing w:before="64" w:after="0" w:line="205" w:lineRule="exact"/>
                        <w:ind w:left="2817" w:right="3629"/>
                        <w:jc w:val="center"/>
                        <w:rPr>
                          <w:rFonts w:ascii="Arial" w:eastAsia="Arial" w:hAnsi="Arial" w:cs="Arial"/>
                          <w:sz w:val="14"/>
                          <w:szCs w:val="14"/>
                        </w:rPr>
                      </w:pPr>
                      <w:r>
                        <w:rPr>
                          <w:rFonts w:ascii="Arial" w:eastAsia="Arial" w:hAnsi="Arial" w:cs="Arial"/>
                          <w:position w:val="-4"/>
                          <w:sz w:val="14"/>
                          <w:szCs w:val="14"/>
                        </w:rPr>
                        <w:t>3</w:t>
                      </w:r>
                      <w:r>
                        <w:rPr>
                          <w:rFonts w:ascii="Arial" w:eastAsia="Arial" w:hAnsi="Arial" w:cs="Arial"/>
                          <w:spacing w:val="-36"/>
                          <w:position w:val="-4"/>
                          <w:sz w:val="14"/>
                          <w:szCs w:val="14"/>
                        </w:rPr>
                        <w:t xml:space="preserve"> </w:t>
                      </w:r>
                      <w:r>
                        <w:rPr>
                          <w:rFonts w:ascii="Arial" w:eastAsia="Arial" w:hAnsi="Arial" w:cs="Arial"/>
                          <w:position w:val="-4"/>
                          <w:sz w:val="14"/>
                          <w:szCs w:val="14"/>
                        </w:rPr>
                        <w:tab/>
                      </w:r>
                      <w:proofErr w:type="gramStart"/>
                      <w:r>
                        <w:rPr>
                          <w:rFonts w:ascii="Arial" w:eastAsia="Arial" w:hAnsi="Arial" w:cs="Arial"/>
                          <w:spacing w:val="-2"/>
                          <w:w w:val="104"/>
                          <w:position w:val="2"/>
                          <w:sz w:val="14"/>
                          <w:szCs w:val="14"/>
                        </w:rPr>
                        <w:t>n</w:t>
                      </w:r>
                      <w:r>
                        <w:rPr>
                          <w:rFonts w:ascii="Arial" w:eastAsia="Arial" w:hAnsi="Arial" w:cs="Arial"/>
                          <w:w w:val="104"/>
                          <w:position w:val="4"/>
                          <w:sz w:val="14"/>
                          <w:szCs w:val="14"/>
                        </w:rPr>
                        <w:t>b</w:t>
                      </w:r>
                      <w:r>
                        <w:rPr>
                          <w:rFonts w:ascii="Arial" w:eastAsia="Arial" w:hAnsi="Arial" w:cs="Arial"/>
                          <w:spacing w:val="-28"/>
                          <w:position w:val="4"/>
                          <w:sz w:val="14"/>
                          <w:szCs w:val="14"/>
                        </w:rPr>
                        <w:t xml:space="preserve"> </w:t>
                      </w:r>
                      <w:r>
                        <w:rPr>
                          <w:rFonts w:ascii="Arial" w:eastAsia="Arial" w:hAnsi="Arial" w:cs="Arial"/>
                          <w:position w:val="4"/>
                          <w:sz w:val="14"/>
                          <w:szCs w:val="14"/>
                        </w:rPr>
                        <w:t>:</w:t>
                      </w:r>
                      <w:proofErr w:type="gramEnd"/>
                      <w:r>
                        <w:rPr>
                          <w:rFonts w:ascii="Arial" w:eastAsia="Arial" w:hAnsi="Arial" w:cs="Arial"/>
                          <w:spacing w:val="1"/>
                          <w:position w:val="4"/>
                          <w:sz w:val="14"/>
                          <w:szCs w:val="14"/>
                        </w:rPr>
                        <w:t xml:space="preserve"> </w:t>
                      </w:r>
                      <w:r>
                        <w:rPr>
                          <w:rFonts w:ascii="Arial" w:eastAsia="Arial" w:hAnsi="Arial" w:cs="Arial"/>
                          <w:spacing w:val="-2"/>
                          <w:w w:val="104"/>
                          <w:position w:val="4"/>
                          <w:sz w:val="14"/>
                          <w:szCs w:val="14"/>
                        </w:rPr>
                        <w:t>1</w:t>
                      </w:r>
                      <w:r>
                        <w:rPr>
                          <w:rFonts w:ascii="Arial" w:eastAsia="Arial" w:hAnsi="Arial" w:cs="Arial"/>
                          <w:w w:val="104"/>
                          <w:position w:val="4"/>
                          <w:sz w:val="14"/>
                          <w:szCs w:val="14"/>
                        </w:rPr>
                        <w:t>2</w:t>
                      </w:r>
                    </w:p>
                    <w:p w14:paraId="0DD30B90" w14:textId="77777777" w:rsidR="00583B21" w:rsidRDefault="00583B21" w:rsidP="00583B21">
                      <w:pPr>
                        <w:spacing w:after="0" w:line="44" w:lineRule="exact"/>
                        <w:ind w:left="2800" w:right="-20"/>
                        <w:rPr>
                          <w:rFonts w:ascii="Arial" w:eastAsia="Arial" w:hAnsi="Arial" w:cs="Arial"/>
                          <w:sz w:val="14"/>
                          <w:szCs w:val="14"/>
                        </w:rPr>
                      </w:pPr>
                      <w:r>
                        <w:rPr>
                          <w:rFonts w:ascii="Arial" w:eastAsia="Arial" w:hAnsi="Arial" w:cs="Arial"/>
                          <w:w w:val="103"/>
                          <w:position w:val="-3"/>
                          <w:sz w:val="14"/>
                          <w:szCs w:val="14"/>
                        </w:rPr>
                        <w:t>:</w:t>
                      </w:r>
                    </w:p>
                    <w:p w14:paraId="746F45BD" w14:textId="77777777" w:rsidR="00583B21" w:rsidRDefault="00583B21" w:rsidP="00583B21">
                      <w:pPr>
                        <w:tabs>
                          <w:tab w:val="left" w:pos="4400"/>
                        </w:tabs>
                        <w:spacing w:after="0" w:line="184" w:lineRule="exact"/>
                        <w:ind w:left="2670" w:right="3628"/>
                        <w:jc w:val="center"/>
                        <w:rPr>
                          <w:rFonts w:ascii="Arial" w:eastAsia="Arial" w:hAnsi="Arial" w:cs="Arial"/>
                          <w:sz w:val="14"/>
                          <w:szCs w:val="14"/>
                        </w:rPr>
                      </w:pPr>
                      <w:proofErr w:type="gramStart"/>
                      <w:r>
                        <w:rPr>
                          <w:rFonts w:ascii="Arial" w:eastAsia="Arial" w:hAnsi="Arial" w:cs="Arial"/>
                          <w:spacing w:val="-125"/>
                          <w:position w:val="-1"/>
                          <w:sz w:val="14"/>
                          <w:szCs w:val="14"/>
                        </w:rPr>
                        <w:t>n</w:t>
                      </w:r>
                      <w:r>
                        <w:rPr>
                          <w:rFonts w:ascii="Arial" w:eastAsia="Arial" w:hAnsi="Arial" w:cs="Arial"/>
                          <w:position w:val="6"/>
                          <w:sz w:val="14"/>
                          <w:szCs w:val="14"/>
                        </w:rPr>
                        <w:t>b</w:t>
                      </w:r>
                      <w:proofErr w:type="gramEnd"/>
                      <w:r>
                        <w:rPr>
                          <w:rFonts w:ascii="Arial" w:eastAsia="Arial" w:hAnsi="Arial" w:cs="Arial"/>
                          <w:spacing w:val="-36"/>
                          <w:position w:val="6"/>
                          <w:sz w:val="14"/>
                          <w:szCs w:val="14"/>
                        </w:rPr>
                        <w:t xml:space="preserve"> </w:t>
                      </w:r>
                      <w:r>
                        <w:rPr>
                          <w:rFonts w:ascii="Arial" w:eastAsia="Arial" w:hAnsi="Arial" w:cs="Arial"/>
                          <w:position w:val="6"/>
                          <w:sz w:val="14"/>
                          <w:szCs w:val="14"/>
                        </w:rPr>
                        <w:tab/>
                      </w:r>
                      <w:r>
                        <w:rPr>
                          <w:rFonts w:ascii="Arial" w:eastAsia="Arial" w:hAnsi="Arial" w:cs="Arial"/>
                          <w:spacing w:val="-2"/>
                          <w:w w:val="104"/>
                          <w:position w:val="8"/>
                          <w:sz w:val="14"/>
                          <w:szCs w:val="14"/>
                        </w:rPr>
                        <w:t>n</w:t>
                      </w:r>
                      <w:r>
                        <w:rPr>
                          <w:rFonts w:ascii="Arial" w:eastAsia="Arial" w:hAnsi="Arial" w:cs="Arial"/>
                          <w:w w:val="104"/>
                          <w:position w:val="8"/>
                          <w:sz w:val="14"/>
                          <w:szCs w:val="14"/>
                        </w:rPr>
                        <w:t>b</w:t>
                      </w:r>
                      <w:r>
                        <w:rPr>
                          <w:rFonts w:ascii="Arial" w:eastAsia="Arial" w:hAnsi="Arial" w:cs="Arial"/>
                          <w:spacing w:val="-28"/>
                          <w:position w:val="8"/>
                          <w:sz w:val="14"/>
                          <w:szCs w:val="14"/>
                        </w:rPr>
                        <w:t xml:space="preserve"> </w:t>
                      </w:r>
                      <w:r>
                        <w:rPr>
                          <w:rFonts w:ascii="Arial" w:eastAsia="Arial" w:hAnsi="Arial" w:cs="Arial"/>
                          <w:position w:val="8"/>
                          <w:sz w:val="14"/>
                          <w:szCs w:val="14"/>
                        </w:rPr>
                        <w:t>:</w:t>
                      </w:r>
                      <w:r>
                        <w:rPr>
                          <w:rFonts w:ascii="Arial" w:eastAsia="Arial" w:hAnsi="Arial" w:cs="Arial"/>
                          <w:spacing w:val="1"/>
                          <w:position w:val="8"/>
                          <w:sz w:val="14"/>
                          <w:szCs w:val="14"/>
                        </w:rPr>
                        <w:t xml:space="preserve"> </w:t>
                      </w:r>
                      <w:r>
                        <w:rPr>
                          <w:rFonts w:ascii="Arial" w:eastAsia="Arial" w:hAnsi="Arial" w:cs="Arial"/>
                          <w:spacing w:val="-2"/>
                          <w:w w:val="104"/>
                          <w:position w:val="8"/>
                          <w:sz w:val="14"/>
                          <w:szCs w:val="14"/>
                        </w:rPr>
                        <w:t>1</w:t>
                      </w:r>
                      <w:r>
                        <w:rPr>
                          <w:rFonts w:ascii="Arial" w:eastAsia="Arial" w:hAnsi="Arial" w:cs="Arial"/>
                          <w:w w:val="104"/>
                          <w:position w:val="8"/>
                          <w:sz w:val="14"/>
                          <w:szCs w:val="14"/>
                        </w:rPr>
                        <w:t>1</w:t>
                      </w:r>
                    </w:p>
                    <w:p w14:paraId="6BD346DD" w14:textId="77777777" w:rsidR="00583B21" w:rsidRDefault="00583B21" w:rsidP="00583B21">
                      <w:pPr>
                        <w:spacing w:before="41" w:after="0" w:line="134" w:lineRule="exact"/>
                        <w:ind w:right="2471"/>
                        <w:jc w:val="right"/>
                        <w:rPr>
                          <w:rFonts w:ascii="Arial" w:eastAsia="Arial" w:hAnsi="Arial" w:cs="Arial"/>
                          <w:sz w:val="14"/>
                          <w:szCs w:val="14"/>
                        </w:rPr>
                      </w:pPr>
                      <w:r>
                        <w:rPr>
                          <w:rFonts w:ascii="Arial" w:eastAsia="Arial" w:hAnsi="Arial" w:cs="Arial"/>
                          <w:w w:val="104"/>
                          <w:position w:val="-2"/>
                          <w:sz w:val="14"/>
                          <w:szCs w:val="14"/>
                        </w:rPr>
                        <w:t>3</w:t>
                      </w:r>
                    </w:p>
                    <w:p w14:paraId="23527902" w14:textId="77777777" w:rsidR="00583B21" w:rsidRDefault="00583B21" w:rsidP="00583B21">
                      <w:pPr>
                        <w:spacing w:after="0" w:line="107" w:lineRule="exact"/>
                        <w:ind w:right="2484"/>
                        <w:jc w:val="right"/>
                        <w:rPr>
                          <w:rFonts w:ascii="Arial" w:eastAsia="Arial" w:hAnsi="Arial" w:cs="Arial"/>
                          <w:sz w:val="14"/>
                          <w:szCs w:val="14"/>
                        </w:rPr>
                      </w:pPr>
                      <w:r>
                        <w:rPr>
                          <w:rFonts w:ascii="Arial" w:eastAsia="Arial" w:hAnsi="Arial" w:cs="Arial"/>
                          <w:w w:val="104"/>
                          <w:position w:val="1"/>
                          <w:sz w:val="14"/>
                          <w:szCs w:val="14"/>
                        </w:rPr>
                        <w:t>1</w:t>
                      </w:r>
                    </w:p>
                    <w:p w14:paraId="2DF90AC8" w14:textId="77777777" w:rsidR="00583B21" w:rsidRDefault="00583B21" w:rsidP="00583B21">
                      <w:pPr>
                        <w:tabs>
                          <w:tab w:val="left" w:pos="1920"/>
                        </w:tabs>
                        <w:spacing w:before="1" w:after="0" w:line="240" w:lineRule="auto"/>
                        <w:ind w:left="321" w:right="-20"/>
                        <w:rPr>
                          <w:rFonts w:ascii="Arial" w:eastAsia="Arial" w:hAnsi="Arial" w:cs="Arial"/>
                          <w:sz w:val="14"/>
                          <w:szCs w:val="14"/>
                        </w:rPr>
                      </w:pPr>
                      <w:r>
                        <w:rPr>
                          <w:rFonts w:ascii="Arial" w:eastAsia="Arial" w:hAnsi="Arial" w:cs="Arial"/>
                          <w:sz w:val="14"/>
                          <w:szCs w:val="14"/>
                        </w:rPr>
                        <w:t>1</w:t>
                      </w:r>
                      <w:r>
                        <w:rPr>
                          <w:rFonts w:ascii="Arial" w:eastAsia="Arial" w:hAnsi="Arial" w:cs="Arial"/>
                          <w:spacing w:val="-36"/>
                          <w:sz w:val="14"/>
                          <w:szCs w:val="14"/>
                        </w:rPr>
                        <w:t xml:space="preserve"> </w:t>
                      </w:r>
                      <w:r>
                        <w:rPr>
                          <w:rFonts w:ascii="Arial" w:eastAsia="Arial" w:hAnsi="Arial" w:cs="Arial"/>
                          <w:sz w:val="14"/>
                          <w:szCs w:val="14"/>
                        </w:rPr>
                        <w:tab/>
                      </w:r>
                      <w:r>
                        <w:rPr>
                          <w:rFonts w:ascii="Arial" w:eastAsia="Arial" w:hAnsi="Arial" w:cs="Arial"/>
                          <w:w w:val="104"/>
                          <w:position w:val="1"/>
                          <w:sz w:val="14"/>
                          <w:szCs w:val="14"/>
                        </w:rPr>
                        <w:t>2</w:t>
                      </w:r>
                    </w:p>
                    <w:p w14:paraId="461F7851" w14:textId="77777777" w:rsidR="00583B21" w:rsidRDefault="00583B21" w:rsidP="00583B21">
                      <w:pPr>
                        <w:spacing w:before="7" w:after="0" w:line="150" w:lineRule="exact"/>
                        <w:rPr>
                          <w:sz w:val="15"/>
                          <w:szCs w:val="15"/>
                        </w:rPr>
                      </w:pPr>
                    </w:p>
                    <w:p w14:paraId="40579737" w14:textId="77777777" w:rsidR="00583B21" w:rsidRDefault="00583B21" w:rsidP="00583B21">
                      <w:pPr>
                        <w:tabs>
                          <w:tab w:val="left" w:pos="2240"/>
                          <w:tab w:val="left" w:pos="3780"/>
                        </w:tabs>
                        <w:spacing w:after="0" w:line="240" w:lineRule="auto"/>
                        <w:ind w:left="987" w:right="-20"/>
                        <w:rPr>
                          <w:rFonts w:ascii="Arial" w:eastAsia="Arial" w:hAnsi="Arial" w:cs="Arial"/>
                          <w:sz w:val="14"/>
                          <w:szCs w:val="14"/>
                        </w:rPr>
                      </w:pPr>
                      <w:r>
                        <w:rPr>
                          <w:rFonts w:ascii="Arial" w:eastAsia="Arial" w:hAnsi="Arial" w:cs="Arial"/>
                          <w:position w:val="4"/>
                          <w:sz w:val="14"/>
                          <w:szCs w:val="14"/>
                        </w:rPr>
                        <w:t>U</w:t>
                      </w:r>
                      <w:r>
                        <w:rPr>
                          <w:rFonts w:ascii="Arial" w:eastAsia="Arial" w:hAnsi="Arial" w:cs="Arial"/>
                          <w:spacing w:val="6"/>
                          <w:position w:val="4"/>
                          <w:sz w:val="14"/>
                          <w:szCs w:val="14"/>
                        </w:rPr>
                        <w:t>s</w:t>
                      </w:r>
                      <w:r>
                        <w:rPr>
                          <w:rFonts w:ascii="Arial" w:eastAsia="Arial" w:hAnsi="Arial" w:cs="Arial"/>
                          <w:spacing w:val="-2"/>
                          <w:position w:val="4"/>
                          <w:sz w:val="14"/>
                          <w:szCs w:val="14"/>
                        </w:rPr>
                        <w:t>e</w:t>
                      </w:r>
                      <w:r>
                        <w:rPr>
                          <w:rFonts w:ascii="Arial" w:eastAsia="Arial" w:hAnsi="Arial" w:cs="Arial"/>
                          <w:spacing w:val="4"/>
                          <w:position w:val="4"/>
                          <w:sz w:val="14"/>
                          <w:szCs w:val="14"/>
                        </w:rPr>
                        <w:t>r</w:t>
                      </w:r>
                      <w:r>
                        <w:rPr>
                          <w:rFonts w:ascii="Arial" w:eastAsia="Arial" w:hAnsi="Arial" w:cs="Arial"/>
                          <w:position w:val="4"/>
                          <w:sz w:val="14"/>
                          <w:szCs w:val="14"/>
                        </w:rPr>
                        <w:t>UI</w:t>
                      </w:r>
                      <w:r>
                        <w:rPr>
                          <w:rFonts w:ascii="Arial" w:eastAsia="Arial" w:hAnsi="Arial" w:cs="Arial"/>
                          <w:spacing w:val="-22"/>
                          <w:position w:val="4"/>
                          <w:sz w:val="14"/>
                          <w:szCs w:val="14"/>
                        </w:rPr>
                        <w:t xml:space="preserve"> </w:t>
                      </w:r>
                      <w:r>
                        <w:rPr>
                          <w:rFonts w:ascii="Arial" w:eastAsia="Arial" w:hAnsi="Arial" w:cs="Arial"/>
                          <w:position w:val="4"/>
                          <w:sz w:val="14"/>
                          <w:szCs w:val="14"/>
                        </w:rPr>
                        <w:tab/>
                      </w:r>
                      <w:r>
                        <w:rPr>
                          <w:rFonts w:ascii="Arial" w:eastAsia="Arial" w:hAnsi="Arial" w:cs="Arial"/>
                          <w:position w:val="3"/>
                          <w:sz w:val="14"/>
                          <w:szCs w:val="14"/>
                        </w:rPr>
                        <w:t>D</w:t>
                      </w:r>
                      <w:r>
                        <w:rPr>
                          <w:rFonts w:ascii="Arial" w:eastAsia="Arial" w:hAnsi="Arial" w:cs="Arial"/>
                          <w:spacing w:val="-2"/>
                          <w:position w:val="3"/>
                          <w:sz w:val="14"/>
                          <w:szCs w:val="14"/>
                        </w:rPr>
                        <w:t>ep</w:t>
                      </w:r>
                      <w:r>
                        <w:rPr>
                          <w:rFonts w:ascii="Arial" w:eastAsia="Arial" w:hAnsi="Arial" w:cs="Arial"/>
                          <w:spacing w:val="7"/>
                          <w:position w:val="3"/>
                          <w:sz w:val="14"/>
                          <w:szCs w:val="14"/>
                        </w:rPr>
                        <w:t>l</w:t>
                      </w:r>
                      <w:r>
                        <w:rPr>
                          <w:rFonts w:ascii="Arial" w:eastAsia="Arial" w:hAnsi="Arial" w:cs="Arial"/>
                          <w:spacing w:val="-2"/>
                          <w:position w:val="3"/>
                          <w:sz w:val="14"/>
                          <w:szCs w:val="14"/>
                        </w:rPr>
                        <w:t>o</w:t>
                      </w:r>
                      <w:r>
                        <w:rPr>
                          <w:rFonts w:ascii="Arial" w:eastAsia="Arial" w:hAnsi="Arial" w:cs="Arial"/>
                          <w:spacing w:val="6"/>
                          <w:position w:val="3"/>
                          <w:sz w:val="14"/>
                          <w:szCs w:val="14"/>
                        </w:rPr>
                        <w:t>y</w:t>
                      </w:r>
                      <w:r>
                        <w:rPr>
                          <w:rFonts w:ascii="Arial" w:eastAsia="Arial" w:hAnsi="Arial" w:cs="Arial"/>
                          <w:position w:val="3"/>
                          <w:sz w:val="14"/>
                          <w:szCs w:val="14"/>
                        </w:rPr>
                        <w:t>D</w:t>
                      </w:r>
                      <w:r>
                        <w:rPr>
                          <w:rFonts w:ascii="Arial" w:eastAsia="Arial" w:hAnsi="Arial" w:cs="Arial"/>
                          <w:spacing w:val="7"/>
                          <w:position w:val="3"/>
                          <w:sz w:val="14"/>
                          <w:szCs w:val="14"/>
                        </w:rPr>
                        <w:t>i</w:t>
                      </w:r>
                      <w:r>
                        <w:rPr>
                          <w:rFonts w:ascii="Arial" w:eastAsia="Arial" w:hAnsi="Arial" w:cs="Arial"/>
                          <w:spacing w:val="-2"/>
                          <w:position w:val="3"/>
                          <w:sz w:val="14"/>
                          <w:szCs w:val="14"/>
                        </w:rPr>
                        <w:t>a</w:t>
                      </w:r>
                      <w:r>
                        <w:rPr>
                          <w:rFonts w:ascii="Arial" w:eastAsia="Arial" w:hAnsi="Arial" w:cs="Arial"/>
                          <w:spacing w:val="7"/>
                          <w:position w:val="3"/>
                          <w:sz w:val="14"/>
                          <w:szCs w:val="14"/>
                        </w:rPr>
                        <w:t>l</w:t>
                      </w:r>
                      <w:r>
                        <w:rPr>
                          <w:rFonts w:ascii="Arial" w:eastAsia="Arial" w:hAnsi="Arial" w:cs="Arial"/>
                          <w:spacing w:val="-2"/>
                          <w:position w:val="3"/>
                          <w:sz w:val="14"/>
                          <w:szCs w:val="14"/>
                        </w:rPr>
                        <w:t>o</w:t>
                      </w:r>
                      <w:r>
                        <w:rPr>
                          <w:rFonts w:ascii="Arial" w:eastAsia="Arial" w:hAnsi="Arial" w:cs="Arial"/>
                          <w:position w:val="3"/>
                          <w:sz w:val="14"/>
                          <w:szCs w:val="14"/>
                        </w:rPr>
                        <w:t>g</w:t>
                      </w:r>
                      <w:r>
                        <w:rPr>
                          <w:rFonts w:ascii="Arial" w:eastAsia="Arial" w:hAnsi="Arial" w:cs="Arial"/>
                          <w:spacing w:val="-6"/>
                          <w:position w:val="3"/>
                          <w:sz w:val="14"/>
                          <w:szCs w:val="14"/>
                        </w:rPr>
                        <w:t xml:space="preserve"> </w:t>
                      </w:r>
                      <w:r>
                        <w:rPr>
                          <w:rFonts w:ascii="Arial" w:eastAsia="Arial" w:hAnsi="Arial" w:cs="Arial"/>
                          <w:position w:val="3"/>
                          <w:sz w:val="14"/>
                          <w:szCs w:val="14"/>
                        </w:rPr>
                        <w:tab/>
                      </w:r>
                      <w:r>
                        <w:rPr>
                          <w:rFonts w:ascii="Arial" w:eastAsia="Arial" w:hAnsi="Arial" w:cs="Arial"/>
                          <w:spacing w:val="4"/>
                          <w:w w:val="104"/>
                          <w:sz w:val="14"/>
                          <w:szCs w:val="14"/>
                        </w:rPr>
                        <w:t>T</w:t>
                      </w:r>
                      <w:r>
                        <w:rPr>
                          <w:rFonts w:ascii="Arial" w:eastAsia="Arial" w:hAnsi="Arial" w:cs="Arial"/>
                          <w:spacing w:val="-2"/>
                          <w:w w:val="104"/>
                          <w:sz w:val="14"/>
                          <w:szCs w:val="14"/>
                        </w:rPr>
                        <w:t>h</w:t>
                      </w:r>
                      <w:r>
                        <w:rPr>
                          <w:rFonts w:ascii="Arial" w:eastAsia="Arial" w:hAnsi="Arial" w:cs="Arial"/>
                          <w:spacing w:val="4"/>
                          <w:w w:val="104"/>
                          <w:sz w:val="14"/>
                          <w:szCs w:val="14"/>
                        </w:rPr>
                        <w:t>r</w:t>
                      </w:r>
                      <w:r>
                        <w:rPr>
                          <w:rFonts w:ascii="Arial" w:eastAsia="Arial" w:hAnsi="Arial" w:cs="Arial"/>
                          <w:spacing w:val="-2"/>
                          <w:w w:val="104"/>
                          <w:sz w:val="14"/>
                          <w:szCs w:val="14"/>
                        </w:rPr>
                        <w:t>ead</w:t>
                      </w:r>
                      <w:r>
                        <w:rPr>
                          <w:rFonts w:ascii="Arial" w:eastAsia="Arial" w:hAnsi="Arial" w:cs="Arial"/>
                          <w:spacing w:val="-1"/>
                          <w:w w:val="103"/>
                          <w:sz w:val="14"/>
                          <w:szCs w:val="14"/>
                        </w:rPr>
                        <w:t>::</w:t>
                      </w:r>
                      <w:r>
                        <w:rPr>
                          <w:rFonts w:ascii="Arial" w:eastAsia="Arial" w:hAnsi="Arial" w:cs="Arial"/>
                          <w:w w:val="104"/>
                          <w:sz w:val="14"/>
                          <w:szCs w:val="14"/>
                        </w:rPr>
                        <w:t>R</w:t>
                      </w:r>
                      <w:r>
                        <w:rPr>
                          <w:rFonts w:ascii="Arial" w:eastAsia="Arial" w:hAnsi="Arial" w:cs="Arial"/>
                          <w:spacing w:val="-2"/>
                          <w:w w:val="104"/>
                          <w:sz w:val="14"/>
                          <w:szCs w:val="14"/>
                        </w:rPr>
                        <w:t>eg</w:t>
                      </w:r>
                      <w:r>
                        <w:rPr>
                          <w:rFonts w:ascii="Arial" w:eastAsia="Arial" w:hAnsi="Arial" w:cs="Arial"/>
                          <w:spacing w:val="7"/>
                          <w:w w:val="104"/>
                          <w:sz w:val="14"/>
                          <w:szCs w:val="14"/>
                        </w:rPr>
                        <w:t>i</w:t>
                      </w:r>
                      <w:r>
                        <w:rPr>
                          <w:rFonts w:ascii="Arial" w:eastAsia="Arial" w:hAnsi="Arial" w:cs="Arial"/>
                          <w:spacing w:val="6"/>
                          <w:w w:val="104"/>
                          <w:sz w:val="14"/>
                          <w:szCs w:val="14"/>
                        </w:rPr>
                        <w:t>s</w:t>
                      </w:r>
                      <w:r>
                        <w:rPr>
                          <w:rFonts w:ascii="Arial" w:eastAsia="Arial" w:hAnsi="Arial" w:cs="Arial"/>
                          <w:spacing w:val="-1"/>
                          <w:w w:val="103"/>
                          <w:sz w:val="14"/>
                          <w:szCs w:val="14"/>
                        </w:rPr>
                        <w:t>t</w:t>
                      </w:r>
                      <w:r>
                        <w:rPr>
                          <w:rFonts w:ascii="Arial" w:eastAsia="Arial" w:hAnsi="Arial" w:cs="Arial"/>
                          <w:spacing w:val="4"/>
                          <w:w w:val="104"/>
                          <w:sz w:val="14"/>
                          <w:szCs w:val="14"/>
                        </w:rPr>
                        <w:t>r</w:t>
                      </w:r>
                      <w:r>
                        <w:rPr>
                          <w:rFonts w:ascii="Arial" w:eastAsia="Arial" w:hAnsi="Arial" w:cs="Arial"/>
                          <w:spacing w:val="6"/>
                          <w:w w:val="104"/>
                          <w:sz w:val="14"/>
                          <w:szCs w:val="14"/>
                        </w:rPr>
                        <w:t>y</w:t>
                      </w:r>
                      <w:r>
                        <w:rPr>
                          <w:rFonts w:ascii="Arial" w:eastAsia="Arial" w:hAnsi="Arial" w:cs="Arial"/>
                          <w:w w:val="104"/>
                          <w:sz w:val="14"/>
                          <w:szCs w:val="14"/>
                        </w:rPr>
                        <w:t>R</w:t>
                      </w:r>
                      <w:r>
                        <w:rPr>
                          <w:rFonts w:ascii="Arial" w:eastAsia="Arial" w:hAnsi="Arial" w:cs="Arial"/>
                          <w:spacing w:val="-2"/>
                          <w:w w:val="104"/>
                          <w:sz w:val="14"/>
                          <w:szCs w:val="14"/>
                        </w:rPr>
                        <w:t>ene</w:t>
                      </w:r>
                      <w:r>
                        <w:rPr>
                          <w:rFonts w:ascii="Arial" w:eastAsia="Arial" w:hAnsi="Arial" w:cs="Arial"/>
                          <w:w w:val="104"/>
                          <w:sz w:val="14"/>
                          <w:szCs w:val="14"/>
                        </w:rPr>
                        <w:t>w</w:t>
                      </w:r>
                      <w:r>
                        <w:rPr>
                          <w:rFonts w:ascii="Arial" w:eastAsia="Arial" w:hAnsi="Arial" w:cs="Arial"/>
                          <w:spacing w:val="-2"/>
                          <w:w w:val="104"/>
                          <w:sz w:val="14"/>
                          <w:szCs w:val="14"/>
                        </w:rPr>
                        <w:t>a</w:t>
                      </w:r>
                      <w:r>
                        <w:rPr>
                          <w:rFonts w:ascii="Arial" w:eastAsia="Arial" w:hAnsi="Arial" w:cs="Arial"/>
                          <w:w w:val="104"/>
                          <w:sz w:val="14"/>
                          <w:szCs w:val="14"/>
                        </w:rPr>
                        <w:t>l</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85600" behindDoc="1" locked="0" layoutInCell="1" allowOverlap="1" wp14:anchorId="5EA1DE66" wp14:editId="02DDDCFB">
                <wp:simplePos x="0" y="0"/>
                <wp:positionH relativeFrom="page">
                  <wp:posOffset>1204595</wp:posOffset>
                </wp:positionH>
                <wp:positionV relativeFrom="paragraph">
                  <wp:posOffset>746760</wp:posOffset>
                </wp:positionV>
                <wp:extent cx="5422900" cy="2999105"/>
                <wp:effectExtent l="0" t="3810" r="1905" b="0"/>
                <wp:wrapNone/>
                <wp:docPr id="3807" name="Group 37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2900" cy="2999105"/>
                          <a:chOff x="1897" y="1176"/>
                          <a:chExt cx="8540" cy="4723"/>
                        </a:xfrm>
                      </wpg:grpSpPr>
                      <wpg:grpSp>
                        <wpg:cNvPr id="3808" name="Group 3906"/>
                        <wpg:cNvGrpSpPr>
                          <a:grpSpLocks/>
                        </wpg:cNvGrpSpPr>
                        <wpg:grpSpPr bwMode="auto">
                          <a:xfrm>
                            <a:off x="2883" y="5733"/>
                            <a:ext cx="465" cy="2"/>
                            <a:chOff x="2883" y="5733"/>
                            <a:chExt cx="465" cy="2"/>
                          </a:xfrm>
                        </wpg:grpSpPr>
                        <wps:wsp>
                          <wps:cNvPr id="3809" name="Freeform 3907"/>
                          <wps:cNvSpPr>
                            <a:spLocks/>
                          </wps:cNvSpPr>
                          <wps:spPr bwMode="auto">
                            <a:xfrm>
                              <a:off x="2883" y="5733"/>
                              <a:ext cx="465" cy="2"/>
                            </a:xfrm>
                            <a:custGeom>
                              <a:avLst/>
                              <a:gdLst>
                                <a:gd name="T0" fmla="+- 0 2883 2883"/>
                                <a:gd name="T1" fmla="*/ T0 w 465"/>
                                <a:gd name="T2" fmla="+- 0 3348 2883"/>
                                <a:gd name="T3" fmla="*/ T2 w 465"/>
                              </a:gdLst>
                              <a:ahLst/>
                              <a:cxnLst>
                                <a:cxn ang="0">
                                  <a:pos x="T1" y="0"/>
                                </a:cxn>
                                <a:cxn ang="0">
                                  <a:pos x="T3" y="0"/>
                                </a:cxn>
                              </a:cxnLst>
                              <a:rect l="0" t="0" r="r" b="b"/>
                              <a:pathLst>
                                <a:path w="465">
                                  <a:moveTo>
                                    <a:pt x="0" y="0"/>
                                  </a:moveTo>
                                  <a:lnTo>
                                    <a:pt x="465"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10" name="Group 3904"/>
                        <wpg:cNvGrpSpPr>
                          <a:grpSpLocks/>
                        </wpg:cNvGrpSpPr>
                        <wpg:grpSpPr bwMode="auto">
                          <a:xfrm>
                            <a:off x="2426" y="5301"/>
                            <a:ext cx="74" cy="85"/>
                            <a:chOff x="2426" y="5301"/>
                            <a:chExt cx="74" cy="85"/>
                          </a:xfrm>
                        </wpg:grpSpPr>
                        <wps:wsp>
                          <wps:cNvPr id="3811" name="Freeform 3905"/>
                          <wps:cNvSpPr>
                            <a:spLocks/>
                          </wps:cNvSpPr>
                          <wps:spPr bwMode="auto">
                            <a:xfrm>
                              <a:off x="2426" y="5301"/>
                              <a:ext cx="74" cy="85"/>
                            </a:xfrm>
                            <a:custGeom>
                              <a:avLst/>
                              <a:gdLst>
                                <a:gd name="T0" fmla="+- 0 2426 2426"/>
                                <a:gd name="T1" fmla="*/ T0 w 74"/>
                                <a:gd name="T2" fmla="+- 0 5301 5301"/>
                                <a:gd name="T3" fmla="*/ 5301 h 85"/>
                                <a:gd name="T4" fmla="+- 0 2429 2426"/>
                                <a:gd name="T5" fmla="*/ T4 w 74"/>
                                <a:gd name="T6" fmla="+- 0 5386 5301"/>
                                <a:gd name="T7" fmla="*/ 5386 h 85"/>
                                <a:gd name="T8" fmla="+- 0 2500 2426"/>
                                <a:gd name="T9" fmla="*/ T8 w 74"/>
                                <a:gd name="T10" fmla="+- 0 5341 5301"/>
                                <a:gd name="T11" fmla="*/ 5341 h 85"/>
                                <a:gd name="T12" fmla="+- 0 2426 2426"/>
                                <a:gd name="T13" fmla="*/ T12 w 74"/>
                                <a:gd name="T14" fmla="+- 0 5301 5301"/>
                                <a:gd name="T15" fmla="*/ 5301 h 85"/>
                              </a:gdLst>
                              <a:ahLst/>
                              <a:cxnLst>
                                <a:cxn ang="0">
                                  <a:pos x="T1" y="T3"/>
                                </a:cxn>
                                <a:cxn ang="0">
                                  <a:pos x="T5" y="T7"/>
                                </a:cxn>
                                <a:cxn ang="0">
                                  <a:pos x="T9" y="T11"/>
                                </a:cxn>
                                <a:cxn ang="0">
                                  <a:pos x="T13" y="T15"/>
                                </a:cxn>
                              </a:cxnLst>
                              <a:rect l="0" t="0" r="r" b="b"/>
                              <a:pathLst>
                                <a:path w="74" h="85">
                                  <a:moveTo>
                                    <a:pt x="0" y="0"/>
                                  </a:moveTo>
                                  <a:lnTo>
                                    <a:pt x="3" y="85"/>
                                  </a:lnTo>
                                  <a:lnTo>
                                    <a:pt x="74" y="4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12" name="Group 3902"/>
                        <wpg:cNvGrpSpPr>
                          <a:grpSpLocks/>
                        </wpg:cNvGrpSpPr>
                        <wpg:grpSpPr bwMode="auto">
                          <a:xfrm>
                            <a:off x="2426" y="5301"/>
                            <a:ext cx="74" cy="85"/>
                            <a:chOff x="2426" y="5301"/>
                            <a:chExt cx="74" cy="85"/>
                          </a:xfrm>
                        </wpg:grpSpPr>
                        <wps:wsp>
                          <wps:cNvPr id="3813" name="Freeform 3903"/>
                          <wps:cNvSpPr>
                            <a:spLocks/>
                          </wps:cNvSpPr>
                          <wps:spPr bwMode="auto">
                            <a:xfrm>
                              <a:off x="2426" y="5301"/>
                              <a:ext cx="74" cy="85"/>
                            </a:xfrm>
                            <a:custGeom>
                              <a:avLst/>
                              <a:gdLst>
                                <a:gd name="T0" fmla="+- 0 2500 2426"/>
                                <a:gd name="T1" fmla="*/ T0 w 74"/>
                                <a:gd name="T2" fmla="+- 0 5341 5301"/>
                                <a:gd name="T3" fmla="*/ 5341 h 85"/>
                                <a:gd name="T4" fmla="+- 0 2429 2426"/>
                                <a:gd name="T5" fmla="*/ T4 w 74"/>
                                <a:gd name="T6" fmla="+- 0 5386 5301"/>
                                <a:gd name="T7" fmla="*/ 5386 h 85"/>
                                <a:gd name="T8" fmla="+- 0 2426 2426"/>
                                <a:gd name="T9" fmla="*/ T8 w 74"/>
                                <a:gd name="T10" fmla="+- 0 5301 5301"/>
                                <a:gd name="T11" fmla="*/ 5301 h 85"/>
                                <a:gd name="T12" fmla="+- 0 2500 2426"/>
                                <a:gd name="T13" fmla="*/ T12 w 74"/>
                                <a:gd name="T14" fmla="+- 0 5341 5301"/>
                                <a:gd name="T15" fmla="*/ 5341 h 85"/>
                              </a:gdLst>
                              <a:ahLst/>
                              <a:cxnLst>
                                <a:cxn ang="0">
                                  <a:pos x="T1" y="T3"/>
                                </a:cxn>
                                <a:cxn ang="0">
                                  <a:pos x="T5" y="T7"/>
                                </a:cxn>
                                <a:cxn ang="0">
                                  <a:pos x="T9" y="T11"/>
                                </a:cxn>
                                <a:cxn ang="0">
                                  <a:pos x="T13" y="T15"/>
                                </a:cxn>
                              </a:cxnLst>
                              <a:rect l="0" t="0" r="r" b="b"/>
                              <a:pathLst>
                                <a:path w="74" h="85">
                                  <a:moveTo>
                                    <a:pt x="74" y="40"/>
                                  </a:moveTo>
                                  <a:lnTo>
                                    <a:pt x="3" y="85"/>
                                  </a:lnTo>
                                  <a:lnTo>
                                    <a:pt x="0" y="0"/>
                                  </a:lnTo>
                                  <a:lnTo>
                                    <a:pt x="74" y="4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14" name="Group 3900"/>
                        <wpg:cNvGrpSpPr>
                          <a:grpSpLocks/>
                        </wpg:cNvGrpSpPr>
                        <wpg:grpSpPr bwMode="auto">
                          <a:xfrm>
                            <a:off x="2429" y="5341"/>
                            <a:ext cx="71" cy="45"/>
                            <a:chOff x="2429" y="5341"/>
                            <a:chExt cx="71" cy="45"/>
                          </a:xfrm>
                        </wpg:grpSpPr>
                        <wps:wsp>
                          <wps:cNvPr id="3815" name="Freeform 3901"/>
                          <wps:cNvSpPr>
                            <a:spLocks/>
                          </wps:cNvSpPr>
                          <wps:spPr bwMode="auto">
                            <a:xfrm>
                              <a:off x="2429" y="5341"/>
                              <a:ext cx="71" cy="45"/>
                            </a:xfrm>
                            <a:custGeom>
                              <a:avLst/>
                              <a:gdLst>
                                <a:gd name="T0" fmla="+- 0 2429 2429"/>
                                <a:gd name="T1" fmla="*/ T0 w 71"/>
                                <a:gd name="T2" fmla="+- 0 5386 5341"/>
                                <a:gd name="T3" fmla="*/ 5386 h 45"/>
                                <a:gd name="T4" fmla="+- 0 2500 2429"/>
                                <a:gd name="T5" fmla="*/ T4 w 71"/>
                                <a:gd name="T6" fmla="+- 0 5341 5341"/>
                                <a:gd name="T7" fmla="*/ 5341 h 45"/>
                              </a:gdLst>
                              <a:ahLst/>
                              <a:cxnLst>
                                <a:cxn ang="0">
                                  <a:pos x="T1" y="T3"/>
                                </a:cxn>
                                <a:cxn ang="0">
                                  <a:pos x="T5" y="T7"/>
                                </a:cxn>
                              </a:cxnLst>
                              <a:rect l="0" t="0" r="r" b="b"/>
                              <a:pathLst>
                                <a:path w="71" h="45">
                                  <a:moveTo>
                                    <a:pt x="0" y="45"/>
                                  </a:moveTo>
                                  <a:lnTo>
                                    <a:pt x="71" y="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16" name="Group 3898"/>
                        <wpg:cNvGrpSpPr>
                          <a:grpSpLocks/>
                        </wpg:cNvGrpSpPr>
                        <wpg:grpSpPr bwMode="auto">
                          <a:xfrm>
                            <a:off x="2311" y="5343"/>
                            <a:ext cx="118" cy="4"/>
                            <a:chOff x="2311" y="5343"/>
                            <a:chExt cx="118" cy="4"/>
                          </a:xfrm>
                        </wpg:grpSpPr>
                        <wps:wsp>
                          <wps:cNvPr id="3817" name="Freeform 3899"/>
                          <wps:cNvSpPr>
                            <a:spLocks/>
                          </wps:cNvSpPr>
                          <wps:spPr bwMode="auto">
                            <a:xfrm>
                              <a:off x="2311" y="5343"/>
                              <a:ext cx="118" cy="4"/>
                            </a:xfrm>
                            <a:custGeom>
                              <a:avLst/>
                              <a:gdLst>
                                <a:gd name="T0" fmla="+- 0 2428 2311"/>
                                <a:gd name="T1" fmla="*/ T0 w 118"/>
                                <a:gd name="T2" fmla="+- 0 5343 5343"/>
                                <a:gd name="T3" fmla="*/ 5343 h 4"/>
                                <a:gd name="T4" fmla="+- 0 2311 2311"/>
                                <a:gd name="T5" fmla="*/ T4 w 118"/>
                                <a:gd name="T6" fmla="+- 0 5347 5343"/>
                                <a:gd name="T7" fmla="*/ 5347 h 4"/>
                              </a:gdLst>
                              <a:ahLst/>
                              <a:cxnLst>
                                <a:cxn ang="0">
                                  <a:pos x="T1" y="T3"/>
                                </a:cxn>
                                <a:cxn ang="0">
                                  <a:pos x="T5" y="T7"/>
                                </a:cxn>
                              </a:cxnLst>
                              <a:rect l="0" t="0" r="r" b="b"/>
                              <a:pathLst>
                                <a:path w="118" h="4">
                                  <a:moveTo>
                                    <a:pt x="117" y="0"/>
                                  </a:moveTo>
                                  <a:lnTo>
                                    <a:pt x="0" y="4"/>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18" name="Group 3896"/>
                        <wpg:cNvGrpSpPr>
                          <a:grpSpLocks/>
                        </wpg:cNvGrpSpPr>
                        <wpg:grpSpPr bwMode="auto">
                          <a:xfrm>
                            <a:off x="4033" y="5302"/>
                            <a:ext cx="73" cy="85"/>
                            <a:chOff x="4033" y="5302"/>
                            <a:chExt cx="73" cy="85"/>
                          </a:xfrm>
                        </wpg:grpSpPr>
                        <wps:wsp>
                          <wps:cNvPr id="3819" name="Freeform 3897"/>
                          <wps:cNvSpPr>
                            <a:spLocks/>
                          </wps:cNvSpPr>
                          <wps:spPr bwMode="auto">
                            <a:xfrm>
                              <a:off x="4033" y="5302"/>
                              <a:ext cx="73" cy="85"/>
                            </a:xfrm>
                            <a:custGeom>
                              <a:avLst/>
                              <a:gdLst>
                                <a:gd name="T0" fmla="+- 0 4034 4033"/>
                                <a:gd name="T1" fmla="*/ T0 w 73"/>
                                <a:gd name="T2" fmla="+- 0 5302 5302"/>
                                <a:gd name="T3" fmla="*/ 5302 h 85"/>
                                <a:gd name="T4" fmla="+- 0 4033 4033"/>
                                <a:gd name="T5" fmla="*/ T4 w 73"/>
                                <a:gd name="T6" fmla="+- 0 5386 5302"/>
                                <a:gd name="T7" fmla="*/ 5386 h 85"/>
                                <a:gd name="T8" fmla="+- 0 4106 4033"/>
                                <a:gd name="T9" fmla="*/ T8 w 73"/>
                                <a:gd name="T10" fmla="+- 0 5345 5302"/>
                                <a:gd name="T11" fmla="*/ 5345 h 85"/>
                                <a:gd name="T12" fmla="+- 0 4034 4033"/>
                                <a:gd name="T13" fmla="*/ T12 w 73"/>
                                <a:gd name="T14" fmla="+- 0 5302 5302"/>
                                <a:gd name="T15" fmla="*/ 5302 h 85"/>
                              </a:gdLst>
                              <a:ahLst/>
                              <a:cxnLst>
                                <a:cxn ang="0">
                                  <a:pos x="T1" y="T3"/>
                                </a:cxn>
                                <a:cxn ang="0">
                                  <a:pos x="T5" y="T7"/>
                                </a:cxn>
                                <a:cxn ang="0">
                                  <a:pos x="T9" y="T11"/>
                                </a:cxn>
                                <a:cxn ang="0">
                                  <a:pos x="T13" y="T15"/>
                                </a:cxn>
                              </a:cxnLst>
                              <a:rect l="0" t="0" r="r" b="b"/>
                              <a:pathLst>
                                <a:path w="73" h="85">
                                  <a:moveTo>
                                    <a:pt x="1" y="0"/>
                                  </a:moveTo>
                                  <a:lnTo>
                                    <a:pt x="0" y="84"/>
                                  </a:lnTo>
                                  <a:lnTo>
                                    <a:pt x="73" y="43"/>
                                  </a:lnTo>
                                  <a:lnTo>
                                    <a:pt x="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20" name="Group 3894"/>
                        <wpg:cNvGrpSpPr>
                          <a:grpSpLocks/>
                        </wpg:cNvGrpSpPr>
                        <wpg:grpSpPr bwMode="auto">
                          <a:xfrm>
                            <a:off x="4033" y="5302"/>
                            <a:ext cx="73" cy="85"/>
                            <a:chOff x="4033" y="5302"/>
                            <a:chExt cx="73" cy="85"/>
                          </a:xfrm>
                        </wpg:grpSpPr>
                        <wps:wsp>
                          <wps:cNvPr id="3821" name="Freeform 3895"/>
                          <wps:cNvSpPr>
                            <a:spLocks/>
                          </wps:cNvSpPr>
                          <wps:spPr bwMode="auto">
                            <a:xfrm>
                              <a:off x="4033" y="5302"/>
                              <a:ext cx="73" cy="85"/>
                            </a:xfrm>
                            <a:custGeom>
                              <a:avLst/>
                              <a:gdLst>
                                <a:gd name="T0" fmla="+- 0 4106 4033"/>
                                <a:gd name="T1" fmla="*/ T0 w 73"/>
                                <a:gd name="T2" fmla="+- 0 5345 5302"/>
                                <a:gd name="T3" fmla="*/ 5345 h 85"/>
                                <a:gd name="T4" fmla="+- 0 4033 4033"/>
                                <a:gd name="T5" fmla="*/ T4 w 73"/>
                                <a:gd name="T6" fmla="+- 0 5386 5302"/>
                                <a:gd name="T7" fmla="*/ 5386 h 85"/>
                                <a:gd name="T8" fmla="+- 0 4034 4033"/>
                                <a:gd name="T9" fmla="*/ T8 w 73"/>
                                <a:gd name="T10" fmla="+- 0 5302 5302"/>
                                <a:gd name="T11" fmla="*/ 5302 h 85"/>
                                <a:gd name="T12" fmla="+- 0 4106 4033"/>
                                <a:gd name="T13" fmla="*/ T12 w 73"/>
                                <a:gd name="T14" fmla="+- 0 5345 5302"/>
                                <a:gd name="T15" fmla="*/ 5345 h 85"/>
                              </a:gdLst>
                              <a:ahLst/>
                              <a:cxnLst>
                                <a:cxn ang="0">
                                  <a:pos x="T1" y="T3"/>
                                </a:cxn>
                                <a:cxn ang="0">
                                  <a:pos x="T5" y="T7"/>
                                </a:cxn>
                                <a:cxn ang="0">
                                  <a:pos x="T9" y="T11"/>
                                </a:cxn>
                                <a:cxn ang="0">
                                  <a:pos x="T13" y="T15"/>
                                </a:cxn>
                              </a:cxnLst>
                              <a:rect l="0" t="0" r="r" b="b"/>
                              <a:pathLst>
                                <a:path w="73" h="85">
                                  <a:moveTo>
                                    <a:pt x="73" y="43"/>
                                  </a:moveTo>
                                  <a:lnTo>
                                    <a:pt x="0" y="84"/>
                                  </a:lnTo>
                                  <a:lnTo>
                                    <a:pt x="1" y="0"/>
                                  </a:lnTo>
                                  <a:lnTo>
                                    <a:pt x="73" y="43"/>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22" name="Group 3892"/>
                        <wpg:cNvGrpSpPr>
                          <a:grpSpLocks/>
                        </wpg:cNvGrpSpPr>
                        <wpg:grpSpPr bwMode="auto">
                          <a:xfrm>
                            <a:off x="4033" y="5345"/>
                            <a:ext cx="73" cy="41"/>
                            <a:chOff x="4033" y="5345"/>
                            <a:chExt cx="73" cy="41"/>
                          </a:xfrm>
                        </wpg:grpSpPr>
                        <wps:wsp>
                          <wps:cNvPr id="3823" name="Freeform 3893"/>
                          <wps:cNvSpPr>
                            <a:spLocks/>
                          </wps:cNvSpPr>
                          <wps:spPr bwMode="auto">
                            <a:xfrm>
                              <a:off x="4033" y="5345"/>
                              <a:ext cx="73" cy="41"/>
                            </a:xfrm>
                            <a:custGeom>
                              <a:avLst/>
                              <a:gdLst>
                                <a:gd name="T0" fmla="+- 0 4033 4033"/>
                                <a:gd name="T1" fmla="*/ T0 w 73"/>
                                <a:gd name="T2" fmla="+- 0 5386 5345"/>
                                <a:gd name="T3" fmla="*/ 5386 h 41"/>
                                <a:gd name="T4" fmla="+- 0 4106 4033"/>
                                <a:gd name="T5" fmla="*/ T4 w 73"/>
                                <a:gd name="T6" fmla="+- 0 5345 5345"/>
                                <a:gd name="T7" fmla="*/ 5345 h 41"/>
                              </a:gdLst>
                              <a:ahLst/>
                              <a:cxnLst>
                                <a:cxn ang="0">
                                  <a:pos x="T1" y="T3"/>
                                </a:cxn>
                                <a:cxn ang="0">
                                  <a:pos x="T5" y="T7"/>
                                </a:cxn>
                              </a:cxnLst>
                              <a:rect l="0" t="0" r="r" b="b"/>
                              <a:pathLst>
                                <a:path w="73" h="41">
                                  <a:moveTo>
                                    <a:pt x="0" y="41"/>
                                  </a:moveTo>
                                  <a:lnTo>
                                    <a:pt x="73" y="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24" name="Group 3890"/>
                        <wpg:cNvGrpSpPr>
                          <a:grpSpLocks/>
                        </wpg:cNvGrpSpPr>
                        <wpg:grpSpPr bwMode="auto">
                          <a:xfrm>
                            <a:off x="3917" y="5342"/>
                            <a:ext cx="117" cy="2"/>
                            <a:chOff x="3917" y="5342"/>
                            <a:chExt cx="117" cy="2"/>
                          </a:xfrm>
                        </wpg:grpSpPr>
                        <wps:wsp>
                          <wps:cNvPr id="3825" name="Freeform 3891"/>
                          <wps:cNvSpPr>
                            <a:spLocks/>
                          </wps:cNvSpPr>
                          <wps:spPr bwMode="auto">
                            <a:xfrm>
                              <a:off x="3917" y="5342"/>
                              <a:ext cx="117" cy="2"/>
                            </a:xfrm>
                            <a:custGeom>
                              <a:avLst/>
                              <a:gdLst>
                                <a:gd name="T0" fmla="+- 0 4033 3917"/>
                                <a:gd name="T1" fmla="*/ T0 w 117"/>
                                <a:gd name="T2" fmla="+- 0 5344 5342"/>
                                <a:gd name="T3" fmla="*/ 5344 h 2"/>
                                <a:gd name="T4" fmla="+- 0 3917 3917"/>
                                <a:gd name="T5" fmla="*/ T4 w 117"/>
                                <a:gd name="T6" fmla="+- 0 5342 5342"/>
                                <a:gd name="T7" fmla="*/ 5342 h 2"/>
                              </a:gdLst>
                              <a:ahLst/>
                              <a:cxnLst>
                                <a:cxn ang="0">
                                  <a:pos x="T1" y="T3"/>
                                </a:cxn>
                                <a:cxn ang="0">
                                  <a:pos x="T5" y="T7"/>
                                </a:cxn>
                              </a:cxnLst>
                              <a:rect l="0" t="0" r="r" b="b"/>
                              <a:pathLst>
                                <a:path w="117" h="2">
                                  <a:moveTo>
                                    <a:pt x="116" y="2"/>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26" name="Group 3888"/>
                        <wpg:cNvGrpSpPr>
                          <a:grpSpLocks/>
                        </wpg:cNvGrpSpPr>
                        <wpg:grpSpPr bwMode="auto">
                          <a:xfrm>
                            <a:off x="4154" y="5741"/>
                            <a:ext cx="889" cy="2"/>
                            <a:chOff x="4154" y="5741"/>
                            <a:chExt cx="889" cy="2"/>
                          </a:xfrm>
                        </wpg:grpSpPr>
                        <wps:wsp>
                          <wps:cNvPr id="3827" name="Freeform 3889"/>
                          <wps:cNvSpPr>
                            <a:spLocks/>
                          </wps:cNvSpPr>
                          <wps:spPr bwMode="auto">
                            <a:xfrm>
                              <a:off x="4154" y="5741"/>
                              <a:ext cx="889" cy="2"/>
                            </a:xfrm>
                            <a:custGeom>
                              <a:avLst/>
                              <a:gdLst>
                                <a:gd name="T0" fmla="+- 0 4154 4154"/>
                                <a:gd name="T1" fmla="*/ T0 w 889"/>
                                <a:gd name="T2" fmla="+- 0 5043 4154"/>
                                <a:gd name="T3" fmla="*/ T2 w 889"/>
                              </a:gdLst>
                              <a:ahLst/>
                              <a:cxnLst>
                                <a:cxn ang="0">
                                  <a:pos x="T1" y="0"/>
                                </a:cxn>
                                <a:cxn ang="0">
                                  <a:pos x="T3" y="0"/>
                                </a:cxn>
                              </a:cxnLst>
                              <a:rect l="0" t="0" r="r" b="b"/>
                              <a:pathLst>
                                <a:path w="889">
                                  <a:moveTo>
                                    <a:pt x="0" y="0"/>
                                  </a:moveTo>
                                  <a:lnTo>
                                    <a:pt x="889"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28" name="Group 3886"/>
                        <wpg:cNvGrpSpPr>
                          <a:grpSpLocks/>
                        </wpg:cNvGrpSpPr>
                        <wpg:grpSpPr bwMode="auto">
                          <a:xfrm>
                            <a:off x="3024" y="2429"/>
                            <a:ext cx="1006" cy="271"/>
                            <a:chOff x="3024" y="2429"/>
                            <a:chExt cx="1006" cy="271"/>
                          </a:xfrm>
                        </wpg:grpSpPr>
                        <wps:wsp>
                          <wps:cNvPr id="3829" name="Freeform 3887"/>
                          <wps:cNvSpPr>
                            <a:spLocks/>
                          </wps:cNvSpPr>
                          <wps:spPr bwMode="auto">
                            <a:xfrm>
                              <a:off x="3024" y="2429"/>
                              <a:ext cx="1006" cy="271"/>
                            </a:xfrm>
                            <a:custGeom>
                              <a:avLst/>
                              <a:gdLst>
                                <a:gd name="T0" fmla="+- 0 3024 3024"/>
                                <a:gd name="T1" fmla="*/ T0 w 1006"/>
                                <a:gd name="T2" fmla="+- 0 2700 2429"/>
                                <a:gd name="T3" fmla="*/ 2700 h 271"/>
                                <a:gd name="T4" fmla="+- 0 4030 3024"/>
                                <a:gd name="T5" fmla="*/ T4 w 1006"/>
                                <a:gd name="T6" fmla="+- 0 2700 2429"/>
                                <a:gd name="T7" fmla="*/ 2700 h 271"/>
                                <a:gd name="T8" fmla="+- 0 4030 3024"/>
                                <a:gd name="T9" fmla="*/ T8 w 1006"/>
                                <a:gd name="T10" fmla="+- 0 2429 2429"/>
                                <a:gd name="T11" fmla="*/ 2429 h 271"/>
                                <a:gd name="T12" fmla="+- 0 3024 3024"/>
                                <a:gd name="T13" fmla="*/ T12 w 1006"/>
                                <a:gd name="T14" fmla="+- 0 2429 2429"/>
                                <a:gd name="T15" fmla="*/ 2429 h 271"/>
                                <a:gd name="T16" fmla="+- 0 3024 3024"/>
                                <a:gd name="T17" fmla="*/ T16 w 1006"/>
                                <a:gd name="T18" fmla="+- 0 2700 2429"/>
                                <a:gd name="T19" fmla="*/ 2700 h 271"/>
                              </a:gdLst>
                              <a:ahLst/>
                              <a:cxnLst>
                                <a:cxn ang="0">
                                  <a:pos x="T1" y="T3"/>
                                </a:cxn>
                                <a:cxn ang="0">
                                  <a:pos x="T5" y="T7"/>
                                </a:cxn>
                                <a:cxn ang="0">
                                  <a:pos x="T9" y="T11"/>
                                </a:cxn>
                                <a:cxn ang="0">
                                  <a:pos x="T13" y="T15"/>
                                </a:cxn>
                                <a:cxn ang="0">
                                  <a:pos x="T17" y="T19"/>
                                </a:cxn>
                              </a:cxnLst>
                              <a:rect l="0" t="0" r="r" b="b"/>
                              <a:pathLst>
                                <a:path w="1006" h="271">
                                  <a:moveTo>
                                    <a:pt x="0" y="271"/>
                                  </a:moveTo>
                                  <a:lnTo>
                                    <a:pt x="1006" y="271"/>
                                  </a:lnTo>
                                  <a:lnTo>
                                    <a:pt x="1006"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30" name="Group 3884"/>
                        <wpg:cNvGrpSpPr>
                          <a:grpSpLocks/>
                        </wpg:cNvGrpSpPr>
                        <wpg:grpSpPr bwMode="auto">
                          <a:xfrm>
                            <a:off x="3095" y="2624"/>
                            <a:ext cx="864" cy="2"/>
                            <a:chOff x="3095" y="2624"/>
                            <a:chExt cx="864" cy="2"/>
                          </a:xfrm>
                        </wpg:grpSpPr>
                        <wps:wsp>
                          <wps:cNvPr id="3831" name="Freeform 3885"/>
                          <wps:cNvSpPr>
                            <a:spLocks/>
                          </wps:cNvSpPr>
                          <wps:spPr bwMode="auto">
                            <a:xfrm>
                              <a:off x="3095" y="2624"/>
                              <a:ext cx="864" cy="2"/>
                            </a:xfrm>
                            <a:custGeom>
                              <a:avLst/>
                              <a:gdLst>
                                <a:gd name="T0" fmla="+- 0 3095 3095"/>
                                <a:gd name="T1" fmla="*/ T0 w 864"/>
                                <a:gd name="T2" fmla="+- 0 3959 3095"/>
                                <a:gd name="T3" fmla="*/ T2 w 864"/>
                              </a:gdLst>
                              <a:ahLst/>
                              <a:cxnLst>
                                <a:cxn ang="0">
                                  <a:pos x="T1" y="0"/>
                                </a:cxn>
                                <a:cxn ang="0">
                                  <a:pos x="T3" y="0"/>
                                </a:cxn>
                              </a:cxnLst>
                              <a:rect l="0" t="0" r="r" b="b"/>
                              <a:pathLst>
                                <a:path w="864">
                                  <a:moveTo>
                                    <a:pt x="0" y="0"/>
                                  </a:moveTo>
                                  <a:lnTo>
                                    <a:pt x="864"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32" name="Group 3882"/>
                        <wpg:cNvGrpSpPr>
                          <a:grpSpLocks/>
                        </wpg:cNvGrpSpPr>
                        <wpg:grpSpPr bwMode="auto">
                          <a:xfrm>
                            <a:off x="5434" y="2429"/>
                            <a:ext cx="1006" cy="271"/>
                            <a:chOff x="5434" y="2429"/>
                            <a:chExt cx="1006" cy="271"/>
                          </a:xfrm>
                        </wpg:grpSpPr>
                        <wps:wsp>
                          <wps:cNvPr id="3833" name="Freeform 3883"/>
                          <wps:cNvSpPr>
                            <a:spLocks/>
                          </wps:cNvSpPr>
                          <wps:spPr bwMode="auto">
                            <a:xfrm>
                              <a:off x="5434" y="2429"/>
                              <a:ext cx="1006" cy="271"/>
                            </a:xfrm>
                            <a:custGeom>
                              <a:avLst/>
                              <a:gdLst>
                                <a:gd name="T0" fmla="+- 0 5434 5434"/>
                                <a:gd name="T1" fmla="*/ T0 w 1006"/>
                                <a:gd name="T2" fmla="+- 0 2700 2429"/>
                                <a:gd name="T3" fmla="*/ 2700 h 271"/>
                                <a:gd name="T4" fmla="+- 0 6440 5434"/>
                                <a:gd name="T5" fmla="*/ T4 w 1006"/>
                                <a:gd name="T6" fmla="+- 0 2700 2429"/>
                                <a:gd name="T7" fmla="*/ 2700 h 271"/>
                                <a:gd name="T8" fmla="+- 0 6440 5434"/>
                                <a:gd name="T9" fmla="*/ T8 w 1006"/>
                                <a:gd name="T10" fmla="+- 0 2429 2429"/>
                                <a:gd name="T11" fmla="*/ 2429 h 271"/>
                                <a:gd name="T12" fmla="+- 0 5434 5434"/>
                                <a:gd name="T13" fmla="*/ T12 w 1006"/>
                                <a:gd name="T14" fmla="+- 0 2429 2429"/>
                                <a:gd name="T15" fmla="*/ 2429 h 271"/>
                                <a:gd name="T16" fmla="+- 0 5434 5434"/>
                                <a:gd name="T17" fmla="*/ T16 w 1006"/>
                                <a:gd name="T18" fmla="+- 0 2700 2429"/>
                                <a:gd name="T19" fmla="*/ 2700 h 271"/>
                              </a:gdLst>
                              <a:ahLst/>
                              <a:cxnLst>
                                <a:cxn ang="0">
                                  <a:pos x="T1" y="T3"/>
                                </a:cxn>
                                <a:cxn ang="0">
                                  <a:pos x="T5" y="T7"/>
                                </a:cxn>
                                <a:cxn ang="0">
                                  <a:pos x="T9" y="T11"/>
                                </a:cxn>
                                <a:cxn ang="0">
                                  <a:pos x="T13" y="T15"/>
                                </a:cxn>
                                <a:cxn ang="0">
                                  <a:pos x="T17" y="T19"/>
                                </a:cxn>
                              </a:cxnLst>
                              <a:rect l="0" t="0" r="r" b="b"/>
                              <a:pathLst>
                                <a:path w="1006" h="271">
                                  <a:moveTo>
                                    <a:pt x="0" y="271"/>
                                  </a:moveTo>
                                  <a:lnTo>
                                    <a:pt x="1006" y="271"/>
                                  </a:lnTo>
                                  <a:lnTo>
                                    <a:pt x="1006"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34" name="Group 3880"/>
                        <wpg:cNvGrpSpPr>
                          <a:grpSpLocks/>
                        </wpg:cNvGrpSpPr>
                        <wpg:grpSpPr bwMode="auto">
                          <a:xfrm>
                            <a:off x="5484" y="2624"/>
                            <a:ext cx="905" cy="2"/>
                            <a:chOff x="5484" y="2624"/>
                            <a:chExt cx="905" cy="2"/>
                          </a:xfrm>
                        </wpg:grpSpPr>
                        <wps:wsp>
                          <wps:cNvPr id="3835" name="Freeform 3881"/>
                          <wps:cNvSpPr>
                            <a:spLocks/>
                          </wps:cNvSpPr>
                          <wps:spPr bwMode="auto">
                            <a:xfrm>
                              <a:off x="5484" y="2624"/>
                              <a:ext cx="905" cy="2"/>
                            </a:xfrm>
                            <a:custGeom>
                              <a:avLst/>
                              <a:gdLst>
                                <a:gd name="T0" fmla="+- 0 5484 5484"/>
                                <a:gd name="T1" fmla="*/ T0 w 905"/>
                                <a:gd name="T2" fmla="+- 0 6389 5484"/>
                                <a:gd name="T3" fmla="*/ T2 w 905"/>
                              </a:gdLst>
                              <a:ahLst/>
                              <a:cxnLst>
                                <a:cxn ang="0">
                                  <a:pos x="T1" y="0"/>
                                </a:cxn>
                                <a:cxn ang="0">
                                  <a:pos x="T3" y="0"/>
                                </a:cxn>
                              </a:cxnLst>
                              <a:rect l="0" t="0" r="r" b="b"/>
                              <a:pathLst>
                                <a:path w="905">
                                  <a:moveTo>
                                    <a:pt x="0" y="0"/>
                                  </a:moveTo>
                                  <a:lnTo>
                                    <a:pt x="905"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36" name="Group 3878"/>
                        <wpg:cNvGrpSpPr>
                          <a:grpSpLocks/>
                        </wpg:cNvGrpSpPr>
                        <wpg:grpSpPr bwMode="auto">
                          <a:xfrm>
                            <a:off x="4030" y="2564"/>
                            <a:ext cx="1403" cy="2"/>
                            <a:chOff x="4030" y="2564"/>
                            <a:chExt cx="1403" cy="2"/>
                          </a:xfrm>
                        </wpg:grpSpPr>
                        <wps:wsp>
                          <wps:cNvPr id="3837" name="Freeform 3879"/>
                          <wps:cNvSpPr>
                            <a:spLocks/>
                          </wps:cNvSpPr>
                          <wps:spPr bwMode="auto">
                            <a:xfrm>
                              <a:off x="4030" y="2564"/>
                              <a:ext cx="1403" cy="2"/>
                            </a:xfrm>
                            <a:custGeom>
                              <a:avLst/>
                              <a:gdLst>
                                <a:gd name="T0" fmla="+- 0 4030 4030"/>
                                <a:gd name="T1" fmla="*/ T0 w 1403"/>
                                <a:gd name="T2" fmla="+- 0 5434 4030"/>
                                <a:gd name="T3" fmla="*/ T2 w 1403"/>
                              </a:gdLst>
                              <a:ahLst/>
                              <a:cxnLst>
                                <a:cxn ang="0">
                                  <a:pos x="T1" y="0"/>
                                </a:cxn>
                                <a:cxn ang="0">
                                  <a:pos x="T3" y="0"/>
                                </a:cxn>
                              </a:cxnLst>
                              <a:rect l="0" t="0" r="r" b="b"/>
                              <a:pathLst>
                                <a:path w="1403">
                                  <a:moveTo>
                                    <a:pt x="0" y="0"/>
                                  </a:moveTo>
                                  <a:lnTo>
                                    <a:pt x="1404"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38" name="Group 3876"/>
                        <wpg:cNvGrpSpPr>
                          <a:grpSpLocks/>
                        </wpg:cNvGrpSpPr>
                        <wpg:grpSpPr bwMode="auto">
                          <a:xfrm>
                            <a:off x="7141" y="2429"/>
                            <a:ext cx="1034" cy="271"/>
                            <a:chOff x="7141" y="2429"/>
                            <a:chExt cx="1034" cy="271"/>
                          </a:xfrm>
                        </wpg:grpSpPr>
                        <wps:wsp>
                          <wps:cNvPr id="3839" name="Freeform 3877"/>
                          <wps:cNvSpPr>
                            <a:spLocks/>
                          </wps:cNvSpPr>
                          <wps:spPr bwMode="auto">
                            <a:xfrm>
                              <a:off x="7141" y="2429"/>
                              <a:ext cx="1034" cy="271"/>
                            </a:xfrm>
                            <a:custGeom>
                              <a:avLst/>
                              <a:gdLst>
                                <a:gd name="T0" fmla="+- 0 7141 7141"/>
                                <a:gd name="T1" fmla="*/ T0 w 1034"/>
                                <a:gd name="T2" fmla="+- 0 2700 2429"/>
                                <a:gd name="T3" fmla="*/ 2700 h 271"/>
                                <a:gd name="T4" fmla="+- 0 8175 7141"/>
                                <a:gd name="T5" fmla="*/ T4 w 1034"/>
                                <a:gd name="T6" fmla="+- 0 2700 2429"/>
                                <a:gd name="T7" fmla="*/ 2700 h 271"/>
                                <a:gd name="T8" fmla="+- 0 8175 7141"/>
                                <a:gd name="T9" fmla="*/ T8 w 1034"/>
                                <a:gd name="T10" fmla="+- 0 2429 2429"/>
                                <a:gd name="T11" fmla="*/ 2429 h 271"/>
                                <a:gd name="T12" fmla="+- 0 7141 7141"/>
                                <a:gd name="T13" fmla="*/ T12 w 1034"/>
                                <a:gd name="T14" fmla="+- 0 2429 2429"/>
                                <a:gd name="T15" fmla="*/ 2429 h 271"/>
                                <a:gd name="T16" fmla="+- 0 7141 7141"/>
                                <a:gd name="T17" fmla="*/ T16 w 1034"/>
                                <a:gd name="T18" fmla="+- 0 2700 2429"/>
                                <a:gd name="T19" fmla="*/ 2700 h 271"/>
                              </a:gdLst>
                              <a:ahLst/>
                              <a:cxnLst>
                                <a:cxn ang="0">
                                  <a:pos x="T1" y="T3"/>
                                </a:cxn>
                                <a:cxn ang="0">
                                  <a:pos x="T5" y="T7"/>
                                </a:cxn>
                                <a:cxn ang="0">
                                  <a:pos x="T9" y="T11"/>
                                </a:cxn>
                                <a:cxn ang="0">
                                  <a:pos x="T13" y="T15"/>
                                </a:cxn>
                                <a:cxn ang="0">
                                  <a:pos x="T17" y="T19"/>
                                </a:cxn>
                              </a:cxnLst>
                              <a:rect l="0" t="0" r="r" b="b"/>
                              <a:pathLst>
                                <a:path w="1034" h="271">
                                  <a:moveTo>
                                    <a:pt x="0" y="271"/>
                                  </a:moveTo>
                                  <a:lnTo>
                                    <a:pt x="1034" y="271"/>
                                  </a:lnTo>
                                  <a:lnTo>
                                    <a:pt x="1034"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40" name="Group 3874"/>
                        <wpg:cNvGrpSpPr>
                          <a:grpSpLocks/>
                        </wpg:cNvGrpSpPr>
                        <wpg:grpSpPr bwMode="auto">
                          <a:xfrm>
                            <a:off x="7159" y="2624"/>
                            <a:ext cx="997" cy="2"/>
                            <a:chOff x="7159" y="2624"/>
                            <a:chExt cx="997" cy="2"/>
                          </a:xfrm>
                        </wpg:grpSpPr>
                        <wps:wsp>
                          <wps:cNvPr id="3841" name="Freeform 3875"/>
                          <wps:cNvSpPr>
                            <a:spLocks/>
                          </wps:cNvSpPr>
                          <wps:spPr bwMode="auto">
                            <a:xfrm>
                              <a:off x="7159" y="2624"/>
                              <a:ext cx="997" cy="2"/>
                            </a:xfrm>
                            <a:custGeom>
                              <a:avLst/>
                              <a:gdLst>
                                <a:gd name="T0" fmla="+- 0 7159 7159"/>
                                <a:gd name="T1" fmla="*/ T0 w 997"/>
                                <a:gd name="T2" fmla="+- 0 8156 7159"/>
                                <a:gd name="T3" fmla="*/ T2 w 997"/>
                              </a:gdLst>
                              <a:ahLst/>
                              <a:cxnLst>
                                <a:cxn ang="0">
                                  <a:pos x="T1" y="0"/>
                                </a:cxn>
                                <a:cxn ang="0">
                                  <a:pos x="T3" y="0"/>
                                </a:cxn>
                              </a:cxnLst>
                              <a:rect l="0" t="0" r="r" b="b"/>
                              <a:pathLst>
                                <a:path w="997">
                                  <a:moveTo>
                                    <a:pt x="0" y="0"/>
                                  </a:moveTo>
                                  <a:lnTo>
                                    <a:pt x="997"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42" name="Group 3872"/>
                        <wpg:cNvGrpSpPr>
                          <a:grpSpLocks/>
                        </wpg:cNvGrpSpPr>
                        <wpg:grpSpPr bwMode="auto">
                          <a:xfrm>
                            <a:off x="7028" y="1211"/>
                            <a:ext cx="1006" cy="271"/>
                            <a:chOff x="7028" y="1211"/>
                            <a:chExt cx="1006" cy="271"/>
                          </a:xfrm>
                        </wpg:grpSpPr>
                        <wps:wsp>
                          <wps:cNvPr id="3843" name="Freeform 3873"/>
                          <wps:cNvSpPr>
                            <a:spLocks/>
                          </wps:cNvSpPr>
                          <wps:spPr bwMode="auto">
                            <a:xfrm>
                              <a:off x="7028" y="1211"/>
                              <a:ext cx="1006" cy="271"/>
                            </a:xfrm>
                            <a:custGeom>
                              <a:avLst/>
                              <a:gdLst>
                                <a:gd name="T0" fmla="+- 0 7028 7028"/>
                                <a:gd name="T1" fmla="*/ T0 w 1006"/>
                                <a:gd name="T2" fmla="+- 0 1482 1211"/>
                                <a:gd name="T3" fmla="*/ 1482 h 271"/>
                                <a:gd name="T4" fmla="+- 0 8034 7028"/>
                                <a:gd name="T5" fmla="*/ T4 w 1006"/>
                                <a:gd name="T6" fmla="+- 0 1482 1211"/>
                                <a:gd name="T7" fmla="*/ 1482 h 271"/>
                                <a:gd name="T8" fmla="+- 0 8034 7028"/>
                                <a:gd name="T9" fmla="*/ T8 w 1006"/>
                                <a:gd name="T10" fmla="+- 0 1211 1211"/>
                                <a:gd name="T11" fmla="*/ 1211 h 271"/>
                                <a:gd name="T12" fmla="+- 0 7028 7028"/>
                                <a:gd name="T13" fmla="*/ T12 w 1006"/>
                                <a:gd name="T14" fmla="+- 0 1211 1211"/>
                                <a:gd name="T15" fmla="*/ 1211 h 271"/>
                                <a:gd name="T16" fmla="+- 0 7028 7028"/>
                                <a:gd name="T17" fmla="*/ T16 w 1006"/>
                                <a:gd name="T18" fmla="+- 0 1482 1211"/>
                                <a:gd name="T19" fmla="*/ 1482 h 271"/>
                              </a:gdLst>
                              <a:ahLst/>
                              <a:cxnLst>
                                <a:cxn ang="0">
                                  <a:pos x="T1" y="T3"/>
                                </a:cxn>
                                <a:cxn ang="0">
                                  <a:pos x="T5" y="T7"/>
                                </a:cxn>
                                <a:cxn ang="0">
                                  <a:pos x="T9" y="T11"/>
                                </a:cxn>
                                <a:cxn ang="0">
                                  <a:pos x="T13" y="T15"/>
                                </a:cxn>
                                <a:cxn ang="0">
                                  <a:pos x="T17" y="T19"/>
                                </a:cxn>
                              </a:cxnLst>
                              <a:rect l="0" t="0" r="r" b="b"/>
                              <a:pathLst>
                                <a:path w="1006" h="271">
                                  <a:moveTo>
                                    <a:pt x="0" y="271"/>
                                  </a:moveTo>
                                  <a:lnTo>
                                    <a:pt x="1006" y="271"/>
                                  </a:lnTo>
                                  <a:lnTo>
                                    <a:pt x="1006"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44" name="Group 3870"/>
                        <wpg:cNvGrpSpPr>
                          <a:grpSpLocks/>
                        </wpg:cNvGrpSpPr>
                        <wpg:grpSpPr bwMode="auto">
                          <a:xfrm>
                            <a:off x="7095" y="1406"/>
                            <a:ext cx="872" cy="2"/>
                            <a:chOff x="7095" y="1406"/>
                            <a:chExt cx="872" cy="2"/>
                          </a:xfrm>
                        </wpg:grpSpPr>
                        <wps:wsp>
                          <wps:cNvPr id="3845" name="Freeform 3871"/>
                          <wps:cNvSpPr>
                            <a:spLocks/>
                          </wps:cNvSpPr>
                          <wps:spPr bwMode="auto">
                            <a:xfrm>
                              <a:off x="7095" y="1406"/>
                              <a:ext cx="872" cy="2"/>
                            </a:xfrm>
                            <a:custGeom>
                              <a:avLst/>
                              <a:gdLst>
                                <a:gd name="T0" fmla="+- 0 7095 7095"/>
                                <a:gd name="T1" fmla="*/ T0 w 872"/>
                                <a:gd name="T2" fmla="+- 0 7967 7095"/>
                                <a:gd name="T3" fmla="*/ T2 w 872"/>
                              </a:gdLst>
                              <a:ahLst/>
                              <a:cxnLst>
                                <a:cxn ang="0">
                                  <a:pos x="T1" y="0"/>
                                </a:cxn>
                                <a:cxn ang="0">
                                  <a:pos x="T3" y="0"/>
                                </a:cxn>
                              </a:cxnLst>
                              <a:rect l="0" t="0" r="r" b="b"/>
                              <a:pathLst>
                                <a:path w="872">
                                  <a:moveTo>
                                    <a:pt x="0" y="0"/>
                                  </a:moveTo>
                                  <a:lnTo>
                                    <a:pt x="872"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46" name="Group 3868"/>
                        <wpg:cNvGrpSpPr>
                          <a:grpSpLocks/>
                        </wpg:cNvGrpSpPr>
                        <wpg:grpSpPr bwMode="auto">
                          <a:xfrm>
                            <a:off x="6688" y="1542"/>
                            <a:ext cx="84" cy="73"/>
                            <a:chOff x="6688" y="1542"/>
                            <a:chExt cx="84" cy="73"/>
                          </a:xfrm>
                        </wpg:grpSpPr>
                        <wps:wsp>
                          <wps:cNvPr id="3847" name="Freeform 3869"/>
                          <wps:cNvSpPr>
                            <a:spLocks/>
                          </wps:cNvSpPr>
                          <wps:spPr bwMode="auto">
                            <a:xfrm>
                              <a:off x="6688" y="1542"/>
                              <a:ext cx="84" cy="73"/>
                            </a:xfrm>
                            <a:custGeom>
                              <a:avLst/>
                              <a:gdLst>
                                <a:gd name="T0" fmla="+- 0 6772 6688"/>
                                <a:gd name="T1" fmla="*/ T0 w 84"/>
                                <a:gd name="T2" fmla="+- 0 1542 1542"/>
                                <a:gd name="T3" fmla="*/ 1542 h 73"/>
                                <a:gd name="T4" fmla="+- 0 6688 6688"/>
                                <a:gd name="T5" fmla="*/ T4 w 84"/>
                                <a:gd name="T6" fmla="+- 0 1542 1542"/>
                                <a:gd name="T7" fmla="*/ 1542 h 73"/>
                                <a:gd name="T8" fmla="+- 0 6731 6688"/>
                                <a:gd name="T9" fmla="*/ T8 w 84"/>
                                <a:gd name="T10" fmla="+- 0 1615 1542"/>
                                <a:gd name="T11" fmla="*/ 1615 h 73"/>
                                <a:gd name="T12" fmla="+- 0 6772 6688"/>
                                <a:gd name="T13" fmla="*/ T12 w 84"/>
                                <a:gd name="T14" fmla="+- 0 1542 1542"/>
                                <a:gd name="T15" fmla="*/ 1542 h 73"/>
                              </a:gdLst>
                              <a:ahLst/>
                              <a:cxnLst>
                                <a:cxn ang="0">
                                  <a:pos x="T1" y="T3"/>
                                </a:cxn>
                                <a:cxn ang="0">
                                  <a:pos x="T5" y="T7"/>
                                </a:cxn>
                                <a:cxn ang="0">
                                  <a:pos x="T9" y="T11"/>
                                </a:cxn>
                                <a:cxn ang="0">
                                  <a:pos x="T13" y="T15"/>
                                </a:cxn>
                              </a:cxnLst>
                              <a:rect l="0" t="0" r="r" b="b"/>
                              <a:pathLst>
                                <a:path w="84" h="73">
                                  <a:moveTo>
                                    <a:pt x="84" y="0"/>
                                  </a:moveTo>
                                  <a:lnTo>
                                    <a:pt x="0" y="0"/>
                                  </a:lnTo>
                                  <a:lnTo>
                                    <a:pt x="43" y="73"/>
                                  </a:lnTo>
                                  <a:lnTo>
                                    <a:pt x="8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48" name="Group 3866"/>
                        <wpg:cNvGrpSpPr>
                          <a:grpSpLocks/>
                        </wpg:cNvGrpSpPr>
                        <wpg:grpSpPr bwMode="auto">
                          <a:xfrm>
                            <a:off x="6688" y="1542"/>
                            <a:ext cx="84" cy="73"/>
                            <a:chOff x="6688" y="1542"/>
                            <a:chExt cx="84" cy="73"/>
                          </a:xfrm>
                        </wpg:grpSpPr>
                        <wps:wsp>
                          <wps:cNvPr id="3849" name="Freeform 3867"/>
                          <wps:cNvSpPr>
                            <a:spLocks/>
                          </wps:cNvSpPr>
                          <wps:spPr bwMode="auto">
                            <a:xfrm>
                              <a:off x="6688" y="1542"/>
                              <a:ext cx="84" cy="73"/>
                            </a:xfrm>
                            <a:custGeom>
                              <a:avLst/>
                              <a:gdLst>
                                <a:gd name="T0" fmla="+- 0 6772 6688"/>
                                <a:gd name="T1" fmla="*/ T0 w 84"/>
                                <a:gd name="T2" fmla="+- 0 1542 1542"/>
                                <a:gd name="T3" fmla="*/ 1542 h 73"/>
                                <a:gd name="T4" fmla="+- 0 6731 6688"/>
                                <a:gd name="T5" fmla="*/ T4 w 84"/>
                                <a:gd name="T6" fmla="+- 0 1615 1542"/>
                                <a:gd name="T7" fmla="*/ 1615 h 73"/>
                                <a:gd name="T8" fmla="+- 0 6688 6688"/>
                                <a:gd name="T9" fmla="*/ T8 w 84"/>
                                <a:gd name="T10" fmla="+- 0 1542 1542"/>
                                <a:gd name="T11" fmla="*/ 1542 h 73"/>
                                <a:gd name="T12" fmla="+- 0 6772 6688"/>
                                <a:gd name="T13" fmla="*/ T12 w 84"/>
                                <a:gd name="T14" fmla="+- 0 1542 1542"/>
                                <a:gd name="T15" fmla="*/ 1542 h 73"/>
                              </a:gdLst>
                              <a:ahLst/>
                              <a:cxnLst>
                                <a:cxn ang="0">
                                  <a:pos x="T1" y="T3"/>
                                </a:cxn>
                                <a:cxn ang="0">
                                  <a:pos x="T5" y="T7"/>
                                </a:cxn>
                                <a:cxn ang="0">
                                  <a:pos x="T9" y="T11"/>
                                </a:cxn>
                                <a:cxn ang="0">
                                  <a:pos x="T13" y="T15"/>
                                </a:cxn>
                              </a:cxnLst>
                              <a:rect l="0" t="0" r="r" b="b"/>
                              <a:pathLst>
                                <a:path w="84" h="73">
                                  <a:moveTo>
                                    <a:pt x="84" y="0"/>
                                  </a:moveTo>
                                  <a:lnTo>
                                    <a:pt x="43" y="73"/>
                                  </a:lnTo>
                                  <a:lnTo>
                                    <a:pt x="0" y="0"/>
                                  </a:lnTo>
                                  <a:lnTo>
                                    <a:pt x="84" y="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0" name="Group 3864"/>
                        <wpg:cNvGrpSpPr>
                          <a:grpSpLocks/>
                        </wpg:cNvGrpSpPr>
                        <wpg:grpSpPr bwMode="auto">
                          <a:xfrm>
                            <a:off x="6731" y="1542"/>
                            <a:ext cx="41" cy="73"/>
                            <a:chOff x="6731" y="1542"/>
                            <a:chExt cx="41" cy="73"/>
                          </a:xfrm>
                        </wpg:grpSpPr>
                        <wps:wsp>
                          <wps:cNvPr id="3851" name="Freeform 3865"/>
                          <wps:cNvSpPr>
                            <a:spLocks/>
                          </wps:cNvSpPr>
                          <wps:spPr bwMode="auto">
                            <a:xfrm>
                              <a:off x="6731" y="1542"/>
                              <a:ext cx="41" cy="73"/>
                            </a:xfrm>
                            <a:custGeom>
                              <a:avLst/>
                              <a:gdLst>
                                <a:gd name="T0" fmla="+- 0 6731 6731"/>
                                <a:gd name="T1" fmla="*/ T0 w 41"/>
                                <a:gd name="T2" fmla="+- 0 1615 1542"/>
                                <a:gd name="T3" fmla="*/ 1615 h 73"/>
                                <a:gd name="T4" fmla="+- 0 6772 6731"/>
                                <a:gd name="T5" fmla="*/ T4 w 41"/>
                                <a:gd name="T6" fmla="+- 0 1542 1542"/>
                                <a:gd name="T7" fmla="*/ 1542 h 73"/>
                              </a:gdLst>
                              <a:ahLst/>
                              <a:cxnLst>
                                <a:cxn ang="0">
                                  <a:pos x="T1" y="T3"/>
                                </a:cxn>
                                <a:cxn ang="0">
                                  <a:pos x="T5" y="T7"/>
                                </a:cxn>
                              </a:cxnLst>
                              <a:rect l="0" t="0" r="r" b="b"/>
                              <a:pathLst>
                                <a:path w="41" h="73">
                                  <a:moveTo>
                                    <a:pt x="0" y="73"/>
                                  </a:moveTo>
                                  <a:lnTo>
                                    <a:pt x="41" y="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2" name="Group 3862"/>
                        <wpg:cNvGrpSpPr>
                          <a:grpSpLocks/>
                        </wpg:cNvGrpSpPr>
                        <wpg:grpSpPr bwMode="auto">
                          <a:xfrm>
                            <a:off x="6609" y="1578"/>
                            <a:ext cx="100" cy="60"/>
                            <a:chOff x="6609" y="1578"/>
                            <a:chExt cx="100" cy="60"/>
                          </a:xfrm>
                        </wpg:grpSpPr>
                        <wps:wsp>
                          <wps:cNvPr id="3853" name="Freeform 3863"/>
                          <wps:cNvSpPr>
                            <a:spLocks/>
                          </wps:cNvSpPr>
                          <wps:spPr bwMode="auto">
                            <a:xfrm>
                              <a:off x="6609" y="1578"/>
                              <a:ext cx="100" cy="60"/>
                            </a:xfrm>
                            <a:custGeom>
                              <a:avLst/>
                              <a:gdLst>
                                <a:gd name="T0" fmla="+- 0 6710 6609"/>
                                <a:gd name="T1" fmla="*/ T0 w 100"/>
                                <a:gd name="T2" fmla="+- 0 1578 1578"/>
                                <a:gd name="T3" fmla="*/ 1578 h 60"/>
                                <a:gd name="T4" fmla="+- 0 6609 6609"/>
                                <a:gd name="T5" fmla="*/ T4 w 100"/>
                                <a:gd name="T6" fmla="+- 0 1638 1578"/>
                                <a:gd name="T7" fmla="*/ 1638 h 60"/>
                              </a:gdLst>
                              <a:ahLst/>
                              <a:cxnLst>
                                <a:cxn ang="0">
                                  <a:pos x="T1" y="T3"/>
                                </a:cxn>
                                <a:cxn ang="0">
                                  <a:pos x="T5" y="T7"/>
                                </a:cxn>
                              </a:cxnLst>
                              <a:rect l="0" t="0" r="r" b="b"/>
                              <a:pathLst>
                                <a:path w="100" h="60">
                                  <a:moveTo>
                                    <a:pt x="101" y="0"/>
                                  </a:moveTo>
                                  <a:lnTo>
                                    <a:pt x="0" y="6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4" name="Group 3860"/>
                        <wpg:cNvGrpSpPr>
                          <a:grpSpLocks/>
                        </wpg:cNvGrpSpPr>
                        <wpg:grpSpPr bwMode="auto">
                          <a:xfrm>
                            <a:off x="5937" y="1482"/>
                            <a:ext cx="1595" cy="947"/>
                            <a:chOff x="5937" y="1482"/>
                            <a:chExt cx="1595" cy="947"/>
                          </a:xfrm>
                        </wpg:grpSpPr>
                        <wps:wsp>
                          <wps:cNvPr id="3855" name="Freeform 3861"/>
                          <wps:cNvSpPr>
                            <a:spLocks/>
                          </wps:cNvSpPr>
                          <wps:spPr bwMode="auto">
                            <a:xfrm>
                              <a:off x="5937" y="1482"/>
                              <a:ext cx="1595" cy="947"/>
                            </a:xfrm>
                            <a:custGeom>
                              <a:avLst/>
                              <a:gdLst>
                                <a:gd name="T0" fmla="+- 0 5937 5937"/>
                                <a:gd name="T1" fmla="*/ T0 w 1595"/>
                                <a:gd name="T2" fmla="+- 0 2429 1482"/>
                                <a:gd name="T3" fmla="*/ 2429 h 947"/>
                                <a:gd name="T4" fmla="+- 0 7531 5937"/>
                                <a:gd name="T5" fmla="*/ T4 w 1595"/>
                                <a:gd name="T6" fmla="+- 0 1482 1482"/>
                                <a:gd name="T7" fmla="*/ 1482 h 947"/>
                              </a:gdLst>
                              <a:ahLst/>
                              <a:cxnLst>
                                <a:cxn ang="0">
                                  <a:pos x="T1" y="T3"/>
                                </a:cxn>
                                <a:cxn ang="0">
                                  <a:pos x="T5" y="T7"/>
                                </a:cxn>
                              </a:cxnLst>
                              <a:rect l="0" t="0" r="r" b="b"/>
                              <a:pathLst>
                                <a:path w="1595" h="947">
                                  <a:moveTo>
                                    <a:pt x="0" y="947"/>
                                  </a:moveTo>
                                  <a:lnTo>
                                    <a:pt x="1594"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6" name="Group 3858"/>
                        <wpg:cNvGrpSpPr>
                          <a:grpSpLocks/>
                        </wpg:cNvGrpSpPr>
                        <wpg:grpSpPr bwMode="auto">
                          <a:xfrm>
                            <a:off x="6961" y="2185"/>
                            <a:ext cx="72" cy="85"/>
                            <a:chOff x="6961" y="2185"/>
                            <a:chExt cx="72" cy="85"/>
                          </a:xfrm>
                        </wpg:grpSpPr>
                        <wps:wsp>
                          <wps:cNvPr id="3857" name="Freeform 3859"/>
                          <wps:cNvSpPr>
                            <a:spLocks/>
                          </wps:cNvSpPr>
                          <wps:spPr bwMode="auto">
                            <a:xfrm>
                              <a:off x="6961" y="2185"/>
                              <a:ext cx="72" cy="85"/>
                            </a:xfrm>
                            <a:custGeom>
                              <a:avLst/>
                              <a:gdLst>
                                <a:gd name="T0" fmla="+- 0 6961 6961"/>
                                <a:gd name="T1" fmla="*/ T0 w 72"/>
                                <a:gd name="T2" fmla="+- 0 2185 2185"/>
                                <a:gd name="T3" fmla="*/ 2185 h 85"/>
                                <a:gd name="T4" fmla="+- 0 6961 6961"/>
                                <a:gd name="T5" fmla="*/ T4 w 72"/>
                                <a:gd name="T6" fmla="+- 0 2270 2185"/>
                                <a:gd name="T7" fmla="*/ 2270 h 85"/>
                                <a:gd name="T8" fmla="+- 0 7033 6961"/>
                                <a:gd name="T9" fmla="*/ T8 w 72"/>
                                <a:gd name="T10" fmla="+- 0 2228 2185"/>
                                <a:gd name="T11" fmla="*/ 2228 h 85"/>
                                <a:gd name="T12" fmla="+- 0 6961 6961"/>
                                <a:gd name="T13" fmla="*/ T12 w 72"/>
                                <a:gd name="T14" fmla="+- 0 2185 2185"/>
                                <a:gd name="T15" fmla="*/ 2185 h 85"/>
                              </a:gdLst>
                              <a:ahLst/>
                              <a:cxnLst>
                                <a:cxn ang="0">
                                  <a:pos x="T1" y="T3"/>
                                </a:cxn>
                                <a:cxn ang="0">
                                  <a:pos x="T5" y="T7"/>
                                </a:cxn>
                                <a:cxn ang="0">
                                  <a:pos x="T9" y="T11"/>
                                </a:cxn>
                                <a:cxn ang="0">
                                  <a:pos x="T13" y="T15"/>
                                </a:cxn>
                              </a:cxnLst>
                              <a:rect l="0" t="0" r="r" b="b"/>
                              <a:pathLst>
                                <a:path w="72" h="85">
                                  <a:moveTo>
                                    <a:pt x="0" y="0"/>
                                  </a:moveTo>
                                  <a:lnTo>
                                    <a:pt x="0" y="85"/>
                                  </a:lnTo>
                                  <a:lnTo>
                                    <a:pt x="72" y="43"/>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58" name="Group 3856"/>
                        <wpg:cNvGrpSpPr>
                          <a:grpSpLocks/>
                        </wpg:cNvGrpSpPr>
                        <wpg:grpSpPr bwMode="auto">
                          <a:xfrm>
                            <a:off x="6961" y="2185"/>
                            <a:ext cx="72" cy="85"/>
                            <a:chOff x="6961" y="2185"/>
                            <a:chExt cx="72" cy="85"/>
                          </a:xfrm>
                        </wpg:grpSpPr>
                        <wps:wsp>
                          <wps:cNvPr id="3859" name="Freeform 3857"/>
                          <wps:cNvSpPr>
                            <a:spLocks/>
                          </wps:cNvSpPr>
                          <wps:spPr bwMode="auto">
                            <a:xfrm>
                              <a:off x="6961" y="2185"/>
                              <a:ext cx="72" cy="85"/>
                            </a:xfrm>
                            <a:custGeom>
                              <a:avLst/>
                              <a:gdLst>
                                <a:gd name="T0" fmla="+- 0 7033 6961"/>
                                <a:gd name="T1" fmla="*/ T0 w 72"/>
                                <a:gd name="T2" fmla="+- 0 2228 2185"/>
                                <a:gd name="T3" fmla="*/ 2228 h 85"/>
                                <a:gd name="T4" fmla="+- 0 6961 6961"/>
                                <a:gd name="T5" fmla="*/ T4 w 72"/>
                                <a:gd name="T6" fmla="+- 0 2270 2185"/>
                                <a:gd name="T7" fmla="*/ 2270 h 85"/>
                                <a:gd name="T8" fmla="+- 0 6961 6961"/>
                                <a:gd name="T9" fmla="*/ T8 w 72"/>
                                <a:gd name="T10" fmla="+- 0 2185 2185"/>
                                <a:gd name="T11" fmla="*/ 2185 h 85"/>
                                <a:gd name="T12" fmla="+- 0 7033 6961"/>
                                <a:gd name="T13" fmla="*/ T12 w 72"/>
                                <a:gd name="T14" fmla="+- 0 2228 2185"/>
                                <a:gd name="T15" fmla="*/ 2228 h 85"/>
                              </a:gdLst>
                              <a:ahLst/>
                              <a:cxnLst>
                                <a:cxn ang="0">
                                  <a:pos x="T1" y="T3"/>
                                </a:cxn>
                                <a:cxn ang="0">
                                  <a:pos x="T5" y="T7"/>
                                </a:cxn>
                                <a:cxn ang="0">
                                  <a:pos x="T9" y="T11"/>
                                </a:cxn>
                                <a:cxn ang="0">
                                  <a:pos x="T13" y="T15"/>
                                </a:cxn>
                              </a:cxnLst>
                              <a:rect l="0" t="0" r="r" b="b"/>
                              <a:pathLst>
                                <a:path w="72" h="85">
                                  <a:moveTo>
                                    <a:pt x="72" y="43"/>
                                  </a:moveTo>
                                  <a:lnTo>
                                    <a:pt x="0" y="85"/>
                                  </a:lnTo>
                                  <a:lnTo>
                                    <a:pt x="0" y="0"/>
                                  </a:lnTo>
                                  <a:lnTo>
                                    <a:pt x="72" y="43"/>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60" name="Group 3854"/>
                        <wpg:cNvGrpSpPr>
                          <a:grpSpLocks/>
                        </wpg:cNvGrpSpPr>
                        <wpg:grpSpPr bwMode="auto">
                          <a:xfrm>
                            <a:off x="6961" y="2228"/>
                            <a:ext cx="72" cy="42"/>
                            <a:chOff x="6961" y="2228"/>
                            <a:chExt cx="72" cy="42"/>
                          </a:xfrm>
                        </wpg:grpSpPr>
                        <wps:wsp>
                          <wps:cNvPr id="3861" name="Freeform 3855"/>
                          <wps:cNvSpPr>
                            <a:spLocks/>
                          </wps:cNvSpPr>
                          <wps:spPr bwMode="auto">
                            <a:xfrm>
                              <a:off x="6961" y="2228"/>
                              <a:ext cx="72" cy="42"/>
                            </a:xfrm>
                            <a:custGeom>
                              <a:avLst/>
                              <a:gdLst>
                                <a:gd name="T0" fmla="+- 0 6961 6961"/>
                                <a:gd name="T1" fmla="*/ T0 w 72"/>
                                <a:gd name="T2" fmla="+- 0 2270 2228"/>
                                <a:gd name="T3" fmla="*/ 2270 h 42"/>
                                <a:gd name="T4" fmla="+- 0 7033 6961"/>
                                <a:gd name="T5" fmla="*/ T4 w 72"/>
                                <a:gd name="T6" fmla="+- 0 2228 2228"/>
                                <a:gd name="T7" fmla="*/ 2228 h 42"/>
                              </a:gdLst>
                              <a:ahLst/>
                              <a:cxnLst>
                                <a:cxn ang="0">
                                  <a:pos x="T1" y="T3"/>
                                </a:cxn>
                                <a:cxn ang="0">
                                  <a:pos x="T5" y="T7"/>
                                </a:cxn>
                              </a:cxnLst>
                              <a:rect l="0" t="0" r="r" b="b"/>
                              <a:pathLst>
                                <a:path w="72" h="42">
                                  <a:moveTo>
                                    <a:pt x="0" y="42"/>
                                  </a:moveTo>
                                  <a:lnTo>
                                    <a:pt x="72" y="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62" name="Group 3852"/>
                        <wpg:cNvGrpSpPr>
                          <a:grpSpLocks/>
                        </wpg:cNvGrpSpPr>
                        <wpg:grpSpPr bwMode="auto">
                          <a:xfrm>
                            <a:off x="6844" y="2228"/>
                            <a:ext cx="117" cy="2"/>
                            <a:chOff x="6844" y="2228"/>
                            <a:chExt cx="117" cy="2"/>
                          </a:xfrm>
                        </wpg:grpSpPr>
                        <wps:wsp>
                          <wps:cNvPr id="3863" name="Freeform 3853"/>
                          <wps:cNvSpPr>
                            <a:spLocks/>
                          </wps:cNvSpPr>
                          <wps:spPr bwMode="auto">
                            <a:xfrm>
                              <a:off x="6844" y="2228"/>
                              <a:ext cx="117" cy="2"/>
                            </a:xfrm>
                            <a:custGeom>
                              <a:avLst/>
                              <a:gdLst>
                                <a:gd name="T0" fmla="+- 0 6961 6844"/>
                                <a:gd name="T1" fmla="*/ T0 w 117"/>
                                <a:gd name="T2" fmla="+- 0 6844 6844"/>
                                <a:gd name="T3" fmla="*/ T2 w 117"/>
                              </a:gdLst>
                              <a:ahLst/>
                              <a:cxnLst>
                                <a:cxn ang="0">
                                  <a:pos x="T1" y="0"/>
                                </a:cxn>
                                <a:cxn ang="0">
                                  <a:pos x="T3" y="0"/>
                                </a:cxn>
                              </a:cxnLst>
                              <a:rect l="0" t="0" r="r" b="b"/>
                              <a:pathLst>
                                <a:path w="117">
                                  <a:moveTo>
                                    <a:pt x="117" y="0"/>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64" name="Group 3850"/>
                        <wpg:cNvGrpSpPr>
                          <a:grpSpLocks/>
                        </wpg:cNvGrpSpPr>
                        <wpg:grpSpPr bwMode="auto">
                          <a:xfrm>
                            <a:off x="6440" y="2564"/>
                            <a:ext cx="701" cy="2"/>
                            <a:chOff x="6440" y="2564"/>
                            <a:chExt cx="701" cy="2"/>
                          </a:xfrm>
                        </wpg:grpSpPr>
                        <wps:wsp>
                          <wps:cNvPr id="3865" name="Freeform 3851"/>
                          <wps:cNvSpPr>
                            <a:spLocks/>
                          </wps:cNvSpPr>
                          <wps:spPr bwMode="auto">
                            <a:xfrm>
                              <a:off x="6440" y="2564"/>
                              <a:ext cx="701" cy="2"/>
                            </a:xfrm>
                            <a:custGeom>
                              <a:avLst/>
                              <a:gdLst>
                                <a:gd name="T0" fmla="+- 0 6440 6440"/>
                                <a:gd name="T1" fmla="*/ T0 w 701"/>
                                <a:gd name="T2" fmla="+- 0 7141 6440"/>
                                <a:gd name="T3" fmla="*/ T2 w 701"/>
                              </a:gdLst>
                              <a:ahLst/>
                              <a:cxnLst>
                                <a:cxn ang="0">
                                  <a:pos x="T1" y="0"/>
                                </a:cxn>
                                <a:cxn ang="0">
                                  <a:pos x="T3" y="0"/>
                                </a:cxn>
                              </a:cxnLst>
                              <a:rect l="0" t="0" r="r" b="b"/>
                              <a:pathLst>
                                <a:path w="701">
                                  <a:moveTo>
                                    <a:pt x="0" y="0"/>
                                  </a:moveTo>
                                  <a:lnTo>
                                    <a:pt x="701"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66" name="Group 3848"/>
                        <wpg:cNvGrpSpPr>
                          <a:grpSpLocks/>
                        </wpg:cNvGrpSpPr>
                        <wpg:grpSpPr bwMode="auto">
                          <a:xfrm>
                            <a:off x="5175" y="1211"/>
                            <a:ext cx="1566" cy="271"/>
                            <a:chOff x="5175" y="1211"/>
                            <a:chExt cx="1566" cy="271"/>
                          </a:xfrm>
                        </wpg:grpSpPr>
                        <wps:wsp>
                          <wps:cNvPr id="3867" name="Freeform 3849"/>
                          <wps:cNvSpPr>
                            <a:spLocks/>
                          </wps:cNvSpPr>
                          <wps:spPr bwMode="auto">
                            <a:xfrm>
                              <a:off x="5175" y="1211"/>
                              <a:ext cx="1566" cy="271"/>
                            </a:xfrm>
                            <a:custGeom>
                              <a:avLst/>
                              <a:gdLst>
                                <a:gd name="T0" fmla="+- 0 5175 5175"/>
                                <a:gd name="T1" fmla="*/ T0 w 1566"/>
                                <a:gd name="T2" fmla="+- 0 1482 1211"/>
                                <a:gd name="T3" fmla="*/ 1482 h 271"/>
                                <a:gd name="T4" fmla="+- 0 6741 5175"/>
                                <a:gd name="T5" fmla="*/ T4 w 1566"/>
                                <a:gd name="T6" fmla="+- 0 1482 1211"/>
                                <a:gd name="T7" fmla="*/ 1482 h 271"/>
                                <a:gd name="T8" fmla="+- 0 6741 5175"/>
                                <a:gd name="T9" fmla="*/ T8 w 1566"/>
                                <a:gd name="T10" fmla="+- 0 1211 1211"/>
                                <a:gd name="T11" fmla="*/ 1211 h 271"/>
                                <a:gd name="T12" fmla="+- 0 5175 5175"/>
                                <a:gd name="T13" fmla="*/ T12 w 1566"/>
                                <a:gd name="T14" fmla="+- 0 1211 1211"/>
                                <a:gd name="T15" fmla="*/ 1211 h 271"/>
                                <a:gd name="T16" fmla="+- 0 5175 5175"/>
                                <a:gd name="T17" fmla="*/ T16 w 1566"/>
                                <a:gd name="T18" fmla="+- 0 1482 1211"/>
                                <a:gd name="T19" fmla="*/ 1482 h 271"/>
                              </a:gdLst>
                              <a:ahLst/>
                              <a:cxnLst>
                                <a:cxn ang="0">
                                  <a:pos x="T1" y="T3"/>
                                </a:cxn>
                                <a:cxn ang="0">
                                  <a:pos x="T5" y="T7"/>
                                </a:cxn>
                                <a:cxn ang="0">
                                  <a:pos x="T9" y="T11"/>
                                </a:cxn>
                                <a:cxn ang="0">
                                  <a:pos x="T13" y="T15"/>
                                </a:cxn>
                                <a:cxn ang="0">
                                  <a:pos x="T17" y="T19"/>
                                </a:cxn>
                              </a:cxnLst>
                              <a:rect l="0" t="0" r="r" b="b"/>
                              <a:pathLst>
                                <a:path w="1566" h="271">
                                  <a:moveTo>
                                    <a:pt x="0" y="271"/>
                                  </a:moveTo>
                                  <a:lnTo>
                                    <a:pt x="1566" y="271"/>
                                  </a:lnTo>
                                  <a:lnTo>
                                    <a:pt x="1566"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68" name="Group 3846"/>
                        <wpg:cNvGrpSpPr>
                          <a:grpSpLocks/>
                        </wpg:cNvGrpSpPr>
                        <wpg:grpSpPr bwMode="auto">
                          <a:xfrm>
                            <a:off x="5194" y="1406"/>
                            <a:ext cx="1528" cy="2"/>
                            <a:chOff x="5194" y="1406"/>
                            <a:chExt cx="1528" cy="2"/>
                          </a:xfrm>
                        </wpg:grpSpPr>
                        <wps:wsp>
                          <wps:cNvPr id="3869" name="Freeform 3847"/>
                          <wps:cNvSpPr>
                            <a:spLocks/>
                          </wps:cNvSpPr>
                          <wps:spPr bwMode="auto">
                            <a:xfrm>
                              <a:off x="5194" y="1406"/>
                              <a:ext cx="1528" cy="2"/>
                            </a:xfrm>
                            <a:custGeom>
                              <a:avLst/>
                              <a:gdLst>
                                <a:gd name="T0" fmla="+- 0 5194 5194"/>
                                <a:gd name="T1" fmla="*/ T0 w 1528"/>
                                <a:gd name="T2" fmla="+- 0 6722 5194"/>
                                <a:gd name="T3" fmla="*/ T2 w 1528"/>
                              </a:gdLst>
                              <a:ahLst/>
                              <a:cxnLst>
                                <a:cxn ang="0">
                                  <a:pos x="T1" y="0"/>
                                </a:cxn>
                                <a:cxn ang="0">
                                  <a:pos x="T3" y="0"/>
                                </a:cxn>
                              </a:cxnLst>
                              <a:rect l="0" t="0" r="r" b="b"/>
                              <a:pathLst>
                                <a:path w="1528">
                                  <a:moveTo>
                                    <a:pt x="0" y="0"/>
                                  </a:moveTo>
                                  <a:lnTo>
                                    <a:pt x="1528"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70" name="Group 3844"/>
                        <wpg:cNvGrpSpPr>
                          <a:grpSpLocks/>
                        </wpg:cNvGrpSpPr>
                        <wpg:grpSpPr bwMode="auto">
                          <a:xfrm>
                            <a:off x="5937" y="1482"/>
                            <a:ext cx="22" cy="947"/>
                            <a:chOff x="5937" y="1482"/>
                            <a:chExt cx="22" cy="947"/>
                          </a:xfrm>
                        </wpg:grpSpPr>
                        <wps:wsp>
                          <wps:cNvPr id="3871" name="Freeform 3845"/>
                          <wps:cNvSpPr>
                            <a:spLocks/>
                          </wps:cNvSpPr>
                          <wps:spPr bwMode="auto">
                            <a:xfrm>
                              <a:off x="5937" y="1482"/>
                              <a:ext cx="22" cy="947"/>
                            </a:xfrm>
                            <a:custGeom>
                              <a:avLst/>
                              <a:gdLst>
                                <a:gd name="T0" fmla="+- 0 5937 5937"/>
                                <a:gd name="T1" fmla="*/ T0 w 22"/>
                                <a:gd name="T2" fmla="+- 0 2429 1482"/>
                                <a:gd name="T3" fmla="*/ 2429 h 947"/>
                                <a:gd name="T4" fmla="+- 0 5958 5937"/>
                                <a:gd name="T5" fmla="*/ T4 w 22"/>
                                <a:gd name="T6" fmla="+- 0 1482 1482"/>
                                <a:gd name="T7" fmla="*/ 1482 h 947"/>
                              </a:gdLst>
                              <a:ahLst/>
                              <a:cxnLst>
                                <a:cxn ang="0">
                                  <a:pos x="T1" y="T3"/>
                                </a:cxn>
                                <a:cxn ang="0">
                                  <a:pos x="T5" y="T7"/>
                                </a:cxn>
                              </a:cxnLst>
                              <a:rect l="0" t="0" r="r" b="b"/>
                              <a:pathLst>
                                <a:path w="22" h="947">
                                  <a:moveTo>
                                    <a:pt x="0" y="947"/>
                                  </a:moveTo>
                                  <a:lnTo>
                                    <a:pt x="21"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72" name="Group 3842"/>
                        <wpg:cNvGrpSpPr>
                          <a:grpSpLocks/>
                        </wpg:cNvGrpSpPr>
                        <wpg:grpSpPr bwMode="auto">
                          <a:xfrm>
                            <a:off x="4903" y="2185"/>
                            <a:ext cx="72" cy="85"/>
                            <a:chOff x="4903" y="2185"/>
                            <a:chExt cx="72" cy="85"/>
                          </a:xfrm>
                        </wpg:grpSpPr>
                        <wps:wsp>
                          <wps:cNvPr id="3873" name="Freeform 3843"/>
                          <wps:cNvSpPr>
                            <a:spLocks/>
                          </wps:cNvSpPr>
                          <wps:spPr bwMode="auto">
                            <a:xfrm>
                              <a:off x="4903" y="2185"/>
                              <a:ext cx="72" cy="85"/>
                            </a:xfrm>
                            <a:custGeom>
                              <a:avLst/>
                              <a:gdLst>
                                <a:gd name="T0" fmla="+- 0 4903 4903"/>
                                <a:gd name="T1" fmla="*/ T0 w 72"/>
                                <a:gd name="T2" fmla="+- 0 2185 2185"/>
                                <a:gd name="T3" fmla="*/ 2185 h 85"/>
                                <a:gd name="T4" fmla="+- 0 4903 4903"/>
                                <a:gd name="T5" fmla="*/ T4 w 72"/>
                                <a:gd name="T6" fmla="+- 0 2270 2185"/>
                                <a:gd name="T7" fmla="*/ 2270 h 85"/>
                                <a:gd name="T8" fmla="+- 0 4975 4903"/>
                                <a:gd name="T9" fmla="*/ T8 w 72"/>
                                <a:gd name="T10" fmla="+- 0 2228 2185"/>
                                <a:gd name="T11" fmla="*/ 2228 h 85"/>
                                <a:gd name="T12" fmla="+- 0 4903 4903"/>
                                <a:gd name="T13" fmla="*/ T12 w 72"/>
                                <a:gd name="T14" fmla="+- 0 2185 2185"/>
                                <a:gd name="T15" fmla="*/ 2185 h 85"/>
                              </a:gdLst>
                              <a:ahLst/>
                              <a:cxnLst>
                                <a:cxn ang="0">
                                  <a:pos x="T1" y="T3"/>
                                </a:cxn>
                                <a:cxn ang="0">
                                  <a:pos x="T5" y="T7"/>
                                </a:cxn>
                                <a:cxn ang="0">
                                  <a:pos x="T9" y="T11"/>
                                </a:cxn>
                                <a:cxn ang="0">
                                  <a:pos x="T13" y="T15"/>
                                </a:cxn>
                              </a:cxnLst>
                              <a:rect l="0" t="0" r="r" b="b"/>
                              <a:pathLst>
                                <a:path w="72" h="85">
                                  <a:moveTo>
                                    <a:pt x="0" y="0"/>
                                  </a:moveTo>
                                  <a:lnTo>
                                    <a:pt x="0" y="85"/>
                                  </a:lnTo>
                                  <a:lnTo>
                                    <a:pt x="72" y="43"/>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874" name="Group 3840"/>
                        <wpg:cNvGrpSpPr>
                          <a:grpSpLocks/>
                        </wpg:cNvGrpSpPr>
                        <wpg:grpSpPr bwMode="auto">
                          <a:xfrm>
                            <a:off x="4903" y="2185"/>
                            <a:ext cx="72" cy="85"/>
                            <a:chOff x="4903" y="2185"/>
                            <a:chExt cx="72" cy="85"/>
                          </a:xfrm>
                        </wpg:grpSpPr>
                        <wps:wsp>
                          <wps:cNvPr id="3875" name="Freeform 3841"/>
                          <wps:cNvSpPr>
                            <a:spLocks/>
                          </wps:cNvSpPr>
                          <wps:spPr bwMode="auto">
                            <a:xfrm>
                              <a:off x="4903" y="2185"/>
                              <a:ext cx="72" cy="85"/>
                            </a:xfrm>
                            <a:custGeom>
                              <a:avLst/>
                              <a:gdLst>
                                <a:gd name="T0" fmla="+- 0 4975 4903"/>
                                <a:gd name="T1" fmla="*/ T0 w 72"/>
                                <a:gd name="T2" fmla="+- 0 2228 2185"/>
                                <a:gd name="T3" fmla="*/ 2228 h 85"/>
                                <a:gd name="T4" fmla="+- 0 4903 4903"/>
                                <a:gd name="T5" fmla="*/ T4 w 72"/>
                                <a:gd name="T6" fmla="+- 0 2270 2185"/>
                                <a:gd name="T7" fmla="*/ 2270 h 85"/>
                                <a:gd name="T8" fmla="+- 0 4903 4903"/>
                                <a:gd name="T9" fmla="*/ T8 w 72"/>
                                <a:gd name="T10" fmla="+- 0 2185 2185"/>
                                <a:gd name="T11" fmla="*/ 2185 h 85"/>
                                <a:gd name="T12" fmla="+- 0 4975 4903"/>
                                <a:gd name="T13" fmla="*/ T12 w 72"/>
                                <a:gd name="T14" fmla="+- 0 2228 2185"/>
                                <a:gd name="T15" fmla="*/ 2228 h 85"/>
                              </a:gdLst>
                              <a:ahLst/>
                              <a:cxnLst>
                                <a:cxn ang="0">
                                  <a:pos x="T1" y="T3"/>
                                </a:cxn>
                                <a:cxn ang="0">
                                  <a:pos x="T5" y="T7"/>
                                </a:cxn>
                                <a:cxn ang="0">
                                  <a:pos x="T9" y="T11"/>
                                </a:cxn>
                                <a:cxn ang="0">
                                  <a:pos x="T13" y="T15"/>
                                </a:cxn>
                              </a:cxnLst>
                              <a:rect l="0" t="0" r="r" b="b"/>
                              <a:pathLst>
                                <a:path w="72" h="85">
                                  <a:moveTo>
                                    <a:pt x="72" y="43"/>
                                  </a:moveTo>
                                  <a:lnTo>
                                    <a:pt x="0" y="85"/>
                                  </a:lnTo>
                                  <a:lnTo>
                                    <a:pt x="0" y="0"/>
                                  </a:lnTo>
                                  <a:lnTo>
                                    <a:pt x="72" y="43"/>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76" name="Group 3838"/>
                        <wpg:cNvGrpSpPr>
                          <a:grpSpLocks/>
                        </wpg:cNvGrpSpPr>
                        <wpg:grpSpPr bwMode="auto">
                          <a:xfrm>
                            <a:off x="4903" y="2228"/>
                            <a:ext cx="72" cy="42"/>
                            <a:chOff x="4903" y="2228"/>
                            <a:chExt cx="72" cy="42"/>
                          </a:xfrm>
                        </wpg:grpSpPr>
                        <wps:wsp>
                          <wps:cNvPr id="3877" name="Freeform 3839"/>
                          <wps:cNvSpPr>
                            <a:spLocks/>
                          </wps:cNvSpPr>
                          <wps:spPr bwMode="auto">
                            <a:xfrm>
                              <a:off x="4903" y="2228"/>
                              <a:ext cx="72" cy="42"/>
                            </a:xfrm>
                            <a:custGeom>
                              <a:avLst/>
                              <a:gdLst>
                                <a:gd name="T0" fmla="+- 0 4903 4903"/>
                                <a:gd name="T1" fmla="*/ T0 w 72"/>
                                <a:gd name="T2" fmla="+- 0 2270 2228"/>
                                <a:gd name="T3" fmla="*/ 2270 h 42"/>
                                <a:gd name="T4" fmla="+- 0 4975 4903"/>
                                <a:gd name="T5" fmla="*/ T4 w 72"/>
                                <a:gd name="T6" fmla="+- 0 2228 2228"/>
                                <a:gd name="T7" fmla="*/ 2228 h 42"/>
                              </a:gdLst>
                              <a:ahLst/>
                              <a:cxnLst>
                                <a:cxn ang="0">
                                  <a:pos x="T1" y="T3"/>
                                </a:cxn>
                                <a:cxn ang="0">
                                  <a:pos x="T5" y="T7"/>
                                </a:cxn>
                              </a:cxnLst>
                              <a:rect l="0" t="0" r="r" b="b"/>
                              <a:pathLst>
                                <a:path w="72" h="42">
                                  <a:moveTo>
                                    <a:pt x="0" y="42"/>
                                  </a:moveTo>
                                  <a:lnTo>
                                    <a:pt x="72" y="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78" name="Group 3836"/>
                        <wpg:cNvGrpSpPr>
                          <a:grpSpLocks/>
                        </wpg:cNvGrpSpPr>
                        <wpg:grpSpPr bwMode="auto">
                          <a:xfrm>
                            <a:off x="4786" y="2228"/>
                            <a:ext cx="118" cy="2"/>
                            <a:chOff x="4786" y="2228"/>
                            <a:chExt cx="118" cy="2"/>
                          </a:xfrm>
                        </wpg:grpSpPr>
                        <wps:wsp>
                          <wps:cNvPr id="3879" name="Freeform 3837"/>
                          <wps:cNvSpPr>
                            <a:spLocks/>
                          </wps:cNvSpPr>
                          <wps:spPr bwMode="auto">
                            <a:xfrm>
                              <a:off x="4786" y="2228"/>
                              <a:ext cx="118" cy="2"/>
                            </a:xfrm>
                            <a:custGeom>
                              <a:avLst/>
                              <a:gdLst>
                                <a:gd name="T0" fmla="+- 0 4903 4786"/>
                                <a:gd name="T1" fmla="*/ T0 w 118"/>
                                <a:gd name="T2" fmla="+- 0 4786 4786"/>
                                <a:gd name="T3" fmla="*/ T2 w 118"/>
                              </a:gdLst>
                              <a:ahLst/>
                              <a:cxnLst>
                                <a:cxn ang="0">
                                  <a:pos x="T1" y="0"/>
                                </a:cxn>
                                <a:cxn ang="0">
                                  <a:pos x="T3" y="0"/>
                                </a:cxn>
                              </a:cxnLst>
                              <a:rect l="0" t="0" r="r" b="b"/>
                              <a:pathLst>
                                <a:path w="118">
                                  <a:moveTo>
                                    <a:pt x="117" y="0"/>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80" name="Group 3834"/>
                        <wpg:cNvGrpSpPr>
                          <a:grpSpLocks/>
                        </wpg:cNvGrpSpPr>
                        <wpg:grpSpPr bwMode="auto">
                          <a:xfrm>
                            <a:off x="3103" y="1211"/>
                            <a:ext cx="1806" cy="271"/>
                            <a:chOff x="3103" y="1211"/>
                            <a:chExt cx="1806" cy="271"/>
                          </a:xfrm>
                        </wpg:grpSpPr>
                        <wps:wsp>
                          <wps:cNvPr id="3881" name="Freeform 3835"/>
                          <wps:cNvSpPr>
                            <a:spLocks/>
                          </wps:cNvSpPr>
                          <wps:spPr bwMode="auto">
                            <a:xfrm>
                              <a:off x="3103" y="1211"/>
                              <a:ext cx="1806" cy="271"/>
                            </a:xfrm>
                            <a:custGeom>
                              <a:avLst/>
                              <a:gdLst>
                                <a:gd name="T0" fmla="+- 0 3103 3103"/>
                                <a:gd name="T1" fmla="*/ T0 w 1806"/>
                                <a:gd name="T2" fmla="+- 0 1482 1211"/>
                                <a:gd name="T3" fmla="*/ 1482 h 271"/>
                                <a:gd name="T4" fmla="+- 0 4910 3103"/>
                                <a:gd name="T5" fmla="*/ T4 w 1806"/>
                                <a:gd name="T6" fmla="+- 0 1482 1211"/>
                                <a:gd name="T7" fmla="*/ 1482 h 271"/>
                                <a:gd name="T8" fmla="+- 0 4910 3103"/>
                                <a:gd name="T9" fmla="*/ T8 w 1806"/>
                                <a:gd name="T10" fmla="+- 0 1211 1211"/>
                                <a:gd name="T11" fmla="*/ 1211 h 271"/>
                                <a:gd name="T12" fmla="+- 0 3103 3103"/>
                                <a:gd name="T13" fmla="*/ T12 w 1806"/>
                                <a:gd name="T14" fmla="+- 0 1211 1211"/>
                                <a:gd name="T15" fmla="*/ 1211 h 271"/>
                                <a:gd name="T16" fmla="+- 0 3103 3103"/>
                                <a:gd name="T17" fmla="*/ T16 w 1806"/>
                                <a:gd name="T18" fmla="+- 0 1482 1211"/>
                                <a:gd name="T19" fmla="*/ 1482 h 271"/>
                              </a:gdLst>
                              <a:ahLst/>
                              <a:cxnLst>
                                <a:cxn ang="0">
                                  <a:pos x="T1" y="T3"/>
                                </a:cxn>
                                <a:cxn ang="0">
                                  <a:pos x="T5" y="T7"/>
                                </a:cxn>
                                <a:cxn ang="0">
                                  <a:pos x="T9" y="T11"/>
                                </a:cxn>
                                <a:cxn ang="0">
                                  <a:pos x="T13" y="T15"/>
                                </a:cxn>
                                <a:cxn ang="0">
                                  <a:pos x="T17" y="T19"/>
                                </a:cxn>
                              </a:cxnLst>
                              <a:rect l="0" t="0" r="r" b="b"/>
                              <a:pathLst>
                                <a:path w="1806" h="271">
                                  <a:moveTo>
                                    <a:pt x="0" y="271"/>
                                  </a:moveTo>
                                  <a:lnTo>
                                    <a:pt x="1807" y="271"/>
                                  </a:lnTo>
                                  <a:lnTo>
                                    <a:pt x="1807"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82" name="Group 3832"/>
                        <wpg:cNvGrpSpPr>
                          <a:grpSpLocks/>
                        </wpg:cNvGrpSpPr>
                        <wpg:grpSpPr bwMode="auto">
                          <a:xfrm>
                            <a:off x="3122" y="1406"/>
                            <a:ext cx="1770" cy="2"/>
                            <a:chOff x="3122" y="1406"/>
                            <a:chExt cx="1770" cy="2"/>
                          </a:xfrm>
                        </wpg:grpSpPr>
                        <wps:wsp>
                          <wps:cNvPr id="3883" name="Freeform 3833"/>
                          <wps:cNvSpPr>
                            <a:spLocks/>
                          </wps:cNvSpPr>
                          <wps:spPr bwMode="auto">
                            <a:xfrm>
                              <a:off x="3122" y="1406"/>
                              <a:ext cx="1770" cy="2"/>
                            </a:xfrm>
                            <a:custGeom>
                              <a:avLst/>
                              <a:gdLst>
                                <a:gd name="T0" fmla="+- 0 3122 3122"/>
                                <a:gd name="T1" fmla="*/ T0 w 1770"/>
                                <a:gd name="T2" fmla="+- 0 4892 3122"/>
                                <a:gd name="T3" fmla="*/ T2 w 1770"/>
                              </a:gdLst>
                              <a:ahLst/>
                              <a:cxnLst>
                                <a:cxn ang="0">
                                  <a:pos x="T1" y="0"/>
                                </a:cxn>
                                <a:cxn ang="0">
                                  <a:pos x="T3" y="0"/>
                                </a:cxn>
                              </a:cxnLst>
                              <a:rect l="0" t="0" r="r" b="b"/>
                              <a:pathLst>
                                <a:path w="1770">
                                  <a:moveTo>
                                    <a:pt x="0" y="0"/>
                                  </a:moveTo>
                                  <a:lnTo>
                                    <a:pt x="1770"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84" name="Group 3830"/>
                        <wpg:cNvGrpSpPr>
                          <a:grpSpLocks/>
                        </wpg:cNvGrpSpPr>
                        <wpg:grpSpPr bwMode="auto">
                          <a:xfrm>
                            <a:off x="4007" y="1482"/>
                            <a:ext cx="1930" cy="947"/>
                            <a:chOff x="4007" y="1482"/>
                            <a:chExt cx="1930" cy="947"/>
                          </a:xfrm>
                        </wpg:grpSpPr>
                        <wps:wsp>
                          <wps:cNvPr id="3885" name="Freeform 3831"/>
                          <wps:cNvSpPr>
                            <a:spLocks/>
                          </wps:cNvSpPr>
                          <wps:spPr bwMode="auto">
                            <a:xfrm>
                              <a:off x="4007" y="1482"/>
                              <a:ext cx="1930" cy="947"/>
                            </a:xfrm>
                            <a:custGeom>
                              <a:avLst/>
                              <a:gdLst>
                                <a:gd name="T0" fmla="+- 0 5937 4007"/>
                                <a:gd name="T1" fmla="*/ T0 w 1930"/>
                                <a:gd name="T2" fmla="+- 0 2429 1482"/>
                                <a:gd name="T3" fmla="*/ 2429 h 947"/>
                                <a:gd name="T4" fmla="+- 0 4007 4007"/>
                                <a:gd name="T5" fmla="*/ T4 w 1930"/>
                                <a:gd name="T6" fmla="+- 0 1482 1482"/>
                                <a:gd name="T7" fmla="*/ 1482 h 947"/>
                              </a:gdLst>
                              <a:ahLst/>
                              <a:cxnLst>
                                <a:cxn ang="0">
                                  <a:pos x="T1" y="T3"/>
                                </a:cxn>
                                <a:cxn ang="0">
                                  <a:pos x="T5" y="T7"/>
                                </a:cxn>
                              </a:cxnLst>
                              <a:rect l="0" t="0" r="r" b="b"/>
                              <a:pathLst>
                                <a:path w="1930" h="947">
                                  <a:moveTo>
                                    <a:pt x="1930" y="947"/>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86" name="Group 3828"/>
                        <wpg:cNvGrpSpPr>
                          <a:grpSpLocks/>
                        </wpg:cNvGrpSpPr>
                        <wpg:grpSpPr bwMode="auto">
                          <a:xfrm>
                            <a:off x="7658" y="2700"/>
                            <a:ext cx="14" cy="1459"/>
                            <a:chOff x="7658" y="2700"/>
                            <a:chExt cx="14" cy="1459"/>
                          </a:xfrm>
                        </wpg:grpSpPr>
                        <wps:wsp>
                          <wps:cNvPr id="3887" name="Freeform 3829"/>
                          <wps:cNvSpPr>
                            <a:spLocks/>
                          </wps:cNvSpPr>
                          <wps:spPr bwMode="auto">
                            <a:xfrm>
                              <a:off x="7658" y="2700"/>
                              <a:ext cx="14" cy="1459"/>
                            </a:xfrm>
                            <a:custGeom>
                              <a:avLst/>
                              <a:gdLst>
                                <a:gd name="T0" fmla="+- 0 7658 7658"/>
                                <a:gd name="T1" fmla="*/ T0 w 14"/>
                                <a:gd name="T2" fmla="+- 0 2700 2700"/>
                                <a:gd name="T3" fmla="*/ 2700 h 1459"/>
                                <a:gd name="T4" fmla="+- 0 7672 7658"/>
                                <a:gd name="T5" fmla="*/ T4 w 14"/>
                                <a:gd name="T6" fmla="+- 0 4159 2700"/>
                                <a:gd name="T7" fmla="*/ 4159 h 1459"/>
                              </a:gdLst>
                              <a:ahLst/>
                              <a:cxnLst>
                                <a:cxn ang="0">
                                  <a:pos x="T1" y="T3"/>
                                </a:cxn>
                                <a:cxn ang="0">
                                  <a:pos x="T5" y="T7"/>
                                </a:cxn>
                              </a:cxnLst>
                              <a:rect l="0" t="0" r="r" b="b"/>
                              <a:pathLst>
                                <a:path w="14" h="1459">
                                  <a:moveTo>
                                    <a:pt x="0" y="0"/>
                                  </a:moveTo>
                                  <a:lnTo>
                                    <a:pt x="14" y="1459"/>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88" name="Group 3826"/>
                        <wpg:cNvGrpSpPr>
                          <a:grpSpLocks/>
                        </wpg:cNvGrpSpPr>
                        <wpg:grpSpPr bwMode="auto">
                          <a:xfrm>
                            <a:off x="7142" y="4159"/>
                            <a:ext cx="1059" cy="270"/>
                            <a:chOff x="7142" y="4159"/>
                            <a:chExt cx="1059" cy="270"/>
                          </a:xfrm>
                        </wpg:grpSpPr>
                        <wps:wsp>
                          <wps:cNvPr id="3889" name="Freeform 3827"/>
                          <wps:cNvSpPr>
                            <a:spLocks/>
                          </wps:cNvSpPr>
                          <wps:spPr bwMode="auto">
                            <a:xfrm>
                              <a:off x="7142" y="4159"/>
                              <a:ext cx="1059" cy="270"/>
                            </a:xfrm>
                            <a:custGeom>
                              <a:avLst/>
                              <a:gdLst>
                                <a:gd name="T0" fmla="+- 0 7142 7142"/>
                                <a:gd name="T1" fmla="*/ T0 w 1059"/>
                                <a:gd name="T2" fmla="+- 0 4430 4159"/>
                                <a:gd name="T3" fmla="*/ 4430 h 270"/>
                                <a:gd name="T4" fmla="+- 0 8202 7142"/>
                                <a:gd name="T5" fmla="*/ T4 w 1059"/>
                                <a:gd name="T6" fmla="+- 0 4430 4159"/>
                                <a:gd name="T7" fmla="*/ 4430 h 270"/>
                                <a:gd name="T8" fmla="+- 0 8202 7142"/>
                                <a:gd name="T9" fmla="*/ T8 w 1059"/>
                                <a:gd name="T10" fmla="+- 0 4159 4159"/>
                                <a:gd name="T11" fmla="*/ 4159 h 270"/>
                                <a:gd name="T12" fmla="+- 0 7142 7142"/>
                                <a:gd name="T13" fmla="*/ T12 w 1059"/>
                                <a:gd name="T14" fmla="+- 0 4159 4159"/>
                                <a:gd name="T15" fmla="*/ 4159 h 270"/>
                                <a:gd name="T16" fmla="+- 0 7142 7142"/>
                                <a:gd name="T17" fmla="*/ T16 w 1059"/>
                                <a:gd name="T18" fmla="+- 0 4430 4159"/>
                                <a:gd name="T19" fmla="*/ 4430 h 270"/>
                              </a:gdLst>
                              <a:ahLst/>
                              <a:cxnLst>
                                <a:cxn ang="0">
                                  <a:pos x="T1" y="T3"/>
                                </a:cxn>
                                <a:cxn ang="0">
                                  <a:pos x="T5" y="T7"/>
                                </a:cxn>
                                <a:cxn ang="0">
                                  <a:pos x="T9" y="T11"/>
                                </a:cxn>
                                <a:cxn ang="0">
                                  <a:pos x="T13" y="T15"/>
                                </a:cxn>
                                <a:cxn ang="0">
                                  <a:pos x="T17" y="T19"/>
                                </a:cxn>
                              </a:cxnLst>
                              <a:rect l="0" t="0" r="r" b="b"/>
                              <a:pathLst>
                                <a:path w="1059" h="270">
                                  <a:moveTo>
                                    <a:pt x="0" y="271"/>
                                  </a:moveTo>
                                  <a:lnTo>
                                    <a:pt x="1060" y="271"/>
                                  </a:lnTo>
                                  <a:lnTo>
                                    <a:pt x="1060"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90" name="Group 3824"/>
                        <wpg:cNvGrpSpPr>
                          <a:grpSpLocks/>
                        </wpg:cNvGrpSpPr>
                        <wpg:grpSpPr bwMode="auto">
                          <a:xfrm>
                            <a:off x="7161" y="4353"/>
                            <a:ext cx="1022" cy="2"/>
                            <a:chOff x="7161" y="4353"/>
                            <a:chExt cx="1022" cy="2"/>
                          </a:xfrm>
                        </wpg:grpSpPr>
                        <wps:wsp>
                          <wps:cNvPr id="3891" name="Freeform 3825"/>
                          <wps:cNvSpPr>
                            <a:spLocks/>
                          </wps:cNvSpPr>
                          <wps:spPr bwMode="auto">
                            <a:xfrm>
                              <a:off x="7161" y="4353"/>
                              <a:ext cx="1022" cy="2"/>
                            </a:xfrm>
                            <a:custGeom>
                              <a:avLst/>
                              <a:gdLst>
                                <a:gd name="T0" fmla="+- 0 7161 7161"/>
                                <a:gd name="T1" fmla="*/ T0 w 1022"/>
                                <a:gd name="T2" fmla="+- 0 8183 7161"/>
                                <a:gd name="T3" fmla="*/ T2 w 1022"/>
                              </a:gdLst>
                              <a:ahLst/>
                              <a:cxnLst>
                                <a:cxn ang="0">
                                  <a:pos x="T1" y="0"/>
                                </a:cxn>
                                <a:cxn ang="0">
                                  <a:pos x="T3" y="0"/>
                                </a:cxn>
                              </a:cxnLst>
                              <a:rect l="0" t="0" r="r" b="b"/>
                              <a:pathLst>
                                <a:path w="1022">
                                  <a:moveTo>
                                    <a:pt x="0" y="0"/>
                                  </a:moveTo>
                                  <a:lnTo>
                                    <a:pt x="1022"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92" name="Group 3822"/>
                        <wpg:cNvGrpSpPr>
                          <a:grpSpLocks/>
                        </wpg:cNvGrpSpPr>
                        <wpg:grpSpPr bwMode="auto">
                          <a:xfrm>
                            <a:off x="8865" y="4162"/>
                            <a:ext cx="1533" cy="270"/>
                            <a:chOff x="8865" y="4162"/>
                            <a:chExt cx="1533" cy="270"/>
                          </a:xfrm>
                        </wpg:grpSpPr>
                        <wps:wsp>
                          <wps:cNvPr id="3893" name="Freeform 3823"/>
                          <wps:cNvSpPr>
                            <a:spLocks/>
                          </wps:cNvSpPr>
                          <wps:spPr bwMode="auto">
                            <a:xfrm>
                              <a:off x="8865" y="4162"/>
                              <a:ext cx="1533" cy="270"/>
                            </a:xfrm>
                            <a:custGeom>
                              <a:avLst/>
                              <a:gdLst>
                                <a:gd name="T0" fmla="+- 0 8865 8865"/>
                                <a:gd name="T1" fmla="*/ T0 w 1533"/>
                                <a:gd name="T2" fmla="+- 0 4432 4162"/>
                                <a:gd name="T3" fmla="*/ 4432 h 270"/>
                                <a:gd name="T4" fmla="+- 0 10398 8865"/>
                                <a:gd name="T5" fmla="*/ T4 w 1533"/>
                                <a:gd name="T6" fmla="+- 0 4432 4162"/>
                                <a:gd name="T7" fmla="*/ 4432 h 270"/>
                                <a:gd name="T8" fmla="+- 0 10398 8865"/>
                                <a:gd name="T9" fmla="*/ T8 w 1533"/>
                                <a:gd name="T10" fmla="+- 0 4162 4162"/>
                                <a:gd name="T11" fmla="*/ 4162 h 270"/>
                                <a:gd name="T12" fmla="+- 0 8865 8865"/>
                                <a:gd name="T13" fmla="*/ T12 w 1533"/>
                                <a:gd name="T14" fmla="+- 0 4162 4162"/>
                                <a:gd name="T15" fmla="*/ 4162 h 270"/>
                                <a:gd name="T16" fmla="+- 0 8865 8865"/>
                                <a:gd name="T17" fmla="*/ T16 w 1533"/>
                                <a:gd name="T18" fmla="+- 0 4432 4162"/>
                                <a:gd name="T19" fmla="*/ 4432 h 270"/>
                              </a:gdLst>
                              <a:ahLst/>
                              <a:cxnLst>
                                <a:cxn ang="0">
                                  <a:pos x="T1" y="T3"/>
                                </a:cxn>
                                <a:cxn ang="0">
                                  <a:pos x="T5" y="T7"/>
                                </a:cxn>
                                <a:cxn ang="0">
                                  <a:pos x="T9" y="T11"/>
                                </a:cxn>
                                <a:cxn ang="0">
                                  <a:pos x="T13" y="T15"/>
                                </a:cxn>
                                <a:cxn ang="0">
                                  <a:pos x="T17" y="T19"/>
                                </a:cxn>
                              </a:cxnLst>
                              <a:rect l="0" t="0" r="r" b="b"/>
                              <a:pathLst>
                                <a:path w="1533" h="270">
                                  <a:moveTo>
                                    <a:pt x="0" y="270"/>
                                  </a:moveTo>
                                  <a:lnTo>
                                    <a:pt x="1533" y="270"/>
                                  </a:lnTo>
                                  <a:lnTo>
                                    <a:pt x="1533" y="0"/>
                                  </a:lnTo>
                                  <a:lnTo>
                                    <a:pt x="0" y="0"/>
                                  </a:lnTo>
                                  <a:lnTo>
                                    <a:pt x="0" y="270"/>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94" name="Group 3820"/>
                        <wpg:cNvGrpSpPr>
                          <a:grpSpLocks/>
                        </wpg:cNvGrpSpPr>
                        <wpg:grpSpPr bwMode="auto">
                          <a:xfrm>
                            <a:off x="8883" y="4356"/>
                            <a:ext cx="1495" cy="2"/>
                            <a:chOff x="8883" y="4356"/>
                            <a:chExt cx="1495" cy="2"/>
                          </a:xfrm>
                        </wpg:grpSpPr>
                        <wps:wsp>
                          <wps:cNvPr id="3895" name="Freeform 3821"/>
                          <wps:cNvSpPr>
                            <a:spLocks/>
                          </wps:cNvSpPr>
                          <wps:spPr bwMode="auto">
                            <a:xfrm>
                              <a:off x="8883" y="4356"/>
                              <a:ext cx="1495" cy="2"/>
                            </a:xfrm>
                            <a:custGeom>
                              <a:avLst/>
                              <a:gdLst>
                                <a:gd name="T0" fmla="+- 0 8883 8883"/>
                                <a:gd name="T1" fmla="*/ T0 w 1495"/>
                                <a:gd name="T2" fmla="+- 0 10379 8883"/>
                                <a:gd name="T3" fmla="*/ T2 w 1495"/>
                              </a:gdLst>
                              <a:ahLst/>
                              <a:cxnLst>
                                <a:cxn ang="0">
                                  <a:pos x="T1" y="0"/>
                                </a:cxn>
                                <a:cxn ang="0">
                                  <a:pos x="T3" y="0"/>
                                </a:cxn>
                              </a:cxnLst>
                              <a:rect l="0" t="0" r="r" b="b"/>
                              <a:pathLst>
                                <a:path w="1495">
                                  <a:moveTo>
                                    <a:pt x="0" y="0"/>
                                  </a:moveTo>
                                  <a:lnTo>
                                    <a:pt x="1496"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96" name="Group 3818"/>
                        <wpg:cNvGrpSpPr>
                          <a:grpSpLocks/>
                        </wpg:cNvGrpSpPr>
                        <wpg:grpSpPr bwMode="auto">
                          <a:xfrm>
                            <a:off x="8202" y="4295"/>
                            <a:ext cx="664" cy="2"/>
                            <a:chOff x="8202" y="4295"/>
                            <a:chExt cx="664" cy="2"/>
                          </a:xfrm>
                        </wpg:grpSpPr>
                        <wps:wsp>
                          <wps:cNvPr id="3897" name="Freeform 3819"/>
                          <wps:cNvSpPr>
                            <a:spLocks/>
                          </wps:cNvSpPr>
                          <wps:spPr bwMode="auto">
                            <a:xfrm>
                              <a:off x="8202" y="4295"/>
                              <a:ext cx="664" cy="2"/>
                            </a:xfrm>
                            <a:custGeom>
                              <a:avLst/>
                              <a:gdLst>
                                <a:gd name="T0" fmla="+- 0 8202 8202"/>
                                <a:gd name="T1" fmla="*/ T0 w 664"/>
                                <a:gd name="T2" fmla="+- 0 4295 4295"/>
                                <a:gd name="T3" fmla="*/ 4295 h 2"/>
                                <a:gd name="T4" fmla="+- 0 8865 8202"/>
                                <a:gd name="T5" fmla="*/ T4 w 664"/>
                                <a:gd name="T6" fmla="+- 0 4297 4295"/>
                                <a:gd name="T7" fmla="*/ 4297 h 2"/>
                              </a:gdLst>
                              <a:ahLst/>
                              <a:cxnLst>
                                <a:cxn ang="0">
                                  <a:pos x="T1" y="T3"/>
                                </a:cxn>
                                <a:cxn ang="0">
                                  <a:pos x="T5" y="T7"/>
                                </a:cxn>
                              </a:cxnLst>
                              <a:rect l="0" t="0" r="r" b="b"/>
                              <a:pathLst>
                                <a:path w="664" h="2">
                                  <a:moveTo>
                                    <a:pt x="0" y="0"/>
                                  </a:moveTo>
                                  <a:lnTo>
                                    <a:pt x="663" y="2"/>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98" name="Group 3816"/>
                        <wpg:cNvGrpSpPr>
                          <a:grpSpLocks/>
                        </wpg:cNvGrpSpPr>
                        <wpg:grpSpPr bwMode="auto">
                          <a:xfrm>
                            <a:off x="4855" y="4492"/>
                            <a:ext cx="128" cy="133"/>
                            <a:chOff x="4855" y="4492"/>
                            <a:chExt cx="128" cy="133"/>
                          </a:xfrm>
                        </wpg:grpSpPr>
                        <wps:wsp>
                          <wps:cNvPr id="3899" name="Freeform 3817"/>
                          <wps:cNvSpPr>
                            <a:spLocks/>
                          </wps:cNvSpPr>
                          <wps:spPr bwMode="auto">
                            <a:xfrm>
                              <a:off x="4855" y="4492"/>
                              <a:ext cx="128" cy="133"/>
                            </a:xfrm>
                            <a:custGeom>
                              <a:avLst/>
                              <a:gdLst>
                                <a:gd name="T0" fmla="+- 0 4881 4855"/>
                                <a:gd name="T1" fmla="*/ T0 w 128"/>
                                <a:gd name="T2" fmla="+- 0 4625 4492"/>
                                <a:gd name="T3" fmla="*/ 4625 h 133"/>
                                <a:gd name="T4" fmla="+- 0 4983 4855"/>
                                <a:gd name="T5" fmla="*/ T4 w 128"/>
                                <a:gd name="T6" fmla="+- 0 4492 4492"/>
                                <a:gd name="T7" fmla="*/ 4492 h 133"/>
                                <a:gd name="T8" fmla="+- 0 4855 4855"/>
                                <a:gd name="T9" fmla="*/ T8 w 128"/>
                                <a:gd name="T10" fmla="+- 0 4521 4492"/>
                                <a:gd name="T11" fmla="*/ 4521 h 133"/>
                              </a:gdLst>
                              <a:ahLst/>
                              <a:cxnLst>
                                <a:cxn ang="0">
                                  <a:pos x="T1" y="T3"/>
                                </a:cxn>
                                <a:cxn ang="0">
                                  <a:pos x="T5" y="T7"/>
                                </a:cxn>
                                <a:cxn ang="0">
                                  <a:pos x="T9" y="T11"/>
                                </a:cxn>
                              </a:cxnLst>
                              <a:rect l="0" t="0" r="r" b="b"/>
                              <a:pathLst>
                                <a:path w="128" h="133">
                                  <a:moveTo>
                                    <a:pt x="26" y="133"/>
                                  </a:moveTo>
                                  <a:lnTo>
                                    <a:pt x="128" y="0"/>
                                  </a:lnTo>
                                  <a:lnTo>
                                    <a:pt x="0" y="29"/>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0" name="Group 3814"/>
                        <wpg:cNvGrpSpPr>
                          <a:grpSpLocks/>
                        </wpg:cNvGrpSpPr>
                        <wpg:grpSpPr bwMode="auto">
                          <a:xfrm>
                            <a:off x="4599" y="4432"/>
                            <a:ext cx="854" cy="1114"/>
                            <a:chOff x="4599" y="4432"/>
                            <a:chExt cx="854" cy="1114"/>
                          </a:xfrm>
                        </wpg:grpSpPr>
                        <wps:wsp>
                          <wps:cNvPr id="3901" name="Freeform 3815"/>
                          <wps:cNvSpPr>
                            <a:spLocks/>
                          </wps:cNvSpPr>
                          <wps:spPr bwMode="auto">
                            <a:xfrm>
                              <a:off x="4599" y="4432"/>
                              <a:ext cx="854" cy="1114"/>
                            </a:xfrm>
                            <a:custGeom>
                              <a:avLst/>
                              <a:gdLst>
                                <a:gd name="T0" fmla="+- 0 4599 4599"/>
                                <a:gd name="T1" fmla="*/ T0 w 854"/>
                                <a:gd name="T2" fmla="+- 0 5546 4432"/>
                                <a:gd name="T3" fmla="*/ 5546 h 1114"/>
                                <a:gd name="T4" fmla="+- 0 5453 4599"/>
                                <a:gd name="T5" fmla="*/ T4 w 854"/>
                                <a:gd name="T6" fmla="+- 0 4432 4432"/>
                                <a:gd name="T7" fmla="*/ 4432 h 1114"/>
                              </a:gdLst>
                              <a:ahLst/>
                              <a:cxnLst>
                                <a:cxn ang="0">
                                  <a:pos x="T1" y="T3"/>
                                </a:cxn>
                                <a:cxn ang="0">
                                  <a:pos x="T5" y="T7"/>
                                </a:cxn>
                              </a:cxnLst>
                              <a:rect l="0" t="0" r="r" b="b"/>
                              <a:pathLst>
                                <a:path w="854" h="1114">
                                  <a:moveTo>
                                    <a:pt x="0" y="1114"/>
                                  </a:moveTo>
                                  <a:lnTo>
                                    <a:pt x="854"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2" name="Group 3812"/>
                        <wpg:cNvGrpSpPr>
                          <a:grpSpLocks/>
                        </wpg:cNvGrpSpPr>
                        <wpg:grpSpPr bwMode="auto">
                          <a:xfrm>
                            <a:off x="4949" y="4162"/>
                            <a:ext cx="1006" cy="270"/>
                            <a:chOff x="4949" y="4162"/>
                            <a:chExt cx="1006" cy="270"/>
                          </a:xfrm>
                        </wpg:grpSpPr>
                        <wps:wsp>
                          <wps:cNvPr id="3903" name="Freeform 3813"/>
                          <wps:cNvSpPr>
                            <a:spLocks/>
                          </wps:cNvSpPr>
                          <wps:spPr bwMode="auto">
                            <a:xfrm>
                              <a:off x="4949" y="4162"/>
                              <a:ext cx="1006" cy="270"/>
                            </a:xfrm>
                            <a:custGeom>
                              <a:avLst/>
                              <a:gdLst>
                                <a:gd name="T0" fmla="+- 0 4949 4949"/>
                                <a:gd name="T1" fmla="*/ T0 w 1006"/>
                                <a:gd name="T2" fmla="+- 0 4432 4162"/>
                                <a:gd name="T3" fmla="*/ 4432 h 270"/>
                                <a:gd name="T4" fmla="+- 0 5956 4949"/>
                                <a:gd name="T5" fmla="*/ T4 w 1006"/>
                                <a:gd name="T6" fmla="+- 0 4432 4162"/>
                                <a:gd name="T7" fmla="*/ 4432 h 270"/>
                                <a:gd name="T8" fmla="+- 0 5956 4949"/>
                                <a:gd name="T9" fmla="*/ T8 w 1006"/>
                                <a:gd name="T10" fmla="+- 0 4162 4162"/>
                                <a:gd name="T11" fmla="*/ 4162 h 270"/>
                                <a:gd name="T12" fmla="+- 0 4949 4949"/>
                                <a:gd name="T13" fmla="*/ T12 w 1006"/>
                                <a:gd name="T14" fmla="+- 0 4162 4162"/>
                                <a:gd name="T15" fmla="*/ 4162 h 270"/>
                                <a:gd name="T16" fmla="+- 0 4949 4949"/>
                                <a:gd name="T17" fmla="*/ T16 w 1006"/>
                                <a:gd name="T18" fmla="+- 0 4432 4162"/>
                                <a:gd name="T19" fmla="*/ 4432 h 270"/>
                              </a:gdLst>
                              <a:ahLst/>
                              <a:cxnLst>
                                <a:cxn ang="0">
                                  <a:pos x="T1" y="T3"/>
                                </a:cxn>
                                <a:cxn ang="0">
                                  <a:pos x="T5" y="T7"/>
                                </a:cxn>
                                <a:cxn ang="0">
                                  <a:pos x="T9" y="T11"/>
                                </a:cxn>
                                <a:cxn ang="0">
                                  <a:pos x="T13" y="T15"/>
                                </a:cxn>
                                <a:cxn ang="0">
                                  <a:pos x="T17" y="T19"/>
                                </a:cxn>
                              </a:cxnLst>
                              <a:rect l="0" t="0" r="r" b="b"/>
                              <a:pathLst>
                                <a:path w="1006" h="270">
                                  <a:moveTo>
                                    <a:pt x="0" y="270"/>
                                  </a:moveTo>
                                  <a:lnTo>
                                    <a:pt x="1007" y="270"/>
                                  </a:lnTo>
                                  <a:lnTo>
                                    <a:pt x="1007" y="0"/>
                                  </a:lnTo>
                                  <a:lnTo>
                                    <a:pt x="0" y="0"/>
                                  </a:lnTo>
                                  <a:lnTo>
                                    <a:pt x="0" y="270"/>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4" name="Group 3810"/>
                        <wpg:cNvGrpSpPr>
                          <a:grpSpLocks/>
                        </wpg:cNvGrpSpPr>
                        <wpg:grpSpPr bwMode="auto">
                          <a:xfrm>
                            <a:off x="5179" y="4356"/>
                            <a:ext cx="548" cy="2"/>
                            <a:chOff x="5179" y="4356"/>
                            <a:chExt cx="548" cy="2"/>
                          </a:xfrm>
                        </wpg:grpSpPr>
                        <wps:wsp>
                          <wps:cNvPr id="3905" name="Freeform 3811"/>
                          <wps:cNvSpPr>
                            <a:spLocks/>
                          </wps:cNvSpPr>
                          <wps:spPr bwMode="auto">
                            <a:xfrm>
                              <a:off x="5179" y="4356"/>
                              <a:ext cx="548" cy="2"/>
                            </a:xfrm>
                            <a:custGeom>
                              <a:avLst/>
                              <a:gdLst>
                                <a:gd name="T0" fmla="+- 0 5179 5179"/>
                                <a:gd name="T1" fmla="*/ T0 w 548"/>
                                <a:gd name="T2" fmla="+- 0 5727 5179"/>
                                <a:gd name="T3" fmla="*/ T2 w 548"/>
                              </a:gdLst>
                              <a:ahLst/>
                              <a:cxnLst>
                                <a:cxn ang="0">
                                  <a:pos x="T1" y="0"/>
                                </a:cxn>
                                <a:cxn ang="0">
                                  <a:pos x="T3" y="0"/>
                                </a:cxn>
                              </a:cxnLst>
                              <a:rect l="0" t="0" r="r" b="b"/>
                              <a:pathLst>
                                <a:path w="548">
                                  <a:moveTo>
                                    <a:pt x="0" y="0"/>
                                  </a:moveTo>
                                  <a:lnTo>
                                    <a:pt x="548"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6" name="Group 3808"/>
                        <wpg:cNvGrpSpPr>
                          <a:grpSpLocks/>
                        </wpg:cNvGrpSpPr>
                        <wpg:grpSpPr bwMode="auto">
                          <a:xfrm>
                            <a:off x="5956" y="4295"/>
                            <a:ext cx="1187" cy="2"/>
                            <a:chOff x="5956" y="4295"/>
                            <a:chExt cx="1187" cy="2"/>
                          </a:xfrm>
                        </wpg:grpSpPr>
                        <wps:wsp>
                          <wps:cNvPr id="3907" name="Freeform 3809"/>
                          <wps:cNvSpPr>
                            <a:spLocks/>
                          </wps:cNvSpPr>
                          <wps:spPr bwMode="auto">
                            <a:xfrm>
                              <a:off x="5956" y="4295"/>
                              <a:ext cx="1187" cy="2"/>
                            </a:xfrm>
                            <a:custGeom>
                              <a:avLst/>
                              <a:gdLst>
                                <a:gd name="T0" fmla="+- 0 7142 5956"/>
                                <a:gd name="T1" fmla="*/ T0 w 1187"/>
                                <a:gd name="T2" fmla="+- 0 4295 4295"/>
                                <a:gd name="T3" fmla="*/ 4295 h 2"/>
                                <a:gd name="T4" fmla="+- 0 5956 5956"/>
                                <a:gd name="T5" fmla="*/ T4 w 1187"/>
                                <a:gd name="T6" fmla="+- 0 4297 4295"/>
                                <a:gd name="T7" fmla="*/ 4297 h 2"/>
                              </a:gdLst>
                              <a:ahLst/>
                              <a:cxnLst>
                                <a:cxn ang="0">
                                  <a:pos x="T1" y="T3"/>
                                </a:cxn>
                                <a:cxn ang="0">
                                  <a:pos x="T5" y="T7"/>
                                </a:cxn>
                              </a:cxnLst>
                              <a:rect l="0" t="0" r="r" b="b"/>
                              <a:pathLst>
                                <a:path w="1187" h="2">
                                  <a:moveTo>
                                    <a:pt x="1186" y="0"/>
                                  </a:moveTo>
                                  <a:lnTo>
                                    <a:pt x="0" y="2"/>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8" name="Group 3806"/>
                        <wpg:cNvGrpSpPr>
                          <a:grpSpLocks/>
                        </wpg:cNvGrpSpPr>
                        <wpg:grpSpPr bwMode="auto">
                          <a:xfrm>
                            <a:off x="6140" y="4813"/>
                            <a:ext cx="169" cy="85"/>
                            <a:chOff x="6140" y="4813"/>
                            <a:chExt cx="169" cy="85"/>
                          </a:xfrm>
                        </wpg:grpSpPr>
                        <wps:wsp>
                          <wps:cNvPr id="3909" name="Freeform 3807"/>
                          <wps:cNvSpPr>
                            <a:spLocks/>
                          </wps:cNvSpPr>
                          <wps:spPr bwMode="auto">
                            <a:xfrm>
                              <a:off x="6140" y="4813"/>
                              <a:ext cx="169" cy="85"/>
                            </a:xfrm>
                            <a:custGeom>
                              <a:avLst/>
                              <a:gdLst>
                                <a:gd name="T0" fmla="+- 0 6309 6140"/>
                                <a:gd name="T1" fmla="*/ T0 w 169"/>
                                <a:gd name="T2" fmla="+- 0 4813 4813"/>
                                <a:gd name="T3" fmla="*/ 4813 h 85"/>
                                <a:gd name="T4" fmla="+- 0 6140 6140"/>
                                <a:gd name="T5" fmla="*/ T4 w 169"/>
                                <a:gd name="T6" fmla="+- 0 4814 4813"/>
                                <a:gd name="T7" fmla="*/ 4814 h 85"/>
                                <a:gd name="T8" fmla="+- 0 6242 6140"/>
                                <a:gd name="T9" fmla="*/ T8 w 169"/>
                                <a:gd name="T10" fmla="+- 0 4897 4813"/>
                                <a:gd name="T11" fmla="*/ 4897 h 85"/>
                              </a:gdLst>
                              <a:ahLst/>
                              <a:cxnLst>
                                <a:cxn ang="0">
                                  <a:pos x="T1" y="T3"/>
                                </a:cxn>
                                <a:cxn ang="0">
                                  <a:pos x="T5" y="T7"/>
                                </a:cxn>
                                <a:cxn ang="0">
                                  <a:pos x="T9" y="T11"/>
                                </a:cxn>
                              </a:cxnLst>
                              <a:rect l="0" t="0" r="r" b="b"/>
                              <a:pathLst>
                                <a:path w="169" h="85">
                                  <a:moveTo>
                                    <a:pt x="169" y="0"/>
                                  </a:moveTo>
                                  <a:lnTo>
                                    <a:pt x="0" y="1"/>
                                  </a:lnTo>
                                  <a:lnTo>
                                    <a:pt x="102" y="84"/>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10" name="Group 3804"/>
                        <wpg:cNvGrpSpPr>
                          <a:grpSpLocks/>
                        </wpg:cNvGrpSpPr>
                        <wpg:grpSpPr bwMode="auto">
                          <a:xfrm>
                            <a:off x="5677" y="5579"/>
                            <a:ext cx="1724" cy="270"/>
                            <a:chOff x="5677" y="5579"/>
                            <a:chExt cx="1724" cy="270"/>
                          </a:xfrm>
                        </wpg:grpSpPr>
                        <wps:wsp>
                          <wps:cNvPr id="3911" name="Freeform 3805"/>
                          <wps:cNvSpPr>
                            <a:spLocks/>
                          </wps:cNvSpPr>
                          <wps:spPr bwMode="auto">
                            <a:xfrm>
                              <a:off x="5677" y="5579"/>
                              <a:ext cx="1724" cy="270"/>
                            </a:xfrm>
                            <a:custGeom>
                              <a:avLst/>
                              <a:gdLst>
                                <a:gd name="T0" fmla="+- 0 5677 5677"/>
                                <a:gd name="T1" fmla="*/ T0 w 1724"/>
                                <a:gd name="T2" fmla="+- 0 5849 5579"/>
                                <a:gd name="T3" fmla="*/ 5849 h 270"/>
                                <a:gd name="T4" fmla="+- 0 7401 5677"/>
                                <a:gd name="T5" fmla="*/ T4 w 1724"/>
                                <a:gd name="T6" fmla="+- 0 5849 5579"/>
                                <a:gd name="T7" fmla="*/ 5849 h 270"/>
                                <a:gd name="T8" fmla="+- 0 7401 5677"/>
                                <a:gd name="T9" fmla="*/ T8 w 1724"/>
                                <a:gd name="T10" fmla="+- 0 5579 5579"/>
                                <a:gd name="T11" fmla="*/ 5579 h 270"/>
                                <a:gd name="T12" fmla="+- 0 5677 5677"/>
                                <a:gd name="T13" fmla="*/ T12 w 1724"/>
                                <a:gd name="T14" fmla="+- 0 5579 5579"/>
                                <a:gd name="T15" fmla="*/ 5579 h 270"/>
                                <a:gd name="T16" fmla="+- 0 5677 5677"/>
                                <a:gd name="T17" fmla="*/ T16 w 1724"/>
                                <a:gd name="T18" fmla="+- 0 5849 5579"/>
                                <a:gd name="T19" fmla="*/ 5849 h 270"/>
                              </a:gdLst>
                              <a:ahLst/>
                              <a:cxnLst>
                                <a:cxn ang="0">
                                  <a:pos x="T1" y="T3"/>
                                </a:cxn>
                                <a:cxn ang="0">
                                  <a:pos x="T5" y="T7"/>
                                </a:cxn>
                                <a:cxn ang="0">
                                  <a:pos x="T9" y="T11"/>
                                </a:cxn>
                                <a:cxn ang="0">
                                  <a:pos x="T13" y="T15"/>
                                </a:cxn>
                                <a:cxn ang="0">
                                  <a:pos x="T17" y="T19"/>
                                </a:cxn>
                              </a:cxnLst>
                              <a:rect l="0" t="0" r="r" b="b"/>
                              <a:pathLst>
                                <a:path w="1724" h="270">
                                  <a:moveTo>
                                    <a:pt x="0" y="270"/>
                                  </a:moveTo>
                                  <a:lnTo>
                                    <a:pt x="1724" y="270"/>
                                  </a:lnTo>
                                  <a:lnTo>
                                    <a:pt x="1724" y="0"/>
                                  </a:lnTo>
                                  <a:lnTo>
                                    <a:pt x="0" y="0"/>
                                  </a:lnTo>
                                  <a:lnTo>
                                    <a:pt x="0" y="270"/>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12" name="Group 3802"/>
                        <wpg:cNvGrpSpPr>
                          <a:grpSpLocks/>
                        </wpg:cNvGrpSpPr>
                        <wpg:grpSpPr bwMode="auto">
                          <a:xfrm>
                            <a:off x="5695" y="5773"/>
                            <a:ext cx="1686" cy="2"/>
                            <a:chOff x="5695" y="5773"/>
                            <a:chExt cx="1686" cy="2"/>
                          </a:xfrm>
                        </wpg:grpSpPr>
                        <wps:wsp>
                          <wps:cNvPr id="3913" name="Freeform 3803"/>
                          <wps:cNvSpPr>
                            <a:spLocks/>
                          </wps:cNvSpPr>
                          <wps:spPr bwMode="auto">
                            <a:xfrm>
                              <a:off x="5695" y="5773"/>
                              <a:ext cx="1686" cy="2"/>
                            </a:xfrm>
                            <a:custGeom>
                              <a:avLst/>
                              <a:gdLst>
                                <a:gd name="T0" fmla="+- 0 5695 5695"/>
                                <a:gd name="T1" fmla="*/ T0 w 1686"/>
                                <a:gd name="T2" fmla="+- 0 7382 5695"/>
                                <a:gd name="T3" fmla="*/ T2 w 1686"/>
                              </a:gdLst>
                              <a:ahLst/>
                              <a:cxnLst>
                                <a:cxn ang="0">
                                  <a:pos x="T1" y="0"/>
                                </a:cxn>
                                <a:cxn ang="0">
                                  <a:pos x="T3" y="0"/>
                                </a:cxn>
                              </a:cxnLst>
                              <a:rect l="0" t="0" r="r" b="b"/>
                              <a:pathLst>
                                <a:path w="1686">
                                  <a:moveTo>
                                    <a:pt x="0" y="0"/>
                                  </a:moveTo>
                                  <a:lnTo>
                                    <a:pt x="1687"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14" name="Group 3800"/>
                        <wpg:cNvGrpSpPr>
                          <a:grpSpLocks/>
                        </wpg:cNvGrpSpPr>
                        <wpg:grpSpPr bwMode="auto">
                          <a:xfrm>
                            <a:off x="5453" y="4432"/>
                            <a:ext cx="1086" cy="1147"/>
                            <a:chOff x="5453" y="4432"/>
                            <a:chExt cx="1086" cy="1147"/>
                          </a:xfrm>
                        </wpg:grpSpPr>
                        <wps:wsp>
                          <wps:cNvPr id="3915" name="Freeform 3801"/>
                          <wps:cNvSpPr>
                            <a:spLocks/>
                          </wps:cNvSpPr>
                          <wps:spPr bwMode="auto">
                            <a:xfrm>
                              <a:off x="5453" y="4432"/>
                              <a:ext cx="1086" cy="1147"/>
                            </a:xfrm>
                            <a:custGeom>
                              <a:avLst/>
                              <a:gdLst>
                                <a:gd name="T0" fmla="+- 0 6538 5453"/>
                                <a:gd name="T1" fmla="*/ T0 w 1086"/>
                                <a:gd name="T2" fmla="+- 0 5579 4432"/>
                                <a:gd name="T3" fmla="*/ 5579 h 1147"/>
                                <a:gd name="T4" fmla="+- 0 5453 5453"/>
                                <a:gd name="T5" fmla="*/ T4 w 1086"/>
                                <a:gd name="T6" fmla="+- 0 4432 4432"/>
                                <a:gd name="T7" fmla="*/ 4432 h 1147"/>
                              </a:gdLst>
                              <a:ahLst/>
                              <a:cxnLst>
                                <a:cxn ang="0">
                                  <a:pos x="T1" y="T3"/>
                                </a:cxn>
                                <a:cxn ang="0">
                                  <a:pos x="T5" y="T7"/>
                                </a:cxn>
                              </a:cxnLst>
                              <a:rect l="0" t="0" r="r" b="b"/>
                              <a:pathLst>
                                <a:path w="1086" h="1147">
                                  <a:moveTo>
                                    <a:pt x="1085" y="1147"/>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16" name="Group 3798"/>
                        <wpg:cNvGrpSpPr>
                          <a:grpSpLocks/>
                        </wpg:cNvGrpSpPr>
                        <wpg:grpSpPr bwMode="auto">
                          <a:xfrm>
                            <a:off x="7401" y="4430"/>
                            <a:ext cx="271" cy="1284"/>
                            <a:chOff x="7401" y="4430"/>
                            <a:chExt cx="271" cy="1284"/>
                          </a:xfrm>
                        </wpg:grpSpPr>
                        <wps:wsp>
                          <wps:cNvPr id="3917" name="Freeform 3799"/>
                          <wps:cNvSpPr>
                            <a:spLocks/>
                          </wps:cNvSpPr>
                          <wps:spPr bwMode="auto">
                            <a:xfrm>
                              <a:off x="7401" y="4430"/>
                              <a:ext cx="271" cy="1284"/>
                            </a:xfrm>
                            <a:custGeom>
                              <a:avLst/>
                              <a:gdLst>
                                <a:gd name="T0" fmla="+- 0 7672 7401"/>
                                <a:gd name="T1" fmla="*/ T0 w 271"/>
                                <a:gd name="T2" fmla="+- 0 4430 4430"/>
                                <a:gd name="T3" fmla="*/ 4430 h 1284"/>
                                <a:gd name="T4" fmla="+- 0 7401 7401"/>
                                <a:gd name="T5" fmla="*/ T4 w 271"/>
                                <a:gd name="T6" fmla="+- 0 5714 4430"/>
                                <a:gd name="T7" fmla="*/ 5714 h 1284"/>
                              </a:gdLst>
                              <a:ahLst/>
                              <a:cxnLst>
                                <a:cxn ang="0">
                                  <a:pos x="T1" y="T3"/>
                                </a:cxn>
                                <a:cxn ang="0">
                                  <a:pos x="T5" y="T7"/>
                                </a:cxn>
                              </a:cxnLst>
                              <a:rect l="0" t="0" r="r" b="b"/>
                              <a:pathLst>
                                <a:path w="271" h="1284">
                                  <a:moveTo>
                                    <a:pt x="271" y="0"/>
                                  </a:moveTo>
                                  <a:lnTo>
                                    <a:pt x="0" y="1284"/>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18" name="Group 3796"/>
                        <wpg:cNvGrpSpPr>
                          <a:grpSpLocks/>
                        </wpg:cNvGrpSpPr>
                        <wpg:grpSpPr bwMode="auto">
                          <a:xfrm>
                            <a:off x="8747" y="3917"/>
                            <a:ext cx="73" cy="85"/>
                            <a:chOff x="8747" y="3917"/>
                            <a:chExt cx="73" cy="85"/>
                          </a:xfrm>
                        </wpg:grpSpPr>
                        <wps:wsp>
                          <wps:cNvPr id="3919" name="Freeform 3797"/>
                          <wps:cNvSpPr>
                            <a:spLocks/>
                          </wps:cNvSpPr>
                          <wps:spPr bwMode="auto">
                            <a:xfrm>
                              <a:off x="8747" y="3917"/>
                              <a:ext cx="73" cy="85"/>
                            </a:xfrm>
                            <a:custGeom>
                              <a:avLst/>
                              <a:gdLst>
                                <a:gd name="T0" fmla="+- 0 8748 8747"/>
                                <a:gd name="T1" fmla="*/ T0 w 73"/>
                                <a:gd name="T2" fmla="+- 0 3917 3917"/>
                                <a:gd name="T3" fmla="*/ 3917 h 85"/>
                                <a:gd name="T4" fmla="+- 0 8747 8747"/>
                                <a:gd name="T5" fmla="*/ T4 w 73"/>
                                <a:gd name="T6" fmla="+- 0 4002 3917"/>
                                <a:gd name="T7" fmla="*/ 4002 h 85"/>
                                <a:gd name="T8" fmla="+- 0 8820 8747"/>
                                <a:gd name="T9" fmla="*/ T8 w 73"/>
                                <a:gd name="T10" fmla="+- 0 3960 3917"/>
                                <a:gd name="T11" fmla="*/ 3960 h 85"/>
                                <a:gd name="T12" fmla="+- 0 8748 8747"/>
                                <a:gd name="T13" fmla="*/ T12 w 73"/>
                                <a:gd name="T14" fmla="+- 0 3917 3917"/>
                                <a:gd name="T15" fmla="*/ 3917 h 85"/>
                              </a:gdLst>
                              <a:ahLst/>
                              <a:cxnLst>
                                <a:cxn ang="0">
                                  <a:pos x="T1" y="T3"/>
                                </a:cxn>
                                <a:cxn ang="0">
                                  <a:pos x="T5" y="T7"/>
                                </a:cxn>
                                <a:cxn ang="0">
                                  <a:pos x="T9" y="T11"/>
                                </a:cxn>
                                <a:cxn ang="0">
                                  <a:pos x="T13" y="T15"/>
                                </a:cxn>
                              </a:cxnLst>
                              <a:rect l="0" t="0" r="r" b="b"/>
                              <a:pathLst>
                                <a:path w="73" h="85">
                                  <a:moveTo>
                                    <a:pt x="1" y="0"/>
                                  </a:moveTo>
                                  <a:lnTo>
                                    <a:pt x="0" y="85"/>
                                  </a:lnTo>
                                  <a:lnTo>
                                    <a:pt x="73" y="43"/>
                                  </a:lnTo>
                                  <a:lnTo>
                                    <a:pt x="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20" name="Group 3794"/>
                        <wpg:cNvGrpSpPr>
                          <a:grpSpLocks/>
                        </wpg:cNvGrpSpPr>
                        <wpg:grpSpPr bwMode="auto">
                          <a:xfrm>
                            <a:off x="8747" y="3917"/>
                            <a:ext cx="73" cy="85"/>
                            <a:chOff x="8747" y="3917"/>
                            <a:chExt cx="73" cy="85"/>
                          </a:xfrm>
                        </wpg:grpSpPr>
                        <wps:wsp>
                          <wps:cNvPr id="3921" name="Freeform 3795"/>
                          <wps:cNvSpPr>
                            <a:spLocks/>
                          </wps:cNvSpPr>
                          <wps:spPr bwMode="auto">
                            <a:xfrm>
                              <a:off x="8747" y="3917"/>
                              <a:ext cx="73" cy="85"/>
                            </a:xfrm>
                            <a:custGeom>
                              <a:avLst/>
                              <a:gdLst>
                                <a:gd name="T0" fmla="+- 0 8820 8747"/>
                                <a:gd name="T1" fmla="*/ T0 w 73"/>
                                <a:gd name="T2" fmla="+- 0 3960 3917"/>
                                <a:gd name="T3" fmla="*/ 3960 h 85"/>
                                <a:gd name="T4" fmla="+- 0 8747 8747"/>
                                <a:gd name="T5" fmla="*/ T4 w 73"/>
                                <a:gd name="T6" fmla="+- 0 4002 3917"/>
                                <a:gd name="T7" fmla="*/ 4002 h 85"/>
                                <a:gd name="T8" fmla="+- 0 8748 8747"/>
                                <a:gd name="T9" fmla="*/ T8 w 73"/>
                                <a:gd name="T10" fmla="+- 0 3917 3917"/>
                                <a:gd name="T11" fmla="*/ 3917 h 85"/>
                                <a:gd name="T12" fmla="+- 0 8820 8747"/>
                                <a:gd name="T13" fmla="*/ T12 w 73"/>
                                <a:gd name="T14" fmla="+- 0 3960 3917"/>
                                <a:gd name="T15" fmla="*/ 3960 h 85"/>
                              </a:gdLst>
                              <a:ahLst/>
                              <a:cxnLst>
                                <a:cxn ang="0">
                                  <a:pos x="T1" y="T3"/>
                                </a:cxn>
                                <a:cxn ang="0">
                                  <a:pos x="T5" y="T7"/>
                                </a:cxn>
                                <a:cxn ang="0">
                                  <a:pos x="T9" y="T11"/>
                                </a:cxn>
                                <a:cxn ang="0">
                                  <a:pos x="T13" y="T15"/>
                                </a:cxn>
                              </a:cxnLst>
                              <a:rect l="0" t="0" r="r" b="b"/>
                              <a:pathLst>
                                <a:path w="73" h="85">
                                  <a:moveTo>
                                    <a:pt x="73" y="43"/>
                                  </a:moveTo>
                                  <a:lnTo>
                                    <a:pt x="0" y="85"/>
                                  </a:lnTo>
                                  <a:lnTo>
                                    <a:pt x="1" y="0"/>
                                  </a:lnTo>
                                  <a:lnTo>
                                    <a:pt x="73" y="43"/>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22" name="Group 3792"/>
                        <wpg:cNvGrpSpPr>
                          <a:grpSpLocks/>
                        </wpg:cNvGrpSpPr>
                        <wpg:grpSpPr bwMode="auto">
                          <a:xfrm>
                            <a:off x="8747" y="3960"/>
                            <a:ext cx="73" cy="42"/>
                            <a:chOff x="8747" y="3960"/>
                            <a:chExt cx="73" cy="42"/>
                          </a:xfrm>
                        </wpg:grpSpPr>
                        <wps:wsp>
                          <wps:cNvPr id="3923" name="Freeform 3793"/>
                          <wps:cNvSpPr>
                            <a:spLocks/>
                          </wps:cNvSpPr>
                          <wps:spPr bwMode="auto">
                            <a:xfrm>
                              <a:off x="8747" y="3960"/>
                              <a:ext cx="73" cy="42"/>
                            </a:xfrm>
                            <a:custGeom>
                              <a:avLst/>
                              <a:gdLst>
                                <a:gd name="T0" fmla="+- 0 8747 8747"/>
                                <a:gd name="T1" fmla="*/ T0 w 73"/>
                                <a:gd name="T2" fmla="+- 0 4002 3960"/>
                                <a:gd name="T3" fmla="*/ 4002 h 42"/>
                                <a:gd name="T4" fmla="+- 0 8820 8747"/>
                                <a:gd name="T5" fmla="*/ T4 w 73"/>
                                <a:gd name="T6" fmla="+- 0 3960 3960"/>
                                <a:gd name="T7" fmla="*/ 3960 h 42"/>
                              </a:gdLst>
                              <a:ahLst/>
                              <a:cxnLst>
                                <a:cxn ang="0">
                                  <a:pos x="T1" y="T3"/>
                                </a:cxn>
                                <a:cxn ang="0">
                                  <a:pos x="T5" y="T7"/>
                                </a:cxn>
                              </a:cxnLst>
                              <a:rect l="0" t="0" r="r" b="b"/>
                              <a:pathLst>
                                <a:path w="73" h="42">
                                  <a:moveTo>
                                    <a:pt x="0" y="42"/>
                                  </a:moveTo>
                                  <a:lnTo>
                                    <a:pt x="73" y="0"/>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24" name="Group 3790"/>
                        <wpg:cNvGrpSpPr>
                          <a:grpSpLocks/>
                        </wpg:cNvGrpSpPr>
                        <wpg:grpSpPr bwMode="auto">
                          <a:xfrm>
                            <a:off x="8630" y="3960"/>
                            <a:ext cx="117" cy="2"/>
                            <a:chOff x="8630" y="3960"/>
                            <a:chExt cx="117" cy="2"/>
                          </a:xfrm>
                        </wpg:grpSpPr>
                        <wps:wsp>
                          <wps:cNvPr id="3925" name="Freeform 3791"/>
                          <wps:cNvSpPr>
                            <a:spLocks/>
                          </wps:cNvSpPr>
                          <wps:spPr bwMode="auto">
                            <a:xfrm>
                              <a:off x="8630" y="3960"/>
                              <a:ext cx="117" cy="2"/>
                            </a:xfrm>
                            <a:custGeom>
                              <a:avLst/>
                              <a:gdLst>
                                <a:gd name="T0" fmla="+- 0 8747 8630"/>
                                <a:gd name="T1" fmla="*/ T0 w 117"/>
                                <a:gd name="T2" fmla="+- 0 8630 8630"/>
                                <a:gd name="T3" fmla="*/ T2 w 117"/>
                              </a:gdLst>
                              <a:ahLst/>
                              <a:cxnLst>
                                <a:cxn ang="0">
                                  <a:pos x="T1" y="0"/>
                                </a:cxn>
                                <a:cxn ang="0">
                                  <a:pos x="T3" y="0"/>
                                </a:cxn>
                              </a:cxnLst>
                              <a:rect l="0" t="0" r="r" b="b"/>
                              <a:pathLst>
                                <a:path w="117">
                                  <a:moveTo>
                                    <a:pt x="117" y="0"/>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26" name="Group 3788"/>
                        <wpg:cNvGrpSpPr>
                          <a:grpSpLocks/>
                        </wpg:cNvGrpSpPr>
                        <wpg:grpSpPr bwMode="auto">
                          <a:xfrm>
                            <a:off x="8175" y="2564"/>
                            <a:ext cx="1456" cy="1598"/>
                            <a:chOff x="8175" y="2564"/>
                            <a:chExt cx="1456" cy="1598"/>
                          </a:xfrm>
                        </wpg:grpSpPr>
                        <wps:wsp>
                          <wps:cNvPr id="3927" name="Freeform 3789"/>
                          <wps:cNvSpPr>
                            <a:spLocks/>
                          </wps:cNvSpPr>
                          <wps:spPr bwMode="auto">
                            <a:xfrm>
                              <a:off x="8175" y="2564"/>
                              <a:ext cx="1456" cy="1598"/>
                            </a:xfrm>
                            <a:custGeom>
                              <a:avLst/>
                              <a:gdLst>
                                <a:gd name="T0" fmla="+- 0 8175 8175"/>
                                <a:gd name="T1" fmla="*/ T0 w 1456"/>
                                <a:gd name="T2" fmla="+- 0 2564 2564"/>
                                <a:gd name="T3" fmla="*/ 2564 h 1598"/>
                                <a:gd name="T4" fmla="+- 0 9632 8175"/>
                                <a:gd name="T5" fmla="*/ T4 w 1456"/>
                                <a:gd name="T6" fmla="+- 0 4162 2564"/>
                                <a:gd name="T7" fmla="*/ 4162 h 1598"/>
                              </a:gdLst>
                              <a:ahLst/>
                              <a:cxnLst>
                                <a:cxn ang="0">
                                  <a:pos x="T1" y="T3"/>
                                </a:cxn>
                                <a:cxn ang="0">
                                  <a:pos x="T5" y="T7"/>
                                </a:cxn>
                              </a:cxnLst>
                              <a:rect l="0" t="0" r="r" b="b"/>
                              <a:pathLst>
                                <a:path w="1456" h="1598">
                                  <a:moveTo>
                                    <a:pt x="0" y="0"/>
                                  </a:moveTo>
                                  <a:lnTo>
                                    <a:pt x="1457" y="1598"/>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28" name="Group 3786"/>
                        <wpg:cNvGrpSpPr>
                          <a:grpSpLocks/>
                        </wpg:cNvGrpSpPr>
                        <wpg:grpSpPr bwMode="auto">
                          <a:xfrm>
                            <a:off x="5420" y="3411"/>
                            <a:ext cx="1006" cy="271"/>
                            <a:chOff x="5420" y="3411"/>
                            <a:chExt cx="1006" cy="271"/>
                          </a:xfrm>
                        </wpg:grpSpPr>
                        <wps:wsp>
                          <wps:cNvPr id="3929" name="Freeform 3787"/>
                          <wps:cNvSpPr>
                            <a:spLocks/>
                          </wps:cNvSpPr>
                          <wps:spPr bwMode="auto">
                            <a:xfrm>
                              <a:off x="5420" y="3411"/>
                              <a:ext cx="1006" cy="271"/>
                            </a:xfrm>
                            <a:custGeom>
                              <a:avLst/>
                              <a:gdLst>
                                <a:gd name="T0" fmla="+- 0 5420 5420"/>
                                <a:gd name="T1" fmla="*/ T0 w 1006"/>
                                <a:gd name="T2" fmla="+- 0 3682 3411"/>
                                <a:gd name="T3" fmla="*/ 3682 h 271"/>
                                <a:gd name="T4" fmla="+- 0 6426 5420"/>
                                <a:gd name="T5" fmla="*/ T4 w 1006"/>
                                <a:gd name="T6" fmla="+- 0 3682 3411"/>
                                <a:gd name="T7" fmla="*/ 3682 h 271"/>
                                <a:gd name="T8" fmla="+- 0 6426 5420"/>
                                <a:gd name="T9" fmla="*/ T8 w 1006"/>
                                <a:gd name="T10" fmla="+- 0 3411 3411"/>
                                <a:gd name="T11" fmla="*/ 3411 h 271"/>
                                <a:gd name="T12" fmla="+- 0 5420 5420"/>
                                <a:gd name="T13" fmla="*/ T12 w 1006"/>
                                <a:gd name="T14" fmla="+- 0 3411 3411"/>
                                <a:gd name="T15" fmla="*/ 3411 h 271"/>
                                <a:gd name="T16" fmla="+- 0 5420 5420"/>
                                <a:gd name="T17" fmla="*/ T16 w 1006"/>
                                <a:gd name="T18" fmla="+- 0 3682 3411"/>
                                <a:gd name="T19" fmla="*/ 3682 h 271"/>
                              </a:gdLst>
                              <a:ahLst/>
                              <a:cxnLst>
                                <a:cxn ang="0">
                                  <a:pos x="T1" y="T3"/>
                                </a:cxn>
                                <a:cxn ang="0">
                                  <a:pos x="T5" y="T7"/>
                                </a:cxn>
                                <a:cxn ang="0">
                                  <a:pos x="T9" y="T11"/>
                                </a:cxn>
                                <a:cxn ang="0">
                                  <a:pos x="T13" y="T15"/>
                                </a:cxn>
                                <a:cxn ang="0">
                                  <a:pos x="T17" y="T19"/>
                                </a:cxn>
                              </a:cxnLst>
                              <a:rect l="0" t="0" r="r" b="b"/>
                              <a:pathLst>
                                <a:path w="1006" h="271">
                                  <a:moveTo>
                                    <a:pt x="0" y="271"/>
                                  </a:moveTo>
                                  <a:lnTo>
                                    <a:pt x="1006" y="271"/>
                                  </a:lnTo>
                                  <a:lnTo>
                                    <a:pt x="1006"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30" name="Group 3784"/>
                        <wpg:cNvGrpSpPr>
                          <a:grpSpLocks/>
                        </wpg:cNvGrpSpPr>
                        <wpg:grpSpPr bwMode="auto">
                          <a:xfrm>
                            <a:off x="5573" y="3606"/>
                            <a:ext cx="698" cy="2"/>
                            <a:chOff x="5573" y="3606"/>
                            <a:chExt cx="698" cy="2"/>
                          </a:xfrm>
                        </wpg:grpSpPr>
                        <wps:wsp>
                          <wps:cNvPr id="3931" name="Freeform 3785"/>
                          <wps:cNvSpPr>
                            <a:spLocks/>
                          </wps:cNvSpPr>
                          <wps:spPr bwMode="auto">
                            <a:xfrm>
                              <a:off x="5573" y="3606"/>
                              <a:ext cx="698" cy="2"/>
                            </a:xfrm>
                            <a:custGeom>
                              <a:avLst/>
                              <a:gdLst>
                                <a:gd name="T0" fmla="+- 0 5573 5573"/>
                                <a:gd name="T1" fmla="*/ T0 w 698"/>
                                <a:gd name="T2" fmla="+- 0 6272 5573"/>
                                <a:gd name="T3" fmla="*/ T2 w 698"/>
                              </a:gdLst>
                              <a:ahLst/>
                              <a:cxnLst>
                                <a:cxn ang="0">
                                  <a:pos x="T1" y="0"/>
                                </a:cxn>
                                <a:cxn ang="0">
                                  <a:pos x="T3" y="0"/>
                                </a:cxn>
                              </a:cxnLst>
                              <a:rect l="0" t="0" r="r" b="b"/>
                              <a:pathLst>
                                <a:path w="698">
                                  <a:moveTo>
                                    <a:pt x="0" y="0"/>
                                  </a:moveTo>
                                  <a:lnTo>
                                    <a:pt x="699"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32" name="Group 3782"/>
                        <wpg:cNvGrpSpPr>
                          <a:grpSpLocks/>
                        </wpg:cNvGrpSpPr>
                        <wpg:grpSpPr bwMode="auto">
                          <a:xfrm>
                            <a:off x="6220" y="3274"/>
                            <a:ext cx="84" cy="74"/>
                            <a:chOff x="6220" y="3274"/>
                            <a:chExt cx="84" cy="74"/>
                          </a:xfrm>
                        </wpg:grpSpPr>
                        <wps:wsp>
                          <wps:cNvPr id="3933" name="Freeform 3783"/>
                          <wps:cNvSpPr>
                            <a:spLocks/>
                          </wps:cNvSpPr>
                          <wps:spPr bwMode="auto">
                            <a:xfrm>
                              <a:off x="6220" y="3274"/>
                              <a:ext cx="84" cy="74"/>
                            </a:xfrm>
                            <a:custGeom>
                              <a:avLst/>
                              <a:gdLst>
                                <a:gd name="T0" fmla="+- 0 6220 6220"/>
                                <a:gd name="T1" fmla="*/ T0 w 84"/>
                                <a:gd name="T2" fmla="+- 0 3274 3274"/>
                                <a:gd name="T3" fmla="*/ 3274 h 74"/>
                                <a:gd name="T4" fmla="+- 0 6260 6220"/>
                                <a:gd name="T5" fmla="*/ T4 w 84"/>
                                <a:gd name="T6" fmla="+- 0 3348 3274"/>
                                <a:gd name="T7" fmla="*/ 3348 h 74"/>
                                <a:gd name="T8" fmla="+- 0 6303 6220"/>
                                <a:gd name="T9" fmla="*/ T8 w 84"/>
                                <a:gd name="T10" fmla="+- 0 3276 3274"/>
                                <a:gd name="T11" fmla="*/ 3276 h 74"/>
                                <a:gd name="T12" fmla="+- 0 6220 6220"/>
                                <a:gd name="T13" fmla="*/ T12 w 84"/>
                                <a:gd name="T14" fmla="+- 0 3274 3274"/>
                                <a:gd name="T15" fmla="*/ 3274 h 74"/>
                              </a:gdLst>
                              <a:ahLst/>
                              <a:cxnLst>
                                <a:cxn ang="0">
                                  <a:pos x="T1" y="T3"/>
                                </a:cxn>
                                <a:cxn ang="0">
                                  <a:pos x="T5" y="T7"/>
                                </a:cxn>
                                <a:cxn ang="0">
                                  <a:pos x="T9" y="T11"/>
                                </a:cxn>
                                <a:cxn ang="0">
                                  <a:pos x="T13" y="T15"/>
                                </a:cxn>
                              </a:cxnLst>
                              <a:rect l="0" t="0" r="r" b="b"/>
                              <a:pathLst>
                                <a:path w="84" h="74">
                                  <a:moveTo>
                                    <a:pt x="0" y="0"/>
                                  </a:moveTo>
                                  <a:lnTo>
                                    <a:pt x="40" y="74"/>
                                  </a:lnTo>
                                  <a:lnTo>
                                    <a:pt x="83" y="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34" name="Group 3780"/>
                        <wpg:cNvGrpSpPr>
                          <a:grpSpLocks/>
                        </wpg:cNvGrpSpPr>
                        <wpg:grpSpPr bwMode="auto">
                          <a:xfrm>
                            <a:off x="6220" y="3274"/>
                            <a:ext cx="84" cy="74"/>
                            <a:chOff x="6220" y="3274"/>
                            <a:chExt cx="84" cy="74"/>
                          </a:xfrm>
                        </wpg:grpSpPr>
                        <wps:wsp>
                          <wps:cNvPr id="3935" name="Freeform 3781"/>
                          <wps:cNvSpPr>
                            <a:spLocks/>
                          </wps:cNvSpPr>
                          <wps:spPr bwMode="auto">
                            <a:xfrm>
                              <a:off x="6220" y="3274"/>
                              <a:ext cx="84" cy="74"/>
                            </a:xfrm>
                            <a:custGeom>
                              <a:avLst/>
                              <a:gdLst>
                                <a:gd name="T0" fmla="+- 0 6260 6220"/>
                                <a:gd name="T1" fmla="*/ T0 w 84"/>
                                <a:gd name="T2" fmla="+- 0 3348 3274"/>
                                <a:gd name="T3" fmla="*/ 3348 h 74"/>
                                <a:gd name="T4" fmla="+- 0 6220 6220"/>
                                <a:gd name="T5" fmla="*/ T4 w 84"/>
                                <a:gd name="T6" fmla="+- 0 3274 3274"/>
                                <a:gd name="T7" fmla="*/ 3274 h 74"/>
                                <a:gd name="T8" fmla="+- 0 6303 6220"/>
                                <a:gd name="T9" fmla="*/ T8 w 84"/>
                                <a:gd name="T10" fmla="+- 0 3276 3274"/>
                                <a:gd name="T11" fmla="*/ 3276 h 74"/>
                                <a:gd name="T12" fmla="+- 0 6260 6220"/>
                                <a:gd name="T13" fmla="*/ T12 w 84"/>
                                <a:gd name="T14" fmla="+- 0 3348 3274"/>
                                <a:gd name="T15" fmla="*/ 3348 h 74"/>
                              </a:gdLst>
                              <a:ahLst/>
                              <a:cxnLst>
                                <a:cxn ang="0">
                                  <a:pos x="T1" y="T3"/>
                                </a:cxn>
                                <a:cxn ang="0">
                                  <a:pos x="T5" y="T7"/>
                                </a:cxn>
                                <a:cxn ang="0">
                                  <a:pos x="T9" y="T11"/>
                                </a:cxn>
                                <a:cxn ang="0">
                                  <a:pos x="T13" y="T15"/>
                                </a:cxn>
                              </a:cxnLst>
                              <a:rect l="0" t="0" r="r" b="b"/>
                              <a:pathLst>
                                <a:path w="84" h="74">
                                  <a:moveTo>
                                    <a:pt x="40" y="74"/>
                                  </a:moveTo>
                                  <a:lnTo>
                                    <a:pt x="0" y="0"/>
                                  </a:lnTo>
                                  <a:lnTo>
                                    <a:pt x="83" y="2"/>
                                  </a:lnTo>
                                  <a:lnTo>
                                    <a:pt x="40" y="74"/>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36" name="Group 3778"/>
                        <wpg:cNvGrpSpPr>
                          <a:grpSpLocks/>
                        </wpg:cNvGrpSpPr>
                        <wpg:grpSpPr bwMode="auto">
                          <a:xfrm>
                            <a:off x="6220" y="3274"/>
                            <a:ext cx="41" cy="74"/>
                            <a:chOff x="6220" y="3274"/>
                            <a:chExt cx="41" cy="74"/>
                          </a:xfrm>
                        </wpg:grpSpPr>
                        <wps:wsp>
                          <wps:cNvPr id="3937" name="Freeform 3779"/>
                          <wps:cNvSpPr>
                            <a:spLocks/>
                          </wps:cNvSpPr>
                          <wps:spPr bwMode="auto">
                            <a:xfrm>
                              <a:off x="6220" y="3274"/>
                              <a:ext cx="41" cy="74"/>
                            </a:xfrm>
                            <a:custGeom>
                              <a:avLst/>
                              <a:gdLst>
                                <a:gd name="T0" fmla="+- 0 6220 6220"/>
                                <a:gd name="T1" fmla="*/ T0 w 41"/>
                                <a:gd name="T2" fmla="+- 0 3274 3274"/>
                                <a:gd name="T3" fmla="*/ 3274 h 74"/>
                                <a:gd name="T4" fmla="+- 0 6260 6220"/>
                                <a:gd name="T5" fmla="*/ T4 w 41"/>
                                <a:gd name="T6" fmla="+- 0 3348 3274"/>
                                <a:gd name="T7" fmla="*/ 3348 h 74"/>
                              </a:gdLst>
                              <a:ahLst/>
                              <a:cxnLst>
                                <a:cxn ang="0">
                                  <a:pos x="T1" y="T3"/>
                                </a:cxn>
                                <a:cxn ang="0">
                                  <a:pos x="T5" y="T7"/>
                                </a:cxn>
                              </a:cxnLst>
                              <a:rect l="0" t="0" r="r" b="b"/>
                              <a:pathLst>
                                <a:path w="41" h="74">
                                  <a:moveTo>
                                    <a:pt x="0" y="0"/>
                                  </a:moveTo>
                                  <a:lnTo>
                                    <a:pt x="40" y="74"/>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38" name="Group 3776"/>
                        <wpg:cNvGrpSpPr>
                          <a:grpSpLocks/>
                        </wpg:cNvGrpSpPr>
                        <wpg:grpSpPr bwMode="auto">
                          <a:xfrm>
                            <a:off x="6262" y="3158"/>
                            <a:ext cx="2" cy="117"/>
                            <a:chOff x="6262" y="3158"/>
                            <a:chExt cx="2" cy="117"/>
                          </a:xfrm>
                        </wpg:grpSpPr>
                        <wps:wsp>
                          <wps:cNvPr id="3939" name="Freeform 3777"/>
                          <wps:cNvSpPr>
                            <a:spLocks/>
                          </wps:cNvSpPr>
                          <wps:spPr bwMode="auto">
                            <a:xfrm>
                              <a:off x="6262" y="3158"/>
                              <a:ext cx="2" cy="117"/>
                            </a:xfrm>
                            <a:custGeom>
                              <a:avLst/>
                              <a:gdLst>
                                <a:gd name="T0" fmla="+- 0 6262 6262"/>
                                <a:gd name="T1" fmla="*/ T0 w 2"/>
                                <a:gd name="T2" fmla="+- 0 3275 3158"/>
                                <a:gd name="T3" fmla="*/ 3275 h 117"/>
                                <a:gd name="T4" fmla="+- 0 6264 6262"/>
                                <a:gd name="T5" fmla="*/ T4 w 2"/>
                                <a:gd name="T6" fmla="+- 0 3158 3158"/>
                                <a:gd name="T7" fmla="*/ 3158 h 117"/>
                              </a:gdLst>
                              <a:ahLst/>
                              <a:cxnLst>
                                <a:cxn ang="0">
                                  <a:pos x="T1" y="T3"/>
                                </a:cxn>
                                <a:cxn ang="0">
                                  <a:pos x="T5" y="T7"/>
                                </a:cxn>
                              </a:cxnLst>
                              <a:rect l="0" t="0" r="r" b="b"/>
                              <a:pathLst>
                                <a:path w="2" h="117">
                                  <a:moveTo>
                                    <a:pt x="0" y="117"/>
                                  </a:moveTo>
                                  <a:lnTo>
                                    <a:pt x="2"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40" name="Group 3774"/>
                        <wpg:cNvGrpSpPr>
                          <a:grpSpLocks/>
                        </wpg:cNvGrpSpPr>
                        <wpg:grpSpPr bwMode="auto">
                          <a:xfrm>
                            <a:off x="5923" y="2700"/>
                            <a:ext cx="14" cy="711"/>
                            <a:chOff x="5923" y="2700"/>
                            <a:chExt cx="14" cy="711"/>
                          </a:xfrm>
                        </wpg:grpSpPr>
                        <wps:wsp>
                          <wps:cNvPr id="3941" name="Freeform 3775"/>
                          <wps:cNvSpPr>
                            <a:spLocks/>
                          </wps:cNvSpPr>
                          <wps:spPr bwMode="auto">
                            <a:xfrm>
                              <a:off x="5923" y="2700"/>
                              <a:ext cx="14" cy="711"/>
                            </a:xfrm>
                            <a:custGeom>
                              <a:avLst/>
                              <a:gdLst>
                                <a:gd name="T0" fmla="+- 0 5937 5923"/>
                                <a:gd name="T1" fmla="*/ T0 w 14"/>
                                <a:gd name="T2" fmla="+- 0 2700 2700"/>
                                <a:gd name="T3" fmla="*/ 2700 h 711"/>
                                <a:gd name="T4" fmla="+- 0 5923 5923"/>
                                <a:gd name="T5" fmla="*/ T4 w 14"/>
                                <a:gd name="T6" fmla="+- 0 3411 2700"/>
                                <a:gd name="T7" fmla="*/ 3411 h 711"/>
                              </a:gdLst>
                              <a:ahLst/>
                              <a:cxnLst>
                                <a:cxn ang="0">
                                  <a:pos x="T1" y="T3"/>
                                </a:cxn>
                                <a:cxn ang="0">
                                  <a:pos x="T5" y="T7"/>
                                </a:cxn>
                              </a:cxnLst>
                              <a:rect l="0" t="0" r="r" b="b"/>
                              <a:pathLst>
                                <a:path w="14" h="711">
                                  <a:moveTo>
                                    <a:pt x="14" y="0"/>
                                  </a:moveTo>
                                  <a:lnTo>
                                    <a:pt x="0" y="711"/>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42" name="Group 3772"/>
                        <wpg:cNvGrpSpPr>
                          <a:grpSpLocks/>
                        </wpg:cNvGrpSpPr>
                        <wpg:grpSpPr bwMode="auto">
                          <a:xfrm>
                            <a:off x="2930" y="3705"/>
                            <a:ext cx="1176" cy="271"/>
                            <a:chOff x="2930" y="3705"/>
                            <a:chExt cx="1176" cy="271"/>
                          </a:xfrm>
                        </wpg:grpSpPr>
                        <wps:wsp>
                          <wps:cNvPr id="3943" name="Freeform 3773"/>
                          <wps:cNvSpPr>
                            <a:spLocks/>
                          </wps:cNvSpPr>
                          <wps:spPr bwMode="auto">
                            <a:xfrm>
                              <a:off x="2930" y="3705"/>
                              <a:ext cx="1176" cy="271"/>
                            </a:xfrm>
                            <a:custGeom>
                              <a:avLst/>
                              <a:gdLst>
                                <a:gd name="T0" fmla="+- 0 2930 2930"/>
                                <a:gd name="T1" fmla="*/ T0 w 1176"/>
                                <a:gd name="T2" fmla="+- 0 3976 3705"/>
                                <a:gd name="T3" fmla="*/ 3976 h 271"/>
                                <a:gd name="T4" fmla="+- 0 4106 2930"/>
                                <a:gd name="T5" fmla="*/ T4 w 1176"/>
                                <a:gd name="T6" fmla="+- 0 3976 3705"/>
                                <a:gd name="T7" fmla="*/ 3976 h 271"/>
                                <a:gd name="T8" fmla="+- 0 4106 2930"/>
                                <a:gd name="T9" fmla="*/ T8 w 1176"/>
                                <a:gd name="T10" fmla="+- 0 3705 3705"/>
                                <a:gd name="T11" fmla="*/ 3705 h 271"/>
                                <a:gd name="T12" fmla="+- 0 2930 2930"/>
                                <a:gd name="T13" fmla="*/ T12 w 1176"/>
                                <a:gd name="T14" fmla="+- 0 3705 3705"/>
                                <a:gd name="T15" fmla="*/ 3705 h 271"/>
                                <a:gd name="T16" fmla="+- 0 2930 2930"/>
                                <a:gd name="T17" fmla="*/ T16 w 1176"/>
                                <a:gd name="T18" fmla="+- 0 3976 3705"/>
                                <a:gd name="T19" fmla="*/ 3976 h 271"/>
                              </a:gdLst>
                              <a:ahLst/>
                              <a:cxnLst>
                                <a:cxn ang="0">
                                  <a:pos x="T1" y="T3"/>
                                </a:cxn>
                                <a:cxn ang="0">
                                  <a:pos x="T5" y="T7"/>
                                </a:cxn>
                                <a:cxn ang="0">
                                  <a:pos x="T9" y="T11"/>
                                </a:cxn>
                                <a:cxn ang="0">
                                  <a:pos x="T13" y="T15"/>
                                </a:cxn>
                                <a:cxn ang="0">
                                  <a:pos x="T17" y="T19"/>
                                </a:cxn>
                              </a:cxnLst>
                              <a:rect l="0" t="0" r="r" b="b"/>
                              <a:pathLst>
                                <a:path w="1176" h="271">
                                  <a:moveTo>
                                    <a:pt x="0" y="271"/>
                                  </a:moveTo>
                                  <a:lnTo>
                                    <a:pt x="1176" y="271"/>
                                  </a:lnTo>
                                  <a:lnTo>
                                    <a:pt x="1176" y="0"/>
                                  </a:lnTo>
                                  <a:lnTo>
                                    <a:pt x="0" y="0"/>
                                  </a:lnTo>
                                  <a:lnTo>
                                    <a:pt x="0" y="271"/>
                                  </a:lnTo>
                                  <a:close/>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44" name="Group 3770"/>
                        <wpg:cNvGrpSpPr>
                          <a:grpSpLocks/>
                        </wpg:cNvGrpSpPr>
                        <wpg:grpSpPr bwMode="auto">
                          <a:xfrm>
                            <a:off x="2949" y="3900"/>
                            <a:ext cx="1138" cy="2"/>
                            <a:chOff x="2949" y="3900"/>
                            <a:chExt cx="1138" cy="2"/>
                          </a:xfrm>
                        </wpg:grpSpPr>
                        <wps:wsp>
                          <wps:cNvPr id="3945" name="Freeform 3771"/>
                          <wps:cNvSpPr>
                            <a:spLocks/>
                          </wps:cNvSpPr>
                          <wps:spPr bwMode="auto">
                            <a:xfrm>
                              <a:off x="2949" y="3900"/>
                              <a:ext cx="1138" cy="2"/>
                            </a:xfrm>
                            <a:custGeom>
                              <a:avLst/>
                              <a:gdLst>
                                <a:gd name="T0" fmla="+- 0 2949 2949"/>
                                <a:gd name="T1" fmla="*/ T0 w 1138"/>
                                <a:gd name="T2" fmla="+- 0 4087 2949"/>
                                <a:gd name="T3" fmla="*/ T2 w 1138"/>
                              </a:gdLst>
                              <a:ahLst/>
                              <a:cxnLst>
                                <a:cxn ang="0">
                                  <a:pos x="T1" y="0"/>
                                </a:cxn>
                                <a:cxn ang="0">
                                  <a:pos x="T3" y="0"/>
                                </a:cxn>
                              </a:cxnLst>
                              <a:rect l="0" t="0" r="r" b="b"/>
                              <a:pathLst>
                                <a:path w="1138">
                                  <a:moveTo>
                                    <a:pt x="0" y="0"/>
                                  </a:moveTo>
                                  <a:lnTo>
                                    <a:pt x="1138" y="0"/>
                                  </a:lnTo>
                                </a:path>
                              </a:pathLst>
                            </a:custGeom>
                            <a:noFill/>
                            <a:ln w="630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46" name="Group 3768"/>
                        <wpg:cNvGrpSpPr>
                          <a:grpSpLocks/>
                        </wpg:cNvGrpSpPr>
                        <wpg:grpSpPr bwMode="auto">
                          <a:xfrm>
                            <a:off x="4044" y="4190"/>
                            <a:ext cx="148" cy="123"/>
                            <a:chOff x="4044" y="4190"/>
                            <a:chExt cx="148" cy="123"/>
                          </a:xfrm>
                        </wpg:grpSpPr>
                        <wps:wsp>
                          <wps:cNvPr id="3947" name="Freeform 3769"/>
                          <wps:cNvSpPr>
                            <a:spLocks/>
                          </wps:cNvSpPr>
                          <wps:spPr bwMode="auto">
                            <a:xfrm>
                              <a:off x="4044" y="4190"/>
                              <a:ext cx="148" cy="123"/>
                            </a:xfrm>
                            <a:custGeom>
                              <a:avLst/>
                              <a:gdLst>
                                <a:gd name="T0" fmla="+- 0 4192 4044"/>
                                <a:gd name="T1" fmla="*/ T0 w 148"/>
                                <a:gd name="T2" fmla="+- 0 4270 4190"/>
                                <a:gd name="T3" fmla="*/ 4270 h 123"/>
                                <a:gd name="T4" fmla="+- 0 4044 4044"/>
                                <a:gd name="T5" fmla="*/ T4 w 148"/>
                                <a:gd name="T6" fmla="+- 0 4190 4190"/>
                                <a:gd name="T7" fmla="*/ 4190 h 123"/>
                                <a:gd name="T8" fmla="+- 0 4093 4044"/>
                                <a:gd name="T9" fmla="*/ T8 w 148"/>
                                <a:gd name="T10" fmla="+- 0 4313 4190"/>
                                <a:gd name="T11" fmla="*/ 4313 h 123"/>
                              </a:gdLst>
                              <a:ahLst/>
                              <a:cxnLst>
                                <a:cxn ang="0">
                                  <a:pos x="T1" y="T3"/>
                                </a:cxn>
                                <a:cxn ang="0">
                                  <a:pos x="T5" y="T7"/>
                                </a:cxn>
                                <a:cxn ang="0">
                                  <a:pos x="T9" y="T11"/>
                                </a:cxn>
                              </a:cxnLst>
                              <a:rect l="0" t="0" r="r" b="b"/>
                              <a:pathLst>
                                <a:path w="148" h="123">
                                  <a:moveTo>
                                    <a:pt x="148" y="80"/>
                                  </a:moveTo>
                                  <a:lnTo>
                                    <a:pt x="0" y="0"/>
                                  </a:lnTo>
                                  <a:lnTo>
                                    <a:pt x="49" y="123"/>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48" name="Group 3766"/>
                        <wpg:cNvGrpSpPr>
                          <a:grpSpLocks/>
                        </wpg:cNvGrpSpPr>
                        <wpg:grpSpPr bwMode="auto">
                          <a:xfrm>
                            <a:off x="4106" y="3841"/>
                            <a:ext cx="843" cy="456"/>
                            <a:chOff x="4106" y="3841"/>
                            <a:chExt cx="843" cy="456"/>
                          </a:xfrm>
                        </wpg:grpSpPr>
                        <wps:wsp>
                          <wps:cNvPr id="3949" name="Freeform 3767"/>
                          <wps:cNvSpPr>
                            <a:spLocks/>
                          </wps:cNvSpPr>
                          <wps:spPr bwMode="auto">
                            <a:xfrm>
                              <a:off x="4106" y="3841"/>
                              <a:ext cx="843" cy="456"/>
                            </a:xfrm>
                            <a:custGeom>
                              <a:avLst/>
                              <a:gdLst>
                                <a:gd name="T0" fmla="+- 0 4949 4106"/>
                                <a:gd name="T1" fmla="*/ T0 w 843"/>
                                <a:gd name="T2" fmla="+- 0 4297 3841"/>
                                <a:gd name="T3" fmla="*/ 4297 h 456"/>
                                <a:gd name="T4" fmla="+- 0 4106 4106"/>
                                <a:gd name="T5" fmla="*/ T4 w 843"/>
                                <a:gd name="T6" fmla="+- 0 3841 3841"/>
                                <a:gd name="T7" fmla="*/ 3841 h 456"/>
                              </a:gdLst>
                              <a:ahLst/>
                              <a:cxnLst>
                                <a:cxn ang="0">
                                  <a:pos x="T1" y="T3"/>
                                </a:cxn>
                                <a:cxn ang="0">
                                  <a:pos x="T5" y="T7"/>
                                </a:cxn>
                              </a:cxnLst>
                              <a:rect l="0" t="0" r="r" b="b"/>
                              <a:pathLst>
                                <a:path w="843" h="456">
                                  <a:moveTo>
                                    <a:pt x="843" y="456"/>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0" name="Group 3764"/>
                        <wpg:cNvGrpSpPr>
                          <a:grpSpLocks/>
                        </wpg:cNvGrpSpPr>
                        <wpg:grpSpPr bwMode="auto">
                          <a:xfrm>
                            <a:off x="3104" y="2831"/>
                            <a:ext cx="85" cy="168"/>
                            <a:chOff x="3104" y="2831"/>
                            <a:chExt cx="85" cy="168"/>
                          </a:xfrm>
                        </wpg:grpSpPr>
                        <wps:wsp>
                          <wps:cNvPr id="3951" name="Freeform 3765"/>
                          <wps:cNvSpPr>
                            <a:spLocks/>
                          </wps:cNvSpPr>
                          <wps:spPr bwMode="auto">
                            <a:xfrm>
                              <a:off x="3104" y="2831"/>
                              <a:ext cx="85" cy="168"/>
                            </a:xfrm>
                            <a:custGeom>
                              <a:avLst/>
                              <a:gdLst>
                                <a:gd name="T0" fmla="+- 0 3188 3104"/>
                                <a:gd name="T1" fmla="*/ T0 w 85"/>
                                <a:gd name="T2" fmla="+- 0 2999 2831"/>
                                <a:gd name="T3" fmla="*/ 2999 h 168"/>
                                <a:gd name="T4" fmla="+- 0 3189 3104"/>
                                <a:gd name="T5" fmla="*/ T4 w 85"/>
                                <a:gd name="T6" fmla="+- 0 2831 2831"/>
                                <a:gd name="T7" fmla="*/ 2831 h 168"/>
                                <a:gd name="T8" fmla="+- 0 3104 3104"/>
                                <a:gd name="T9" fmla="*/ T8 w 85"/>
                                <a:gd name="T10" fmla="+- 0 2931 2831"/>
                                <a:gd name="T11" fmla="*/ 2931 h 168"/>
                              </a:gdLst>
                              <a:ahLst/>
                              <a:cxnLst>
                                <a:cxn ang="0">
                                  <a:pos x="T1" y="T3"/>
                                </a:cxn>
                                <a:cxn ang="0">
                                  <a:pos x="T5" y="T7"/>
                                </a:cxn>
                                <a:cxn ang="0">
                                  <a:pos x="T9" y="T11"/>
                                </a:cxn>
                              </a:cxnLst>
                              <a:rect l="0" t="0" r="r" b="b"/>
                              <a:pathLst>
                                <a:path w="85" h="168">
                                  <a:moveTo>
                                    <a:pt x="84" y="168"/>
                                  </a:moveTo>
                                  <a:lnTo>
                                    <a:pt x="85" y="0"/>
                                  </a:lnTo>
                                  <a:lnTo>
                                    <a:pt x="0" y="10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2" name="Group 3762"/>
                        <wpg:cNvGrpSpPr>
                          <a:grpSpLocks/>
                        </wpg:cNvGrpSpPr>
                        <wpg:grpSpPr bwMode="auto">
                          <a:xfrm>
                            <a:off x="3518" y="2700"/>
                            <a:ext cx="9" cy="1005"/>
                            <a:chOff x="3518" y="2700"/>
                            <a:chExt cx="9" cy="1005"/>
                          </a:xfrm>
                        </wpg:grpSpPr>
                        <wps:wsp>
                          <wps:cNvPr id="3953" name="Freeform 3763"/>
                          <wps:cNvSpPr>
                            <a:spLocks/>
                          </wps:cNvSpPr>
                          <wps:spPr bwMode="auto">
                            <a:xfrm>
                              <a:off x="3518" y="2700"/>
                              <a:ext cx="9" cy="1005"/>
                            </a:xfrm>
                            <a:custGeom>
                              <a:avLst/>
                              <a:gdLst>
                                <a:gd name="T0" fmla="+- 0 3518 3518"/>
                                <a:gd name="T1" fmla="*/ T0 w 9"/>
                                <a:gd name="T2" fmla="+- 0 3705 2700"/>
                                <a:gd name="T3" fmla="*/ 3705 h 1005"/>
                                <a:gd name="T4" fmla="+- 0 3527 3518"/>
                                <a:gd name="T5" fmla="*/ T4 w 9"/>
                                <a:gd name="T6" fmla="+- 0 2700 2700"/>
                                <a:gd name="T7" fmla="*/ 2700 h 1005"/>
                              </a:gdLst>
                              <a:ahLst/>
                              <a:cxnLst>
                                <a:cxn ang="0">
                                  <a:pos x="T1" y="T3"/>
                                </a:cxn>
                                <a:cxn ang="0">
                                  <a:pos x="T5" y="T7"/>
                                </a:cxn>
                              </a:cxnLst>
                              <a:rect l="0" t="0" r="r" b="b"/>
                              <a:pathLst>
                                <a:path w="9" h="1005">
                                  <a:moveTo>
                                    <a:pt x="0" y="1005"/>
                                  </a:moveTo>
                                  <a:lnTo>
                                    <a:pt x="9"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4" name="Group 3760"/>
                        <wpg:cNvGrpSpPr>
                          <a:grpSpLocks/>
                        </wpg:cNvGrpSpPr>
                        <wpg:grpSpPr bwMode="auto">
                          <a:xfrm>
                            <a:off x="7961" y="3597"/>
                            <a:ext cx="84" cy="73"/>
                            <a:chOff x="7961" y="3597"/>
                            <a:chExt cx="84" cy="73"/>
                          </a:xfrm>
                        </wpg:grpSpPr>
                        <wps:wsp>
                          <wps:cNvPr id="3955" name="Freeform 3761"/>
                          <wps:cNvSpPr>
                            <a:spLocks/>
                          </wps:cNvSpPr>
                          <wps:spPr bwMode="auto">
                            <a:xfrm>
                              <a:off x="7961" y="3597"/>
                              <a:ext cx="84" cy="73"/>
                            </a:xfrm>
                            <a:custGeom>
                              <a:avLst/>
                              <a:gdLst>
                                <a:gd name="T0" fmla="+- 0 8045 7961"/>
                                <a:gd name="T1" fmla="*/ T0 w 84"/>
                                <a:gd name="T2" fmla="+- 0 3597 3597"/>
                                <a:gd name="T3" fmla="*/ 3597 h 73"/>
                                <a:gd name="T4" fmla="+- 0 7961 7961"/>
                                <a:gd name="T5" fmla="*/ T4 w 84"/>
                                <a:gd name="T6" fmla="+- 0 3598 3597"/>
                                <a:gd name="T7" fmla="*/ 3598 h 73"/>
                                <a:gd name="T8" fmla="+- 0 8004 7961"/>
                                <a:gd name="T9" fmla="*/ T8 w 84"/>
                                <a:gd name="T10" fmla="+- 0 3670 3597"/>
                                <a:gd name="T11" fmla="*/ 3670 h 73"/>
                                <a:gd name="T12" fmla="+- 0 8045 7961"/>
                                <a:gd name="T13" fmla="*/ T12 w 84"/>
                                <a:gd name="T14" fmla="+- 0 3597 3597"/>
                                <a:gd name="T15" fmla="*/ 3597 h 73"/>
                              </a:gdLst>
                              <a:ahLst/>
                              <a:cxnLst>
                                <a:cxn ang="0">
                                  <a:pos x="T1" y="T3"/>
                                </a:cxn>
                                <a:cxn ang="0">
                                  <a:pos x="T5" y="T7"/>
                                </a:cxn>
                                <a:cxn ang="0">
                                  <a:pos x="T9" y="T11"/>
                                </a:cxn>
                                <a:cxn ang="0">
                                  <a:pos x="T13" y="T15"/>
                                </a:cxn>
                              </a:cxnLst>
                              <a:rect l="0" t="0" r="r" b="b"/>
                              <a:pathLst>
                                <a:path w="84" h="73">
                                  <a:moveTo>
                                    <a:pt x="84" y="0"/>
                                  </a:moveTo>
                                  <a:lnTo>
                                    <a:pt x="0" y="1"/>
                                  </a:lnTo>
                                  <a:lnTo>
                                    <a:pt x="43" y="73"/>
                                  </a:lnTo>
                                  <a:lnTo>
                                    <a:pt x="8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56" name="Group 3758"/>
                        <wpg:cNvGrpSpPr>
                          <a:grpSpLocks/>
                        </wpg:cNvGrpSpPr>
                        <wpg:grpSpPr bwMode="auto">
                          <a:xfrm>
                            <a:off x="7961" y="3597"/>
                            <a:ext cx="84" cy="73"/>
                            <a:chOff x="7961" y="3597"/>
                            <a:chExt cx="84" cy="73"/>
                          </a:xfrm>
                        </wpg:grpSpPr>
                        <wps:wsp>
                          <wps:cNvPr id="3957" name="Freeform 3759"/>
                          <wps:cNvSpPr>
                            <a:spLocks/>
                          </wps:cNvSpPr>
                          <wps:spPr bwMode="auto">
                            <a:xfrm>
                              <a:off x="7961" y="3597"/>
                              <a:ext cx="84" cy="73"/>
                            </a:xfrm>
                            <a:custGeom>
                              <a:avLst/>
                              <a:gdLst>
                                <a:gd name="T0" fmla="+- 0 8004 7961"/>
                                <a:gd name="T1" fmla="*/ T0 w 84"/>
                                <a:gd name="T2" fmla="+- 0 3670 3597"/>
                                <a:gd name="T3" fmla="*/ 3670 h 73"/>
                                <a:gd name="T4" fmla="+- 0 7961 7961"/>
                                <a:gd name="T5" fmla="*/ T4 w 84"/>
                                <a:gd name="T6" fmla="+- 0 3598 3597"/>
                                <a:gd name="T7" fmla="*/ 3598 h 73"/>
                                <a:gd name="T8" fmla="+- 0 8045 7961"/>
                                <a:gd name="T9" fmla="*/ T8 w 84"/>
                                <a:gd name="T10" fmla="+- 0 3597 3597"/>
                                <a:gd name="T11" fmla="*/ 3597 h 73"/>
                                <a:gd name="T12" fmla="+- 0 8004 7961"/>
                                <a:gd name="T13" fmla="*/ T12 w 84"/>
                                <a:gd name="T14" fmla="+- 0 3670 3597"/>
                                <a:gd name="T15" fmla="*/ 3670 h 73"/>
                              </a:gdLst>
                              <a:ahLst/>
                              <a:cxnLst>
                                <a:cxn ang="0">
                                  <a:pos x="T1" y="T3"/>
                                </a:cxn>
                                <a:cxn ang="0">
                                  <a:pos x="T5" y="T7"/>
                                </a:cxn>
                                <a:cxn ang="0">
                                  <a:pos x="T9" y="T11"/>
                                </a:cxn>
                                <a:cxn ang="0">
                                  <a:pos x="T13" y="T15"/>
                                </a:cxn>
                              </a:cxnLst>
                              <a:rect l="0" t="0" r="r" b="b"/>
                              <a:pathLst>
                                <a:path w="84" h="73">
                                  <a:moveTo>
                                    <a:pt x="43" y="73"/>
                                  </a:moveTo>
                                  <a:lnTo>
                                    <a:pt x="0" y="1"/>
                                  </a:lnTo>
                                  <a:lnTo>
                                    <a:pt x="84" y="0"/>
                                  </a:lnTo>
                                  <a:lnTo>
                                    <a:pt x="43" y="73"/>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8" name="Group 3756"/>
                        <wpg:cNvGrpSpPr>
                          <a:grpSpLocks/>
                        </wpg:cNvGrpSpPr>
                        <wpg:grpSpPr bwMode="auto">
                          <a:xfrm>
                            <a:off x="7961" y="3598"/>
                            <a:ext cx="43" cy="72"/>
                            <a:chOff x="7961" y="3598"/>
                            <a:chExt cx="43" cy="72"/>
                          </a:xfrm>
                        </wpg:grpSpPr>
                        <wps:wsp>
                          <wps:cNvPr id="3959" name="Freeform 3757"/>
                          <wps:cNvSpPr>
                            <a:spLocks/>
                          </wps:cNvSpPr>
                          <wps:spPr bwMode="auto">
                            <a:xfrm>
                              <a:off x="7961" y="3598"/>
                              <a:ext cx="43" cy="72"/>
                            </a:xfrm>
                            <a:custGeom>
                              <a:avLst/>
                              <a:gdLst>
                                <a:gd name="T0" fmla="+- 0 7961 7961"/>
                                <a:gd name="T1" fmla="*/ T0 w 43"/>
                                <a:gd name="T2" fmla="+- 0 3598 3598"/>
                                <a:gd name="T3" fmla="*/ 3598 h 72"/>
                                <a:gd name="T4" fmla="+- 0 8004 7961"/>
                                <a:gd name="T5" fmla="*/ T4 w 43"/>
                                <a:gd name="T6" fmla="+- 0 3670 3598"/>
                                <a:gd name="T7" fmla="*/ 3670 h 72"/>
                              </a:gdLst>
                              <a:ahLst/>
                              <a:cxnLst>
                                <a:cxn ang="0">
                                  <a:pos x="T1" y="T3"/>
                                </a:cxn>
                                <a:cxn ang="0">
                                  <a:pos x="T5" y="T7"/>
                                </a:cxn>
                              </a:cxnLst>
                              <a:rect l="0" t="0" r="r" b="b"/>
                              <a:pathLst>
                                <a:path w="43" h="72">
                                  <a:moveTo>
                                    <a:pt x="0" y="0"/>
                                  </a:moveTo>
                                  <a:lnTo>
                                    <a:pt x="43" y="72"/>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60" name="Group 3754"/>
                        <wpg:cNvGrpSpPr>
                          <a:grpSpLocks/>
                        </wpg:cNvGrpSpPr>
                        <wpg:grpSpPr bwMode="auto">
                          <a:xfrm>
                            <a:off x="8001" y="3480"/>
                            <a:ext cx="2" cy="117"/>
                            <a:chOff x="8001" y="3480"/>
                            <a:chExt cx="2" cy="117"/>
                          </a:xfrm>
                        </wpg:grpSpPr>
                        <wps:wsp>
                          <wps:cNvPr id="3961" name="Freeform 3755"/>
                          <wps:cNvSpPr>
                            <a:spLocks/>
                          </wps:cNvSpPr>
                          <wps:spPr bwMode="auto">
                            <a:xfrm>
                              <a:off x="8001" y="3480"/>
                              <a:ext cx="2" cy="117"/>
                            </a:xfrm>
                            <a:custGeom>
                              <a:avLst/>
                              <a:gdLst>
                                <a:gd name="T0" fmla="+- 0 8003 8001"/>
                                <a:gd name="T1" fmla="*/ T0 w 2"/>
                                <a:gd name="T2" fmla="+- 0 3597 3480"/>
                                <a:gd name="T3" fmla="*/ 3597 h 117"/>
                                <a:gd name="T4" fmla="+- 0 8001 8001"/>
                                <a:gd name="T5" fmla="*/ T4 w 2"/>
                                <a:gd name="T6" fmla="+- 0 3480 3480"/>
                                <a:gd name="T7" fmla="*/ 3480 h 117"/>
                              </a:gdLst>
                              <a:ahLst/>
                              <a:cxnLst>
                                <a:cxn ang="0">
                                  <a:pos x="T1" y="T3"/>
                                </a:cxn>
                                <a:cxn ang="0">
                                  <a:pos x="T5" y="T7"/>
                                </a:cxn>
                              </a:cxnLst>
                              <a:rect l="0" t="0" r="r" b="b"/>
                              <a:pathLst>
                                <a:path w="2" h="117">
                                  <a:moveTo>
                                    <a:pt x="2" y="117"/>
                                  </a:moveTo>
                                  <a:lnTo>
                                    <a:pt x="0"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62" name="Group 3752"/>
                        <wpg:cNvGrpSpPr>
                          <a:grpSpLocks/>
                        </wpg:cNvGrpSpPr>
                        <wpg:grpSpPr bwMode="auto">
                          <a:xfrm>
                            <a:off x="6792" y="4547"/>
                            <a:ext cx="168" cy="85"/>
                            <a:chOff x="6792" y="4547"/>
                            <a:chExt cx="168" cy="85"/>
                          </a:xfrm>
                        </wpg:grpSpPr>
                        <wps:wsp>
                          <wps:cNvPr id="3963" name="Freeform 3753"/>
                          <wps:cNvSpPr>
                            <a:spLocks/>
                          </wps:cNvSpPr>
                          <wps:spPr bwMode="auto">
                            <a:xfrm>
                              <a:off x="6792" y="4547"/>
                              <a:ext cx="168" cy="85"/>
                            </a:xfrm>
                            <a:custGeom>
                              <a:avLst/>
                              <a:gdLst>
                                <a:gd name="T0" fmla="+- 0 6792 6792"/>
                                <a:gd name="T1" fmla="*/ T0 w 168"/>
                                <a:gd name="T2" fmla="+- 0 4632 4547"/>
                                <a:gd name="T3" fmla="*/ 4632 h 85"/>
                                <a:gd name="T4" fmla="+- 0 6960 6792"/>
                                <a:gd name="T5" fmla="*/ T4 w 168"/>
                                <a:gd name="T6" fmla="+- 0 4632 4547"/>
                                <a:gd name="T7" fmla="*/ 4632 h 85"/>
                                <a:gd name="T8" fmla="+- 0 6859 6792"/>
                                <a:gd name="T9" fmla="*/ T8 w 168"/>
                                <a:gd name="T10" fmla="+- 0 4547 4547"/>
                                <a:gd name="T11" fmla="*/ 4547 h 85"/>
                              </a:gdLst>
                              <a:ahLst/>
                              <a:cxnLst>
                                <a:cxn ang="0">
                                  <a:pos x="T1" y="T3"/>
                                </a:cxn>
                                <a:cxn ang="0">
                                  <a:pos x="T5" y="T7"/>
                                </a:cxn>
                                <a:cxn ang="0">
                                  <a:pos x="T9" y="T11"/>
                                </a:cxn>
                              </a:cxnLst>
                              <a:rect l="0" t="0" r="r" b="b"/>
                              <a:pathLst>
                                <a:path w="168" h="85">
                                  <a:moveTo>
                                    <a:pt x="0" y="85"/>
                                  </a:moveTo>
                                  <a:lnTo>
                                    <a:pt x="168" y="85"/>
                                  </a:lnTo>
                                  <a:lnTo>
                                    <a:pt x="67" y="0"/>
                                  </a:lnTo>
                                </a:path>
                              </a:pathLst>
                            </a:custGeom>
                            <a:noFill/>
                            <a:ln w="57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64" name="Group 3750"/>
                        <wpg:cNvGrpSpPr>
                          <a:grpSpLocks/>
                        </wpg:cNvGrpSpPr>
                        <wpg:grpSpPr bwMode="auto">
                          <a:xfrm>
                            <a:off x="7780" y="5342"/>
                            <a:ext cx="83" cy="80"/>
                            <a:chOff x="7780" y="5342"/>
                            <a:chExt cx="83" cy="80"/>
                          </a:xfrm>
                        </wpg:grpSpPr>
                        <wps:wsp>
                          <wps:cNvPr id="3965" name="Freeform 3751"/>
                          <wps:cNvSpPr>
                            <a:spLocks/>
                          </wps:cNvSpPr>
                          <wps:spPr bwMode="auto">
                            <a:xfrm>
                              <a:off x="7780" y="5342"/>
                              <a:ext cx="83" cy="80"/>
                            </a:xfrm>
                            <a:custGeom>
                              <a:avLst/>
                              <a:gdLst>
                                <a:gd name="T0" fmla="+- 0 7780 7780"/>
                                <a:gd name="T1" fmla="*/ T0 w 83"/>
                                <a:gd name="T2" fmla="+- 0 5342 5342"/>
                                <a:gd name="T3" fmla="*/ 5342 h 80"/>
                                <a:gd name="T4" fmla="+- 0 7806 7780"/>
                                <a:gd name="T5" fmla="*/ T4 w 83"/>
                                <a:gd name="T6" fmla="+- 0 5421 5342"/>
                                <a:gd name="T7" fmla="*/ 5421 h 80"/>
                                <a:gd name="T8" fmla="+- 0 7862 7780"/>
                                <a:gd name="T9" fmla="*/ T8 w 83"/>
                                <a:gd name="T10" fmla="+- 0 5359 5342"/>
                                <a:gd name="T11" fmla="*/ 5359 h 80"/>
                                <a:gd name="T12" fmla="+- 0 7780 7780"/>
                                <a:gd name="T13" fmla="*/ T12 w 83"/>
                                <a:gd name="T14" fmla="+- 0 5342 5342"/>
                                <a:gd name="T15" fmla="*/ 5342 h 80"/>
                              </a:gdLst>
                              <a:ahLst/>
                              <a:cxnLst>
                                <a:cxn ang="0">
                                  <a:pos x="T1" y="T3"/>
                                </a:cxn>
                                <a:cxn ang="0">
                                  <a:pos x="T5" y="T7"/>
                                </a:cxn>
                                <a:cxn ang="0">
                                  <a:pos x="T9" y="T11"/>
                                </a:cxn>
                                <a:cxn ang="0">
                                  <a:pos x="T13" y="T15"/>
                                </a:cxn>
                              </a:cxnLst>
                              <a:rect l="0" t="0" r="r" b="b"/>
                              <a:pathLst>
                                <a:path w="83" h="80">
                                  <a:moveTo>
                                    <a:pt x="0" y="0"/>
                                  </a:moveTo>
                                  <a:lnTo>
                                    <a:pt x="26" y="79"/>
                                  </a:lnTo>
                                  <a:lnTo>
                                    <a:pt x="82" y="1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66" name="Group 3748"/>
                        <wpg:cNvGrpSpPr>
                          <a:grpSpLocks/>
                        </wpg:cNvGrpSpPr>
                        <wpg:grpSpPr bwMode="auto">
                          <a:xfrm>
                            <a:off x="7780" y="5342"/>
                            <a:ext cx="83" cy="80"/>
                            <a:chOff x="7780" y="5342"/>
                            <a:chExt cx="83" cy="80"/>
                          </a:xfrm>
                        </wpg:grpSpPr>
                        <wps:wsp>
                          <wps:cNvPr id="3967" name="Freeform 3749"/>
                          <wps:cNvSpPr>
                            <a:spLocks/>
                          </wps:cNvSpPr>
                          <wps:spPr bwMode="auto">
                            <a:xfrm>
                              <a:off x="7780" y="5342"/>
                              <a:ext cx="83" cy="80"/>
                            </a:xfrm>
                            <a:custGeom>
                              <a:avLst/>
                              <a:gdLst>
                                <a:gd name="T0" fmla="+- 0 7806 7780"/>
                                <a:gd name="T1" fmla="*/ T0 w 83"/>
                                <a:gd name="T2" fmla="+- 0 5421 5342"/>
                                <a:gd name="T3" fmla="*/ 5421 h 80"/>
                                <a:gd name="T4" fmla="+- 0 7780 7780"/>
                                <a:gd name="T5" fmla="*/ T4 w 83"/>
                                <a:gd name="T6" fmla="+- 0 5342 5342"/>
                                <a:gd name="T7" fmla="*/ 5342 h 80"/>
                                <a:gd name="T8" fmla="+- 0 7862 7780"/>
                                <a:gd name="T9" fmla="*/ T8 w 83"/>
                                <a:gd name="T10" fmla="+- 0 5359 5342"/>
                                <a:gd name="T11" fmla="*/ 5359 h 80"/>
                                <a:gd name="T12" fmla="+- 0 7806 7780"/>
                                <a:gd name="T13" fmla="*/ T12 w 83"/>
                                <a:gd name="T14" fmla="+- 0 5421 5342"/>
                                <a:gd name="T15" fmla="*/ 5421 h 80"/>
                              </a:gdLst>
                              <a:ahLst/>
                              <a:cxnLst>
                                <a:cxn ang="0">
                                  <a:pos x="T1" y="T3"/>
                                </a:cxn>
                                <a:cxn ang="0">
                                  <a:pos x="T5" y="T7"/>
                                </a:cxn>
                                <a:cxn ang="0">
                                  <a:pos x="T9" y="T11"/>
                                </a:cxn>
                                <a:cxn ang="0">
                                  <a:pos x="T13" y="T15"/>
                                </a:cxn>
                              </a:cxnLst>
                              <a:rect l="0" t="0" r="r" b="b"/>
                              <a:pathLst>
                                <a:path w="83" h="80">
                                  <a:moveTo>
                                    <a:pt x="26" y="79"/>
                                  </a:moveTo>
                                  <a:lnTo>
                                    <a:pt x="0" y="0"/>
                                  </a:lnTo>
                                  <a:lnTo>
                                    <a:pt x="82" y="17"/>
                                  </a:lnTo>
                                  <a:lnTo>
                                    <a:pt x="26" y="79"/>
                                  </a:lnTo>
                                </a:path>
                              </a:pathLst>
                            </a:custGeom>
                            <a:noFill/>
                            <a:ln w="840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68" name="Group 3746"/>
                        <wpg:cNvGrpSpPr>
                          <a:grpSpLocks/>
                        </wpg:cNvGrpSpPr>
                        <wpg:grpSpPr bwMode="auto">
                          <a:xfrm>
                            <a:off x="7793" y="5342"/>
                            <a:ext cx="2" cy="80"/>
                            <a:chOff x="7793" y="5342"/>
                            <a:chExt cx="2" cy="80"/>
                          </a:xfrm>
                        </wpg:grpSpPr>
                        <wps:wsp>
                          <wps:cNvPr id="3969" name="Freeform 3747"/>
                          <wps:cNvSpPr>
                            <a:spLocks/>
                          </wps:cNvSpPr>
                          <wps:spPr bwMode="auto">
                            <a:xfrm>
                              <a:off x="7793" y="5342"/>
                              <a:ext cx="2" cy="80"/>
                            </a:xfrm>
                            <a:custGeom>
                              <a:avLst/>
                              <a:gdLst>
                                <a:gd name="T0" fmla="+- 0 5342 5342"/>
                                <a:gd name="T1" fmla="*/ 5342 h 80"/>
                                <a:gd name="T2" fmla="+- 0 5421 5342"/>
                                <a:gd name="T3" fmla="*/ 5421 h 80"/>
                              </a:gdLst>
                              <a:ahLst/>
                              <a:cxnLst>
                                <a:cxn ang="0">
                                  <a:pos x="0" y="T1"/>
                                </a:cxn>
                                <a:cxn ang="0">
                                  <a:pos x="0" y="T3"/>
                                </a:cxn>
                              </a:cxnLst>
                              <a:rect l="0" t="0" r="r" b="b"/>
                              <a:pathLst>
                                <a:path h="80">
                                  <a:moveTo>
                                    <a:pt x="0" y="0"/>
                                  </a:moveTo>
                                  <a:lnTo>
                                    <a:pt x="0" y="79"/>
                                  </a:lnTo>
                                </a:path>
                              </a:pathLst>
                            </a:custGeom>
                            <a:noFill/>
                            <a:ln w="168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70" name="Group 3743"/>
                        <wpg:cNvGrpSpPr>
                          <a:grpSpLocks/>
                        </wpg:cNvGrpSpPr>
                        <wpg:grpSpPr bwMode="auto">
                          <a:xfrm>
                            <a:off x="7833" y="5236"/>
                            <a:ext cx="2" cy="114"/>
                            <a:chOff x="7833" y="5236"/>
                            <a:chExt cx="2" cy="114"/>
                          </a:xfrm>
                        </wpg:grpSpPr>
                        <wps:wsp>
                          <wps:cNvPr id="3971" name="Freeform 3745"/>
                          <wps:cNvSpPr>
                            <a:spLocks/>
                          </wps:cNvSpPr>
                          <wps:spPr bwMode="auto">
                            <a:xfrm>
                              <a:off x="7833" y="5236"/>
                              <a:ext cx="2" cy="114"/>
                            </a:xfrm>
                            <a:custGeom>
                              <a:avLst/>
                              <a:gdLst>
                                <a:gd name="T0" fmla="+- 0 5236 5236"/>
                                <a:gd name="T1" fmla="*/ 5236 h 114"/>
                                <a:gd name="T2" fmla="+- 0 5350 5236"/>
                                <a:gd name="T3" fmla="*/ 5350 h 114"/>
                              </a:gdLst>
                              <a:ahLst/>
                              <a:cxnLst>
                                <a:cxn ang="0">
                                  <a:pos x="0" y="T1"/>
                                </a:cxn>
                                <a:cxn ang="0">
                                  <a:pos x="0" y="T3"/>
                                </a:cxn>
                              </a:cxnLst>
                              <a:rect l="0" t="0" r="r" b="b"/>
                              <a:pathLst>
                                <a:path h="114">
                                  <a:moveTo>
                                    <a:pt x="0" y="0"/>
                                  </a:moveTo>
                                  <a:lnTo>
                                    <a:pt x="0" y="114"/>
                                  </a:lnTo>
                                </a:path>
                              </a:pathLst>
                            </a:custGeom>
                            <a:noFill/>
                            <a:ln w="1523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2" name="Picture 374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1897" y="1176"/>
                              <a:ext cx="8540" cy="4723"/>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3742" o:spid="_x0000_s1026" style="position:absolute;margin-left:94.85pt;margin-top:58.8pt;width:427pt;height:236.15pt;z-index:-251130880;mso-position-horizontal-relative:page" coordorigin="1897,1176" coordsize="8540,47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">
                <v:group id="Group 3906" o:spid="_x0000_s1027" style="position:absolute;left:2883;top:5733;width:465;height:2" coordorigin="2883,5733" coordsize="4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2Q7r+wwAAAN0AAAAP&#10;AAAAAAAAAAAAAAAAAKoCAABkcnMvZG93bnJldi54bWxQSwUGAAAAAAQABAD6AAAAmgMAAAAA&#10;">
                  <v:shape id="Freeform 3907" o:spid="_x0000_s1028" style="position:absolute;left:2883;top:5733;width:465;height:2;visibility:visible;mso-wrap-style:square;v-text-anchor:top" coordsize="4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lv3cYA&#10;AADdAAAADwAAAGRycy9kb3ducmV2LnhtbESPW2vCQBSE3wv+h+UIfasbaytrdJV6KRR98oL4eMge&#10;k2D2bMhuTfz33UKhj8PMfMPMFp2txJ0aXzrWMBwkIIgzZ0rONZyOny8KhA/IBivHpOFBHhbz3tMM&#10;U+Na3tP9EHIRIexT1FCEUKdS+qwgi37gauLoXV1jMUTZ5NI02Ea4reRrkoylxZLjQoE1rQrKbodv&#10;q2FHm5tq1fmhRu9LH87sLuvtm9bP/e5jCiJQF/7Df+0vo2Gkkgn8vo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lv3cYAAADdAAAADwAAAAAAAAAAAAAAAACYAgAAZHJz&#10;L2Rvd25yZXYueG1sUEsFBgAAAAAEAAQA9QAAAIsDAAAAAA==&#10;" path="m,l465,e" filled="f" strokeweight=".17517mm">
                    <v:path arrowok="t" o:connecttype="custom" o:connectlocs="0,0;465,0" o:connectangles="0,0"/>
                  </v:shape>
                </v:group>
                <v:group id="Group 3904" o:spid="_x0000_s1029" style="position:absolute;left:2426;top:5301;width:74;height:85" coordorigin="2426,5301" coordsize="74,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ewgJcQAAADdAAAADwAAAGRycy9kb3ducmV2LnhtbERPy0rDQBTdC/2H4Rbc&#10;2UkslhI7KaWouAhCk0Jxd8ncJiGZOyEz5vH3zkJweTjvw3E2nRhpcI1lBfEmAkFcWt1wpeBavD/t&#10;QTiPrLGzTAoWcnBMVw8HTLSd+EJj7isRQtglqKD2vk+kdGVNBt3G9sSBu9vBoA9wqKQecArhppPP&#10;UbSTBhsODTX2dK6pbPMfo+Bjwum0jd/GrL2fl+/i5euWxaTU43o+vYLwNPt/8Z/7UyvY7uOwP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ewgJcQAAADdAAAA&#10;DwAAAAAAAAAAAAAAAACqAgAAZHJzL2Rvd25yZXYueG1sUEsFBgAAAAAEAAQA+gAAAJsDAAAAAA==&#10;">
                  <v:shape id="Freeform 3905" o:spid="_x0000_s1030" style="position:absolute;left:2426;top:5301;width:74;height:85;visibility:visible;mso-wrap-style:square;v-text-anchor:top" coordsize="74,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DUTMgA&#10;AADdAAAADwAAAGRycy9kb3ducmV2LnhtbESPQWvCQBSE70L/w/IKvUjdpJZUYjYiglDxIFURj4/s&#10;axKafRuz25j217tCocdhZr5hssVgGtFT52rLCuJJBIK4sLrmUsHxsH6egXAeWWNjmRT8kINF/jDK&#10;MNX2yh/U730pAoRdigoq79tUSldUZNBNbEscvE/bGfRBdqXUHV4D3DTyJYoSabDmsFBhS6uKiq/9&#10;t1HQr8Zvpw3/Drvl9hTJc5KsXy8XpZ4eh+UchKfB/4f/2u9awXQWx3B/E56AzG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ANRMyAAAAN0AAAAPAAAAAAAAAAAAAAAAAJgCAABk&#10;cnMvZG93bnJldi54bWxQSwUGAAAAAAQABAD1AAAAjQMAAAAA&#10;" path="m,l3,85,74,40,,e" fillcolor="black" stroked="f">
                    <v:path arrowok="t" o:connecttype="custom" o:connectlocs="0,5301;3,5386;74,5341;0,5301" o:connectangles="0,0,0,0"/>
                  </v:shape>
                </v:group>
                <v:group id="Group 3902" o:spid="_x0000_s1031" style="position:absolute;left:2426;top:5301;width:74;height:85" coordorigin="2426,5301" coordsize="74,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nIbyccAAADdAAAADwAAAGRycy9kb3ducmV2LnhtbESPT2vCQBTE74V+h+UV&#10;vNVNlJYQXUVEi4cg1BSKt0f2mQSzb0N2mz/fvisUehxm5jfMejuaRvTUudqygngegSAurK65VPCV&#10;H18TEM4ja2wsk4KJHGw3z09rTLUd+JP6iy9FgLBLUUHlfZtK6YqKDLq5bYmDd7OdQR9kV0rd4RDg&#10;ppGLKHqXBmsOCxW2tK+ouF9+jIKPAYfdMj702f22n6752/k7i0mp2cu4W4HwNPr/8F/7pBUsk3gB&#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nIbyccAAADd&#10;AAAADwAAAAAAAAAAAAAAAACqAgAAZHJzL2Rvd25yZXYueG1sUEsFBgAAAAAEAAQA+gAAAJ4DAAAA&#10;AA==&#10;">
                  <v:shape id="Freeform 3903" o:spid="_x0000_s1032" style="position:absolute;left:2426;top:5301;width:74;height:85;visibility:visible;mso-wrap-style:square;v-text-anchor:top" coordsize="74,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0vtsYA&#10;AADdAAAADwAAAGRycy9kb3ducmV2LnhtbESPUWvCMBSF3wf7D+EO9qapcxTpjOImY1PwQecPuDTX&#10;pq65KU1ss39vBGGPh3POdzjzZbSN6KnztWMFk3EGgrh0uuZKwfHnczQD4QOyxsYxKfgjD8vF48Mc&#10;C+0G3lN/CJVIEPYFKjAhtIWUvjRk0Y9dS5y8k+sshiS7SuoOhwS3jXzJslxarDktGGzpw1D5e7hY&#10;Ba9xc75gHlb9+zo/7tbb2AxfRqnnp7h6AxEohv/wvf2tFUxnkync3qQn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0vtsYAAADdAAAADwAAAAAAAAAAAAAAAACYAgAAZHJz&#10;L2Rvd25yZXYueG1sUEsFBgAAAAAEAAQA9QAAAIsDAAAAAA==&#10;" path="m74,40l3,85,,,74,40e" filled="f" strokeweight=".23356mm">
                    <v:path arrowok="t" o:connecttype="custom" o:connectlocs="74,5341;3,5386;0,5301;74,5341" o:connectangles="0,0,0,0"/>
                  </v:shape>
                </v:group>
                <v:group id="Group 3900" o:spid="_x0000_s1033" style="position:absolute;left:2429;top:5341;width:71;height:45" coordorigin="2429,5341" coordsize="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cmJscAAADdAAAADwAAAGRycy9kb3ducmV2LnhtbESPQWvCQBSE7wX/w/KE&#10;3uom2hZJ3YQgtvQgQlWQ3h7ZZxKSfRuy2yT++25B6HGYmW+YTTaZVgzUu9qygngRgSAurK65VHA+&#10;vT+tQTiPrLG1TApu5CBLZw8bTLQd+YuGoy9FgLBLUEHlfZdI6YqKDLqF7YiDd7W9QR9kX0rd4xjg&#10;ppXLKHqVBmsOCxV2tK2oaI4/RsHHiGO+infDvrlub9+nl8NlH5NSj/MpfwPhafL/4Xv7UytYreNn&#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tcmJscAAADd&#10;AAAADwAAAAAAAAAAAAAAAACqAgAAZHJzL2Rvd25yZXYueG1sUEsFBgAAAAAEAAQA+gAAAJ4DAAAA&#10;AA==&#10;">
                  <v:shape id="Freeform 3901" o:spid="_x0000_s1034" style="position:absolute;left:2429;top:5341;width:71;height:45;visibility:visible;mso-wrap-style:square;v-text-anchor:top" coordsize="7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MiP8YA&#10;AADdAAAADwAAAGRycy9kb3ducmV2LnhtbESPT2vCQBTE74V+h+UVeqsbW9qE6CpqKbUHEf+A10f2&#10;mQSzb8PumqTf3hUKPQ4z8xtmOh9MIzpyvrasYDxKQBAXVtdcKjgevl4yED4ga2wsk4Jf8jCfPT5M&#10;Mde25x11+1CKCGGfo4IqhDaX0hcVGfQj2xJH72ydwRClK6V22Ee4aeRrknxIgzXHhQpbWlVUXPZX&#10;oyA5pcNyrelz+1O231deOSo2qVLPT8NiAiLQEP7Df+21VvCWjd/h/iY+AT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dMiP8YAAADdAAAADwAAAAAAAAAAAAAAAACYAgAAZHJz&#10;L2Rvd25yZXYueG1sUEsFBgAAAAAEAAQA9QAAAIsDAAAAAA==&#10;" path="m,45l71,e" filled="f" strokeweight=".23356mm">
                    <v:path arrowok="t" o:connecttype="custom" o:connectlocs="0,5386;71,5341" o:connectangles="0,0"/>
                  </v:shape>
                </v:group>
                <v:group id="Group 3898" o:spid="_x0000_s1035" style="position:absolute;left:2311;top:5343;width:118;height:4" coordorigin="2311,5343" coordsize="11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UkdyscAAADd&#10;AAAADwAAAAAAAAAAAAAAAACqAgAAZHJzL2Rvd25yZXYueG1sUEsFBgAAAAAEAAQA+gAAAJ4DAAAA&#10;AA==&#10;">
                  <v:shape id="Freeform 3899" o:spid="_x0000_s1036" style="position:absolute;left:2311;top:5343;width:118;height:4;visibility:visible;mso-wrap-style:square;v-text-anchor:top" coordsize="1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ZE8YA&#10;AADdAAAADwAAAGRycy9kb3ducmV2LnhtbESP3WrCQBSE7wu+w3IE73STilGiq2hrS70R/HmAQ/aY&#10;LGbPhuxWY5++WxB6OczMN8xi1dla3Kj1xrGCdJSAIC6cNlwqOJ8+hjMQPiBrrB2Tggd5WC17LwvM&#10;tbvzgW7HUIoIYZ+jgiqEJpfSFxVZ9CPXEEfv4lqLIcq2lLrFe4TbWr4mSSYtGo4LFTb0VlFxPX5b&#10;BZNsss126dXtjfk5lZ/Fxuj3TqlBv1vPQQTqwn/42f7SCsazdAp/b+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8ZE8YAAADdAAAADwAAAAAAAAAAAAAAAACYAgAAZHJz&#10;L2Rvd25yZXYueG1sUEsFBgAAAAAEAAQA9QAAAIsDAAAAAA==&#10;" path="m117,l,4e" filled="f" strokeweight=".16056mm">
                    <v:path arrowok="t" o:connecttype="custom" o:connectlocs="117,5343;0,5347" o:connectangles="0,0"/>
                  </v:shape>
                </v:group>
                <v:group id="Group 3896" o:spid="_x0000_s1037" style="position:absolute;left:4033;top:5302;width:73;height:85" coordorigin="4033,5302" coordsize="7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5osI8QAAADdAAAADwAAAGRycy9kb3ducmV2LnhtbERPy0rDQBTdC/2H4Rbc&#10;2UkslhI7KaWouAhCk0Jxd8ncJiGZOyEz5vH3zkJweTjvw3E2nRhpcI1lBfEmAkFcWt1wpeBavD/t&#10;QTiPrLGzTAoWcnBMVw8HTLSd+EJj7isRQtglqKD2vk+kdGVNBt3G9sSBu9vBoA9wqKQecArhppPP&#10;UbSTBhsODTX2dK6pbPMfo+Bjwum0jd/GrL2fl+/i5euWxaTU43o+vYLwNPt/8Z/7UyvY7uMwN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5osI8QAAADdAAAA&#10;DwAAAAAAAAAAAAAAAACqAgAAZHJzL2Rvd25yZXYueG1sUEsFBgAAAAAEAAQA+gAAAJsDAAAAAA==&#10;">
                  <v:shape id="Freeform 3897" o:spid="_x0000_s1038" style="position:absolute;left:4033;top:5302;width:73;height:85;visibility:visible;mso-wrap-style:square;v-text-anchor:top" coordsize="7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3+O8YA&#10;AADdAAAADwAAAGRycy9kb3ducmV2LnhtbESPQWvCQBSE7wX/w/IEb3WjUhtTV6kWQW82LerxkX3N&#10;hmbfxuxW47/vCoUeh5n5hpkvO1uLC7W+cqxgNExAEBdOV1wq+PzYPKYgfEDWWDsmBTfysFz0HuaY&#10;aXfld7rkoRQRwj5DBSaEJpPSF4Ys+qFriKP35VqLIcq2lLrFa4TbWo6TZCotVhwXDDa0NlR85z9W&#10;QbntnndPh43ZnZP9yp+aPH073pQa9LvXFxCBuvAf/mtvtYJJOprB/U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F3+O8YAAADdAAAADwAAAAAAAAAAAAAAAACYAgAAZHJz&#10;L2Rvd25yZXYueG1sUEsFBgAAAAAEAAQA9QAAAIsDAAAAAA==&#10;" path="m1,l,84,73,43,1,e" fillcolor="black" stroked="f">
                    <v:path arrowok="t" o:connecttype="custom" o:connectlocs="1,5302;0,5386;73,5345;1,5302" o:connectangles="0,0,0,0"/>
                  </v:shape>
                </v:group>
                <v:group id="Group 3894" o:spid="_x0000_s1039" style="position:absolute;left:4033;top:5302;width:73;height:85" coordorigin="4033,5302" coordsize="7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gOqYwwAAAN0AAAAP&#10;AAAAAAAAAAAAAAAAAKoCAABkcnMvZG93bnJldi54bWxQSwUGAAAAAAQABAD6AAAAmgMAAAAA&#10;">
                  <v:shape id="Freeform 3895" o:spid="_x0000_s1040" style="position:absolute;left:4033;top:5302;width:73;height:85;visibility:visible;mso-wrap-style:square;v-text-anchor:top" coordsize="7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n888YA&#10;AADdAAAADwAAAGRycy9kb3ducmV2LnhtbESPT4vCMBTE78J+h/AW9iKa+m+RrlEWQVfx0lXB66N5&#10;tsXmpTTR1m9vBMHjMDO/YWaL1pTiRrUrLCsY9CMQxKnVBWcKjodVbwrCeWSNpWVScCcHi/lHZ4ax&#10;tg3/023vMxEg7GJUkHtfxVK6NCeDrm8r4uCdbW3QB1lnUtfYBLgp5TCKvqXBgsNCjhUtc0ov+6tR&#10;MOmuk+V5fDhuk93l9LdxZbO+rpT6+mx/f0B4av07/GpvtILRdDiA55vw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1n888YAAADdAAAADwAAAAAAAAAAAAAAAACYAgAAZHJz&#10;L2Rvd25yZXYueG1sUEsFBgAAAAAEAAQA9QAAAIsDAAAAAA==&#10;" path="m73,43l,84,1,,73,43e" filled="f" strokeweight=".23356mm">
                    <v:path arrowok="t" o:connecttype="custom" o:connectlocs="73,5345;0,5386;1,5302;73,5345" o:connectangles="0,0,0,0"/>
                  </v:shape>
                </v:group>
                <v:group id="Group 3892" o:spid="_x0000_s1041" style="position:absolute;left:4033;top:5345;width:73;height:41" coordorigin="4033,5345" coordsize="7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7RdMUAAADdAAAADwAAAGRycy9kb3ducmV2LnhtbESPQYvCMBSE74L/ITzB&#10;m6at7CJdo4ioeBBhVZC9PZpnW2xeShPb+u83wsIeh5n5hlmselOJlhpXWlYQTyMQxJnVJecKrpfd&#10;ZA7CeWSNlWVS8CIHq+VwsMBU246/qT37XAQIuxQVFN7XqZQuK8igm9qaOHh32xj0QTa51A12AW4q&#10;mUTRpzRYclgosKZNQdnj/DQK9h1261m8bY+P++b1c/k43Y4xKTUe9esvEJ56/x/+ax+0gtk8SeD9&#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we0XTFAAAA3QAA&#10;AA8AAAAAAAAAAAAAAAAAqgIAAGRycy9kb3ducmV2LnhtbFBLBQYAAAAABAAEAPoAAACcAwAAAAA=&#10;">
                  <v:shape id="Freeform 3893" o:spid="_x0000_s1042" style="position:absolute;left:4033;top:5345;width:73;height:41;visibility:visible;mso-wrap-style:square;v-text-anchor:top" coordsize="73,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JH58UA&#10;AADdAAAADwAAAGRycy9kb3ducmV2LnhtbESPQUvDQBSE70L/w/IK3uwmKZQSuy2lpSLeUiten9nX&#10;JDTvbcyuSfz3riB4HGbmG2azm7hVA/W+cWIgXSSgSEpnG6kMXF5PD2tQPqBYbJ2QgW/ysNvO7jaY&#10;WzdKQcM5VCpCxOdooA6hy7X2ZU2MfuE6kuhdXc8YouwrbXscI5xbnSXJSjM2Ehdq7OhQU3k7f7GB&#10;z2N74/GDi6d0fH8p3oY049XJmPv5tH8EFWgK/+G/9rM1sFxnS/h9E5+A3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kkfnxQAAAN0AAAAPAAAAAAAAAAAAAAAAAJgCAABkcnMv&#10;ZG93bnJldi54bWxQSwUGAAAAAAQABAD1AAAAigMAAAAA&#10;" path="m,41l73,e" filled="f" strokeweight=".23356mm">
                    <v:path arrowok="t" o:connecttype="custom" o:connectlocs="0,5386;73,5345" o:connectangles="0,0"/>
                  </v:shape>
                </v:group>
                <v:group id="Group 3890" o:spid="_x0000_s1043" style="position:absolute;left:3917;top:5342;width:117;height:2" coordorigin="3917,5342" coordsize="11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vsm8YAAADdAAAADwAAAGRycy9kb3ducmV2LnhtbESPT4vCMBTE7wt+h/CE&#10;va1pdVekGkVElz2I4B8Qb4/m2Rabl9LEtn57Iwh7HGbmN8xs0ZlSNFS7wrKCeBCBIE6tLjhTcDpu&#10;viYgnEfWWFomBQ9ysJj3PmaYaNvynpqDz0SAsEtQQe59lUjp0pwMuoGtiIN3tbVBH2SdSV1jG+Cm&#10;lMMoGkuDBYeFHCta5ZTeDnej4LfFdjmK1832dl09Lsef3Xkbk1Kf/W45BeGp8//hd/tPKxhNht/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u+ybxgAAAN0A&#10;AAAPAAAAAAAAAAAAAAAAAKoCAABkcnMvZG93bnJldi54bWxQSwUGAAAAAAQABAD6AAAAnQMAAAAA&#10;">
                  <v:shape id="Freeform 3891" o:spid="_x0000_s1044" style="position:absolute;left:3917;top:5342;width:117;height:2;visibility:visible;mso-wrap-style:square;v-text-anchor:top" coordsize="1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aae8cA&#10;AADdAAAADwAAAGRycy9kb3ducmV2LnhtbESPT2vCQBTE74V+h+UVvJS6UbGE6CpFEMSD0liqx0f2&#10;NX/Mvg3ZNcZv7xYEj8PM/IaZL3tTi45aV1pWMBpGIIgzq0vOFfwc1h8xCOeRNdaWScGNHCwXry9z&#10;TLS98jd1qc9FgLBLUEHhfZNI6bKCDLqhbYiD92dbgz7INpe6xWuAm1qOo+hTGiw5LBTY0Kqg7Jxe&#10;jIIq3rxfzqeUut3vXkendbXdHiulBm/91wyEp94/w4/2RiuYxOMp/L8JT0A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WmnvHAAAA3QAAAA8AAAAAAAAAAAAAAAAAmAIAAGRy&#10;cy9kb3ducmV2LnhtbFBLBQYAAAAABAAEAPUAAACMAwAAAAA=&#10;" path="m116,2l,e" filled="f" strokeweight=".16056mm">
                    <v:path arrowok="t" o:connecttype="custom" o:connectlocs="116,5344;0,5342" o:connectangles="0,0"/>
                  </v:shape>
                </v:group>
                <v:group id="Group 3888" o:spid="_x0000_s1045" style="position:absolute;left:4154;top:5741;width:889;height:2" coordorigin="4154,5741" coordsize="8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Ml13fFAAAA3QAA&#10;AA8AAAAAAAAAAAAAAAAAqgIAAGRycy9kb3ducmV2LnhtbFBLBQYAAAAABAAEAPoAAACcAwAAAAA=&#10;">
                  <v:shape id="Freeform 3889" o:spid="_x0000_s1046" style="position:absolute;left:4154;top:5741;width:889;height:2;visibility:visible;mso-wrap-style:square;v-text-anchor:top" coordsize="8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QDHcYA&#10;AADdAAAADwAAAGRycy9kb3ducmV2LnhtbESPQWvCQBSE74L/YXlCb82mSk2IrqLSQqEoNO2hx0f2&#10;mSzNvo3ZrcZ/7xYKHoeZ+YZZrgfbijP13jhW8JSkIIgrpw3XCr4+Xx9zED4ga2wdk4IreVivxqMl&#10;Ftpd+IPOZahFhLAvUEETQldI6auGLPrEdcTRO7reYoiyr6Xu8RLhtpXTNJ1Li4bjQoMd7Rqqfspf&#10;q+CwnZntLpT759y9vGcnKv13ZpR6mAybBYhAQ7iH/9tvWsEsn2bw9yY+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QDHcYAAADdAAAADwAAAAAAAAAAAAAAAACYAgAAZHJz&#10;L2Rvd25yZXYueG1sUEsFBgAAAAAEAAQA9QAAAIsDAAAAAA==&#10;" path="m,l889,e" filled="f" strokeweight=".17517mm">
                    <v:path arrowok="t" o:connecttype="custom" o:connectlocs="0,0;889,0" o:connectangles="0,0"/>
                  </v:shape>
                </v:group>
                <v:group id="Group 3886" o:spid="_x0000_s1047" style="position:absolute;left:3024;top:2429;width:1006;height:271" coordorigin="3024,2429" coordsize="1006,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9uaewwAAAN0AAAAP&#10;AAAAAAAAAAAAAAAAAKoCAABkcnMvZG93bnJldi54bWxQSwUGAAAAAAQABAD6AAAAmgMAAAAA&#10;">
                  <v:shape id="Freeform 3887" o:spid="_x0000_s1048" style="position:absolute;left:3024;top:2429;width:1006;height:271;visibility:visible;mso-wrap-style:square;v-text-anchor:top" coordsize="100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pt28cA&#10;AADdAAAADwAAAGRycy9kb3ducmV2LnhtbESPQWvCQBSE7wX/w/IKvRTdqK3a1FWKoghSiFp6fmRf&#10;k5Ds25Bdk/jv3UKhx2FmvmGW695UoqXGFZYVjEcRCOLU6oIzBV+X3XABwnlkjZVlUnAjB+vV4GGJ&#10;sbYdn6g9+0wECLsYFeTe17GULs3JoBvZmjh4P7Yx6INsMqkb7ALcVHISRTNpsOCwkGNNm5zS8nw1&#10;CrriUr5+z1/KZJvUz5/tcb+ZGqPU02P/8Q7CU+//w3/tg1YwXUze4PdNeAJy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oabdvHAAAA3QAAAA8AAAAAAAAAAAAAAAAAmAIAAGRy&#10;cy9kb3ducmV2LnhtbFBLBQYAAAAABAAEAPUAAACMAwAAAAA=&#10;" path="m,271r1006,l1006,,,,,271xe" filled="f" strokeweight=".23356mm">
                    <v:path arrowok="t" o:connecttype="custom" o:connectlocs="0,2700;1006,2700;1006,2429;0,2429;0,2700" o:connectangles="0,0,0,0,0"/>
                  </v:shape>
                </v:group>
                <v:group id="Group 3884" o:spid="_x0000_s1049" style="position:absolute;left:3095;top:2624;width:864;height:2" coordorigin="3095,2624" coordsize="8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ll8RcQAAADdAAAA&#10;DwAAAAAAAAAAAAAAAACqAgAAZHJzL2Rvd25yZXYueG1sUEsFBgAAAAAEAAQA+gAAAJsDAAAAAA==&#10;">
                  <v:shape id="Freeform 3885" o:spid="_x0000_s1050" style="position:absolute;left:3095;top:2624;width:864;height:2;visibility:visible;mso-wrap-style:square;v-text-anchor:top" coordsize="86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l/usMA&#10;AADdAAAADwAAAGRycy9kb3ducmV2LnhtbESPS2vDMBCE74H8B7GB3mLZDhTjRDGl0Mc1DwdyW6yt&#10;ZWqtjKXa7r+vCoUeh5n5hjlUi+3FRKPvHCvIkhQEceN0x62C6+VlW4DwAVlj75gUfJOH6rheHbDU&#10;buYTTefQighhX6ICE8JQSukbQxZ94gbi6H240WKIcmylHnGOcNvLPE0fpcWO44LBgZ4NNZ/nL6tg&#10;Gnzem5ra7o5vy6kwt7Q2r0o9bJanPYhAS/gP/7XftYJdscvg9018Av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l/usMAAADdAAAADwAAAAAAAAAAAAAAAACYAgAAZHJzL2Rv&#10;d25yZXYueG1sUEsFBgAAAAAEAAQA9QAAAIgDAAAAAA==&#10;" path="m,l864,e" filled="f" strokeweight=".17517mm">
                    <v:path arrowok="t" o:connecttype="custom" o:connectlocs="0,0;864,0" o:connectangles="0,0"/>
                  </v:shape>
                </v:group>
                <v:group id="Group 3882" o:spid="_x0000_s1051" style="position:absolute;left:5434;top:2429;width:1006;height:271" coordorigin="5434,2429" coordsize="1006,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x0epxgAAAN0A&#10;AAAPAAAAAAAAAAAAAAAAAKoCAABkcnMvZG93bnJldi54bWxQSwUGAAAAAAQABAD6AAAAnQMAAAAA&#10;">
                  <v:shape id="Freeform 3883" o:spid="_x0000_s1052" style="position:absolute;left:5434;top:2429;width:1006;height:271;visibility:visible;mso-wrap-style:square;v-text-anchor:top" coordsize="100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vM7McA&#10;AADdAAAADwAAAGRycy9kb3ducmV2LnhtbESPQWvCQBSE74L/YXkFL1I3Gm0ldRWxtBRKIWrp+ZF9&#10;TUKyb0N2TdJ/3xUEj8PMfMNsdoOpRUetKy0rmM8iEMSZ1SXnCr7Pb49rEM4ja6wtk4I/crDbjkcb&#10;TLTt+UjdyeciQNglqKDwvkmkdFlBBt3MNsTB+7WtQR9km0vdYh/gppaLKHqSBksOCwU2dCgoq04X&#10;o6Avz9Xq53lZpa9pM/3qPt8PsTFKTR6G/QsIT4O/h2/tD60gXscxXN+EJy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4rzOzHAAAA3QAAAA8AAAAAAAAAAAAAAAAAmAIAAGRy&#10;cy9kb3ducmV2LnhtbFBLBQYAAAAABAAEAPUAAACMAwAAAAA=&#10;" path="m,271r1006,l1006,,,,,271xe" filled="f" strokeweight=".23356mm">
                    <v:path arrowok="t" o:connecttype="custom" o:connectlocs="0,2700;1006,2700;1006,2429;0,2429;0,2700" o:connectangles="0,0,0,0,0"/>
                  </v:shape>
                </v:group>
                <v:group id="Group 3880" o:spid="_x0000_s1053" style="position:absolute;left:5484;top:2624;width:905;height:2" coordorigin="5484,2624" coordsize="9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J6RsYAAADdAAAADwAAAGRycy9kb3ducmV2LnhtbESPQWvCQBSE70L/w/IK&#10;vekmpopEVxHR0oMUjIXi7ZF9JsHs25Bdk/jvu4WCx2FmvmFWm8HUoqPWVZYVxJMIBHFudcWFgu/z&#10;YbwA4TyyxtoyKXiQg836ZbTCVNueT9RlvhABwi5FBaX3TSqly0sy6Ca2IQ7e1bYGfZBtIXWLfYCb&#10;Wk6jaC4NVhwWSmxoV1J+y+5GwUeP/TaJ993xdt09LufZ188xJqXeXoftEoSnwT/D/+1PrSBZJO/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YnpGxgAAAN0A&#10;AAAPAAAAAAAAAAAAAAAAAKoCAABkcnMvZG93bnJldi54bWxQSwUGAAAAAAQABAD6AAAAnQMAAAAA&#10;">
                  <v:shape id="Freeform 3881" o:spid="_x0000_s1054" style="position:absolute;left:5484;top:2624;width:905;height:2;visibility:visible;mso-wrap-style:square;v-text-anchor:top" coordsize="9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HB0sgA&#10;AADdAAAADwAAAGRycy9kb3ducmV2LnhtbESPQWvCQBSE7wX/w/IEL6VuqqaE6CptRejBQ7VVenzN&#10;PpNg9m3Irib6691CweMwM98ws0VnKnGmxpWWFTwPIxDEmdUl5wq+v1ZPCQjnkTVWlknBhRws5r2H&#10;Gabatryh89bnIkDYpaig8L5OpXRZQQbd0NbEwTvYxqAPssmlbrANcFPJURS9SIMlh4UCa3ovKDtu&#10;T0bBev/4u9ZL3B3fPuvkGv9M4qidKDXod69TEJ46fw//tz+0gnEyjuHvTXgCcn4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scHSyAAAAN0AAAAPAAAAAAAAAAAAAAAAAJgCAABk&#10;cnMvZG93bnJldi54bWxQSwUGAAAAAAQABAD1AAAAjQMAAAAA&#10;" path="m,l905,e" filled="f" strokeweight=".17517mm">
                    <v:path arrowok="t" o:connecttype="custom" o:connectlocs="0,0;905,0" o:connectangles="0,0"/>
                  </v:shape>
                </v:group>
                <v:group id="Group 3878" o:spid="_x0000_s1055" style="position:absolute;left:4030;top:2564;width:1403;height:2" coordorigin="4030,2564" coordsize="14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b8QarFAAAA3QAA&#10;AA8AAAAAAAAAAAAAAAAAqgIAAGRycy9kb3ducmV2LnhtbFBLBQYAAAAABAAEAPoAAACcAwAAAAA=&#10;">
                  <v:shape id="Freeform 3879" o:spid="_x0000_s1056" style="position:absolute;left:4030;top:2564;width:1403;height:2;visibility:visible;mso-wrap-style:square;v-text-anchor:top" coordsize="14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gIy8cA&#10;AADdAAAADwAAAGRycy9kb3ducmV2LnhtbESPQWvCQBSE70L/w/IK3nRTxTamrlKKUgUvtc3B2zP7&#10;moRm38bdrcZ/7xYEj8PMfMPMFp1pxImcry0reBomIIgLq2suFXx/rQYpCB+QNTaWScGFPCzmD70Z&#10;Ztqe+ZNOu1CKCGGfoYIqhDaT0hcVGfRD2xJH78c6gyFKV0rt8BzhppGjJHmWBmuOCxW29F5R8bv7&#10;Mwra6bTYXI65o0mZfxwwT5ej/Vap/mP39goiUBfu4Vt7rRWM0/EL/L+JT0D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4CMvHAAAA3QAAAA8AAAAAAAAAAAAAAAAAmAIAAGRy&#10;cy9kb3ducmV2LnhtbFBLBQYAAAAABAAEAPUAAACMAwAAAAA=&#10;" path="m,l1404,e" filled="f" strokeweight=".16056mm">
                    <v:path arrowok="t" o:connecttype="custom" o:connectlocs="0,0;1404,0" o:connectangles="0,0"/>
                  </v:shape>
                </v:group>
                <v:group id="Group 3876" o:spid="_x0000_s1057" style="position:absolute;left:7141;top:2429;width:1034;height:271" coordorigin="7141,2429" coordsize="1034,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9wQ8QAAADdAAAA&#10;DwAAAAAAAAAAAAAAAACqAgAAZHJzL2Rvd25yZXYueG1sUEsFBgAAAAAEAAQA+gAAAJsDAAAAAA==&#10;">
                  <v:shape id="Freeform 3877" o:spid="_x0000_s1058" style="position:absolute;left:7141;top:2429;width:1034;height:271;visibility:visible;mso-wrap-style:square;v-text-anchor:top" coordsize="1034,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HTusUA&#10;AADdAAAADwAAAGRycy9kb3ducmV2LnhtbESPQUsDMRSE74L/ITzBm81qQeq2aVFBqPVk20N7e2xe&#10;d5fue1mStJv21xtB8DjMzDfMbJG4U2fyoXVi4HFUgCKpnG2lNrDdfDxMQIWIYrFzQgYuFGAxv72Z&#10;YWndIN90XsdaZYiEEg00Mfal1qFqiDGMXE+SvYPzjDFLX2vrcchw7vRTUTxrxlbyQoM9vTdUHdcn&#10;NsBf5K5pk/zAq+5tVez2qedPY+7v0usUVKQU/8N/7aU1MJ6MX+D3TX4Ce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kdO6xQAAAN0AAAAPAAAAAAAAAAAAAAAAAJgCAABkcnMv&#10;ZG93bnJldi54bWxQSwUGAAAAAAQABAD1AAAAigMAAAAA&#10;" path="m,271r1034,l1034,,,,,271xe" filled="f" strokeweight=".23356mm">
                    <v:path arrowok="t" o:connecttype="custom" o:connectlocs="0,2700;1034,2700;1034,2429;0,2429;0,2700" o:connectangles="0,0,0,0,0"/>
                  </v:shape>
                </v:group>
                <v:group id="Group 3874" o:spid="_x0000_s1059" style="position:absolute;left:7159;top:2624;width:997;height:2" coordorigin="7159,2624" coordsize="9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l8POMQAAADdAAAADwAAAGRycy9kb3ducmV2LnhtbERPTWvCQBC9F/wPyxS8&#10;1U20lZC6BpEqHqSgEUpvQ3ZMQrKzIbtN4r/vHgo9Pt73JptMKwbqXW1ZQbyIQBAXVtdcKrjlh5cE&#10;hPPIGlvLpOBBDrLt7GmDqbYjX2i4+lKEEHYpKqi871IpXVGRQbewHXHg7rY36APsS6l7HEO4aeUy&#10;itbSYM2hocKO9hUVzfXHKDiOOO5W8cdwbu77x3f+9vl1jkmp+fO0ewfhafL/4j/3SStYJa9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l8POMQAAADdAAAA&#10;DwAAAAAAAAAAAAAAAACqAgAAZHJzL2Rvd25yZXYueG1sUEsFBgAAAAAEAAQA+gAAAJsDAAAAAA==&#10;">
                  <v:shape id="Freeform 3875" o:spid="_x0000_s1060" style="position:absolute;left:7159;top:2624;width:997;height:2;visibility:visible;mso-wrap-style:square;v-text-anchor:top" coordsize="99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lMpsQA&#10;AADdAAAADwAAAGRycy9kb3ducmV2LnhtbESPQWsCMRSE70L/Q3iF3jRrW1tZjSKFirfituD1kTw3&#10;i5uXNUnd9d+bQsHjMDPfMMv14FpxoRAbzwqmkwIEsfam4VrBz/fneA4iJmSDrWdScKUI69XDaIml&#10;8T3v6VKlWmQIxxIV2JS6UsqoLTmME98RZ+/og8OUZailCdhnuGvlc1G8SYcN5wWLHX1Y0qfq1ymo&#10;Z1oeDsfu6922oZ8Zq/vzNir19DhsFiASDeke/m/vjIKX+esU/t7kJ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0JTKbEAAAA3QAAAA8AAAAAAAAAAAAAAAAAmAIAAGRycy9k&#10;b3ducmV2LnhtbFBLBQYAAAAABAAEAPUAAACJAwAAAAA=&#10;" path="m,l997,e" filled="f" strokeweight=".17517mm">
                    <v:path arrowok="t" o:connecttype="custom" o:connectlocs="0,0;997,0" o:connectangles="0,0"/>
                  </v:shape>
                </v:group>
                <v:group id="Group 3872" o:spid="_x0000_s1061" style="position:absolute;left:7028;top:1211;width:1006;height:271" coordorigin="7028,1211" coordsize="1006,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E01MYAAADdAAAADwAAAGRycy9kb3ducmV2LnhtbESPT4vCMBTE7wt+h/CE&#10;va1pdVekGkVElz2I4B8Qb4/m2Rabl9LEtn57Iwh7HGbmN8xs0ZlSNFS7wrKCeBCBIE6tLjhTcDpu&#10;viYgnEfWWFomBQ9ysJj3PmaYaNvynpqDz0SAsEtQQe59lUjp0pwMuoGtiIN3tbVBH2SdSV1jG+Cm&#10;lMMoGkuDBYeFHCta5ZTeDnej4LfFdjmK1832dl09Lsef3Xkbk1Kf/W45BeGp8//hd/tPKxhNvof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wTTUxgAAAN0A&#10;AAAPAAAAAAAAAAAAAAAAAKoCAABkcnMvZG93bnJldi54bWxQSwUGAAAAAAQABAD6AAAAnQMAAAAA&#10;">
                  <v:shape id="Freeform 3873" o:spid="_x0000_s1062" style="position:absolute;left:7028;top:1211;width:1006;height:271;visibility:visible;mso-wrap-style:square;v-text-anchor:top" coordsize="100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2/kccA&#10;AADdAAAADwAAAGRycy9kb3ducmV2LnhtbESPQWvCQBSE70L/w/IKXopuNLZKdBVRKgUpWC09P7LP&#10;JCT7NmTXJP33bqHgcZiZb5jVpjeVaKlxhWUFk3EEgji1uuBMwfflfbQA4TyyxsoyKfglB5v102CF&#10;ibYdf1F79pkIEHYJKsi9rxMpXZqTQTe2NXHwrrYx6INsMqkb7ALcVHIaRW/SYMFhIceadjml5flm&#10;FHTFpXz9mc/K0/5Uv3y2x8MuNkap4XO/XYLw1PtH+L/9oRXEi1kMf2/CE5D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tv5HHAAAA3QAAAA8AAAAAAAAAAAAAAAAAmAIAAGRy&#10;cy9kb3ducmV2LnhtbFBLBQYAAAAABAAEAPUAAACMAwAAAAA=&#10;" path="m,271r1006,l1006,,,,,271xe" filled="f" strokeweight=".23356mm">
                    <v:path arrowok="t" o:connecttype="custom" o:connectlocs="0,1482;1006,1482;1006,1211;0,1211;0,1482" o:connectangles="0,0,0,0,0"/>
                  </v:shape>
                </v:group>
                <v:group id="Group 3870" o:spid="_x0000_s1063" style="position:absolute;left:7095;top:1406;width:872;height:2" coordorigin="7095,1406" coordsize="8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QJO8YAAADdAAAADwAAAGRycy9kb3ducmV2LnhtbESPT4vCMBTE7wt+h/AE&#10;b2tadUWqUURW8SCCf0C8PZpnW2xeSpNt67ffLAh7HGbmN8xi1ZlSNFS7wrKCeBiBIE6tLjhTcL1s&#10;P2cgnEfWWFomBS9ysFr2PhaYaNvyiZqzz0SAsEtQQe59lUjp0pwMuqGtiIP3sLVBH2SdSV1jG+Cm&#10;lKMomkqDBYeFHCva5JQ+zz9Gwa7Fdj2Ov5vD87F53S9fx9shJqUG/W49B+Gp8//hd3uvFYxnkw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ZAk7xgAAAN0A&#10;AAAPAAAAAAAAAAAAAAAAAKoCAABkcnMvZG93bnJldi54bWxQSwUGAAAAAAQABAD6AAAAnQMAAAAA&#10;">
                  <v:shape id="Freeform 3871" o:spid="_x0000_s1064" style="position:absolute;left:7095;top:1406;width:872;height:2;visibility:visible;mso-wrap-style:square;v-text-anchor:top" coordsize="8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RUasQA&#10;AADdAAAADwAAAGRycy9kb3ducmV2LnhtbESPzWrDMBCE74W+g9hAbo3s/JTgRgmlIdBjlfQBFmlr&#10;i1grY6mOk6evCoEch5n5htnsRt+KgfroAisoZwUIYhOs41rB9+nwsgYRE7LFNjApuFKE3fb5aYOV&#10;DRfWNBxTLTKEY4UKmpS6SspoGvIYZ6Ejzt5P6D2mLPta2h4vGe5bOS+KV+nRcV5osKOPhsz5+OsV&#10;3PTXoF253xssdVeU/rrQxik1nYzvbyASjekRvrc/rYLFermC/zf5Ccj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kVGrEAAAA3QAAAA8AAAAAAAAAAAAAAAAAmAIAAGRycy9k&#10;b3ducmV2LnhtbFBLBQYAAAAABAAEAPUAAACJAwAAAAA=&#10;" path="m,l872,e" filled="f" strokeweight=".17517mm">
                    <v:path arrowok="t" o:connecttype="custom" o:connectlocs="0,0;872,0" o:connectangles="0,0"/>
                  </v:shape>
                </v:group>
                <v:group id="Group 3868" o:spid="_x0000_s1065" style="position:absolute;left:6688;top:1542;width:84;height:73" coordorigin="6688,1542" coordsize="84,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voy18YAAADdAAAADwAAAGRycy9kb3ducmV2LnhtbESPT4vCMBTE7wt+h/AE&#10;b2ta3RWpRhFZxYMs+AfE26N5tsXmpTTZtn77jSB4HGbmN8x82ZlSNFS7wrKCeBiBIE6tLjhTcD5t&#10;PqcgnEfWWFomBQ9ysFz0PuaYaNvygZqjz0SAsEtQQe59lUjp0pwMuqGtiIN3s7VBH2SdSV1jG+Cm&#10;lKMomkiDBYeFHCta55Tej39GwbbFdjWOf5r9/bZ+XE/fv5d9TEoN+t1qBsJT59/hV3unFYynXx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LXxgAAAN0A&#10;AAAPAAAAAAAAAAAAAAAAAKoCAABkcnMvZG93bnJldi54bWxQSwUGAAAAAAQABAD6AAAAnQMAAAAA&#10;">
                  <v:shape id="Freeform 3869" o:spid="_x0000_s1066" style="position:absolute;left:6688;top:1542;width:84;height:73;visibility:visible;mso-wrap-style:square;v-text-anchor:top" coordsize="8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o/K8cA&#10;AADdAAAADwAAAGRycy9kb3ducmV2LnhtbESPQWsCMRSE74X+h/AK3mq2rVbZGqVYBKVS2lXo9bF5&#10;3Sy7eVmTqOu/b4RCj8PMfMPMFr1txYl8qB0reBhmIIhLp2uuFOx3q/spiBCRNbaOScGFAizmtzcz&#10;zLU78xediliJBOGQowITY5dLGUpDFsPQdcTJ+3HeYkzSV1J7PCe4beVjlj1LizWnBYMdLQ2VTXG0&#10;Co56tPo+eL8dN2YTi/e36qPZfyo1uOtfX0BE6uN/+K+91gqepqMJXN+kJ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6PyvHAAAA3QAAAA8AAAAAAAAAAAAAAAAAmAIAAGRy&#10;cy9kb3ducmV2LnhtbFBLBQYAAAAABAAEAPUAAACMAwAAAAA=&#10;" path="m84,l,,43,73,84,e" fillcolor="black" stroked="f">
                    <v:path arrowok="t" o:connecttype="custom" o:connectlocs="84,1542;0,1542;43,1615;84,1542" o:connectangles="0,0,0,0"/>
                  </v:shape>
                </v:group>
                <v:group id="Group 3866" o:spid="_x0000_s1067" style="position:absolute;left:6688;top:1542;width:84;height:73" coordorigin="6688,1542" coordsize="84,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kDPsQAAADdAAAADwAAAGRycy9kb3ducmV2LnhtbERPTWvCQBC9F/wPyxS8&#10;1U20lZC6BpEqHqSgEUpvQ3ZMQrKzIbtN4r/vHgo9Pt73JptMKwbqXW1ZQbyIQBAXVtdcKrjlh5cE&#10;hPPIGlvLpOBBDrLt7GmDqbYjX2i4+lKEEHYpKqi871IpXVGRQbewHXHg7rY36APsS6l7HEO4aeUy&#10;itbSYM2hocKO9hUVzfXHKDiOOO5W8cdwbu77x3f+9vl1jkmp+fO0ewfhafL/4j/3SStYJa9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CkDPsQAAADdAAAA&#10;DwAAAAAAAAAAAAAAAACqAgAAZHJzL2Rvd25yZXYueG1sUEsFBgAAAAAEAAQA+gAAAJsDAAAAAA==&#10;">
                  <v:shape id="Freeform 3867" o:spid="_x0000_s1068" style="position:absolute;left:6688;top:1542;width:84;height:73;visibility:visible;mso-wrap-style:square;v-text-anchor:top" coordsize="8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LVrccA&#10;AADdAAAADwAAAGRycy9kb3ducmV2LnhtbESPW2vCQBSE3wX/w3IKfZG68VZsdJW2oAgi4gXq4yF7&#10;mgSzZ0N21eTfu4Lg4zAz3zDTeW0KcaXK5ZYV9LoRCOLE6pxTBcfD4mMMwnlkjYVlUtCQg/ms3Zpi&#10;rO2Nd3Td+1QECLsYFWTel7GULsnIoOvakjh4/7Yy6IOsUqkrvAW4KWQ/ij6lwZzDQoYl/WaUnPcX&#10;o2AZNZv+gtc/f6NOY/XotF1felul3t/q7wkIT7V/hZ/tlVYwGA+/4PEmPAE5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i1a3HAAAA3QAAAA8AAAAAAAAAAAAAAAAAmAIAAGRy&#10;cy9kb3ducmV2LnhtbFBLBQYAAAAABAAEAPUAAACMAwAAAAA=&#10;" path="m84,l43,73,,,84,e" filled="f" strokeweight=".23356mm">
                    <v:path arrowok="t" o:connecttype="custom" o:connectlocs="84,1542;43,1615;0,1542;84,1542" o:connectangles="0,0,0,0"/>
                  </v:shape>
                </v:group>
                <v:group id="Group 3864" o:spid="_x0000_s1069" style="position:absolute;left:6731;top:1542;width:41;height:73" coordorigin="6731,1542" coordsize="41,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hpnlwwAAAN0AAAAP&#10;AAAAAAAAAAAAAAAAAKoCAABkcnMvZG93bnJldi54bWxQSwUGAAAAAAQABAD6AAAAmgMAAAAA&#10;">
                  <v:shape id="Freeform 3865" o:spid="_x0000_s1070" style="position:absolute;left:6731;top:1542;width:41;height:73;visibility:visible;mso-wrap-style:square;v-text-anchor:top" coordsize="4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OeMYA&#10;AADdAAAADwAAAGRycy9kb3ducmV2LnhtbESPT2vCQBTE74V+h+UVvEjdqCghdRX/INjejPb+mn1N&#10;0mTfht1V47fvFoQeh5n5DbNY9aYVV3K+tqxgPEpAEBdW11wqOJ/2rykIH5A1tpZJwZ08rJbPTwvM&#10;tL3xka55KEWEsM9QQRVCl0npi4oM+pHtiKP3bZ3BEKUrpXZ4i3DTykmSzKXBmuNChR1tKyqa/GIU&#10;fMjmy/mmns4+f9536/yQDk+bQqnBS79+AxGoD//hR/ugFUzT2Rj+3sQn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NOeMYAAADdAAAADwAAAAAAAAAAAAAAAACYAgAAZHJz&#10;L2Rvd25yZXYueG1sUEsFBgAAAAAEAAQA9QAAAIsDAAAAAA==&#10;" path="m,73l41,e" filled="f" strokeweight=".23356mm">
                    <v:path arrowok="t" o:connecttype="custom" o:connectlocs="0,1615;41,1542" o:connectangles="0,0"/>
                  </v:shape>
                </v:group>
                <v:group id="Group 3862" o:spid="_x0000_s1071" style="position:absolute;left:6609;top:1578;width:100;height:60" coordorigin="6609,1578" coordsize="100,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QYognFAAAA3QAA&#10;AA8AAAAAAAAAAAAAAAAAqgIAAGRycy9kb3ducmV2LnhtbFBLBQYAAAAABAAEAPoAAACcAwAAAAA=&#10;">
                  <v:shape id="Freeform 3863" o:spid="_x0000_s1072" style="position:absolute;left:6609;top:1578;width:100;height:60;visibility:visible;mso-wrap-style:square;v-text-anchor:top" coordsize="100,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vXyMUA&#10;AADdAAAADwAAAGRycy9kb3ducmV2LnhtbESPwWrDMBBE74H+g9hAb7GcJmmNG8WYlkJuJU4PPi7W&#10;xjaxVkZSHPfvq0Khx2Fm3jD7YjaDmMj53rKCdZKCIG6s7rlV8HX+WGUgfEDWOFgmBd/koTg8LPaY&#10;a3vnE01VaEWEsM9RQRfCmEvpm44M+sSOxNG7WGcwROlaqR3eI9wM8ilNn6XBnuNChyO9ddRcq5tR&#10;MDbuUk4vNbuaPs0tfR+ybLtW6nE5l68gAs3hP/zXPmoFm2y3gd838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i9fIxQAAAN0AAAAPAAAAAAAAAAAAAAAAAJgCAABkcnMv&#10;ZG93bnJldi54bWxQSwUGAAAAAAQABAD1AAAAigMAAAAA&#10;" path="m101,l,60e" filled="f" strokeweight=".16056mm">
                    <v:path arrowok="t" o:connecttype="custom" o:connectlocs="101,1578;0,1638" o:connectangles="0,0"/>
                  </v:shape>
                </v:group>
                <v:group id="Group 3860" o:spid="_x0000_s1073" style="position:absolute;left:5937;top:1482;width:1595;height:947" coordorigin="5937,1482" coordsize="1595,9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vZ/mxgAAAN0A&#10;AAAPAAAAAAAAAAAAAAAAAKoCAABkcnMvZG93bnJldi54bWxQSwUGAAAAAAQABAD6AAAAnQMAAAAA&#10;">
                  <v:shape id="Freeform 3861" o:spid="_x0000_s1074" style="position:absolute;left:5937;top:1482;width:1595;height:947;visibility:visible;mso-wrap-style:square;v-text-anchor:top" coordsize="1595,9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tSMUA&#10;AADdAAAADwAAAGRycy9kb3ducmV2LnhtbESPT2sCMRTE70K/Q3iFXqRma3G7rkaRQsFLD/5pz4/N&#10;M1mavCybqNtvbwoFj8PM/IZZrgfvxIX62AZW8DIpQBA3QbdsFBwPH88ViJiQNbrApOCXIqxXD6Ml&#10;1jpceUeXfTIiQzjWqMCm1NVSxsaSxzgJHXH2TqH3mLLsjdQ9XjPcOzktilJ6bDkvWOzo3VLzsz97&#10;BXr8Ni2PX6lzBuffn6UbzKmySj09DpsFiERDuof/21ut4LWazeDvTX4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uK1IxQAAAN0AAAAPAAAAAAAAAAAAAAAAAJgCAABkcnMv&#10;ZG93bnJldi54bWxQSwUGAAAAAAQABAD1AAAAigMAAAAA&#10;" path="m,947l1594,e" filled="f" strokeweight=".16056mm">
                    <v:path arrowok="t" o:connecttype="custom" o:connectlocs="0,2429;1594,1482" o:connectangles="0,0"/>
                  </v:shape>
                </v:group>
                <v:group id="Group 3858" o:spid="_x0000_s1075" style="position:absolute;left:6961;top:2185;width:72;height:85" coordorigin="6961,2185" coordsize="7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sjpArFAAAA3QAA&#10;AA8AAAAAAAAAAAAAAAAAqgIAAGRycy9kb3ducmV2LnhtbFBLBQYAAAAABAAEAPoAAACcAwAAAAA=&#10;">
                  <v:shape id="Freeform 3859" o:spid="_x0000_s1076" style="position:absolute;left:6961;top:2185;width:72;height:85;visibility:visible;mso-wrap-style:square;v-text-anchor:top" coordsize="7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UboMUA&#10;AADdAAAADwAAAGRycy9kb3ducmV2LnhtbESPS2sCMRSF90L/Q7iFbkQz1idTo2ihUnHlY9Hl7eR2&#10;ZnRyMySpjv76piC4PJzHx5nOG1OJMzlfWlbQ6yYgiDOrS84VHPYfnQkIH5A1VpZJwZU8zGdPrSmm&#10;2l54S+ddyEUcYZ+igiKEOpXSZwUZ9F1bE0fvxzqDIUqXS+3wEsdNJV+TZCQNlhwJBdb0XlB22v2a&#10;CAnXwe24pPZ3G7+8W+nNur90Sr08N4s3EIGa8Ajf259aQX8yHMP/m/gE5O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hRugxQAAAN0AAAAPAAAAAAAAAAAAAAAAAJgCAABkcnMv&#10;ZG93bnJldi54bWxQSwUGAAAAAAQABAD1AAAAigMAAAAA&#10;" path="m,l,85,72,43,,e" fillcolor="black" stroked="f">
                    <v:path arrowok="t" o:connecttype="custom" o:connectlocs="0,2185;0,2270;72,2228;0,2185" o:connectangles="0,0,0,0"/>
                  </v:shape>
                </v:group>
                <v:group id="Group 3856" o:spid="_x0000_s1077" style="position:absolute;left:6961;top:2185;width:72;height:85" coordorigin="6961,2185" coordsize="7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8JXjwwAAAN0AAAAP&#10;AAAAAAAAAAAAAAAAAKoCAABkcnMvZG93bnJldi54bWxQSwUGAAAAAAQABAD6AAAAmgMAAAAA&#10;">
                  <v:shape id="Freeform 3857" o:spid="_x0000_s1078" style="position:absolute;left:6961;top:2185;width:72;height:85;visibility:visible;mso-wrap-style:square;v-text-anchor:top" coordsize="7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vMHscA&#10;AADdAAAADwAAAGRycy9kb3ducmV2LnhtbESPT2sCMRTE70K/Q3gFL9LNVq3YrVGKslCEUqo99PjY&#10;vP1DNy9LEtf12zeC4HGYmd8wq81gWtGT841lBc9JCoK4sLrhSsHPMX9agvABWWNrmRRcyMNm/TBa&#10;Yabtmb+pP4RKRAj7DBXUIXSZlL6oyaBPbEccvdI6gyFKV0nt8BzhppXTNF1Igw3HhRo72tZU/B1O&#10;RkHujqeJ+VzMv8xvvpv0Q9/5fanU+HF4fwMRaAj38K39oRXMli+vcH0Tn4B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LzB7HAAAA3QAAAA8AAAAAAAAAAAAAAAAAmAIAAGRy&#10;cy9kb3ducmV2LnhtbFBLBQYAAAAABAAEAPUAAACMAwAAAAA=&#10;" path="m72,43l,85,,,72,43e" filled="f" strokeweight=".23356mm">
                    <v:path arrowok="t" o:connecttype="custom" o:connectlocs="72,2228;0,2270;0,2185;72,2228" o:connectangles="0,0,0,0"/>
                  </v:shape>
                </v:group>
                <v:group id="Group 3854" o:spid="_x0000_s1079" style="position:absolute;left:6961;top:2228;width:72;height:42" coordorigin="6961,2228" coordsize="7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V6lNYwwAAAN0AAAAP&#10;AAAAAAAAAAAAAAAAAKoCAABkcnMvZG93bnJldi54bWxQSwUGAAAAAAQABAD6AAAAmgMAAAAA&#10;">
                  <v:shape id="Freeform 3855" o:spid="_x0000_s1080" style="position:absolute;left:6961;top:2228;width:72;height:42;visibility:visible;mso-wrap-style:square;v-text-anchor:top" coordsize="7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qBKMYA&#10;AADdAAAADwAAAGRycy9kb3ducmV2LnhtbESPQWvCQBSE7wX/w/IEb3WTCkGiq4gS6KUttb14e+w+&#10;k5js2zS7Jum/7xYKPQ4z8w2z3U+2FQP1vnasIF0mIIi1MzWXCj4/isc1CB+QDbaOScE3edjvZg9b&#10;zI0b+Z2GcyhFhLDPUUEVQpdL6XVFFv3SdcTRu7reYoiyL6XpcYxw28qnJMmkxZrjQoUdHSvSzflu&#10;FRxfC307NYO+DC/hblr3Vnx5qdRiPh02IAJN4T/81342ClbrLIXfN/EJ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qBKMYAAADdAAAADwAAAAAAAAAAAAAAAACYAgAAZHJz&#10;L2Rvd25yZXYueG1sUEsFBgAAAAAEAAQA9QAAAIsDAAAAAA==&#10;" path="m,42l72,e" filled="f" strokeweight=".23356mm">
                    <v:path arrowok="t" o:connecttype="custom" o:connectlocs="0,2270;72,2228" o:connectangles="0,0"/>
                  </v:shape>
                </v:group>
                <v:group id="Group 3852" o:spid="_x0000_s1081" style="position:absolute;left:6844;top:2228;width:117;height:2" coordorigin="6844,2228" coordsize="11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p0aLTFAAAA3QAA&#10;AA8AAAAAAAAAAAAAAAAAqgIAAGRycy9kb3ducmV2LnhtbFBLBQYAAAAABAAEAPoAAACcAwAAAAA=&#10;">
                  <v:shape id="Freeform 3853" o:spid="_x0000_s1082" style="position:absolute;left:6844;top:2228;width:117;height:2;visibility:visible;mso-wrap-style:square;v-text-anchor:top" coordsize="1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keVMYA&#10;AADdAAAADwAAAGRycy9kb3ducmV2LnhtbESPT2vCQBTE7wW/w/IEL0U3KkiIriKCIB4sTYt6fGSf&#10;+WP2bciuMX77bqHQ4zAzv2FWm97UoqPWlZYVTCcRCOLM6pJzBd9f+3EMwnlkjbVlUvAiB5v14G2F&#10;ibZP/qQu9bkIEHYJKii8bxIpXVaQQTexDXHwbrY16INsc6lbfAa4qeUsihbSYMlhocCGdgVl9/Rh&#10;FFTx4f1xv6bUnc4fOrruq+PxUik1GvbbJQhPvf8P/7UPWsE8Xszh9014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keVMYAAADdAAAADwAAAAAAAAAAAAAAAACYAgAAZHJz&#10;L2Rvd25yZXYueG1sUEsFBgAAAAAEAAQA9QAAAIsDAAAAAA==&#10;" path="m117,l,e" filled="f" strokeweight=".16056mm">
                    <v:path arrowok="t" o:connecttype="custom" o:connectlocs="117,0;0,0" o:connectangles="0,0"/>
                  </v:shape>
                </v:group>
                <v:group id="Group 3850" o:spid="_x0000_s1083" style="position:absolute;left:6440;top:2564;width:701;height:2" coordorigin="6440,2564" coordsize="7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FVW8YAAADdAAAADwAAAGRycy9kb3ducmV2LnhtbESPT4vCMBTE7wt+h/AE&#10;b2ta3RWpRhFZxYMs+AfE26N5tsXmpTTZtn77jSB4HGbmN8x82ZlSNFS7wrKCeBiBIE6tLjhTcD5t&#10;PqcgnEfWWFomBQ9ysFz0PuaYaNvygZqjz0SAsEtQQe59lUjp0pwMuqGtiIN3s7VBH2SdSV1jG+Cm&#10;lKMomkiDBYeFHCta55Tej39GwbbFdjWOf5r9/bZ+XE/fv5d9TEoN+t1qBsJT59/hV3unFYynky9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0VVbxgAAAN0A&#10;AAAPAAAAAAAAAAAAAAAAAKoCAABkcnMvZG93bnJldi54bWxQSwUGAAAAAAQABAD6AAAAnQMAAAAA&#10;">
                  <v:shape id="Freeform 3851" o:spid="_x0000_s1084" style="position:absolute;left:6440;top:2564;width:701;height:2;visibility:visible;mso-wrap-style:square;v-text-anchor:top" coordsize="7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tHFMUA&#10;AADdAAAADwAAAGRycy9kb3ducmV2LnhtbESPQWvCQBSE7wX/w/IK3urG1gZJXUUEIRdBo94f2dds&#10;bPZtmt1q9Ne7QsHjMDPfMLNFbxtxps7XjhWMRwkI4tLpmisFh/36bQrCB2SNjWNScCUPi/ngZYaZ&#10;dhfe0bkIlYgQ9hkqMCG0mZS+NGTRj1xLHL1v11kMUXaV1B1eItw28j1JUmmx5rhgsKWVofKn+LMK&#10;1tvbLj+M09/jxqxOp8TlvigmSg1f++UXiEB9eIb/27lW8DFNP+HxJj4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q0cUxQAAAN0AAAAPAAAAAAAAAAAAAAAAAJgCAABkcnMv&#10;ZG93bnJldi54bWxQSwUGAAAAAAQABAD1AAAAigMAAAAA&#10;" path="m,l701,e" filled="f" strokeweight=".16056mm">
                    <v:path arrowok="t" o:connecttype="custom" o:connectlocs="0,0;701,0" o:connectangles="0,0"/>
                  </v:shape>
                </v:group>
                <v:group id="Group 3848" o:spid="_x0000_s1085" style="position:absolute;left:5175;top:1211;width:1566;height:271" coordorigin="5175,1211" coordsize="1566,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9ut8UAAADdAAAADwAAAGRycy9kb3ducmV2LnhtbESPQYvCMBSE7wv+h/AE&#10;b2taZYtUo4ioeBBhdWHx9miebbF5KU1s6783C8Ieh5n5hlmselOJlhpXWlYQjyMQxJnVJecKfi67&#10;zxkI55E1VpZJwZMcrJaDjwWm2nb8Te3Z5yJA2KWooPC+TqV0WUEG3djWxMG72cagD7LJpW6wC3BT&#10;yUkUJdJgyWGhwJo2BWX388Mo2HfYrafxtj3eb5vn9fJ1+j3GpNRo2K/nIDz1/j/8bh+0guksSeD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VPbrfFAAAA3QAA&#10;AA8AAAAAAAAAAAAAAAAAqgIAAGRycy9kb3ducmV2LnhtbFBLBQYAAAAABAAEAPoAAACcAwAAAAA=&#10;">
                  <v:shape id="Freeform 3849" o:spid="_x0000_s1086" style="position:absolute;left:5175;top:1211;width:1566;height:271;visibility:visible;mso-wrap-style:square;v-text-anchor:top" coordsize="156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VzsQA&#10;AADdAAAADwAAAGRycy9kb3ducmV2LnhtbESPT4vCMBTE74LfITxhL7KmKthSjbIsLuvVf/e3zbMt&#10;bV5KE2vXT28EweMwM79hVpve1KKj1pWWFUwnEQjizOqScwWn489nAsJ5ZI21ZVLwTw426+Fgham2&#10;N95Td/C5CBB2KSoovG9SKV1WkEE3sQ1x8C62NeiDbHOpW7wFuKnlLIoW0mDJYaHAhr4LyqrD1Sho&#10;fqfVLvGnstqe/8azKu6S+1wq9THqv5YgPPX+HX61d1rBPFnE8HwTno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CVc7EAAAA3QAAAA8AAAAAAAAAAAAAAAAAmAIAAGRycy9k&#10;b3ducmV2LnhtbFBLBQYAAAAABAAEAPUAAACJAwAAAAA=&#10;" path="m,271r1566,l1566,,,,,271xe" filled="f" strokeweight=".23356mm">
                    <v:path arrowok="t" o:connecttype="custom" o:connectlocs="0,1482;1566,1482;1566,1211;0,1211;0,1482" o:connectangles="0,0,0,0,0"/>
                  </v:shape>
                </v:group>
                <v:group id="Group 3846" o:spid="_x0000_s1087" style="position:absolute;left:5194;top:1406;width:1528;height:2" coordorigin="5194,1406" coordsize="15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rnF9ewwAAAN0AAAAP&#10;AAAAAAAAAAAAAAAAAKoCAABkcnMvZG93bnJldi54bWxQSwUGAAAAAAQABAD6AAAAmgMAAAAA&#10;">
                  <v:shape id="Freeform 3847" o:spid="_x0000_s1088" style="position:absolute;left:5194;top:1406;width:1528;height:2;visibility:visible;mso-wrap-style:square;v-text-anchor:top" coordsize="15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VAMQA&#10;AADdAAAADwAAAGRycy9kb3ducmV2LnhtbESPQWvCQBSE7wX/w/IK3urGCmJTVwkWQQ+CWsHrI/ua&#10;hGbfxt2Nif/eFQSPw8x8w8yXvanFlZyvLCsYjxIQxLnVFRcKTr/rjxkIH5A11pZJwY08LBeDtzmm&#10;2nZ8oOsxFCJC2KeooAyhSaX0eUkG/cg2xNH7s85giNIVUjvsItzU8jNJptJgxXGhxIZWJeX/x9Yo&#10;aFt3ySdJHczPLst8t+XLfnxWavjeZ98gAvXhFX62N1rBZDb9gseb+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lQDEAAAA3QAAAA8AAAAAAAAAAAAAAAAAmAIAAGRycy9k&#10;b3ducmV2LnhtbFBLBQYAAAAABAAEAPUAAACJAwAAAAA=&#10;" path="m,l1528,e" filled="f" strokeweight=".17517mm">
                    <v:path arrowok="t" o:connecttype="custom" o:connectlocs="0,0;1528,0" o:connectangles="0,0"/>
                  </v:shape>
                </v:group>
                <v:group id="Group 3844" o:spid="_x0000_s1089" style="position:absolute;left:5937;top:1482;width:22;height:947" coordorigin="5937,1482" coordsize="22,9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PFhcQAAADdAAAADwAAAGRycy9kb3ducmV2LnhtbERPTWvCQBC9F/wPyxS8&#10;1U2U1pC6BpEqHqSgEUpvQ3ZMQrKzIbtN4r/vHgo9Pt73JptMKwbqXW1ZQbyIQBAXVtdcKrjlh5cE&#10;hPPIGlvLpOBBDrLt7GmDqbYjX2i4+lKEEHYpKqi871IpXVGRQbewHXHg7rY36APsS6l7HEO4aeUy&#10;it6kwZpDQ4Ud7SsqmuuPUXAccdyt4o/h3Nz3j+/89fPrHJNS8+dp9w7C0+T/xX/uk1awStZ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DPFhcQAAADdAAAA&#10;DwAAAAAAAAAAAAAAAACqAgAAZHJzL2Rvd25yZXYueG1sUEsFBgAAAAAEAAQA+gAAAJsDAAAAAA==&#10;">
                  <v:shape id="Freeform 3845" o:spid="_x0000_s1090" style="position:absolute;left:5937;top:1482;width:22;height:947;visibility:visible;mso-wrap-style:square;v-text-anchor:top" coordsize="22,9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ECNsQA&#10;AADdAAAADwAAAGRycy9kb3ducmV2LnhtbESPUWvCMBSF34X9h3AHvmlaHVM6ozhF0MdZf8CluTZl&#10;yU1pMlv365eB4OPhnPMdzmozOCtu1IXGs4J8moEgrrxuuFZwKQ+TJYgQkTVaz6TgTgE265fRCgvt&#10;e/6i2znWIkE4FKjAxNgWUobKkMMw9S1x8q6+cxiT7GqpO+wT3Fk5y7J36bDhtGCwpZ2h6vv84xQM&#10;p3LxNrsf9ubztD32vzbaMtdKjV+H7QeISEN8hh/to1YwXy5y+H+Tn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BAjbEAAAA3QAAAA8AAAAAAAAAAAAAAAAAmAIAAGRycy9k&#10;b3ducmV2LnhtbFBLBQYAAAAABAAEAPUAAACJAwAAAAA=&#10;" path="m,947l21,e" filled="f" strokeweight=".16056mm">
                    <v:path arrowok="t" o:connecttype="custom" o:connectlocs="0,2429;21,1482" o:connectangles="0,0"/>
                  </v:shape>
                </v:group>
                <v:group id="Group 3842" o:spid="_x0000_s1091" style="position:absolute;left:4903;top:2185;width:72;height:85" coordorigin="4903,2185" coordsize="7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3+acYAAADdAAAADwAAAGRycy9kb3ducmV2LnhtbESPT4vCMBTE7wt+h/CE&#10;va1plV2lGkVElz2I4B8Qb4/m2Rabl9LEtn57Iwh7HGbmN8xs0ZlSNFS7wrKCeBCBIE6tLjhTcDpu&#10;viYgnEfWWFomBQ9ysJj3PmaYaNvynpqDz0SAsEtQQe59lUjp0pwMuoGtiIN3tbVBH2SdSV1jG+Cm&#10;lMMo+pEGCw4LOVa0yim9He5GwW+L7XIUr5vt7bp6XI7fu/M2JqU++91yCsJT5//D7/afVjCajIf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rf5pxgAAAN0A&#10;AAAPAAAAAAAAAAAAAAAAAKoCAABkcnMvZG93bnJldi54bWxQSwUGAAAAAAQABAD6AAAAnQMAAAAA&#10;">
                  <v:shape id="Freeform 3843" o:spid="_x0000_s1092" style="position:absolute;left:4903;top:2185;width:72;height:85;visibility:visible;mso-wrap-style:square;v-text-anchor:top" coordsize="7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tBw8UA&#10;AADdAAAADwAAAGRycy9kb3ducmV2LnhtbESPzWoCMRSF94W+Q7gFN6IZnVJlNIoKFYsrrQuX18nt&#10;zNTJzZCkOvr0plDo8nB+Ps503ppaXMj5yrKCQT8BQZxbXXGh4PD53huD8AFZY22ZFNzIw3z2/DTF&#10;TNsr7+iyD4WII+wzVFCG0GRS+rwkg75vG+LofVlnMETpCqkdXuO4qeUwSd6kwYojocSGViXl5/2P&#10;iZBwe71/L6l76uLRu7XefqRLp1TnpV1MQARqw3/4r73RCtLxKIXfN/EJ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C0HDxQAAAN0AAAAPAAAAAAAAAAAAAAAAAJgCAABkcnMv&#10;ZG93bnJldi54bWxQSwUGAAAAAAQABAD1AAAAigMAAAAA&#10;" path="m,l,85,72,43,,e" fillcolor="black" stroked="f">
                    <v:path arrowok="t" o:connecttype="custom" o:connectlocs="0,2185;0,2270;72,2228;0,2185" o:connectangles="0,0,0,0"/>
                  </v:shape>
                </v:group>
                <v:group id="Group 3840" o:spid="_x0000_s1093" style="position:absolute;left:4903;top:2185;width:72;height:85" coordorigin="4903,2185" coordsize="7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wjDhscAAADdAAAADwAAAGRycy9kb3ducmV2LnhtbESPT2vCQBTE7wW/w/KE&#10;3nQTbVWiq4jU0oMI/gHx9sg+k2D2bciuSfz23YLQ4zAzv2EWq86UoqHaFZYVxMMIBHFqdcGZgvNp&#10;O5iBcB5ZY2mZFDzJwWrZe1tgom3LB2qOPhMBwi5BBbn3VSKlS3My6Ia2Ig7ezdYGfZB1JnWNbYCb&#10;Uo6iaCINFhwWcqxok1N6Pz6Mgu8W2/U4/mp299vmeT197i+7mJR673frOQhPnf8Pv9o/WsF4Nv2A&#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wjDhscAAADd&#10;AAAADwAAAAAAAAAAAAAAAACqAgAAZHJzL2Rvd25yZXYueG1sUEsFBgAAAAAEAAQA+gAAAJ4DAAAA&#10;AA==&#10;">
                  <v:shape id="Freeform 3841" o:spid="_x0000_s1094" style="position:absolute;left:4903;top:2185;width:72;height:85;visibility:visible;mso-wrap-style:square;v-text-anchor:top" coordsize="7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Oae8cA&#10;AADdAAAADwAAAGRycy9kb3ducmV2LnhtbESPT2sCMRTE70K/Q3gFL9LNVq2VrVGKslCEUqo99PjY&#10;vP1DNy9LEtf12zeC4HGYmd8wq81gWtGT841lBc9JCoK4sLrhSsHPMX9agvABWWNrmRRcyMNm/TBa&#10;Yabtmb+pP4RKRAj7DBXUIXSZlL6oyaBPbEccvdI6gyFKV0nt8BzhppXTNF1Igw3HhRo72tZU/B1O&#10;RkHujqeJ+VzMv8xvvpv0Q9/5fanU+HF4fwMRaAj38K39oRXMlq8vcH0Tn4B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DzmnvHAAAA3QAAAA8AAAAAAAAAAAAAAAAAmAIAAGRy&#10;cy9kb3ducmV2LnhtbFBLBQYAAAAABAAEAPUAAACMAwAAAAA=&#10;" path="m72,43l,85,,,72,43e" filled="f" strokeweight=".23356mm">
                    <v:path arrowok="t" o:connecttype="custom" o:connectlocs="72,2228;0,2270;0,2185;72,2228" o:connectangles="0,0,0,0"/>
                  </v:shape>
                </v:group>
                <v:group id="Group 3838" o:spid="_x0000_s1095" style="position:absolute;left:4903;top:2228;width:72;height:42" coordorigin="4903,2228" coordsize="7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lvhqxgAAAN0A&#10;AAAPAAAAAAAAAAAAAAAAAKoCAABkcnMvZG93bnJldi54bWxQSwUGAAAAAAQABAD6AAAAnQMAAAAA&#10;">
                  <v:shape id="Freeform 3839" o:spid="_x0000_s1096" style="position:absolute;left:4903;top:2228;width:72;height:42;visibility:visible;mso-wrap-style:square;v-text-anchor:top" coordsize="7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YqGsUA&#10;AADdAAAADwAAAGRycy9kb3ducmV2LnhtbESPQWvCQBSE7wX/w/IEb3VjhSrRVcQS8GKl6sXbY/eZ&#10;RLNvY3aN6b/vCgWPw8x8w8yXna1ES40vHSsYDRMQxNqZknMFx0P2PgXhA7LByjEp+CUPy0XvbY6p&#10;cQ/+oXYfchEh7FNUUIRQp1J6XZBFP3Q1cfTOrrEYomxyaRp8RLit5EeSfEqLJceFAmtaF6Sv+7tV&#10;sP7O9OXr2upTuw13U7lddvNSqUG/W81ABOrCK/zf3hgF4+lkAs838Qn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pioaxQAAAN0AAAAPAAAAAAAAAAAAAAAAAJgCAABkcnMv&#10;ZG93bnJldi54bWxQSwUGAAAAAAQABAD1AAAAigMAAAAA&#10;" path="m,42l72,e" filled="f" strokeweight=".23356mm">
                    <v:path arrowok="t" o:connecttype="custom" o:connectlocs="0,2270;72,2228" o:connectangles="0,0"/>
                  </v:shape>
                </v:group>
                <v:group id="Group 3836" o:spid="_x0000_s1097" style="position:absolute;left:4786;top:2228;width:118;height:2" coordorigin="4786,2228" coordsize="1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kXJg8QAAADdAAAADwAAAGRycy9kb3ducmV2LnhtbERPTWvCQBC9F/wPyxS8&#10;1U2U1pC6BpEqHqSgEUpvQ3ZMQrKzIbtN4r/vHgo9Pt73JptMKwbqXW1ZQbyIQBAXVtdcKrjlh5cE&#10;hPPIGlvLpOBBDrLt7GmDqbYjX2i4+lKEEHYpKqi871IpXVGRQbewHXHg7rY36APsS6l7HEO4aeUy&#10;it6kwZpDQ4Ud7SsqmuuPUXAccdyt4o/h3Nz3j+/89fPrHJNS8+dp9w7C0+T/xX/uk1awStZ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kXJg8QAAADdAAAA&#10;DwAAAAAAAAAAAAAAAACqAgAAZHJzL2Rvd25yZXYueG1sUEsFBgAAAAAEAAQA+gAAAJsDAAAAAA==&#10;">
                  <v:shape id="Freeform 3837" o:spid="_x0000_s1098" style="position:absolute;left:4786;top:2228;width:118;height:2;visibility:visible;mso-wrap-style:square;v-text-anchor:top" coordsize="1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9W/8cA&#10;AADdAAAADwAAAGRycy9kb3ducmV2LnhtbESPzWvCQBTE7wX/h+UJvRTdWONXdJVSKOhF8OPi7ZF9&#10;JiHZt0t21bR/fVco9DjMzG+Y1aYzjbhT6yvLCkbDBARxbnXFhYLz6WswB+EDssbGMin4Jg+bde9l&#10;hZm2Dz7Q/RgKESHsM1RQhuAyKX1ekkE/tI44elfbGgxRtoXULT4i3DTyPUmm0mDFcaFER58l5fXx&#10;ZhTs6nTr9qmr6TJ+O6SL5BL0z0Sp1373sQQRqAv/4b/2VisYz2cLeL6JT0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B/Vv/HAAAA3QAAAA8AAAAAAAAAAAAAAAAAmAIAAGRy&#10;cy9kb3ducmV2LnhtbFBLBQYAAAAABAAEAPUAAACMAwAAAAA=&#10;" path="m117,l,e" filled="f" strokeweight=".16056mm">
                    <v:path arrowok="t" o:connecttype="custom" o:connectlocs="117,0;0,0" o:connectangles="0,0"/>
                  </v:shape>
                </v:group>
                <v:group id="Group 3834" o:spid="_x0000_s1099" style="position:absolute;left:3103;top:1211;width:1806;height:271" coordorigin="3103,1211" coordsize="1806,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5rWiwwAAAN0AAAAP&#10;AAAAAAAAAAAAAAAAAKoCAABkcnMvZG93bnJldi54bWxQSwUGAAAAAAQABAD6AAAAmgMAAAAA&#10;">
                  <v:shape id="Freeform 3835" o:spid="_x0000_s1100" style="position:absolute;left:3103;top:1211;width:1806;height:271;visibility:visible;mso-wrap-style:square;v-text-anchor:top" coordsize="180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ekgMYA&#10;AADdAAAADwAAAGRycy9kb3ducmV2LnhtbESPQWvCQBSE7wX/w/IEb3VjBQ3RVdpCQUI9aBQ8Pnaf&#10;SWj2bciumvbXdwXB4zAz3zDLdW8bcaXO144VTMYJCGLtTM2lgkPx9ZqC8AHZYOOYFPySh/Vq8LLE&#10;zLgb7+i6D6WIEPYZKqhCaDMpva7Ioh+7ljh6Z9dZDFF2pTQd3iLcNvItSWbSYs1xocKWPivSP/uL&#10;VdBv/1r9nW+Puf7YzGf1qcjDtFBqNOzfFyAC9eEZfrQ3RsE0TSdwfxOfgF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ekgMYAAADdAAAADwAAAAAAAAAAAAAAAACYAgAAZHJz&#10;L2Rvd25yZXYueG1sUEsFBgAAAAAEAAQA9QAAAIsDAAAAAA==&#10;" path="m,271r1807,l1807,,,,,271xe" filled="f" strokeweight=".23356mm">
                    <v:path arrowok="t" o:connecttype="custom" o:connectlocs="0,1482;1807,1482;1807,1211;0,1211;0,1482" o:connectangles="0,0,0,0,0"/>
                  </v:shape>
                </v:group>
                <v:group id="Group 3832" o:spid="_x0000_s1101" style="position:absolute;left:3122;top:1406;width:1770;height:2" coordorigin="3122,1406" coordsize="17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p4jk7FAAAA3QAA&#10;AA8AAAAAAAAAAAAAAAAAqgIAAGRycy9kb3ducmV2LnhtbFBLBQYAAAAABAAEAPoAAACcAwAAAAA=&#10;">
                  <v:shape id="Freeform 3833" o:spid="_x0000_s1102" style="position:absolute;left:3122;top:1406;width:1770;height:2;visibility:visible;mso-wrap-style:square;v-text-anchor:top" coordsize="1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MZysUA&#10;AADdAAAADwAAAGRycy9kb3ducmV2LnhtbESPQWvCQBSE70L/w/IEL1I3KpQluopYK+KtsQWPz+wz&#10;CWbfhuzWxH/vFgo9DjPzDbNc97YWd2p95VjDdJKAIM6dqbjQ8HX6eFUgfEA2WDsmDQ/ysF69DJaY&#10;GtfxJ92zUIgIYZ+ihjKEJpXS5yVZ9BPXEEfv6lqLIcq2kKbFLsJtLWdJ8iYtVhwXSmxoW1J+y36s&#10;BlOf3rsjfW+Vas7j/Sa43aU4aD0a9psFiEB9+A//tQ9Gw1ypOfy+iU9Ar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kxnKxQAAAN0AAAAPAAAAAAAAAAAAAAAAAJgCAABkcnMv&#10;ZG93bnJldi54bWxQSwUGAAAAAAQABAD1AAAAigMAAAAA&#10;" path="m,l1770,e" filled="f" strokeweight=".17517mm">
                    <v:path arrowok="t" o:connecttype="custom" o:connectlocs="0,0;1770,0" o:connectangles="0,0"/>
                  </v:shape>
                </v:group>
                <v:group id="Group 3830" o:spid="_x0000_s1103" style="position:absolute;left:4007;top:1482;width:1930;height:947" coordorigin="4007,1482" coordsize="1930,9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t2zocYAAADdAAAADwAAAGRycy9kb3ducmV2LnhtbESPQWvCQBSE70L/w/IK&#10;3nSTqiWkriJSxYMI1ULp7ZF9JsHs25Bdk/jvXUHwOMzMN8x82ZtKtNS40rKCeByBIM6sLjlX8Hva&#10;jBIQziNrrCyTghs5WC7eBnNMte34h9qjz0WAsEtRQeF9nUrpsoIMurGtiYN3to1BH2STS91gF+Cm&#10;kh9R9CkNlhwWCqxpXVB2OV6Ngm2H3WoSf7f7y3l9+z/NDn/7mJQavverLxCeev8KP9s7rWCSJFN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3bOhxgAAAN0A&#10;AAAPAAAAAAAAAAAAAAAAAKoCAABkcnMvZG93bnJldi54bWxQSwUGAAAAAAQABAD6AAAAnQMAAAAA&#10;">
                  <v:shape id="Freeform 3831" o:spid="_x0000_s1104" style="position:absolute;left:4007;top:1482;width:1930;height:947;visibility:visible;mso-wrap-style:square;v-text-anchor:top" coordsize="1930,9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FTp8MA&#10;AADdAAAADwAAAGRycy9kb3ducmV2LnhtbESPT4vCMBTE78J+h/CEvWmqS6VWo+wKirAn/90fzbMt&#10;Ni8lyWr10xthweMwM79h5svONOJKzteWFYyGCQjiwuqaSwXHw3qQgfABWWNjmRTcycNy8dGbY67t&#10;jXd03YdSRAj7HBVUIbS5lL6oyKAf2pY4emfrDIYoXSm1w1uEm0aOk2QiDdYcFypsaVVRcdn/GQXp&#10;z+FUZOZx2uzGeKfj1k1T/6vUZ7/7noEI1IV3+L+91Qq+siyF15v4BO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MFTp8MAAADdAAAADwAAAAAAAAAAAAAAAACYAgAAZHJzL2Rv&#10;d25yZXYueG1sUEsFBgAAAAAEAAQA9QAAAIgDAAAAAA==&#10;" path="m1930,947l,e" filled="f" strokeweight=".16056mm">
                    <v:path arrowok="t" o:connecttype="custom" o:connectlocs="1930,2429;0,1482" o:connectangles="0,0"/>
                  </v:shape>
                </v:group>
                <v:group id="Group 3828" o:spid="_x0000_s1105" style="position:absolute;left:7658;top:2700;width:14;height:1459" coordorigin="7658,2700" coordsize="14,1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OITcUAAADdAAAADwAAAGRycy9kb3ducmV2LnhtbESPQYvCMBSE7wv+h/AE&#10;b2taZaVUo4ioeBBhdWHx9miebbF5KU1s6783C8Ieh5n5hlmselOJlhpXWlYQjyMQxJnVJecKfi67&#10;zwSE88gaK8uk4EkOVsvBxwJTbTv+pvbscxEg7FJUUHhfp1K6rCCDbmxr4uDdbGPQB9nkUjfYBbip&#10;5CSKZtJgyWGhwJo2BWX388Mo2HfYrafxtj3eb5vn9fJ1+j3GpNRo2K/nIDz1/j/8bh+0gmmSzOD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VDiE3FAAAA3QAA&#10;AA8AAAAAAAAAAAAAAAAAqgIAAGRycy9kb3ducmV2LnhtbFBLBQYAAAAABAAEAPoAAACcAwAAAAA=&#10;">
                  <v:shape id="Freeform 3829" o:spid="_x0000_s1106" style="position:absolute;left:7658;top:2700;width:14;height:1459;visibility:visible;mso-wrap-style:square;v-text-anchor:top" coordsize="14,14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msMYA&#10;AADdAAAADwAAAGRycy9kb3ducmV2LnhtbESPQWvCQBSE74L/YXlCb3VjpZqmbsQGSvVQqDbg9ZF9&#10;TUKyb0N2a9J/7woFj8PMfMNstqNpxYV6V1tWsJhHIIgLq2suFeTf748xCOeRNbaWScEfOdim08kG&#10;E20HPtLl5EsRIOwSVFB53yVSuqIig25uO+Lg/djeoA+yL6XucQhw08qnKFpJgzWHhQo7yioqmtOv&#10;UZDR8/Dhvuic5232tjpE58+XZqnUw2zcvYLwNPp7+L+91wqWcbyG25vwBGR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9msMYAAADdAAAADwAAAAAAAAAAAAAAAACYAgAAZHJz&#10;L2Rvd25yZXYueG1sUEsFBgAAAAAEAAQA9QAAAIsDAAAAAA==&#10;" path="m,l14,1459e" filled="f" strokeweight=".16056mm">
                    <v:path arrowok="t" o:connecttype="custom" o:connectlocs="0,2700;14,4159" o:connectangles="0,0"/>
                  </v:shape>
                </v:group>
                <v:group id="Group 3826" o:spid="_x0000_s1107" style="position:absolute;left:7142;top:4159;width:1059;height:270" coordorigin="7142,4159" coordsize="1059,2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kLmkwwAAAN0AAAAP&#10;AAAAAAAAAAAAAAAAAKoCAABkcnMvZG93bnJldi54bWxQSwUGAAAAAAQABAD6AAAAmgMAAAAA&#10;">
                  <v:shape id="Freeform 3827" o:spid="_x0000_s1108" style="position:absolute;left:7142;top:4159;width:1059;height:270;visibility:visible;mso-wrap-style:square;v-text-anchor:top" coordsize="1059,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2liMcA&#10;AADdAAAADwAAAGRycy9kb3ducmV2LnhtbESPQWvCQBSE74X+h+UVeil10yohRlcpQqWIF9OIHh/Z&#10;1yRt9m3IbmP8964geBxm5htmvhxMI3rqXG1ZwdsoAkFcWF1zqSD//nxNQDiPrLGxTArO5GC5eHyY&#10;Y6rtiXfUZ74UAcIuRQWV920qpSsqMuhGtiUO3o/tDPogu1LqDk8Bbhr5HkWxNFhzWKiwpVVFxV/2&#10;bxTgev1y2MebFU/y7TGPfyXXx16p56fhYwbC0+Dv4Vv7SysYJ8kUrm/CE5C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ptpYjHAAAA3QAAAA8AAAAAAAAAAAAAAAAAmAIAAGRy&#10;cy9kb3ducmV2LnhtbFBLBQYAAAAABAAEAPUAAACMAwAAAAA=&#10;" path="m,271r1060,l1060,,,,,271xe" filled="f" strokeweight=".23356mm">
                    <v:path arrowok="t" o:connecttype="custom" o:connectlocs="0,4430;1060,4430;1060,4159;0,4159;0,4430" o:connectangles="0,0,0,0,0"/>
                  </v:shape>
                </v:group>
                <v:group id="Group 3824" o:spid="_x0000_s1109" style="position:absolute;left:7161;top:4353;width:1022;height:2" coordorigin="7161,4353" coordsize="10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8jf8MAAADdAAAADwAAAGRycy9kb3ducmV2LnhtbERPTYvCMBC9C/sfwgh7&#10;07QrSrcaRcRd9iCCuiDehmZsi82kNLGt/94cBI+P971Y9aYSLTWutKwgHkcgiDOrS84V/J9+RgkI&#10;55E1VpZJwYMcrJYfgwWm2nZ8oPbocxFC2KWooPC+TqV0WUEG3djWxIG72sagD7DJpW6wC+Gmkl9R&#10;NJMGSw4NBda0KSi7He9GwW+H3XoSb9vd7bp5XE7T/XkXk1Kfw349B+Gp92/xy/2nFUyS7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PyN/wwAAAN0AAAAP&#10;AAAAAAAAAAAAAAAAAKoCAABkcnMvZG93bnJldi54bWxQSwUGAAAAAAQABAD6AAAAmgMAAAAA&#10;">
                  <v:shape id="Freeform 3825" o:spid="_x0000_s1110" style="position:absolute;left:7161;top:4353;width:1022;height:2;visibility:visible;mso-wrap-style:square;v-text-anchor:top" coordsize="10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PgaMIA&#10;AADdAAAADwAAAGRycy9kb3ducmV2LnhtbESP0YrCMBRE3wX/IVzBN02roG41igiCsCBo/YBLc7ct&#10;Nje1ibbu1xtB8HGYmTPMatOZSjyocaVlBfE4AkGcWV1yruCS7kcLEM4ja6wsk4InOdis+70VJtq2&#10;fKLH2eciQNglqKDwvk6kdFlBBt3Y1sTB+7ONQR9kk0vdYBvgppKTKJpJgyWHhQJr2hWUXc93o0A6&#10;nXW/7uJTc7fbW3uM/+fTvVLDQbddgvDU+W/40z5oBdPFTwzvN+EJ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g+BowgAAAN0AAAAPAAAAAAAAAAAAAAAAAJgCAABkcnMvZG93&#10;bnJldi54bWxQSwUGAAAAAAQABAD1AAAAhwMAAAAA&#10;" path="m,l1022,e" filled="f" strokeweight=".17517mm">
                    <v:path arrowok="t" o:connecttype="custom" o:connectlocs="0,0;1022,0" o:connectangles="0,0"/>
                  </v:shape>
                </v:group>
                <v:group id="Group 3822" o:spid="_x0000_s1111" style="position:absolute;left:8865;top:4162;width:1533;height:270" coordorigin="8865,4162" coordsize="1533,2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6EYk8YAAADdAAAADwAAAGRycy9kb3ducmV2LnhtbESPT4vCMBTE78J+h/AW&#10;9qZpFcWtRhFxlz2I4B9YvD2aZ1tsXkoT2/rtjSB4HGbmN8x82ZlSNFS7wrKCeBCBIE6tLjhTcDr+&#10;9KcgnEfWWFomBXdysFx89OaYaNvynpqDz0SAsEtQQe59lUjp0pwMuoGtiIN3sbVBH2SdSV1jG+Cm&#10;lMMomkiDBYeFHCta55ReDzej4LfFdjWKN832elnfz8fx7n8bk1Jfn91qBsJT59/hV/tPKxhNv4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RiTxgAAAN0A&#10;AAAPAAAAAAAAAAAAAAAAAKoCAABkcnMvZG93bnJldi54bWxQSwUGAAAAAAQABAD6AAAAnQMAAAAA&#10;">
                  <v:shape id="Freeform 3823" o:spid="_x0000_s1112" style="position:absolute;left:8865;top:4162;width:1533;height:270;visibility:visible;mso-wrap-style:square;v-text-anchor:top" coordsize="1533,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YHG8UA&#10;AADdAAAADwAAAGRycy9kb3ducmV2LnhtbESP3WrCQBSE74W+w3KE3unGCMVGVxFLbUGoNPoAh91j&#10;EsyeDdnNT9++WxB6OczMN8xmN9pa9NT6yrGCxTwBQaydqbhQcL28z1YgfEA2WDsmBT/kYbd9mmww&#10;M27gb+rzUIgIYZ+hgjKEJpPS65Is+rlriKN3c63FEGVbSNPiEOG2lmmSvEiLFceFEhs6lKTveWcV&#10;DDmfdfdxezuezNdwP+q0P3SpUs/Tcb8GEWgM/+FH+9MoWK5el/D3Jj4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gcbxQAAAN0AAAAPAAAAAAAAAAAAAAAAAJgCAABkcnMv&#10;ZG93bnJldi54bWxQSwUGAAAAAAQABAD1AAAAigMAAAAA&#10;" path="m,270r1533,l1533,,,,,270xe" filled="f" strokeweight=".23356mm">
                    <v:path arrowok="t" o:connecttype="custom" o:connectlocs="0,4432;1533,4432;1533,4162;0,4162;0,4432" o:connectangles="0,0,0,0,0"/>
                  </v:shape>
                </v:group>
                <v:group id="Group 3820" o:spid="_x0000_s1113" style="position:absolute;left:8883;top:4356;width:1495;height:2" coordorigin="8883,4356" coordsize="14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QlfMcAAADdAAAADwAAAGRycy9kb3ducmV2LnhtbESPT2vCQBTE7wW/w/KE&#10;3nQTbUWjq4jU0oMI/gHx9sg+k2D2bciuSfz23YLQ4zAzv2EWq86UoqHaFZYVxMMIBHFqdcGZgvNp&#10;O5iCcB5ZY2mZFDzJwWrZe1tgom3LB2qOPhMBwi5BBbn3VSKlS3My6Ia2Ig7ezdYGfZB1JnWNbYCb&#10;Uo6iaCINFhwWcqxok1N6Pz6Mgu8W2/U4/mp299vmeT197i+7mJR673frOQhPnf8Pv9o/WsF4OvuA&#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wQlfMcAAADd&#10;AAAADwAAAAAAAAAAAAAAAACqAgAAZHJzL2Rvd25yZXYueG1sUEsFBgAAAAAEAAQA+gAAAJ4DAAAA&#10;AA==&#10;">
                  <v:shape id="Freeform 3821" o:spid="_x0000_s1114" style="position:absolute;left:8883;top:4356;width:1495;height:2;visibility:visible;mso-wrap-style:square;v-text-anchor:top" coordsize="14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2xWsQA&#10;AADdAAAADwAAAGRycy9kb3ducmV2LnhtbESPQYvCMBCF78L+hzAL3jTdFV2tRlFB8KougrexGZuy&#10;zaTbRFv/vREEj48373vzZovWluJGtS8cK/jqJyCIM6cLzhX8Hja9MQgfkDWWjknBnTws5h+dGaba&#10;Nbyj2z7kIkLYp6jAhFClUvrMkEXfdxVx9C6uthiirHOpa2wi3JbyO0lG0mLBscFgRWtD2d/+auMb&#10;+uc+OpxXZjXZmOXulA+b4/9Jqe5nu5yCCNSG9/ErvdUKBuPJEJ5rIgL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sVrEAAAA3QAAAA8AAAAAAAAAAAAAAAAAmAIAAGRycy9k&#10;b3ducmV2LnhtbFBLBQYAAAAABAAEAPUAAACJAwAAAAA=&#10;" path="m,l1496,e" filled="f" strokeweight=".17517mm">
                    <v:path arrowok="t" o:connecttype="custom" o:connectlocs="0,0;1496,0" o:connectangles="0,0"/>
                  </v:shape>
                </v:group>
                <v:group id="Group 3818" o:spid="_x0000_s1115" style="position:absolute;left:8202;top:4295;width:664;height:2" coordorigin="8202,4295" coordsize="6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oekMYAAADdAAAADwAAAGRycy9kb3ducmV2LnhtbESPT4vCMBTE7wt+h/CE&#10;va1pVxStRhFZFw+y4B8Qb4/m2Rabl9LEtn57Iyx4HGbmN8x82ZlSNFS7wrKCeBCBIE6tLjhTcDpu&#10;viYgnEfWWFomBQ9ysFz0PuaYaNvynpqDz0SAsEtQQe59lUjp0pwMuoGtiIN3tbVBH2SdSV1jG+Cm&#10;lN9RNJYGCw4LOVa0zim9He5GwW+L7WoY/zS723X9uBxHf+ddTEp99rvVDISnzr/D/+2tVjCcTM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mh6QxgAAAN0A&#10;AAAPAAAAAAAAAAAAAAAAAKoCAABkcnMvZG93bnJldi54bWxQSwUGAAAAAAQABAD6AAAAnQMAAAAA&#10;">
                  <v:shape id="Freeform 3819" o:spid="_x0000_s1116" style="position:absolute;left:8202;top:4295;width:664;height:2;visibility:visible;mso-wrap-style:square;v-text-anchor:top" coordsize="66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VmoscA&#10;AADdAAAADwAAAGRycy9kb3ducmV2LnhtbESPS2vDMBCE74X8B7GB3hrZ6SOpGyWEFpNcQsmr0Nti&#10;bWwTa2Uk1XH+fVQo9DjMzDfMbNGbRnTkfG1ZQTpKQBAXVtdcKjjs84cpCB+QNTaWScGVPCzmg7sZ&#10;ZtpeeEvdLpQiQthnqKAKoc2k9EVFBv3ItsTRO1lnMETpSqkdXiLcNHKcJC/SYM1xocKW3isqzrsf&#10;o2C1ST/kZ35Oj0/f6Rc+y85N8pNS98N++QYiUB/+w3/ttVbwOH2dwO+b+ATk/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eVZqLHAAAA3QAAAA8AAAAAAAAAAAAAAAAAmAIAAGRy&#10;cy9kb3ducmV2LnhtbFBLBQYAAAAABAAEAPUAAACMAwAAAAA=&#10;" path="m,l663,2e" filled="f" strokeweight=".16056mm">
                    <v:path arrowok="t" o:connecttype="custom" o:connectlocs="0,4295;663,4297" o:connectangles="0,0"/>
                  </v:shape>
                </v:group>
                <v:group id="Group 3816" o:spid="_x0000_s1117" style="position:absolute;left:4855;top:4492;width:128;height:133" coordorigin="4855,4492" coordsize="128,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kkvecMAAADdAAAADwAAAGRycy9kb3ducmV2LnhtbERPTYvCMBC9C/sfwgh7&#10;07QrSrcaRcRd9iCCuiDehmZsi82kNLGt/94cBI+P971Y9aYSLTWutKwgHkcgiDOrS84V/J9+RgkI&#10;55E1VpZJwYMcrJYfgwWm2nZ8oPbocxFC2KWooPC+TqV0WUEG3djWxIG72sagD7DJpW6wC+Gmkl9R&#10;NJMGSw4NBda0KSi7He9GwW+H3XoSb9vd7bp5XE7T/XkXk1Kfw349B+Gp92/xy/2nFUyS7zA3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SS95wwAAAN0AAAAP&#10;AAAAAAAAAAAAAAAAAKoCAABkcnMvZG93bnJldi54bWxQSwUGAAAAAAQABAD6AAAAmgMAAAAA&#10;">
                  <v:shape id="Freeform 3817" o:spid="_x0000_s1118" style="position:absolute;left:4855;top:4492;width:128;height:133;visibility:visible;mso-wrap-style:square;v-text-anchor:top" coordsize="128,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rKpMUA&#10;AADdAAAADwAAAGRycy9kb3ducmV2LnhtbESPzWrDMBCE74G+g9hAb4mcFIrtRDEhpbSH0pCkD7C1&#10;1j/YWglLdZy3rwqFHIeZ+YbZFpPpxUiDby0rWC0TEMSl1S3XCr4ur4sUhA/IGnvLpOBGHordw2yL&#10;ubZXPtF4DrWIEPY5KmhCcLmUvmzIoF9aRxy9yg4GQ5RDLfWA1wg3vVwnybM02HJcaNDRoaGyO/8Y&#10;Bc67dLx9RvpHh2/0/VIdqvVRqcf5tN+ACDSFe/i//a4VPKVZBn9v4hO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sqkxQAAAN0AAAAPAAAAAAAAAAAAAAAAAJgCAABkcnMv&#10;ZG93bnJldi54bWxQSwUGAAAAAAQABAD1AAAAigMAAAAA&#10;" path="m26,133l128,,,29e" filled="f" strokeweight=".16056mm">
                    <v:path arrowok="t" o:connecttype="custom" o:connectlocs="26,4625;128,4492;0,4521" o:connectangles="0,0,0"/>
                  </v:shape>
                </v:group>
                <v:group id="Group 3814" o:spid="_x0000_s1119" style="position:absolute;left:4599;top:4432;width:854;height:1114" coordorigin="4599,4432" coordsize="854,1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S5ZcQAAADdAAAADwAAAGRycy9kb3ducmV2LnhtbERPy2rCQBTdF/yH4Qru&#10;6iSGlhodRUItXYRCVRB3l8w1CWbuhMw0j7/vLApdHs57ux9NI3rqXG1ZQbyMQBAXVtdcKricj89v&#10;IJxH1thYJgUTOdjvZk9bTLUd+Jv6ky9FCGGXooLK+zaV0hUVGXRL2xIH7m47gz7ArpS6wyGEm0au&#10;ouhVGqw5NFTYUlZR8Tj9GAUfAw6HJH7v88c9m27nl69rHpNSi/l42IDwNPp/8Z/7UytI1lH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tS5ZcQAAADdAAAA&#10;DwAAAAAAAAAAAAAAAACqAgAAZHJzL2Rvd25yZXYueG1sUEsFBgAAAAAEAAQA+gAAAJsDAAAAAA==&#10;">
                  <v:shape id="Freeform 3815" o:spid="_x0000_s1120" style="position:absolute;left:4599;top:4432;width:854;height:1114;visibility:visible;mso-wrap-style:square;v-text-anchor:top" coordsize="854,1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bQYsUA&#10;AADdAAAADwAAAGRycy9kb3ducmV2LnhtbESPQWvCQBSE74L/YXmF3uquWtI2uopYC3oQ2ig9P7LP&#10;JDT7NmTXGP+9KxQ8DjPzDTNf9rYWHbW+cqxhPFIgiHNnKi40HA9fL+8gfEA2WDsmDVfysFwMB3NM&#10;jbvwD3VZKESEsE9RQxlCk0rp85Is+pFriKN3cq3FEGVbSNPiJcJtLSdKJdJixXGhxIbWJeV/2dlq&#10;KKT67d78bpu5/fdqOtkkn+410fr5qV/NQATqwyP8394aDdMPNYb7m/gE5O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RtBixQAAAN0AAAAPAAAAAAAAAAAAAAAAAJgCAABkcnMv&#10;ZG93bnJldi54bWxQSwUGAAAAAAQABAD1AAAAigMAAAAA&#10;" path="m,1114l854,e" filled="f" strokeweight=".16056mm">
                    <v:path arrowok="t" o:connecttype="custom" o:connectlocs="0,5546;854,4432" o:connectangles="0,0"/>
                  </v:shape>
                </v:group>
                <v:group id="Group 3812" o:spid="_x0000_s1121" style="position:absolute;left:4949;top:4162;width:1006;height:270" coordorigin="4949,4162" coordsize="1006,2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qCicUAAADdAAAADwAAAGRycy9kb3ducmV2LnhtbESPQYvCMBSE78L+h/AE&#10;b5pWWXGrUURW2YMsqAvi7dE822LzUprY1n9vhAWPw8x8wyxWnSlFQ7UrLCuIRxEI4tTqgjMFf6ft&#10;cAbCeWSNpWVS8CAHq+VHb4GJti0fqDn6TAQIuwQV5N5XiZQuzcmgG9mKOHhXWxv0QdaZ1DW2AW5K&#10;OY6iqTRYcFjIsaJNTunteDcKdi2260n83exv183jcvr8Pe9jUmrQ79ZzEJ46/w7/t3+0gslXN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KgonFAAAA3QAA&#10;AA8AAAAAAAAAAAAAAAAAqgIAAGRycy9kb3ducmV2LnhtbFBLBQYAAAAABAAEAPoAAACcAwAAAAA=&#10;">
                  <v:shape id="Freeform 3813" o:spid="_x0000_s1122" style="position:absolute;left:4949;top:4162;width:1006;height:270;visibility:visible;mso-wrap-style:square;v-text-anchor:top" coordsize="1006,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MJsUA&#10;AADdAAAADwAAAGRycy9kb3ducmV2LnhtbESPQWvCQBSE74X+h+UVehHdqEVsdBURpCL0YNren9ln&#10;Esy+DbtrjP56VxB6HGbmG2a+7EwtWnK+sqxgOEhAEOdWV1wo+P3Z9KcgfEDWWFsmBVfysFy8vswx&#10;1fbCe2qzUIgIYZ+igjKEJpXS5yUZ9APbEEfvaJ3BEKUrpHZ4iXBTy1GSTKTBiuNCiQ2tS8pP2dko&#10;qA+9Hd9sKL54fWw3H38H/G6dUu9v3WoGIlAX/sPP9lYrGH8mY3i8iU9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L4wmxQAAAN0AAAAPAAAAAAAAAAAAAAAAAJgCAABkcnMv&#10;ZG93bnJldi54bWxQSwUGAAAAAAQABAD1AAAAigMAAAAA&#10;" path="m,270r1007,l1007,,,,,270xe" filled="f" strokeweight=".23356mm">
                    <v:path arrowok="t" o:connecttype="custom" o:connectlocs="0,4432;1007,4432;1007,4162;0,4162;0,4432" o:connectangles="0,0,0,0,0"/>
                  </v:shape>
                </v:group>
                <v:group id="Group 3810" o:spid="_x0000_s1123" style="position:absolute;left:5179;top:4356;width:548;height:2" coordorigin="5179,4356" coordsize="5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ZsYAAADdAAAADwAAAGRycy9kb3ducmV2LnhtbESPQWvCQBSE7wX/w/IE&#10;b7qJWrHRVURUPEihWii9PbLPJJh9G7JrEv+9WxB6HGbmG2a57kwpGqpdYVlBPIpAEKdWF5wp+L7s&#10;h3MQziNrLC2Tggc5WK96b0tMtG35i5qzz0SAsEtQQe59lUjp0pwMupGtiIN3tbVBH2SdSV1jG+Cm&#10;lOMomkmDBYeFHCva5pTeznej4NBiu5nEu+Z0u24fv5f3z59TTEoN+t1mAcJT5//Dr/ZRK5h8RF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779mxgAAAN0A&#10;AAAPAAAAAAAAAAAAAAAAAKoCAABkcnMvZG93bnJldi54bWxQSwUGAAAAAAQABAD6AAAAnQMAAAAA&#10;">
                  <v:shape id="Freeform 3811" o:spid="_x0000_s1124" style="position:absolute;left:5179;top:4356;width:548;height:2;visibility:visible;mso-wrap-style:square;v-text-anchor:top" coordsize="5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3lQccA&#10;AADdAAAADwAAAGRycy9kb3ducmV2LnhtbESP0WrCQBRE3wv+w3KFvgTd2KjY6CaUQokgPpj4AZfs&#10;bRLM3g3ZraZ/3y0U+jjMzBnmkE+mF3caXWdZwWoZgyCure64UXCtPhY7EM4ja+wtk4JvcpBns6cD&#10;pto++EL30jciQNilqKD1fkildHVLBt3SDsTB+7SjQR/k2Eg94iPATS9f4ngrDXYcFloc6L2l+lZ+&#10;GQWuSi6FOd2KczSt191xGzXDKVLqeT697UF4mvx/+K991AqS13gDv2/CE5DZ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Ld5UHHAAAA3QAAAA8AAAAAAAAAAAAAAAAAmAIAAGRy&#10;cy9kb3ducmV2LnhtbFBLBQYAAAAABAAEAPUAAACMAwAAAAA=&#10;" path="m,l548,e" filled="f" strokeweight=".17517mm">
                    <v:path arrowok="t" o:connecttype="custom" o:connectlocs="0,0;548,0" o:connectangles="0,0"/>
                  </v:shape>
                </v:group>
                <v:group id="Group 3808" o:spid="_x0000_s1125" style="position:absolute;left:5956;top:4295;width:1187;height:2" coordorigin="5956,4295" coordsize="1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nGEisUAAADdAAAADwAAAGRycy9kb3ducmV2LnhtbESPQYvCMBSE78L+h/CE&#10;vWnaFcWtRhFxlz2IoC6It0fzbIvNS2liW/+9EQSPw8x8w8yXnSlFQ7UrLCuIhxEI4tTqgjMF/8ef&#10;wRSE88gaS8uk4E4OlouP3hwTbVveU3PwmQgQdgkqyL2vEildmpNBN7QVcfAutjbog6wzqWtsA9yU&#10;8iuKJtJgwWEhx4rWOaXXw80o+G2xXY3iTbO9Xtb383G8O21jUuqz361mIDx1/h1+tf+0gtF3NIH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5xhIrFAAAA3QAA&#10;AA8AAAAAAAAAAAAAAAAAqgIAAGRycy9kb3ducmV2LnhtbFBLBQYAAAAABAAEAPoAAACcAwAAAAA=&#10;">
                  <v:shape id="Freeform 3809" o:spid="_x0000_s1126" style="position:absolute;left:5956;top:4295;width:1187;height:2;visibility:visible;mso-wrap-style:square;v-text-anchor:top" coordsize="11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HjcUA&#10;AADdAAAADwAAAGRycy9kb3ducmV2LnhtbESPS4vCQBCE78L+h6EX9qYTXfCRdRQfCJ4WTUT22GQ6&#10;D8z0hMyo8d/vCILHoqq+oubLztTiRq2rLCsYDiIQxJnVFRcKTumuPwXhPLLG2jIpeJCD5eKjN8dY&#10;2zsf6Zb4QgQIuxgVlN43sZQuK8mgG9iGOHi5bQ36INtC6hbvAW5qOYqisTRYcVgosaFNSdkluRoF&#10;+jfVf4dVnszS7TnHzWmdJedOqa/PbvUDwlPn3+FXe68VfM+iCTzfh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F0eNxQAAAN0AAAAPAAAAAAAAAAAAAAAAAJgCAABkcnMv&#10;ZG93bnJldi54bWxQSwUGAAAAAAQABAD1AAAAigMAAAAA&#10;" path="m1186,l,2e" filled="f" strokeweight=".16056mm">
                    <v:path arrowok="t" o:connecttype="custom" o:connectlocs="1186,4295;0,4297" o:connectangles="0,0"/>
                  </v:shape>
                </v:group>
                <v:group id="Group 3806" o:spid="_x0000_s1127" style="position:absolute;left:6140;top:4813;width:169;height:85" coordorigin="6140,4813" coordsize="16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K1Y8QAAADdAAAADwAAAGRycy9kb3ducmV2LnhtbERPy2rCQBTdF/yH4Qru&#10;6iSGlhodRUItXYRCVRB3l8w1CWbuhMw0j7/vLApdHs57ux9NI3rqXG1ZQbyMQBAXVtdcKricj89v&#10;IJxH1thYJgUTOdjvZk9bTLUd+Jv6ky9FCGGXooLK+zaV0hUVGXRL2xIH7m47gz7ArpS6wyGEm0au&#10;ouhVGqw5NFTYUlZR8Tj9GAUfAw6HJH7v88c9m27nl69rHpNSi/l42IDwNPp/8Z/7UytI1l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KK1Y8QAAADdAAAA&#10;DwAAAAAAAAAAAAAAAACqAgAAZHJzL2Rvd25yZXYueG1sUEsFBgAAAAAEAAQA+gAAAJsDAAAAAA==&#10;">
                  <v:shape id="Freeform 3807" o:spid="_x0000_s1128" style="position:absolute;left:6140;top:4813;width:169;height:85;visibility:visible;mso-wrap-style:square;v-text-anchor:top" coordsize="16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zKb8YA&#10;AADdAAAADwAAAGRycy9kb3ducmV2LnhtbESPQWvCQBSE7wX/w/IEb3VjLcWkboIU1FLoIVGkx0f2&#10;NQnNvg3ZNYn/vlsoeBxmvhlmm02mFQP1rrGsYLWMQBCXVjdcKTif9o8bEM4ja2wtk4IbOcjS2cMW&#10;E21HzmkofCVCCbsEFdTed4mUrqzJoFvajjh437Y36IPsK6l7HEO5aeVTFL1Igw2HhRo7equp/Cmu&#10;RsH6+JWbuNicPz6n8bn0+SEejhelFvNp9wrC0+Tv4X/6XQcujmL4exOegE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izKb8YAAADdAAAADwAAAAAAAAAAAAAAAACYAgAAZHJz&#10;L2Rvd25yZXYueG1sUEsFBgAAAAAEAAQA9QAAAIsDAAAAAA==&#10;" path="m169,l,1,102,84e" filled="f" strokeweight=".16056mm">
                    <v:path arrowok="t" o:connecttype="custom" o:connectlocs="169,4813;0,4814;102,4897" o:connectangles="0,0,0"/>
                  </v:shape>
                </v:group>
                <v:group id="Group 3804" o:spid="_x0000_s1129" style="position:absolute;left:5677;top:5579;width:1724;height:270" coordorigin="5677,5579" coordsize="1724,2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w0vuMQAAADdAAAADwAAAGRycy9kb3ducmV2LnhtbERPy2rCQBTdF/yH4Qru&#10;6iSGlhodRUItXYRCVRB3l8w1CWbuhMw0j7/vLApdHs57ux9NI3rqXG1ZQbyMQBAXVtdcKricj89v&#10;IJxH1thYJgUTOdjvZk9bTLUd+Jv6ky9FCGGXooLK+zaV0hUVGXRL2xIH7m47gz7ArpS6wyGEm0au&#10;ouhVGqw5NFTYUlZR8Tj9GAUfAw6HJH7v88c9m27nl69rHpNSi/l42IDwNPp/8Z/7UytI1nH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w0vuMQAAADdAAAA&#10;DwAAAAAAAAAAAAAAAACqAgAAZHJzL2Rvd25yZXYueG1sUEsFBgAAAAAEAAQA+gAAAJsDAAAAAA==&#10;">
                  <v:shape id="Freeform 3805" o:spid="_x0000_s1130" style="position:absolute;left:5677;top:5579;width:1724;height:270;visibility:visible;mso-wrap-style:square;v-text-anchor:top" coordsize="1724,2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LnacgA&#10;AADdAAAADwAAAGRycy9kb3ducmV2LnhtbESPQWsCMRSE74X+h/AKvZSa3WpLXY1SCorgxdpC6+25&#10;ee5uu3kJSdT13xtB6HGYmW+Y8bQzrTiQD41lBXkvA0FcWt1wpeDrc/b4CiJEZI2tZVJwogDTye3N&#10;GAttj/xBh3WsRIJwKFBBHaMrpAxlTQZDzzri5O2sNxiT9JXUHo8Jblr5lGUv0mDDaaFGR+81lX/r&#10;vVHgZw8/p9/5gF223W0Wq2+3jOWzUvd33dsIRKQu/oev7YVW0B/mOVzepCcgJ2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8udpyAAAAN0AAAAPAAAAAAAAAAAAAAAAAJgCAABk&#10;cnMvZG93bnJldi54bWxQSwUGAAAAAAQABAD1AAAAjQMAAAAA&#10;" path="m,270r1724,l1724,,,,,270xe" filled="f" strokeweight=".23356mm">
                    <v:path arrowok="t" o:connecttype="custom" o:connectlocs="0,5849;1724,5849;1724,5579;0,5579;0,5849" o:connectangles="0,0,0,0,0"/>
                  </v:shape>
                </v:group>
                <v:group id="Group 3802" o:spid="_x0000_s1131" style="position:absolute;left:5695;top:5773;width:1686;height:2" coordorigin="5695,5773" coordsize="16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JMUVMUAAADdAAAADwAAAGRycy9kb3ducmV2LnhtbESPQYvCMBSE78L+h/AE&#10;b5pWWXGrUURW2YMsqAvi7dE822LzUprY1n9vhAWPw8x8wyxWnSlFQ7UrLCuIRxEI4tTqgjMFf6ft&#10;cAbCeWSNpWVS8CAHq+VHb4GJti0fqDn6TAQIuwQV5N5XiZQuzcmgG9mKOHhXWxv0QdaZ1DW2AW5K&#10;OY6iqTRYcFjIsaJNTunteDcKdi2260n83exv183jcvr8Pe9jUmrQ79ZzEJ46/w7/t3+0gslXP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STFFTFAAAA3QAA&#10;AA8AAAAAAAAAAAAAAAAAqgIAAGRycy9kb3ducmV2LnhtbFBLBQYAAAAABAAEAPoAAACcAwAAAAA=&#10;">
                  <v:shape id="Freeform 3803" o:spid="_x0000_s1132" style="position:absolute;left:5695;top:5773;width:1686;height:2;visibility:visible;mso-wrap-style:square;v-text-anchor:top" coordsize="16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KgGccA&#10;AADdAAAADwAAAGRycy9kb3ducmV2LnhtbESPQWvCQBSE7wX/w/IEb83GBkqNboIIBcG2UBsUb6/Z&#10;ZxKafRuyq6b99a4g9DjMzDfMIh9MK87Uu8aygmkUgyAurW64UlB8vT6+gHAeWWNrmRT8koM8Gz0s&#10;MNX2wp903vpKBAi7FBXU3neplK6syaCLbEccvKPtDfog+0rqHi8Bblr5FMfP0mDDYaHGjlY1lT/b&#10;k1Gw0zFb/+4+isNx8/a3XCXF7Huv1GQ8LOcgPA3+P3xvr7WCZDZN4PYmPAGZ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fCoBnHAAAA3QAAAA8AAAAAAAAAAAAAAAAAmAIAAGRy&#10;cy9kb3ducmV2LnhtbFBLBQYAAAAABAAEAPUAAACMAwAAAAA=&#10;" path="m,l1687,e" filled="f" strokeweight=".17517mm">
                    <v:path arrowok="t" o:connecttype="custom" o:connectlocs="0,0;1687,0" o:connectangles="0,0"/>
                  </v:shape>
                </v:group>
                <v:group id="Group 3800" o:spid="_x0000_s1133" style="position:absolute;left:5453;top:4432;width:1086;height:1147" coordorigin="5453,4432" coordsize="1086,11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Ypu8YAAADdAAAADwAAAGRycy9kb3ducmV2LnhtbESPQWvCQBSE7wX/w/IE&#10;b7qJWrHRVURUPEihWii9PbLPJJh9G7JrEv+9WxB6HGbmG2a57kwpGqpdYVlBPIpAEKdWF5wp+L7s&#10;h3MQziNrLC2Tggc5WK96b0tMtG35i5qzz0SAsEtQQe59lUjp0pwMupGtiIN3tbVBH2SdSV1jG+Cm&#10;lOMomkmDBYeFHCva5pTeznej4NBiu5nEu+Z0u24fv5f3z59TTEoN+t1mAcJT5//Dr/ZRK5h8xF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Nim7xgAAAN0A&#10;AAAPAAAAAAAAAAAAAAAAAKoCAABkcnMvZG93bnJldi54bWxQSwUGAAAAAAQABAD6AAAAnQMAAAAA&#10;">
                  <v:shape id="Freeform 3801" o:spid="_x0000_s1134" style="position:absolute;left:5453;top:4432;width:1086;height:1147;visibility:visible;mso-wrap-style:square;v-text-anchor:top" coordsize="1086,1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GpesUA&#10;AADdAAAADwAAAGRycy9kb3ducmV2LnhtbESPQYvCMBSE74L/ITxhb5p2F2W3GkWExWVvVil6ezTP&#10;tti8lCZq9dcbQfA4zMw3zGzRmVpcqHWVZQXxKAJBnFtdcaFgt/0dfoNwHlljbZkU3MjBYt7vzTDR&#10;9sobuqS+EAHCLkEFpfdNIqXLSzLoRrYhDt7RtgZ9kG0hdYvXADe1/IyiiTRYcVgosaFVSfkpPRsF&#10;+ab5398O+l7EcZ1F2XK1X99TpT4G3XIKwlPn3+FX+08r+PqJx/B8E56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al6xQAAAN0AAAAPAAAAAAAAAAAAAAAAAJgCAABkcnMv&#10;ZG93bnJldi54bWxQSwUGAAAAAAQABAD1AAAAigMAAAAA&#10;" path="m1085,1147l,e" filled="f" strokeweight=".16056mm">
                    <v:path arrowok="t" o:connecttype="custom" o:connectlocs="1085,5579;0,4432" o:connectangles="0,0"/>
                  </v:shape>
                </v:group>
                <v:group id="Group 3798" o:spid="_x0000_s1135" style="position:absolute;left:7401;top:4430;width:271;height:1284" coordorigin="7401,4430" coordsize="271,1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6gSV8cAAADdAAAADwAAAGRycy9kb3ducmV2LnhtbESPT2vCQBTE7wW/w/IK&#10;3uomhkpNXYNIFQ9SqAqlt0f2mYRk34bsNn++fbdQ6HGYmd8wm2w0jeipc5VlBfEiAkGcW11xoeB2&#10;PTy9gHAeWWNjmRRM5CDbzh42mGo78Af1F1+IAGGXooLS+zaV0uUlGXQL2xIH7247gz7IrpC6wyHA&#10;TSOXUbSSBisOCyW2tC8pry/fRsFxwGGXxG/9ub7vp6/r8/vnOSal5o/j7hWEp9H/h//aJ60gWccr&#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6gSV8cAAADd&#10;AAAADwAAAAAAAAAAAAAAAACqAgAAZHJzL2Rvd25yZXYueG1sUEsFBgAAAAAEAAQA+gAAAJ4DAAAA&#10;AA==&#10;">
                  <v:shape id="Freeform 3799" o:spid="_x0000_s1136" style="position:absolute;left:7401;top:4430;width:271;height:1284;visibility:visible;mso-wrap-style:square;v-text-anchor:top" coordsize="271,1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prYMYA&#10;AADdAAAADwAAAGRycy9kb3ducmV2LnhtbESPQWsCMRSE7wX/Q3iF3mpWC7pdjSKK1LKXVovg7bF5&#10;bpZuXpYk1fXfN0Khx2FmvmHmy9624kI+NI4VjIYZCOLK6YZrBV+H7XMOIkRkja1jUnCjAMvF4GGO&#10;hXZX/qTLPtYiQTgUqMDE2BVShsqQxTB0HXHyzs5bjEn6WmqP1wS3rRxn2URabDgtGOxobaj63v9Y&#10;Bb7K3tbHssT8/WNblye7mRhzUOrpsV/NQETq43/4r73TCl5eR1O4v0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JprYMYAAADdAAAADwAAAAAAAAAAAAAAAACYAgAAZHJz&#10;L2Rvd25yZXYueG1sUEsFBgAAAAAEAAQA9QAAAIsDAAAAAA==&#10;" path="m271,l,1284e" filled="f" strokeweight=".16056mm">
                    <v:path arrowok="t" o:connecttype="custom" o:connectlocs="271,4430;0,5714" o:connectangles="0,0"/>
                  </v:shape>
                </v:group>
                <v:group id="Group 3796" o:spid="_x0000_s1137" style="position:absolute;left:8747;top:3917;width:73;height:85" coordorigin="8747,3917" coordsize="7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sjvsQAAADdAAAADwAAAGRycy9kb3ducmV2LnhtbERPy2rCQBTdF/yH4Qru&#10;6iSGlhodRUItXYRCVRB3l8w1CWbuhMw0j7/vLApdHs57ux9NI3rqXG1ZQbyMQBAXVtdcKricj89v&#10;IJxH1thYJgUTOdjvZk9bTLUd+Jv6ky9FCGGXooLK+zaV0hUVGXRL2xIH7m47gz7ArpS6wyGEm0au&#10;ouhVGqw5NFTYUlZR8Tj9GAUfAw6HJH7v88c9m27nl69rHpNSi/l42IDwNPp/8Z/7UytI1nG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XsjvsQAAADdAAAA&#10;DwAAAAAAAAAAAAAAAACqAgAAZHJzL2Rvd25yZXYueG1sUEsFBgAAAAAEAAQA+gAAAJsDAAAAAA==&#10;">
                  <v:shape id="Freeform 3797" o:spid="_x0000_s1138" style="position:absolute;left:8747;top:3917;width:73;height:85;visibility:visible;mso-wrap-style:square;v-text-anchor:top" coordsize="7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zxpsYA&#10;AADdAAAADwAAAGRycy9kb3ducmV2LnhtbESPQWsCMRSE70L/Q3gFbzWrUqtbo1RF0Fu7FfX42Lxu&#10;lm5e1k3U9d83QsHjMDPfMNN5aytxocaXjhX0ewkI4tzpkgsFu+/1yxiED8gaK8ek4EYe5rOnzhRT&#10;7a78RZcsFCJC2KeowIRQp1L63JBF33M1cfR+XGMxRNkUUjd4jXBbyUGSjKTFkuOCwZqWhvLf7GwV&#10;FJv2bfu6X5vtKflc+GOdjVeHm1Ld5/bjHUSgNjzC/+2NVjCc9CdwfxOf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zxpsYAAADdAAAADwAAAAAAAAAAAAAAAACYAgAAZHJz&#10;L2Rvd25yZXYueG1sUEsFBgAAAAAEAAQA9QAAAIsDAAAAAA==&#10;" path="m1,l,85,73,43,1,e" fillcolor="black" stroked="f">
                    <v:path arrowok="t" o:connecttype="custom" o:connectlocs="1,3917;0,4002;73,3960;1,3917" o:connectangles="0,0,0,0"/>
                  </v:shape>
                </v:group>
                <v:group id="Group 3794" o:spid="_x0000_s1139" style="position:absolute;left:8747;top:3917;width:73;height:85" coordorigin="8747,3917" coordsize="7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HlBcQAAADdAAAADwAAAGRycy9kb3ducmV2LnhtbERPy2rCQBTdF/yH4Qrd&#10;NZMYWmzqKCJWXEhBI5TuLplrEszcCZkxj7/vLApdHs57tRlNI3rqXG1ZQRLFIIgLq2suFVzzz5cl&#10;COeRNTaWScFEDjbr2dMKM20HPlN/8aUIIewyVFB532ZSuqIigy6yLXHgbrYz6APsSqk7HEK4aeQi&#10;jt+kwZpDQ4Ut7Soq7peHUXAYcNimyb4/3W+76Sd//fo+JaTU83zcfoDwNPp/8Z/7qBWk74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WHlBcQAAADdAAAA&#10;DwAAAAAAAAAAAAAAAACqAgAAZHJzL2Rvd25yZXYueG1sUEsFBgAAAAAEAAQA+gAAAJsDAAAAAA==&#10;">
                  <v:shape id="Freeform 3795" o:spid="_x0000_s1140" style="position:absolute;left:8747;top:3917;width:73;height:85;visibility:visible;mso-wrap-style:square;v-text-anchor:top" coordsize="7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jzbscA&#10;AADdAAAADwAAAGRycy9kb3ducmV2LnhtbESPS4vCQBCE78L+h6EXvIhOdFXcrKOI4GPZiy/w2mTa&#10;JJjpCZnRZP+9Iwgei6r6iprOG1OIO1Uut6yg34tAECdW55wqOB1X3QkI55E1FpZJwT85mM8+WlOM&#10;ta15T/eDT0WAsItRQeZ9GUvpkowMup4tiYN3sZVBH2SVSl1hHeCmkIMoGkuDOYeFDEtaZpRcDzej&#10;YNRZ75aX4fH0u/u7njdbV9Tr20qp9mez+AHhqfHv8Ku91Qq+vgd9eL4JT0DO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4827HAAAA3QAAAA8AAAAAAAAAAAAAAAAAmAIAAGRy&#10;cy9kb3ducmV2LnhtbFBLBQYAAAAABAAEAPUAAACMAwAAAAA=&#10;" path="m73,43l,85,1,,73,43e" filled="f" strokeweight=".23356mm">
                    <v:path arrowok="t" o:connecttype="custom" o:connectlocs="73,3960;0,4002;1,3917;73,3960" o:connectangles="0,0,0,0"/>
                  </v:shape>
                </v:group>
                <v:group id="Group 3792" o:spid="_x0000_s1141" style="position:absolute;left:8747;top:3960;width:73;height:42" coordorigin="8747,3960" coordsize="7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e6cYAAADdAAAADwAAAGRycy9kb3ducmV2LnhtbESPQWvCQBSE7wX/w/KE&#10;3uomkZYaXUVESw8iVAXx9sg+k2D2bciuSfz3riD0OMzMN8xs0ZtKtNS40rKCeBSBIM6sLjlXcDxs&#10;Pr5BOI+ssbJMCu7kYDEfvM0w1bbjP2r3PhcBwi5FBYX3dSqlywoy6Ea2Jg7exTYGfZBNLnWDXYCb&#10;SiZR9CUNlhwWCqxpVVB23d+Mgp8Ou+U4Xrfb62V1Px8+d6dtTEq9D/vlFISn3v+HX+1frWA8SRJ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97pxgAAAN0A&#10;AAAPAAAAAAAAAAAAAAAAAKoCAABkcnMvZG93bnJldi54bWxQSwUGAAAAAAQABAD6AAAAnQMAAAAA&#10;">
                  <v:shape id="Freeform 3793" o:spid="_x0000_s1142" style="position:absolute;left:8747;top:3960;width:73;height:42;visibility:visible;mso-wrap-style:square;v-text-anchor:top" coordsize="7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uYf8QA&#10;AADdAAAADwAAAGRycy9kb3ducmV2LnhtbESP3WoCMRSE7wu+QziCdzWrK6KrUVSoFAoF//D2sDlu&#10;gpuTZZPq9u2bQqGXw8x8wyzXnavFg9pgPSsYDTMQxKXXlisF59Pb6wxEiMgaa8+k4JsCrFe9lyUW&#10;2j/5QI9jrESCcChQgYmxKaQMpSGHYegb4uTdfOswJtlWUrf4THBXy3GWTaVDy2nBYEM7Q+X9+OUU&#10;TC76Y4v7c9xdzeUzcxObT9EqNeh3mwWISF38D/+137WCfD7O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bmH/EAAAA3QAAAA8AAAAAAAAAAAAAAAAAmAIAAGRycy9k&#10;b3ducmV2LnhtbFBLBQYAAAAABAAEAPUAAACJAwAAAAA=&#10;" path="m,42l73,e" filled="f" strokeweight=".23356mm">
                    <v:path arrowok="t" o:connecttype="custom" o:connectlocs="0,4002;73,3960" o:connectangles="0,0"/>
                  </v:shape>
                </v:group>
                <v:group id="Group 3790" o:spid="_x0000_s1143" style="position:absolute;left:8630;top:3960;width:117;height:2" coordorigin="8630,3960" coordsize="11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rjBscAAADdAAAADwAAAGRycy9kb3ducmV2LnhtbESPT2vCQBTE70K/w/IK&#10;3uom/ik1uoqIlR5EaCyIt0f2mQSzb0N2m8Rv3xUKHoeZ+Q2zXPemEi01rrSsIB5FIIgzq0vOFfyc&#10;Pt8+QDiPrLGyTAru5GC9ehksMdG2429qU5+LAGGXoILC+zqR0mUFGXQjWxMH72obgz7IJpe6wS7A&#10;TSXHUfQuDZYcFgqsaVtQdkt/jYJ9h91mEu/aw+26vV9Os+P5EJNSw9d+swDhqffP8H/7SyuYzMd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lrjBscAAADd&#10;AAAADwAAAAAAAAAAAAAAAACqAgAAZHJzL2Rvd25yZXYueG1sUEsFBgAAAAAEAAQA+gAAAJ4DAAAA&#10;AA==&#10;">
                  <v:shape id="Freeform 3791" o:spid="_x0000_s1144" style="position:absolute;left:8630;top:3960;width:117;height:2;visibility:visible;mso-wrap-style:square;v-text-anchor:top" coordsize="11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eV5scA&#10;AADdAAAADwAAAGRycy9kb3ducmV2LnhtbESPT2vCQBTE7wW/w/IEL0U3tSg2dZUiCOJBMS3W4yP7&#10;mj9m34bsGtNv7wqCx2FmfsPMl52pREuNKywreBtFIIhTqwvOFPx8r4czEM4ja6wsk4J/crBc9F7m&#10;GGt75QO1ic9EgLCLUUHufR1L6dKcDLqRrYmD92cbgz7IJpO6wWuAm0qOo2gqDRYcFnKsaZVTek4u&#10;RkE527xezqeE2t1xr6PTutxuf0ulBv3u6xOEp84/w4/2Rit4/xhP4P4mPAG5u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3lebHAAAA3QAAAA8AAAAAAAAAAAAAAAAAmAIAAGRy&#10;cy9kb3ducmV2LnhtbFBLBQYAAAAABAAEAPUAAACMAwAAAAA=&#10;" path="m117,l,e" filled="f" strokeweight=".16056mm">
                    <v:path arrowok="t" o:connecttype="custom" o:connectlocs="117,0;0,0" o:connectangles="0,0"/>
                  </v:shape>
                </v:group>
                <v:group id="Group 3788" o:spid="_x0000_s1145" style="position:absolute;left:8175;top:2564;width:1456;height:1598" coordorigin="8175,2564" coordsize="1456,15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cTY6sYAAADdAAAADwAAAGRycy9kb3ducmV2LnhtbESPT4vCMBTE7wv7HcJb&#10;8KZpFcWtRhHRZQ8i+AcWb4/m2Rabl9LEtn57Iwh7HGbmN8x82ZlSNFS7wrKCeBCBIE6tLjhTcD5t&#10;+1MQziNrLC2Tggc5WC4+P+aYaNvygZqjz0SAsEtQQe59lUjp0pwMuoGtiIN3tbVBH2SdSV1jG+Cm&#10;lMMomkiDBYeFHCta55Tejnej4KfFdjWKN83udl0/Lqfx/m8Xk1K9r241A+Gp8//hd/tXKxh9Dy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xNjqxgAAAN0A&#10;AAAPAAAAAAAAAAAAAAAAAKoCAABkcnMvZG93bnJldi54bWxQSwUGAAAAAAQABAD6AAAAnQMAAAAA&#10;">
                  <v:shape id="Freeform 3789" o:spid="_x0000_s1146" style="position:absolute;left:8175;top:2564;width:1456;height:1598;visibility:visible;mso-wrap-style:square;v-text-anchor:top" coordsize="1456,15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Zug8UA&#10;AADdAAAADwAAAGRycy9kb3ducmV2LnhtbESPQWsCMRSE7wX/Q3hCL0WzbqHarVFsodRbdRW8Pjav&#10;m6Wbl7hJ3fXfN0Khx2FmvmGW68G24kJdaBwrmE0zEMSV0w3XCo6H98kCRIjIGlvHpOBKAdar0d0S&#10;C+163tOljLVIEA4FKjAx+kLKUBmyGKbOEyfvy3UWY5JdLXWHfYLbVuZZ9iQtNpwWDHp6M1R9lz9W&#10;wenal/OPzPjzw6xG43L/+brzSt2Ph80LiEhD/A//tbdaweNzPofbm/Q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xm6DxQAAAN0AAAAPAAAAAAAAAAAAAAAAAJgCAABkcnMv&#10;ZG93bnJldi54bWxQSwUGAAAAAAQABAD1AAAAigMAAAAA&#10;" path="m,l1457,1598e" filled="f" strokeweight=".16056mm">
                    <v:path arrowok="t" o:connecttype="custom" o:connectlocs="0,2564;1457,4162" o:connectangles="0,0"/>
                  </v:shape>
                </v:group>
                <v:group id="Group 3786" o:spid="_x0000_s1147" style="position:absolute;left:5420;top:3411;width:1006;height:271" coordorigin="5420,3411" coordsize="1006,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fpA8QAAADdAAAADwAAAGRycy9kb3ducmV2LnhtbERPy2rCQBTdF/yH4Qrd&#10;NZMYWmzqKCJWXEhBI5TuLplrEszcCZkxj7/vLApdHs57tRlNI3rqXG1ZQRLFIIgLq2suFVzzz5cl&#10;COeRNTaWScFEDjbr2dMKM20HPlN/8aUIIewyVFB532ZSuqIigy6yLXHgbrYz6APsSqk7HEK4aeQi&#10;jt+kwZpDQ4Ut7Soq7peHUXAYcNimyb4/3W+76Sd//fo+JaTU83zcfoDwNPp/8Z/7qBWk74s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xfpA8QAAADdAAAA&#10;DwAAAAAAAAAAAAAAAACqAgAAZHJzL2Rvd25yZXYueG1sUEsFBgAAAAAEAAQA+gAAAJsDAAAAAA==&#10;">
                  <v:shape id="Freeform 3787" o:spid="_x0000_s1148" style="position:absolute;left:5420;top:3411;width:1006;height:271;visibility:visible;mso-wrap-style:square;v-text-anchor:top" coordsize="100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tiRscA&#10;AADdAAAADwAAAGRycy9kb3ducmV2LnhtbESP3WrCQBSE74W+w3IEb0Q3Vas1uoooLYVS8Kf0+pA9&#10;TUKyZ0N2TdK37wqCl8PMfMOst50pRUO1yy0reB5HIIgTq3NOFXxf3kavIJxH1lhaJgV/5GC7eeqt&#10;Mda25RM1Z5+KAGEXo4LM+yqW0iUZGXRjWxEH79fWBn2QdSp1jW2Am1JOomguDeYcFjKsaJ9RUpyv&#10;RkGbX4qXn8WsOB6O1fCr+XzfT41RatDvdisQnjr/CN/bH1rBdDlZwu1NeAJy8w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7YkbHAAAA3QAAAA8AAAAAAAAAAAAAAAAAmAIAAGRy&#10;cy9kb3ducmV2LnhtbFBLBQYAAAAABAAEAPUAAACMAwAAAAA=&#10;" path="m,271r1006,l1006,,,,,271xe" filled="f" strokeweight=".23356mm">
                    <v:path arrowok="t" o:connecttype="custom" o:connectlocs="0,3682;1006,3682;1006,3411;0,3411;0,3682" o:connectangles="0,0,0,0,0"/>
                  </v:shape>
                </v:group>
                <v:group id="Group 3784" o:spid="_x0000_s1149" style="position:absolute;left:5573;top:3606;width:698;height:2" coordorigin="5573,3606" coordsize="6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hz2MQAAADdAAAADwAAAGRycy9kb3ducmV2LnhtbERPTWuDQBC9F/Iflink&#10;VlcjLY11IyE0IYdQaBIovQ3uREV3Vtytmn/fPRR6fLzvvJhNJ0YaXGNZQRLFIIhLqxuuFFwv+6dX&#10;EM4ja+wsk4I7OSg2i4ccM20n/qTx7CsRQthlqKD2vs+kdGVNBl1ke+LA3exg0Ac4VFIPOIVw08lV&#10;HL9Igw2Hhhp72tVUtucfo+Aw4bRNk/fx1N529+/L88fXKSGllo/z9g2Ep9n/i//cR60gXad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Lhz2MQAAADdAAAA&#10;DwAAAAAAAAAAAAAAAACqAgAAZHJzL2Rvd25yZXYueG1sUEsFBgAAAAAEAAQA+gAAAJsDAAAAAA==&#10;">
                  <v:shape id="Freeform 3785" o:spid="_x0000_s1150" style="position:absolute;left:5573;top:3606;width:698;height:2;visibility:visible;mso-wrap-style:square;v-text-anchor:top" coordsize="6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YzxMYA&#10;AADdAAAADwAAAGRycy9kb3ducmV2LnhtbESPQWvCQBSE74L/YXmFXkrdaEDa1FVEMVXopWrvj+xr&#10;NjT7NmTXJO2vd4WCx2FmvmEWq8HWoqPWV44VTCcJCOLC6YpLBefT7vkFhA/IGmvHpOCXPKyW49EC&#10;M+16/qTuGEoRIewzVGBCaDIpfWHIop+4hjh63661GKJsS6lb7CPc1nKWJHNpseK4YLChjaHi53ix&#10;Cso8/fg7vX9t+r4zT2d5yOvtPlfq8WFYv4EINIR7+L+91wrS13QKtzfxCcjl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YzxMYAAADdAAAADwAAAAAAAAAAAAAAAACYAgAAZHJz&#10;L2Rvd25yZXYueG1sUEsFBgAAAAAEAAQA9QAAAIsDAAAAAA==&#10;" path="m,l699,e" filled="f" strokeweight=".17517mm">
                    <v:path arrowok="t" o:connecttype="custom" o:connectlocs="0,0;699,0" o:connectangles="0,0"/>
                  </v:shape>
                </v:group>
                <v:group id="Group 3782" o:spid="_x0000_s1151" style="position:absolute;left:6220;top:3274;width:84;height:74" coordorigin="6220,3274" coordsize="8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yZINMYAAADdAAAADwAAAGRycy9kb3ducmV2LnhtbESPQWvCQBSE7wX/w/KE&#10;3uomhpYaXUVESw8iVAXx9sg+k2D2bciuSfz3riD0OMzMN8xs0ZtKtNS40rKCeBSBIM6sLjlXcDxs&#10;Pr5BOI+ssbJMCu7kYDEfvM0w1bbjP2r3PhcBwi5FBYX3dSqlywoy6Ea2Jg7exTYGfZBNLnWDXYCb&#10;So6j6EsaLDksFFjTqqDsur8ZBT8ddsskXrfb62V1Px8+d6dtTEq9D/vlFISn3v+HX+1frSCZJG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Jkg0xgAAAN0A&#10;AAAPAAAAAAAAAAAAAAAAAKoCAABkcnMvZG93bnJldi54bWxQSwUGAAAAAAQABAD6AAAAnQMAAAAA&#10;">
                  <v:shape id="Freeform 3783" o:spid="_x0000_s1152" style="position:absolute;left:6220;top:3274;width:84;height:74;visibility:visible;mso-wrap-style:square;v-text-anchor:top" coordsize="8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j8YA&#10;AADdAAAADwAAAGRycy9kb3ducmV2LnhtbESPT2vCQBTE74LfYXmCN93YlJJGVymtQkEo/jt4fGSf&#10;2Wj2bchuNX77riD0OMzMb5jZorO1uFLrK8cKJuMEBHHhdMWlgsN+NcpA+ICssXZMCu7kYTHv92aY&#10;a3fjLV13oRQRwj5HBSaEJpfSF4Ys+rFriKN3cq3FEGVbSt3iLcJtLV+S5E1arDguGGzo01Bx2f1a&#10;Bdnd/JzX9SXdbI/Lr32is9fNKlNqOOg+piACdeE//Gx/awXpe5rC4018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0+j8YAAADdAAAADwAAAAAAAAAAAAAAAACYAgAAZHJz&#10;L2Rvd25yZXYueG1sUEsFBgAAAAAEAAQA9QAAAIsDAAAAAA==&#10;" path="m,l40,74,83,2,,e" fillcolor="black" stroked="f">
                    <v:path arrowok="t" o:connecttype="custom" o:connectlocs="0,3274;40,3348;83,3276;0,3274" o:connectangles="0,0,0,0"/>
                  </v:shape>
                </v:group>
                <v:group id="Group 3780" o:spid="_x0000_s1153" style="position:absolute;left:6220;top:3274;width:84;height:74" coordorigin="6220,3274" coordsize="8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4N128YAAADdAAAADwAAAGRycy9kb3ducmV2LnhtbESPQWvCQBSE74X+h+UV&#10;vOkmTS01dRURLR5EUAvF2yP7TILZtyG7JvHfu4LQ4zAz3zDTeW8q0VLjSssK4lEEgjizuuRcwe9x&#10;PfwC4TyyxsoyKbiRg/ns9WWKqbYd76k9+FwECLsUFRTe16mULivIoBvZmjh4Z9sY9EE2udQNdgFu&#10;KvkeRZ/SYMlhocCalgVll8PVKPjpsFsk8ardXs7L2+k43v1tY1Jq8NYvvkF46v1/+NneaAXJJPmA&#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g3XbxgAAAN0A&#10;AAAPAAAAAAAAAAAAAAAAAKoCAABkcnMvZG93bnJldi54bWxQSwUGAAAAAAQABAD6AAAAnQMAAAAA&#10;">
                  <v:shape id="Freeform 3781" o:spid="_x0000_s1154" style="position:absolute;left:6220;top:3274;width:84;height:74;visibility:visible;mso-wrap-style:square;v-text-anchor:top" coordsize="8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CiK8YA&#10;AADdAAAADwAAAGRycy9kb3ducmV2LnhtbESPT2vCQBTE7wW/w/IKvemmtRWbZhVpEcRL8Q89P7Iv&#10;2TTZtyG7xthP7wpCj8PM/IbJloNtRE+drxwreJ4kIIhzpysuFRwP6/EchA/IGhvHpOBCHpaL0UOG&#10;qXZn3lG/D6WIEPYpKjAhtKmUPjdk0U9cSxy9wnUWQ5RdKXWH5wi3jXxJkpm0WHFcMNjSp6G83p9s&#10;pHydavsdavJbs728/v30v31eKPX0OKw+QAQawn/43t5oBdP36Rvc3sQn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2CiK8YAAADdAAAADwAAAAAAAAAAAAAAAACYAgAAZHJz&#10;L2Rvd25yZXYueG1sUEsFBgAAAAAEAAQA9QAAAIsDAAAAAA==&#10;" path="m40,74l,,83,2,40,74e" filled="f" strokeweight=".23356mm">
                    <v:path arrowok="t" o:connecttype="custom" o:connectlocs="40,3348;0,3274;83,3276;40,3348" o:connectangles="0,0,0,0"/>
                  </v:shape>
                </v:group>
                <v:group id="Group 3778" o:spid="_x0000_s1155" style="position:absolute;left:6220;top:3274;width:41;height:74" coordorigin="6220,3274" coordsize="41,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B1ON8YAAADdAAAADwAAAGRycy9kb3ducmV2LnhtbESPT2vCQBTE7wW/w/IE&#10;b3UTQ0Wjq4jU0oMU/APi7ZF9JsHs25DdJvHbdwWhx2FmfsMs172pREuNKy0riMcRCOLM6pJzBefT&#10;7n0GwnlkjZVlUvAgB+vV4G2JqbYdH6g9+lwECLsUFRTe16mULivIoBvbmjh4N9sY9EE2udQNdgFu&#10;KjmJoqk0WHJYKLCmbUHZ/fhrFHx12G2S+LPd32/bx/X08XPZx6TUaNhvFiA89f4//Gp/awXJPJnC&#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U43xgAAAN0A&#10;AAAPAAAAAAAAAAAAAAAAAKoCAABkcnMvZG93bnJldi54bWxQSwUGAAAAAAQABAD6AAAAnQMAAAAA&#10;">
                  <v:shape id="Freeform 3779" o:spid="_x0000_s1156" style="position:absolute;left:6220;top:3274;width:41;height:74;visibility:visible;mso-wrap-style:square;v-text-anchor:top" coordsize="4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1l8QA&#10;AADdAAAADwAAAGRycy9kb3ducmV2LnhtbESPQWvCQBSE7wX/w/IEb3VjA1ajq0hpQXqyKoK3Z/aZ&#10;Dcm+Ddk1pv/eLRQ8DjPfDLNc97YWHbW+dKxgMk5AEOdOl1woOB6+XmcgfEDWWDsmBb/kYb0avCwx&#10;0+7OP9TtQyFiCfsMFZgQmkxKnxuy6MeuIY7e1bUWQ5RtIXWL91hua/mWJFNpseS4YLChD0N5tb9Z&#10;BWnXmcmlmeGuyj+rdHo74ffZKjUa9psFiEB9eIb/6a2O3Dx9h7838QnI1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9ZfEAAAA3QAAAA8AAAAAAAAAAAAAAAAAmAIAAGRycy9k&#10;b3ducmV2LnhtbFBLBQYAAAAABAAEAPUAAACJAwAAAAA=&#10;" path="m,l40,74e" filled="f" strokeweight=".23356mm">
                    <v:path arrowok="t" o:connecttype="custom" o:connectlocs="0,3274;40,3348" o:connectangles="0,0"/>
                  </v:shape>
                </v:group>
                <v:group id="Group 3776" o:spid="_x0000_s1157" style="position:absolute;left:6262;top:3158;width:2;height:117" coordorigin="6262,3158" coordsize="2,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5/3sQAAADdAAAADwAAAGRycy9kb3ducmV2LnhtbERPTWuDQBC9F/Iflink&#10;VlcjLY11IyE0IYdQaBIovQ3uREV3Vtytmn/fPRR6fLzvvJhNJ0YaXGNZQRLFIIhLqxuuFFwv+6dX&#10;EM4ja+wsk4I7OSg2i4ccM20n/qTx7CsRQthlqKD2vs+kdGVNBl1ke+LA3exg0Ac4VFIPOIVw08lV&#10;HL9Igw2Hhhp72tVUtucfo+Aw4bRNk/fx1N529+/L88fXKSGllo/z9g2Ep9n/i//cR60gXad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s5/3sQAAADdAAAA&#10;DwAAAAAAAAAAAAAAAACqAgAAZHJzL2Rvd25yZXYueG1sUEsFBgAAAAAEAAQA+gAAAJsDAAAAAA==&#10;">
                  <v:shape id="Freeform 3777" o:spid="_x0000_s1158" style="position:absolute;left:6262;top:3158;width:2;height:117;visibility:visible;mso-wrap-style:square;v-text-anchor:top" coordsize="2,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PkqsYA&#10;AADdAAAADwAAAGRycy9kb3ducmV2LnhtbESPQWvCQBSE74X+h+UVequbRig1uooNtLRIwUTx/Mg+&#10;k+Du25DdmvTfu4LgcZiZb5jFarRGnKn3rWMFr5MEBHHldMu1gv3u8+UdhA/IGo1jUvBPHlbLx4cF&#10;ZtoNXNC5DLWIEPYZKmhC6DIpfdWQRT9xHXH0jq63GKLsa6l7HCLcGpkmyZu02HJcaLCjvKHqVP5Z&#10;BeWuTX/NUJTp9lhsPn7MV54frFLPT+N6DiLQGO7hW/tbK5jOpjO4volPQC4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PkqsYAAADdAAAADwAAAAAAAAAAAAAAAACYAgAAZHJz&#10;L2Rvd25yZXYueG1sUEsFBgAAAAAEAAQA9QAAAIsDAAAAAA==&#10;" path="m,117l2,e" filled="f" strokeweight=".16056mm">
                    <v:path arrowok="t" o:connecttype="custom" o:connectlocs="0,3275;2,3158" o:connectangles="0,0"/>
                  </v:shape>
                </v:group>
                <v:group id="Group 3774" o:spid="_x0000_s1159" style="position:absolute;left:5923;top:2700;width:14;height:711" coordorigin="5923,2700" coordsize="14,7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ovgClwwAAAN0AAAAP&#10;AAAAAAAAAAAAAAAAAKoCAABkcnMvZG93bnJldi54bWxQSwUGAAAAAAQABAD6AAAAmgMAAAAA&#10;">
                  <v:shape id="Freeform 3775" o:spid="_x0000_s1160" style="position:absolute;left:5923;top:2700;width:14;height:711;visibility:visible;mso-wrap-style:square;v-text-anchor:top" coordsize="14,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qyN8UA&#10;AADdAAAADwAAAGRycy9kb3ducmV2LnhtbESPQWsCMRSE74L/ITyhF6lZa5W6GkUKpd5s1/b+2Dx3&#10;Vzcva5Lq6q83BcHjMDPfMPNla2pxIucrywqGgwQEcW51xYWCn+3H8xsIH5A11pZJwYU8LBfdzhxT&#10;bc/8TacsFCJC2KeooAyhSaX0eUkG/cA2xNHbWWcwROkKqR2eI9zU8iVJJtJgxXGhxIbeS8oP2Z9R&#10;sP0q6qxZ5Z99m7nfo5P7zThclXrqtasZiEBteITv7bVWMJq+DuH/TX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qrI3xQAAAN0AAAAPAAAAAAAAAAAAAAAAAJgCAABkcnMv&#10;ZG93bnJldi54bWxQSwUGAAAAAAQABAD1AAAAigMAAAAA&#10;" path="m14,l,711e" filled="f" strokeweight=".16056mm">
                    <v:path arrowok="t" o:connecttype="custom" o:connectlocs="14,2700;0,3411" o:connectangles="0,0"/>
                  </v:shape>
                </v:group>
                <v:group id="Group 3772" o:spid="_x0000_s1161" style="position:absolute;left:2930;top:3705;width:1176;height:271" coordorigin="2930,3705" coordsize="1176,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A7SccAAADdAAAADwAAAGRycy9kb3ducmV2LnhtbESPT2vCQBTE70K/w/IK&#10;3uom/ik1uoqIlR5EaCyIt0f2mQSzb0N2m8Rv3xUKHoeZ+Q2zXPemEi01rrSsIB5FIIgzq0vOFfyc&#10;Pt8+QDiPrLGyTAru5GC9ehksMdG2429qU5+LAGGXoILC+zqR0mUFGXQjWxMH72obgz7IJpe6wS7A&#10;TSXHUfQuDZYcFgqsaVtQdkt/jYJ9h91mEu/aw+26vV9Os+P5EJNSw9d+swDhqffP8H/7SyuYzKdj&#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yA7SccAAADd&#10;AAAADwAAAAAAAAAAAAAAAACqAgAAZHJzL2Rvd25yZXYueG1sUEsFBgAAAAAEAAQA+gAAAJ4DAAAA&#10;AA==&#10;">
                  <v:shape id="Freeform 3773" o:spid="_x0000_s1162" style="position:absolute;left:2930;top:3705;width:1176;height:271;visibility:visible;mso-wrap-style:square;v-text-anchor:top" coordsize="117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jUMYA&#10;AADdAAAADwAAAGRycy9kb3ducmV2LnhtbESPT2vCQBTE7wW/w/IEL6XuxpSgqauIIHjpwT+X3p7Z&#10;1ySYfRuyq4n99N2C0OMwM79hluvBNuJOna8da0imCgRx4UzNpYbzafc2B+EDssHGMWl4kIf1avSy&#10;xNy4ng90P4ZSRAj7HDVUIbS5lL6oyKKfupY4et+usxii7EppOuwj3DZyplQmLdYcFypsaVtRcT3e&#10;rIY+Ua+JSYtPN89S9XNxj6+AtdaT8bD5ABFoCP/hZ3tvNKSL9xT+3sQn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QjUMYAAADdAAAADwAAAAAAAAAAAAAAAACYAgAAZHJz&#10;L2Rvd25yZXYueG1sUEsFBgAAAAAEAAQA9QAAAIsDAAAAAA==&#10;" path="m,271r1176,l1176,,,,,271xe" filled="f" strokeweight=".23356mm">
                    <v:path arrowok="t" o:connecttype="custom" o:connectlocs="0,3976;1176,3976;1176,3705;0,3705;0,3976" o:connectangles="0,0,0,0,0"/>
                  </v:shape>
                </v:group>
                <v:group id="Group 3770" o:spid="_x0000_s1163" style="position:absolute;left:2949;top:3900;width:1138;height:2" coordorigin="2949,3900" coordsize="11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4UGpscAAADdAAAADwAAAGRycy9kb3ducmV2LnhtbESPT2vCQBTE70K/w/IK&#10;vdVN/FNqdBURWzyI0FgQb4/sMwlm34bsNonf3hUKHoeZ+Q2zWPWmEi01rrSsIB5GIIgzq0vOFfwe&#10;v94/QTiPrLGyTApu5GC1fBksMNG24x9qU5+LAGGXoILC+zqR0mUFGXRDWxMH72Ibgz7IJpe6wS7A&#10;TSVHUfQhDZYcFgqsaVNQdk3/jILvDrv1ON62++tlczsfp4fTPial3l779RyEp94/w//tnVYwnk0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4UGpscAAADd&#10;AAAADwAAAAAAAAAAAAAAAACqAgAAZHJzL2Rvd25yZXYueG1sUEsFBgAAAAAEAAQA+gAAAJ4DAAAA&#10;AA==&#10;">
                  <v:shape id="Freeform 3771" o:spid="_x0000_s1164" style="position:absolute;left:2949;top:3900;width:1138;height:2;visibility:visible;mso-wrap-style:square;v-text-anchor:top" coordsize="11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Xy1ccA&#10;AADdAAAADwAAAGRycy9kb3ducmV2LnhtbESPT2sCMRTE74V+h/AK3jRr1aJbo0h1QXpoqX/A42Pz&#10;uru4eVmSqKufvhGEHoeZ+Q0znbemFmdyvrKsoN9LQBDnVldcKNhts+4YhA/IGmvLpOBKHuaz56cp&#10;ptpe+IfOm1CICGGfooIyhCaV0uclGfQ92xBH79c6gyFKV0jt8BLhppavSfImDVYcF0ps6KOk/Lg5&#10;GQVu118W2fpmbqvv+vNwnWTZF+2V6ry0i3cQgdrwH36011rBYDIcwf1NfAJy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I18tXHAAAA3QAAAA8AAAAAAAAAAAAAAAAAmAIAAGRy&#10;cy9kb3ducmV2LnhtbFBLBQYAAAAABAAEAPUAAACMAwAAAAA=&#10;" path="m,l1138,e" filled="f" strokeweight=".17517mm">
                    <v:path arrowok="t" o:connecttype="custom" o:connectlocs="0,0;1138,0" o:connectangles="0,0"/>
                  </v:shape>
                </v:group>
                <v:group id="Group 3768" o:spid="_x0000_s1165" style="position:absolute;left:4044;top:4190;width:148;height:123" coordorigin="4044,4190" coordsize="148,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s9SscAAADdAAAADwAAAGRycy9kb3ducmV2LnhtbESPT2vCQBTE7wW/w/KE&#10;3nQTbUWjq4jU0oMI/gHx9sg+k2D2bciuSfz23YLQ4zAzv2EWq86UoqHaFZYVxMMIBHFqdcGZgvNp&#10;O5iCcB5ZY2mZFDzJwWrZe1tgom3LB2qOPhMBwi5BBbn3VSKlS3My6Ia2Ig7ezdYGfZB1JnWNbYCb&#10;Uo6iaCINFhwWcqxok1N6Pz6Mgu8W2/U4/mp299vmeT197i+7mJR673frOQhPnf8Pv9o/WsF49jG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Bs9SscAAADd&#10;AAAADwAAAAAAAAAAAAAAAACqAgAAZHJzL2Rvd25yZXYueG1sUEsFBgAAAAAEAAQA+gAAAJ4DAAAA&#10;AA==&#10;">
                  <v:shape id="Freeform 3769" o:spid="_x0000_s1166" style="position:absolute;left:4044;top:4190;width:148;height:123;visibility:visible;mso-wrap-style:square;v-text-anchor:top" coordsize="148,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lkuccA&#10;AADdAAAADwAAAGRycy9kb3ducmV2LnhtbESPT2vCQBTE70K/w/IKXsRs1FI1dRWpKNKbVqTHR/bl&#10;D2bfptk1id++Wyj0OMzMb5jVpjeVaKlxpWUFkygGQZxaXXKu4PK5Hy9AOI+ssbJMCh7kYLN+Gqww&#10;0bbjE7Vnn4sAYZeggsL7OpHSpQUZdJGtiYOX2cagD7LJpW6wC3BTyWkcv0qDJYeFAmt6Lyi9ne9G&#10;QXeQu9NtclyOFu337v61xWvWfyg1fO63byA89f4//Nc+agWz5cscft+EJy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ZZLnHAAAA3QAAAA8AAAAAAAAAAAAAAAAAmAIAAGRy&#10;cy9kb3ducmV2LnhtbFBLBQYAAAAABAAEAPUAAACMAwAAAAA=&#10;" path="m148,80l,,49,123e" filled="f" strokeweight=".16056mm">
                    <v:path arrowok="t" o:connecttype="custom" o:connectlocs="148,4270;0,4190;49,4313" o:connectangles="0,0,0"/>
                  </v:shape>
                </v:group>
                <v:group id="Group 3766" o:spid="_x0000_s1167" style="position:absolute;left:4106;top:3841;width:843;height:456" coordorigin="4106,3841" coordsize="843,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yAyjwwAAAN0AAAAP&#10;AAAAAAAAAAAAAAAAAKoCAABkcnMvZG93bnJldi54bWxQSwUGAAAAAAQABAD6AAAAmgMAAAAA&#10;">
                  <v:shape id="Freeform 3767" o:spid="_x0000_s1168" style="position:absolute;left:4106;top:3841;width:843;height:456;visibility:visible;mso-wrap-style:square;v-text-anchor:top" coordsize="843,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Yyk8MA&#10;AADdAAAADwAAAGRycy9kb3ducmV2LnhtbESPQYvCMBSE78L+h/AW9iJruquI1qayCIpXq/T8aN42&#10;xealNFHrvzeC4HGYmW+YbD3YVlyp941jBT+TBARx5XTDtYLTcfu9AOEDssbWMSm4k4d1/jHKMNXu&#10;xge6FqEWEcI+RQUmhC6V0leGLPqJ64ij9+96iyHKvpa6x1uE21b+JslcWmw4LhjsaGOoOhcXq2Ds&#10;D4tLeTTTspy1tUt2TbkfCqW+Poe/FYhAQ3iHX+29VjBdzpbwfBOfgM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Yyk8MAAADdAAAADwAAAAAAAAAAAAAAAACYAgAAZHJzL2Rv&#10;d25yZXYueG1sUEsFBgAAAAAEAAQA9QAAAIgDAAAAAA==&#10;" path="m843,456l,e" filled="f" strokeweight=".16056mm">
                    <v:path arrowok="t" o:connecttype="custom" o:connectlocs="843,4297;0,3841" o:connectangles="0,0"/>
                  </v:shape>
                </v:group>
                <v:group id="Group 3764" o:spid="_x0000_s1169" style="position:absolute;left:3104;top:2831;width:85;height:168" coordorigin="3104,2831" coordsize="85,1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eWeMIAAADdAAAADwAAAGRycy9kb3ducmV2LnhtbERPy4rCMBTdD/gP4Qru&#10;xrSK4nSMIqLiQgQfMMzu0lzbYnNTmtjWvzcLweXhvOfLzpSiodoVlhXEwwgEcWp1wZmC62X7PQPh&#10;PLLG0jIpeJKD5aL3NcdE25ZP1Jx9JkIIuwQV5N5XiZQuzcmgG9qKOHA3Wxv0AdaZ1DW2IdyUchRF&#10;U2mw4NCQY0XrnNL7+WEU7FpsV+N40xzut/Xz/zI5/h1iUmrQ71a/IDx1/iN+u/dawfhnEvaH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1nlnjCAAAA3QAAAA8A&#10;AAAAAAAAAAAAAAAAqgIAAGRycy9kb3ducmV2LnhtbFBLBQYAAAAABAAEAPoAAACZAwAAAAA=&#10;">
                  <v:shape id="Freeform 3765" o:spid="_x0000_s1170" style="position:absolute;left:3104;top:2831;width:85;height:168;visibility:visible;mso-wrap-style:square;v-text-anchor:top" coordsize="85,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oJMMYA&#10;AADdAAAADwAAAGRycy9kb3ducmV2LnhtbESP3WrCQBSE7wu+w3KE3tXND7ZNdA1SWhCRQqx4fcge&#10;k2D2bMhuY/r2bqHQy2FmvmHWxWQ6MdLgWssK4kUEgriyuuVawenr4+kVhPPIGjvLpOCHHBSb2cMa&#10;c21vXNJ49LUIEHY5Kmi873MpXdWQQbewPXHwLnYw6IMcaqkHvAW46WQSRc/SYMthocGe3hqqrsdv&#10;EyhmX39m5/SaZuUh4UsbHV7Mu1KP82m7AuFp8v/hv/ZOK0izZQy/b8ITkJ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qoJMMYAAADdAAAADwAAAAAAAAAAAAAAAACYAgAAZHJz&#10;L2Rvd25yZXYueG1sUEsFBgAAAAAEAAQA9QAAAIsDAAAAAA==&#10;" path="m84,168l85,,,100e" filled="f" strokeweight=".16056mm">
                    <v:path arrowok="t" o:connecttype="custom" o:connectlocs="84,2999;85,2831;0,2931" o:connectangles="0,0,0"/>
                  </v:shape>
                </v:group>
                <v:group id="Group 3762" o:spid="_x0000_s1171" style="position:absolute;left:3518;top:2700;width:9;height:1005" coordorigin="3518,2700" coordsize="9,10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mtlMYAAADdAAAADwAAAGRycy9kb3ducmV2LnhtbESPT4vCMBTE78J+h/AW&#10;9qZpFcWtRhFxlz2I4B9YvD2aZ1tsXkoT2/rtjSB4HGbmN8x82ZlSNFS7wrKCeBCBIE6tLjhTcDr+&#10;9KcgnEfWWFomBXdysFx89OaYaNvynpqDz0SAsEtQQe59lUjp0pwMuoGtiIN3sbVBH2SdSV1jG+Cm&#10;lMMomkiDBYeFHCta55ReDzej4LfFdjWKN832elnfz8fx7n8bk1Jfn91qBsJT59/hV/tPKxh9j4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a2UxgAAAN0A&#10;AAAPAAAAAAAAAAAAAAAAAKoCAABkcnMvZG93bnJldi54bWxQSwUGAAAAAAQABAD6AAAAnQMAAAAA&#10;">
                  <v:shape id="Freeform 3763" o:spid="_x0000_s1172" style="position:absolute;left:3518;top:2700;width:9;height:1005;visibility:visible;mso-wrap-style:square;v-text-anchor:top" coordsize="9,10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km3sUA&#10;AADdAAAADwAAAGRycy9kb3ducmV2LnhtbESPQWvCQBSE74X+h+UVequbKi02ukoo2OrRxEtvj+wz&#10;u5h9G7Krif31XUHocZiZb5jlenStuFAfrGcFr5MMBHHtteVGwaHavMxBhIissfVMCq4UYL16fFhi&#10;rv3Ae7qUsREJwiFHBSbGLpcy1IYchonviJN39L3DmGTfSN3jkOCuldMse5cOLacFgx19GqpP5dkp&#10;sObH2aupdtVxOO+237H4/doXSj0/jcUCRKQx/ofv7a1WMPt4m8HtTX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SbexQAAAN0AAAAPAAAAAAAAAAAAAAAAAJgCAABkcnMv&#10;ZG93bnJldi54bWxQSwUGAAAAAAQABAD1AAAAigMAAAAA&#10;" path="m,1005l9,e" filled="f" strokeweight=".16056mm">
                    <v:path arrowok="t" o:connecttype="custom" o:connectlocs="0,3705;9,2700" o:connectangles="0,0"/>
                  </v:shape>
                </v:group>
                <v:group id="Group 3760" o:spid="_x0000_s1173" style="position:absolute;left:7961;top:3597;width:84;height:73" coordorigin="7961,3597" coordsize="84,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lyQe8YAAADdAAAADwAAAGRycy9kb3ducmV2LnhtbESPQWvCQBSE74X+h+UV&#10;vOkmWkuNriKi4kGEakG8PbLPJJh9G7JrEv99VxB6HGbmG2a26EwpGqpdYVlBPIhAEKdWF5wp+D1t&#10;+t8gnEfWWFomBQ9ysJi/v80w0bblH2qOPhMBwi5BBbn3VSKlS3My6Aa2Ig7e1dYGfZB1JnWNbYCb&#10;Ug6j6EsaLDgs5FjRKqf0drwbBdsW2+UoXjf723X1uJzGh/M+JqV6H91yCsJT5//Dr/ZOKxhNxp/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XJB7xgAAAN0A&#10;AAAPAAAAAAAAAAAAAAAAAKoCAABkcnMvZG93bnJldi54bWxQSwUGAAAAAAQABAD6AAAAnQMAAAAA&#10;">
                  <v:shape id="Freeform 3761" o:spid="_x0000_s1174" style="position:absolute;left:7961;top:3597;width:84;height:73;visibility:visible;mso-wrap-style:square;v-text-anchor:top" coordsize="8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ydh8cA&#10;AADdAAAADwAAAGRycy9kb3ducmV2LnhtbESPUUvDMBSF3wX/Q7iCb1uqs7J1y4Y4Booirhvs9dJc&#10;m9LmpibZVv+9EQY+Hs453+EsVoPtxIl8aBwruBtnIIgrpxuuFex3m9EURIjIGjvHpOCHAqyW11cL&#10;LLQ785ZOZaxFgnAoUIGJsS+kDJUhi2HseuLkfTlvMSbpa6k9nhPcdvI+yx6lxYbTgsGeng1VbXm0&#10;Co76YXP49v49b81rLN/W9Ue7/1Tq9mZ4moOINMT/8KX9ohVMZnkOf2/SE5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7cnYfHAAAA3QAAAA8AAAAAAAAAAAAAAAAAmAIAAGRy&#10;cy9kb3ducmV2LnhtbFBLBQYAAAAABAAEAPUAAACMAwAAAAA=&#10;" path="m84,l,1,43,73,84,e" fillcolor="black" stroked="f">
                    <v:path arrowok="t" o:connecttype="custom" o:connectlocs="84,3597;0,3598;43,3670;84,3597" o:connectangles="0,0,0,0"/>
                  </v:shape>
                </v:group>
                <v:group id="Group 3758" o:spid="_x0000_s1175" style="position:absolute;left:7961;top:3597;width:84;height:73" coordorigin="7961,3597" coordsize="84,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wquXxgAAAN0A&#10;AAAPAAAAAAAAAAAAAAAAAKoCAABkcnMvZG93bnJldi54bWxQSwUGAAAAAAQABAD6AAAAnQMAAAAA&#10;">
                  <v:shape id="Freeform 3759" o:spid="_x0000_s1176" style="position:absolute;left:7961;top:3597;width:84;height:73;visibility:visible;mso-wrap-style:square;v-text-anchor:top" coordsize="8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l9BMgA&#10;AADdAAAADwAAAGRycy9kb3ducmV2LnhtbESP3WrCQBSE7wt9h+UUelN0oyXVRlfRgkUIRfyBennI&#10;niah2bMhu9Hk7V2h0MthZr5h5svOVOJCjSstKxgNIxDEmdUl5wpOx81gCsJ5ZI2VZVLQk4Pl4vFh&#10;jom2V97T5eBzESDsElRQeF8nUrqsIINuaGvi4P3YxqAPssmlbvAa4KaS4yh6kwZLDgsF1vRRUPZ7&#10;aI2Cz6j/Gm84XX/HL73V8XmXtqOdUs9P3WoGwlPn/8N/7a1W8PoeT+D+JjwBubg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nCX0EyAAAAN0AAAAPAAAAAAAAAAAAAAAAAJgCAABk&#10;cnMvZG93bnJldi54bWxQSwUGAAAAAAQABAD1AAAAjQMAAAAA&#10;" path="m43,73l,1,84,,43,73e" filled="f" strokeweight=".23356mm">
                    <v:path arrowok="t" o:connecttype="custom" o:connectlocs="43,3670;0,3598;84,3597;43,3670" o:connectangles="0,0,0,0"/>
                  </v:shape>
                </v:group>
                <v:group id="Group 3756" o:spid="_x0000_s1177" style="position:absolute;left:7961;top:3598;width:43;height:72" coordorigin="7961,3598" coordsize="4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GafsIAAADdAAAADwAAAGRycy9kb3ducmV2LnhtbERPy4rCMBTdD/gP4Qru&#10;xrSK4nSMIqLiQgQfMMzu0lzbYnNTmtjWvzcLweXhvOfLzpSiodoVlhXEwwgEcWp1wZmC62X7PQPh&#10;PLLG0jIpeJKD5aL3NcdE25ZP1Jx9JkIIuwQV5N5XiZQuzcmgG9qKOHA3Wxv0AdaZ1DW2IdyUchRF&#10;U2mw4NCQY0XrnNL7+WEU7FpsV+N40xzut/Xz/zI5/h1iUmrQ71a/IDx1/iN+u/dawfhnEuaG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MRmn7CAAAA3QAAAA8A&#10;AAAAAAAAAAAAAAAAqgIAAGRycy9kb3ducmV2LnhtbFBLBQYAAAAABAAEAPoAAACZAwAAAAA=&#10;">
                  <v:shape id="Freeform 3757" o:spid="_x0000_s1178" style="position:absolute;left:7961;top:3598;width:43;height:72;visibility:visible;mso-wrap-style:square;v-text-anchor:top" coordsize="4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GWv8YA&#10;AADdAAAADwAAAGRycy9kb3ducmV2LnhtbESPzWrDMBCE74W+g9hCb41cl4TGiRJKoZDmEvJDel2s&#10;jWxqrYyk2m6ePgoEchxm5htmvhxsIzryoXas4HWUgSAuna7ZKDjsv17eQYSIrLFxTAr+KcBy8fgw&#10;x0K7nrfU7aIRCcKhQAVVjG0hZSgrshhGriVO3sl5izFJb6T22Ce4bWSeZRNpsea0UGFLnxWVv7s/&#10;qyBnF8xxsjX+0J833z/rYzde5Uo9Pw0fMxCRhngP39orreBtOp7C9U16AnJ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XGWv8YAAADdAAAADwAAAAAAAAAAAAAAAACYAgAAZHJz&#10;L2Rvd25yZXYueG1sUEsFBgAAAAAEAAQA9QAAAIsDAAAAAA==&#10;" path="m,l43,72e" filled="f" strokeweight=".23356mm">
                    <v:path arrowok="t" o:connecttype="custom" o:connectlocs="0,3598;43,3670" o:connectangles="0,0"/>
                  </v:shape>
                </v:group>
                <v:group id="Group 3754" o:spid="_x0000_s1179" style="position:absolute;left:8001;top:3480;width:2;height:117" coordorigin="8001,3480" coordsize="2,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tcxcIAAADdAAAADwAAAGRycy9kb3ducmV2LnhtbERPy4rCMBTdD/gP4Qru&#10;xrSK4nSMIqLiQgQfMMzu0lzbYnNTmtjWvzcLweXhvOfLzpSiodoVlhXEwwgEcWp1wZmC62X7PQPh&#10;PLLG0jIpeJKD5aL3NcdE25ZP1Jx9JkIIuwQV5N5XiZQuzcmgG9qKOHA3Wxv0AdaZ1DW2IdyUchRF&#10;U2mw4NCQY0XrnNL7+WEU7FpsV+N40xzut/Xz/zI5/h1iUmrQ71a/IDx1/iN+u/dawfhnGvaH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MLXMXCAAAA3QAAAA8A&#10;AAAAAAAAAAAAAAAAqgIAAGRycy9kb3ducmV2LnhtbFBLBQYAAAAABAAEAPoAAACZAwAAAAA=&#10;">
                  <v:shape id="Freeform 3755" o:spid="_x0000_s1180" style="position:absolute;left:8001;top:3480;width:2;height:117;visibility:visible;mso-wrap-style:square;v-text-anchor:top" coordsize="2,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bHscYA&#10;AADdAAAADwAAAGRycy9kb3ducmV2LnhtbESPQWvCQBSE74X+h+UVvNWNEaSNrtIGFIsUmlh6fmSf&#10;SXD3bciuJv33bqHgcZiZb5jVZrRGXKn3rWMFs2kCgrhyuuVawfdx+/wCwgdkjcYxKfglD5v148MK&#10;M+0GLuhahlpECPsMFTQhdJmUvmrIop+6jjh6J9dbDFH2tdQ9DhFujUyTZCEtthwXGuwob6g6lxer&#10;oDy26acZijL9OhWH9w+zy/Mfq9TkaXxbggg0hnv4v73XCuavixn8vYlP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bHscYAAADdAAAADwAAAAAAAAAAAAAAAACYAgAAZHJz&#10;L2Rvd25yZXYueG1sUEsFBgAAAAAEAAQA9QAAAIsDAAAAAA==&#10;" path="m2,117l,e" filled="f" strokeweight=".16056mm">
                    <v:path arrowok="t" o:connecttype="custom" o:connectlocs="2,3597;0,3480" o:connectangles="0,0"/>
                  </v:shape>
                </v:group>
                <v:group id="Group 3752" o:spid="_x0000_s1181" style="position:absolute;left:6792;top:4547;width:168;height:85" coordorigin="6792,4547" coordsize="16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nKcYAAADdAAAADwAAAGRycy9kb3ducmV2LnhtbESPT4vCMBTE7wv7HcJb&#10;8KZpFcWtRhHRZQ8i+AcWb4/m2Rabl9LEtn57Iwh7HGbmN8x82ZlSNFS7wrKCeBCBIE6tLjhTcD5t&#10;+1MQziNrLC2Tggc5WC4+P+aYaNvygZqjz0SAsEtQQe59lUjp0pwMuoGtiIN3tbVBH2SdSV1jG+Cm&#10;lMMomkiDBYeFHCta55Tejnej4KfFdjWKN83udl0/Lqfx/m8Xk1K9r241A+Gp8//hd/tXKxh9T4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lWcpxgAAAN0A&#10;AAAPAAAAAAAAAAAAAAAAAKoCAABkcnMvZG93bnJldi54bWxQSwUGAAAAAAQABAD6AAAAnQMAAAAA&#10;">
                  <v:shape id="Freeform 3753" o:spid="_x0000_s1182" style="position:absolute;left:6792;top:4547;width:168;height:85;visibility:visible;mso-wrap-style:square;v-text-anchor:top" coordsize="168,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sO/8QA&#10;AADdAAAADwAAAGRycy9kb3ducmV2LnhtbESPUWsCMRCE3wv+h7BC32pOr4ieRpGK0L4UevoD1st6&#10;d3jZXJN4xn/fFAp9HGbnm531NppODOR8a1nBdJKBIK6sbrlWcDoeXhYgfEDW2FkmBQ/ysN2MntZY&#10;aHvnLxrKUIsEYV+ggiaEvpDSVw0Z9BPbEyfvYp3BkKSrpXZ4T3DTyVmWzaXBllNDgz29NVRdy5tJ&#10;b3zEb++x28fP8JqXdjifzcMp9TyOuxWIQDH8H/+l37WCfDnP4XdNQoD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rDv/EAAAA3QAAAA8AAAAAAAAAAAAAAAAAmAIAAGRycy9k&#10;b3ducmV2LnhtbFBLBQYAAAAABAAEAPUAAACJAwAAAAA=&#10;" path="m,85r168,l67,e" filled="f" strokeweight=".16056mm">
                    <v:path arrowok="t" o:connecttype="custom" o:connectlocs="0,4632;168,4632;67,4547" o:connectangles="0,0,0"/>
                  </v:shape>
                </v:group>
                <v:group id="Group 3750" o:spid="_x0000_s1183" style="position:absolute;left:7780;top:5342;width:83;height:80" coordorigin="7780,5342" coordsize="8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BaxscAAADdAAAADwAAAGRycy9kb3ducmV2LnhtbESPT2vCQBTE7wW/w/KE&#10;3nQTbUWjq4jU0oMI/gHx9sg+k2D2bciuSfz23YLQ4zAzv2EWq86UoqHaFZYVxMMIBHFqdcGZgvNp&#10;O5iCcB5ZY2mZFDzJwWrZe1tgom3LB2qOPhMBwi5BBbn3VSKlS3My6Ia2Ig7ezdYGfZB1JnWNbYCb&#10;Uo6iaCINFhwWcqxok1N6Pz6Mgu8W2/U4/mp299vmeT197i+7mJR673frOQhPnf8Pv9o/WsF4NvmA&#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DBaxscAAADd&#10;AAAADwAAAAAAAAAAAAAAAACqAgAAZHJzL2Rvd25yZXYueG1sUEsFBgAAAAAEAAQA+gAAAJ4DAAAA&#10;AA==&#10;">
                  <v:shape id="Freeform 3751" o:spid="_x0000_s1184" style="position:absolute;left:7780;top:5342;width:83;height:80;visibility:visible;mso-wrap-style:square;v-text-anchor:top" coordsize="83,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pcUA&#10;AADdAAAADwAAAGRycy9kb3ducmV2LnhtbESPQWvCQBSE7wX/w/IEb3VTraKpqwRBkB6Emhw8PrIv&#10;2WD2bciuGv99tyD0OMzMN8xmN9hW3Kn3jWMFH9MEBHHpdMO1giI/vK9A+ICssXVMCp7kYbcdvW0w&#10;1e7BP3Q/h1pECPsUFZgQulRKXxqy6KeuI45e5XqLIcq+lrrHR4TbVs6SZCktNhwXDHa0N1Rezzer&#10;4FBUp/a4uGbVzbjvrMjzz8szV2oyHrIvEIGG8B9+tY9awXy9XMDfm/g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7BKlxQAAAN0AAAAPAAAAAAAAAAAAAAAAAJgCAABkcnMv&#10;ZG93bnJldi54bWxQSwUGAAAAAAQABAD1AAAAigMAAAAA&#10;" path="m,l26,79,82,17,,e" fillcolor="black" stroked="f">
                    <v:path arrowok="t" o:connecttype="custom" o:connectlocs="0,5342;26,5421;82,5359;0,5342" o:connectangles="0,0,0,0"/>
                  </v:shape>
                </v:group>
                <v:group id="Group 3748" o:spid="_x0000_s1185" style="position:absolute;left:7780;top:5342;width:83;height:80" coordorigin="7780,5342" coordsize="8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65hKsYAAADdAAAADwAAAGRycy9kb3ducmV2LnhtbESPQWvCQBSE7wX/w/IE&#10;b7qJ0lCjq4ho6UGEqiDeHtlnEsy+Ddk1if++Wyj0OMzMN8xy3ZtKtNS40rKCeBKBIM6sLjlXcDnv&#10;xx8gnEfWWFkmBS9ysF4N3paYatvxN7Unn4sAYZeigsL7OpXSZQUZdBNbEwfvbhuDPsgml7rBLsBN&#10;JadRlEiDJYeFAmvaFpQ9Tk+j4LPDbjOLd+3hcd++buf34/UQk1KjYb9ZgPDU+//wX/tLK5jNkw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rmEqxgAAAN0A&#10;AAAPAAAAAAAAAAAAAAAAAKoCAABkcnMvZG93bnJldi54bWxQSwUGAAAAAAQABAD6AAAAnQMAAAAA&#10;">
                  <v:shape id="Freeform 3749" o:spid="_x0000_s1186" style="position:absolute;left:7780;top:5342;width:83;height:80;visibility:visible;mso-wrap-style:square;v-text-anchor:top" coordsize="83,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2qhcEA&#10;AADdAAAADwAAAGRycy9kb3ducmV2LnhtbESP0YrCMBRE3wX/IVzBF7GpCq7WRpEVwcet6wdckmtb&#10;bG5Kk9X690YQ9nGYmTNMvuttI+7U+dqxglmSgiDWztRcKrj8HqcrED4gG2wck4Inedhth4McM+Me&#10;XND9HEoRIewzVFCF0GZSel2RRZ+4ljh6V9dZDFF2pTQdPiLcNnKepktpsea4UGFL3xXp2/nPKljT&#10;QR7rn1WqzRytK2Y8KTQrNR71+w2IQH34D3/aJ6NgsV5+wftNfAJy+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NqoXBAAAA3QAAAA8AAAAAAAAAAAAAAAAAmAIAAGRycy9kb3du&#10;cmV2LnhtbFBLBQYAAAAABAAEAPUAAACGAwAAAAA=&#10;" path="m26,79l,,82,17,26,79e" filled="f" strokeweight=".23356mm">
                    <v:path arrowok="t" o:connecttype="custom" o:connectlocs="26,5421;0,5342;82,5359;26,5421" o:connectangles="0,0,0,0"/>
                  </v:shape>
                </v:group>
                <v:group id="Group 3746" o:spid="_x0000_s1187" style="position:absolute;left:7793;top:5342;width:2;height:80" coordorigin="7793,5342" coordsize="2,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X1Qw8IAAADdAAAADwAAAGRycy9kb3ducmV2LnhtbERPy4rCMBTdD/gP4Qru&#10;xrSK4nSMIqLiQgQfMMzu0lzbYnNTmtjWvzcLweXhvOfLzpSiodoVlhXEwwgEcWp1wZmC62X7PQPh&#10;PLLG0jIpeJKD5aL3NcdE25ZP1Jx9JkIIuwQV5N5XiZQuzcmgG9qKOHA3Wxv0AdaZ1DW2IdyUchRF&#10;U2mw4NCQY0XrnNL7+WEU7FpsV+N40xzut/Xz/zI5/h1iUmrQ71a/IDx1/iN+u/dawfhnGuaGN+EJ&#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19UMPCAAAA3QAAAA8A&#10;AAAAAAAAAAAAAAAAqgIAAGRycy9kb3ducmV2LnhtbFBLBQYAAAAABAAEAPoAAACZAwAAAAA=&#10;">
                  <v:shape id="Freeform 3747" o:spid="_x0000_s1188" style="position:absolute;left:7793;top:5342;width:2;height:80;visibility:visible;mso-wrap-style:square;v-text-anchor:top" coordsize="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4Y8gA&#10;AADdAAAADwAAAGRycy9kb3ducmV2LnhtbESP3WoCMRSE7wt9h3AKvetmW0HqapTa0lJaUPxB8e6w&#10;Oe4ubk5Ckurap28KgpfDzHzDjCadacWRfGgsK3jMchDEpdUNVwrWq/eHZxAhImtsLZOCMwWYjG9v&#10;Rlhoe+IFHZexEgnCoUAFdYyukDKUNRkMmXXEydtbbzAm6SupPZ4S3LTyKc/70mDDaaFGR681lYfl&#10;j1HgV7355mN33h6m7tetzTe+TWdfSt3fdS9DEJG6eA1f2p9aQW/QH8D/m/QE5Pg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CvhjyAAAAN0AAAAPAAAAAAAAAAAAAAAAAJgCAABk&#10;cnMvZG93bnJldi54bWxQSwUGAAAAAAQABAD1AAAAjQMAAAAA&#10;" path="m,l,79e" filled="f" strokeweight=".46708mm">
                    <v:path arrowok="t" o:connecttype="custom" o:connectlocs="0,5342;0,5421" o:connectangles="0,0"/>
                  </v:shape>
                </v:group>
                <v:group id="Group 3743" o:spid="_x0000_s1189" style="position:absolute;left:7833;top:5236;width:2;height:114" coordorigin="7833,5236" coordsize="2,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0soYwwAAAN0AAAAP&#10;AAAAAAAAAAAAAAAAAKoCAABkcnMvZG93bnJldi54bWxQSwUGAAAAAAQABAD6AAAAmgMAAAAA&#10;">
                  <v:shape id="Freeform 3745" o:spid="_x0000_s1190" style="position:absolute;left:7833;top:5236;width:2;height:114;visibility:visible;mso-wrap-style:square;v-text-anchor:top" coordsize="2,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cklcUA&#10;AADdAAAADwAAAGRycy9kb3ducmV2LnhtbESPQWvCQBSE70L/w/IK3nSjgrbRVUpFEA9SNRdvj+wz&#10;G82+DdnVpP++KxQ8DjPzDbNYdbYSD2p86VjBaJiAIM6dLrlQkJ02gw8QPiBrrByTgl/ysFq+9RaY&#10;atfygR7HUIgIYZ+iAhNCnUrpc0MW/dDVxNG7uMZiiLIppG6wjXBbyXGSTKXFkuOCwZq+DeW3490q&#10;2KM22S477aach/bnfL3eS1wr1X/vvuYgAnXhFf5vb7WCyedsBM838Qn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ySVxQAAAN0AAAAPAAAAAAAAAAAAAAAAAJgCAABkcnMv&#10;ZG93bnJldi54bWxQSwUGAAAAAAQABAD1AAAAigMAAAAA&#10;" path="m,l,114e" filled="f" strokeweight=".42331mm">
                    <v:path arrowok="t" o:connecttype="custom" o:connectlocs="0,5236;0,5350" o:connectangles="0,0"/>
                  </v:shape>
                  <v:shape id="Picture 3744" o:spid="_x0000_s1191" type="#_x0000_t75" style="position:absolute;left:1897;top:1176;width:8540;height:4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B0rLGAAAA3QAAAA8AAABkcnMvZG93bnJldi54bWxEj91qwkAUhO8LvsNyBO90409tTbNKEEQL&#10;3pj2AU6zp0lo9mzIrjHx6bsFoZfDzHzDJLve1KKj1lWWFcxnEQji3OqKCwWfH4fpKwjnkTXWlknB&#10;QA5229FTgrG2N75Ql/lCBAi7GBWU3jexlC4vyaCb2YY4eN+2NeiDbAupW7wFuKnlIorW0mDFYaHE&#10;hvYl5T/Z1SjYZ5d3/joMp81A5/szH1O3OqZKTcZ9+gbCU+//w4/2SStYbl4W8PcmPAG5/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8HSssYAAADdAAAADwAAAAAAAAAAAAAA&#10;AACfAgAAZHJzL2Rvd25yZXYueG1sUEsFBgAAAAAEAAQA9wAAAJIDAAAAAA==&#10;">
                    <v:imagedata r:id="rId59" o:title=""/>
                  </v:shape>
                </v:group>
                <w10:wrap anchorx="page"/>
              </v:group>
            </w:pict>
          </mc:Fallback>
        </mc:AlternateConten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d is simil</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llu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ive p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po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G</w:t>
      </w:r>
      <w:r w:rsidRPr="006632F3">
        <w:rPr>
          <w:rFonts w:ascii="Times New Roman" w:eastAsia="Times New Roman" w:hAnsi="Times New Roman" w:cs="Times New Roman"/>
        </w:rPr>
        <w:t>P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is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n in</w:t>
      </w:r>
      <w:r w:rsidRPr="006632F3">
        <w:rPr>
          <w:rFonts w:ascii="Times New Roman" w:eastAsia="Times New Roman" w:hAnsi="Times New Roman" w:cs="Times New Roman"/>
          <w:spacing w:val="-2"/>
        </w:rPr>
        <w:t xml:space="preserve"> 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2</w:t>
      </w:r>
      <w:r w:rsidRPr="006632F3">
        <w:rPr>
          <w:rFonts w:ascii="Times New Roman" w:eastAsia="Times New Roman" w:hAnsi="Times New Roman" w:cs="Times New Roman"/>
          <w:spacing w:val="-1"/>
        </w:rPr>
        <w:t>1</w:t>
      </w:r>
      <w:r w:rsidRPr="006632F3">
        <w:rPr>
          <w:rFonts w:ascii="Times New Roman" w:eastAsia="Times New Roman" w:hAnsi="Times New Roman" w:cs="Times New Roman"/>
        </w:rPr>
        <w:t>.</w:t>
      </w:r>
    </w:p>
    <w:p w14:paraId="390B7EC6" w14:textId="77777777" w:rsidR="00583B21" w:rsidRPr="006632F3" w:rsidRDefault="00583B21" w:rsidP="00583B21">
      <w:pPr>
        <w:spacing w:before="6" w:after="0" w:line="110" w:lineRule="exact"/>
        <w:rPr>
          <w:rFonts w:ascii="Times New Roman" w:hAnsi="Times New Roman" w:cs="Times New Roman"/>
        </w:rPr>
      </w:pPr>
    </w:p>
    <w:p w14:paraId="090B4B06" w14:textId="77777777" w:rsidR="00583B21" w:rsidRPr="006632F3" w:rsidRDefault="00583B21" w:rsidP="00583B21">
      <w:pPr>
        <w:spacing w:after="0" w:line="200" w:lineRule="exact"/>
        <w:rPr>
          <w:rFonts w:ascii="Times New Roman" w:hAnsi="Times New Roman" w:cs="Times New Roman"/>
        </w:rPr>
      </w:pPr>
    </w:p>
    <w:p w14:paraId="1149D789" w14:textId="77777777" w:rsidR="00583B21" w:rsidRPr="006632F3" w:rsidRDefault="00583B21" w:rsidP="00583B21">
      <w:pPr>
        <w:spacing w:after="0" w:line="200" w:lineRule="exact"/>
        <w:rPr>
          <w:rFonts w:ascii="Times New Roman" w:hAnsi="Times New Roman" w:cs="Times New Roman"/>
        </w:rPr>
      </w:pPr>
    </w:p>
    <w:p w14:paraId="58DE58A4" w14:textId="77777777" w:rsidR="00583B21" w:rsidRPr="006632F3" w:rsidRDefault="00583B21" w:rsidP="00583B21">
      <w:pPr>
        <w:spacing w:after="0" w:line="200" w:lineRule="exact"/>
        <w:rPr>
          <w:rFonts w:ascii="Times New Roman" w:hAnsi="Times New Roman" w:cs="Times New Roman"/>
        </w:rPr>
      </w:pPr>
    </w:p>
    <w:p w14:paraId="64FB7C6B" w14:textId="77777777" w:rsidR="00583B21" w:rsidRPr="006632F3" w:rsidRDefault="00583B21" w:rsidP="00583B21">
      <w:pPr>
        <w:spacing w:after="0" w:line="200" w:lineRule="exact"/>
        <w:rPr>
          <w:rFonts w:ascii="Times New Roman" w:hAnsi="Times New Roman" w:cs="Times New Roman"/>
        </w:rPr>
      </w:pPr>
    </w:p>
    <w:p w14:paraId="1EE103D8" w14:textId="77777777" w:rsidR="00583B21" w:rsidRPr="006632F3" w:rsidRDefault="00583B21" w:rsidP="00583B21">
      <w:pPr>
        <w:spacing w:after="0" w:line="200" w:lineRule="exact"/>
        <w:rPr>
          <w:rFonts w:ascii="Times New Roman" w:hAnsi="Times New Roman" w:cs="Times New Roman"/>
        </w:rPr>
      </w:pPr>
    </w:p>
    <w:p w14:paraId="395D2952" w14:textId="77777777" w:rsidR="00583B21" w:rsidRPr="006632F3" w:rsidRDefault="00583B21" w:rsidP="00583B21">
      <w:pPr>
        <w:spacing w:after="0" w:line="200" w:lineRule="exact"/>
        <w:rPr>
          <w:rFonts w:ascii="Times New Roman" w:hAnsi="Times New Roman" w:cs="Times New Roman"/>
        </w:rPr>
      </w:pPr>
    </w:p>
    <w:p w14:paraId="4606FCF0" w14:textId="77777777" w:rsidR="00583B21" w:rsidRPr="006632F3" w:rsidRDefault="00583B21" w:rsidP="00583B21">
      <w:pPr>
        <w:spacing w:after="0" w:line="200" w:lineRule="exact"/>
        <w:rPr>
          <w:rFonts w:ascii="Times New Roman" w:hAnsi="Times New Roman" w:cs="Times New Roman"/>
        </w:rPr>
      </w:pPr>
    </w:p>
    <w:p w14:paraId="15226E57" w14:textId="77777777" w:rsidR="00583B21" w:rsidRPr="006632F3" w:rsidRDefault="00583B21" w:rsidP="00583B21">
      <w:pPr>
        <w:spacing w:after="0" w:line="200" w:lineRule="exact"/>
        <w:rPr>
          <w:rFonts w:ascii="Times New Roman" w:hAnsi="Times New Roman" w:cs="Times New Roman"/>
        </w:rPr>
      </w:pPr>
    </w:p>
    <w:p w14:paraId="64EFA957" w14:textId="77777777" w:rsidR="00583B21" w:rsidRPr="006632F3" w:rsidRDefault="00583B21" w:rsidP="00583B21">
      <w:pPr>
        <w:spacing w:after="0" w:line="200" w:lineRule="exact"/>
        <w:rPr>
          <w:rFonts w:ascii="Times New Roman" w:hAnsi="Times New Roman" w:cs="Times New Roman"/>
        </w:rPr>
      </w:pPr>
    </w:p>
    <w:p w14:paraId="59404F1D" w14:textId="77777777" w:rsidR="00583B21" w:rsidRPr="006632F3" w:rsidRDefault="00583B21" w:rsidP="00583B21">
      <w:pPr>
        <w:spacing w:after="0" w:line="200" w:lineRule="exact"/>
        <w:rPr>
          <w:rFonts w:ascii="Times New Roman" w:hAnsi="Times New Roman" w:cs="Times New Roman"/>
        </w:rPr>
      </w:pPr>
    </w:p>
    <w:p w14:paraId="1327E394" w14:textId="77777777" w:rsidR="00583B21" w:rsidRPr="006632F3" w:rsidRDefault="00583B21" w:rsidP="00583B21">
      <w:pPr>
        <w:spacing w:after="0" w:line="200" w:lineRule="exact"/>
        <w:rPr>
          <w:rFonts w:ascii="Times New Roman" w:hAnsi="Times New Roman" w:cs="Times New Roman"/>
        </w:rPr>
      </w:pPr>
    </w:p>
    <w:p w14:paraId="7C5268A6" w14:textId="77777777" w:rsidR="00583B21" w:rsidRPr="006632F3" w:rsidRDefault="00583B21" w:rsidP="00583B21">
      <w:pPr>
        <w:spacing w:after="0" w:line="200" w:lineRule="exact"/>
        <w:rPr>
          <w:rFonts w:ascii="Times New Roman" w:hAnsi="Times New Roman" w:cs="Times New Roman"/>
        </w:rPr>
      </w:pPr>
    </w:p>
    <w:p w14:paraId="008597E1" w14:textId="77777777" w:rsidR="00583B21" w:rsidRPr="006632F3" w:rsidRDefault="00583B21" w:rsidP="00583B21">
      <w:pPr>
        <w:spacing w:after="0" w:line="200" w:lineRule="exact"/>
        <w:rPr>
          <w:rFonts w:ascii="Times New Roman" w:hAnsi="Times New Roman" w:cs="Times New Roman"/>
        </w:rPr>
      </w:pPr>
    </w:p>
    <w:p w14:paraId="202031B0" w14:textId="77777777" w:rsidR="00583B21" w:rsidRPr="006632F3" w:rsidRDefault="00583B21" w:rsidP="00583B21">
      <w:pPr>
        <w:spacing w:after="0" w:line="200" w:lineRule="exact"/>
        <w:rPr>
          <w:rFonts w:ascii="Times New Roman" w:hAnsi="Times New Roman" w:cs="Times New Roman"/>
        </w:rPr>
      </w:pPr>
    </w:p>
    <w:p w14:paraId="0E1EE118" w14:textId="77777777" w:rsidR="00583B21" w:rsidRPr="006632F3" w:rsidRDefault="00583B21" w:rsidP="00583B21">
      <w:pPr>
        <w:spacing w:after="0" w:line="200" w:lineRule="exact"/>
        <w:rPr>
          <w:rFonts w:ascii="Times New Roman" w:hAnsi="Times New Roman" w:cs="Times New Roman"/>
        </w:rPr>
      </w:pPr>
    </w:p>
    <w:p w14:paraId="51ADFE84" w14:textId="77777777" w:rsidR="00583B21" w:rsidRPr="006632F3" w:rsidRDefault="00583B21" w:rsidP="00583B21">
      <w:pPr>
        <w:spacing w:after="0" w:line="200" w:lineRule="exact"/>
        <w:rPr>
          <w:rFonts w:ascii="Times New Roman" w:hAnsi="Times New Roman" w:cs="Times New Roman"/>
        </w:rPr>
      </w:pPr>
    </w:p>
    <w:p w14:paraId="1B09F744" w14:textId="77777777" w:rsidR="00583B21" w:rsidRPr="006632F3" w:rsidRDefault="00583B21" w:rsidP="00583B21">
      <w:pPr>
        <w:spacing w:after="0" w:line="200" w:lineRule="exact"/>
        <w:rPr>
          <w:rFonts w:ascii="Times New Roman" w:hAnsi="Times New Roman" w:cs="Times New Roman"/>
        </w:rPr>
      </w:pPr>
    </w:p>
    <w:p w14:paraId="685FBDAC" w14:textId="77777777" w:rsidR="00583B21" w:rsidRPr="006632F3" w:rsidRDefault="00583B21" w:rsidP="00583B21">
      <w:pPr>
        <w:spacing w:after="0" w:line="200" w:lineRule="exact"/>
        <w:rPr>
          <w:rFonts w:ascii="Times New Roman" w:hAnsi="Times New Roman" w:cs="Times New Roman"/>
        </w:rPr>
      </w:pPr>
    </w:p>
    <w:p w14:paraId="3BFC64BF" w14:textId="77777777" w:rsidR="00583B21" w:rsidRPr="006632F3" w:rsidRDefault="00583B21" w:rsidP="00583B21">
      <w:pPr>
        <w:spacing w:after="0" w:line="200" w:lineRule="exact"/>
        <w:rPr>
          <w:rFonts w:ascii="Times New Roman" w:hAnsi="Times New Roman" w:cs="Times New Roman"/>
        </w:rPr>
      </w:pPr>
    </w:p>
    <w:p w14:paraId="5CB1D77D" w14:textId="77777777" w:rsidR="00583B21" w:rsidRPr="006632F3" w:rsidRDefault="00583B21" w:rsidP="00583B21">
      <w:pPr>
        <w:spacing w:after="0" w:line="200" w:lineRule="exact"/>
        <w:rPr>
          <w:rFonts w:ascii="Times New Roman" w:hAnsi="Times New Roman" w:cs="Times New Roman"/>
        </w:rPr>
      </w:pPr>
    </w:p>
    <w:p w14:paraId="2DA4CA07" w14:textId="77777777" w:rsidR="00583B21" w:rsidRPr="006632F3" w:rsidRDefault="00583B21" w:rsidP="00583B21">
      <w:pPr>
        <w:spacing w:after="0" w:line="200" w:lineRule="exact"/>
        <w:rPr>
          <w:rFonts w:ascii="Times New Roman" w:hAnsi="Times New Roman" w:cs="Times New Roman"/>
        </w:rPr>
      </w:pPr>
    </w:p>
    <w:p w14:paraId="25E72C70" w14:textId="77777777" w:rsidR="00583B21" w:rsidRPr="006632F3" w:rsidRDefault="00583B21" w:rsidP="00583B21">
      <w:pPr>
        <w:spacing w:after="0" w:line="200" w:lineRule="exact"/>
        <w:rPr>
          <w:rFonts w:ascii="Times New Roman" w:hAnsi="Times New Roman" w:cs="Times New Roman"/>
        </w:rPr>
      </w:pPr>
    </w:p>
    <w:p w14:paraId="30A07983" w14:textId="77777777" w:rsidR="00583B21" w:rsidRPr="006632F3" w:rsidRDefault="00583B21" w:rsidP="00583B21">
      <w:pPr>
        <w:spacing w:after="0" w:line="200" w:lineRule="exact"/>
        <w:rPr>
          <w:rFonts w:ascii="Times New Roman" w:hAnsi="Times New Roman" w:cs="Times New Roman"/>
        </w:rPr>
      </w:pPr>
    </w:p>
    <w:p w14:paraId="1762729B" w14:textId="77777777" w:rsidR="00583B21" w:rsidRPr="006632F3" w:rsidRDefault="00583B21" w:rsidP="00583B21">
      <w:pPr>
        <w:spacing w:after="0" w:line="200" w:lineRule="exact"/>
        <w:rPr>
          <w:rFonts w:ascii="Times New Roman" w:hAnsi="Times New Roman" w:cs="Times New Roman"/>
        </w:rPr>
      </w:pPr>
    </w:p>
    <w:tbl>
      <w:tblPr>
        <w:tblW w:w="0" w:type="auto"/>
        <w:tblInd w:w="244" w:type="dxa"/>
        <w:tblLayout w:type="fixed"/>
        <w:tblCellMar>
          <w:left w:w="0" w:type="dxa"/>
          <w:right w:w="0" w:type="dxa"/>
        </w:tblCellMar>
        <w:tblLook w:val="01E0" w:firstRow="1" w:lastRow="1" w:firstColumn="1" w:lastColumn="1" w:noHBand="0" w:noVBand="0"/>
      </w:tblPr>
      <w:tblGrid>
        <w:gridCol w:w="688"/>
        <w:gridCol w:w="1006"/>
        <w:gridCol w:w="477"/>
        <w:gridCol w:w="1006"/>
      </w:tblGrid>
      <w:tr w:rsidR="00583B21" w:rsidRPr="006632F3" w14:paraId="5A686720" w14:textId="77777777" w:rsidTr="00D97B7F">
        <w:trPr>
          <w:trHeight w:hRule="exact" w:val="135"/>
        </w:trPr>
        <w:tc>
          <w:tcPr>
            <w:tcW w:w="688" w:type="dxa"/>
            <w:tcBorders>
              <w:top w:val="nil"/>
              <w:left w:val="nil"/>
              <w:bottom w:val="single" w:sz="3" w:space="0" w:color="000000"/>
              <w:right w:val="single" w:sz="5" w:space="0" w:color="000000"/>
            </w:tcBorders>
          </w:tcPr>
          <w:p w14:paraId="36D359E2" w14:textId="77777777" w:rsidR="00583B21" w:rsidRPr="006632F3" w:rsidRDefault="00583B21" w:rsidP="00D97B7F">
            <w:pPr>
              <w:rPr>
                <w:rFonts w:ascii="Times New Roman" w:hAnsi="Times New Roman" w:cs="Times New Roman"/>
              </w:rPr>
            </w:pPr>
          </w:p>
        </w:tc>
        <w:tc>
          <w:tcPr>
            <w:tcW w:w="1006" w:type="dxa"/>
            <w:vMerge w:val="restart"/>
            <w:tcBorders>
              <w:top w:val="single" w:sz="5" w:space="0" w:color="000000"/>
              <w:left w:val="single" w:sz="5" w:space="0" w:color="000000"/>
              <w:right w:val="single" w:sz="5" w:space="0" w:color="000000"/>
            </w:tcBorders>
          </w:tcPr>
          <w:p w14:paraId="652C0811" w14:textId="77777777" w:rsidR="00583B21" w:rsidRPr="006632F3" w:rsidRDefault="00583B21" w:rsidP="00D97B7F">
            <w:pPr>
              <w:rPr>
                <w:rFonts w:ascii="Times New Roman" w:hAnsi="Times New Roman" w:cs="Times New Roman"/>
              </w:rPr>
            </w:pPr>
          </w:p>
        </w:tc>
        <w:tc>
          <w:tcPr>
            <w:tcW w:w="477" w:type="dxa"/>
            <w:tcBorders>
              <w:top w:val="nil"/>
              <w:left w:val="single" w:sz="5" w:space="0" w:color="000000"/>
              <w:bottom w:val="single" w:sz="3" w:space="0" w:color="000000"/>
              <w:right w:val="single" w:sz="5" w:space="0" w:color="000000"/>
            </w:tcBorders>
          </w:tcPr>
          <w:p w14:paraId="653E73A0" w14:textId="77777777" w:rsidR="00583B21" w:rsidRPr="006632F3" w:rsidRDefault="00583B21" w:rsidP="00D97B7F">
            <w:pPr>
              <w:rPr>
                <w:rFonts w:ascii="Times New Roman" w:hAnsi="Times New Roman" w:cs="Times New Roman"/>
              </w:rPr>
            </w:pPr>
          </w:p>
        </w:tc>
        <w:tc>
          <w:tcPr>
            <w:tcW w:w="1006" w:type="dxa"/>
            <w:vMerge w:val="restart"/>
            <w:tcBorders>
              <w:top w:val="single" w:sz="5" w:space="0" w:color="000000"/>
              <w:left w:val="single" w:sz="5" w:space="0" w:color="000000"/>
              <w:right w:val="single" w:sz="5" w:space="0" w:color="000000"/>
            </w:tcBorders>
          </w:tcPr>
          <w:p w14:paraId="27E6C035" w14:textId="77777777" w:rsidR="00583B21" w:rsidRPr="006632F3" w:rsidRDefault="00583B21" w:rsidP="00D97B7F">
            <w:pPr>
              <w:rPr>
                <w:rFonts w:ascii="Times New Roman" w:hAnsi="Times New Roman" w:cs="Times New Roman"/>
              </w:rPr>
            </w:pPr>
          </w:p>
        </w:tc>
      </w:tr>
      <w:tr w:rsidR="00583B21" w:rsidRPr="006632F3" w14:paraId="272630E5" w14:textId="77777777" w:rsidTr="00D97B7F">
        <w:trPr>
          <w:trHeight w:hRule="exact" w:val="123"/>
        </w:trPr>
        <w:tc>
          <w:tcPr>
            <w:tcW w:w="688" w:type="dxa"/>
            <w:tcBorders>
              <w:top w:val="single" w:sz="3" w:space="0" w:color="000000"/>
              <w:left w:val="nil"/>
              <w:bottom w:val="nil"/>
              <w:right w:val="single" w:sz="5" w:space="0" w:color="000000"/>
            </w:tcBorders>
          </w:tcPr>
          <w:p w14:paraId="72492777" w14:textId="77777777" w:rsidR="00583B21" w:rsidRPr="006632F3" w:rsidRDefault="00583B21" w:rsidP="00D97B7F">
            <w:pPr>
              <w:rPr>
                <w:rFonts w:ascii="Times New Roman" w:hAnsi="Times New Roman" w:cs="Times New Roman"/>
              </w:rPr>
            </w:pPr>
          </w:p>
        </w:tc>
        <w:tc>
          <w:tcPr>
            <w:tcW w:w="1006" w:type="dxa"/>
            <w:vMerge/>
            <w:tcBorders>
              <w:left w:val="single" w:sz="5" w:space="0" w:color="000000"/>
              <w:bottom w:val="single" w:sz="5" w:space="0" w:color="000000"/>
              <w:right w:val="single" w:sz="5" w:space="0" w:color="000000"/>
            </w:tcBorders>
          </w:tcPr>
          <w:p w14:paraId="7B7BEF32" w14:textId="77777777" w:rsidR="00583B21" w:rsidRPr="006632F3" w:rsidRDefault="00583B21" w:rsidP="00D97B7F">
            <w:pPr>
              <w:rPr>
                <w:rFonts w:ascii="Times New Roman" w:hAnsi="Times New Roman" w:cs="Times New Roman"/>
              </w:rPr>
            </w:pPr>
          </w:p>
        </w:tc>
        <w:tc>
          <w:tcPr>
            <w:tcW w:w="477" w:type="dxa"/>
            <w:tcBorders>
              <w:top w:val="single" w:sz="3" w:space="0" w:color="000000"/>
              <w:left w:val="single" w:sz="5" w:space="0" w:color="000000"/>
              <w:bottom w:val="nil"/>
              <w:right w:val="single" w:sz="5" w:space="0" w:color="000000"/>
            </w:tcBorders>
          </w:tcPr>
          <w:p w14:paraId="5C9451D1" w14:textId="77777777" w:rsidR="00583B21" w:rsidRPr="006632F3" w:rsidRDefault="00583B21" w:rsidP="00D97B7F">
            <w:pPr>
              <w:rPr>
                <w:rFonts w:ascii="Times New Roman" w:hAnsi="Times New Roman" w:cs="Times New Roman"/>
              </w:rPr>
            </w:pPr>
          </w:p>
        </w:tc>
        <w:tc>
          <w:tcPr>
            <w:tcW w:w="1006" w:type="dxa"/>
            <w:vMerge/>
            <w:tcBorders>
              <w:left w:val="single" w:sz="5" w:space="0" w:color="000000"/>
              <w:bottom w:val="single" w:sz="5" w:space="0" w:color="000000"/>
              <w:right w:val="single" w:sz="5" w:space="0" w:color="000000"/>
            </w:tcBorders>
          </w:tcPr>
          <w:p w14:paraId="4113941F" w14:textId="77777777" w:rsidR="00583B21" w:rsidRPr="006632F3" w:rsidRDefault="00583B21" w:rsidP="00D97B7F">
            <w:pPr>
              <w:rPr>
                <w:rFonts w:ascii="Times New Roman" w:hAnsi="Times New Roman" w:cs="Times New Roman"/>
              </w:rPr>
            </w:pPr>
          </w:p>
        </w:tc>
      </w:tr>
    </w:tbl>
    <w:p w14:paraId="7F2E8D8A" w14:textId="77777777" w:rsidR="00583B21" w:rsidRPr="006632F3" w:rsidRDefault="00583B21" w:rsidP="00583B21">
      <w:pPr>
        <w:spacing w:after="0" w:line="200" w:lineRule="exact"/>
        <w:rPr>
          <w:rFonts w:ascii="Times New Roman" w:hAnsi="Times New Roman" w:cs="Times New Roman"/>
        </w:rPr>
      </w:pPr>
    </w:p>
    <w:p w14:paraId="37F8EADC" w14:textId="77777777" w:rsidR="00583B21" w:rsidRPr="006632F3" w:rsidRDefault="00583B21" w:rsidP="00583B21">
      <w:pPr>
        <w:spacing w:after="0" w:line="200" w:lineRule="exact"/>
        <w:rPr>
          <w:rFonts w:ascii="Times New Roman" w:hAnsi="Times New Roman" w:cs="Times New Roman"/>
        </w:rPr>
      </w:pPr>
    </w:p>
    <w:p w14:paraId="6356B9FC" w14:textId="77777777" w:rsidR="00583B21" w:rsidRPr="006632F3" w:rsidRDefault="00583B21" w:rsidP="00583B21">
      <w:pPr>
        <w:spacing w:before="5" w:after="0" w:line="240" w:lineRule="exact"/>
        <w:rPr>
          <w:rFonts w:ascii="Times New Roman" w:hAnsi="Times New Roman" w:cs="Times New Roman"/>
        </w:rPr>
      </w:pPr>
    </w:p>
    <w:p w14:paraId="1129DE01"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1</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De</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y</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PS</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p>
    <w:p w14:paraId="0E367D98" w14:textId="77777777" w:rsidR="00583B21" w:rsidRPr="006632F3" w:rsidRDefault="00583B21" w:rsidP="00583B21">
      <w:pPr>
        <w:spacing w:before="3" w:after="0" w:line="130" w:lineRule="exact"/>
        <w:rPr>
          <w:rFonts w:ascii="Times New Roman" w:hAnsi="Times New Roman" w:cs="Times New Roman"/>
        </w:rPr>
      </w:pPr>
    </w:p>
    <w:p w14:paraId="5B7CF0A8"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o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4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i</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w:t>
      </w:r>
      <w:r w:rsidRPr="006632F3">
        <w:rPr>
          <w:rFonts w:ascii="Times New Roman" w:eastAsia="Arial" w:hAnsi="Times New Roman" w:cs="Times New Roman"/>
          <w:spacing w:val="-1"/>
        </w:rPr>
        <w:t>deplo</w:t>
      </w:r>
      <w:r w:rsidRPr="006632F3">
        <w:rPr>
          <w:rFonts w:ascii="Times New Roman" w:eastAsia="Arial" w:hAnsi="Times New Roman" w:cs="Times New Roman"/>
          <w:spacing w:val="-6"/>
        </w:rPr>
        <w:t>y</w:t>
      </w:r>
      <w:r w:rsidRPr="006632F3">
        <w:rPr>
          <w:rFonts w:ascii="Times New Roman" w:eastAsia="Arial" w:hAnsi="Times New Roman" w:cs="Times New Roman"/>
        </w:rPr>
        <w:t>”</w:t>
      </w:r>
    </w:p>
    <w:p w14:paraId="63293EF6" w14:textId="77777777" w:rsidR="00583B21" w:rsidRPr="006632F3" w:rsidRDefault="00583B21" w:rsidP="00583B21">
      <w:pPr>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2</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UI</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D</w:t>
      </w:r>
      <w:r w:rsidRPr="006632F3">
        <w:rPr>
          <w:rFonts w:ascii="Times New Roman" w:eastAsia="Arial" w:hAnsi="Times New Roman" w:cs="Times New Roman"/>
          <w:spacing w:val="-1"/>
        </w:rPr>
        <w:t>eplo</w:t>
      </w:r>
      <w:r w:rsidRPr="006632F3">
        <w:rPr>
          <w:rFonts w:ascii="Times New Roman" w:eastAsia="Arial" w:hAnsi="Times New Roman" w:cs="Times New Roman"/>
          <w:spacing w:val="-6"/>
        </w:rPr>
        <w:t>y</w:t>
      </w:r>
      <w:r w:rsidRPr="006632F3">
        <w:rPr>
          <w:rFonts w:ascii="Times New Roman" w:eastAsia="Arial" w:hAnsi="Times New Roman" w:cs="Times New Roman"/>
        </w:rPr>
        <w:t>D</w:t>
      </w:r>
      <w:r w:rsidRPr="006632F3">
        <w:rPr>
          <w:rFonts w:ascii="Times New Roman" w:eastAsia="Arial" w:hAnsi="Times New Roman" w:cs="Times New Roman"/>
          <w:spacing w:val="-1"/>
        </w:rPr>
        <w:t>ialo</w:t>
      </w:r>
      <w:r w:rsidRPr="006632F3">
        <w:rPr>
          <w:rFonts w:ascii="Times New Roman" w:eastAsia="Arial" w:hAnsi="Times New Roman" w:cs="Times New Roman"/>
        </w:rPr>
        <w:t>g</w:t>
      </w:r>
    </w:p>
    <w:p w14:paraId="40614CB7" w14:textId="77777777" w:rsidR="00583B21" w:rsidRPr="006632F3" w:rsidRDefault="00583B21" w:rsidP="00583B21">
      <w:pPr>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rPr>
        <w:t>o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p>
    <w:p w14:paraId="6FC8F127" w14:textId="77777777" w:rsidR="00583B21" w:rsidRPr="006632F3" w:rsidRDefault="00583B21" w:rsidP="00583B21">
      <w:pPr>
        <w:spacing w:before="10" w:after="0" w:line="240" w:lineRule="auto"/>
        <w:ind w:left="478" w:right="-20"/>
        <w:rPr>
          <w:rFonts w:ascii="Times New Roman" w:eastAsia="Arial" w:hAnsi="Times New Roman" w:cs="Times New Roman"/>
        </w:rPr>
      </w:pP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a</w:t>
      </w:r>
      <w:r w:rsidRPr="006632F3">
        <w:rPr>
          <w:rFonts w:ascii="Times New Roman" w:eastAsia="Arial" w:hAnsi="Times New Roman" w:cs="Times New Roman"/>
          <w:spacing w:val="-3"/>
        </w:rPr>
        <w:t>w</w:t>
      </w:r>
      <w:r w:rsidRPr="006632F3">
        <w:rPr>
          <w:rFonts w:ascii="Times New Roman" w:eastAsia="Arial" w:hAnsi="Times New Roman" w:cs="Times New Roman"/>
        </w:rPr>
        <w:t>n</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m</w:t>
      </w:r>
    </w:p>
    <w:p w14:paraId="0AD85BDC" w14:textId="77777777" w:rsidR="00583B21" w:rsidRPr="006632F3" w:rsidRDefault="00583B21" w:rsidP="00583B21">
      <w:pPr>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4</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Boo</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p>
    <w:p w14:paraId="2948AF9C" w14:textId="77777777" w:rsidR="00583B21" w:rsidRPr="006632F3" w:rsidRDefault="00583B21" w:rsidP="00583B21">
      <w:pPr>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5</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p>
    <w:p w14:paraId="6485BF59" w14:textId="77777777" w:rsidR="00583B21" w:rsidRPr="006632F3" w:rsidRDefault="00583B21" w:rsidP="00583B21">
      <w:pPr>
        <w:spacing w:before="8" w:after="0" w:line="250" w:lineRule="auto"/>
        <w:ind w:left="478" w:right="352" w:hanging="360"/>
        <w:rPr>
          <w:rFonts w:ascii="Times New Roman" w:eastAsia="Arial" w:hAnsi="Times New Roman" w:cs="Times New Roman"/>
        </w:rPr>
      </w:pPr>
      <w:r w:rsidRPr="006632F3">
        <w:rPr>
          <w:rFonts w:ascii="Times New Roman" w:eastAsia="Arial" w:hAnsi="Times New Roman" w:cs="Times New Roman"/>
          <w:spacing w:val="-1"/>
        </w:rPr>
        <w:t>6</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spacing w:val="3"/>
        </w:rPr>
        <w:t>f</w:t>
      </w:r>
      <w:r w:rsidRPr="006632F3">
        <w:rPr>
          <w:rFonts w:ascii="Times New Roman" w:eastAsia="Arial" w:hAnsi="Times New Roman" w:cs="Times New Roman"/>
          <w:spacing w:val="-1"/>
        </w:rPr>
        <w:t>ined</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uppo</w:t>
      </w:r>
      <w:r w:rsidRPr="006632F3">
        <w:rPr>
          <w:rFonts w:ascii="Times New Roman" w:eastAsia="Arial" w:hAnsi="Times New Roman" w:cs="Times New Roman"/>
          <w:spacing w:val="1"/>
        </w:rPr>
        <w:t>s</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ee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P</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D</w:t>
      </w:r>
      <w:r w:rsidRPr="006632F3">
        <w:rPr>
          <w:rFonts w:ascii="Times New Roman" w:eastAsia="Arial" w:hAnsi="Times New Roman" w:cs="Times New Roman"/>
          <w:spacing w:val="-1"/>
        </w:rPr>
        <w:t>a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PSManage</w:t>
      </w:r>
      <w:r w:rsidRPr="006632F3">
        <w:rPr>
          <w:rFonts w:ascii="Times New Roman" w:eastAsia="Arial" w:hAnsi="Times New Roman" w:cs="Times New Roman"/>
        </w:rPr>
        <w:t>r</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s</w:t>
      </w:r>
    </w:p>
    <w:p w14:paraId="7A0AA4B3"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7</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p>
    <w:p w14:paraId="055D7266" w14:textId="77777777" w:rsidR="00583B21" w:rsidRPr="006632F3" w:rsidRDefault="00583B21" w:rsidP="00583B21">
      <w:pPr>
        <w:spacing w:before="8" w:after="0" w:line="250" w:lineRule="auto"/>
        <w:ind w:left="478" w:right="1617" w:hanging="360"/>
        <w:rPr>
          <w:rFonts w:ascii="Times New Roman" w:eastAsia="Arial" w:hAnsi="Times New Roman" w:cs="Times New Roman"/>
        </w:rPr>
      </w:pPr>
      <w:r w:rsidRPr="006632F3">
        <w:rPr>
          <w:rFonts w:ascii="Times New Roman" w:eastAsia="Arial" w:hAnsi="Times New Roman" w:cs="Times New Roman"/>
          <w:spacing w:val="-1"/>
        </w:rPr>
        <w:t>8</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 xml:space="preserve">, </w:t>
      </w:r>
      <w:r w:rsidRPr="006632F3">
        <w:rPr>
          <w:rFonts w:ascii="Times New Roman" w:eastAsia="Arial" w:hAnsi="Times New Roman" w:cs="Times New Roman"/>
          <w:spacing w:val="-1"/>
          <w:w w:val="99"/>
        </w:rPr>
        <w:t>S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on</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ol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p>
    <w:p w14:paraId="6CFA60D5" w14:textId="77777777" w:rsidR="00583B21" w:rsidRPr="006632F3" w:rsidRDefault="00583B21" w:rsidP="00583B21">
      <w:pPr>
        <w:spacing w:after="0" w:line="228" w:lineRule="exact"/>
        <w:ind w:left="118" w:right="-20"/>
        <w:rPr>
          <w:rFonts w:ascii="Times New Roman" w:eastAsia="Arial" w:hAnsi="Times New Roman" w:cs="Times New Roman"/>
        </w:rPr>
      </w:pPr>
      <w:r w:rsidRPr="006632F3">
        <w:rPr>
          <w:rFonts w:ascii="Times New Roman" w:eastAsia="Arial" w:hAnsi="Times New Roman" w:cs="Times New Roman"/>
          <w:spacing w:val="-1"/>
        </w:rPr>
        <w:t>9</w:t>
      </w:r>
      <w:r w:rsidRPr="006632F3">
        <w:rPr>
          <w:rFonts w:ascii="Times New Roman" w:eastAsia="Arial" w:hAnsi="Times New Roman" w:cs="Times New Roman"/>
        </w:rPr>
        <w:t xml:space="preserve">.  </w:t>
      </w:r>
      <w:r w:rsidRPr="006632F3">
        <w:rPr>
          <w:rFonts w:ascii="Times New Roman" w:eastAsia="Arial" w:hAnsi="Times New Roman" w:cs="Times New Roman"/>
          <w:spacing w:val="25"/>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A</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p>
    <w:p w14:paraId="5C61CAE8" w14:textId="77777777" w:rsidR="00583B21" w:rsidRPr="006632F3" w:rsidRDefault="00583B21" w:rsidP="00583B21">
      <w:pPr>
        <w:spacing w:before="10"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w w:val="99"/>
        </w:rPr>
        <w:t>“</w:t>
      </w:r>
      <w:proofErr w:type="gramStart"/>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a</w:t>
      </w:r>
      <w:r w:rsidRPr="006632F3">
        <w:rPr>
          <w:rFonts w:ascii="Times New Roman" w:eastAsia="Arial" w:hAnsi="Times New Roman" w:cs="Times New Roman"/>
          <w:spacing w:val="3"/>
          <w:w w:val="99"/>
        </w:rPr>
        <w:t>T</w:t>
      </w:r>
      <w:r w:rsidRPr="006632F3">
        <w:rPr>
          <w:rFonts w:ascii="Times New Roman" w:eastAsia="Arial" w:hAnsi="Times New Roman" w:cs="Times New Roman"/>
          <w:spacing w:val="-6"/>
          <w:w w:val="99"/>
        </w:rPr>
        <w:t>y</w:t>
      </w:r>
      <w:r w:rsidRPr="006632F3">
        <w:rPr>
          <w:rFonts w:ascii="Times New Roman" w:eastAsia="Arial" w:hAnsi="Times New Roman" w:cs="Times New Roman"/>
          <w:spacing w:val="-1"/>
          <w:w w:val="99"/>
        </w:rPr>
        <w:t>pe=</w:t>
      </w:r>
      <w:proofErr w:type="gramEnd"/>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gl</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hp</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ea</w:t>
      </w:r>
      <w:r w:rsidRPr="006632F3">
        <w:rPr>
          <w:rFonts w:ascii="Times New Roman" w:eastAsia="Arial" w:hAnsi="Times New Roman" w:cs="Times New Roman"/>
          <w:spacing w:val="1"/>
          <w:w w:val="99"/>
        </w:rPr>
        <w:t>rc</w:t>
      </w:r>
      <w:r w:rsidRPr="006632F3">
        <w:rPr>
          <w:rFonts w:ascii="Times New Roman" w:eastAsia="Arial" w:hAnsi="Times New Roman" w:cs="Times New Roman"/>
          <w:spacing w:val="-1"/>
          <w:w w:val="99"/>
        </w:rPr>
        <w:t>h</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S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S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v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Adap</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p>
    <w:p w14:paraId="2EB2061E" w14:textId="77777777" w:rsidR="00583B21" w:rsidRPr="006632F3" w:rsidRDefault="00583B21" w:rsidP="00583B21">
      <w:pPr>
        <w:spacing w:before="10"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w:t>
      </w:r>
      <w:proofErr w:type="gramStart"/>
      <w:r w:rsidRPr="006632F3">
        <w:rPr>
          <w:rFonts w:ascii="Times New Roman" w:eastAsia="Arial" w:hAnsi="Times New Roman" w:cs="Times New Roman"/>
          <w:spacing w:val="4"/>
        </w:rPr>
        <w:t>m</w:t>
      </w:r>
      <w:r w:rsidRPr="006632F3">
        <w:rPr>
          <w:rFonts w:ascii="Times New Roman" w:eastAsia="Arial" w:hAnsi="Times New Roman" w:cs="Times New Roman"/>
          <w:spacing w:val="-1"/>
        </w:rPr>
        <w:t>an</w:t>
      </w:r>
      <w:r w:rsidRPr="006632F3">
        <w:rPr>
          <w:rFonts w:ascii="Times New Roman" w:eastAsia="Arial" w:hAnsi="Times New Roman" w:cs="Times New Roman"/>
          <w:spacing w:val="3"/>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e=</w:t>
      </w:r>
      <w:proofErr w:type="gramEnd"/>
      <w:r w:rsidRPr="006632F3">
        <w:rPr>
          <w:rFonts w:ascii="Times New Roman" w:eastAsia="Arial" w:hAnsi="Times New Roman" w:cs="Times New Roman"/>
          <w:spacing w:val="1"/>
        </w:rPr>
        <w:t>c</w:t>
      </w:r>
      <w:r w:rsidRPr="006632F3">
        <w:rPr>
          <w:rFonts w:ascii="Times New Roman" w:eastAsia="Arial" w:hAnsi="Times New Roman" w:cs="Times New Roman"/>
          <w:spacing w:val="-1"/>
        </w:rPr>
        <w:t>gl</w:t>
      </w:r>
      <w:r w:rsidRPr="006632F3">
        <w:rPr>
          <w:rFonts w:ascii="Times New Roman" w:eastAsia="Arial" w:hAnsi="Times New Roman" w:cs="Times New Roman"/>
        </w:rPr>
        <w:t>.</w:t>
      </w:r>
      <w:r w:rsidRPr="006632F3">
        <w:rPr>
          <w:rFonts w:ascii="Times New Roman" w:eastAsia="Arial" w:hAnsi="Times New Roman" w:cs="Times New Roman"/>
          <w:spacing w:val="-1"/>
        </w:rPr>
        <w:t>hp</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h</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7EA16C96" w14:textId="77777777" w:rsidR="00583B21" w:rsidRPr="006632F3" w:rsidRDefault="00583B21" w:rsidP="00583B21">
      <w:pPr>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0</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spacing w:val="-1"/>
        </w:rPr>
        <w:t>S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A</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spacing w:val="-3"/>
        </w:rPr>
        <w:t>w</w:t>
      </w:r>
      <w:r w:rsidRPr="006632F3">
        <w:rPr>
          <w:rFonts w:ascii="Times New Roman" w:eastAsia="Arial" w:hAnsi="Times New Roman" w:cs="Times New Roman"/>
        </w:rPr>
        <w:t>n</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opi</w:t>
      </w:r>
      <w:r w:rsidRPr="006632F3">
        <w:rPr>
          <w:rFonts w:ascii="Times New Roman" w:eastAsia="Arial" w:hAnsi="Times New Roman" w:cs="Times New Roman"/>
          <w:spacing w:val="1"/>
        </w:rPr>
        <w:t>c</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e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p>
    <w:p w14:paraId="11CF9F78" w14:textId="77777777" w:rsidR="00583B21" w:rsidRPr="006632F3" w:rsidRDefault="00583B21" w:rsidP="00583B21">
      <w:pPr>
        <w:spacing w:before="10" w:after="0" w:line="240" w:lineRule="auto"/>
        <w:ind w:left="478" w:right="-20"/>
        <w:rPr>
          <w:rFonts w:ascii="Times New Roman" w:eastAsia="Arial" w:hAnsi="Times New Roman" w:cs="Times New Roman"/>
        </w:rPr>
      </w:pPr>
      <w:r w:rsidRPr="006632F3">
        <w:rPr>
          <w:rFonts w:ascii="Times New Roman" w:eastAsia="Arial" w:hAnsi="Times New Roman" w:cs="Times New Roman"/>
          <w:spacing w:val="1"/>
        </w:rPr>
        <w:t>“</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spacing w:val="-1"/>
        </w:rPr>
        <w:t>a</w:t>
      </w:r>
      <w:r w:rsidRPr="006632F3">
        <w:rPr>
          <w:rFonts w:ascii="Times New Roman" w:eastAsia="Arial" w:hAnsi="Times New Roman" w:cs="Times New Roman"/>
          <w:spacing w:val="3"/>
        </w:rPr>
        <w:t>T</w:t>
      </w:r>
      <w:r w:rsidRPr="006632F3">
        <w:rPr>
          <w:rFonts w:ascii="Times New Roman" w:eastAsia="Arial" w:hAnsi="Times New Roman" w:cs="Times New Roman"/>
          <w:spacing w:val="-6"/>
        </w:rPr>
        <w:t>y</w:t>
      </w:r>
      <w:r w:rsidRPr="006632F3">
        <w:rPr>
          <w:rFonts w:ascii="Times New Roman" w:eastAsia="Arial" w:hAnsi="Times New Roman" w:cs="Times New Roman"/>
          <w:spacing w:val="-1"/>
        </w:rPr>
        <w:t>pe</w:t>
      </w:r>
      <w:proofErr w:type="gramEnd"/>
      <w:r w:rsidRPr="006632F3">
        <w:rPr>
          <w:rFonts w:ascii="Times New Roman" w:eastAsia="Arial" w:hAnsi="Times New Roman" w:cs="Times New Roman"/>
        </w:rPr>
        <w:t>”</w:t>
      </w:r>
    </w:p>
    <w:p w14:paraId="65258480" w14:textId="77777777" w:rsidR="00583B21" w:rsidRPr="006632F3" w:rsidRDefault="00583B21" w:rsidP="00583B21">
      <w:pPr>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1</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e</w:t>
      </w:r>
      <w:r w:rsidRPr="006632F3">
        <w:rPr>
          <w:rFonts w:ascii="Times New Roman" w:eastAsia="Arial" w:hAnsi="Times New Roman" w:cs="Times New Roman"/>
          <w:spacing w:val="-3"/>
          <w:w w:val="99"/>
        </w:rPr>
        <w:t>w</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p>
    <w:p w14:paraId="6B590E65" w14:textId="77777777" w:rsidR="00583B21" w:rsidRPr="006632F3" w:rsidRDefault="00583B21" w:rsidP="00583B21">
      <w:pPr>
        <w:spacing w:before="10" w:after="0" w:line="249" w:lineRule="auto"/>
        <w:ind w:left="478" w:right="463" w:hanging="360"/>
        <w:rPr>
          <w:rFonts w:ascii="Times New Roman" w:eastAsia="Arial" w:hAnsi="Times New Roman" w:cs="Times New Roman"/>
        </w:rPr>
      </w:pPr>
      <w:r w:rsidRPr="006632F3">
        <w:rPr>
          <w:rFonts w:ascii="Times New Roman" w:eastAsia="Arial" w:hAnsi="Times New Roman" w:cs="Times New Roman"/>
          <w:spacing w:val="-1"/>
        </w:rPr>
        <w:t>12</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A</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A</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rPr>
        <w:t>GI</w:t>
      </w:r>
      <w:r w:rsidRPr="006632F3">
        <w:rPr>
          <w:rFonts w:ascii="Times New Roman" w:eastAsia="Arial" w:hAnsi="Times New Roman" w:cs="Times New Roman"/>
          <w:spacing w:val="-1"/>
        </w:rPr>
        <w:t>S</w:t>
      </w:r>
      <w:r w:rsidRPr="006632F3">
        <w:rPr>
          <w:rFonts w:ascii="Times New Roman" w:eastAsia="Arial" w:hAnsi="Times New Roman" w:cs="Times New Roman"/>
          <w:spacing w:val="3"/>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I</w:t>
      </w:r>
      <w:r w:rsidRPr="006632F3">
        <w:rPr>
          <w:rFonts w:ascii="Times New Roman" w:eastAsia="Arial" w:hAnsi="Times New Roman" w:cs="Times New Roman"/>
          <w:spacing w:val="-1"/>
        </w:rPr>
        <w:t>d</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al</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d</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e</w:t>
      </w:r>
      <w:r w:rsidRPr="006632F3">
        <w:rPr>
          <w:rFonts w:ascii="Times New Roman" w:eastAsia="Arial" w:hAnsi="Times New Roman" w:cs="Times New Roman"/>
        </w:rPr>
        <w:t>w</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Id</w:t>
      </w:r>
    </w:p>
    <w:p w14:paraId="528A281C"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193197E9" w14:textId="77777777" w:rsidR="00583B21" w:rsidRPr="006632F3" w:rsidRDefault="00583B21" w:rsidP="00583B21">
      <w:pPr>
        <w:spacing w:before="65" w:after="0" w:line="249" w:lineRule="auto"/>
        <w:ind w:left="478" w:right="464" w:hanging="360"/>
        <w:rPr>
          <w:rFonts w:ascii="Times New Roman" w:eastAsia="Arial" w:hAnsi="Times New Roman" w:cs="Times New Roman"/>
        </w:rPr>
      </w:pPr>
      <w:r w:rsidRPr="006632F3">
        <w:rPr>
          <w:rFonts w:ascii="Times New Roman" w:eastAsia="Arial" w:hAnsi="Times New Roman" w:cs="Times New Roman"/>
          <w:spacing w:val="-1"/>
        </w:rPr>
        <w:lastRenderedPageBreak/>
        <w:t>13</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spacing w:val="-1"/>
        </w:rPr>
        <w:t>S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opi</w:t>
      </w:r>
      <w:r w:rsidRPr="006632F3">
        <w:rPr>
          <w:rFonts w:ascii="Times New Roman" w:eastAsia="Arial" w:hAnsi="Times New Roman" w:cs="Times New Roman"/>
        </w:rPr>
        <w:t>c</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n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I</w:t>
      </w:r>
      <w:r w:rsidRPr="006632F3">
        <w:rPr>
          <w:rFonts w:ascii="Times New Roman" w:eastAsia="Arial" w:hAnsi="Times New Roman" w:cs="Times New Roman"/>
          <w:spacing w:val="-1"/>
        </w:rPr>
        <w:t>d</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ne</w:t>
      </w:r>
      <w:r w:rsidRPr="006632F3">
        <w:rPr>
          <w:rFonts w:ascii="Times New Roman" w:eastAsia="Arial" w:hAnsi="Times New Roman" w:cs="Times New Roman"/>
          <w:spacing w:val="-3"/>
          <w:w w:val="99"/>
        </w:rPr>
        <w:t>w</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e</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he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ea</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proofErr w:type="gramEnd"/>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e</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e</w:t>
      </w:r>
      <w:r w:rsidRPr="006632F3">
        <w:rPr>
          <w:rFonts w:ascii="Times New Roman" w:eastAsia="Arial" w:hAnsi="Times New Roman" w:cs="Times New Roman"/>
        </w:rPr>
        <w:t>p</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do</w:t>
      </w:r>
      <w:r w:rsidRPr="006632F3">
        <w:rPr>
          <w:rFonts w:ascii="Times New Roman" w:eastAsia="Arial" w:hAnsi="Times New Roman" w:cs="Times New Roman"/>
          <w:spacing w:val="-3"/>
        </w:rPr>
        <w:t>w</w:t>
      </w:r>
      <w:r w:rsidRPr="006632F3">
        <w:rPr>
          <w:rFonts w:ascii="Times New Roman" w:eastAsia="Arial" w:hAnsi="Times New Roman" w:cs="Times New Roman"/>
          <w:spacing w:val="-1"/>
        </w:rPr>
        <w:t>n</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tr</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p>
    <w:p w14:paraId="1E9D820A" w14:textId="77777777" w:rsidR="00583B21" w:rsidRPr="006632F3" w:rsidRDefault="00583B21" w:rsidP="00583B21">
      <w:pPr>
        <w:spacing w:before="1" w:after="0" w:line="248" w:lineRule="auto"/>
        <w:ind w:left="478" w:right="753" w:hanging="360"/>
        <w:rPr>
          <w:rFonts w:ascii="Times New Roman" w:eastAsia="Arial" w:hAnsi="Times New Roman" w:cs="Times New Roman"/>
        </w:rPr>
      </w:pPr>
      <w:r w:rsidRPr="006632F3">
        <w:rPr>
          <w:rFonts w:ascii="Times New Roman" w:eastAsia="Arial" w:hAnsi="Times New Roman" w:cs="Times New Roman"/>
          <w:spacing w:val="-1"/>
        </w:rPr>
        <w:t>14</w:t>
      </w:r>
      <w:r w:rsidRPr="006632F3">
        <w:rPr>
          <w:rFonts w:ascii="Times New Roman" w:eastAsia="Arial" w:hAnsi="Times New Roman" w:cs="Times New Roman"/>
        </w:rPr>
        <w:t>.</w:t>
      </w:r>
      <w:r w:rsidRPr="006632F3">
        <w:rPr>
          <w:rFonts w:ascii="Times New Roman" w:eastAsia="Arial" w:hAnsi="Times New Roman" w:cs="Times New Roman"/>
          <w:spacing w:val="26"/>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PSManage</w:t>
      </w:r>
      <w:r w:rsidRPr="006632F3">
        <w:rPr>
          <w:rFonts w:ascii="Times New Roman" w:eastAsia="Arial" w:hAnsi="Times New Roman" w:cs="Times New Roman"/>
        </w:rPr>
        <w:t>r</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h</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l</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o</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 xml:space="preserve">h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ni</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h</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l</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p>
    <w:p w14:paraId="1B927C8C" w14:textId="77777777" w:rsidR="00583B21" w:rsidRPr="006632F3" w:rsidRDefault="00583B21" w:rsidP="00583B21">
      <w:pPr>
        <w:spacing w:before="1" w:after="0" w:line="240" w:lineRule="exact"/>
        <w:rPr>
          <w:rFonts w:ascii="Times New Roman" w:hAnsi="Times New Roman" w:cs="Times New Roman"/>
        </w:rPr>
      </w:pPr>
    </w:p>
    <w:p w14:paraId="5DC0C233" w14:textId="77777777" w:rsidR="00583B21" w:rsidRPr="006632F3" w:rsidRDefault="00583B21" w:rsidP="00583B21">
      <w:pPr>
        <w:spacing w:after="0" w:line="250" w:lineRule="auto"/>
        <w:ind w:left="118" w:right="277"/>
        <w:rPr>
          <w:rFonts w:ascii="Times New Roman" w:eastAsia="Arial" w:hAnsi="Times New Roman" w:cs="Times New Roman"/>
        </w:rPr>
      </w:pP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6"/>
        </w:rPr>
        <w:t>y</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eal</w:t>
      </w:r>
      <w:r w:rsidRPr="006632F3">
        <w:rPr>
          <w:rFonts w:ascii="Times New Roman" w:eastAsia="Arial" w:hAnsi="Times New Roman" w:cs="Times New Roman"/>
        </w:rPr>
        <w:t>th</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que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spacing w:val="1"/>
        </w:rPr>
        <w:t>r</w:t>
      </w:r>
      <w:r w:rsidRPr="006632F3">
        <w:rPr>
          <w:rFonts w:ascii="Times New Roman" w:eastAsia="Arial" w:hAnsi="Times New Roman" w:cs="Times New Roman"/>
        </w:rPr>
        <w:t>s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2</w:t>
      </w:r>
      <w:r w:rsidRPr="006632F3">
        <w:rPr>
          <w:rFonts w:ascii="Times New Roman" w:eastAsia="Arial" w:hAnsi="Times New Roman" w:cs="Times New Roman"/>
        </w:rPr>
        <w: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v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6"/>
        </w:rPr>
        <w:t>y</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d</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e</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gn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de</w:t>
      </w:r>
      <w:r w:rsidRPr="006632F3">
        <w:rPr>
          <w:rFonts w:ascii="Times New Roman" w:eastAsia="Arial" w:hAnsi="Times New Roman" w:cs="Times New Roman"/>
        </w:rPr>
        <w:t>t</w:t>
      </w:r>
      <w:r w:rsidRPr="006632F3">
        <w:rPr>
          <w:rFonts w:ascii="Times New Roman" w:eastAsia="Arial" w:hAnsi="Times New Roman" w:cs="Times New Roman"/>
          <w:spacing w:val="-1"/>
        </w:rPr>
        <w:t>ail</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8"/>
        </w:rPr>
        <w:t xml:space="preserve"> </w:t>
      </w:r>
      <w:proofErr w:type="gramStart"/>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4</w:t>
      </w:r>
      <w:r w:rsidRPr="006632F3">
        <w:rPr>
          <w:rFonts w:ascii="Times New Roman" w:eastAsia="Arial" w:hAnsi="Times New Roman" w:cs="Times New Roman"/>
          <w:spacing w:val="47"/>
        </w:rPr>
        <w:t xml:space="preserve"> </w:t>
      </w:r>
      <w:r w:rsidRPr="006632F3">
        <w:rPr>
          <w:rFonts w:ascii="Times New Roman" w:eastAsia="Arial" w:hAnsi="Times New Roman" w:cs="Times New Roman"/>
        </w:rPr>
        <w:t>.</w:t>
      </w:r>
      <w:proofErr w:type="gramEnd"/>
    </w:p>
    <w:p w14:paraId="46E71956" w14:textId="77777777" w:rsidR="00583B21" w:rsidRPr="006632F3" w:rsidRDefault="00583B21" w:rsidP="00583B21">
      <w:pPr>
        <w:spacing w:after="0" w:line="200" w:lineRule="exact"/>
        <w:rPr>
          <w:rFonts w:ascii="Times New Roman" w:hAnsi="Times New Roman" w:cs="Times New Roman"/>
        </w:rPr>
      </w:pPr>
    </w:p>
    <w:p w14:paraId="2AC3C6EB" w14:textId="77777777" w:rsidR="00583B21" w:rsidRPr="006632F3" w:rsidRDefault="00583B21" w:rsidP="00583B21">
      <w:pPr>
        <w:spacing w:before="14" w:after="0" w:line="240" w:lineRule="exact"/>
        <w:rPr>
          <w:rFonts w:ascii="Times New Roman" w:hAnsi="Times New Roman" w:cs="Times New Roman"/>
        </w:rPr>
      </w:pPr>
    </w:p>
    <w:p w14:paraId="33B2F492"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187648" behindDoc="1" locked="0" layoutInCell="1" allowOverlap="1" wp14:anchorId="14732835" wp14:editId="20DA3460">
                <wp:simplePos x="0" y="0"/>
                <wp:positionH relativeFrom="page">
                  <wp:posOffset>1141730</wp:posOffset>
                </wp:positionH>
                <wp:positionV relativeFrom="paragraph">
                  <wp:posOffset>189230</wp:posOffset>
                </wp:positionV>
                <wp:extent cx="2289810" cy="1270"/>
                <wp:effectExtent l="17780" t="17780" r="16510" b="9525"/>
                <wp:wrapNone/>
                <wp:docPr id="3805" name="Group 37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9810" cy="1270"/>
                          <a:chOff x="1798" y="298"/>
                          <a:chExt cx="3606" cy="2"/>
                        </a:xfrm>
                      </wpg:grpSpPr>
                      <wps:wsp>
                        <wps:cNvPr id="3806" name="Freeform 3741"/>
                        <wps:cNvSpPr>
                          <a:spLocks/>
                        </wps:cNvSpPr>
                        <wps:spPr bwMode="auto">
                          <a:xfrm>
                            <a:off x="1798" y="298"/>
                            <a:ext cx="3606" cy="2"/>
                          </a:xfrm>
                          <a:custGeom>
                            <a:avLst/>
                            <a:gdLst>
                              <a:gd name="T0" fmla="+- 0 1798 1798"/>
                              <a:gd name="T1" fmla="*/ T0 w 3606"/>
                              <a:gd name="T2" fmla="+- 0 5404 1798"/>
                              <a:gd name="T3" fmla="*/ T2 w 3606"/>
                            </a:gdLst>
                            <a:ahLst/>
                            <a:cxnLst>
                              <a:cxn ang="0">
                                <a:pos x="T1" y="0"/>
                              </a:cxn>
                              <a:cxn ang="0">
                                <a:pos x="T3" y="0"/>
                              </a:cxn>
                            </a:cxnLst>
                            <a:rect l="0" t="0" r="r" b="b"/>
                            <a:pathLst>
                              <a:path w="3606">
                                <a:moveTo>
                                  <a:pt x="0" y="0"/>
                                </a:moveTo>
                                <a:lnTo>
                                  <a:pt x="3606"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740" o:spid="_x0000_s1026" style="position:absolute;margin-left:89.9pt;margin-top:14.9pt;width:180.3pt;height:.1pt;z-index:-251128832;mso-position-horizontal-relative:page" coordorigin="1798,298" coordsize="36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">
                <v:shape id="Freeform 3741" o:spid="_x0000_s1027" style="position:absolute;left:1798;top:298;width:3606;height:2;visibility:visible;mso-wrap-style:square;v-text-anchor:top" coordsize="36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Rv4MUA&#10;AADdAAAADwAAAGRycy9kb3ducmV2LnhtbESPQWsCMRSE7wX/Q3iCt5poRZbVKFYo6MFDtdDrY/Pc&#10;Xdy8LEmq6/56Iwg9DjPzDbNcd7YRV/KhdqxhMlYgiAtnai41/Jy+3jMQISIbbByThjsFWK8Gb0vM&#10;jbvxN12PsRQJwiFHDVWMbS5lKCqyGMauJU7e2XmLMUlfSuPxluC2kVOl5tJizWmhwpa2FRWX45/V&#10;0O+KS39W/WHm97/Tzenusu3nTOvRsNssQETq4n/41d4ZDR+ZmsPzTXoCc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tG/gxQAAAN0AAAAPAAAAAAAAAAAAAAAAAJgCAABkcnMv&#10;ZG93bnJldi54bWxQSwUGAAAAAAQABAD1AAAAigMAAAAA&#10;" path="m,l3606,e" filled="f" strokeweight=".45925mm">
                  <v:path arrowok="t" o:connecttype="custom" o:connectlocs="0,0;3606,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3</w:t>
      </w:r>
      <w:r w:rsidRPr="006632F3">
        <w:rPr>
          <w:rFonts w:ascii="Times New Roman" w:eastAsia="Arial" w:hAnsi="Times New Roman" w:cs="Times New Roman"/>
          <w:b/>
          <w:bCs/>
          <w:spacing w:val="-2"/>
        </w:rPr>
        <w:t>.</w:t>
      </w:r>
      <w:r w:rsidRPr="006632F3">
        <w:rPr>
          <w:rFonts w:ascii="Times New Roman" w:eastAsia="Arial" w:hAnsi="Times New Roman" w:cs="Times New Roman"/>
          <w:b/>
          <w:bCs/>
        </w:rPr>
        <w:t>5.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isc</w:t>
      </w:r>
      <w:r w:rsidRPr="006632F3">
        <w:rPr>
          <w:rFonts w:ascii="Times New Roman" w:eastAsia="Arial" w:hAnsi="Times New Roman" w:cs="Times New Roman"/>
          <w:b/>
          <w:bCs/>
          <w:spacing w:val="-1"/>
        </w:rPr>
        <w:t>onn</w:t>
      </w:r>
      <w:r w:rsidRPr="006632F3">
        <w:rPr>
          <w:rFonts w:ascii="Times New Roman" w:eastAsia="Arial" w:hAnsi="Times New Roman" w:cs="Times New Roman"/>
          <w:b/>
          <w:bCs/>
        </w:rPr>
        <w:t>ec</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a 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p>
    <w:p w14:paraId="735D5EA7" w14:textId="77777777" w:rsidR="00583B21" w:rsidRPr="006632F3" w:rsidRDefault="00583B21" w:rsidP="00583B21">
      <w:pPr>
        <w:spacing w:before="63" w:after="0" w:line="240" w:lineRule="auto"/>
        <w:ind w:left="118" w:right="77"/>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o </w:t>
      </w:r>
      <w:r w:rsidRPr="006632F3">
        <w:rPr>
          <w:rFonts w:ascii="Times New Roman" w:eastAsia="Times New Roman" w:hAnsi="Times New Roman" w:cs="Times New Roman"/>
          <w:spacing w:val="-1"/>
        </w:rPr>
        <w:t>wa</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 to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t </w:t>
      </w:r>
      <w:r w:rsidRPr="006632F3">
        <w:rPr>
          <w:rFonts w:ascii="Times New Roman" w:eastAsia="Times New Roman" w:hAnsi="Times New Roman" w:cs="Times New Roman"/>
          <w:spacing w:val="-1"/>
        </w:rPr>
        <w:t>w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s to 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m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p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t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ond </w:t>
      </w:r>
      <w:r w:rsidRPr="006632F3">
        <w:rPr>
          <w:rFonts w:ascii="Times New Roman" w:eastAsia="Times New Roman" w:hAnsi="Times New Roman" w:cs="Times New Roman"/>
          <w:spacing w:val="-1"/>
        </w:rPr>
        <w:t>w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s to do it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8"/>
        </w:rPr>
        <w:t>B</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so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 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2"/>
        </w:rPr>
        <w:t>B</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so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
    <w:p w14:paraId="60050FCC" w14:textId="77777777" w:rsidR="00583B21" w:rsidRPr="006632F3" w:rsidRDefault="00583B21" w:rsidP="00583B21">
      <w:pPr>
        <w:spacing w:before="3" w:after="0" w:line="160" w:lineRule="exact"/>
        <w:rPr>
          <w:rFonts w:ascii="Times New Roman" w:hAnsi="Times New Roman" w:cs="Times New Roman"/>
        </w:rPr>
      </w:pPr>
    </w:p>
    <w:p w14:paraId="3D3BEAF0" w14:textId="77777777" w:rsidR="00583B21" w:rsidRPr="006632F3" w:rsidRDefault="00583B21" w:rsidP="00583B21">
      <w:pPr>
        <w:spacing w:after="0" w:line="200" w:lineRule="exact"/>
        <w:rPr>
          <w:rFonts w:ascii="Times New Roman" w:hAnsi="Times New Roman" w:cs="Times New Roman"/>
        </w:rPr>
      </w:pPr>
    </w:p>
    <w:p w14:paraId="3EB0CD42" w14:textId="77777777" w:rsidR="00583B21" w:rsidRPr="006632F3" w:rsidRDefault="00583B21" w:rsidP="00583B21">
      <w:pPr>
        <w:spacing w:after="0" w:line="200" w:lineRule="exact"/>
        <w:rPr>
          <w:rFonts w:ascii="Times New Roman" w:hAnsi="Times New Roman" w:cs="Times New Roman"/>
        </w:rPr>
      </w:pPr>
    </w:p>
    <w:p w14:paraId="1FBF2F2D" w14:textId="77777777" w:rsidR="00583B21" w:rsidRPr="006632F3" w:rsidRDefault="00583B21" w:rsidP="00583B21">
      <w:pPr>
        <w:spacing w:after="0" w:line="200" w:lineRule="exact"/>
        <w:rPr>
          <w:rFonts w:ascii="Times New Roman" w:hAnsi="Times New Roman" w:cs="Times New Roman"/>
        </w:rPr>
      </w:pPr>
    </w:p>
    <w:p w14:paraId="04818ECB" w14:textId="77777777" w:rsidR="00583B21" w:rsidRPr="006632F3" w:rsidRDefault="00583B21" w:rsidP="00583B21">
      <w:pPr>
        <w:spacing w:after="0" w:line="200" w:lineRule="exact"/>
        <w:rPr>
          <w:rFonts w:ascii="Times New Roman" w:hAnsi="Times New Roman" w:cs="Times New Roman"/>
        </w:rPr>
      </w:pPr>
    </w:p>
    <w:p w14:paraId="794FB31F" w14:textId="77777777" w:rsidR="00583B21" w:rsidRPr="006632F3" w:rsidRDefault="00583B21" w:rsidP="00583B21">
      <w:pPr>
        <w:spacing w:after="0" w:line="200" w:lineRule="exact"/>
        <w:rPr>
          <w:rFonts w:ascii="Times New Roman" w:hAnsi="Times New Roman" w:cs="Times New Roman"/>
        </w:rPr>
      </w:pPr>
    </w:p>
    <w:p w14:paraId="0197A101" w14:textId="77777777" w:rsidR="00583B21" w:rsidRPr="006632F3" w:rsidRDefault="00583B21" w:rsidP="00583B21">
      <w:pPr>
        <w:spacing w:after="0" w:line="200" w:lineRule="exact"/>
        <w:rPr>
          <w:rFonts w:ascii="Times New Roman" w:hAnsi="Times New Roman" w:cs="Times New Roman"/>
        </w:rPr>
      </w:pPr>
    </w:p>
    <w:p w14:paraId="310856D7" w14:textId="77777777" w:rsidR="00583B21" w:rsidRPr="006632F3" w:rsidRDefault="00583B21" w:rsidP="00583B21">
      <w:pPr>
        <w:spacing w:after="0" w:line="200" w:lineRule="exact"/>
        <w:rPr>
          <w:rFonts w:ascii="Times New Roman" w:hAnsi="Times New Roman" w:cs="Times New Roman"/>
        </w:rPr>
      </w:pPr>
    </w:p>
    <w:p w14:paraId="27F847C8" w14:textId="77777777" w:rsidR="00583B21" w:rsidRPr="006632F3" w:rsidRDefault="00583B21" w:rsidP="00583B21">
      <w:pPr>
        <w:spacing w:after="0" w:line="200" w:lineRule="exact"/>
        <w:rPr>
          <w:rFonts w:ascii="Times New Roman" w:hAnsi="Times New Roman" w:cs="Times New Roman"/>
        </w:rPr>
      </w:pPr>
    </w:p>
    <w:p w14:paraId="7AE6822E" w14:textId="77777777" w:rsidR="00583B21" w:rsidRPr="006632F3" w:rsidRDefault="00583B21" w:rsidP="00583B21">
      <w:pPr>
        <w:spacing w:after="0" w:line="200" w:lineRule="exact"/>
        <w:rPr>
          <w:rFonts w:ascii="Times New Roman" w:hAnsi="Times New Roman" w:cs="Times New Roman"/>
        </w:rPr>
      </w:pPr>
    </w:p>
    <w:p w14:paraId="781D21F2" w14:textId="77777777" w:rsidR="00583B21" w:rsidRPr="006632F3" w:rsidRDefault="00583B21" w:rsidP="00583B21">
      <w:pPr>
        <w:spacing w:after="0" w:line="200" w:lineRule="exact"/>
        <w:rPr>
          <w:rFonts w:ascii="Times New Roman" w:hAnsi="Times New Roman" w:cs="Times New Roman"/>
        </w:rPr>
      </w:pPr>
    </w:p>
    <w:p w14:paraId="10AC337C" w14:textId="77777777" w:rsidR="00583B21" w:rsidRPr="006632F3" w:rsidRDefault="00583B21" w:rsidP="00583B21">
      <w:pPr>
        <w:spacing w:after="0" w:line="200" w:lineRule="exact"/>
        <w:rPr>
          <w:rFonts w:ascii="Times New Roman" w:hAnsi="Times New Roman" w:cs="Times New Roman"/>
        </w:rPr>
      </w:pPr>
    </w:p>
    <w:p w14:paraId="393FC52F" w14:textId="77777777" w:rsidR="00583B21" w:rsidRPr="006632F3" w:rsidRDefault="00583B21" w:rsidP="00583B21">
      <w:pPr>
        <w:spacing w:after="0" w:line="200" w:lineRule="exact"/>
        <w:rPr>
          <w:rFonts w:ascii="Times New Roman" w:hAnsi="Times New Roman" w:cs="Times New Roman"/>
        </w:rPr>
      </w:pPr>
    </w:p>
    <w:p w14:paraId="5E7C6B32" w14:textId="77777777" w:rsidR="00583B21" w:rsidRPr="006632F3" w:rsidRDefault="00583B21" w:rsidP="00583B21">
      <w:pPr>
        <w:spacing w:after="0" w:line="200" w:lineRule="exact"/>
        <w:rPr>
          <w:rFonts w:ascii="Times New Roman" w:hAnsi="Times New Roman" w:cs="Times New Roman"/>
        </w:rPr>
      </w:pPr>
    </w:p>
    <w:p w14:paraId="6629562C" w14:textId="77777777" w:rsidR="00583B21" w:rsidRPr="006632F3" w:rsidRDefault="00583B21" w:rsidP="00583B21">
      <w:pPr>
        <w:spacing w:after="0" w:line="200" w:lineRule="exact"/>
        <w:rPr>
          <w:rFonts w:ascii="Times New Roman" w:hAnsi="Times New Roman" w:cs="Times New Roman"/>
        </w:rPr>
      </w:pPr>
    </w:p>
    <w:p w14:paraId="5ADBBD3C" w14:textId="77777777" w:rsidR="00583B21" w:rsidRPr="006632F3" w:rsidRDefault="00583B21" w:rsidP="00583B21">
      <w:pPr>
        <w:spacing w:after="0" w:line="200" w:lineRule="exact"/>
        <w:rPr>
          <w:rFonts w:ascii="Times New Roman" w:hAnsi="Times New Roman" w:cs="Times New Roman"/>
        </w:rPr>
      </w:pPr>
    </w:p>
    <w:p w14:paraId="3AF78C2D" w14:textId="77777777" w:rsidR="00583B21" w:rsidRPr="006632F3" w:rsidRDefault="00583B21" w:rsidP="00583B21">
      <w:pPr>
        <w:spacing w:after="0" w:line="200" w:lineRule="exact"/>
        <w:rPr>
          <w:rFonts w:ascii="Times New Roman" w:hAnsi="Times New Roman" w:cs="Times New Roman"/>
        </w:rPr>
      </w:pPr>
    </w:p>
    <w:p w14:paraId="45C96AF8" w14:textId="77777777" w:rsidR="00583B21" w:rsidRPr="006632F3" w:rsidRDefault="00583B21" w:rsidP="00583B21">
      <w:pPr>
        <w:spacing w:after="0" w:line="200" w:lineRule="exact"/>
        <w:rPr>
          <w:rFonts w:ascii="Times New Roman" w:hAnsi="Times New Roman" w:cs="Times New Roman"/>
        </w:rPr>
      </w:pPr>
    </w:p>
    <w:p w14:paraId="5B199704" w14:textId="77777777" w:rsidR="00583B21" w:rsidRPr="006632F3" w:rsidRDefault="00583B21" w:rsidP="00583B21">
      <w:pPr>
        <w:spacing w:after="0" w:line="200" w:lineRule="exact"/>
        <w:rPr>
          <w:rFonts w:ascii="Times New Roman" w:hAnsi="Times New Roman" w:cs="Times New Roman"/>
        </w:rPr>
      </w:pPr>
    </w:p>
    <w:p w14:paraId="7FC35602" w14:textId="77777777" w:rsidR="00583B21" w:rsidRPr="006632F3" w:rsidRDefault="00583B21" w:rsidP="00583B21">
      <w:pPr>
        <w:spacing w:after="0" w:line="200" w:lineRule="exact"/>
        <w:rPr>
          <w:rFonts w:ascii="Times New Roman" w:hAnsi="Times New Roman" w:cs="Times New Roman"/>
        </w:rPr>
      </w:pPr>
    </w:p>
    <w:p w14:paraId="03C7779A" w14:textId="77777777" w:rsidR="00583B21" w:rsidRPr="006632F3" w:rsidRDefault="00583B21" w:rsidP="00583B21">
      <w:pPr>
        <w:spacing w:after="0" w:line="200" w:lineRule="exact"/>
        <w:rPr>
          <w:rFonts w:ascii="Times New Roman" w:hAnsi="Times New Roman" w:cs="Times New Roman"/>
        </w:rPr>
      </w:pPr>
    </w:p>
    <w:p w14:paraId="1643FF94" w14:textId="77777777" w:rsidR="00583B21" w:rsidRPr="006632F3" w:rsidRDefault="00583B21" w:rsidP="00583B21">
      <w:pPr>
        <w:spacing w:after="0" w:line="200" w:lineRule="exact"/>
        <w:rPr>
          <w:rFonts w:ascii="Times New Roman" w:hAnsi="Times New Roman" w:cs="Times New Roman"/>
        </w:rPr>
      </w:pPr>
    </w:p>
    <w:p w14:paraId="49B07FD2" w14:textId="77777777" w:rsidR="00583B21" w:rsidRPr="006632F3" w:rsidRDefault="00583B21" w:rsidP="00583B21">
      <w:pPr>
        <w:spacing w:after="0" w:line="200" w:lineRule="exact"/>
        <w:rPr>
          <w:rFonts w:ascii="Times New Roman" w:hAnsi="Times New Roman" w:cs="Times New Roman"/>
        </w:rPr>
      </w:pPr>
    </w:p>
    <w:p w14:paraId="132477D4" w14:textId="77777777" w:rsidR="00583B21" w:rsidRPr="006632F3" w:rsidRDefault="00583B21" w:rsidP="00583B21">
      <w:pPr>
        <w:spacing w:after="0" w:line="200" w:lineRule="exact"/>
        <w:rPr>
          <w:rFonts w:ascii="Times New Roman" w:hAnsi="Times New Roman" w:cs="Times New Roman"/>
        </w:rPr>
      </w:pPr>
    </w:p>
    <w:p w14:paraId="7915C000" w14:textId="77777777" w:rsidR="00583B21" w:rsidRPr="006632F3" w:rsidRDefault="00583B21" w:rsidP="00583B21">
      <w:pPr>
        <w:spacing w:after="0" w:line="200" w:lineRule="exact"/>
        <w:rPr>
          <w:rFonts w:ascii="Times New Roman" w:hAnsi="Times New Roman" w:cs="Times New Roman"/>
        </w:rPr>
      </w:pPr>
    </w:p>
    <w:p w14:paraId="5273C4D9" w14:textId="77777777" w:rsidR="00583B21" w:rsidRPr="006632F3" w:rsidRDefault="00583B21" w:rsidP="00583B21">
      <w:pPr>
        <w:spacing w:after="0" w:line="200" w:lineRule="exact"/>
        <w:rPr>
          <w:rFonts w:ascii="Times New Roman" w:hAnsi="Times New Roman" w:cs="Times New Roman"/>
        </w:rPr>
      </w:pPr>
    </w:p>
    <w:p w14:paraId="3E53949F" w14:textId="77777777" w:rsidR="00583B21" w:rsidRPr="006632F3" w:rsidRDefault="00583B21" w:rsidP="00583B21">
      <w:pPr>
        <w:spacing w:after="0" w:line="200" w:lineRule="exact"/>
        <w:rPr>
          <w:rFonts w:ascii="Times New Roman" w:hAnsi="Times New Roman" w:cs="Times New Roman"/>
        </w:rPr>
      </w:pPr>
    </w:p>
    <w:p w14:paraId="27795ECC" w14:textId="77777777" w:rsidR="00583B21" w:rsidRPr="006632F3" w:rsidRDefault="00583B21" w:rsidP="00583B21">
      <w:pPr>
        <w:spacing w:after="0" w:line="200" w:lineRule="exact"/>
        <w:rPr>
          <w:rFonts w:ascii="Times New Roman" w:hAnsi="Times New Roman" w:cs="Times New Roman"/>
        </w:rPr>
      </w:pPr>
    </w:p>
    <w:p w14:paraId="76367313" w14:textId="77777777" w:rsidR="00583B21" w:rsidRPr="006632F3" w:rsidRDefault="00583B21" w:rsidP="00583B21">
      <w:pPr>
        <w:spacing w:after="0" w:line="200" w:lineRule="exact"/>
        <w:rPr>
          <w:rFonts w:ascii="Times New Roman" w:hAnsi="Times New Roman" w:cs="Times New Roman"/>
        </w:rPr>
      </w:pPr>
    </w:p>
    <w:p w14:paraId="21E99E3C" w14:textId="77777777" w:rsidR="00583B21" w:rsidRPr="006632F3" w:rsidRDefault="00583B21" w:rsidP="00583B21">
      <w:pPr>
        <w:spacing w:after="0" w:line="200" w:lineRule="exact"/>
        <w:rPr>
          <w:rFonts w:ascii="Times New Roman" w:hAnsi="Times New Roman" w:cs="Times New Roman"/>
        </w:rPr>
      </w:pPr>
    </w:p>
    <w:p w14:paraId="1A6820DE" w14:textId="77777777" w:rsidR="00583B21" w:rsidRPr="006632F3" w:rsidRDefault="00583B21" w:rsidP="00583B21">
      <w:pPr>
        <w:spacing w:after="0" w:line="200" w:lineRule="exact"/>
        <w:rPr>
          <w:rFonts w:ascii="Times New Roman" w:hAnsi="Times New Roman" w:cs="Times New Roman"/>
        </w:rPr>
      </w:pPr>
    </w:p>
    <w:p w14:paraId="27C1998D" w14:textId="77777777" w:rsidR="00583B21" w:rsidRPr="006632F3" w:rsidRDefault="00583B21" w:rsidP="00583B21">
      <w:pPr>
        <w:spacing w:after="0" w:line="200" w:lineRule="exact"/>
        <w:rPr>
          <w:rFonts w:ascii="Times New Roman" w:hAnsi="Times New Roman" w:cs="Times New Roman"/>
        </w:rPr>
      </w:pPr>
    </w:p>
    <w:p w14:paraId="492C72D7" w14:textId="77777777" w:rsidR="00583B21" w:rsidRPr="006632F3" w:rsidRDefault="00583B21" w:rsidP="00583B21">
      <w:pPr>
        <w:spacing w:after="0" w:line="200" w:lineRule="exact"/>
        <w:rPr>
          <w:rFonts w:ascii="Times New Roman" w:hAnsi="Times New Roman" w:cs="Times New Roman"/>
        </w:rPr>
      </w:pPr>
    </w:p>
    <w:p w14:paraId="493E79EC" w14:textId="77777777" w:rsidR="00583B21" w:rsidRPr="006632F3" w:rsidRDefault="00583B21" w:rsidP="00583B21">
      <w:pPr>
        <w:spacing w:after="0" w:line="200" w:lineRule="exact"/>
        <w:rPr>
          <w:rFonts w:ascii="Times New Roman" w:hAnsi="Times New Roman" w:cs="Times New Roman"/>
        </w:rPr>
      </w:pPr>
    </w:p>
    <w:p w14:paraId="7CD82813" w14:textId="77777777" w:rsidR="00583B21" w:rsidRPr="006632F3" w:rsidRDefault="00583B21" w:rsidP="00583B21">
      <w:pPr>
        <w:spacing w:after="0" w:line="200" w:lineRule="exact"/>
        <w:rPr>
          <w:rFonts w:ascii="Times New Roman" w:hAnsi="Times New Roman" w:cs="Times New Roman"/>
        </w:rPr>
      </w:pPr>
    </w:p>
    <w:p w14:paraId="0B865CD6" w14:textId="77777777" w:rsidR="00583B21" w:rsidRPr="006632F3" w:rsidRDefault="00583B21" w:rsidP="00583B21">
      <w:pPr>
        <w:spacing w:after="0" w:line="200" w:lineRule="exact"/>
        <w:rPr>
          <w:rFonts w:ascii="Times New Roman" w:hAnsi="Times New Roman" w:cs="Times New Roman"/>
        </w:rPr>
      </w:pPr>
    </w:p>
    <w:p w14:paraId="3CA44201"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186624" behindDoc="1" locked="0" layoutInCell="1" allowOverlap="1" wp14:anchorId="6E181D6A" wp14:editId="2E2D63D8">
                <wp:simplePos x="0" y="0"/>
                <wp:positionH relativeFrom="page">
                  <wp:posOffset>1148080</wp:posOffset>
                </wp:positionH>
                <wp:positionV relativeFrom="paragraph">
                  <wp:posOffset>-4147185</wp:posOffset>
                </wp:positionV>
                <wp:extent cx="4177030" cy="3965575"/>
                <wp:effectExtent l="0" t="0" r="0" b="635"/>
                <wp:wrapNone/>
                <wp:docPr id="3804" name="Text Box 37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0" cy="3965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EB46B" w14:textId="77777777" w:rsidR="00583B21" w:rsidRDefault="00583B21" w:rsidP="00583B21">
                            <w:pPr>
                              <w:tabs>
                                <w:tab w:val="left" w:pos="2920"/>
                              </w:tabs>
                              <w:spacing w:before="95" w:after="0" w:line="240" w:lineRule="auto"/>
                              <w:ind w:left="573" w:right="2945"/>
                              <w:jc w:val="center"/>
                              <w:rPr>
                                <w:rFonts w:ascii="Arial" w:eastAsia="Arial" w:hAnsi="Arial" w:cs="Arial"/>
                                <w:sz w:val="16"/>
                                <w:szCs w:val="16"/>
                              </w:rPr>
                            </w:pPr>
                            <w:r>
                              <w:rPr>
                                <w:rFonts w:ascii="Arial" w:eastAsia="Arial" w:hAnsi="Arial" w:cs="Arial"/>
                                <w:sz w:val="16"/>
                                <w:szCs w:val="16"/>
                              </w:rPr>
                              <w:t>U</w:t>
                            </w:r>
                            <w:r>
                              <w:rPr>
                                <w:rFonts w:ascii="Arial" w:eastAsia="Arial" w:hAnsi="Arial" w:cs="Arial"/>
                                <w:spacing w:val="7"/>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z w:val="16"/>
                                <w:szCs w:val="16"/>
                              </w:rPr>
                              <w:t>UI</w:t>
                            </w:r>
                            <w:r>
                              <w:rPr>
                                <w:rFonts w:ascii="Arial" w:eastAsia="Arial" w:hAnsi="Arial" w:cs="Arial"/>
                                <w:spacing w:val="-30"/>
                                <w:sz w:val="16"/>
                                <w:szCs w:val="16"/>
                              </w:rPr>
                              <w:t xml:space="preserve"> </w:t>
                            </w:r>
                            <w:r>
                              <w:rPr>
                                <w:rFonts w:ascii="Arial" w:eastAsia="Arial" w:hAnsi="Arial" w:cs="Arial"/>
                                <w:sz w:val="16"/>
                                <w:szCs w:val="16"/>
                              </w:rPr>
                              <w:tab/>
                            </w:r>
                            <w:r>
                              <w:rPr>
                                <w:rFonts w:ascii="Arial" w:eastAsia="Arial" w:hAnsi="Arial" w:cs="Arial"/>
                                <w:w w:val="103"/>
                                <w:sz w:val="16"/>
                                <w:szCs w:val="16"/>
                              </w:rPr>
                              <w:t>R</w:t>
                            </w:r>
                            <w:r>
                              <w:rPr>
                                <w:rFonts w:ascii="Arial" w:eastAsia="Arial" w:hAnsi="Arial" w:cs="Arial"/>
                                <w:spacing w:val="-2"/>
                                <w:w w:val="103"/>
                                <w:sz w:val="16"/>
                                <w:szCs w:val="16"/>
                              </w:rPr>
                              <w:t>eg</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w w:val="103"/>
                                <w:sz w:val="16"/>
                                <w:szCs w:val="16"/>
                              </w:rPr>
                              <w:t>y</w:t>
                            </w:r>
                          </w:p>
                          <w:p w14:paraId="114C6B47" w14:textId="77777777" w:rsidR="00583B21" w:rsidRDefault="00583B21" w:rsidP="00583B21">
                            <w:pPr>
                              <w:spacing w:before="7" w:after="0" w:line="110" w:lineRule="exact"/>
                              <w:rPr>
                                <w:sz w:val="11"/>
                                <w:szCs w:val="11"/>
                              </w:rPr>
                            </w:pPr>
                          </w:p>
                          <w:p w14:paraId="3BBC46AE" w14:textId="77777777" w:rsidR="00583B21" w:rsidRDefault="00583B21" w:rsidP="00583B21">
                            <w:pPr>
                              <w:spacing w:after="0" w:line="135" w:lineRule="exact"/>
                              <w:ind w:left="1826" w:right="-20"/>
                              <w:rPr>
                                <w:rFonts w:ascii="Arial" w:eastAsia="Arial" w:hAnsi="Arial" w:cs="Arial"/>
                                <w:sz w:val="16"/>
                                <w:szCs w:val="16"/>
                              </w:rPr>
                            </w:pPr>
                            <w:r>
                              <w:rPr>
                                <w:rFonts w:ascii="Arial" w:eastAsia="Arial" w:hAnsi="Arial" w:cs="Arial"/>
                                <w:w w:val="103"/>
                                <w:position w:val="-4"/>
                                <w:sz w:val="16"/>
                                <w:szCs w:val="16"/>
                              </w:rPr>
                              <w:t>2</w:t>
                            </w:r>
                          </w:p>
                          <w:p w14:paraId="40F04A6B" w14:textId="77777777" w:rsidR="00583B21" w:rsidRDefault="00583B21" w:rsidP="00583B21">
                            <w:pPr>
                              <w:tabs>
                                <w:tab w:val="left" w:pos="3520"/>
                              </w:tabs>
                              <w:spacing w:after="0" w:line="121" w:lineRule="exact"/>
                              <w:ind w:left="1655" w:right="2781"/>
                              <w:jc w:val="center"/>
                              <w:rPr>
                                <w:rFonts w:ascii="Arial" w:eastAsia="Arial" w:hAnsi="Arial" w:cs="Arial"/>
                                <w:sz w:val="16"/>
                                <w:szCs w:val="16"/>
                              </w:rPr>
                            </w:pPr>
                            <w:proofErr w:type="gramStart"/>
                            <w:r>
                              <w:rPr>
                                <w:rFonts w:ascii="Arial" w:eastAsia="Arial" w:hAnsi="Arial" w:cs="Arial"/>
                                <w:spacing w:val="-109"/>
                                <w:position w:val="-5"/>
                                <w:sz w:val="16"/>
                                <w:szCs w:val="16"/>
                              </w:rPr>
                              <w:t>p</w:t>
                            </w:r>
                            <w:proofErr w:type="gramEnd"/>
                            <w:r>
                              <w:rPr>
                                <w:rFonts w:ascii="Arial" w:eastAsia="Arial" w:hAnsi="Arial" w:cs="Arial"/>
                                <w:position w:val="2"/>
                                <w:sz w:val="16"/>
                                <w:szCs w:val="16"/>
                              </w:rPr>
                              <w:t>:</w:t>
                            </w:r>
                            <w:r>
                              <w:rPr>
                                <w:rFonts w:ascii="Arial" w:eastAsia="Arial" w:hAnsi="Arial" w:cs="Arial"/>
                                <w:spacing w:val="-44"/>
                                <w:position w:val="2"/>
                                <w:sz w:val="16"/>
                                <w:szCs w:val="16"/>
                              </w:rPr>
                              <w:t xml:space="preserve"> </w:t>
                            </w:r>
                            <w:r>
                              <w:rPr>
                                <w:rFonts w:ascii="Arial" w:eastAsia="Arial" w:hAnsi="Arial" w:cs="Arial"/>
                                <w:position w:val="2"/>
                                <w:sz w:val="16"/>
                                <w:szCs w:val="16"/>
                              </w:rPr>
                              <w:tab/>
                            </w:r>
                            <w:r>
                              <w:rPr>
                                <w:rFonts w:ascii="Arial" w:eastAsia="Arial" w:hAnsi="Arial" w:cs="Arial"/>
                                <w:w w:val="103"/>
                                <w:position w:val="5"/>
                                <w:sz w:val="16"/>
                                <w:szCs w:val="16"/>
                              </w:rPr>
                              <w:t>u</w:t>
                            </w:r>
                          </w:p>
                          <w:p w14:paraId="5D63B01A" w14:textId="77777777" w:rsidR="00583B21" w:rsidRDefault="00583B21" w:rsidP="00583B21">
                            <w:pPr>
                              <w:tabs>
                                <w:tab w:val="left" w:pos="3520"/>
                              </w:tabs>
                              <w:spacing w:after="0" w:line="104" w:lineRule="exact"/>
                              <w:ind w:left="1532" w:right="2569"/>
                              <w:jc w:val="center"/>
                              <w:rPr>
                                <w:rFonts w:ascii="Arial" w:eastAsia="Arial" w:hAnsi="Arial" w:cs="Arial"/>
                                <w:sz w:val="16"/>
                                <w:szCs w:val="16"/>
                              </w:rPr>
                            </w:pPr>
                            <w:proofErr w:type="gramStart"/>
                            <w:r>
                              <w:rPr>
                                <w:rFonts w:ascii="Arial" w:eastAsia="Arial" w:hAnsi="Arial" w:cs="Arial"/>
                                <w:spacing w:val="-124"/>
                                <w:position w:val="-8"/>
                                <w:sz w:val="16"/>
                                <w:szCs w:val="16"/>
                              </w:rPr>
                              <w:t>u</w:t>
                            </w:r>
                            <w:r>
                              <w:rPr>
                                <w:rFonts w:ascii="Arial" w:eastAsia="Arial" w:hAnsi="Arial" w:cs="Arial"/>
                                <w:position w:val="-1"/>
                                <w:sz w:val="16"/>
                                <w:szCs w:val="16"/>
                              </w:rPr>
                              <w:t>d</w:t>
                            </w:r>
                            <w:proofErr w:type="gramEnd"/>
                            <w:r>
                              <w:rPr>
                                <w:rFonts w:ascii="Arial" w:eastAsia="Arial" w:hAnsi="Arial" w:cs="Arial"/>
                                <w:spacing w:val="-42"/>
                                <w:position w:val="-1"/>
                                <w:sz w:val="16"/>
                                <w:szCs w:val="16"/>
                              </w:rPr>
                              <w:t xml:space="preserve"> </w:t>
                            </w:r>
                            <w:r>
                              <w:rPr>
                                <w:rFonts w:ascii="Arial" w:eastAsia="Arial" w:hAnsi="Arial" w:cs="Arial"/>
                                <w:position w:val="-1"/>
                                <w:sz w:val="16"/>
                                <w:szCs w:val="16"/>
                              </w:rPr>
                              <w:tab/>
                            </w:r>
                            <w:r>
                              <w:rPr>
                                <w:rFonts w:ascii="Arial" w:eastAsia="Arial" w:hAnsi="Arial" w:cs="Arial"/>
                                <w:position w:val="5"/>
                                <w:sz w:val="16"/>
                                <w:szCs w:val="16"/>
                              </w:rPr>
                              <w:t>d</w:t>
                            </w:r>
                            <w:r>
                              <w:rPr>
                                <w:rFonts w:ascii="Arial" w:eastAsia="Arial" w:hAnsi="Arial" w:cs="Arial"/>
                                <w:spacing w:val="1"/>
                                <w:position w:val="5"/>
                                <w:sz w:val="16"/>
                                <w:szCs w:val="16"/>
                              </w:rPr>
                              <w:t xml:space="preserve"> </w:t>
                            </w:r>
                            <w:r>
                              <w:rPr>
                                <w:rFonts w:ascii="Arial" w:eastAsia="Arial" w:hAnsi="Arial" w:cs="Arial"/>
                                <w:w w:val="103"/>
                                <w:position w:val="11"/>
                                <w:sz w:val="16"/>
                                <w:szCs w:val="16"/>
                              </w:rPr>
                              <w:t>u</w:t>
                            </w:r>
                          </w:p>
                          <w:p w14:paraId="5467CF5A" w14:textId="77777777" w:rsidR="00583B21" w:rsidRDefault="00583B21" w:rsidP="00583B21">
                            <w:pPr>
                              <w:spacing w:after="0" w:line="11" w:lineRule="atLeast"/>
                              <w:ind w:left="3755" w:right="2581"/>
                              <w:jc w:val="center"/>
                              <w:rPr>
                                <w:rFonts w:ascii="Arial" w:eastAsia="Arial" w:hAnsi="Arial" w:cs="Arial"/>
                                <w:sz w:val="16"/>
                                <w:szCs w:val="16"/>
                              </w:rPr>
                            </w:pPr>
                            <w:proofErr w:type="gramStart"/>
                            <w:r>
                              <w:rPr>
                                <w:rFonts w:ascii="Arial" w:eastAsia="Arial" w:hAnsi="Arial" w:cs="Arial"/>
                                <w:w w:val="103"/>
                                <w:sz w:val="16"/>
                                <w:szCs w:val="16"/>
                              </w:rPr>
                              <w:t>d</w:t>
                            </w:r>
                            <w:proofErr w:type="gramEnd"/>
                          </w:p>
                          <w:p w14:paraId="2D8A9DD7" w14:textId="77777777" w:rsidR="00583B21" w:rsidRDefault="00583B21" w:rsidP="00583B21">
                            <w:pPr>
                              <w:tabs>
                                <w:tab w:val="left" w:pos="3560"/>
                              </w:tabs>
                              <w:spacing w:after="0" w:line="138" w:lineRule="exact"/>
                              <w:ind w:left="1161" w:right="-20"/>
                              <w:rPr>
                                <w:rFonts w:ascii="Arial" w:eastAsia="Arial" w:hAnsi="Arial" w:cs="Arial"/>
                                <w:sz w:val="16"/>
                                <w:szCs w:val="16"/>
                              </w:rPr>
                            </w:pPr>
                            <w:r>
                              <w:rPr>
                                <w:rFonts w:ascii="Arial" w:eastAsia="Arial" w:hAnsi="Arial" w:cs="Arial"/>
                                <w:position w:val="-7"/>
                                <w:sz w:val="16"/>
                                <w:szCs w:val="16"/>
                              </w:rPr>
                              <w:t>1</w:t>
                            </w:r>
                            <w:r>
                              <w:rPr>
                                <w:rFonts w:ascii="Arial" w:eastAsia="Arial" w:hAnsi="Arial" w:cs="Arial"/>
                                <w:spacing w:val="-42"/>
                                <w:position w:val="-7"/>
                                <w:sz w:val="16"/>
                                <w:szCs w:val="16"/>
                              </w:rPr>
                              <w:t xml:space="preserve"> </w:t>
                            </w:r>
                            <w:r>
                              <w:rPr>
                                <w:rFonts w:ascii="Arial" w:eastAsia="Arial" w:hAnsi="Arial" w:cs="Arial"/>
                                <w:position w:val="-7"/>
                                <w:sz w:val="16"/>
                                <w:szCs w:val="16"/>
                              </w:rPr>
                              <w:tab/>
                            </w:r>
                            <w:r>
                              <w:rPr>
                                <w:rFonts w:ascii="Arial" w:eastAsia="Arial" w:hAnsi="Arial" w:cs="Arial"/>
                                <w:position w:val="8"/>
                                <w:sz w:val="16"/>
                                <w:szCs w:val="16"/>
                              </w:rPr>
                              <w:t>p</w:t>
                            </w:r>
                            <w:r>
                              <w:rPr>
                                <w:rFonts w:ascii="Arial" w:eastAsia="Arial" w:hAnsi="Arial" w:cs="Arial"/>
                                <w:spacing w:val="1"/>
                                <w:position w:val="8"/>
                                <w:sz w:val="16"/>
                                <w:szCs w:val="16"/>
                              </w:rPr>
                              <w:t xml:space="preserve"> </w:t>
                            </w:r>
                            <w:r>
                              <w:rPr>
                                <w:rFonts w:ascii="Arial" w:eastAsia="Arial" w:hAnsi="Arial" w:cs="Arial"/>
                                <w:w w:val="103"/>
                                <w:position w:val="4"/>
                                <w:sz w:val="16"/>
                                <w:szCs w:val="16"/>
                              </w:rPr>
                              <w:t>p</w:t>
                            </w:r>
                          </w:p>
                          <w:p w14:paraId="39D61B65" w14:textId="77777777" w:rsidR="00583B21" w:rsidRDefault="00583B21" w:rsidP="00583B21">
                            <w:pPr>
                              <w:spacing w:after="0" w:line="12" w:lineRule="exact"/>
                              <w:ind w:left="3548" w:right="2795"/>
                              <w:jc w:val="center"/>
                              <w:rPr>
                                <w:rFonts w:ascii="Arial" w:eastAsia="Arial" w:hAnsi="Arial" w:cs="Arial"/>
                                <w:sz w:val="16"/>
                                <w:szCs w:val="16"/>
                              </w:rPr>
                            </w:pPr>
                            <w:r>
                              <w:rPr>
                                <w:rFonts w:ascii="Arial" w:eastAsia="Arial" w:hAnsi="Arial" w:cs="Arial"/>
                                <w:w w:val="102"/>
                                <w:position w:val="3"/>
                                <w:sz w:val="16"/>
                                <w:szCs w:val="16"/>
                              </w:rPr>
                              <w:t>:</w:t>
                            </w:r>
                          </w:p>
                          <w:p w14:paraId="65E5C6CF" w14:textId="77777777" w:rsidR="00583B21" w:rsidRDefault="00583B21" w:rsidP="00583B21">
                            <w:pPr>
                              <w:spacing w:after="0" w:line="45" w:lineRule="exact"/>
                              <w:ind w:left="3758" w:right="2586"/>
                              <w:jc w:val="center"/>
                              <w:rPr>
                                <w:rFonts w:ascii="Arial" w:eastAsia="Arial" w:hAnsi="Arial" w:cs="Arial"/>
                                <w:sz w:val="16"/>
                                <w:szCs w:val="16"/>
                              </w:rPr>
                            </w:pPr>
                            <w:r>
                              <w:rPr>
                                <w:rFonts w:ascii="Arial" w:eastAsia="Arial" w:hAnsi="Arial" w:cs="Arial"/>
                                <w:w w:val="102"/>
                                <w:position w:val="2"/>
                                <w:sz w:val="16"/>
                                <w:szCs w:val="16"/>
                              </w:rPr>
                              <w:t>:</w:t>
                            </w:r>
                          </w:p>
                          <w:p w14:paraId="3B08DA3A" w14:textId="77777777" w:rsidR="00583B21" w:rsidRDefault="00583B21" w:rsidP="00583B21">
                            <w:pPr>
                              <w:spacing w:after="0" w:line="95" w:lineRule="exact"/>
                              <w:ind w:left="3556" w:right="2577"/>
                              <w:jc w:val="center"/>
                              <w:rPr>
                                <w:rFonts w:ascii="Arial" w:eastAsia="Arial" w:hAnsi="Arial" w:cs="Arial"/>
                                <w:sz w:val="16"/>
                                <w:szCs w:val="16"/>
                              </w:rPr>
                            </w:pPr>
                            <w:r>
                              <w:rPr>
                                <w:rFonts w:ascii="Arial" w:eastAsia="Arial" w:hAnsi="Arial" w:cs="Arial"/>
                                <w:position w:val="6"/>
                                <w:sz w:val="16"/>
                                <w:szCs w:val="16"/>
                              </w:rPr>
                              <w:t>1</w:t>
                            </w:r>
                            <w:r>
                              <w:rPr>
                                <w:rFonts w:ascii="Arial" w:eastAsia="Arial" w:hAnsi="Arial" w:cs="Arial"/>
                                <w:spacing w:val="-14"/>
                                <w:position w:val="6"/>
                                <w:sz w:val="16"/>
                                <w:szCs w:val="16"/>
                              </w:rPr>
                              <w:t xml:space="preserve"> </w:t>
                            </w:r>
                            <w:r>
                              <w:rPr>
                                <w:rFonts w:ascii="Arial" w:eastAsia="Arial" w:hAnsi="Arial" w:cs="Arial"/>
                                <w:w w:val="103"/>
                                <w:position w:val="2"/>
                                <w:sz w:val="16"/>
                                <w:szCs w:val="16"/>
                              </w:rPr>
                              <w:t>3</w:t>
                            </w:r>
                          </w:p>
                          <w:p w14:paraId="5DA8B38B" w14:textId="77777777" w:rsidR="00583B21" w:rsidRDefault="00583B21" w:rsidP="00583B21">
                            <w:pPr>
                              <w:spacing w:after="0" w:line="55" w:lineRule="exact"/>
                              <w:ind w:left="3560" w:right="2776"/>
                              <w:jc w:val="center"/>
                              <w:rPr>
                                <w:rFonts w:ascii="Arial" w:eastAsia="Arial" w:hAnsi="Arial" w:cs="Arial"/>
                                <w:sz w:val="16"/>
                                <w:szCs w:val="16"/>
                              </w:rPr>
                            </w:pPr>
                            <w:r>
                              <w:rPr>
                                <w:rFonts w:ascii="Arial" w:eastAsia="Arial" w:hAnsi="Arial" w:cs="Arial"/>
                                <w:w w:val="103"/>
                                <w:position w:val="2"/>
                                <w:sz w:val="16"/>
                                <w:szCs w:val="16"/>
                              </w:rPr>
                              <w:t>5</w:t>
                            </w:r>
                          </w:p>
                          <w:p w14:paraId="2BFCB87C" w14:textId="77777777" w:rsidR="00583B21" w:rsidRDefault="00583B21" w:rsidP="00583B21">
                            <w:pPr>
                              <w:spacing w:before="7" w:after="0" w:line="150" w:lineRule="exact"/>
                              <w:rPr>
                                <w:sz w:val="15"/>
                                <w:szCs w:val="15"/>
                              </w:rPr>
                            </w:pPr>
                          </w:p>
                          <w:p w14:paraId="193E307C" w14:textId="77777777" w:rsidR="00583B21" w:rsidRDefault="00583B21" w:rsidP="00583B21">
                            <w:pPr>
                              <w:spacing w:after="0" w:line="200" w:lineRule="exact"/>
                              <w:rPr>
                                <w:sz w:val="20"/>
                                <w:szCs w:val="20"/>
                              </w:rPr>
                            </w:pPr>
                          </w:p>
                          <w:p w14:paraId="01D6CACF" w14:textId="77777777" w:rsidR="00583B21" w:rsidRDefault="00583B21" w:rsidP="00583B21">
                            <w:pPr>
                              <w:tabs>
                                <w:tab w:val="left" w:pos="2920"/>
                              </w:tabs>
                              <w:spacing w:after="0" w:line="240" w:lineRule="auto"/>
                              <w:ind w:left="453" w:right="2926"/>
                              <w:jc w:val="center"/>
                              <w:rPr>
                                <w:rFonts w:ascii="Arial" w:eastAsia="Arial" w:hAnsi="Arial" w:cs="Arial"/>
                                <w:sz w:val="16"/>
                                <w:szCs w:val="16"/>
                              </w:rPr>
                            </w:pPr>
                            <w:r>
                              <w:rPr>
                                <w:rFonts w:ascii="Arial" w:eastAsia="Arial" w:hAnsi="Arial" w:cs="Arial"/>
                                <w:sz w:val="16"/>
                                <w:szCs w:val="16"/>
                              </w:rPr>
                              <w:t>U</w:t>
                            </w:r>
                            <w:r>
                              <w:rPr>
                                <w:rFonts w:ascii="Arial" w:eastAsia="Arial" w:hAnsi="Arial" w:cs="Arial"/>
                                <w:spacing w:val="7"/>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4"/>
                                <w:sz w:val="16"/>
                                <w:szCs w:val="16"/>
                              </w:rPr>
                              <w:t>T</w:t>
                            </w:r>
                            <w:r>
                              <w:rPr>
                                <w:rFonts w:ascii="Arial" w:eastAsia="Arial" w:hAnsi="Arial" w:cs="Arial"/>
                                <w:spacing w:val="-2"/>
                                <w:sz w:val="16"/>
                                <w:szCs w:val="16"/>
                              </w:rPr>
                              <w:t>oo</w:t>
                            </w:r>
                            <w:r>
                              <w:rPr>
                                <w:rFonts w:ascii="Arial" w:eastAsia="Arial" w:hAnsi="Arial" w:cs="Arial"/>
                                <w:spacing w:val="8"/>
                                <w:sz w:val="16"/>
                                <w:szCs w:val="16"/>
                              </w:rPr>
                              <w:t>l</w:t>
                            </w:r>
                            <w:r>
                              <w:rPr>
                                <w:rFonts w:ascii="Arial" w:eastAsia="Arial" w:hAnsi="Arial" w:cs="Arial"/>
                                <w:sz w:val="16"/>
                                <w:szCs w:val="16"/>
                              </w:rPr>
                              <w:t>s</w:t>
                            </w:r>
                            <w:r>
                              <w:rPr>
                                <w:rFonts w:ascii="Arial" w:eastAsia="Arial" w:hAnsi="Arial" w:cs="Arial"/>
                                <w:spacing w:val="-23"/>
                                <w:sz w:val="16"/>
                                <w:szCs w:val="16"/>
                              </w:rPr>
                              <w:t xml:space="preserve"> </w:t>
                            </w:r>
                            <w:r>
                              <w:rPr>
                                <w:rFonts w:ascii="Arial" w:eastAsia="Arial" w:hAnsi="Arial" w:cs="Arial"/>
                                <w:sz w:val="16"/>
                                <w:szCs w:val="16"/>
                              </w:rPr>
                              <w:tab/>
                            </w:r>
                            <w:r>
                              <w:rPr>
                                <w:rFonts w:ascii="Arial" w:eastAsia="Arial" w:hAnsi="Arial" w:cs="Arial"/>
                                <w:spacing w:val="-3"/>
                                <w:w w:val="103"/>
                                <w:sz w:val="16"/>
                                <w:szCs w:val="16"/>
                              </w:rPr>
                              <w:t>M</w:t>
                            </w:r>
                            <w:r>
                              <w:rPr>
                                <w:rFonts w:ascii="Arial" w:eastAsia="Arial" w:hAnsi="Arial" w:cs="Arial"/>
                                <w:spacing w:val="-2"/>
                                <w:w w:val="103"/>
                                <w:sz w:val="16"/>
                                <w:szCs w:val="16"/>
                              </w:rPr>
                              <w:t>anage</w:t>
                            </w:r>
                            <w:r>
                              <w:rPr>
                                <w:rFonts w:ascii="Arial" w:eastAsia="Arial" w:hAnsi="Arial" w:cs="Arial"/>
                                <w:w w:val="103"/>
                                <w:sz w:val="16"/>
                                <w:szCs w:val="16"/>
                              </w:rPr>
                              <w:t>r</w:t>
                            </w:r>
                          </w:p>
                          <w:p w14:paraId="282F1ECC" w14:textId="77777777" w:rsidR="00583B21" w:rsidRDefault="00583B21" w:rsidP="00583B21">
                            <w:pPr>
                              <w:spacing w:before="2" w:after="0" w:line="190" w:lineRule="exact"/>
                              <w:rPr>
                                <w:sz w:val="19"/>
                                <w:szCs w:val="19"/>
                              </w:rPr>
                            </w:pPr>
                          </w:p>
                          <w:p w14:paraId="32BD4969" w14:textId="77777777" w:rsidR="00583B21" w:rsidRDefault="00583B21" w:rsidP="00583B21">
                            <w:pPr>
                              <w:spacing w:after="0" w:line="240" w:lineRule="auto"/>
                              <w:ind w:left="3572" w:right="2547"/>
                              <w:jc w:val="center"/>
                              <w:rPr>
                                <w:rFonts w:ascii="Arial" w:eastAsia="Arial" w:hAnsi="Arial" w:cs="Arial"/>
                                <w:sz w:val="16"/>
                                <w:szCs w:val="16"/>
                              </w:rPr>
                            </w:pPr>
                            <w:r>
                              <w:rPr>
                                <w:rFonts w:ascii="Arial" w:eastAsia="Arial" w:hAnsi="Arial" w:cs="Arial"/>
                                <w:sz w:val="16"/>
                                <w:szCs w:val="16"/>
                              </w:rPr>
                              <w:t xml:space="preserve">1 </w:t>
                            </w:r>
                            <w:r>
                              <w:rPr>
                                <w:rFonts w:ascii="Arial" w:eastAsia="Arial" w:hAnsi="Arial" w:cs="Arial"/>
                                <w:w w:val="103"/>
                                <w:position w:val="-3"/>
                                <w:sz w:val="16"/>
                                <w:szCs w:val="16"/>
                              </w:rPr>
                              <w:t>4</w:t>
                            </w:r>
                          </w:p>
                          <w:p w14:paraId="22B60EB3" w14:textId="77777777" w:rsidR="00583B21" w:rsidRDefault="00583B21" w:rsidP="00583B21">
                            <w:pPr>
                              <w:spacing w:after="0" w:line="60" w:lineRule="exact"/>
                              <w:ind w:left="3575" w:right="2760"/>
                              <w:jc w:val="center"/>
                              <w:rPr>
                                <w:rFonts w:ascii="Arial" w:eastAsia="Arial" w:hAnsi="Arial" w:cs="Arial"/>
                                <w:sz w:val="16"/>
                                <w:szCs w:val="16"/>
                              </w:rPr>
                            </w:pPr>
                            <w:r>
                              <w:rPr>
                                <w:rFonts w:ascii="Arial" w:eastAsia="Arial" w:hAnsi="Arial" w:cs="Arial"/>
                                <w:w w:val="103"/>
                                <w:position w:val="2"/>
                                <w:sz w:val="16"/>
                                <w:szCs w:val="16"/>
                              </w:rPr>
                              <w:t>4</w:t>
                            </w:r>
                          </w:p>
                          <w:p w14:paraId="3D5E9C6E" w14:textId="77777777" w:rsidR="00583B21" w:rsidRDefault="00583B21" w:rsidP="00583B21">
                            <w:pPr>
                              <w:spacing w:before="26" w:after="0" w:line="240" w:lineRule="auto"/>
                              <w:ind w:right="1933"/>
                              <w:jc w:val="right"/>
                              <w:rPr>
                                <w:rFonts w:ascii="Arial" w:eastAsia="Arial" w:hAnsi="Arial" w:cs="Arial"/>
                                <w:sz w:val="16"/>
                                <w:szCs w:val="16"/>
                              </w:rPr>
                            </w:pPr>
                            <w:r>
                              <w:rPr>
                                <w:rFonts w:ascii="Arial" w:eastAsia="Arial" w:hAnsi="Arial" w:cs="Arial"/>
                                <w:w w:val="103"/>
                                <w:sz w:val="16"/>
                                <w:szCs w:val="16"/>
                              </w:rPr>
                              <w:t>5</w:t>
                            </w:r>
                          </w:p>
                          <w:p w14:paraId="71A3F2A9" w14:textId="77777777" w:rsidR="00583B21" w:rsidRDefault="00583B21" w:rsidP="00583B21">
                            <w:pPr>
                              <w:spacing w:before="2" w:after="0" w:line="190" w:lineRule="exact"/>
                              <w:rPr>
                                <w:sz w:val="19"/>
                                <w:szCs w:val="19"/>
                              </w:rPr>
                            </w:pPr>
                          </w:p>
                          <w:p w14:paraId="39A14145" w14:textId="77777777" w:rsidR="00583B21" w:rsidRDefault="00583B21" w:rsidP="00583B21">
                            <w:pPr>
                              <w:tabs>
                                <w:tab w:val="left" w:pos="2860"/>
                                <w:tab w:val="left" w:pos="5280"/>
                              </w:tabs>
                              <w:spacing w:after="0" w:line="490" w:lineRule="auto"/>
                              <w:ind w:left="1939" w:right="53" w:hanging="1619"/>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pacing w:val="-2"/>
                                <w:sz w:val="16"/>
                                <w:szCs w:val="16"/>
                              </w:rPr>
                              <w:t>e</w:t>
                            </w:r>
                            <w:r>
                              <w:rPr>
                                <w:rFonts w:ascii="Arial" w:eastAsia="Arial" w:hAnsi="Arial" w:cs="Arial"/>
                                <w:spacing w:val="10"/>
                                <w:sz w:val="16"/>
                                <w:szCs w:val="16"/>
                              </w:rPr>
                              <w:t>A</w:t>
                            </w:r>
                            <w:r>
                              <w:rPr>
                                <w:rFonts w:ascii="Arial" w:eastAsia="Arial" w:hAnsi="Arial" w:cs="Arial"/>
                                <w:spacing w:val="-2"/>
                                <w:sz w:val="16"/>
                                <w:szCs w:val="16"/>
                              </w:rPr>
                              <w:t>dap</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12"/>
                                <w:sz w:val="16"/>
                                <w:szCs w:val="16"/>
                              </w:rPr>
                              <w:t xml:space="preserve"> </w:t>
                            </w:r>
                            <w:r>
                              <w:rPr>
                                <w:rFonts w:ascii="Arial" w:eastAsia="Arial" w:hAnsi="Arial" w:cs="Arial"/>
                                <w:sz w:val="16"/>
                                <w:szCs w:val="16"/>
                              </w:rPr>
                              <w:tab/>
                            </w:r>
                            <w:r>
                              <w:rPr>
                                <w:rFonts w:ascii="Arial" w:eastAsia="Arial" w:hAnsi="Arial" w:cs="Arial"/>
                                <w:sz w:val="16"/>
                                <w:szCs w:val="16"/>
                              </w:rPr>
                              <w:tab/>
                            </w:r>
                            <w:r>
                              <w:rPr>
                                <w:rFonts w:ascii="Arial" w:eastAsia="Arial" w:hAnsi="Arial" w:cs="Arial"/>
                                <w:spacing w:val="10"/>
                                <w:w w:val="103"/>
                                <w:sz w:val="16"/>
                                <w:szCs w:val="16"/>
                              </w:rPr>
                              <w:t>SA</w:t>
                            </w:r>
                            <w:r>
                              <w:rPr>
                                <w:rFonts w:ascii="Arial" w:eastAsia="Arial" w:hAnsi="Arial" w:cs="Arial"/>
                                <w:spacing w:val="-3"/>
                                <w:w w:val="103"/>
                                <w:sz w:val="16"/>
                                <w:szCs w:val="16"/>
                              </w:rPr>
                              <w:t>MM</w:t>
                            </w:r>
                            <w:r>
                              <w:rPr>
                                <w:rFonts w:ascii="Arial" w:eastAsia="Arial" w:hAnsi="Arial" w:cs="Arial"/>
                                <w:spacing w:val="-2"/>
                                <w:w w:val="103"/>
                                <w:sz w:val="16"/>
                                <w:szCs w:val="16"/>
                              </w:rPr>
                              <w:t>odu</w:t>
                            </w:r>
                            <w:r>
                              <w:rPr>
                                <w:rFonts w:ascii="Arial" w:eastAsia="Arial" w:hAnsi="Arial" w:cs="Arial"/>
                                <w:spacing w:val="8"/>
                                <w:w w:val="103"/>
                                <w:sz w:val="16"/>
                                <w:szCs w:val="16"/>
                              </w:rPr>
                              <w:t>l</w:t>
                            </w:r>
                            <w:r>
                              <w:rPr>
                                <w:rFonts w:ascii="Arial" w:eastAsia="Arial" w:hAnsi="Arial" w:cs="Arial"/>
                                <w:w w:val="103"/>
                                <w:sz w:val="16"/>
                                <w:szCs w:val="16"/>
                              </w:rPr>
                              <w:t>e</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z w:val="16"/>
                                <w:szCs w:val="16"/>
                              </w:rPr>
                              <w:t>r</w:t>
                            </w:r>
                            <w:r>
                              <w:rPr>
                                <w:rFonts w:ascii="Arial" w:eastAsia="Arial" w:hAnsi="Arial" w:cs="Arial"/>
                                <w:spacing w:val="35"/>
                                <w:sz w:val="16"/>
                                <w:szCs w:val="16"/>
                              </w:rPr>
                              <w:t xml:space="preserve"> </w:t>
                            </w:r>
                            <w:r>
                              <w:rPr>
                                <w:rFonts w:ascii="Arial" w:eastAsia="Arial" w:hAnsi="Arial" w:cs="Arial"/>
                                <w:spacing w:val="-3"/>
                                <w:sz w:val="16"/>
                                <w:szCs w:val="16"/>
                              </w:rPr>
                              <w:t>nb</w:t>
                            </w:r>
                            <w:r>
                              <w:rPr>
                                <w:rFonts w:ascii="Arial" w:eastAsia="Arial" w:hAnsi="Arial" w:cs="Arial"/>
                                <w:sz w:val="16"/>
                                <w:szCs w:val="16"/>
                              </w:rPr>
                              <w:t>:</w:t>
                            </w:r>
                            <w:r>
                              <w:rPr>
                                <w:rFonts w:ascii="Arial" w:eastAsia="Arial" w:hAnsi="Arial" w:cs="Arial"/>
                                <w:spacing w:val="20"/>
                                <w:sz w:val="16"/>
                                <w:szCs w:val="16"/>
                              </w:rPr>
                              <w:t xml:space="preserve"> </w:t>
                            </w:r>
                            <w:r>
                              <w:rPr>
                                <w:rFonts w:ascii="Arial" w:eastAsia="Arial" w:hAnsi="Arial" w:cs="Arial"/>
                                <w:w w:val="103"/>
                                <w:sz w:val="16"/>
                                <w:szCs w:val="16"/>
                              </w:rPr>
                              <w:t>8</w:t>
                            </w:r>
                          </w:p>
                          <w:p w14:paraId="7A51C1EA" w14:textId="77777777" w:rsidR="00583B21" w:rsidRDefault="00583B21" w:rsidP="00583B21">
                            <w:pPr>
                              <w:spacing w:before="65" w:after="0" w:line="240" w:lineRule="auto"/>
                              <w:ind w:left="1191" w:right="-20"/>
                              <w:rPr>
                                <w:rFonts w:ascii="Arial" w:eastAsia="Arial" w:hAnsi="Arial" w:cs="Arial"/>
                                <w:sz w:val="16"/>
                                <w:szCs w:val="16"/>
                              </w:rPr>
                            </w:pPr>
                            <w:r>
                              <w:rPr>
                                <w:rFonts w:ascii="Arial" w:eastAsia="Arial" w:hAnsi="Arial" w:cs="Arial"/>
                                <w:w w:val="103"/>
                                <w:sz w:val="16"/>
                                <w:szCs w:val="16"/>
                              </w:rPr>
                              <w:t>9</w:t>
                            </w:r>
                          </w:p>
                          <w:p w14:paraId="2D8923A6" w14:textId="77777777" w:rsidR="00583B21" w:rsidRDefault="00583B21" w:rsidP="00583B21">
                            <w:pPr>
                              <w:spacing w:after="0" w:line="148" w:lineRule="exact"/>
                              <w:ind w:left="3163" w:right="3102"/>
                              <w:jc w:val="center"/>
                              <w:rPr>
                                <w:rFonts w:ascii="Arial" w:eastAsia="Arial" w:hAnsi="Arial" w:cs="Arial"/>
                                <w:sz w:val="16"/>
                                <w:szCs w:val="16"/>
                              </w:rPr>
                            </w:pPr>
                            <w:r>
                              <w:rPr>
                                <w:rFonts w:ascii="Arial" w:eastAsia="Arial" w:hAnsi="Arial" w:cs="Arial"/>
                                <w:spacing w:val="-163"/>
                                <w:w w:val="103"/>
                                <w:position w:val="2"/>
                                <w:sz w:val="16"/>
                                <w:szCs w:val="16"/>
                              </w:rPr>
                              <w:t>1</w:t>
                            </w:r>
                            <w:r>
                              <w:rPr>
                                <w:rFonts w:ascii="Arial" w:eastAsia="Arial" w:hAnsi="Arial" w:cs="Arial"/>
                                <w:w w:val="103"/>
                                <w:position w:val="-6"/>
                                <w:sz w:val="16"/>
                                <w:szCs w:val="16"/>
                              </w:rPr>
                              <w:t>3</w:t>
                            </w:r>
                          </w:p>
                          <w:p w14:paraId="012951AE" w14:textId="77777777" w:rsidR="00583B21" w:rsidRDefault="00583B21" w:rsidP="00583B21">
                            <w:pPr>
                              <w:tabs>
                                <w:tab w:val="left" w:pos="5520"/>
                              </w:tabs>
                              <w:spacing w:after="0" w:line="123" w:lineRule="exact"/>
                              <w:ind w:left="3035" w:right="-20"/>
                              <w:rPr>
                                <w:rFonts w:ascii="Arial" w:eastAsia="Arial" w:hAnsi="Arial" w:cs="Arial"/>
                                <w:sz w:val="16"/>
                                <w:szCs w:val="16"/>
                              </w:rPr>
                            </w:pPr>
                            <w:r>
                              <w:rPr>
                                <w:rFonts w:ascii="Arial" w:eastAsia="Arial" w:hAnsi="Arial" w:cs="Arial"/>
                                <w:position w:val="2"/>
                                <w:sz w:val="16"/>
                                <w:szCs w:val="16"/>
                              </w:rPr>
                              <w:t>7</w:t>
                            </w:r>
                            <w:r>
                              <w:rPr>
                                <w:rFonts w:ascii="Arial" w:eastAsia="Arial" w:hAnsi="Arial" w:cs="Arial"/>
                                <w:spacing w:val="-42"/>
                                <w:position w:val="2"/>
                                <w:sz w:val="16"/>
                                <w:szCs w:val="16"/>
                              </w:rPr>
                              <w:t xml:space="preserve"> </w:t>
                            </w:r>
                            <w:r>
                              <w:rPr>
                                <w:rFonts w:ascii="Arial" w:eastAsia="Arial" w:hAnsi="Arial" w:cs="Arial"/>
                                <w:position w:val="2"/>
                                <w:sz w:val="16"/>
                                <w:szCs w:val="16"/>
                              </w:rPr>
                              <w:tab/>
                            </w:r>
                            <w:r>
                              <w:rPr>
                                <w:rFonts w:ascii="Arial" w:eastAsia="Arial" w:hAnsi="Arial" w:cs="Arial"/>
                                <w:w w:val="103"/>
                                <w:position w:val="1"/>
                                <w:sz w:val="16"/>
                                <w:szCs w:val="16"/>
                              </w:rPr>
                              <w:t>6</w:t>
                            </w:r>
                          </w:p>
                          <w:p w14:paraId="292F206F" w14:textId="77777777" w:rsidR="00583B21" w:rsidRDefault="00583B21" w:rsidP="00583B21">
                            <w:pPr>
                              <w:spacing w:after="0" w:line="180" w:lineRule="exact"/>
                              <w:ind w:left="2612" w:right="3429"/>
                              <w:jc w:val="center"/>
                              <w:rPr>
                                <w:rFonts w:ascii="Arial" w:eastAsia="Arial" w:hAnsi="Arial" w:cs="Arial"/>
                                <w:sz w:val="16"/>
                                <w:szCs w:val="16"/>
                              </w:rPr>
                            </w:pPr>
                            <w:proofErr w:type="gramStart"/>
                            <w:r>
                              <w:rPr>
                                <w:rFonts w:ascii="Arial" w:eastAsia="Arial" w:hAnsi="Arial" w:cs="Arial"/>
                                <w:spacing w:val="-2"/>
                                <w:sz w:val="16"/>
                                <w:szCs w:val="16"/>
                              </w:rPr>
                              <w:t>nb</w:t>
                            </w:r>
                            <w:proofErr w:type="gramEnd"/>
                            <w:r>
                              <w:rPr>
                                <w:rFonts w:ascii="Arial" w:eastAsia="Arial" w:hAnsi="Arial" w:cs="Arial"/>
                                <w:sz w:val="16"/>
                                <w:szCs w:val="16"/>
                              </w:rPr>
                              <w:t>:</w:t>
                            </w:r>
                            <w:r>
                              <w:rPr>
                                <w:rFonts w:ascii="Arial" w:eastAsia="Arial" w:hAnsi="Arial" w:cs="Arial"/>
                                <w:spacing w:val="6"/>
                                <w:sz w:val="16"/>
                                <w:szCs w:val="16"/>
                              </w:rPr>
                              <w:t xml:space="preserve"> </w:t>
                            </w:r>
                            <w:r>
                              <w:rPr>
                                <w:rFonts w:ascii="Arial" w:eastAsia="Arial" w:hAnsi="Arial" w:cs="Arial"/>
                                <w:spacing w:val="-2"/>
                                <w:w w:val="103"/>
                                <w:sz w:val="16"/>
                                <w:szCs w:val="16"/>
                              </w:rPr>
                              <w:t>1</w:t>
                            </w:r>
                            <w:r>
                              <w:rPr>
                                <w:rFonts w:ascii="Arial" w:eastAsia="Arial" w:hAnsi="Arial" w:cs="Arial"/>
                                <w:w w:val="103"/>
                                <w:sz w:val="16"/>
                                <w:szCs w:val="16"/>
                              </w:rPr>
                              <w:t>2</w:t>
                            </w:r>
                          </w:p>
                          <w:p w14:paraId="0FFBF9DA" w14:textId="77777777" w:rsidR="00583B21" w:rsidRDefault="00583B21" w:rsidP="00583B21">
                            <w:pPr>
                              <w:spacing w:before="7" w:after="0" w:line="200" w:lineRule="exact"/>
                              <w:rPr>
                                <w:sz w:val="20"/>
                                <w:szCs w:val="20"/>
                              </w:rPr>
                            </w:pPr>
                          </w:p>
                          <w:p w14:paraId="50ACCFA9" w14:textId="77777777" w:rsidR="00583B21" w:rsidRDefault="00583B21" w:rsidP="00583B21">
                            <w:pPr>
                              <w:tabs>
                                <w:tab w:val="left" w:pos="3960"/>
                              </w:tabs>
                              <w:spacing w:after="0" w:line="240" w:lineRule="auto"/>
                              <w:ind w:left="18" w:right="963"/>
                              <w:jc w:val="center"/>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pacing w:val="-2"/>
                                <w:sz w:val="16"/>
                                <w:szCs w:val="16"/>
                              </w:rPr>
                              <w:t>e</w:t>
                            </w:r>
                            <w:r>
                              <w:rPr>
                                <w:rFonts w:ascii="Arial" w:eastAsia="Arial" w:hAnsi="Arial" w:cs="Arial"/>
                                <w:spacing w:val="10"/>
                                <w:sz w:val="16"/>
                                <w:szCs w:val="16"/>
                              </w:rPr>
                              <w:t>A</w:t>
                            </w:r>
                            <w:r>
                              <w:rPr>
                                <w:rFonts w:ascii="Arial" w:eastAsia="Arial" w:hAnsi="Arial" w:cs="Arial"/>
                                <w:spacing w:val="-2"/>
                                <w:sz w:val="16"/>
                                <w:szCs w:val="16"/>
                              </w:rPr>
                              <w:t>dap</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3"/>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10"/>
                                <w:w w:val="103"/>
                                <w:sz w:val="16"/>
                                <w:szCs w:val="16"/>
                              </w:rPr>
                              <w:t>A</w:t>
                            </w:r>
                            <w:r>
                              <w:rPr>
                                <w:rFonts w:ascii="Arial" w:eastAsia="Arial" w:hAnsi="Arial" w:cs="Arial"/>
                                <w:spacing w:val="-2"/>
                                <w:w w:val="103"/>
                                <w:sz w:val="16"/>
                                <w:szCs w:val="16"/>
                              </w:rPr>
                              <w:t>dap</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w w:val="103"/>
                                <w:sz w:val="16"/>
                                <w:szCs w:val="16"/>
                              </w:rPr>
                              <w:t>r</w:t>
                            </w:r>
                          </w:p>
                          <w:p w14:paraId="10A77614" w14:textId="77777777" w:rsidR="00583B21" w:rsidRDefault="00583B21" w:rsidP="00583B21">
                            <w:pPr>
                              <w:spacing w:before="12" w:after="0" w:line="240" w:lineRule="exact"/>
                              <w:rPr>
                                <w:sz w:val="24"/>
                                <w:szCs w:val="24"/>
                              </w:rPr>
                            </w:pPr>
                          </w:p>
                          <w:p w14:paraId="036999D0" w14:textId="77777777" w:rsidR="00583B21" w:rsidRDefault="00583B21" w:rsidP="00583B21">
                            <w:pPr>
                              <w:spacing w:after="0" w:line="172" w:lineRule="exact"/>
                              <w:ind w:left="1430" w:right="4893"/>
                              <w:jc w:val="center"/>
                              <w:rPr>
                                <w:rFonts w:ascii="Arial" w:eastAsia="Arial" w:hAnsi="Arial" w:cs="Arial"/>
                                <w:sz w:val="16"/>
                                <w:szCs w:val="16"/>
                              </w:rPr>
                            </w:pPr>
                            <w:r>
                              <w:rPr>
                                <w:rFonts w:ascii="Arial" w:eastAsia="Arial" w:hAnsi="Arial" w:cs="Arial"/>
                                <w:w w:val="103"/>
                                <w:position w:val="-1"/>
                                <w:sz w:val="16"/>
                                <w:szCs w:val="16"/>
                              </w:rPr>
                              <w:t>1</w:t>
                            </w:r>
                          </w:p>
                          <w:p w14:paraId="053E6B0D" w14:textId="77777777" w:rsidR="00583B21" w:rsidRDefault="00583B21" w:rsidP="00583B21">
                            <w:pPr>
                              <w:spacing w:after="0" w:line="98" w:lineRule="exact"/>
                              <w:ind w:left="1264" w:right="-20"/>
                              <w:rPr>
                                <w:rFonts w:ascii="Arial" w:eastAsia="Arial" w:hAnsi="Arial" w:cs="Arial"/>
                                <w:sz w:val="16"/>
                                <w:szCs w:val="16"/>
                              </w:rPr>
                            </w:pPr>
                            <w:r>
                              <w:rPr>
                                <w:rFonts w:ascii="Arial" w:eastAsia="Arial" w:hAnsi="Arial" w:cs="Arial"/>
                                <w:position w:val="7"/>
                                <w:sz w:val="16"/>
                                <w:szCs w:val="16"/>
                              </w:rPr>
                              <w:t>1</w:t>
                            </w:r>
                            <w:r>
                              <w:rPr>
                                <w:rFonts w:ascii="Arial" w:eastAsia="Arial" w:hAnsi="Arial" w:cs="Arial"/>
                                <w:spacing w:val="-9"/>
                                <w:position w:val="7"/>
                                <w:sz w:val="16"/>
                                <w:szCs w:val="16"/>
                              </w:rPr>
                              <w:t xml:space="preserve"> </w:t>
                            </w:r>
                            <w:r>
                              <w:rPr>
                                <w:rFonts w:ascii="Arial" w:eastAsia="Arial" w:hAnsi="Arial" w:cs="Arial"/>
                                <w:w w:val="103"/>
                                <w:position w:val="1"/>
                                <w:sz w:val="16"/>
                                <w:szCs w:val="16"/>
                              </w:rPr>
                              <w:t>0</w:t>
                            </w:r>
                          </w:p>
                          <w:p w14:paraId="469D84D3" w14:textId="77777777" w:rsidR="00583B21" w:rsidRDefault="00583B21" w:rsidP="00583B21">
                            <w:pPr>
                              <w:spacing w:after="0" w:line="50" w:lineRule="exact"/>
                              <w:ind w:left="1279" w:right="-20"/>
                              <w:rPr>
                                <w:rFonts w:ascii="Arial" w:eastAsia="Arial" w:hAnsi="Arial" w:cs="Arial"/>
                                <w:sz w:val="16"/>
                                <w:szCs w:val="16"/>
                              </w:rPr>
                            </w:pPr>
                            <w:r>
                              <w:rPr>
                                <w:rFonts w:ascii="Arial" w:eastAsia="Arial" w:hAnsi="Arial" w:cs="Arial"/>
                                <w:w w:val="103"/>
                                <w:position w:val="2"/>
                                <w:sz w:val="16"/>
                                <w:szCs w:val="16"/>
                              </w:rPr>
                              <w:t>1</w:t>
                            </w:r>
                          </w:p>
                          <w:p w14:paraId="23FD67D9" w14:textId="77777777" w:rsidR="00583B21" w:rsidRDefault="00583B21" w:rsidP="00583B21">
                            <w:pPr>
                              <w:spacing w:before="8" w:after="0" w:line="110" w:lineRule="exact"/>
                              <w:rPr>
                                <w:sz w:val="11"/>
                                <w:szCs w:val="11"/>
                              </w:rPr>
                            </w:pPr>
                          </w:p>
                          <w:p w14:paraId="4B85B777" w14:textId="77777777" w:rsidR="00583B21" w:rsidRDefault="00583B21" w:rsidP="00583B21">
                            <w:pPr>
                              <w:spacing w:after="0" w:line="200" w:lineRule="exact"/>
                              <w:rPr>
                                <w:sz w:val="20"/>
                                <w:szCs w:val="20"/>
                              </w:rPr>
                            </w:pPr>
                          </w:p>
                          <w:p w14:paraId="63DC1C95" w14:textId="77777777" w:rsidR="00583B21" w:rsidRDefault="00583B21" w:rsidP="00583B21">
                            <w:pPr>
                              <w:spacing w:after="0" w:line="200" w:lineRule="exact"/>
                              <w:rPr>
                                <w:sz w:val="20"/>
                                <w:szCs w:val="20"/>
                              </w:rPr>
                            </w:pPr>
                          </w:p>
                          <w:p w14:paraId="0E415D7E" w14:textId="77777777" w:rsidR="00583B21" w:rsidRDefault="00583B21" w:rsidP="00583B21">
                            <w:pPr>
                              <w:spacing w:after="0" w:line="200" w:lineRule="exact"/>
                              <w:rPr>
                                <w:sz w:val="20"/>
                                <w:szCs w:val="20"/>
                              </w:rPr>
                            </w:pPr>
                          </w:p>
                          <w:p w14:paraId="7CAC6AAF" w14:textId="77777777" w:rsidR="00583B21" w:rsidRDefault="00583B21" w:rsidP="00583B21">
                            <w:pPr>
                              <w:spacing w:after="0" w:line="240" w:lineRule="auto"/>
                              <w:ind w:left="260" w:right="-20"/>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1"/>
                                <w:sz w:val="16"/>
                                <w:szCs w:val="16"/>
                              </w:rPr>
                              <w:t>t</w:t>
                            </w:r>
                            <w:r>
                              <w:rPr>
                                <w:rFonts w:ascii="Arial" w:eastAsia="Arial" w:hAnsi="Arial" w:cs="Arial"/>
                                <w:spacing w:val="-2"/>
                                <w:sz w:val="16"/>
                                <w:szCs w:val="16"/>
                              </w:rPr>
                              <w:t>op</w:t>
                            </w:r>
                            <w:r>
                              <w:rPr>
                                <w:rFonts w:ascii="Arial" w:eastAsia="Arial" w:hAnsi="Arial" w:cs="Arial"/>
                                <w:sz w:val="16"/>
                                <w:szCs w:val="16"/>
                              </w:rPr>
                              <w:t>s</w:t>
                            </w:r>
                            <w:r>
                              <w:rPr>
                                <w:rFonts w:ascii="Arial" w:eastAsia="Arial" w:hAnsi="Arial" w:cs="Arial"/>
                                <w:spacing w:val="20"/>
                                <w:sz w:val="16"/>
                                <w:szCs w:val="16"/>
                              </w:rPr>
                              <w:t xml:space="preserve"> </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e</w:t>
                            </w:r>
                            <w:r>
                              <w:rPr>
                                <w:rFonts w:ascii="Arial" w:eastAsia="Arial" w:hAnsi="Arial" w:cs="Arial"/>
                                <w:spacing w:val="5"/>
                                <w:sz w:val="16"/>
                                <w:szCs w:val="16"/>
                              </w:rPr>
                              <w:t xml:space="preserve"> </w:t>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w w:val="103"/>
                                <w:sz w:val="16"/>
                                <w:szCs w:val="16"/>
                              </w:rPr>
                              <w:t>r</w:t>
                            </w:r>
                          </w:p>
                          <w:p w14:paraId="7D85B973" w14:textId="77777777" w:rsidR="00583B21" w:rsidRDefault="00583B21" w:rsidP="00583B21">
                            <w:pPr>
                              <w:spacing w:before="11" w:after="0" w:line="240" w:lineRule="auto"/>
                              <w:ind w:left="260" w:right="-20"/>
                              <w:rPr>
                                <w:rFonts w:ascii="Arial" w:eastAsia="Arial" w:hAnsi="Arial" w:cs="Arial"/>
                                <w:sz w:val="16"/>
                                <w:szCs w:val="16"/>
                              </w:rPr>
                            </w:pP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z w:val="16"/>
                                <w:szCs w:val="16"/>
                              </w:rPr>
                              <w:t>t</w:t>
                            </w:r>
                            <w:r>
                              <w:rPr>
                                <w:rFonts w:ascii="Arial" w:eastAsia="Arial" w:hAnsi="Arial" w:cs="Arial"/>
                                <w:spacing w:val="12"/>
                                <w:sz w:val="16"/>
                                <w:szCs w:val="16"/>
                              </w:rPr>
                              <w:t xml:space="preserve"> </w:t>
                            </w:r>
                            <w:r>
                              <w:rPr>
                                <w:rFonts w:ascii="Arial" w:eastAsia="Arial" w:hAnsi="Arial" w:cs="Arial"/>
                                <w:spacing w:val="10"/>
                                <w:w w:val="103"/>
                                <w:sz w:val="16"/>
                                <w:szCs w:val="16"/>
                              </w:rPr>
                              <w:t>P</w:t>
                            </w:r>
                            <w:r>
                              <w:rPr>
                                <w:rFonts w:ascii="Arial" w:eastAsia="Arial" w:hAnsi="Arial" w:cs="Arial"/>
                                <w:spacing w:val="5"/>
                                <w:w w:val="103"/>
                                <w:sz w:val="16"/>
                                <w:szCs w:val="16"/>
                              </w:rPr>
                              <w:t>r</w:t>
                            </w:r>
                            <w:r>
                              <w:rPr>
                                <w:rFonts w:ascii="Arial" w:eastAsia="Arial" w:hAnsi="Arial" w:cs="Arial"/>
                                <w:spacing w:val="-2"/>
                                <w:w w:val="103"/>
                                <w:sz w:val="16"/>
                                <w:szCs w:val="16"/>
                              </w:rPr>
                              <w:t>og</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39" o:spid="_x0000_s1052" type="#_x0000_t202" style="position:absolute;left:0;text-align:left;margin-left:90.4pt;margin-top:-326.55pt;width:328.9pt;height:312.25pt;z-index:-251129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" filled="f" stroked="f">
                <v:textbox inset="0,0,0,0">
                  <w:txbxContent>
                    <w:p w14:paraId="68AEB46B" w14:textId="77777777" w:rsidR="00583B21" w:rsidRDefault="00583B21" w:rsidP="00583B21">
                      <w:pPr>
                        <w:tabs>
                          <w:tab w:val="left" w:pos="2920"/>
                        </w:tabs>
                        <w:spacing w:before="95" w:after="0" w:line="240" w:lineRule="auto"/>
                        <w:ind w:left="573" w:right="2945"/>
                        <w:jc w:val="center"/>
                        <w:rPr>
                          <w:rFonts w:ascii="Arial" w:eastAsia="Arial" w:hAnsi="Arial" w:cs="Arial"/>
                          <w:sz w:val="16"/>
                          <w:szCs w:val="16"/>
                        </w:rPr>
                      </w:pPr>
                      <w:r>
                        <w:rPr>
                          <w:rFonts w:ascii="Arial" w:eastAsia="Arial" w:hAnsi="Arial" w:cs="Arial"/>
                          <w:sz w:val="16"/>
                          <w:szCs w:val="16"/>
                        </w:rPr>
                        <w:t>U</w:t>
                      </w:r>
                      <w:r>
                        <w:rPr>
                          <w:rFonts w:ascii="Arial" w:eastAsia="Arial" w:hAnsi="Arial" w:cs="Arial"/>
                          <w:spacing w:val="7"/>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z w:val="16"/>
                          <w:szCs w:val="16"/>
                        </w:rPr>
                        <w:t>UI</w:t>
                      </w:r>
                      <w:r>
                        <w:rPr>
                          <w:rFonts w:ascii="Arial" w:eastAsia="Arial" w:hAnsi="Arial" w:cs="Arial"/>
                          <w:spacing w:val="-30"/>
                          <w:sz w:val="16"/>
                          <w:szCs w:val="16"/>
                        </w:rPr>
                        <w:t xml:space="preserve"> </w:t>
                      </w:r>
                      <w:r>
                        <w:rPr>
                          <w:rFonts w:ascii="Arial" w:eastAsia="Arial" w:hAnsi="Arial" w:cs="Arial"/>
                          <w:sz w:val="16"/>
                          <w:szCs w:val="16"/>
                        </w:rPr>
                        <w:tab/>
                      </w:r>
                      <w:r>
                        <w:rPr>
                          <w:rFonts w:ascii="Arial" w:eastAsia="Arial" w:hAnsi="Arial" w:cs="Arial"/>
                          <w:w w:val="103"/>
                          <w:sz w:val="16"/>
                          <w:szCs w:val="16"/>
                        </w:rPr>
                        <w:t>R</w:t>
                      </w:r>
                      <w:r>
                        <w:rPr>
                          <w:rFonts w:ascii="Arial" w:eastAsia="Arial" w:hAnsi="Arial" w:cs="Arial"/>
                          <w:spacing w:val="-2"/>
                          <w:w w:val="103"/>
                          <w:sz w:val="16"/>
                          <w:szCs w:val="16"/>
                        </w:rPr>
                        <w:t>eg</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w w:val="103"/>
                          <w:sz w:val="16"/>
                          <w:szCs w:val="16"/>
                        </w:rPr>
                        <w:t>y</w:t>
                      </w:r>
                    </w:p>
                    <w:p w14:paraId="114C6B47" w14:textId="77777777" w:rsidR="00583B21" w:rsidRDefault="00583B21" w:rsidP="00583B21">
                      <w:pPr>
                        <w:spacing w:before="7" w:after="0" w:line="110" w:lineRule="exact"/>
                        <w:rPr>
                          <w:sz w:val="11"/>
                          <w:szCs w:val="11"/>
                        </w:rPr>
                      </w:pPr>
                    </w:p>
                    <w:p w14:paraId="3BBC46AE" w14:textId="77777777" w:rsidR="00583B21" w:rsidRDefault="00583B21" w:rsidP="00583B21">
                      <w:pPr>
                        <w:spacing w:after="0" w:line="135" w:lineRule="exact"/>
                        <w:ind w:left="1826" w:right="-20"/>
                        <w:rPr>
                          <w:rFonts w:ascii="Arial" w:eastAsia="Arial" w:hAnsi="Arial" w:cs="Arial"/>
                          <w:sz w:val="16"/>
                          <w:szCs w:val="16"/>
                        </w:rPr>
                      </w:pPr>
                      <w:r>
                        <w:rPr>
                          <w:rFonts w:ascii="Arial" w:eastAsia="Arial" w:hAnsi="Arial" w:cs="Arial"/>
                          <w:w w:val="103"/>
                          <w:position w:val="-4"/>
                          <w:sz w:val="16"/>
                          <w:szCs w:val="16"/>
                        </w:rPr>
                        <w:t>2</w:t>
                      </w:r>
                    </w:p>
                    <w:p w14:paraId="40F04A6B" w14:textId="77777777" w:rsidR="00583B21" w:rsidRDefault="00583B21" w:rsidP="00583B21">
                      <w:pPr>
                        <w:tabs>
                          <w:tab w:val="left" w:pos="3520"/>
                        </w:tabs>
                        <w:spacing w:after="0" w:line="121" w:lineRule="exact"/>
                        <w:ind w:left="1655" w:right="2781"/>
                        <w:jc w:val="center"/>
                        <w:rPr>
                          <w:rFonts w:ascii="Arial" w:eastAsia="Arial" w:hAnsi="Arial" w:cs="Arial"/>
                          <w:sz w:val="16"/>
                          <w:szCs w:val="16"/>
                        </w:rPr>
                      </w:pPr>
                      <w:proofErr w:type="gramStart"/>
                      <w:r>
                        <w:rPr>
                          <w:rFonts w:ascii="Arial" w:eastAsia="Arial" w:hAnsi="Arial" w:cs="Arial"/>
                          <w:spacing w:val="-109"/>
                          <w:position w:val="-5"/>
                          <w:sz w:val="16"/>
                          <w:szCs w:val="16"/>
                        </w:rPr>
                        <w:t>p</w:t>
                      </w:r>
                      <w:proofErr w:type="gramEnd"/>
                      <w:r>
                        <w:rPr>
                          <w:rFonts w:ascii="Arial" w:eastAsia="Arial" w:hAnsi="Arial" w:cs="Arial"/>
                          <w:position w:val="2"/>
                          <w:sz w:val="16"/>
                          <w:szCs w:val="16"/>
                        </w:rPr>
                        <w:t>:</w:t>
                      </w:r>
                      <w:r>
                        <w:rPr>
                          <w:rFonts w:ascii="Arial" w:eastAsia="Arial" w:hAnsi="Arial" w:cs="Arial"/>
                          <w:spacing w:val="-44"/>
                          <w:position w:val="2"/>
                          <w:sz w:val="16"/>
                          <w:szCs w:val="16"/>
                        </w:rPr>
                        <w:t xml:space="preserve"> </w:t>
                      </w:r>
                      <w:r>
                        <w:rPr>
                          <w:rFonts w:ascii="Arial" w:eastAsia="Arial" w:hAnsi="Arial" w:cs="Arial"/>
                          <w:position w:val="2"/>
                          <w:sz w:val="16"/>
                          <w:szCs w:val="16"/>
                        </w:rPr>
                        <w:tab/>
                      </w:r>
                      <w:r>
                        <w:rPr>
                          <w:rFonts w:ascii="Arial" w:eastAsia="Arial" w:hAnsi="Arial" w:cs="Arial"/>
                          <w:w w:val="103"/>
                          <w:position w:val="5"/>
                          <w:sz w:val="16"/>
                          <w:szCs w:val="16"/>
                        </w:rPr>
                        <w:t>u</w:t>
                      </w:r>
                    </w:p>
                    <w:p w14:paraId="5D63B01A" w14:textId="77777777" w:rsidR="00583B21" w:rsidRDefault="00583B21" w:rsidP="00583B21">
                      <w:pPr>
                        <w:tabs>
                          <w:tab w:val="left" w:pos="3520"/>
                        </w:tabs>
                        <w:spacing w:after="0" w:line="104" w:lineRule="exact"/>
                        <w:ind w:left="1532" w:right="2569"/>
                        <w:jc w:val="center"/>
                        <w:rPr>
                          <w:rFonts w:ascii="Arial" w:eastAsia="Arial" w:hAnsi="Arial" w:cs="Arial"/>
                          <w:sz w:val="16"/>
                          <w:szCs w:val="16"/>
                        </w:rPr>
                      </w:pPr>
                      <w:proofErr w:type="gramStart"/>
                      <w:r>
                        <w:rPr>
                          <w:rFonts w:ascii="Arial" w:eastAsia="Arial" w:hAnsi="Arial" w:cs="Arial"/>
                          <w:spacing w:val="-124"/>
                          <w:position w:val="-8"/>
                          <w:sz w:val="16"/>
                          <w:szCs w:val="16"/>
                        </w:rPr>
                        <w:t>u</w:t>
                      </w:r>
                      <w:r>
                        <w:rPr>
                          <w:rFonts w:ascii="Arial" w:eastAsia="Arial" w:hAnsi="Arial" w:cs="Arial"/>
                          <w:position w:val="-1"/>
                          <w:sz w:val="16"/>
                          <w:szCs w:val="16"/>
                        </w:rPr>
                        <w:t>d</w:t>
                      </w:r>
                      <w:proofErr w:type="gramEnd"/>
                      <w:r>
                        <w:rPr>
                          <w:rFonts w:ascii="Arial" w:eastAsia="Arial" w:hAnsi="Arial" w:cs="Arial"/>
                          <w:spacing w:val="-42"/>
                          <w:position w:val="-1"/>
                          <w:sz w:val="16"/>
                          <w:szCs w:val="16"/>
                        </w:rPr>
                        <w:t xml:space="preserve"> </w:t>
                      </w:r>
                      <w:r>
                        <w:rPr>
                          <w:rFonts w:ascii="Arial" w:eastAsia="Arial" w:hAnsi="Arial" w:cs="Arial"/>
                          <w:position w:val="-1"/>
                          <w:sz w:val="16"/>
                          <w:szCs w:val="16"/>
                        </w:rPr>
                        <w:tab/>
                      </w:r>
                      <w:r>
                        <w:rPr>
                          <w:rFonts w:ascii="Arial" w:eastAsia="Arial" w:hAnsi="Arial" w:cs="Arial"/>
                          <w:position w:val="5"/>
                          <w:sz w:val="16"/>
                          <w:szCs w:val="16"/>
                        </w:rPr>
                        <w:t>d</w:t>
                      </w:r>
                      <w:r>
                        <w:rPr>
                          <w:rFonts w:ascii="Arial" w:eastAsia="Arial" w:hAnsi="Arial" w:cs="Arial"/>
                          <w:spacing w:val="1"/>
                          <w:position w:val="5"/>
                          <w:sz w:val="16"/>
                          <w:szCs w:val="16"/>
                        </w:rPr>
                        <w:t xml:space="preserve"> </w:t>
                      </w:r>
                      <w:r>
                        <w:rPr>
                          <w:rFonts w:ascii="Arial" w:eastAsia="Arial" w:hAnsi="Arial" w:cs="Arial"/>
                          <w:w w:val="103"/>
                          <w:position w:val="11"/>
                          <w:sz w:val="16"/>
                          <w:szCs w:val="16"/>
                        </w:rPr>
                        <w:t>u</w:t>
                      </w:r>
                    </w:p>
                    <w:p w14:paraId="5467CF5A" w14:textId="77777777" w:rsidR="00583B21" w:rsidRDefault="00583B21" w:rsidP="00583B21">
                      <w:pPr>
                        <w:spacing w:after="0" w:line="11" w:lineRule="atLeast"/>
                        <w:ind w:left="3755" w:right="2581"/>
                        <w:jc w:val="center"/>
                        <w:rPr>
                          <w:rFonts w:ascii="Arial" w:eastAsia="Arial" w:hAnsi="Arial" w:cs="Arial"/>
                          <w:sz w:val="16"/>
                          <w:szCs w:val="16"/>
                        </w:rPr>
                      </w:pPr>
                      <w:proofErr w:type="gramStart"/>
                      <w:r>
                        <w:rPr>
                          <w:rFonts w:ascii="Arial" w:eastAsia="Arial" w:hAnsi="Arial" w:cs="Arial"/>
                          <w:w w:val="103"/>
                          <w:sz w:val="16"/>
                          <w:szCs w:val="16"/>
                        </w:rPr>
                        <w:t>d</w:t>
                      </w:r>
                      <w:proofErr w:type="gramEnd"/>
                    </w:p>
                    <w:p w14:paraId="2D8A9DD7" w14:textId="77777777" w:rsidR="00583B21" w:rsidRDefault="00583B21" w:rsidP="00583B21">
                      <w:pPr>
                        <w:tabs>
                          <w:tab w:val="left" w:pos="3560"/>
                        </w:tabs>
                        <w:spacing w:after="0" w:line="138" w:lineRule="exact"/>
                        <w:ind w:left="1161" w:right="-20"/>
                        <w:rPr>
                          <w:rFonts w:ascii="Arial" w:eastAsia="Arial" w:hAnsi="Arial" w:cs="Arial"/>
                          <w:sz w:val="16"/>
                          <w:szCs w:val="16"/>
                        </w:rPr>
                      </w:pPr>
                      <w:r>
                        <w:rPr>
                          <w:rFonts w:ascii="Arial" w:eastAsia="Arial" w:hAnsi="Arial" w:cs="Arial"/>
                          <w:position w:val="-7"/>
                          <w:sz w:val="16"/>
                          <w:szCs w:val="16"/>
                        </w:rPr>
                        <w:t>1</w:t>
                      </w:r>
                      <w:r>
                        <w:rPr>
                          <w:rFonts w:ascii="Arial" w:eastAsia="Arial" w:hAnsi="Arial" w:cs="Arial"/>
                          <w:spacing w:val="-42"/>
                          <w:position w:val="-7"/>
                          <w:sz w:val="16"/>
                          <w:szCs w:val="16"/>
                        </w:rPr>
                        <w:t xml:space="preserve"> </w:t>
                      </w:r>
                      <w:r>
                        <w:rPr>
                          <w:rFonts w:ascii="Arial" w:eastAsia="Arial" w:hAnsi="Arial" w:cs="Arial"/>
                          <w:position w:val="-7"/>
                          <w:sz w:val="16"/>
                          <w:szCs w:val="16"/>
                        </w:rPr>
                        <w:tab/>
                      </w:r>
                      <w:r>
                        <w:rPr>
                          <w:rFonts w:ascii="Arial" w:eastAsia="Arial" w:hAnsi="Arial" w:cs="Arial"/>
                          <w:position w:val="8"/>
                          <w:sz w:val="16"/>
                          <w:szCs w:val="16"/>
                        </w:rPr>
                        <w:t>p</w:t>
                      </w:r>
                      <w:r>
                        <w:rPr>
                          <w:rFonts w:ascii="Arial" w:eastAsia="Arial" w:hAnsi="Arial" w:cs="Arial"/>
                          <w:spacing w:val="1"/>
                          <w:position w:val="8"/>
                          <w:sz w:val="16"/>
                          <w:szCs w:val="16"/>
                        </w:rPr>
                        <w:t xml:space="preserve"> </w:t>
                      </w:r>
                      <w:r>
                        <w:rPr>
                          <w:rFonts w:ascii="Arial" w:eastAsia="Arial" w:hAnsi="Arial" w:cs="Arial"/>
                          <w:w w:val="103"/>
                          <w:position w:val="4"/>
                          <w:sz w:val="16"/>
                          <w:szCs w:val="16"/>
                        </w:rPr>
                        <w:t>p</w:t>
                      </w:r>
                    </w:p>
                    <w:p w14:paraId="39D61B65" w14:textId="77777777" w:rsidR="00583B21" w:rsidRDefault="00583B21" w:rsidP="00583B21">
                      <w:pPr>
                        <w:spacing w:after="0" w:line="12" w:lineRule="exact"/>
                        <w:ind w:left="3548" w:right="2795"/>
                        <w:jc w:val="center"/>
                        <w:rPr>
                          <w:rFonts w:ascii="Arial" w:eastAsia="Arial" w:hAnsi="Arial" w:cs="Arial"/>
                          <w:sz w:val="16"/>
                          <w:szCs w:val="16"/>
                        </w:rPr>
                      </w:pPr>
                      <w:r>
                        <w:rPr>
                          <w:rFonts w:ascii="Arial" w:eastAsia="Arial" w:hAnsi="Arial" w:cs="Arial"/>
                          <w:w w:val="102"/>
                          <w:position w:val="3"/>
                          <w:sz w:val="16"/>
                          <w:szCs w:val="16"/>
                        </w:rPr>
                        <w:t>:</w:t>
                      </w:r>
                    </w:p>
                    <w:p w14:paraId="65E5C6CF" w14:textId="77777777" w:rsidR="00583B21" w:rsidRDefault="00583B21" w:rsidP="00583B21">
                      <w:pPr>
                        <w:spacing w:after="0" w:line="45" w:lineRule="exact"/>
                        <w:ind w:left="3758" w:right="2586"/>
                        <w:jc w:val="center"/>
                        <w:rPr>
                          <w:rFonts w:ascii="Arial" w:eastAsia="Arial" w:hAnsi="Arial" w:cs="Arial"/>
                          <w:sz w:val="16"/>
                          <w:szCs w:val="16"/>
                        </w:rPr>
                      </w:pPr>
                      <w:r>
                        <w:rPr>
                          <w:rFonts w:ascii="Arial" w:eastAsia="Arial" w:hAnsi="Arial" w:cs="Arial"/>
                          <w:w w:val="102"/>
                          <w:position w:val="2"/>
                          <w:sz w:val="16"/>
                          <w:szCs w:val="16"/>
                        </w:rPr>
                        <w:t>:</w:t>
                      </w:r>
                    </w:p>
                    <w:p w14:paraId="3B08DA3A" w14:textId="77777777" w:rsidR="00583B21" w:rsidRDefault="00583B21" w:rsidP="00583B21">
                      <w:pPr>
                        <w:spacing w:after="0" w:line="95" w:lineRule="exact"/>
                        <w:ind w:left="3556" w:right="2577"/>
                        <w:jc w:val="center"/>
                        <w:rPr>
                          <w:rFonts w:ascii="Arial" w:eastAsia="Arial" w:hAnsi="Arial" w:cs="Arial"/>
                          <w:sz w:val="16"/>
                          <w:szCs w:val="16"/>
                        </w:rPr>
                      </w:pPr>
                      <w:r>
                        <w:rPr>
                          <w:rFonts w:ascii="Arial" w:eastAsia="Arial" w:hAnsi="Arial" w:cs="Arial"/>
                          <w:position w:val="6"/>
                          <w:sz w:val="16"/>
                          <w:szCs w:val="16"/>
                        </w:rPr>
                        <w:t>1</w:t>
                      </w:r>
                      <w:r>
                        <w:rPr>
                          <w:rFonts w:ascii="Arial" w:eastAsia="Arial" w:hAnsi="Arial" w:cs="Arial"/>
                          <w:spacing w:val="-14"/>
                          <w:position w:val="6"/>
                          <w:sz w:val="16"/>
                          <w:szCs w:val="16"/>
                        </w:rPr>
                        <w:t xml:space="preserve"> </w:t>
                      </w:r>
                      <w:r>
                        <w:rPr>
                          <w:rFonts w:ascii="Arial" w:eastAsia="Arial" w:hAnsi="Arial" w:cs="Arial"/>
                          <w:w w:val="103"/>
                          <w:position w:val="2"/>
                          <w:sz w:val="16"/>
                          <w:szCs w:val="16"/>
                        </w:rPr>
                        <w:t>3</w:t>
                      </w:r>
                    </w:p>
                    <w:p w14:paraId="5DA8B38B" w14:textId="77777777" w:rsidR="00583B21" w:rsidRDefault="00583B21" w:rsidP="00583B21">
                      <w:pPr>
                        <w:spacing w:after="0" w:line="55" w:lineRule="exact"/>
                        <w:ind w:left="3560" w:right="2776"/>
                        <w:jc w:val="center"/>
                        <w:rPr>
                          <w:rFonts w:ascii="Arial" w:eastAsia="Arial" w:hAnsi="Arial" w:cs="Arial"/>
                          <w:sz w:val="16"/>
                          <w:szCs w:val="16"/>
                        </w:rPr>
                      </w:pPr>
                      <w:r>
                        <w:rPr>
                          <w:rFonts w:ascii="Arial" w:eastAsia="Arial" w:hAnsi="Arial" w:cs="Arial"/>
                          <w:w w:val="103"/>
                          <w:position w:val="2"/>
                          <w:sz w:val="16"/>
                          <w:szCs w:val="16"/>
                        </w:rPr>
                        <w:t>5</w:t>
                      </w:r>
                    </w:p>
                    <w:p w14:paraId="2BFCB87C" w14:textId="77777777" w:rsidR="00583B21" w:rsidRDefault="00583B21" w:rsidP="00583B21">
                      <w:pPr>
                        <w:spacing w:before="7" w:after="0" w:line="150" w:lineRule="exact"/>
                        <w:rPr>
                          <w:sz w:val="15"/>
                          <w:szCs w:val="15"/>
                        </w:rPr>
                      </w:pPr>
                    </w:p>
                    <w:p w14:paraId="193E307C" w14:textId="77777777" w:rsidR="00583B21" w:rsidRDefault="00583B21" w:rsidP="00583B21">
                      <w:pPr>
                        <w:spacing w:after="0" w:line="200" w:lineRule="exact"/>
                        <w:rPr>
                          <w:sz w:val="20"/>
                          <w:szCs w:val="20"/>
                        </w:rPr>
                      </w:pPr>
                    </w:p>
                    <w:p w14:paraId="01D6CACF" w14:textId="77777777" w:rsidR="00583B21" w:rsidRDefault="00583B21" w:rsidP="00583B21">
                      <w:pPr>
                        <w:tabs>
                          <w:tab w:val="left" w:pos="2920"/>
                        </w:tabs>
                        <w:spacing w:after="0" w:line="240" w:lineRule="auto"/>
                        <w:ind w:left="453" w:right="2926"/>
                        <w:jc w:val="center"/>
                        <w:rPr>
                          <w:rFonts w:ascii="Arial" w:eastAsia="Arial" w:hAnsi="Arial" w:cs="Arial"/>
                          <w:sz w:val="16"/>
                          <w:szCs w:val="16"/>
                        </w:rPr>
                      </w:pPr>
                      <w:r>
                        <w:rPr>
                          <w:rFonts w:ascii="Arial" w:eastAsia="Arial" w:hAnsi="Arial" w:cs="Arial"/>
                          <w:sz w:val="16"/>
                          <w:szCs w:val="16"/>
                        </w:rPr>
                        <w:t>U</w:t>
                      </w:r>
                      <w:r>
                        <w:rPr>
                          <w:rFonts w:ascii="Arial" w:eastAsia="Arial" w:hAnsi="Arial" w:cs="Arial"/>
                          <w:spacing w:val="7"/>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4"/>
                          <w:sz w:val="16"/>
                          <w:szCs w:val="16"/>
                        </w:rPr>
                        <w:t>T</w:t>
                      </w:r>
                      <w:r>
                        <w:rPr>
                          <w:rFonts w:ascii="Arial" w:eastAsia="Arial" w:hAnsi="Arial" w:cs="Arial"/>
                          <w:spacing w:val="-2"/>
                          <w:sz w:val="16"/>
                          <w:szCs w:val="16"/>
                        </w:rPr>
                        <w:t>oo</w:t>
                      </w:r>
                      <w:r>
                        <w:rPr>
                          <w:rFonts w:ascii="Arial" w:eastAsia="Arial" w:hAnsi="Arial" w:cs="Arial"/>
                          <w:spacing w:val="8"/>
                          <w:sz w:val="16"/>
                          <w:szCs w:val="16"/>
                        </w:rPr>
                        <w:t>l</w:t>
                      </w:r>
                      <w:r>
                        <w:rPr>
                          <w:rFonts w:ascii="Arial" w:eastAsia="Arial" w:hAnsi="Arial" w:cs="Arial"/>
                          <w:sz w:val="16"/>
                          <w:szCs w:val="16"/>
                        </w:rPr>
                        <w:t>s</w:t>
                      </w:r>
                      <w:r>
                        <w:rPr>
                          <w:rFonts w:ascii="Arial" w:eastAsia="Arial" w:hAnsi="Arial" w:cs="Arial"/>
                          <w:spacing w:val="-23"/>
                          <w:sz w:val="16"/>
                          <w:szCs w:val="16"/>
                        </w:rPr>
                        <w:t xml:space="preserve"> </w:t>
                      </w:r>
                      <w:r>
                        <w:rPr>
                          <w:rFonts w:ascii="Arial" w:eastAsia="Arial" w:hAnsi="Arial" w:cs="Arial"/>
                          <w:sz w:val="16"/>
                          <w:szCs w:val="16"/>
                        </w:rPr>
                        <w:tab/>
                      </w:r>
                      <w:r>
                        <w:rPr>
                          <w:rFonts w:ascii="Arial" w:eastAsia="Arial" w:hAnsi="Arial" w:cs="Arial"/>
                          <w:spacing w:val="-3"/>
                          <w:w w:val="103"/>
                          <w:sz w:val="16"/>
                          <w:szCs w:val="16"/>
                        </w:rPr>
                        <w:t>M</w:t>
                      </w:r>
                      <w:r>
                        <w:rPr>
                          <w:rFonts w:ascii="Arial" w:eastAsia="Arial" w:hAnsi="Arial" w:cs="Arial"/>
                          <w:spacing w:val="-2"/>
                          <w:w w:val="103"/>
                          <w:sz w:val="16"/>
                          <w:szCs w:val="16"/>
                        </w:rPr>
                        <w:t>anage</w:t>
                      </w:r>
                      <w:r>
                        <w:rPr>
                          <w:rFonts w:ascii="Arial" w:eastAsia="Arial" w:hAnsi="Arial" w:cs="Arial"/>
                          <w:w w:val="103"/>
                          <w:sz w:val="16"/>
                          <w:szCs w:val="16"/>
                        </w:rPr>
                        <w:t>r</w:t>
                      </w:r>
                    </w:p>
                    <w:p w14:paraId="282F1ECC" w14:textId="77777777" w:rsidR="00583B21" w:rsidRDefault="00583B21" w:rsidP="00583B21">
                      <w:pPr>
                        <w:spacing w:before="2" w:after="0" w:line="190" w:lineRule="exact"/>
                        <w:rPr>
                          <w:sz w:val="19"/>
                          <w:szCs w:val="19"/>
                        </w:rPr>
                      </w:pPr>
                    </w:p>
                    <w:p w14:paraId="32BD4969" w14:textId="77777777" w:rsidR="00583B21" w:rsidRDefault="00583B21" w:rsidP="00583B21">
                      <w:pPr>
                        <w:spacing w:after="0" w:line="240" w:lineRule="auto"/>
                        <w:ind w:left="3572" w:right="2547"/>
                        <w:jc w:val="center"/>
                        <w:rPr>
                          <w:rFonts w:ascii="Arial" w:eastAsia="Arial" w:hAnsi="Arial" w:cs="Arial"/>
                          <w:sz w:val="16"/>
                          <w:szCs w:val="16"/>
                        </w:rPr>
                      </w:pPr>
                      <w:r>
                        <w:rPr>
                          <w:rFonts w:ascii="Arial" w:eastAsia="Arial" w:hAnsi="Arial" w:cs="Arial"/>
                          <w:sz w:val="16"/>
                          <w:szCs w:val="16"/>
                        </w:rPr>
                        <w:t xml:space="preserve">1 </w:t>
                      </w:r>
                      <w:r>
                        <w:rPr>
                          <w:rFonts w:ascii="Arial" w:eastAsia="Arial" w:hAnsi="Arial" w:cs="Arial"/>
                          <w:w w:val="103"/>
                          <w:position w:val="-3"/>
                          <w:sz w:val="16"/>
                          <w:szCs w:val="16"/>
                        </w:rPr>
                        <w:t>4</w:t>
                      </w:r>
                    </w:p>
                    <w:p w14:paraId="22B60EB3" w14:textId="77777777" w:rsidR="00583B21" w:rsidRDefault="00583B21" w:rsidP="00583B21">
                      <w:pPr>
                        <w:spacing w:after="0" w:line="60" w:lineRule="exact"/>
                        <w:ind w:left="3575" w:right="2760"/>
                        <w:jc w:val="center"/>
                        <w:rPr>
                          <w:rFonts w:ascii="Arial" w:eastAsia="Arial" w:hAnsi="Arial" w:cs="Arial"/>
                          <w:sz w:val="16"/>
                          <w:szCs w:val="16"/>
                        </w:rPr>
                      </w:pPr>
                      <w:r>
                        <w:rPr>
                          <w:rFonts w:ascii="Arial" w:eastAsia="Arial" w:hAnsi="Arial" w:cs="Arial"/>
                          <w:w w:val="103"/>
                          <w:position w:val="2"/>
                          <w:sz w:val="16"/>
                          <w:szCs w:val="16"/>
                        </w:rPr>
                        <w:t>4</w:t>
                      </w:r>
                    </w:p>
                    <w:p w14:paraId="3D5E9C6E" w14:textId="77777777" w:rsidR="00583B21" w:rsidRDefault="00583B21" w:rsidP="00583B21">
                      <w:pPr>
                        <w:spacing w:before="26" w:after="0" w:line="240" w:lineRule="auto"/>
                        <w:ind w:right="1933"/>
                        <w:jc w:val="right"/>
                        <w:rPr>
                          <w:rFonts w:ascii="Arial" w:eastAsia="Arial" w:hAnsi="Arial" w:cs="Arial"/>
                          <w:sz w:val="16"/>
                          <w:szCs w:val="16"/>
                        </w:rPr>
                      </w:pPr>
                      <w:r>
                        <w:rPr>
                          <w:rFonts w:ascii="Arial" w:eastAsia="Arial" w:hAnsi="Arial" w:cs="Arial"/>
                          <w:w w:val="103"/>
                          <w:sz w:val="16"/>
                          <w:szCs w:val="16"/>
                        </w:rPr>
                        <w:t>5</w:t>
                      </w:r>
                    </w:p>
                    <w:p w14:paraId="71A3F2A9" w14:textId="77777777" w:rsidR="00583B21" w:rsidRDefault="00583B21" w:rsidP="00583B21">
                      <w:pPr>
                        <w:spacing w:before="2" w:after="0" w:line="190" w:lineRule="exact"/>
                        <w:rPr>
                          <w:sz w:val="19"/>
                          <w:szCs w:val="19"/>
                        </w:rPr>
                      </w:pPr>
                    </w:p>
                    <w:p w14:paraId="39A14145" w14:textId="77777777" w:rsidR="00583B21" w:rsidRDefault="00583B21" w:rsidP="00583B21">
                      <w:pPr>
                        <w:tabs>
                          <w:tab w:val="left" w:pos="2860"/>
                          <w:tab w:val="left" w:pos="5280"/>
                        </w:tabs>
                        <w:spacing w:after="0" w:line="490" w:lineRule="auto"/>
                        <w:ind w:left="1939" w:right="53" w:hanging="1619"/>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pacing w:val="-2"/>
                          <w:sz w:val="16"/>
                          <w:szCs w:val="16"/>
                        </w:rPr>
                        <w:t>e</w:t>
                      </w:r>
                      <w:r>
                        <w:rPr>
                          <w:rFonts w:ascii="Arial" w:eastAsia="Arial" w:hAnsi="Arial" w:cs="Arial"/>
                          <w:spacing w:val="10"/>
                          <w:sz w:val="16"/>
                          <w:szCs w:val="16"/>
                        </w:rPr>
                        <w:t>A</w:t>
                      </w:r>
                      <w:r>
                        <w:rPr>
                          <w:rFonts w:ascii="Arial" w:eastAsia="Arial" w:hAnsi="Arial" w:cs="Arial"/>
                          <w:spacing w:val="-2"/>
                          <w:sz w:val="16"/>
                          <w:szCs w:val="16"/>
                        </w:rPr>
                        <w:t>dap</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12"/>
                          <w:sz w:val="16"/>
                          <w:szCs w:val="16"/>
                        </w:rPr>
                        <w:t xml:space="preserve"> </w:t>
                      </w:r>
                      <w:r>
                        <w:rPr>
                          <w:rFonts w:ascii="Arial" w:eastAsia="Arial" w:hAnsi="Arial" w:cs="Arial"/>
                          <w:sz w:val="16"/>
                          <w:szCs w:val="16"/>
                        </w:rPr>
                        <w:tab/>
                      </w:r>
                      <w:r>
                        <w:rPr>
                          <w:rFonts w:ascii="Arial" w:eastAsia="Arial" w:hAnsi="Arial" w:cs="Arial"/>
                          <w:sz w:val="16"/>
                          <w:szCs w:val="16"/>
                        </w:rPr>
                        <w:tab/>
                      </w:r>
                      <w:r>
                        <w:rPr>
                          <w:rFonts w:ascii="Arial" w:eastAsia="Arial" w:hAnsi="Arial" w:cs="Arial"/>
                          <w:spacing w:val="10"/>
                          <w:w w:val="103"/>
                          <w:sz w:val="16"/>
                          <w:szCs w:val="16"/>
                        </w:rPr>
                        <w:t>SA</w:t>
                      </w:r>
                      <w:r>
                        <w:rPr>
                          <w:rFonts w:ascii="Arial" w:eastAsia="Arial" w:hAnsi="Arial" w:cs="Arial"/>
                          <w:spacing w:val="-3"/>
                          <w:w w:val="103"/>
                          <w:sz w:val="16"/>
                          <w:szCs w:val="16"/>
                        </w:rPr>
                        <w:t>MM</w:t>
                      </w:r>
                      <w:r>
                        <w:rPr>
                          <w:rFonts w:ascii="Arial" w:eastAsia="Arial" w:hAnsi="Arial" w:cs="Arial"/>
                          <w:spacing w:val="-2"/>
                          <w:w w:val="103"/>
                          <w:sz w:val="16"/>
                          <w:szCs w:val="16"/>
                        </w:rPr>
                        <w:t>odu</w:t>
                      </w:r>
                      <w:r>
                        <w:rPr>
                          <w:rFonts w:ascii="Arial" w:eastAsia="Arial" w:hAnsi="Arial" w:cs="Arial"/>
                          <w:spacing w:val="8"/>
                          <w:w w:val="103"/>
                          <w:sz w:val="16"/>
                          <w:szCs w:val="16"/>
                        </w:rPr>
                        <w:t>l</w:t>
                      </w:r>
                      <w:r>
                        <w:rPr>
                          <w:rFonts w:ascii="Arial" w:eastAsia="Arial" w:hAnsi="Arial" w:cs="Arial"/>
                          <w:w w:val="103"/>
                          <w:sz w:val="16"/>
                          <w:szCs w:val="16"/>
                        </w:rPr>
                        <w:t>e</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z w:val="16"/>
                          <w:szCs w:val="16"/>
                        </w:rPr>
                        <w:t>r</w:t>
                      </w:r>
                      <w:r>
                        <w:rPr>
                          <w:rFonts w:ascii="Arial" w:eastAsia="Arial" w:hAnsi="Arial" w:cs="Arial"/>
                          <w:spacing w:val="35"/>
                          <w:sz w:val="16"/>
                          <w:szCs w:val="16"/>
                        </w:rPr>
                        <w:t xml:space="preserve"> </w:t>
                      </w:r>
                      <w:r>
                        <w:rPr>
                          <w:rFonts w:ascii="Arial" w:eastAsia="Arial" w:hAnsi="Arial" w:cs="Arial"/>
                          <w:spacing w:val="-3"/>
                          <w:sz w:val="16"/>
                          <w:szCs w:val="16"/>
                        </w:rPr>
                        <w:t>nb</w:t>
                      </w:r>
                      <w:r>
                        <w:rPr>
                          <w:rFonts w:ascii="Arial" w:eastAsia="Arial" w:hAnsi="Arial" w:cs="Arial"/>
                          <w:sz w:val="16"/>
                          <w:szCs w:val="16"/>
                        </w:rPr>
                        <w:t>:</w:t>
                      </w:r>
                      <w:r>
                        <w:rPr>
                          <w:rFonts w:ascii="Arial" w:eastAsia="Arial" w:hAnsi="Arial" w:cs="Arial"/>
                          <w:spacing w:val="20"/>
                          <w:sz w:val="16"/>
                          <w:szCs w:val="16"/>
                        </w:rPr>
                        <w:t xml:space="preserve"> </w:t>
                      </w:r>
                      <w:r>
                        <w:rPr>
                          <w:rFonts w:ascii="Arial" w:eastAsia="Arial" w:hAnsi="Arial" w:cs="Arial"/>
                          <w:w w:val="103"/>
                          <w:sz w:val="16"/>
                          <w:szCs w:val="16"/>
                        </w:rPr>
                        <w:t>8</w:t>
                      </w:r>
                    </w:p>
                    <w:p w14:paraId="7A51C1EA" w14:textId="77777777" w:rsidR="00583B21" w:rsidRDefault="00583B21" w:rsidP="00583B21">
                      <w:pPr>
                        <w:spacing w:before="65" w:after="0" w:line="240" w:lineRule="auto"/>
                        <w:ind w:left="1191" w:right="-20"/>
                        <w:rPr>
                          <w:rFonts w:ascii="Arial" w:eastAsia="Arial" w:hAnsi="Arial" w:cs="Arial"/>
                          <w:sz w:val="16"/>
                          <w:szCs w:val="16"/>
                        </w:rPr>
                      </w:pPr>
                      <w:r>
                        <w:rPr>
                          <w:rFonts w:ascii="Arial" w:eastAsia="Arial" w:hAnsi="Arial" w:cs="Arial"/>
                          <w:w w:val="103"/>
                          <w:sz w:val="16"/>
                          <w:szCs w:val="16"/>
                        </w:rPr>
                        <w:t>9</w:t>
                      </w:r>
                    </w:p>
                    <w:p w14:paraId="2D8923A6" w14:textId="77777777" w:rsidR="00583B21" w:rsidRDefault="00583B21" w:rsidP="00583B21">
                      <w:pPr>
                        <w:spacing w:after="0" w:line="148" w:lineRule="exact"/>
                        <w:ind w:left="3163" w:right="3102"/>
                        <w:jc w:val="center"/>
                        <w:rPr>
                          <w:rFonts w:ascii="Arial" w:eastAsia="Arial" w:hAnsi="Arial" w:cs="Arial"/>
                          <w:sz w:val="16"/>
                          <w:szCs w:val="16"/>
                        </w:rPr>
                      </w:pPr>
                      <w:r>
                        <w:rPr>
                          <w:rFonts w:ascii="Arial" w:eastAsia="Arial" w:hAnsi="Arial" w:cs="Arial"/>
                          <w:spacing w:val="-163"/>
                          <w:w w:val="103"/>
                          <w:position w:val="2"/>
                          <w:sz w:val="16"/>
                          <w:szCs w:val="16"/>
                        </w:rPr>
                        <w:t>1</w:t>
                      </w:r>
                      <w:r>
                        <w:rPr>
                          <w:rFonts w:ascii="Arial" w:eastAsia="Arial" w:hAnsi="Arial" w:cs="Arial"/>
                          <w:w w:val="103"/>
                          <w:position w:val="-6"/>
                          <w:sz w:val="16"/>
                          <w:szCs w:val="16"/>
                        </w:rPr>
                        <w:t>3</w:t>
                      </w:r>
                    </w:p>
                    <w:p w14:paraId="012951AE" w14:textId="77777777" w:rsidR="00583B21" w:rsidRDefault="00583B21" w:rsidP="00583B21">
                      <w:pPr>
                        <w:tabs>
                          <w:tab w:val="left" w:pos="5520"/>
                        </w:tabs>
                        <w:spacing w:after="0" w:line="123" w:lineRule="exact"/>
                        <w:ind w:left="3035" w:right="-20"/>
                        <w:rPr>
                          <w:rFonts w:ascii="Arial" w:eastAsia="Arial" w:hAnsi="Arial" w:cs="Arial"/>
                          <w:sz w:val="16"/>
                          <w:szCs w:val="16"/>
                        </w:rPr>
                      </w:pPr>
                      <w:r>
                        <w:rPr>
                          <w:rFonts w:ascii="Arial" w:eastAsia="Arial" w:hAnsi="Arial" w:cs="Arial"/>
                          <w:position w:val="2"/>
                          <w:sz w:val="16"/>
                          <w:szCs w:val="16"/>
                        </w:rPr>
                        <w:t>7</w:t>
                      </w:r>
                      <w:r>
                        <w:rPr>
                          <w:rFonts w:ascii="Arial" w:eastAsia="Arial" w:hAnsi="Arial" w:cs="Arial"/>
                          <w:spacing w:val="-42"/>
                          <w:position w:val="2"/>
                          <w:sz w:val="16"/>
                          <w:szCs w:val="16"/>
                        </w:rPr>
                        <w:t xml:space="preserve"> </w:t>
                      </w:r>
                      <w:r>
                        <w:rPr>
                          <w:rFonts w:ascii="Arial" w:eastAsia="Arial" w:hAnsi="Arial" w:cs="Arial"/>
                          <w:position w:val="2"/>
                          <w:sz w:val="16"/>
                          <w:szCs w:val="16"/>
                        </w:rPr>
                        <w:tab/>
                      </w:r>
                      <w:r>
                        <w:rPr>
                          <w:rFonts w:ascii="Arial" w:eastAsia="Arial" w:hAnsi="Arial" w:cs="Arial"/>
                          <w:w w:val="103"/>
                          <w:position w:val="1"/>
                          <w:sz w:val="16"/>
                          <w:szCs w:val="16"/>
                        </w:rPr>
                        <w:t>6</w:t>
                      </w:r>
                    </w:p>
                    <w:p w14:paraId="292F206F" w14:textId="77777777" w:rsidR="00583B21" w:rsidRDefault="00583B21" w:rsidP="00583B21">
                      <w:pPr>
                        <w:spacing w:after="0" w:line="180" w:lineRule="exact"/>
                        <w:ind w:left="2612" w:right="3429"/>
                        <w:jc w:val="center"/>
                        <w:rPr>
                          <w:rFonts w:ascii="Arial" w:eastAsia="Arial" w:hAnsi="Arial" w:cs="Arial"/>
                          <w:sz w:val="16"/>
                          <w:szCs w:val="16"/>
                        </w:rPr>
                      </w:pPr>
                      <w:proofErr w:type="gramStart"/>
                      <w:r>
                        <w:rPr>
                          <w:rFonts w:ascii="Arial" w:eastAsia="Arial" w:hAnsi="Arial" w:cs="Arial"/>
                          <w:spacing w:val="-2"/>
                          <w:sz w:val="16"/>
                          <w:szCs w:val="16"/>
                        </w:rPr>
                        <w:t>nb</w:t>
                      </w:r>
                      <w:proofErr w:type="gramEnd"/>
                      <w:r>
                        <w:rPr>
                          <w:rFonts w:ascii="Arial" w:eastAsia="Arial" w:hAnsi="Arial" w:cs="Arial"/>
                          <w:sz w:val="16"/>
                          <w:szCs w:val="16"/>
                        </w:rPr>
                        <w:t>:</w:t>
                      </w:r>
                      <w:r>
                        <w:rPr>
                          <w:rFonts w:ascii="Arial" w:eastAsia="Arial" w:hAnsi="Arial" w:cs="Arial"/>
                          <w:spacing w:val="6"/>
                          <w:sz w:val="16"/>
                          <w:szCs w:val="16"/>
                        </w:rPr>
                        <w:t xml:space="preserve"> </w:t>
                      </w:r>
                      <w:r>
                        <w:rPr>
                          <w:rFonts w:ascii="Arial" w:eastAsia="Arial" w:hAnsi="Arial" w:cs="Arial"/>
                          <w:spacing w:val="-2"/>
                          <w:w w:val="103"/>
                          <w:sz w:val="16"/>
                          <w:szCs w:val="16"/>
                        </w:rPr>
                        <w:t>1</w:t>
                      </w:r>
                      <w:r>
                        <w:rPr>
                          <w:rFonts w:ascii="Arial" w:eastAsia="Arial" w:hAnsi="Arial" w:cs="Arial"/>
                          <w:w w:val="103"/>
                          <w:sz w:val="16"/>
                          <w:szCs w:val="16"/>
                        </w:rPr>
                        <w:t>2</w:t>
                      </w:r>
                    </w:p>
                    <w:p w14:paraId="0FFBF9DA" w14:textId="77777777" w:rsidR="00583B21" w:rsidRDefault="00583B21" w:rsidP="00583B21">
                      <w:pPr>
                        <w:spacing w:before="7" w:after="0" w:line="200" w:lineRule="exact"/>
                        <w:rPr>
                          <w:sz w:val="20"/>
                          <w:szCs w:val="20"/>
                        </w:rPr>
                      </w:pPr>
                    </w:p>
                    <w:p w14:paraId="50ACCFA9" w14:textId="77777777" w:rsidR="00583B21" w:rsidRDefault="00583B21" w:rsidP="00583B21">
                      <w:pPr>
                        <w:tabs>
                          <w:tab w:val="left" w:pos="3960"/>
                        </w:tabs>
                        <w:spacing w:after="0" w:line="240" w:lineRule="auto"/>
                        <w:ind w:left="18" w:right="963"/>
                        <w:jc w:val="center"/>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7"/>
                          <w:sz w:val="16"/>
                          <w:szCs w:val="16"/>
                        </w:rPr>
                        <w:t>v</w:t>
                      </w:r>
                      <w:r>
                        <w:rPr>
                          <w:rFonts w:ascii="Arial" w:eastAsia="Arial" w:hAnsi="Arial" w:cs="Arial"/>
                          <w:spacing w:val="8"/>
                          <w:sz w:val="16"/>
                          <w:szCs w:val="16"/>
                        </w:rPr>
                        <w:t>i</w:t>
                      </w:r>
                      <w:r>
                        <w:rPr>
                          <w:rFonts w:ascii="Arial" w:eastAsia="Arial" w:hAnsi="Arial" w:cs="Arial"/>
                          <w:spacing w:val="7"/>
                          <w:sz w:val="16"/>
                          <w:szCs w:val="16"/>
                        </w:rPr>
                        <w:t>c</w:t>
                      </w:r>
                      <w:r>
                        <w:rPr>
                          <w:rFonts w:ascii="Arial" w:eastAsia="Arial" w:hAnsi="Arial" w:cs="Arial"/>
                          <w:spacing w:val="-2"/>
                          <w:sz w:val="16"/>
                          <w:szCs w:val="16"/>
                        </w:rPr>
                        <w:t>e</w:t>
                      </w:r>
                      <w:r>
                        <w:rPr>
                          <w:rFonts w:ascii="Arial" w:eastAsia="Arial" w:hAnsi="Arial" w:cs="Arial"/>
                          <w:spacing w:val="10"/>
                          <w:sz w:val="16"/>
                          <w:szCs w:val="16"/>
                        </w:rPr>
                        <w:t>A</w:t>
                      </w:r>
                      <w:r>
                        <w:rPr>
                          <w:rFonts w:ascii="Arial" w:eastAsia="Arial" w:hAnsi="Arial" w:cs="Arial"/>
                          <w:spacing w:val="-2"/>
                          <w:sz w:val="16"/>
                          <w:szCs w:val="16"/>
                        </w:rPr>
                        <w:t>dap</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3"/>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10"/>
                          <w:w w:val="103"/>
                          <w:sz w:val="16"/>
                          <w:szCs w:val="16"/>
                        </w:rPr>
                        <w:t>A</w:t>
                      </w:r>
                      <w:r>
                        <w:rPr>
                          <w:rFonts w:ascii="Arial" w:eastAsia="Arial" w:hAnsi="Arial" w:cs="Arial"/>
                          <w:spacing w:val="-2"/>
                          <w:w w:val="103"/>
                          <w:sz w:val="16"/>
                          <w:szCs w:val="16"/>
                        </w:rPr>
                        <w:t>dap</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w w:val="103"/>
                          <w:sz w:val="16"/>
                          <w:szCs w:val="16"/>
                        </w:rPr>
                        <w:t>r</w:t>
                      </w:r>
                    </w:p>
                    <w:p w14:paraId="10A77614" w14:textId="77777777" w:rsidR="00583B21" w:rsidRDefault="00583B21" w:rsidP="00583B21">
                      <w:pPr>
                        <w:spacing w:before="12" w:after="0" w:line="240" w:lineRule="exact"/>
                        <w:rPr>
                          <w:sz w:val="24"/>
                          <w:szCs w:val="24"/>
                        </w:rPr>
                      </w:pPr>
                    </w:p>
                    <w:p w14:paraId="036999D0" w14:textId="77777777" w:rsidR="00583B21" w:rsidRDefault="00583B21" w:rsidP="00583B21">
                      <w:pPr>
                        <w:spacing w:after="0" w:line="172" w:lineRule="exact"/>
                        <w:ind w:left="1430" w:right="4893"/>
                        <w:jc w:val="center"/>
                        <w:rPr>
                          <w:rFonts w:ascii="Arial" w:eastAsia="Arial" w:hAnsi="Arial" w:cs="Arial"/>
                          <w:sz w:val="16"/>
                          <w:szCs w:val="16"/>
                        </w:rPr>
                      </w:pPr>
                      <w:r>
                        <w:rPr>
                          <w:rFonts w:ascii="Arial" w:eastAsia="Arial" w:hAnsi="Arial" w:cs="Arial"/>
                          <w:w w:val="103"/>
                          <w:position w:val="-1"/>
                          <w:sz w:val="16"/>
                          <w:szCs w:val="16"/>
                        </w:rPr>
                        <w:t>1</w:t>
                      </w:r>
                    </w:p>
                    <w:p w14:paraId="053E6B0D" w14:textId="77777777" w:rsidR="00583B21" w:rsidRDefault="00583B21" w:rsidP="00583B21">
                      <w:pPr>
                        <w:spacing w:after="0" w:line="98" w:lineRule="exact"/>
                        <w:ind w:left="1264" w:right="-20"/>
                        <w:rPr>
                          <w:rFonts w:ascii="Arial" w:eastAsia="Arial" w:hAnsi="Arial" w:cs="Arial"/>
                          <w:sz w:val="16"/>
                          <w:szCs w:val="16"/>
                        </w:rPr>
                      </w:pPr>
                      <w:r>
                        <w:rPr>
                          <w:rFonts w:ascii="Arial" w:eastAsia="Arial" w:hAnsi="Arial" w:cs="Arial"/>
                          <w:position w:val="7"/>
                          <w:sz w:val="16"/>
                          <w:szCs w:val="16"/>
                        </w:rPr>
                        <w:t>1</w:t>
                      </w:r>
                      <w:r>
                        <w:rPr>
                          <w:rFonts w:ascii="Arial" w:eastAsia="Arial" w:hAnsi="Arial" w:cs="Arial"/>
                          <w:spacing w:val="-9"/>
                          <w:position w:val="7"/>
                          <w:sz w:val="16"/>
                          <w:szCs w:val="16"/>
                        </w:rPr>
                        <w:t xml:space="preserve"> </w:t>
                      </w:r>
                      <w:r>
                        <w:rPr>
                          <w:rFonts w:ascii="Arial" w:eastAsia="Arial" w:hAnsi="Arial" w:cs="Arial"/>
                          <w:w w:val="103"/>
                          <w:position w:val="1"/>
                          <w:sz w:val="16"/>
                          <w:szCs w:val="16"/>
                        </w:rPr>
                        <w:t>0</w:t>
                      </w:r>
                    </w:p>
                    <w:p w14:paraId="469D84D3" w14:textId="77777777" w:rsidR="00583B21" w:rsidRDefault="00583B21" w:rsidP="00583B21">
                      <w:pPr>
                        <w:spacing w:after="0" w:line="50" w:lineRule="exact"/>
                        <w:ind w:left="1279" w:right="-20"/>
                        <w:rPr>
                          <w:rFonts w:ascii="Arial" w:eastAsia="Arial" w:hAnsi="Arial" w:cs="Arial"/>
                          <w:sz w:val="16"/>
                          <w:szCs w:val="16"/>
                        </w:rPr>
                      </w:pPr>
                      <w:r>
                        <w:rPr>
                          <w:rFonts w:ascii="Arial" w:eastAsia="Arial" w:hAnsi="Arial" w:cs="Arial"/>
                          <w:w w:val="103"/>
                          <w:position w:val="2"/>
                          <w:sz w:val="16"/>
                          <w:szCs w:val="16"/>
                        </w:rPr>
                        <w:t>1</w:t>
                      </w:r>
                    </w:p>
                    <w:p w14:paraId="23FD67D9" w14:textId="77777777" w:rsidR="00583B21" w:rsidRDefault="00583B21" w:rsidP="00583B21">
                      <w:pPr>
                        <w:spacing w:before="8" w:after="0" w:line="110" w:lineRule="exact"/>
                        <w:rPr>
                          <w:sz w:val="11"/>
                          <w:szCs w:val="11"/>
                        </w:rPr>
                      </w:pPr>
                    </w:p>
                    <w:p w14:paraId="4B85B777" w14:textId="77777777" w:rsidR="00583B21" w:rsidRDefault="00583B21" w:rsidP="00583B21">
                      <w:pPr>
                        <w:spacing w:after="0" w:line="200" w:lineRule="exact"/>
                        <w:rPr>
                          <w:sz w:val="20"/>
                          <w:szCs w:val="20"/>
                        </w:rPr>
                      </w:pPr>
                    </w:p>
                    <w:p w14:paraId="63DC1C95" w14:textId="77777777" w:rsidR="00583B21" w:rsidRDefault="00583B21" w:rsidP="00583B21">
                      <w:pPr>
                        <w:spacing w:after="0" w:line="200" w:lineRule="exact"/>
                        <w:rPr>
                          <w:sz w:val="20"/>
                          <w:szCs w:val="20"/>
                        </w:rPr>
                      </w:pPr>
                    </w:p>
                    <w:p w14:paraId="0E415D7E" w14:textId="77777777" w:rsidR="00583B21" w:rsidRDefault="00583B21" w:rsidP="00583B21">
                      <w:pPr>
                        <w:spacing w:after="0" w:line="200" w:lineRule="exact"/>
                        <w:rPr>
                          <w:sz w:val="20"/>
                          <w:szCs w:val="20"/>
                        </w:rPr>
                      </w:pPr>
                    </w:p>
                    <w:p w14:paraId="7CAC6AAF" w14:textId="77777777" w:rsidR="00583B21" w:rsidRDefault="00583B21" w:rsidP="00583B21">
                      <w:pPr>
                        <w:spacing w:after="0" w:line="240" w:lineRule="auto"/>
                        <w:ind w:left="260" w:right="-20"/>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1"/>
                          <w:sz w:val="16"/>
                          <w:szCs w:val="16"/>
                        </w:rPr>
                        <w:t>t</w:t>
                      </w:r>
                      <w:r>
                        <w:rPr>
                          <w:rFonts w:ascii="Arial" w:eastAsia="Arial" w:hAnsi="Arial" w:cs="Arial"/>
                          <w:spacing w:val="-2"/>
                          <w:sz w:val="16"/>
                          <w:szCs w:val="16"/>
                        </w:rPr>
                        <w:t>op</w:t>
                      </w:r>
                      <w:r>
                        <w:rPr>
                          <w:rFonts w:ascii="Arial" w:eastAsia="Arial" w:hAnsi="Arial" w:cs="Arial"/>
                          <w:sz w:val="16"/>
                          <w:szCs w:val="16"/>
                        </w:rPr>
                        <w:t>s</w:t>
                      </w:r>
                      <w:r>
                        <w:rPr>
                          <w:rFonts w:ascii="Arial" w:eastAsia="Arial" w:hAnsi="Arial" w:cs="Arial"/>
                          <w:spacing w:val="20"/>
                          <w:sz w:val="16"/>
                          <w:szCs w:val="16"/>
                        </w:rPr>
                        <w:t xml:space="preserve"> </w:t>
                      </w:r>
                      <w:r>
                        <w:rPr>
                          <w:rFonts w:ascii="Arial" w:eastAsia="Arial" w:hAnsi="Arial" w:cs="Arial"/>
                          <w:spacing w:val="-1"/>
                          <w:sz w:val="16"/>
                          <w:szCs w:val="16"/>
                        </w:rPr>
                        <w:t>t</w:t>
                      </w:r>
                      <w:r>
                        <w:rPr>
                          <w:rFonts w:ascii="Arial" w:eastAsia="Arial" w:hAnsi="Arial" w:cs="Arial"/>
                          <w:spacing w:val="-2"/>
                          <w:sz w:val="16"/>
                          <w:szCs w:val="16"/>
                        </w:rPr>
                        <w:t>h</w:t>
                      </w:r>
                      <w:r>
                        <w:rPr>
                          <w:rFonts w:ascii="Arial" w:eastAsia="Arial" w:hAnsi="Arial" w:cs="Arial"/>
                          <w:sz w:val="16"/>
                          <w:szCs w:val="16"/>
                        </w:rPr>
                        <w:t>e</w:t>
                      </w:r>
                      <w:r>
                        <w:rPr>
                          <w:rFonts w:ascii="Arial" w:eastAsia="Arial" w:hAnsi="Arial" w:cs="Arial"/>
                          <w:spacing w:val="5"/>
                          <w:sz w:val="16"/>
                          <w:szCs w:val="16"/>
                        </w:rPr>
                        <w:t xml:space="preserve"> </w:t>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w w:val="103"/>
                          <w:sz w:val="16"/>
                          <w:szCs w:val="16"/>
                        </w:rPr>
                        <w:t>r</w:t>
                      </w:r>
                    </w:p>
                    <w:p w14:paraId="7D85B973" w14:textId="77777777" w:rsidR="00583B21" w:rsidRDefault="00583B21" w:rsidP="00583B21">
                      <w:pPr>
                        <w:spacing w:before="11" w:after="0" w:line="240" w:lineRule="auto"/>
                        <w:ind w:left="260" w:right="-20"/>
                        <w:rPr>
                          <w:rFonts w:ascii="Arial" w:eastAsia="Arial" w:hAnsi="Arial" w:cs="Arial"/>
                          <w:sz w:val="16"/>
                          <w:szCs w:val="16"/>
                        </w:rPr>
                      </w:pP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z w:val="16"/>
                          <w:szCs w:val="16"/>
                        </w:rPr>
                        <w:t>t</w:t>
                      </w:r>
                      <w:r>
                        <w:rPr>
                          <w:rFonts w:ascii="Arial" w:eastAsia="Arial" w:hAnsi="Arial" w:cs="Arial"/>
                          <w:spacing w:val="12"/>
                          <w:sz w:val="16"/>
                          <w:szCs w:val="16"/>
                        </w:rPr>
                        <w:t xml:space="preserve"> </w:t>
                      </w:r>
                      <w:r>
                        <w:rPr>
                          <w:rFonts w:ascii="Arial" w:eastAsia="Arial" w:hAnsi="Arial" w:cs="Arial"/>
                          <w:spacing w:val="10"/>
                          <w:w w:val="103"/>
                          <w:sz w:val="16"/>
                          <w:szCs w:val="16"/>
                        </w:rPr>
                        <w:t>P</w:t>
                      </w:r>
                      <w:r>
                        <w:rPr>
                          <w:rFonts w:ascii="Arial" w:eastAsia="Arial" w:hAnsi="Arial" w:cs="Arial"/>
                          <w:spacing w:val="5"/>
                          <w:w w:val="103"/>
                          <w:sz w:val="16"/>
                          <w:szCs w:val="16"/>
                        </w:rPr>
                        <w:t>r</w:t>
                      </w:r>
                      <w:r>
                        <w:rPr>
                          <w:rFonts w:ascii="Arial" w:eastAsia="Arial" w:hAnsi="Arial" w:cs="Arial"/>
                          <w:spacing w:val="-2"/>
                          <w:w w:val="103"/>
                          <w:sz w:val="16"/>
                          <w:szCs w:val="16"/>
                        </w:rPr>
                        <w:t>og</w:t>
                      </w:r>
                      <w:r>
                        <w:rPr>
                          <w:rFonts w:ascii="Arial" w:eastAsia="Arial" w:hAnsi="Arial" w:cs="Arial"/>
                          <w:spacing w:val="5"/>
                          <w:w w:val="103"/>
                          <w:sz w:val="16"/>
                          <w:szCs w:val="16"/>
                        </w:rPr>
                        <w:t>r</w:t>
                      </w:r>
                      <w:r>
                        <w:rPr>
                          <w:rFonts w:ascii="Arial" w:eastAsia="Arial" w:hAnsi="Arial" w:cs="Arial"/>
                          <w:spacing w:val="-2"/>
                          <w:w w:val="103"/>
                          <w:sz w:val="16"/>
                          <w:szCs w:val="16"/>
                        </w:rPr>
                        <w:t>a</w:t>
                      </w:r>
                      <w:r>
                        <w:rPr>
                          <w:rFonts w:ascii="Arial" w:eastAsia="Arial" w:hAnsi="Arial" w:cs="Arial"/>
                          <w:w w:val="103"/>
                          <w:sz w:val="16"/>
                          <w:szCs w:val="16"/>
                        </w:rPr>
                        <w:t>m</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188672" behindDoc="1" locked="0" layoutInCell="1" allowOverlap="1" wp14:anchorId="1E5C2485" wp14:editId="4FF1CDFE">
                <wp:simplePos x="0" y="0"/>
                <wp:positionH relativeFrom="page">
                  <wp:posOffset>1148080</wp:posOffset>
                </wp:positionH>
                <wp:positionV relativeFrom="paragraph">
                  <wp:posOffset>-4147185</wp:posOffset>
                </wp:positionV>
                <wp:extent cx="4177030" cy="3965575"/>
                <wp:effectExtent l="5080" t="0" r="0" b="635"/>
                <wp:wrapNone/>
                <wp:docPr id="3650" name="Group 35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77030" cy="3965575"/>
                          <a:chOff x="1808" y="-6531"/>
                          <a:chExt cx="6578" cy="6245"/>
                        </a:xfrm>
                      </wpg:grpSpPr>
                      <wpg:grpSp>
                        <wpg:cNvPr id="3651" name="Group 3737"/>
                        <wpg:cNvGrpSpPr>
                          <a:grpSpLocks/>
                        </wpg:cNvGrpSpPr>
                        <wpg:grpSpPr bwMode="auto">
                          <a:xfrm>
                            <a:off x="2106" y="-6493"/>
                            <a:ext cx="1139" cy="307"/>
                            <a:chOff x="2106" y="-6493"/>
                            <a:chExt cx="1139" cy="307"/>
                          </a:xfrm>
                        </wpg:grpSpPr>
                        <wps:wsp>
                          <wps:cNvPr id="3652" name="Freeform 3738"/>
                          <wps:cNvSpPr>
                            <a:spLocks/>
                          </wps:cNvSpPr>
                          <wps:spPr bwMode="auto">
                            <a:xfrm>
                              <a:off x="2106" y="-6493"/>
                              <a:ext cx="1139" cy="307"/>
                            </a:xfrm>
                            <a:custGeom>
                              <a:avLst/>
                              <a:gdLst>
                                <a:gd name="T0" fmla="+- 0 2106 2106"/>
                                <a:gd name="T1" fmla="*/ T0 w 1139"/>
                                <a:gd name="T2" fmla="+- 0 -6186 -6493"/>
                                <a:gd name="T3" fmla="*/ -6186 h 307"/>
                                <a:gd name="T4" fmla="+- 0 3245 2106"/>
                                <a:gd name="T5" fmla="*/ T4 w 1139"/>
                                <a:gd name="T6" fmla="+- 0 -6186 -6493"/>
                                <a:gd name="T7" fmla="*/ -6186 h 307"/>
                                <a:gd name="T8" fmla="+- 0 3245 2106"/>
                                <a:gd name="T9" fmla="*/ T8 w 1139"/>
                                <a:gd name="T10" fmla="+- 0 -6493 -6493"/>
                                <a:gd name="T11" fmla="*/ -6493 h 307"/>
                                <a:gd name="T12" fmla="+- 0 2106 2106"/>
                                <a:gd name="T13" fmla="*/ T12 w 1139"/>
                                <a:gd name="T14" fmla="+- 0 -6493 -6493"/>
                                <a:gd name="T15" fmla="*/ -6493 h 307"/>
                                <a:gd name="T16" fmla="+- 0 2106 2106"/>
                                <a:gd name="T17" fmla="*/ T16 w 1139"/>
                                <a:gd name="T18" fmla="+- 0 -6186 -6493"/>
                                <a:gd name="T19" fmla="*/ -6186 h 307"/>
                              </a:gdLst>
                              <a:ahLst/>
                              <a:cxnLst>
                                <a:cxn ang="0">
                                  <a:pos x="T1" y="T3"/>
                                </a:cxn>
                                <a:cxn ang="0">
                                  <a:pos x="T5" y="T7"/>
                                </a:cxn>
                                <a:cxn ang="0">
                                  <a:pos x="T9" y="T11"/>
                                </a:cxn>
                                <a:cxn ang="0">
                                  <a:pos x="T13" y="T15"/>
                                </a:cxn>
                                <a:cxn ang="0">
                                  <a:pos x="T17" y="T19"/>
                                </a:cxn>
                              </a:cxnLst>
                              <a:rect l="0" t="0" r="r" b="b"/>
                              <a:pathLst>
                                <a:path w="1139" h="307">
                                  <a:moveTo>
                                    <a:pt x="0" y="307"/>
                                  </a:moveTo>
                                  <a:lnTo>
                                    <a:pt x="1139" y="307"/>
                                  </a:lnTo>
                                  <a:lnTo>
                                    <a:pt x="1139" y="0"/>
                                  </a:lnTo>
                                  <a:lnTo>
                                    <a:pt x="0" y="0"/>
                                  </a:lnTo>
                                  <a:lnTo>
                                    <a:pt x="0" y="307"/>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53" name="Group 3735"/>
                        <wpg:cNvGrpSpPr>
                          <a:grpSpLocks/>
                        </wpg:cNvGrpSpPr>
                        <wpg:grpSpPr bwMode="auto">
                          <a:xfrm>
                            <a:off x="2412" y="-6273"/>
                            <a:ext cx="527" cy="2"/>
                            <a:chOff x="2412" y="-6273"/>
                            <a:chExt cx="527" cy="2"/>
                          </a:xfrm>
                        </wpg:grpSpPr>
                        <wps:wsp>
                          <wps:cNvPr id="3654" name="Freeform 3736"/>
                          <wps:cNvSpPr>
                            <a:spLocks/>
                          </wps:cNvSpPr>
                          <wps:spPr bwMode="auto">
                            <a:xfrm>
                              <a:off x="2412" y="-6273"/>
                              <a:ext cx="527" cy="2"/>
                            </a:xfrm>
                            <a:custGeom>
                              <a:avLst/>
                              <a:gdLst>
                                <a:gd name="T0" fmla="+- 0 2412 2412"/>
                                <a:gd name="T1" fmla="*/ T0 w 527"/>
                                <a:gd name="T2" fmla="+- 0 2939 2412"/>
                                <a:gd name="T3" fmla="*/ T2 w 527"/>
                              </a:gdLst>
                              <a:ahLst/>
                              <a:cxnLst>
                                <a:cxn ang="0">
                                  <a:pos x="T1" y="0"/>
                                </a:cxn>
                                <a:cxn ang="0">
                                  <a:pos x="T3" y="0"/>
                                </a:cxn>
                              </a:cxnLst>
                              <a:rect l="0" t="0" r="r" b="b"/>
                              <a:pathLst>
                                <a:path w="527">
                                  <a:moveTo>
                                    <a:pt x="0" y="0"/>
                                  </a:moveTo>
                                  <a:lnTo>
                                    <a:pt x="527"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55" name="Group 3733"/>
                        <wpg:cNvGrpSpPr>
                          <a:grpSpLocks/>
                        </wpg:cNvGrpSpPr>
                        <wpg:grpSpPr bwMode="auto">
                          <a:xfrm>
                            <a:off x="2106" y="-5137"/>
                            <a:ext cx="1139" cy="306"/>
                            <a:chOff x="2106" y="-5137"/>
                            <a:chExt cx="1139" cy="306"/>
                          </a:xfrm>
                        </wpg:grpSpPr>
                        <wps:wsp>
                          <wps:cNvPr id="3656" name="Freeform 3734"/>
                          <wps:cNvSpPr>
                            <a:spLocks/>
                          </wps:cNvSpPr>
                          <wps:spPr bwMode="auto">
                            <a:xfrm>
                              <a:off x="2106" y="-5137"/>
                              <a:ext cx="1139" cy="306"/>
                            </a:xfrm>
                            <a:custGeom>
                              <a:avLst/>
                              <a:gdLst>
                                <a:gd name="T0" fmla="+- 0 2106 2106"/>
                                <a:gd name="T1" fmla="*/ T0 w 1139"/>
                                <a:gd name="T2" fmla="+- 0 -4831 -5137"/>
                                <a:gd name="T3" fmla="*/ -4831 h 306"/>
                                <a:gd name="T4" fmla="+- 0 3245 2106"/>
                                <a:gd name="T5" fmla="*/ T4 w 1139"/>
                                <a:gd name="T6" fmla="+- 0 -4831 -5137"/>
                                <a:gd name="T7" fmla="*/ -4831 h 306"/>
                                <a:gd name="T8" fmla="+- 0 3245 2106"/>
                                <a:gd name="T9" fmla="*/ T8 w 1139"/>
                                <a:gd name="T10" fmla="+- 0 -5137 -5137"/>
                                <a:gd name="T11" fmla="*/ -5137 h 306"/>
                                <a:gd name="T12" fmla="+- 0 2106 2106"/>
                                <a:gd name="T13" fmla="*/ T12 w 1139"/>
                                <a:gd name="T14" fmla="+- 0 -5137 -5137"/>
                                <a:gd name="T15" fmla="*/ -5137 h 306"/>
                                <a:gd name="T16" fmla="+- 0 2106 2106"/>
                                <a:gd name="T17" fmla="*/ T16 w 1139"/>
                                <a:gd name="T18" fmla="+- 0 -4831 -5137"/>
                                <a:gd name="T19" fmla="*/ -4831 h 306"/>
                              </a:gdLst>
                              <a:ahLst/>
                              <a:cxnLst>
                                <a:cxn ang="0">
                                  <a:pos x="T1" y="T3"/>
                                </a:cxn>
                                <a:cxn ang="0">
                                  <a:pos x="T5" y="T7"/>
                                </a:cxn>
                                <a:cxn ang="0">
                                  <a:pos x="T9" y="T11"/>
                                </a:cxn>
                                <a:cxn ang="0">
                                  <a:pos x="T13" y="T15"/>
                                </a:cxn>
                                <a:cxn ang="0">
                                  <a:pos x="T17" y="T19"/>
                                </a:cxn>
                              </a:cxnLst>
                              <a:rect l="0" t="0" r="r" b="b"/>
                              <a:pathLst>
                                <a:path w="1139" h="306">
                                  <a:moveTo>
                                    <a:pt x="0" y="306"/>
                                  </a:moveTo>
                                  <a:lnTo>
                                    <a:pt x="1139" y="306"/>
                                  </a:lnTo>
                                  <a:lnTo>
                                    <a:pt x="1139" y="0"/>
                                  </a:lnTo>
                                  <a:lnTo>
                                    <a:pt x="0" y="0"/>
                                  </a:lnTo>
                                  <a:lnTo>
                                    <a:pt x="0" y="306"/>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57" name="Group 3731"/>
                        <wpg:cNvGrpSpPr>
                          <a:grpSpLocks/>
                        </wpg:cNvGrpSpPr>
                        <wpg:grpSpPr bwMode="auto">
                          <a:xfrm>
                            <a:off x="2290" y="-4918"/>
                            <a:ext cx="771" cy="2"/>
                            <a:chOff x="2290" y="-4918"/>
                            <a:chExt cx="771" cy="2"/>
                          </a:xfrm>
                        </wpg:grpSpPr>
                        <wps:wsp>
                          <wps:cNvPr id="3658" name="Freeform 3732"/>
                          <wps:cNvSpPr>
                            <a:spLocks/>
                          </wps:cNvSpPr>
                          <wps:spPr bwMode="auto">
                            <a:xfrm>
                              <a:off x="2290" y="-4918"/>
                              <a:ext cx="771" cy="2"/>
                            </a:xfrm>
                            <a:custGeom>
                              <a:avLst/>
                              <a:gdLst>
                                <a:gd name="T0" fmla="+- 0 2290 2290"/>
                                <a:gd name="T1" fmla="*/ T0 w 771"/>
                                <a:gd name="T2" fmla="+- 0 3061 2290"/>
                                <a:gd name="T3" fmla="*/ T2 w 771"/>
                              </a:gdLst>
                              <a:ahLst/>
                              <a:cxnLst>
                                <a:cxn ang="0">
                                  <a:pos x="T1" y="0"/>
                                </a:cxn>
                                <a:cxn ang="0">
                                  <a:pos x="T3" y="0"/>
                                </a:cxn>
                              </a:cxnLst>
                              <a:rect l="0" t="0" r="r" b="b"/>
                              <a:pathLst>
                                <a:path w="771">
                                  <a:moveTo>
                                    <a:pt x="0" y="0"/>
                                  </a:moveTo>
                                  <a:lnTo>
                                    <a:pt x="771"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59" name="Group 3729"/>
                        <wpg:cNvGrpSpPr>
                          <a:grpSpLocks/>
                        </wpg:cNvGrpSpPr>
                        <wpg:grpSpPr bwMode="auto">
                          <a:xfrm>
                            <a:off x="2675" y="-6186"/>
                            <a:ext cx="2" cy="1049"/>
                            <a:chOff x="2675" y="-6186"/>
                            <a:chExt cx="2" cy="1049"/>
                          </a:xfrm>
                        </wpg:grpSpPr>
                        <wps:wsp>
                          <wps:cNvPr id="3660" name="Freeform 3730"/>
                          <wps:cNvSpPr>
                            <a:spLocks/>
                          </wps:cNvSpPr>
                          <wps:spPr bwMode="auto">
                            <a:xfrm>
                              <a:off x="2675" y="-6186"/>
                              <a:ext cx="2" cy="1049"/>
                            </a:xfrm>
                            <a:custGeom>
                              <a:avLst/>
                              <a:gdLst>
                                <a:gd name="T0" fmla="+- 0 -6186 -6186"/>
                                <a:gd name="T1" fmla="*/ -6186 h 1049"/>
                                <a:gd name="T2" fmla="+- 0 -5137 -6186"/>
                                <a:gd name="T3" fmla="*/ -5137 h 1049"/>
                              </a:gdLst>
                              <a:ahLst/>
                              <a:cxnLst>
                                <a:cxn ang="0">
                                  <a:pos x="0" y="T1"/>
                                </a:cxn>
                                <a:cxn ang="0">
                                  <a:pos x="0" y="T3"/>
                                </a:cxn>
                              </a:cxnLst>
                              <a:rect l="0" t="0" r="r" b="b"/>
                              <a:pathLst>
                                <a:path h="1049">
                                  <a:moveTo>
                                    <a:pt x="0" y="0"/>
                                  </a:moveTo>
                                  <a:lnTo>
                                    <a:pt x="0" y="1049"/>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61" name="Group 3727"/>
                        <wpg:cNvGrpSpPr>
                          <a:grpSpLocks/>
                        </wpg:cNvGrpSpPr>
                        <wpg:grpSpPr bwMode="auto">
                          <a:xfrm>
                            <a:off x="4504" y="-6493"/>
                            <a:ext cx="1139" cy="307"/>
                            <a:chOff x="4504" y="-6493"/>
                            <a:chExt cx="1139" cy="307"/>
                          </a:xfrm>
                        </wpg:grpSpPr>
                        <wps:wsp>
                          <wps:cNvPr id="3662" name="Freeform 3728"/>
                          <wps:cNvSpPr>
                            <a:spLocks/>
                          </wps:cNvSpPr>
                          <wps:spPr bwMode="auto">
                            <a:xfrm>
                              <a:off x="4504" y="-6493"/>
                              <a:ext cx="1139" cy="307"/>
                            </a:xfrm>
                            <a:custGeom>
                              <a:avLst/>
                              <a:gdLst>
                                <a:gd name="T0" fmla="+- 0 4504 4504"/>
                                <a:gd name="T1" fmla="*/ T0 w 1139"/>
                                <a:gd name="T2" fmla="+- 0 -6186 -6493"/>
                                <a:gd name="T3" fmla="*/ -6186 h 307"/>
                                <a:gd name="T4" fmla="+- 0 5644 4504"/>
                                <a:gd name="T5" fmla="*/ T4 w 1139"/>
                                <a:gd name="T6" fmla="+- 0 -6186 -6493"/>
                                <a:gd name="T7" fmla="*/ -6186 h 307"/>
                                <a:gd name="T8" fmla="+- 0 5644 4504"/>
                                <a:gd name="T9" fmla="*/ T8 w 1139"/>
                                <a:gd name="T10" fmla="+- 0 -6493 -6493"/>
                                <a:gd name="T11" fmla="*/ -6493 h 307"/>
                                <a:gd name="T12" fmla="+- 0 4504 4504"/>
                                <a:gd name="T13" fmla="*/ T12 w 1139"/>
                                <a:gd name="T14" fmla="+- 0 -6493 -6493"/>
                                <a:gd name="T15" fmla="*/ -6493 h 307"/>
                                <a:gd name="T16" fmla="+- 0 4504 4504"/>
                                <a:gd name="T17" fmla="*/ T16 w 1139"/>
                                <a:gd name="T18" fmla="+- 0 -6186 -6493"/>
                                <a:gd name="T19" fmla="*/ -6186 h 307"/>
                              </a:gdLst>
                              <a:ahLst/>
                              <a:cxnLst>
                                <a:cxn ang="0">
                                  <a:pos x="T1" y="T3"/>
                                </a:cxn>
                                <a:cxn ang="0">
                                  <a:pos x="T5" y="T7"/>
                                </a:cxn>
                                <a:cxn ang="0">
                                  <a:pos x="T9" y="T11"/>
                                </a:cxn>
                                <a:cxn ang="0">
                                  <a:pos x="T13" y="T15"/>
                                </a:cxn>
                                <a:cxn ang="0">
                                  <a:pos x="T17" y="T19"/>
                                </a:cxn>
                              </a:cxnLst>
                              <a:rect l="0" t="0" r="r" b="b"/>
                              <a:pathLst>
                                <a:path w="1139" h="307">
                                  <a:moveTo>
                                    <a:pt x="0" y="307"/>
                                  </a:moveTo>
                                  <a:lnTo>
                                    <a:pt x="1140" y="307"/>
                                  </a:lnTo>
                                  <a:lnTo>
                                    <a:pt x="1140" y="0"/>
                                  </a:lnTo>
                                  <a:lnTo>
                                    <a:pt x="0" y="0"/>
                                  </a:lnTo>
                                  <a:lnTo>
                                    <a:pt x="0" y="307"/>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63" name="Group 3725"/>
                        <wpg:cNvGrpSpPr>
                          <a:grpSpLocks/>
                        </wpg:cNvGrpSpPr>
                        <wpg:grpSpPr bwMode="auto">
                          <a:xfrm>
                            <a:off x="4764" y="-6273"/>
                            <a:ext cx="621" cy="2"/>
                            <a:chOff x="4764" y="-6273"/>
                            <a:chExt cx="621" cy="2"/>
                          </a:xfrm>
                        </wpg:grpSpPr>
                        <wps:wsp>
                          <wps:cNvPr id="3664" name="Freeform 3726"/>
                          <wps:cNvSpPr>
                            <a:spLocks/>
                          </wps:cNvSpPr>
                          <wps:spPr bwMode="auto">
                            <a:xfrm>
                              <a:off x="4764" y="-6273"/>
                              <a:ext cx="621" cy="2"/>
                            </a:xfrm>
                            <a:custGeom>
                              <a:avLst/>
                              <a:gdLst>
                                <a:gd name="T0" fmla="+- 0 4764 4764"/>
                                <a:gd name="T1" fmla="*/ T0 w 621"/>
                                <a:gd name="T2" fmla="+- 0 5385 4764"/>
                                <a:gd name="T3" fmla="*/ T2 w 621"/>
                              </a:gdLst>
                              <a:ahLst/>
                              <a:cxnLst>
                                <a:cxn ang="0">
                                  <a:pos x="T1" y="0"/>
                                </a:cxn>
                                <a:cxn ang="0">
                                  <a:pos x="T3" y="0"/>
                                </a:cxn>
                              </a:cxnLst>
                              <a:rect l="0" t="0" r="r" b="b"/>
                              <a:pathLst>
                                <a:path w="621">
                                  <a:moveTo>
                                    <a:pt x="0" y="0"/>
                                  </a:moveTo>
                                  <a:lnTo>
                                    <a:pt x="621"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65" name="Group 3723"/>
                        <wpg:cNvGrpSpPr>
                          <a:grpSpLocks/>
                        </wpg:cNvGrpSpPr>
                        <wpg:grpSpPr bwMode="auto">
                          <a:xfrm>
                            <a:off x="4534" y="-5132"/>
                            <a:ext cx="1139" cy="306"/>
                            <a:chOff x="4534" y="-5132"/>
                            <a:chExt cx="1139" cy="306"/>
                          </a:xfrm>
                        </wpg:grpSpPr>
                        <wps:wsp>
                          <wps:cNvPr id="3666" name="Freeform 3724"/>
                          <wps:cNvSpPr>
                            <a:spLocks/>
                          </wps:cNvSpPr>
                          <wps:spPr bwMode="auto">
                            <a:xfrm>
                              <a:off x="4534" y="-5132"/>
                              <a:ext cx="1139" cy="306"/>
                            </a:xfrm>
                            <a:custGeom>
                              <a:avLst/>
                              <a:gdLst>
                                <a:gd name="T0" fmla="+- 0 4534 4534"/>
                                <a:gd name="T1" fmla="*/ T0 w 1139"/>
                                <a:gd name="T2" fmla="+- 0 -4826 -5132"/>
                                <a:gd name="T3" fmla="*/ -4826 h 306"/>
                                <a:gd name="T4" fmla="+- 0 5674 4534"/>
                                <a:gd name="T5" fmla="*/ T4 w 1139"/>
                                <a:gd name="T6" fmla="+- 0 -4826 -5132"/>
                                <a:gd name="T7" fmla="*/ -4826 h 306"/>
                                <a:gd name="T8" fmla="+- 0 5674 4534"/>
                                <a:gd name="T9" fmla="*/ T8 w 1139"/>
                                <a:gd name="T10" fmla="+- 0 -5132 -5132"/>
                                <a:gd name="T11" fmla="*/ -5132 h 306"/>
                                <a:gd name="T12" fmla="+- 0 4534 4534"/>
                                <a:gd name="T13" fmla="*/ T12 w 1139"/>
                                <a:gd name="T14" fmla="+- 0 -5132 -5132"/>
                                <a:gd name="T15" fmla="*/ -5132 h 306"/>
                                <a:gd name="T16" fmla="+- 0 4534 4534"/>
                                <a:gd name="T17" fmla="*/ T16 w 1139"/>
                                <a:gd name="T18" fmla="+- 0 -4826 -5132"/>
                                <a:gd name="T19" fmla="*/ -4826 h 306"/>
                              </a:gdLst>
                              <a:ahLst/>
                              <a:cxnLst>
                                <a:cxn ang="0">
                                  <a:pos x="T1" y="T3"/>
                                </a:cxn>
                                <a:cxn ang="0">
                                  <a:pos x="T5" y="T7"/>
                                </a:cxn>
                                <a:cxn ang="0">
                                  <a:pos x="T9" y="T11"/>
                                </a:cxn>
                                <a:cxn ang="0">
                                  <a:pos x="T13" y="T15"/>
                                </a:cxn>
                                <a:cxn ang="0">
                                  <a:pos x="T17" y="T19"/>
                                </a:cxn>
                              </a:cxnLst>
                              <a:rect l="0" t="0" r="r" b="b"/>
                              <a:pathLst>
                                <a:path w="1139" h="306">
                                  <a:moveTo>
                                    <a:pt x="0" y="306"/>
                                  </a:moveTo>
                                  <a:lnTo>
                                    <a:pt x="1140" y="306"/>
                                  </a:lnTo>
                                  <a:lnTo>
                                    <a:pt x="1140" y="0"/>
                                  </a:lnTo>
                                  <a:lnTo>
                                    <a:pt x="0" y="0"/>
                                  </a:lnTo>
                                  <a:lnTo>
                                    <a:pt x="0" y="306"/>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67" name="Group 3721"/>
                        <wpg:cNvGrpSpPr>
                          <a:grpSpLocks/>
                        </wpg:cNvGrpSpPr>
                        <wpg:grpSpPr bwMode="auto">
                          <a:xfrm>
                            <a:off x="4770" y="-4911"/>
                            <a:ext cx="668" cy="2"/>
                            <a:chOff x="4770" y="-4911"/>
                            <a:chExt cx="668" cy="2"/>
                          </a:xfrm>
                        </wpg:grpSpPr>
                        <wps:wsp>
                          <wps:cNvPr id="3668" name="Freeform 3722"/>
                          <wps:cNvSpPr>
                            <a:spLocks/>
                          </wps:cNvSpPr>
                          <wps:spPr bwMode="auto">
                            <a:xfrm>
                              <a:off x="4770" y="-4911"/>
                              <a:ext cx="668" cy="2"/>
                            </a:xfrm>
                            <a:custGeom>
                              <a:avLst/>
                              <a:gdLst>
                                <a:gd name="T0" fmla="+- 0 4770 4770"/>
                                <a:gd name="T1" fmla="*/ T0 w 668"/>
                                <a:gd name="T2" fmla="+- 0 5439 4770"/>
                                <a:gd name="T3" fmla="*/ T2 w 668"/>
                              </a:gdLst>
                              <a:ahLst/>
                              <a:cxnLst>
                                <a:cxn ang="0">
                                  <a:pos x="T1" y="0"/>
                                </a:cxn>
                                <a:cxn ang="0">
                                  <a:pos x="T3" y="0"/>
                                </a:cxn>
                              </a:cxnLst>
                              <a:rect l="0" t="0" r="r" b="b"/>
                              <a:pathLst>
                                <a:path w="668">
                                  <a:moveTo>
                                    <a:pt x="0" y="0"/>
                                  </a:moveTo>
                                  <a:lnTo>
                                    <a:pt x="669"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69" name="Group 3719"/>
                        <wpg:cNvGrpSpPr>
                          <a:grpSpLocks/>
                        </wpg:cNvGrpSpPr>
                        <wpg:grpSpPr bwMode="auto">
                          <a:xfrm>
                            <a:off x="3765" y="-6262"/>
                            <a:ext cx="147" cy="140"/>
                            <a:chOff x="3765" y="-6262"/>
                            <a:chExt cx="147" cy="140"/>
                          </a:xfrm>
                        </wpg:grpSpPr>
                        <wps:wsp>
                          <wps:cNvPr id="3670" name="Freeform 3720"/>
                          <wps:cNvSpPr>
                            <a:spLocks/>
                          </wps:cNvSpPr>
                          <wps:spPr bwMode="auto">
                            <a:xfrm>
                              <a:off x="3765" y="-6262"/>
                              <a:ext cx="147" cy="140"/>
                            </a:xfrm>
                            <a:custGeom>
                              <a:avLst/>
                              <a:gdLst>
                                <a:gd name="T0" fmla="+- 0 3783 3765"/>
                                <a:gd name="T1" fmla="*/ T0 w 147"/>
                                <a:gd name="T2" fmla="+- 0 -6122 -6262"/>
                                <a:gd name="T3" fmla="*/ -6122 h 140"/>
                                <a:gd name="T4" fmla="+- 0 3912 3765"/>
                                <a:gd name="T5" fmla="*/ T4 w 147"/>
                                <a:gd name="T6" fmla="+- 0 -6262 -6262"/>
                                <a:gd name="T7" fmla="*/ -6262 h 140"/>
                                <a:gd name="T8" fmla="+- 0 3765 3765"/>
                                <a:gd name="T9" fmla="*/ T8 w 147"/>
                                <a:gd name="T10" fmla="+- 0 -6244 -6262"/>
                                <a:gd name="T11" fmla="*/ -6244 h 140"/>
                              </a:gdLst>
                              <a:ahLst/>
                              <a:cxnLst>
                                <a:cxn ang="0">
                                  <a:pos x="T1" y="T3"/>
                                </a:cxn>
                                <a:cxn ang="0">
                                  <a:pos x="T5" y="T7"/>
                                </a:cxn>
                                <a:cxn ang="0">
                                  <a:pos x="T9" y="T11"/>
                                </a:cxn>
                              </a:cxnLst>
                              <a:rect l="0" t="0" r="r" b="b"/>
                              <a:pathLst>
                                <a:path w="147" h="140">
                                  <a:moveTo>
                                    <a:pt x="18" y="140"/>
                                  </a:moveTo>
                                  <a:lnTo>
                                    <a:pt x="147" y="0"/>
                                  </a:lnTo>
                                  <a:lnTo>
                                    <a:pt x="0" y="18"/>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71" name="Group 3717"/>
                        <wpg:cNvGrpSpPr>
                          <a:grpSpLocks/>
                        </wpg:cNvGrpSpPr>
                        <wpg:grpSpPr bwMode="auto">
                          <a:xfrm>
                            <a:off x="3245" y="-6339"/>
                            <a:ext cx="1259" cy="1355"/>
                            <a:chOff x="3245" y="-6339"/>
                            <a:chExt cx="1259" cy="1355"/>
                          </a:xfrm>
                        </wpg:grpSpPr>
                        <wps:wsp>
                          <wps:cNvPr id="3672" name="Freeform 3718"/>
                          <wps:cNvSpPr>
                            <a:spLocks/>
                          </wps:cNvSpPr>
                          <wps:spPr bwMode="auto">
                            <a:xfrm>
                              <a:off x="3245" y="-6339"/>
                              <a:ext cx="1259" cy="1355"/>
                            </a:xfrm>
                            <a:custGeom>
                              <a:avLst/>
                              <a:gdLst>
                                <a:gd name="T0" fmla="+- 0 3245 3245"/>
                                <a:gd name="T1" fmla="*/ T0 w 1259"/>
                                <a:gd name="T2" fmla="+- 0 -4984 -6339"/>
                                <a:gd name="T3" fmla="*/ -4984 h 1355"/>
                                <a:gd name="T4" fmla="+- 0 4504 3245"/>
                                <a:gd name="T5" fmla="*/ T4 w 1259"/>
                                <a:gd name="T6" fmla="+- 0 -6339 -6339"/>
                                <a:gd name="T7" fmla="*/ -6339 h 1355"/>
                              </a:gdLst>
                              <a:ahLst/>
                              <a:cxnLst>
                                <a:cxn ang="0">
                                  <a:pos x="T1" y="T3"/>
                                </a:cxn>
                                <a:cxn ang="0">
                                  <a:pos x="T5" y="T7"/>
                                </a:cxn>
                              </a:cxnLst>
                              <a:rect l="0" t="0" r="r" b="b"/>
                              <a:pathLst>
                                <a:path w="1259" h="1355">
                                  <a:moveTo>
                                    <a:pt x="0" y="1355"/>
                                  </a:moveTo>
                                  <a:lnTo>
                                    <a:pt x="1259"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73" name="Group 3715"/>
                        <wpg:cNvGrpSpPr>
                          <a:grpSpLocks/>
                        </wpg:cNvGrpSpPr>
                        <wpg:grpSpPr bwMode="auto">
                          <a:xfrm>
                            <a:off x="5364" y="-6182"/>
                            <a:ext cx="97" cy="191"/>
                            <a:chOff x="5364" y="-6182"/>
                            <a:chExt cx="97" cy="191"/>
                          </a:xfrm>
                        </wpg:grpSpPr>
                        <wps:wsp>
                          <wps:cNvPr id="3674" name="Freeform 3716"/>
                          <wps:cNvSpPr>
                            <a:spLocks/>
                          </wps:cNvSpPr>
                          <wps:spPr bwMode="auto">
                            <a:xfrm>
                              <a:off x="5364" y="-6182"/>
                              <a:ext cx="97" cy="191"/>
                            </a:xfrm>
                            <a:custGeom>
                              <a:avLst/>
                              <a:gdLst>
                                <a:gd name="T0" fmla="+- 0 5461 5364"/>
                                <a:gd name="T1" fmla="*/ T0 w 97"/>
                                <a:gd name="T2" fmla="+- 0 -5991 -6182"/>
                                <a:gd name="T3" fmla="*/ -5991 h 191"/>
                                <a:gd name="T4" fmla="+- 0 5455 5364"/>
                                <a:gd name="T5" fmla="*/ T4 w 97"/>
                                <a:gd name="T6" fmla="+- 0 -6182 -6182"/>
                                <a:gd name="T7" fmla="*/ -6182 h 191"/>
                                <a:gd name="T8" fmla="+- 0 5364 5364"/>
                                <a:gd name="T9" fmla="*/ T8 w 97"/>
                                <a:gd name="T10" fmla="+- 0 -6064 -6182"/>
                                <a:gd name="T11" fmla="*/ -6064 h 191"/>
                              </a:gdLst>
                              <a:ahLst/>
                              <a:cxnLst>
                                <a:cxn ang="0">
                                  <a:pos x="T1" y="T3"/>
                                </a:cxn>
                                <a:cxn ang="0">
                                  <a:pos x="T5" y="T7"/>
                                </a:cxn>
                                <a:cxn ang="0">
                                  <a:pos x="T9" y="T11"/>
                                </a:cxn>
                              </a:cxnLst>
                              <a:rect l="0" t="0" r="r" b="b"/>
                              <a:pathLst>
                                <a:path w="97" h="191">
                                  <a:moveTo>
                                    <a:pt x="97" y="191"/>
                                  </a:moveTo>
                                  <a:lnTo>
                                    <a:pt x="91" y="0"/>
                                  </a:lnTo>
                                  <a:lnTo>
                                    <a:pt x="0" y="118"/>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75" name="Group 3713"/>
                        <wpg:cNvGrpSpPr>
                          <a:grpSpLocks/>
                        </wpg:cNvGrpSpPr>
                        <wpg:grpSpPr bwMode="auto">
                          <a:xfrm>
                            <a:off x="5074" y="-6186"/>
                            <a:ext cx="30" cy="1055"/>
                            <a:chOff x="5074" y="-6186"/>
                            <a:chExt cx="30" cy="1055"/>
                          </a:xfrm>
                        </wpg:grpSpPr>
                        <wps:wsp>
                          <wps:cNvPr id="3676" name="Freeform 3714"/>
                          <wps:cNvSpPr>
                            <a:spLocks/>
                          </wps:cNvSpPr>
                          <wps:spPr bwMode="auto">
                            <a:xfrm>
                              <a:off x="5074" y="-6186"/>
                              <a:ext cx="30" cy="1055"/>
                            </a:xfrm>
                            <a:custGeom>
                              <a:avLst/>
                              <a:gdLst>
                                <a:gd name="T0" fmla="+- 0 5074 5074"/>
                                <a:gd name="T1" fmla="*/ T0 w 30"/>
                                <a:gd name="T2" fmla="+- 0 -6186 -6186"/>
                                <a:gd name="T3" fmla="*/ -6186 h 1055"/>
                                <a:gd name="T4" fmla="+- 0 5104 5074"/>
                                <a:gd name="T5" fmla="*/ T4 w 30"/>
                                <a:gd name="T6" fmla="+- 0 -5132 -6186"/>
                                <a:gd name="T7" fmla="*/ -5132 h 1055"/>
                              </a:gdLst>
                              <a:ahLst/>
                              <a:cxnLst>
                                <a:cxn ang="0">
                                  <a:pos x="T1" y="T3"/>
                                </a:cxn>
                                <a:cxn ang="0">
                                  <a:pos x="T5" y="T7"/>
                                </a:cxn>
                              </a:cxnLst>
                              <a:rect l="0" t="0" r="r" b="b"/>
                              <a:pathLst>
                                <a:path w="30" h="1055">
                                  <a:moveTo>
                                    <a:pt x="0" y="0"/>
                                  </a:moveTo>
                                  <a:lnTo>
                                    <a:pt x="30" y="1054"/>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77" name="Group 3711"/>
                        <wpg:cNvGrpSpPr>
                          <a:grpSpLocks/>
                        </wpg:cNvGrpSpPr>
                        <wpg:grpSpPr bwMode="auto">
                          <a:xfrm>
                            <a:off x="5442" y="-4793"/>
                            <a:ext cx="96" cy="85"/>
                            <a:chOff x="5442" y="-4793"/>
                            <a:chExt cx="96" cy="85"/>
                          </a:xfrm>
                        </wpg:grpSpPr>
                        <wps:wsp>
                          <wps:cNvPr id="3678" name="Freeform 3712"/>
                          <wps:cNvSpPr>
                            <a:spLocks/>
                          </wps:cNvSpPr>
                          <wps:spPr bwMode="auto">
                            <a:xfrm>
                              <a:off x="5442" y="-4793"/>
                              <a:ext cx="96" cy="85"/>
                            </a:xfrm>
                            <a:custGeom>
                              <a:avLst/>
                              <a:gdLst>
                                <a:gd name="T0" fmla="+- 0 5486 5442"/>
                                <a:gd name="T1" fmla="*/ T0 w 96"/>
                                <a:gd name="T2" fmla="+- 0 -4793 -4793"/>
                                <a:gd name="T3" fmla="*/ -4793 h 85"/>
                                <a:gd name="T4" fmla="+- 0 5442 5442"/>
                                <a:gd name="T5" fmla="*/ T4 w 96"/>
                                <a:gd name="T6" fmla="+- 0 -4708 -4793"/>
                                <a:gd name="T7" fmla="*/ -4708 h 85"/>
                                <a:gd name="T8" fmla="+- 0 5538 5442"/>
                                <a:gd name="T9" fmla="*/ T8 w 96"/>
                                <a:gd name="T10" fmla="+- 0 -4713 -4793"/>
                                <a:gd name="T11" fmla="*/ -4713 h 85"/>
                                <a:gd name="T12" fmla="+- 0 5486 5442"/>
                                <a:gd name="T13" fmla="*/ T12 w 96"/>
                                <a:gd name="T14" fmla="+- 0 -4793 -4793"/>
                                <a:gd name="T15" fmla="*/ -4793 h 85"/>
                              </a:gdLst>
                              <a:ahLst/>
                              <a:cxnLst>
                                <a:cxn ang="0">
                                  <a:pos x="T1" y="T3"/>
                                </a:cxn>
                                <a:cxn ang="0">
                                  <a:pos x="T5" y="T7"/>
                                </a:cxn>
                                <a:cxn ang="0">
                                  <a:pos x="T9" y="T11"/>
                                </a:cxn>
                                <a:cxn ang="0">
                                  <a:pos x="T13" y="T15"/>
                                </a:cxn>
                              </a:cxnLst>
                              <a:rect l="0" t="0" r="r" b="b"/>
                              <a:pathLst>
                                <a:path w="96" h="85">
                                  <a:moveTo>
                                    <a:pt x="44" y="0"/>
                                  </a:moveTo>
                                  <a:lnTo>
                                    <a:pt x="0" y="85"/>
                                  </a:lnTo>
                                  <a:lnTo>
                                    <a:pt x="96" y="80"/>
                                  </a:lnTo>
                                  <a:lnTo>
                                    <a:pt x="4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79" name="Group 3709"/>
                        <wpg:cNvGrpSpPr>
                          <a:grpSpLocks/>
                        </wpg:cNvGrpSpPr>
                        <wpg:grpSpPr bwMode="auto">
                          <a:xfrm>
                            <a:off x="5442" y="-4793"/>
                            <a:ext cx="96" cy="85"/>
                            <a:chOff x="5442" y="-4793"/>
                            <a:chExt cx="96" cy="85"/>
                          </a:xfrm>
                        </wpg:grpSpPr>
                        <wps:wsp>
                          <wps:cNvPr id="3680" name="Freeform 3710"/>
                          <wps:cNvSpPr>
                            <a:spLocks/>
                          </wps:cNvSpPr>
                          <wps:spPr bwMode="auto">
                            <a:xfrm>
                              <a:off x="5442" y="-4793"/>
                              <a:ext cx="96" cy="85"/>
                            </a:xfrm>
                            <a:custGeom>
                              <a:avLst/>
                              <a:gdLst>
                                <a:gd name="T0" fmla="+- 0 5486 5442"/>
                                <a:gd name="T1" fmla="*/ T0 w 96"/>
                                <a:gd name="T2" fmla="+- 0 -4793 -4793"/>
                                <a:gd name="T3" fmla="*/ -4793 h 85"/>
                                <a:gd name="T4" fmla="+- 0 5538 5442"/>
                                <a:gd name="T5" fmla="*/ T4 w 96"/>
                                <a:gd name="T6" fmla="+- 0 -4713 -4793"/>
                                <a:gd name="T7" fmla="*/ -4713 h 85"/>
                                <a:gd name="T8" fmla="+- 0 5442 5442"/>
                                <a:gd name="T9" fmla="*/ T8 w 96"/>
                                <a:gd name="T10" fmla="+- 0 -4708 -4793"/>
                                <a:gd name="T11" fmla="*/ -4708 h 85"/>
                                <a:gd name="T12" fmla="+- 0 5486 5442"/>
                                <a:gd name="T13" fmla="*/ T12 w 96"/>
                                <a:gd name="T14" fmla="+- 0 -4793 -4793"/>
                                <a:gd name="T15" fmla="*/ -4793 h 85"/>
                              </a:gdLst>
                              <a:ahLst/>
                              <a:cxnLst>
                                <a:cxn ang="0">
                                  <a:pos x="T1" y="T3"/>
                                </a:cxn>
                                <a:cxn ang="0">
                                  <a:pos x="T5" y="T7"/>
                                </a:cxn>
                                <a:cxn ang="0">
                                  <a:pos x="T9" y="T11"/>
                                </a:cxn>
                                <a:cxn ang="0">
                                  <a:pos x="T13" y="T15"/>
                                </a:cxn>
                              </a:cxnLst>
                              <a:rect l="0" t="0" r="r" b="b"/>
                              <a:pathLst>
                                <a:path w="96" h="85">
                                  <a:moveTo>
                                    <a:pt x="44" y="0"/>
                                  </a:moveTo>
                                  <a:lnTo>
                                    <a:pt x="96" y="80"/>
                                  </a:lnTo>
                                  <a:lnTo>
                                    <a:pt x="0" y="85"/>
                                  </a:lnTo>
                                  <a:lnTo>
                                    <a:pt x="44"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81" name="Group 3707"/>
                        <wpg:cNvGrpSpPr>
                          <a:grpSpLocks/>
                        </wpg:cNvGrpSpPr>
                        <wpg:grpSpPr bwMode="auto">
                          <a:xfrm>
                            <a:off x="5486" y="-4793"/>
                            <a:ext cx="52" cy="80"/>
                            <a:chOff x="5486" y="-4793"/>
                            <a:chExt cx="52" cy="80"/>
                          </a:xfrm>
                        </wpg:grpSpPr>
                        <wps:wsp>
                          <wps:cNvPr id="3682" name="Freeform 3708"/>
                          <wps:cNvSpPr>
                            <a:spLocks/>
                          </wps:cNvSpPr>
                          <wps:spPr bwMode="auto">
                            <a:xfrm>
                              <a:off x="5486" y="-4793"/>
                              <a:ext cx="52" cy="80"/>
                            </a:xfrm>
                            <a:custGeom>
                              <a:avLst/>
                              <a:gdLst>
                                <a:gd name="T0" fmla="+- 0 5538 5486"/>
                                <a:gd name="T1" fmla="*/ T0 w 52"/>
                                <a:gd name="T2" fmla="+- 0 -4713 -4793"/>
                                <a:gd name="T3" fmla="*/ -4713 h 80"/>
                                <a:gd name="T4" fmla="+- 0 5486 5486"/>
                                <a:gd name="T5" fmla="*/ T4 w 52"/>
                                <a:gd name="T6" fmla="+- 0 -4793 -4793"/>
                                <a:gd name="T7" fmla="*/ -4793 h 80"/>
                              </a:gdLst>
                              <a:ahLst/>
                              <a:cxnLst>
                                <a:cxn ang="0">
                                  <a:pos x="T1" y="T3"/>
                                </a:cxn>
                                <a:cxn ang="0">
                                  <a:pos x="T5" y="T7"/>
                                </a:cxn>
                              </a:cxnLst>
                              <a:rect l="0" t="0" r="r" b="b"/>
                              <a:pathLst>
                                <a:path w="52" h="80">
                                  <a:moveTo>
                                    <a:pt x="52" y="80"/>
                                  </a:moveTo>
                                  <a:lnTo>
                                    <a:pt x="0"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83" name="Group 3705"/>
                        <wpg:cNvGrpSpPr>
                          <a:grpSpLocks/>
                        </wpg:cNvGrpSpPr>
                        <wpg:grpSpPr bwMode="auto">
                          <a:xfrm>
                            <a:off x="5490" y="-4711"/>
                            <a:ext cx="6" cy="133"/>
                            <a:chOff x="5490" y="-4711"/>
                            <a:chExt cx="6" cy="133"/>
                          </a:xfrm>
                        </wpg:grpSpPr>
                        <wps:wsp>
                          <wps:cNvPr id="3684" name="Freeform 3706"/>
                          <wps:cNvSpPr>
                            <a:spLocks/>
                          </wps:cNvSpPr>
                          <wps:spPr bwMode="auto">
                            <a:xfrm>
                              <a:off x="5490" y="-4711"/>
                              <a:ext cx="6" cy="133"/>
                            </a:xfrm>
                            <a:custGeom>
                              <a:avLst/>
                              <a:gdLst>
                                <a:gd name="T0" fmla="+- 0 5490 5490"/>
                                <a:gd name="T1" fmla="*/ T0 w 6"/>
                                <a:gd name="T2" fmla="+- 0 -4711 -4711"/>
                                <a:gd name="T3" fmla="*/ -4711 h 133"/>
                                <a:gd name="T4" fmla="+- 0 5496 5490"/>
                                <a:gd name="T5" fmla="*/ T4 w 6"/>
                                <a:gd name="T6" fmla="+- 0 -4578 -4711"/>
                                <a:gd name="T7" fmla="*/ -4578 h 133"/>
                              </a:gdLst>
                              <a:ahLst/>
                              <a:cxnLst>
                                <a:cxn ang="0">
                                  <a:pos x="T1" y="T3"/>
                                </a:cxn>
                                <a:cxn ang="0">
                                  <a:pos x="T5" y="T7"/>
                                </a:cxn>
                              </a:cxnLst>
                              <a:rect l="0" t="0" r="r" b="b"/>
                              <a:pathLst>
                                <a:path w="6" h="133">
                                  <a:moveTo>
                                    <a:pt x="0" y="0"/>
                                  </a:moveTo>
                                  <a:lnTo>
                                    <a:pt x="6" y="133"/>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85" name="Group 3703"/>
                        <wpg:cNvGrpSpPr>
                          <a:grpSpLocks/>
                        </wpg:cNvGrpSpPr>
                        <wpg:grpSpPr bwMode="auto">
                          <a:xfrm>
                            <a:off x="4564" y="-4083"/>
                            <a:ext cx="1139" cy="306"/>
                            <a:chOff x="4564" y="-4083"/>
                            <a:chExt cx="1139" cy="306"/>
                          </a:xfrm>
                        </wpg:grpSpPr>
                        <wps:wsp>
                          <wps:cNvPr id="3686" name="Freeform 3704"/>
                          <wps:cNvSpPr>
                            <a:spLocks/>
                          </wps:cNvSpPr>
                          <wps:spPr bwMode="auto">
                            <a:xfrm>
                              <a:off x="4564" y="-4083"/>
                              <a:ext cx="1139" cy="306"/>
                            </a:xfrm>
                            <a:custGeom>
                              <a:avLst/>
                              <a:gdLst>
                                <a:gd name="T0" fmla="+- 0 4564 4564"/>
                                <a:gd name="T1" fmla="*/ T0 w 1139"/>
                                <a:gd name="T2" fmla="+- 0 -3777 -4083"/>
                                <a:gd name="T3" fmla="*/ -3777 h 306"/>
                                <a:gd name="T4" fmla="+- 0 5704 4564"/>
                                <a:gd name="T5" fmla="*/ T4 w 1139"/>
                                <a:gd name="T6" fmla="+- 0 -3777 -4083"/>
                                <a:gd name="T7" fmla="*/ -3777 h 306"/>
                                <a:gd name="T8" fmla="+- 0 5704 4564"/>
                                <a:gd name="T9" fmla="*/ T8 w 1139"/>
                                <a:gd name="T10" fmla="+- 0 -4083 -4083"/>
                                <a:gd name="T11" fmla="*/ -4083 h 306"/>
                                <a:gd name="T12" fmla="+- 0 4564 4564"/>
                                <a:gd name="T13" fmla="*/ T12 w 1139"/>
                                <a:gd name="T14" fmla="+- 0 -4083 -4083"/>
                                <a:gd name="T15" fmla="*/ -4083 h 306"/>
                                <a:gd name="T16" fmla="+- 0 4564 4564"/>
                                <a:gd name="T17" fmla="*/ T16 w 1139"/>
                                <a:gd name="T18" fmla="+- 0 -3777 -4083"/>
                                <a:gd name="T19" fmla="*/ -3777 h 306"/>
                              </a:gdLst>
                              <a:ahLst/>
                              <a:cxnLst>
                                <a:cxn ang="0">
                                  <a:pos x="T1" y="T3"/>
                                </a:cxn>
                                <a:cxn ang="0">
                                  <a:pos x="T5" y="T7"/>
                                </a:cxn>
                                <a:cxn ang="0">
                                  <a:pos x="T9" y="T11"/>
                                </a:cxn>
                                <a:cxn ang="0">
                                  <a:pos x="T13" y="T15"/>
                                </a:cxn>
                                <a:cxn ang="0">
                                  <a:pos x="T17" y="T19"/>
                                </a:cxn>
                              </a:cxnLst>
                              <a:rect l="0" t="0" r="r" b="b"/>
                              <a:pathLst>
                                <a:path w="1139" h="306">
                                  <a:moveTo>
                                    <a:pt x="0" y="306"/>
                                  </a:moveTo>
                                  <a:lnTo>
                                    <a:pt x="1140" y="306"/>
                                  </a:lnTo>
                                  <a:lnTo>
                                    <a:pt x="1140" y="0"/>
                                  </a:lnTo>
                                  <a:lnTo>
                                    <a:pt x="0" y="0"/>
                                  </a:lnTo>
                                  <a:lnTo>
                                    <a:pt x="0" y="306"/>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87" name="Group 3701"/>
                        <wpg:cNvGrpSpPr>
                          <a:grpSpLocks/>
                        </wpg:cNvGrpSpPr>
                        <wpg:grpSpPr bwMode="auto">
                          <a:xfrm>
                            <a:off x="4673" y="-3863"/>
                            <a:ext cx="922" cy="2"/>
                            <a:chOff x="4673" y="-3863"/>
                            <a:chExt cx="922" cy="2"/>
                          </a:xfrm>
                        </wpg:grpSpPr>
                        <wps:wsp>
                          <wps:cNvPr id="3688" name="Freeform 3702"/>
                          <wps:cNvSpPr>
                            <a:spLocks/>
                          </wps:cNvSpPr>
                          <wps:spPr bwMode="auto">
                            <a:xfrm>
                              <a:off x="4673" y="-3863"/>
                              <a:ext cx="922" cy="2"/>
                            </a:xfrm>
                            <a:custGeom>
                              <a:avLst/>
                              <a:gdLst>
                                <a:gd name="T0" fmla="+- 0 4673 4673"/>
                                <a:gd name="T1" fmla="*/ T0 w 922"/>
                                <a:gd name="T2" fmla="+- 0 5595 4673"/>
                                <a:gd name="T3" fmla="*/ T2 w 922"/>
                              </a:gdLst>
                              <a:ahLst/>
                              <a:cxnLst>
                                <a:cxn ang="0">
                                  <a:pos x="T1" y="0"/>
                                </a:cxn>
                                <a:cxn ang="0">
                                  <a:pos x="T3" y="0"/>
                                </a:cxn>
                              </a:cxnLst>
                              <a:rect l="0" t="0" r="r" b="b"/>
                              <a:pathLst>
                                <a:path w="922">
                                  <a:moveTo>
                                    <a:pt x="0" y="0"/>
                                  </a:moveTo>
                                  <a:lnTo>
                                    <a:pt x="922"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89" name="Group 3699"/>
                        <wpg:cNvGrpSpPr>
                          <a:grpSpLocks/>
                        </wpg:cNvGrpSpPr>
                        <wpg:grpSpPr bwMode="auto">
                          <a:xfrm>
                            <a:off x="5104" y="-4826"/>
                            <a:ext cx="30" cy="743"/>
                            <a:chOff x="5104" y="-4826"/>
                            <a:chExt cx="30" cy="743"/>
                          </a:xfrm>
                        </wpg:grpSpPr>
                        <wps:wsp>
                          <wps:cNvPr id="3690" name="Freeform 3700"/>
                          <wps:cNvSpPr>
                            <a:spLocks/>
                          </wps:cNvSpPr>
                          <wps:spPr bwMode="auto">
                            <a:xfrm>
                              <a:off x="5104" y="-4826"/>
                              <a:ext cx="30" cy="743"/>
                            </a:xfrm>
                            <a:custGeom>
                              <a:avLst/>
                              <a:gdLst>
                                <a:gd name="T0" fmla="+- 0 5104 5104"/>
                                <a:gd name="T1" fmla="*/ T0 w 30"/>
                                <a:gd name="T2" fmla="+- 0 -4826 -4826"/>
                                <a:gd name="T3" fmla="*/ -4826 h 743"/>
                                <a:gd name="T4" fmla="+- 0 5134 5104"/>
                                <a:gd name="T5" fmla="*/ T4 w 30"/>
                                <a:gd name="T6" fmla="+- 0 -4083 -4826"/>
                                <a:gd name="T7" fmla="*/ -4083 h 743"/>
                              </a:gdLst>
                              <a:ahLst/>
                              <a:cxnLst>
                                <a:cxn ang="0">
                                  <a:pos x="T1" y="T3"/>
                                </a:cxn>
                                <a:cxn ang="0">
                                  <a:pos x="T5" y="T7"/>
                                </a:cxn>
                              </a:cxnLst>
                              <a:rect l="0" t="0" r="r" b="b"/>
                              <a:pathLst>
                                <a:path w="30" h="743">
                                  <a:moveTo>
                                    <a:pt x="0" y="0"/>
                                  </a:moveTo>
                                  <a:lnTo>
                                    <a:pt x="30" y="743"/>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91" name="Group 3697"/>
                        <wpg:cNvGrpSpPr>
                          <a:grpSpLocks/>
                        </wpg:cNvGrpSpPr>
                        <wpg:grpSpPr bwMode="auto">
                          <a:xfrm>
                            <a:off x="7083" y="-4083"/>
                            <a:ext cx="1247" cy="306"/>
                            <a:chOff x="7083" y="-4083"/>
                            <a:chExt cx="1247" cy="306"/>
                          </a:xfrm>
                        </wpg:grpSpPr>
                        <wps:wsp>
                          <wps:cNvPr id="3692" name="Freeform 3698"/>
                          <wps:cNvSpPr>
                            <a:spLocks/>
                          </wps:cNvSpPr>
                          <wps:spPr bwMode="auto">
                            <a:xfrm>
                              <a:off x="7083" y="-4083"/>
                              <a:ext cx="1247" cy="306"/>
                            </a:xfrm>
                            <a:custGeom>
                              <a:avLst/>
                              <a:gdLst>
                                <a:gd name="T0" fmla="+- 0 7083 7083"/>
                                <a:gd name="T1" fmla="*/ T0 w 1247"/>
                                <a:gd name="T2" fmla="+- 0 -3777 -4083"/>
                                <a:gd name="T3" fmla="*/ -3777 h 306"/>
                                <a:gd name="T4" fmla="+- 0 8330 7083"/>
                                <a:gd name="T5" fmla="*/ T4 w 1247"/>
                                <a:gd name="T6" fmla="+- 0 -3777 -4083"/>
                                <a:gd name="T7" fmla="*/ -3777 h 306"/>
                                <a:gd name="T8" fmla="+- 0 8330 7083"/>
                                <a:gd name="T9" fmla="*/ T8 w 1247"/>
                                <a:gd name="T10" fmla="+- 0 -4083 -4083"/>
                                <a:gd name="T11" fmla="*/ -4083 h 306"/>
                                <a:gd name="T12" fmla="+- 0 7083 7083"/>
                                <a:gd name="T13" fmla="*/ T12 w 1247"/>
                                <a:gd name="T14" fmla="+- 0 -4083 -4083"/>
                                <a:gd name="T15" fmla="*/ -4083 h 306"/>
                                <a:gd name="T16" fmla="+- 0 7083 7083"/>
                                <a:gd name="T17" fmla="*/ T16 w 1247"/>
                                <a:gd name="T18" fmla="+- 0 -3777 -4083"/>
                                <a:gd name="T19" fmla="*/ -3777 h 306"/>
                              </a:gdLst>
                              <a:ahLst/>
                              <a:cxnLst>
                                <a:cxn ang="0">
                                  <a:pos x="T1" y="T3"/>
                                </a:cxn>
                                <a:cxn ang="0">
                                  <a:pos x="T5" y="T7"/>
                                </a:cxn>
                                <a:cxn ang="0">
                                  <a:pos x="T9" y="T11"/>
                                </a:cxn>
                                <a:cxn ang="0">
                                  <a:pos x="T13" y="T15"/>
                                </a:cxn>
                                <a:cxn ang="0">
                                  <a:pos x="T17" y="T19"/>
                                </a:cxn>
                              </a:cxnLst>
                              <a:rect l="0" t="0" r="r" b="b"/>
                              <a:pathLst>
                                <a:path w="1247" h="306">
                                  <a:moveTo>
                                    <a:pt x="0" y="306"/>
                                  </a:moveTo>
                                  <a:lnTo>
                                    <a:pt x="1247" y="306"/>
                                  </a:lnTo>
                                  <a:lnTo>
                                    <a:pt x="1247" y="0"/>
                                  </a:lnTo>
                                  <a:lnTo>
                                    <a:pt x="0" y="0"/>
                                  </a:lnTo>
                                  <a:lnTo>
                                    <a:pt x="0" y="306"/>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93" name="Group 3695"/>
                        <wpg:cNvGrpSpPr>
                          <a:grpSpLocks/>
                        </wpg:cNvGrpSpPr>
                        <wpg:grpSpPr bwMode="auto">
                          <a:xfrm>
                            <a:off x="7104" y="-3863"/>
                            <a:ext cx="1204" cy="2"/>
                            <a:chOff x="7104" y="-3863"/>
                            <a:chExt cx="1204" cy="2"/>
                          </a:xfrm>
                        </wpg:grpSpPr>
                        <wps:wsp>
                          <wps:cNvPr id="3694" name="Freeform 3696"/>
                          <wps:cNvSpPr>
                            <a:spLocks/>
                          </wps:cNvSpPr>
                          <wps:spPr bwMode="auto">
                            <a:xfrm>
                              <a:off x="7104" y="-3863"/>
                              <a:ext cx="1204" cy="2"/>
                            </a:xfrm>
                            <a:custGeom>
                              <a:avLst/>
                              <a:gdLst>
                                <a:gd name="T0" fmla="+- 0 7104 7104"/>
                                <a:gd name="T1" fmla="*/ T0 w 1204"/>
                                <a:gd name="T2" fmla="+- 0 8309 7104"/>
                                <a:gd name="T3" fmla="*/ T2 w 1204"/>
                              </a:gdLst>
                              <a:ahLst/>
                              <a:cxnLst>
                                <a:cxn ang="0">
                                  <a:pos x="T1" y="0"/>
                                </a:cxn>
                                <a:cxn ang="0">
                                  <a:pos x="T3" y="0"/>
                                </a:cxn>
                              </a:cxnLst>
                              <a:rect l="0" t="0" r="r" b="b"/>
                              <a:pathLst>
                                <a:path w="1204">
                                  <a:moveTo>
                                    <a:pt x="0" y="0"/>
                                  </a:moveTo>
                                  <a:lnTo>
                                    <a:pt x="1205"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95" name="Group 3693"/>
                        <wpg:cNvGrpSpPr>
                          <a:grpSpLocks/>
                        </wpg:cNvGrpSpPr>
                        <wpg:grpSpPr bwMode="auto">
                          <a:xfrm>
                            <a:off x="5704" y="-3930"/>
                            <a:ext cx="1379" cy="2"/>
                            <a:chOff x="5704" y="-3930"/>
                            <a:chExt cx="1379" cy="2"/>
                          </a:xfrm>
                        </wpg:grpSpPr>
                        <wps:wsp>
                          <wps:cNvPr id="3696" name="Freeform 3694"/>
                          <wps:cNvSpPr>
                            <a:spLocks/>
                          </wps:cNvSpPr>
                          <wps:spPr bwMode="auto">
                            <a:xfrm>
                              <a:off x="5704" y="-3930"/>
                              <a:ext cx="1379" cy="2"/>
                            </a:xfrm>
                            <a:custGeom>
                              <a:avLst/>
                              <a:gdLst>
                                <a:gd name="T0" fmla="+- 0 5704 5704"/>
                                <a:gd name="T1" fmla="*/ T0 w 1379"/>
                                <a:gd name="T2" fmla="+- 0 7083 5704"/>
                                <a:gd name="T3" fmla="*/ T2 w 1379"/>
                              </a:gdLst>
                              <a:ahLst/>
                              <a:cxnLst>
                                <a:cxn ang="0">
                                  <a:pos x="T1" y="0"/>
                                </a:cxn>
                                <a:cxn ang="0">
                                  <a:pos x="T3" y="0"/>
                                </a:cxn>
                              </a:cxnLst>
                              <a:rect l="0" t="0" r="r" b="b"/>
                              <a:pathLst>
                                <a:path w="1379">
                                  <a:moveTo>
                                    <a:pt x="0" y="0"/>
                                  </a:moveTo>
                                  <a:lnTo>
                                    <a:pt x="1379"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97" name="Group 3691"/>
                        <wpg:cNvGrpSpPr>
                          <a:grpSpLocks/>
                        </wpg:cNvGrpSpPr>
                        <wpg:grpSpPr bwMode="auto">
                          <a:xfrm>
                            <a:off x="5801" y="-2439"/>
                            <a:ext cx="1604" cy="307"/>
                            <a:chOff x="5801" y="-2439"/>
                            <a:chExt cx="1604" cy="307"/>
                          </a:xfrm>
                        </wpg:grpSpPr>
                        <wps:wsp>
                          <wps:cNvPr id="3698" name="Freeform 3692"/>
                          <wps:cNvSpPr>
                            <a:spLocks/>
                          </wps:cNvSpPr>
                          <wps:spPr bwMode="auto">
                            <a:xfrm>
                              <a:off x="5801" y="-2439"/>
                              <a:ext cx="1604" cy="307"/>
                            </a:xfrm>
                            <a:custGeom>
                              <a:avLst/>
                              <a:gdLst>
                                <a:gd name="T0" fmla="+- 0 5801 5801"/>
                                <a:gd name="T1" fmla="*/ T0 w 1604"/>
                                <a:gd name="T2" fmla="+- 0 -2132 -2439"/>
                                <a:gd name="T3" fmla="*/ -2132 h 307"/>
                                <a:gd name="T4" fmla="+- 0 7405 5801"/>
                                <a:gd name="T5" fmla="*/ T4 w 1604"/>
                                <a:gd name="T6" fmla="+- 0 -2132 -2439"/>
                                <a:gd name="T7" fmla="*/ -2132 h 307"/>
                                <a:gd name="T8" fmla="+- 0 7405 5801"/>
                                <a:gd name="T9" fmla="*/ T8 w 1604"/>
                                <a:gd name="T10" fmla="+- 0 -2439 -2439"/>
                                <a:gd name="T11" fmla="*/ -2439 h 307"/>
                                <a:gd name="T12" fmla="+- 0 5801 5801"/>
                                <a:gd name="T13" fmla="*/ T12 w 1604"/>
                                <a:gd name="T14" fmla="+- 0 -2439 -2439"/>
                                <a:gd name="T15" fmla="*/ -2439 h 307"/>
                                <a:gd name="T16" fmla="+- 0 5801 5801"/>
                                <a:gd name="T17" fmla="*/ T16 w 1604"/>
                                <a:gd name="T18" fmla="+- 0 -2132 -2439"/>
                                <a:gd name="T19" fmla="*/ -2132 h 307"/>
                              </a:gdLst>
                              <a:ahLst/>
                              <a:cxnLst>
                                <a:cxn ang="0">
                                  <a:pos x="T1" y="T3"/>
                                </a:cxn>
                                <a:cxn ang="0">
                                  <a:pos x="T5" y="T7"/>
                                </a:cxn>
                                <a:cxn ang="0">
                                  <a:pos x="T9" y="T11"/>
                                </a:cxn>
                                <a:cxn ang="0">
                                  <a:pos x="T13" y="T15"/>
                                </a:cxn>
                                <a:cxn ang="0">
                                  <a:pos x="T17" y="T19"/>
                                </a:cxn>
                              </a:cxnLst>
                              <a:rect l="0" t="0" r="r" b="b"/>
                              <a:pathLst>
                                <a:path w="1604" h="307">
                                  <a:moveTo>
                                    <a:pt x="0" y="307"/>
                                  </a:moveTo>
                                  <a:lnTo>
                                    <a:pt x="1604" y="307"/>
                                  </a:lnTo>
                                  <a:lnTo>
                                    <a:pt x="1604" y="0"/>
                                  </a:lnTo>
                                  <a:lnTo>
                                    <a:pt x="0" y="0"/>
                                  </a:lnTo>
                                  <a:lnTo>
                                    <a:pt x="0" y="307"/>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99" name="Group 3689"/>
                        <wpg:cNvGrpSpPr>
                          <a:grpSpLocks/>
                        </wpg:cNvGrpSpPr>
                        <wpg:grpSpPr bwMode="auto">
                          <a:xfrm>
                            <a:off x="5823" y="-2219"/>
                            <a:ext cx="1562" cy="2"/>
                            <a:chOff x="5823" y="-2219"/>
                            <a:chExt cx="1562" cy="2"/>
                          </a:xfrm>
                        </wpg:grpSpPr>
                        <wps:wsp>
                          <wps:cNvPr id="3700" name="Freeform 3690"/>
                          <wps:cNvSpPr>
                            <a:spLocks/>
                          </wps:cNvSpPr>
                          <wps:spPr bwMode="auto">
                            <a:xfrm>
                              <a:off x="5823" y="-2219"/>
                              <a:ext cx="1562" cy="2"/>
                            </a:xfrm>
                            <a:custGeom>
                              <a:avLst/>
                              <a:gdLst>
                                <a:gd name="T0" fmla="+- 0 5823 5823"/>
                                <a:gd name="T1" fmla="*/ T0 w 1562"/>
                                <a:gd name="T2" fmla="+- 0 7385 5823"/>
                                <a:gd name="T3" fmla="*/ T2 w 1562"/>
                              </a:gdLst>
                              <a:ahLst/>
                              <a:cxnLst>
                                <a:cxn ang="0">
                                  <a:pos x="T1" y="0"/>
                                </a:cxn>
                                <a:cxn ang="0">
                                  <a:pos x="T3" y="0"/>
                                </a:cxn>
                              </a:cxnLst>
                              <a:rect l="0" t="0" r="r" b="b"/>
                              <a:pathLst>
                                <a:path w="1562">
                                  <a:moveTo>
                                    <a:pt x="0" y="0"/>
                                  </a:moveTo>
                                  <a:lnTo>
                                    <a:pt x="1562"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1" name="Group 3687"/>
                        <wpg:cNvGrpSpPr>
                          <a:grpSpLocks/>
                        </wpg:cNvGrpSpPr>
                        <wpg:grpSpPr bwMode="auto">
                          <a:xfrm>
                            <a:off x="7273" y="-2745"/>
                            <a:ext cx="89" cy="94"/>
                            <a:chOff x="7273" y="-2745"/>
                            <a:chExt cx="89" cy="94"/>
                          </a:xfrm>
                        </wpg:grpSpPr>
                        <wps:wsp>
                          <wps:cNvPr id="3702" name="Freeform 3688"/>
                          <wps:cNvSpPr>
                            <a:spLocks/>
                          </wps:cNvSpPr>
                          <wps:spPr bwMode="auto">
                            <a:xfrm>
                              <a:off x="7273" y="-2745"/>
                              <a:ext cx="89" cy="94"/>
                            </a:xfrm>
                            <a:custGeom>
                              <a:avLst/>
                              <a:gdLst>
                                <a:gd name="T0" fmla="+- 0 7288 7273"/>
                                <a:gd name="T1" fmla="*/ T0 w 89"/>
                                <a:gd name="T2" fmla="+- 0 -2745 -2745"/>
                                <a:gd name="T3" fmla="*/ -2745 h 94"/>
                                <a:gd name="T4" fmla="+- 0 7273 7273"/>
                                <a:gd name="T5" fmla="*/ T4 w 89"/>
                                <a:gd name="T6" fmla="+- 0 -2652 -2745"/>
                                <a:gd name="T7" fmla="*/ -2652 h 94"/>
                                <a:gd name="T8" fmla="+- 0 7362 7273"/>
                                <a:gd name="T9" fmla="*/ T8 w 89"/>
                                <a:gd name="T10" fmla="+- 0 -2684 -2745"/>
                                <a:gd name="T11" fmla="*/ -2684 h 94"/>
                                <a:gd name="T12" fmla="+- 0 7288 7273"/>
                                <a:gd name="T13" fmla="*/ T12 w 89"/>
                                <a:gd name="T14" fmla="+- 0 -2745 -2745"/>
                                <a:gd name="T15" fmla="*/ -2745 h 94"/>
                              </a:gdLst>
                              <a:ahLst/>
                              <a:cxnLst>
                                <a:cxn ang="0">
                                  <a:pos x="T1" y="T3"/>
                                </a:cxn>
                                <a:cxn ang="0">
                                  <a:pos x="T5" y="T7"/>
                                </a:cxn>
                                <a:cxn ang="0">
                                  <a:pos x="T9" y="T11"/>
                                </a:cxn>
                                <a:cxn ang="0">
                                  <a:pos x="T13" y="T15"/>
                                </a:cxn>
                              </a:cxnLst>
                              <a:rect l="0" t="0" r="r" b="b"/>
                              <a:pathLst>
                                <a:path w="89" h="94">
                                  <a:moveTo>
                                    <a:pt x="15" y="0"/>
                                  </a:moveTo>
                                  <a:lnTo>
                                    <a:pt x="0" y="93"/>
                                  </a:lnTo>
                                  <a:lnTo>
                                    <a:pt x="89" y="61"/>
                                  </a:lnTo>
                                  <a:lnTo>
                                    <a:pt x="1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03" name="Group 3685"/>
                        <wpg:cNvGrpSpPr>
                          <a:grpSpLocks/>
                        </wpg:cNvGrpSpPr>
                        <wpg:grpSpPr bwMode="auto">
                          <a:xfrm>
                            <a:off x="7273" y="-2745"/>
                            <a:ext cx="89" cy="94"/>
                            <a:chOff x="7273" y="-2745"/>
                            <a:chExt cx="89" cy="94"/>
                          </a:xfrm>
                        </wpg:grpSpPr>
                        <wps:wsp>
                          <wps:cNvPr id="3704" name="Freeform 3686"/>
                          <wps:cNvSpPr>
                            <a:spLocks/>
                          </wps:cNvSpPr>
                          <wps:spPr bwMode="auto">
                            <a:xfrm>
                              <a:off x="7273" y="-2745"/>
                              <a:ext cx="89" cy="94"/>
                            </a:xfrm>
                            <a:custGeom>
                              <a:avLst/>
                              <a:gdLst>
                                <a:gd name="T0" fmla="+- 0 7273 7273"/>
                                <a:gd name="T1" fmla="*/ T0 w 89"/>
                                <a:gd name="T2" fmla="+- 0 -2652 -2745"/>
                                <a:gd name="T3" fmla="*/ -2652 h 94"/>
                                <a:gd name="T4" fmla="+- 0 7288 7273"/>
                                <a:gd name="T5" fmla="*/ T4 w 89"/>
                                <a:gd name="T6" fmla="+- 0 -2745 -2745"/>
                                <a:gd name="T7" fmla="*/ -2745 h 94"/>
                                <a:gd name="T8" fmla="+- 0 7362 7273"/>
                                <a:gd name="T9" fmla="*/ T8 w 89"/>
                                <a:gd name="T10" fmla="+- 0 -2684 -2745"/>
                                <a:gd name="T11" fmla="*/ -2684 h 94"/>
                                <a:gd name="T12" fmla="+- 0 7273 7273"/>
                                <a:gd name="T13" fmla="*/ T12 w 89"/>
                                <a:gd name="T14" fmla="+- 0 -2652 -2745"/>
                                <a:gd name="T15" fmla="*/ -2652 h 94"/>
                              </a:gdLst>
                              <a:ahLst/>
                              <a:cxnLst>
                                <a:cxn ang="0">
                                  <a:pos x="T1" y="T3"/>
                                </a:cxn>
                                <a:cxn ang="0">
                                  <a:pos x="T5" y="T7"/>
                                </a:cxn>
                                <a:cxn ang="0">
                                  <a:pos x="T9" y="T11"/>
                                </a:cxn>
                                <a:cxn ang="0">
                                  <a:pos x="T13" y="T15"/>
                                </a:cxn>
                              </a:cxnLst>
                              <a:rect l="0" t="0" r="r" b="b"/>
                              <a:pathLst>
                                <a:path w="89" h="94">
                                  <a:moveTo>
                                    <a:pt x="0" y="93"/>
                                  </a:moveTo>
                                  <a:lnTo>
                                    <a:pt x="15" y="0"/>
                                  </a:lnTo>
                                  <a:lnTo>
                                    <a:pt x="89" y="61"/>
                                  </a:lnTo>
                                  <a:lnTo>
                                    <a:pt x="0" y="93"/>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5" name="Group 3683"/>
                        <wpg:cNvGrpSpPr>
                          <a:grpSpLocks/>
                        </wpg:cNvGrpSpPr>
                        <wpg:grpSpPr bwMode="auto">
                          <a:xfrm>
                            <a:off x="7273" y="-2745"/>
                            <a:ext cx="15" cy="94"/>
                            <a:chOff x="7273" y="-2745"/>
                            <a:chExt cx="15" cy="94"/>
                          </a:xfrm>
                        </wpg:grpSpPr>
                        <wps:wsp>
                          <wps:cNvPr id="3706" name="Freeform 3684"/>
                          <wps:cNvSpPr>
                            <a:spLocks/>
                          </wps:cNvSpPr>
                          <wps:spPr bwMode="auto">
                            <a:xfrm>
                              <a:off x="7273" y="-2745"/>
                              <a:ext cx="15" cy="94"/>
                            </a:xfrm>
                            <a:custGeom>
                              <a:avLst/>
                              <a:gdLst>
                                <a:gd name="T0" fmla="+- 0 7288 7273"/>
                                <a:gd name="T1" fmla="*/ T0 w 15"/>
                                <a:gd name="T2" fmla="+- 0 -2745 -2745"/>
                                <a:gd name="T3" fmla="*/ -2745 h 94"/>
                                <a:gd name="T4" fmla="+- 0 7273 7273"/>
                                <a:gd name="T5" fmla="*/ T4 w 15"/>
                                <a:gd name="T6" fmla="+- 0 -2652 -2745"/>
                                <a:gd name="T7" fmla="*/ -2652 h 94"/>
                              </a:gdLst>
                              <a:ahLst/>
                              <a:cxnLst>
                                <a:cxn ang="0">
                                  <a:pos x="T1" y="T3"/>
                                </a:cxn>
                                <a:cxn ang="0">
                                  <a:pos x="T5" y="T7"/>
                                </a:cxn>
                              </a:cxnLst>
                              <a:rect l="0" t="0" r="r" b="b"/>
                              <a:pathLst>
                                <a:path w="15" h="94">
                                  <a:moveTo>
                                    <a:pt x="15" y="0"/>
                                  </a:moveTo>
                                  <a:lnTo>
                                    <a:pt x="0" y="93"/>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7" name="Group 3681"/>
                        <wpg:cNvGrpSpPr>
                          <a:grpSpLocks/>
                        </wpg:cNvGrpSpPr>
                        <wpg:grpSpPr bwMode="auto">
                          <a:xfrm>
                            <a:off x="7325" y="-2817"/>
                            <a:ext cx="84" cy="102"/>
                            <a:chOff x="7325" y="-2817"/>
                            <a:chExt cx="84" cy="102"/>
                          </a:xfrm>
                        </wpg:grpSpPr>
                        <wps:wsp>
                          <wps:cNvPr id="3708" name="Freeform 3682"/>
                          <wps:cNvSpPr>
                            <a:spLocks/>
                          </wps:cNvSpPr>
                          <wps:spPr bwMode="auto">
                            <a:xfrm>
                              <a:off x="7325" y="-2817"/>
                              <a:ext cx="84" cy="102"/>
                            </a:xfrm>
                            <a:custGeom>
                              <a:avLst/>
                              <a:gdLst>
                                <a:gd name="T0" fmla="+- 0 7325 7325"/>
                                <a:gd name="T1" fmla="*/ T0 w 84"/>
                                <a:gd name="T2" fmla="+- 0 -2714 -2817"/>
                                <a:gd name="T3" fmla="*/ -2714 h 102"/>
                                <a:gd name="T4" fmla="+- 0 7409 7325"/>
                                <a:gd name="T5" fmla="*/ T4 w 84"/>
                                <a:gd name="T6" fmla="+- 0 -2817 -2817"/>
                                <a:gd name="T7" fmla="*/ -2817 h 102"/>
                              </a:gdLst>
                              <a:ahLst/>
                              <a:cxnLst>
                                <a:cxn ang="0">
                                  <a:pos x="T1" y="T3"/>
                                </a:cxn>
                                <a:cxn ang="0">
                                  <a:pos x="T5" y="T7"/>
                                </a:cxn>
                              </a:cxnLst>
                              <a:rect l="0" t="0" r="r" b="b"/>
                              <a:pathLst>
                                <a:path w="84" h="102">
                                  <a:moveTo>
                                    <a:pt x="0" y="103"/>
                                  </a:moveTo>
                                  <a:lnTo>
                                    <a:pt x="84"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9" name="Group 3679"/>
                        <wpg:cNvGrpSpPr>
                          <a:grpSpLocks/>
                        </wpg:cNvGrpSpPr>
                        <wpg:grpSpPr bwMode="auto">
                          <a:xfrm>
                            <a:off x="6603" y="-3777"/>
                            <a:ext cx="1103" cy="1337"/>
                            <a:chOff x="6603" y="-3777"/>
                            <a:chExt cx="1103" cy="1337"/>
                          </a:xfrm>
                        </wpg:grpSpPr>
                        <wps:wsp>
                          <wps:cNvPr id="3710" name="Freeform 3680"/>
                          <wps:cNvSpPr>
                            <a:spLocks/>
                          </wps:cNvSpPr>
                          <wps:spPr bwMode="auto">
                            <a:xfrm>
                              <a:off x="6603" y="-3777"/>
                              <a:ext cx="1103" cy="1337"/>
                            </a:xfrm>
                            <a:custGeom>
                              <a:avLst/>
                              <a:gdLst>
                                <a:gd name="T0" fmla="+- 0 7706 6603"/>
                                <a:gd name="T1" fmla="*/ T0 w 1103"/>
                                <a:gd name="T2" fmla="+- 0 -3777 -3777"/>
                                <a:gd name="T3" fmla="*/ -3777 h 1337"/>
                                <a:gd name="T4" fmla="+- 0 6603 6603"/>
                                <a:gd name="T5" fmla="*/ T4 w 1103"/>
                                <a:gd name="T6" fmla="+- 0 -2439 -3777"/>
                                <a:gd name="T7" fmla="*/ -2439 h 1337"/>
                              </a:gdLst>
                              <a:ahLst/>
                              <a:cxnLst>
                                <a:cxn ang="0">
                                  <a:pos x="T1" y="T3"/>
                                </a:cxn>
                                <a:cxn ang="0">
                                  <a:pos x="T5" y="T7"/>
                                </a:cxn>
                              </a:cxnLst>
                              <a:rect l="0" t="0" r="r" b="b"/>
                              <a:pathLst>
                                <a:path w="1103" h="1337">
                                  <a:moveTo>
                                    <a:pt x="1103" y="0"/>
                                  </a:moveTo>
                                  <a:lnTo>
                                    <a:pt x="0" y="1338"/>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11" name="Group 3677"/>
                        <wpg:cNvGrpSpPr>
                          <a:grpSpLocks/>
                        </wpg:cNvGrpSpPr>
                        <wpg:grpSpPr bwMode="auto">
                          <a:xfrm>
                            <a:off x="5134" y="-3777"/>
                            <a:ext cx="667" cy="1490"/>
                            <a:chOff x="5134" y="-3777"/>
                            <a:chExt cx="667" cy="1490"/>
                          </a:xfrm>
                        </wpg:grpSpPr>
                        <wps:wsp>
                          <wps:cNvPr id="3712" name="Freeform 3678"/>
                          <wps:cNvSpPr>
                            <a:spLocks/>
                          </wps:cNvSpPr>
                          <wps:spPr bwMode="auto">
                            <a:xfrm>
                              <a:off x="5134" y="-3777"/>
                              <a:ext cx="667" cy="1490"/>
                            </a:xfrm>
                            <a:custGeom>
                              <a:avLst/>
                              <a:gdLst>
                                <a:gd name="T0" fmla="+- 0 5801 5134"/>
                                <a:gd name="T1" fmla="*/ T0 w 667"/>
                                <a:gd name="T2" fmla="+- 0 -2286 -3777"/>
                                <a:gd name="T3" fmla="*/ -2286 h 1490"/>
                                <a:gd name="T4" fmla="+- 0 5134 5134"/>
                                <a:gd name="T5" fmla="*/ T4 w 667"/>
                                <a:gd name="T6" fmla="+- 0 -3777 -3777"/>
                                <a:gd name="T7" fmla="*/ -3777 h 1490"/>
                              </a:gdLst>
                              <a:ahLst/>
                              <a:cxnLst>
                                <a:cxn ang="0">
                                  <a:pos x="T1" y="T3"/>
                                </a:cxn>
                                <a:cxn ang="0">
                                  <a:pos x="T5" y="T7"/>
                                </a:cxn>
                              </a:cxnLst>
                              <a:rect l="0" t="0" r="r" b="b"/>
                              <a:pathLst>
                                <a:path w="667" h="1490">
                                  <a:moveTo>
                                    <a:pt x="667" y="1491"/>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13" name="Group 3675"/>
                        <wpg:cNvGrpSpPr>
                          <a:grpSpLocks/>
                        </wpg:cNvGrpSpPr>
                        <wpg:grpSpPr bwMode="auto">
                          <a:xfrm>
                            <a:off x="2106" y="-4089"/>
                            <a:ext cx="1199" cy="307"/>
                            <a:chOff x="2106" y="-4089"/>
                            <a:chExt cx="1199" cy="307"/>
                          </a:xfrm>
                        </wpg:grpSpPr>
                        <wps:wsp>
                          <wps:cNvPr id="3714" name="Freeform 3676"/>
                          <wps:cNvSpPr>
                            <a:spLocks/>
                          </wps:cNvSpPr>
                          <wps:spPr bwMode="auto">
                            <a:xfrm>
                              <a:off x="2106" y="-4089"/>
                              <a:ext cx="1199" cy="307"/>
                            </a:xfrm>
                            <a:custGeom>
                              <a:avLst/>
                              <a:gdLst>
                                <a:gd name="T0" fmla="+- 0 2106 2106"/>
                                <a:gd name="T1" fmla="*/ T0 w 1199"/>
                                <a:gd name="T2" fmla="+- 0 -3782 -4089"/>
                                <a:gd name="T3" fmla="*/ -3782 h 307"/>
                                <a:gd name="T4" fmla="+- 0 3305 2106"/>
                                <a:gd name="T5" fmla="*/ T4 w 1199"/>
                                <a:gd name="T6" fmla="+- 0 -3782 -4089"/>
                                <a:gd name="T7" fmla="*/ -3782 h 307"/>
                                <a:gd name="T8" fmla="+- 0 3305 2106"/>
                                <a:gd name="T9" fmla="*/ T8 w 1199"/>
                                <a:gd name="T10" fmla="+- 0 -4089 -4089"/>
                                <a:gd name="T11" fmla="*/ -4089 h 307"/>
                                <a:gd name="T12" fmla="+- 0 2106 2106"/>
                                <a:gd name="T13" fmla="*/ T12 w 1199"/>
                                <a:gd name="T14" fmla="+- 0 -4089 -4089"/>
                                <a:gd name="T15" fmla="*/ -4089 h 307"/>
                                <a:gd name="T16" fmla="+- 0 2106 2106"/>
                                <a:gd name="T17" fmla="*/ T16 w 1199"/>
                                <a:gd name="T18" fmla="+- 0 -3782 -4089"/>
                                <a:gd name="T19" fmla="*/ -3782 h 307"/>
                              </a:gdLst>
                              <a:ahLst/>
                              <a:cxnLst>
                                <a:cxn ang="0">
                                  <a:pos x="T1" y="T3"/>
                                </a:cxn>
                                <a:cxn ang="0">
                                  <a:pos x="T5" y="T7"/>
                                </a:cxn>
                                <a:cxn ang="0">
                                  <a:pos x="T9" y="T11"/>
                                </a:cxn>
                                <a:cxn ang="0">
                                  <a:pos x="T13" y="T15"/>
                                </a:cxn>
                                <a:cxn ang="0">
                                  <a:pos x="T17" y="T19"/>
                                </a:cxn>
                              </a:cxnLst>
                              <a:rect l="0" t="0" r="r" b="b"/>
                              <a:pathLst>
                                <a:path w="1199" h="307">
                                  <a:moveTo>
                                    <a:pt x="0" y="307"/>
                                  </a:moveTo>
                                  <a:lnTo>
                                    <a:pt x="1199" y="307"/>
                                  </a:lnTo>
                                  <a:lnTo>
                                    <a:pt x="1199" y="0"/>
                                  </a:lnTo>
                                  <a:lnTo>
                                    <a:pt x="0" y="0"/>
                                  </a:lnTo>
                                  <a:lnTo>
                                    <a:pt x="0" y="307"/>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15" name="Group 3673"/>
                        <wpg:cNvGrpSpPr>
                          <a:grpSpLocks/>
                        </wpg:cNvGrpSpPr>
                        <wpg:grpSpPr bwMode="auto">
                          <a:xfrm>
                            <a:off x="2127" y="-3869"/>
                            <a:ext cx="1157" cy="2"/>
                            <a:chOff x="2127" y="-3869"/>
                            <a:chExt cx="1157" cy="2"/>
                          </a:xfrm>
                        </wpg:grpSpPr>
                        <wps:wsp>
                          <wps:cNvPr id="3716" name="Freeform 3674"/>
                          <wps:cNvSpPr>
                            <a:spLocks/>
                          </wps:cNvSpPr>
                          <wps:spPr bwMode="auto">
                            <a:xfrm>
                              <a:off x="2127" y="-3869"/>
                              <a:ext cx="1157" cy="2"/>
                            </a:xfrm>
                            <a:custGeom>
                              <a:avLst/>
                              <a:gdLst>
                                <a:gd name="T0" fmla="+- 0 2127 2127"/>
                                <a:gd name="T1" fmla="*/ T0 w 1157"/>
                                <a:gd name="T2" fmla="+- 0 3284 2127"/>
                                <a:gd name="T3" fmla="*/ T2 w 1157"/>
                              </a:gdLst>
                              <a:ahLst/>
                              <a:cxnLst>
                                <a:cxn ang="0">
                                  <a:pos x="T1" y="0"/>
                                </a:cxn>
                                <a:cxn ang="0">
                                  <a:pos x="T3" y="0"/>
                                </a:cxn>
                              </a:cxnLst>
                              <a:rect l="0" t="0" r="r" b="b"/>
                              <a:pathLst>
                                <a:path w="1157">
                                  <a:moveTo>
                                    <a:pt x="0" y="0"/>
                                  </a:moveTo>
                                  <a:lnTo>
                                    <a:pt x="1157"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17" name="Group 3671"/>
                        <wpg:cNvGrpSpPr>
                          <a:grpSpLocks/>
                        </wpg:cNvGrpSpPr>
                        <wpg:grpSpPr bwMode="auto">
                          <a:xfrm>
                            <a:off x="3305" y="-3935"/>
                            <a:ext cx="1259" cy="6"/>
                            <a:chOff x="3305" y="-3935"/>
                            <a:chExt cx="1259" cy="6"/>
                          </a:xfrm>
                        </wpg:grpSpPr>
                        <wps:wsp>
                          <wps:cNvPr id="3718" name="Freeform 3672"/>
                          <wps:cNvSpPr>
                            <a:spLocks/>
                          </wps:cNvSpPr>
                          <wps:spPr bwMode="auto">
                            <a:xfrm>
                              <a:off x="3305" y="-3935"/>
                              <a:ext cx="1259" cy="6"/>
                            </a:xfrm>
                            <a:custGeom>
                              <a:avLst/>
                              <a:gdLst>
                                <a:gd name="T0" fmla="+- 0 4564 3305"/>
                                <a:gd name="T1" fmla="*/ T0 w 1259"/>
                                <a:gd name="T2" fmla="+- 0 -3930 -3935"/>
                                <a:gd name="T3" fmla="*/ -3930 h 6"/>
                                <a:gd name="T4" fmla="+- 0 3305 3305"/>
                                <a:gd name="T5" fmla="*/ T4 w 1259"/>
                                <a:gd name="T6" fmla="+- 0 -3935 -3935"/>
                                <a:gd name="T7" fmla="*/ -3935 h 6"/>
                              </a:gdLst>
                              <a:ahLst/>
                              <a:cxnLst>
                                <a:cxn ang="0">
                                  <a:pos x="T1" y="T3"/>
                                </a:cxn>
                                <a:cxn ang="0">
                                  <a:pos x="T5" y="T7"/>
                                </a:cxn>
                              </a:cxnLst>
                              <a:rect l="0" t="0" r="r" b="b"/>
                              <a:pathLst>
                                <a:path w="1259" h="6">
                                  <a:moveTo>
                                    <a:pt x="1259" y="5"/>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19" name="Group 3669"/>
                        <wpg:cNvGrpSpPr>
                          <a:grpSpLocks/>
                        </wpg:cNvGrpSpPr>
                        <wpg:grpSpPr bwMode="auto">
                          <a:xfrm>
                            <a:off x="1838" y="-2439"/>
                            <a:ext cx="1735" cy="307"/>
                            <a:chOff x="1838" y="-2439"/>
                            <a:chExt cx="1735" cy="307"/>
                          </a:xfrm>
                        </wpg:grpSpPr>
                        <wps:wsp>
                          <wps:cNvPr id="3720" name="Freeform 3670"/>
                          <wps:cNvSpPr>
                            <a:spLocks/>
                          </wps:cNvSpPr>
                          <wps:spPr bwMode="auto">
                            <a:xfrm>
                              <a:off x="1838" y="-2439"/>
                              <a:ext cx="1735" cy="307"/>
                            </a:xfrm>
                            <a:custGeom>
                              <a:avLst/>
                              <a:gdLst>
                                <a:gd name="T0" fmla="+- 0 1838 1838"/>
                                <a:gd name="T1" fmla="*/ T0 w 1735"/>
                                <a:gd name="T2" fmla="+- 0 -2132 -2439"/>
                                <a:gd name="T3" fmla="*/ -2132 h 307"/>
                                <a:gd name="T4" fmla="+- 0 3573 1838"/>
                                <a:gd name="T5" fmla="*/ T4 w 1735"/>
                                <a:gd name="T6" fmla="+- 0 -2132 -2439"/>
                                <a:gd name="T7" fmla="*/ -2132 h 307"/>
                                <a:gd name="T8" fmla="+- 0 3573 1838"/>
                                <a:gd name="T9" fmla="*/ T8 w 1735"/>
                                <a:gd name="T10" fmla="+- 0 -2439 -2439"/>
                                <a:gd name="T11" fmla="*/ -2439 h 307"/>
                                <a:gd name="T12" fmla="+- 0 1838 1838"/>
                                <a:gd name="T13" fmla="*/ T12 w 1735"/>
                                <a:gd name="T14" fmla="+- 0 -2439 -2439"/>
                                <a:gd name="T15" fmla="*/ -2439 h 307"/>
                                <a:gd name="T16" fmla="+- 0 1838 1838"/>
                                <a:gd name="T17" fmla="*/ T16 w 1735"/>
                                <a:gd name="T18" fmla="+- 0 -2132 -2439"/>
                                <a:gd name="T19" fmla="*/ -2132 h 307"/>
                              </a:gdLst>
                              <a:ahLst/>
                              <a:cxnLst>
                                <a:cxn ang="0">
                                  <a:pos x="T1" y="T3"/>
                                </a:cxn>
                                <a:cxn ang="0">
                                  <a:pos x="T5" y="T7"/>
                                </a:cxn>
                                <a:cxn ang="0">
                                  <a:pos x="T9" y="T11"/>
                                </a:cxn>
                                <a:cxn ang="0">
                                  <a:pos x="T13" y="T15"/>
                                </a:cxn>
                                <a:cxn ang="0">
                                  <a:pos x="T17" y="T19"/>
                                </a:cxn>
                              </a:cxnLst>
                              <a:rect l="0" t="0" r="r" b="b"/>
                              <a:pathLst>
                                <a:path w="1735" h="307">
                                  <a:moveTo>
                                    <a:pt x="0" y="307"/>
                                  </a:moveTo>
                                  <a:lnTo>
                                    <a:pt x="1735" y="307"/>
                                  </a:lnTo>
                                  <a:lnTo>
                                    <a:pt x="1735" y="0"/>
                                  </a:lnTo>
                                  <a:lnTo>
                                    <a:pt x="0" y="0"/>
                                  </a:lnTo>
                                  <a:lnTo>
                                    <a:pt x="0" y="307"/>
                                  </a:lnTo>
                                  <a:close/>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21" name="Group 3667"/>
                        <wpg:cNvGrpSpPr>
                          <a:grpSpLocks/>
                        </wpg:cNvGrpSpPr>
                        <wpg:grpSpPr bwMode="auto">
                          <a:xfrm>
                            <a:off x="1859" y="-2219"/>
                            <a:ext cx="1693" cy="2"/>
                            <a:chOff x="1859" y="-2219"/>
                            <a:chExt cx="1693" cy="2"/>
                          </a:xfrm>
                        </wpg:grpSpPr>
                        <wps:wsp>
                          <wps:cNvPr id="3722" name="Freeform 3668"/>
                          <wps:cNvSpPr>
                            <a:spLocks/>
                          </wps:cNvSpPr>
                          <wps:spPr bwMode="auto">
                            <a:xfrm>
                              <a:off x="1859" y="-2219"/>
                              <a:ext cx="1693" cy="2"/>
                            </a:xfrm>
                            <a:custGeom>
                              <a:avLst/>
                              <a:gdLst>
                                <a:gd name="T0" fmla="+- 0 1859 1859"/>
                                <a:gd name="T1" fmla="*/ T0 w 1693"/>
                                <a:gd name="T2" fmla="+- 0 3552 1859"/>
                                <a:gd name="T3" fmla="*/ T2 w 1693"/>
                              </a:gdLst>
                              <a:ahLst/>
                              <a:cxnLst>
                                <a:cxn ang="0">
                                  <a:pos x="T1" y="0"/>
                                </a:cxn>
                                <a:cxn ang="0">
                                  <a:pos x="T3" y="0"/>
                                </a:cxn>
                              </a:cxnLst>
                              <a:rect l="0" t="0" r="r" b="b"/>
                              <a:pathLst>
                                <a:path w="1693">
                                  <a:moveTo>
                                    <a:pt x="0" y="0"/>
                                  </a:moveTo>
                                  <a:lnTo>
                                    <a:pt x="1693"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23" name="Group 3665"/>
                        <wpg:cNvGrpSpPr>
                          <a:grpSpLocks/>
                        </wpg:cNvGrpSpPr>
                        <wpg:grpSpPr bwMode="auto">
                          <a:xfrm>
                            <a:off x="2705" y="-3782"/>
                            <a:ext cx="2" cy="1343"/>
                            <a:chOff x="2705" y="-3782"/>
                            <a:chExt cx="2" cy="1343"/>
                          </a:xfrm>
                        </wpg:grpSpPr>
                        <wps:wsp>
                          <wps:cNvPr id="3724" name="Freeform 3666"/>
                          <wps:cNvSpPr>
                            <a:spLocks/>
                          </wps:cNvSpPr>
                          <wps:spPr bwMode="auto">
                            <a:xfrm>
                              <a:off x="2705" y="-3782"/>
                              <a:ext cx="2" cy="1343"/>
                            </a:xfrm>
                            <a:custGeom>
                              <a:avLst/>
                              <a:gdLst>
                                <a:gd name="T0" fmla="+- 0 -3782 -3782"/>
                                <a:gd name="T1" fmla="*/ -3782 h 1343"/>
                                <a:gd name="T2" fmla="+- 0 -2439 -3782"/>
                                <a:gd name="T3" fmla="*/ -2439 h 1343"/>
                              </a:gdLst>
                              <a:ahLst/>
                              <a:cxnLst>
                                <a:cxn ang="0">
                                  <a:pos x="0" y="T1"/>
                                </a:cxn>
                                <a:cxn ang="0">
                                  <a:pos x="0" y="T3"/>
                                </a:cxn>
                              </a:cxnLst>
                              <a:rect l="0" t="0" r="r" b="b"/>
                              <a:pathLst>
                                <a:path h="1343">
                                  <a:moveTo>
                                    <a:pt x="0" y="0"/>
                                  </a:moveTo>
                                  <a:lnTo>
                                    <a:pt x="0" y="1343"/>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25" name="Group 3663"/>
                        <wpg:cNvGrpSpPr>
                          <a:grpSpLocks/>
                        </wpg:cNvGrpSpPr>
                        <wpg:grpSpPr bwMode="auto">
                          <a:xfrm>
                            <a:off x="3563" y="-1093"/>
                            <a:ext cx="191" cy="229"/>
                            <a:chOff x="3563" y="-1093"/>
                            <a:chExt cx="191" cy="229"/>
                          </a:xfrm>
                        </wpg:grpSpPr>
                        <wps:wsp>
                          <wps:cNvPr id="3726" name="Freeform 3664"/>
                          <wps:cNvSpPr>
                            <a:spLocks/>
                          </wps:cNvSpPr>
                          <wps:spPr bwMode="auto">
                            <a:xfrm>
                              <a:off x="3563" y="-1093"/>
                              <a:ext cx="191" cy="229"/>
                            </a:xfrm>
                            <a:custGeom>
                              <a:avLst/>
                              <a:gdLst>
                                <a:gd name="T0" fmla="+- 0 3754 3563"/>
                                <a:gd name="T1" fmla="*/ T0 w 191"/>
                                <a:gd name="T2" fmla="+- 0 -864 -1093"/>
                                <a:gd name="T3" fmla="*/ -864 h 229"/>
                                <a:gd name="T4" fmla="+- 0 3563 3563"/>
                                <a:gd name="T5" fmla="*/ T4 w 191"/>
                                <a:gd name="T6" fmla="+- 0 -1093 -1093"/>
                                <a:gd name="T7" fmla="*/ -1093 h 229"/>
                                <a:gd name="T8" fmla="+- 0 3563 3563"/>
                                <a:gd name="T9" fmla="*/ T8 w 191"/>
                                <a:gd name="T10" fmla="+- 0 -864 -1093"/>
                                <a:gd name="T11" fmla="*/ -864 h 229"/>
                                <a:gd name="T12" fmla="+- 0 3754 3563"/>
                                <a:gd name="T13" fmla="*/ T12 w 191"/>
                                <a:gd name="T14" fmla="+- 0 -864 -1093"/>
                                <a:gd name="T15" fmla="*/ -864 h 229"/>
                              </a:gdLst>
                              <a:ahLst/>
                              <a:cxnLst>
                                <a:cxn ang="0">
                                  <a:pos x="T1" y="T3"/>
                                </a:cxn>
                                <a:cxn ang="0">
                                  <a:pos x="T5" y="T7"/>
                                </a:cxn>
                                <a:cxn ang="0">
                                  <a:pos x="T9" y="T11"/>
                                </a:cxn>
                                <a:cxn ang="0">
                                  <a:pos x="T13" y="T15"/>
                                </a:cxn>
                              </a:cxnLst>
                              <a:rect l="0" t="0" r="r" b="b"/>
                              <a:pathLst>
                                <a:path w="191" h="229">
                                  <a:moveTo>
                                    <a:pt x="191" y="229"/>
                                  </a:moveTo>
                                  <a:lnTo>
                                    <a:pt x="0" y="0"/>
                                  </a:lnTo>
                                  <a:lnTo>
                                    <a:pt x="0" y="229"/>
                                  </a:lnTo>
                                  <a:lnTo>
                                    <a:pt x="191" y="229"/>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27" name="Group 3661"/>
                        <wpg:cNvGrpSpPr>
                          <a:grpSpLocks/>
                        </wpg:cNvGrpSpPr>
                        <wpg:grpSpPr bwMode="auto">
                          <a:xfrm>
                            <a:off x="1986" y="-1093"/>
                            <a:ext cx="1768" cy="763"/>
                            <a:chOff x="1986" y="-1093"/>
                            <a:chExt cx="1768" cy="763"/>
                          </a:xfrm>
                        </wpg:grpSpPr>
                        <wps:wsp>
                          <wps:cNvPr id="3728" name="Freeform 3662"/>
                          <wps:cNvSpPr>
                            <a:spLocks/>
                          </wps:cNvSpPr>
                          <wps:spPr bwMode="auto">
                            <a:xfrm>
                              <a:off x="1986" y="-1093"/>
                              <a:ext cx="1768" cy="763"/>
                            </a:xfrm>
                            <a:custGeom>
                              <a:avLst/>
                              <a:gdLst>
                                <a:gd name="T0" fmla="+- 0 1986 1986"/>
                                <a:gd name="T1" fmla="*/ T0 w 1768"/>
                                <a:gd name="T2" fmla="+- 0 -329 -1093"/>
                                <a:gd name="T3" fmla="*/ -329 h 763"/>
                                <a:gd name="T4" fmla="+- 0 3754 1986"/>
                                <a:gd name="T5" fmla="*/ T4 w 1768"/>
                                <a:gd name="T6" fmla="+- 0 -329 -1093"/>
                                <a:gd name="T7" fmla="*/ -329 h 763"/>
                                <a:gd name="T8" fmla="+- 0 3754 1986"/>
                                <a:gd name="T9" fmla="*/ T8 w 1768"/>
                                <a:gd name="T10" fmla="+- 0 -864 -1093"/>
                                <a:gd name="T11" fmla="*/ -864 h 763"/>
                                <a:gd name="T12" fmla="+- 0 3563 1986"/>
                                <a:gd name="T13" fmla="*/ T12 w 1768"/>
                                <a:gd name="T14" fmla="+- 0 -864 -1093"/>
                                <a:gd name="T15" fmla="*/ -864 h 763"/>
                                <a:gd name="T16" fmla="+- 0 3563 1986"/>
                                <a:gd name="T17" fmla="*/ T16 w 1768"/>
                                <a:gd name="T18" fmla="+- 0 -1093 -1093"/>
                                <a:gd name="T19" fmla="*/ -1093 h 763"/>
                                <a:gd name="T20" fmla="+- 0 1986 1986"/>
                                <a:gd name="T21" fmla="*/ T20 w 1768"/>
                                <a:gd name="T22" fmla="+- 0 -1093 -1093"/>
                                <a:gd name="T23" fmla="*/ -1093 h 763"/>
                                <a:gd name="T24" fmla="+- 0 1986 1986"/>
                                <a:gd name="T25" fmla="*/ T24 w 1768"/>
                                <a:gd name="T26" fmla="+- 0 -329 -1093"/>
                                <a:gd name="T27" fmla="*/ -329 h 763"/>
                              </a:gdLst>
                              <a:ahLst/>
                              <a:cxnLst>
                                <a:cxn ang="0">
                                  <a:pos x="T1" y="T3"/>
                                </a:cxn>
                                <a:cxn ang="0">
                                  <a:pos x="T5" y="T7"/>
                                </a:cxn>
                                <a:cxn ang="0">
                                  <a:pos x="T9" y="T11"/>
                                </a:cxn>
                                <a:cxn ang="0">
                                  <a:pos x="T13" y="T15"/>
                                </a:cxn>
                                <a:cxn ang="0">
                                  <a:pos x="T17" y="T19"/>
                                </a:cxn>
                                <a:cxn ang="0">
                                  <a:pos x="T21" y="T23"/>
                                </a:cxn>
                                <a:cxn ang="0">
                                  <a:pos x="T25" y="T27"/>
                                </a:cxn>
                              </a:cxnLst>
                              <a:rect l="0" t="0" r="r" b="b"/>
                              <a:pathLst>
                                <a:path w="1768" h="763">
                                  <a:moveTo>
                                    <a:pt x="0" y="764"/>
                                  </a:moveTo>
                                  <a:lnTo>
                                    <a:pt x="1768" y="764"/>
                                  </a:lnTo>
                                  <a:lnTo>
                                    <a:pt x="1768" y="229"/>
                                  </a:lnTo>
                                  <a:lnTo>
                                    <a:pt x="1577" y="229"/>
                                  </a:lnTo>
                                  <a:lnTo>
                                    <a:pt x="1577" y="0"/>
                                  </a:lnTo>
                                  <a:lnTo>
                                    <a:pt x="0" y="0"/>
                                  </a:lnTo>
                                  <a:lnTo>
                                    <a:pt x="0" y="764"/>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29" name="Group 3659"/>
                        <wpg:cNvGrpSpPr>
                          <a:grpSpLocks/>
                        </wpg:cNvGrpSpPr>
                        <wpg:grpSpPr bwMode="auto">
                          <a:xfrm>
                            <a:off x="2787" y="-2132"/>
                            <a:ext cx="2" cy="1040"/>
                            <a:chOff x="2787" y="-2132"/>
                            <a:chExt cx="2" cy="1040"/>
                          </a:xfrm>
                        </wpg:grpSpPr>
                        <wps:wsp>
                          <wps:cNvPr id="3730" name="Freeform 3660"/>
                          <wps:cNvSpPr>
                            <a:spLocks/>
                          </wps:cNvSpPr>
                          <wps:spPr bwMode="auto">
                            <a:xfrm>
                              <a:off x="2787" y="-2132"/>
                              <a:ext cx="2" cy="1040"/>
                            </a:xfrm>
                            <a:custGeom>
                              <a:avLst/>
                              <a:gdLst>
                                <a:gd name="T0" fmla="+- 0 -2132 -2132"/>
                                <a:gd name="T1" fmla="*/ -2132 h 1040"/>
                                <a:gd name="T2" fmla="+- 0 -1093 -2132"/>
                                <a:gd name="T3" fmla="*/ -1093 h 1040"/>
                              </a:gdLst>
                              <a:ahLst/>
                              <a:cxnLst>
                                <a:cxn ang="0">
                                  <a:pos x="0" y="T1"/>
                                </a:cxn>
                                <a:cxn ang="0">
                                  <a:pos x="0" y="T3"/>
                                </a:cxn>
                              </a:cxnLst>
                              <a:rect l="0" t="0" r="r" b="b"/>
                              <a:pathLst>
                                <a:path h="1040">
                                  <a:moveTo>
                                    <a:pt x="0" y="0"/>
                                  </a:moveTo>
                                  <a:lnTo>
                                    <a:pt x="0" y="1039"/>
                                  </a:lnTo>
                                </a:path>
                              </a:pathLst>
                            </a:custGeom>
                            <a:noFill/>
                            <a:ln w="1041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31" name="Group 3657"/>
                        <wpg:cNvGrpSpPr>
                          <a:grpSpLocks/>
                        </wpg:cNvGrpSpPr>
                        <wpg:grpSpPr bwMode="auto">
                          <a:xfrm>
                            <a:off x="4961" y="-2763"/>
                            <a:ext cx="190" cy="96"/>
                            <a:chOff x="4961" y="-2763"/>
                            <a:chExt cx="190" cy="96"/>
                          </a:xfrm>
                        </wpg:grpSpPr>
                        <wps:wsp>
                          <wps:cNvPr id="3732" name="Freeform 3658"/>
                          <wps:cNvSpPr>
                            <a:spLocks/>
                          </wps:cNvSpPr>
                          <wps:spPr bwMode="auto">
                            <a:xfrm>
                              <a:off x="4961" y="-2763"/>
                              <a:ext cx="190" cy="96"/>
                            </a:xfrm>
                            <a:custGeom>
                              <a:avLst/>
                              <a:gdLst>
                                <a:gd name="T0" fmla="+- 0 4961 4961"/>
                                <a:gd name="T1" fmla="*/ T0 w 190"/>
                                <a:gd name="T2" fmla="+- 0 -2668 -2763"/>
                                <a:gd name="T3" fmla="*/ -2668 h 96"/>
                                <a:gd name="T4" fmla="+- 0 5151 4961"/>
                                <a:gd name="T5" fmla="*/ T4 w 190"/>
                                <a:gd name="T6" fmla="+- 0 -2668 -2763"/>
                                <a:gd name="T7" fmla="*/ -2668 h 96"/>
                                <a:gd name="T8" fmla="+- 0 5037 4961"/>
                                <a:gd name="T9" fmla="*/ T8 w 190"/>
                                <a:gd name="T10" fmla="+- 0 -2763 -2763"/>
                                <a:gd name="T11" fmla="*/ -2763 h 96"/>
                              </a:gdLst>
                              <a:ahLst/>
                              <a:cxnLst>
                                <a:cxn ang="0">
                                  <a:pos x="T1" y="T3"/>
                                </a:cxn>
                                <a:cxn ang="0">
                                  <a:pos x="T5" y="T7"/>
                                </a:cxn>
                                <a:cxn ang="0">
                                  <a:pos x="T9" y="T11"/>
                                </a:cxn>
                              </a:cxnLst>
                              <a:rect l="0" t="0" r="r" b="b"/>
                              <a:pathLst>
                                <a:path w="190" h="96">
                                  <a:moveTo>
                                    <a:pt x="0" y="95"/>
                                  </a:moveTo>
                                  <a:lnTo>
                                    <a:pt x="190" y="95"/>
                                  </a:lnTo>
                                  <a:lnTo>
                                    <a:pt x="76"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33" name="Group 3655"/>
                        <wpg:cNvGrpSpPr>
                          <a:grpSpLocks/>
                        </wpg:cNvGrpSpPr>
                        <wpg:grpSpPr bwMode="auto">
                          <a:xfrm>
                            <a:off x="3573" y="-2286"/>
                            <a:ext cx="2228" cy="2"/>
                            <a:chOff x="3573" y="-2286"/>
                            <a:chExt cx="2228" cy="2"/>
                          </a:xfrm>
                        </wpg:grpSpPr>
                        <wps:wsp>
                          <wps:cNvPr id="3734" name="Freeform 3656"/>
                          <wps:cNvSpPr>
                            <a:spLocks/>
                          </wps:cNvSpPr>
                          <wps:spPr bwMode="auto">
                            <a:xfrm>
                              <a:off x="3573" y="-2286"/>
                              <a:ext cx="2228" cy="2"/>
                            </a:xfrm>
                            <a:custGeom>
                              <a:avLst/>
                              <a:gdLst>
                                <a:gd name="T0" fmla="+- 0 3573 3573"/>
                                <a:gd name="T1" fmla="*/ T0 w 2228"/>
                                <a:gd name="T2" fmla="+- 0 5801 3573"/>
                                <a:gd name="T3" fmla="*/ T2 w 2228"/>
                              </a:gdLst>
                              <a:ahLst/>
                              <a:cxnLst>
                                <a:cxn ang="0">
                                  <a:pos x="T1" y="0"/>
                                </a:cxn>
                                <a:cxn ang="0">
                                  <a:pos x="T3" y="0"/>
                                </a:cxn>
                              </a:cxnLst>
                              <a:rect l="0" t="0" r="r" b="b"/>
                              <a:pathLst>
                                <a:path w="2228">
                                  <a:moveTo>
                                    <a:pt x="0" y="0"/>
                                  </a:moveTo>
                                  <a:lnTo>
                                    <a:pt x="2228"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35" name="Group 3653"/>
                        <wpg:cNvGrpSpPr>
                          <a:grpSpLocks/>
                        </wpg:cNvGrpSpPr>
                        <wpg:grpSpPr bwMode="auto">
                          <a:xfrm>
                            <a:off x="3009" y="-5468"/>
                            <a:ext cx="95" cy="82"/>
                            <a:chOff x="3009" y="-5468"/>
                            <a:chExt cx="95" cy="82"/>
                          </a:xfrm>
                        </wpg:grpSpPr>
                        <wps:wsp>
                          <wps:cNvPr id="3736" name="Freeform 3654"/>
                          <wps:cNvSpPr>
                            <a:spLocks/>
                          </wps:cNvSpPr>
                          <wps:spPr bwMode="auto">
                            <a:xfrm>
                              <a:off x="3009" y="-5468"/>
                              <a:ext cx="95" cy="82"/>
                            </a:xfrm>
                            <a:custGeom>
                              <a:avLst/>
                              <a:gdLst>
                                <a:gd name="T0" fmla="+- 0 3104 3009"/>
                                <a:gd name="T1" fmla="*/ T0 w 95"/>
                                <a:gd name="T2" fmla="+- 0 -5468 -5468"/>
                                <a:gd name="T3" fmla="*/ -5468 h 82"/>
                                <a:gd name="T4" fmla="+- 0 3009 3009"/>
                                <a:gd name="T5" fmla="*/ T4 w 95"/>
                                <a:gd name="T6" fmla="+- 0 -5468 -5468"/>
                                <a:gd name="T7" fmla="*/ -5468 h 82"/>
                                <a:gd name="T8" fmla="+- 0 3057 3009"/>
                                <a:gd name="T9" fmla="*/ T8 w 95"/>
                                <a:gd name="T10" fmla="+- 0 -5386 -5468"/>
                                <a:gd name="T11" fmla="*/ -5386 h 82"/>
                                <a:gd name="T12" fmla="+- 0 3104 3009"/>
                                <a:gd name="T13" fmla="*/ T12 w 95"/>
                                <a:gd name="T14" fmla="+- 0 -5468 -5468"/>
                                <a:gd name="T15" fmla="*/ -5468 h 82"/>
                              </a:gdLst>
                              <a:ahLst/>
                              <a:cxnLst>
                                <a:cxn ang="0">
                                  <a:pos x="T1" y="T3"/>
                                </a:cxn>
                                <a:cxn ang="0">
                                  <a:pos x="T5" y="T7"/>
                                </a:cxn>
                                <a:cxn ang="0">
                                  <a:pos x="T9" y="T11"/>
                                </a:cxn>
                                <a:cxn ang="0">
                                  <a:pos x="T13" y="T15"/>
                                </a:cxn>
                              </a:cxnLst>
                              <a:rect l="0" t="0" r="r" b="b"/>
                              <a:pathLst>
                                <a:path w="95" h="82">
                                  <a:moveTo>
                                    <a:pt x="95" y="0"/>
                                  </a:moveTo>
                                  <a:lnTo>
                                    <a:pt x="0" y="0"/>
                                  </a:lnTo>
                                  <a:lnTo>
                                    <a:pt x="48" y="82"/>
                                  </a:lnTo>
                                  <a:lnTo>
                                    <a:pt x="9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37" name="Group 3651"/>
                        <wpg:cNvGrpSpPr>
                          <a:grpSpLocks/>
                        </wpg:cNvGrpSpPr>
                        <wpg:grpSpPr bwMode="auto">
                          <a:xfrm>
                            <a:off x="3009" y="-5468"/>
                            <a:ext cx="95" cy="82"/>
                            <a:chOff x="3009" y="-5468"/>
                            <a:chExt cx="95" cy="82"/>
                          </a:xfrm>
                        </wpg:grpSpPr>
                        <wps:wsp>
                          <wps:cNvPr id="3738" name="Freeform 3652"/>
                          <wps:cNvSpPr>
                            <a:spLocks/>
                          </wps:cNvSpPr>
                          <wps:spPr bwMode="auto">
                            <a:xfrm>
                              <a:off x="3009" y="-5468"/>
                              <a:ext cx="95" cy="82"/>
                            </a:xfrm>
                            <a:custGeom>
                              <a:avLst/>
                              <a:gdLst>
                                <a:gd name="T0" fmla="+- 0 3057 3009"/>
                                <a:gd name="T1" fmla="*/ T0 w 95"/>
                                <a:gd name="T2" fmla="+- 0 -5386 -5468"/>
                                <a:gd name="T3" fmla="*/ -5386 h 82"/>
                                <a:gd name="T4" fmla="+- 0 3009 3009"/>
                                <a:gd name="T5" fmla="*/ T4 w 95"/>
                                <a:gd name="T6" fmla="+- 0 -5468 -5468"/>
                                <a:gd name="T7" fmla="*/ -5468 h 82"/>
                                <a:gd name="T8" fmla="+- 0 3104 3009"/>
                                <a:gd name="T9" fmla="*/ T8 w 95"/>
                                <a:gd name="T10" fmla="+- 0 -5468 -5468"/>
                                <a:gd name="T11" fmla="*/ -5468 h 82"/>
                                <a:gd name="T12" fmla="+- 0 3057 3009"/>
                                <a:gd name="T13" fmla="*/ T12 w 95"/>
                                <a:gd name="T14" fmla="+- 0 -5386 -5468"/>
                                <a:gd name="T15" fmla="*/ -5386 h 82"/>
                              </a:gdLst>
                              <a:ahLst/>
                              <a:cxnLst>
                                <a:cxn ang="0">
                                  <a:pos x="T1" y="T3"/>
                                </a:cxn>
                                <a:cxn ang="0">
                                  <a:pos x="T5" y="T7"/>
                                </a:cxn>
                                <a:cxn ang="0">
                                  <a:pos x="T9" y="T11"/>
                                </a:cxn>
                                <a:cxn ang="0">
                                  <a:pos x="T13" y="T15"/>
                                </a:cxn>
                              </a:cxnLst>
                              <a:rect l="0" t="0" r="r" b="b"/>
                              <a:pathLst>
                                <a:path w="95" h="82">
                                  <a:moveTo>
                                    <a:pt x="48" y="82"/>
                                  </a:moveTo>
                                  <a:lnTo>
                                    <a:pt x="0" y="0"/>
                                  </a:lnTo>
                                  <a:lnTo>
                                    <a:pt x="95" y="0"/>
                                  </a:lnTo>
                                  <a:lnTo>
                                    <a:pt x="48" y="82"/>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39" name="Group 3649"/>
                        <wpg:cNvGrpSpPr>
                          <a:grpSpLocks/>
                        </wpg:cNvGrpSpPr>
                        <wpg:grpSpPr bwMode="auto">
                          <a:xfrm>
                            <a:off x="3009" y="-5468"/>
                            <a:ext cx="48" cy="82"/>
                            <a:chOff x="3009" y="-5468"/>
                            <a:chExt cx="48" cy="82"/>
                          </a:xfrm>
                        </wpg:grpSpPr>
                        <wps:wsp>
                          <wps:cNvPr id="3740" name="Freeform 3650"/>
                          <wps:cNvSpPr>
                            <a:spLocks/>
                          </wps:cNvSpPr>
                          <wps:spPr bwMode="auto">
                            <a:xfrm>
                              <a:off x="3009" y="-5468"/>
                              <a:ext cx="48" cy="82"/>
                            </a:xfrm>
                            <a:custGeom>
                              <a:avLst/>
                              <a:gdLst>
                                <a:gd name="T0" fmla="+- 0 3009 3009"/>
                                <a:gd name="T1" fmla="*/ T0 w 48"/>
                                <a:gd name="T2" fmla="+- 0 -5468 -5468"/>
                                <a:gd name="T3" fmla="*/ -5468 h 82"/>
                                <a:gd name="T4" fmla="+- 0 3057 3009"/>
                                <a:gd name="T5" fmla="*/ T4 w 48"/>
                                <a:gd name="T6" fmla="+- 0 -5386 -5468"/>
                                <a:gd name="T7" fmla="*/ -5386 h 82"/>
                              </a:gdLst>
                              <a:ahLst/>
                              <a:cxnLst>
                                <a:cxn ang="0">
                                  <a:pos x="T1" y="T3"/>
                                </a:cxn>
                                <a:cxn ang="0">
                                  <a:pos x="T5" y="T7"/>
                                </a:cxn>
                              </a:cxnLst>
                              <a:rect l="0" t="0" r="r" b="b"/>
                              <a:pathLst>
                                <a:path w="48" h="82">
                                  <a:moveTo>
                                    <a:pt x="0" y="0"/>
                                  </a:moveTo>
                                  <a:lnTo>
                                    <a:pt x="48" y="82"/>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41" name="Group 3647"/>
                        <wpg:cNvGrpSpPr>
                          <a:grpSpLocks/>
                        </wpg:cNvGrpSpPr>
                        <wpg:grpSpPr bwMode="auto">
                          <a:xfrm>
                            <a:off x="3057" y="-5600"/>
                            <a:ext cx="2" cy="132"/>
                            <a:chOff x="3057" y="-5600"/>
                            <a:chExt cx="2" cy="132"/>
                          </a:xfrm>
                        </wpg:grpSpPr>
                        <wps:wsp>
                          <wps:cNvPr id="3742" name="Freeform 3648"/>
                          <wps:cNvSpPr>
                            <a:spLocks/>
                          </wps:cNvSpPr>
                          <wps:spPr bwMode="auto">
                            <a:xfrm>
                              <a:off x="3057" y="-5600"/>
                              <a:ext cx="2" cy="132"/>
                            </a:xfrm>
                            <a:custGeom>
                              <a:avLst/>
                              <a:gdLst>
                                <a:gd name="T0" fmla="+- 0 -5468 -5600"/>
                                <a:gd name="T1" fmla="*/ -5468 h 132"/>
                                <a:gd name="T2" fmla="+- 0 -5600 -5600"/>
                                <a:gd name="T3" fmla="*/ -5600 h 132"/>
                              </a:gdLst>
                              <a:ahLst/>
                              <a:cxnLst>
                                <a:cxn ang="0">
                                  <a:pos x="0" y="T1"/>
                                </a:cxn>
                                <a:cxn ang="0">
                                  <a:pos x="0" y="T3"/>
                                </a:cxn>
                              </a:cxnLst>
                              <a:rect l="0" t="0" r="r" b="b"/>
                              <a:pathLst>
                                <a:path h="132">
                                  <a:moveTo>
                                    <a:pt x="0" y="132"/>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43" name="Group 3645"/>
                        <wpg:cNvGrpSpPr>
                          <a:grpSpLocks/>
                        </wpg:cNvGrpSpPr>
                        <wpg:grpSpPr bwMode="auto">
                          <a:xfrm>
                            <a:off x="5681" y="-5402"/>
                            <a:ext cx="97" cy="191"/>
                            <a:chOff x="5681" y="-5402"/>
                            <a:chExt cx="97" cy="191"/>
                          </a:xfrm>
                        </wpg:grpSpPr>
                        <wps:wsp>
                          <wps:cNvPr id="3744" name="Freeform 3646"/>
                          <wps:cNvSpPr>
                            <a:spLocks/>
                          </wps:cNvSpPr>
                          <wps:spPr bwMode="auto">
                            <a:xfrm>
                              <a:off x="5681" y="-5402"/>
                              <a:ext cx="97" cy="191"/>
                            </a:xfrm>
                            <a:custGeom>
                              <a:avLst/>
                              <a:gdLst>
                                <a:gd name="T0" fmla="+- 0 5681 5681"/>
                                <a:gd name="T1" fmla="*/ T0 w 97"/>
                                <a:gd name="T2" fmla="+- 0 -5402 -5402"/>
                                <a:gd name="T3" fmla="*/ -5402 h 191"/>
                                <a:gd name="T4" fmla="+- 0 5686 5681"/>
                                <a:gd name="T5" fmla="*/ T4 w 97"/>
                                <a:gd name="T6" fmla="+- 0 -5211 -5402"/>
                                <a:gd name="T7" fmla="*/ -5211 h 191"/>
                                <a:gd name="T8" fmla="+- 0 5778 5681"/>
                                <a:gd name="T9" fmla="*/ T8 w 97"/>
                                <a:gd name="T10" fmla="+- 0 -5328 -5402"/>
                                <a:gd name="T11" fmla="*/ -5328 h 191"/>
                              </a:gdLst>
                              <a:ahLst/>
                              <a:cxnLst>
                                <a:cxn ang="0">
                                  <a:pos x="T1" y="T3"/>
                                </a:cxn>
                                <a:cxn ang="0">
                                  <a:pos x="T5" y="T7"/>
                                </a:cxn>
                                <a:cxn ang="0">
                                  <a:pos x="T9" y="T11"/>
                                </a:cxn>
                              </a:cxnLst>
                              <a:rect l="0" t="0" r="r" b="b"/>
                              <a:pathLst>
                                <a:path w="97" h="191">
                                  <a:moveTo>
                                    <a:pt x="0" y="0"/>
                                  </a:moveTo>
                                  <a:lnTo>
                                    <a:pt x="5" y="191"/>
                                  </a:lnTo>
                                  <a:lnTo>
                                    <a:pt x="97" y="74"/>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45" name="Group 3643"/>
                        <wpg:cNvGrpSpPr>
                          <a:grpSpLocks/>
                        </wpg:cNvGrpSpPr>
                        <wpg:grpSpPr bwMode="auto">
                          <a:xfrm>
                            <a:off x="5663" y="-4286"/>
                            <a:ext cx="95" cy="84"/>
                            <a:chOff x="5663" y="-4286"/>
                            <a:chExt cx="95" cy="84"/>
                          </a:xfrm>
                        </wpg:grpSpPr>
                        <wps:wsp>
                          <wps:cNvPr id="3746" name="Freeform 3644"/>
                          <wps:cNvSpPr>
                            <a:spLocks/>
                          </wps:cNvSpPr>
                          <wps:spPr bwMode="auto">
                            <a:xfrm>
                              <a:off x="5663" y="-4286"/>
                              <a:ext cx="95" cy="84"/>
                            </a:xfrm>
                            <a:custGeom>
                              <a:avLst/>
                              <a:gdLst>
                                <a:gd name="T0" fmla="+- 0 5758 5663"/>
                                <a:gd name="T1" fmla="*/ T0 w 95"/>
                                <a:gd name="T2" fmla="+- 0 -4286 -4286"/>
                                <a:gd name="T3" fmla="*/ -4286 h 84"/>
                                <a:gd name="T4" fmla="+- 0 5663 5663"/>
                                <a:gd name="T5" fmla="*/ T4 w 95"/>
                                <a:gd name="T6" fmla="+- 0 -4282 -4286"/>
                                <a:gd name="T7" fmla="*/ -4282 h 84"/>
                                <a:gd name="T8" fmla="+- 0 5714 5663"/>
                                <a:gd name="T9" fmla="*/ T8 w 95"/>
                                <a:gd name="T10" fmla="+- 0 -4202 -4286"/>
                                <a:gd name="T11" fmla="*/ -4202 h 84"/>
                                <a:gd name="T12" fmla="+- 0 5758 5663"/>
                                <a:gd name="T13" fmla="*/ T12 w 95"/>
                                <a:gd name="T14" fmla="+- 0 -4286 -4286"/>
                                <a:gd name="T15" fmla="*/ -4286 h 84"/>
                              </a:gdLst>
                              <a:ahLst/>
                              <a:cxnLst>
                                <a:cxn ang="0">
                                  <a:pos x="T1" y="T3"/>
                                </a:cxn>
                                <a:cxn ang="0">
                                  <a:pos x="T5" y="T7"/>
                                </a:cxn>
                                <a:cxn ang="0">
                                  <a:pos x="T9" y="T11"/>
                                </a:cxn>
                                <a:cxn ang="0">
                                  <a:pos x="T13" y="T15"/>
                                </a:cxn>
                              </a:cxnLst>
                              <a:rect l="0" t="0" r="r" b="b"/>
                              <a:pathLst>
                                <a:path w="95" h="84">
                                  <a:moveTo>
                                    <a:pt x="95" y="0"/>
                                  </a:moveTo>
                                  <a:lnTo>
                                    <a:pt x="0" y="4"/>
                                  </a:lnTo>
                                  <a:lnTo>
                                    <a:pt x="51" y="84"/>
                                  </a:lnTo>
                                  <a:lnTo>
                                    <a:pt x="9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47" name="Group 3641"/>
                        <wpg:cNvGrpSpPr>
                          <a:grpSpLocks/>
                        </wpg:cNvGrpSpPr>
                        <wpg:grpSpPr bwMode="auto">
                          <a:xfrm>
                            <a:off x="5663" y="-4286"/>
                            <a:ext cx="95" cy="84"/>
                            <a:chOff x="5663" y="-4286"/>
                            <a:chExt cx="95" cy="84"/>
                          </a:xfrm>
                        </wpg:grpSpPr>
                        <wps:wsp>
                          <wps:cNvPr id="3748" name="Freeform 3642"/>
                          <wps:cNvSpPr>
                            <a:spLocks/>
                          </wps:cNvSpPr>
                          <wps:spPr bwMode="auto">
                            <a:xfrm>
                              <a:off x="5663" y="-4286"/>
                              <a:ext cx="95" cy="84"/>
                            </a:xfrm>
                            <a:custGeom>
                              <a:avLst/>
                              <a:gdLst>
                                <a:gd name="T0" fmla="+- 0 5714 5663"/>
                                <a:gd name="T1" fmla="*/ T0 w 95"/>
                                <a:gd name="T2" fmla="+- 0 -4202 -4286"/>
                                <a:gd name="T3" fmla="*/ -4202 h 84"/>
                                <a:gd name="T4" fmla="+- 0 5663 5663"/>
                                <a:gd name="T5" fmla="*/ T4 w 95"/>
                                <a:gd name="T6" fmla="+- 0 -4282 -4286"/>
                                <a:gd name="T7" fmla="*/ -4282 h 84"/>
                                <a:gd name="T8" fmla="+- 0 5758 5663"/>
                                <a:gd name="T9" fmla="*/ T8 w 95"/>
                                <a:gd name="T10" fmla="+- 0 -4286 -4286"/>
                                <a:gd name="T11" fmla="*/ -4286 h 84"/>
                                <a:gd name="T12" fmla="+- 0 5714 5663"/>
                                <a:gd name="T13" fmla="*/ T12 w 95"/>
                                <a:gd name="T14" fmla="+- 0 -4202 -4286"/>
                                <a:gd name="T15" fmla="*/ -4202 h 84"/>
                              </a:gdLst>
                              <a:ahLst/>
                              <a:cxnLst>
                                <a:cxn ang="0">
                                  <a:pos x="T1" y="T3"/>
                                </a:cxn>
                                <a:cxn ang="0">
                                  <a:pos x="T5" y="T7"/>
                                </a:cxn>
                                <a:cxn ang="0">
                                  <a:pos x="T9" y="T11"/>
                                </a:cxn>
                                <a:cxn ang="0">
                                  <a:pos x="T13" y="T15"/>
                                </a:cxn>
                              </a:cxnLst>
                              <a:rect l="0" t="0" r="r" b="b"/>
                              <a:pathLst>
                                <a:path w="95" h="84">
                                  <a:moveTo>
                                    <a:pt x="51" y="84"/>
                                  </a:moveTo>
                                  <a:lnTo>
                                    <a:pt x="0" y="4"/>
                                  </a:lnTo>
                                  <a:lnTo>
                                    <a:pt x="95" y="0"/>
                                  </a:lnTo>
                                  <a:lnTo>
                                    <a:pt x="51" y="84"/>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49" name="Group 3639"/>
                        <wpg:cNvGrpSpPr>
                          <a:grpSpLocks/>
                        </wpg:cNvGrpSpPr>
                        <wpg:grpSpPr bwMode="auto">
                          <a:xfrm>
                            <a:off x="5663" y="-4282"/>
                            <a:ext cx="51" cy="80"/>
                            <a:chOff x="5663" y="-4282"/>
                            <a:chExt cx="51" cy="80"/>
                          </a:xfrm>
                        </wpg:grpSpPr>
                        <wps:wsp>
                          <wps:cNvPr id="3750" name="Freeform 3640"/>
                          <wps:cNvSpPr>
                            <a:spLocks/>
                          </wps:cNvSpPr>
                          <wps:spPr bwMode="auto">
                            <a:xfrm>
                              <a:off x="5663" y="-4282"/>
                              <a:ext cx="51" cy="80"/>
                            </a:xfrm>
                            <a:custGeom>
                              <a:avLst/>
                              <a:gdLst>
                                <a:gd name="T0" fmla="+- 0 5663 5663"/>
                                <a:gd name="T1" fmla="*/ T0 w 51"/>
                                <a:gd name="T2" fmla="+- 0 -4282 -4282"/>
                                <a:gd name="T3" fmla="*/ -4282 h 80"/>
                                <a:gd name="T4" fmla="+- 0 5714 5663"/>
                                <a:gd name="T5" fmla="*/ T4 w 51"/>
                                <a:gd name="T6" fmla="+- 0 -4202 -4282"/>
                                <a:gd name="T7" fmla="*/ -4202 h 80"/>
                              </a:gdLst>
                              <a:ahLst/>
                              <a:cxnLst>
                                <a:cxn ang="0">
                                  <a:pos x="T1" y="T3"/>
                                </a:cxn>
                                <a:cxn ang="0">
                                  <a:pos x="T5" y="T7"/>
                                </a:cxn>
                              </a:cxnLst>
                              <a:rect l="0" t="0" r="r" b="b"/>
                              <a:pathLst>
                                <a:path w="51" h="80">
                                  <a:moveTo>
                                    <a:pt x="0" y="0"/>
                                  </a:moveTo>
                                  <a:lnTo>
                                    <a:pt x="51" y="8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51" name="Group 3637"/>
                        <wpg:cNvGrpSpPr>
                          <a:grpSpLocks/>
                        </wpg:cNvGrpSpPr>
                        <wpg:grpSpPr bwMode="auto">
                          <a:xfrm>
                            <a:off x="5706" y="-4416"/>
                            <a:ext cx="5" cy="132"/>
                            <a:chOff x="5706" y="-4416"/>
                            <a:chExt cx="5" cy="132"/>
                          </a:xfrm>
                        </wpg:grpSpPr>
                        <wps:wsp>
                          <wps:cNvPr id="3752" name="Freeform 3638"/>
                          <wps:cNvSpPr>
                            <a:spLocks/>
                          </wps:cNvSpPr>
                          <wps:spPr bwMode="auto">
                            <a:xfrm>
                              <a:off x="5706" y="-4416"/>
                              <a:ext cx="5" cy="132"/>
                            </a:xfrm>
                            <a:custGeom>
                              <a:avLst/>
                              <a:gdLst>
                                <a:gd name="T0" fmla="+- 0 5710 5706"/>
                                <a:gd name="T1" fmla="*/ T0 w 5"/>
                                <a:gd name="T2" fmla="+- 0 -4284 -4416"/>
                                <a:gd name="T3" fmla="*/ -4284 h 132"/>
                                <a:gd name="T4" fmla="+- 0 5706 5706"/>
                                <a:gd name="T5" fmla="*/ T4 w 5"/>
                                <a:gd name="T6" fmla="+- 0 -4416 -4416"/>
                                <a:gd name="T7" fmla="*/ -4416 h 132"/>
                              </a:gdLst>
                              <a:ahLst/>
                              <a:cxnLst>
                                <a:cxn ang="0">
                                  <a:pos x="T1" y="T3"/>
                                </a:cxn>
                                <a:cxn ang="0">
                                  <a:pos x="T5" y="T7"/>
                                </a:cxn>
                              </a:cxnLst>
                              <a:rect l="0" t="0" r="r" b="b"/>
                              <a:pathLst>
                                <a:path w="5" h="132">
                                  <a:moveTo>
                                    <a:pt x="4" y="132"/>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53" name="Group 3635"/>
                        <wpg:cNvGrpSpPr>
                          <a:grpSpLocks/>
                        </wpg:cNvGrpSpPr>
                        <wpg:grpSpPr bwMode="auto">
                          <a:xfrm>
                            <a:off x="6587" y="-4359"/>
                            <a:ext cx="82" cy="95"/>
                            <a:chOff x="6587" y="-4359"/>
                            <a:chExt cx="82" cy="95"/>
                          </a:xfrm>
                        </wpg:grpSpPr>
                        <wps:wsp>
                          <wps:cNvPr id="3754" name="Freeform 3636"/>
                          <wps:cNvSpPr>
                            <a:spLocks/>
                          </wps:cNvSpPr>
                          <wps:spPr bwMode="auto">
                            <a:xfrm>
                              <a:off x="6587" y="-4359"/>
                              <a:ext cx="82" cy="95"/>
                            </a:xfrm>
                            <a:custGeom>
                              <a:avLst/>
                              <a:gdLst>
                                <a:gd name="T0" fmla="+- 0 6587 6587"/>
                                <a:gd name="T1" fmla="*/ T0 w 82"/>
                                <a:gd name="T2" fmla="+- 0 -4359 -4359"/>
                                <a:gd name="T3" fmla="*/ -4359 h 95"/>
                                <a:gd name="T4" fmla="+- 0 6587 6587"/>
                                <a:gd name="T5" fmla="*/ T4 w 82"/>
                                <a:gd name="T6" fmla="+- 0 -4264 -4359"/>
                                <a:gd name="T7" fmla="*/ -4264 h 95"/>
                                <a:gd name="T8" fmla="+- 0 6669 6587"/>
                                <a:gd name="T9" fmla="*/ T8 w 82"/>
                                <a:gd name="T10" fmla="+- 0 -4311 -4359"/>
                                <a:gd name="T11" fmla="*/ -4311 h 95"/>
                                <a:gd name="T12" fmla="+- 0 6587 6587"/>
                                <a:gd name="T13" fmla="*/ T12 w 82"/>
                                <a:gd name="T14" fmla="+- 0 -4359 -4359"/>
                                <a:gd name="T15" fmla="*/ -4359 h 95"/>
                              </a:gdLst>
                              <a:ahLst/>
                              <a:cxnLst>
                                <a:cxn ang="0">
                                  <a:pos x="T1" y="T3"/>
                                </a:cxn>
                                <a:cxn ang="0">
                                  <a:pos x="T5" y="T7"/>
                                </a:cxn>
                                <a:cxn ang="0">
                                  <a:pos x="T9" y="T11"/>
                                </a:cxn>
                                <a:cxn ang="0">
                                  <a:pos x="T13" y="T15"/>
                                </a:cxn>
                              </a:cxnLst>
                              <a:rect l="0" t="0" r="r" b="b"/>
                              <a:pathLst>
                                <a:path w="82" h="95">
                                  <a:moveTo>
                                    <a:pt x="0" y="0"/>
                                  </a:moveTo>
                                  <a:lnTo>
                                    <a:pt x="0" y="95"/>
                                  </a:lnTo>
                                  <a:lnTo>
                                    <a:pt x="82" y="4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55" name="Group 3633"/>
                        <wpg:cNvGrpSpPr>
                          <a:grpSpLocks/>
                        </wpg:cNvGrpSpPr>
                        <wpg:grpSpPr bwMode="auto">
                          <a:xfrm>
                            <a:off x="6587" y="-4359"/>
                            <a:ext cx="82" cy="95"/>
                            <a:chOff x="6587" y="-4359"/>
                            <a:chExt cx="82" cy="95"/>
                          </a:xfrm>
                        </wpg:grpSpPr>
                        <wps:wsp>
                          <wps:cNvPr id="3756" name="Freeform 3634"/>
                          <wps:cNvSpPr>
                            <a:spLocks/>
                          </wps:cNvSpPr>
                          <wps:spPr bwMode="auto">
                            <a:xfrm>
                              <a:off x="6587" y="-4359"/>
                              <a:ext cx="82" cy="95"/>
                            </a:xfrm>
                            <a:custGeom>
                              <a:avLst/>
                              <a:gdLst>
                                <a:gd name="T0" fmla="+- 0 6669 6587"/>
                                <a:gd name="T1" fmla="*/ T0 w 82"/>
                                <a:gd name="T2" fmla="+- 0 -4311 -4359"/>
                                <a:gd name="T3" fmla="*/ -4311 h 95"/>
                                <a:gd name="T4" fmla="+- 0 6587 6587"/>
                                <a:gd name="T5" fmla="*/ T4 w 82"/>
                                <a:gd name="T6" fmla="+- 0 -4264 -4359"/>
                                <a:gd name="T7" fmla="*/ -4264 h 95"/>
                                <a:gd name="T8" fmla="+- 0 6587 6587"/>
                                <a:gd name="T9" fmla="*/ T8 w 82"/>
                                <a:gd name="T10" fmla="+- 0 -4359 -4359"/>
                                <a:gd name="T11" fmla="*/ -4359 h 95"/>
                                <a:gd name="T12" fmla="+- 0 6669 6587"/>
                                <a:gd name="T13" fmla="*/ T12 w 82"/>
                                <a:gd name="T14" fmla="+- 0 -4311 -4359"/>
                                <a:gd name="T15" fmla="*/ -4311 h 95"/>
                              </a:gdLst>
                              <a:ahLst/>
                              <a:cxnLst>
                                <a:cxn ang="0">
                                  <a:pos x="T1" y="T3"/>
                                </a:cxn>
                                <a:cxn ang="0">
                                  <a:pos x="T5" y="T7"/>
                                </a:cxn>
                                <a:cxn ang="0">
                                  <a:pos x="T9" y="T11"/>
                                </a:cxn>
                                <a:cxn ang="0">
                                  <a:pos x="T13" y="T15"/>
                                </a:cxn>
                              </a:cxnLst>
                              <a:rect l="0" t="0" r="r" b="b"/>
                              <a:pathLst>
                                <a:path w="82" h="95">
                                  <a:moveTo>
                                    <a:pt x="82" y="48"/>
                                  </a:moveTo>
                                  <a:lnTo>
                                    <a:pt x="0" y="95"/>
                                  </a:lnTo>
                                  <a:lnTo>
                                    <a:pt x="0" y="0"/>
                                  </a:lnTo>
                                  <a:lnTo>
                                    <a:pt x="82" y="48"/>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57" name="Group 3631"/>
                        <wpg:cNvGrpSpPr>
                          <a:grpSpLocks/>
                        </wpg:cNvGrpSpPr>
                        <wpg:grpSpPr bwMode="auto">
                          <a:xfrm>
                            <a:off x="6587" y="-4311"/>
                            <a:ext cx="82" cy="47"/>
                            <a:chOff x="6587" y="-4311"/>
                            <a:chExt cx="82" cy="47"/>
                          </a:xfrm>
                        </wpg:grpSpPr>
                        <wps:wsp>
                          <wps:cNvPr id="3758" name="Freeform 3632"/>
                          <wps:cNvSpPr>
                            <a:spLocks/>
                          </wps:cNvSpPr>
                          <wps:spPr bwMode="auto">
                            <a:xfrm>
                              <a:off x="6587" y="-4311"/>
                              <a:ext cx="82" cy="47"/>
                            </a:xfrm>
                            <a:custGeom>
                              <a:avLst/>
                              <a:gdLst>
                                <a:gd name="T0" fmla="+- 0 6587 6587"/>
                                <a:gd name="T1" fmla="*/ T0 w 82"/>
                                <a:gd name="T2" fmla="+- 0 -4264 -4311"/>
                                <a:gd name="T3" fmla="*/ -4264 h 47"/>
                                <a:gd name="T4" fmla="+- 0 6669 6587"/>
                                <a:gd name="T5" fmla="*/ T4 w 82"/>
                                <a:gd name="T6" fmla="+- 0 -4311 -4311"/>
                                <a:gd name="T7" fmla="*/ -4311 h 47"/>
                              </a:gdLst>
                              <a:ahLst/>
                              <a:cxnLst>
                                <a:cxn ang="0">
                                  <a:pos x="T1" y="T3"/>
                                </a:cxn>
                                <a:cxn ang="0">
                                  <a:pos x="T5" y="T7"/>
                                </a:cxn>
                              </a:cxnLst>
                              <a:rect l="0" t="0" r="r" b="b"/>
                              <a:pathLst>
                                <a:path w="82" h="47">
                                  <a:moveTo>
                                    <a:pt x="0" y="47"/>
                                  </a:moveTo>
                                  <a:lnTo>
                                    <a:pt x="82"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59" name="Group 3629"/>
                        <wpg:cNvGrpSpPr>
                          <a:grpSpLocks/>
                        </wpg:cNvGrpSpPr>
                        <wpg:grpSpPr bwMode="auto">
                          <a:xfrm>
                            <a:off x="6455" y="-4311"/>
                            <a:ext cx="132" cy="2"/>
                            <a:chOff x="6455" y="-4311"/>
                            <a:chExt cx="132" cy="2"/>
                          </a:xfrm>
                        </wpg:grpSpPr>
                        <wps:wsp>
                          <wps:cNvPr id="3760" name="Freeform 3630"/>
                          <wps:cNvSpPr>
                            <a:spLocks/>
                          </wps:cNvSpPr>
                          <wps:spPr bwMode="auto">
                            <a:xfrm>
                              <a:off x="6455" y="-4311"/>
                              <a:ext cx="132" cy="2"/>
                            </a:xfrm>
                            <a:custGeom>
                              <a:avLst/>
                              <a:gdLst>
                                <a:gd name="T0" fmla="+- 0 6587 6455"/>
                                <a:gd name="T1" fmla="*/ T0 w 132"/>
                                <a:gd name="T2" fmla="+- 0 6455 6455"/>
                                <a:gd name="T3" fmla="*/ T2 w 132"/>
                              </a:gdLst>
                              <a:ahLst/>
                              <a:cxnLst>
                                <a:cxn ang="0">
                                  <a:pos x="T1" y="0"/>
                                </a:cxn>
                                <a:cxn ang="0">
                                  <a:pos x="T3" y="0"/>
                                </a:cxn>
                              </a:cxnLst>
                              <a:rect l="0" t="0" r="r" b="b"/>
                              <a:pathLst>
                                <a:path w="132">
                                  <a:moveTo>
                                    <a:pt x="132" y="0"/>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61" name="Group 3627"/>
                        <wpg:cNvGrpSpPr>
                          <a:grpSpLocks/>
                        </wpg:cNvGrpSpPr>
                        <wpg:grpSpPr bwMode="auto">
                          <a:xfrm>
                            <a:off x="4813" y="-3043"/>
                            <a:ext cx="87" cy="94"/>
                            <a:chOff x="4813" y="-3043"/>
                            <a:chExt cx="87" cy="94"/>
                          </a:xfrm>
                        </wpg:grpSpPr>
                        <wps:wsp>
                          <wps:cNvPr id="3762" name="Freeform 3628"/>
                          <wps:cNvSpPr>
                            <a:spLocks/>
                          </wps:cNvSpPr>
                          <wps:spPr bwMode="auto">
                            <a:xfrm>
                              <a:off x="4813" y="-3043"/>
                              <a:ext cx="87" cy="94"/>
                            </a:xfrm>
                            <a:custGeom>
                              <a:avLst/>
                              <a:gdLst>
                                <a:gd name="T0" fmla="+- 0 4822 4813"/>
                                <a:gd name="T1" fmla="*/ T0 w 87"/>
                                <a:gd name="T2" fmla="+- 0 -3043 -3043"/>
                                <a:gd name="T3" fmla="*/ -3043 h 94"/>
                                <a:gd name="T4" fmla="+- 0 4813 4813"/>
                                <a:gd name="T5" fmla="*/ T4 w 87"/>
                                <a:gd name="T6" fmla="+- 0 -2949 -3043"/>
                                <a:gd name="T7" fmla="*/ -2949 h 94"/>
                                <a:gd name="T8" fmla="+- 0 4900 4813"/>
                                <a:gd name="T9" fmla="*/ T8 w 87"/>
                                <a:gd name="T10" fmla="+- 0 -2988 -3043"/>
                                <a:gd name="T11" fmla="*/ -2988 h 94"/>
                                <a:gd name="T12" fmla="+- 0 4822 4813"/>
                                <a:gd name="T13" fmla="*/ T12 w 87"/>
                                <a:gd name="T14" fmla="+- 0 -3043 -3043"/>
                                <a:gd name="T15" fmla="*/ -3043 h 94"/>
                              </a:gdLst>
                              <a:ahLst/>
                              <a:cxnLst>
                                <a:cxn ang="0">
                                  <a:pos x="T1" y="T3"/>
                                </a:cxn>
                                <a:cxn ang="0">
                                  <a:pos x="T5" y="T7"/>
                                </a:cxn>
                                <a:cxn ang="0">
                                  <a:pos x="T9" y="T11"/>
                                </a:cxn>
                                <a:cxn ang="0">
                                  <a:pos x="T13" y="T15"/>
                                </a:cxn>
                              </a:cxnLst>
                              <a:rect l="0" t="0" r="r" b="b"/>
                              <a:pathLst>
                                <a:path w="87" h="94">
                                  <a:moveTo>
                                    <a:pt x="9" y="0"/>
                                  </a:moveTo>
                                  <a:lnTo>
                                    <a:pt x="0" y="94"/>
                                  </a:lnTo>
                                  <a:lnTo>
                                    <a:pt x="87" y="55"/>
                                  </a:lnTo>
                                  <a:lnTo>
                                    <a:pt x="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63" name="Group 3625"/>
                        <wpg:cNvGrpSpPr>
                          <a:grpSpLocks/>
                        </wpg:cNvGrpSpPr>
                        <wpg:grpSpPr bwMode="auto">
                          <a:xfrm>
                            <a:off x="4813" y="-3043"/>
                            <a:ext cx="87" cy="94"/>
                            <a:chOff x="4813" y="-3043"/>
                            <a:chExt cx="87" cy="94"/>
                          </a:xfrm>
                        </wpg:grpSpPr>
                        <wps:wsp>
                          <wps:cNvPr id="3764" name="Freeform 3626"/>
                          <wps:cNvSpPr>
                            <a:spLocks/>
                          </wps:cNvSpPr>
                          <wps:spPr bwMode="auto">
                            <a:xfrm>
                              <a:off x="4813" y="-3043"/>
                              <a:ext cx="87" cy="94"/>
                            </a:xfrm>
                            <a:custGeom>
                              <a:avLst/>
                              <a:gdLst>
                                <a:gd name="T0" fmla="+- 0 4822 4813"/>
                                <a:gd name="T1" fmla="*/ T0 w 87"/>
                                <a:gd name="T2" fmla="+- 0 -3043 -3043"/>
                                <a:gd name="T3" fmla="*/ -3043 h 94"/>
                                <a:gd name="T4" fmla="+- 0 4900 4813"/>
                                <a:gd name="T5" fmla="*/ T4 w 87"/>
                                <a:gd name="T6" fmla="+- 0 -2988 -3043"/>
                                <a:gd name="T7" fmla="*/ -2988 h 94"/>
                                <a:gd name="T8" fmla="+- 0 4813 4813"/>
                                <a:gd name="T9" fmla="*/ T8 w 87"/>
                                <a:gd name="T10" fmla="+- 0 -2949 -3043"/>
                                <a:gd name="T11" fmla="*/ -2949 h 94"/>
                                <a:gd name="T12" fmla="+- 0 4822 4813"/>
                                <a:gd name="T13" fmla="*/ T12 w 87"/>
                                <a:gd name="T14" fmla="+- 0 -3043 -3043"/>
                                <a:gd name="T15" fmla="*/ -3043 h 94"/>
                              </a:gdLst>
                              <a:ahLst/>
                              <a:cxnLst>
                                <a:cxn ang="0">
                                  <a:pos x="T1" y="T3"/>
                                </a:cxn>
                                <a:cxn ang="0">
                                  <a:pos x="T5" y="T7"/>
                                </a:cxn>
                                <a:cxn ang="0">
                                  <a:pos x="T9" y="T11"/>
                                </a:cxn>
                                <a:cxn ang="0">
                                  <a:pos x="T13" y="T15"/>
                                </a:cxn>
                              </a:cxnLst>
                              <a:rect l="0" t="0" r="r" b="b"/>
                              <a:pathLst>
                                <a:path w="87" h="94">
                                  <a:moveTo>
                                    <a:pt x="9" y="0"/>
                                  </a:moveTo>
                                  <a:lnTo>
                                    <a:pt x="87" y="55"/>
                                  </a:lnTo>
                                  <a:lnTo>
                                    <a:pt x="0" y="94"/>
                                  </a:lnTo>
                                  <a:lnTo>
                                    <a:pt x="9"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65" name="Group 3623"/>
                        <wpg:cNvGrpSpPr>
                          <a:grpSpLocks/>
                        </wpg:cNvGrpSpPr>
                        <wpg:grpSpPr bwMode="auto">
                          <a:xfrm>
                            <a:off x="4822" y="-3043"/>
                            <a:ext cx="78" cy="55"/>
                            <a:chOff x="4822" y="-3043"/>
                            <a:chExt cx="78" cy="55"/>
                          </a:xfrm>
                        </wpg:grpSpPr>
                        <wps:wsp>
                          <wps:cNvPr id="3766" name="Freeform 3624"/>
                          <wps:cNvSpPr>
                            <a:spLocks/>
                          </wps:cNvSpPr>
                          <wps:spPr bwMode="auto">
                            <a:xfrm>
                              <a:off x="4822" y="-3043"/>
                              <a:ext cx="78" cy="55"/>
                            </a:xfrm>
                            <a:custGeom>
                              <a:avLst/>
                              <a:gdLst>
                                <a:gd name="T0" fmla="+- 0 4900 4822"/>
                                <a:gd name="T1" fmla="*/ T0 w 78"/>
                                <a:gd name="T2" fmla="+- 0 -2988 -3043"/>
                                <a:gd name="T3" fmla="*/ -2988 h 55"/>
                                <a:gd name="T4" fmla="+- 0 4822 4822"/>
                                <a:gd name="T5" fmla="*/ T4 w 78"/>
                                <a:gd name="T6" fmla="+- 0 -3043 -3043"/>
                                <a:gd name="T7" fmla="*/ -3043 h 55"/>
                              </a:gdLst>
                              <a:ahLst/>
                              <a:cxnLst>
                                <a:cxn ang="0">
                                  <a:pos x="T1" y="T3"/>
                                </a:cxn>
                                <a:cxn ang="0">
                                  <a:pos x="T5" y="T7"/>
                                </a:cxn>
                              </a:cxnLst>
                              <a:rect l="0" t="0" r="r" b="b"/>
                              <a:pathLst>
                                <a:path w="78" h="55">
                                  <a:moveTo>
                                    <a:pt x="78" y="55"/>
                                  </a:moveTo>
                                  <a:lnTo>
                                    <a:pt x="0"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67" name="Group 3621"/>
                        <wpg:cNvGrpSpPr>
                          <a:grpSpLocks/>
                        </wpg:cNvGrpSpPr>
                        <wpg:grpSpPr bwMode="auto">
                          <a:xfrm>
                            <a:off x="4883" y="-2969"/>
                            <a:ext cx="2" cy="121"/>
                            <a:chOff x="4883" y="-2969"/>
                            <a:chExt cx="2" cy="121"/>
                          </a:xfrm>
                        </wpg:grpSpPr>
                        <wps:wsp>
                          <wps:cNvPr id="3768" name="Freeform 3622"/>
                          <wps:cNvSpPr>
                            <a:spLocks/>
                          </wps:cNvSpPr>
                          <wps:spPr bwMode="auto">
                            <a:xfrm>
                              <a:off x="4883" y="-2969"/>
                              <a:ext cx="2" cy="121"/>
                            </a:xfrm>
                            <a:custGeom>
                              <a:avLst/>
                              <a:gdLst>
                                <a:gd name="T0" fmla="+- 0 -2969 -2969"/>
                                <a:gd name="T1" fmla="*/ -2969 h 121"/>
                                <a:gd name="T2" fmla="+- 0 -2848 -2969"/>
                                <a:gd name="T3" fmla="*/ -2848 h 121"/>
                              </a:gdLst>
                              <a:ahLst/>
                              <a:cxnLst>
                                <a:cxn ang="0">
                                  <a:pos x="0" y="T1"/>
                                </a:cxn>
                                <a:cxn ang="0">
                                  <a:pos x="0" y="T3"/>
                                </a:cxn>
                              </a:cxnLst>
                              <a:rect l="0" t="0" r="r" b="b"/>
                              <a:pathLst>
                                <a:path h="121">
                                  <a:moveTo>
                                    <a:pt x="0" y="0"/>
                                  </a:moveTo>
                                  <a:lnTo>
                                    <a:pt x="0" y="121"/>
                                  </a:lnTo>
                                </a:path>
                              </a:pathLst>
                            </a:custGeom>
                            <a:noFill/>
                            <a:ln w="3450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69" name="Group 3619"/>
                        <wpg:cNvGrpSpPr>
                          <a:grpSpLocks/>
                        </wpg:cNvGrpSpPr>
                        <wpg:grpSpPr bwMode="auto">
                          <a:xfrm>
                            <a:off x="4978" y="-3170"/>
                            <a:ext cx="87" cy="95"/>
                            <a:chOff x="4978" y="-3170"/>
                            <a:chExt cx="87" cy="95"/>
                          </a:xfrm>
                        </wpg:grpSpPr>
                        <wps:wsp>
                          <wps:cNvPr id="3770" name="Freeform 3620"/>
                          <wps:cNvSpPr>
                            <a:spLocks/>
                          </wps:cNvSpPr>
                          <wps:spPr bwMode="auto">
                            <a:xfrm>
                              <a:off x="4978" y="-3170"/>
                              <a:ext cx="87" cy="95"/>
                            </a:xfrm>
                            <a:custGeom>
                              <a:avLst/>
                              <a:gdLst>
                                <a:gd name="T0" fmla="+- 0 4989 4978"/>
                                <a:gd name="T1" fmla="*/ T0 w 87"/>
                                <a:gd name="T2" fmla="+- 0 -3170 -3170"/>
                                <a:gd name="T3" fmla="*/ -3170 h 95"/>
                                <a:gd name="T4" fmla="+- 0 4978 4978"/>
                                <a:gd name="T5" fmla="*/ T4 w 87"/>
                                <a:gd name="T6" fmla="+- 0 -3075 -3170"/>
                                <a:gd name="T7" fmla="*/ -3075 h 95"/>
                                <a:gd name="T8" fmla="+- 0 5066 4978"/>
                                <a:gd name="T9" fmla="*/ T8 w 87"/>
                                <a:gd name="T10" fmla="+- 0 -3115 -3170"/>
                                <a:gd name="T11" fmla="*/ -3115 h 95"/>
                                <a:gd name="T12" fmla="+- 0 4989 4978"/>
                                <a:gd name="T13" fmla="*/ T12 w 87"/>
                                <a:gd name="T14" fmla="+- 0 -3170 -3170"/>
                                <a:gd name="T15" fmla="*/ -3170 h 95"/>
                              </a:gdLst>
                              <a:ahLst/>
                              <a:cxnLst>
                                <a:cxn ang="0">
                                  <a:pos x="T1" y="T3"/>
                                </a:cxn>
                                <a:cxn ang="0">
                                  <a:pos x="T5" y="T7"/>
                                </a:cxn>
                                <a:cxn ang="0">
                                  <a:pos x="T9" y="T11"/>
                                </a:cxn>
                                <a:cxn ang="0">
                                  <a:pos x="T13" y="T15"/>
                                </a:cxn>
                              </a:cxnLst>
                              <a:rect l="0" t="0" r="r" b="b"/>
                              <a:pathLst>
                                <a:path w="87" h="95">
                                  <a:moveTo>
                                    <a:pt x="11" y="0"/>
                                  </a:moveTo>
                                  <a:lnTo>
                                    <a:pt x="0" y="95"/>
                                  </a:lnTo>
                                  <a:lnTo>
                                    <a:pt x="88" y="55"/>
                                  </a:lnTo>
                                  <a:lnTo>
                                    <a:pt x="1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71" name="Group 3617"/>
                        <wpg:cNvGrpSpPr>
                          <a:grpSpLocks/>
                        </wpg:cNvGrpSpPr>
                        <wpg:grpSpPr bwMode="auto">
                          <a:xfrm>
                            <a:off x="4978" y="-3170"/>
                            <a:ext cx="87" cy="95"/>
                            <a:chOff x="4978" y="-3170"/>
                            <a:chExt cx="87" cy="95"/>
                          </a:xfrm>
                        </wpg:grpSpPr>
                        <wps:wsp>
                          <wps:cNvPr id="3772" name="Freeform 3618"/>
                          <wps:cNvSpPr>
                            <a:spLocks/>
                          </wps:cNvSpPr>
                          <wps:spPr bwMode="auto">
                            <a:xfrm>
                              <a:off x="4978" y="-3170"/>
                              <a:ext cx="87" cy="95"/>
                            </a:xfrm>
                            <a:custGeom>
                              <a:avLst/>
                              <a:gdLst>
                                <a:gd name="T0" fmla="+- 0 4989 4978"/>
                                <a:gd name="T1" fmla="*/ T0 w 87"/>
                                <a:gd name="T2" fmla="+- 0 -3170 -3170"/>
                                <a:gd name="T3" fmla="*/ -3170 h 95"/>
                                <a:gd name="T4" fmla="+- 0 5066 4978"/>
                                <a:gd name="T5" fmla="*/ T4 w 87"/>
                                <a:gd name="T6" fmla="+- 0 -3115 -3170"/>
                                <a:gd name="T7" fmla="*/ -3115 h 95"/>
                                <a:gd name="T8" fmla="+- 0 4978 4978"/>
                                <a:gd name="T9" fmla="*/ T8 w 87"/>
                                <a:gd name="T10" fmla="+- 0 -3075 -3170"/>
                                <a:gd name="T11" fmla="*/ -3075 h 95"/>
                                <a:gd name="T12" fmla="+- 0 4989 4978"/>
                                <a:gd name="T13" fmla="*/ T12 w 87"/>
                                <a:gd name="T14" fmla="+- 0 -3170 -3170"/>
                                <a:gd name="T15" fmla="*/ -3170 h 95"/>
                              </a:gdLst>
                              <a:ahLst/>
                              <a:cxnLst>
                                <a:cxn ang="0">
                                  <a:pos x="T1" y="T3"/>
                                </a:cxn>
                                <a:cxn ang="0">
                                  <a:pos x="T5" y="T7"/>
                                </a:cxn>
                                <a:cxn ang="0">
                                  <a:pos x="T9" y="T11"/>
                                </a:cxn>
                                <a:cxn ang="0">
                                  <a:pos x="T13" y="T15"/>
                                </a:cxn>
                              </a:cxnLst>
                              <a:rect l="0" t="0" r="r" b="b"/>
                              <a:pathLst>
                                <a:path w="87" h="95">
                                  <a:moveTo>
                                    <a:pt x="11" y="0"/>
                                  </a:moveTo>
                                  <a:lnTo>
                                    <a:pt x="88" y="55"/>
                                  </a:lnTo>
                                  <a:lnTo>
                                    <a:pt x="0" y="95"/>
                                  </a:lnTo>
                                  <a:lnTo>
                                    <a:pt x="11"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3" name="Group 3615"/>
                        <wpg:cNvGrpSpPr>
                          <a:grpSpLocks/>
                        </wpg:cNvGrpSpPr>
                        <wpg:grpSpPr bwMode="auto">
                          <a:xfrm>
                            <a:off x="4989" y="-3170"/>
                            <a:ext cx="77" cy="55"/>
                            <a:chOff x="4989" y="-3170"/>
                            <a:chExt cx="77" cy="55"/>
                          </a:xfrm>
                        </wpg:grpSpPr>
                        <wps:wsp>
                          <wps:cNvPr id="3774" name="Freeform 3616"/>
                          <wps:cNvSpPr>
                            <a:spLocks/>
                          </wps:cNvSpPr>
                          <wps:spPr bwMode="auto">
                            <a:xfrm>
                              <a:off x="4989" y="-3170"/>
                              <a:ext cx="77" cy="55"/>
                            </a:xfrm>
                            <a:custGeom>
                              <a:avLst/>
                              <a:gdLst>
                                <a:gd name="T0" fmla="+- 0 5066 4989"/>
                                <a:gd name="T1" fmla="*/ T0 w 77"/>
                                <a:gd name="T2" fmla="+- 0 -3115 -3170"/>
                                <a:gd name="T3" fmla="*/ -3115 h 55"/>
                                <a:gd name="T4" fmla="+- 0 4989 4989"/>
                                <a:gd name="T5" fmla="*/ T4 w 77"/>
                                <a:gd name="T6" fmla="+- 0 -3170 -3170"/>
                                <a:gd name="T7" fmla="*/ -3170 h 55"/>
                              </a:gdLst>
                              <a:ahLst/>
                              <a:cxnLst>
                                <a:cxn ang="0">
                                  <a:pos x="T1" y="T3"/>
                                </a:cxn>
                                <a:cxn ang="0">
                                  <a:pos x="T5" y="T7"/>
                                </a:cxn>
                              </a:cxnLst>
                              <a:rect l="0" t="0" r="r" b="b"/>
                              <a:pathLst>
                                <a:path w="77" h="55">
                                  <a:moveTo>
                                    <a:pt x="77" y="55"/>
                                  </a:moveTo>
                                  <a:lnTo>
                                    <a:pt x="0"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5" name="Group 3613"/>
                        <wpg:cNvGrpSpPr>
                          <a:grpSpLocks/>
                        </wpg:cNvGrpSpPr>
                        <wpg:grpSpPr bwMode="auto">
                          <a:xfrm>
                            <a:off x="5049" y="-3095"/>
                            <a:ext cx="2" cy="121"/>
                            <a:chOff x="5049" y="-3095"/>
                            <a:chExt cx="2" cy="121"/>
                          </a:xfrm>
                        </wpg:grpSpPr>
                        <wps:wsp>
                          <wps:cNvPr id="3776" name="Freeform 3614"/>
                          <wps:cNvSpPr>
                            <a:spLocks/>
                          </wps:cNvSpPr>
                          <wps:spPr bwMode="auto">
                            <a:xfrm>
                              <a:off x="5049" y="-3095"/>
                              <a:ext cx="2" cy="121"/>
                            </a:xfrm>
                            <a:custGeom>
                              <a:avLst/>
                              <a:gdLst>
                                <a:gd name="T0" fmla="+- 0 -3095 -3095"/>
                                <a:gd name="T1" fmla="*/ -3095 h 121"/>
                                <a:gd name="T2" fmla="+- 0 -2974 -3095"/>
                                <a:gd name="T3" fmla="*/ -2974 h 121"/>
                              </a:gdLst>
                              <a:ahLst/>
                              <a:cxnLst>
                                <a:cxn ang="0">
                                  <a:pos x="0" y="T1"/>
                                </a:cxn>
                                <a:cxn ang="0">
                                  <a:pos x="0" y="T3"/>
                                </a:cxn>
                              </a:cxnLst>
                              <a:rect l="0" t="0" r="r" b="b"/>
                              <a:pathLst>
                                <a:path h="121">
                                  <a:moveTo>
                                    <a:pt x="0" y="0"/>
                                  </a:moveTo>
                                  <a:lnTo>
                                    <a:pt x="0" y="121"/>
                                  </a:lnTo>
                                </a:path>
                              </a:pathLst>
                            </a:custGeom>
                            <a:noFill/>
                            <a:ln w="3450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7" name="Group 3611"/>
                        <wpg:cNvGrpSpPr>
                          <a:grpSpLocks/>
                        </wpg:cNvGrpSpPr>
                        <wpg:grpSpPr bwMode="auto">
                          <a:xfrm>
                            <a:off x="3517" y="-3553"/>
                            <a:ext cx="190" cy="96"/>
                            <a:chOff x="3517" y="-3553"/>
                            <a:chExt cx="190" cy="96"/>
                          </a:xfrm>
                        </wpg:grpSpPr>
                        <wps:wsp>
                          <wps:cNvPr id="3778" name="Freeform 3612"/>
                          <wps:cNvSpPr>
                            <a:spLocks/>
                          </wps:cNvSpPr>
                          <wps:spPr bwMode="auto">
                            <a:xfrm>
                              <a:off x="3517" y="-3553"/>
                              <a:ext cx="190" cy="96"/>
                            </a:xfrm>
                            <a:custGeom>
                              <a:avLst/>
                              <a:gdLst>
                                <a:gd name="T0" fmla="+- 0 3707 3517"/>
                                <a:gd name="T1" fmla="*/ T0 w 190"/>
                                <a:gd name="T2" fmla="+- 0 -3552 -3553"/>
                                <a:gd name="T3" fmla="*/ -3552 h 96"/>
                                <a:gd name="T4" fmla="+- 0 3517 3517"/>
                                <a:gd name="T5" fmla="*/ T4 w 190"/>
                                <a:gd name="T6" fmla="+- 0 -3553 -3553"/>
                                <a:gd name="T7" fmla="*/ -3553 h 96"/>
                                <a:gd name="T8" fmla="+- 0 3630 3517"/>
                                <a:gd name="T9" fmla="*/ T8 w 190"/>
                                <a:gd name="T10" fmla="+- 0 -3457 -3553"/>
                                <a:gd name="T11" fmla="*/ -3457 h 96"/>
                              </a:gdLst>
                              <a:ahLst/>
                              <a:cxnLst>
                                <a:cxn ang="0">
                                  <a:pos x="T1" y="T3"/>
                                </a:cxn>
                                <a:cxn ang="0">
                                  <a:pos x="T5" y="T7"/>
                                </a:cxn>
                                <a:cxn ang="0">
                                  <a:pos x="T9" y="T11"/>
                                </a:cxn>
                              </a:cxnLst>
                              <a:rect l="0" t="0" r="r" b="b"/>
                              <a:pathLst>
                                <a:path w="190" h="96">
                                  <a:moveTo>
                                    <a:pt x="190" y="1"/>
                                  </a:moveTo>
                                  <a:lnTo>
                                    <a:pt x="0" y="0"/>
                                  </a:lnTo>
                                  <a:lnTo>
                                    <a:pt x="113" y="96"/>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9" name="Group 3609"/>
                        <wpg:cNvGrpSpPr>
                          <a:grpSpLocks/>
                        </wpg:cNvGrpSpPr>
                        <wpg:grpSpPr bwMode="auto">
                          <a:xfrm>
                            <a:off x="3039" y="-2916"/>
                            <a:ext cx="96" cy="82"/>
                            <a:chOff x="3039" y="-2916"/>
                            <a:chExt cx="96" cy="82"/>
                          </a:xfrm>
                        </wpg:grpSpPr>
                        <wps:wsp>
                          <wps:cNvPr id="3780" name="Freeform 3610"/>
                          <wps:cNvSpPr>
                            <a:spLocks/>
                          </wps:cNvSpPr>
                          <wps:spPr bwMode="auto">
                            <a:xfrm>
                              <a:off x="3039" y="-2916"/>
                              <a:ext cx="96" cy="82"/>
                            </a:xfrm>
                            <a:custGeom>
                              <a:avLst/>
                              <a:gdLst>
                                <a:gd name="T0" fmla="+- 0 3134 3039"/>
                                <a:gd name="T1" fmla="*/ T0 w 96"/>
                                <a:gd name="T2" fmla="+- 0 -2916 -2916"/>
                                <a:gd name="T3" fmla="*/ -2916 h 82"/>
                                <a:gd name="T4" fmla="+- 0 3039 3039"/>
                                <a:gd name="T5" fmla="*/ T4 w 96"/>
                                <a:gd name="T6" fmla="+- 0 -2916 -2916"/>
                                <a:gd name="T7" fmla="*/ -2916 h 82"/>
                                <a:gd name="T8" fmla="+- 0 3087 3039"/>
                                <a:gd name="T9" fmla="*/ T8 w 96"/>
                                <a:gd name="T10" fmla="+- 0 -2835 -2916"/>
                                <a:gd name="T11" fmla="*/ -2835 h 82"/>
                                <a:gd name="T12" fmla="+- 0 3134 3039"/>
                                <a:gd name="T13" fmla="*/ T12 w 96"/>
                                <a:gd name="T14" fmla="+- 0 -2916 -2916"/>
                                <a:gd name="T15" fmla="*/ -2916 h 82"/>
                              </a:gdLst>
                              <a:ahLst/>
                              <a:cxnLst>
                                <a:cxn ang="0">
                                  <a:pos x="T1" y="T3"/>
                                </a:cxn>
                                <a:cxn ang="0">
                                  <a:pos x="T5" y="T7"/>
                                </a:cxn>
                                <a:cxn ang="0">
                                  <a:pos x="T9" y="T11"/>
                                </a:cxn>
                                <a:cxn ang="0">
                                  <a:pos x="T13" y="T15"/>
                                </a:cxn>
                              </a:cxnLst>
                              <a:rect l="0" t="0" r="r" b="b"/>
                              <a:pathLst>
                                <a:path w="96" h="82">
                                  <a:moveTo>
                                    <a:pt x="95" y="0"/>
                                  </a:moveTo>
                                  <a:lnTo>
                                    <a:pt x="0" y="0"/>
                                  </a:lnTo>
                                  <a:lnTo>
                                    <a:pt x="48" y="81"/>
                                  </a:lnTo>
                                  <a:lnTo>
                                    <a:pt x="9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81" name="Group 3607"/>
                        <wpg:cNvGrpSpPr>
                          <a:grpSpLocks/>
                        </wpg:cNvGrpSpPr>
                        <wpg:grpSpPr bwMode="auto">
                          <a:xfrm>
                            <a:off x="3039" y="-2916"/>
                            <a:ext cx="96" cy="82"/>
                            <a:chOff x="3039" y="-2916"/>
                            <a:chExt cx="96" cy="82"/>
                          </a:xfrm>
                        </wpg:grpSpPr>
                        <wps:wsp>
                          <wps:cNvPr id="3782" name="Freeform 3608"/>
                          <wps:cNvSpPr>
                            <a:spLocks/>
                          </wps:cNvSpPr>
                          <wps:spPr bwMode="auto">
                            <a:xfrm>
                              <a:off x="3039" y="-2916"/>
                              <a:ext cx="96" cy="82"/>
                            </a:xfrm>
                            <a:custGeom>
                              <a:avLst/>
                              <a:gdLst>
                                <a:gd name="T0" fmla="+- 0 3087 3039"/>
                                <a:gd name="T1" fmla="*/ T0 w 96"/>
                                <a:gd name="T2" fmla="+- 0 -2835 -2916"/>
                                <a:gd name="T3" fmla="*/ -2835 h 82"/>
                                <a:gd name="T4" fmla="+- 0 3039 3039"/>
                                <a:gd name="T5" fmla="*/ T4 w 96"/>
                                <a:gd name="T6" fmla="+- 0 -2916 -2916"/>
                                <a:gd name="T7" fmla="*/ -2916 h 82"/>
                                <a:gd name="T8" fmla="+- 0 3134 3039"/>
                                <a:gd name="T9" fmla="*/ T8 w 96"/>
                                <a:gd name="T10" fmla="+- 0 -2916 -2916"/>
                                <a:gd name="T11" fmla="*/ -2916 h 82"/>
                                <a:gd name="T12" fmla="+- 0 3087 3039"/>
                                <a:gd name="T13" fmla="*/ T12 w 96"/>
                                <a:gd name="T14" fmla="+- 0 -2835 -2916"/>
                                <a:gd name="T15" fmla="*/ -2835 h 82"/>
                              </a:gdLst>
                              <a:ahLst/>
                              <a:cxnLst>
                                <a:cxn ang="0">
                                  <a:pos x="T1" y="T3"/>
                                </a:cxn>
                                <a:cxn ang="0">
                                  <a:pos x="T5" y="T7"/>
                                </a:cxn>
                                <a:cxn ang="0">
                                  <a:pos x="T9" y="T11"/>
                                </a:cxn>
                                <a:cxn ang="0">
                                  <a:pos x="T13" y="T15"/>
                                </a:cxn>
                              </a:cxnLst>
                              <a:rect l="0" t="0" r="r" b="b"/>
                              <a:pathLst>
                                <a:path w="96" h="82">
                                  <a:moveTo>
                                    <a:pt x="48" y="81"/>
                                  </a:moveTo>
                                  <a:lnTo>
                                    <a:pt x="0" y="0"/>
                                  </a:lnTo>
                                  <a:lnTo>
                                    <a:pt x="95" y="0"/>
                                  </a:lnTo>
                                  <a:lnTo>
                                    <a:pt x="48" y="81"/>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83" name="Group 3605"/>
                        <wpg:cNvGrpSpPr>
                          <a:grpSpLocks/>
                        </wpg:cNvGrpSpPr>
                        <wpg:grpSpPr bwMode="auto">
                          <a:xfrm>
                            <a:off x="3039" y="-2916"/>
                            <a:ext cx="48" cy="82"/>
                            <a:chOff x="3039" y="-2916"/>
                            <a:chExt cx="48" cy="82"/>
                          </a:xfrm>
                        </wpg:grpSpPr>
                        <wps:wsp>
                          <wps:cNvPr id="3784" name="Freeform 3606"/>
                          <wps:cNvSpPr>
                            <a:spLocks/>
                          </wps:cNvSpPr>
                          <wps:spPr bwMode="auto">
                            <a:xfrm>
                              <a:off x="3039" y="-2916"/>
                              <a:ext cx="48" cy="82"/>
                            </a:xfrm>
                            <a:custGeom>
                              <a:avLst/>
                              <a:gdLst>
                                <a:gd name="T0" fmla="+- 0 3039 3039"/>
                                <a:gd name="T1" fmla="*/ T0 w 48"/>
                                <a:gd name="T2" fmla="+- 0 -2916 -2916"/>
                                <a:gd name="T3" fmla="*/ -2916 h 82"/>
                                <a:gd name="T4" fmla="+- 0 3087 3039"/>
                                <a:gd name="T5" fmla="*/ T4 w 48"/>
                                <a:gd name="T6" fmla="+- 0 -2835 -2916"/>
                                <a:gd name="T7" fmla="*/ -2835 h 82"/>
                              </a:gdLst>
                              <a:ahLst/>
                              <a:cxnLst>
                                <a:cxn ang="0">
                                  <a:pos x="T1" y="T3"/>
                                </a:cxn>
                                <a:cxn ang="0">
                                  <a:pos x="T5" y="T7"/>
                                </a:cxn>
                              </a:cxnLst>
                              <a:rect l="0" t="0" r="r" b="b"/>
                              <a:pathLst>
                                <a:path w="48" h="82">
                                  <a:moveTo>
                                    <a:pt x="0" y="0"/>
                                  </a:moveTo>
                                  <a:lnTo>
                                    <a:pt x="48" y="81"/>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85" name="Group 3603"/>
                        <wpg:cNvGrpSpPr>
                          <a:grpSpLocks/>
                        </wpg:cNvGrpSpPr>
                        <wpg:grpSpPr bwMode="auto">
                          <a:xfrm>
                            <a:off x="3087" y="-3049"/>
                            <a:ext cx="2" cy="132"/>
                            <a:chOff x="3087" y="-3049"/>
                            <a:chExt cx="2" cy="132"/>
                          </a:xfrm>
                        </wpg:grpSpPr>
                        <wps:wsp>
                          <wps:cNvPr id="3786" name="Freeform 3604"/>
                          <wps:cNvSpPr>
                            <a:spLocks/>
                          </wps:cNvSpPr>
                          <wps:spPr bwMode="auto">
                            <a:xfrm>
                              <a:off x="3087" y="-3049"/>
                              <a:ext cx="2" cy="132"/>
                            </a:xfrm>
                            <a:custGeom>
                              <a:avLst/>
                              <a:gdLst>
                                <a:gd name="T0" fmla="+- 0 -2916 -3049"/>
                                <a:gd name="T1" fmla="*/ -2916 h 132"/>
                                <a:gd name="T2" fmla="+- 0 -3049 -3049"/>
                                <a:gd name="T3" fmla="*/ -3049 h 132"/>
                              </a:gdLst>
                              <a:ahLst/>
                              <a:cxnLst>
                                <a:cxn ang="0">
                                  <a:pos x="0" y="T1"/>
                                </a:cxn>
                                <a:cxn ang="0">
                                  <a:pos x="0" y="T3"/>
                                </a:cxn>
                              </a:cxnLst>
                              <a:rect l="0" t="0" r="r" b="b"/>
                              <a:pathLst>
                                <a:path h="132">
                                  <a:moveTo>
                                    <a:pt x="0" y="133"/>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87" name="Group 3601"/>
                        <wpg:cNvGrpSpPr>
                          <a:grpSpLocks/>
                        </wpg:cNvGrpSpPr>
                        <wpg:grpSpPr bwMode="auto">
                          <a:xfrm>
                            <a:off x="3355" y="-1473"/>
                            <a:ext cx="95" cy="88"/>
                            <a:chOff x="3355" y="-1473"/>
                            <a:chExt cx="95" cy="88"/>
                          </a:xfrm>
                        </wpg:grpSpPr>
                        <wps:wsp>
                          <wps:cNvPr id="3788" name="Freeform 3602"/>
                          <wps:cNvSpPr>
                            <a:spLocks/>
                          </wps:cNvSpPr>
                          <wps:spPr bwMode="auto">
                            <a:xfrm>
                              <a:off x="3355" y="-1473"/>
                              <a:ext cx="95" cy="88"/>
                            </a:xfrm>
                            <a:custGeom>
                              <a:avLst/>
                              <a:gdLst>
                                <a:gd name="T0" fmla="+- 0 3449 3355"/>
                                <a:gd name="T1" fmla="*/ T0 w 95"/>
                                <a:gd name="T2" fmla="+- 0 -1473 -1473"/>
                                <a:gd name="T3" fmla="*/ -1473 h 88"/>
                                <a:gd name="T4" fmla="+- 0 3355 3355"/>
                                <a:gd name="T5" fmla="*/ T4 w 95"/>
                                <a:gd name="T6" fmla="+- 0 -1458 -1473"/>
                                <a:gd name="T7" fmla="*/ -1458 h 88"/>
                                <a:gd name="T8" fmla="+- 0 3415 3355"/>
                                <a:gd name="T9" fmla="*/ T8 w 95"/>
                                <a:gd name="T10" fmla="+- 0 -1385 -1473"/>
                                <a:gd name="T11" fmla="*/ -1385 h 88"/>
                                <a:gd name="T12" fmla="+- 0 3449 3355"/>
                                <a:gd name="T13" fmla="*/ T12 w 95"/>
                                <a:gd name="T14" fmla="+- 0 -1473 -1473"/>
                                <a:gd name="T15" fmla="*/ -1473 h 88"/>
                              </a:gdLst>
                              <a:ahLst/>
                              <a:cxnLst>
                                <a:cxn ang="0">
                                  <a:pos x="T1" y="T3"/>
                                </a:cxn>
                                <a:cxn ang="0">
                                  <a:pos x="T5" y="T7"/>
                                </a:cxn>
                                <a:cxn ang="0">
                                  <a:pos x="T9" y="T11"/>
                                </a:cxn>
                                <a:cxn ang="0">
                                  <a:pos x="T13" y="T15"/>
                                </a:cxn>
                              </a:cxnLst>
                              <a:rect l="0" t="0" r="r" b="b"/>
                              <a:pathLst>
                                <a:path w="95" h="88">
                                  <a:moveTo>
                                    <a:pt x="94" y="0"/>
                                  </a:moveTo>
                                  <a:lnTo>
                                    <a:pt x="0" y="15"/>
                                  </a:lnTo>
                                  <a:lnTo>
                                    <a:pt x="60" y="88"/>
                                  </a:lnTo>
                                  <a:lnTo>
                                    <a:pt x="9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89" name="Group 3599"/>
                        <wpg:cNvGrpSpPr>
                          <a:grpSpLocks/>
                        </wpg:cNvGrpSpPr>
                        <wpg:grpSpPr bwMode="auto">
                          <a:xfrm>
                            <a:off x="3355" y="-1473"/>
                            <a:ext cx="95" cy="88"/>
                            <a:chOff x="3355" y="-1473"/>
                            <a:chExt cx="95" cy="88"/>
                          </a:xfrm>
                        </wpg:grpSpPr>
                        <wps:wsp>
                          <wps:cNvPr id="3790" name="Freeform 3600"/>
                          <wps:cNvSpPr>
                            <a:spLocks/>
                          </wps:cNvSpPr>
                          <wps:spPr bwMode="auto">
                            <a:xfrm>
                              <a:off x="3355" y="-1473"/>
                              <a:ext cx="95" cy="88"/>
                            </a:xfrm>
                            <a:custGeom>
                              <a:avLst/>
                              <a:gdLst>
                                <a:gd name="T0" fmla="+- 0 3415 3355"/>
                                <a:gd name="T1" fmla="*/ T0 w 95"/>
                                <a:gd name="T2" fmla="+- 0 -1385 -1473"/>
                                <a:gd name="T3" fmla="*/ -1385 h 88"/>
                                <a:gd name="T4" fmla="+- 0 3355 3355"/>
                                <a:gd name="T5" fmla="*/ T4 w 95"/>
                                <a:gd name="T6" fmla="+- 0 -1458 -1473"/>
                                <a:gd name="T7" fmla="*/ -1458 h 88"/>
                                <a:gd name="T8" fmla="+- 0 3449 3355"/>
                                <a:gd name="T9" fmla="*/ T8 w 95"/>
                                <a:gd name="T10" fmla="+- 0 -1473 -1473"/>
                                <a:gd name="T11" fmla="*/ -1473 h 88"/>
                                <a:gd name="T12" fmla="+- 0 3415 3355"/>
                                <a:gd name="T13" fmla="*/ T12 w 95"/>
                                <a:gd name="T14" fmla="+- 0 -1385 -1473"/>
                                <a:gd name="T15" fmla="*/ -1385 h 88"/>
                              </a:gdLst>
                              <a:ahLst/>
                              <a:cxnLst>
                                <a:cxn ang="0">
                                  <a:pos x="T1" y="T3"/>
                                </a:cxn>
                                <a:cxn ang="0">
                                  <a:pos x="T5" y="T7"/>
                                </a:cxn>
                                <a:cxn ang="0">
                                  <a:pos x="T9" y="T11"/>
                                </a:cxn>
                                <a:cxn ang="0">
                                  <a:pos x="T13" y="T15"/>
                                </a:cxn>
                              </a:cxnLst>
                              <a:rect l="0" t="0" r="r" b="b"/>
                              <a:pathLst>
                                <a:path w="95" h="88">
                                  <a:moveTo>
                                    <a:pt x="60" y="88"/>
                                  </a:moveTo>
                                  <a:lnTo>
                                    <a:pt x="0" y="15"/>
                                  </a:lnTo>
                                  <a:lnTo>
                                    <a:pt x="94" y="0"/>
                                  </a:lnTo>
                                  <a:lnTo>
                                    <a:pt x="60" y="88"/>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91" name="Group 3597"/>
                        <wpg:cNvGrpSpPr>
                          <a:grpSpLocks/>
                        </wpg:cNvGrpSpPr>
                        <wpg:grpSpPr bwMode="auto">
                          <a:xfrm>
                            <a:off x="3355" y="-1458"/>
                            <a:ext cx="60" cy="73"/>
                            <a:chOff x="3355" y="-1458"/>
                            <a:chExt cx="60" cy="73"/>
                          </a:xfrm>
                        </wpg:grpSpPr>
                        <wps:wsp>
                          <wps:cNvPr id="3792" name="Freeform 3598"/>
                          <wps:cNvSpPr>
                            <a:spLocks/>
                          </wps:cNvSpPr>
                          <wps:spPr bwMode="auto">
                            <a:xfrm>
                              <a:off x="3355" y="-1458"/>
                              <a:ext cx="60" cy="73"/>
                            </a:xfrm>
                            <a:custGeom>
                              <a:avLst/>
                              <a:gdLst>
                                <a:gd name="T0" fmla="+- 0 3355 3355"/>
                                <a:gd name="T1" fmla="*/ T0 w 60"/>
                                <a:gd name="T2" fmla="+- 0 -1458 -1458"/>
                                <a:gd name="T3" fmla="*/ -1458 h 73"/>
                                <a:gd name="T4" fmla="+- 0 3415 3355"/>
                                <a:gd name="T5" fmla="*/ T4 w 60"/>
                                <a:gd name="T6" fmla="+- 0 -1385 -1458"/>
                                <a:gd name="T7" fmla="*/ -1385 h 73"/>
                              </a:gdLst>
                              <a:ahLst/>
                              <a:cxnLst>
                                <a:cxn ang="0">
                                  <a:pos x="T1" y="T3"/>
                                </a:cxn>
                                <a:cxn ang="0">
                                  <a:pos x="T5" y="T7"/>
                                </a:cxn>
                              </a:cxnLst>
                              <a:rect l="0" t="0" r="r" b="b"/>
                              <a:pathLst>
                                <a:path w="60" h="73">
                                  <a:moveTo>
                                    <a:pt x="0" y="0"/>
                                  </a:moveTo>
                                  <a:lnTo>
                                    <a:pt x="60" y="73"/>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93" name="Group 3595"/>
                        <wpg:cNvGrpSpPr>
                          <a:grpSpLocks/>
                        </wpg:cNvGrpSpPr>
                        <wpg:grpSpPr bwMode="auto">
                          <a:xfrm>
                            <a:off x="3391" y="-1597"/>
                            <a:ext cx="2" cy="131"/>
                            <a:chOff x="3391" y="-1597"/>
                            <a:chExt cx="2" cy="131"/>
                          </a:xfrm>
                        </wpg:grpSpPr>
                        <wps:wsp>
                          <wps:cNvPr id="3794" name="Freeform 3596"/>
                          <wps:cNvSpPr>
                            <a:spLocks/>
                          </wps:cNvSpPr>
                          <wps:spPr bwMode="auto">
                            <a:xfrm>
                              <a:off x="3391" y="-1597"/>
                              <a:ext cx="2" cy="131"/>
                            </a:xfrm>
                            <a:custGeom>
                              <a:avLst/>
                              <a:gdLst>
                                <a:gd name="T0" fmla="+- 0 -1597 -1597"/>
                                <a:gd name="T1" fmla="*/ -1597 h 131"/>
                                <a:gd name="T2" fmla="+- 0 -1466 -1597"/>
                                <a:gd name="T3" fmla="*/ -1466 h 131"/>
                              </a:gdLst>
                              <a:ahLst/>
                              <a:cxnLst>
                                <a:cxn ang="0">
                                  <a:pos x="0" y="T1"/>
                                </a:cxn>
                                <a:cxn ang="0">
                                  <a:pos x="0" y="T3"/>
                                </a:cxn>
                              </a:cxnLst>
                              <a:rect l="0" t="0" r="r" b="b"/>
                              <a:pathLst>
                                <a:path h="131">
                                  <a:moveTo>
                                    <a:pt x="0" y="0"/>
                                  </a:moveTo>
                                  <a:lnTo>
                                    <a:pt x="0" y="131"/>
                                  </a:lnTo>
                                </a:path>
                              </a:pathLst>
                            </a:custGeom>
                            <a:noFill/>
                            <a:ln w="130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95" name="Group 3593"/>
                        <wpg:cNvGrpSpPr>
                          <a:grpSpLocks/>
                        </wpg:cNvGrpSpPr>
                        <wpg:grpSpPr bwMode="auto">
                          <a:xfrm>
                            <a:off x="3079" y="-1991"/>
                            <a:ext cx="94" cy="88"/>
                            <a:chOff x="3079" y="-1991"/>
                            <a:chExt cx="94" cy="88"/>
                          </a:xfrm>
                        </wpg:grpSpPr>
                        <wps:wsp>
                          <wps:cNvPr id="3796" name="Freeform 3594"/>
                          <wps:cNvSpPr>
                            <a:spLocks/>
                          </wps:cNvSpPr>
                          <wps:spPr bwMode="auto">
                            <a:xfrm>
                              <a:off x="3079" y="-1991"/>
                              <a:ext cx="94" cy="88"/>
                            </a:xfrm>
                            <a:custGeom>
                              <a:avLst/>
                              <a:gdLst>
                                <a:gd name="T0" fmla="+- 0 3113 3079"/>
                                <a:gd name="T1" fmla="*/ T0 w 94"/>
                                <a:gd name="T2" fmla="+- 0 -1991 -1991"/>
                                <a:gd name="T3" fmla="*/ -1991 h 88"/>
                                <a:gd name="T4" fmla="+- 0 3079 3079"/>
                                <a:gd name="T5" fmla="*/ T4 w 94"/>
                                <a:gd name="T6" fmla="+- 0 -1903 -1991"/>
                                <a:gd name="T7" fmla="*/ -1903 h 88"/>
                                <a:gd name="T8" fmla="+- 0 3173 3079"/>
                                <a:gd name="T9" fmla="*/ T8 w 94"/>
                                <a:gd name="T10" fmla="+- 0 -1918 -1991"/>
                                <a:gd name="T11" fmla="*/ -1918 h 88"/>
                                <a:gd name="T12" fmla="+- 0 3113 3079"/>
                                <a:gd name="T13" fmla="*/ T12 w 94"/>
                                <a:gd name="T14" fmla="+- 0 -1991 -1991"/>
                                <a:gd name="T15" fmla="*/ -1991 h 88"/>
                              </a:gdLst>
                              <a:ahLst/>
                              <a:cxnLst>
                                <a:cxn ang="0">
                                  <a:pos x="T1" y="T3"/>
                                </a:cxn>
                                <a:cxn ang="0">
                                  <a:pos x="T5" y="T7"/>
                                </a:cxn>
                                <a:cxn ang="0">
                                  <a:pos x="T9" y="T11"/>
                                </a:cxn>
                                <a:cxn ang="0">
                                  <a:pos x="T13" y="T15"/>
                                </a:cxn>
                              </a:cxnLst>
                              <a:rect l="0" t="0" r="r" b="b"/>
                              <a:pathLst>
                                <a:path w="94" h="88">
                                  <a:moveTo>
                                    <a:pt x="34" y="0"/>
                                  </a:moveTo>
                                  <a:lnTo>
                                    <a:pt x="0" y="88"/>
                                  </a:lnTo>
                                  <a:lnTo>
                                    <a:pt x="94" y="73"/>
                                  </a:lnTo>
                                  <a:lnTo>
                                    <a:pt x="3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97" name="Group 3591"/>
                        <wpg:cNvGrpSpPr>
                          <a:grpSpLocks/>
                        </wpg:cNvGrpSpPr>
                        <wpg:grpSpPr bwMode="auto">
                          <a:xfrm>
                            <a:off x="3079" y="-1991"/>
                            <a:ext cx="94" cy="88"/>
                            <a:chOff x="3079" y="-1991"/>
                            <a:chExt cx="94" cy="88"/>
                          </a:xfrm>
                        </wpg:grpSpPr>
                        <wps:wsp>
                          <wps:cNvPr id="3798" name="Freeform 3592"/>
                          <wps:cNvSpPr>
                            <a:spLocks/>
                          </wps:cNvSpPr>
                          <wps:spPr bwMode="auto">
                            <a:xfrm>
                              <a:off x="3079" y="-1991"/>
                              <a:ext cx="94" cy="88"/>
                            </a:xfrm>
                            <a:custGeom>
                              <a:avLst/>
                              <a:gdLst>
                                <a:gd name="T0" fmla="+- 0 3113 3079"/>
                                <a:gd name="T1" fmla="*/ T0 w 94"/>
                                <a:gd name="T2" fmla="+- 0 -1991 -1991"/>
                                <a:gd name="T3" fmla="*/ -1991 h 88"/>
                                <a:gd name="T4" fmla="+- 0 3173 3079"/>
                                <a:gd name="T5" fmla="*/ T4 w 94"/>
                                <a:gd name="T6" fmla="+- 0 -1918 -1991"/>
                                <a:gd name="T7" fmla="*/ -1918 h 88"/>
                                <a:gd name="T8" fmla="+- 0 3079 3079"/>
                                <a:gd name="T9" fmla="*/ T8 w 94"/>
                                <a:gd name="T10" fmla="+- 0 -1903 -1991"/>
                                <a:gd name="T11" fmla="*/ -1903 h 88"/>
                                <a:gd name="T12" fmla="+- 0 3113 3079"/>
                                <a:gd name="T13" fmla="*/ T12 w 94"/>
                                <a:gd name="T14" fmla="+- 0 -1991 -1991"/>
                                <a:gd name="T15" fmla="*/ -1991 h 88"/>
                              </a:gdLst>
                              <a:ahLst/>
                              <a:cxnLst>
                                <a:cxn ang="0">
                                  <a:pos x="T1" y="T3"/>
                                </a:cxn>
                                <a:cxn ang="0">
                                  <a:pos x="T5" y="T7"/>
                                </a:cxn>
                                <a:cxn ang="0">
                                  <a:pos x="T9" y="T11"/>
                                </a:cxn>
                                <a:cxn ang="0">
                                  <a:pos x="T13" y="T15"/>
                                </a:cxn>
                              </a:cxnLst>
                              <a:rect l="0" t="0" r="r" b="b"/>
                              <a:pathLst>
                                <a:path w="94" h="88">
                                  <a:moveTo>
                                    <a:pt x="34" y="0"/>
                                  </a:moveTo>
                                  <a:lnTo>
                                    <a:pt x="94" y="73"/>
                                  </a:lnTo>
                                  <a:lnTo>
                                    <a:pt x="0" y="88"/>
                                  </a:lnTo>
                                  <a:lnTo>
                                    <a:pt x="34"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99" name="Group 3589"/>
                        <wpg:cNvGrpSpPr>
                          <a:grpSpLocks/>
                        </wpg:cNvGrpSpPr>
                        <wpg:grpSpPr bwMode="auto">
                          <a:xfrm>
                            <a:off x="3113" y="-1991"/>
                            <a:ext cx="60" cy="73"/>
                            <a:chOff x="3113" y="-1991"/>
                            <a:chExt cx="60" cy="73"/>
                          </a:xfrm>
                        </wpg:grpSpPr>
                        <wps:wsp>
                          <wps:cNvPr id="3800" name="Freeform 3590"/>
                          <wps:cNvSpPr>
                            <a:spLocks/>
                          </wps:cNvSpPr>
                          <wps:spPr bwMode="auto">
                            <a:xfrm>
                              <a:off x="3113" y="-1991"/>
                              <a:ext cx="60" cy="73"/>
                            </a:xfrm>
                            <a:custGeom>
                              <a:avLst/>
                              <a:gdLst>
                                <a:gd name="T0" fmla="+- 0 3173 3113"/>
                                <a:gd name="T1" fmla="*/ T0 w 60"/>
                                <a:gd name="T2" fmla="+- 0 -1918 -1991"/>
                                <a:gd name="T3" fmla="*/ -1918 h 73"/>
                                <a:gd name="T4" fmla="+- 0 3113 3113"/>
                                <a:gd name="T5" fmla="*/ T4 w 60"/>
                                <a:gd name="T6" fmla="+- 0 -1991 -1991"/>
                                <a:gd name="T7" fmla="*/ -1991 h 73"/>
                              </a:gdLst>
                              <a:ahLst/>
                              <a:cxnLst>
                                <a:cxn ang="0">
                                  <a:pos x="T1" y="T3"/>
                                </a:cxn>
                                <a:cxn ang="0">
                                  <a:pos x="T5" y="T7"/>
                                </a:cxn>
                              </a:cxnLst>
                              <a:rect l="0" t="0" r="r" b="b"/>
                              <a:pathLst>
                                <a:path w="60" h="73">
                                  <a:moveTo>
                                    <a:pt x="60" y="73"/>
                                  </a:moveTo>
                                  <a:lnTo>
                                    <a:pt x="0" y="0"/>
                                  </a:lnTo>
                                </a:path>
                              </a:pathLst>
                            </a:custGeom>
                            <a:noFill/>
                            <a:ln w="9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01" name="Group 3586"/>
                        <wpg:cNvGrpSpPr>
                          <a:grpSpLocks/>
                        </wpg:cNvGrpSpPr>
                        <wpg:grpSpPr bwMode="auto">
                          <a:xfrm>
                            <a:off x="3136" y="-1911"/>
                            <a:ext cx="2" cy="131"/>
                            <a:chOff x="3136" y="-1911"/>
                            <a:chExt cx="2" cy="131"/>
                          </a:xfrm>
                        </wpg:grpSpPr>
                        <wps:wsp>
                          <wps:cNvPr id="3802" name="Freeform 3588"/>
                          <wps:cNvSpPr>
                            <a:spLocks/>
                          </wps:cNvSpPr>
                          <wps:spPr bwMode="auto">
                            <a:xfrm>
                              <a:off x="3136" y="-1911"/>
                              <a:ext cx="2" cy="131"/>
                            </a:xfrm>
                            <a:custGeom>
                              <a:avLst/>
                              <a:gdLst>
                                <a:gd name="T0" fmla="+- 0 -1911 -1911"/>
                                <a:gd name="T1" fmla="*/ -1911 h 131"/>
                                <a:gd name="T2" fmla="+- 0 -1779 -1911"/>
                                <a:gd name="T3" fmla="*/ -1779 h 131"/>
                              </a:gdLst>
                              <a:ahLst/>
                              <a:cxnLst>
                                <a:cxn ang="0">
                                  <a:pos x="0" y="T1"/>
                                </a:cxn>
                                <a:cxn ang="0">
                                  <a:pos x="0" y="T3"/>
                                </a:cxn>
                              </a:cxnLst>
                              <a:rect l="0" t="0" r="r" b="b"/>
                              <a:pathLst>
                                <a:path h="131">
                                  <a:moveTo>
                                    <a:pt x="0" y="0"/>
                                  </a:moveTo>
                                  <a:lnTo>
                                    <a:pt x="0" y="132"/>
                                  </a:lnTo>
                                </a:path>
                              </a:pathLst>
                            </a:custGeom>
                            <a:noFill/>
                            <a:ln w="130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3" name="Picture 358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1808" y="-6531"/>
                              <a:ext cx="6578" cy="624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3585" o:spid="_x0000_s1026" style="position:absolute;margin-left:90.4pt;margin-top:-326.55pt;width:328.9pt;height:312.25pt;z-index:-251127808;mso-position-horizontal-relative:page" coordorigin="1808,-6531" coordsize="6578,62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">
                <v:group id="Group 3737" o:spid="_x0000_s1027" style="position:absolute;left:2106;top:-6493;width:1139;height:307" coordorigin="2106,-6493" coordsize="1139,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ntcUAAADdAAAADwAAAGRycy9kb3ducmV2LnhtbESPQYvCMBSE7wv7H8Jb&#10;8LamVZSlaxSRVTyIYF0Qb4/m2Rabl9LEtv57Iwgeh5n5hpktelOJlhpXWlYQDyMQxJnVJecK/o/r&#10;7x8QziNrrCyTgjs5WMw/P2aYaNvxgdrU5yJA2CWooPC+TqR0WUEG3dDWxMG72MagD7LJpW6wC3BT&#10;yVEUTaXBksNCgTWtCsqu6c0o2HTYLcfxX7u7Xlb383GyP+1iUmrw1S9/QXjq/Tv8am+1gvF0EsP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Sfp7XFAAAA3QAA&#10;AA8AAAAAAAAAAAAAAAAAqgIAAGRycy9kb3ducmV2LnhtbFBLBQYAAAAABAAEAPoAAACcAwAAAAA=&#10;">
                  <v:shape id="Freeform 3738" o:spid="_x0000_s1028" style="position:absolute;left:2106;top:-6493;width:1139;height:307;visibility:visible;mso-wrap-style:square;v-text-anchor:top" coordsize="1139,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N4scA&#10;AADdAAAADwAAAGRycy9kb3ducmV2LnhtbESPQWvCQBSE7wX/w/KEXorZRKmV6CpSaFEKYrVFcntk&#10;n0kw+zZkV5P++26h4HGYmW+Yxao3tbhR6yrLCpIoBkGcW11xoeDr+DaagXAeWWNtmRT8kIPVcvCw&#10;wFTbjj/pdvCFCBB2KSoovW9SKV1ekkEX2YY4eGfbGvRBtoXULXYBbmo5juOpNFhxWCixodeS8svh&#10;ahR8ZPJidrPs9PJkttZ370mS77+Vehz26zkIT72/h//bG61gMn0ew9+b8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rvzeLHAAAA3QAAAA8AAAAAAAAAAAAAAAAAmAIAAGRy&#10;cy9kb3ducmV2LnhtbFBLBQYAAAAABAAEAPUAAACMAwAAAAA=&#10;" path="m,307r1139,l1139,,,,,307xe" filled="f" strokeweight=".26444mm">
                    <v:path arrowok="t" o:connecttype="custom" o:connectlocs="0,-6186;1139,-6186;1139,-6493;0,-6493;0,-6186" o:connectangles="0,0,0,0,0"/>
                  </v:shape>
                </v:group>
                <v:group id="Group 3735" o:spid="_x0000_s1029" style="position:absolute;left:2412;top:-6273;width:527;height:2" coordorigin="2412,-6273" coordsize="5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AZxZxgAAAN0A&#10;AAAPAAAAAAAAAAAAAAAAAKoCAABkcnMvZG93bnJldi54bWxQSwUGAAAAAAQABAD6AAAAnQMAAAAA&#10;">
                  <v:shape id="Freeform 3736" o:spid="_x0000_s1030" style="position:absolute;left:2412;top:-6273;width:527;height:2;visibility:visible;mso-wrap-style:square;v-text-anchor:top" coordsize="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7zLcUA&#10;AADdAAAADwAAAGRycy9kb3ducmV2LnhtbESPT4vCMBTE74LfITzBm6bq+odqKosguCdZdxGPj+bZ&#10;ljYv3SZq9dObBcHjMDO/YVbr1lTiSo0rLCsYDSMQxKnVBWcKfn+2gwUI55E1VpZJwZ0crJNuZ4Wx&#10;tjf+puvBZyJA2MWoIPe+jqV0aU4G3dDWxME728agD7LJpG7wFuCmkuMomkmDBYeFHGva5JSWh4tR&#10;cDwWXG7H+8ed5tmkOn1JTv/2SvV77ecShKfWv8Ov9k4rmMymH/D/JjwBm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HvMtxQAAAN0AAAAPAAAAAAAAAAAAAAAAAJgCAABkcnMv&#10;ZG93bnJldi54bWxQSwUGAAAAAAQABAD1AAAAigMAAAAA&#10;" path="m,l527,e" filled="f" strokeweight=".19833mm">
                    <v:path arrowok="t" o:connecttype="custom" o:connectlocs="0,0;527,0" o:connectangles="0,0"/>
                  </v:shape>
                </v:group>
                <v:group id="Group 3733" o:spid="_x0000_s1031" style="position:absolute;left:2106;top:-5137;width:1139;height:306" coordorigin="2106,-5137" coordsize="1139,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ShtsUAAADdAAAADwAAAGRycy9kb3ducmV2LnhtbESPQYvCMBSE7wv+h/CE&#10;va1plYpUo4io7EGEVUG8PZpnW2xeShPb+u83C8Ieh5n5hlmselOJlhpXWlYQjyIQxJnVJecKLufd&#10;1wyE88gaK8uk4EUOVsvBxwJTbTv+ofbkcxEg7FJUUHhfp1K6rCCDbmRr4uDdbWPQB9nkUjfYBbip&#10;5DiKptJgyWGhwJo2BWWP09Mo2HfYrSfxtj087pvX7Zwcr4eYlPoc9us5CE+9/w+/299awWSaJPD3&#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kobbFAAAA3QAA&#10;AA8AAAAAAAAAAAAAAAAAqgIAAGRycy9kb3ducmV2LnhtbFBLBQYAAAAABAAEAPoAAACcAwAAAAA=&#10;">
                  <v:shape id="Freeform 3734" o:spid="_x0000_s1032" style="position:absolute;left:2106;top:-5137;width:1139;height:306;visibility:visible;mso-wrap-style:square;v-text-anchor:top" coordsize="1139,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r1qcMA&#10;AADdAAAADwAAAGRycy9kb3ducmV2LnhtbESP0WoCMRRE34X+Q7iFvmlWW7eyNUpVCvXRrR9wSa6b&#10;ZTc3SxJ1+/dNodDHYWbOMOvt6HpxoxBbzwrmswIEsfam5UbB+etjugIRE7LB3jMp+KYI283DZI2V&#10;8Xc+0a1OjcgQjhUqsCkNlZRRW3IYZ34gzt7FB4cpy9BIE/Ce4a6Xi6IopcOW84LFgfaWdFdfnQJ/&#10;1ge9Px46bOav4cWii7tuodTT4/j+BiLRmP7Df+1Po+C5XJbw+yY/Ab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r1qcMAAADdAAAADwAAAAAAAAAAAAAAAACYAgAAZHJzL2Rv&#10;d25yZXYueG1sUEsFBgAAAAAEAAQA9QAAAIgDAAAAAA==&#10;" path="m,306r1139,l1139,,,,,306xe" filled="f" strokeweight=".26444mm">
                    <v:path arrowok="t" o:connecttype="custom" o:connectlocs="0,-4831;1139,-4831;1139,-5137;0,-5137;0,-4831" o:connectangles="0,0,0,0,0"/>
                  </v:shape>
                </v:group>
                <v:group id="Group 3731" o:spid="_x0000_s1033" style="position:absolute;left:2290;top:-4918;width:771;height:2" coordorigin="2290,-4918" coordsize="7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qaWsYAAADdAAAADwAAAGRycy9kb3ducmV2LnhtbESPS4vCQBCE74L/YWhh&#10;bzrJig+io4jsLh5E8AHircm0STDTEzKzSfz3zsKCx6KqvqKW686UoqHaFZYVxKMIBHFqdcGZgsv5&#10;ezgH4TyyxtIyKXiSg/Wq31tiom3LR2pOPhMBwi5BBbn3VSKlS3My6Ea2Ig7e3dYGfZB1JnWNbYCb&#10;Un5G0VQaLDgs5FjRNqf0cfo1Cn5abDfj+KvZP+7b5+08OVz3MSn1Meg2CxCeOv8O/7d3WsF4OpnB&#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OppaxgAAAN0A&#10;AAAPAAAAAAAAAAAAAAAAAKoCAABkcnMvZG93bnJldi54bWxQSwUGAAAAAAQABAD6AAAAnQMAAAAA&#10;">
                  <v:shape id="Freeform 3732" o:spid="_x0000_s1034" style="position:absolute;left:2290;top:-4918;width:771;height:2;visibility:visible;mso-wrap-style:square;v-text-anchor:top" coordsize="7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ZSeMEA&#10;AADdAAAADwAAAGRycy9kb3ducmV2LnhtbERPy4rCMBTdC/5DuIIb0VTFotUoIgy4UnyA22tz+8Dm&#10;pjYZrX8/WQy4PJz3atOaSryocaVlBeNRBII4tbrkXMH18jOcg3AeWWNlmRR8yMFm3e2sMNH2zSd6&#10;nX0uQgi7BBUU3teJlC4tyKAb2Zo4cJltDPoAm1zqBt8h3FRyEkWxNFhyaCiwpl1B6eP8axTMxnhf&#10;bG/x/HB8Dq7RdJ9V2e6oVL/XbpcgPLX+K/5377WCaTwLc8Ob8AT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2UnjBAAAA3QAAAA8AAAAAAAAAAAAAAAAAmAIAAGRycy9kb3du&#10;cmV2LnhtbFBLBQYAAAAABAAEAPUAAACGAwAAAAA=&#10;" path="m,l771,e" filled="f" strokeweight=".19833mm">
                    <v:path arrowok="t" o:connecttype="custom" o:connectlocs="0,0;771,0" o:connectangles="0,0"/>
                  </v:shape>
                </v:group>
                <v:group id="Group 3729" o:spid="_x0000_s1035" style="position:absolute;left:2675;top:-6186;width:2;height:1049" coordorigin="2675,-6186" coordsize="2,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6auzxgAAAN0A&#10;AAAPAAAAAAAAAAAAAAAAAKoCAABkcnMvZG93bnJldi54bWxQSwUGAAAAAAQABAD6AAAAnQMAAAAA&#10;">
                  <v:shape id="Freeform 3730" o:spid="_x0000_s1036" style="position:absolute;left:2675;top:-6186;width:2;height:1049;visibility:visible;mso-wrap-style:square;v-text-anchor:top" coordsize="2,10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Y5FMAA&#10;AADdAAAADwAAAGRycy9kb3ducmV2LnhtbERPTYvCMBC9L/gfwgje1lTFKtUoIiielFV7H5qxrTaT&#10;2kSt/94chD0+3vd82ZpKPKlxpWUFg34EgjizuuRcwfm0+Z2CcB5ZY2WZFLzJwXLR+Zljou2L/+h5&#10;9LkIIewSVFB4XydSuqwgg65va+LAXWxj0AfY5FI3+ArhppLDKIqlwZJDQ4E1rQvKbseHUXBIpxOS&#10;8f2arsZ1Oj4NtvtHu1Wq121XMxCeWv8v/rp3WsEojsP+8CY8Abn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vY5FMAAAADdAAAADwAAAAAAAAAAAAAAAACYAgAAZHJzL2Rvd25y&#10;ZXYueG1sUEsFBgAAAAAEAAQA9QAAAIUDAAAAAA==&#10;" path="m,l,1049e" filled="f" strokeweight=".18181mm">
                    <v:path arrowok="t" o:connecttype="custom" o:connectlocs="0,-6186;0,-5137" o:connectangles="0,0"/>
                  </v:shape>
                </v:group>
                <v:group id="Group 3727" o:spid="_x0000_s1037" style="position:absolute;left:4504;top:-6493;width:1139;height:307" coordorigin="4504,-6493" coordsize="1139,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rzbQjFAAAA3QAA&#10;AA8AAAAAAAAAAAAAAAAAqgIAAGRycy9kb3ducmV2LnhtbFBLBQYAAAAABAAEAPoAAACcAwAAAAA=&#10;">
                  <v:shape id="Freeform 3728" o:spid="_x0000_s1038" style="position:absolute;left:4504;top:-6493;width:1139;height:307;visibility:visible;mso-wrap-style:square;v-text-anchor:top" coordsize="1139,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MHX8cA&#10;AADdAAAADwAAAGRycy9kb3ducmV2LnhtbESP3WrCQBSE7wXfYTlCb4puohAlukopKC1Caf1BvDtk&#10;j0kwezZktya+vVsoeDnMzDfMYtWZStyocaVlBfEoAkGcWV1yruCwXw9nIJxH1lhZJgV3crBa9nsL&#10;TLVt+YduO5+LAGGXooLC+zqV0mUFGXQjWxMH72Ibgz7IJpe6wTbATSXHUZRIgyWHhQJrei8ou+5+&#10;jYLtWV7N1+x8mr6aT+vbTRxn30elXgbd2xyEp84/w//tD61gkiRj+HsTnoBcP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DB1/HAAAA3QAAAA8AAAAAAAAAAAAAAAAAmAIAAGRy&#10;cy9kb3ducmV2LnhtbFBLBQYAAAAABAAEAPUAAACMAwAAAAA=&#10;" path="m,307r1140,l1140,,,,,307xe" filled="f" strokeweight=".26444mm">
                    <v:path arrowok="t" o:connecttype="custom" o:connectlocs="0,-6186;1140,-6186;1140,-6493;0,-6493;0,-6186" o:connectangles="0,0,0,0,0"/>
                  </v:shape>
                </v:group>
                <v:group id="Group 3725" o:spid="_x0000_s1039" style="position:absolute;left:4764;top:-6273;width:621;height:2" coordorigin="4764,-6273" coordsize="6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bVbkxgAAAN0A&#10;AAAPAAAAAAAAAAAAAAAAAKoCAABkcnMvZG93bnJldi54bWxQSwUGAAAAAAQABAD6AAAAnQMAAAAA&#10;">
                  <v:shape id="Freeform 3726" o:spid="_x0000_s1040" style="position:absolute;left:4764;top:-6273;width:621;height:2;visibility:visible;mso-wrap-style:square;v-text-anchor:top" coordsize="6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aUVMcA&#10;AADdAAAADwAAAGRycy9kb3ducmV2LnhtbESPT2vCQBTE74LfYXmCN91oSyypq4ggleLB2Fp6fGRf&#10;k9Ds25Bd8+fbu0Khx2FmfsOst72pREuNKy0rWMwjEMSZ1SXnCj4/DrMXEM4ja6wsk4KBHGw349Ea&#10;E207Tqm9+FwECLsEFRTe14mULivIoJvbmjh4P7Yx6INscqkb7ALcVHIZRbE0WHJYKLCmfUHZ7+Vm&#10;FKTRglan9/T7em2/uuXqbTied4NS00m/ewXhqff/4b/2USt4iuNneLwJT0B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GlFTHAAAA3QAAAA8AAAAAAAAAAAAAAAAAmAIAAGRy&#10;cy9kb3ducmV2LnhtbFBLBQYAAAAABAAEAPUAAACMAwAAAAA=&#10;" path="m,l621,e" filled="f" strokeweight=".19833mm">
                    <v:path arrowok="t" o:connecttype="custom" o:connectlocs="0,0;621,0" o:connectangles="0,0"/>
                  </v:shape>
                </v:group>
                <v:group id="Group 3723" o:spid="_x0000_s1041" style="position:absolute;left:4534;top:-5132;width:1139;height:306" coordorigin="4534,-5132" coordsize="1139,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yGsLxgAAAN0A&#10;AAAPAAAAAAAAAAAAAAAAAKoCAABkcnMvZG93bnJldi54bWxQSwUGAAAAAAQABAD6AAAAnQMAAAAA&#10;">
                  <v:shape id="Freeform 3724" o:spid="_x0000_s1042" style="position:absolute;left:4534;top:-5132;width:1139;height:306;visibility:visible;mso-wrap-style:square;v-text-anchor:top" coordsize="1139,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Y/FMIA&#10;AADdAAAADwAAAGRycy9kb3ducmV2LnhtbESP3WoCMRSE7wu+QziCdzWrllVWo/hDob2s+gCH5LhZ&#10;dnOyJFG3b98UCr0cZuYbZrMbXCceFGLjWcFsWoAg1t40XCu4Xt5fVyBiQjbYeSYF3xRhtx29bLAy&#10;/slf9DinWmQIxwoV2JT6SsqoLTmMU98TZ+/mg8OUZailCfjMcNfJeVGU0mHDecFiT0dLuj3fnQJ/&#10;1Sd9/Dy1WM+W4c2ii4d2rtRkPOzXIBIN6T/81/4wChZlWcLvm/wE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tj8UwgAAAN0AAAAPAAAAAAAAAAAAAAAAAJgCAABkcnMvZG93&#10;bnJldi54bWxQSwUGAAAAAAQABAD1AAAAhwMAAAAA&#10;" path="m,306r1140,l1140,,,,,306xe" filled="f" strokeweight=".26444mm">
                    <v:path arrowok="t" o:connecttype="custom" o:connectlocs="0,-4826;1140,-4826;1140,-5132;0,-5132;0,-4826" o:connectangles="0,0,0,0,0"/>
                  </v:shape>
                </v:group>
                <v:group id="Group 3721" o:spid="_x0000_s1043" style="position:absolute;left:4770;top:-4911;width:668;height:2" coordorigin="4770,-4911" coordsize="6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ZQ58YAAADdAAAADwAAAGRycy9kb3ducmV2LnhtbESPQWvCQBSE7wX/w/IE&#10;b7qJ0lSiq4ho6UGEqiDeHtlnEsy+Ddk1if++Wyj0OMzMN8xy3ZtKtNS40rKCeBKBIM6sLjlXcDnv&#10;x3MQziNrrCyTghc5WK8Gb0tMte34m9qTz0WAsEtRQeF9nUrpsoIMuomtiYN3t41BH2STS91gF+Cm&#10;ktMoSqTBksNCgTVtC8oep6dR8Nlht5nFu/bwuG9ft/P78XqISanRsN8sQHjq/X/4r/2lFcyS5AN+&#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VlDnxgAAAN0A&#10;AAAPAAAAAAAAAAAAAAAAAKoCAABkcnMvZG93bnJldi54bWxQSwUGAAAAAAQABAD6AAAAnQMAAAAA&#10;">
                  <v:shape id="Freeform 3722" o:spid="_x0000_s1044" style="position:absolute;left:4770;top:-4911;width:668;height:2;visibility:visible;mso-wrap-style:square;v-text-anchor:top" coordsize="6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88ZMIA&#10;AADdAAAADwAAAGRycy9kb3ducmV2LnhtbERPy2oCMRTdF/yHcAvuasYKwzg1ihYKXVjwtenuklwn&#10;Qyc300mq8e+bheDycN6LVXKduNAQWs8KppMCBLH2puVGwen48VKBCBHZYOeZFNwowGo5elpgbfyV&#10;93Q5xEbkEA41KrAx9rWUQVtyGCa+J87c2Q8OY4ZDI82A1xzuOvlaFKV02HJusNjTuyX9c/hzCjbb&#10;al7t7Hxtv/nr3E6T/jVJKzV+Tus3EJFSfIjv7k+jYFaWeW5+k5+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TzxkwgAAAN0AAAAPAAAAAAAAAAAAAAAAAJgCAABkcnMvZG93&#10;bnJldi54bWxQSwUGAAAAAAQABAD1AAAAhwMAAAAA&#10;" path="m,l669,e" filled="f" strokeweight=".19833mm">
                    <v:path arrowok="t" o:connecttype="custom" o:connectlocs="0,0;669,0" o:connectangles="0,0"/>
                  </v:shape>
                </v:group>
                <v:group id="Group 3719" o:spid="_x0000_s1045" style="position:absolute;left:3765;top:-6262;width:147;height:140" coordorigin="3765,-6262" coordsize="147,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IVhDsYAAADdAAAADwAAAGRycy9kb3ducmV2LnhtbESPQWvCQBSE7wX/w/IE&#10;b7qJ0lCjq4ho6UGEqiDeHtlnEsy+Ddk1if++Wyj0OMzMN8xy3ZtKtNS40rKCeBKBIM6sLjlXcDnv&#10;xx8gnEfWWFkmBS9ysF4N3paYatvxN7Unn4sAYZeigsL7OpXSZQUZdBNbEwfvbhuDPsgml7rBLsBN&#10;JadRlEiDJYeFAmvaFpQ9Tk+j4LPDbjOLd+3hcd++buf34/UQk1KjYb9ZgPDU+//wX/tLK5glyRx+&#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hWEOxgAAAN0A&#10;AAAPAAAAAAAAAAAAAAAAAKoCAABkcnMvZG93bnJldi54bWxQSwUGAAAAAAQABAD6AAAAnQMAAAAA&#10;">
                  <v:shape id="Freeform 3720" o:spid="_x0000_s1046" style="position:absolute;left:3765;top:-6262;width:147;height:140;visibility:visible;mso-wrap-style:square;v-text-anchor:top" coordsize="147,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cgY8UA&#10;AADdAAAADwAAAGRycy9kb3ducmV2LnhtbERPTWvCQBC9F/wPywi91Y0WtY2uIQhtvRQ0CqW3MTsm&#10;wexsml2T9N93DwWPj/e9TgZTi45aV1lWMJ1EIIhzqysuFJyOb08vIJxH1lhbJgW/5CDZjB7WGGvb&#10;84G6zBcihLCLUUHpfRNL6fKSDLqJbYgDd7GtQR9gW0jdYh/CTS1nUbSQBisODSU2tC0pv2Y3oyCb&#10;vr6funN6/J5/LPvb1/6TzY9X6nE8pCsQngZ/F/+7d1rB82IZ9oc34Qn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xyBjxQAAAN0AAAAPAAAAAAAAAAAAAAAAAJgCAABkcnMv&#10;ZG93bnJldi54bWxQSwUGAAAAAAQABAD1AAAAigMAAAAA&#10;" path="m18,140l147,,,18e" filled="f" strokeweight=".18181mm">
                    <v:path arrowok="t" o:connecttype="custom" o:connectlocs="18,-6122;147,-6262;0,-6244" o:connectangles="0,0,0"/>
                  </v:shape>
                </v:group>
                <v:group id="Group 3717" o:spid="_x0000_s1047" style="position:absolute;left:3245;top:-6339;width:1259;height:1355" coordorigin="3245,-6339" coordsize="1259,13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r71ccAAADdAAAADwAAAGRycy9kb3ducmV2LnhtbESPT2vCQBTE7wW/w/IK&#10;3uomhlpJXYNIFQ9SqAqlt0f2mYRk34bsNn++fbdQ6HGYmd8wm2w0jeipc5VlBfEiAkGcW11xoeB2&#10;PTytQTiPrLGxTAomcpBtZw8bTLUd+IP6iy9EgLBLUUHpfZtK6fKSDLqFbYmDd7edQR9kV0jd4RDg&#10;ppHLKFpJgxWHhRJb2peU15dvo+A44LBL4rf+XN/309f1+f3zHJNS88dx9wrC0+j/w3/tk1aQrF5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yr71ccAAADd&#10;AAAADwAAAAAAAAAAAAAAAACqAgAAZHJzL2Rvd25yZXYueG1sUEsFBgAAAAAEAAQA+gAAAJ4DAAAA&#10;AA==&#10;">
                  <v:shape id="Freeform 3718" o:spid="_x0000_s1048" style="position:absolute;left:3245;top:-6339;width:1259;height:1355;visibility:visible;mso-wrap-style:square;v-text-anchor:top" coordsize="1259,13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JrTsUA&#10;AADdAAAADwAAAGRycy9kb3ducmV2LnhtbESP3WrCQBSE7wu+w3IE7+omBlKJriKCIEIoTYXeHrLH&#10;/Jg9G7KrSd++Wyj0cpiZb5jtfjKdeNLgGssK4mUEgri0uuFKwfXz9LoG4Tyyxs4yKfgmB/vd7GWL&#10;mbYjf9Cz8JUIEHYZKqi97zMpXVmTQbe0PXHwbnYw6IMcKqkHHAPcdHIVRak02HBYqLGnY03lvXgY&#10;BZfiHqNpr2vbfrXvcRfnh6TNlVrMp8MGhKfJ/4f/2metIEnfVvD7JjwBu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4mtOxQAAAN0AAAAPAAAAAAAAAAAAAAAAAJgCAABkcnMv&#10;ZG93bnJldi54bWxQSwUGAAAAAAQABAD1AAAAigMAAAAA&#10;" path="m,1355l1259,e" filled="f" strokeweight=".18181mm">
                    <v:path arrowok="t" o:connecttype="custom" o:connectlocs="0,-4984;1259,-6339" o:connectangles="0,0"/>
                  </v:shape>
                </v:group>
                <v:group id="Group 3715" o:spid="_x0000_s1049" style="position:absolute;left:5364;top:-6182;width:97;height:191" coordorigin="5364,-6182"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LTAOcYAAADdAAAADwAAAGRycy9kb3ducmV2LnhtbESPT2vCQBTE7wW/w/IE&#10;b3UTQ1Wiq4jU0oMU/APi7ZF9JsHs25DdJvHbdwWhx2FmfsMs172pREuNKy0riMcRCOLM6pJzBefT&#10;7n0OwnlkjZVlUvAgB+vV4G2JqbYdH6g9+lwECLsUFRTe16mULivIoBvbmjh4N9sY9EE2udQNdgFu&#10;KjmJoqk0WHJYKLCmbUHZ/fhrFHx12G2S+LPd32/bx/X08XPZx6TUaNhvFiA89f4//Gp/awXJdJb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tMA5xgAAAN0A&#10;AAAPAAAAAAAAAAAAAAAAAKoCAABkcnMvZG93bnJldi54bWxQSwUGAAAAAAQABAD6AAAAnQMAAAAA&#10;">
                  <v:shape id="Freeform 3716" o:spid="_x0000_s1050" style="position:absolute;left:5364;top:-6182;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Gs/MgA&#10;AADdAAAADwAAAGRycy9kb3ducmV2LnhtbESPQWvCQBSE70L/w/IK3nTT1lpJXcUWCx4kJVoLvT2y&#10;zySYfRt2tzH+e1co9DjMzDfMfNmbRnTkfG1ZwcM4AUFcWF1zqeBr/zGagfABWWNjmRRcyMNycTeY&#10;Y6rtmXPqdqEUEcI+RQVVCG0qpS8qMujHtiWO3tE6gyFKV0rt8BzhppGPSTKVBmuOCxW29F5Rcdr9&#10;GgVZ5t5O+c/q+bI+5t/bz/aQdftGqeF9v3oFEagP/+G/9kYreJq+TOD2Jj4Bubg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xwaz8yAAAAN0AAAAPAAAAAAAAAAAAAAAAAJgCAABk&#10;cnMvZG93bnJldi54bWxQSwUGAAAAAAQABAD1AAAAjQMAAAAA&#10;" path="m97,191l91,,,118e" filled="f" strokeweight=".18181mm">
                    <v:path arrowok="t" o:connecttype="custom" o:connectlocs="97,-5991;91,-6182;0,-6064" o:connectangles="0,0,0"/>
                  </v:shape>
                </v:group>
                <v:group id="Group 3713" o:spid="_x0000_s1051" style="position:absolute;left:5074;top:-6186;width:30;height:1055" coordorigin="5074,-6186" coordsize="30,10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H91sYAAADdAAAADwAAAGRycy9kb3ducmV2LnhtbESPS4vCQBCE74L/YWhh&#10;bzrJig+io4jsLh5E8AHircm0STDTEzKzSfz3zsKCx6KqvqKW686UoqHaFZYVxKMIBHFqdcGZgsv5&#10;ezgH4TyyxtIyKXiSg/Wq31tiom3LR2pOPhMBwi5BBbn3VSKlS3My6Ea2Ig7e3dYGfZB1JnWNbYCb&#10;Un5G0VQaLDgs5FjRNqf0cfo1Cn5abDfj+KvZP+7b5+08OVz3MSn1Meg2CxCeOv8O/7d3WsF4OpvA&#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Ef3WxgAAAN0A&#10;AAAPAAAAAAAAAAAAAAAAAKoCAABkcnMvZG93bnJldi54bWxQSwUGAAAAAAQABAD6AAAAnQMAAAAA&#10;">
                  <v:shape id="Freeform 3714" o:spid="_x0000_s1052" style="position:absolute;left:5074;top:-6186;width:30;height:1055;visibility:visible;mso-wrap-style:square;v-text-anchor:top" coordsize="30,10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2SfckA&#10;AADdAAAADwAAAGRycy9kb3ducmV2LnhtbESP0WrCQBRE3wv9h+UWfCm6qaVRo6tIwSKUlhr9gGv2&#10;moRm76a7a0z9+m6h0MdhZs4wi1VvGtGR87VlBQ+jBARxYXXNpYLDfjOcgvABWWNjmRR8k4fV8vZm&#10;gZm2F95Rl4dSRAj7DBVUIbSZlL6oyKAf2ZY4eifrDIYoXSm1w0uEm0aOkySVBmuOCxW29FxR8Zmf&#10;jYK9295/zKaH9Wv3fjzlxdv15enrqtTgrl/PQQTqw3/4r73VCh7TSQq/b+ITkMs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W2SfckAAADdAAAADwAAAAAAAAAAAAAAAACYAgAA&#10;ZHJzL2Rvd25yZXYueG1sUEsFBgAAAAAEAAQA9QAAAI4DAAAAAA==&#10;" path="m,l30,1054e" filled="f" strokeweight=".18181mm">
                    <v:path arrowok="t" o:connecttype="custom" o:connectlocs="0,-6186;30,-5132" o:connectangles="0,0"/>
                  </v:shape>
                </v:group>
                <v:group id="Group 3711" o:spid="_x0000_s1053" style="position:absolute;left:5442;top:-4793;width:96;height:85" coordorigin="5442,-4793" coordsize="9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4/GOsYAAADdAAAADwAAAGRycy9kb3ducmV2LnhtbESPS4vCQBCE7wv+h6GF&#10;va2TrPggOorIuniQBR8g3ppMmwQzPSEzJvHfO8KCx6KqvqLmy86UoqHaFZYVxIMIBHFqdcGZgtNx&#10;8zUF4TyyxtIyKXiQg+Wi9zHHRNuW99QcfCYChF2CCnLvq0RKl+Zk0A1sRRy8q60N+iDrTOoa2wA3&#10;pfyOorE0WHBYyLGidU7p7XA3Cn5bbFfD+KfZ3a7rx+U4+jvvYlLqs9+tZiA8df4d/m9vtYLheDKB&#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j8Y6xgAAAN0A&#10;AAAPAAAAAAAAAAAAAAAAAKoCAABkcnMvZG93bnJldi54bWxQSwUGAAAAAAQABAD6AAAAnQMAAAAA&#10;">
                  <v:shape id="Freeform 3712" o:spid="_x0000_s1054" style="position:absolute;left:5442;top:-4793;width:96;height:85;visibility:visible;mso-wrap-style:square;v-text-anchor:top" coordsize="9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vewcYA&#10;AADdAAAADwAAAGRycy9kb3ducmV2LnhtbESPTWvCQBCG70L/wzKF3nSjUi3RVUS0SNWDH/Q8ZMck&#10;mJ0N2VXTf985CB6Hd95nnpnOW1epOzWh9Gyg30tAEWfelpwbOJ/W3S9QISJbrDyTgT8KMJ+9daaY&#10;Wv/gA92PMVcC4ZCigSLGOtU6ZAU5DD1fE0t28Y3DKGOTa9vgQ+Cu0oMkGWmHJcuFAmtaFpRdjzcn&#10;GufLar9Nbt+fu5/dZhj7vycKA2M+3tvFBFSkNr6Wn+2NNTAcjUVXvhEE6N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8vewcYAAADdAAAADwAAAAAAAAAAAAAAAACYAgAAZHJz&#10;L2Rvd25yZXYueG1sUEsFBgAAAAAEAAQA9QAAAIsDAAAAAA==&#10;" path="m44,l,85,96,80,44,e" fillcolor="black" stroked="f">
                    <v:path arrowok="t" o:connecttype="custom" o:connectlocs="44,-4793;0,-4708;96,-4713;44,-4793" o:connectangles="0,0,0,0"/>
                  </v:shape>
                </v:group>
                <v:group id="Group 3709" o:spid="_x0000_s1055" style="position:absolute;left:5442;top:-4793;width:96;height:85" coordorigin="5442,-4793" coordsize="9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z308YAAADdAAAADwAAAGRycy9kb3ducmV2LnhtbESPQWvCQBSE74X+h+UV&#10;vOkmSm2NriKi4kGEakG8PbLPJJh9G7JrEv99VxB6HGbmG2a26EwpGqpdYVlBPIhAEKdWF5wp+D1t&#10;+t8gnEfWWFomBQ9ysJi/v80w0bblH2qOPhMBwi5BBbn3VSKlS3My6Aa2Ig7e1dYGfZB1JnWNbYCb&#10;Ug6jaCwNFhwWcqxolVN6O96Ngm2L7XIUr5v97bp6XE6fh/M+JqV6H91yCsJT5//Dr/ZOKxiNvy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XPfTxgAAAN0A&#10;AAAPAAAAAAAAAAAAAAAAAKoCAABkcnMvZG93bnJldi54bWxQSwUGAAAAAAQABAD6AAAAnQMAAAAA&#10;">
                  <v:shape id="Freeform 3710" o:spid="_x0000_s1056" style="position:absolute;left:5442;top:-4793;width:96;height:85;visibility:visible;mso-wrap-style:square;v-text-anchor:top" coordsize="96,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5uosYA&#10;AADdAAAADwAAAGRycy9kb3ducmV2LnhtbESPwWrCQBCG74W+wzKFXkrdVEEkdZUiCvaiVXvxNmSn&#10;SWh2Nt1dY/L2zkHocfjn/+ab+bJ3jeooxNqzgbdRBoq48Lbm0sD3afM6AxUTssXGMxkYKMJy8fgw&#10;x9z6Kx+oO6ZSCYRjjgaqlNpc61hU5DCOfEss2Y8PDpOModQ24FXgrtHjLJtqhzXLhQpbWlVU/B4v&#10;TjT264Cff7vxaofnl2H4arvL+mzM81P/8Q4qUZ/+l+/trTUwmc7EX74RBO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5uosYAAADdAAAADwAAAAAAAAAAAAAAAACYAgAAZHJz&#10;L2Rvd25yZXYueG1sUEsFBgAAAAAEAAQA9QAAAIsDAAAAAA==&#10;" path="m44,l96,80,,85,44,e" filled="f" strokeweight=".26444mm">
                    <v:path arrowok="t" o:connecttype="custom" o:connectlocs="44,-4793;96,-4713;0,-4708;44,-4793" o:connectangles="0,0,0,0"/>
                  </v:shape>
                </v:group>
                <v:group id="Group 3707" o:spid="_x0000_s1057" style="position:absolute;left:5486;top:-4793;width:52;height:80" coordorigin="5486,-4793" coordsize="52,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v+L8scAAADd&#10;AAAADwAAAAAAAAAAAAAAAACqAgAAZHJzL2Rvd25yZXYueG1sUEsFBgAAAAAEAAQA+gAAAJ4DAAAA&#10;AA==&#10;">
                  <v:shape id="Freeform 3708" o:spid="_x0000_s1058" style="position:absolute;left:5486;top:-4793;width:52;height:80;visibility:visible;mso-wrap-style:square;v-text-anchor:top" coordsize="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xzcUA&#10;AADdAAAADwAAAGRycy9kb3ducmV2LnhtbESP3WoCMRSE7wXfIRyhd5poi8hqFFEEi5RSf+4Pm+Nu&#10;cHOybqK7ffumUOjlMDPfMItV5yrxpCZYzxrGIwWCOPfGcqHhfNoNZyBCRDZYeSYN3xRgtez3FpgZ&#10;3/IXPY+xEAnCIUMNZYx1JmXIS3IYRr4mTt7VNw5jkk0hTYNtgrtKTpSaSoeW00KJNW1Kym/Hh9Pw&#10;cVmTvb/Zz23n3sPhcFbt9aK0fhl06zmISF38D/+190bD63Q2gd836Qn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kzHNxQAAAN0AAAAPAAAAAAAAAAAAAAAAAJgCAABkcnMv&#10;ZG93bnJldi54bWxQSwUGAAAAAAQABAD1AAAAigMAAAAA&#10;" path="m52,80l,e" filled="f" strokeweight=".26444mm">
                    <v:path arrowok="t" o:connecttype="custom" o:connectlocs="52,-4713;0,-4793" o:connectangles="0,0"/>
                  </v:shape>
                </v:group>
                <v:group id="Group 3705" o:spid="_x0000_s1059" style="position:absolute;left:5490;top:-4711;width:6;height:133" coordorigin="5490,-4711" coordsize="6,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VhsB7FAAAA3QAA&#10;AA8AAAAAAAAAAAAAAAAAqgIAAGRycy9kb3ducmV2LnhtbFBLBQYAAAAABAAEAPoAAACcAwAAAAA=&#10;">
                  <v:shape id="Freeform 3706" o:spid="_x0000_s1060" style="position:absolute;left:5490;top:-4711;width:6;height:133;visibility:visible;mso-wrap-style:square;v-text-anchor:top" coordsize="6,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mr8UA&#10;AADdAAAADwAAAGRycy9kb3ducmV2LnhtbESPzWrDMBCE74W8g9hCbo3cppjgRgkmuKH0UvJDzou1&#10;tkytlbGU2PHTV4VCj8PMfMOst6NtxY163zhW8LxIQBCXTjdcKzif3p9WIHxA1tg6JgV38rDdzB7W&#10;mGk38IFux1CLCGGfoQITQpdJ6UtDFv3CdcTRq1xvMUTZ11L3OES4beVLkqTSYsNxwWBHO0Pl9/Fq&#10;FdBXJT9N6a6uzqu2OEz7tJguSs0fx/wNRKAx/If/2h9awTJdvcLvm/g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g+avxQAAAN0AAAAPAAAAAAAAAAAAAAAAAJgCAABkcnMv&#10;ZG93bnJldi54bWxQSwUGAAAAAAQABAD1AAAAigMAAAAA&#10;" path="m,l6,133e" filled="f" strokeweight=".18181mm">
                    <v:path arrowok="t" o:connecttype="custom" o:connectlocs="0,-4711;6,-4578" o:connectangles="0,0"/>
                  </v:shape>
                </v:group>
                <v:group id="Group 3703" o:spid="_x0000_s1061" style="position:absolute;left:4564;top:-4083;width:1139;height:306" coordorigin="4564,-4083" coordsize="1139,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XEjfHFAAAA3QAA&#10;AA8AAAAAAAAAAAAAAAAAqgIAAGRycy9kb3ducmV2LnhtbFBLBQYAAAAABAAEAPoAAACcAwAAAAA=&#10;">
                  <v:shape id="Freeform 3704" o:spid="_x0000_s1062" style="position:absolute;left:4564;top:-4083;width:1139;height:306;visibility:visible;mso-wrap-style:square;v-text-anchor:top" coordsize="1139,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rZ7sMA&#10;AADdAAAADwAAAGRycy9kb3ducmV2LnhtbESP3WoCMRSE74W+QziF3mlWW7ayNUpVhHrpzwMcktPN&#10;spuTJYm6fftGELwcZuYbZrEaXCeuFGLjWcF0UoAg1t40XCs4n3bjOYiYkA12nknBH0VYLV9GC6yM&#10;v/GBrsdUiwzhWKECm1JfSRm1JYdx4nvi7P364DBlGWppAt4y3HVyVhSldNhwXrDY08aSbo8Xp8Cf&#10;9VZv9tsW6+ln+LDo4rqdKfX2Onx/gUg0pGf40f4xCt7LeQn3N/kJ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rZ7sMAAADdAAAADwAAAAAAAAAAAAAAAACYAgAAZHJzL2Rv&#10;d25yZXYueG1sUEsFBgAAAAAEAAQA9QAAAIgDAAAAAA==&#10;" path="m,306r1140,l1140,,,,,306xe" filled="f" strokeweight=".26444mm">
                    <v:path arrowok="t" o:connecttype="custom" o:connectlocs="0,-3777;1140,-3777;1140,-4083;0,-4083;0,-3777" o:connectangles="0,0,0,0,0"/>
                  </v:shape>
                </v:group>
                <v:group id="Group 3701" o:spid="_x0000_s1063" style="position:absolute;left:4673;top:-3863;width:922;height:2" coordorigin="4673,-3863" coordsize="9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WrYdxgAAAN0A&#10;AAAPAAAAAAAAAAAAAAAAAKoCAABkcnMvZG93bnJldi54bWxQSwUGAAAAAAQABAD6AAAAnQMAAAAA&#10;">
                  <v:shape id="Freeform 3702" o:spid="_x0000_s1064" style="position:absolute;left:4673;top:-3863;width:922;height:2;visibility:visible;mso-wrap-style:square;v-text-anchor:top" coordsize="9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AnWsEA&#10;AADdAAAADwAAAGRycy9kb3ducmV2LnhtbERPTYvCMBC9C/sfwgjeNFUXKV2jyKLiHtUe9DY0s01p&#10;MylNtPXfm8PCHh/ve70dbCOe1PnKsYL5LAFBXDhdcakgvx6mKQgfkDU2jknBizxsNx+jNWba9Xym&#10;5yWUIoawz1CBCaHNpPSFIYt+5lriyP26zmKIsCul7rCP4baRiyRZSYsVxwaDLX0bKurLwyq4HfN7&#10;Xtd8/vlMG02H3swfe6PUZDzsvkAEGsK/+M990gqWqzTOjW/iE5C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AJ1rBAAAA3QAAAA8AAAAAAAAAAAAAAAAAmAIAAGRycy9kb3du&#10;cmV2LnhtbFBLBQYAAAAABAAEAPUAAACGAwAAAAA=&#10;" path="m,l922,e" filled="f" strokeweight=".19833mm">
                    <v:path arrowok="t" o:connecttype="custom" o:connectlocs="0,0;922,0" o:connectangles="0,0"/>
                  </v:shape>
                </v:group>
                <v:group id="Group 3699" o:spid="_x0000_s1065" style="position:absolute;left:5104;top:-4826;width:30;height:743" coordorigin="5104,-4826" coordsize="30,7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mH9MYAAADdAAAADwAAAGRycy9kb3ducmV2LnhtbESPT4vCMBTE7wt+h/CE&#10;va1pVxStRhFZFw+y4B8Qb4/m2Rabl9LEtn57Iyx4HGbmN8x82ZlSNFS7wrKCeBCBIE6tLjhTcDpu&#10;viYgnEfWWFomBQ9ysFz0PuaYaNvynpqDz0SAsEtQQe59lUjp0pwMuoGtiIN3tbVBH2SdSV1jG+Cm&#10;lN9RNJYGCw4LOVa0zim9He5GwW+L7WoY/zS723X9uBxHf+ddTEp99rvVDISnzr/D/+2tVjAcT6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iYf0xgAAAN0A&#10;AAAPAAAAAAAAAAAAAAAAAKoCAABkcnMvZG93bnJldi54bWxQSwUGAAAAAAQABAD6AAAAnQMAAAAA&#10;">
                  <v:shape id="Freeform 3700" o:spid="_x0000_s1066" style="position:absolute;left:5104;top:-4826;width:30;height:743;visibility:visible;mso-wrap-style:square;v-text-anchor:top" coordsize="30,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I63cQA&#10;AADdAAAADwAAAGRycy9kb3ducmV2LnhtbERPTWvCQBC9C/0PyxS86aYWgk1dpQSFgoJoevA4ZMck&#10;bXY2za5J9Ne7B8Hj430vVoOpRUetqywreJtGIIhzqysuFPxkm8kchPPIGmvLpOBKDlbLl9ECE217&#10;PlB39IUIIewSVFB63yRSurwkg25qG+LAnW1r0AfYFlK32IdwU8tZFMXSYMWhocSG0pLyv+PFKPjd&#10;b3ec9l23jdP1/yk6nw7ZzSo1fh2+PkF4GvxT/HB/awXv8UfYH96E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iOt3EAAAA3QAAAA8AAAAAAAAAAAAAAAAAmAIAAGRycy9k&#10;b3ducmV2LnhtbFBLBQYAAAAABAAEAPUAAACJAwAAAAA=&#10;" path="m,l30,743e" filled="f" strokeweight=".18181mm">
                    <v:path arrowok="t" o:connecttype="custom" o:connectlocs="0,-4826;30,-4083" o:connectangles="0,0"/>
                  </v:shape>
                </v:group>
                <v:group id="Group 3697" o:spid="_x0000_s1067" style="position:absolute;left:7083;top:-4083;width:1247;height:306" coordorigin="7083,-4083" coordsize="1247,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yYdL8cAAADdAAAADwAAAGRycy9kb3ducmV2LnhtbESPT2vCQBTE7wW/w/IK&#10;3uomhkpNXYNIFQ9SqAqlt0f2mYRk34bsNn++fbdQ6HGYmd8wm2w0jeipc5VlBfEiAkGcW11xoeB2&#10;PTy9gHAeWWNjmRRM5CDbzh42mGo78Af1F1+IAGGXooLS+zaV0uUlGXQL2xIH7247gz7IrpC6wyHA&#10;TSOXUbSSBisOCyW2tC8pry/fRsFxwGGXxG/9ub7vp6/r8/vnOSal5o/j7hWEp9H/h//aJ60gWa1j&#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yYdL8cAAADd&#10;AAAADwAAAAAAAAAAAAAAAACqAgAAZHJzL2Rvd25yZXYueG1sUEsFBgAAAAAEAAQA+gAAAJ4DAAAA&#10;AA==&#10;">
                  <v:shape id="Freeform 3698" o:spid="_x0000_s1068" style="position:absolute;left:7083;top:-4083;width:1247;height:306;visibility:visible;mso-wrap-style:square;v-text-anchor:top" coordsize="1247,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vuv8IA&#10;AADdAAAADwAAAGRycy9kb3ducmV2LnhtbESPQYvCMBSE7wv+h/CEva2prpRajSILYq+r4vnRPJtq&#10;81KSrNZ/bxYW9jjMzDfMajPYTtzJh9axgukkA0FcO91yo+B03H0UIEJE1tg5JgVPCrBZj95WWGr3&#10;4G+6H2IjEoRDiQpMjH0pZagNWQwT1xMn7+K8xZikb6T2+Ehw28lZluXSYstpwWBPX4bq2+HHKph3&#10;+6uX82MlbTFtTlyF/GwKpd7Hw3YJItIQ/8N/7Uor+MwXM/h9k56AX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W+6/wgAAAN0AAAAPAAAAAAAAAAAAAAAAAJgCAABkcnMvZG93&#10;bnJldi54bWxQSwUGAAAAAAQABAD1AAAAhwMAAAAA&#10;" path="m,306r1247,l1247,,,,,306xe" filled="f" strokeweight=".26444mm">
                    <v:path arrowok="t" o:connecttype="custom" o:connectlocs="0,-3777;1247,-3777;1247,-4083;0,-4083;0,-3777" o:connectangles="0,0,0,0,0"/>
                  </v:shape>
                </v:group>
                <v:group id="Group 3695" o:spid="_x0000_s1069" style="position:absolute;left:7104;top:-3863;width:1204;height:2" coordorigin="7104,-3863" coordsize="12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Lgmw8YAAADdAAAADwAAAGRycy9kb3ducmV2LnhtbESPT2vCQBTE7wW/w/IE&#10;b3UTQ0Wjq4jU0oMU/APi7ZF9JsHs25DdJvHbdwWhx2FmfsMs172pREuNKy0riMcRCOLM6pJzBefT&#10;7n0GwnlkjZVlUvAgB+vV4G2JqbYdH6g9+lwECLsUFRTe16mULivIoBvbmjh4N9sY9EE2udQNdgFu&#10;KjmJoqk0WHJYKLCmbUHZ/fhrFHx12G2S+LPd32/bx/X08XPZx6TUaNhvFiA89f4//Gp/awXJdJ7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uCbDxgAAAN0A&#10;AAAPAAAAAAAAAAAAAAAAAKoCAABkcnMvZG93bnJldi54bWxQSwUGAAAAAAQABAD6AAAAnQMAAAAA&#10;">
                  <v:shape id="Freeform 3696" o:spid="_x0000_s1070" style="position:absolute;left:7104;top:-3863;width:1204;height:2;visibility:visible;mso-wrap-style:square;v-text-anchor:top" coordsize="12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fLL8QA&#10;AADdAAAADwAAAGRycy9kb3ducmV2LnhtbESPQWvCQBSE7wX/w/IEb3VjFKnRVSRU6lXTg8fH7jOJ&#10;Zt+G7DbGf98VCj0OM/MNs9kNthE9db52rGA2TUAQa2dqLhV8F4f3DxA+IBtsHJOCJ3nYbUdvG8yM&#10;e/CJ+nMoRYSwz1BBFUKbSel1RRb91LXE0bu6zmKIsiul6fAR4baRaZIspcWa40KFLeUV6fv5xyrQ&#10;Os1X+vQpj/nlVnxdh7RI+lSpyXjYr0EEGsJ/+K99NArmy9UCXm/iE5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Xyy/EAAAA3QAAAA8AAAAAAAAAAAAAAAAAmAIAAGRycy9k&#10;b3ducmV2LnhtbFBLBQYAAAAABAAEAPUAAACJAwAAAAA=&#10;" path="m,l1205,e" filled="f" strokeweight=".19833mm">
                    <v:path arrowok="t" o:connecttype="custom" o:connectlocs="0,0;1205,0" o:connectangles="0,0"/>
                  </v:shape>
                </v:group>
                <v:group id="Group 3693" o:spid="_x0000_s1071" style="position:absolute;left:5704;top:-3930;width:1379;height:2" coordorigin="5704,-3930" coordsize="13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HRssxgAAAN0A&#10;AAAPAAAAAAAAAAAAAAAAAKoCAABkcnMvZG93bnJldi54bWxQSwUGAAAAAAQABAD6AAAAnQMAAAAA&#10;">
                  <v:shape id="Freeform 3694" o:spid="_x0000_s1072" style="position:absolute;left:5704;top:-3930;width:1379;height:2;visibility:visible;mso-wrap-style:square;v-text-anchor:top" coordsize="13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nQE8cA&#10;AADdAAAADwAAAGRycy9kb3ducmV2LnhtbESPUWvCMBSF3wf7D+EKe5upCsVVo4yBoAwG6zbQt0tz&#10;bcuSm5pE2/nrF2Gwx8M55zuc5XqwRlzIh9axgsk4A0FcOd1yreDzY/M4BxEiskbjmBT8UID16v5u&#10;iYV2Pb/TpYy1SBAOBSpoYuwKKUPVkMUwdh1x8o7OW4xJ+lpqj32CWyOnWZZLiy2nhQY7emmo+i7P&#10;VkG2/QrmdO04fzPT6748vPannVfqYTQ8L0BEGuJ/+K+91Qpm+VMOtzfpCc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J0BPHAAAA3QAAAA8AAAAAAAAAAAAAAAAAmAIAAGRy&#10;cy9kb3ducmV2LnhtbFBLBQYAAAAABAAEAPUAAACMAwAAAAA=&#10;" path="m,l1379,e" filled="f" strokeweight=".18181mm">
                    <v:path arrowok="t" o:connecttype="custom" o:connectlocs="0,0;1379,0" o:connectangles="0,0"/>
                  </v:shape>
                </v:group>
                <v:group id="Group 3691" o:spid="_x0000_s1073" style="position:absolute;left:5801;top:-2439;width:1604;height:307" coordorigin="5801,-2439" coordsize="1604,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4MgwMYAAADdAAAADwAAAGRycy9kb3ducmV2LnhtbESPQWvCQBSE74X+h+UV&#10;vOkmSm2NriKi4kGEakG8PbLPJJh9G7JrEv99VxB6HGbmG2a26EwpGqpdYVlBPIhAEKdWF5wp+D1t&#10;+t8gnEfWWFomBQ9ysJi/v80w0bblH2qOPhMBwi5BBbn3VSKlS3My6Aa2Ig7e1dYGfZB1JnWNbYCb&#10;Ug6jaCwNFhwWcqxolVN6O96Ngm2L7XIUr5v97bp6XE6fh/M+JqV6H91yCsJT5//Dr/ZOKxiNJ1/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gyDAxgAAAN0A&#10;AAAPAAAAAAAAAAAAAAAAAKoCAABkcnMvZG93bnJldi54bWxQSwUGAAAAAAQABAD6AAAAnQMAAAAA&#10;">
                  <v:shape id="Freeform 3692" o:spid="_x0000_s1074" style="position:absolute;left:5801;top:-2439;width:1604;height:307;visibility:visible;mso-wrap-style:square;v-text-anchor:top" coordsize="1604,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9HcQA&#10;AADdAAAADwAAAGRycy9kb3ducmV2LnhtbERPz2vCMBS+D/wfwhN2GTPdJuKqUZxO9OJBNxBvj+bZ&#10;ljYvNYm2+++Xg+Dx4/s9nXemFjdyvrSs4G2QgCDOrC45V/D7s34dg/ABWWNtmRT8kYf5rPc0xVTb&#10;lvd0O4RcxBD2KSooQmhSKX1WkEE/sA1x5M7WGQwRulxqh20MN7V8T5KRNFhybCiwoWVBWXW4GgXV&#10;Ofdy3Q6b09dqt3m5HF21+XZKPfe7xQREoC48xHf3Viv4GH3GufFNfAJy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P/R3EAAAA3QAAAA8AAAAAAAAAAAAAAAAAmAIAAGRycy9k&#10;b3ducmV2LnhtbFBLBQYAAAAABAAEAPUAAACJAwAAAAA=&#10;" path="m,307r1604,l1604,,,,,307xe" filled="f" strokeweight=".26444mm">
                    <v:path arrowok="t" o:connecttype="custom" o:connectlocs="0,-2132;1604,-2132;1604,-2439;0,-2439;0,-2132" o:connectangles="0,0,0,0,0"/>
                  </v:shape>
                </v:group>
                <v:group id="Group 3689" o:spid="_x0000_s1075" style="position:absolute;left:5823;top:-2219;width:1562;height:2" coordorigin="5823,-2219" coordsize="15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UBEpxgAAAN0A&#10;AAAPAAAAAAAAAAAAAAAAAKoCAABkcnMvZG93bnJldi54bWxQSwUGAAAAAAQABAD6AAAAnQMAAAAA&#10;">
                  <v:shape id="Freeform 3690" o:spid="_x0000_s1076" style="position:absolute;left:5823;top:-2219;width:1562;height:2;visibility:visible;mso-wrap-style:square;v-text-anchor:top" coordsize="15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7x+8EA&#10;AADdAAAADwAAAGRycy9kb3ducmV2LnhtbERPzUrDQBC+F3yHZQRv7cYK1abdFAkEPFmb+ADT7DQJ&#10;yc6G7LSNb+8eBI8f3//+MLtB3WgKnWcDz6sEFHHtbceNge+qWL6BCoJscfBMBn4owCF7WOwxtf7O&#10;J7qV0qgYwiFFA63ImGod6pYchpUfiSN38ZNDiXBqtJ3wHsPdoNdJstEOO44NLY6Ut1T35dUZ6LbH&#10;3PXn8jPnU1V8FSz16MSYp8f5fQdKaJZ/8Z/7wxp4eU3i/vgmPgGd/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Be8fvBAAAA3QAAAA8AAAAAAAAAAAAAAAAAmAIAAGRycy9kb3du&#10;cmV2LnhtbFBLBQYAAAAABAAEAPUAAACGAwAAAAA=&#10;" path="m,l1562,e" filled="f" strokeweight=".19833mm">
                    <v:path arrowok="t" o:connecttype="custom" o:connectlocs="0,0;1562,0" o:connectangles="0,0"/>
                  </v:shape>
                </v:group>
                <v:group id="Group 3687" o:spid="_x0000_s1077" style="position:absolute;left:7273;top:-2745;width:89;height:94" coordorigin="7273,-2745" coordsize="8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2HNccAAADdAAAADwAAAGRycy9kb3ducmV2LnhtbESPT2vCQBTE70K/w/IK&#10;vZlNGmpLmlVEaulBCmqh9PbIPpNg9m3Irvnz7V2h4HGYmd8w+Wo0jeipc7VlBUkUgyAurK65VPBz&#10;3M7fQDiPrLGxTAomcrBaPsxyzLQdeE/9wZciQNhlqKDyvs2kdEVFBl1kW+LgnWxn0AfZlVJ3OAS4&#10;aeRzHC+kwZrDQoUtbSoqzoeLUfA54LBOk49+dz5tpr/jy/fvLiGlnh7H9TsIT6O/h//bX1pB+hon&#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c2HNccAAADd&#10;AAAADwAAAAAAAAAAAAAAAACqAgAAZHJzL2Rvd25yZXYueG1sUEsFBgAAAAAEAAQA+gAAAJ4DAAAA&#10;AA==&#10;">
                  <v:shape id="Freeform 3688" o:spid="_x0000_s1078" style="position:absolute;left:7273;top:-2745;width:89;height:94;visibility:visible;mso-wrap-style:square;v-text-anchor:top" coordsize="8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laD8UA&#10;AADdAAAADwAAAGRycy9kb3ducmV2LnhtbESPQWuDQBSE74H8h+UVekvWptC0xjWEglJ6KMRKzw/3&#10;RSXuW+Nu1Pz7bKHQ4zAz3zDJfjadGGlwrWUFT+sIBHFldcu1gvI7W72CcB5ZY2eZFNzIwT5dLhKM&#10;tZ34SGPhaxEg7GJU0Hjfx1K6qiGDbm174uCd7GDQBznUUg84Bbjp5CaKXqTBlsNCgz29N1Sdi6tR&#10;8FOfcm2/nC8vnxd7nbq3LMu1Uo8P82EHwtPs/8N/7Q+t4HkbbeD3TXgCMr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mVoPxQAAAN0AAAAPAAAAAAAAAAAAAAAAAJgCAABkcnMv&#10;ZG93bnJldi54bWxQSwUGAAAAAAQABAD1AAAAigMAAAAA&#10;" path="m15,l,93,89,61,15,e" fillcolor="black" stroked="f">
                    <v:path arrowok="t" o:connecttype="custom" o:connectlocs="15,-2745;0,-2652;89,-2684;15,-2745" o:connectangles="0,0,0,0"/>
                  </v:shape>
                </v:group>
                <v:group id="Group 3685" o:spid="_x0000_s1079" style="position:absolute;left:7273;top:-2745;width:89;height:94" coordorigin="7273,-2745" coordsize="8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lO82cYAAADdAAAADwAAAGRycy9kb3ducmV2LnhtbESPT2vCQBTE7wW/w/KE&#10;3uomhlaJriKipQcR/APi7ZF9JsHs25Bdk/jtuwWhx2FmfsPMl72pREuNKy0riEcRCOLM6pJzBefT&#10;9mMKwnlkjZVlUvAkB8vF4G2OqbYdH6g9+lwECLsUFRTe16mULivIoBvZmjh4N9sY9EE2udQNdgFu&#10;KjmOoi9psOSwUGBN64Ky+/FhFHx32K2SeNPu7rf183r63F92MSn1PuxXMxCeev8ffrV/tIJkEiX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U7zZxgAAAN0A&#10;AAAPAAAAAAAAAAAAAAAAAKoCAABkcnMvZG93bnJldi54bWxQSwUGAAAAAAQABAD6AAAAnQMAAAAA&#10;">
                  <v:shape id="Freeform 3686" o:spid="_x0000_s1080" style="position:absolute;left:7273;top:-2745;width:89;height:94;visibility:visible;mso-wrap-style:square;v-text-anchor:top" coordsize="8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5BxcYA&#10;AADdAAAADwAAAGRycy9kb3ducmV2LnhtbESPT2vCQBTE70K/w/IK3uqmxlZJsxEVip4K9Q9eX3df&#10;k5Ds25Ddavz23ULB4zAzv2Hy5WBbcaHe144VPE8SEMTamZpLBcfD+9MChA/IBlvHpOBGHpbFwyjH&#10;zLgrf9JlH0oRIewzVFCF0GVSel2RRT9xHXH0vl1vMUTZl9L0eI1w28ppkrxKizXHhQo72lSkm/2P&#10;VbA9pbP1avdlX7RuPpqyTu3QnpUaPw6rNxCBhnAP/7d3RkE6T2bw9yY+AVn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5BxcYAAADdAAAADwAAAAAAAAAAAAAAAACYAgAAZHJz&#10;L2Rvd25yZXYueG1sUEsFBgAAAAAEAAQA9QAAAIsDAAAAAA==&#10;" path="m,93l15,,89,61,,93e" filled="f" strokeweight=".26444mm">
                    <v:path arrowok="t" o:connecttype="custom" o:connectlocs="0,-2652;15,-2745;89,-2684;0,-2652" o:connectangles="0,0,0,0"/>
                  </v:shape>
                </v:group>
                <v:group id="Group 3683" o:spid="_x0000_s1081" style="position:absolute;left:7273;top:-2745;width:15;height:94" coordorigin="7273,-2745" coordsize="1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vaBNscAAADdAAAADwAAAGRycy9kb3ducmV2LnhtbESPQWvCQBSE7wX/w/IK&#10;3ppNlLSSZhWRKh5CoSqU3h7ZZxLMvg3ZbRL/fbdQ6HGYmW+YfDOZVgzUu8aygiSKQRCXVjdcKbic&#10;908rEM4ja2wtk4I7OdisZw85ZtqO/EHDyVciQNhlqKD2vsukdGVNBl1kO+LgXW1v0AfZV1L3OAa4&#10;aeUijp+lwYbDQo0d7Woqb6dvo+Aw4rhdJm9Dcbvu7l/n9P2zSEip+eO0fQXhafL/4b/2UStYvs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vaBNscAAADd&#10;AAAADwAAAAAAAAAAAAAAAACqAgAAZHJzL2Rvd25yZXYueG1sUEsFBgAAAAAEAAQA+gAAAJ4DAAAA&#10;AA==&#10;">
                  <v:shape id="Freeform 3684" o:spid="_x0000_s1082" style="position:absolute;left:7273;top:-2745;width:15;height:94;visibility:visible;mso-wrap-style:square;v-text-anchor:top" coordsize="1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wfzMUA&#10;AADdAAAADwAAAGRycy9kb3ducmV2LnhtbESPQWsCMRSE70L/Q3iF3jRbCypbo0i3wl48VL14e2ye&#10;m62blzWJuv33Rih4HGbmG2a+7G0rruRD41jB+ygDQVw53XCtYL9bD2cgQkTW2DomBX8UYLl4Gcwx&#10;1+7GP3TdxlokCIccFZgYu1zKUBmyGEauI07e0XmLMUlfS+3xluC2leMsm0iLDacFgx19GapO24tV&#10;MDMbPvrCX4rzpvjd7evy8L0ulXp77VefICL18Rn+b5dawcc0m8DjTXo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TB/MxQAAAN0AAAAPAAAAAAAAAAAAAAAAAJgCAABkcnMv&#10;ZG93bnJldi54bWxQSwUGAAAAAAQABAD1AAAAigMAAAAA&#10;" path="m15,l,93e" filled="f" strokeweight=".26444mm">
                    <v:path arrowok="t" o:connecttype="custom" o:connectlocs="15,-2745;0,-2652" o:connectangles="0,0"/>
                  </v:shape>
                </v:group>
                <v:group id="Group 3681" o:spid="_x0000_s1083" style="position:absolute;left:7325;top:-2817;width:84;height:102" coordorigin="7325,-2817" coordsize="84,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i62scAAADdAAAADwAAAGRycy9kb3ducmV2LnhtbESPQWvCQBSE7wX/w/IK&#10;3ppNlDaSZhWRKh5CoSqU3h7ZZxLMvg3ZbRL/fbdQ6HGYmW+YfDOZVgzUu8aygiSKQRCXVjdcKbic&#10;908rEM4ja2wtk4I7OdisZw85ZtqO/EHDyVciQNhlqKD2vsukdGVNBl1kO+LgXW1v0AfZV1L3OAa4&#10;aeUijl+kwYbDQo0d7Woqb6dvo+Aw4rhdJm9Dcbvu7l/n5/fPIiGl5o/T9hWEp8n/h//aR61gm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Wi62scAAADd&#10;AAAADwAAAAAAAAAAAAAAAACqAgAAZHJzL2Rvd25yZXYueG1sUEsFBgAAAAAEAAQA+gAAAJ4DAAAA&#10;AA==&#10;">
                  <v:shape id="Freeform 3682" o:spid="_x0000_s1084" style="position:absolute;left:7325;top:-2817;width:84;height:102;visibility:visible;mso-wrap-style:square;v-text-anchor:top" coordsize="8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1qeMQA&#10;AADdAAAADwAAAGRycy9kb3ducmV2LnhtbERPTYvCMBC9C/sfwgheRNOusC7VKIvgIoiwuiIex2Zs&#10;i82kNNFWf705CB4f73s6b00pblS7wrKCeBiBIE6tLjhTsP9fDr5BOI+ssbRMCu7kYD776Ewx0bbh&#10;Ld12PhMhhF2CCnLvq0RKl+Zk0A1tRRy4s60N+gDrTOoamxBuSvkZRV/SYMGhIceKFjmll93VKNj2&#10;1+PLev8br06PUxNvRn9HeciU6nXbnwkIT61/i1/ulVYwGkdhbngTno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9anjEAAAA3QAAAA8AAAAAAAAAAAAAAAAAmAIAAGRycy9k&#10;b3ducmV2LnhtbFBLBQYAAAAABAAEAPUAAACJAwAAAAA=&#10;" path="m,103l84,e" filled="f" strokeweight=".18181mm">
                    <v:path arrowok="t" o:connecttype="custom" o:connectlocs="0,-2714;84,-2817" o:connectangles="0,0"/>
                  </v:shape>
                </v:group>
                <v:group id="Group 3679" o:spid="_x0000_s1085" style="position:absolute;left:6603;top:-3777;width:1103;height:1337" coordorigin="6603,-3777" coordsize="1103,13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7uLM8YAAADdAAAADwAAAGRycy9kb3ducmV2LnhtbESPQWvCQBSE7wX/w/IE&#10;b7qJYrXRVURUPEihWii9PbLPJJh9G7JrEv+9WxB6HGbmG2a57kwpGqpdYVlBPIpAEKdWF5wp+L7s&#10;h3MQziNrLC2Tggc5WK96b0tMtG35i5qzz0SAsEtQQe59lUjp0pwMupGtiIN3tbVBH2SdSV1jG+Cm&#10;lOMoepcGCw4LOVa0zSm9ne9GwaHFdjOJd83pdt0+fi/Tz59TTEoN+t1mAcJT5//Dr/ZRK5jMog/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u4szxgAAAN0A&#10;AAAPAAAAAAAAAAAAAAAAAKoCAABkcnMvZG93bnJldi54bWxQSwUGAAAAAAQABAD6AAAAnQMAAAAA&#10;">
                  <v:shape id="Freeform 3680" o:spid="_x0000_s1086" style="position:absolute;left:6603;top:-3777;width:1103;height:1337;visibility:visible;mso-wrap-style:square;v-text-anchor:top" coordsize="1103,13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wazcMA&#10;AADdAAAADwAAAGRycy9kb3ducmV2LnhtbESPQWvCQBCF7wX/wzKCt7oxllpSV5GK6K1Ee+ltyI5J&#10;MDsbsts1/vvOodDjY95737z1dnSdSjSE1rOBxTwDRVx523Jt4OtyeH4DFSKyxc4zGXhQgO1m8rTG&#10;wvo7l5TOsVZSwqFAA02MfaF1qBpyGOa+J5bb1Q8Oo8ih1nbAu5S7TudZ9qodtiyEBnv6aKi6nX+c&#10;cKOwXvbH0/dnXnIabykvbTJmNh1376AijfHf/Jc+WQPL1UL+lzWyBP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wazcMAAADdAAAADwAAAAAAAAAAAAAAAACYAgAAZHJzL2Rv&#10;d25yZXYueG1sUEsFBgAAAAAEAAQA9QAAAIgDAAAAAA==&#10;" path="m1103,l,1338e" filled="f" strokeweight=".18181mm">
                    <v:path arrowok="t" o:connecttype="custom" o:connectlocs="1103,-3777;0,-2439" o:connectangles="0,0"/>
                  </v:shape>
                </v:group>
                <v:group id="Group 3677" o:spid="_x0000_s1087" style="position:absolute;left:5134;top:-3777;width:667;height:1490" coordorigin="5134,-3777" coordsize="667,1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BQR6MYAAADdAAAADwAAAGRycy9kb3ducmV2LnhtbESPT2vCQBTE74V+h+UV&#10;equbVVoluoqIlh6k4B8Qb4/sMwlm34bsmsRv7wqFHoeZ+Q0zW/S2Ei01vnSsQQ0SEMSZMyXnGo6H&#10;zccEhA/IBivHpOFOHhbz15cZpsZ1vKN2H3IRIexT1FCEUKdS+qwgi37gauLoXVxjMUTZ5NI02EW4&#10;reQwSb6kxZLjQoE1rQrKrvub1fDdYbccqXW7vV5W9/Ph8/e0VaT1+1u/nIII1If/8F/7x2gYjZW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FBHoxgAAAN0A&#10;AAAPAAAAAAAAAAAAAAAAAKoCAABkcnMvZG93bnJldi54bWxQSwUGAAAAAAQABAD6AAAAnQMAAAAA&#10;">
                  <v:shape id="Freeform 3678" o:spid="_x0000_s1088" style="position:absolute;left:5134;top:-3777;width:667;height:1490;visibility:visible;mso-wrap-style:square;v-text-anchor:top" coordsize="667,1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yGscA&#10;AADdAAAADwAAAGRycy9kb3ducmV2LnhtbESPT0sDMRTE74LfITzBm822BSvbpqUubFEv0r/Q2yN5&#10;btZuXtZNbNdvb4SCx2FmfsPMFr1rxJm6UHtWMBxkIIi1NzVXCnbb8uEJRIjIBhvPpOCHAizmtzcz&#10;zI2/8JrOm1iJBOGQowIbY5tLGbQlh2HgW+LkffjOYUyyq6Tp8JLgrpGjLHuUDmtOCxZbKizp0+bb&#10;KTjo49fydb/S71i8FTZ+lsXzqVTq/q5fTkFE6uN/+Np+MQrGk+EI/t6kJy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8shrHAAAA3QAAAA8AAAAAAAAAAAAAAAAAmAIAAGRy&#10;cy9kb3ducmV2LnhtbFBLBQYAAAAABAAEAPUAAACMAwAAAAA=&#10;" path="m667,1491l,e" filled="f" strokeweight=".18181mm">
                    <v:path arrowok="t" o:connecttype="custom" o:connectlocs="667,-2286;0,-3777" o:connectangles="0,0"/>
                  </v:shape>
                </v:group>
                <v:group id="Group 3675" o:spid="_x0000_s1089" style="position:absolute;left:2106;top:-4089;width:1199;height:307" coordorigin="2106,-4089" coordsize="1199,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oqBMYAAADdAAAADwAAAGRycy9kb3ducmV2LnhtbESPT2vCQBTE7wW/w/KE&#10;3uomhlaJriKipQcR/APi7ZF9JsHs25Bdk/jtuwWhx2FmfsPMl72pREuNKy0riEcRCOLM6pJzBefT&#10;9mMKwnlkjZVlUvAkB8vF4G2OqbYdH6g9+lwECLsUFRTe16mULivIoBvZmjh4N9sY9EE2udQNdgFu&#10;KjmOoi9psOSwUGBN64Ky+/FhFHx32K2SeNPu7rf183r63F92MSn1PuxXMxCeev8ffrV/tIJkEif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iioExgAAAN0A&#10;AAAPAAAAAAAAAAAAAAAAAKoCAABkcnMvZG93bnJldi54bWxQSwUGAAAAAAQABAD6AAAAnQMAAAAA&#10;">
                  <v:shape id="Freeform 3676" o:spid="_x0000_s1090" style="position:absolute;left:2106;top:-4089;width:1199;height:307;visibility:visible;mso-wrap-style:square;v-text-anchor:top" coordsize="1199,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XUwMgA&#10;AADdAAAADwAAAGRycy9kb3ducmV2LnhtbESPT2vCQBTE7wW/w/IEL0U3sSVKdBVpse3Fg38Oentk&#10;X5Ot2bchu2r89t1CweMwM79h5svO1uJKrTeOFaSjBARx4bThUsFhvx5OQfiArLF2TAru5GG56D3N&#10;Mdfuxlu67kIpIoR9jgqqEJpcSl9UZNGPXEMcvW/XWgxRtqXULd4i3NZynCSZtGg4LlTY0FtFxXl3&#10;sQpMM56ctHzO3DH9+fzYvJvsdLkrNeh3qxmIQF14hP/bX1rByyR9hb838QnI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ZdTAyAAAAN0AAAAPAAAAAAAAAAAAAAAAAJgCAABk&#10;cnMvZG93bnJldi54bWxQSwUGAAAAAAQABAD1AAAAjQMAAAAA&#10;" path="m,307r1199,l1199,,,,,307xe" filled="f" strokeweight=".26444mm">
                    <v:path arrowok="t" o:connecttype="custom" o:connectlocs="0,-3782;1199,-3782;1199,-4089;0,-4089;0,-3782" o:connectangles="0,0,0,0,0"/>
                  </v:shape>
                </v:group>
                <v:group id="Group 3673" o:spid="_x0000_s1091" style="position:absolute;left:2127;top:-3869;width:1157;height:2" coordorigin="2127,-3869" coordsize="11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y8X68cAAADdAAAADwAAAGRycy9kb3ducmV2LnhtbESPQWvCQBSE7wX/w/IK&#10;3ppNlLSSZhWRKh5CoSqU3h7ZZxLMvg3ZbRL/fbdQ6HGYmW+YfDOZVgzUu8aygiSKQRCXVjdcKbic&#10;908rEM4ja2wtk4I7OdisZw85ZtqO/EHDyVciQNhlqKD2vsukdGVNBl1kO+LgXW1v0AfZV1L3OAa4&#10;aeUijp+lwYbDQo0d7Woqb6dvo+Aw4rhdJm9Dcbvu7l/n9P2zSEip+eO0fQXhafL/4b/2UStYvi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y8X68cAAADd&#10;AAAADwAAAAAAAAAAAAAAAACqAgAAZHJzL2Rvd25yZXYueG1sUEsFBgAAAAAEAAQA+gAAAJ4DAAAA&#10;AA==&#10;">
                  <v:shape id="Freeform 3674" o:spid="_x0000_s1092" style="position:absolute;left:2127;top:-3869;width:1157;height:2;visibility:visible;mso-wrap-style:square;v-text-anchor:top" coordsize="115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skcYA&#10;AADdAAAADwAAAGRycy9kb3ducmV2LnhtbESPUUvDMBSF3wX/Q7iCby6d4ibd0qJjA1EQ2vkDrs1d&#10;U2xuuiZb4783grDHwznnO5x1GW0vzjT6zrGC+SwDQdw43XGr4HO/u3sC4QOyxt4xKfghD2VxfbXG&#10;XLuJKzrXoRUJwj5HBSaEIZfSN4Ys+pkbiJN3cKPFkOTYSj3ilOC2l/dZtpAWO04LBgfaGGq+65NV&#10;8FFPX0tH1XH/Zl9MlcXt+2PcKnV7E59XIALFcAn/t1+1goflfAF/b9ITk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VPskcYAAADdAAAADwAAAAAAAAAAAAAAAACYAgAAZHJz&#10;L2Rvd25yZXYueG1sUEsFBgAAAAAEAAQA9QAAAIsDAAAAAA==&#10;" path="m,l1157,e" filled="f" strokeweight=".19833mm">
                    <v:path arrowok="t" o:connecttype="custom" o:connectlocs="0,0;1157,0" o:connectangles="0,0"/>
                  </v:shape>
                </v:group>
                <v:group id="Group 3671" o:spid="_x0000_s1093" style="position:absolute;left:3305;top:-3935;width:1259;height:6" coordorigin="3305,-3935" coordsize="12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LEsB8cAAADdAAAADwAAAGRycy9kb3ducmV2LnhtbESPQWvCQBSE7wX/w/IK&#10;3ppNlDaSZhWRKh5CoSqU3h7ZZxLMvg3ZbRL/fbdQ6HGYmW+YfDOZVgzUu8aygiSKQRCXVjdcKbic&#10;908rEM4ja2wtk4I7OdisZw85ZtqO/EHDyVciQNhlqKD2vsukdGVNBl1kO+LgXW1v0AfZV1L3OAa4&#10;aeUijl+kwYbDQo0d7Woqb6dvo+Aw4rhdJm9Dcbvu7l/n5/fPIiGl5o/T9hWEp8n/h//aR61gmS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LEsB8cAAADd&#10;AAAADwAAAAAAAAAAAAAAAACqAgAAZHJzL2Rvd25yZXYueG1sUEsFBgAAAAAEAAQA+gAAAJ4DAAAA&#10;AA==&#10;">
                  <v:shape id="Freeform 3672" o:spid="_x0000_s1094" style="position:absolute;left:3305;top:-3935;width:1259;height:6;visibility:visible;mso-wrap-style:square;v-text-anchor:top" coordsize="125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m2MIA&#10;AADdAAAADwAAAGRycy9kb3ducmV2LnhtbERPS2rDMBDdB3IHMYXsEtktcYMb2cQtgdBVE/cAE2tq&#10;m1ojY8mf3r5aFLp8vP8xX0wnJhpca1lBvItAEFdWt1wr+CzP2wMI55E1dpZJwQ85yLP16oiptjNf&#10;abr5WoQQdikqaLzvUyld1ZBBt7M9ceC+7GDQBzjUUg84h3DTyccoSqTBlkNDgz29NlR930ajAGWi&#10;P96LZb4X4758u8rSYVIqtXlYTi8gPC3+X/znvmgFT89xmBvehCcgs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GbYwgAAAN0AAAAPAAAAAAAAAAAAAAAAAJgCAABkcnMvZG93&#10;bnJldi54bWxQSwUGAAAAAAQABAD1AAAAhwMAAAAA&#10;" path="m1259,5l,e" filled="f" strokeweight=".18181mm">
                    <v:path arrowok="t" o:connecttype="custom" o:connectlocs="1259,-3930;0,-3935" o:connectangles="0,0"/>
                  </v:shape>
                </v:group>
                <v:group id="Group 3669" o:spid="_x0000_s1095" style="position:absolute;left:1838;top:-2439;width:1735;height:307" coordorigin="1838,-2439" coordsize="1735,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Id7sYAAADdAAAADwAAAGRycy9kb3ducmV2LnhtbESPQWvCQBSE7wX/w/IE&#10;b7qJYrXRVURUPEihWii9PbLPJJh9G7JrEv+9WxB6HGbmG2a57kwpGqpdYVlBPIpAEKdWF5wp+L7s&#10;h3MQziNrLC2Tggc5WK96b0tMtG35i5qzz0SAsEtQQe59lUjp0pwMupGtiIN3tbVBH2SdSV1jG+Cm&#10;lOMoepcGCw4LOVa0zSm9ne9GwaHFdjOJd83pdt0+fi/Tz59TTEoN+t1mAcJT5//Dr/ZRK5jM4g/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Yh3uxgAAAN0A&#10;AAAPAAAAAAAAAAAAAAAAAKoCAABkcnMvZG93bnJldi54bWxQSwUGAAAAAAQABAD6AAAAnQMAAAAA&#10;">
                  <v:shape id="Freeform 3670" o:spid="_x0000_s1096" style="position:absolute;left:1838;top:-2439;width:1735;height:307;visibility:visible;mso-wrap-style:square;v-text-anchor:top" coordsize="1735,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Az0cEA&#10;AADdAAAADwAAAGRycy9kb3ducmV2LnhtbERPS0sDMRC+C/6HMAVvNtsKtaxNiwoVexDpg56HZNwE&#10;N5NlE7fbf+8cBI8f33u1GWOrBupzSGxgNq1AEdvkAjcGTsft/RJULsgO28Rk4EoZNuvbmxXWLl14&#10;T8OhNEpCONdowJfS1Vpn6ylinqaOWLiv1EcsAvtGux4vEh5bPa+qhY4YWBo8dvTqyX4ffqKBhw8/&#10;nIPdLl52u0/Lb+2V9udgzN1kfH4CVWgs/+I/97sT3+Nc9ssbeQJ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AM9HBAAAA3QAAAA8AAAAAAAAAAAAAAAAAmAIAAGRycy9kb3du&#10;cmV2LnhtbFBLBQYAAAAABAAEAPUAAACGAwAAAAA=&#10;" path="m,307r1735,l1735,,,,,307xe" filled="f" strokeweight=".26444mm">
                    <v:path arrowok="t" o:connecttype="custom" o:connectlocs="0,-2132;1735,-2132;1735,-2439;0,-2439;0,-2132" o:connectangles="0,0,0,0,0"/>
                  </v:shape>
                </v:group>
                <v:group id="Group 3667" o:spid="_x0000_s1097" style="position:absolute;left:1859;top:-2219;width:1693;height:2" coordorigin="1859,-2219" coordsize="16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jbVcUAAADdAAAADwAAAGRycy9kb3ducmV2LnhtbESPQYvCMBSE78L+h/AE&#10;b5pWWV2qUURW2YMsqAvi7dE822LzUprY1n9vhAWPw8x8wyxWnSlFQ7UrLCuIRxEI4tTqgjMFf6ft&#10;8AuE88gaS8uk4EEOVsuP3gITbVs+UHP0mQgQdgkqyL2vEildmpNBN7IVcfCutjbog6wzqWtsA9yU&#10;chxFU2mw4LCQY0WbnNLb8W4U7Fps15P4u9nfrpvH5fT5e97HpNSg363nIDx1/h3+b/9oBZPZO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421XFAAAA3QAA&#10;AA8AAAAAAAAAAAAAAAAAqgIAAGRycy9kb3ducmV2LnhtbFBLBQYAAAAABAAEAPoAAACcAwAAAAA=&#10;">
                  <v:shape id="Freeform 3668" o:spid="_x0000_s1098" style="position:absolute;left:1859;top:-2219;width:1693;height:2;visibility:visible;mso-wrap-style:square;v-text-anchor:top" coordsize="16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zcjsQA&#10;AADdAAAADwAAAGRycy9kb3ducmV2LnhtbESP3WrCQBSE7wu+w3KE3hTdmLT+RFepQqG3jT7AIXtM&#10;gtmzIbvG9e1dQejlMDPfMJtdMK0YqHeNZQWzaQKCuLS64UrB6fgzWYJwHllja5kU3MnBbjt622Cu&#10;7Y3/aCh8JSKEXY4Kau+7XEpX1mTQTW1HHL2z7Q36KPtK6h5vEW5amSbJXBpsOC7U2NGhpvJSXI0C&#10;Hz6GfVhcVvvrcv71eS44uxeZUu/j8L0G4Sn4//Cr/asVZIs0heeb+ATk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c3I7EAAAA3QAAAA8AAAAAAAAAAAAAAAAAmAIAAGRycy9k&#10;b3ducmV2LnhtbFBLBQYAAAAABAAEAPUAAACJAwAAAAA=&#10;" path="m,l1693,e" filled="f" strokeweight=".19833mm">
                    <v:path arrowok="t" o:connecttype="custom" o:connectlocs="0,0;1693,0" o:connectangles="0,0"/>
                  </v:shape>
                </v:group>
                <v:group id="Group 3665" o:spid="_x0000_s1099" style="position:absolute;left:2705;top:-3782;width:2;height:1343" coordorigin="2705,-3782" coordsize="2,13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bgucYAAADdAAAADwAAAGRycy9kb3ducmV2LnhtbESPQWvCQBSE7wX/w/KE&#10;3uomhrYSXUVESw8iVAXx9sg+k2D2bciuSfz3riD0OMzMN8xs0ZtKtNS40rKCeBSBIM6sLjlXcDxs&#10;PiYgnEfWWFkmBXdysJgP3maYatvxH7V7n4sAYZeigsL7OpXSZQUZdCNbEwfvYhuDPsgml7rBLsBN&#10;JcdR9CUNlhwWCqxpVVB23d+Mgp8Ou2USr9vt9bK6nw+fu9M2JqXeh/1yCsJT7//Dr/avVpB8jx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5uC5xgAAAN0A&#10;AAAPAAAAAAAAAAAAAAAAAKoCAABkcnMvZG93bnJldi54bWxQSwUGAAAAAAQABAD6AAAAnQMAAAAA&#10;">
                  <v:shape id="Freeform 3666" o:spid="_x0000_s1100" style="position:absolute;left:2705;top:-3782;width:2;height:1343;visibility:visible;mso-wrap-style:square;v-text-anchor:top" coordsize="2,1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7RSMQA&#10;AADdAAAADwAAAGRycy9kb3ducmV2LnhtbESPQUvDQBSE70L/w/IK3uyLTbESuy0iiL2JbfX8yL5s&#10;gtm3YXdNU3+9Kwgeh5n5htnsJterkUPsvGi4XRSgWGpvOrEaTsfnm3tQMZEY6r2whgtH2G1nVxuq&#10;jD/LG4+HZFWGSKxIQ5vSUCHGumVHceEHluw1PjhKWQaLJtA5w12Py6K4Q0ed5IWWBn5quf48fDkN&#10;L33ZfIR9+WpxhRfbfeMY3hutr+fT4wOoxFP6D/+190ZDuV6u4PdNfgK4/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e0UjEAAAA3QAAAA8AAAAAAAAAAAAAAAAAmAIAAGRycy9k&#10;b3ducmV2LnhtbFBLBQYAAAAABAAEAPUAAACJAwAAAAA=&#10;" path="m,l,1343e" filled="f" strokeweight=".18181mm">
                    <v:path arrowok="t" o:connecttype="custom" o:connectlocs="0,-3782;0,-2439" o:connectangles="0,0"/>
                  </v:shape>
                </v:group>
                <v:group id="Group 3663" o:spid="_x0000_s1101" style="position:absolute;left:3563;top:-1093;width:191;height:229" coordorigin="3563,-1093" coordsize="191,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PdVsYAAADdAAAADwAAAGRycy9kb3ducmV2LnhtbESPT4vCMBTE78J+h/AW&#10;9qZpFXWpRhFxlz2I4B9YvD2aZ1tsXkoT2/rtjSB4HGbmN8x82ZlSNFS7wrKCeBCBIE6tLjhTcDr+&#10;9L9BOI+ssbRMCu7kYLn46M0x0bblPTUHn4kAYZeggtz7KpHSpTkZdANbEQfvYmuDPsg6k7rGNsBN&#10;KYdRNJEGCw4LOVa0zim9Hm5GwW+L7WoUb5rt9bK+n4/j3f82JqW+PrvVDISnzr/Dr/afVjCaDs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Q91WxgAAAN0A&#10;AAAPAAAAAAAAAAAAAAAAAKoCAABkcnMvZG93bnJldi54bWxQSwUGAAAAAAQABAD6AAAAnQMAAAAA&#10;">
                  <v:shape id="Freeform 3664" o:spid="_x0000_s1102" style="position:absolute;left:3563;top:-1093;width:191;height:229;visibility:visible;mso-wrap-style:square;v-text-anchor:top" coordsize="191,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Y1O8UA&#10;AADdAAAADwAAAGRycy9kb3ducmV2LnhtbESPQYvCMBSE74L/ITzBm6YqqHSNIqIo6CK6suzx0Tzb&#10;YvNSmqjVX28WBI/DzHzDTGa1KcSNKpdbVtDrRiCIE6tzThWcfladMQjnkTUWlknBgxzMps3GBGNt&#10;73yg29GnIkDYxagg876MpXRJRgZd15bEwTvbyqAPskqlrvAe4KaQ/SgaSoM5h4UMS1pklFyOV6Pg&#10;uydPm1/+K/f5br26pssRLZ9bpdqtev4FwlPtP+F3e6MVDEb9Ify/CU9AT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djU7xQAAAN0AAAAPAAAAAAAAAAAAAAAAAJgCAABkcnMv&#10;ZG93bnJldi54bWxQSwUGAAAAAAQABAD1AAAAigMAAAAA&#10;" path="m191,229l,,,229r191,xe" filled="f" strokeweight=".08264mm">
                    <v:path arrowok="t" o:connecttype="custom" o:connectlocs="191,-864;0,-1093;0,-864;191,-864" o:connectangles="0,0,0,0"/>
                  </v:shape>
                </v:group>
                <v:group id="Group 3661" o:spid="_x0000_s1103" style="position:absolute;left:1986;top:-1093;width:1768;height:763" coordorigin="1986,-1093" coordsize="1768,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3musYAAADdAAAADwAAAGRycy9kb3ducmV2LnhtbESPT4vCMBTE78J+h/AW&#10;9qZpFXWpRhFxlz2I4B9YvD2aZ1tsXkoT2/rtjSB4HGbmN8x82ZlSNFS7wrKCeBCBIE6tLjhTcDr+&#10;9L9BOI+ssbRMCu7kYLn46M0x0bblPTUHn4kAYZeggtz7KpHSpTkZdANbEQfvYmuDPsg6k7rGNsBN&#10;KYdRNJEGCw4LOVa0zim9Hm5GwW+L7WoUb5rt9bK+n4/j3f82JqW+PrvVDISnzr/Dr/afVjCaDq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3ea6xgAAAN0A&#10;AAAPAAAAAAAAAAAAAAAAAKoCAABkcnMvZG93bnJldi54bWxQSwUGAAAAAAQABAD6AAAAnQMAAAAA&#10;">
                  <v:shape id="Freeform 3662" o:spid="_x0000_s1104" style="position:absolute;left:1986;top:-1093;width:1768;height:763;visibility:visible;mso-wrap-style:square;v-text-anchor:top" coordsize="1768,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wBB8UA&#10;AADdAAAADwAAAGRycy9kb3ducmV2LnhtbERPTWvCQBC9C/6HZYTedFMFlegmtIWWQlVsqkJvQ3aa&#10;BLOzIbuNqb++exA8Pt73Ou1NLTpqXWVZweMkAkGcW11xoeDw9TpegnAeWWNtmRT8kYM0GQ7WGGt7&#10;4U/qMl+IEMIuRgWl900spctLMugmtiEO3I9tDfoA20LqFi8h3NRyGkVzabDi0FBiQy8l5efs1yg4&#10;bvrmuvs2XXV+3i5q83HSs/2bUg+j/mkFwlPv7+Kb+10rmC2mYW54E56AT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bAEHxQAAAN0AAAAPAAAAAAAAAAAAAAAAAJgCAABkcnMv&#10;ZG93bnJldi54bWxQSwUGAAAAAAQABAD1AAAAigMAAAAA&#10;" path="m,764r1768,l1768,229r-191,l1577,,,,,764xe" filled="f" strokeweight=".08264mm">
                    <v:path arrowok="t" o:connecttype="custom" o:connectlocs="0,-329;1768,-329;1768,-864;1577,-864;1577,-1093;0,-1093;0,-329" o:connectangles="0,0,0,0,0,0,0"/>
                  </v:shape>
                </v:group>
                <v:group id="Group 3659" o:spid="_x0000_s1105" style="position:absolute;left:2787;top:-2132;width:2;height:1040" coordorigin="2787,-2132" coordsize="2,1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A7XU8YAAADdAAAADwAAAGRycy9kb3ducmV2LnhtbESPQWvCQBSE70L/w/IK&#10;3uomirZGVxGx0oMIjQXx9sg+k2D2bchuk/jvu0LB4zAz3zDLdW8q0VLjSssK4lEEgjizuuRcwc/p&#10;8+0DhPPIGivLpOBODtarl8ESE207/qY29bkIEHYJKii8rxMpXVaQQTeyNXHwrrYx6INscqkb7ALc&#10;VHIcRTNpsOSwUGBN24KyW/prFOw77DaTeNcebtft/XKaHs+HmJQavvabBQhPvX+G/9tfWsHkfTyH&#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DtdTxgAAAN0A&#10;AAAPAAAAAAAAAAAAAAAAAKoCAABkcnMvZG93bnJldi54bWxQSwUGAAAAAAQABAD6AAAAnQMAAAAA&#10;">
                  <v:shape id="Freeform 3660" o:spid="_x0000_s1106" style="position:absolute;left:2787;top:-2132;width:2;height:1040;visibility:visible;mso-wrap-style:square;v-text-anchor:top" coordsize="2,10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8X8L0A&#10;AADdAAAADwAAAGRycy9kb3ducmV2LnhtbERPyw7BQBTdS/zD5ErsmCIeKUNESGyVWF+dqy2dO01n&#10;Sv29WUgsT857tWlNKV5Uu8KygtEwAkGcWl1wpuByPgwWIJxH1lhaJgUfcrBZdzsrjLV984leic9E&#10;CGEXo4Lc+yqW0qU5GXRDWxEH7m5rgz7AOpO6xncIN6UcR9FMGiw4NORY0S6n9Jk0RsHjYa66uaWX&#10;a3P+2JNPdtN9lSjV77XbJQhPrf+Lf+6jVjCZT8L+8CY8Abn+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38X8L0AAADdAAAADwAAAAAAAAAAAAAAAACYAgAAZHJzL2Rvd25yZXYu&#10;eG1sUEsFBgAAAAAEAAQA9QAAAIIDAAAAAA==&#10;" path="m,l,1039e" filled="f" strokeweight="2.89231mm">
                    <v:path arrowok="t" o:connecttype="custom" o:connectlocs="0,-2132;0,-1093" o:connectangles="0,0"/>
                  </v:shape>
                </v:group>
                <v:group id="Group 3657" o:spid="_x0000_s1107" style="position:absolute;left:4961;top:-2763;width:190;height:96" coordorigin="4961,-2763" coordsize="19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6FNiMYAAADdAAAADwAAAGRycy9kb3ducmV2LnhtbESPT2vCQBTE7wW/w/KE&#10;3uomhlaJriKipQcR/APi7ZF9JsHs25Bdk/jtuwWhx2FmfsPMl72pREuNKy0riEcRCOLM6pJzBefT&#10;9mMKwnlkjZVlUvAkB8vF4G2OqbYdH6g9+lwECLsUFRTe16mULivIoBvZmjh4N9sY9EE2udQNdgFu&#10;KjmOoi9psOSwUGBN64Ky+/FhFHx32K2SeNPu7rf183r63F92MSn1PuxXMxCeev8ffrV/tIJkks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oU2IxgAAAN0A&#10;AAAPAAAAAAAAAAAAAAAAAKoCAABkcnMvZG93bnJldi54bWxQSwUGAAAAAAQABAD6AAAAnQMAAAAA&#10;">
                  <v:shape id="Freeform 3658" o:spid="_x0000_s1108" style="position:absolute;left:4961;top:-2763;width:190;height:96;visibility:visible;mso-wrap-style:square;v-text-anchor:top" coordsize="19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ZApsUA&#10;AADdAAAADwAAAGRycy9kb3ducmV2LnhtbESPzW7CMBCE75V4B2uRuDUOILWQxiCEVMSBCz8PsNjb&#10;OCJeR7FLQp++roTU42hmvtGU68E14k5dqD0rmGY5CGLtTc2Vgsv583UBIkRkg41nUvCgAOvV6KXE&#10;wviej3Q/xUokCIcCFdgY20LKoC05DJlviZP35TuHMcmukqbDPsFdI2d5/iYd1pwWLLa0taRvp2+n&#10;4BrcoZH73BpaboZHfzv87LxWajIeNh8gIg3xP/xs742C+ft8Bn9v0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VkCmxQAAAN0AAAAPAAAAAAAAAAAAAAAAAJgCAABkcnMv&#10;ZG93bnJldi54bWxQSwUGAAAAAAQABAD1AAAAigMAAAAA&#10;" path="m,95r190,l76,e" filled="f" strokeweight=".18181mm">
                    <v:path arrowok="t" o:connecttype="custom" o:connectlocs="0,-2668;190,-2668;76,-2763" o:connectangles="0,0,0"/>
                  </v:shape>
                </v:group>
                <v:group id="Group 3655" o:spid="_x0000_s1109" style="position:absolute;left:3573;top:-2286;width:2228;height:2" coordorigin="3573,-2286" coordsize="22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92ZMYAAADdAAAADwAAAGRycy9kb3ducmV2LnhtbESPT2vCQBTE7wW/w/KE&#10;3uomhlaJriKipQcR/APi7ZF9JsHs25Bdk/jtuwWhx2FmfsPMl72pREuNKy0riEcRCOLM6pJzBefT&#10;9mMKwnlkjZVlUvAkB8vF4G2OqbYdH6g9+lwECLsUFRTe16mULivIoBvZmjh4N9sY9EE2udQNdgFu&#10;KjmOoi9psOSwUGBN64Ky+/FhFHx32K2SeNPu7rf183r63F92MSn1PuxXMxCeev8ffrV/tIJkki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P3ZkxgAAAN0A&#10;AAAPAAAAAAAAAAAAAAAAAKoCAABkcnMvZG93bnJldi54bWxQSwUGAAAAAAQABAD6AAAAnQMAAAAA&#10;">
                  <v:shape id="Freeform 3656" o:spid="_x0000_s1110" style="position:absolute;left:3573;top:-2286;width:2228;height:2;visibility:visible;mso-wrap-style:square;v-text-anchor:top" coordsize="22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jBAMgA&#10;AADdAAAADwAAAGRycy9kb3ducmV2LnhtbESP3WrCQBSE7wu+w3KE3tVN608lukopFAq1YtMiXh6z&#10;p5u02bNJdtX07d2C4OUwM98w82VnK3Gk1peOFdwPEhDEudMlGwVfny93UxA+IGusHJOCP/KwXPRu&#10;5phqd+IPOmbBiAhhn6KCIoQ6ldLnBVn0A1cTR+/btRZDlK2RusVThNtKPiTJRFosOS4UWNNzQflv&#10;drAKmlW2KRt6276bn2o3DsY36/1Uqdt+9zQDEagL1/Cl/aoVDB+HI/h/E5+AXJ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yMEAyAAAAN0AAAAPAAAAAAAAAAAAAAAAAJgCAABk&#10;cnMvZG93bnJldi54bWxQSwUGAAAAAAQABAD1AAAAjQMAAAAA&#10;" path="m,l2228,e" filled="f" strokeweight=".18181mm">
                    <v:path arrowok="t" o:connecttype="custom" o:connectlocs="0,0;2228,0" o:connectangles="0,0"/>
                  </v:shape>
                </v:group>
                <v:group id="Group 3653" o:spid="_x0000_s1111" style="position:absolute;left:3009;top:-5468;width:95;height:82" coordorigin="3009,-5468" coordsize="95,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JpLi8YAAADdAAAADwAAAGRycy9kb3ducmV2LnhtbESPQWvCQBSE7wX/w/IE&#10;b3UTg61EVxGp4kGEqiDeHtlnEsy+DdltEv99tyD0OMzMN8xi1ZtKtNS40rKCeByBIM6sLjlXcDlv&#10;32cgnEfWWFkmBU9ysFoO3haYatvxN7Unn4sAYZeigsL7OpXSZQUZdGNbEwfvbhuDPsgml7rBLsBN&#10;JSdR9CENlhwWCqxpU1D2OP0YBbsOu3USf7WHx33zvJ2nx+shJqVGw349B+Gp9//hV3uvFSSfy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mkuLxgAAAN0A&#10;AAAPAAAAAAAAAAAAAAAAAKoCAABkcnMvZG93bnJldi54bWxQSwUGAAAAAAQABAD6AAAAnQMAAAAA&#10;">
                  <v:shape id="Freeform 3654" o:spid="_x0000_s1112" style="position:absolute;left:3009;top:-5468;width:95;height:82;visibility:visible;mso-wrap-style:square;v-text-anchor:top" coordsize="9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2xMMA&#10;AADdAAAADwAAAGRycy9kb3ducmV2LnhtbESPQYvCMBSE74L/ITxhb5qugkrXKCKInmS3Cl4fzbMt&#10;Ji8liVr3128EYY/DzHzDLFadNeJOPjSOFXyOMhDEpdMNVwpOx+1wDiJEZI3GMSl4UoDVst9bYK7d&#10;g3/oXsRKJAiHHBXUMba5lKGsyWIYuZY4eRfnLcYkfSW1x0eCWyPHWTaVFhtOCzW2tKmpvBY3q+C3&#10;qw6mvdD3/GDWVzfzzbnYPZX6GHTrLxCRuvgffrf3WsFkNpnC6016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2xMMAAADdAAAADwAAAAAAAAAAAAAAAACYAgAAZHJzL2Rv&#10;d25yZXYueG1sUEsFBgAAAAAEAAQA9QAAAIgDAAAAAA==&#10;" path="m95,l,,48,82,95,e" fillcolor="black" stroked="f">
                    <v:path arrowok="t" o:connecttype="custom" o:connectlocs="95,-5468;0,-5468;48,-5386;95,-5468" o:connectangles="0,0,0,0"/>
                  </v:shape>
                </v:group>
                <v:group id="Group 3651" o:spid="_x0000_s1113" style="position:absolute;left:3009;top:-5468;width:95;height:82" coordorigin="3009,-5468" coordsize="95,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RwZ8YAAADdAAAADwAAAGRycy9kb3ducmV2LnhtbESPQWvCQBSE7wX/w/IE&#10;b3UTQ6tEVxGp4kEKVUG8PbLPJJh9G7LbJP77riD0OMzMN8xi1ZtKtNS40rKCeByBIM6sLjlXcD5t&#10;32cgnEfWWFkmBQ9ysFoO3haYatvxD7VHn4sAYZeigsL7OpXSZQUZdGNbEwfvZhuDPsgml7rBLsBN&#10;JSdR9CkNlhwWCqxpU1B2P/4aBbsOu3USf7WH+23zuJ4+vi+HmJQaDfv1HISn3v+HX+29VpBMk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HBnxgAAAN0A&#10;AAAPAAAAAAAAAAAAAAAAAKoCAABkcnMvZG93bnJldi54bWxQSwUGAAAAAAQABAD6AAAAnQMAAAAA&#10;">
                  <v:shape id="Freeform 3652" o:spid="_x0000_s1114" style="position:absolute;left:3009;top:-5468;width:95;height:82;visibility:visible;mso-wrap-style:square;v-text-anchor:top" coordsize="9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DZ8MQA&#10;AADdAAAADwAAAGRycy9kb3ducmV2LnhtbERPW2vCMBR+F/YfwhH2pqkKm1SjyKBsoGN4QfDt2Bzb&#10;uOakNNHWf788DHz8+O7zZWcrcafGG8cKRsMEBHHutOFCwWGfDaYgfEDWWDkmBQ/ysFy89OaYatfy&#10;lu67UIgYwj5FBWUIdSqlz0uy6IeuJo7cxTUWQ4RNIXWDbQy3lRwnyZu0aDg2lFjTR0n57+5mFZza&#10;a5Y/zLFrf8bZ5juY82b7uVbqtd+tZiACdeEp/nd/aQWT90mcG9/EJ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A2fDEAAAA3QAAAA8AAAAAAAAAAAAAAAAAmAIAAGRycy9k&#10;b3ducmV2LnhtbFBLBQYAAAAABAAEAPUAAACJAwAAAAA=&#10;" path="m48,82l,,95,,48,82e" filled="f" strokeweight=".26444mm">
                    <v:path arrowok="t" o:connecttype="custom" o:connectlocs="48,-5386;0,-5468;95,-5468;48,-5386" o:connectangles="0,0,0,0"/>
                  </v:shape>
                </v:group>
                <v:group id="Group 3649" o:spid="_x0000_s1115" style="position:absolute;left:3009;top:-5468;width:48;height:82" coordorigin="3009,-5468" coordsize="4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dBjsYAAADdAAAADwAAAGRycy9kb3ducmV2LnhtbESPQWvCQBSE74X+h+UV&#10;vOkmDbU1dRURLR5EUAvF2yP7TILZtyG7JvHfu4LQ4zAz3zDTeW8q0VLjSssK4lEEgjizuuRcwe9x&#10;PfwC4TyyxsoyKbiRg/ns9WWKqbYd76k9+FwECLsUFRTe16mULivIoBvZmjh4Z9sY9EE2udQNdgFu&#10;KvkeRWNpsOSwUGBNy4Kyy+FqFPx02C2SeNVuL+fl7XT82P1tY1Jq8NYvvkF46v1/+NneaAXJZzK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10GOxgAAAN0A&#10;AAAPAAAAAAAAAAAAAAAAAKoCAABkcnMvZG93bnJldi54bWxQSwUGAAAAAAQABAD6AAAAnQMAAAAA&#10;">
                  <v:shape id="Freeform 3650" o:spid="_x0000_s1116" style="position:absolute;left:3009;top:-5468;width:48;height:82;visibility:visible;mso-wrap-style:square;v-text-anchor:top" coordsize="4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4In8EA&#10;AADdAAAADwAAAGRycy9kb3ducmV2LnhtbERPy4rCMBTdC/5DuMLsNPVBlWoUUWQGd1YR3F2aa1tt&#10;bkoTtfP3ZiG4PJz3YtWaSjypcaVlBcNBBII4s7rkXMHpuOvPQDiPrLGyTAr+ycFq2e0sMNH2xQd6&#10;pj4XIYRdggoK7+tESpcVZNANbE0cuKttDPoAm1zqBl8h3FRyFEWxNFhyaCiwpk1B2T19GAUXM1xH&#10;x3h6n7Xxnmmbb3/P+qbUT69dz0F4av1X/HH/aQXj6STsD2/CE5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uCJ/BAAAA3QAAAA8AAAAAAAAAAAAAAAAAmAIAAGRycy9kb3du&#10;cmV2LnhtbFBLBQYAAAAABAAEAPUAAACGAwAAAAA=&#10;" path="m,l48,82e" filled="f" strokeweight=".26444mm">
                    <v:path arrowok="t" o:connecttype="custom" o:connectlocs="0,-5468;48,-5386" o:connectangles="0,0"/>
                  </v:shape>
                </v:group>
                <v:group id="Group 3647" o:spid="_x0000_s1117" style="position:absolute;left:3057;top:-5600;width:2;height:132" coordorigin="3057,-5600"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c+9cYAAADdAAAADwAAAGRycy9kb3ducmV2LnhtbESPQWvCQBSE7wX/w/IE&#10;b7qJWi3RVURUPEihWii9PbLPJJh9G7JrEv+9WxB6HGbmG2a57kwpGqpdYVlBPIpAEKdWF5wp+L7s&#10;hx8gnEfWWFomBQ9ysF713paYaNvyFzVnn4kAYZeggtz7KpHSpTkZdCNbEQfvamuDPsg6k7rGNsBN&#10;KcdRNJMGCw4LOVa0zSm9ne9GwaHFdjOJd83pdt0+fi/vnz+nmJQa9LvNAoSnzv+HX+2jVjCZT2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pz71xgAAAN0A&#10;AAAPAAAAAAAAAAAAAAAAAKoCAABkcnMvZG93bnJldi54bWxQSwUGAAAAAAQABAD6AAAAnQMAAAAA&#10;">
                  <v:shape id="Freeform 3648" o:spid="_x0000_s1118" style="position:absolute;left:3057;top:-5600;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5gsgA&#10;AADdAAAADwAAAGRycy9kb3ducmV2LnhtbESPQWvCQBCF70L/wzKCN90Yq9boKmpaEKGHpgV7nGbH&#10;JDQ7G7Krpv++WxB6fLx535u32nSmFldqXWVZwXgUgSDOra64UPDx/jJ8AuE8ssbaMin4IQeb9UNv&#10;hYm2N36ja+YLESDsElRQet8kUrq8JINuZBvi4J1ta9AH2RZSt3gLcFPLOIpm0mDFoaHEhvYl5d/Z&#10;xYQ3dvFn2h3TONu9TlP3nH6dFpe5UoN+t12C8NT5/+N7+qAVTOaPMfytCQi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zmCyAAAAN0AAAAPAAAAAAAAAAAAAAAAAJgCAABk&#10;cnMvZG93bnJldi54bWxQSwUGAAAAAAQABAD1AAAAjQMAAAAA&#10;" path="m,132l,e" filled="f" strokeweight=".18181mm">
                    <v:path arrowok="t" o:connecttype="custom" o:connectlocs="0,-5468;0,-5600" o:connectangles="0,0"/>
                  </v:shape>
                </v:group>
                <v:group id="Group 3645" o:spid="_x0000_s1119" style="position:absolute;left:5681;top:-5402;width:97;height:191" coordorigin="5681,-5402"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kFGcYAAADdAAAADwAAAGRycy9kb3ducmV2LnhtbESPQWvCQBSE74X+h+UV&#10;vOkmTW0ldRURLR5EUAvF2yP7TILZtyG7JvHfu4LQ4zAz3zDTeW8q0VLjSssK4lEEgjizuuRcwe9x&#10;PZyAcB5ZY2WZFNzIwXz2+jLFVNuO99QefC4ChF2KCgrv61RKlxVk0I1sTRy8s20M+iCbXOoGuwA3&#10;lXyPok9psOSwUGBNy4Kyy+FqFPx02C2SeNVuL+fl7XQc7/62MSk1eOsX3yA89f4//GxvtILk6yO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OQUZxgAAAN0A&#10;AAAPAAAAAAAAAAAAAAAAAKoCAABkcnMvZG93bnJldi54bWxQSwUGAAAAAAQABAD6AAAAnQMAAAAA&#10;">
                  <v:shape id="Freeform 3646" o:spid="_x0000_s1120" style="position:absolute;left:5681;top:-5402;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p3MgA&#10;AADdAAAADwAAAGRycy9kb3ducmV2LnhtbESPQWvCQBSE74X+h+UVvNVNrbaSuooWhR4kJVoLvT2y&#10;zySYfRt21xj/fVco9DjMzDfMbNGbRnTkfG1ZwdMwAUFcWF1zqeBrv3mcgvABWWNjmRRcycNifn83&#10;w1TbC+fU7UIpIoR9igqqENpUSl9UZNAPbUscvaN1BkOUrpTa4SXCTSNHSfIiDdYcFyps6b2i4rQ7&#10;GwVZ5lan/Gc5ua6P+ff2sz1k3b5RavDQL99ABOrDf/iv/aEVPL+Ox3B7E5+AnP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TGncyAAAAN0AAAAPAAAAAAAAAAAAAAAAAJgCAABk&#10;cnMvZG93bnJldi54bWxQSwUGAAAAAAQABAD1AAAAjQMAAAAA&#10;" path="m,l5,191,97,74e" filled="f" strokeweight=".18181mm">
                    <v:path arrowok="t" o:connecttype="custom" o:connectlocs="0,-5402;5,-5211;97,-5328" o:connectangles="0,0,0"/>
                  </v:shape>
                </v:group>
                <v:group id="Group 3643" o:spid="_x0000_s1121" style="position:absolute;left:5663;top:-4286;width:95;height:84" coordorigin="5663,-4286" coordsize="9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Jw49sYAAADdAAAADwAAAGRycy9kb3ducmV2LnhtbESPQWvCQBSE74X+h+UV&#10;vOkmWluJriKi4kGEakG8PbLPJJh9G7JrEv99VxB6HGbmG2a26EwpGqpdYVlBPIhAEKdWF5wp+D1t&#10;+hMQziNrLC2Tggc5WMzf32aYaNvyDzVHn4kAYZeggtz7KpHSpTkZdANbEQfvamuDPsg6k7rGNsBN&#10;KYdR9CUNFhwWcqxolVN6O96Ngm2L7XIUr5v97bp6XE7jw3kfk1K9j245BeGp8//hV3unFYy+P8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4nDj2xgAAAN0A&#10;AAAPAAAAAAAAAAAAAAAAAKoCAABkcnMvZG93bnJldi54bWxQSwUGAAAAAAQABAD6AAAAnQMAAAAA&#10;">
                  <v:shape id="Freeform 3644" o:spid="_x0000_s1122" style="position:absolute;left:5663;top:-4286;width:95;height:84;visibility:visible;mso-wrap-style:square;v-text-anchor:top" coordsize="9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0lb8YA&#10;AADdAAAADwAAAGRycy9kb3ducmV2LnhtbESPS2vDMBCE74X+B7GB3mo5acnDiRJCiqHkUpqGkONi&#10;bWwTa2Us+fXvq0Ihx2FmvmE2u8FUoqPGlZYVTKMYBHFmdcm5gvNP+roE4TyyxsoyKRjJwW77/LTB&#10;RNuev6k7+VwECLsEFRTe14mULivIoItsTRy8m20M+iCbXOoG+wA3lZzF8VwaLDksFFjToaDsfmqN&#10;go9+gf5yzauSjsfZ+HVoV/u0VeplMuzXIDwN/hH+b39qBW+L9zn8vQ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t0lb8YAAADdAAAADwAAAAAAAAAAAAAAAACYAgAAZHJz&#10;L2Rvd25yZXYueG1sUEsFBgAAAAAEAAQA9QAAAIsDAAAAAA==&#10;" path="m95,l,4,51,84,95,e" fillcolor="black" stroked="f">
                    <v:path arrowok="t" o:connecttype="custom" o:connectlocs="95,-4286;0,-4282;51,-4202;95,-4286" o:connectangles="0,0,0,0"/>
                  </v:shape>
                </v:group>
                <v:group id="Group 3641" o:spid="_x0000_s1123" style="position:absolute;left:5663;top:-4286;width:95;height:84" coordorigin="5663,-4286" coordsize="9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IDGscAAADdAAAADwAAAGRycy9kb3ducmV2LnhtbESPT2vCQBTE7wW/w/KE&#10;3nQTbVWiq4jU0oMI/gHx9sg+k2D2bciuSfz23YLQ4zAzv2EWq86UoqHaFZYVxMMIBHFqdcGZgvNp&#10;O5iBcB5ZY2mZFDzJwWrZe1tgom3LB2qOPhMBwi5BBbn3VSKlS3My6Ia2Ig7ezdYGfZB1JnWNbYCb&#10;Uo6iaCINFhwWcqxok1N6Pz6Mgu8W2/U4/mp299vmeT197i+7mJR673frOQhPnf8Pv9o/WsF4+jG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wIDGscAAADd&#10;AAAADwAAAAAAAAAAAAAAAACqAgAAZHJzL2Rvd25yZXYueG1sUEsFBgAAAAAEAAQA+gAAAJ4DAAAA&#10;AA==&#10;">
                  <v:shape id="Freeform 3642" o:spid="_x0000_s1124" style="position:absolute;left:5663;top:-4286;width:95;height:84;visibility:visible;mso-wrap-style:square;v-text-anchor:top" coordsize="9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UlaMIA&#10;AADdAAAADwAAAGRycy9kb3ducmV2LnhtbERPTWsCMRC9C/6HMIKXolntVmVrFLEIHltbxOM0mW62&#10;bibLJur675tDwePjfS/XnavFldpQeVYwGWcgiLU3FZcKvj53owWIEJEN1p5JwZ0CrFf93hIL42/8&#10;QddDLEUK4VCgAhtjU0gZtCWHYewb4sT9+NZhTLAtpWnxlsJdLadZNpMOK04NFhvaWtLnw8UpMLl+&#10;se+8eKp/37zefevT7HjJlRoOus0riEhdfIj/3Xuj4Hmep7npTXoC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VSVowgAAAN0AAAAPAAAAAAAAAAAAAAAAAJgCAABkcnMvZG93&#10;bnJldi54bWxQSwUGAAAAAAQABAD1AAAAhwMAAAAA&#10;" path="m51,84l,4,95,,51,84e" filled="f" strokeweight=".26444mm">
                    <v:path arrowok="t" o:connecttype="custom" o:connectlocs="51,-4202;0,-4282;95,-4286;51,-4202" o:connectangles="0,0,0,0"/>
                  </v:shape>
                </v:group>
                <v:group id="Group 3639" o:spid="_x0000_s1125" style="position:absolute;left:5663;top:-4282;width:51;height:80" coordorigin="5663,-4282" coordsize="5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Ey88cAAADdAAAADwAAAGRycy9kb3ducmV2LnhtbESPQWvCQBSE7wX/w/IE&#10;b3UTba1GVxFpxYMIVaH09sg+k2D2bchuk/jvXUHocZiZb5jFqjOlaKh2hWUF8TACQZxaXXCm4Hz6&#10;ep2CcB5ZY2mZFNzIwWrZe1lgom3L39QcfSYChF2CCnLvq0RKl+Zk0A1tRRy8i60N+iDrTOoa2wA3&#10;pRxF0UQaLDgs5FjRJqf0evwzCrYttutx/Nnsr5fN7ff0fvjZx6TUoN+t5yA8df4//GzvtILxx9s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dEy88cAAADd&#10;AAAADwAAAAAAAAAAAAAAAACqAgAAZHJzL2Rvd25yZXYueG1sUEsFBgAAAAAEAAQA+gAAAJ4DAAAA&#10;AA==&#10;">
                  <v:shape id="Freeform 3640" o:spid="_x0000_s1126" style="position:absolute;left:5663;top:-4282;width:51;height:80;visibility:visible;mso-wrap-style:square;v-text-anchor:top" coordsize="5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KvAcMA&#10;AADdAAAADwAAAGRycy9kb3ducmV2LnhtbERPz2vCMBS+C/4P4Qm7yEydbpPOKOIY7CTOrbDjW/Pa&#10;FJuXkkSt//1yEDx+fL+X69624kw+NI4VTCcZCOLS6YZrBT/fH48LECEia2wdk4IrBVivhoMl5tpd&#10;+IvOh1iLFMIhRwUmxi6XMpSGLIaJ64gTVzlvMSboa6k9XlK4beVTlr1Iiw2nBoMdbQ2Vx8PJKijG&#10;+/lmV5ymblFZ+q3Mny3evVIPo37zBiJSH+/im/tTK5i9Pqf96U16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KvAcMAAADdAAAADwAAAAAAAAAAAAAAAACYAgAAZHJzL2Rv&#10;d25yZXYueG1sUEsFBgAAAAAEAAQA9QAAAIgDAAAAAA==&#10;" path="m,l51,80e" filled="f" strokeweight=".26444mm">
                    <v:path arrowok="t" o:connecttype="custom" o:connectlocs="0,-4282;51,-4202" o:connectangles="0,0"/>
                  </v:shape>
                </v:group>
                <v:group id="Group 3637" o:spid="_x0000_s1127" style="position:absolute;left:5706;top:-4416;width:5;height:132" coordorigin="5706,-4416" coordsize="5,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n6oKMcAAADdAAAADwAAAGRycy9kb3ducmV2LnhtbESPQWvCQBSE7wX/w/IK&#10;3ppNlLSSZhWRKh5CoSqU3h7ZZxLMvg3ZbRL/fbdQ6HGYmW+YfDOZVgzUu8aygiSKQRCXVjdcKbic&#10;908rEM4ja2wtk4I7OdisZw85ZtqO/EHDyVciQNhlqKD2vsukdGVNBl1kO+LgXW1v0AfZV1L3OAa4&#10;aeUijp+lwYbDQo0d7Woqb6dvo+Aw4rhdJm9Dcbvu7l/n9P2zSEip+eO0fQXhafL/4b/2UStYvqQ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n6oKMcAAADd&#10;AAAADwAAAAAAAAAAAAAAAACqAgAAZHJzL2Rvd25yZXYueG1sUEsFBgAAAAAEAAQA+gAAAJ4DAAAA&#10;AA==&#10;">
                  <v:shape id="Freeform 3638" o:spid="_x0000_s1128" style="position:absolute;left:5706;top:-4416;width:5;height:132;visibility:visible;mso-wrap-style:square;v-text-anchor:top" coordsize="5,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P/BcYA&#10;AADdAAAADwAAAGRycy9kb3ducmV2LnhtbESPzW7CMBCE70h9B2uRegOHlJ8qYFCFRMuhBwg8wDZe&#10;kkC8jmI3Sd8eV0LiOJqZbzSrTW8q0VLjSssKJuMIBHFmdcm5gvNpN3oH4TyyxsoyKfgjB5v1y2CF&#10;ibYdH6lNfS4ChF2CCgrv60RKlxVk0I1tTRy8i20M+iCbXOoGuwA3lYyjaC4NlhwWCqxpW1B2S3+N&#10;gvnPbILf1C0u02saH/r2a/p5ZqVeh/3HEoSn3j/Dj/ZeK3hbzGL4fxOe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oP/BcYAAADdAAAADwAAAAAAAAAAAAAAAACYAgAAZHJz&#10;L2Rvd25yZXYueG1sUEsFBgAAAAAEAAQA9QAAAIsDAAAAAA==&#10;" path="m4,132l,e" filled="f" strokeweight=".18181mm">
                    <v:path arrowok="t" o:connecttype="custom" o:connectlocs="4,-4284;0,-4416" o:connectangles="0,0"/>
                  </v:shape>
                </v:group>
                <v:group id="Group 3635" o:spid="_x0000_s1129" style="position:absolute;left:6587;top:-4359;width:82;height:95" coordorigin="6587,-4359"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eCTxMYAAADdAAAADwAAAGRycy9kb3ducmV2LnhtbESPQWvCQBSE7wX/w/IE&#10;b3UTg61EVxGp4kGEqiDeHtlnEsy+DdltEv99tyD0OMzMN8xi1ZtKtNS40rKCeByBIM6sLjlXcDlv&#10;32cgnEfWWFkmBU9ysFoO3haYatvxN7Unn4sAYZeigsL7OpXSZQUZdGNbEwfvbhuDPsgml7rBLsBN&#10;JSdR9CENlhwWCqxpU1D2OP0YBbsOu3USf7WHx33zvJ2nx+shJqVGw349B+Gp9//hV3uvFSSf0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4JPExgAAAN0A&#10;AAAPAAAAAAAAAAAAAAAAAKoCAABkcnMvZG93bnJldi54bWxQSwUGAAAAAAQABAD6AAAAnQMAAAAA&#10;">
                  <v:shape id="Freeform 3636" o:spid="_x0000_s1130" style="position:absolute;left:6587;top:-4359;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bHY8QA&#10;AADdAAAADwAAAGRycy9kb3ducmV2LnhtbESPQYvCMBSE78L+h/AWvGnqWqtUoyyCIN7srqC3R/Ns&#10;i81LaaLt/vuNIHgcZuYbZrXpTS0e1LrKsoLJOAJBnFtdcaHg92c3WoBwHlljbZkU/JGDzfpjsMJU&#10;246P9Mh8IQKEXYoKSu+bVEqXl2TQjW1DHLyrbQ36INtC6ha7ADe1/IqiRBqsOCyU2NC2pPyW3Y2C&#10;c5xMT4u7TS7xvueu8Nn1cNkqNfzsv5cgPPX+HX6191rBdD6L4fk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2x2PEAAAA3QAAAA8AAAAAAAAAAAAAAAAAmAIAAGRycy9k&#10;b3ducmV2LnhtbFBLBQYAAAAABAAEAPUAAACJAwAAAAA=&#10;" path="m,l,95,82,48,,e" fillcolor="black" stroked="f">
                    <v:path arrowok="t" o:connecttype="custom" o:connectlocs="0,-4359;0,-4264;82,-4311;0,-4359" o:connectangles="0,0,0,0"/>
                  </v:shape>
                </v:group>
                <v:group id="Group 3633" o:spid="_x0000_s1131" style="position:absolute;left:6587;top:-4359;width:82;height:95" coordorigin="6587,-4359"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Ra4rxgAAAN0A&#10;AAAPAAAAAAAAAAAAAAAAAKoCAABkcnMvZG93bnJldi54bWxQSwUGAAAAAAQABAD6AAAAnQMAAAAA&#10;">
                  <v:shape id="Freeform 3634" o:spid="_x0000_s1132" style="position:absolute;left:6587;top:-4359;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eAzscA&#10;AADdAAAADwAAAGRycy9kb3ducmV2LnhtbESPQWvCQBCF7wX/wzJCL6IblaY2dZUSKNqDSGPA65Ad&#10;k2B2NmS3Jv33XUHo8fHmfW/eejuYRtyoc7VlBfNZBIK4sLrmUkF++pyuQDiPrLGxTAp+ycF2M3pa&#10;Y6Jtz990y3wpAoRdggoq79tESldUZNDNbEscvIvtDPogu1LqDvsAN41cRFEsDdYcGipsKa2ouGY/&#10;Jryxyyb9JVot3k55fDh/pWmeHWulnsfDxzsIT4P/P36k91rB8vUlhvuagAC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HgM7HAAAA3QAAAA8AAAAAAAAAAAAAAAAAmAIAAGRy&#10;cy9kb3ducmV2LnhtbFBLBQYAAAAABAAEAPUAAACMAwAAAAA=&#10;" path="m82,48l,95,,,82,48e" filled="f" strokeweight=".26444mm">
                    <v:path arrowok="t" o:connecttype="custom" o:connectlocs="82,-4311;0,-4264;0,-4359;82,-4311" o:connectangles="0,0,0,0"/>
                  </v:shape>
                </v:group>
                <v:group id="Group 3631" o:spid="_x0000_s1133" style="position:absolute;left:6587;top:-4311;width:82;height:47" coordorigin="6587,-4311" coordsize="8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uVx8YAAADdAAAADwAAAGRycy9kb3ducmV2LnhtbESPT4vCMBTE7wt+h/AE&#10;b2taxXWpRhFR2YMs+AcWb4/m2Rabl9LEtn77jSB4HGbmN8x82ZlSNFS7wrKCeBiBIE6tLjhTcD5t&#10;P79BOI+ssbRMCh7kYLnofcwx0bblAzVHn4kAYZeggtz7KpHSpTkZdENbEQfvamuDPsg6k7rGNsBN&#10;KUdR9CUNFhwWcqxonVN6O96Ngl2L7Wocb5r97bp+XE6T3799TEoN+t1qBsJT59/hV/tHKxhPJ1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25XHxgAAAN0A&#10;AAAPAAAAAAAAAAAAAAAAAKoCAABkcnMvZG93bnJldi54bWxQSwUGAAAAAAQABAD6AAAAnQMAAAAA&#10;">
                  <v:shape id="Freeform 3632" o:spid="_x0000_s1134" style="position:absolute;left:6587;top:-4311;width:82;height:47;visibility:visible;mso-wrap-style:square;v-text-anchor:top" coordsize="8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2PRMIA&#10;AADdAAAADwAAAGRycy9kb3ducmV2LnhtbERPS0vDQBC+C/0PyxS82U0VH8RuSxWLORVa7X2aHTeh&#10;2ZmQ3ebx792D4PHje682o29UT12ohQ0sFxko4lJszc7A99fu7gVUiMgWG2EyMFGAzXp2s8LcysAH&#10;6o/RqRTCIUcDVYxtrnUoK/IYFtISJ+5HOo8xwc5p2+GQwn2j77PsSXusOTVU2NJ7ReXlePUG3DAV&#10;st29fTan8/46fezFFb0Yczsft6+gIo3xX/znLqyBh+fHNDe9SU9Ar3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XY9EwgAAAN0AAAAPAAAAAAAAAAAAAAAAAJgCAABkcnMvZG93&#10;bnJldi54bWxQSwUGAAAAAAQABAD1AAAAhwMAAAAA&#10;" path="m,47l82,e" filled="f" strokeweight=".26444mm">
                    <v:path arrowok="t" o:connecttype="custom" o:connectlocs="0,-4264;82,-4311" o:connectangles="0,0"/>
                  </v:shape>
                </v:group>
                <v:group id="Group 3629" o:spid="_x0000_s1135" style="position:absolute;left:6455;top:-4311;width:132;height:2" coordorigin="6455,-4311"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ikLsYAAADdAAAADwAAAGRycy9kb3ducmV2LnhtbESPQWvCQBSE70L/w/IK&#10;vdVNFG2NriJiiwcRGgvi7ZF9JsHs25DdJvHfu0LB4zAz3zCLVW8q0VLjSssK4mEEgjizuuRcwe/x&#10;6/0ThPPIGivLpOBGDlbLl8ECE207/qE29bkIEHYJKii8rxMpXVaQQTe0NXHwLrYx6INscqkb7ALc&#10;VHIURVNpsOSwUGBNm4Kya/pnFHx32K3H8bbdXy+b2/k4OZz2MSn19tqv5yA89f4Z/m/vtILxx2QG&#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CKQuxgAAAN0A&#10;AAAPAAAAAAAAAAAAAAAAAKoCAABkcnMvZG93bnJldi54bWxQSwUGAAAAAAQABAD6AAAAnQMAAAAA&#10;">
                  <v:shape id="Freeform 3630" o:spid="_x0000_s1136" style="position:absolute;left:6455;top:-4311;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7jMEA&#10;AADdAAAADwAAAGRycy9kb3ducmV2LnhtbERP3WrCMBS+H/gO4QjejDWtA92qsThBKexK3QMcmtMf&#10;TU5Kk9Xu7ZeLwS4/vv9tMVkjRhp851hBlqQgiCunO24UfF2PL28gfEDWaByTgh/yUOxmT1vMtXvw&#10;mcZLaEQMYZ+jgjaEPpfSVy1Z9InriSNXu8FiiHBopB7wEcOtkcs0XUmLHceGFns6tFTdL99WQe1O&#10;GAyfutsH07t5zsrxsy+VWsyn/QZEoCn8i//cpVbwul7F/fFNfAJy9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E+4zBAAAA3QAAAA8AAAAAAAAAAAAAAAAAmAIAAGRycy9kb3du&#10;cmV2LnhtbFBLBQYAAAAABAAEAPUAAACGAwAAAAA=&#10;" path="m132,l,e" filled="f" strokeweight=".18181mm">
                    <v:path arrowok="t" o:connecttype="custom" o:connectlocs="132,0;0,0" o:connectangles="0,0"/>
                  </v:shape>
                </v:group>
                <v:group id="Group 3627" o:spid="_x0000_s1137" style="position:absolute;left:4813;top:-3043;width:87;height:94" coordorigin="4813,-3043" coordsize="87,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JilccAAADdAAAADwAAAGRycy9kb3ducmV2LnhtbESPT2vCQBTE7wW/w/IK&#10;3uomhlpJXYNIFQ9SqAqlt0f2mYRk34bsNn++fbdQ6HGYmd8wm2w0jeipc5VlBfEiAkGcW11xoeB2&#10;PTytQTiPrLGxTAomcpBtZw8bTLUd+IP6iy9EgLBLUUHpfZtK6fKSDLqFbYmDd7edQR9kV0jd4RDg&#10;ppHLKFpJgxWHhRJb2peU15dvo+A44LBL4rf+XN/309f1+f3zHJNS88dx9wrC0+j/w3/tk1aQvKx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BJilccAAADd&#10;AAAADwAAAAAAAAAAAAAAAACqAgAAZHJzL2Rvd25yZXYueG1sUEsFBgAAAAAEAAQA+gAAAJ4DAAAA&#10;AA==&#10;">
                  <v:shape id="Freeform 3628" o:spid="_x0000_s1138" style="position:absolute;left:4813;top:-3043;width:87;height:94;visibility:visible;mso-wrap-style:square;v-text-anchor:top" coordsize="87,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QcvcIA&#10;AADdAAAADwAAAGRycy9kb3ducmV2LnhtbESPT4vCMBTE7wt+h/CEva2pXVCpRpGKi1f/HDw+mmda&#10;bV5Kk2r32xtB8DjMzG+Yxaq3tbhT6yvHCsajBARx4XTFRsHpuP2ZgfABWWPtmBT8k4fVcvC1wEy7&#10;B+/pfghGRAj7DBWUITSZlL4oyaIfuYY4ehfXWgxRtkbqFh8RbmuZJslEWqw4LpTYUF5ScTt0VkF6&#10;TvK8u/6ldrapaFc4OhrTKfU97NdzEIH68Am/2zut4Hc6SeH1Jj4B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FBy9wgAAAN0AAAAPAAAAAAAAAAAAAAAAAJgCAABkcnMvZG93&#10;bnJldi54bWxQSwUGAAAAAAQABAD1AAAAhwMAAAAA&#10;" path="m9,l,94,87,55,9,e" fillcolor="black" stroked="f">
                    <v:path arrowok="t" o:connecttype="custom" o:connectlocs="9,-3043;0,-2949;87,-2988;9,-3043" o:connectangles="0,0,0,0"/>
                  </v:shape>
                </v:group>
                <v:group id="Group 3625" o:spid="_x0000_s1139" style="position:absolute;left:4813;top:-3043;width:87;height:94" coordorigin="4813,-3043" coordsize="87,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4xZecYAAADdAAAADwAAAGRycy9kb3ducmV2LnhtbESPT2vCQBTE7wW/w/IE&#10;b3UTQ1Wiq4jU0oMU/APi7ZF9JsHs25DdJvHbdwWhx2FmfsMs172pREuNKy0riMcRCOLM6pJzBefT&#10;7n0OwnlkjZVlUvAgB+vV4G2JqbYdH6g9+lwECLsUFRTe16mULivIoBvbmjh4N9sY9EE2udQNdgFu&#10;KjmJoqk0WHJYKLCmbUHZ/fhrFHx12G2S+LPd32/bx/X08XPZx6TUaNhvFiA89f4//Gp/awXJbJr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jFl5xgAAAN0A&#10;AAAPAAAAAAAAAAAAAAAAAKoCAABkcnMvZG93bnJldi54bWxQSwUGAAAAAAQABAD6AAAAnQMAAAAA&#10;">
                  <v:shape id="Freeform 3626" o:spid="_x0000_s1140" style="position:absolute;left:4813;top:-3043;width:87;height:94;visibility:visible;mso-wrap-style:square;v-text-anchor:top" coordsize="87,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hcgA&#10;AADdAAAADwAAAGRycy9kb3ducmV2LnhtbESPW2vCQBSE34X+h+UUfNNNW/ESXaV4KX1RaAyax0P2&#10;NInNng3Zrab/vlsQ+jjMzDfMYtWZWlypdZVlBU/DCARxbnXFhYL0uBtMQTiPrLG2TAp+yMFq+dBb&#10;YKztjT/omvhCBAi7GBWU3jexlC4vyaAb2oY4eJ+2NeiDbAupW7wFuKnlcxSNpcGKw0KJDa1Lyr+S&#10;b6OAN+vL2/6UndPDJtlms1Rf7MQr1X/sXucgPHX+P3xvv2sFL5PxCP7ehCcgl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qFyAAAAN0AAAAPAAAAAAAAAAAAAAAAAJgCAABk&#10;cnMvZG93bnJldi54bWxQSwUGAAAAAAQABAD1AAAAjQMAAAAA&#10;" path="m9,l87,55,,94,9,e" filled="f" strokeweight=".26444mm">
                    <v:path arrowok="t" o:connecttype="custom" o:connectlocs="9,-3043;87,-2988;0,-2949;9,-3043" o:connectangles="0,0,0,0"/>
                  </v:shape>
                </v:group>
                <v:group id="Group 3623" o:spid="_x0000_s1141" style="position:absolute;left:4822;top:-3043;width:78;height:55" coordorigin="4822,-3043" coordsize="78,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ylklsYAAADdAAAADwAAAGRycy9kb3ducmV2LnhtbESPS4vCQBCE74L/YWhh&#10;bzrJig+io4jsLh5E8AHircm0STDTEzKzSfz3zsKCx6KqvqKW686UoqHaFZYVxKMIBHFqdcGZgsv5&#10;ezgH4TyyxtIyKXiSg/Wq31tiom3LR2pOPhMBwi5BBbn3VSKlS3My6Ea2Ig7e3dYGfZB1JnWNbYCb&#10;Un5G0VQaLDgs5FjRNqf0cfo1Cn5abDfj+KvZP+7b5+08OVz3MSn1Meg2CxCeOv8O/7d3WsF4Np3A&#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KWSWxgAAAN0A&#10;AAAPAAAAAAAAAAAAAAAAAKoCAABkcnMvZG93bnJldi54bWxQSwUGAAAAAAQABAD6AAAAnQMAAAAA&#10;">
                  <v:shape id="Freeform 3624" o:spid="_x0000_s1142" style="position:absolute;left:4822;top:-3043;width:78;height:55;visibility:visible;mso-wrap-style:square;v-text-anchor:top" coordsize="7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9PYccA&#10;AADdAAAADwAAAGRycy9kb3ducmV2LnhtbESPQUvDQBSE7wX/w/IEL2I3WohtzKYUsWhvWoX2+Mg+&#10;s8Hs27i7pqm/3i0IPQ4z8w1TLkfbiYF8aB0ruJ1mIIhrp1tuFHy8r2/mIEJE1tg5JgVHCrCsLiYl&#10;Ftod+I2GbWxEgnAoUIGJsS+kDLUhi2HqeuLkfTpvMSbpG6k9HhLcdvIuy3JpseW0YLCnR0P11/bH&#10;KrgezNPvsw/rxey4362a+fdm94pKXV2OqwcQkcZ4Dv+3X7SC2X2ew+lNegKy+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fT2HHAAAA3QAAAA8AAAAAAAAAAAAAAAAAmAIAAGRy&#10;cy9kb3ducmV2LnhtbFBLBQYAAAAABAAEAPUAAACMAwAAAAA=&#10;" path="m78,55l,e" filled="f" strokeweight=".26444mm">
                    <v:path arrowok="t" o:connecttype="custom" o:connectlocs="78,-2988;0,-3043" o:connectangles="0,0"/>
                  </v:shape>
                </v:group>
                <v:group id="Group 3621" o:spid="_x0000_s1143" style="position:absolute;left:4883;top:-2969;width:2;height:121" coordorigin="4883,-2969" coordsize="2,1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dfesYAAADdAAAADwAAAGRycy9kb3ducmV2LnhtbESPS4vCQBCE7wv+h6GF&#10;va2TrPggOorIuniQBR8g3ppMmwQzPSEzJvHfO8KCx6KqvqLmy86UoqHaFZYVxIMIBHFqdcGZgtNx&#10;8zUF4TyyxtIyKXiQg+Wi9zHHRNuW99QcfCYChF2CCnLvq0RKl+Zk0A1sRRy8q60N+iDrTOoa2wA3&#10;pfyOorE0WHBYyLGidU7p7XA3Cn5bbFfD+KfZ3a7rx+U4+jvvYlLqs9+tZiA8df4d/m9vtYLhZDyB&#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t196xgAAAN0A&#10;AAAPAAAAAAAAAAAAAAAAAKoCAABkcnMvZG93bnJldi54bWxQSwUGAAAAAAQABAD6AAAAnQMAAAAA&#10;">
                  <v:shape id="Freeform 3622" o:spid="_x0000_s1144" style="position:absolute;left:4883;top:-2969;width:2;height:121;visibility:visible;mso-wrap-style:square;v-text-anchor:top" coordsize="2,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3WMAA&#10;AADdAAAADwAAAGRycy9kb3ducmV2LnhtbERPzYrCMBC+L/gOYQRva6rLqlSjiFvBy4JWH2BoxrbY&#10;TEoTtb69c1jY48f3v9r0rlEP6kLt2cBknIAiLrytuTRwOe8/F6BCRLbYeCYDLwqwWQ8+Vpha/+QT&#10;PfJYKgnhkKKBKsY21ToUFTkMY98SC3f1ncMosCu17fAp4a7R0ySZaYc1S0OFLe0qKm753Rn4mlL2&#10;O9//nP3u+5Rnx2OYZByMGQ377RJUpD7+i//cByu++Uzmyht5Anr9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Z3WMAAAADdAAAADwAAAAAAAAAAAAAAAACYAgAAZHJzL2Rvd25y&#10;ZXYueG1sUEsFBgAAAAAEAAQA9QAAAIUDAAAAAA==&#10;" path="m,l,121e" filled="f" strokeweight=".95858mm">
                    <v:path arrowok="t" o:connecttype="custom" o:connectlocs="0,-2969;0,-2848" o:connectangles="0,0"/>
                  </v:shape>
                </v:group>
                <v:group id="Group 3619" o:spid="_x0000_s1145" style="position:absolute;left:4978;top:-3170;width:87;height:95" coordorigin="4978,-3170" coordsize="8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Ruk8YAAADdAAAADwAAAGRycy9kb3ducmV2LnhtbESPQWvCQBSE74X+h+UV&#10;vOkmSm2NriKi4kGEakG8PbLPJJh9G7JrEv99VxB6HGbmG2a26EwpGqpdYVlBPIhAEKdWF5wp+D1t&#10;+t8gnEfWWFomBQ9ysJi/v80w0bblH2qOPhMBwi5BBbn3VSKlS3My6Aa2Ig7e1dYGfZB1JnWNbYCb&#10;Ug6jaCwNFhwWcqxolVN6O96Ngm2L7XIUr5v97bp6XE6fh/M+JqV6H91yCsJT5//Dr/ZOKxh9jS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ZG6TxgAAAN0A&#10;AAAPAAAAAAAAAAAAAAAAAKoCAABkcnMvZG93bnJldi54bWxQSwUGAAAAAAQABAD6AAAAnQMAAAAA&#10;">
                  <v:shape id="Freeform 3620" o:spid="_x0000_s1146" style="position:absolute;left:4978;top:-3170;width:87;height:95;visibility:visible;mso-wrap-style:square;v-text-anchor:top" coordsize="87,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hZTcIA&#10;AADdAAAADwAAAGRycy9kb3ducmV2LnhtbERPXWvCMBR9H+w/hDvwbU2dskrXKKIMFGGwbr7fNXdt&#10;Z3NTkljrvzcPwh4P57tYjaYTAznfWlYwTVIQxJXVLdcKvr/enxcgfEDW2FkmBVfysFo+PhSYa3vh&#10;TxrKUIsYwj5HBU0IfS6lrxoy6BPbE0fu1zqDIUJXS+3wEsNNJ1/S9FUabDk2NNjTpqHqVJ6NArM9&#10;6o/pX6hH1j9bezjPT26/U2ryNK7fQAQaw7/47t5pBbMsi/vjm/gE5P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FlNwgAAAN0AAAAPAAAAAAAAAAAAAAAAAJgCAABkcnMvZG93&#10;bnJldi54bWxQSwUGAAAAAAQABAD1AAAAhwMAAAAA&#10;" path="m11,l,95,88,55,11,e" fillcolor="black" stroked="f">
                    <v:path arrowok="t" o:connecttype="custom" o:connectlocs="11,-3170;0,-3075;88,-3115;11,-3170" o:connectangles="0,0,0,0"/>
                  </v:shape>
                </v:group>
                <v:group id="Group 3617" o:spid="_x0000_s1147" style="position:absolute;left:4978;top:-3170;width:87;height:95" coordorigin="4978,-3170" coordsize="87,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cv0SMcAAADdAAAADwAAAGRycy9kb3ducmV2LnhtbESPQWvCQBSE7wX/w/IK&#10;3ppNlDaSZhWRKh5CoSqU3h7ZZxLMvg3ZbRL/fbdQ6HGYmW+YfDOZVgzUu8aygiSKQRCXVjdcKbic&#10;908rEM4ja2wtk4I7OdisZw85ZtqO/EHDyVciQNhlqKD2vsukdGVNBl1kO+LgXW1v0AfZV1L3OAa4&#10;aeUijl+kwYbDQo0d7Woqb6dvo+Aw4rhdJm9Dcbvu7l/n5/fPIiGl5o/T9hWEp8n/h//aR61gmaY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cv0SMcAAADd&#10;AAAADwAAAAAAAAAAAAAAAACqAgAAZHJzL2Rvd25yZXYueG1sUEsFBgAAAAAEAAQA+gAAAJ4DAAAA&#10;AA==&#10;">
                  <v:shape id="Freeform 3618" o:spid="_x0000_s1148" style="position:absolute;left:4978;top:-3170;width:87;height:95;visibility:visible;mso-wrap-style:square;v-text-anchor:top" coordsize="87,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LnZMYA&#10;AADdAAAADwAAAGRycy9kb3ducmV2LnhtbESPT2vCQBTE74V+h+UJvdVNUtAQXUVaBAseWhX0+Mi+&#10;/MHs2zS7TeK3dwsFj8PM/IZZrkfTiJ46V1tWEE8jEMS51TWXCk7H7WsKwnlkjY1lUnAjB+vV89MS&#10;M20H/qb+4EsRIOwyVFB532ZSurwig25qW+LgFbYz6IPsSqk7HALcNDKJopk0WHNYqLCl94ry6+HX&#10;KCjwfP64xEVe0ueu/krt/qfdpkq9TMbNAoSn0T/C/+2dVvA2nyfw9yY8Abm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tLnZMYAAADdAAAADwAAAAAAAAAAAAAAAACYAgAAZHJz&#10;L2Rvd25yZXYueG1sUEsFBgAAAAAEAAQA9QAAAIsDAAAAAA==&#10;" path="m11,l88,55,,95,11,e" filled="f" strokeweight=".26444mm">
                    <v:path arrowok="t" o:connecttype="custom" o:connectlocs="11,-3170;88,-3115;0,-3075;11,-3170" o:connectangles="0,0,0,0"/>
                  </v:shape>
                </v:group>
                <v:group id="Group 3615" o:spid="_x0000_s1149" style="position:absolute;left:4989;top:-3170;width:77;height:55" coordorigin="4989,-3170" coordsize="77,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XPpMYAAADdAAAADwAAAGRycy9kb3ducmV2LnhtbESPQWvCQBSE7wX/w/IE&#10;b3UTQ6tEVxGp4kEKVUG8PbLPJJh9G7LbJP77riD0OMzMN8xi1ZtKtNS40rKCeByBIM6sLjlXcD5t&#10;32cgnEfWWFkmBQ9ysFoO3haYatvxD7VHn4sAYZeigsL7OpXSZQUZdGNbEwfvZhuDPsgml7rBLsBN&#10;JSdR9CkNlhwWCqxpU1B2P/4aBbsOu3USf7WH+23zuJ4+vi+HmJQaDfv1HISn3v+HX+29VpBMpw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Vc+kxgAAAN0A&#10;AAAPAAAAAAAAAAAAAAAAAKoCAABkcnMvZG93bnJldi54bWxQSwUGAAAAAAQABAD6AAAAnQMAAAAA&#10;">
                  <v:shape id="Freeform 3616" o:spid="_x0000_s1150" style="position:absolute;left:4989;top:-3170;width:77;height:55;visibility:visible;mso-wrap-style:square;v-text-anchor:top" coordsize="7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JXnsgA&#10;AADdAAAADwAAAGRycy9kb3ducmV2LnhtbESP3WrCQBSE7wt9h+UUelN00ySoTV2llBaKoOAP9PaY&#10;Pc1Gs2dDdtX49l2h0MthZr5hpvPeNuJMna8dK3geJiCIS6drrhTstp+DCQgfkDU2jknBlTzMZ/d3&#10;Uyy0u/CazptQiQhhX6ACE0JbSOlLQxb90LXE0ftxncUQZVdJ3eElwm0j0yQZSYs1xwWDLb0bKo+b&#10;k1Xw0T7l+ffi5XS4LuUq25fpPjOpUo8P/dsriEB9+A//tb+0gmw8zuH2Jj4BOfs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kleeyAAAAN0AAAAPAAAAAAAAAAAAAAAAAJgCAABk&#10;cnMvZG93bnJldi54bWxQSwUGAAAAAAQABAD1AAAAjQMAAAAA&#10;" path="m77,55l,e" filled="f" strokeweight=".26444mm">
                    <v:path arrowok="t" o:connecttype="custom" o:connectlocs="77,-3115;0,-3170" o:connectangles="0,0"/>
                  </v:shape>
                </v:group>
                <v:group id="Group 3613" o:spid="_x0000_s1151" style="position:absolute;left:5049;top:-3095;width:2;height:121" coordorigin="5049,-3095" coordsize="2,1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DyS8YAAADdAAAADwAAAGRycy9kb3ducmV2LnhtbESPT4vCMBTE7wt+h/AE&#10;b2taxXWpRhFR2YMs+AcWb4/m2Rabl9LEtn77jSB4HGbmN8x82ZlSNFS7wrKCeBiBIE6tLjhTcD5t&#10;P79BOI+ssbRMCh7kYLnofcwx0bblAzVHn4kAYZeggtz7KpHSpTkZdENbEQfvamuDPsg6k7rGNsBN&#10;KUdR9CUNFhwWcqxonVN6O96Ngl2L7Wocb5r97bp+XE6T3799TEoN+t1qBsJT59/hV/tHKxhPpx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28PJLxgAAAN0A&#10;AAAPAAAAAAAAAAAAAAAAAKoCAABkcnMvZG93bnJldi54bWxQSwUGAAAAAAQABAD6AAAAnQMAAAAA&#10;">
                  <v:shape id="Freeform 3614" o:spid="_x0000_s1152" style="position:absolute;left:5049;top:-3095;width:2;height:121;visibility:visible;mso-wrap-style:square;v-text-anchor:top" coordsize="2,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zQbMQA&#10;AADdAAAADwAAAGRycy9kb3ducmV2LnhtbESP0WqDQBRE3wv9h+UW+taspkSLzRpKopCXgDH9gIt7&#10;q1L3rribaP++WyjkcZg5M8x2t5hB3GhyvWUF8SoCQdxY3XOr4PNSvryBcB5Z42CZFPyQg13++LDF&#10;TNuZz3SrfStCCbsMFXTej5mUrunIoFvZkTh4X3Yy6IOcWqknnEO5GeQ6ihJpsOew0OFI+46a7/pq&#10;FLyuqTil5eFi95tzXVSViwt2Sj0/LR/vIDwt/h7+p486cGmawN+b8AR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s0GzEAAAA3QAAAA8AAAAAAAAAAAAAAAAAmAIAAGRycy9k&#10;b3ducmV2LnhtbFBLBQYAAAAABAAEAPUAAACJAwAAAAA=&#10;" path="m,l,121e" filled="f" strokeweight=".95858mm">
                    <v:path arrowok="t" o:connecttype="custom" o:connectlocs="0,-3095;0,-2974" o:connectangles="0,0"/>
                  </v:shape>
                </v:group>
                <v:group id="Group 3611" o:spid="_x0000_s1153" style="position:absolute;left:3517;top:-3553;width:190;height:96" coordorigin="3517,-3553" coordsize="19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7Jp8YAAADdAAAADwAAAGRycy9kb3ducmV2LnhtbESPQWvCQBSE74L/YXkF&#10;b7qJYlNSVxGp4kEK1YJ4e2SfSTD7NmS3Sfz3riD0OMzMN8xi1ZtKtNS40rKCeBKBIM6sLjlX8Hva&#10;jj9AOI+ssbJMCu7kYLUcDhaYatvxD7VHn4sAYZeigsL7OpXSZQUZdBNbEwfvahuDPsgml7rBLsBN&#10;JadR9C4NlhwWCqxpU1B2O/4ZBbsOu/Us/moPt+vmfjnNv8+HmJQavfXrTxCeev8ffrX3WsEsSRJ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bsmnxgAAAN0A&#10;AAAPAAAAAAAAAAAAAAAAAKoCAABkcnMvZG93bnJldi54bWxQSwUGAAAAAAQABAD6AAAAnQMAAAAA&#10;">
                  <v:shape id="Freeform 3612" o:spid="_x0000_s1154" style="position:absolute;left:3517;top:-3553;width:190;height:96;visibility:visible;mso-wrap-style:square;v-text-anchor:top" coordsize="19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TOjMIA&#10;AADdAAAADwAAAGRycy9kb3ducmV2LnhtbERPzWqDQBC+F/oOyxR6q2tTqKnJKqGQ4MFLkzzA1J24&#10;EndW3I2aPn33UOjx4/vflovtxUSj7xwreE1SEMSN0x23Cs6n/csahA/IGnvHpOBOHsri8WGLuXYz&#10;f9F0DK2IIexzVGBCGHIpfWPIok/cQBy5ixsthgjHVuoR5xhue7lK03dpsePYYHCgT0PN9XizCr69&#10;rXtZpUbTx265z9f65+AapZ6flt0GRKAl/Iv/3JVW8JZlcW58E5+AL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1M6MwgAAAN0AAAAPAAAAAAAAAAAAAAAAAJgCAABkcnMvZG93&#10;bnJldi54bWxQSwUGAAAAAAQABAD1AAAAhwMAAAAA&#10;" path="m190,1l,,113,96e" filled="f" strokeweight=".18181mm">
                    <v:path arrowok="t" o:connecttype="custom" o:connectlocs="190,-3552;0,-3553;113,-3457" o:connectangles="0,0,0"/>
                  </v:shape>
                </v:group>
                <v:group id="Group 3609" o:spid="_x0000_s1155" style="position:absolute;left:3039;top:-2916;width:96;height:82" coordorigin="3039,-2916" coordsize="9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734TscAAADdAAAADwAAAGRycy9kb3ducmV2LnhtbESPT2vCQBTE7wW/w/KE&#10;3nQTpVWjq4jU0oMI/gHx9sg+k2D2bciuSfz23YLQ4zAzv2EWq86UoqHaFZYVxMMIBHFqdcGZgvNp&#10;O5iCcB5ZY2mZFDzJwWrZe1tgom3LB2qOPhMBwi5BBbn3VSKlS3My6Ia2Ig7ezdYGfZB1JnWNbYCb&#10;Uo6i6FMaLDgs5FjRJqf0fnwYBd8ttutx/NXs7rfN83r62F92MSn13u/WcxCeOv8ffrV/tILxZDK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734TscAAADd&#10;AAAADwAAAAAAAAAAAAAAAACqAgAAZHJzL2Rvd25yZXYueG1sUEsFBgAAAAAEAAQA+gAAAJ4DAAAA&#10;AA==&#10;">
                  <v:shape id="Freeform 3610" o:spid="_x0000_s1156" style="position:absolute;left:3039;top:-2916;width:96;height:82;visibility:visible;mso-wrap-style:square;v-text-anchor:top" coordsize="9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Y8MA&#10;AADdAAAADwAAAGRycy9kb3ducmV2LnhtbERP3WrCMBS+H/gO4QjeDE1184dqFBkOHAjS6gMcmmNT&#10;2pyUJtP69uZisMuP73+z620j7tT5yrGC6SQBQVw4XXGp4Hr5Hq9A+ICssXFMCp7kYbcdvG0w1e7B&#10;Gd3zUIoYwj5FBSaENpXSF4Ys+olriSN3c53FEGFXSt3hI4bbRs6SZCEtVhwbDLb0Zaio81+roDft&#10;Z529J4dp5s95fb381NVprtRo2O/XIAL14V/85z5qBR/LVdwf38QnIL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1Y8MAAADdAAAADwAAAAAAAAAAAAAAAACYAgAAZHJzL2Rv&#10;d25yZXYueG1sUEsFBgAAAAAEAAQA9QAAAIgDAAAAAA==&#10;" path="m95,l,,48,81,95,e" fillcolor="black" stroked="f">
                    <v:path arrowok="t" o:connecttype="custom" o:connectlocs="95,-2916;0,-2916;48,-2835;95,-2916" o:connectangles="0,0,0,0"/>
                  </v:shape>
                </v:group>
                <v:group id="Group 3607" o:spid="_x0000_s1157" style="position:absolute;left:3039;top:-2916;width:96;height:82" coordorigin="3039,-2916" coordsize="9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B6Eb8cAAADdAAAADwAAAGRycy9kb3ducmV2LnhtbESPQWvCQBSE7wX/w/KE&#10;3uomSltJ3YQgtvQgQlWQ3h7ZZxKSfRuy2yT++25B6HGYmW+YTTaZVgzUu9qygngRgSAurK65VHA+&#10;vT+tQTiPrLG1TApu5CBLZw8bTLQd+YuGoy9FgLBLUEHlfZdI6YqKDLqF7YiDd7W9QR9kX0rd4xjg&#10;ppXLKHqRBmsOCxV2tK2oaI4/RsHHiGO+infDvrlub9+n58NlH5NSj/MpfwPhafL/4Xv7UytYva5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B6Eb8cAAADd&#10;AAAADwAAAAAAAAAAAAAAAACqAgAAZHJzL2Rvd25yZXYueG1sUEsFBgAAAAAEAAQA+gAAAJ4DAAAA&#10;AA==&#10;">
                  <v:shape id="Freeform 3608" o:spid="_x0000_s1158" style="position:absolute;left:3039;top:-2916;width:96;height:82;visibility:visible;mso-wrap-style:square;v-text-anchor:top" coordsize="9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cU2sYA&#10;AADdAAAADwAAAGRycy9kb3ducmV2LnhtbESPT2vCQBDF70K/wzKF3nRTC1aiq1hBaEEPta3nITv5&#10;g9nZkJ2apJ/eFYQeH2/e781brntXqwu1ofJs4HmSgCLOvK24MPD9tRvPQQVBtlh7JgMDBVivHkZL&#10;TK3v+JMuRylUhHBI0UAp0qRah6wkh2HiG+Lo5b51KFG2hbYtdhHuaj1Nkpl2WHFsKLGhbUnZ+fjr&#10;4ht/+7w7y6n5yT9mg+yHg3s7WWOeHvvNApRQL//H9/S7NfDyOp/CbU1EgF5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cU2sYAAADdAAAADwAAAAAAAAAAAAAAAACYAgAAZHJz&#10;L2Rvd25yZXYueG1sUEsFBgAAAAAEAAQA9QAAAIsDAAAAAA==&#10;" path="m48,81l,,95,,48,81e" filled="f" strokeweight=".26444mm">
                    <v:path arrowok="t" o:connecttype="custom" o:connectlocs="48,-2835;0,-2916;95,-2916;48,-2835" o:connectangles="0,0,0,0"/>
                  </v:shape>
                </v:group>
                <v:group id="Group 3605" o:spid="_x0000_s1159" style="position:absolute;left:3039;top:-2916;width:48;height:82" coordorigin="3039,-2916" coordsize="4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4C/g8YAAADdAAAADwAAAGRycy9kb3ducmV2LnhtbESPQWvCQBSE70L/w/IK&#10;vekmhqpEVxHR0oMUjIXi7ZF9JsHs25Bdk/jvu4WCx2FmvmFWm8HUoqPWVZYVxJMIBHFudcWFgu/z&#10;YbwA4TyyxtoyKXiQg836ZbTCVNueT9RlvhABwi5FBaX3TSqly0sy6Ca2IQ7e1bYGfZBtIXWLfYCb&#10;Wk6jaCYNVhwWSmxoV1J+y+5GwUeP/TaJ993xdt09Luf3r59jTEq9vQ7bJQhPg3+G/9ufWkEyXy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gL+DxgAAAN0A&#10;AAAPAAAAAAAAAAAAAAAAAKoCAABkcnMvZG93bnJldi54bWxQSwUGAAAAAAQABAD6AAAAnQMAAAAA&#10;">
                  <v:shape id="Freeform 3606" o:spid="_x0000_s1160" style="position:absolute;left:3039;top:-2916;width:48;height:82;visibility:visible;mso-wrap-style:square;v-text-anchor:top" coordsize="4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y0BsMA&#10;AADdAAAADwAAAGRycy9kb3ducmV2LnhtbESPQYvCMBSE74L/ITzBm6auUks1iiii7G1VBG+P5tlW&#10;m5fSZLX+e7Ow4HGYmW+Y+bI1lXhQ40rLCkbDCARxZnXJuYLTcTtIQDiPrLGyTApe5GC56HbmmGr7&#10;5B96HHwuAoRdigoK7+tUSpcVZNANbU0cvKttDPogm1zqBp8Bbir5FUWxNFhyWCiwpnVB2f3waxRc&#10;zGgVHePpPWnjb6ZNvtmd9U2pfq9dzUB4av0n/N/eawXjaTKBvzfhCc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y0BsMAAADdAAAADwAAAAAAAAAAAAAAAACYAgAAZHJzL2Rv&#10;d25yZXYueG1sUEsFBgAAAAAEAAQA9QAAAIgDAAAAAA==&#10;" path="m,l48,81e" filled="f" strokeweight=".26444mm">
                    <v:path arrowok="t" o:connecttype="custom" o:connectlocs="0,-2916;48,-2835" o:connectangles="0,0"/>
                  </v:shape>
                </v:group>
                <v:group id="Group 3603" o:spid="_x0000_s1161" style="position:absolute;left:3087;top:-3049;width:2;height:132" coordorigin="3087,-3049"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yWCbMYAAADdAAAADwAAAGRycy9kb3ducmV2LnhtbESPT4vCMBTE7wt+h/AE&#10;b2taxVWqUURW8SCCf0C8PZpnW2xeSpNt67ffLAh7HGbmN8xi1ZlSNFS7wrKCeBiBIE6tLjhTcL1s&#10;P2cgnEfWWFomBS9ysFr2PhaYaNvyiZqzz0SAsEtQQe59lUjp0pwMuqGtiIP3sLVBH2SdSV1jG+Cm&#10;lKMo+pIGCw4LOVa0ySl9nn+Mgl2L7XocfzeH52Pzul8mx9shJqUG/W49B+Gp8//hd3uvFYynsw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JYJsxgAAAN0A&#10;AAAPAAAAAAAAAAAAAAAAAKoCAABkcnMvZG93bnJldi54bWxQSwUGAAAAAAQABAD6AAAAnQMAAAAA&#10;">
                  <v:shape id="Freeform 3604" o:spid="_x0000_s1162" style="position:absolute;left:3087;top:-3049;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mFG8gA&#10;AADdAAAADwAAAGRycy9kb3ducmV2LnhtbESPQWvCQBCF74X+h2UKvdVNU9Q0ukptLIjgwbRQj2N2&#10;TEKzsyG7avrvXUHw+HjzvjdvOu9NI07UudqygtdBBIK4sLrmUsHP99dLAsJ5ZI2NZVLwTw7ms8eH&#10;KabannlLp9yXIkDYpaig8r5NpXRFRQbdwLbEwTvYzqAPsiul7vAc4KaRcRSNpMGaQ0OFLX1WVPzl&#10;RxPeWMS7rF9ncb7YDDO3zPa/78exUs9P/ccEhKfe349v6ZVW8DZORnBdExAgZ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eYUbyAAAAN0AAAAPAAAAAAAAAAAAAAAAAJgCAABk&#10;cnMvZG93bnJldi54bWxQSwUGAAAAAAQABAD1AAAAjQMAAAAA&#10;" path="m,133l,e" filled="f" strokeweight=".18181mm">
                    <v:path arrowok="t" o:connecttype="custom" o:connectlocs="0,-2916;0,-3049" o:connectangles="0,0"/>
                  </v:shape>
                </v:group>
                <v:group id="Group 3601" o:spid="_x0000_s1163" style="position:absolute;left:3355;top:-1473;width:95;height:88" coordorigin="3355,-1473" coordsize="9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Lu5gMYAAADdAAAADwAAAGRycy9kb3ducmV2LnhtbESPT4vCMBTE7wt+h/AE&#10;b2taZVepRhFZxYMs+AfE26N5tsXmpTTZtn77jSB4HGbmN8x82ZlSNFS7wrKCeBiBIE6tLjhTcD5t&#10;PqcgnEfWWFomBQ9ysFz0PuaYaNvygZqjz0SAsEtQQe59lUjp0pwMuqGtiIN3s7VBH2SdSV1jG+Cm&#10;lKMo+pYGCw4LOVa0zim9H/+Mgm2L7Woc/zT7+239uJ6+fi/7mJQa9LvVDISnzr/Dr/ZOKxhP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u7mAxgAAAN0A&#10;AAAPAAAAAAAAAAAAAAAAAKoCAABkcnMvZG93bnJldi54bWxQSwUGAAAAAAQABAD6AAAAnQMAAAAA&#10;">
                  <v:shape id="Freeform 3602" o:spid="_x0000_s1164" style="position:absolute;left:3355;top:-1473;width:95;height:88;visibility:visible;mso-wrap-style:square;v-text-anchor:top" coordsize="95,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leisEA&#10;AADdAAAADwAAAGRycy9kb3ducmV2LnhtbERPy4rCMBTdD/gP4QqzG1MVRqlGUWFAGQRfH3Btrmm1&#10;uSlN1OrXm4Xg8nDe42ljS3Gj2heOFXQ7CQjizOmCjYLD/u9nCMIHZI2lY1LwIA/TSetrjKl2d97S&#10;bReMiCHsU1SQh1ClUvosJ4u+4yriyJ1cbTFEWBupa7zHcFvKXpL8SosFx4YcK1rklF12V6uAsvVZ&#10;947/8wsvt/PN1ZrVs2+U+m43sxGIQE34iN/upVbQHwzj3PgmPgE5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ZXorBAAAA3QAAAA8AAAAAAAAAAAAAAAAAmAIAAGRycy9kb3du&#10;cmV2LnhtbFBLBQYAAAAABAAEAPUAAACGAwAAAAA=&#10;" path="m94,l,15,60,88,94,e" fillcolor="black" stroked="f">
                    <v:path arrowok="t" o:connecttype="custom" o:connectlocs="94,-1473;0,-1458;60,-1385;94,-1473" o:connectangles="0,0,0,0"/>
                  </v:shape>
                </v:group>
                <v:group id="Group 3599" o:spid="_x0000_s1165" style="position:absolute;left:3355;top:-1473;width:95;height:88" coordorigin="3355,-1473" coordsize="9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miIaccAAADdAAAADwAAAGRycy9kb3ducmV2LnhtbESPT2vCQBTE7wW/w/KE&#10;3nQTpVWjq4jU0oMI/gHx9sg+k2D2bciuSfz23YLQ4zAzv2EWq86UoqHaFZYVxMMIBHFqdcGZgvNp&#10;O5iCcB5ZY2mZFDzJwWrZe1tgom3LB2qOPhMBwi5BBbn3VSKlS3My6Ia2Ig7ezdYGfZB1JnWNbYCb&#10;Uo6i6FMaLDgs5FjRJqf0fnwYBd8ttutx/NXs7rfN83r62F92MSn13u/WcxCeOv8ffrV/tILxZDq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miIaccAAADd&#10;AAAADwAAAAAAAAAAAAAAAACqAgAAZHJzL2Rvd25yZXYueG1sUEsFBgAAAAAEAAQA+gAAAJ4DAAAA&#10;AA==&#10;">
                  <v:shape id="Freeform 3600" o:spid="_x0000_s1166" style="position:absolute;left:3355;top:-1473;width:95;height:88;visibility:visible;mso-wrap-style:square;v-text-anchor:top" coordsize="95,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5At8EA&#10;AADdAAAADwAAAGRycy9kb3ducmV2LnhtbERPy4rCMBTdD8w/hDvgbkx9oE6nqYgguHFhdePu0lyb&#10;YnNTm6j1781CcHk472zZ20bcqfO1YwWjYQKCuHS65krB8bD5XYDwAVlj45gUPMnDMv/+yjDV7sF7&#10;uhehEjGEfYoKTAhtKqUvDVn0Q9cSR+7sOoshwq6SusNHDLeNHCfJTFqsOTYYbGltqLwUN6vgatD0&#10;09Fps1sV+hbodL4cW6nU4Kdf/YMI1IeP+O3eagWT+V/cH9/EJy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eQLfBAAAA3QAAAA8AAAAAAAAAAAAAAAAAmAIAAGRycy9kb3du&#10;cmV2LnhtbFBLBQYAAAAABAAEAPUAAACGAwAAAAA=&#10;" path="m60,88l,15,94,,60,88e" filled="f" strokeweight=".26444mm">
                    <v:path arrowok="t" o:connecttype="custom" o:connectlocs="60,-1385;0,-1458;94,-1473;60,-1385" o:connectangles="0,0,0,0"/>
                  </v:shape>
                </v:group>
                <v:group id="Group 3597" o:spid="_x0000_s1167" style="position:absolute;left:3355;top:-1458;width:60;height:73" coordorigin="3355,-1458" coordsize="6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cSssYAAADdAAAADwAAAGRycy9kb3ducmV2LnhtbESPQWvCQBSE7wX/w/IE&#10;b7qJYrXRVURUPEihWii9PbLPJJh9G7JrEv+9WxB6HGbmG2a57kwpGqpdYVlBPIpAEKdWF5wp+L7s&#10;h3MQziNrLC2Tggc5WK96b0tMtG35i5qzz0SAsEtQQe59lUjp0pwMupGtiIN3tbVBH2SdSV1jG+Cm&#10;lOMoepcGCw4LOVa0zSm9ne9GwaHFdjOJd83pdt0+fi/Tz59TTEoN+t1mAcJT5//Dr/ZRK5jMPmL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xxKyxgAAAN0A&#10;AAAPAAAAAAAAAAAAAAAAAKoCAABkcnMvZG93bnJldi54bWxQSwUGAAAAAAQABAD6AAAAnQMAAAAA&#10;">
                  <v:shape id="Freeform 3598" o:spid="_x0000_s1168" style="position:absolute;left:3355;top:-1458;width:60;height:73;visibility:visible;mso-wrap-style:square;v-text-anchor:top" coordsize="60,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gDPskA&#10;AADdAAAADwAAAGRycy9kb3ducmV2LnhtbESPT2vCQBTE74LfYXlCb7rRirUxq0j/YJEeqgaKt0f2&#10;mUSzb0N2q7Gf3i0IPQ4z8xsmWbSmEmdqXGlZwXAQgSDOrC45V5Du3vtTEM4ja6wsk4IrOVjMu50E&#10;Y20vvKHz1uciQNjFqKDwvo6ldFlBBt3A1sTBO9jGoA+yyaVu8BLgppKjKJpIgyWHhQJreikoO21/&#10;jILl17qefo7bozyuhtF6/7t6Td++lXrotcsZCE+t/w/f2x9awePT8wj+3oQnIOc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rgDPskAAADdAAAADwAAAAAAAAAAAAAAAACYAgAA&#10;ZHJzL2Rvd25yZXYueG1sUEsFBgAAAAAEAAQA9QAAAI4DAAAAAA==&#10;" path="m,l60,73e" filled="f" strokeweight=".26444mm">
                    <v:path arrowok="t" o:connecttype="custom" o:connectlocs="0,-1458;60,-1385" o:connectangles="0,0"/>
                  </v:shape>
                </v:group>
                <v:group id="Group 3595" o:spid="_x0000_s1169" style="position:absolute;left:3391;top:-1597;width:2;height:131" coordorigin="3391,-1597" coordsize="2,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kpXsYAAADdAAAADwAAAGRycy9kb3ducmV2LnhtbESPQWvCQBSE74X+h+UV&#10;vOkmDbU1dRURLR5EUAvF2yP7TILZtyG7JvHfu4LQ4zAz3zDTeW8q0VLjSssK4lEEgjizuuRcwe9x&#10;PfwC4TyyxsoyKbiRg/ns9WWKqbYd76k9+FwECLsUFRTe16mULivIoBvZmjh4Z9sY9EE2udQNdgFu&#10;KvkeRWNpsOSwUGBNy4Kyy+FqFPx02C2SeNVuL+fl7XT82P1tY1Jq8NYvvkF46v1/+NneaAXJ5y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WSlexgAAAN0A&#10;AAAPAAAAAAAAAAAAAAAAAKoCAABkcnMvZG93bnJldi54bWxQSwUGAAAAAAQABAD6AAAAnQMAAAAA&#10;">
                  <v:shape id="Freeform 3596" o:spid="_x0000_s1170" style="position:absolute;left:3391;top:-1597;width:2;height:131;visibility:visible;mso-wrap-style:square;v-text-anchor:top" coordsize="2,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myvsUA&#10;AADdAAAADwAAAGRycy9kb3ducmV2LnhtbESPT2vCQBTE70K/w/IEb7rRiNXUVdqCf25iKnp9ZF+T&#10;kOzbkF01/fZdQfA4zMxvmOW6M7W4UetKywrGowgEcWZ1ybmC089mOAfhPLLG2jIp+CMH69Vbb4mJ&#10;tnc+0i31uQgQdgkqKLxvEildVpBBN7INcfB+bWvQB9nmUrd4D3BTy0kUzaTBksNCgQ19F5RV6dUo&#10;cNVXvqvS/SQ2hzPX8Za3591FqUG/+/wA4anzr/CzvdcK4vfFFB5vw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CbK+xQAAAN0AAAAPAAAAAAAAAAAAAAAAAJgCAABkcnMv&#10;ZG93bnJldi54bWxQSwUGAAAAAAQABAD1AAAAigMAAAAA&#10;" path="m,l,131e" filled="f" strokeweight=".36361mm">
                    <v:path arrowok="t" o:connecttype="custom" o:connectlocs="0,-1597;0,-1466" o:connectangles="0,0"/>
                  </v:shape>
                </v:group>
                <v:group id="Group 3593" o:spid="_x0000_s1171" style="position:absolute;left:3079;top:-1991;width:94;height:88" coordorigin="3079,-1991" coordsize="9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vwUscYAAADdAAAADwAAAGRycy9kb3ducmV2LnhtbESPQWvCQBSE70L/w/IK&#10;vdVNFG2NriJiiwcRGgvi7ZF9JsHs25DdJvHfu0LB4zAz3zCLVW8q0VLjSssK4mEEgjizuuRcwe/x&#10;6/0ThPPIGivLpOBGDlbLl8ECE207/qE29bkIEHYJKii8rxMpXVaQQTe0NXHwLrYx6INscqkb7ALc&#10;VHIURVNpsOSwUGBNm4Kya/pnFHx32K3H8bbdXy+b2/k4OZz2MSn19tqv5yA89f4Z/m/vtILxx2wC&#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BSxxgAAAN0A&#10;AAAPAAAAAAAAAAAAAAAAAKoCAABkcnMvZG93bnJldi54bWxQSwUGAAAAAAQABAD6AAAAnQMAAAAA&#10;">
                  <v:shape id="Freeform 3594" o:spid="_x0000_s1172" style="position:absolute;left:3079;top:-1991;width:94;height:88;visibility:visible;mso-wrap-style:square;v-text-anchor:top" coordsize="9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IbecUA&#10;AADdAAAADwAAAGRycy9kb3ducmV2LnhtbESPzWrDMBCE74W+g9hCLyWR3YKTOFFCayj1sfl5gMXa&#10;2KbWypXUWH37KhDocZiZb5jNLppBXMj53rKCfJ6BIG6s7rlVcDq+z5YgfEDWOFgmBb/kYbe9v9tg&#10;qe3Ee7ocQisShH2JCroQxlJK33Rk0M/tSJy8s3UGQ5KuldrhlOBmkM9ZVkiDPaeFDkeqOmq+Dj9G&#10;wUcsnnKqqzr/lq56m/YhVp9aqceH+LoGESiG//CtXWsFL4tVAdc36Qn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ht5xQAAAN0AAAAPAAAAAAAAAAAAAAAAAJgCAABkcnMv&#10;ZG93bnJldi54bWxQSwUGAAAAAAQABAD1AAAAigMAAAAA&#10;" path="m34,l,88,94,73,34,e" fillcolor="black" stroked="f">
                    <v:path arrowok="t" o:connecttype="custom" o:connectlocs="34,-1991;0,-1903;94,-1918;34,-1991" o:connectangles="0,0,0,0"/>
                  </v:shape>
                </v:group>
                <v:group id="Group 3591" o:spid="_x0000_s1173" style="position:absolute;left:3079;top:-1991;width:94;height:88" coordorigin="3079,-1991" coordsize="9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IvXccAAADdAAAADwAAAGRycy9kb3ducmV2LnhtbESPT2vCQBTE7wW/w/KE&#10;3nQTpVWjq4jU0oMI/gHx9sg+k2D2bciuSfz23YLQ4zAzv2EWq86UoqHaFZYVxMMIBHFqdcGZgvNp&#10;O5iCcB5ZY2mZFDzJwWrZe1tgom3LB2qOPhMBwi5BBbn3VSKlS3My6Ia2Ig7ezdYGfZB1JnWNbYCb&#10;Uo6i6FMaLDgs5FjRJqf0fnwYBd8ttutx/NXs7rfN83r62F92MSn13u/WcxCeOv8ffrV/tILxZDa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WIvXccAAADd&#10;AAAADwAAAAAAAAAAAAAAAACqAgAAZHJzL2Rvd25yZXYueG1sUEsFBgAAAAAEAAQA+gAAAJ4DAAAA&#10;AA==&#10;">
                  <v:shape id="Freeform 3592" o:spid="_x0000_s1174" style="position:absolute;left:3079;top:-1991;width:94;height:88;visibility:visible;mso-wrap-style:square;v-text-anchor:top" coordsize="9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UXbcIA&#10;AADdAAAADwAAAGRycy9kb3ducmV2LnhtbERPTWvCQBC9F/wPywheRDemUDW6ihQEj9aK9DhmxySY&#10;nQ3ZqYn/3j0Ueny87/W2d7V6UBsqzwZm0wQUce5txYWB8/d+sgAVBNli7ZkMPCnAdjN4W2Nmfcdf&#10;9DhJoWIIhwwNlCJNpnXIS3IYpr4hjtzNtw4lwrbQtsUuhrtap0nyoR1WHBtKbOizpPx++nUGruOr&#10;TaWT9PZzGF+Ol5DMn/ezMaNhv1uBEurlX/znPlgD7/NlnBvfxCe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BRdtwgAAAN0AAAAPAAAAAAAAAAAAAAAAAJgCAABkcnMvZG93&#10;bnJldi54bWxQSwUGAAAAAAQABAD1AAAAhwMAAAAA&#10;" path="m34,l94,73,,88,34,e" filled="f" strokeweight=".26444mm">
                    <v:path arrowok="t" o:connecttype="custom" o:connectlocs="34,-1991;94,-1918;0,-1903;34,-1991" o:connectangles="0,0,0,0"/>
                  </v:shape>
                </v:group>
                <v:group id="Group 3589" o:spid="_x0000_s1175" style="position:absolute;left:3113;top:-1991;width:60;height:73" coordorigin="3113,-1991" coordsize="60,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7EetMcAAADdAAAADwAAAGRycy9kb3ducmV2LnhtbESPT2vCQBTE7wW/w/KE&#10;3nQTpVWjq4jU0oMI/gHx9sg+k2D2bciuSfz23YLQ4zAzv2EWq86UoqHaFZYVxMMIBHFqdcGZgvNp&#10;O5iCcB5ZY2mZFDzJwWrZe1tgom3LB2qOPhMBwi5BBbn3VSKlS3My6Ia2Ig7ezdYGfZB1JnWNbYCb&#10;Uo6i6FMaLDgs5FjRJqf0fnwYBd8ttutx/NXs7rfN83r62F92MSn13u/WcxCeOv8ffrV/tILxZDa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7EetMcAAADd&#10;AAAADwAAAAAAAAAAAAAAAACqAgAAZHJzL2Rvd25yZXYueG1sUEsFBgAAAAAEAAQA+gAAAJ4DAAAA&#10;AA==&#10;">
                  <v:shape id="Freeform 3590" o:spid="_x0000_s1176" style="position:absolute;left:3113;top:-1991;width:60;height:73;visibility:visible;mso-wrap-style:square;v-text-anchor:top" coordsize="60,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g5A8UA&#10;AADdAAAADwAAAGRycy9kb3ducmV2LnhtbERPy2rCQBTdF/yH4Qrd1RlrKSE6CdJWLNKFLxB3l8w1&#10;iWbuhMxU0359Z1FweTjvWd7bRlyp87VjDeORAkFcOFNzqWG/WzwlIHxANtg4Jg0/5CHPBg8zTI27&#10;8Yau21CKGMI+RQ1VCG0qpS8qsuhHriWO3Ml1FkOEXSlNh7cYbhv5rNSrtFhzbKiwpbeKisv222qY&#10;r1dt8vXSn+V5OVar4+/yff9x0Ppx2M+nIAL14S7+d38aDZNExf3xTXwCM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mDkDxQAAAN0AAAAPAAAAAAAAAAAAAAAAAJgCAABkcnMv&#10;ZG93bnJldi54bWxQSwUGAAAAAAQABAD1AAAAigMAAAAA&#10;" path="m60,73l,e" filled="f" strokeweight=".26444mm">
                    <v:path arrowok="t" o:connecttype="custom" o:connectlocs="60,-1918;0,-1991" o:connectangles="0,0"/>
                  </v:shape>
                </v:group>
                <v:group id="Group 3586" o:spid="_x0000_s1177" style="position:absolute;left:3136;top:-1911;width:2;height:131" coordorigin="3136,-1911" coordsize="2,1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d5E2PFAAAA3QAA&#10;AA8AAAAAAAAAAAAAAAAAqgIAAGRycy9kb3ducmV2LnhtbFBLBQYAAAAABAAEAPoAAACcAwAAAAA=&#10;">
                  <v:shape id="Freeform 3588" o:spid="_x0000_s1178" style="position:absolute;left:3136;top:-1911;width:2;height:131;visibility:visible;mso-wrap-style:square;v-text-anchor:top" coordsize="2,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OgMQA&#10;AADdAAAADwAAAGRycy9kb3ducmV2LnhtbESPQWuDQBSE74H+h+UVekvWKgSx2YS00OgtxJb0+nBf&#10;VHTfiruN9t93A4Ech5n5htnsZtOLK42utazgdRWBIK6sbrlW8P31uUxBOI+ssbdMCv7IwW77tNhg&#10;pu3EJ7qWvhYBwi5DBY33Qyalqxoy6FZ2IA7exY4GfZBjLfWIU4CbXsZRtJYGWw4LDQ700VDVlb9G&#10;geve67wrizgxxzP3yYEP5/xHqZfnef8GwtPsH+F7u9AKkjSK4fYmPA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SjoDEAAAA3QAAAA8AAAAAAAAAAAAAAAAAmAIAAGRycy9k&#10;b3ducmV2LnhtbFBLBQYAAAAABAAEAPUAAACJAwAAAAA=&#10;" path="m,l,132e" filled="f" strokeweight=".36361mm">
                    <v:path arrowok="t" o:connecttype="custom" o:connectlocs="0,-1911;0,-1779" o:connectangles="0,0"/>
                  </v:shape>
                  <v:shape id="Picture 3587" o:spid="_x0000_s1179" type="#_x0000_t75" style="position:absolute;left:1808;top:-6531;width:6578;height:62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vPqTIAAAA3QAAAA8AAABkcnMvZG93bnJldi54bWxEj0FrwkAUhO+C/2F5Qm+6sUKJqZtQBKkX&#10;odqieHvNviZps29jdquJv75bEDwOM/MNs8g6U4szta6yrGA6iUAQ51ZXXCj4eF+NYxDOI2usLZOC&#10;nhxk6XCwwETbC2/pvPOFCBB2CSoovW8SKV1ekkE3sQ1x8L5sa9AH2RZSt3gJcFPLxyh6kgYrDgsl&#10;NrQsKf/Z/RoFm/Wp6z/319Nxvj8e+reV/n6NN0o9jLqXZxCeOn8P39prrWAWRzP4fxOegEz/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47z6kyAAAAN0AAAAPAAAAAAAAAAAA&#10;AAAAAJ8CAABkcnMvZG93bnJldi54bWxQSwUGAAAAAAQABAD3AAAAlAMAAAAA&#10;">
                    <v:imagedata r:id="rId61"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2</w:t>
      </w:r>
      <w:r w:rsidRPr="006632F3">
        <w:rPr>
          <w:rFonts w:ascii="Times New Roman" w:eastAsia="Times New Roman" w:hAnsi="Times New Roman" w:cs="Times New Roman"/>
          <w:b/>
          <w:bCs/>
          <w:spacing w:val="-3"/>
        </w:rPr>
        <w:t xml:space="preserve"> </w:t>
      </w:r>
      <w:proofErr w:type="gramStart"/>
      <w:r w:rsidRPr="006632F3">
        <w:rPr>
          <w:rFonts w:ascii="Times New Roman" w:eastAsia="Times New Roman" w:hAnsi="Times New Roman" w:cs="Times New Roman"/>
          <w:b/>
          <w:bCs/>
        </w:rPr>
        <w:t>Di</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nn</w:t>
      </w:r>
      <w:r w:rsidRPr="006632F3">
        <w:rPr>
          <w:rFonts w:ascii="Times New Roman" w:eastAsia="Times New Roman" w:hAnsi="Times New Roman" w:cs="Times New Roman"/>
          <w:b/>
          <w:bCs/>
        </w:rPr>
        <w:t>ec</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proofErr w:type="gramEnd"/>
      <w:r w:rsidRPr="006632F3">
        <w:rPr>
          <w:rFonts w:ascii="Times New Roman" w:eastAsia="Times New Roman" w:hAnsi="Times New Roman" w:cs="Times New Roman"/>
          <w:b/>
          <w:bCs/>
          <w:spacing w:val="-11"/>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b</w:t>
      </w:r>
      <w:r w:rsidRPr="006632F3">
        <w:rPr>
          <w:rFonts w:ascii="Times New Roman" w:eastAsia="Times New Roman" w:hAnsi="Times New Roman" w:cs="Times New Roman"/>
          <w:b/>
          <w:bCs/>
        </w:rPr>
        <w:t>y</w:t>
      </w:r>
      <w:r w:rsidRPr="006632F3">
        <w:rPr>
          <w:rFonts w:ascii="Times New Roman" w:eastAsia="Times New Roman" w:hAnsi="Times New Roman" w:cs="Times New Roman"/>
          <w:b/>
          <w:bCs/>
          <w:spacing w:val="-1"/>
        </w:rPr>
        <w:t xml:space="preserve"> us</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rid</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B</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il</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6"/>
        </w:rPr>
        <w:t xml:space="preserve"> m</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t</w:t>
      </w:r>
      <w:r w:rsidRPr="006632F3">
        <w:rPr>
          <w:rFonts w:ascii="Times New Roman" w:eastAsia="Times New Roman" w:hAnsi="Times New Roman" w:cs="Times New Roman"/>
          <w:b/>
          <w:bCs/>
          <w:spacing w:val="-10"/>
        </w:rPr>
        <w:t xml:space="preserve"> </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le</w:t>
      </w:r>
    </w:p>
    <w:p w14:paraId="0484E60D" w14:textId="77777777" w:rsidR="00583B21" w:rsidRPr="006632F3" w:rsidRDefault="00583B21" w:rsidP="00583B21">
      <w:pPr>
        <w:spacing w:before="1" w:after="0" w:line="170" w:lineRule="exact"/>
        <w:rPr>
          <w:rFonts w:ascii="Times New Roman" w:hAnsi="Times New Roman" w:cs="Times New Roman"/>
        </w:rPr>
      </w:pPr>
    </w:p>
    <w:p w14:paraId="797A3159" w14:textId="77777777" w:rsidR="00583B21" w:rsidRPr="006632F3" w:rsidRDefault="00583B21" w:rsidP="00583B21">
      <w:pPr>
        <w:spacing w:after="0" w:line="200" w:lineRule="exact"/>
        <w:rPr>
          <w:rFonts w:ascii="Times New Roman" w:hAnsi="Times New Roman" w:cs="Times New Roman"/>
        </w:rPr>
      </w:pPr>
    </w:p>
    <w:p w14:paraId="5FC41F1D" w14:textId="77777777" w:rsidR="00583B21" w:rsidRPr="006632F3" w:rsidRDefault="00583B21" w:rsidP="00583B21">
      <w:pPr>
        <w:tabs>
          <w:tab w:val="left" w:pos="540"/>
        </w:tabs>
        <w:spacing w:after="0" w:line="250" w:lineRule="auto"/>
        <w:ind w:left="550" w:right="663" w:hanging="432"/>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le</w:t>
      </w:r>
      <w:r w:rsidRPr="006632F3">
        <w:rPr>
          <w:rFonts w:ascii="Times New Roman" w:eastAsia="Arial" w:hAnsi="Times New Roman" w:cs="Times New Roman"/>
          <w:spacing w:val="1"/>
        </w:rPr>
        <w:t>c</w:t>
      </w:r>
      <w:r w:rsidRPr="006632F3">
        <w:rPr>
          <w:rFonts w:ascii="Times New Roman" w:eastAsia="Arial" w:hAnsi="Times New Roman" w:cs="Times New Roman"/>
        </w:rPr>
        <w:t>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B’</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l</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p</w:t>
      </w:r>
      <w:r w:rsidRPr="006632F3">
        <w:rPr>
          <w:rFonts w:ascii="Times New Roman" w:eastAsia="Arial" w:hAnsi="Times New Roman" w:cs="Times New Roman"/>
          <w:spacing w:val="1"/>
        </w:rPr>
        <w:t>”</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UI</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s </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R</w:t>
      </w:r>
      <w:r w:rsidRPr="006632F3">
        <w:rPr>
          <w:rFonts w:ascii="Times New Roman" w:eastAsia="Arial" w:hAnsi="Times New Roman" w:cs="Times New Roman"/>
          <w:spacing w:val="-1"/>
        </w:rPr>
        <w:t>un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ool</w:t>
      </w:r>
      <w:r w:rsidRPr="006632F3">
        <w:rPr>
          <w:rFonts w:ascii="Times New Roman" w:eastAsia="Arial" w:hAnsi="Times New Roman" w:cs="Times New Roman"/>
        </w:rPr>
        <w:t>s</w:t>
      </w:r>
    </w:p>
    <w:p w14:paraId="01EA7813" w14:textId="77777777" w:rsidR="00583B21" w:rsidRPr="006632F3" w:rsidRDefault="00583B21" w:rsidP="00583B21">
      <w:pPr>
        <w:tabs>
          <w:tab w:val="left" w:pos="540"/>
        </w:tabs>
        <w:spacing w:after="0" w:line="228" w:lineRule="exact"/>
        <w:ind w:left="118" w:right="-20"/>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ool</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un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in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h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1B0D30E5" w14:textId="77777777" w:rsidR="00583B21" w:rsidRPr="006632F3" w:rsidRDefault="00583B21" w:rsidP="00583B21">
      <w:pPr>
        <w:spacing w:before="10" w:after="0" w:line="240" w:lineRule="auto"/>
        <w:ind w:left="550" w:right="-20"/>
        <w:rPr>
          <w:rFonts w:ascii="Times New Roman" w:eastAsia="Arial" w:hAnsi="Times New Roman" w:cs="Times New Roman"/>
        </w:rPr>
      </w:pPr>
      <w:proofErr w:type="gramStart"/>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proofErr w:type="gramEnd"/>
      <w:r w:rsidRPr="006632F3">
        <w:rPr>
          <w:rFonts w:ascii="Times New Roman" w:eastAsia="Arial" w:hAnsi="Times New Roman" w:cs="Times New Roman"/>
          <w:spacing w:val="-13"/>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p>
    <w:p w14:paraId="64197950" w14:textId="77777777" w:rsidR="00583B21" w:rsidRPr="006632F3" w:rsidRDefault="00583B21" w:rsidP="00583B21">
      <w:pPr>
        <w:spacing w:after="0"/>
        <w:rPr>
          <w:rFonts w:ascii="Times New Roman" w:hAnsi="Times New Roman" w:cs="Times New Roman"/>
        </w:rPr>
        <w:sectPr w:rsidR="00583B21" w:rsidRPr="006632F3">
          <w:pgSz w:w="12240" w:h="15860"/>
          <w:pgMar w:top="1320" w:right="1720" w:bottom="1000" w:left="1680" w:header="0" w:footer="803" w:gutter="0"/>
          <w:cols w:space="720"/>
        </w:sectPr>
      </w:pPr>
    </w:p>
    <w:p w14:paraId="404FE4C7" w14:textId="77777777" w:rsidR="00583B21" w:rsidRPr="006632F3" w:rsidRDefault="00583B21" w:rsidP="00583B21">
      <w:pPr>
        <w:tabs>
          <w:tab w:val="left" w:pos="540"/>
        </w:tabs>
        <w:spacing w:before="65" w:after="0" w:line="250" w:lineRule="auto"/>
        <w:ind w:left="550" w:right="203" w:hanging="432"/>
        <w:rPr>
          <w:rFonts w:ascii="Times New Roman" w:eastAsia="Arial" w:hAnsi="Times New Roman" w:cs="Times New Roman"/>
        </w:rPr>
      </w:pPr>
      <w:r w:rsidRPr="006632F3">
        <w:rPr>
          <w:rFonts w:ascii="Times New Roman" w:eastAsia="Arial" w:hAnsi="Times New Roman" w:cs="Times New Roman"/>
        </w:rPr>
        <w:lastRenderedPageBreak/>
        <w:t>3</w:t>
      </w:r>
      <w:r w:rsidRPr="006632F3">
        <w:rPr>
          <w:rFonts w:ascii="Times New Roman" w:eastAsia="Arial" w:hAnsi="Times New Roman" w:cs="Times New Roman"/>
        </w:rPr>
        <w:tab/>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w w:val="99"/>
        </w:rPr>
        <w:t>R</w:t>
      </w:r>
      <w:r w:rsidRPr="006632F3">
        <w:rPr>
          <w:rFonts w:ascii="Times New Roman" w:eastAsia="Arial" w:hAnsi="Times New Roman" w:cs="Times New Roman"/>
          <w:spacing w:val="-1"/>
          <w:w w:val="99"/>
        </w:rPr>
        <w:t>eg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edS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v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Adap</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w:t>
      </w:r>
      <w:r w:rsidRPr="006632F3">
        <w:rPr>
          <w:rFonts w:ascii="Times New Roman" w:eastAsia="Arial" w:hAnsi="Times New Roman" w:cs="Times New Roman"/>
          <w:w w:val="99"/>
        </w:rPr>
        <w:t xml:space="preserve">r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p>
    <w:p w14:paraId="540883A7" w14:textId="77777777" w:rsidR="00583B21" w:rsidRPr="006632F3" w:rsidRDefault="00583B21" w:rsidP="00583B21">
      <w:pPr>
        <w:tabs>
          <w:tab w:val="left" w:pos="540"/>
        </w:tabs>
        <w:spacing w:after="0" w:line="228" w:lineRule="exact"/>
        <w:ind w:left="118" w:right="-20"/>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p>
    <w:p w14:paraId="65AF83F1" w14:textId="77777777" w:rsidR="00583B21" w:rsidRPr="006632F3" w:rsidRDefault="00583B21" w:rsidP="00583B21">
      <w:pPr>
        <w:spacing w:before="10" w:after="0" w:line="240" w:lineRule="auto"/>
        <w:ind w:left="550" w:right="-20"/>
        <w:rPr>
          <w:rFonts w:ascii="Times New Roman" w:eastAsia="Arial" w:hAnsi="Times New Roman" w:cs="Times New Roman"/>
        </w:rPr>
      </w:pP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v</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p>
    <w:p w14:paraId="1965B26F" w14:textId="77777777" w:rsidR="00583B21" w:rsidRPr="006632F3" w:rsidRDefault="00583B21" w:rsidP="00583B21">
      <w:pPr>
        <w:tabs>
          <w:tab w:val="left" w:pos="540"/>
        </w:tabs>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r>
      <w:r w:rsidRPr="006632F3">
        <w:rPr>
          <w:rFonts w:ascii="Times New Roman" w:eastAsia="Arial" w:hAnsi="Times New Roman" w:cs="Times New Roman"/>
          <w:spacing w:val="-1"/>
        </w:rPr>
        <w:t>SAMModu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6D7B05CB"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rPr>
        <w:t>6</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239A22CD" w14:textId="77777777" w:rsidR="00583B21" w:rsidRPr="006632F3" w:rsidRDefault="00583B21" w:rsidP="00583B21">
      <w:pPr>
        <w:tabs>
          <w:tab w:val="left" w:pos="540"/>
        </w:tabs>
        <w:spacing w:before="2" w:after="0" w:line="230" w:lineRule="exact"/>
        <w:ind w:left="550" w:right="82" w:hanging="432"/>
        <w:rPr>
          <w:rFonts w:ascii="Times New Roman" w:eastAsia="Arial" w:hAnsi="Times New Roman" w:cs="Times New Roman"/>
        </w:rPr>
      </w:pPr>
      <w:r w:rsidRPr="006632F3">
        <w:rPr>
          <w:rFonts w:ascii="Times New Roman" w:eastAsia="Arial" w:hAnsi="Times New Roman" w:cs="Times New Roman"/>
        </w:rPr>
        <w:t>7</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_D</w:t>
      </w:r>
      <w:r w:rsidRPr="006632F3">
        <w:rPr>
          <w:rFonts w:ascii="Times New Roman" w:eastAsia="Arial" w:hAnsi="Times New Roman" w:cs="Times New Roman"/>
          <w:spacing w:val="-1"/>
        </w:rPr>
        <w:t>ele</w:t>
      </w:r>
      <w:r w:rsidRPr="006632F3">
        <w:rPr>
          <w:rFonts w:ascii="Times New Roman" w:eastAsia="Arial" w:hAnsi="Times New Roman" w:cs="Times New Roman"/>
        </w:rPr>
        <w:t>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 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p>
    <w:p w14:paraId="6B35D53B" w14:textId="77777777" w:rsidR="00583B21" w:rsidRPr="006632F3" w:rsidRDefault="00583B21" w:rsidP="00583B21">
      <w:pPr>
        <w:tabs>
          <w:tab w:val="left" w:pos="540"/>
        </w:tabs>
        <w:spacing w:after="0" w:line="227" w:lineRule="exact"/>
        <w:ind w:left="118" w:right="-20"/>
        <w:rPr>
          <w:rFonts w:ascii="Times New Roman" w:eastAsia="Arial" w:hAnsi="Times New Roman" w:cs="Times New Roman"/>
        </w:rPr>
      </w:pPr>
      <w:r w:rsidRPr="006632F3">
        <w:rPr>
          <w:rFonts w:ascii="Times New Roman" w:eastAsia="Arial" w:hAnsi="Times New Roman" w:cs="Times New Roman"/>
        </w:rPr>
        <w:t>8</w:t>
      </w:r>
      <w:r w:rsidRPr="006632F3">
        <w:rPr>
          <w:rFonts w:ascii="Times New Roman" w:eastAsia="Arial" w:hAnsi="Times New Roman" w:cs="Times New Roman"/>
        </w:rPr>
        <w:tab/>
      </w:r>
      <w:r w:rsidRPr="006632F3">
        <w:rPr>
          <w:rFonts w:ascii="Times New Roman" w:eastAsia="Arial" w:hAnsi="Times New Roman" w:cs="Times New Roman"/>
          <w:spacing w:val="10"/>
        </w:rPr>
        <w:t>W</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w w:val="99"/>
        </w:rPr>
        <w:t>Se</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v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eSpe</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i</w:t>
      </w:r>
      <w:r w:rsidRPr="006632F3">
        <w:rPr>
          <w:rFonts w:ascii="Times New Roman" w:eastAsia="Arial" w:hAnsi="Times New Roman" w:cs="Times New Roman"/>
          <w:spacing w:val="2"/>
          <w:w w:val="99"/>
        </w:rPr>
        <w:t>f</w:t>
      </w:r>
      <w:r w:rsidRPr="006632F3">
        <w:rPr>
          <w:rFonts w:ascii="Times New Roman" w:eastAsia="Arial" w:hAnsi="Times New Roman" w:cs="Times New Roman"/>
          <w:spacing w:val="-1"/>
          <w:w w:val="99"/>
        </w:rPr>
        <w:t>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Me</w:t>
      </w:r>
      <w:r w:rsidRPr="006632F3">
        <w:rPr>
          <w:rFonts w:ascii="Times New Roman" w:eastAsia="Arial" w:hAnsi="Times New Roman" w:cs="Times New Roman"/>
          <w:spacing w:val="1"/>
          <w:w w:val="99"/>
        </w:rPr>
        <w:t>ss</w:t>
      </w:r>
      <w:r w:rsidRPr="006632F3">
        <w:rPr>
          <w:rFonts w:ascii="Times New Roman" w:eastAsia="Arial" w:hAnsi="Times New Roman" w:cs="Times New Roman"/>
          <w:spacing w:val="-1"/>
          <w:w w:val="99"/>
        </w:rPr>
        <w:t>ag</w:t>
      </w:r>
      <w:r w:rsidRPr="006632F3">
        <w:rPr>
          <w:rFonts w:ascii="Times New Roman" w:eastAsia="Arial" w:hAnsi="Times New Roman" w:cs="Times New Roman"/>
          <w:w w:val="99"/>
        </w:rPr>
        <w:t xml:space="preserve">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p>
    <w:p w14:paraId="0B423292" w14:textId="77777777" w:rsidR="00583B21" w:rsidRPr="006632F3" w:rsidRDefault="00583B21" w:rsidP="00583B21">
      <w:pPr>
        <w:spacing w:after="0" w:line="240" w:lineRule="auto"/>
        <w:ind w:left="550" w:right="-20"/>
        <w:rPr>
          <w:rFonts w:ascii="Times New Roman" w:eastAsia="Arial" w:hAnsi="Times New Roman" w:cs="Times New Roman"/>
        </w:rPr>
      </w:pP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059AC184"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rPr>
        <w:t>9</w:t>
      </w:r>
      <w:r w:rsidRPr="006632F3">
        <w:rPr>
          <w:rFonts w:ascii="Times New Roman" w:eastAsia="Arial" w:hAnsi="Times New Roman" w:cs="Times New Roman"/>
        </w:rPr>
        <w:tab/>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S</w:t>
      </w:r>
      <w:r w:rsidRPr="006632F3">
        <w:rPr>
          <w:rFonts w:ascii="Times New Roman" w:eastAsia="Arial" w:hAnsi="Times New Roman" w:cs="Times New Roman"/>
        </w:rPr>
        <w:t>O</w:t>
      </w:r>
      <w:r w:rsidRPr="006632F3">
        <w:rPr>
          <w:rFonts w:ascii="Times New Roman" w:eastAsia="Arial" w:hAnsi="Times New Roman" w:cs="Times New Roman"/>
          <w:spacing w:val="-1"/>
        </w:rPr>
        <w:t>APM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2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SA</w:t>
      </w:r>
      <w:r w:rsidRPr="006632F3">
        <w:rPr>
          <w:rFonts w:ascii="Times New Roman" w:eastAsia="Arial" w:hAnsi="Times New Roman" w:cs="Times New Roman"/>
        </w:rPr>
        <w:t>)</w:t>
      </w:r>
    </w:p>
    <w:p w14:paraId="1CFE9A74"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0</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p</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SAL</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rPr>
        <w:t>t</w:t>
      </w:r>
      <w:r w:rsidRPr="006632F3">
        <w:rPr>
          <w:rFonts w:ascii="Times New Roman" w:eastAsia="Arial" w:hAnsi="Times New Roman" w:cs="Times New Roman"/>
          <w:spacing w:val="-1"/>
        </w:rPr>
        <w:t>ail</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p>
    <w:p w14:paraId="6E782223" w14:textId="77777777" w:rsidR="00583B21" w:rsidRPr="006632F3" w:rsidRDefault="00583B21" w:rsidP="00583B21">
      <w:pPr>
        <w:spacing w:before="8" w:after="0" w:line="240" w:lineRule="auto"/>
        <w:ind w:left="550" w:right="-20"/>
        <w:rPr>
          <w:rFonts w:ascii="Times New Roman" w:eastAsia="Arial" w:hAnsi="Times New Roman" w:cs="Times New Roman"/>
        </w:rPr>
      </w:pP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9</w:t>
      </w:r>
    </w:p>
    <w:p w14:paraId="11C29C4B"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o</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i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nd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y</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rPr>
        <w:t>ts</w:t>
      </w:r>
    </w:p>
    <w:p w14:paraId="71F29B38"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2</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w:t>
      </w:r>
      <w:r w:rsidRPr="006632F3">
        <w:rPr>
          <w:rFonts w:ascii="Times New Roman" w:eastAsia="Arial" w:hAnsi="Times New Roman" w:cs="Times New Roman"/>
        </w:rPr>
        <w:t>y</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0339B978" w14:textId="77777777" w:rsidR="00583B21" w:rsidRPr="006632F3" w:rsidRDefault="00583B21" w:rsidP="00583B21">
      <w:pPr>
        <w:tabs>
          <w:tab w:val="left" w:pos="540"/>
        </w:tabs>
        <w:spacing w:before="2" w:after="0" w:line="230" w:lineRule="exact"/>
        <w:ind w:left="550" w:right="750"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3</w:t>
      </w:r>
      <w:r w:rsidRPr="006632F3">
        <w:rPr>
          <w:rFonts w:ascii="Times New Roman" w:eastAsia="Arial" w:hAnsi="Times New Roman" w:cs="Times New Roman"/>
        </w:rPr>
        <w:tab/>
      </w:r>
      <w:r w:rsidRPr="006632F3">
        <w:rPr>
          <w:rFonts w:ascii="Times New Roman" w:eastAsia="Arial" w:hAnsi="Times New Roman" w:cs="Times New Roman"/>
          <w:spacing w:val="10"/>
        </w:rPr>
        <w:t>W</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l</w:t>
      </w:r>
      <w:r w:rsidRPr="006632F3">
        <w:rPr>
          <w:rFonts w:ascii="Times New Roman" w:eastAsia="Arial" w:hAnsi="Times New Roman" w:cs="Times New Roman"/>
        </w:rPr>
        <w:t>y</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un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ba</w:t>
      </w:r>
      <w:r w:rsidRPr="006632F3">
        <w:rPr>
          <w:rFonts w:ascii="Times New Roman" w:eastAsia="Arial" w:hAnsi="Times New Roman" w:cs="Times New Roman"/>
          <w:spacing w:val="1"/>
        </w:rPr>
        <w:t>c</w:t>
      </w:r>
      <w:r w:rsidRPr="006632F3">
        <w:rPr>
          <w:rFonts w:ascii="Times New Roman" w:eastAsia="Arial" w:hAnsi="Times New Roman" w:cs="Times New Roman"/>
        </w:rPr>
        <w:t>k</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 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AMModul</w:t>
      </w:r>
      <w:r w:rsidRPr="006632F3">
        <w:rPr>
          <w:rFonts w:ascii="Times New Roman" w:eastAsia="Arial" w:hAnsi="Times New Roman" w:cs="Times New Roman"/>
        </w:rPr>
        <w:t>e</w:t>
      </w:r>
    </w:p>
    <w:p w14:paraId="588CE977" w14:textId="77777777" w:rsidR="00583B21" w:rsidRPr="006632F3" w:rsidRDefault="00583B21" w:rsidP="00583B21">
      <w:pPr>
        <w:tabs>
          <w:tab w:val="left" w:pos="540"/>
        </w:tabs>
        <w:spacing w:after="0" w:line="227" w:lineRule="exact"/>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4</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30E54EE7"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5</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p>
    <w:p w14:paraId="6810C823"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6</w:t>
      </w:r>
      <w:r w:rsidRPr="006632F3">
        <w:rPr>
          <w:rFonts w:ascii="Times New Roman" w:eastAsia="Arial" w:hAnsi="Times New Roman" w:cs="Times New Roman"/>
        </w:rPr>
        <w:tab/>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do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spacing w:val="-6"/>
        </w:rPr>
        <w:t>y</w:t>
      </w:r>
      <w:r w:rsidRPr="006632F3">
        <w:rPr>
          <w:rFonts w:ascii="Times New Roman" w:eastAsia="Arial" w:hAnsi="Times New Roman" w:cs="Times New Roman"/>
        </w:rPr>
        <w:t>t</w:t>
      </w:r>
      <w:r w:rsidRPr="006632F3">
        <w:rPr>
          <w:rFonts w:ascii="Times New Roman" w:eastAsia="Arial" w:hAnsi="Times New Roman" w:cs="Times New Roman"/>
          <w:spacing w:val="-1"/>
        </w:rPr>
        <w:t>h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p>
    <w:p w14:paraId="6706F288" w14:textId="77777777" w:rsidR="00583B21" w:rsidRDefault="00583B21" w:rsidP="00244A38">
      <w:pPr>
        <w:spacing w:after="0" w:line="240" w:lineRule="auto"/>
        <w:ind w:left="118" w:right="-20"/>
        <w:rPr>
          <w:rFonts w:ascii="Times New Roman" w:hAnsi="Times New Roman" w:cs="Times New Roman"/>
          <w:sz w:val="24"/>
          <w:szCs w:val="24"/>
        </w:rPr>
      </w:pPr>
    </w:p>
    <w:p w14:paraId="2D652417" w14:textId="77777777" w:rsidR="00583B21" w:rsidRDefault="00583B21" w:rsidP="00244A38">
      <w:pPr>
        <w:spacing w:after="0" w:line="240" w:lineRule="auto"/>
        <w:ind w:left="118" w:right="-20"/>
        <w:rPr>
          <w:rFonts w:ascii="Times New Roman" w:hAnsi="Times New Roman" w:cs="Times New Roman"/>
          <w:sz w:val="24"/>
          <w:szCs w:val="24"/>
        </w:rPr>
      </w:pPr>
    </w:p>
    <w:p w14:paraId="501F463B" w14:textId="18F79657" w:rsidR="00583B21" w:rsidRPr="00583B21" w:rsidRDefault="00583B21" w:rsidP="00583B21">
      <w:pPr>
        <w:spacing w:before="60" w:after="0" w:line="240" w:lineRule="auto"/>
        <w:ind w:left="118" w:right="-20"/>
        <w:rPr>
          <w:rFonts w:ascii="Times New Roman" w:eastAsia="Arial" w:hAnsi="Times New Roman" w:cs="Times New Roman"/>
          <w:sz w:val="28"/>
          <w:szCs w:val="28"/>
        </w:rPr>
      </w:pPr>
      <w:r w:rsidRPr="00583B21">
        <w:rPr>
          <w:rFonts w:ascii="Times New Roman" w:eastAsia="Arial" w:hAnsi="Times New Roman" w:cs="Times New Roman"/>
          <w:b/>
          <w:bCs/>
          <w:i/>
          <w:spacing w:val="-1"/>
          <w:sz w:val="28"/>
          <w:szCs w:val="28"/>
        </w:rPr>
        <w:t>1</w:t>
      </w:r>
      <w:r w:rsidRPr="00583B21">
        <w:rPr>
          <w:rFonts w:ascii="Times New Roman" w:eastAsia="Arial" w:hAnsi="Times New Roman" w:cs="Times New Roman"/>
          <w:b/>
          <w:bCs/>
          <w:i/>
          <w:spacing w:val="1"/>
          <w:sz w:val="28"/>
          <w:szCs w:val="28"/>
        </w:rPr>
        <w:t>.</w:t>
      </w:r>
      <w:r w:rsidRPr="00583B21">
        <w:rPr>
          <w:rFonts w:ascii="Times New Roman" w:eastAsia="Arial" w:hAnsi="Times New Roman" w:cs="Times New Roman"/>
          <w:b/>
          <w:bCs/>
          <w:i/>
          <w:sz w:val="28"/>
          <w:szCs w:val="28"/>
        </w:rPr>
        <w:t xml:space="preserve">4 </w:t>
      </w:r>
      <w:bookmarkStart w:id="13" w:name="SensorGrid"/>
      <w:r w:rsidRPr="00583B21">
        <w:rPr>
          <w:rFonts w:ascii="Times New Roman" w:eastAsia="Arial" w:hAnsi="Times New Roman" w:cs="Times New Roman"/>
          <w:b/>
          <w:bCs/>
          <w:i/>
          <w:spacing w:val="-1"/>
          <w:sz w:val="28"/>
          <w:szCs w:val="28"/>
        </w:rPr>
        <w:t>Se</w:t>
      </w:r>
      <w:r w:rsidRPr="00583B21">
        <w:rPr>
          <w:rFonts w:ascii="Times New Roman" w:eastAsia="Arial" w:hAnsi="Times New Roman" w:cs="Times New Roman"/>
          <w:b/>
          <w:bCs/>
          <w:i/>
          <w:spacing w:val="-2"/>
          <w:sz w:val="28"/>
          <w:szCs w:val="28"/>
        </w:rPr>
        <w:t>n</w:t>
      </w:r>
      <w:r w:rsidRPr="00583B21">
        <w:rPr>
          <w:rFonts w:ascii="Times New Roman" w:eastAsia="Arial" w:hAnsi="Times New Roman" w:cs="Times New Roman"/>
          <w:b/>
          <w:bCs/>
          <w:i/>
          <w:spacing w:val="-1"/>
          <w:sz w:val="28"/>
          <w:szCs w:val="28"/>
        </w:rPr>
        <w:t>s</w:t>
      </w:r>
      <w:r w:rsidRPr="00583B21">
        <w:rPr>
          <w:rFonts w:ascii="Times New Roman" w:eastAsia="Arial" w:hAnsi="Times New Roman" w:cs="Times New Roman"/>
          <w:b/>
          <w:bCs/>
          <w:i/>
          <w:spacing w:val="-2"/>
          <w:sz w:val="28"/>
          <w:szCs w:val="28"/>
        </w:rPr>
        <w:t>o</w:t>
      </w:r>
      <w:r w:rsidRPr="00583B21">
        <w:rPr>
          <w:rFonts w:ascii="Times New Roman" w:eastAsia="Arial" w:hAnsi="Times New Roman" w:cs="Times New Roman"/>
          <w:b/>
          <w:bCs/>
          <w:i/>
          <w:sz w:val="28"/>
          <w:szCs w:val="28"/>
        </w:rPr>
        <w:t>r</w:t>
      </w:r>
      <w:r w:rsidRPr="00583B21">
        <w:rPr>
          <w:rFonts w:ascii="Times New Roman" w:eastAsia="Arial" w:hAnsi="Times New Roman" w:cs="Times New Roman"/>
          <w:b/>
          <w:bCs/>
          <w:i/>
          <w:spacing w:val="2"/>
          <w:sz w:val="28"/>
          <w:szCs w:val="28"/>
        </w:rPr>
        <w:t xml:space="preserve"> </w:t>
      </w:r>
      <w:r w:rsidRPr="00583B21">
        <w:rPr>
          <w:rFonts w:ascii="Times New Roman" w:eastAsia="Arial" w:hAnsi="Times New Roman" w:cs="Times New Roman"/>
          <w:b/>
          <w:bCs/>
          <w:i/>
          <w:spacing w:val="-1"/>
          <w:sz w:val="28"/>
          <w:szCs w:val="28"/>
        </w:rPr>
        <w:t>G</w:t>
      </w:r>
      <w:r w:rsidRPr="00583B21">
        <w:rPr>
          <w:rFonts w:ascii="Times New Roman" w:eastAsia="Arial" w:hAnsi="Times New Roman" w:cs="Times New Roman"/>
          <w:b/>
          <w:bCs/>
          <w:i/>
          <w:spacing w:val="1"/>
          <w:sz w:val="28"/>
          <w:szCs w:val="28"/>
        </w:rPr>
        <w:t>ri</w:t>
      </w:r>
      <w:r w:rsidRPr="00583B21">
        <w:rPr>
          <w:rFonts w:ascii="Times New Roman" w:eastAsia="Arial" w:hAnsi="Times New Roman" w:cs="Times New Roman"/>
          <w:b/>
          <w:bCs/>
          <w:i/>
          <w:sz w:val="28"/>
          <w:szCs w:val="28"/>
        </w:rPr>
        <w:t>d</w:t>
      </w:r>
      <w:bookmarkEnd w:id="13"/>
    </w:p>
    <w:p w14:paraId="5AD63766" w14:textId="77777777" w:rsidR="00583B21" w:rsidRPr="006632F3" w:rsidRDefault="00583B21" w:rsidP="00583B21">
      <w:pPr>
        <w:spacing w:before="7" w:after="0" w:line="170" w:lineRule="exact"/>
        <w:rPr>
          <w:rFonts w:ascii="Times New Roman" w:hAnsi="Times New Roman" w:cs="Times New Roman"/>
        </w:rPr>
      </w:pPr>
    </w:p>
    <w:p w14:paraId="67182875" w14:textId="77777777" w:rsidR="00583B21" w:rsidRPr="006632F3" w:rsidRDefault="00583B21" w:rsidP="00583B21">
      <w:pPr>
        <w:spacing w:after="0" w:line="200" w:lineRule="exact"/>
        <w:rPr>
          <w:rFonts w:ascii="Times New Roman" w:hAnsi="Times New Roman" w:cs="Times New Roman"/>
        </w:rPr>
      </w:pPr>
    </w:p>
    <w:p w14:paraId="24D4F9A1" w14:textId="77777777" w:rsidR="00583B21" w:rsidRPr="006632F3" w:rsidRDefault="00583B21" w:rsidP="00583B21">
      <w:pPr>
        <w:spacing w:after="0" w:line="200" w:lineRule="exact"/>
        <w:rPr>
          <w:rFonts w:ascii="Times New Roman" w:hAnsi="Times New Roman" w:cs="Times New Roman"/>
        </w:rPr>
      </w:pPr>
    </w:p>
    <w:p w14:paraId="19796943"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27904" behindDoc="1" locked="0" layoutInCell="1" allowOverlap="1" wp14:anchorId="783EB9CB" wp14:editId="196A8647">
                <wp:simplePos x="0" y="0"/>
                <wp:positionH relativeFrom="page">
                  <wp:posOffset>1141730</wp:posOffset>
                </wp:positionH>
                <wp:positionV relativeFrom="paragraph">
                  <wp:posOffset>194310</wp:posOffset>
                </wp:positionV>
                <wp:extent cx="4548505" cy="1270"/>
                <wp:effectExtent l="8255" t="13335" r="5715" b="4445"/>
                <wp:wrapNone/>
                <wp:docPr id="129" name="Group 35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48505" cy="1270"/>
                          <a:chOff x="1798" y="306"/>
                          <a:chExt cx="7163" cy="2"/>
                        </a:xfrm>
                      </wpg:grpSpPr>
                      <wps:wsp>
                        <wps:cNvPr id="130" name="Freeform 3584"/>
                        <wps:cNvSpPr>
                          <a:spLocks/>
                        </wps:cNvSpPr>
                        <wps:spPr bwMode="auto">
                          <a:xfrm>
                            <a:off x="1798" y="306"/>
                            <a:ext cx="7163" cy="2"/>
                          </a:xfrm>
                          <a:custGeom>
                            <a:avLst/>
                            <a:gdLst>
                              <a:gd name="T0" fmla="+- 0 1798 1798"/>
                              <a:gd name="T1" fmla="*/ T0 w 7163"/>
                              <a:gd name="T2" fmla="+- 0 8961 1798"/>
                              <a:gd name="T3" fmla="*/ T2 w 7163"/>
                            </a:gdLst>
                            <a:ahLst/>
                            <a:cxnLst>
                              <a:cxn ang="0">
                                <a:pos x="T1" y="0"/>
                              </a:cxn>
                              <a:cxn ang="0">
                                <a:pos x="T3" y="0"/>
                              </a:cxn>
                            </a:cxnLst>
                            <a:rect l="0" t="0" r="r" b="b"/>
                            <a:pathLst>
                              <a:path w="7163">
                                <a:moveTo>
                                  <a:pt x="0" y="0"/>
                                </a:moveTo>
                                <a:lnTo>
                                  <a:pt x="7163"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83" o:spid="_x0000_s1026" style="position:absolute;margin-left:89.9pt;margin-top:15.3pt;width:358.15pt;height:.1pt;z-index:-251288576;mso-position-horizontal-relative:page" coordorigin="1798,306" coordsize="71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">
                <v:shape id="Freeform 3584" o:spid="_x0000_s1027" style="position:absolute;left:1798;top:306;width:7163;height:2;visibility:visible;mso-wrap-style:square;v-text-anchor:top" coordsize="716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ADKMQA&#10;AADcAAAADwAAAGRycy9kb3ducmV2LnhtbESPT0/DMAzF70j7DpEncWPpQEKsWzZNEwjEjf29eo3X&#10;dkucqglt+fb4gMTN1nt+7+fFavBOddTGOrCB6SQDRVwEW3NpYL97e3gBFROyRReYDPxQhNVydLfA&#10;3Iaev6jbplJJCMccDVQpNbnWsajIY5yEhli0S2g9JlnbUtsWewn3Tj9m2bP2WLM0VNjQpqLitv32&#10;Bqh/fz34Y1ZbnH2e9mfvuuLqjLkfD+s5qERD+jf/XX9YwX8SfHlGJt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AAyjEAAAA3AAAAA8AAAAAAAAAAAAAAAAAmAIAAGRycy9k&#10;b3ducmV2LnhtbFBLBQYAAAAABAAEAPUAAACJAwAAAAA=&#10;" path="m,l7163,e" filled="f" strokeweight=".24725mm">
                  <v:path arrowok="t" o:connecttype="custom" o:connectlocs="0,0;7163,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4</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1</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O</w:t>
      </w:r>
      <w:r w:rsidRPr="006632F3">
        <w:rPr>
          <w:rFonts w:ascii="Times New Roman" w:eastAsia="Arial" w:hAnsi="Times New Roman" w:cs="Times New Roman"/>
          <w:b/>
          <w:bCs/>
          <w:spacing w:val="-4"/>
          <w:u w:val="single" w:color="000000"/>
        </w:rPr>
        <w:t>v</w:t>
      </w:r>
      <w:r w:rsidRPr="006632F3">
        <w:rPr>
          <w:rFonts w:ascii="Times New Roman" w:eastAsia="Arial" w:hAnsi="Times New Roman" w:cs="Times New Roman"/>
          <w:b/>
          <w:bCs/>
          <w:u w:val="single" w:color="000000"/>
        </w:rPr>
        <w:t>erall</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spacing w:val="-8"/>
          <w:u w:val="single" w:color="000000"/>
        </w:rPr>
        <w:t>A</w:t>
      </w:r>
      <w:r w:rsidRPr="006632F3">
        <w:rPr>
          <w:rFonts w:ascii="Times New Roman" w:eastAsia="Arial" w:hAnsi="Times New Roman" w:cs="Times New Roman"/>
          <w:b/>
          <w:bCs/>
          <w:u w:val="single" w:color="000000"/>
        </w:rPr>
        <w:t>rc</w:t>
      </w:r>
      <w:r w:rsidRPr="006632F3">
        <w:rPr>
          <w:rFonts w:ascii="Times New Roman" w:eastAsia="Arial" w:hAnsi="Times New Roman" w:cs="Times New Roman"/>
          <w:b/>
          <w:bCs/>
          <w:spacing w:val="-1"/>
          <w:u w:val="single" w:color="000000"/>
        </w:rPr>
        <w:t>h</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ec</w:t>
      </w:r>
      <w:r w:rsidRPr="006632F3">
        <w:rPr>
          <w:rFonts w:ascii="Times New Roman" w:eastAsia="Arial" w:hAnsi="Times New Roman" w:cs="Times New Roman"/>
          <w:b/>
          <w:bCs/>
          <w:spacing w:val="-1"/>
          <w:u w:val="single" w:color="000000"/>
        </w:rPr>
        <w:t>tu</w:t>
      </w:r>
      <w:r w:rsidRPr="006632F3">
        <w:rPr>
          <w:rFonts w:ascii="Times New Roman" w:eastAsia="Arial" w:hAnsi="Times New Roman" w:cs="Times New Roman"/>
          <w:b/>
          <w:bCs/>
          <w:u w:val="single" w:color="000000"/>
        </w:rPr>
        <w:t xml:space="preserve">re </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f</w:t>
      </w:r>
      <w:r w:rsidRPr="006632F3">
        <w:rPr>
          <w:rFonts w:ascii="Times New Roman" w:eastAsia="Arial" w:hAnsi="Times New Roman" w:cs="Times New Roman"/>
          <w:b/>
          <w:bCs/>
          <w:spacing w:val="-2"/>
          <w:u w:val="single" w:color="000000"/>
        </w:rPr>
        <w:t xml:space="preserve"> </w:t>
      </w:r>
      <w:r w:rsidRPr="006632F3">
        <w:rPr>
          <w:rFonts w:ascii="Times New Roman" w:eastAsia="Arial" w:hAnsi="Times New Roman" w:cs="Times New Roman"/>
          <w:b/>
          <w:bCs/>
          <w:u w:val="single" w:color="000000"/>
        </w:rPr>
        <w:t>Se</w:t>
      </w:r>
      <w:r w:rsidRPr="006632F3">
        <w:rPr>
          <w:rFonts w:ascii="Times New Roman" w:eastAsia="Arial" w:hAnsi="Times New Roman" w:cs="Times New Roman"/>
          <w:b/>
          <w:bCs/>
          <w:spacing w:val="-1"/>
          <w:u w:val="single" w:color="000000"/>
        </w:rPr>
        <w:t>n</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r</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Grid</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a</w:t>
      </w:r>
      <w:r w:rsidRPr="006632F3">
        <w:rPr>
          <w:rFonts w:ascii="Times New Roman" w:eastAsia="Arial" w:hAnsi="Times New Roman" w:cs="Times New Roman"/>
          <w:b/>
          <w:bCs/>
          <w:spacing w:val="-1"/>
          <w:u w:val="single" w:color="000000"/>
        </w:rPr>
        <w:t>n</w:t>
      </w:r>
      <w:r w:rsidRPr="006632F3">
        <w:rPr>
          <w:rFonts w:ascii="Times New Roman" w:eastAsia="Arial" w:hAnsi="Times New Roman" w:cs="Times New Roman"/>
          <w:b/>
          <w:bCs/>
          <w:u w:val="single" w:color="000000"/>
        </w:rPr>
        <w:t>d</w:t>
      </w:r>
      <w:r w:rsidRPr="006632F3">
        <w:rPr>
          <w:rFonts w:ascii="Times New Roman" w:eastAsia="Arial" w:hAnsi="Times New Roman" w:cs="Times New Roman"/>
          <w:b/>
          <w:bCs/>
          <w:spacing w:val="-1"/>
          <w:u w:val="single" w:color="000000"/>
        </w:rPr>
        <w:t xml:space="preserve"> R</w:t>
      </w:r>
      <w:r w:rsidRPr="006632F3">
        <w:rPr>
          <w:rFonts w:ascii="Times New Roman" w:eastAsia="Arial" w:hAnsi="Times New Roman" w:cs="Times New Roman"/>
          <w:b/>
          <w:bCs/>
          <w:u w:val="single" w:color="000000"/>
        </w:rPr>
        <w:t>ela</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ed</w:t>
      </w:r>
      <w:r w:rsidRPr="006632F3">
        <w:rPr>
          <w:rFonts w:ascii="Times New Roman" w:eastAsia="Arial" w:hAnsi="Times New Roman" w:cs="Times New Roman"/>
          <w:b/>
          <w:bCs/>
          <w:spacing w:val="-1"/>
          <w:u w:val="single" w:color="000000"/>
        </w:rPr>
        <w:t xml:space="preserve"> Modu</w:t>
      </w:r>
      <w:r w:rsidRPr="006632F3">
        <w:rPr>
          <w:rFonts w:ascii="Times New Roman" w:eastAsia="Arial" w:hAnsi="Times New Roman" w:cs="Times New Roman"/>
          <w:b/>
          <w:bCs/>
          <w:u w:val="single" w:color="000000"/>
        </w:rPr>
        <w:t>les</w:t>
      </w:r>
    </w:p>
    <w:p w14:paraId="61C7E5A9" w14:textId="77777777" w:rsidR="00583B21" w:rsidRPr="006632F3" w:rsidRDefault="00583B21" w:rsidP="00583B21">
      <w:pPr>
        <w:spacing w:before="99" w:after="0" w:line="240" w:lineRule="auto"/>
        <w:ind w:left="118" w:right="-20"/>
        <w:rPr>
          <w:rFonts w:ascii="Times New Roman" w:eastAsia="Times New Roman" w:hAnsi="Times New Roman" w:cs="Times New Roman"/>
        </w:rPr>
      </w:pPr>
      <w:r w:rsidRPr="006632F3">
        <w:rPr>
          <w:rFonts w:ascii="Times New Roman" w:hAnsi="Times New Roman" w:cs="Times New Roman"/>
          <w:noProof/>
        </w:rPr>
        <w:lastRenderedPageBreak/>
        <w:drawing>
          <wp:inline distT="0" distB="0" distL="0" distR="0" wp14:anchorId="26AE0A11" wp14:editId="7DC4F175">
            <wp:extent cx="5494655" cy="6043295"/>
            <wp:effectExtent l="0" t="0" r="0" b="0"/>
            <wp:docPr id="700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94655" cy="6043295"/>
                    </a:xfrm>
                    <a:prstGeom prst="rect">
                      <a:avLst/>
                    </a:prstGeom>
                    <a:noFill/>
                    <a:ln>
                      <a:noFill/>
                    </a:ln>
                  </pic:spPr>
                </pic:pic>
              </a:graphicData>
            </a:graphic>
          </wp:inline>
        </w:drawing>
      </w:r>
    </w:p>
    <w:p w14:paraId="4CC278AF" w14:textId="77777777" w:rsidR="00583B21" w:rsidRPr="006632F3" w:rsidRDefault="00583B21" w:rsidP="00583B21">
      <w:pPr>
        <w:spacing w:before="66"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proofErr w:type="gramStart"/>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3</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O</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ll</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Arc</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c</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11"/>
        </w:rPr>
        <w:t xml:space="preserve"> </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f</w:t>
      </w:r>
      <w:r w:rsidRPr="006632F3">
        <w:rPr>
          <w:rFonts w:ascii="Times New Roman" w:eastAsia="Times New Roman" w:hAnsi="Times New Roman" w:cs="Times New Roman"/>
          <w:b/>
          <w:bCs/>
          <w:spacing w:val="-1"/>
        </w:rPr>
        <w:t xml:space="preserve"> 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rid</w:t>
      </w:r>
      <w:proofErr w:type="gramEnd"/>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d</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rel</w:t>
      </w:r>
      <w:r w:rsidRPr="006632F3">
        <w:rPr>
          <w:rFonts w:ascii="Times New Roman" w:eastAsia="Times New Roman" w:hAnsi="Times New Roman" w:cs="Times New Roman"/>
          <w:b/>
          <w:bCs/>
          <w:spacing w:val="1"/>
        </w:rPr>
        <w:t>at</w:t>
      </w:r>
      <w:r w:rsidRPr="006632F3">
        <w:rPr>
          <w:rFonts w:ascii="Times New Roman" w:eastAsia="Times New Roman" w:hAnsi="Times New Roman" w:cs="Times New Roman"/>
          <w:b/>
          <w:bCs/>
        </w:rPr>
        <w:t>ed</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du</w:t>
      </w:r>
      <w:r w:rsidRPr="006632F3">
        <w:rPr>
          <w:rFonts w:ascii="Times New Roman" w:eastAsia="Times New Roman" w:hAnsi="Times New Roman" w:cs="Times New Roman"/>
          <w:b/>
          <w:bCs/>
        </w:rPr>
        <w:t>les</w:t>
      </w:r>
    </w:p>
    <w:p w14:paraId="5B9CA7D1" w14:textId="77777777" w:rsidR="00583B21" w:rsidRPr="006632F3" w:rsidRDefault="00583B21" w:rsidP="00583B21">
      <w:pPr>
        <w:spacing w:before="7" w:after="0" w:line="180" w:lineRule="exact"/>
        <w:rPr>
          <w:rFonts w:ascii="Times New Roman" w:hAnsi="Times New Roman" w:cs="Times New Roman"/>
        </w:rPr>
      </w:pPr>
    </w:p>
    <w:p w14:paraId="23DED964" w14:textId="77777777" w:rsidR="00583B21" w:rsidRPr="006632F3" w:rsidRDefault="00583B21" w:rsidP="00583B21">
      <w:pPr>
        <w:spacing w:after="0" w:line="200" w:lineRule="exact"/>
        <w:rPr>
          <w:rFonts w:ascii="Times New Roman" w:hAnsi="Times New Roman" w:cs="Times New Roman"/>
        </w:rPr>
      </w:pPr>
    </w:p>
    <w:p w14:paraId="37468A59" w14:textId="77777777" w:rsidR="00583B21" w:rsidRPr="006632F3" w:rsidRDefault="00583B21" w:rsidP="00583B21">
      <w:pPr>
        <w:spacing w:after="0" w:line="240" w:lineRule="auto"/>
        <w:ind w:left="118" w:right="1024"/>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id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i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odu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o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s:</w:t>
      </w:r>
    </w:p>
    <w:p w14:paraId="28365AF0" w14:textId="77777777" w:rsidR="00583B21" w:rsidRPr="006632F3" w:rsidRDefault="00583B21" w:rsidP="00583B21">
      <w:pPr>
        <w:spacing w:after="0"/>
        <w:rPr>
          <w:rFonts w:ascii="Times New Roman" w:hAnsi="Times New Roman" w:cs="Times New Roman"/>
        </w:rPr>
        <w:sectPr w:rsidR="00583B21" w:rsidRPr="006632F3">
          <w:footerReference w:type="default" r:id="rId63"/>
          <w:pgSz w:w="12240" w:h="15860"/>
          <w:pgMar w:top="1300" w:right="1700" w:bottom="1000" w:left="1680" w:header="0" w:footer="803" w:gutter="0"/>
          <w:pgNumType w:start="70"/>
          <w:cols w:space="720"/>
        </w:sectPr>
      </w:pPr>
    </w:p>
    <w:p w14:paraId="484B8486"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28928" behindDoc="1" locked="0" layoutInCell="1" allowOverlap="1" wp14:anchorId="07701A0E" wp14:editId="72A44AFF">
                <wp:simplePos x="0" y="0"/>
                <wp:positionH relativeFrom="page">
                  <wp:posOffset>1141730</wp:posOffset>
                </wp:positionH>
                <wp:positionV relativeFrom="paragraph">
                  <wp:posOffset>227330</wp:posOffset>
                </wp:positionV>
                <wp:extent cx="1958975" cy="1270"/>
                <wp:effectExtent l="17780" t="17780" r="13970" b="9525"/>
                <wp:wrapNone/>
                <wp:docPr id="3646" name="Group 35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58975" cy="1270"/>
                          <a:chOff x="1798" y="358"/>
                          <a:chExt cx="3085" cy="2"/>
                        </a:xfrm>
                      </wpg:grpSpPr>
                      <wps:wsp>
                        <wps:cNvPr id="3647" name="Freeform 3581"/>
                        <wps:cNvSpPr>
                          <a:spLocks/>
                        </wps:cNvSpPr>
                        <wps:spPr bwMode="auto">
                          <a:xfrm>
                            <a:off x="1798" y="358"/>
                            <a:ext cx="3085" cy="2"/>
                          </a:xfrm>
                          <a:custGeom>
                            <a:avLst/>
                            <a:gdLst>
                              <a:gd name="T0" fmla="+- 0 1798 1798"/>
                              <a:gd name="T1" fmla="*/ T0 w 3085"/>
                              <a:gd name="T2" fmla="+- 0 4883 1798"/>
                              <a:gd name="T3" fmla="*/ T2 w 3085"/>
                            </a:gdLst>
                            <a:ahLst/>
                            <a:cxnLst>
                              <a:cxn ang="0">
                                <a:pos x="T1" y="0"/>
                              </a:cxn>
                              <a:cxn ang="0">
                                <a:pos x="T3" y="0"/>
                              </a:cxn>
                            </a:cxnLst>
                            <a:rect l="0" t="0" r="r" b="b"/>
                            <a:pathLst>
                              <a:path w="3085">
                                <a:moveTo>
                                  <a:pt x="0" y="0"/>
                                </a:moveTo>
                                <a:lnTo>
                                  <a:pt x="3085"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80" o:spid="_x0000_s1026" style="position:absolute;margin-left:89.9pt;margin-top:17.9pt;width:154.25pt;height:.1pt;z-index:-251287552;mso-position-horizontal-relative:page" coordorigin="1798,358" coordsize="30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">
                <v:shape id="Freeform 3581" o:spid="_x0000_s1027" style="position:absolute;left:1798;top:358;width:3085;height:2;visibility:visible;mso-wrap-style:square;v-text-anchor:top" coordsize="30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DOhccA&#10;AADdAAAADwAAAGRycy9kb3ducmV2LnhtbESPQWsCMRSE70L/Q3gFL1KzVbFlNUqVFnqwrLXF82Pz&#10;ulm6eVmSuK799U2h4HGYmW+Y5bq3jejIh9qxgvtxBoK4dLrmSsHnx8vdI4gQkTU2jknBhQKsVzeD&#10;JebanfmdukOsRIJwyFGBibHNpQylIYth7Fri5H05bzEm6SupPZ4T3DZykmVzabHmtGCwpa2h8vtw&#10;sgqc/3nbhFk22cXjaG+Konve2UKp4W3/tAARqY/X8H/7VSuYzmcP8PcmP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awzoXHAAAA3QAAAA8AAAAAAAAAAAAAAAAAmAIAAGRy&#10;cy9kb3ducmV2LnhtbFBLBQYAAAAABAAEAPUAAACMAwAAAAA=&#10;" path="m,l3085,e" filled="f" strokeweight=".45925mm">
                  <v:path arrowok="t" o:connecttype="custom" o:connectlocs="0,0;3085,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1.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M</w:t>
      </w:r>
      <w:r w:rsidRPr="006632F3">
        <w:rPr>
          <w:rFonts w:ascii="Times New Roman" w:eastAsia="Arial" w:hAnsi="Times New Roman" w:cs="Times New Roman"/>
          <w:b/>
          <w:bCs/>
        </w:rPr>
        <w:t>essa</w:t>
      </w:r>
      <w:r w:rsidRPr="006632F3">
        <w:rPr>
          <w:rFonts w:ascii="Times New Roman" w:eastAsia="Arial" w:hAnsi="Times New Roman" w:cs="Times New Roman"/>
          <w:b/>
          <w:bCs/>
          <w:spacing w:val="-1"/>
        </w:rPr>
        <w:t>g</w:t>
      </w:r>
      <w:r w:rsidRPr="006632F3">
        <w:rPr>
          <w:rFonts w:ascii="Times New Roman" w:eastAsia="Arial" w:hAnsi="Times New Roman" w:cs="Times New Roman"/>
          <w:b/>
          <w:bCs/>
        </w:rPr>
        <w:t xml:space="preserve">e </w:t>
      </w:r>
      <w:r w:rsidRPr="006632F3">
        <w:rPr>
          <w:rFonts w:ascii="Times New Roman" w:eastAsia="Arial" w:hAnsi="Times New Roman" w:cs="Times New Roman"/>
          <w:b/>
          <w:bCs/>
          <w:spacing w:val="-1"/>
        </w:rPr>
        <w:t>B</w:t>
      </w:r>
      <w:r w:rsidRPr="006632F3">
        <w:rPr>
          <w:rFonts w:ascii="Times New Roman" w:eastAsia="Arial" w:hAnsi="Times New Roman" w:cs="Times New Roman"/>
          <w:b/>
          <w:bCs/>
        </w:rPr>
        <w:t>r</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ker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p>
    <w:p w14:paraId="1427F2A2" w14:textId="77777777" w:rsidR="00583B21" w:rsidRPr="006632F3" w:rsidRDefault="00583B21" w:rsidP="00583B21">
      <w:pPr>
        <w:spacing w:before="63"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o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ud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w:t>
      </w:r>
    </w:p>
    <w:p w14:paraId="5B93DE2F"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1.   </w:t>
      </w:r>
      <w:proofErr w:type="gramStart"/>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roofErr w:type="gramEnd"/>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p>
    <w:p w14:paraId="52BF86CB"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2.   </w:t>
      </w:r>
      <w:proofErr w:type="gramStart"/>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roofErr w:type="gramEnd"/>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18A2EBCC"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3.   </w:t>
      </w:r>
      <w:proofErr w:type="gramStart"/>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proofErr w:type="gramEnd"/>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t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ults</w:t>
      </w:r>
    </w:p>
    <w:p w14:paraId="3D3CA09D"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4.   </w:t>
      </w:r>
      <w:proofErr w:type="gramStart"/>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roofErr w:type="gramEnd"/>
      <w:r w:rsidRPr="006632F3">
        <w:rPr>
          <w:rFonts w:ascii="Times New Roman" w:eastAsia="Times New Roman" w:hAnsi="Times New Roman" w:cs="Times New Roman"/>
        </w:rPr>
        <w:t xml:space="preserve">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s</w:t>
      </w:r>
    </w:p>
    <w:p w14:paraId="59EA8704"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5.   </w:t>
      </w:r>
      <w:proofErr w:type="gramStart"/>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roofErr w:type="gramEnd"/>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154A9872" w14:textId="77777777" w:rsidR="00583B21" w:rsidRPr="006632F3" w:rsidRDefault="00583B21" w:rsidP="00583B21">
      <w:pPr>
        <w:spacing w:before="17" w:after="0" w:line="260" w:lineRule="exact"/>
        <w:rPr>
          <w:rFonts w:ascii="Times New Roman" w:hAnsi="Times New Roman" w:cs="Times New Roman"/>
        </w:rPr>
      </w:pPr>
    </w:p>
    <w:p w14:paraId="69C707C8"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o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9"/>
        </w:rPr>
        <w:t>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1382709B" w14:textId="77777777" w:rsidR="00583B21" w:rsidRPr="006632F3" w:rsidRDefault="00583B21" w:rsidP="00583B21">
      <w:pPr>
        <w:spacing w:before="7" w:after="0" w:line="240" w:lineRule="exact"/>
        <w:rPr>
          <w:rFonts w:ascii="Times New Roman" w:hAnsi="Times New Roman" w:cs="Times New Roman"/>
        </w:rPr>
      </w:pPr>
    </w:p>
    <w:p w14:paraId="0E26A1D5" w14:textId="77777777" w:rsidR="00583B21" w:rsidRPr="006632F3" w:rsidRDefault="00583B21" w:rsidP="00583B21">
      <w:pPr>
        <w:spacing w:after="0" w:line="240" w:lineRule="auto"/>
        <w:ind w:left="183" w:right="-20"/>
        <w:rPr>
          <w:rFonts w:ascii="Times New Roman" w:eastAsia="Times New Roman" w:hAnsi="Times New Roman" w:cs="Times New Roman"/>
        </w:rPr>
      </w:pPr>
      <w:r w:rsidRPr="006632F3">
        <w:rPr>
          <w:rFonts w:ascii="Times New Roman" w:eastAsia="Times New Roman" w:hAnsi="Times New Roman" w:cs="Times New Roman"/>
          <w:b/>
          <w:bCs/>
          <w:i/>
          <w:spacing w:val="-1"/>
        </w:rPr>
        <w:t>GX</w:t>
      </w:r>
      <w:r w:rsidRPr="006632F3">
        <w:rPr>
          <w:rFonts w:ascii="Times New Roman" w:eastAsia="Times New Roman" w:hAnsi="Times New Roman" w:cs="Times New Roman"/>
          <w:b/>
          <w:bCs/>
          <w:i/>
        </w:rPr>
        <w:t>O</w:t>
      </w:r>
    </w:p>
    <w:p w14:paraId="7B1B32B4" w14:textId="77777777" w:rsidR="00583B21" w:rsidRPr="006632F3" w:rsidRDefault="00583B21" w:rsidP="00583B21">
      <w:pPr>
        <w:spacing w:before="53" w:after="0" w:line="240" w:lineRule="auto"/>
        <w:ind w:left="118" w:right="218"/>
        <w:rPr>
          <w:rFonts w:ascii="Times New Roman" w:eastAsia="Times New Roman" w:hAnsi="Times New Roman" w:cs="Times New Roman"/>
        </w:rPr>
      </w:pPr>
      <w:r w:rsidRPr="006632F3">
        <w:rPr>
          <w:rFonts w:ascii="Times New Roman" w:eastAsia="Times New Roman" w:hAnsi="Times New Roman" w:cs="Times New Roman"/>
          <w:spacing w:val="-1"/>
        </w:rPr>
        <w:t>GX</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Nar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2"/>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N</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ra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s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s:</w:t>
      </w:r>
    </w:p>
    <w:p w14:paraId="5D752AC9" w14:textId="77777777" w:rsidR="00583B21" w:rsidRPr="006632F3" w:rsidRDefault="00583B21" w:rsidP="00583B21">
      <w:pPr>
        <w:spacing w:before="16" w:after="0" w:line="260" w:lineRule="exact"/>
        <w:rPr>
          <w:rFonts w:ascii="Times New Roman" w:hAnsi="Times New Roman" w:cs="Times New Roman"/>
        </w:rPr>
      </w:pPr>
    </w:p>
    <w:p w14:paraId="72F7438C" w14:textId="77777777" w:rsidR="00583B21" w:rsidRPr="006632F3" w:rsidRDefault="00583B21" w:rsidP="00583B21">
      <w:pPr>
        <w:spacing w:after="0" w:line="240" w:lineRule="auto"/>
        <w:ind w:left="838" w:right="407" w:hanging="360"/>
        <w:rPr>
          <w:rFonts w:ascii="Times New Roman" w:eastAsia="Times New Roman" w:hAnsi="Times New Roman" w:cs="Times New Roman"/>
        </w:rPr>
      </w:pPr>
      <w:r w:rsidRPr="006632F3">
        <w:rPr>
          <w:rFonts w:ascii="Times New Roman" w:eastAsia="Times New Roman" w:hAnsi="Times New Roman" w:cs="Times New Roman"/>
        </w:rPr>
        <w:t xml:space="preserve">1.   </w:t>
      </w:r>
      <w:proofErr w:type="gramStart"/>
      <w:r w:rsidRPr="006632F3">
        <w:rPr>
          <w:rFonts w:ascii="Times New Roman" w:eastAsia="Times New Roman" w:hAnsi="Times New Roman" w:cs="Times New Roman"/>
        </w:rPr>
        <w:t>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s</w:t>
      </w:r>
      <w:proofErr w:type="gramEnd"/>
      <w:r w:rsidRPr="006632F3">
        <w:rPr>
          <w:rFonts w:ascii="Times New Roman" w:eastAsia="Times New Roman" w:hAnsi="Times New Roman" w:cs="Times New Roman"/>
        </w:rPr>
        <w:t xml:space="preserve">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o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ns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to</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ls, 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u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p, nio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p, udp, http, http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o on</w:t>
      </w:r>
    </w:p>
    <w:p w14:paraId="12E74C98" w14:textId="77777777" w:rsidR="00583B21" w:rsidRPr="006632F3" w:rsidRDefault="00583B21" w:rsidP="00583B21">
      <w:pPr>
        <w:spacing w:after="0" w:line="240" w:lineRule="auto"/>
        <w:ind w:left="838" w:right="247" w:hanging="360"/>
        <w:rPr>
          <w:rFonts w:ascii="Times New Roman" w:eastAsia="Times New Roman" w:hAnsi="Times New Roman" w:cs="Times New Roman"/>
        </w:rPr>
      </w:pPr>
      <w:r w:rsidRPr="006632F3">
        <w:rPr>
          <w:rFonts w:ascii="Times New Roman" w:eastAsia="Times New Roman" w:hAnsi="Times New Roman" w:cs="Times New Roman"/>
        </w:rPr>
        <w:t xml:space="preserve">2.   </w:t>
      </w:r>
      <w:proofErr w:type="gramStart"/>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st</w:t>
      </w:r>
      <w:r w:rsidRPr="006632F3">
        <w:rPr>
          <w:rFonts w:ascii="Times New Roman" w:eastAsia="Times New Roman" w:hAnsi="Times New Roman" w:cs="Times New Roman"/>
          <w:spacing w:val="-1"/>
        </w:rPr>
        <w:t>rac</w:t>
      </w:r>
      <w:r w:rsidRPr="006632F3">
        <w:rPr>
          <w:rFonts w:ascii="Times New Roman" w:eastAsia="Times New Roman" w:hAnsi="Times New Roman" w:cs="Times New Roman"/>
        </w:rPr>
        <w:t>ts</w:t>
      </w:r>
      <w:proofErr w:type="gramEnd"/>
      <w:r w:rsidRPr="006632F3">
        <w:rPr>
          <w:rFonts w:ascii="Times New Roman" w:eastAsia="Times New Roman" w:hAnsi="Times New Roman" w:cs="Times New Roman"/>
        </w:rPr>
        <w:t xml:space="preserve">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to b</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t</w:t>
      </w:r>
      <w:r w:rsidRPr="006632F3">
        <w:rPr>
          <w:rFonts w:ascii="Times New Roman" w:eastAsia="Times New Roman" w:hAnsi="Times New Roman" w:cs="Times New Roman"/>
          <w:spacing w:val="-1"/>
        </w:rPr>
        <w:t>ex</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obj</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m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to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c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d</w:t>
      </w:r>
      <w:r w:rsidRPr="006632F3">
        <w:rPr>
          <w:rFonts w:ascii="Times New Roman" w:eastAsia="Times New Roman" w:hAnsi="Times New Roman" w:cs="Times New Roman"/>
          <w:spacing w:val="-4"/>
        </w:rPr>
        <w:t>e</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p>
    <w:p w14:paraId="4E722B13" w14:textId="77777777" w:rsidR="00583B21" w:rsidRPr="006632F3" w:rsidRDefault="00583B21" w:rsidP="00583B21">
      <w:pPr>
        <w:spacing w:after="0" w:line="240" w:lineRule="auto"/>
        <w:ind w:left="838" w:right="520" w:hanging="360"/>
        <w:rPr>
          <w:rFonts w:ascii="Times New Roman" w:eastAsia="Times New Roman" w:hAnsi="Times New Roman" w:cs="Times New Roman"/>
        </w:rPr>
      </w:pPr>
      <w:r w:rsidRPr="006632F3">
        <w:rPr>
          <w:rFonts w:ascii="Times New Roman" w:eastAsia="Times New Roman" w:hAnsi="Times New Roman" w:cs="Times New Roman"/>
        </w:rPr>
        <w:t>3.   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pi</w:t>
      </w:r>
      <w:r w:rsidRPr="006632F3">
        <w:rPr>
          <w:rFonts w:ascii="Times New Roman" w:eastAsia="Times New Roman" w:hAnsi="Times New Roman" w:cs="Times New Roman"/>
          <w:spacing w:val="-3"/>
        </w:rPr>
        <w:t>c</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publis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im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 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d point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p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tly</w:t>
      </w:r>
    </w:p>
    <w:p w14:paraId="0CEB592A"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4.   </w:t>
      </w:r>
      <w:proofErr w:type="gramStart"/>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ibl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k</w:t>
      </w:r>
    </w:p>
    <w:p w14:paraId="3BC84AE5" w14:textId="77777777" w:rsidR="00583B21" w:rsidRPr="006632F3" w:rsidRDefault="00583B21" w:rsidP="00583B21">
      <w:pPr>
        <w:spacing w:before="17" w:after="0" w:line="260" w:lineRule="exact"/>
        <w:rPr>
          <w:rFonts w:ascii="Times New Roman" w:hAnsi="Times New Roman" w:cs="Times New Roman"/>
        </w:rPr>
      </w:pPr>
    </w:p>
    <w:p w14:paraId="0DEDF43C" w14:textId="77777777" w:rsidR="00583B21" w:rsidRPr="006632F3" w:rsidRDefault="00583B21" w:rsidP="00583B21">
      <w:pPr>
        <w:spacing w:after="0" w:line="240" w:lineRule="auto"/>
        <w:ind w:left="118" w:right="1080"/>
        <w:rPr>
          <w:rFonts w:ascii="Times New Roman" w:eastAsia="Times New Roman" w:hAnsi="Times New Roman" w:cs="Times New Roman"/>
        </w:rPr>
      </w:pPr>
      <w:r w:rsidRPr="006632F3">
        <w:rPr>
          <w:rFonts w:ascii="Times New Roman" w:eastAsia="Times New Roman" w:hAnsi="Times New Roman" w:cs="Times New Roman"/>
        </w:rPr>
        <w:t>Wi</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GXO</w:t>
      </w:r>
      <w:r w:rsidRPr="006632F3">
        <w:rPr>
          <w:rFonts w:ascii="Times New Roman" w:eastAsia="Times New Roman" w:hAnsi="Times New Roman" w:cs="Times New Roman"/>
        </w:rPr>
        <w:t>,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w:t>
      </w:r>
      <w:r w:rsidRPr="006632F3">
        <w:rPr>
          <w:rFonts w:ascii="Times New Roman" w:eastAsia="Times New Roman" w:hAnsi="Times New Roman" w:cs="Times New Roman"/>
          <w:spacing w:val="-9"/>
        </w:rPr>
        <w:t xml:space="preserve"> </w:t>
      </w:r>
      <w:r w:rsidRPr="006632F3">
        <w:rPr>
          <w:rFonts w:ascii="Times New Roman" w:eastAsia="Times New Roman" w:hAnsi="Times New Roman" w:cs="Times New Roman"/>
        </w:rPr>
        <w:t>minimum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m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ef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p>
    <w:p w14:paraId="7CBF4862" w14:textId="77777777" w:rsidR="00583B21" w:rsidRPr="006632F3" w:rsidRDefault="00583B21" w:rsidP="00583B21">
      <w:pPr>
        <w:spacing w:before="6" w:after="0" w:line="240" w:lineRule="exact"/>
        <w:rPr>
          <w:rFonts w:ascii="Times New Roman" w:hAnsi="Times New Roman" w:cs="Times New Roman"/>
        </w:rPr>
      </w:pPr>
    </w:p>
    <w:p w14:paraId="5148C658" w14:textId="77777777" w:rsidR="00583B21" w:rsidRPr="006632F3" w:rsidRDefault="00583B21" w:rsidP="00583B21">
      <w:pPr>
        <w:spacing w:after="0" w:line="240" w:lineRule="auto"/>
        <w:ind w:left="183" w:right="-20"/>
        <w:rPr>
          <w:rFonts w:ascii="Times New Roman" w:eastAsia="Times New Roman" w:hAnsi="Times New Roman" w:cs="Times New Roman"/>
        </w:rPr>
      </w:pPr>
      <w:r w:rsidRPr="006632F3">
        <w:rPr>
          <w:rFonts w:ascii="Times New Roman" w:eastAsia="Times New Roman" w:hAnsi="Times New Roman" w:cs="Times New Roman"/>
          <w:b/>
          <w:bCs/>
          <w:i/>
          <w:spacing w:val="-1"/>
        </w:rPr>
        <w:t>SX</w:t>
      </w:r>
      <w:r w:rsidRPr="006632F3">
        <w:rPr>
          <w:rFonts w:ascii="Times New Roman" w:eastAsia="Times New Roman" w:hAnsi="Times New Roman" w:cs="Times New Roman"/>
          <w:b/>
          <w:bCs/>
          <w:i/>
        </w:rPr>
        <w:t>O</w:t>
      </w:r>
    </w:p>
    <w:p w14:paraId="6FEE09CA" w14:textId="77777777" w:rsidR="00583B21" w:rsidRPr="006632F3" w:rsidRDefault="00583B21" w:rsidP="00583B21">
      <w:pPr>
        <w:spacing w:before="55" w:after="0" w:line="240" w:lineRule="auto"/>
        <w:ind w:left="118" w:right="372"/>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X</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uilt on top of</w:t>
      </w:r>
      <w:r w:rsidRPr="006632F3">
        <w:rPr>
          <w:rFonts w:ascii="Times New Roman" w:eastAsia="Times New Roman" w:hAnsi="Times New Roman" w:cs="Times New Roman"/>
          <w:spacing w:val="-1"/>
        </w:rPr>
        <w:t xml:space="preserve"> GXO</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i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fac</w:t>
      </w:r>
      <w:r w:rsidRPr="006632F3">
        <w:rPr>
          <w:rFonts w:ascii="Times New Roman" w:eastAsia="Times New Roman" w:hAnsi="Times New Roman" w:cs="Times New Roman"/>
        </w:rPr>
        <w:t>ili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n</w:t>
      </w:r>
      <w:r w:rsidRPr="006632F3">
        <w:rPr>
          <w:rFonts w:ascii="Times New Roman" w:eastAsia="Times New Roman" w:hAnsi="Times New Roman" w:cs="Times New Roman"/>
          <w:spacing w:val="-10"/>
        </w:rPr>
        <w:t>e</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w:t>
      </w:r>
    </w:p>
    <w:p w14:paraId="19FA72D6" w14:textId="77777777" w:rsidR="00583B21" w:rsidRPr="006632F3" w:rsidRDefault="00583B21" w:rsidP="00583B21">
      <w:pPr>
        <w:spacing w:after="0" w:line="240" w:lineRule="auto"/>
        <w:ind w:left="118" w:right="43"/>
        <w:rPr>
          <w:rFonts w:ascii="Times New Roman" w:eastAsia="Times New Roman" w:hAnsi="Times New Roman" w:cs="Times New Roman"/>
        </w:rPr>
      </w:pPr>
      <w:proofErr w:type="gramStart"/>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proofErr w:type="gramEnd"/>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o</w:t>
      </w:r>
      <w:r w:rsidRPr="006632F3">
        <w:rPr>
          <w:rFonts w:ascii="Times New Roman" w:eastAsia="Times New Roman" w:hAnsi="Times New Roman" w:cs="Times New Roman"/>
          <w:spacing w:val="2"/>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m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l</w:t>
      </w: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w:t>
      </w:r>
      <w:r w:rsidRPr="006632F3">
        <w:rPr>
          <w:rFonts w:ascii="Times New Roman" w:eastAsia="Times New Roman" w:hAnsi="Times New Roman" w:cs="Times New Roman"/>
          <w:spacing w:val="2"/>
        </w:rPr>
        <w:t>t</w:t>
      </w:r>
      <w:r w:rsidRPr="006632F3">
        <w:rPr>
          <w:rFonts w:ascii="Times New Roman" w:eastAsia="Times New Roman" w:hAnsi="Times New Roman" w:cs="Times New Roman"/>
        </w:rPr>
        <w:t>ol</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nt</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n</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lo</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lib</w:t>
      </w:r>
      <w:r w:rsidRPr="006632F3">
        <w:rPr>
          <w:rFonts w:ascii="Times New Roman" w:eastAsia="Times New Roman" w:hAnsi="Times New Roman" w:cs="Times New Roman"/>
          <w:spacing w:val="-1"/>
        </w:rPr>
        <w:t>ra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bot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w:t>
      </w:r>
    </w:p>
    <w:p w14:paraId="38143750" w14:textId="77777777" w:rsidR="00583B21" w:rsidRPr="006632F3" w:rsidRDefault="00583B21" w:rsidP="00583B21">
      <w:pPr>
        <w:spacing w:before="6" w:after="0" w:line="240" w:lineRule="exact"/>
        <w:rPr>
          <w:rFonts w:ascii="Times New Roman" w:hAnsi="Times New Roman" w:cs="Times New Roman"/>
        </w:rPr>
      </w:pPr>
    </w:p>
    <w:p w14:paraId="7A9ABB0C"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i/>
          <w:spacing w:val="-1"/>
        </w:rPr>
        <w:t>A</w:t>
      </w:r>
      <w:r w:rsidRPr="006632F3">
        <w:rPr>
          <w:rFonts w:ascii="Times New Roman" w:eastAsia="Times New Roman" w:hAnsi="Times New Roman" w:cs="Times New Roman"/>
          <w:b/>
          <w:bCs/>
          <w:i/>
        </w:rPr>
        <w:t>pplication</w:t>
      </w:r>
      <w:r w:rsidRPr="006632F3">
        <w:rPr>
          <w:rFonts w:ascii="Times New Roman" w:eastAsia="Times New Roman" w:hAnsi="Times New Roman" w:cs="Times New Roman"/>
          <w:b/>
          <w:bCs/>
          <w:i/>
          <w:spacing w:val="-2"/>
        </w:rPr>
        <w:t xml:space="preserve"> </w:t>
      </w:r>
      <w:r w:rsidRPr="006632F3">
        <w:rPr>
          <w:rFonts w:ascii="Times New Roman" w:eastAsia="Times New Roman" w:hAnsi="Times New Roman" w:cs="Times New Roman"/>
          <w:b/>
          <w:bCs/>
          <w:i/>
          <w:spacing w:val="-1"/>
        </w:rPr>
        <w:t>AP</w:t>
      </w:r>
      <w:r w:rsidRPr="006632F3">
        <w:rPr>
          <w:rFonts w:ascii="Times New Roman" w:eastAsia="Times New Roman" w:hAnsi="Times New Roman" w:cs="Times New Roman"/>
          <w:b/>
          <w:bCs/>
          <w:i/>
        </w:rPr>
        <w:t>I</w:t>
      </w:r>
    </w:p>
    <w:p w14:paraId="1D06A409" w14:textId="77777777" w:rsidR="00583B21" w:rsidRPr="006632F3" w:rsidRDefault="00583B21" w:rsidP="00583B21">
      <w:pPr>
        <w:spacing w:before="53"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kinds 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p>
    <w:p w14:paraId="22CFBDAB"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lib</w:t>
      </w:r>
      <w:r w:rsidRPr="006632F3">
        <w:rPr>
          <w:rFonts w:ascii="Times New Roman" w:eastAsia="Times New Roman" w:hAnsi="Times New Roman" w:cs="Times New Roman"/>
          <w:spacing w:val="-1"/>
        </w:rPr>
        <w:t>ra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to:</w:t>
      </w:r>
    </w:p>
    <w:p w14:paraId="16AC1F24" w14:textId="77777777" w:rsidR="00583B21" w:rsidRPr="006632F3" w:rsidRDefault="00583B21" w:rsidP="00583B21">
      <w:pPr>
        <w:spacing w:after="0" w:line="240" w:lineRule="auto"/>
        <w:ind w:left="538" w:right="-20"/>
        <w:rPr>
          <w:rFonts w:ascii="Times New Roman" w:eastAsia="Times New Roman" w:hAnsi="Times New Roman" w:cs="Times New Roman"/>
        </w:rPr>
      </w:pPr>
      <w:r w:rsidRPr="006632F3">
        <w:rPr>
          <w:rFonts w:ascii="Times New Roman" w:eastAsia="Times New Roman" w:hAnsi="Times New Roman" w:cs="Times New Roman"/>
        </w:rPr>
        <w:t xml:space="preserve">1.   </w:t>
      </w:r>
      <w:proofErr w:type="gramStart"/>
      <w:r w:rsidRPr="006632F3">
        <w:rPr>
          <w:rFonts w:ascii="Times New Roman" w:eastAsia="Times New Roman" w:hAnsi="Times New Roman" w:cs="Times New Roman"/>
          <w:spacing w:val="-1"/>
        </w:rPr>
        <w:t>acce</w:t>
      </w:r>
      <w:r w:rsidRPr="006632F3">
        <w:rPr>
          <w:rFonts w:ascii="Times New Roman" w:eastAsia="Times New Roman" w:hAnsi="Times New Roman" w:cs="Times New Roman"/>
        </w:rPr>
        <w:t>ss</w:t>
      </w:r>
      <w:proofErr w:type="gramEnd"/>
      <w:r w:rsidRPr="006632F3">
        <w:rPr>
          <w:rFonts w:ascii="Times New Roman" w:eastAsia="Times New Roman" w:hAnsi="Times New Roman" w:cs="Times New Roman"/>
        </w:rPr>
        <w:t xml:space="preserve">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64336FA2" w14:textId="77777777" w:rsidR="00583B21" w:rsidRPr="006632F3" w:rsidRDefault="00583B21" w:rsidP="00583B21">
      <w:pPr>
        <w:spacing w:after="0" w:line="240" w:lineRule="auto"/>
        <w:ind w:left="538" w:right="-20"/>
        <w:rPr>
          <w:rFonts w:ascii="Times New Roman" w:eastAsia="Times New Roman" w:hAnsi="Times New Roman" w:cs="Times New Roman"/>
        </w:rPr>
      </w:pPr>
      <w:r w:rsidRPr="006632F3">
        <w:rPr>
          <w:rFonts w:ascii="Times New Roman" w:eastAsia="Times New Roman" w:hAnsi="Times New Roman" w:cs="Times New Roman"/>
        </w:rPr>
        <w:t xml:space="preserve">2.   </w:t>
      </w:r>
      <w:proofErr w:type="gramStart"/>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244E859A" w14:textId="77777777" w:rsidR="00583B21" w:rsidRPr="006632F3" w:rsidRDefault="00583B21" w:rsidP="00583B21">
      <w:pPr>
        <w:spacing w:after="0" w:line="240" w:lineRule="auto"/>
        <w:ind w:left="538" w:right="-20"/>
        <w:rPr>
          <w:rFonts w:ascii="Times New Roman" w:eastAsia="Times New Roman" w:hAnsi="Times New Roman" w:cs="Times New Roman"/>
        </w:rPr>
      </w:pPr>
      <w:r w:rsidRPr="006632F3">
        <w:rPr>
          <w:rFonts w:ascii="Times New Roman" w:eastAsia="Times New Roman" w:hAnsi="Times New Roman" w:cs="Times New Roman"/>
        </w:rPr>
        <w:t xml:space="preserve">3.   </w:t>
      </w:r>
      <w:proofErr w:type="gramStart"/>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4"/>
        </w:rPr>
        <w:t>n</w:t>
      </w:r>
      <w:r w:rsidRPr="006632F3">
        <w:rPr>
          <w:rFonts w:ascii="Times New Roman" w:eastAsia="Times New Roman" w:hAnsi="Times New Roman" w:cs="Times New Roman"/>
        </w:rPr>
        <w:t>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s</w:t>
      </w:r>
    </w:p>
    <w:p w14:paraId="73682010" w14:textId="77777777" w:rsidR="00583B21" w:rsidRPr="006632F3" w:rsidRDefault="00583B21" w:rsidP="00583B21">
      <w:pPr>
        <w:spacing w:after="0" w:line="240" w:lineRule="auto"/>
        <w:ind w:left="538" w:right="-20"/>
        <w:rPr>
          <w:rFonts w:ascii="Times New Roman" w:eastAsia="Times New Roman" w:hAnsi="Times New Roman" w:cs="Times New Roman"/>
        </w:rPr>
      </w:pPr>
      <w:r w:rsidRPr="006632F3">
        <w:rPr>
          <w:rFonts w:ascii="Times New Roman" w:eastAsia="Times New Roman" w:hAnsi="Times New Roman" w:cs="Times New Roman"/>
        </w:rPr>
        <w:t xml:space="preserve">4.   </w:t>
      </w:r>
      <w:proofErr w:type="gramStart"/>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ts to</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CMW</w:t>
      </w:r>
    </w:p>
    <w:p w14:paraId="7CA2EBB6" w14:textId="77777777" w:rsidR="00583B21" w:rsidRPr="006632F3" w:rsidRDefault="00583B21" w:rsidP="00583B21">
      <w:pPr>
        <w:spacing w:before="3" w:after="0" w:line="550" w:lineRule="atLeast"/>
        <w:ind w:left="118" w:right="1651"/>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ac</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on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p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2"/>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1139A686" w14:textId="77777777" w:rsidR="00583B21" w:rsidRPr="006632F3" w:rsidRDefault="00583B21" w:rsidP="00583B21">
      <w:pPr>
        <w:spacing w:after="0" w:line="240" w:lineRule="auto"/>
        <w:ind w:left="118" w:right="934"/>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29952" behindDoc="1" locked="0" layoutInCell="1" allowOverlap="1" wp14:anchorId="23DE1685" wp14:editId="1A12A5CA">
                <wp:simplePos x="0" y="0"/>
                <wp:positionH relativeFrom="page">
                  <wp:posOffset>1141730</wp:posOffset>
                </wp:positionH>
                <wp:positionV relativeFrom="paragraph">
                  <wp:posOffset>5080</wp:posOffset>
                </wp:positionV>
                <wp:extent cx="1588770" cy="1270"/>
                <wp:effectExtent l="8255" t="5080" r="12700" b="12700"/>
                <wp:wrapNone/>
                <wp:docPr id="3644" name="Group 35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8770" cy="1270"/>
                          <a:chOff x="1798" y="8"/>
                          <a:chExt cx="2502" cy="2"/>
                        </a:xfrm>
                      </wpg:grpSpPr>
                      <wps:wsp>
                        <wps:cNvPr id="3645" name="Freeform 3579"/>
                        <wps:cNvSpPr>
                          <a:spLocks/>
                        </wps:cNvSpPr>
                        <wps:spPr bwMode="auto">
                          <a:xfrm>
                            <a:off x="1798" y="8"/>
                            <a:ext cx="2502" cy="2"/>
                          </a:xfrm>
                          <a:custGeom>
                            <a:avLst/>
                            <a:gdLst>
                              <a:gd name="T0" fmla="+- 0 1798 1798"/>
                              <a:gd name="T1" fmla="*/ T0 w 2502"/>
                              <a:gd name="T2" fmla="+- 0 4300 1798"/>
                              <a:gd name="T3" fmla="*/ T2 w 2502"/>
                            </a:gdLst>
                            <a:ahLst/>
                            <a:cxnLst>
                              <a:cxn ang="0">
                                <a:pos x="T1" y="0"/>
                              </a:cxn>
                              <a:cxn ang="0">
                                <a:pos x="T3" y="0"/>
                              </a:cxn>
                            </a:cxnLst>
                            <a:rect l="0" t="0" r="r" b="b"/>
                            <a:pathLst>
                              <a:path w="2502">
                                <a:moveTo>
                                  <a:pt x="0" y="0"/>
                                </a:moveTo>
                                <a:lnTo>
                                  <a:pt x="2502"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8" o:spid="_x0000_s1026" style="position:absolute;margin-left:89.9pt;margin-top:.4pt;width:125.1pt;height:.1pt;z-index:-251286528;mso-position-horizontal-relative:page" coordorigin="1798,8" coordsize="25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">
                <v:shape id="Freeform 3579" o:spid="_x0000_s1027" style="position:absolute;left:1798;top:8;width:2502;height:2;visibility:visible;mso-wrap-style:square;v-text-anchor:top" coordsize="25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gnj8QA&#10;AADdAAAADwAAAGRycy9kb3ducmV2LnhtbESPQU/CQBSE7yb+h80z8SZbwCJUFmJUDEdEuL90n21j&#10;39tmd6H137MmJB4nM/NNZrkeuFVn8qFxYmA8ykCRlM42Uhk4fG0e5qBCRLHYOiEDvxRgvbq9WWJh&#10;XS+fdN7HSiWIhAIN1DF2hdahrIkxjFxHkrxv5xljkr7S1mOf4NzqSZbNNGMjaaHGjl5rKn/2Jzbg&#10;j1P82E24fx/zbvF22uYcnnJj7u+Gl2dQkYb4H762t9bAdPaYw9+b9AT06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YJ4/EAAAA3QAAAA8AAAAAAAAAAAAAAAAAmAIAAGRycy9k&#10;b3ducmV2LnhtbFBLBQYAAAAABAAEAPUAAACJAwAAAAA=&#10;" path="m,l2502,e" filled="f" strokeweight=".24725mm">
                  <v:path arrowok="t" o:connecttype="custom" o:connectlocs="0,0;2502,0" o:connectangles="0,0"/>
                </v:shape>
                <w10:wrap anchorx="page"/>
              </v:group>
            </w:pict>
          </mc:Fallback>
        </mc:AlternateConten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 to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ts to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r </w:t>
      </w:r>
      <w:r w:rsidRPr="006632F3">
        <w:rPr>
          <w:rFonts w:ascii="Times New Roman" w:eastAsia="Times New Roman" w:hAnsi="Times New Roman" w:cs="Times New Roman"/>
          <w:spacing w:val="-1"/>
        </w:rPr>
        <w:t>req</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ts to SG</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w:t>
      </w:r>
    </w:p>
    <w:p w14:paraId="6BB60A77" w14:textId="77777777" w:rsidR="00583B21" w:rsidRPr="006632F3" w:rsidRDefault="00583B21" w:rsidP="00583B21">
      <w:pPr>
        <w:spacing w:after="0"/>
        <w:rPr>
          <w:rFonts w:ascii="Times New Roman" w:hAnsi="Times New Roman" w:cs="Times New Roman"/>
        </w:rPr>
        <w:sectPr w:rsidR="00583B21" w:rsidRPr="006632F3">
          <w:pgSz w:w="12240" w:h="15860"/>
          <w:pgMar w:top="1300" w:right="1640" w:bottom="1000" w:left="1680" w:header="0" w:footer="803" w:gutter="0"/>
          <w:cols w:space="720"/>
        </w:sectPr>
      </w:pPr>
    </w:p>
    <w:p w14:paraId="41BC6261" w14:textId="77777777" w:rsidR="00583B21" w:rsidRPr="006632F3" w:rsidRDefault="00583B21" w:rsidP="00583B21">
      <w:pPr>
        <w:spacing w:before="63"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lastRenderedPageBreak/>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7316F37C" w14:textId="77777777" w:rsidR="00583B21" w:rsidRPr="006632F3" w:rsidRDefault="00583B21" w:rsidP="00583B21">
      <w:pPr>
        <w:spacing w:after="0" w:line="240" w:lineRule="auto"/>
        <w:ind w:left="118" w:right="319"/>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30976" behindDoc="1" locked="0" layoutInCell="1" allowOverlap="1" wp14:anchorId="586EF612" wp14:editId="33E2F984">
                <wp:simplePos x="0" y="0"/>
                <wp:positionH relativeFrom="page">
                  <wp:posOffset>1141730</wp:posOffset>
                </wp:positionH>
                <wp:positionV relativeFrom="paragraph">
                  <wp:posOffset>5080</wp:posOffset>
                </wp:positionV>
                <wp:extent cx="1448435" cy="1270"/>
                <wp:effectExtent l="8255" t="5080" r="10160" b="12700"/>
                <wp:wrapNone/>
                <wp:docPr id="3642" name="Group 35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8435" cy="1270"/>
                          <a:chOff x="1798" y="8"/>
                          <a:chExt cx="2281" cy="2"/>
                        </a:xfrm>
                      </wpg:grpSpPr>
                      <wps:wsp>
                        <wps:cNvPr id="3643" name="Freeform 3577"/>
                        <wps:cNvSpPr>
                          <a:spLocks/>
                        </wps:cNvSpPr>
                        <wps:spPr bwMode="auto">
                          <a:xfrm>
                            <a:off x="1798" y="8"/>
                            <a:ext cx="2281" cy="2"/>
                          </a:xfrm>
                          <a:custGeom>
                            <a:avLst/>
                            <a:gdLst>
                              <a:gd name="T0" fmla="+- 0 1798 1798"/>
                              <a:gd name="T1" fmla="*/ T0 w 2281"/>
                              <a:gd name="T2" fmla="+- 0 4080 1798"/>
                              <a:gd name="T3" fmla="*/ T2 w 2281"/>
                            </a:gdLst>
                            <a:ahLst/>
                            <a:cxnLst>
                              <a:cxn ang="0">
                                <a:pos x="T1" y="0"/>
                              </a:cxn>
                              <a:cxn ang="0">
                                <a:pos x="T3" y="0"/>
                              </a:cxn>
                            </a:cxnLst>
                            <a:rect l="0" t="0" r="r" b="b"/>
                            <a:pathLst>
                              <a:path w="2281">
                                <a:moveTo>
                                  <a:pt x="0" y="0"/>
                                </a:moveTo>
                                <a:lnTo>
                                  <a:pt x="2282"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6" o:spid="_x0000_s1026" style="position:absolute;margin-left:89.9pt;margin-top:.4pt;width:114.05pt;height:.1pt;z-index:-251285504;mso-position-horizontal-relative:page" coordorigin="1798,8" coordsize="22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">
                <v:shape id="Freeform 3577" o:spid="_x0000_s1027" style="position:absolute;left:1798;top:8;width:2281;height:2;visibility:visible;mso-wrap-style:square;v-text-anchor:top" coordsize="22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ufZ8UA&#10;AADdAAAADwAAAGRycy9kb3ducmV2LnhtbESPzWrDMBCE74W8g9hAb7WcuDWtGyUEQyHtqXHyAIu1&#10;/qHWyliyY799VCj0OMzMN8zuMJtOTDS41rKCTRSDIC6tbrlWcL18PL2CcB5ZY2eZFCzk4LBfPeww&#10;0/bGZ5oKX4sAYZehgsb7PpPSlQ0ZdJHtiYNX2cGgD3KopR7wFuCmk9s4TqXBlsNCgz3lDZU/xWgU&#10;UPLCxZJ/fufdUra+6r+Ob2Oq1ON6Pr6D8DT7//Bf+6QVJOlzAr9vwhO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W59nxQAAAN0AAAAPAAAAAAAAAAAAAAAAAJgCAABkcnMv&#10;ZG93bnJldi54bWxQSwUGAAAAAAQABAD1AAAAigMAAAAA&#10;" path="m,l2282,e" filled="f" strokeweight=".24725mm">
                  <v:path arrowok="t" o:connecttype="custom" o:connectlocs="0,0;2282,0" o:connectangles="0,0"/>
                </v:shape>
                <w10:wrap anchorx="page"/>
              </v:group>
            </w:pict>
          </mc:Fallback>
        </mc:AlternateConten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s to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u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
    <w:p w14:paraId="5287CA7E" w14:textId="77777777" w:rsidR="00583B21" w:rsidRPr="006632F3" w:rsidRDefault="00583B21" w:rsidP="00583B21">
      <w:pPr>
        <w:spacing w:before="16" w:after="0" w:line="260" w:lineRule="exact"/>
        <w:rPr>
          <w:rFonts w:ascii="Times New Roman" w:hAnsi="Times New Roman" w:cs="Times New Roman"/>
        </w:rPr>
      </w:pPr>
    </w:p>
    <w:p w14:paraId="3E7013B9"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D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6CB172C7"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32000" behindDoc="1" locked="0" layoutInCell="1" allowOverlap="1" wp14:anchorId="258B02CA" wp14:editId="60F6BDF2">
                <wp:simplePos x="0" y="0"/>
                <wp:positionH relativeFrom="page">
                  <wp:posOffset>1141730</wp:posOffset>
                </wp:positionH>
                <wp:positionV relativeFrom="paragraph">
                  <wp:posOffset>5080</wp:posOffset>
                </wp:positionV>
                <wp:extent cx="1271905" cy="1270"/>
                <wp:effectExtent l="8255" t="5080" r="5715" b="12700"/>
                <wp:wrapNone/>
                <wp:docPr id="3640" name="Group 35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1905" cy="1270"/>
                          <a:chOff x="1798" y="8"/>
                          <a:chExt cx="2003" cy="2"/>
                        </a:xfrm>
                      </wpg:grpSpPr>
                      <wps:wsp>
                        <wps:cNvPr id="3641" name="Freeform 3575"/>
                        <wps:cNvSpPr>
                          <a:spLocks/>
                        </wps:cNvSpPr>
                        <wps:spPr bwMode="auto">
                          <a:xfrm>
                            <a:off x="1798" y="8"/>
                            <a:ext cx="2003" cy="2"/>
                          </a:xfrm>
                          <a:custGeom>
                            <a:avLst/>
                            <a:gdLst>
                              <a:gd name="T0" fmla="+- 0 1798 1798"/>
                              <a:gd name="T1" fmla="*/ T0 w 2003"/>
                              <a:gd name="T2" fmla="+- 0 3801 1798"/>
                              <a:gd name="T3" fmla="*/ T2 w 2003"/>
                            </a:gdLst>
                            <a:ahLst/>
                            <a:cxnLst>
                              <a:cxn ang="0">
                                <a:pos x="T1" y="0"/>
                              </a:cxn>
                              <a:cxn ang="0">
                                <a:pos x="T3" y="0"/>
                              </a:cxn>
                            </a:cxnLst>
                            <a:rect l="0" t="0" r="r" b="b"/>
                            <a:pathLst>
                              <a:path w="2003">
                                <a:moveTo>
                                  <a:pt x="0" y="0"/>
                                </a:moveTo>
                                <a:lnTo>
                                  <a:pt x="2003"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4" o:spid="_x0000_s1026" style="position:absolute;margin-left:89.9pt;margin-top:.4pt;width:100.15pt;height:.1pt;z-index:-251284480;mso-position-horizontal-relative:page" coordorigin="1798,8" coordsize="20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">
                <v:shape id="Freeform 3575" o:spid="_x0000_s1027" style="position:absolute;left:1798;top:8;width:2003;height:2;visibility:visible;mso-wrap-style:square;v-text-anchor:top" coordsize="20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jptsgA&#10;AADdAAAADwAAAGRycy9kb3ducmV2LnhtbESP3WrCQBSE7wt9h+UUvBHdqCVq6ipiEVqUQv3B20P2&#10;NAlmz4bsNqY+vSsIvRxm5htmtmhNKRqqXWFZwaAfgSBOrS44U3DYr3sTEM4jaywtk4I/crCYPz/N&#10;MNH2wt/U7HwmAoRdggpy76tESpfmZND1bUUcvB9bG/RB1pnUNV4C3JRyGEWxNFhwWMixolVO6Xn3&#10;axRcjxuMt8Pl4XO66Y6/3k+nZtVlpTov7fINhKfW/4cf7Q+tYBS/DuD+JjwBOb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2yOm2yAAAAN0AAAAPAAAAAAAAAAAAAAAAAJgCAABk&#10;cnMvZG93bnJldi54bWxQSwUGAAAAAAQABAD1AAAAjQMAAAAA&#10;" path="m,l2003,e" filled="f" strokeweight=".24725mm">
                  <v:path arrowok="t" o:connecttype="custom" o:connectlocs="0,0;2003,0" o:connectangles="0,0"/>
                </v:shape>
                <w10:wrap anchorx="page"/>
              </v:group>
            </w:pict>
          </mc:Fallback>
        </mc:AlternateConten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s to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6E8D1C93" w14:textId="77777777" w:rsidR="00583B21" w:rsidRPr="006632F3" w:rsidRDefault="00583B21" w:rsidP="00583B21">
      <w:pPr>
        <w:spacing w:before="17" w:after="0" w:line="260" w:lineRule="exact"/>
        <w:rPr>
          <w:rFonts w:ascii="Times New Roman" w:hAnsi="Times New Roman" w:cs="Times New Roman"/>
        </w:rPr>
      </w:pPr>
    </w:p>
    <w:p w14:paraId="368E1CFA"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in 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CMW</w:t>
      </w:r>
    </w:p>
    <w:p w14:paraId="04FA7A1E" w14:textId="77777777" w:rsidR="00583B21" w:rsidRPr="006632F3" w:rsidRDefault="00583B21" w:rsidP="00583B21">
      <w:pPr>
        <w:spacing w:after="0" w:line="240" w:lineRule="auto"/>
        <w:ind w:left="118" w:right="-20"/>
        <w:rPr>
          <w:rFonts w:ascii="Times New Roman" w:eastAsia="Times New Roman" w:hAnsi="Times New Roman" w:cs="Times New Roman"/>
        </w:rPr>
      </w:pPr>
      <w:proofErr w:type="gramStart"/>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w:t>
      </w:r>
      <w:proofErr w:type="gramEnd"/>
      <w:r w:rsidRPr="006632F3">
        <w:rPr>
          <w:rFonts w:ascii="Times New Roman" w:eastAsia="Times New Roman" w:hAnsi="Times New Roman" w:cs="Times New Roman"/>
        </w:rPr>
        <w:t xml:space="preserve"> S</w:t>
      </w:r>
      <w:r w:rsidRPr="006632F3">
        <w:rPr>
          <w:rFonts w:ascii="Times New Roman" w:eastAsia="Times New Roman" w:hAnsi="Times New Roman" w:cs="Times New Roman"/>
          <w:spacing w:val="-1"/>
        </w:rPr>
        <w:t>XO</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pl</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ref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p>
    <w:p w14:paraId="182B7577"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5</w:t>
      </w:r>
      <w:r w:rsidRPr="006632F3">
        <w:rPr>
          <w:rFonts w:ascii="Times New Roman" w:eastAsia="Times New Roman" w:hAnsi="Times New Roman" w:cs="Times New Roman"/>
        </w:rPr>
        <w:t>.</w:t>
      </w:r>
    </w:p>
    <w:p w14:paraId="56462248" w14:textId="77777777" w:rsidR="00583B21" w:rsidRPr="006632F3" w:rsidRDefault="00583B21" w:rsidP="00583B21">
      <w:pPr>
        <w:spacing w:before="7" w:after="0" w:line="240" w:lineRule="exact"/>
        <w:rPr>
          <w:rFonts w:ascii="Times New Roman" w:hAnsi="Times New Roman" w:cs="Times New Roman"/>
        </w:rPr>
      </w:pPr>
    </w:p>
    <w:p w14:paraId="5B9E0C01" w14:textId="77777777" w:rsidR="00583B21" w:rsidRPr="006632F3" w:rsidRDefault="00583B21" w:rsidP="00583B21">
      <w:pPr>
        <w:spacing w:after="0" w:line="240" w:lineRule="auto"/>
        <w:ind w:left="183" w:right="-20"/>
        <w:rPr>
          <w:rFonts w:ascii="Times New Roman" w:eastAsia="Times New Roman" w:hAnsi="Times New Roman" w:cs="Times New Roman"/>
        </w:rPr>
      </w:pPr>
      <w:r w:rsidRPr="006632F3">
        <w:rPr>
          <w:rFonts w:ascii="Times New Roman" w:eastAsia="Times New Roman" w:hAnsi="Times New Roman" w:cs="Times New Roman"/>
          <w:b/>
          <w:bCs/>
          <w:i/>
          <w:spacing w:val="-1"/>
        </w:rPr>
        <w:t>SSA</w:t>
      </w:r>
      <w:r w:rsidRPr="006632F3">
        <w:rPr>
          <w:rFonts w:ascii="Times New Roman" w:eastAsia="Times New Roman" w:hAnsi="Times New Roman" w:cs="Times New Roman"/>
          <w:b/>
          <w:bCs/>
          <w:i/>
        </w:rPr>
        <w:t>L</w:t>
      </w:r>
    </w:p>
    <w:p w14:paraId="593F7920" w14:textId="77777777" w:rsidR="00583B21" w:rsidRPr="006632F3" w:rsidRDefault="00583B21" w:rsidP="00583B21">
      <w:pPr>
        <w:spacing w:before="53" w:after="0" w:line="240" w:lineRule="auto"/>
        <w:ind w:left="118" w:right="266"/>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proofErr w:type="gramStart"/>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w:t>
      </w:r>
      <w:proofErr w:type="gramEnd"/>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5"/>
        </w:rPr>
        <w:t>L</w:t>
      </w:r>
      <w:r w:rsidRPr="006632F3">
        <w:rPr>
          <w:rFonts w:ascii="Times New Roman" w:eastAsia="Times New Roman" w:hAnsi="Times New Roman" w:cs="Times New Roman"/>
        </w:rPr>
        <w:t>.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a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SCP) to</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CMW.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lib</w:t>
      </w:r>
      <w:r w:rsidRPr="006632F3">
        <w:rPr>
          <w:rFonts w:ascii="Times New Roman" w:eastAsia="Times New Roman" w:hAnsi="Times New Roman" w:cs="Times New Roman"/>
          <w:spacing w:val="-1"/>
        </w:rPr>
        <w:t>ra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o do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CP:</w:t>
      </w:r>
    </w:p>
    <w:p w14:paraId="731696A4"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1.   </w:t>
      </w:r>
      <w:proofErr w:type="gramStart"/>
      <w:r w:rsidRPr="006632F3">
        <w:rPr>
          <w:rFonts w:ascii="Times New Roman" w:eastAsia="Times New Roman" w:hAnsi="Times New Roman" w:cs="Times New Roman"/>
        </w:rPr>
        <w:t>publish</w:t>
      </w:r>
      <w:proofErr w:type="gramEnd"/>
      <w:r w:rsidRPr="006632F3">
        <w:rPr>
          <w:rFonts w:ascii="Times New Roman" w:eastAsia="Times New Roman" w:hAnsi="Times New Roman" w:cs="Times New Roman"/>
        </w:rPr>
        <w:t xml:space="preserve">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p>
    <w:p w14:paraId="449DFF7F"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2.   </w:t>
      </w:r>
      <w:proofErr w:type="gramStart"/>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proofErr w:type="gramEnd"/>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7C5F96F5"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3.   </w:t>
      </w:r>
      <w:proofErr w:type="gramStart"/>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proofErr w:type="gramEnd"/>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top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t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SCMW</w:t>
      </w:r>
    </w:p>
    <w:p w14:paraId="7A2F1D73"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4.   </w:t>
      </w:r>
      <w:proofErr w:type="gramStart"/>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e</w:t>
      </w:r>
      <w:proofErr w:type="gramEnd"/>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p w14:paraId="7C89CD12" w14:textId="77777777" w:rsidR="00583B21" w:rsidRPr="006632F3" w:rsidRDefault="00583B21" w:rsidP="00583B21">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5.   </w:t>
      </w:r>
      <w:proofErr w:type="gramStart"/>
      <w:r w:rsidRPr="006632F3">
        <w:rPr>
          <w:rFonts w:ascii="Times New Roman" w:eastAsia="Times New Roman" w:hAnsi="Times New Roman" w:cs="Times New Roman"/>
        </w:rPr>
        <w:t>l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proofErr w:type="gramEnd"/>
      <w:r w:rsidRPr="006632F3">
        <w:rPr>
          <w:rFonts w:ascii="Times New Roman" w:eastAsia="Times New Roman" w:hAnsi="Times New Roman" w:cs="Times New Roman"/>
        </w:rPr>
        <w:t xml:space="preserve"> to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u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p w14:paraId="4D8D14F6" w14:textId="77777777" w:rsidR="00583B21" w:rsidRPr="006632F3" w:rsidRDefault="00583B21" w:rsidP="00583B21">
      <w:pPr>
        <w:spacing w:before="17" w:after="0" w:line="260" w:lineRule="exact"/>
        <w:rPr>
          <w:rFonts w:ascii="Times New Roman" w:hAnsi="Times New Roman" w:cs="Times New Roman"/>
        </w:rPr>
      </w:pPr>
    </w:p>
    <w:p w14:paraId="386A1116" w14:textId="77777777" w:rsidR="00583B21" w:rsidRPr="006632F3" w:rsidRDefault="00583B21" w:rsidP="00583B21">
      <w:pPr>
        <w:spacing w:after="0" w:line="240" w:lineRule="auto"/>
        <w:ind w:left="118" w:right="72"/>
        <w:rPr>
          <w:rFonts w:ascii="Times New Roman" w:eastAsia="Times New Roman" w:hAnsi="Times New Roman" w:cs="Times New Roman"/>
        </w:rPr>
      </w:pP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 xml:space="preserve">o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 kind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us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l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o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R</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to n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2"/>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fac</w:t>
      </w:r>
      <w:r w:rsidRPr="006632F3">
        <w:rPr>
          <w:rFonts w:ascii="Times New Roman" w:eastAsia="Times New Roman" w:hAnsi="Times New Roman" w:cs="Times New Roman"/>
        </w:rPr>
        <w:t>t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o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uti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sub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of</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5"/>
        </w:rPr>
        <w:t>L</w:t>
      </w:r>
      <w:r w:rsidRPr="006632F3">
        <w:rPr>
          <w:rFonts w:ascii="Times New Roman" w:eastAsia="Times New Roman" w:hAnsi="Times New Roman" w:cs="Times New Roman"/>
        </w:rPr>
        <w:t>. So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m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 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w:t>
      </w:r>
    </w:p>
    <w:p w14:paraId="581E4C29" w14:textId="77777777" w:rsidR="00583B21" w:rsidRPr="006632F3" w:rsidRDefault="00583B21" w:rsidP="00583B21">
      <w:pPr>
        <w:spacing w:before="16" w:after="0" w:line="260" w:lineRule="exact"/>
        <w:rPr>
          <w:rFonts w:ascii="Times New Roman" w:hAnsi="Times New Roman" w:cs="Times New Roman"/>
        </w:rPr>
      </w:pPr>
    </w:p>
    <w:p w14:paraId="1D5CB290"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083B06D9"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33024" behindDoc="1" locked="0" layoutInCell="1" allowOverlap="1" wp14:anchorId="74E1E073" wp14:editId="186C9F6E">
                <wp:simplePos x="0" y="0"/>
                <wp:positionH relativeFrom="page">
                  <wp:posOffset>1141730</wp:posOffset>
                </wp:positionH>
                <wp:positionV relativeFrom="paragraph">
                  <wp:posOffset>5080</wp:posOffset>
                </wp:positionV>
                <wp:extent cx="1352550" cy="1270"/>
                <wp:effectExtent l="8255" t="5080" r="10795" b="12700"/>
                <wp:wrapNone/>
                <wp:docPr id="3638" name="Group 35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52550" cy="1270"/>
                          <a:chOff x="1798" y="8"/>
                          <a:chExt cx="2130" cy="2"/>
                        </a:xfrm>
                      </wpg:grpSpPr>
                      <wps:wsp>
                        <wps:cNvPr id="3639" name="Freeform 3573"/>
                        <wps:cNvSpPr>
                          <a:spLocks/>
                        </wps:cNvSpPr>
                        <wps:spPr bwMode="auto">
                          <a:xfrm>
                            <a:off x="1798" y="8"/>
                            <a:ext cx="2130" cy="2"/>
                          </a:xfrm>
                          <a:custGeom>
                            <a:avLst/>
                            <a:gdLst>
                              <a:gd name="T0" fmla="+- 0 1798 1798"/>
                              <a:gd name="T1" fmla="*/ T0 w 2130"/>
                              <a:gd name="T2" fmla="+- 0 3929 1798"/>
                              <a:gd name="T3" fmla="*/ T2 w 2130"/>
                            </a:gdLst>
                            <a:ahLst/>
                            <a:cxnLst>
                              <a:cxn ang="0">
                                <a:pos x="T1" y="0"/>
                              </a:cxn>
                              <a:cxn ang="0">
                                <a:pos x="T3" y="0"/>
                              </a:cxn>
                            </a:cxnLst>
                            <a:rect l="0" t="0" r="r" b="b"/>
                            <a:pathLst>
                              <a:path w="2130">
                                <a:moveTo>
                                  <a:pt x="0" y="0"/>
                                </a:moveTo>
                                <a:lnTo>
                                  <a:pt x="2131"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2" o:spid="_x0000_s1026" style="position:absolute;margin-left:89.9pt;margin-top:.4pt;width:106.5pt;height:.1pt;z-index:-251283456;mso-position-horizontal-relative:page" coordorigin="1798,8" coordsize="21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">
                <v:shape id="Freeform 3573" o:spid="_x0000_s1027" style="position:absolute;left:1798;top:8;width:2130;height:2;visibility:visible;mso-wrap-style:square;v-text-anchor:top" coordsize="213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xD38UA&#10;AADdAAAADwAAAGRycy9kb3ducmV2LnhtbESPzWrDMBCE74W8g9hAb40cB9zEjWKCoVBoL/kh9Li1&#10;tpaJtTKW6thvXxUCPQ4z8w2zLUbbioF63zhWsFwkIIgrpxuuFZxPr09rED4ga2wdk4KJPBS72cMW&#10;c+1ufKDhGGoRIexzVGBC6HIpfWXIol+4jjh63663GKLsa6l7vEW4bWWaJJm02HBcMNhRaai6Hn+s&#10;Akz19GU+z2kZPjbD8/vVkvEXpR7n4/4FRKAx/Ifv7TetYJWtNvD3Jj4Bu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LEPfxQAAAN0AAAAPAAAAAAAAAAAAAAAAAJgCAABkcnMv&#10;ZG93bnJldi54bWxQSwUGAAAAAAQABAD1AAAAigMAAAAA&#10;" path="m,l2131,e" filled="f" strokeweight=".24725mm">
                  <v:path arrowok="t" o:connecttype="custom" o:connectlocs="0,0;2131,0" o:connectangles="0,0"/>
                </v:shape>
                <w10:wrap anchorx="page"/>
              </v:group>
            </w:pict>
          </mc:Fallback>
        </mc:AlternateConten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ublish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p>
    <w:p w14:paraId="5B825FB6" w14:textId="77777777" w:rsidR="00583B21" w:rsidRPr="006632F3" w:rsidRDefault="00583B21" w:rsidP="00583B21">
      <w:pPr>
        <w:spacing w:before="17" w:after="0" w:line="260" w:lineRule="exact"/>
        <w:rPr>
          <w:rFonts w:ascii="Times New Roman" w:hAnsi="Times New Roman" w:cs="Times New Roman"/>
        </w:rPr>
      </w:pPr>
    </w:p>
    <w:p w14:paraId="339EC1C1"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D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6C7BCD85"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34048" behindDoc="1" locked="0" layoutInCell="1" allowOverlap="1" wp14:anchorId="1A2CF7FC" wp14:editId="4A323ACA">
                <wp:simplePos x="0" y="0"/>
                <wp:positionH relativeFrom="page">
                  <wp:posOffset>1141730</wp:posOffset>
                </wp:positionH>
                <wp:positionV relativeFrom="paragraph">
                  <wp:posOffset>5080</wp:posOffset>
                </wp:positionV>
                <wp:extent cx="1271905" cy="1270"/>
                <wp:effectExtent l="8255" t="5080" r="5715" b="12700"/>
                <wp:wrapNone/>
                <wp:docPr id="3636" name="Group 35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1905" cy="1270"/>
                          <a:chOff x="1798" y="8"/>
                          <a:chExt cx="2003" cy="2"/>
                        </a:xfrm>
                      </wpg:grpSpPr>
                      <wps:wsp>
                        <wps:cNvPr id="3637" name="Freeform 3571"/>
                        <wps:cNvSpPr>
                          <a:spLocks/>
                        </wps:cNvSpPr>
                        <wps:spPr bwMode="auto">
                          <a:xfrm>
                            <a:off x="1798" y="8"/>
                            <a:ext cx="2003" cy="2"/>
                          </a:xfrm>
                          <a:custGeom>
                            <a:avLst/>
                            <a:gdLst>
                              <a:gd name="T0" fmla="+- 0 1798 1798"/>
                              <a:gd name="T1" fmla="*/ T0 w 2003"/>
                              <a:gd name="T2" fmla="+- 0 3801 1798"/>
                              <a:gd name="T3" fmla="*/ T2 w 2003"/>
                            </a:gdLst>
                            <a:ahLst/>
                            <a:cxnLst>
                              <a:cxn ang="0">
                                <a:pos x="T1" y="0"/>
                              </a:cxn>
                              <a:cxn ang="0">
                                <a:pos x="T3" y="0"/>
                              </a:cxn>
                            </a:cxnLst>
                            <a:rect l="0" t="0" r="r" b="b"/>
                            <a:pathLst>
                              <a:path w="2003">
                                <a:moveTo>
                                  <a:pt x="0" y="0"/>
                                </a:moveTo>
                                <a:lnTo>
                                  <a:pt x="2003"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70" o:spid="_x0000_s1026" style="position:absolute;margin-left:89.9pt;margin-top:.4pt;width:100.15pt;height:.1pt;z-index:-251282432;mso-position-horizontal-relative:page" coordorigin="1798,8" coordsize="20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">
                <v:shape id="Freeform 3571" o:spid="_x0000_s1027" style="position:absolute;left:1798;top:8;width:2003;height:2;visibility:visible;mso-wrap-style:square;v-text-anchor:top" coordsize="20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unJMgA&#10;AADdAAAADwAAAGRycy9kb3ducmV2LnhtbESP3WrCQBSE7wt9h+UUeiO6USHW1FXEUlAUof7g7SF7&#10;mgSzZ0N2G6NP3xUEL4eZ+YaZzFpTioZqV1hW0O9FIIhTqwvOFBz2390PEM4jaywtk4IrOZhNX18m&#10;mGh74R9qdj4TAcIuQQW591UipUtzMuh6tiIO3q+tDfog60zqGi8Bbko5iKJYGiw4LORY0SKn9Lz7&#10;MwpuxzXGm8H8sBqvO6Pt1+nULDqs1PtbO/8E4an1z/CjvdQKhvFwBPc34QnI6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a6ckyAAAAN0AAAAPAAAAAAAAAAAAAAAAAJgCAABk&#10;cnMvZG93bnJldi54bWxQSwUGAAAAAAQABAD1AAAAjQMAAAAA&#10;" path="m,l2003,e" filled="f" strokeweight=".24725mm">
                  <v:path arrowok="t" o:connecttype="custom" o:connectlocs="0,0;2003,0" o:connectangles="0,0"/>
                </v:shape>
                <w10:wrap anchorx="page"/>
              </v:group>
            </w:pict>
          </mc:Fallback>
        </mc:AlternateConten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r</w:t>
      </w:r>
      <w:r w:rsidRPr="006632F3">
        <w:rPr>
          <w:rFonts w:ascii="Times New Roman" w:eastAsia="Times New Roman" w:hAnsi="Times New Roman" w:cs="Times New Roman"/>
        </w:rPr>
        <w:t>om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16"/>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p>
    <w:p w14:paraId="6488614C"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p>
    <w:p w14:paraId="5F0995B9" w14:textId="77777777" w:rsidR="00583B21" w:rsidRPr="006632F3" w:rsidRDefault="00583B21" w:rsidP="00583B21">
      <w:pPr>
        <w:spacing w:before="17" w:after="0" w:line="260" w:lineRule="exact"/>
        <w:rPr>
          <w:rFonts w:ascii="Times New Roman" w:hAnsi="Times New Roman" w:cs="Times New Roman"/>
        </w:rPr>
      </w:pPr>
    </w:p>
    <w:p w14:paraId="0DC1B061"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5A98285E" w14:textId="77777777" w:rsidR="00583B21" w:rsidRPr="006632F3" w:rsidRDefault="00583B21" w:rsidP="00583B21">
      <w:pPr>
        <w:spacing w:after="0" w:line="240" w:lineRule="auto"/>
        <w:ind w:left="118" w:right="433"/>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35072" behindDoc="1" locked="0" layoutInCell="1" allowOverlap="1" wp14:anchorId="040632B9" wp14:editId="7CD4A6CA">
                <wp:simplePos x="0" y="0"/>
                <wp:positionH relativeFrom="page">
                  <wp:posOffset>1141730</wp:posOffset>
                </wp:positionH>
                <wp:positionV relativeFrom="paragraph">
                  <wp:posOffset>5080</wp:posOffset>
                </wp:positionV>
                <wp:extent cx="1474470" cy="1270"/>
                <wp:effectExtent l="8255" t="5080" r="12700" b="12700"/>
                <wp:wrapNone/>
                <wp:docPr id="3634" name="Group 35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4470" cy="1270"/>
                          <a:chOff x="1798" y="8"/>
                          <a:chExt cx="2322" cy="2"/>
                        </a:xfrm>
                      </wpg:grpSpPr>
                      <wps:wsp>
                        <wps:cNvPr id="3635" name="Freeform 3569"/>
                        <wps:cNvSpPr>
                          <a:spLocks/>
                        </wps:cNvSpPr>
                        <wps:spPr bwMode="auto">
                          <a:xfrm>
                            <a:off x="1798" y="8"/>
                            <a:ext cx="2322" cy="2"/>
                          </a:xfrm>
                          <a:custGeom>
                            <a:avLst/>
                            <a:gdLst>
                              <a:gd name="T0" fmla="+- 0 1798 1798"/>
                              <a:gd name="T1" fmla="*/ T0 w 2322"/>
                              <a:gd name="T2" fmla="+- 0 4120 1798"/>
                              <a:gd name="T3" fmla="*/ T2 w 2322"/>
                            </a:gdLst>
                            <a:ahLst/>
                            <a:cxnLst>
                              <a:cxn ang="0">
                                <a:pos x="T1" y="0"/>
                              </a:cxn>
                              <a:cxn ang="0">
                                <a:pos x="T3" y="0"/>
                              </a:cxn>
                            </a:cxnLst>
                            <a:rect l="0" t="0" r="r" b="b"/>
                            <a:pathLst>
                              <a:path w="2322">
                                <a:moveTo>
                                  <a:pt x="0" y="0"/>
                                </a:moveTo>
                                <a:lnTo>
                                  <a:pt x="2322"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68" o:spid="_x0000_s1026" style="position:absolute;margin-left:89.9pt;margin-top:.4pt;width:116.1pt;height:.1pt;z-index:-251281408;mso-position-horizontal-relative:page" coordorigin="1798,8" coordsize="23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">
                <v:shape id="Freeform 3569" o:spid="_x0000_s1027" style="position:absolute;left:1798;top:8;width:2322;height:2;visibility:visible;mso-wrap-style:square;v-text-anchor:top" coordsize="23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KOfMYA&#10;AADdAAAADwAAAGRycy9kb3ducmV2LnhtbESPQWvCQBSE7wX/w/KE3pqNDRVJXUXapvSiGBVyfWRf&#10;k7TZtyG7jfHfdwXB4zAz3zDL9WhaMVDvGssKZlEMgri0uuFKwemYPS1AOI+ssbVMCi7kYL2aPCwx&#10;1fbMOQ0HX4kAYZeigtr7LpXSlTUZdJHtiIP3bXuDPsi+krrHc4CbVj7H8VwabDgs1NjRW03l7+HP&#10;KOBdwh+fl/1PVeyzxS4vjsm2eFfqcTpuXkF4Gv09fGt/aQXJPHmB65vwBOTq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KOfMYAAADdAAAADwAAAAAAAAAAAAAAAACYAgAAZHJz&#10;L2Rvd25yZXYueG1sUEsFBgAAAAAEAAQA9QAAAIsDAAAAAA==&#10;" path="m,l2322,e" filled="f" strokeweight=".24725mm">
                  <v:path arrowok="t" o:connecttype="custom" o:connectlocs="0,0;2322,0" o:connectangles="0,0"/>
                </v:shape>
                <w10:wrap anchorx="page"/>
              </v:group>
            </w:pict>
          </mc:Fallback>
        </mc:AlternateContent>
      </w:r>
      <w:proofErr w:type="gramStart"/>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to stop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ts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SCMW.</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CP should 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m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e upon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t</w:t>
      </w:r>
    </w:p>
    <w:p w14:paraId="1A5181A8" w14:textId="77777777" w:rsidR="00583B21" w:rsidRPr="006632F3" w:rsidRDefault="00583B21" w:rsidP="00583B21">
      <w:pPr>
        <w:spacing w:before="16" w:after="0" w:line="260" w:lineRule="exact"/>
        <w:rPr>
          <w:rFonts w:ascii="Times New Roman" w:hAnsi="Times New Roman" w:cs="Times New Roman"/>
        </w:rPr>
      </w:pPr>
    </w:p>
    <w:p w14:paraId="43E7C5E6"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2D9FE76A" w14:textId="77777777" w:rsidR="00583B21" w:rsidRPr="006632F3" w:rsidRDefault="00583B21" w:rsidP="00583B21">
      <w:pPr>
        <w:spacing w:after="0" w:line="240" w:lineRule="auto"/>
        <w:ind w:left="118" w:right="314"/>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36096" behindDoc="1" locked="0" layoutInCell="1" allowOverlap="1" wp14:anchorId="050F8D72" wp14:editId="40B1FDD8">
                <wp:simplePos x="0" y="0"/>
                <wp:positionH relativeFrom="page">
                  <wp:posOffset>1141730</wp:posOffset>
                </wp:positionH>
                <wp:positionV relativeFrom="paragraph">
                  <wp:posOffset>5080</wp:posOffset>
                </wp:positionV>
                <wp:extent cx="1448435" cy="1270"/>
                <wp:effectExtent l="8255" t="5080" r="10160" b="12700"/>
                <wp:wrapNone/>
                <wp:docPr id="3632" name="Group 35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8435" cy="1270"/>
                          <a:chOff x="1798" y="8"/>
                          <a:chExt cx="2281" cy="2"/>
                        </a:xfrm>
                      </wpg:grpSpPr>
                      <wps:wsp>
                        <wps:cNvPr id="3633" name="Freeform 3567"/>
                        <wps:cNvSpPr>
                          <a:spLocks/>
                        </wps:cNvSpPr>
                        <wps:spPr bwMode="auto">
                          <a:xfrm>
                            <a:off x="1798" y="8"/>
                            <a:ext cx="2281" cy="2"/>
                          </a:xfrm>
                          <a:custGeom>
                            <a:avLst/>
                            <a:gdLst>
                              <a:gd name="T0" fmla="+- 0 1798 1798"/>
                              <a:gd name="T1" fmla="*/ T0 w 2281"/>
                              <a:gd name="T2" fmla="+- 0 4080 1798"/>
                              <a:gd name="T3" fmla="*/ T2 w 2281"/>
                            </a:gdLst>
                            <a:ahLst/>
                            <a:cxnLst>
                              <a:cxn ang="0">
                                <a:pos x="T1" y="0"/>
                              </a:cxn>
                              <a:cxn ang="0">
                                <a:pos x="T3" y="0"/>
                              </a:cxn>
                            </a:cxnLst>
                            <a:rect l="0" t="0" r="r" b="b"/>
                            <a:pathLst>
                              <a:path w="2281">
                                <a:moveTo>
                                  <a:pt x="0" y="0"/>
                                </a:moveTo>
                                <a:lnTo>
                                  <a:pt x="2282"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66" o:spid="_x0000_s1026" style="position:absolute;margin-left:89.9pt;margin-top:.4pt;width:114.05pt;height:.1pt;z-index:-251280384;mso-position-horizontal-relative:page" coordorigin="1798,8" coordsize="22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">
                <v:shape id="Freeform 3567" o:spid="_x0000_s1027" style="position:absolute;left:1798;top:8;width:2281;height:2;visibility:visible;mso-wrap-style:square;v-text-anchor:top" coordsize="22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3sGsIA&#10;AADdAAAADwAAAGRycy9kb3ducmV2LnhtbESP0YrCMBRE3xf8h3AF39ZUyxatRpGCoPu0W/2AS3Nt&#10;i81NaaK2f28EwcdhZs4w621vGnGnztWWFcymEQjiwuqaSwXn0/57AcJ5ZI2NZVIwkIPtZvS1xlTb&#10;B//TPfelCBB2KSqovG9TKV1RkUE3tS1x8C62M+iD7EqpO3wEuGnkPIoSabDmsFBhS1lFxTW/GQUU&#10;/3A+ZMe/rBmK2l/a393ylig1Gfe7FQhPvf+E3+2DVhAncQyvN+EJ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XewawgAAAN0AAAAPAAAAAAAAAAAAAAAAAJgCAABkcnMvZG93&#10;bnJldi54bWxQSwUGAAAAAAQABAD1AAAAhwMAAAAA&#10;" path="m,l2282,e" filled="f" strokeweight=".24725mm">
                  <v:path arrowok="t" o:connecttype="custom" o:connectlocs="0,0;2282,0" o:connectangles="0,0"/>
                </v:shape>
                <w10:wrap anchorx="page"/>
              </v:group>
            </w:pict>
          </mc:Fallback>
        </mc:AlternateContent>
      </w:r>
      <w:proofErr w:type="gramStart"/>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4"/>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u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p>
    <w:p w14:paraId="6A7DA5B2" w14:textId="77777777" w:rsidR="00583B21" w:rsidRPr="006632F3" w:rsidRDefault="00583B21" w:rsidP="00583B21">
      <w:pPr>
        <w:spacing w:before="16" w:after="0" w:line="260" w:lineRule="exact"/>
        <w:rPr>
          <w:rFonts w:ascii="Times New Roman" w:hAnsi="Times New Roman" w:cs="Times New Roman"/>
        </w:rPr>
      </w:pPr>
    </w:p>
    <w:p w14:paraId="714A95D9"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id C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ol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p>
    <w:p w14:paraId="55638D28"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37120" behindDoc="1" locked="0" layoutInCell="1" allowOverlap="1" wp14:anchorId="0764207D" wp14:editId="273F06CC">
                <wp:simplePos x="0" y="0"/>
                <wp:positionH relativeFrom="page">
                  <wp:posOffset>1141730</wp:posOffset>
                </wp:positionH>
                <wp:positionV relativeFrom="paragraph">
                  <wp:posOffset>5080</wp:posOffset>
                </wp:positionV>
                <wp:extent cx="1768475" cy="1270"/>
                <wp:effectExtent l="8255" t="5080" r="13970" b="12700"/>
                <wp:wrapNone/>
                <wp:docPr id="3630" name="Group 35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68475" cy="1270"/>
                          <a:chOff x="1798" y="8"/>
                          <a:chExt cx="2785" cy="2"/>
                        </a:xfrm>
                      </wpg:grpSpPr>
                      <wps:wsp>
                        <wps:cNvPr id="3631" name="Freeform 3565"/>
                        <wps:cNvSpPr>
                          <a:spLocks/>
                        </wps:cNvSpPr>
                        <wps:spPr bwMode="auto">
                          <a:xfrm>
                            <a:off x="1798" y="8"/>
                            <a:ext cx="2785" cy="2"/>
                          </a:xfrm>
                          <a:custGeom>
                            <a:avLst/>
                            <a:gdLst>
                              <a:gd name="T0" fmla="+- 0 1798 1798"/>
                              <a:gd name="T1" fmla="*/ T0 w 2785"/>
                              <a:gd name="T2" fmla="+- 0 4583 1798"/>
                              <a:gd name="T3" fmla="*/ T2 w 2785"/>
                            </a:gdLst>
                            <a:ahLst/>
                            <a:cxnLst>
                              <a:cxn ang="0">
                                <a:pos x="T1" y="0"/>
                              </a:cxn>
                              <a:cxn ang="0">
                                <a:pos x="T3" y="0"/>
                              </a:cxn>
                            </a:cxnLst>
                            <a:rect l="0" t="0" r="r" b="b"/>
                            <a:pathLst>
                              <a:path w="2785">
                                <a:moveTo>
                                  <a:pt x="0" y="0"/>
                                </a:moveTo>
                                <a:lnTo>
                                  <a:pt x="2785"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64" o:spid="_x0000_s1026" style="position:absolute;margin-left:89.9pt;margin-top:.4pt;width:139.25pt;height:.1pt;z-index:-251279360;mso-position-horizontal-relative:page" coordorigin="1798,8" coordsize="27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">
                <v:shape id="Freeform 3565" o:spid="_x0000_s1027" style="position:absolute;left:1798;top:8;width:2785;height:2;visibility:visible;mso-wrap-style:square;v-text-anchor:top" coordsize="27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nfgscA&#10;AADdAAAADwAAAGRycy9kb3ducmV2LnhtbESPQUvDQBSE74L/YXlCL2I3bSBq7LaEglB6KBhF8PbM&#10;PrPB3bchu6bpv+8WhB6HmfmGWW0mZ8VIQ+g8K1jMMxDEjdcdtwo+3l8fnkCEiKzReiYFJwqwWd/e&#10;rLDU/shvNNaxFQnCoUQFJsa+lDI0hhyGue+Jk/fjB4cxyaGVesBjgjsrl1lWSIcdpwWDPW0NNb/1&#10;n1Pg7KF6/tSPYxXz+6/vsC1MbfdKze6m6gVEpClew//tnVaQF/kCLm/SE5Dr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3Z34LHAAAA3QAAAA8AAAAAAAAAAAAAAAAAmAIAAGRy&#10;cy9kb3ducmV2LnhtbFBLBQYAAAAABAAEAPUAAACMAwAAAAA=&#10;" path="m,l2785,e" filled="f" strokeweight=".24725mm">
                  <v:path arrowok="t" o:connecttype="custom" o:connectlocs="0,0;2785,0" o:connectangles="0,0"/>
                </v:shape>
                <w10:wrap anchorx="page"/>
              </v:group>
            </w:pict>
          </mc:Fallback>
        </mc:AlternateConten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l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 to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672B23F3" w14:textId="77777777" w:rsidR="00583B21" w:rsidRPr="006632F3" w:rsidRDefault="00583B21" w:rsidP="00583B21">
      <w:pPr>
        <w:spacing w:before="17" w:after="0" w:line="260" w:lineRule="exact"/>
        <w:rPr>
          <w:rFonts w:ascii="Times New Roman" w:hAnsi="Times New Roman" w:cs="Times New Roman"/>
        </w:rPr>
      </w:pPr>
    </w:p>
    <w:p w14:paraId="7D0F1B1B"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pl</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ref</w:t>
      </w:r>
      <w:r w:rsidRPr="006632F3">
        <w:rPr>
          <w:rFonts w:ascii="Times New Roman" w:eastAsia="Times New Roman" w:hAnsi="Times New Roman" w:cs="Times New Roman"/>
          <w:spacing w:val="-3"/>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 xml:space="preserve"> </w:t>
      </w:r>
      <w:proofErr w:type="gramStart"/>
      <w:r w:rsidRPr="006632F3">
        <w:rPr>
          <w:rFonts w:ascii="Times New Roman" w:eastAsia="Times New Roman" w:hAnsi="Times New Roman" w:cs="Times New Roman"/>
        </w:rPr>
        <w:t>3.5.2</w:t>
      </w:r>
      <w:r w:rsidRPr="006632F3">
        <w:rPr>
          <w:rFonts w:ascii="Times New Roman" w:eastAsia="Times New Roman" w:hAnsi="Times New Roman" w:cs="Times New Roman"/>
          <w:spacing w:val="59"/>
        </w:rPr>
        <w:t xml:space="preserve"> </w:t>
      </w:r>
      <w:r w:rsidRPr="006632F3">
        <w:rPr>
          <w:rFonts w:ascii="Times New Roman" w:eastAsia="Times New Roman" w:hAnsi="Times New Roman" w:cs="Times New Roman"/>
        </w:rPr>
        <w:t>.</w:t>
      </w:r>
      <w:proofErr w:type="gramEnd"/>
    </w:p>
    <w:p w14:paraId="478FE859"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76D17CD0"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39168" behindDoc="1" locked="0" layoutInCell="1" allowOverlap="1" wp14:anchorId="37F47A1B" wp14:editId="38FD27EA">
                <wp:simplePos x="0" y="0"/>
                <wp:positionH relativeFrom="page">
                  <wp:posOffset>1141730</wp:posOffset>
                </wp:positionH>
                <wp:positionV relativeFrom="paragraph">
                  <wp:posOffset>227330</wp:posOffset>
                </wp:positionV>
                <wp:extent cx="2350770" cy="1270"/>
                <wp:effectExtent l="17780" t="17780" r="12700" b="9525"/>
                <wp:wrapNone/>
                <wp:docPr id="3628" name="Group 3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0770" cy="1270"/>
                          <a:chOff x="1798" y="358"/>
                          <a:chExt cx="3702" cy="2"/>
                        </a:xfrm>
                      </wpg:grpSpPr>
                      <wps:wsp>
                        <wps:cNvPr id="3629" name="Freeform 3563"/>
                        <wps:cNvSpPr>
                          <a:spLocks/>
                        </wps:cNvSpPr>
                        <wps:spPr bwMode="auto">
                          <a:xfrm>
                            <a:off x="1798" y="358"/>
                            <a:ext cx="3702" cy="2"/>
                          </a:xfrm>
                          <a:custGeom>
                            <a:avLst/>
                            <a:gdLst>
                              <a:gd name="T0" fmla="+- 0 1798 1798"/>
                              <a:gd name="T1" fmla="*/ T0 w 3702"/>
                              <a:gd name="T2" fmla="+- 0 5500 1798"/>
                              <a:gd name="T3" fmla="*/ T2 w 3702"/>
                            </a:gdLst>
                            <a:ahLst/>
                            <a:cxnLst>
                              <a:cxn ang="0">
                                <a:pos x="T1" y="0"/>
                              </a:cxn>
                              <a:cxn ang="0">
                                <a:pos x="T3" y="0"/>
                              </a:cxn>
                            </a:cxnLst>
                            <a:rect l="0" t="0" r="r" b="b"/>
                            <a:pathLst>
                              <a:path w="3702">
                                <a:moveTo>
                                  <a:pt x="0" y="0"/>
                                </a:moveTo>
                                <a:lnTo>
                                  <a:pt x="3702"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562" o:spid="_x0000_s1026" style="position:absolute;margin-left:89.9pt;margin-top:17.9pt;width:185.1pt;height:.1pt;z-index:-251277312;mso-position-horizontal-relative:page" coordorigin="1798,358" coordsize="37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">
                <v:shape id="Freeform 3563" o:spid="_x0000_s1027" style="position:absolute;left:1798;top:358;width:3702;height:2;visibility:visible;mso-wrap-style:square;v-text-anchor:top" coordsize="37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gfTsUA&#10;AADdAAAADwAAAGRycy9kb3ducmV2LnhtbESPQYvCMBSE74L/ITzBi2zTVbFut1EWQfDgperB46N5&#10;2xabl9pErf/eCAt7HGbmGyZb96YRd+pcbVnBZxSDIC6srrlUcDpuP5YgnEfW2FgmBU9ysF4NBxmm&#10;2j44p/vBlyJA2KWooPK+TaV0RUUGXWRb4uD92s6gD7Irpe7wEeCmkdM4XkiDNYeFClvaVFRcDjej&#10;IJ/rRCfNluboJhvMr8tzct4rNR71P98gPPX+P/zX3mkFs8X0C95vwhOQq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OB9OxQAAAN0AAAAPAAAAAAAAAAAAAAAAAJgCAABkcnMv&#10;ZG93bnJldi54bWxQSwUGAAAAAAQABAD1AAAAigMAAAAA&#10;" path="m,l3702,e" filled="f" strokeweight=".45925mm">
                  <v:path arrowok="t" o:connecttype="custom" o:connectlocs="0,0;3702,0" o:connectangles="0,0"/>
                </v:shape>
                <w10:wrap anchorx="page"/>
              </v:group>
            </w:pict>
          </mc:Fallback>
        </mc:AlternateContent>
      </w:r>
      <w:r w:rsidRPr="006632F3">
        <w:rPr>
          <w:rFonts w:ascii="Times New Roman" w:hAnsi="Times New Roman" w:cs="Times New Roman"/>
          <w:noProof/>
        </w:rPr>
        <mc:AlternateContent>
          <mc:Choice Requires="wps">
            <w:drawing>
              <wp:anchor distT="0" distB="0" distL="114300" distR="114300" simplePos="0" relativeHeight="252041216" behindDoc="1" locked="0" layoutInCell="1" allowOverlap="1" wp14:anchorId="62F10822" wp14:editId="53D1EF2B">
                <wp:simplePos x="0" y="0"/>
                <wp:positionH relativeFrom="page">
                  <wp:posOffset>2647950</wp:posOffset>
                </wp:positionH>
                <wp:positionV relativeFrom="page">
                  <wp:posOffset>6603365</wp:posOffset>
                </wp:positionV>
                <wp:extent cx="1150620" cy="785495"/>
                <wp:effectExtent l="0" t="2540" r="1905" b="2540"/>
                <wp:wrapNone/>
                <wp:docPr id="3627" name="Text Box 35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0620" cy="785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1E0" w:firstRow="1" w:lastRow="1" w:firstColumn="1" w:lastColumn="1" w:noHBand="0" w:noVBand="0"/>
                            </w:tblPr>
                            <w:tblGrid>
                              <w:gridCol w:w="902"/>
                              <w:gridCol w:w="902"/>
                            </w:tblGrid>
                            <w:tr w:rsidR="00583B21" w14:paraId="2DD21B74"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34176603"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00B15337" w14:textId="77777777" w:rsidR="00583B21" w:rsidRDefault="00583B21"/>
                              </w:tc>
                            </w:tr>
                            <w:tr w:rsidR="00583B21" w14:paraId="0877E243" w14:textId="77777777">
                              <w:trPr>
                                <w:trHeight w:hRule="exact" w:val="189"/>
                              </w:trPr>
                              <w:tc>
                                <w:tcPr>
                                  <w:tcW w:w="902" w:type="dxa"/>
                                  <w:tcBorders>
                                    <w:top w:val="single" w:sz="0" w:space="0" w:color="000000"/>
                                    <w:left w:val="single" w:sz="0" w:space="0" w:color="000000"/>
                                    <w:bottom w:val="single" w:sz="0" w:space="0" w:color="000000"/>
                                    <w:right w:val="single" w:sz="0" w:space="0" w:color="000000"/>
                                  </w:tcBorders>
                                </w:tcPr>
                                <w:p w14:paraId="70740D00"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2F23B8DE" w14:textId="77777777" w:rsidR="00583B21" w:rsidRDefault="00583B21"/>
                              </w:tc>
                            </w:tr>
                            <w:tr w:rsidR="00583B21" w14:paraId="43A11D5F"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7A2FCDFF"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16FEAF8B" w14:textId="77777777" w:rsidR="00583B21" w:rsidRDefault="00583B21"/>
                              </w:tc>
                            </w:tr>
                            <w:tr w:rsidR="00583B21" w14:paraId="562A50F3"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16F08FFE"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25D0CBE2" w14:textId="77777777" w:rsidR="00583B21" w:rsidRDefault="00583B21"/>
                              </w:tc>
                            </w:tr>
                            <w:tr w:rsidR="00583B21" w14:paraId="7E6DFF80"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30706ECB"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64572687" w14:textId="77777777" w:rsidR="00583B21" w:rsidRDefault="00583B21"/>
                              </w:tc>
                            </w:tr>
                            <w:tr w:rsidR="00583B21" w14:paraId="2BB8E779"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5CEFD85F"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784C8C8D" w14:textId="77777777" w:rsidR="00583B21" w:rsidRDefault="00583B21"/>
                              </w:tc>
                            </w:tr>
                          </w:tbl>
                          <w:p w14:paraId="6F94D64F" w14:textId="77777777" w:rsidR="00583B21" w:rsidRDefault="00583B21" w:rsidP="00583B21">
                            <w:pPr>
                              <w:spacing w:after="0" w:line="240" w:lineRule="auto"/>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61" o:spid="_x0000_s1053" type="#_x0000_t202" style="position:absolute;left:0;text-align:left;margin-left:208.5pt;margin-top:519.95pt;width:90.6pt;height:61.85pt;z-index:-251275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"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902"/>
                        <w:gridCol w:w="902"/>
                      </w:tblGrid>
                      <w:tr w:rsidR="00583B21" w14:paraId="2DD21B74"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34176603"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00B15337" w14:textId="77777777" w:rsidR="00583B21" w:rsidRDefault="00583B21"/>
                        </w:tc>
                      </w:tr>
                      <w:tr w:rsidR="00583B21" w14:paraId="0877E243" w14:textId="77777777">
                        <w:trPr>
                          <w:trHeight w:hRule="exact" w:val="189"/>
                        </w:trPr>
                        <w:tc>
                          <w:tcPr>
                            <w:tcW w:w="902" w:type="dxa"/>
                            <w:tcBorders>
                              <w:top w:val="single" w:sz="0" w:space="0" w:color="000000"/>
                              <w:left w:val="single" w:sz="0" w:space="0" w:color="000000"/>
                              <w:bottom w:val="single" w:sz="0" w:space="0" w:color="000000"/>
                              <w:right w:val="single" w:sz="0" w:space="0" w:color="000000"/>
                            </w:tcBorders>
                          </w:tcPr>
                          <w:p w14:paraId="70740D00"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2F23B8DE" w14:textId="77777777" w:rsidR="00583B21" w:rsidRDefault="00583B21"/>
                        </w:tc>
                      </w:tr>
                      <w:tr w:rsidR="00583B21" w14:paraId="43A11D5F"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7A2FCDFF"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16FEAF8B" w14:textId="77777777" w:rsidR="00583B21" w:rsidRDefault="00583B21"/>
                        </w:tc>
                      </w:tr>
                      <w:tr w:rsidR="00583B21" w14:paraId="562A50F3"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16F08FFE"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25D0CBE2" w14:textId="77777777" w:rsidR="00583B21" w:rsidRDefault="00583B21"/>
                        </w:tc>
                      </w:tr>
                      <w:tr w:rsidR="00583B21" w14:paraId="7E6DFF80"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30706ECB"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64572687" w14:textId="77777777" w:rsidR="00583B21" w:rsidRDefault="00583B21"/>
                        </w:tc>
                      </w:tr>
                      <w:tr w:rsidR="00583B21" w14:paraId="2BB8E779" w14:textId="77777777">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5CEFD85F" w14:textId="77777777" w:rsidR="00583B21" w:rsidRDefault="00583B21"/>
                        </w:tc>
                        <w:tc>
                          <w:tcPr>
                            <w:tcW w:w="902" w:type="dxa"/>
                            <w:tcBorders>
                              <w:top w:val="single" w:sz="0" w:space="0" w:color="000000"/>
                              <w:left w:val="single" w:sz="0" w:space="0" w:color="000000"/>
                              <w:bottom w:val="single" w:sz="0" w:space="0" w:color="000000"/>
                              <w:right w:val="single" w:sz="0" w:space="0" w:color="000000"/>
                            </w:tcBorders>
                          </w:tcPr>
                          <w:p w14:paraId="784C8C8D" w14:textId="77777777" w:rsidR="00583B21" w:rsidRDefault="00583B21"/>
                        </w:tc>
                      </w:tr>
                    </w:tbl>
                    <w:p w14:paraId="6F94D64F" w14:textId="77777777" w:rsidR="00583B21" w:rsidRDefault="00583B21" w:rsidP="00583B21">
                      <w:pPr>
                        <w:spacing w:after="0" w:line="240" w:lineRule="auto"/>
                      </w:pPr>
                    </w:p>
                  </w:txbxContent>
                </v:textbox>
                <w10:wrap anchorx="page" anchory="page"/>
              </v:shape>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1.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8"/>
        </w:rPr>
        <w:t>A</w:t>
      </w:r>
      <w:r w:rsidRPr="006632F3">
        <w:rPr>
          <w:rFonts w:ascii="Times New Roman" w:eastAsia="Arial" w:hAnsi="Times New Roman" w:cs="Times New Roman"/>
          <w:b/>
          <w:bCs/>
          <w:spacing w:val="-1"/>
        </w:rPr>
        <w:t>pp</w:t>
      </w:r>
      <w:r w:rsidRPr="006632F3">
        <w:rPr>
          <w:rFonts w:ascii="Times New Roman" w:eastAsia="Arial" w:hAnsi="Times New Roman" w:cs="Times New Roman"/>
          <w:b/>
          <w:bCs/>
        </w:rPr>
        <w:t>lic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n</w:t>
      </w:r>
      <w:r w:rsidRPr="006632F3">
        <w:rPr>
          <w:rFonts w:ascii="Times New Roman" w:eastAsia="Arial" w:hAnsi="Times New Roman" w:cs="Times New Roman"/>
          <w:b/>
          <w:bCs/>
          <w:spacing w:val="-2"/>
        </w:rPr>
        <w:t xml:space="preserve"> </w:t>
      </w:r>
      <w:r w:rsidRPr="006632F3">
        <w:rPr>
          <w:rFonts w:ascii="Times New Roman" w:eastAsia="Arial" w:hAnsi="Times New Roman" w:cs="Times New Roman"/>
          <w:b/>
          <w:bCs/>
          <w:spacing w:val="-1"/>
        </w:rPr>
        <w:t>M</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g</w:t>
      </w:r>
      <w:r w:rsidRPr="006632F3">
        <w:rPr>
          <w:rFonts w:ascii="Times New Roman" w:eastAsia="Arial" w:hAnsi="Times New Roman" w:cs="Times New Roman"/>
          <w:b/>
          <w:bCs/>
        </w:rPr>
        <w:t>em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t</w:t>
      </w:r>
    </w:p>
    <w:p w14:paraId="5DAE39A3" w14:textId="77777777" w:rsidR="00583B21" w:rsidRPr="006632F3" w:rsidRDefault="00583B21" w:rsidP="00583B21">
      <w:pPr>
        <w:spacing w:before="63" w:after="0" w:line="240" w:lineRule="auto"/>
        <w:ind w:left="118" w:right="192"/>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 SCMW, 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o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h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G</w:t>
      </w:r>
      <w:r w:rsidRPr="006632F3">
        <w:rPr>
          <w:rFonts w:ascii="Times New Roman" w:eastAsia="Times New Roman" w:hAnsi="Times New Roman" w:cs="Times New Roman"/>
          <w:spacing w:val="-1"/>
        </w:rPr>
        <w:t xml:space="preserve"> ca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d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n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spacing w:val="-11"/>
        </w:rPr>
        <w:t>n</w:t>
      </w:r>
      <w:r w:rsidRPr="006632F3">
        <w:rPr>
          <w:rFonts w:ascii="Times New Roman" w:eastAsia="Times New Roman" w:hAnsi="Times New Roman" w:cs="Times New Roman"/>
        </w:rPr>
        <w:t>d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ir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ship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on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o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 xml:space="preserve">io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2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5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u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h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u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
    <w:p w14:paraId="7FE608A3" w14:textId="77777777" w:rsidR="00583B21" w:rsidRPr="006632F3" w:rsidRDefault="00583B21" w:rsidP="00583B21">
      <w:pPr>
        <w:spacing w:before="16" w:after="0" w:line="260" w:lineRule="exact"/>
        <w:rPr>
          <w:rFonts w:ascii="Times New Roman" w:hAnsi="Times New Roman" w:cs="Times New Roman"/>
        </w:rPr>
      </w:pPr>
    </w:p>
    <w:p w14:paraId="36E66108"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list</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of</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online</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s (Table</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S)</w:t>
      </w:r>
    </w:p>
    <w:p w14:paraId="3F2547A6" w14:textId="77777777" w:rsidR="00583B21" w:rsidRPr="006632F3" w:rsidRDefault="00583B21" w:rsidP="00583B21">
      <w:pPr>
        <w:spacing w:after="0" w:line="240" w:lineRule="auto"/>
        <w:ind w:left="118" w:right="419"/>
        <w:rPr>
          <w:rFonts w:ascii="Times New Roman" w:eastAsia="Times New Roman" w:hAnsi="Times New Roman" w:cs="Times New Roman"/>
        </w:rPr>
      </w:pP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is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nli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d</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p w14:paraId="143A79AF" w14:textId="77777777" w:rsidR="00583B21" w:rsidRPr="006632F3" w:rsidRDefault="00583B21" w:rsidP="00583B21">
      <w:pPr>
        <w:spacing w:before="16" w:after="0" w:line="260" w:lineRule="exact"/>
        <w:rPr>
          <w:rFonts w:ascii="Times New Roman" w:hAnsi="Times New Roman" w:cs="Times New Roman"/>
        </w:rPr>
      </w:pPr>
    </w:p>
    <w:p w14:paraId="225AE1E7"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ppli</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 xml:space="preserve">ion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o 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4"/>
        </w:rPr>
        <w:t>m</w:t>
      </w:r>
      <w:r w:rsidRPr="006632F3">
        <w:rPr>
          <w:rFonts w:ascii="Times New Roman" w:eastAsia="Times New Roman" w:hAnsi="Times New Roman" w:cs="Times New Roman"/>
          <w:b/>
          <w:bCs/>
        </w:rPr>
        <w:t>apping (Table</w:t>
      </w:r>
      <w:r w:rsidRPr="006632F3">
        <w:rPr>
          <w:rFonts w:ascii="Times New Roman" w:eastAsia="Times New Roman" w:hAnsi="Times New Roman" w:cs="Times New Roman"/>
          <w:b/>
          <w:bCs/>
          <w:spacing w:val="-1"/>
        </w:rPr>
        <w:t xml:space="preserve"> A</w:t>
      </w:r>
      <w:r w:rsidRPr="006632F3">
        <w:rPr>
          <w:rFonts w:ascii="Times New Roman" w:eastAsia="Times New Roman" w:hAnsi="Times New Roman" w:cs="Times New Roman"/>
          <w:b/>
          <w:bCs/>
        </w:rPr>
        <w:t>_S)</w:t>
      </w:r>
    </w:p>
    <w:p w14:paraId="13991EA8" w14:textId="77777777" w:rsidR="00583B21" w:rsidRPr="006632F3" w:rsidRDefault="00583B21" w:rsidP="00583B21">
      <w:pPr>
        <w:spacing w:after="0" w:line="240" w:lineRule="auto"/>
        <w:ind w:left="118" w:right="207"/>
        <w:jc w:val="both"/>
        <w:rPr>
          <w:rFonts w:ascii="Times New Roman" w:eastAsia="Times New Roman" w:hAnsi="Times New Roman" w:cs="Times New Roman"/>
        </w:rPr>
      </w:pP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d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nli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c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to it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is is to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no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w:t>
      </w:r>
      <w:r w:rsidRPr="006632F3">
        <w:rPr>
          <w:rFonts w:ascii="Times New Roman" w:eastAsia="Times New Roman" w:hAnsi="Times New Roman" w:cs="Times New Roman"/>
          <w:spacing w:val="-1"/>
        </w:rPr>
        <w:t>c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do not hold unn</w:t>
      </w:r>
      <w:r w:rsidRPr="006632F3">
        <w:rPr>
          <w:rFonts w:ascii="Times New Roman" w:eastAsia="Times New Roman" w:hAnsi="Times New Roman" w:cs="Times New Roman"/>
          <w:spacing w:val="-1"/>
        </w:rPr>
        <w:t>ec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to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i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ing</w:t>
      </w:r>
    </w:p>
    <w:p w14:paraId="7439CE4C" w14:textId="77777777" w:rsidR="00583B21" w:rsidRPr="006632F3" w:rsidRDefault="00583B21" w:rsidP="00583B21">
      <w:pPr>
        <w:spacing w:before="16" w:after="0" w:line="260" w:lineRule="exact"/>
        <w:rPr>
          <w:rFonts w:ascii="Times New Roman" w:hAnsi="Times New Roman" w:cs="Times New Roman"/>
        </w:rPr>
      </w:pPr>
    </w:p>
    <w:p w14:paraId="68AC2D72"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ppli</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 xml:space="preserve">ion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 xml:space="preserve">o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il</w:t>
      </w:r>
      <w:r w:rsidRPr="006632F3">
        <w:rPr>
          <w:rFonts w:ascii="Times New Roman" w:eastAsia="Times New Roman" w:hAnsi="Times New Roman" w:cs="Times New Roman"/>
          <w:b/>
          <w:bCs/>
          <w:spacing w:val="-1"/>
        </w:rPr>
        <w:t>te</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4"/>
        </w:rPr>
        <w:t>m</w:t>
      </w:r>
      <w:r w:rsidRPr="006632F3">
        <w:rPr>
          <w:rFonts w:ascii="Times New Roman" w:eastAsia="Times New Roman" w:hAnsi="Times New Roman" w:cs="Times New Roman"/>
          <w:b/>
          <w:bCs/>
        </w:rPr>
        <w:t>apping (Table</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S_</w:t>
      </w:r>
      <w:r w:rsidRPr="006632F3">
        <w:rPr>
          <w:rFonts w:ascii="Times New Roman" w:eastAsia="Times New Roman" w:hAnsi="Times New Roman" w:cs="Times New Roman"/>
          <w:b/>
          <w:bCs/>
          <w:spacing w:val="-3"/>
        </w:rPr>
        <w:t>F</w:t>
      </w:r>
      <w:r w:rsidRPr="006632F3">
        <w:rPr>
          <w:rFonts w:ascii="Times New Roman" w:eastAsia="Times New Roman" w:hAnsi="Times New Roman" w:cs="Times New Roman"/>
          <w:b/>
          <w:bCs/>
        </w:rPr>
        <w:t>)</w:t>
      </w:r>
    </w:p>
    <w:p w14:paraId="305867B9" w14:textId="77777777" w:rsidR="00583B21" w:rsidRPr="006632F3" w:rsidRDefault="00583B21" w:rsidP="00583B21">
      <w:pPr>
        <w:spacing w:after="0" w:line="240" w:lineRule="auto"/>
        <w:ind w:left="118" w:right="408"/>
        <w:rPr>
          <w:rFonts w:ascii="Times New Roman" w:eastAsia="Times New Roman" w:hAnsi="Times New Roman" w:cs="Times New Roman"/>
        </w:rPr>
      </w:pP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its 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e</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s</w:t>
      </w:r>
      <w:r w:rsidRPr="006632F3">
        <w:rPr>
          <w:rFonts w:ascii="Times New Roman" w:eastAsia="Times New Roman" w:hAnsi="Times New Roman" w:cs="Times New Roman"/>
          <w:spacing w:val="-9"/>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 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d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i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p>
    <w:p w14:paraId="4A9000F8" w14:textId="77777777" w:rsidR="00583B21" w:rsidRPr="006632F3" w:rsidRDefault="00583B21" w:rsidP="00583B21">
      <w:pPr>
        <w:spacing w:before="16" w:after="0" w:line="260" w:lineRule="exact"/>
        <w:rPr>
          <w:rFonts w:ascii="Times New Roman" w:hAnsi="Times New Roman" w:cs="Times New Roman"/>
        </w:rPr>
      </w:pPr>
    </w:p>
    <w:p w14:paraId="1181FEFE" w14:textId="77777777" w:rsidR="00583B21" w:rsidRPr="006632F3" w:rsidRDefault="00583B21" w:rsidP="00583B21">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t</w:t>
      </w:r>
      <w:r w:rsidRPr="006632F3">
        <w:rPr>
          <w:rFonts w:ascii="Times New Roman" w:eastAsia="Times New Roman" w:hAnsi="Times New Roman" w:cs="Times New Roman"/>
          <w:b/>
          <w:bCs/>
        </w:rPr>
        <w:t>o 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poli</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rPr>
        <w:t xml:space="preserve">y </w:t>
      </w:r>
      <w:r w:rsidRPr="006632F3">
        <w:rPr>
          <w:rFonts w:ascii="Times New Roman" w:eastAsia="Times New Roman" w:hAnsi="Times New Roman" w:cs="Times New Roman"/>
          <w:b/>
          <w:bCs/>
          <w:spacing w:val="-4"/>
        </w:rPr>
        <w:t>m</w:t>
      </w:r>
      <w:r w:rsidRPr="006632F3">
        <w:rPr>
          <w:rFonts w:ascii="Times New Roman" w:eastAsia="Times New Roman" w:hAnsi="Times New Roman" w:cs="Times New Roman"/>
          <w:b/>
          <w:bCs/>
        </w:rPr>
        <w:t>apping (Table</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S_</w:t>
      </w: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rPr>
        <w:t>)</w:t>
      </w:r>
    </w:p>
    <w:p w14:paraId="43200208" w14:textId="77777777" w:rsidR="00583B21" w:rsidRPr="006632F3" w:rsidRDefault="00583B21" w:rsidP="00583B21">
      <w:pPr>
        <w:spacing w:after="0" w:line="240" w:lineRule="auto"/>
        <w:ind w:left="118" w:right="124"/>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ra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st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t is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is ob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 xml:space="preserve">om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ca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p>
    <w:p w14:paraId="3DFAC9BE" w14:textId="77777777" w:rsidR="00583B21" w:rsidRPr="006632F3" w:rsidRDefault="00583B21" w:rsidP="00583B21">
      <w:pPr>
        <w:spacing w:before="2" w:after="0" w:line="120" w:lineRule="exact"/>
        <w:rPr>
          <w:rFonts w:ascii="Times New Roman" w:hAnsi="Times New Roman" w:cs="Times New Roman"/>
        </w:rPr>
      </w:pPr>
    </w:p>
    <w:p w14:paraId="591A59E2" w14:textId="77777777" w:rsidR="00583B21" w:rsidRPr="006632F3" w:rsidRDefault="00583B21" w:rsidP="00583B21">
      <w:pPr>
        <w:spacing w:after="0" w:line="200" w:lineRule="exact"/>
        <w:rPr>
          <w:rFonts w:ascii="Times New Roman" w:hAnsi="Times New Roman" w:cs="Times New Roman"/>
        </w:rPr>
      </w:pPr>
    </w:p>
    <w:p w14:paraId="62F72777" w14:textId="77777777" w:rsidR="00583B21" w:rsidRPr="006632F3" w:rsidRDefault="00583B21" w:rsidP="00583B21">
      <w:pPr>
        <w:spacing w:after="0" w:line="200" w:lineRule="exact"/>
        <w:rPr>
          <w:rFonts w:ascii="Times New Roman" w:hAnsi="Times New Roman" w:cs="Times New Roman"/>
        </w:rPr>
      </w:pPr>
    </w:p>
    <w:p w14:paraId="3EB1DD71" w14:textId="77777777" w:rsidR="00583B21" w:rsidRPr="006632F3" w:rsidRDefault="00583B21" w:rsidP="00583B21">
      <w:pPr>
        <w:spacing w:after="0" w:line="200" w:lineRule="exact"/>
        <w:rPr>
          <w:rFonts w:ascii="Times New Roman" w:hAnsi="Times New Roman" w:cs="Times New Roman"/>
        </w:rPr>
      </w:pPr>
    </w:p>
    <w:p w14:paraId="48891064" w14:textId="77777777" w:rsidR="00583B21" w:rsidRPr="006632F3" w:rsidRDefault="00583B21" w:rsidP="00583B21">
      <w:pPr>
        <w:spacing w:after="0" w:line="200" w:lineRule="exact"/>
        <w:rPr>
          <w:rFonts w:ascii="Times New Roman" w:hAnsi="Times New Roman" w:cs="Times New Roman"/>
        </w:rPr>
      </w:pPr>
    </w:p>
    <w:p w14:paraId="4D46AC16" w14:textId="77777777" w:rsidR="00583B21" w:rsidRPr="006632F3" w:rsidRDefault="00583B21" w:rsidP="00583B21">
      <w:pPr>
        <w:spacing w:after="0" w:line="200" w:lineRule="exact"/>
        <w:rPr>
          <w:rFonts w:ascii="Times New Roman" w:hAnsi="Times New Roman" w:cs="Times New Roman"/>
        </w:rPr>
      </w:pPr>
    </w:p>
    <w:p w14:paraId="2B44A714" w14:textId="77777777" w:rsidR="00583B21" w:rsidRPr="006632F3" w:rsidRDefault="00583B21" w:rsidP="00583B21">
      <w:pPr>
        <w:spacing w:after="0" w:line="200" w:lineRule="exact"/>
        <w:rPr>
          <w:rFonts w:ascii="Times New Roman" w:hAnsi="Times New Roman" w:cs="Times New Roman"/>
        </w:rPr>
      </w:pPr>
    </w:p>
    <w:p w14:paraId="03CA7100" w14:textId="77777777" w:rsidR="00583B21" w:rsidRPr="006632F3" w:rsidRDefault="00583B21" w:rsidP="00583B21">
      <w:pPr>
        <w:spacing w:after="0" w:line="200" w:lineRule="exact"/>
        <w:rPr>
          <w:rFonts w:ascii="Times New Roman" w:hAnsi="Times New Roman" w:cs="Times New Roman"/>
        </w:rPr>
      </w:pPr>
    </w:p>
    <w:p w14:paraId="085DD276" w14:textId="77777777" w:rsidR="00583B21" w:rsidRPr="006632F3" w:rsidRDefault="00583B21" w:rsidP="00583B21">
      <w:pPr>
        <w:spacing w:after="0" w:line="200" w:lineRule="exact"/>
        <w:rPr>
          <w:rFonts w:ascii="Times New Roman" w:hAnsi="Times New Roman" w:cs="Times New Roman"/>
        </w:rPr>
      </w:pPr>
    </w:p>
    <w:p w14:paraId="125FBAF5" w14:textId="77777777" w:rsidR="00583B21" w:rsidRPr="006632F3" w:rsidRDefault="00583B21" w:rsidP="00583B21">
      <w:pPr>
        <w:spacing w:after="0" w:line="200" w:lineRule="exact"/>
        <w:rPr>
          <w:rFonts w:ascii="Times New Roman" w:hAnsi="Times New Roman" w:cs="Times New Roman"/>
        </w:rPr>
      </w:pPr>
    </w:p>
    <w:p w14:paraId="7D94046B" w14:textId="77777777" w:rsidR="00583B21" w:rsidRPr="006632F3" w:rsidRDefault="00583B21" w:rsidP="00583B21">
      <w:pPr>
        <w:spacing w:after="0" w:line="200" w:lineRule="exact"/>
        <w:rPr>
          <w:rFonts w:ascii="Times New Roman" w:hAnsi="Times New Roman" w:cs="Times New Roman"/>
        </w:rPr>
      </w:pPr>
    </w:p>
    <w:p w14:paraId="327A7EA6" w14:textId="77777777" w:rsidR="00583B21" w:rsidRPr="006632F3" w:rsidRDefault="00583B21" w:rsidP="00583B21">
      <w:pPr>
        <w:spacing w:after="0" w:line="200" w:lineRule="exact"/>
        <w:rPr>
          <w:rFonts w:ascii="Times New Roman" w:hAnsi="Times New Roman" w:cs="Times New Roman"/>
        </w:rPr>
      </w:pPr>
    </w:p>
    <w:tbl>
      <w:tblPr>
        <w:tblW w:w="0" w:type="auto"/>
        <w:tblInd w:w="415" w:type="dxa"/>
        <w:tblLayout w:type="fixed"/>
        <w:tblCellMar>
          <w:left w:w="0" w:type="dxa"/>
          <w:right w:w="0" w:type="dxa"/>
        </w:tblCellMar>
        <w:tblLook w:val="01E0" w:firstRow="1" w:lastRow="1" w:firstColumn="1" w:lastColumn="1" w:noHBand="0" w:noVBand="0"/>
      </w:tblPr>
      <w:tblGrid>
        <w:gridCol w:w="902"/>
        <w:gridCol w:w="902"/>
      </w:tblGrid>
      <w:tr w:rsidR="00583B21" w:rsidRPr="006632F3" w14:paraId="4434193B" w14:textId="77777777" w:rsidTr="00D97B7F">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205970DC" w14:textId="77777777" w:rsidR="00583B21" w:rsidRPr="006632F3" w:rsidRDefault="00583B21" w:rsidP="00D97B7F">
            <w:pPr>
              <w:rPr>
                <w:rFonts w:ascii="Times New Roman" w:hAnsi="Times New Roman" w:cs="Times New Roman"/>
              </w:rPr>
            </w:pPr>
          </w:p>
        </w:tc>
        <w:tc>
          <w:tcPr>
            <w:tcW w:w="902" w:type="dxa"/>
            <w:tcBorders>
              <w:top w:val="single" w:sz="0" w:space="0" w:color="000000"/>
              <w:left w:val="single" w:sz="0" w:space="0" w:color="000000"/>
              <w:bottom w:val="single" w:sz="0" w:space="0" w:color="000000"/>
              <w:right w:val="single" w:sz="0" w:space="0" w:color="000000"/>
            </w:tcBorders>
          </w:tcPr>
          <w:p w14:paraId="224B777F" w14:textId="77777777" w:rsidR="00583B21" w:rsidRPr="006632F3" w:rsidRDefault="00583B21" w:rsidP="00D97B7F">
            <w:pPr>
              <w:rPr>
                <w:rFonts w:ascii="Times New Roman" w:hAnsi="Times New Roman" w:cs="Times New Roman"/>
              </w:rPr>
            </w:pPr>
          </w:p>
        </w:tc>
      </w:tr>
      <w:tr w:rsidR="00583B21" w:rsidRPr="006632F3" w14:paraId="56FB7258" w14:textId="77777777" w:rsidTr="00D97B7F">
        <w:trPr>
          <w:trHeight w:hRule="exact" w:val="189"/>
        </w:trPr>
        <w:tc>
          <w:tcPr>
            <w:tcW w:w="902" w:type="dxa"/>
            <w:tcBorders>
              <w:top w:val="single" w:sz="0" w:space="0" w:color="000000"/>
              <w:left w:val="single" w:sz="0" w:space="0" w:color="000000"/>
              <w:bottom w:val="single" w:sz="0" w:space="0" w:color="000000"/>
              <w:right w:val="single" w:sz="0" w:space="0" w:color="000000"/>
            </w:tcBorders>
          </w:tcPr>
          <w:p w14:paraId="1DB8BAF6" w14:textId="77777777" w:rsidR="00583B21" w:rsidRPr="006632F3" w:rsidRDefault="00583B21" w:rsidP="00D97B7F">
            <w:pPr>
              <w:rPr>
                <w:rFonts w:ascii="Times New Roman" w:hAnsi="Times New Roman" w:cs="Times New Roman"/>
              </w:rPr>
            </w:pPr>
          </w:p>
        </w:tc>
        <w:tc>
          <w:tcPr>
            <w:tcW w:w="902" w:type="dxa"/>
            <w:tcBorders>
              <w:top w:val="single" w:sz="0" w:space="0" w:color="000000"/>
              <w:left w:val="single" w:sz="0" w:space="0" w:color="000000"/>
              <w:bottom w:val="single" w:sz="0" w:space="0" w:color="000000"/>
              <w:right w:val="single" w:sz="0" w:space="0" w:color="000000"/>
            </w:tcBorders>
          </w:tcPr>
          <w:p w14:paraId="52E930A1" w14:textId="77777777" w:rsidR="00583B21" w:rsidRPr="006632F3" w:rsidRDefault="00583B21" w:rsidP="00D97B7F">
            <w:pPr>
              <w:rPr>
                <w:rFonts w:ascii="Times New Roman" w:hAnsi="Times New Roman" w:cs="Times New Roman"/>
              </w:rPr>
            </w:pPr>
          </w:p>
        </w:tc>
      </w:tr>
      <w:tr w:rsidR="00583B21" w:rsidRPr="006632F3" w14:paraId="684974EF" w14:textId="77777777" w:rsidTr="00D97B7F">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075E7C5A" w14:textId="77777777" w:rsidR="00583B21" w:rsidRPr="006632F3" w:rsidRDefault="00583B21" w:rsidP="00D97B7F">
            <w:pPr>
              <w:rPr>
                <w:rFonts w:ascii="Times New Roman" w:hAnsi="Times New Roman" w:cs="Times New Roman"/>
              </w:rPr>
            </w:pPr>
          </w:p>
        </w:tc>
        <w:tc>
          <w:tcPr>
            <w:tcW w:w="902" w:type="dxa"/>
            <w:tcBorders>
              <w:top w:val="single" w:sz="0" w:space="0" w:color="000000"/>
              <w:left w:val="single" w:sz="0" w:space="0" w:color="000000"/>
              <w:bottom w:val="single" w:sz="0" w:space="0" w:color="000000"/>
              <w:right w:val="single" w:sz="0" w:space="0" w:color="000000"/>
            </w:tcBorders>
          </w:tcPr>
          <w:p w14:paraId="4ED54F21" w14:textId="77777777" w:rsidR="00583B21" w:rsidRPr="006632F3" w:rsidRDefault="00583B21" w:rsidP="00D97B7F">
            <w:pPr>
              <w:rPr>
                <w:rFonts w:ascii="Times New Roman" w:hAnsi="Times New Roman" w:cs="Times New Roman"/>
              </w:rPr>
            </w:pPr>
          </w:p>
        </w:tc>
      </w:tr>
    </w:tbl>
    <w:p w14:paraId="6517EDC2" w14:textId="77777777" w:rsidR="00583B21" w:rsidRPr="006632F3" w:rsidRDefault="00583B21" w:rsidP="00583B21">
      <w:pPr>
        <w:spacing w:before="4" w:after="0" w:line="120" w:lineRule="exact"/>
        <w:rPr>
          <w:rFonts w:ascii="Times New Roman" w:hAnsi="Times New Roman" w:cs="Times New Roman"/>
        </w:rPr>
      </w:pPr>
    </w:p>
    <w:p w14:paraId="62090BC2" w14:textId="77777777" w:rsidR="00583B21" w:rsidRPr="006632F3" w:rsidRDefault="00583B21" w:rsidP="00583B21">
      <w:pPr>
        <w:spacing w:after="0" w:line="200" w:lineRule="exact"/>
        <w:rPr>
          <w:rFonts w:ascii="Times New Roman" w:hAnsi="Times New Roman" w:cs="Times New Roman"/>
        </w:rPr>
      </w:pPr>
    </w:p>
    <w:tbl>
      <w:tblPr>
        <w:tblW w:w="0" w:type="auto"/>
        <w:tblInd w:w="415" w:type="dxa"/>
        <w:tblLayout w:type="fixed"/>
        <w:tblCellMar>
          <w:left w:w="0" w:type="dxa"/>
          <w:right w:w="0" w:type="dxa"/>
        </w:tblCellMar>
        <w:tblLook w:val="01E0" w:firstRow="1" w:lastRow="1" w:firstColumn="1" w:lastColumn="1" w:noHBand="0" w:noVBand="0"/>
      </w:tblPr>
      <w:tblGrid>
        <w:gridCol w:w="902"/>
        <w:gridCol w:w="902"/>
      </w:tblGrid>
      <w:tr w:rsidR="00583B21" w:rsidRPr="006632F3" w14:paraId="15E78F9F" w14:textId="77777777" w:rsidTr="00D97B7F">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1014FAFB" w14:textId="77777777" w:rsidR="00583B21" w:rsidRPr="006632F3" w:rsidRDefault="00583B21" w:rsidP="00D97B7F">
            <w:pPr>
              <w:rPr>
                <w:rFonts w:ascii="Times New Roman" w:hAnsi="Times New Roman" w:cs="Times New Roman"/>
              </w:rPr>
            </w:pPr>
          </w:p>
        </w:tc>
        <w:tc>
          <w:tcPr>
            <w:tcW w:w="902" w:type="dxa"/>
            <w:tcBorders>
              <w:top w:val="single" w:sz="0" w:space="0" w:color="000000"/>
              <w:left w:val="single" w:sz="0" w:space="0" w:color="000000"/>
              <w:bottom w:val="single" w:sz="0" w:space="0" w:color="000000"/>
              <w:right w:val="single" w:sz="0" w:space="0" w:color="000000"/>
            </w:tcBorders>
          </w:tcPr>
          <w:p w14:paraId="0FED1912" w14:textId="77777777" w:rsidR="00583B21" w:rsidRPr="006632F3" w:rsidRDefault="00583B21" w:rsidP="00D97B7F">
            <w:pPr>
              <w:rPr>
                <w:rFonts w:ascii="Times New Roman" w:hAnsi="Times New Roman" w:cs="Times New Roman"/>
              </w:rPr>
            </w:pPr>
          </w:p>
        </w:tc>
      </w:tr>
      <w:tr w:rsidR="00583B21" w:rsidRPr="006632F3" w14:paraId="3B13EA71" w14:textId="77777777" w:rsidTr="00D97B7F">
        <w:trPr>
          <w:trHeight w:hRule="exact" w:val="189"/>
        </w:trPr>
        <w:tc>
          <w:tcPr>
            <w:tcW w:w="902" w:type="dxa"/>
            <w:tcBorders>
              <w:top w:val="single" w:sz="0" w:space="0" w:color="000000"/>
              <w:left w:val="single" w:sz="0" w:space="0" w:color="000000"/>
              <w:bottom w:val="single" w:sz="0" w:space="0" w:color="000000"/>
              <w:right w:val="single" w:sz="0" w:space="0" w:color="000000"/>
            </w:tcBorders>
          </w:tcPr>
          <w:p w14:paraId="6F7D968F" w14:textId="77777777" w:rsidR="00583B21" w:rsidRPr="006632F3" w:rsidRDefault="00583B21" w:rsidP="00D97B7F">
            <w:pPr>
              <w:rPr>
                <w:rFonts w:ascii="Times New Roman" w:hAnsi="Times New Roman" w:cs="Times New Roman"/>
              </w:rPr>
            </w:pPr>
          </w:p>
        </w:tc>
        <w:tc>
          <w:tcPr>
            <w:tcW w:w="902" w:type="dxa"/>
            <w:tcBorders>
              <w:top w:val="single" w:sz="0" w:space="0" w:color="000000"/>
              <w:left w:val="single" w:sz="0" w:space="0" w:color="000000"/>
              <w:bottom w:val="single" w:sz="0" w:space="0" w:color="000000"/>
              <w:right w:val="single" w:sz="0" w:space="0" w:color="000000"/>
            </w:tcBorders>
          </w:tcPr>
          <w:p w14:paraId="4005D6F2" w14:textId="77777777" w:rsidR="00583B21" w:rsidRPr="006632F3" w:rsidRDefault="00583B21" w:rsidP="00D97B7F">
            <w:pPr>
              <w:rPr>
                <w:rFonts w:ascii="Times New Roman" w:hAnsi="Times New Roman" w:cs="Times New Roman"/>
              </w:rPr>
            </w:pPr>
          </w:p>
        </w:tc>
      </w:tr>
      <w:tr w:rsidR="00583B21" w:rsidRPr="006632F3" w14:paraId="33BFB61D" w14:textId="77777777" w:rsidTr="00D97B7F">
        <w:trPr>
          <w:trHeight w:hRule="exact" w:val="209"/>
        </w:trPr>
        <w:tc>
          <w:tcPr>
            <w:tcW w:w="902" w:type="dxa"/>
            <w:tcBorders>
              <w:top w:val="single" w:sz="0" w:space="0" w:color="000000"/>
              <w:left w:val="single" w:sz="0" w:space="0" w:color="000000"/>
              <w:bottom w:val="single" w:sz="0" w:space="0" w:color="000000"/>
              <w:right w:val="single" w:sz="0" w:space="0" w:color="000000"/>
            </w:tcBorders>
          </w:tcPr>
          <w:p w14:paraId="0615B371" w14:textId="77777777" w:rsidR="00583B21" w:rsidRPr="006632F3" w:rsidRDefault="00583B21" w:rsidP="00D97B7F">
            <w:pPr>
              <w:rPr>
                <w:rFonts w:ascii="Times New Roman" w:hAnsi="Times New Roman" w:cs="Times New Roman"/>
              </w:rPr>
            </w:pPr>
          </w:p>
        </w:tc>
        <w:tc>
          <w:tcPr>
            <w:tcW w:w="902" w:type="dxa"/>
            <w:tcBorders>
              <w:top w:val="single" w:sz="0" w:space="0" w:color="000000"/>
              <w:left w:val="single" w:sz="0" w:space="0" w:color="000000"/>
              <w:bottom w:val="single" w:sz="0" w:space="0" w:color="000000"/>
              <w:right w:val="single" w:sz="0" w:space="0" w:color="000000"/>
            </w:tcBorders>
          </w:tcPr>
          <w:p w14:paraId="0991A6FC" w14:textId="77777777" w:rsidR="00583B21" w:rsidRPr="006632F3" w:rsidRDefault="00583B21" w:rsidP="00D97B7F">
            <w:pPr>
              <w:rPr>
                <w:rFonts w:ascii="Times New Roman" w:hAnsi="Times New Roman" w:cs="Times New Roman"/>
              </w:rPr>
            </w:pPr>
          </w:p>
        </w:tc>
      </w:tr>
    </w:tbl>
    <w:p w14:paraId="5CBA4296" w14:textId="77777777" w:rsidR="00583B21" w:rsidRPr="006632F3" w:rsidRDefault="00583B21" w:rsidP="00583B21">
      <w:pPr>
        <w:spacing w:after="0" w:line="200" w:lineRule="exact"/>
        <w:rPr>
          <w:rFonts w:ascii="Times New Roman" w:hAnsi="Times New Roman" w:cs="Times New Roman"/>
        </w:rPr>
      </w:pPr>
    </w:p>
    <w:p w14:paraId="70995C57" w14:textId="77777777" w:rsidR="00583B21" w:rsidRPr="006632F3" w:rsidRDefault="00583B21" w:rsidP="00583B21">
      <w:pPr>
        <w:spacing w:after="0" w:line="200" w:lineRule="exact"/>
        <w:rPr>
          <w:rFonts w:ascii="Times New Roman" w:hAnsi="Times New Roman" w:cs="Times New Roman"/>
        </w:rPr>
      </w:pPr>
    </w:p>
    <w:p w14:paraId="46786C5E" w14:textId="77777777" w:rsidR="00583B21" w:rsidRPr="006632F3" w:rsidRDefault="00583B21" w:rsidP="00583B21">
      <w:pPr>
        <w:spacing w:after="0" w:line="200" w:lineRule="exact"/>
        <w:rPr>
          <w:rFonts w:ascii="Times New Roman" w:hAnsi="Times New Roman" w:cs="Times New Roman"/>
        </w:rPr>
      </w:pPr>
    </w:p>
    <w:p w14:paraId="14E2283E" w14:textId="77777777" w:rsidR="00583B21" w:rsidRPr="006632F3" w:rsidRDefault="00583B21" w:rsidP="00583B21">
      <w:pPr>
        <w:spacing w:after="0" w:line="200" w:lineRule="exact"/>
        <w:rPr>
          <w:rFonts w:ascii="Times New Roman" w:hAnsi="Times New Roman" w:cs="Times New Roman"/>
        </w:rPr>
      </w:pPr>
    </w:p>
    <w:p w14:paraId="432EA10C" w14:textId="77777777" w:rsidR="00583B21" w:rsidRPr="006632F3" w:rsidRDefault="00583B21" w:rsidP="00583B21">
      <w:pPr>
        <w:spacing w:after="0" w:line="200" w:lineRule="exact"/>
        <w:rPr>
          <w:rFonts w:ascii="Times New Roman" w:hAnsi="Times New Roman" w:cs="Times New Roman"/>
        </w:rPr>
      </w:pPr>
    </w:p>
    <w:p w14:paraId="6EE530FC" w14:textId="77777777" w:rsidR="00583B21" w:rsidRPr="006632F3" w:rsidRDefault="00583B21" w:rsidP="00583B21">
      <w:pPr>
        <w:spacing w:after="0" w:line="200" w:lineRule="exact"/>
        <w:rPr>
          <w:rFonts w:ascii="Times New Roman" w:hAnsi="Times New Roman" w:cs="Times New Roman"/>
        </w:rPr>
      </w:pPr>
    </w:p>
    <w:p w14:paraId="69951567" w14:textId="77777777" w:rsidR="00583B21" w:rsidRPr="006632F3" w:rsidRDefault="00583B21" w:rsidP="00583B21">
      <w:pPr>
        <w:spacing w:after="0" w:line="200" w:lineRule="exact"/>
        <w:rPr>
          <w:rFonts w:ascii="Times New Roman" w:hAnsi="Times New Roman" w:cs="Times New Roman"/>
        </w:rPr>
      </w:pPr>
    </w:p>
    <w:p w14:paraId="1762F2F4" w14:textId="77777777" w:rsidR="00583B21" w:rsidRPr="006632F3" w:rsidRDefault="00583B21" w:rsidP="00583B21">
      <w:pPr>
        <w:spacing w:after="0" w:line="200" w:lineRule="exact"/>
        <w:rPr>
          <w:rFonts w:ascii="Times New Roman" w:hAnsi="Times New Roman" w:cs="Times New Roman"/>
        </w:rPr>
      </w:pPr>
    </w:p>
    <w:p w14:paraId="4A0F28A5" w14:textId="77777777" w:rsidR="00583B21" w:rsidRPr="006632F3" w:rsidRDefault="00583B21" w:rsidP="00583B21">
      <w:pPr>
        <w:spacing w:after="0" w:line="200" w:lineRule="exact"/>
        <w:rPr>
          <w:rFonts w:ascii="Times New Roman" w:hAnsi="Times New Roman" w:cs="Times New Roman"/>
        </w:rPr>
      </w:pPr>
    </w:p>
    <w:p w14:paraId="42973003" w14:textId="77777777" w:rsidR="00583B21" w:rsidRPr="006632F3" w:rsidRDefault="00583B21" w:rsidP="00583B21">
      <w:pPr>
        <w:spacing w:before="4" w:after="0" w:line="240" w:lineRule="exact"/>
        <w:rPr>
          <w:rFonts w:ascii="Times New Roman" w:hAnsi="Times New Roman" w:cs="Times New Roman"/>
        </w:rPr>
      </w:pPr>
    </w:p>
    <w:p w14:paraId="3D19B669"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38144" behindDoc="1" locked="0" layoutInCell="1" allowOverlap="1" wp14:anchorId="37D13743" wp14:editId="7041DBBB">
                <wp:simplePos x="0" y="0"/>
                <wp:positionH relativeFrom="page">
                  <wp:posOffset>1136015</wp:posOffset>
                </wp:positionH>
                <wp:positionV relativeFrom="paragraph">
                  <wp:posOffset>-3557905</wp:posOffset>
                </wp:positionV>
                <wp:extent cx="3244850" cy="3504565"/>
                <wp:effectExtent l="2540" t="4445" r="635" b="0"/>
                <wp:wrapNone/>
                <wp:docPr id="3626" name="Text Box 3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4850" cy="3504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EE8E3C" w14:textId="77777777" w:rsidR="00583B21" w:rsidRDefault="00583B21" w:rsidP="00583B21">
                            <w:pPr>
                              <w:spacing w:before="10" w:after="0" w:line="240" w:lineRule="exact"/>
                              <w:rPr>
                                <w:sz w:val="24"/>
                                <w:szCs w:val="24"/>
                              </w:rPr>
                            </w:pPr>
                          </w:p>
                          <w:p w14:paraId="49D35F40" w14:textId="77777777" w:rsidR="00583B21" w:rsidRDefault="00583B21" w:rsidP="00583B21">
                            <w:pPr>
                              <w:tabs>
                                <w:tab w:val="left" w:pos="2380"/>
                                <w:tab w:val="left" w:pos="3820"/>
                              </w:tabs>
                              <w:spacing w:after="0" w:line="240" w:lineRule="auto"/>
                              <w:ind w:left="1119" w:right="100"/>
                              <w:jc w:val="center"/>
                              <w:rPr>
                                <w:rFonts w:ascii="Arial" w:eastAsia="Arial" w:hAnsi="Arial" w:cs="Arial"/>
                                <w:sz w:val="21"/>
                                <w:szCs w:val="21"/>
                              </w:rPr>
                            </w:pPr>
                            <w:r>
                              <w:rPr>
                                <w:rFonts w:ascii="Arial" w:eastAsia="Arial" w:hAnsi="Arial" w:cs="Arial"/>
                                <w:spacing w:val="6"/>
                                <w:sz w:val="11"/>
                                <w:szCs w:val="11"/>
                              </w:rPr>
                              <w:t>A</w:t>
                            </w:r>
                            <w:r>
                              <w:rPr>
                                <w:rFonts w:ascii="Arial" w:eastAsia="Arial" w:hAnsi="Arial" w:cs="Arial"/>
                                <w:spacing w:val="-2"/>
                                <w:sz w:val="11"/>
                                <w:szCs w:val="11"/>
                              </w:rPr>
                              <w:t>pp</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pacing w:val="-2"/>
                                <w:sz w:val="11"/>
                                <w:szCs w:val="11"/>
                              </w:rPr>
                              <w:t>a</w:t>
                            </w:r>
                            <w:r>
                              <w:rPr>
                                <w:rFonts w:ascii="Arial" w:eastAsia="Arial" w:hAnsi="Arial" w:cs="Arial"/>
                                <w:spacing w:val="-1"/>
                                <w:sz w:val="11"/>
                                <w:szCs w:val="11"/>
                              </w:rPr>
                              <w:t>t</w:t>
                            </w:r>
                            <w:r>
                              <w:rPr>
                                <w:rFonts w:ascii="Arial" w:eastAsia="Arial" w:hAnsi="Arial" w:cs="Arial"/>
                                <w:spacing w:val="6"/>
                                <w:sz w:val="11"/>
                                <w:szCs w:val="11"/>
                              </w:rPr>
                              <w:t>i</w:t>
                            </w:r>
                            <w:r>
                              <w:rPr>
                                <w:rFonts w:ascii="Arial" w:eastAsia="Arial" w:hAnsi="Arial" w:cs="Arial"/>
                                <w:spacing w:val="-2"/>
                                <w:sz w:val="11"/>
                                <w:szCs w:val="11"/>
                              </w:rPr>
                              <w:t>o</w:t>
                            </w:r>
                            <w:r>
                              <w:rPr>
                                <w:rFonts w:ascii="Arial" w:eastAsia="Arial" w:hAnsi="Arial" w:cs="Arial"/>
                                <w:sz w:val="11"/>
                                <w:szCs w:val="11"/>
                              </w:rPr>
                              <w:t>n</w:t>
                            </w:r>
                            <w:r>
                              <w:rPr>
                                <w:rFonts w:ascii="Arial" w:eastAsia="Arial" w:hAnsi="Arial" w:cs="Arial"/>
                                <w:spacing w:val="21"/>
                                <w:sz w:val="11"/>
                                <w:szCs w:val="11"/>
                              </w:rPr>
                              <w:t xml:space="preserve"> </w:t>
                            </w:r>
                            <w:r>
                              <w:rPr>
                                <w:rFonts w:ascii="Arial" w:eastAsia="Arial" w:hAnsi="Arial" w:cs="Arial"/>
                                <w:sz w:val="11"/>
                                <w:szCs w:val="11"/>
                              </w:rPr>
                              <w:t>X</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6"/>
                                <w:sz w:val="11"/>
                                <w:szCs w:val="11"/>
                              </w:rPr>
                              <w:t>A</w:t>
                            </w:r>
                            <w:r>
                              <w:rPr>
                                <w:rFonts w:ascii="Arial" w:eastAsia="Arial" w:hAnsi="Arial" w:cs="Arial"/>
                                <w:spacing w:val="-2"/>
                                <w:sz w:val="11"/>
                                <w:szCs w:val="11"/>
                              </w:rPr>
                              <w:t>pp</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pacing w:val="-2"/>
                                <w:sz w:val="11"/>
                                <w:szCs w:val="11"/>
                              </w:rPr>
                              <w:t>a</w:t>
                            </w:r>
                            <w:r>
                              <w:rPr>
                                <w:rFonts w:ascii="Arial" w:eastAsia="Arial" w:hAnsi="Arial" w:cs="Arial"/>
                                <w:spacing w:val="-1"/>
                                <w:sz w:val="11"/>
                                <w:szCs w:val="11"/>
                              </w:rPr>
                              <w:t>t</w:t>
                            </w:r>
                            <w:r>
                              <w:rPr>
                                <w:rFonts w:ascii="Arial" w:eastAsia="Arial" w:hAnsi="Arial" w:cs="Arial"/>
                                <w:spacing w:val="6"/>
                                <w:sz w:val="11"/>
                                <w:szCs w:val="11"/>
                              </w:rPr>
                              <w:t>i</w:t>
                            </w:r>
                            <w:r>
                              <w:rPr>
                                <w:rFonts w:ascii="Arial" w:eastAsia="Arial" w:hAnsi="Arial" w:cs="Arial"/>
                                <w:spacing w:val="-2"/>
                                <w:sz w:val="11"/>
                                <w:szCs w:val="11"/>
                              </w:rPr>
                              <w:t>o</w:t>
                            </w:r>
                            <w:r>
                              <w:rPr>
                                <w:rFonts w:ascii="Arial" w:eastAsia="Arial" w:hAnsi="Arial" w:cs="Arial"/>
                                <w:sz w:val="11"/>
                                <w:szCs w:val="11"/>
                              </w:rPr>
                              <w:t>n</w:t>
                            </w:r>
                            <w:r>
                              <w:rPr>
                                <w:rFonts w:ascii="Arial" w:eastAsia="Arial" w:hAnsi="Arial" w:cs="Arial"/>
                                <w:spacing w:val="21"/>
                                <w:sz w:val="11"/>
                                <w:szCs w:val="11"/>
                              </w:rPr>
                              <w:t xml:space="preserve"> </w:t>
                            </w:r>
                            <w:r>
                              <w:rPr>
                                <w:rFonts w:ascii="Arial" w:eastAsia="Arial" w:hAnsi="Arial" w:cs="Arial"/>
                                <w:sz w:val="11"/>
                                <w:szCs w:val="11"/>
                              </w:rPr>
                              <w:t>Y</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4"/>
                                <w:w w:val="99"/>
                                <w:position w:val="-5"/>
                                <w:sz w:val="21"/>
                                <w:szCs w:val="21"/>
                              </w:rPr>
                              <w:t>A</w:t>
                            </w:r>
                            <w:r>
                              <w:rPr>
                                <w:rFonts w:ascii="Arial" w:eastAsia="Arial" w:hAnsi="Arial" w:cs="Arial"/>
                                <w:spacing w:val="-2"/>
                                <w:w w:val="99"/>
                                <w:position w:val="-5"/>
                                <w:sz w:val="21"/>
                                <w:szCs w:val="21"/>
                              </w:rPr>
                              <w:t>pp</w:t>
                            </w:r>
                            <w:r>
                              <w:rPr>
                                <w:rFonts w:ascii="Arial" w:eastAsia="Arial" w:hAnsi="Arial" w:cs="Arial"/>
                                <w:spacing w:val="-5"/>
                                <w:w w:val="99"/>
                                <w:position w:val="-5"/>
                                <w:sz w:val="21"/>
                                <w:szCs w:val="21"/>
                              </w:rPr>
                              <w:t>li</w:t>
                            </w:r>
                            <w:r>
                              <w:rPr>
                                <w:rFonts w:ascii="Arial" w:eastAsia="Arial" w:hAnsi="Arial" w:cs="Arial"/>
                                <w:spacing w:val="-1"/>
                                <w:w w:val="99"/>
                                <w:position w:val="-5"/>
                                <w:sz w:val="21"/>
                                <w:szCs w:val="21"/>
                              </w:rPr>
                              <w:t>c</w:t>
                            </w:r>
                            <w:r>
                              <w:rPr>
                                <w:rFonts w:ascii="Arial" w:eastAsia="Arial" w:hAnsi="Arial" w:cs="Arial"/>
                                <w:spacing w:val="-2"/>
                                <w:w w:val="99"/>
                                <w:position w:val="-5"/>
                                <w:sz w:val="21"/>
                                <w:szCs w:val="21"/>
                              </w:rPr>
                              <w:t>a</w:t>
                            </w:r>
                            <w:r>
                              <w:rPr>
                                <w:rFonts w:ascii="Arial" w:eastAsia="Arial" w:hAnsi="Arial" w:cs="Arial"/>
                                <w:spacing w:val="-6"/>
                                <w:w w:val="99"/>
                                <w:position w:val="-5"/>
                                <w:sz w:val="21"/>
                                <w:szCs w:val="21"/>
                              </w:rPr>
                              <w:t>t</w:t>
                            </w:r>
                            <w:r>
                              <w:rPr>
                                <w:rFonts w:ascii="Arial" w:eastAsia="Arial" w:hAnsi="Arial" w:cs="Arial"/>
                                <w:spacing w:val="-5"/>
                                <w:w w:val="99"/>
                                <w:position w:val="-5"/>
                                <w:sz w:val="21"/>
                                <w:szCs w:val="21"/>
                              </w:rPr>
                              <w:t>i</w:t>
                            </w:r>
                            <w:r>
                              <w:rPr>
                                <w:rFonts w:ascii="Arial" w:eastAsia="Arial" w:hAnsi="Arial" w:cs="Arial"/>
                                <w:spacing w:val="-2"/>
                                <w:w w:val="99"/>
                                <w:position w:val="-5"/>
                                <w:sz w:val="21"/>
                                <w:szCs w:val="21"/>
                              </w:rPr>
                              <w:t>on</w:t>
                            </w:r>
                            <w:r>
                              <w:rPr>
                                <w:rFonts w:ascii="Arial" w:eastAsia="Arial" w:hAnsi="Arial" w:cs="Arial"/>
                                <w:w w:val="99"/>
                                <w:position w:val="-5"/>
                                <w:sz w:val="21"/>
                                <w:szCs w:val="21"/>
                              </w:rPr>
                              <w:t>s</w:t>
                            </w:r>
                          </w:p>
                          <w:p w14:paraId="4CF9F0B7" w14:textId="77777777" w:rsidR="00583B21" w:rsidRDefault="00583B21" w:rsidP="00583B21">
                            <w:pPr>
                              <w:spacing w:before="3" w:after="0" w:line="170" w:lineRule="exact"/>
                              <w:rPr>
                                <w:sz w:val="17"/>
                                <w:szCs w:val="17"/>
                              </w:rPr>
                            </w:pPr>
                          </w:p>
                          <w:p w14:paraId="2B948DD9" w14:textId="77777777" w:rsidR="00583B21" w:rsidRDefault="00583B21" w:rsidP="00583B21">
                            <w:pPr>
                              <w:spacing w:after="0" w:line="200" w:lineRule="exact"/>
                              <w:rPr>
                                <w:sz w:val="20"/>
                                <w:szCs w:val="20"/>
                              </w:rPr>
                            </w:pPr>
                          </w:p>
                          <w:p w14:paraId="7D1290D9" w14:textId="77777777" w:rsidR="00583B21" w:rsidRDefault="00583B21" w:rsidP="00583B21">
                            <w:pPr>
                              <w:spacing w:after="0" w:line="200" w:lineRule="exact"/>
                              <w:rPr>
                                <w:sz w:val="20"/>
                                <w:szCs w:val="20"/>
                              </w:rPr>
                            </w:pPr>
                          </w:p>
                          <w:p w14:paraId="4C4BDEED" w14:textId="77777777" w:rsidR="00583B21" w:rsidRDefault="00583B21" w:rsidP="00583B21">
                            <w:pPr>
                              <w:spacing w:after="0" w:line="200" w:lineRule="exact"/>
                              <w:rPr>
                                <w:sz w:val="20"/>
                                <w:szCs w:val="20"/>
                              </w:rPr>
                            </w:pPr>
                          </w:p>
                          <w:p w14:paraId="15B3FAF3" w14:textId="77777777" w:rsidR="00583B21" w:rsidRDefault="00583B21" w:rsidP="00583B21">
                            <w:pPr>
                              <w:spacing w:after="0" w:line="200" w:lineRule="exact"/>
                              <w:rPr>
                                <w:sz w:val="20"/>
                                <w:szCs w:val="20"/>
                              </w:rPr>
                            </w:pPr>
                          </w:p>
                          <w:p w14:paraId="34AEEF61" w14:textId="77777777" w:rsidR="00583B21" w:rsidRDefault="00583B21" w:rsidP="00583B21">
                            <w:pPr>
                              <w:spacing w:after="0" w:line="240" w:lineRule="auto"/>
                              <w:ind w:left="1662" w:right="2430"/>
                              <w:jc w:val="center"/>
                              <w:rPr>
                                <w:rFonts w:ascii="Arial" w:eastAsia="Arial" w:hAnsi="Arial" w:cs="Arial"/>
                                <w:sz w:val="18"/>
                                <w:szCs w:val="18"/>
                              </w:rPr>
                            </w:pPr>
                            <w:r>
                              <w:rPr>
                                <w:rFonts w:ascii="Arial" w:eastAsia="Arial" w:hAnsi="Arial" w:cs="Arial"/>
                                <w:spacing w:val="-4"/>
                                <w:sz w:val="18"/>
                                <w:szCs w:val="18"/>
                              </w:rPr>
                              <w:t>S</w:t>
                            </w:r>
                            <w:r>
                              <w:rPr>
                                <w:rFonts w:ascii="Arial" w:eastAsia="Arial" w:hAnsi="Arial" w:cs="Arial"/>
                                <w:spacing w:val="-5"/>
                                <w:sz w:val="18"/>
                                <w:szCs w:val="18"/>
                              </w:rPr>
                              <w:t>en</w:t>
                            </w:r>
                            <w:r>
                              <w:rPr>
                                <w:rFonts w:ascii="Arial" w:eastAsia="Arial" w:hAnsi="Arial" w:cs="Arial"/>
                                <w:spacing w:val="-6"/>
                                <w:sz w:val="18"/>
                                <w:szCs w:val="18"/>
                              </w:rPr>
                              <w:t>s</w:t>
                            </w:r>
                            <w:r>
                              <w:rPr>
                                <w:rFonts w:ascii="Arial" w:eastAsia="Arial" w:hAnsi="Arial" w:cs="Arial"/>
                                <w:spacing w:val="-5"/>
                                <w:sz w:val="18"/>
                                <w:szCs w:val="18"/>
                              </w:rPr>
                              <w:t>o</w:t>
                            </w:r>
                            <w:r>
                              <w:rPr>
                                <w:rFonts w:ascii="Arial" w:eastAsia="Arial" w:hAnsi="Arial" w:cs="Arial"/>
                                <w:sz w:val="18"/>
                                <w:szCs w:val="18"/>
                              </w:rPr>
                              <w:t>r</w:t>
                            </w:r>
                            <w:r>
                              <w:rPr>
                                <w:rFonts w:ascii="Arial" w:eastAsia="Arial" w:hAnsi="Arial" w:cs="Arial"/>
                                <w:spacing w:val="-6"/>
                                <w:sz w:val="18"/>
                                <w:szCs w:val="18"/>
                              </w:rPr>
                              <w:t xml:space="preserve"> </w:t>
                            </w:r>
                            <w:r>
                              <w:rPr>
                                <w:rFonts w:ascii="Arial" w:eastAsia="Arial" w:hAnsi="Arial" w:cs="Arial"/>
                                <w:spacing w:val="-3"/>
                                <w:w w:val="98"/>
                                <w:sz w:val="18"/>
                                <w:szCs w:val="18"/>
                              </w:rPr>
                              <w:t>G</w:t>
                            </w:r>
                            <w:r>
                              <w:rPr>
                                <w:rFonts w:ascii="Arial" w:eastAsia="Arial" w:hAnsi="Arial" w:cs="Arial"/>
                                <w:spacing w:val="3"/>
                                <w:w w:val="98"/>
                                <w:sz w:val="18"/>
                                <w:szCs w:val="18"/>
                              </w:rPr>
                              <w:t>r</w:t>
                            </w:r>
                            <w:r>
                              <w:rPr>
                                <w:rFonts w:ascii="Arial" w:eastAsia="Arial" w:hAnsi="Arial" w:cs="Arial"/>
                                <w:spacing w:val="2"/>
                                <w:w w:val="98"/>
                                <w:sz w:val="18"/>
                                <w:szCs w:val="18"/>
                              </w:rPr>
                              <w:t>i</w:t>
                            </w:r>
                            <w:r>
                              <w:rPr>
                                <w:rFonts w:ascii="Arial" w:eastAsia="Arial" w:hAnsi="Arial" w:cs="Arial"/>
                                <w:w w:val="98"/>
                                <w:sz w:val="18"/>
                                <w:szCs w:val="18"/>
                              </w:rPr>
                              <w:t>d</w:t>
                            </w:r>
                          </w:p>
                          <w:p w14:paraId="3622316F" w14:textId="77777777" w:rsidR="00583B21" w:rsidRDefault="00583B21" w:rsidP="00583B21">
                            <w:pPr>
                              <w:spacing w:before="1" w:after="0" w:line="120" w:lineRule="exact"/>
                              <w:rPr>
                                <w:sz w:val="12"/>
                                <w:szCs w:val="12"/>
                              </w:rPr>
                            </w:pPr>
                          </w:p>
                          <w:p w14:paraId="58CF36F4" w14:textId="77777777" w:rsidR="00583B21" w:rsidRDefault="00583B21" w:rsidP="00583B21">
                            <w:pPr>
                              <w:tabs>
                                <w:tab w:val="left" w:pos="2440"/>
                              </w:tabs>
                              <w:spacing w:after="0" w:line="240" w:lineRule="auto"/>
                              <w:ind w:left="363" w:right="-20"/>
                              <w:rPr>
                                <w:rFonts w:ascii="Arial" w:eastAsia="Arial" w:hAnsi="Arial" w:cs="Arial"/>
                                <w:sz w:val="11"/>
                                <w:szCs w:val="11"/>
                              </w:rPr>
                            </w:pPr>
                            <w:r>
                              <w:rPr>
                                <w:rFonts w:ascii="Arial" w:eastAsia="Arial" w:hAnsi="Arial" w:cs="Arial"/>
                                <w:spacing w:val="2"/>
                                <w:sz w:val="11"/>
                                <w:szCs w:val="11"/>
                              </w:rPr>
                              <w:t>T</w:t>
                            </w:r>
                            <w:r>
                              <w:rPr>
                                <w:rFonts w:ascii="Arial" w:eastAsia="Arial" w:hAnsi="Arial" w:cs="Arial"/>
                                <w:spacing w:val="-2"/>
                                <w:sz w:val="11"/>
                                <w:szCs w:val="11"/>
                              </w:rPr>
                              <w:t>ab</w:t>
                            </w:r>
                            <w:r>
                              <w:rPr>
                                <w:rFonts w:ascii="Arial" w:eastAsia="Arial" w:hAnsi="Arial" w:cs="Arial"/>
                                <w:spacing w:val="6"/>
                                <w:sz w:val="11"/>
                                <w:szCs w:val="11"/>
                              </w:rPr>
                              <w:t>l</w:t>
                            </w:r>
                            <w:r>
                              <w:rPr>
                                <w:rFonts w:ascii="Arial" w:eastAsia="Arial" w:hAnsi="Arial" w:cs="Arial"/>
                                <w:sz w:val="11"/>
                                <w:szCs w:val="11"/>
                              </w:rPr>
                              <w:t>e</w:t>
                            </w:r>
                            <w:r>
                              <w:rPr>
                                <w:rFonts w:ascii="Arial" w:eastAsia="Arial" w:hAnsi="Arial" w:cs="Arial"/>
                                <w:spacing w:val="10"/>
                                <w:sz w:val="11"/>
                                <w:szCs w:val="11"/>
                              </w:rPr>
                              <w:t xml:space="preserve"> </w:t>
                            </w:r>
                            <w:r>
                              <w:rPr>
                                <w:rFonts w:ascii="Arial" w:eastAsia="Arial" w:hAnsi="Arial" w:cs="Arial"/>
                                <w:spacing w:val="6"/>
                                <w:sz w:val="11"/>
                                <w:szCs w:val="11"/>
                              </w:rPr>
                              <w:t>A</w:t>
                            </w:r>
                            <w:r>
                              <w:rPr>
                                <w:rFonts w:ascii="Arial" w:eastAsia="Arial" w:hAnsi="Arial" w:cs="Arial"/>
                                <w:spacing w:val="-2"/>
                                <w:sz w:val="11"/>
                                <w:szCs w:val="11"/>
                              </w:rPr>
                              <w:t>_</w:t>
                            </w:r>
                            <w:r>
                              <w:rPr>
                                <w:rFonts w:ascii="Arial" w:eastAsia="Arial" w:hAnsi="Arial" w:cs="Arial"/>
                                <w:sz w:val="11"/>
                                <w:szCs w:val="11"/>
                              </w:rPr>
                              <w:t>S</w:t>
                            </w:r>
                            <w:r>
                              <w:rPr>
                                <w:rFonts w:ascii="Arial" w:eastAsia="Arial" w:hAnsi="Arial" w:cs="Arial"/>
                                <w:spacing w:val="-22"/>
                                <w:sz w:val="11"/>
                                <w:szCs w:val="11"/>
                              </w:rPr>
                              <w:t xml:space="preserve"> </w:t>
                            </w:r>
                            <w:r>
                              <w:rPr>
                                <w:rFonts w:ascii="Arial" w:eastAsia="Arial" w:hAnsi="Arial" w:cs="Arial"/>
                                <w:sz w:val="11"/>
                                <w:szCs w:val="11"/>
                              </w:rPr>
                              <w:tab/>
                            </w:r>
                            <w:r>
                              <w:rPr>
                                <w:rFonts w:ascii="Arial" w:eastAsia="Arial" w:hAnsi="Arial" w:cs="Arial"/>
                                <w:spacing w:val="2"/>
                                <w:position w:val="-4"/>
                                <w:sz w:val="11"/>
                                <w:szCs w:val="11"/>
                              </w:rPr>
                              <w:t>T</w:t>
                            </w:r>
                            <w:r>
                              <w:rPr>
                                <w:rFonts w:ascii="Arial" w:eastAsia="Arial" w:hAnsi="Arial" w:cs="Arial"/>
                                <w:spacing w:val="-2"/>
                                <w:position w:val="-4"/>
                                <w:sz w:val="11"/>
                                <w:szCs w:val="11"/>
                              </w:rPr>
                              <w:t>ab</w:t>
                            </w:r>
                            <w:r>
                              <w:rPr>
                                <w:rFonts w:ascii="Arial" w:eastAsia="Arial" w:hAnsi="Arial" w:cs="Arial"/>
                                <w:spacing w:val="6"/>
                                <w:position w:val="-4"/>
                                <w:sz w:val="11"/>
                                <w:szCs w:val="11"/>
                              </w:rPr>
                              <w:t>l</w:t>
                            </w:r>
                            <w:r>
                              <w:rPr>
                                <w:rFonts w:ascii="Arial" w:eastAsia="Arial" w:hAnsi="Arial" w:cs="Arial"/>
                                <w:position w:val="-4"/>
                                <w:sz w:val="11"/>
                                <w:szCs w:val="11"/>
                              </w:rPr>
                              <w:t>e</w:t>
                            </w:r>
                            <w:r>
                              <w:rPr>
                                <w:rFonts w:ascii="Arial" w:eastAsia="Arial" w:hAnsi="Arial" w:cs="Arial"/>
                                <w:spacing w:val="10"/>
                                <w:position w:val="-4"/>
                                <w:sz w:val="11"/>
                                <w:szCs w:val="11"/>
                              </w:rPr>
                              <w:t xml:space="preserve"> </w:t>
                            </w:r>
                            <w:r>
                              <w:rPr>
                                <w:rFonts w:ascii="Arial" w:eastAsia="Arial" w:hAnsi="Arial" w:cs="Arial"/>
                                <w:spacing w:val="6"/>
                                <w:w w:val="104"/>
                                <w:position w:val="-4"/>
                                <w:sz w:val="11"/>
                                <w:szCs w:val="11"/>
                              </w:rPr>
                              <w:t>S</w:t>
                            </w:r>
                            <w:r>
                              <w:rPr>
                                <w:rFonts w:ascii="Arial" w:eastAsia="Arial" w:hAnsi="Arial" w:cs="Arial"/>
                                <w:spacing w:val="-2"/>
                                <w:w w:val="104"/>
                                <w:position w:val="-4"/>
                                <w:sz w:val="11"/>
                                <w:szCs w:val="11"/>
                              </w:rPr>
                              <w:t>_</w:t>
                            </w:r>
                            <w:r>
                              <w:rPr>
                                <w:rFonts w:ascii="Arial" w:eastAsia="Arial" w:hAnsi="Arial" w:cs="Arial"/>
                                <w:w w:val="104"/>
                                <w:position w:val="-4"/>
                                <w:sz w:val="11"/>
                                <w:szCs w:val="11"/>
                              </w:rPr>
                              <w:t>P</w:t>
                            </w:r>
                          </w:p>
                          <w:p w14:paraId="207C215C" w14:textId="77777777" w:rsidR="00583B21" w:rsidRDefault="00583B21" w:rsidP="00583B21">
                            <w:pPr>
                              <w:tabs>
                                <w:tab w:val="left" w:pos="1420"/>
                                <w:tab w:val="left" w:pos="2660"/>
                                <w:tab w:val="left" w:pos="3560"/>
                              </w:tabs>
                              <w:spacing w:before="95" w:after="0" w:line="240" w:lineRule="auto"/>
                              <w:ind w:left="478" w:right="-20"/>
                              <w:rPr>
                                <w:rFonts w:ascii="Arial" w:eastAsia="Arial" w:hAnsi="Arial" w:cs="Arial"/>
                                <w:sz w:val="11"/>
                                <w:szCs w:val="11"/>
                              </w:rPr>
                            </w:pPr>
                            <w:r>
                              <w:rPr>
                                <w:rFonts w:ascii="Arial" w:eastAsia="Arial" w:hAnsi="Arial" w:cs="Arial"/>
                                <w:spacing w:val="6"/>
                                <w:sz w:val="11"/>
                                <w:szCs w:val="11"/>
                              </w:rPr>
                              <w:t>A</w:t>
                            </w:r>
                            <w:r>
                              <w:rPr>
                                <w:rFonts w:ascii="Arial" w:eastAsia="Arial" w:hAnsi="Arial" w:cs="Arial"/>
                                <w:spacing w:val="-2"/>
                                <w:sz w:val="11"/>
                                <w:szCs w:val="11"/>
                              </w:rPr>
                              <w:t>pp</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pacing w:val="-2"/>
                                <w:sz w:val="11"/>
                                <w:szCs w:val="11"/>
                              </w:rPr>
                              <w:t>a</w:t>
                            </w:r>
                            <w:r>
                              <w:rPr>
                                <w:rFonts w:ascii="Arial" w:eastAsia="Arial" w:hAnsi="Arial" w:cs="Arial"/>
                                <w:spacing w:val="-1"/>
                                <w:sz w:val="11"/>
                                <w:szCs w:val="11"/>
                              </w:rPr>
                              <w:t>t</w:t>
                            </w:r>
                            <w:r>
                              <w:rPr>
                                <w:rFonts w:ascii="Arial" w:eastAsia="Arial" w:hAnsi="Arial" w:cs="Arial"/>
                                <w:spacing w:val="6"/>
                                <w:sz w:val="11"/>
                                <w:szCs w:val="11"/>
                              </w:rPr>
                              <w:t>i</w:t>
                            </w:r>
                            <w:r>
                              <w:rPr>
                                <w:rFonts w:ascii="Arial" w:eastAsia="Arial" w:hAnsi="Arial" w:cs="Arial"/>
                                <w:spacing w:val="-2"/>
                                <w:sz w:val="11"/>
                                <w:szCs w:val="11"/>
                              </w:rPr>
                              <w:t>o</w:t>
                            </w:r>
                            <w:r>
                              <w:rPr>
                                <w:rFonts w:ascii="Arial" w:eastAsia="Arial" w:hAnsi="Arial" w:cs="Arial"/>
                                <w:sz w:val="11"/>
                                <w:szCs w:val="11"/>
                              </w:rPr>
                              <w:t>n</w:t>
                            </w:r>
                            <w:r>
                              <w:rPr>
                                <w:rFonts w:ascii="Arial" w:eastAsia="Arial" w:hAnsi="Arial" w:cs="Arial"/>
                                <w:spacing w:val="-9"/>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pacing w:val="-2"/>
                                <w:sz w:val="11"/>
                                <w:szCs w:val="11"/>
                              </w:rPr>
                              <w:t>en</w:t>
                            </w:r>
                            <w:r>
                              <w:rPr>
                                <w:rFonts w:ascii="Arial" w:eastAsia="Arial" w:hAnsi="Arial" w:cs="Arial"/>
                                <w:spacing w:val="5"/>
                                <w:sz w:val="11"/>
                                <w:szCs w:val="11"/>
                              </w:rPr>
                              <w:t>s</w:t>
                            </w:r>
                            <w:r>
                              <w:rPr>
                                <w:rFonts w:ascii="Arial" w:eastAsia="Arial" w:hAnsi="Arial" w:cs="Arial"/>
                                <w:spacing w:val="-2"/>
                                <w:sz w:val="11"/>
                                <w:szCs w:val="11"/>
                              </w:rPr>
                              <w:t>o</w:t>
                            </w:r>
                            <w:r>
                              <w:rPr>
                                <w:rFonts w:ascii="Arial" w:eastAsia="Arial" w:hAnsi="Arial" w:cs="Arial"/>
                                <w:spacing w:val="3"/>
                                <w:sz w:val="11"/>
                                <w:szCs w:val="11"/>
                              </w:rPr>
                              <w:t>r</w:t>
                            </w:r>
                            <w:r>
                              <w:rPr>
                                <w:rFonts w:ascii="Arial" w:eastAsia="Arial" w:hAnsi="Arial" w:cs="Arial"/>
                                <w:sz w:val="11"/>
                                <w:szCs w:val="11"/>
                              </w:rPr>
                              <w:t>s</w:t>
                            </w:r>
                            <w:r>
                              <w:rPr>
                                <w:rFonts w:ascii="Arial" w:eastAsia="Arial" w:hAnsi="Arial" w:cs="Arial"/>
                                <w:spacing w:val="-14"/>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pacing w:val="-2"/>
                                <w:sz w:val="11"/>
                                <w:szCs w:val="11"/>
                              </w:rPr>
                              <w:t>en</w:t>
                            </w:r>
                            <w:r>
                              <w:rPr>
                                <w:rFonts w:ascii="Arial" w:eastAsia="Arial" w:hAnsi="Arial" w:cs="Arial"/>
                                <w:spacing w:val="5"/>
                                <w:sz w:val="11"/>
                                <w:szCs w:val="11"/>
                              </w:rPr>
                              <w:t>s</w:t>
                            </w:r>
                            <w:r>
                              <w:rPr>
                                <w:rFonts w:ascii="Arial" w:eastAsia="Arial" w:hAnsi="Arial" w:cs="Arial"/>
                                <w:spacing w:val="-2"/>
                                <w:sz w:val="11"/>
                                <w:szCs w:val="11"/>
                              </w:rPr>
                              <w:t>o</w:t>
                            </w:r>
                            <w:r>
                              <w:rPr>
                                <w:rFonts w:ascii="Arial" w:eastAsia="Arial" w:hAnsi="Arial" w:cs="Arial"/>
                                <w:sz w:val="11"/>
                                <w:szCs w:val="11"/>
                              </w:rPr>
                              <w:t>r</w:t>
                            </w:r>
                            <w:r>
                              <w:rPr>
                                <w:rFonts w:ascii="Arial" w:eastAsia="Arial" w:hAnsi="Arial" w:cs="Arial"/>
                                <w:spacing w:val="-17"/>
                                <w:sz w:val="11"/>
                                <w:szCs w:val="11"/>
                              </w:rPr>
                              <w:t xml:space="preserve"> </w:t>
                            </w:r>
                            <w:r>
                              <w:rPr>
                                <w:rFonts w:ascii="Arial" w:eastAsia="Arial" w:hAnsi="Arial" w:cs="Arial"/>
                                <w:sz w:val="11"/>
                                <w:szCs w:val="11"/>
                              </w:rPr>
                              <w:tab/>
                            </w:r>
                            <w:r>
                              <w:rPr>
                                <w:rFonts w:ascii="Arial" w:eastAsia="Arial" w:hAnsi="Arial" w:cs="Arial"/>
                                <w:spacing w:val="6"/>
                                <w:w w:val="104"/>
                                <w:sz w:val="11"/>
                                <w:szCs w:val="11"/>
                              </w:rPr>
                              <w:t>P</w:t>
                            </w:r>
                            <w:r>
                              <w:rPr>
                                <w:rFonts w:ascii="Arial" w:eastAsia="Arial" w:hAnsi="Arial" w:cs="Arial"/>
                                <w:spacing w:val="-2"/>
                                <w:w w:val="104"/>
                                <w:sz w:val="11"/>
                                <w:szCs w:val="11"/>
                              </w:rPr>
                              <w:t>o</w:t>
                            </w:r>
                            <w:r>
                              <w:rPr>
                                <w:rFonts w:ascii="Arial" w:eastAsia="Arial" w:hAnsi="Arial" w:cs="Arial"/>
                                <w:spacing w:val="6"/>
                                <w:w w:val="104"/>
                                <w:sz w:val="11"/>
                                <w:szCs w:val="11"/>
                              </w:rPr>
                              <w:t>li</w:t>
                            </w:r>
                            <w:r>
                              <w:rPr>
                                <w:rFonts w:ascii="Arial" w:eastAsia="Arial" w:hAnsi="Arial" w:cs="Arial"/>
                                <w:spacing w:val="5"/>
                                <w:w w:val="104"/>
                                <w:sz w:val="11"/>
                                <w:szCs w:val="11"/>
                              </w:rPr>
                              <w:t>c</w:t>
                            </w:r>
                            <w:r>
                              <w:rPr>
                                <w:rFonts w:ascii="Arial" w:eastAsia="Arial" w:hAnsi="Arial" w:cs="Arial"/>
                                <w:w w:val="104"/>
                                <w:sz w:val="11"/>
                                <w:szCs w:val="11"/>
                              </w:rPr>
                              <w:t>y</w:t>
                            </w:r>
                          </w:p>
                          <w:p w14:paraId="55187D6B" w14:textId="77777777" w:rsidR="00583B21" w:rsidRDefault="00583B21" w:rsidP="00583B21">
                            <w:pPr>
                              <w:tabs>
                                <w:tab w:val="left" w:pos="1360"/>
                                <w:tab w:val="left" w:pos="2760"/>
                                <w:tab w:val="left" w:pos="3520"/>
                              </w:tabs>
                              <w:spacing w:before="72" w:after="0" w:line="240" w:lineRule="auto"/>
                              <w:ind w:left="728" w:right="-20"/>
                              <w:rPr>
                                <w:rFonts w:ascii="Arial" w:eastAsia="Arial" w:hAnsi="Arial" w:cs="Arial"/>
                                <w:sz w:val="11"/>
                                <w:szCs w:val="11"/>
                              </w:rPr>
                            </w:pPr>
                            <w:r>
                              <w:rPr>
                                <w:rFonts w:ascii="Arial" w:eastAsia="Arial" w:hAnsi="Arial" w:cs="Arial"/>
                                <w:sz w:val="11"/>
                                <w:szCs w:val="11"/>
                              </w:rPr>
                              <w:t>X</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pacing w:val="-2"/>
                                <w:sz w:val="11"/>
                                <w:szCs w:val="11"/>
                              </w:rPr>
                              <w:t>1</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2</w:t>
                            </w:r>
                            <w:proofErr w:type="gramStart"/>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z w:val="11"/>
                                <w:szCs w:val="11"/>
                              </w:rPr>
                              <w:t>4</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1</w:t>
                            </w:r>
                            <w:r>
                              <w:rPr>
                                <w:rFonts w:ascii="Arial" w:eastAsia="Arial" w:hAnsi="Arial" w:cs="Arial"/>
                                <w:spacing w:val="-25"/>
                                <w:sz w:val="11"/>
                                <w:szCs w:val="11"/>
                              </w:rPr>
                              <w:t xml:space="preserve"> </w:t>
                            </w:r>
                            <w:proofErr w:type="gramEnd"/>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1</w:t>
                            </w:r>
                          </w:p>
                          <w:p w14:paraId="27905826" w14:textId="77777777" w:rsidR="00583B21" w:rsidRDefault="00583B21" w:rsidP="00583B21">
                            <w:pPr>
                              <w:tabs>
                                <w:tab w:val="left" w:pos="1580"/>
                                <w:tab w:val="left" w:pos="2760"/>
                                <w:tab w:val="left" w:pos="3520"/>
                              </w:tabs>
                              <w:spacing w:before="72" w:after="0" w:line="240" w:lineRule="auto"/>
                              <w:ind w:left="728" w:right="-20"/>
                              <w:rPr>
                                <w:rFonts w:ascii="Arial" w:eastAsia="Arial" w:hAnsi="Arial" w:cs="Arial"/>
                                <w:sz w:val="11"/>
                                <w:szCs w:val="11"/>
                              </w:rPr>
                            </w:pPr>
                            <w:r>
                              <w:rPr>
                                <w:rFonts w:ascii="Arial" w:eastAsia="Arial" w:hAnsi="Arial" w:cs="Arial"/>
                                <w:sz w:val="11"/>
                                <w:szCs w:val="11"/>
                              </w:rPr>
                              <w:t>Y</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3</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2</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2</w:t>
                            </w:r>
                          </w:p>
                          <w:p w14:paraId="67928152" w14:textId="77777777" w:rsidR="00583B21" w:rsidRDefault="00583B21" w:rsidP="00583B21">
                            <w:pPr>
                              <w:tabs>
                                <w:tab w:val="left" w:pos="3500"/>
                              </w:tabs>
                              <w:spacing w:before="83" w:after="0" w:line="115" w:lineRule="exact"/>
                              <w:ind w:left="2768" w:right="-20"/>
                              <w:rPr>
                                <w:rFonts w:ascii="Arial" w:eastAsia="Arial" w:hAnsi="Arial" w:cs="Arial"/>
                                <w:sz w:val="11"/>
                                <w:szCs w:val="11"/>
                              </w:rPr>
                            </w:pPr>
                            <w:r>
                              <w:rPr>
                                <w:rFonts w:ascii="Arial" w:eastAsia="Arial" w:hAnsi="Arial" w:cs="Arial"/>
                                <w:spacing w:val="6"/>
                                <w:position w:val="-1"/>
                                <w:sz w:val="11"/>
                                <w:szCs w:val="11"/>
                              </w:rPr>
                              <w:t>S</w:t>
                            </w:r>
                            <w:r>
                              <w:rPr>
                                <w:rFonts w:ascii="Arial" w:eastAsia="Arial" w:hAnsi="Arial" w:cs="Arial"/>
                                <w:position w:val="-1"/>
                                <w:sz w:val="11"/>
                                <w:szCs w:val="11"/>
                              </w:rPr>
                              <w:t>3</w:t>
                            </w:r>
                            <w:r>
                              <w:rPr>
                                <w:rFonts w:ascii="Arial" w:eastAsia="Arial" w:hAnsi="Arial" w:cs="Arial"/>
                                <w:spacing w:val="-25"/>
                                <w:position w:val="-1"/>
                                <w:sz w:val="11"/>
                                <w:szCs w:val="11"/>
                              </w:rPr>
                              <w:t xml:space="preserve"> </w:t>
                            </w:r>
                            <w:r>
                              <w:rPr>
                                <w:rFonts w:ascii="Arial" w:eastAsia="Arial" w:hAnsi="Arial" w:cs="Arial"/>
                                <w:position w:val="-1"/>
                                <w:sz w:val="11"/>
                                <w:szCs w:val="11"/>
                              </w:rPr>
                              <w:tab/>
                            </w:r>
                            <w:r>
                              <w:rPr>
                                <w:rFonts w:ascii="Arial" w:eastAsia="Arial" w:hAnsi="Arial" w:cs="Arial"/>
                                <w:spacing w:val="6"/>
                                <w:position w:val="-1"/>
                                <w:sz w:val="11"/>
                                <w:szCs w:val="11"/>
                              </w:rPr>
                              <w:t>P</w:t>
                            </w:r>
                            <w:r>
                              <w:rPr>
                                <w:rFonts w:ascii="Arial" w:eastAsia="Arial" w:hAnsi="Arial" w:cs="Arial"/>
                                <w:spacing w:val="-2"/>
                                <w:position w:val="-1"/>
                                <w:sz w:val="11"/>
                                <w:szCs w:val="11"/>
                              </w:rPr>
                              <w:t>o</w:t>
                            </w:r>
                            <w:r>
                              <w:rPr>
                                <w:rFonts w:ascii="Arial" w:eastAsia="Arial" w:hAnsi="Arial" w:cs="Arial"/>
                                <w:spacing w:val="6"/>
                                <w:position w:val="-1"/>
                                <w:sz w:val="11"/>
                                <w:szCs w:val="11"/>
                              </w:rPr>
                              <w:t>li</w:t>
                            </w:r>
                            <w:r>
                              <w:rPr>
                                <w:rFonts w:ascii="Arial" w:eastAsia="Arial" w:hAnsi="Arial" w:cs="Arial"/>
                                <w:spacing w:val="5"/>
                                <w:position w:val="-1"/>
                                <w:sz w:val="11"/>
                                <w:szCs w:val="11"/>
                              </w:rPr>
                              <w:t>c</w:t>
                            </w:r>
                            <w:r>
                              <w:rPr>
                                <w:rFonts w:ascii="Arial" w:eastAsia="Arial" w:hAnsi="Arial" w:cs="Arial"/>
                                <w:position w:val="-1"/>
                                <w:sz w:val="11"/>
                                <w:szCs w:val="11"/>
                              </w:rPr>
                              <w:t>y</w:t>
                            </w:r>
                            <w:r>
                              <w:rPr>
                                <w:rFonts w:ascii="Arial" w:eastAsia="Arial" w:hAnsi="Arial" w:cs="Arial"/>
                                <w:spacing w:val="17"/>
                                <w:position w:val="-1"/>
                                <w:sz w:val="11"/>
                                <w:szCs w:val="11"/>
                              </w:rPr>
                              <w:t xml:space="preserve"> </w:t>
                            </w:r>
                            <w:r>
                              <w:rPr>
                                <w:rFonts w:ascii="Arial" w:eastAsia="Arial" w:hAnsi="Arial" w:cs="Arial"/>
                                <w:w w:val="104"/>
                                <w:position w:val="-1"/>
                                <w:sz w:val="11"/>
                                <w:szCs w:val="11"/>
                              </w:rPr>
                              <w:t>3</w:t>
                            </w:r>
                          </w:p>
                          <w:p w14:paraId="7A78069E" w14:textId="77777777" w:rsidR="00583B21" w:rsidRDefault="00583B21" w:rsidP="00583B21">
                            <w:pPr>
                              <w:spacing w:after="0" w:line="105" w:lineRule="exact"/>
                              <w:ind w:left="363" w:right="-20"/>
                              <w:rPr>
                                <w:rFonts w:ascii="Arial" w:eastAsia="Arial" w:hAnsi="Arial" w:cs="Arial"/>
                                <w:sz w:val="11"/>
                                <w:szCs w:val="11"/>
                              </w:rPr>
                            </w:pPr>
                            <w:r>
                              <w:rPr>
                                <w:rFonts w:ascii="Arial" w:eastAsia="Arial" w:hAnsi="Arial" w:cs="Arial"/>
                                <w:spacing w:val="2"/>
                                <w:sz w:val="11"/>
                                <w:szCs w:val="11"/>
                              </w:rPr>
                              <w:t>T</w:t>
                            </w:r>
                            <w:r>
                              <w:rPr>
                                <w:rFonts w:ascii="Arial" w:eastAsia="Arial" w:hAnsi="Arial" w:cs="Arial"/>
                                <w:spacing w:val="-2"/>
                                <w:sz w:val="11"/>
                                <w:szCs w:val="11"/>
                              </w:rPr>
                              <w:t>ab</w:t>
                            </w:r>
                            <w:r>
                              <w:rPr>
                                <w:rFonts w:ascii="Arial" w:eastAsia="Arial" w:hAnsi="Arial" w:cs="Arial"/>
                                <w:spacing w:val="6"/>
                                <w:sz w:val="11"/>
                                <w:szCs w:val="11"/>
                              </w:rPr>
                              <w:t>l</w:t>
                            </w:r>
                            <w:r>
                              <w:rPr>
                                <w:rFonts w:ascii="Arial" w:eastAsia="Arial" w:hAnsi="Arial" w:cs="Arial"/>
                                <w:sz w:val="11"/>
                                <w:szCs w:val="11"/>
                              </w:rPr>
                              <w:t>e</w:t>
                            </w:r>
                            <w:r>
                              <w:rPr>
                                <w:rFonts w:ascii="Arial" w:eastAsia="Arial" w:hAnsi="Arial" w:cs="Arial"/>
                                <w:spacing w:val="10"/>
                                <w:sz w:val="11"/>
                                <w:szCs w:val="11"/>
                              </w:rPr>
                              <w:t xml:space="preserve"> </w:t>
                            </w:r>
                            <w:r>
                              <w:rPr>
                                <w:rFonts w:ascii="Arial" w:eastAsia="Arial" w:hAnsi="Arial" w:cs="Arial"/>
                                <w:spacing w:val="6"/>
                                <w:w w:val="104"/>
                                <w:sz w:val="11"/>
                                <w:szCs w:val="11"/>
                              </w:rPr>
                              <w:t>A</w:t>
                            </w:r>
                            <w:r>
                              <w:rPr>
                                <w:rFonts w:ascii="Arial" w:eastAsia="Arial" w:hAnsi="Arial" w:cs="Arial"/>
                                <w:spacing w:val="-2"/>
                                <w:w w:val="104"/>
                                <w:sz w:val="11"/>
                                <w:szCs w:val="11"/>
                              </w:rPr>
                              <w:t>_</w:t>
                            </w:r>
                            <w:r>
                              <w:rPr>
                                <w:rFonts w:ascii="Arial" w:eastAsia="Arial" w:hAnsi="Arial" w:cs="Arial"/>
                                <w:w w:val="104"/>
                                <w:sz w:val="11"/>
                                <w:szCs w:val="11"/>
                              </w:rPr>
                              <w:t>F</w:t>
                            </w:r>
                          </w:p>
                          <w:p w14:paraId="69A2E7D0" w14:textId="77777777" w:rsidR="00583B21" w:rsidRDefault="00583B21" w:rsidP="00583B21">
                            <w:pPr>
                              <w:tabs>
                                <w:tab w:val="left" w:pos="3500"/>
                              </w:tabs>
                              <w:spacing w:after="0" w:line="115" w:lineRule="exact"/>
                              <w:ind w:left="2768" w:right="-20"/>
                              <w:rPr>
                                <w:rFonts w:ascii="Arial" w:eastAsia="Arial" w:hAnsi="Arial" w:cs="Arial"/>
                                <w:sz w:val="11"/>
                                <w:szCs w:val="11"/>
                              </w:rPr>
                            </w:pPr>
                            <w:r>
                              <w:rPr>
                                <w:rFonts w:ascii="Arial" w:eastAsia="Arial" w:hAnsi="Arial" w:cs="Arial"/>
                                <w:spacing w:val="6"/>
                                <w:sz w:val="11"/>
                                <w:szCs w:val="11"/>
                              </w:rPr>
                              <w:t>S</w:t>
                            </w:r>
                            <w:r>
                              <w:rPr>
                                <w:rFonts w:ascii="Arial" w:eastAsia="Arial" w:hAnsi="Arial" w:cs="Arial"/>
                                <w:sz w:val="11"/>
                                <w:szCs w:val="11"/>
                              </w:rPr>
                              <w:t>4</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4</w:t>
                            </w:r>
                          </w:p>
                          <w:p w14:paraId="29A3FFB0" w14:textId="77777777" w:rsidR="00583B21" w:rsidRDefault="00583B21" w:rsidP="00583B21">
                            <w:pPr>
                              <w:tabs>
                                <w:tab w:val="left" w:pos="1500"/>
                              </w:tabs>
                              <w:spacing w:after="0" w:line="105" w:lineRule="exact"/>
                              <w:ind w:left="478" w:right="-20"/>
                              <w:rPr>
                                <w:rFonts w:ascii="Arial" w:eastAsia="Arial" w:hAnsi="Arial" w:cs="Arial"/>
                                <w:sz w:val="11"/>
                                <w:szCs w:val="11"/>
                              </w:rPr>
                            </w:pPr>
                            <w:r>
                              <w:rPr>
                                <w:rFonts w:ascii="Arial" w:eastAsia="Arial" w:hAnsi="Arial" w:cs="Arial"/>
                                <w:spacing w:val="6"/>
                                <w:position w:val="-1"/>
                                <w:sz w:val="11"/>
                                <w:szCs w:val="11"/>
                              </w:rPr>
                              <w:t>A</w:t>
                            </w:r>
                            <w:r>
                              <w:rPr>
                                <w:rFonts w:ascii="Arial" w:eastAsia="Arial" w:hAnsi="Arial" w:cs="Arial"/>
                                <w:spacing w:val="-2"/>
                                <w:position w:val="-1"/>
                                <w:sz w:val="11"/>
                                <w:szCs w:val="11"/>
                              </w:rPr>
                              <w:t>pp</w:t>
                            </w:r>
                            <w:r>
                              <w:rPr>
                                <w:rFonts w:ascii="Arial" w:eastAsia="Arial" w:hAnsi="Arial" w:cs="Arial"/>
                                <w:spacing w:val="6"/>
                                <w:position w:val="-1"/>
                                <w:sz w:val="11"/>
                                <w:szCs w:val="11"/>
                              </w:rPr>
                              <w:t>li</w:t>
                            </w:r>
                            <w:r>
                              <w:rPr>
                                <w:rFonts w:ascii="Arial" w:eastAsia="Arial" w:hAnsi="Arial" w:cs="Arial"/>
                                <w:spacing w:val="5"/>
                                <w:position w:val="-1"/>
                                <w:sz w:val="11"/>
                                <w:szCs w:val="11"/>
                              </w:rPr>
                              <w:t>c</w:t>
                            </w:r>
                            <w:r>
                              <w:rPr>
                                <w:rFonts w:ascii="Arial" w:eastAsia="Arial" w:hAnsi="Arial" w:cs="Arial"/>
                                <w:spacing w:val="-2"/>
                                <w:position w:val="-1"/>
                                <w:sz w:val="11"/>
                                <w:szCs w:val="11"/>
                              </w:rPr>
                              <w:t>a</w:t>
                            </w:r>
                            <w:r>
                              <w:rPr>
                                <w:rFonts w:ascii="Arial" w:eastAsia="Arial" w:hAnsi="Arial" w:cs="Arial"/>
                                <w:spacing w:val="-1"/>
                                <w:position w:val="-1"/>
                                <w:sz w:val="11"/>
                                <w:szCs w:val="11"/>
                              </w:rPr>
                              <w:t>t</w:t>
                            </w:r>
                            <w:r>
                              <w:rPr>
                                <w:rFonts w:ascii="Arial" w:eastAsia="Arial" w:hAnsi="Arial" w:cs="Arial"/>
                                <w:spacing w:val="6"/>
                                <w:position w:val="-1"/>
                                <w:sz w:val="11"/>
                                <w:szCs w:val="11"/>
                              </w:rPr>
                              <w:t>i</w:t>
                            </w:r>
                            <w:r>
                              <w:rPr>
                                <w:rFonts w:ascii="Arial" w:eastAsia="Arial" w:hAnsi="Arial" w:cs="Arial"/>
                                <w:spacing w:val="-2"/>
                                <w:position w:val="-1"/>
                                <w:sz w:val="11"/>
                                <w:szCs w:val="11"/>
                              </w:rPr>
                              <w:t>o</w:t>
                            </w:r>
                            <w:r>
                              <w:rPr>
                                <w:rFonts w:ascii="Arial" w:eastAsia="Arial" w:hAnsi="Arial" w:cs="Arial"/>
                                <w:position w:val="-1"/>
                                <w:sz w:val="11"/>
                                <w:szCs w:val="11"/>
                              </w:rPr>
                              <w:t>n</w:t>
                            </w:r>
                            <w:r>
                              <w:rPr>
                                <w:rFonts w:ascii="Arial" w:eastAsia="Arial" w:hAnsi="Arial" w:cs="Arial"/>
                                <w:spacing w:val="-9"/>
                                <w:position w:val="-1"/>
                                <w:sz w:val="11"/>
                                <w:szCs w:val="11"/>
                              </w:rPr>
                              <w:t xml:space="preserve"> </w:t>
                            </w:r>
                            <w:r>
                              <w:rPr>
                                <w:rFonts w:ascii="Arial" w:eastAsia="Arial" w:hAnsi="Arial" w:cs="Arial"/>
                                <w:position w:val="-1"/>
                                <w:sz w:val="11"/>
                                <w:szCs w:val="11"/>
                              </w:rPr>
                              <w:tab/>
                            </w:r>
                            <w:r>
                              <w:rPr>
                                <w:rFonts w:ascii="Arial" w:eastAsia="Arial" w:hAnsi="Arial" w:cs="Arial"/>
                                <w:spacing w:val="2"/>
                                <w:w w:val="104"/>
                                <w:position w:val="-1"/>
                                <w:sz w:val="11"/>
                                <w:szCs w:val="11"/>
                              </w:rPr>
                              <w:t>F</w:t>
                            </w:r>
                            <w:r>
                              <w:rPr>
                                <w:rFonts w:ascii="Arial" w:eastAsia="Arial" w:hAnsi="Arial" w:cs="Arial"/>
                                <w:spacing w:val="6"/>
                                <w:w w:val="104"/>
                                <w:position w:val="-1"/>
                                <w:sz w:val="11"/>
                                <w:szCs w:val="11"/>
                              </w:rPr>
                              <w:t>il</w:t>
                            </w:r>
                            <w:r>
                              <w:rPr>
                                <w:rFonts w:ascii="Arial" w:eastAsia="Arial" w:hAnsi="Arial" w:cs="Arial"/>
                                <w:spacing w:val="-1"/>
                                <w:w w:val="104"/>
                                <w:position w:val="-1"/>
                                <w:sz w:val="11"/>
                                <w:szCs w:val="11"/>
                              </w:rPr>
                              <w:t>t</w:t>
                            </w:r>
                            <w:r>
                              <w:rPr>
                                <w:rFonts w:ascii="Arial" w:eastAsia="Arial" w:hAnsi="Arial" w:cs="Arial"/>
                                <w:spacing w:val="-2"/>
                                <w:w w:val="104"/>
                                <w:position w:val="-1"/>
                                <w:sz w:val="11"/>
                                <w:szCs w:val="11"/>
                              </w:rPr>
                              <w:t>e</w:t>
                            </w:r>
                            <w:r>
                              <w:rPr>
                                <w:rFonts w:ascii="Arial" w:eastAsia="Arial" w:hAnsi="Arial" w:cs="Arial"/>
                                <w:w w:val="104"/>
                                <w:position w:val="-1"/>
                                <w:sz w:val="11"/>
                                <w:szCs w:val="11"/>
                              </w:rPr>
                              <w:t>r</w:t>
                            </w:r>
                          </w:p>
                          <w:p w14:paraId="1394D6B6" w14:textId="77777777" w:rsidR="00583B21" w:rsidRDefault="00583B21" w:rsidP="00583B21">
                            <w:pPr>
                              <w:tabs>
                                <w:tab w:val="left" w:pos="3500"/>
                              </w:tabs>
                              <w:spacing w:after="0" w:line="99" w:lineRule="exact"/>
                              <w:ind w:left="2768" w:right="-20"/>
                              <w:rPr>
                                <w:rFonts w:ascii="Arial" w:eastAsia="Arial" w:hAnsi="Arial" w:cs="Arial"/>
                                <w:sz w:val="11"/>
                                <w:szCs w:val="11"/>
                              </w:rPr>
                            </w:pPr>
                            <w:r>
                              <w:rPr>
                                <w:rFonts w:ascii="Arial" w:eastAsia="Arial" w:hAnsi="Arial" w:cs="Arial"/>
                                <w:spacing w:val="6"/>
                                <w:sz w:val="11"/>
                                <w:szCs w:val="11"/>
                              </w:rPr>
                              <w:t>S</w:t>
                            </w:r>
                            <w:r>
                              <w:rPr>
                                <w:rFonts w:ascii="Arial" w:eastAsia="Arial" w:hAnsi="Arial" w:cs="Arial"/>
                                <w:sz w:val="11"/>
                                <w:szCs w:val="11"/>
                              </w:rPr>
                              <w:t>5</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5</w:t>
                            </w:r>
                          </w:p>
                          <w:p w14:paraId="4FFDBA71" w14:textId="77777777" w:rsidR="00583B21" w:rsidRDefault="00583B21" w:rsidP="00583B21">
                            <w:pPr>
                              <w:tabs>
                                <w:tab w:val="left" w:pos="1400"/>
                              </w:tabs>
                              <w:spacing w:after="0" w:line="111" w:lineRule="exact"/>
                              <w:ind w:left="728" w:right="-20"/>
                              <w:rPr>
                                <w:rFonts w:ascii="Arial" w:eastAsia="Arial" w:hAnsi="Arial" w:cs="Arial"/>
                                <w:sz w:val="11"/>
                                <w:szCs w:val="11"/>
                              </w:rPr>
                            </w:pPr>
                            <w:r>
                              <w:rPr>
                                <w:rFonts w:ascii="Arial" w:eastAsia="Arial" w:hAnsi="Arial" w:cs="Arial"/>
                                <w:sz w:val="11"/>
                                <w:szCs w:val="11"/>
                              </w:rPr>
                              <w:t>X</w:t>
                            </w:r>
                            <w:r>
                              <w:rPr>
                                <w:rFonts w:ascii="Arial" w:eastAsia="Arial" w:hAnsi="Arial" w:cs="Arial"/>
                                <w:spacing w:val="-28"/>
                                <w:sz w:val="11"/>
                                <w:szCs w:val="11"/>
                              </w:rPr>
                              <w:t xml:space="preserve"> </w:t>
                            </w:r>
                            <w:r>
                              <w:rPr>
                                <w:rFonts w:ascii="Arial" w:eastAsia="Arial" w:hAnsi="Arial" w:cs="Arial"/>
                                <w:sz w:val="11"/>
                                <w:szCs w:val="11"/>
                              </w:rPr>
                              <w:tab/>
                              <w:t>C</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pacing w:val="-1"/>
                                <w:sz w:val="11"/>
                                <w:szCs w:val="11"/>
                              </w:rPr>
                              <w:t>t</w:t>
                            </w:r>
                            <w:r>
                              <w:rPr>
                                <w:rFonts w:ascii="Arial" w:eastAsia="Arial" w:hAnsi="Arial" w:cs="Arial"/>
                                <w:spacing w:val="-2"/>
                                <w:sz w:val="11"/>
                                <w:szCs w:val="11"/>
                              </w:rPr>
                              <w:t>e</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z w:val="11"/>
                                <w:szCs w:val="11"/>
                              </w:rPr>
                              <w:t>a</w:t>
                            </w:r>
                            <w:r>
                              <w:rPr>
                                <w:rFonts w:ascii="Arial" w:eastAsia="Arial" w:hAnsi="Arial" w:cs="Arial"/>
                                <w:spacing w:val="13"/>
                                <w:sz w:val="11"/>
                                <w:szCs w:val="11"/>
                              </w:rPr>
                              <w:t xml:space="preserve"> </w:t>
                            </w:r>
                            <w:r>
                              <w:rPr>
                                <w:rFonts w:ascii="Arial" w:eastAsia="Arial" w:hAnsi="Arial" w:cs="Arial"/>
                                <w:w w:val="104"/>
                                <w:sz w:val="11"/>
                                <w:szCs w:val="11"/>
                              </w:rPr>
                              <w:t>1</w:t>
                            </w:r>
                          </w:p>
                          <w:p w14:paraId="53E64EFA" w14:textId="77777777" w:rsidR="00583B21" w:rsidRDefault="00583B21" w:rsidP="00583B21">
                            <w:pPr>
                              <w:tabs>
                                <w:tab w:val="left" w:pos="1400"/>
                                <w:tab w:val="left" w:pos="2480"/>
                              </w:tabs>
                              <w:spacing w:before="52" w:after="0" w:line="240" w:lineRule="auto"/>
                              <w:ind w:left="728" w:right="-20"/>
                              <w:rPr>
                                <w:rFonts w:ascii="Arial" w:eastAsia="Arial" w:hAnsi="Arial" w:cs="Arial"/>
                                <w:sz w:val="11"/>
                                <w:szCs w:val="11"/>
                              </w:rPr>
                            </w:pPr>
                            <w:r>
                              <w:rPr>
                                <w:rFonts w:ascii="Arial" w:eastAsia="Arial" w:hAnsi="Arial" w:cs="Arial"/>
                                <w:sz w:val="11"/>
                                <w:szCs w:val="11"/>
                              </w:rPr>
                              <w:t>Y</w:t>
                            </w:r>
                            <w:r>
                              <w:rPr>
                                <w:rFonts w:ascii="Arial" w:eastAsia="Arial" w:hAnsi="Arial" w:cs="Arial"/>
                                <w:spacing w:val="-28"/>
                                <w:sz w:val="11"/>
                                <w:szCs w:val="11"/>
                              </w:rPr>
                              <w:t xml:space="preserve"> </w:t>
                            </w:r>
                            <w:r>
                              <w:rPr>
                                <w:rFonts w:ascii="Arial" w:eastAsia="Arial" w:hAnsi="Arial" w:cs="Arial"/>
                                <w:sz w:val="11"/>
                                <w:szCs w:val="11"/>
                              </w:rPr>
                              <w:tab/>
                              <w:t>C</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pacing w:val="-1"/>
                                <w:sz w:val="11"/>
                                <w:szCs w:val="11"/>
                              </w:rPr>
                              <w:t>t</w:t>
                            </w:r>
                            <w:r>
                              <w:rPr>
                                <w:rFonts w:ascii="Arial" w:eastAsia="Arial" w:hAnsi="Arial" w:cs="Arial"/>
                                <w:spacing w:val="-2"/>
                                <w:sz w:val="11"/>
                                <w:szCs w:val="11"/>
                              </w:rPr>
                              <w:t>e</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z w:val="11"/>
                                <w:szCs w:val="11"/>
                              </w:rPr>
                              <w:t>a</w:t>
                            </w:r>
                            <w:r>
                              <w:rPr>
                                <w:rFonts w:ascii="Arial" w:eastAsia="Arial" w:hAnsi="Arial" w:cs="Arial"/>
                                <w:spacing w:val="13"/>
                                <w:sz w:val="11"/>
                                <w:szCs w:val="11"/>
                              </w:rPr>
                              <w:t xml:space="preserve"> </w:t>
                            </w:r>
                            <w:r>
                              <w:rPr>
                                <w:rFonts w:ascii="Arial" w:eastAsia="Arial" w:hAnsi="Arial" w:cs="Arial"/>
                                <w:sz w:val="11"/>
                                <w:szCs w:val="11"/>
                              </w:rPr>
                              <w:t>2</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2"/>
                                <w:position w:val="2"/>
                                <w:sz w:val="11"/>
                                <w:szCs w:val="11"/>
                              </w:rPr>
                              <w:t>T</w:t>
                            </w:r>
                            <w:r>
                              <w:rPr>
                                <w:rFonts w:ascii="Arial" w:eastAsia="Arial" w:hAnsi="Arial" w:cs="Arial"/>
                                <w:spacing w:val="-2"/>
                                <w:position w:val="2"/>
                                <w:sz w:val="11"/>
                                <w:szCs w:val="11"/>
                              </w:rPr>
                              <w:t>ab</w:t>
                            </w:r>
                            <w:r>
                              <w:rPr>
                                <w:rFonts w:ascii="Arial" w:eastAsia="Arial" w:hAnsi="Arial" w:cs="Arial"/>
                                <w:spacing w:val="6"/>
                                <w:position w:val="2"/>
                                <w:sz w:val="11"/>
                                <w:szCs w:val="11"/>
                              </w:rPr>
                              <w:t>l</w:t>
                            </w:r>
                            <w:r>
                              <w:rPr>
                                <w:rFonts w:ascii="Arial" w:eastAsia="Arial" w:hAnsi="Arial" w:cs="Arial"/>
                                <w:position w:val="2"/>
                                <w:sz w:val="11"/>
                                <w:szCs w:val="11"/>
                              </w:rPr>
                              <w:t>e</w:t>
                            </w:r>
                            <w:r>
                              <w:rPr>
                                <w:rFonts w:ascii="Arial" w:eastAsia="Arial" w:hAnsi="Arial" w:cs="Arial"/>
                                <w:spacing w:val="10"/>
                                <w:position w:val="2"/>
                                <w:sz w:val="11"/>
                                <w:szCs w:val="11"/>
                              </w:rPr>
                              <w:t xml:space="preserve"> </w:t>
                            </w:r>
                            <w:r>
                              <w:rPr>
                                <w:rFonts w:ascii="Arial" w:eastAsia="Arial" w:hAnsi="Arial" w:cs="Arial"/>
                                <w:w w:val="104"/>
                                <w:position w:val="2"/>
                                <w:sz w:val="11"/>
                                <w:szCs w:val="11"/>
                              </w:rPr>
                              <w:t>S</w:t>
                            </w:r>
                          </w:p>
                          <w:p w14:paraId="4570A310" w14:textId="77777777" w:rsidR="00583B21" w:rsidRDefault="00583B21" w:rsidP="00583B21">
                            <w:pPr>
                              <w:spacing w:before="72" w:after="0" w:line="240" w:lineRule="auto"/>
                              <w:ind w:left="2561" w:right="1684"/>
                              <w:jc w:val="center"/>
                              <w:rPr>
                                <w:rFonts w:ascii="Arial" w:eastAsia="Arial" w:hAnsi="Arial" w:cs="Arial"/>
                                <w:sz w:val="11"/>
                                <w:szCs w:val="11"/>
                              </w:rPr>
                            </w:pPr>
                            <w:r>
                              <w:rPr>
                                <w:rFonts w:ascii="Arial" w:eastAsia="Arial" w:hAnsi="Arial" w:cs="Arial"/>
                                <w:spacing w:val="4"/>
                                <w:sz w:val="11"/>
                                <w:szCs w:val="11"/>
                              </w:rPr>
                              <w:t>O</w:t>
                            </w:r>
                            <w:r>
                              <w:rPr>
                                <w:rFonts w:ascii="Arial" w:eastAsia="Arial" w:hAnsi="Arial" w:cs="Arial"/>
                                <w:spacing w:val="-2"/>
                                <w:sz w:val="11"/>
                                <w:szCs w:val="11"/>
                              </w:rPr>
                              <w:t>n</w:t>
                            </w:r>
                            <w:r>
                              <w:rPr>
                                <w:rFonts w:ascii="Arial" w:eastAsia="Arial" w:hAnsi="Arial" w:cs="Arial"/>
                                <w:spacing w:val="6"/>
                                <w:sz w:val="11"/>
                                <w:szCs w:val="11"/>
                              </w:rPr>
                              <w:t>li</w:t>
                            </w:r>
                            <w:r>
                              <w:rPr>
                                <w:rFonts w:ascii="Arial" w:eastAsia="Arial" w:hAnsi="Arial" w:cs="Arial"/>
                                <w:spacing w:val="-2"/>
                                <w:sz w:val="11"/>
                                <w:szCs w:val="11"/>
                              </w:rPr>
                              <w:t>n</w:t>
                            </w:r>
                            <w:r>
                              <w:rPr>
                                <w:rFonts w:ascii="Arial" w:eastAsia="Arial" w:hAnsi="Arial" w:cs="Arial"/>
                                <w:sz w:val="11"/>
                                <w:szCs w:val="11"/>
                              </w:rPr>
                              <w:t>e</w:t>
                            </w:r>
                            <w:r>
                              <w:rPr>
                                <w:rFonts w:ascii="Arial" w:eastAsia="Arial" w:hAnsi="Arial" w:cs="Arial"/>
                                <w:spacing w:val="12"/>
                                <w:sz w:val="11"/>
                                <w:szCs w:val="11"/>
                              </w:rPr>
                              <w:t xml:space="preserve"> </w:t>
                            </w:r>
                            <w:r>
                              <w:rPr>
                                <w:rFonts w:ascii="Arial" w:eastAsia="Arial" w:hAnsi="Arial" w:cs="Arial"/>
                                <w:spacing w:val="5"/>
                                <w:w w:val="104"/>
                                <w:sz w:val="11"/>
                                <w:szCs w:val="11"/>
                              </w:rPr>
                              <w:t>s</w:t>
                            </w:r>
                            <w:r>
                              <w:rPr>
                                <w:rFonts w:ascii="Arial" w:eastAsia="Arial" w:hAnsi="Arial" w:cs="Arial"/>
                                <w:spacing w:val="-2"/>
                                <w:w w:val="104"/>
                                <w:sz w:val="11"/>
                                <w:szCs w:val="11"/>
                              </w:rPr>
                              <w:t>en</w:t>
                            </w:r>
                            <w:r>
                              <w:rPr>
                                <w:rFonts w:ascii="Arial" w:eastAsia="Arial" w:hAnsi="Arial" w:cs="Arial"/>
                                <w:spacing w:val="5"/>
                                <w:w w:val="104"/>
                                <w:sz w:val="11"/>
                                <w:szCs w:val="11"/>
                              </w:rPr>
                              <w:t>s</w:t>
                            </w:r>
                            <w:r>
                              <w:rPr>
                                <w:rFonts w:ascii="Arial" w:eastAsia="Arial" w:hAnsi="Arial" w:cs="Arial"/>
                                <w:spacing w:val="-2"/>
                                <w:w w:val="104"/>
                                <w:sz w:val="11"/>
                                <w:szCs w:val="11"/>
                              </w:rPr>
                              <w:t>o</w:t>
                            </w:r>
                            <w:r>
                              <w:rPr>
                                <w:rFonts w:ascii="Arial" w:eastAsia="Arial" w:hAnsi="Arial" w:cs="Arial"/>
                                <w:spacing w:val="3"/>
                                <w:w w:val="104"/>
                                <w:sz w:val="11"/>
                                <w:szCs w:val="11"/>
                              </w:rPr>
                              <w:t>r</w:t>
                            </w:r>
                            <w:r>
                              <w:rPr>
                                <w:rFonts w:ascii="Arial" w:eastAsia="Arial" w:hAnsi="Arial" w:cs="Arial"/>
                                <w:w w:val="104"/>
                                <w:sz w:val="11"/>
                                <w:szCs w:val="11"/>
                              </w:rPr>
                              <w:t>s</w:t>
                            </w:r>
                          </w:p>
                          <w:p w14:paraId="0D2C7947" w14:textId="77777777" w:rsidR="00583B21" w:rsidRDefault="00583B21" w:rsidP="00583B21">
                            <w:pPr>
                              <w:spacing w:before="72" w:after="0" w:line="240" w:lineRule="auto"/>
                              <w:ind w:left="2458" w:right="1595"/>
                              <w:jc w:val="center"/>
                              <w:rPr>
                                <w:rFonts w:ascii="Arial" w:eastAsia="Arial" w:hAnsi="Arial" w:cs="Arial"/>
                                <w:sz w:val="11"/>
                                <w:szCs w:val="11"/>
                              </w:rPr>
                            </w:pPr>
                            <w:r>
                              <w:rPr>
                                <w:rFonts w:ascii="Arial" w:eastAsia="Arial" w:hAnsi="Arial" w:cs="Arial"/>
                                <w:spacing w:val="6"/>
                                <w:sz w:val="11"/>
                                <w:szCs w:val="11"/>
                              </w:rPr>
                              <w:t>S</w:t>
                            </w:r>
                            <w:r>
                              <w:rPr>
                                <w:rFonts w:ascii="Arial" w:eastAsia="Arial" w:hAnsi="Arial" w:cs="Arial"/>
                                <w:spacing w:val="-2"/>
                                <w:sz w:val="11"/>
                                <w:szCs w:val="11"/>
                              </w:rPr>
                              <w:t>1</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2</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3</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4</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w w:val="104"/>
                                <w:sz w:val="11"/>
                                <w:szCs w:val="11"/>
                              </w:rPr>
                              <w:t>S</w:t>
                            </w:r>
                            <w:r>
                              <w:rPr>
                                <w:rFonts w:ascii="Arial" w:eastAsia="Arial" w:hAnsi="Arial" w:cs="Arial"/>
                                <w:w w:val="104"/>
                                <w:sz w:val="11"/>
                                <w:szCs w:val="11"/>
                              </w:rPr>
                              <w:t>5</w:t>
                            </w:r>
                          </w:p>
                          <w:p w14:paraId="7E3551CF" w14:textId="77777777" w:rsidR="00583B21" w:rsidRDefault="00583B21" w:rsidP="00583B21">
                            <w:pPr>
                              <w:spacing w:before="10" w:after="0" w:line="150" w:lineRule="exact"/>
                              <w:rPr>
                                <w:sz w:val="15"/>
                                <w:szCs w:val="15"/>
                              </w:rPr>
                            </w:pPr>
                          </w:p>
                          <w:p w14:paraId="5E907B2B" w14:textId="77777777" w:rsidR="00583B21" w:rsidRDefault="00583B21" w:rsidP="00583B21">
                            <w:pPr>
                              <w:spacing w:after="0" w:line="200" w:lineRule="exact"/>
                              <w:rPr>
                                <w:sz w:val="20"/>
                                <w:szCs w:val="20"/>
                              </w:rPr>
                            </w:pPr>
                          </w:p>
                          <w:p w14:paraId="67D1FBF5" w14:textId="77777777" w:rsidR="00583B21" w:rsidRDefault="00583B21" w:rsidP="00583B21">
                            <w:pPr>
                              <w:spacing w:after="0" w:line="200" w:lineRule="exact"/>
                              <w:rPr>
                                <w:sz w:val="20"/>
                                <w:szCs w:val="20"/>
                              </w:rPr>
                            </w:pPr>
                          </w:p>
                          <w:p w14:paraId="7DBBCFF3" w14:textId="77777777" w:rsidR="00583B21" w:rsidRDefault="00583B21" w:rsidP="00583B21">
                            <w:pPr>
                              <w:spacing w:after="0" w:line="200" w:lineRule="exact"/>
                              <w:rPr>
                                <w:sz w:val="20"/>
                                <w:szCs w:val="20"/>
                              </w:rPr>
                            </w:pPr>
                          </w:p>
                          <w:p w14:paraId="29259756" w14:textId="77777777" w:rsidR="00583B21" w:rsidRDefault="00583B21" w:rsidP="00583B21">
                            <w:pPr>
                              <w:spacing w:after="0" w:line="200" w:lineRule="exact"/>
                              <w:rPr>
                                <w:sz w:val="20"/>
                                <w:szCs w:val="20"/>
                              </w:rPr>
                            </w:pPr>
                          </w:p>
                          <w:p w14:paraId="222B940A" w14:textId="77777777" w:rsidR="00583B21" w:rsidRDefault="00583B21" w:rsidP="00583B21">
                            <w:pPr>
                              <w:spacing w:after="0" w:line="200" w:lineRule="exact"/>
                              <w:rPr>
                                <w:sz w:val="20"/>
                                <w:szCs w:val="20"/>
                              </w:rPr>
                            </w:pPr>
                          </w:p>
                          <w:p w14:paraId="7CDAF648" w14:textId="77777777" w:rsidR="00583B21" w:rsidRDefault="00583B21" w:rsidP="00583B21">
                            <w:pPr>
                              <w:tabs>
                                <w:tab w:val="left" w:pos="1360"/>
                                <w:tab w:val="left" w:pos="2060"/>
                                <w:tab w:val="left" w:pos="2760"/>
                                <w:tab w:val="left" w:pos="3520"/>
                                <w:tab w:val="left" w:pos="4320"/>
                              </w:tabs>
                              <w:spacing w:after="0" w:line="240" w:lineRule="auto"/>
                              <w:ind w:left="613" w:right="-51"/>
                              <w:rPr>
                                <w:rFonts w:ascii="Arial" w:eastAsia="Arial" w:hAnsi="Arial" w:cs="Arial"/>
                                <w:sz w:val="21"/>
                                <w:szCs w:val="21"/>
                              </w:rPr>
                            </w:pPr>
                            <w:r>
                              <w:rPr>
                                <w:rFonts w:ascii="Arial" w:eastAsia="Arial" w:hAnsi="Arial" w:cs="Arial"/>
                                <w:spacing w:val="6"/>
                                <w:sz w:val="11"/>
                                <w:szCs w:val="11"/>
                              </w:rPr>
                              <w:t>S</w:t>
                            </w:r>
                            <w:r>
                              <w:rPr>
                                <w:rFonts w:ascii="Arial" w:eastAsia="Arial" w:hAnsi="Arial" w:cs="Arial"/>
                                <w:sz w:val="11"/>
                                <w:szCs w:val="11"/>
                              </w:rPr>
                              <w:t>1</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2</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3</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4</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5</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4"/>
                                <w:position w:val="-5"/>
                                <w:sz w:val="21"/>
                                <w:szCs w:val="21"/>
                              </w:rPr>
                              <w:t>S</w:t>
                            </w:r>
                            <w:r>
                              <w:rPr>
                                <w:rFonts w:ascii="Arial" w:eastAsia="Arial" w:hAnsi="Arial" w:cs="Arial"/>
                                <w:spacing w:val="-2"/>
                                <w:position w:val="-5"/>
                                <w:sz w:val="21"/>
                                <w:szCs w:val="21"/>
                              </w:rPr>
                              <w:t>en</w:t>
                            </w:r>
                            <w:r>
                              <w:rPr>
                                <w:rFonts w:ascii="Arial" w:eastAsia="Arial" w:hAnsi="Arial" w:cs="Arial"/>
                                <w:spacing w:val="-1"/>
                                <w:position w:val="-5"/>
                                <w:sz w:val="21"/>
                                <w:szCs w:val="21"/>
                              </w:rPr>
                              <w:t>s</w:t>
                            </w:r>
                            <w:r>
                              <w:rPr>
                                <w:rFonts w:ascii="Arial" w:eastAsia="Arial" w:hAnsi="Arial" w:cs="Arial"/>
                                <w:spacing w:val="-2"/>
                                <w:position w:val="-5"/>
                                <w:sz w:val="21"/>
                                <w:szCs w:val="21"/>
                              </w:rPr>
                              <w:t>o</w:t>
                            </w:r>
                            <w:r>
                              <w:rPr>
                                <w:rFonts w:ascii="Arial" w:eastAsia="Arial" w:hAnsi="Arial" w:cs="Arial"/>
                                <w:spacing w:val="3"/>
                                <w:position w:val="-5"/>
                                <w:sz w:val="21"/>
                                <w:szCs w:val="21"/>
                              </w:rPr>
                              <w:t>r</w:t>
                            </w:r>
                            <w:r>
                              <w:rPr>
                                <w:rFonts w:ascii="Arial" w:eastAsia="Arial" w:hAnsi="Arial" w:cs="Arial"/>
                                <w:position w:val="-5"/>
                                <w:sz w:val="21"/>
                                <w:szCs w:val="21"/>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60" o:spid="_x0000_s1054" type="#_x0000_t202" style="position:absolute;left:0;text-align:left;margin-left:89.45pt;margin-top:-280.15pt;width:255.5pt;height:275.95pt;z-index:-251278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" filled="f" stroked="f">
                <v:textbox inset="0,0,0,0">
                  <w:txbxContent>
                    <w:p w14:paraId="3BEE8E3C" w14:textId="77777777" w:rsidR="00583B21" w:rsidRDefault="00583B21" w:rsidP="00583B21">
                      <w:pPr>
                        <w:spacing w:before="10" w:after="0" w:line="240" w:lineRule="exact"/>
                        <w:rPr>
                          <w:sz w:val="24"/>
                          <w:szCs w:val="24"/>
                        </w:rPr>
                      </w:pPr>
                    </w:p>
                    <w:p w14:paraId="49D35F40" w14:textId="77777777" w:rsidR="00583B21" w:rsidRDefault="00583B21" w:rsidP="00583B21">
                      <w:pPr>
                        <w:tabs>
                          <w:tab w:val="left" w:pos="2380"/>
                          <w:tab w:val="left" w:pos="3820"/>
                        </w:tabs>
                        <w:spacing w:after="0" w:line="240" w:lineRule="auto"/>
                        <w:ind w:left="1119" w:right="100"/>
                        <w:jc w:val="center"/>
                        <w:rPr>
                          <w:rFonts w:ascii="Arial" w:eastAsia="Arial" w:hAnsi="Arial" w:cs="Arial"/>
                          <w:sz w:val="21"/>
                          <w:szCs w:val="21"/>
                        </w:rPr>
                      </w:pPr>
                      <w:r>
                        <w:rPr>
                          <w:rFonts w:ascii="Arial" w:eastAsia="Arial" w:hAnsi="Arial" w:cs="Arial"/>
                          <w:spacing w:val="6"/>
                          <w:sz w:val="11"/>
                          <w:szCs w:val="11"/>
                        </w:rPr>
                        <w:t>A</w:t>
                      </w:r>
                      <w:r>
                        <w:rPr>
                          <w:rFonts w:ascii="Arial" w:eastAsia="Arial" w:hAnsi="Arial" w:cs="Arial"/>
                          <w:spacing w:val="-2"/>
                          <w:sz w:val="11"/>
                          <w:szCs w:val="11"/>
                        </w:rPr>
                        <w:t>pp</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pacing w:val="-2"/>
                          <w:sz w:val="11"/>
                          <w:szCs w:val="11"/>
                        </w:rPr>
                        <w:t>a</w:t>
                      </w:r>
                      <w:r>
                        <w:rPr>
                          <w:rFonts w:ascii="Arial" w:eastAsia="Arial" w:hAnsi="Arial" w:cs="Arial"/>
                          <w:spacing w:val="-1"/>
                          <w:sz w:val="11"/>
                          <w:szCs w:val="11"/>
                        </w:rPr>
                        <w:t>t</w:t>
                      </w:r>
                      <w:r>
                        <w:rPr>
                          <w:rFonts w:ascii="Arial" w:eastAsia="Arial" w:hAnsi="Arial" w:cs="Arial"/>
                          <w:spacing w:val="6"/>
                          <w:sz w:val="11"/>
                          <w:szCs w:val="11"/>
                        </w:rPr>
                        <w:t>i</w:t>
                      </w:r>
                      <w:r>
                        <w:rPr>
                          <w:rFonts w:ascii="Arial" w:eastAsia="Arial" w:hAnsi="Arial" w:cs="Arial"/>
                          <w:spacing w:val="-2"/>
                          <w:sz w:val="11"/>
                          <w:szCs w:val="11"/>
                        </w:rPr>
                        <w:t>o</w:t>
                      </w:r>
                      <w:r>
                        <w:rPr>
                          <w:rFonts w:ascii="Arial" w:eastAsia="Arial" w:hAnsi="Arial" w:cs="Arial"/>
                          <w:sz w:val="11"/>
                          <w:szCs w:val="11"/>
                        </w:rPr>
                        <w:t>n</w:t>
                      </w:r>
                      <w:r>
                        <w:rPr>
                          <w:rFonts w:ascii="Arial" w:eastAsia="Arial" w:hAnsi="Arial" w:cs="Arial"/>
                          <w:spacing w:val="21"/>
                          <w:sz w:val="11"/>
                          <w:szCs w:val="11"/>
                        </w:rPr>
                        <w:t xml:space="preserve"> </w:t>
                      </w:r>
                      <w:r>
                        <w:rPr>
                          <w:rFonts w:ascii="Arial" w:eastAsia="Arial" w:hAnsi="Arial" w:cs="Arial"/>
                          <w:sz w:val="11"/>
                          <w:szCs w:val="11"/>
                        </w:rPr>
                        <w:t>X</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6"/>
                          <w:sz w:val="11"/>
                          <w:szCs w:val="11"/>
                        </w:rPr>
                        <w:t>A</w:t>
                      </w:r>
                      <w:r>
                        <w:rPr>
                          <w:rFonts w:ascii="Arial" w:eastAsia="Arial" w:hAnsi="Arial" w:cs="Arial"/>
                          <w:spacing w:val="-2"/>
                          <w:sz w:val="11"/>
                          <w:szCs w:val="11"/>
                        </w:rPr>
                        <w:t>pp</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pacing w:val="-2"/>
                          <w:sz w:val="11"/>
                          <w:szCs w:val="11"/>
                        </w:rPr>
                        <w:t>a</w:t>
                      </w:r>
                      <w:r>
                        <w:rPr>
                          <w:rFonts w:ascii="Arial" w:eastAsia="Arial" w:hAnsi="Arial" w:cs="Arial"/>
                          <w:spacing w:val="-1"/>
                          <w:sz w:val="11"/>
                          <w:szCs w:val="11"/>
                        </w:rPr>
                        <w:t>t</w:t>
                      </w:r>
                      <w:r>
                        <w:rPr>
                          <w:rFonts w:ascii="Arial" w:eastAsia="Arial" w:hAnsi="Arial" w:cs="Arial"/>
                          <w:spacing w:val="6"/>
                          <w:sz w:val="11"/>
                          <w:szCs w:val="11"/>
                        </w:rPr>
                        <w:t>i</w:t>
                      </w:r>
                      <w:r>
                        <w:rPr>
                          <w:rFonts w:ascii="Arial" w:eastAsia="Arial" w:hAnsi="Arial" w:cs="Arial"/>
                          <w:spacing w:val="-2"/>
                          <w:sz w:val="11"/>
                          <w:szCs w:val="11"/>
                        </w:rPr>
                        <w:t>o</w:t>
                      </w:r>
                      <w:r>
                        <w:rPr>
                          <w:rFonts w:ascii="Arial" w:eastAsia="Arial" w:hAnsi="Arial" w:cs="Arial"/>
                          <w:sz w:val="11"/>
                          <w:szCs w:val="11"/>
                        </w:rPr>
                        <w:t>n</w:t>
                      </w:r>
                      <w:r>
                        <w:rPr>
                          <w:rFonts w:ascii="Arial" w:eastAsia="Arial" w:hAnsi="Arial" w:cs="Arial"/>
                          <w:spacing w:val="21"/>
                          <w:sz w:val="11"/>
                          <w:szCs w:val="11"/>
                        </w:rPr>
                        <w:t xml:space="preserve"> </w:t>
                      </w:r>
                      <w:r>
                        <w:rPr>
                          <w:rFonts w:ascii="Arial" w:eastAsia="Arial" w:hAnsi="Arial" w:cs="Arial"/>
                          <w:sz w:val="11"/>
                          <w:szCs w:val="11"/>
                        </w:rPr>
                        <w:t>Y</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4"/>
                          <w:w w:val="99"/>
                          <w:position w:val="-5"/>
                          <w:sz w:val="21"/>
                          <w:szCs w:val="21"/>
                        </w:rPr>
                        <w:t>A</w:t>
                      </w:r>
                      <w:r>
                        <w:rPr>
                          <w:rFonts w:ascii="Arial" w:eastAsia="Arial" w:hAnsi="Arial" w:cs="Arial"/>
                          <w:spacing w:val="-2"/>
                          <w:w w:val="99"/>
                          <w:position w:val="-5"/>
                          <w:sz w:val="21"/>
                          <w:szCs w:val="21"/>
                        </w:rPr>
                        <w:t>pp</w:t>
                      </w:r>
                      <w:r>
                        <w:rPr>
                          <w:rFonts w:ascii="Arial" w:eastAsia="Arial" w:hAnsi="Arial" w:cs="Arial"/>
                          <w:spacing w:val="-5"/>
                          <w:w w:val="99"/>
                          <w:position w:val="-5"/>
                          <w:sz w:val="21"/>
                          <w:szCs w:val="21"/>
                        </w:rPr>
                        <w:t>li</w:t>
                      </w:r>
                      <w:r>
                        <w:rPr>
                          <w:rFonts w:ascii="Arial" w:eastAsia="Arial" w:hAnsi="Arial" w:cs="Arial"/>
                          <w:spacing w:val="-1"/>
                          <w:w w:val="99"/>
                          <w:position w:val="-5"/>
                          <w:sz w:val="21"/>
                          <w:szCs w:val="21"/>
                        </w:rPr>
                        <w:t>c</w:t>
                      </w:r>
                      <w:r>
                        <w:rPr>
                          <w:rFonts w:ascii="Arial" w:eastAsia="Arial" w:hAnsi="Arial" w:cs="Arial"/>
                          <w:spacing w:val="-2"/>
                          <w:w w:val="99"/>
                          <w:position w:val="-5"/>
                          <w:sz w:val="21"/>
                          <w:szCs w:val="21"/>
                        </w:rPr>
                        <w:t>a</w:t>
                      </w:r>
                      <w:r>
                        <w:rPr>
                          <w:rFonts w:ascii="Arial" w:eastAsia="Arial" w:hAnsi="Arial" w:cs="Arial"/>
                          <w:spacing w:val="-6"/>
                          <w:w w:val="99"/>
                          <w:position w:val="-5"/>
                          <w:sz w:val="21"/>
                          <w:szCs w:val="21"/>
                        </w:rPr>
                        <w:t>t</w:t>
                      </w:r>
                      <w:r>
                        <w:rPr>
                          <w:rFonts w:ascii="Arial" w:eastAsia="Arial" w:hAnsi="Arial" w:cs="Arial"/>
                          <w:spacing w:val="-5"/>
                          <w:w w:val="99"/>
                          <w:position w:val="-5"/>
                          <w:sz w:val="21"/>
                          <w:szCs w:val="21"/>
                        </w:rPr>
                        <w:t>i</w:t>
                      </w:r>
                      <w:r>
                        <w:rPr>
                          <w:rFonts w:ascii="Arial" w:eastAsia="Arial" w:hAnsi="Arial" w:cs="Arial"/>
                          <w:spacing w:val="-2"/>
                          <w:w w:val="99"/>
                          <w:position w:val="-5"/>
                          <w:sz w:val="21"/>
                          <w:szCs w:val="21"/>
                        </w:rPr>
                        <w:t>on</w:t>
                      </w:r>
                      <w:r>
                        <w:rPr>
                          <w:rFonts w:ascii="Arial" w:eastAsia="Arial" w:hAnsi="Arial" w:cs="Arial"/>
                          <w:w w:val="99"/>
                          <w:position w:val="-5"/>
                          <w:sz w:val="21"/>
                          <w:szCs w:val="21"/>
                        </w:rPr>
                        <w:t>s</w:t>
                      </w:r>
                    </w:p>
                    <w:p w14:paraId="4CF9F0B7" w14:textId="77777777" w:rsidR="00583B21" w:rsidRDefault="00583B21" w:rsidP="00583B21">
                      <w:pPr>
                        <w:spacing w:before="3" w:after="0" w:line="170" w:lineRule="exact"/>
                        <w:rPr>
                          <w:sz w:val="17"/>
                          <w:szCs w:val="17"/>
                        </w:rPr>
                      </w:pPr>
                    </w:p>
                    <w:p w14:paraId="2B948DD9" w14:textId="77777777" w:rsidR="00583B21" w:rsidRDefault="00583B21" w:rsidP="00583B21">
                      <w:pPr>
                        <w:spacing w:after="0" w:line="200" w:lineRule="exact"/>
                        <w:rPr>
                          <w:sz w:val="20"/>
                          <w:szCs w:val="20"/>
                        </w:rPr>
                      </w:pPr>
                    </w:p>
                    <w:p w14:paraId="7D1290D9" w14:textId="77777777" w:rsidR="00583B21" w:rsidRDefault="00583B21" w:rsidP="00583B21">
                      <w:pPr>
                        <w:spacing w:after="0" w:line="200" w:lineRule="exact"/>
                        <w:rPr>
                          <w:sz w:val="20"/>
                          <w:szCs w:val="20"/>
                        </w:rPr>
                      </w:pPr>
                    </w:p>
                    <w:p w14:paraId="4C4BDEED" w14:textId="77777777" w:rsidR="00583B21" w:rsidRDefault="00583B21" w:rsidP="00583B21">
                      <w:pPr>
                        <w:spacing w:after="0" w:line="200" w:lineRule="exact"/>
                        <w:rPr>
                          <w:sz w:val="20"/>
                          <w:szCs w:val="20"/>
                        </w:rPr>
                      </w:pPr>
                    </w:p>
                    <w:p w14:paraId="15B3FAF3" w14:textId="77777777" w:rsidR="00583B21" w:rsidRDefault="00583B21" w:rsidP="00583B21">
                      <w:pPr>
                        <w:spacing w:after="0" w:line="200" w:lineRule="exact"/>
                        <w:rPr>
                          <w:sz w:val="20"/>
                          <w:szCs w:val="20"/>
                        </w:rPr>
                      </w:pPr>
                    </w:p>
                    <w:p w14:paraId="34AEEF61" w14:textId="77777777" w:rsidR="00583B21" w:rsidRDefault="00583B21" w:rsidP="00583B21">
                      <w:pPr>
                        <w:spacing w:after="0" w:line="240" w:lineRule="auto"/>
                        <w:ind w:left="1662" w:right="2430"/>
                        <w:jc w:val="center"/>
                        <w:rPr>
                          <w:rFonts w:ascii="Arial" w:eastAsia="Arial" w:hAnsi="Arial" w:cs="Arial"/>
                          <w:sz w:val="18"/>
                          <w:szCs w:val="18"/>
                        </w:rPr>
                      </w:pPr>
                      <w:r>
                        <w:rPr>
                          <w:rFonts w:ascii="Arial" w:eastAsia="Arial" w:hAnsi="Arial" w:cs="Arial"/>
                          <w:spacing w:val="-4"/>
                          <w:sz w:val="18"/>
                          <w:szCs w:val="18"/>
                        </w:rPr>
                        <w:t>S</w:t>
                      </w:r>
                      <w:r>
                        <w:rPr>
                          <w:rFonts w:ascii="Arial" w:eastAsia="Arial" w:hAnsi="Arial" w:cs="Arial"/>
                          <w:spacing w:val="-5"/>
                          <w:sz w:val="18"/>
                          <w:szCs w:val="18"/>
                        </w:rPr>
                        <w:t>en</w:t>
                      </w:r>
                      <w:r>
                        <w:rPr>
                          <w:rFonts w:ascii="Arial" w:eastAsia="Arial" w:hAnsi="Arial" w:cs="Arial"/>
                          <w:spacing w:val="-6"/>
                          <w:sz w:val="18"/>
                          <w:szCs w:val="18"/>
                        </w:rPr>
                        <w:t>s</w:t>
                      </w:r>
                      <w:r>
                        <w:rPr>
                          <w:rFonts w:ascii="Arial" w:eastAsia="Arial" w:hAnsi="Arial" w:cs="Arial"/>
                          <w:spacing w:val="-5"/>
                          <w:sz w:val="18"/>
                          <w:szCs w:val="18"/>
                        </w:rPr>
                        <w:t>o</w:t>
                      </w:r>
                      <w:r>
                        <w:rPr>
                          <w:rFonts w:ascii="Arial" w:eastAsia="Arial" w:hAnsi="Arial" w:cs="Arial"/>
                          <w:sz w:val="18"/>
                          <w:szCs w:val="18"/>
                        </w:rPr>
                        <w:t>r</w:t>
                      </w:r>
                      <w:r>
                        <w:rPr>
                          <w:rFonts w:ascii="Arial" w:eastAsia="Arial" w:hAnsi="Arial" w:cs="Arial"/>
                          <w:spacing w:val="-6"/>
                          <w:sz w:val="18"/>
                          <w:szCs w:val="18"/>
                        </w:rPr>
                        <w:t xml:space="preserve"> </w:t>
                      </w:r>
                      <w:r>
                        <w:rPr>
                          <w:rFonts w:ascii="Arial" w:eastAsia="Arial" w:hAnsi="Arial" w:cs="Arial"/>
                          <w:spacing w:val="-3"/>
                          <w:w w:val="98"/>
                          <w:sz w:val="18"/>
                          <w:szCs w:val="18"/>
                        </w:rPr>
                        <w:t>G</w:t>
                      </w:r>
                      <w:r>
                        <w:rPr>
                          <w:rFonts w:ascii="Arial" w:eastAsia="Arial" w:hAnsi="Arial" w:cs="Arial"/>
                          <w:spacing w:val="3"/>
                          <w:w w:val="98"/>
                          <w:sz w:val="18"/>
                          <w:szCs w:val="18"/>
                        </w:rPr>
                        <w:t>r</w:t>
                      </w:r>
                      <w:r>
                        <w:rPr>
                          <w:rFonts w:ascii="Arial" w:eastAsia="Arial" w:hAnsi="Arial" w:cs="Arial"/>
                          <w:spacing w:val="2"/>
                          <w:w w:val="98"/>
                          <w:sz w:val="18"/>
                          <w:szCs w:val="18"/>
                        </w:rPr>
                        <w:t>i</w:t>
                      </w:r>
                      <w:r>
                        <w:rPr>
                          <w:rFonts w:ascii="Arial" w:eastAsia="Arial" w:hAnsi="Arial" w:cs="Arial"/>
                          <w:w w:val="98"/>
                          <w:sz w:val="18"/>
                          <w:szCs w:val="18"/>
                        </w:rPr>
                        <w:t>d</w:t>
                      </w:r>
                    </w:p>
                    <w:p w14:paraId="3622316F" w14:textId="77777777" w:rsidR="00583B21" w:rsidRDefault="00583B21" w:rsidP="00583B21">
                      <w:pPr>
                        <w:spacing w:before="1" w:after="0" w:line="120" w:lineRule="exact"/>
                        <w:rPr>
                          <w:sz w:val="12"/>
                          <w:szCs w:val="12"/>
                        </w:rPr>
                      </w:pPr>
                    </w:p>
                    <w:p w14:paraId="58CF36F4" w14:textId="77777777" w:rsidR="00583B21" w:rsidRDefault="00583B21" w:rsidP="00583B21">
                      <w:pPr>
                        <w:tabs>
                          <w:tab w:val="left" w:pos="2440"/>
                        </w:tabs>
                        <w:spacing w:after="0" w:line="240" w:lineRule="auto"/>
                        <w:ind w:left="363" w:right="-20"/>
                        <w:rPr>
                          <w:rFonts w:ascii="Arial" w:eastAsia="Arial" w:hAnsi="Arial" w:cs="Arial"/>
                          <w:sz w:val="11"/>
                          <w:szCs w:val="11"/>
                        </w:rPr>
                      </w:pPr>
                      <w:r>
                        <w:rPr>
                          <w:rFonts w:ascii="Arial" w:eastAsia="Arial" w:hAnsi="Arial" w:cs="Arial"/>
                          <w:spacing w:val="2"/>
                          <w:sz w:val="11"/>
                          <w:szCs w:val="11"/>
                        </w:rPr>
                        <w:t>T</w:t>
                      </w:r>
                      <w:r>
                        <w:rPr>
                          <w:rFonts w:ascii="Arial" w:eastAsia="Arial" w:hAnsi="Arial" w:cs="Arial"/>
                          <w:spacing w:val="-2"/>
                          <w:sz w:val="11"/>
                          <w:szCs w:val="11"/>
                        </w:rPr>
                        <w:t>ab</w:t>
                      </w:r>
                      <w:r>
                        <w:rPr>
                          <w:rFonts w:ascii="Arial" w:eastAsia="Arial" w:hAnsi="Arial" w:cs="Arial"/>
                          <w:spacing w:val="6"/>
                          <w:sz w:val="11"/>
                          <w:szCs w:val="11"/>
                        </w:rPr>
                        <w:t>l</w:t>
                      </w:r>
                      <w:r>
                        <w:rPr>
                          <w:rFonts w:ascii="Arial" w:eastAsia="Arial" w:hAnsi="Arial" w:cs="Arial"/>
                          <w:sz w:val="11"/>
                          <w:szCs w:val="11"/>
                        </w:rPr>
                        <w:t>e</w:t>
                      </w:r>
                      <w:r>
                        <w:rPr>
                          <w:rFonts w:ascii="Arial" w:eastAsia="Arial" w:hAnsi="Arial" w:cs="Arial"/>
                          <w:spacing w:val="10"/>
                          <w:sz w:val="11"/>
                          <w:szCs w:val="11"/>
                        </w:rPr>
                        <w:t xml:space="preserve"> </w:t>
                      </w:r>
                      <w:r>
                        <w:rPr>
                          <w:rFonts w:ascii="Arial" w:eastAsia="Arial" w:hAnsi="Arial" w:cs="Arial"/>
                          <w:spacing w:val="6"/>
                          <w:sz w:val="11"/>
                          <w:szCs w:val="11"/>
                        </w:rPr>
                        <w:t>A</w:t>
                      </w:r>
                      <w:r>
                        <w:rPr>
                          <w:rFonts w:ascii="Arial" w:eastAsia="Arial" w:hAnsi="Arial" w:cs="Arial"/>
                          <w:spacing w:val="-2"/>
                          <w:sz w:val="11"/>
                          <w:szCs w:val="11"/>
                        </w:rPr>
                        <w:t>_</w:t>
                      </w:r>
                      <w:r>
                        <w:rPr>
                          <w:rFonts w:ascii="Arial" w:eastAsia="Arial" w:hAnsi="Arial" w:cs="Arial"/>
                          <w:sz w:val="11"/>
                          <w:szCs w:val="11"/>
                        </w:rPr>
                        <w:t>S</w:t>
                      </w:r>
                      <w:r>
                        <w:rPr>
                          <w:rFonts w:ascii="Arial" w:eastAsia="Arial" w:hAnsi="Arial" w:cs="Arial"/>
                          <w:spacing w:val="-22"/>
                          <w:sz w:val="11"/>
                          <w:szCs w:val="11"/>
                        </w:rPr>
                        <w:t xml:space="preserve"> </w:t>
                      </w:r>
                      <w:r>
                        <w:rPr>
                          <w:rFonts w:ascii="Arial" w:eastAsia="Arial" w:hAnsi="Arial" w:cs="Arial"/>
                          <w:sz w:val="11"/>
                          <w:szCs w:val="11"/>
                        </w:rPr>
                        <w:tab/>
                      </w:r>
                      <w:r>
                        <w:rPr>
                          <w:rFonts w:ascii="Arial" w:eastAsia="Arial" w:hAnsi="Arial" w:cs="Arial"/>
                          <w:spacing w:val="2"/>
                          <w:position w:val="-4"/>
                          <w:sz w:val="11"/>
                          <w:szCs w:val="11"/>
                        </w:rPr>
                        <w:t>T</w:t>
                      </w:r>
                      <w:r>
                        <w:rPr>
                          <w:rFonts w:ascii="Arial" w:eastAsia="Arial" w:hAnsi="Arial" w:cs="Arial"/>
                          <w:spacing w:val="-2"/>
                          <w:position w:val="-4"/>
                          <w:sz w:val="11"/>
                          <w:szCs w:val="11"/>
                        </w:rPr>
                        <w:t>ab</w:t>
                      </w:r>
                      <w:r>
                        <w:rPr>
                          <w:rFonts w:ascii="Arial" w:eastAsia="Arial" w:hAnsi="Arial" w:cs="Arial"/>
                          <w:spacing w:val="6"/>
                          <w:position w:val="-4"/>
                          <w:sz w:val="11"/>
                          <w:szCs w:val="11"/>
                        </w:rPr>
                        <w:t>l</w:t>
                      </w:r>
                      <w:r>
                        <w:rPr>
                          <w:rFonts w:ascii="Arial" w:eastAsia="Arial" w:hAnsi="Arial" w:cs="Arial"/>
                          <w:position w:val="-4"/>
                          <w:sz w:val="11"/>
                          <w:szCs w:val="11"/>
                        </w:rPr>
                        <w:t>e</w:t>
                      </w:r>
                      <w:r>
                        <w:rPr>
                          <w:rFonts w:ascii="Arial" w:eastAsia="Arial" w:hAnsi="Arial" w:cs="Arial"/>
                          <w:spacing w:val="10"/>
                          <w:position w:val="-4"/>
                          <w:sz w:val="11"/>
                          <w:szCs w:val="11"/>
                        </w:rPr>
                        <w:t xml:space="preserve"> </w:t>
                      </w:r>
                      <w:r>
                        <w:rPr>
                          <w:rFonts w:ascii="Arial" w:eastAsia="Arial" w:hAnsi="Arial" w:cs="Arial"/>
                          <w:spacing w:val="6"/>
                          <w:w w:val="104"/>
                          <w:position w:val="-4"/>
                          <w:sz w:val="11"/>
                          <w:szCs w:val="11"/>
                        </w:rPr>
                        <w:t>S</w:t>
                      </w:r>
                      <w:r>
                        <w:rPr>
                          <w:rFonts w:ascii="Arial" w:eastAsia="Arial" w:hAnsi="Arial" w:cs="Arial"/>
                          <w:spacing w:val="-2"/>
                          <w:w w:val="104"/>
                          <w:position w:val="-4"/>
                          <w:sz w:val="11"/>
                          <w:szCs w:val="11"/>
                        </w:rPr>
                        <w:t>_</w:t>
                      </w:r>
                      <w:r>
                        <w:rPr>
                          <w:rFonts w:ascii="Arial" w:eastAsia="Arial" w:hAnsi="Arial" w:cs="Arial"/>
                          <w:w w:val="104"/>
                          <w:position w:val="-4"/>
                          <w:sz w:val="11"/>
                          <w:szCs w:val="11"/>
                        </w:rPr>
                        <w:t>P</w:t>
                      </w:r>
                    </w:p>
                    <w:p w14:paraId="207C215C" w14:textId="77777777" w:rsidR="00583B21" w:rsidRDefault="00583B21" w:rsidP="00583B21">
                      <w:pPr>
                        <w:tabs>
                          <w:tab w:val="left" w:pos="1420"/>
                          <w:tab w:val="left" w:pos="2660"/>
                          <w:tab w:val="left" w:pos="3560"/>
                        </w:tabs>
                        <w:spacing w:before="95" w:after="0" w:line="240" w:lineRule="auto"/>
                        <w:ind w:left="478" w:right="-20"/>
                        <w:rPr>
                          <w:rFonts w:ascii="Arial" w:eastAsia="Arial" w:hAnsi="Arial" w:cs="Arial"/>
                          <w:sz w:val="11"/>
                          <w:szCs w:val="11"/>
                        </w:rPr>
                      </w:pPr>
                      <w:r>
                        <w:rPr>
                          <w:rFonts w:ascii="Arial" w:eastAsia="Arial" w:hAnsi="Arial" w:cs="Arial"/>
                          <w:spacing w:val="6"/>
                          <w:sz w:val="11"/>
                          <w:szCs w:val="11"/>
                        </w:rPr>
                        <w:t>A</w:t>
                      </w:r>
                      <w:r>
                        <w:rPr>
                          <w:rFonts w:ascii="Arial" w:eastAsia="Arial" w:hAnsi="Arial" w:cs="Arial"/>
                          <w:spacing w:val="-2"/>
                          <w:sz w:val="11"/>
                          <w:szCs w:val="11"/>
                        </w:rPr>
                        <w:t>pp</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pacing w:val="-2"/>
                          <w:sz w:val="11"/>
                          <w:szCs w:val="11"/>
                        </w:rPr>
                        <w:t>a</w:t>
                      </w:r>
                      <w:r>
                        <w:rPr>
                          <w:rFonts w:ascii="Arial" w:eastAsia="Arial" w:hAnsi="Arial" w:cs="Arial"/>
                          <w:spacing w:val="-1"/>
                          <w:sz w:val="11"/>
                          <w:szCs w:val="11"/>
                        </w:rPr>
                        <w:t>t</w:t>
                      </w:r>
                      <w:r>
                        <w:rPr>
                          <w:rFonts w:ascii="Arial" w:eastAsia="Arial" w:hAnsi="Arial" w:cs="Arial"/>
                          <w:spacing w:val="6"/>
                          <w:sz w:val="11"/>
                          <w:szCs w:val="11"/>
                        </w:rPr>
                        <w:t>i</w:t>
                      </w:r>
                      <w:r>
                        <w:rPr>
                          <w:rFonts w:ascii="Arial" w:eastAsia="Arial" w:hAnsi="Arial" w:cs="Arial"/>
                          <w:spacing w:val="-2"/>
                          <w:sz w:val="11"/>
                          <w:szCs w:val="11"/>
                        </w:rPr>
                        <w:t>o</w:t>
                      </w:r>
                      <w:r>
                        <w:rPr>
                          <w:rFonts w:ascii="Arial" w:eastAsia="Arial" w:hAnsi="Arial" w:cs="Arial"/>
                          <w:sz w:val="11"/>
                          <w:szCs w:val="11"/>
                        </w:rPr>
                        <w:t>n</w:t>
                      </w:r>
                      <w:r>
                        <w:rPr>
                          <w:rFonts w:ascii="Arial" w:eastAsia="Arial" w:hAnsi="Arial" w:cs="Arial"/>
                          <w:spacing w:val="-9"/>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pacing w:val="-2"/>
                          <w:sz w:val="11"/>
                          <w:szCs w:val="11"/>
                        </w:rPr>
                        <w:t>en</w:t>
                      </w:r>
                      <w:r>
                        <w:rPr>
                          <w:rFonts w:ascii="Arial" w:eastAsia="Arial" w:hAnsi="Arial" w:cs="Arial"/>
                          <w:spacing w:val="5"/>
                          <w:sz w:val="11"/>
                          <w:szCs w:val="11"/>
                        </w:rPr>
                        <w:t>s</w:t>
                      </w:r>
                      <w:r>
                        <w:rPr>
                          <w:rFonts w:ascii="Arial" w:eastAsia="Arial" w:hAnsi="Arial" w:cs="Arial"/>
                          <w:spacing w:val="-2"/>
                          <w:sz w:val="11"/>
                          <w:szCs w:val="11"/>
                        </w:rPr>
                        <w:t>o</w:t>
                      </w:r>
                      <w:r>
                        <w:rPr>
                          <w:rFonts w:ascii="Arial" w:eastAsia="Arial" w:hAnsi="Arial" w:cs="Arial"/>
                          <w:spacing w:val="3"/>
                          <w:sz w:val="11"/>
                          <w:szCs w:val="11"/>
                        </w:rPr>
                        <w:t>r</w:t>
                      </w:r>
                      <w:r>
                        <w:rPr>
                          <w:rFonts w:ascii="Arial" w:eastAsia="Arial" w:hAnsi="Arial" w:cs="Arial"/>
                          <w:sz w:val="11"/>
                          <w:szCs w:val="11"/>
                        </w:rPr>
                        <w:t>s</w:t>
                      </w:r>
                      <w:r>
                        <w:rPr>
                          <w:rFonts w:ascii="Arial" w:eastAsia="Arial" w:hAnsi="Arial" w:cs="Arial"/>
                          <w:spacing w:val="-14"/>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pacing w:val="-2"/>
                          <w:sz w:val="11"/>
                          <w:szCs w:val="11"/>
                        </w:rPr>
                        <w:t>en</w:t>
                      </w:r>
                      <w:r>
                        <w:rPr>
                          <w:rFonts w:ascii="Arial" w:eastAsia="Arial" w:hAnsi="Arial" w:cs="Arial"/>
                          <w:spacing w:val="5"/>
                          <w:sz w:val="11"/>
                          <w:szCs w:val="11"/>
                        </w:rPr>
                        <w:t>s</w:t>
                      </w:r>
                      <w:r>
                        <w:rPr>
                          <w:rFonts w:ascii="Arial" w:eastAsia="Arial" w:hAnsi="Arial" w:cs="Arial"/>
                          <w:spacing w:val="-2"/>
                          <w:sz w:val="11"/>
                          <w:szCs w:val="11"/>
                        </w:rPr>
                        <w:t>o</w:t>
                      </w:r>
                      <w:r>
                        <w:rPr>
                          <w:rFonts w:ascii="Arial" w:eastAsia="Arial" w:hAnsi="Arial" w:cs="Arial"/>
                          <w:sz w:val="11"/>
                          <w:szCs w:val="11"/>
                        </w:rPr>
                        <w:t>r</w:t>
                      </w:r>
                      <w:r>
                        <w:rPr>
                          <w:rFonts w:ascii="Arial" w:eastAsia="Arial" w:hAnsi="Arial" w:cs="Arial"/>
                          <w:spacing w:val="-17"/>
                          <w:sz w:val="11"/>
                          <w:szCs w:val="11"/>
                        </w:rPr>
                        <w:t xml:space="preserve"> </w:t>
                      </w:r>
                      <w:r>
                        <w:rPr>
                          <w:rFonts w:ascii="Arial" w:eastAsia="Arial" w:hAnsi="Arial" w:cs="Arial"/>
                          <w:sz w:val="11"/>
                          <w:szCs w:val="11"/>
                        </w:rPr>
                        <w:tab/>
                      </w:r>
                      <w:r>
                        <w:rPr>
                          <w:rFonts w:ascii="Arial" w:eastAsia="Arial" w:hAnsi="Arial" w:cs="Arial"/>
                          <w:spacing w:val="6"/>
                          <w:w w:val="104"/>
                          <w:sz w:val="11"/>
                          <w:szCs w:val="11"/>
                        </w:rPr>
                        <w:t>P</w:t>
                      </w:r>
                      <w:r>
                        <w:rPr>
                          <w:rFonts w:ascii="Arial" w:eastAsia="Arial" w:hAnsi="Arial" w:cs="Arial"/>
                          <w:spacing w:val="-2"/>
                          <w:w w:val="104"/>
                          <w:sz w:val="11"/>
                          <w:szCs w:val="11"/>
                        </w:rPr>
                        <w:t>o</w:t>
                      </w:r>
                      <w:r>
                        <w:rPr>
                          <w:rFonts w:ascii="Arial" w:eastAsia="Arial" w:hAnsi="Arial" w:cs="Arial"/>
                          <w:spacing w:val="6"/>
                          <w:w w:val="104"/>
                          <w:sz w:val="11"/>
                          <w:szCs w:val="11"/>
                        </w:rPr>
                        <w:t>li</w:t>
                      </w:r>
                      <w:r>
                        <w:rPr>
                          <w:rFonts w:ascii="Arial" w:eastAsia="Arial" w:hAnsi="Arial" w:cs="Arial"/>
                          <w:spacing w:val="5"/>
                          <w:w w:val="104"/>
                          <w:sz w:val="11"/>
                          <w:szCs w:val="11"/>
                        </w:rPr>
                        <w:t>c</w:t>
                      </w:r>
                      <w:r>
                        <w:rPr>
                          <w:rFonts w:ascii="Arial" w:eastAsia="Arial" w:hAnsi="Arial" w:cs="Arial"/>
                          <w:w w:val="104"/>
                          <w:sz w:val="11"/>
                          <w:szCs w:val="11"/>
                        </w:rPr>
                        <w:t>y</w:t>
                      </w:r>
                    </w:p>
                    <w:p w14:paraId="55187D6B" w14:textId="77777777" w:rsidR="00583B21" w:rsidRDefault="00583B21" w:rsidP="00583B21">
                      <w:pPr>
                        <w:tabs>
                          <w:tab w:val="left" w:pos="1360"/>
                          <w:tab w:val="left" w:pos="2760"/>
                          <w:tab w:val="left" w:pos="3520"/>
                        </w:tabs>
                        <w:spacing w:before="72" w:after="0" w:line="240" w:lineRule="auto"/>
                        <w:ind w:left="728" w:right="-20"/>
                        <w:rPr>
                          <w:rFonts w:ascii="Arial" w:eastAsia="Arial" w:hAnsi="Arial" w:cs="Arial"/>
                          <w:sz w:val="11"/>
                          <w:szCs w:val="11"/>
                        </w:rPr>
                      </w:pPr>
                      <w:r>
                        <w:rPr>
                          <w:rFonts w:ascii="Arial" w:eastAsia="Arial" w:hAnsi="Arial" w:cs="Arial"/>
                          <w:sz w:val="11"/>
                          <w:szCs w:val="11"/>
                        </w:rPr>
                        <w:t>X</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pacing w:val="-2"/>
                          <w:sz w:val="11"/>
                          <w:szCs w:val="11"/>
                        </w:rPr>
                        <w:t>1</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2</w:t>
                      </w:r>
                      <w:proofErr w:type="gramStart"/>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z w:val="11"/>
                          <w:szCs w:val="11"/>
                        </w:rPr>
                        <w:t>4</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1</w:t>
                      </w:r>
                      <w:r>
                        <w:rPr>
                          <w:rFonts w:ascii="Arial" w:eastAsia="Arial" w:hAnsi="Arial" w:cs="Arial"/>
                          <w:spacing w:val="-25"/>
                          <w:sz w:val="11"/>
                          <w:szCs w:val="11"/>
                        </w:rPr>
                        <w:t xml:space="preserve"> </w:t>
                      </w:r>
                      <w:proofErr w:type="gramEnd"/>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1</w:t>
                      </w:r>
                    </w:p>
                    <w:p w14:paraId="27905826" w14:textId="77777777" w:rsidR="00583B21" w:rsidRDefault="00583B21" w:rsidP="00583B21">
                      <w:pPr>
                        <w:tabs>
                          <w:tab w:val="left" w:pos="1580"/>
                          <w:tab w:val="left" w:pos="2760"/>
                          <w:tab w:val="left" w:pos="3520"/>
                        </w:tabs>
                        <w:spacing w:before="72" w:after="0" w:line="240" w:lineRule="auto"/>
                        <w:ind w:left="728" w:right="-20"/>
                        <w:rPr>
                          <w:rFonts w:ascii="Arial" w:eastAsia="Arial" w:hAnsi="Arial" w:cs="Arial"/>
                          <w:sz w:val="11"/>
                          <w:szCs w:val="11"/>
                        </w:rPr>
                      </w:pPr>
                      <w:r>
                        <w:rPr>
                          <w:rFonts w:ascii="Arial" w:eastAsia="Arial" w:hAnsi="Arial" w:cs="Arial"/>
                          <w:sz w:val="11"/>
                          <w:szCs w:val="11"/>
                        </w:rPr>
                        <w:t>Y</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3</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2</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2</w:t>
                      </w:r>
                    </w:p>
                    <w:p w14:paraId="67928152" w14:textId="77777777" w:rsidR="00583B21" w:rsidRDefault="00583B21" w:rsidP="00583B21">
                      <w:pPr>
                        <w:tabs>
                          <w:tab w:val="left" w:pos="3500"/>
                        </w:tabs>
                        <w:spacing w:before="83" w:after="0" w:line="115" w:lineRule="exact"/>
                        <w:ind w:left="2768" w:right="-20"/>
                        <w:rPr>
                          <w:rFonts w:ascii="Arial" w:eastAsia="Arial" w:hAnsi="Arial" w:cs="Arial"/>
                          <w:sz w:val="11"/>
                          <w:szCs w:val="11"/>
                        </w:rPr>
                      </w:pPr>
                      <w:r>
                        <w:rPr>
                          <w:rFonts w:ascii="Arial" w:eastAsia="Arial" w:hAnsi="Arial" w:cs="Arial"/>
                          <w:spacing w:val="6"/>
                          <w:position w:val="-1"/>
                          <w:sz w:val="11"/>
                          <w:szCs w:val="11"/>
                        </w:rPr>
                        <w:t>S</w:t>
                      </w:r>
                      <w:r>
                        <w:rPr>
                          <w:rFonts w:ascii="Arial" w:eastAsia="Arial" w:hAnsi="Arial" w:cs="Arial"/>
                          <w:position w:val="-1"/>
                          <w:sz w:val="11"/>
                          <w:szCs w:val="11"/>
                        </w:rPr>
                        <w:t>3</w:t>
                      </w:r>
                      <w:r>
                        <w:rPr>
                          <w:rFonts w:ascii="Arial" w:eastAsia="Arial" w:hAnsi="Arial" w:cs="Arial"/>
                          <w:spacing w:val="-25"/>
                          <w:position w:val="-1"/>
                          <w:sz w:val="11"/>
                          <w:szCs w:val="11"/>
                        </w:rPr>
                        <w:t xml:space="preserve"> </w:t>
                      </w:r>
                      <w:r>
                        <w:rPr>
                          <w:rFonts w:ascii="Arial" w:eastAsia="Arial" w:hAnsi="Arial" w:cs="Arial"/>
                          <w:position w:val="-1"/>
                          <w:sz w:val="11"/>
                          <w:szCs w:val="11"/>
                        </w:rPr>
                        <w:tab/>
                      </w:r>
                      <w:r>
                        <w:rPr>
                          <w:rFonts w:ascii="Arial" w:eastAsia="Arial" w:hAnsi="Arial" w:cs="Arial"/>
                          <w:spacing w:val="6"/>
                          <w:position w:val="-1"/>
                          <w:sz w:val="11"/>
                          <w:szCs w:val="11"/>
                        </w:rPr>
                        <w:t>P</w:t>
                      </w:r>
                      <w:r>
                        <w:rPr>
                          <w:rFonts w:ascii="Arial" w:eastAsia="Arial" w:hAnsi="Arial" w:cs="Arial"/>
                          <w:spacing w:val="-2"/>
                          <w:position w:val="-1"/>
                          <w:sz w:val="11"/>
                          <w:szCs w:val="11"/>
                        </w:rPr>
                        <w:t>o</w:t>
                      </w:r>
                      <w:r>
                        <w:rPr>
                          <w:rFonts w:ascii="Arial" w:eastAsia="Arial" w:hAnsi="Arial" w:cs="Arial"/>
                          <w:spacing w:val="6"/>
                          <w:position w:val="-1"/>
                          <w:sz w:val="11"/>
                          <w:szCs w:val="11"/>
                        </w:rPr>
                        <w:t>li</w:t>
                      </w:r>
                      <w:r>
                        <w:rPr>
                          <w:rFonts w:ascii="Arial" w:eastAsia="Arial" w:hAnsi="Arial" w:cs="Arial"/>
                          <w:spacing w:val="5"/>
                          <w:position w:val="-1"/>
                          <w:sz w:val="11"/>
                          <w:szCs w:val="11"/>
                        </w:rPr>
                        <w:t>c</w:t>
                      </w:r>
                      <w:r>
                        <w:rPr>
                          <w:rFonts w:ascii="Arial" w:eastAsia="Arial" w:hAnsi="Arial" w:cs="Arial"/>
                          <w:position w:val="-1"/>
                          <w:sz w:val="11"/>
                          <w:szCs w:val="11"/>
                        </w:rPr>
                        <w:t>y</w:t>
                      </w:r>
                      <w:r>
                        <w:rPr>
                          <w:rFonts w:ascii="Arial" w:eastAsia="Arial" w:hAnsi="Arial" w:cs="Arial"/>
                          <w:spacing w:val="17"/>
                          <w:position w:val="-1"/>
                          <w:sz w:val="11"/>
                          <w:szCs w:val="11"/>
                        </w:rPr>
                        <w:t xml:space="preserve"> </w:t>
                      </w:r>
                      <w:r>
                        <w:rPr>
                          <w:rFonts w:ascii="Arial" w:eastAsia="Arial" w:hAnsi="Arial" w:cs="Arial"/>
                          <w:w w:val="104"/>
                          <w:position w:val="-1"/>
                          <w:sz w:val="11"/>
                          <w:szCs w:val="11"/>
                        </w:rPr>
                        <w:t>3</w:t>
                      </w:r>
                    </w:p>
                    <w:p w14:paraId="7A78069E" w14:textId="77777777" w:rsidR="00583B21" w:rsidRDefault="00583B21" w:rsidP="00583B21">
                      <w:pPr>
                        <w:spacing w:after="0" w:line="105" w:lineRule="exact"/>
                        <w:ind w:left="363" w:right="-20"/>
                        <w:rPr>
                          <w:rFonts w:ascii="Arial" w:eastAsia="Arial" w:hAnsi="Arial" w:cs="Arial"/>
                          <w:sz w:val="11"/>
                          <w:szCs w:val="11"/>
                        </w:rPr>
                      </w:pPr>
                      <w:r>
                        <w:rPr>
                          <w:rFonts w:ascii="Arial" w:eastAsia="Arial" w:hAnsi="Arial" w:cs="Arial"/>
                          <w:spacing w:val="2"/>
                          <w:sz w:val="11"/>
                          <w:szCs w:val="11"/>
                        </w:rPr>
                        <w:t>T</w:t>
                      </w:r>
                      <w:r>
                        <w:rPr>
                          <w:rFonts w:ascii="Arial" w:eastAsia="Arial" w:hAnsi="Arial" w:cs="Arial"/>
                          <w:spacing w:val="-2"/>
                          <w:sz w:val="11"/>
                          <w:szCs w:val="11"/>
                        </w:rPr>
                        <w:t>ab</w:t>
                      </w:r>
                      <w:r>
                        <w:rPr>
                          <w:rFonts w:ascii="Arial" w:eastAsia="Arial" w:hAnsi="Arial" w:cs="Arial"/>
                          <w:spacing w:val="6"/>
                          <w:sz w:val="11"/>
                          <w:szCs w:val="11"/>
                        </w:rPr>
                        <w:t>l</w:t>
                      </w:r>
                      <w:r>
                        <w:rPr>
                          <w:rFonts w:ascii="Arial" w:eastAsia="Arial" w:hAnsi="Arial" w:cs="Arial"/>
                          <w:sz w:val="11"/>
                          <w:szCs w:val="11"/>
                        </w:rPr>
                        <w:t>e</w:t>
                      </w:r>
                      <w:r>
                        <w:rPr>
                          <w:rFonts w:ascii="Arial" w:eastAsia="Arial" w:hAnsi="Arial" w:cs="Arial"/>
                          <w:spacing w:val="10"/>
                          <w:sz w:val="11"/>
                          <w:szCs w:val="11"/>
                        </w:rPr>
                        <w:t xml:space="preserve"> </w:t>
                      </w:r>
                      <w:r>
                        <w:rPr>
                          <w:rFonts w:ascii="Arial" w:eastAsia="Arial" w:hAnsi="Arial" w:cs="Arial"/>
                          <w:spacing w:val="6"/>
                          <w:w w:val="104"/>
                          <w:sz w:val="11"/>
                          <w:szCs w:val="11"/>
                        </w:rPr>
                        <w:t>A</w:t>
                      </w:r>
                      <w:r>
                        <w:rPr>
                          <w:rFonts w:ascii="Arial" w:eastAsia="Arial" w:hAnsi="Arial" w:cs="Arial"/>
                          <w:spacing w:val="-2"/>
                          <w:w w:val="104"/>
                          <w:sz w:val="11"/>
                          <w:szCs w:val="11"/>
                        </w:rPr>
                        <w:t>_</w:t>
                      </w:r>
                      <w:r>
                        <w:rPr>
                          <w:rFonts w:ascii="Arial" w:eastAsia="Arial" w:hAnsi="Arial" w:cs="Arial"/>
                          <w:w w:val="104"/>
                          <w:sz w:val="11"/>
                          <w:szCs w:val="11"/>
                        </w:rPr>
                        <w:t>F</w:t>
                      </w:r>
                    </w:p>
                    <w:p w14:paraId="69A2E7D0" w14:textId="77777777" w:rsidR="00583B21" w:rsidRDefault="00583B21" w:rsidP="00583B21">
                      <w:pPr>
                        <w:tabs>
                          <w:tab w:val="left" w:pos="3500"/>
                        </w:tabs>
                        <w:spacing w:after="0" w:line="115" w:lineRule="exact"/>
                        <w:ind w:left="2768" w:right="-20"/>
                        <w:rPr>
                          <w:rFonts w:ascii="Arial" w:eastAsia="Arial" w:hAnsi="Arial" w:cs="Arial"/>
                          <w:sz w:val="11"/>
                          <w:szCs w:val="11"/>
                        </w:rPr>
                      </w:pPr>
                      <w:r>
                        <w:rPr>
                          <w:rFonts w:ascii="Arial" w:eastAsia="Arial" w:hAnsi="Arial" w:cs="Arial"/>
                          <w:spacing w:val="6"/>
                          <w:sz w:val="11"/>
                          <w:szCs w:val="11"/>
                        </w:rPr>
                        <w:t>S</w:t>
                      </w:r>
                      <w:r>
                        <w:rPr>
                          <w:rFonts w:ascii="Arial" w:eastAsia="Arial" w:hAnsi="Arial" w:cs="Arial"/>
                          <w:sz w:val="11"/>
                          <w:szCs w:val="11"/>
                        </w:rPr>
                        <w:t>4</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4</w:t>
                      </w:r>
                    </w:p>
                    <w:p w14:paraId="29A3FFB0" w14:textId="77777777" w:rsidR="00583B21" w:rsidRDefault="00583B21" w:rsidP="00583B21">
                      <w:pPr>
                        <w:tabs>
                          <w:tab w:val="left" w:pos="1500"/>
                        </w:tabs>
                        <w:spacing w:after="0" w:line="105" w:lineRule="exact"/>
                        <w:ind w:left="478" w:right="-20"/>
                        <w:rPr>
                          <w:rFonts w:ascii="Arial" w:eastAsia="Arial" w:hAnsi="Arial" w:cs="Arial"/>
                          <w:sz w:val="11"/>
                          <w:szCs w:val="11"/>
                        </w:rPr>
                      </w:pPr>
                      <w:r>
                        <w:rPr>
                          <w:rFonts w:ascii="Arial" w:eastAsia="Arial" w:hAnsi="Arial" w:cs="Arial"/>
                          <w:spacing w:val="6"/>
                          <w:position w:val="-1"/>
                          <w:sz w:val="11"/>
                          <w:szCs w:val="11"/>
                        </w:rPr>
                        <w:t>A</w:t>
                      </w:r>
                      <w:r>
                        <w:rPr>
                          <w:rFonts w:ascii="Arial" w:eastAsia="Arial" w:hAnsi="Arial" w:cs="Arial"/>
                          <w:spacing w:val="-2"/>
                          <w:position w:val="-1"/>
                          <w:sz w:val="11"/>
                          <w:szCs w:val="11"/>
                        </w:rPr>
                        <w:t>pp</w:t>
                      </w:r>
                      <w:r>
                        <w:rPr>
                          <w:rFonts w:ascii="Arial" w:eastAsia="Arial" w:hAnsi="Arial" w:cs="Arial"/>
                          <w:spacing w:val="6"/>
                          <w:position w:val="-1"/>
                          <w:sz w:val="11"/>
                          <w:szCs w:val="11"/>
                        </w:rPr>
                        <w:t>li</w:t>
                      </w:r>
                      <w:r>
                        <w:rPr>
                          <w:rFonts w:ascii="Arial" w:eastAsia="Arial" w:hAnsi="Arial" w:cs="Arial"/>
                          <w:spacing w:val="5"/>
                          <w:position w:val="-1"/>
                          <w:sz w:val="11"/>
                          <w:szCs w:val="11"/>
                        </w:rPr>
                        <w:t>c</w:t>
                      </w:r>
                      <w:r>
                        <w:rPr>
                          <w:rFonts w:ascii="Arial" w:eastAsia="Arial" w:hAnsi="Arial" w:cs="Arial"/>
                          <w:spacing w:val="-2"/>
                          <w:position w:val="-1"/>
                          <w:sz w:val="11"/>
                          <w:szCs w:val="11"/>
                        </w:rPr>
                        <w:t>a</w:t>
                      </w:r>
                      <w:r>
                        <w:rPr>
                          <w:rFonts w:ascii="Arial" w:eastAsia="Arial" w:hAnsi="Arial" w:cs="Arial"/>
                          <w:spacing w:val="-1"/>
                          <w:position w:val="-1"/>
                          <w:sz w:val="11"/>
                          <w:szCs w:val="11"/>
                        </w:rPr>
                        <w:t>t</w:t>
                      </w:r>
                      <w:r>
                        <w:rPr>
                          <w:rFonts w:ascii="Arial" w:eastAsia="Arial" w:hAnsi="Arial" w:cs="Arial"/>
                          <w:spacing w:val="6"/>
                          <w:position w:val="-1"/>
                          <w:sz w:val="11"/>
                          <w:szCs w:val="11"/>
                        </w:rPr>
                        <w:t>i</w:t>
                      </w:r>
                      <w:r>
                        <w:rPr>
                          <w:rFonts w:ascii="Arial" w:eastAsia="Arial" w:hAnsi="Arial" w:cs="Arial"/>
                          <w:spacing w:val="-2"/>
                          <w:position w:val="-1"/>
                          <w:sz w:val="11"/>
                          <w:szCs w:val="11"/>
                        </w:rPr>
                        <w:t>o</w:t>
                      </w:r>
                      <w:r>
                        <w:rPr>
                          <w:rFonts w:ascii="Arial" w:eastAsia="Arial" w:hAnsi="Arial" w:cs="Arial"/>
                          <w:position w:val="-1"/>
                          <w:sz w:val="11"/>
                          <w:szCs w:val="11"/>
                        </w:rPr>
                        <w:t>n</w:t>
                      </w:r>
                      <w:r>
                        <w:rPr>
                          <w:rFonts w:ascii="Arial" w:eastAsia="Arial" w:hAnsi="Arial" w:cs="Arial"/>
                          <w:spacing w:val="-9"/>
                          <w:position w:val="-1"/>
                          <w:sz w:val="11"/>
                          <w:szCs w:val="11"/>
                        </w:rPr>
                        <w:t xml:space="preserve"> </w:t>
                      </w:r>
                      <w:r>
                        <w:rPr>
                          <w:rFonts w:ascii="Arial" w:eastAsia="Arial" w:hAnsi="Arial" w:cs="Arial"/>
                          <w:position w:val="-1"/>
                          <w:sz w:val="11"/>
                          <w:szCs w:val="11"/>
                        </w:rPr>
                        <w:tab/>
                      </w:r>
                      <w:r>
                        <w:rPr>
                          <w:rFonts w:ascii="Arial" w:eastAsia="Arial" w:hAnsi="Arial" w:cs="Arial"/>
                          <w:spacing w:val="2"/>
                          <w:w w:val="104"/>
                          <w:position w:val="-1"/>
                          <w:sz w:val="11"/>
                          <w:szCs w:val="11"/>
                        </w:rPr>
                        <w:t>F</w:t>
                      </w:r>
                      <w:r>
                        <w:rPr>
                          <w:rFonts w:ascii="Arial" w:eastAsia="Arial" w:hAnsi="Arial" w:cs="Arial"/>
                          <w:spacing w:val="6"/>
                          <w:w w:val="104"/>
                          <w:position w:val="-1"/>
                          <w:sz w:val="11"/>
                          <w:szCs w:val="11"/>
                        </w:rPr>
                        <w:t>il</w:t>
                      </w:r>
                      <w:r>
                        <w:rPr>
                          <w:rFonts w:ascii="Arial" w:eastAsia="Arial" w:hAnsi="Arial" w:cs="Arial"/>
                          <w:spacing w:val="-1"/>
                          <w:w w:val="104"/>
                          <w:position w:val="-1"/>
                          <w:sz w:val="11"/>
                          <w:szCs w:val="11"/>
                        </w:rPr>
                        <w:t>t</w:t>
                      </w:r>
                      <w:r>
                        <w:rPr>
                          <w:rFonts w:ascii="Arial" w:eastAsia="Arial" w:hAnsi="Arial" w:cs="Arial"/>
                          <w:spacing w:val="-2"/>
                          <w:w w:val="104"/>
                          <w:position w:val="-1"/>
                          <w:sz w:val="11"/>
                          <w:szCs w:val="11"/>
                        </w:rPr>
                        <w:t>e</w:t>
                      </w:r>
                      <w:r>
                        <w:rPr>
                          <w:rFonts w:ascii="Arial" w:eastAsia="Arial" w:hAnsi="Arial" w:cs="Arial"/>
                          <w:w w:val="104"/>
                          <w:position w:val="-1"/>
                          <w:sz w:val="11"/>
                          <w:szCs w:val="11"/>
                        </w:rPr>
                        <w:t>r</w:t>
                      </w:r>
                    </w:p>
                    <w:p w14:paraId="1394D6B6" w14:textId="77777777" w:rsidR="00583B21" w:rsidRDefault="00583B21" w:rsidP="00583B21">
                      <w:pPr>
                        <w:tabs>
                          <w:tab w:val="left" w:pos="3500"/>
                        </w:tabs>
                        <w:spacing w:after="0" w:line="99" w:lineRule="exact"/>
                        <w:ind w:left="2768" w:right="-20"/>
                        <w:rPr>
                          <w:rFonts w:ascii="Arial" w:eastAsia="Arial" w:hAnsi="Arial" w:cs="Arial"/>
                          <w:sz w:val="11"/>
                          <w:szCs w:val="11"/>
                        </w:rPr>
                      </w:pPr>
                      <w:r>
                        <w:rPr>
                          <w:rFonts w:ascii="Arial" w:eastAsia="Arial" w:hAnsi="Arial" w:cs="Arial"/>
                          <w:spacing w:val="6"/>
                          <w:sz w:val="11"/>
                          <w:szCs w:val="11"/>
                        </w:rPr>
                        <w:t>S</w:t>
                      </w:r>
                      <w:r>
                        <w:rPr>
                          <w:rFonts w:ascii="Arial" w:eastAsia="Arial" w:hAnsi="Arial" w:cs="Arial"/>
                          <w:sz w:val="11"/>
                          <w:szCs w:val="11"/>
                        </w:rPr>
                        <w:t>5</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P</w:t>
                      </w:r>
                      <w:r>
                        <w:rPr>
                          <w:rFonts w:ascii="Arial" w:eastAsia="Arial" w:hAnsi="Arial" w:cs="Arial"/>
                          <w:spacing w:val="-2"/>
                          <w:sz w:val="11"/>
                          <w:szCs w:val="11"/>
                        </w:rPr>
                        <w:t>o</w:t>
                      </w:r>
                      <w:r>
                        <w:rPr>
                          <w:rFonts w:ascii="Arial" w:eastAsia="Arial" w:hAnsi="Arial" w:cs="Arial"/>
                          <w:spacing w:val="6"/>
                          <w:sz w:val="11"/>
                          <w:szCs w:val="11"/>
                        </w:rPr>
                        <w:t>li</w:t>
                      </w:r>
                      <w:r>
                        <w:rPr>
                          <w:rFonts w:ascii="Arial" w:eastAsia="Arial" w:hAnsi="Arial" w:cs="Arial"/>
                          <w:spacing w:val="5"/>
                          <w:sz w:val="11"/>
                          <w:szCs w:val="11"/>
                        </w:rPr>
                        <w:t>c</w:t>
                      </w:r>
                      <w:r>
                        <w:rPr>
                          <w:rFonts w:ascii="Arial" w:eastAsia="Arial" w:hAnsi="Arial" w:cs="Arial"/>
                          <w:sz w:val="11"/>
                          <w:szCs w:val="11"/>
                        </w:rPr>
                        <w:t>y</w:t>
                      </w:r>
                      <w:r>
                        <w:rPr>
                          <w:rFonts w:ascii="Arial" w:eastAsia="Arial" w:hAnsi="Arial" w:cs="Arial"/>
                          <w:spacing w:val="17"/>
                          <w:sz w:val="11"/>
                          <w:szCs w:val="11"/>
                        </w:rPr>
                        <w:t xml:space="preserve"> </w:t>
                      </w:r>
                      <w:r>
                        <w:rPr>
                          <w:rFonts w:ascii="Arial" w:eastAsia="Arial" w:hAnsi="Arial" w:cs="Arial"/>
                          <w:w w:val="104"/>
                          <w:sz w:val="11"/>
                          <w:szCs w:val="11"/>
                        </w:rPr>
                        <w:t>5</w:t>
                      </w:r>
                    </w:p>
                    <w:p w14:paraId="4FFDBA71" w14:textId="77777777" w:rsidR="00583B21" w:rsidRDefault="00583B21" w:rsidP="00583B21">
                      <w:pPr>
                        <w:tabs>
                          <w:tab w:val="left" w:pos="1400"/>
                        </w:tabs>
                        <w:spacing w:after="0" w:line="111" w:lineRule="exact"/>
                        <w:ind w:left="728" w:right="-20"/>
                        <w:rPr>
                          <w:rFonts w:ascii="Arial" w:eastAsia="Arial" w:hAnsi="Arial" w:cs="Arial"/>
                          <w:sz w:val="11"/>
                          <w:szCs w:val="11"/>
                        </w:rPr>
                      </w:pPr>
                      <w:r>
                        <w:rPr>
                          <w:rFonts w:ascii="Arial" w:eastAsia="Arial" w:hAnsi="Arial" w:cs="Arial"/>
                          <w:sz w:val="11"/>
                          <w:szCs w:val="11"/>
                        </w:rPr>
                        <w:t>X</w:t>
                      </w:r>
                      <w:r>
                        <w:rPr>
                          <w:rFonts w:ascii="Arial" w:eastAsia="Arial" w:hAnsi="Arial" w:cs="Arial"/>
                          <w:spacing w:val="-28"/>
                          <w:sz w:val="11"/>
                          <w:szCs w:val="11"/>
                        </w:rPr>
                        <w:t xml:space="preserve"> </w:t>
                      </w:r>
                      <w:r>
                        <w:rPr>
                          <w:rFonts w:ascii="Arial" w:eastAsia="Arial" w:hAnsi="Arial" w:cs="Arial"/>
                          <w:sz w:val="11"/>
                          <w:szCs w:val="11"/>
                        </w:rPr>
                        <w:tab/>
                        <w:t>C</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pacing w:val="-1"/>
                          <w:sz w:val="11"/>
                          <w:szCs w:val="11"/>
                        </w:rPr>
                        <w:t>t</w:t>
                      </w:r>
                      <w:r>
                        <w:rPr>
                          <w:rFonts w:ascii="Arial" w:eastAsia="Arial" w:hAnsi="Arial" w:cs="Arial"/>
                          <w:spacing w:val="-2"/>
                          <w:sz w:val="11"/>
                          <w:szCs w:val="11"/>
                        </w:rPr>
                        <w:t>e</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z w:val="11"/>
                          <w:szCs w:val="11"/>
                        </w:rPr>
                        <w:t>a</w:t>
                      </w:r>
                      <w:r>
                        <w:rPr>
                          <w:rFonts w:ascii="Arial" w:eastAsia="Arial" w:hAnsi="Arial" w:cs="Arial"/>
                          <w:spacing w:val="13"/>
                          <w:sz w:val="11"/>
                          <w:szCs w:val="11"/>
                        </w:rPr>
                        <w:t xml:space="preserve"> </w:t>
                      </w:r>
                      <w:r>
                        <w:rPr>
                          <w:rFonts w:ascii="Arial" w:eastAsia="Arial" w:hAnsi="Arial" w:cs="Arial"/>
                          <w:w w:val="104"/>
                          <w:sz w:val="11"/>
                          <w:szCs w:val="11"/>
                        </w:rPr>
                        <w:t>1</w:t>
                      </w:r>
                    </w:p>
                    <w:p w14:paraId="53E64EFA" w14:textId="77777777" w:rsidR="00583B21" w:rsidRDefault="00583B21" w:rsidP="00583B21">
                      <w:pPr>
                        <w:tabs>
                          <w:tab w:val="left" w:pos="1400"/>
                          <w:tab w:val="left" w:pos="2480"/>
                        </w:tabs>
                        <w:spacing w:before="52" w:after="0" w:line="240" w:lineRule="auto"/>
                        <w:ind w:left="728" w:right="-20"/>
                        <w:rPr>
                          <w:rFonts w:ascii="Arial" w:eastAsia="Arial" w:hAnsi="Arial" w:cs="Arial"/>
                          <w:sz w:val="11"/>
                          <w:szCs w:val="11"/>
                        </w:rPr>
                      </w:pPr>
                      <w:r>
                        <w:rPr>
                          <w:rFonts w:ascii="Arial" w:eastAsia="Arial" w:hAnsi="Arial" w:cs="Arial"/>
                          <w:sz w:val="11"/>
                          <w:szCs w:val="11"/>
                        </w:rPr>
                        <w:t>Y</w:t>
                      </w:r>
                      <w:r>
                        <w:rPr>
                          <w:rFonts w:ascii="Arial" w:eastAsia="Arial" w:hAnsi="Arial" w:cs="Arial"/>
                          <w:spacing w:val="-28"/>
                          <w:sz w:val="11"/>
                          <w:szCs w:val="11"/>
                        </w:rPr>
                        <w:t xml:space="preserve"> </w:t>
                      </w:r>
                      <w:r>
                        <w:rPr>
                          <w:rFonts w:ascii="Arial" w:eastAsia="Arial" w:hAnsi="Arial" w:cs="Arial"/>
                          <w:sz w:val="11"/>
                          <w:szCs w:val="11"/>
                        </w:rPr>
                        <w:tab/>
                        <w:t>C</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pacing w:val="-1"/>
                          <w:sz w:val="11"/>
                          <w:szCs w:val="11"/>
                        </w:rPr>
                        <w:t>t</w:t>
                      </w:r>
                      <w:r>
                        <w:rPr>
                          <w:rFonts w:ascii="Arial" w:eastAsia="Arial" w:hAnsi="Arial" w:cs="Arial"/>
                          <w:spacing w:val="-2"/>
                          <w:sz w:val="11"/>
                          <w:szCs w:val="11"/>
                        </w:rPr>
                        <w:t>e</w:t>
                      </w:r>
                      <w:r>
                        <w:rPr>
                          <w:rFonts w:ascii="Arial" w:eastAsia="Arial" w:hAnsi="Arial" w:cs="Arial"/>
                          <w:spacing w:val="3"/>
                          <w:sz w:val="11"/>
                          <w:szCs w:val="11"/>
                        </w:rPr>
                        <w:t>r</w:t>
                      </w:r>
                      <w:r>
                        <w:rPr>
                          <w:rFonts w:ascii="Arial" w:eastAsia="Arial" w:hAnsi="Arial" w:cs="Arial"/>
                          <w:spacing w:val="6"/>
                          <w:sz w:val="11"/>
                          <w:szCs w:val="11"/>
                        </w:rPr>
                        <w:t>i</w:t>
                      </w:r>
                      <w:r>
                        <w:rPr>
                          <w:rFonts w:ascii="Arial" w:eastAsia="Arial" w:hAnsi="Arial" w:cs="Arial"/>
                          <w:sz w:val="11"/>
                          <w:szCs w:val="11"/>
                        </w:rPr>
                        <w:t>a</w:t>
                      </w:r>
                      <w:r>
                        <w:rPr>
                          <w:rFonts w:ascii="Arial" w:eastAsia="Arial" w:hAnsi="Arial" w:cs="Arial"/>
                          <w:spacing w:val="13"/>
                          <w:sz w:val="11"/>
                          <w:szCs w:val="11"/>
                        </w:rPr>
                        <w:t xml:space="preserve"> </w:t>
                      </w:r>
                      <w:r>
                        <w:rPr>
                          <w:rFonts w:ascii="Arial" w:eastAsia="Arial" w:hAnsi="Arial" w:cs="Arial"/>
                          <w:sz w:val="11"/>
                          <w:szCs w:val="11"/>
                        </w:rPr>
                        <w:t>2</w:t>
                      </w:r>
                      <w:r>
                        <w:rPr>
                          <w:rFonts w:ascii="Arial" w:eastAsia="Arial" w:hAnsi="Arial" w:cs="Arial"/>
                          <w:spacing w:val="-28"/>
                          <w:sz w:val="11"/>
                          <w:szCs w:val="11"/>
                        </w:rPr>
                        <w:t xml:space="preserve"> </w:t>
                      </w:r>
                      <w:r>
                        <w:rPr>
                          <w:rFonts w:ascii="Arial" w:eastAsia="Arial" w:hAnsi="Arial" w:cs="Arial"/>
                          <w:sz w:val="11"/>
                          <w:szCs w:val="11"/>
                        </w:rPr>
                        <w:tab/>
                      </w:r>
                      <w:r>
                        <w:rPr>
                          <w:rFonts w:ascii="Arial" w:eastAsia="Arial" w:hAnsi="Arial" w:cs="Arial"/>
                          <w:spacing w:val="2"/>
                          <w:position w:val="2"/>
                          <w:sz w:val="11"/>
                          <w:szCs w:val="11"/>
                        </w:rPr>
                        <w:t>T</w:t>
                      </w:r>
                      <w:r>
                        <w:rPr>
                          <w:rFonts w:ascii="Arial" w:eastAsia="Arial" w:hAnsi="Arial" w:cs="Arial"/>
                          <w:spacing w:val="-2"/>
                          <w:position w:val="2"/>
                          <w:sz w:val="11"/>
                          <w:szCs w:val="11"/>
                        </w:rPr>
                        <w:t>ab</w:t>
                      </w:r>
                      <w:r>
                        <w:rPr>
                          <w:rFonts w:ascii="Arial" w:eastAsia="Arial" w:hAnsi="Arial" w:cs="Arial"/>
                          <w:spacing w:val="6"/>
                          <w:position w:val="2"/>
                          <w:sz w:val="11"/>
                          <w:szCs w:val="11"/>
                        </w:rPr>
                        <w:t>l</w:t>
                      </w:r>
                      <w:r>
                        <w:rPr>
                          <w:rFonts w:ascii="Arial" w:eastAsia="Arial" w:hAnsi="Arial" w:cs="Arial"/>
                          <w:position w:val="2"/>
                          <w:sz w:val="11"/>
                          <w:szCs w:val="11"/>
                        </w:rPr>
                        <w:t>e</w:t>
                      </w:r>
                      <w:r>
                        <w:rPr>
                          <w:rFonts w:ascii="Arial" w:eastAsia="Arial" w:hAnsi="Arial" w:cs="Arial"/>
                          <w:spacing w:val="10"/>
                          <w:position w:val="2"/>
                          <w:sz w:val="11"/>
                          <w:szCs w:val="11"/>
                        </w:rPr>
                        <w:t xml:space="preserve"> </w:t>
                      </w:r>
                      <w:r>
                        <w:rPr>
                          <w:rFonts w:ascii="Arial" w:eastAsia="Arial" w:hAnsi="Arial" w:cs="Arial"/>
                          <w:w w:val="104"/>
                          <w:position w:val="2"/>
                          <w:sz w:val="11"/>
                          <w:szCs w:val="11"/>
                        </w:rPr>
                        <w:t>S</w:t>
                      </w:r>
                    </w:p>
                    <w:p w14:paraId="4570A310" w14:textId="77777777" w:rsidR="00583B21" w:rsidRDefault="00583B21" w:rsidP="00583B21">
                      <w:pPr>
                        <w:spacing w:before="72" w:after="0" w:line="240" w:lineRule="auto"/>
                        <w:ind w:left="2561" w:right="1684"/>
                        <w:jc w:val="center"/>
                        <w:rPr>
                          <w:rFonts w:ascii="Arial" w:eastAsia="Arial" w:hAnsi="Arial" w:cs="Arial"/>
                          <w:sz w:val="11"/>
                          <w:szCs w:val="11"/>
                        </w:rPr>
                      </w:pPr>
                      <w:r>
                        <w:rPr>
                          <w:rFonts w:ascii="Arial" w:eastAsia="Arial" w:hAnsi="Arial" w:cs="Arial"/>
                          <w:spacing w:val="4"/>
                          <w:sz w:val="11"/>
                          <w:szCs w:val="11"/>
                        </w:rPr>
                        <w:t>O</w:t>
                      </w:r>
                      <w:r>
                        <w:rPr>
                          <w:rFonts w:ascii="Arial" w:eastAsia="Arial" w:hAnsi="Arial" w:cs="Arial"/>
                          <w:spacing w:val="-2"/>
                          <w:sz w:val="11"/>
                          <w:szCs w:val="11"/>
                        </w:rPr>
                        <w:t>n</w:t>
                      </w:r>
                      <w:r>
                        <w:rPr>
                          <w:rFonts w:ascii="Arial" w:eastAsia="Arial" w:hAnsi="Arial" w:cs="Arial"/>
                          <w:spacing w:val="6"/>
                          <w:sz w:val="11"/>
                          <w:szCs w:val="11"/>
                        </w:rPr>
                        <w:t>li</w:t>
                      </w:r>
                      <w:r>
                        <w:rPr>
                          <w:rFonts w:ascii="Arial" w:eastAsia="Arial" w:hAnsi="Arial" w:cs="Arial"/>
                          <w:spacing w:val="-2"/>
                          <w:sz w:val="11"/>
                          <w:szCs w:val="11"/>
                        </w:rPr>
                        <w:t>n</w:t>
                      </w:r>
                      <w:r>
                        <w:rPr>
                          <w:rFonts w:ascii="Arial" w:eastAsia="Arial" w:hAnsi="Arial" w:cs="Arial"/>
                          <w:sz w:val="11"/>
                          <w:szCs w:val="11"/>
                        </w:rPr>
                        <w:t>e</w:t>
                      </w:r>
                      <w:r>
                        <w:rPr>
                          <w:rFonts w:ascii="Arial" w:eastAsia="Arial" w:hAnsi="Arial" w:cs="Arial"/>
                          <w:spacing w:val="12"/>
                          <w:sz w:val="11"/>
                          <w:szCs w:val="11"/>
                        </w:rPr>
                        <w:t xml:space="preserve"> </w:t>
                      </w:r>
                      <w:r>
                        <w:rPr>
                          <w:rFonts w:ascii="Arial" w:eastAsia="Arial" w:hAnsi="Arial" w:cs="Arial"/>
                          <w:spacing w:val="5"/>
                          <w:w w:val="104"/>
                          <w:sz w:val="11"/>
                          <w:szCs w:val="11"/>
                        </w:rPr>
                        <w:t>s</w:t>
                      </w:r>
                      <w:r>
                        <w:rPr>
                          <w:rFonts w:ascii="Arial" w:eastAsia="Arial" w:hAnsi="Arial" w:cs="Arial"/>
                          <w:spacing w:val="-2"/>
                          <w:w w:val="104"/>
                          <w:sz w:val="11"/>
                          <w:szCs w:val="11"/>
                        </w:rPr>
                        <w:t>en</w:t>
                      </w:r>
                      <w:r>
                        <w:rPr>
                          <w:rFonts w:ascii="Arial" w:eastAsia="Arial" w:hAnsi="Arial" w:cs="Arial"/>
                          <w:spacing w:val="5"/>
                          <w:w w:val="104"/>
                          <w:sz w:val="11"/>
                          <w:szCs w:val="11"/>
                        </w:rPr>
                        <w:t>s</w:t>
                      </w:r>
                      <w:r>
                        <w:rPr>
                          <w:rFonts w:ascii="Arial" w:eastAsia="Arial" w:hAnsi="Arial" w:cs="Arial"/>
                          <w:spacing w:val="-2"/>
                          <w:w w:val="104"/>
                          <w:sz w:val="11"/>
                          <w:szCs w:val="11"/>
                        </w:rPr>
                        <w:t>o</w:t>
                      </w:r>
                      <w:r>
                        <w:rPr>
                          <w:rFonts w:ascii="Arial" w:eastAsia="Arial" w:hAnsi="Arial" w:cs="Arial"/>
                          <w:spacing w:val="3"/>
                          <w:w w:val="104"/>
                          <w:sz w:val="11"/>
                          <w:szCs w:val="11"/>
                        </w:rPr>
                        <w:t>r</w:t>
                      </w:r>
                      <w:r>
                        <w:rPr>
                          <w:rFonts w:ascii="Arial" w:eastAsia="Arial" w:hAnsi="Arial" w:cs="Arial"/>
                          <w:w w:val="104"/>
                          <w:sz w:val="11"/>
                          <w:szCs w:val="11"/>
                        </w:rPr>
                        <w:t>s</w:t>
                      </w:r>
                    </w:p>
                    <w:p w14:paraId="0D2C7947" w14:textId="77777777" w:rsidR="00583B21" w:rsidRDefault="00583B21" w:rsidP="00583B21">
                      <w:pPr>
                        <w:spacing w:before="72" w:after="0" w:line="240" w:lineRule="auto"/>
                        <w:ind w:left="2458" w:right="1595"/>
                        <w:jc w:val="center"/>
                        <w:rPr>
                          <w:rFonts w:ascii="Arial" w:eastAsia="Arial" w:hAnsi="Arial" w:cs="Arial"/>
                          <w:sz w:val="11"/>
                          <w:szCs w:val="11"/>
                        </w:rPr>
                      </w:pPr>
                      <w:r>
                        <w:rPr>
                          <w:rFonts w:ascii="Arial" w:eastAsia="Arial" w:hAnsi="Arial" w:cs="Arial"/>
                          <w:spacing w:val="6"/>
                          <w:sz w:val="11"/>
                          <w:szCs w:val="11"/>
                        </w:rPr>
                        <w:t>S</w:t>
                      </w:r>
                      <w:r>
                        <w:rPr>
                          <w:rFonts w:ascii="Arial" w:eastAsia="Arial" w:hAnsi="Arial" w:cs="Arial"/>
                          <w:spacing w:val="-2"/>
                          <w:sz w:val="11"/>
                          <w:szCs w:val="11"/>
                        </w:rPr>
                        <w:t>1</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2</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3</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sz w:val="11"/>
                          <w:szCs w:val="11"/>
                        </w:rPr>
                        <w:t>S</w:t>
                      </w:r>
                      <w:r>
                        <w:rPr>
                          <w:rFonts w:ascii="Arial" w:eastAsia="Arial" w:hAnsi="Arial" w:cs="Arial"/>
                          <w:spacing w:val="-2"/>
                          <w:sz w:val="11"/>
                          <w:szCs w:val="11"/>
                        </w:rPr>
                        <w:t>4</w:t>
                      </w:r>
                      <w:r>
                        <w:rPr>
                          <w:rFonts w:ascii="Arial" w:eastAsia="Arial" w:hAnsi="Arial" w:cs="Arial"/>
                          <w:sz w:val="11"/>
                          <w:szCs w:val="11"/>
                        </w:rPr>
                        <w:t>,</w:t>
                      </w:r>
                      <w:r>
                        <w:rPr>
                          <w:rFonts w:ascii="Arial" w:eastAsia="Arial" w:hAnsi="Arial" w:cs="Arial"/>
                          <w:spacing w:val="7"/>
                          <w:sz w:val="11"/>
                          <w:szCs w:val="11"/>
                        </w:rPr>
                        <w:t xml:space="preserve"> </w:t>
                      </w:r>
                      <w:r>
                        <w:rPr>
                          <w:rFonts w:ascii="Arial" w:eastAsia="Arial" w:hAnsi="Arial" w:cs="Arial"/>
                          <w:spacing w:val="6"/>
                          <w:w w:val="104"/>
                          <w:sz w:val="11"/>
                          <w:szCs w:val="11"/>
                        </w:rPr>
                        <w:t>S</w:t>
                      </w:r>
                      <w:r>
                        <w:rPr>
                          <w:rFonts w:ascii="Arial" w:eastAsia="Arial" w:hAnsi="Arial" w:cs="Arial"/>
                          <w:w w:val="104"/>
                          <w:sz w:val="11"/>
                          <w:szCs w:val="11"/>
                        </w:rPr>
                        <w:t>5</w:t>
                      </w:r>
                    </w:p>
                    <w:p w14:paraId="7E3551CF" w14:textId="77777777" w:rsidR="00583B21" w:rsidRDefault="00583B21" w:rsidP="00583B21">
                      <w:pPr>
                        <w:spacing w:before="10" w:after="0" w:line="150" w:lineRule="exact"/>
                        <w:rPr>
                          <w:sz w:val="15"/>
                          <w:szCs w:val="15"/>
                        </w:rPr>
                      </w:pPr>
                    </w:p>
                    <w:p w14:paraId="5E907B2B" w14:textId="77777777" w:rsidR="00583B21" w:rsidRDefault="00583B21" w:rsidP="00583B21">
                      <w:pPr>
                        <w:spacing w:after="0" w:line="200" w:lineRule="exact"/>
                        <w:rPr>
                          <w:sz w:val="20"/>
                          <w:szCs w:val="20"/>
                        </w:rPr>
                      </w:pPr>
                    </w:p>
                    <w:p w14:paraId="67D1FBF5" w14:textId="77777777" w:rsidR="00583B21" w:rsidRDefault="00583B21" w:rsidP="00583B21">
                      <w:pPr>
                        <w:spacing w:after="0" w:line="200" w:lineRule="exact"/>
                        <w:rPr>
                          <w:sz w:val="20"/>
                          <w:szCs w:val="20"/>
                        </w:rPr>
                      </w:pPr>
                    </w:p>
                    <w:p w14:paraId="7DBBCFF3" w14:textId="77777777" w:rsidR="00583B21" w:rsidRDefault="00583B21" w:rsidP="00583B21">
                      <w:pPr>
                        <w:spacing w:after="0" w:line="200" w:lineRule="exact"/>
                        <w:rPr>
                          <w:sz w:val="20"/>
                          <w:szCs w:val="20"/>
                        </w:rPr>
                      </w:pPr>
                    </w:p>
                    <w:p w14:paraId="29259756" w14:textId="77777777" w:rsidR="00583B21" w:rsidRDefault="00583B21" w:rsidP="00583B21">
                      <w:pPr>
                        <w:spacing w:after="0" w:line="200" w:lineRule="exact"/>
                        <w:rPr>
                          <w:sz w:val="20"/>
                          <w:szCs w:val="20"/>
                        </w:rPr>
                      </w:pPr>
                    </w:p>
                    <w:p w14:paraId="222B940A" w14:textId="77777777" w:rsidR="00583B21" w:rsidRDefault="00583B21" w:rsidP="00583B21">
                      <w:pPr>
                        <w:spacing w:after="0" w:line="200" w:lineRule="exact"/>
                        <w:rPr>
                          <w:sz w:val="20"/>
                          <w:szCs w:val="20"/>
                        </w:rPr>
                      </w:pPr>
                    </w:p>
                    <w:p w14:paraId="7CDAF648" w14:textId="77777777" w:rsidR="00583B21" w:rsidRDefault="00583B21" w:rsidP="00583B21">
                      <w:pPr>
                        <w:tabs>
                          <w:tab w:val="left" w:pos="1360"/>
                          <w:tab w:val="left" w:pos="2060"/>
                          <w:tab w:val="left" w:pos="2760"/>
                          <w:tab w:val="left" w:pos="3520"/>
                          <w:tab w:val="left" w:pos="4320"/>
                        </w:tabs>
                        <w:spacing w:after="0" w:line="240" w:lineRule="auto"/>
                        <w:ind w:left="613" w:right="-51"/>
                        <w:rPr>
                          <w:rFonts w:ascii="Arial" w:eastAsia="Arial" w:hAnsi="Arial" w:cs="Arial"/>
                          <w:sz w:val="21"/>
                          <w:szCs w:val="21"/>
                        </w:rPr>
                      </w:pPr>
                      <w:r>
                        <w:rPr>
                          <w:rFonts w:ascii="Arial" w:eastAsia="Arial" w:hAnsi="Arial" w:cs="Arial"/>
                          <w:spacing w:val="6"/>
                          <w:sz w:val="11"/>
                          <w:szCs w:val="11"/>
                        </w:rPr>
                        <w:t>S</w:t>
                      </w:r>
                      <w:r>
                        <w:rPr>
                          <w:rFonts w:ascii="Arial" w:eastAsia="Arial" w:hAnsi="Arial" w:cs="Arial"/>
                          <w:sz w:val="11"/>
                          <w:szCs w:val="11"/>
                        </w:rPr>
                        <w:t>1</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2</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3</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4</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6"/>
                          <w:sz w:val="11"/>
                          <w:szCs w:val="11"/>
                        </w:rPr>
                        <w:t>S</w:t>
                      </w:r>
                      <w:r>
                        <w:rPr>
                          <w:rFonts w:ascii="Arial" w:eastAsia="Arial" w:hAnsi="Arial" w:cs="Arial"/>
                          <w:sz w:val="11"/>
                          <w:szCs w:val="11"/>
                        </w:rPr>
                        <w:t>5</w:t>
                      </w:r>
                      <w:r>
                        <w:rPr>
                          <w:rFonts w:ascii="Arial" w:eastAsia="Arial" w:hAnsi="Arial" w:cs="Arial"/>
                          <w:spacing w:val="-25"/>
                          <w:sz w:val="11"/>
                          <w:szCs w:val="11"/>
                        </w:rPr>
                        <w:t xml:space="preserve"> </w:t>
                      </w:r>
                      <w:r>
                        <w:rPr>
                          <w:rFonts w:ascii="Arial" w:eastAsia="Arial" w:hAnsi="Arial" w:cs="Arial"/>
                          <w:sz w:val="11"/>
                          <w:szCs w:val="11"/>
                        </w:rPr>
                        <w:tab/>
                      </w:r>
                      <w:r>
                        <w:rPr>
                          <w:rFonts w:ascii="Arial" w:eastAsia="Arial" w:hAnsi="Arial" w:cs="Arial"/>
                          <w:spacing w:val="-4"/>
                          <w:position w:val="-5"/>
                          <w:sz w:val="21"/>
                          <w:szCs w:val="21"/>
                        </w:rPr>
                        <w:t>S</w:t>
                      </w:r>
                      <w:r>
                        <w:rPr>
                          <w:rFonts w:ascii="Arial" w:eastAsia="Arial" w:hAnsi="Arial" w:cs="Arial"/>
                          <w:spacing w:val="-2"/>
                          <w:position w:val="-5"/>
                          <w:sz w:val="21"/>
                          <w:szCs w:val="21"/>
                        </w:rPr>
                        <w:t>en</w:t>
                      </w:r>
                      <w:r>
                        <w:rPr>
                          <w:rFonts w:ascii="Arial" w:eastAsia="Arial" w:hAnsi="Arial" w:cs="Arial"/>
                          <w:spacing w:val="-1"/>
                          <w:position w:val="-5"/>
                          <w:sz w:val="21"/>
                          <w:szCs w:val="21"/>
                        </w:rPr>
                        <w:t>s</w:t>
                      </w:r>
                      <w:r>
                        <w:rPr>
                          <w:rFonts w:ascii="Arial" w:eastAsia="Arial" w:hAnsi="Arial" w:cs="Arial"/>
                          <w:spacing w:val="-2"/>
                          <w:position w:val="-5"/>
                          <w:sz w:val="21"/>
                          <w:szCs w:val="21"/>
                        </w:rPr>
                        <w:t>o</w:t>
                      </w:r>
                      <w:r>
                        <w:rPr>
                          <w:rFonts w:ascii="Arial" w:eastAsia="Arial" w:hAnsi="Arial" w:cs="Arial"/>
                          <w:spacing w:val="3"/>
                          <w:position w:val="-5"/>
                          <w:sz w:val="21"/>
                          <w:szCs w:val="21"/>
                        </w:rPr>
                        <w:t>r</w:t>
                      </w:r>
                      <w:r>
                        <w:rPr>
                          <w:rFonts w:ascii="Arial" w:eastAsia="Arial" w:hAnsi="Arial" w:cs="Arial"/>
                          <w:position w:val="-5"/>
                          <w:sz w:val="21"/>
                          <w:szCs w:val="21"/>
                        </w:rPr>
                        <w:t>s</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40192" behindDoc="1" locked="0" layoutInCell="1" allowOverlap="1" wp14:anchorId="29977F55" wp14:editId="33FCB706">
                <wp:simplePos x="0" y="0"/>
                <wp:positionH relativeFrom="page">
                  <wp:posOffset>1136015</wp:posOffset>
                </wp:positionH>
                <wp:positionV relativeFrom="paragraph">
                  <wp:posOffset>-3557905</wp:posOffset>
                </wp:positionV>
                <wp:extent cx="3244850" cy="3504565"/>
                <wp:effectExtent l="2540" t="4445" r="635" b="0"/>
                <wp:wrapNone/>
                <wp:docPr id="3538" name="Group 34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44850" cy="3504565"/>
                          <a:chOff x="1789" y="-5603"/>
                          <a:chExt cx="5110" cy="5519"/>
                        </a:xfrm>
                      </wpg:grpSpPr>
                      <wpg:grpSp>
                        <wpg:cNvPr id="3539" name="Group 3558"/>
                        <wpg:cNvGrpSpPr>
                          <a:grpSpLocks/>
                        </wpg:cNvGrpSpPr>
                        <wpg:grpSpPr bwMode="auto">
                          <a:xfrm>
                            <a:off x="2838" y="-5573"/>
                            <a:ext cx="889" cy="670"/>
                            <a:chOff x="2838" y="-5573"/>
                            <a:chExt cx="889" cy="670"/>
                          </a:xfrm>
                        </wpg:grpSpPr>
                        <wps:wsp>
                          <wps:cNvPr id="3540" name="Freeform 3559"/>
                          <wps:cNvSpPr>
                            <a:spLocks/>
                          </wps:cNvSpPr>
                          <wps:spPr bwMode="auto">
                            <a:xfrm>
                              <a:off x="2838" y="-5573"/>
                              <a:ext cx="889" cy="670"/>
                            </a:xfrm>
                            <a:custGeom>
                              <a:avLst/>
                              <a:gdLst>
                                <a:gd name="T0" fmla="+- 0 3519 2838"/>
                                <a:gd name="T1" fmla="*/ T0 w 889"/>
                                <a:gd name="T2" fmla="+- 0 -4903 -5573"/>
                                <a:gd name="T3" fmla="*/ -4903 h 670"/>
                                <a:gd name="T4" fmla="+- 0 3585 2838"/>
                                <a:gd name="T5" fmla="*/ T4 w 889"/>
                                <a:gd name="T6" fmla="+- 0 -4914 -5573"/>
                                <a:gd name="T7" fmla="*/ -4914 h 670"/>
                                <a:gd name="T8" fmla="+- 0 3643 2838"/>
                                <a:gd name="T9" fmla="*/ T8 w 889"/>
                                <a:gd name="T10" fmla="+- 0 -4945 -5573"/>
                                <a:gd name="T11" fmla="*/ -4945 h 670"/>
                                <a:gd name="T12" fmla="+- 0 3689 2838"/>
                                <a:gd name="T13" fmla="*/ T12 w 889"/>
                                <a:gd name="T14" fmla="+- 0 -4991 -5573"/>
                                <a:gd name="T15" fmla="*/ -4991 h 670"/>
                                <a:gd name="T16" fmla="+- 0 3718 2838"/>
                                <a:gd name="T17" fmla="*/ T16 w 889"/>
                                <a:gd name="T18" fmla="+- 0 -5050 -5573"/>
                                <a:gd name="T19" fmla="*/ -5050 h 670"/>
                                <a:gd name="T20" fmla="+- 0 3727 2838"/>
                                <a:gd name="T21" fmla="*/ T20 w 889"/>
                                <a:gd name="T22" fmla="+- 0 -5113 -5573"/>
                                <a:gd name="T23" fmla="*/ -5113 h 670"/>
                                <a:gd name="T24" fmla="+- 0 3727 2838"/>
                                <a:gd name="T25" fmla="*/ T24 w 889"/>
                                <a:gd name="T26" fmla="+- 0 -5364 -5573"/>
                                <a:gd name="T27" fmla="*/ -5364 h 670"/>
                                <a:gd name="T28" fmla="+- 0 3716 2838"/>
                                <a:gd name="T29" fmla="*/ T28 w 889"/>
                                <a:gd name="T30" fmla="+- 0 -5431 -5573"/>
                                <a:gd name="T31" fmla="*/ -5431 h 670"/>
                                <a:gd name="T32" fmla="+- 0 3686 2838"/>
                                <a:gd name="T33" fmla="*/ T32 w 889"/>
                                <a:gd name="T34" fmla="+- 0 -5489 -5573"/>
                                <a:gd name="T35" fmla="*/ -5489 h 670"/>
                                <a:gd name="T36" fmla="+- 0 3639 2838"/>
                                <a:gd name="T37" fmla="*/ T36 w 889"/>
                                <a:gd name="T38" fmla="+- 0 -5535 -5573"/>
                                <a:gd name="T39" fmla="*/ -5535 h 670"/>
                                <a:gd name="T40" fmla="+- 0 3581 2838"/>
                                <a:gd name="T41" fmla="*/ T40 w 889"/>
                                <a:gd name="T42" fmla="+- 0 -5564 -5573"/>
                                <a:gd name="T43" fmla="*/ -5564 h 670"/>
                                <a:gd name="T44" fmla="+- 0 3519 2838"/>
                                <a:gd name="T45" fmla="*/ T44 w 889"/>
                                <a:gd name="T46" fmla="+- 0 -5573 -5573"/>
                                <a:gd name="T47" fmla="*/ -5573 h 670"/>
                                <a:gd name="T48" fmla="+- 0 3047 2838"/>
                                <a:gd name="T49" fmla="*/ T48 w 889"/>
                                <a:gd name="T50" fmla="+- 0 -5573 -5573"/>
                                <a:gd name="T51" fmla="*/ -5573 h 670"/>
                                <a:gd name="T52" fmla="+- 0 2980 2838"/>
                                <a:gd name="T53" fmla="*/ T52 w 889"/>
                                <a:gd name="T54" fmla="+- 0 -5562 -5573"/>
                                <a:gd name="T55" fmla="*/ -5562 h 670"/>
                                <a:gd name="T56" fmla="+- 0 2922 2838"/>
                                <a:gd name="T57" fmla="*/ T56 w 889"/>
                                <a:gd name="T58" fmla="+- 0 -5532 -5573"/>
                                <a:gd name="T59" fmla="*/ -5532 h 670"/>
                                <a:gd name="T60" fmla="+- 0 2877 2838"/>
                                <a:gd name="T61" fmla="*/ T60 w 889"/>
                                <a:gd name="T62" fmla="+- 0 -5485 -5573"/>
                                <a:gd name="T63" fmla="*/ -5485 h 670"/>
                                <a:gd name="T64" fmla="+- 0 2848 2838"/>
                                <a:gd name="T65" fmla="*/ T64 w 889"/>
                                <a:gd name="T66" fmla="+- 0 -5426 -5573"/>
                                <a:gd name="T67" fmla="*/ -5426 h 670"/>
                                <a:gd name="T68" fmla="+- 0 2838 2838"/>
                                <a:gd name="T69" fmla="*/ T68 w 889"/>
                                <a:gd name="T70" fmla="+- 0 -5364 -5573"/>
                                <a:gd name="T71" fmla="*/ -5364 h 670"/>
                                <a:gd name="T72" fmla="+- 0 2838 2838"/>
                                <a:gd name="T73" fmla="*/ T72 w 889"/>
                                <a:gd name="T74" fmla="+- 0 -5113 -5573"/>
                                <a:gd name="T75" fmla="*/ -5113 h 670"/>
                                <a:gd name="T76" fmla="+- 0 2849 2838"/>
                                <a:gd name="T77" fmla="*/ T76 w 889"/>
                                <a:gd name="T78" fmla="+- 0 -5045 -5573"/>
                                <a:gd name="T79" fmla="*/ -5045 h 670"/>
                                <a:gd name="T80" fmla="+- 0 2880 2838"/>
                                <a:gd name="T81" fmla="*/ T80 w 889"/>
                                <a:gd name="T82" fmla="+- 0 -4987 -5573"/>
                                <a:gd name="T83" fmla="*/ -4987 h 670"/>
                                <a:gd name="T84" fmla="+- 0 2926 2838"/>
                                <a:gd name="T85" fmla="*/ T84 w 889"/>
                                <a:gd name="T86" fmla="+- 0 -4942 -5573"/>
                                <a:gd name="T87" fmla="*/ -4942 h 670"/>
                                <a:gd name="T88" fmla="+- 0 2985 2838"/>
                                <a:gd name="T89" fmla="*/ T88 w 889"/>
                                <a:gd name="T90" fmla="+- 0 -4912 -5573"/>
                                <a:gd name="T91" fmla="*/ -4912 h 670"/>
                                <a:gd name="T92" fmla="+- 0 3047 2838"/>
                                <a:gd name="T93" fmla="*/ T92 w 889"/>
                                <a:gd name="T94" fmla="+- 0 -4903 -5573"/>
                                <a:gd name="T95" fmla="*/ -4903 h 670"/>
                                <a:gd name="T96" fmla="+- 0 3519 2838"/>
                                <a:gd name="T97" fmla="*/ T96 w 889"/>
                                <a:gd name="T98" fmla="+- 0 -4903 -5573"/>
                                <a:gd name="T99" fmla="*/ -4903 h 6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889" h="670">
                                  <a:moveTo>
                                    <a:pt x="681" y="670"/>
                                  </a:moveTo>
                                  <a:lnTo>
                                    <a:pt x="747" y="659"/>
                                  </a:lnTo>
                                  <a:lnTo>
                                    <a:pt x="805" y="628"/>
                                  </a:lnTo>
                                  <a:lnTo>
                                    <a:pt x="851" y="582"/>
                                  </a:lnTo>
                                  <a:lnTo>
                                    <a:pt x="880" y="523"/>
                                  </a:lnTo>
                                  <a:lnTo>
                                    <a:pt x="889" y="460"/>
                                  </a:lnTo>
                                  <a:lnTo>
                                    <a:pt x="889" y="209"/>
                                  </a:lnTo>
                                  <a:lnTo>
                                    <a:pt x="878" y="142"/>
                                  </a:lnTo>
                                  <a:lnTo>
                                    <a:pt x="848" y="84"/>
                                  </a:lnTo>
                                  <a:lnTo>
                                    <a:pt x="801" y="38"/>
                                  </a:lnTo>
                                  <a:lnTo>
                                    <a:pt x="743" y="9"/>
                                  </a:lnTo>
                                  <a:lnTo>
                                    <a:pt x="681" y="0"/>
                                  </a:lnTo>
                                  <a:lnTo>
                                    <a:pt x="209" y="0"/>
                                  </a:lnTo>
                                  <a:lnTo>
                                    <a:pt x="142" y="11"/>
                                  </a:lnTo>
                                  <a:lnTo>
                                    <a:pt x="84" y="41"/>
                                  </a:lnTo>
                                  <a:lnTo>
                                    <a:pt x="39" y="88"/>
                                  </a:lnTo>
                                  <a:lnTo>
                                    <a:pt x="10" y="147"/>
                                  </a:lnTo>
                                  <a:lnTo>
                                    <a:pt x="0" y="209"/>
                                  </a:lnTo>
                                  <a:lnTo>
                                    <a:pt x="0" y="460"/>
                                  </a:lnTo>
                                  <a:lnTo>
                                    <a:pt x="11" y="528"/>
                                  </a:lnTo>
                                  <a:lnTo>
                                    <a:pt x="42" y="586"/>
                                  </a:lnTo>
                                  <a:lnTo>
                                    <a:pt x="88" y="631"/>
                                  </a:lnTo>
                                  <a:lnTo>
                                    <a:pt x="147" y="661"/>
                                  </a:lnTo>
                                  <a:lnTo>
                                    <a:pt x="209" y="670"/>
                                  </a:lnTo>
                                  <a:lnTo>
                                    <a:pt x="681" y="670"/>
                                  </a:lnTo>
                                  <a:close/>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1" name="Group 3556"/>
                        <wpg:cNvGrpSpPr>
                          <a:grpSpLocks/>
                        </wpg:cNvGrpSpPr>
                        <wpg:grpSpPr bwMode="auto">
                          <a:xfrm>
                            <a:off x="1818" y="-4191"/>
                            <a:ext cx="4282" cy="2639"/>
                            <a:chOff x="1818" y="-4191"/>
                            <a:chExt cx="4282" cy="2639"/>
                          </a:xfrm>
                        </wpg:grpSpPr>
                        <wps:wsp>
                          <wps:cNvPr id="3542" name="Freeform 3557"/>
                          <wps:cNvSpPr>
                            <a:spLocks/>
                          </wps:cNvSpPr>
                          <wps:spPr bwMode="auto">
                            <a:xfrm>
                              <a:off x="1818" y="-4191"/>
                              <a:ext cx="4282" cy="2639"/>
                            </a:xfrm>
                            <a:custGeom>
                              <a:avLst/>
                              <a:gdLst>
                                <a:gd name="T0" fmla="+- 0 1818 1818"/>
                                <a:gd name="T1" fmla="*/ T0 w 4282"/>
                                <a:gd name="T2" fmla="+- 0 -1552 -4191"/>
                                <a:gd name="T3" fmla="*/ -1552 h 2639"/>
                                <a:gd name="T4" fmla="+- 0 6100 1818"/>
                                <a:gd name="T5" fmla="*/ T4 w 4282"/>
                                <a:gd name="T6" fmla="+- 0 -1552 -4191"/>
                                <a:gd name="T7" fmla="*/ -1552 h 2639"/>
                                <a:gd name="T8" fmla="+- 0 6100 1818"/>
                                <a:gd name="T9" fmla="*/ T8 w 4282"/>
                                <a:gd name="T10" fmla="+- 0 -4191 -4191"/>
                                <a:gd name="T11" fmla="*/ -4191 h 2639"/>
                                <a:gd name="T12" fmla="+- 0 1818 1818"/>
                                <a:gd name="T13" fmla="*/ T12 w 4282"/>
                                <a:gd name="T14" fmla="+- 0 -4191 -4191"/>
                                <a:gd name="T15" fmla="*/ -4191 h 2639"/>
                                <a:gd name="T16" fmla="+- 0 1818 1818"/>
                                <a:gd name="T17" fmla="*/ T16 w 4282"/>
                                <a:gd name="T18" fmla="+- 0 -1552 -4191"/>
                                <a:gd name="T19" fmla="*/ -1552 h 2639"/>
                              </a:gdLst>
                              <a:ahLst/>
                              <a:cxnLst>
                                <a:cxn ang="0">
                                  <a:pos x="T1" y="T3"/>
                                </a:cxn>
                                <a:cxn ang="0">
                                  <a:pos x="T5" y="T7"/>
                                </a:cxn>
                                <a:cxn ang="0">
                                  <a:pos x="T9" y="T11"/>
                                </a:cxn>
                                <a:cxn ang="0">
                                  <a:pos x="T13" y="T15"/>
                                </a:cxn>
                                <a:cxn ang="0">
                                  <a:pos x="T17" y="T19"/>
                                </a:cxn>
                              </a:cxnLst>
                              <a:rect l="0" t="0" r="r" b="b"/>
                              <a:pathLst>
                                <a:path w="4282" h="2639">
                                  <a:moveTo>
                                    <a:pt x="0" y="2639"/>
                                  </a:moveTo>
                                  <a:lnTo>
                                    <a:pt x="4282" y="2639"/>
                                  </a:lnTo>
                                  <a:lnTo>
                                    <a:pt x="4282" y="0"/>
                                  </a:lnTo>
                                  <a:lnTo>
                                    <a:pt x="0" y="0"/>
                                  </a:lnTo>
                                  <a:lnTo>
                                    <a:pt x="0" y="2639"/>
                                  </a:lnTo>
                                  <a:close/>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3" name="Group 3554"/>
                        <wpg:cNvGrpSpPr>
                          <a:grpSpLocks/>
                        </wpg:cNvGrpSpPr>
                        <wpg:grpSpPr bwMode="auto">
                          <a:xfrm>
                            <a:off x="2096" y="-3583"/>
                            <a:ext cx="916" cy="209"/>
                            <a:chOff x="2096" y="-3583"/>
                            <a:chExt cx="916" cy="209"/>
                          </a:xfrm>
                        </wpg:grpSpPr>
                        <wps:wsp>
                          <wps:cNvPr id="3544" name="Freeform 3555"/>
                          <wps:cNvSpPr>
                            <a:spLocks/>
                          </wps:cNvSpPr>
                          <wps:spPr bwMode="auto">
                            <a:xfrm>
                              <a:off x="2096" y="-3583"/>
                              <a:ext cx="916" cy="209"/>
                            </a:xfrm>
                            <a:custGeom>
                              <a:avLst/>
                              <a:gdLst>
                                <a:gd name="T0" fmla="+- 0 2096 2096"/>
                                <a:gd name="T1" fmla="*/ T0 w 916"/>
                                <a:gd name="T2" fmla="+- 0 -3583 -3583"/>
                                <a:gd name="T3" fmla="*/ -3583 h 209"/>
                                <a:gd name="T4" fmla="+- 0 2096 2096"/>
                                <a:gd name="T5" fmla="*/ T4 w 916"/>
                                <a:gd name="T6" fmla="+- 0 -3374 -3583"/>
                                <a:gd name="T7" fmla="*/ -3374 h 209"/>
                                <a:gd name="T8" fmla="+- 0 3012 2096"/>
                                <a:gd name="T9" fmla="*/ T8 w 916"/>
                                <a:gd name="T10" fmla="+- 0 -3374 -3583"/>
                                <a:gd name="T11" fmla="*/ -3374 h 209"/>
                                <a:gd name="T12" fmla="+- 0 3012 2096"/>
                                <a:gd name="T13" fmla="*/ T12 w 916"/>
                                <a:gd name="T14" fmla="+- 0 -3583 -3583"/>
                                <a:gd name="T15" fmla="*/ -3583 h 209"/>
                                <a:gd name="T16" fmla="+- 0 2096 2096"/>
                                <a:gd name="T17" fmla="*/ T16 w 916"/>
                                <a:gd name="T18" fmla="+- 0 -3583 -3583"/>
                                <a:gd name="T19" fmla="*/ -3583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45" name="Group 3552"/>
                        <wpg:cNvGrpSpPr>
                          <a:grpSpLocks/>
                        </wpg:cNvGrpSpPr>
                        <wpg:grpSpPr bwMode="auto">
                          <a:xfrm>
                            <a:off x="2096" y="-3374"/>
                            <a:ext cx="916" cy="189"/>
                            <a:chOff x="2096" y="-3374"/>
                            <a:chExt cx="916" cy="189"/>
                          </a:xfrm>
                        </wpg:grpSpPr>
                        <wps:wsp>
                          <wps:cNvPr id="3546" name="Freeform 3553"/>
                          <wps:cNvSpPr>
                            <a:spLocks/>
                          </wps:cNvSpPr>
                          <wps:spPr bwMode="auto">
                            <a:xfrm>
                              <a:off x="2096" y="-3374"/>
                              <a:ext cx="916" cy="189"/>
                            </a:xfrm>
                            <a:custGeom>
                              <a:avLst/>
                              <a:gdLst>
                                <a:gd name="T0" fmla="+- 0 2096 2096"/>
                                <a:gd name="T1" fmla="*/ T0 w 916"/>
                                <a:gd name="T2" fmla="+- 0 -3374 -3374"/>
                                <a:gd name="T3" fmla="*/ -3374 h 189"/>
                                <a:gd name="T4" fmla="+- 0 2096 2096"/>
                                <a:gd name="T5" fmla="*/ T4 w 916"/>
                                <a:gd name="T6" fmla="+- 0 -3185 -3374"/>
                                <a:gd name="T7" fmla="*/ -3185 h 189"/>
                                <a:gd name="T8" fmla="+- 0 3012 2096"/>
                                <a:gd name="T9" fmla="*/ T8 w 916"/>
                                <a:gd name="T10" fmla="+- 0 -3185 -3374"/>
                                <a:gd name="T11" fmla="*/ -3185 h 189"/>
                                <a:gd name="T12" fmla="+- 0 3012 2096"/>
                                <a:gd name="T13" fmla="*/ T12 w 916"/>
                                <a:gd name="T14" fmla="+- 0 -3374 -3374"/>
                                <a:gd name="T15" fmla="*/ -3374 h 189"/>
                                <a:gd name="T16" fmla="+- 0 2096 2096"/>
                                <a:gd name="T17" fmla="*/ T16 w 916"/>
                                <a:gd name="T18" fmla="+- 0 -3374 -3374"/>
                                <a:gd name="T19" fmla="*/ -3374 h 189"/>
                              </a:gdLst>
                              <a:ahLst/>
                              <a:cxnLst>
                                <a:cxn ang="0">
                                  <a:pos x="T1" y="T3"/>
                                </a:cxn>
                                <a:cxn ang="0">
                                  <a:pos x="T5" y="T7"/>
                                </a:cxn>
                                <a:cxn ang="0">
                                  <a:pos x="T9" y="T11"/>
                                </a:cxn>
                                <a:cxn ang="0">
                                  <a:pos x="T13" y="T15"/>
                                </a:cxn>
                                <a:cxn ang="0">
                                  <a:pos x="T17" y="T19"/>
                                </a:cxn>
                              </a:cxnLst>
                              <a:rect l="0" t="0" r="r" b="b"/>
                              <a:pathLst>
                                <a:path w="916" h="189">
                                  <a:moveTo>
                                    <a:pt x="0" y="0"/>
                                  </a:moveTo>
                                  <a:lnTo>
                                    <a:pt x="0" y="189"/>
                                  </a:lnTo>
                                  <a:lnTo>
                                    <a:pt x="916" y="18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47" name="Group 3550"/>
                        <wpg:cNvGrpSpPr>
                          <a:grpSpLocks/>
                        </wpg:cNvGrpSpPr>
                        <wpg:grpSpPr bwMode="auto">
                          <a:xfrm>
                            <a:off x="2984" y="-3583"/>
                            <a:ext cx="916" cy="209"/>
                            <a:chOff x="2984" y="-3583"/>
                            <a:chExt cx="916" cy="209"/>
                          </a:xfrm>
                        </wpg:grpSpPr>
                        <wps:wsp>
                          <wps:cNvPr id="3548" name="Freeform 3551"/>
                          <wps:cNvSpPr>
                            <a:spLocks/>
                          </wps:cNvSpPr>
                          <wps:spPr bwMode="auto">
                            <a:xfrm>
                              <a:off x="2984" y="-3583"/>
                              <a:ext cx="916" cy="209"/>
                            </a:xfrm>
                            <a:custGeom>
                              <a:avLst/>
                              <a:gdLst>
                                <a:gd name="T0" fmla="+- 0 2984 2984"/>
                                <a:gd name="T1" fmla="*/ T0 w 916"/>
                                <a:gd name="T2" fmla="+- 0 -3583 -3583"/>
                                <a:gd name="T3" fmla="*/ -3583 h 209"/>
                                <a:gd name="T4" fmla="+- 0 2984 2984"/>
                                <a:gd name="T5" fmla="*/ T4 w 916"/>
                                <a:gd name="T6" fmla="+- 0 -3374 -3583"/>
                                <a:gd name="T7" fmla="*/ -3374 h 209"/>
                                <a:gd name="T8" fmla="+- 0 3900 2984"/>
                                <a:gd name="T9" fmla="*/ T8 w 916"/>
                                <a:gd name="T10" fmla="+- 0 -3374 -3583"/>
                                <a:gd name="T11" fmla="*/ -3374 h 209"/>
                                <a:gd name="T12" fmla="+- 0 3900 2984"/>
                                <a:gd name="T13" fmla="*/ T12 w 916"/>
                                <a:gd name="T14" fmla="+- 0 -3583 -3583"/>
                                <a:gd name="T15" fmla="*/ -3583 h 209"/>
                                <a:gd name="T16" fmla="+- 0 2984 2984"/>
                                <a:gd name="T17" fmla="*/ T16 w 916"/>
                                <a:gd name="T18" fmla="+- 0 -3583 -3583"/>
                                <a:gd name="T19" fmla="*/ -3583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49" name="Group 3548"/>
                        <wpg:cNvGrpSpPr>
                          <a:grpSpLocks/>
                        </wpg:cNvGrpSpPr>
                        <wpg:grpSpPr bwMode="auto">
                          <a:xfrm>
                            <a:off x="2984" y="-3374"/>
                            <a:ext cx="916" cy="189"/>
                            <a:chOff x="2984" y="-3374"/>
                            <a:chExt cx="916" cy="189"/>
                          </a:xfrm>
                        </wpg:grpSpPr>
                        <wps:wsp>
                          <wps:cNvPr id="3550" name="Freeform 3549"/>
                          <wps:cNvSpPr>
                            <a:spLocks/>
                          </wps:cNvSpPr>
                          <wps:spPr bwMode="auto">
                            <a:xfrm>
                              <a:off x="2984" y="-3374"/>
                              <a:ext cx="916" cy="189"/>
                            </a:xfrm>
                            <a:custGeom>
                              <a:avLst/>
                              <a:gdLst>
                                <a:gd name="T0" fmla="+- 0 2984 2984"/>
                                <a:gd name="T1" fmla="*/ T0 w 916"/>
                                <a:gd name="T2" fmla="+- 0 -3374 -3374"/>
                                <a:gd name="T3" fmla="*/ -3374 h 189"/>
                                <a:gd name="T4" fmla="+- 0 2984 2984"/>
                                <a:gd name="T5" fmla="*/ T4 w 916"/>
                                <a:gd name="T6" fmla="+- 0 -3185 -3374"/>
                                <a:gd name="T7" fmla="*/ -3185 h 189"/>
                                <a:gd name="T8" fmla="+- 0 3900 2984"/>
                                <a:gd name="T9" fmla="*/ T8 w 916"/>
                                <a:gd name="T10" fmla="+- 0 -3185 -3374"/>
                                <a:gd name="T11" fmla="*/ -3185 h 189"/>
                                <a:gd name="T12" fmla="+- 0 3900 2984"/>
                                <a:gd name="T13" fmla="*/ T12 w 916"/>
                                <a:gd name="T14" fmla="+- 0 -3374 -3374"/>
                                <a:gd name="T15" fmla="*/ -3374 h 189"/>
                                <a:gd name="T16" fmla="+- 0 2984 2984"/>
                                <a:gd name="T17" fmla="*/ T16 w 916"/>
                                <a:gd name="T18" fmla="+- 0 -3374 -3374"/>
                                <a:gd name="T19" fmla="*/ -3374 h 189"/>
                              </a:gdLst>
                              <a:ahLst/>
                              <a:cxnLst>
                                <a:cxn ang="0">
                                  <a:pos x="T1" y="T3"/>
                                </a:cxn>
                                <a:cxn ang="0">
                                  <a:pos x="T5" y="T7"/>
                                </a:cxn>
                                <a:cxn ang="0">
                                  <a:pos x="T9" y="T11"/>
                                </a:cxn>
                                <a:cxn ang="0">
                                  <a:pos x="T13" y="T15"/>
                                </a:cxn>
                                <a:cxn ang="0">
                                  <a:pos x="T17" y="T19"/>
                                </a:cxn>
                              </a:cxnLst>
                              <a:rect l="0" t="0" r="r" b="b"/>
                              <a:pathLst>
                                <a:path w="916" h="189">
                                  <a:moveTo>
                                    <a:pt x="0" y="0"/>
                                  </a:moveTo>
                                  <a:lnTo>
                                    <a:pt x="0" y="189"/>
                                  </a:lnTo>
                                  <a:lnTo>
                                    <a:pt x="916" y="18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51" name="Group 3546"/>
                        <wpg:cNvGrpSpPr>
                          <a:grpSpLocks/>
                        </wpg:cNvGrpSpPr>
                        <wpg:grpSpPr bwMode="auto">
                          <a:xfrm>
                            <a:off x="2096" y="-3185"/>
                            <a:ext cx="916" cy="209"/>
                            <a:chOff x="2096" y="-3185"/>
                            <a:chExt cx="916" cy="209"/>
                          </a:xfrm>
                        </wpg:grpSpPr>
                        <wps:wsp>
                          <wps:cNvPr id="3552" name="Freeform 3547"/>
                          <wps:cNvSpPr>
                            <a:spLocks/>
                          </wps:cNvSpPr>
                          <wps:spPr bwMode="auto">
                            <a:xfrm>
                              <a:off x="2096" y="-3185"/>
                              <a:ext cx="916" cy="209"/>
                            </a:xfrm>
                            <a:custGeom>
                              <a:avLst/>
                              <a:gdLst>
                                <a:gd name="T0" fmla="+- 0 2096 2096"/>
                                <a:gd name="T1" fmla="*/ T0 w 916"/>
                                <a:gd name="T2" fmla="+- 0 -3185 -3185"/>
                                <a:gd name="T3" fmla="*/ -3185 h 209"/>
                                <a:gd name="T4" fmla="+- 0 2096 2096"/>
                                <a:gd name="T5" fmla="*/ T4 w 916"/>
                                <a:gd name="T6" fmla="+- 0 -2976 -3185"/>
                                <a:gd name="T7" fmla="*/ -2976 h 209"/>
                                <a:gd name="T8" fmla="+- 0 3012 2096"/>
                                <a:gd name="T9" fmla="*/ T8 w 916"/>
                                <a:gd name="T10" fmla="+- 0 -2976 -3185"/>
                                <a:gd name="T11" fmla="*/ -2976 h 209"/>
                                <a:gd name="T12" fmla="+- 0 3012 2096"/>
                                <a:gd name="T13" fmla="*/ T12 w 916"/>
                                <a:gd name="T14" fmla="+- 0 -3185 -3185"/>
                                <a:gd name="T15" fmla="*/ -3185 h 209"/>
                                <a:gd name="T16" fmla="+- 0 2096 2096"/>
                                <a:gd name="T17" fmla="*/ T16 w 916"/>
                                <a:gd name="T18" fmla="+- 0 -3185 -3185"/>
                                <a:gd name="T19" fmla="*/ -3185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53" name="Group 3544"/>
                        <wpg:cNvGrpSpPr>
                          <a:grpSpLocks/>
                        </wpg:cNvGrpSpPr>
                        <wpg:grpSpPr bwMode="auto">
                          <a:xfrm>
                            <a:off x="2984" y="-3185"/>
                            <a:ext cx="916" cy="209"/>
                            <a:chOff x="2984" y="-3185"/>
                            <a:chExt cx="916" cy="209"/>
                          </a:xfrm>
                        </wpg:grpSpPr>
                        <wps:wsp>
                          <wps:cNvPr id="3554" name="Freeform 3545"/>
                          <wps:cNvSpPr>
                            <a:spLocks/>
                          </wps:cNvSpPr>
                          <wps:spPr bwMode="auto">
                            <a:xfrm>
                              <a:off x="2984" y="-3185"/>
                              <a:ext cx="916" cy="209"/>
                            </a:xfrm>
                            <a:custGeom>
                              <a:avLst/>
                              <a:gdLst>
                                <a:gd name="T0" fmla="+- 0 2984 2984"/>
                                <a:gd name="T1" fmla="*/ T0 w 916"/>
                                <a:gd name="T2" fmla="+- 0 -3185 -3185"/>
                                <a:gd name="T3" fmla="*/ -3185 h 209"/>
                                <a:gd name="T4" fmla="+- 0 2984 2984"/>
                                <a:gd name="T5" fmla="*/ T4 w 916"/>
                                <a:gd name="T6" fmla="+- 0 -2976 -3185"/>
                                <a:gd name="T7" fmla="*/ -2976 h 209"/>
                                <a:gd name="T8" fmla="+- 0 3900 2984"/>
                                <a:gd name="T9" fmla="*/ T8 w 916"/>
                                <a:gd name="T10" fmla="+- 0 -2976 -3185"/>
                                <a:gd name="T11" fmla="*/ -2976 h 209"/>
                                <a:gd name="T12" fmla="+- 0 3900 2984"/>
                                <a:gd name="T13" fmla="*/ T12 w 916"/>
                                <a:gd name="T14" fmla="+- 0 -3185 -3185"/>
                                <a:gd name="T15" fmla="*/ -3185 h 209"/>
                                <a:gd name="T16" fmla="+- 0 2984 2984"/>
                                <a:gd name="T17" fmla="*/ T16 w 916"/>
                                <a:gd name="T18" fmla="+- 0 -3185 -3185"/>
                                <a:gd name="T19" fmla="*/ -3185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55" name="Group 3542"/>
                        <wpg:cNvGrpSpPr>
                          <a:grpSpLocks/>
                        </wpg:cNvGrpSpPr>
                        <wpg:grpSpPr bwMode="auto">
                          <a:xfrm>
                            <a:off x="2096" y="-2651"/>
                            <a:ext cx="916" cy="209"/>
                            <a:chOff x="2096" y="-2651"/>
                            <a:chExt cx="916" cy="209"/>
                          </a:xfrm>
                        </wpg:grpSpPr>
                        <wps:wsp>
                          <wps:cNvPr id="3556" name="Freeform 3543"/>
                          <wps:cNvSpPr>
                            <a:spLocks/>
                          </wps:cNvSpPr>
                          <wps:spPr bwMode="auto">
                            <a:xfrm>
                              <a:off x="2096" y="-2651"/>
                              <a:ext cx="916" cy="209"/>
                            </a:xfrm>
                            <a:custGeom>
                              <a:avLst/>
                              <a:gdLst>
                                <a:gd name="T0" fmla="+- 0 2096 2096"/>
                                <a:gd name="T1" fmla="*/ T0 w 916"/>
                                <a:gd name="T2" fmla="+- 0 -2651 -2651"/>
                                <a:gd name="T3" fmla="*/ -2651 h 209"/>
                                <a:gd name="T4" fmla="+- 0 2096 2096"/>
                                <a:gd name="T5" fmla="*/ T4 w 916"/>
                                <a:gd name="T6" fmla="+- 0 -2442 -2651"/>
                                <a:gd name="T7" fmla="*/ -2442 h 209"/>
                                <a:gd name="T8" fmla="+- 0 3012 2096"/>
                                <a:gd name="T9" fmla="*/ T8 w 916"/>
                                <a:gd name="T10" fmla="+- 0 -2442 -2651"/>
                                <a:gd name="T11" fmla="*/ -2442 h 209"/>
                                <a:gd name="T12" fmla="+- 0 3012 2096"/>
                                <a:gd name="T13" fmla="*/ T12 w 916"/>
                                <a:gd name="T14" fmla="+- 0 -2651 -2651"/>
                                <a:gd name="T15" fmla="*/ -2651 h 209"/>
                                <a:gd name="T16" fmla="+- 0 2096 2096"/>
                                <a:gd name="T17" fmla="*/ T16 w 916"/>
                                <a:gd name="T18" fmla="+- 0 -2651 -2651"/>
                                <a:gd name="T19" fmla="*/ -2651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57" name="Group 3540"/>
                        <wpg:cNvGrpSpPr>
                          <a:grpSpLocks/>
                        </wpg:cNvGrpSpPr>
                        <wpg:grpSpPr bwMode="auto">
                          <a:xfrm>
                            <a:off x="2096" y="-2442"/>
                            <a:ext cx="916" cy="189"/>
                            <a:chOff x="2096" y="-2442"/>
                            <a:chExt cx="916" cy="189"/>
                          </a:xfrm>
                        </wpg:grpSpPr>
                        <wps:wsp>
                          <wps:cNvPr id="3558" name="Freeform 3541"/>
                          <wps:cNvSpPr>
                            <a:spLocks/>
                          </wps:cNvSpPr>
                          <wps:spPr bwMode="auto">
                            <a:xfrm>
                              <a:off x="2096" y="-2442"/>
                              <a:ext cx="916" cy="189"/>
                            </a:xfrm>
                            <a:custGeom>
                              <a:avLst/>
                              <a:gdLst>
                                <a:gd name="T0" fmla="+- 0 2096 2096"/>
                                <a:gd name="T1" fmla="*/ T0 w 916"/>
                                <a:gd name="T2" fmla="+- 0 -2442 -2442"/>
                                <a:gd name="T3" fmla="*/ -2442 h 189"/>
                                <a:gd name="T4" fmla="+- 0 2096 2096"/>
                                <a:gd name="T5" fmla="*/ T4 w 916"/>
                                <a:gd name="T6" fmla="+- 0 -2253 -2442"/>
                                <a:gd name="T7" fmla="*/ -2253 h 189"/>
                                <a:gd name="T8" fmla="+- 0 3012 2096"/>
                                <a:gd name="T9" fmla="*/ T8 w 916"/>
                                <a:gd name="T10" fmla="+- 0 -2253 -2442"/>
                                <a:gd name="T11" fmla="*/ -2253 h 189"/>
                                <a:gd name="T12" fmla="+- 0 3012 2096"/>
                                <a:gd name="T13" fmla="*/ T12 w 916"/>
                                <a:gd name="T14" fmla="+- 0 -2442 -2442"/>
                                <a:gd name="T15" fmla="*/ -2442 h 189"/>
                                <a:gd name="T16" fmla="+- 0 2096 2096"/>
                                <a:gd name="T17" fmla="*/ T16 w 916"/>
                                <a:gd name="T18" fmla="+- 0 -2442 -2442"/>
                                <a:gd name="T19" fmla="*/ -2442 h 189"/>
                              </a:gdLst>
                              <a:ahLst/>
                              <a:cxnLst>
                                <a:cxn ang="0">
                                  <a:pos x="T1" y="T3"/>
                                </a:cxn>
                                <a:cxn ang="0">
                                  <a:pos x="T5" y="T7"/>
                                </a:cxn>
                                <a:cxn ang="0">
                                  <a:pos x="T9" y="T11"/>
                                </a:cxn>
                                <a:cxn ang="0">
                                  <a:pos x="T13" y="T15"/>
                                </a:cxn>
                                <a:cxn ang="0">
                                  <a:pos x="T17" y="T19"/>
                                </a:cxn>
                              </a:cxnLst>
                              <a:rect l="0" t="0" r="r" b="b"/>
                              <a:pathLst>
                                <a:path w="916" h="189">
                                  <a:moveTo>
                                    <a:pt x="0" y="0"/>
                                  </a:moveTo>
                                  <a:lnTo>
                                    <a:pt x="0" y="189"/>
                                  </a:lnTo>
                                  <a:lnTo>
                                    <a:pt x="916" y="18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59" name="Group 3538"/>
                        <wpg:cNvGrpSpPr>
                          <a:grpSpLocks/>
                        </wpg:cNvGrpSpPr>
                        <wpg:grpSpPr bwMode="auto">
                          <a:xfrm>
                            <a:off x="2984" y="-2651"/>
                            <a:ext cx="916" cy="209"/>
                            <a:chOff x="2984" y="-2651"/>
                            <a:chExt cx="916" cy="209"/>
                          </a:xfrm>
                        </wpg:grpSpPr>
                        <wps:wsp>
                          <wps:cNvPr id="3560" name="Freeform 3539"/>
                          <wps:cNvSpPr>
                            <a:spLocks/>
                          </wps:cNvSpPr>
                          <wps:spPr bwMode="auto">
                            <a:xfrm>
                              <a:off x="2984" y="-2651"/>
                              <a:ext cx="916" cy="209"/>
                            </a:xfrm>
                            <a:custGeom>
                              <a:avLst/>
                              <a:gdLst>
                                <a:gd name="T0" fmla="+- 0 2984 2984"/>
                                <a:gd name="T1" fmla="*/ T0 w 916"/>
                                <a:gd name="T2" fmla="+- 0 -2651 -2651"/>
                                <a:gd name="T3" fmla="*/ -2651 h 209"/>
                                <a:gd name="T4" fmla="+- 0 2984 2984"/>
                                <a:gd name="T5" fmla="*/ T4 w 916"/>
                                <a:gd name="T6" fmla="+- 0 -2442 -2651"/>
                                <a:gd name="T7" fmla="*/ -2442 h 209"/>
                                <a:gd name="T8" fmla="+- 0 3900 2984"/>
                                <a:gd name="T9" fmla="*/ T8 w 916"/>
                                <a:gd name="T10" fmla="+- 0 -2442 -2651"/>
                                <a:gd name="T11" fmla="*/ -2442 h 209"/>
                                <a:gd name="T12" fmla="+- 0 3900 2984"/>
                                <a:gd name="T13" fmla="*/ T12 w 916"/>
                                <a:gd name="T14" fmla="+- 0 -2651 -2651"/>
                                <a:gd name="T15" fmla="*/ -2651 h 209"/>
                                <a:gd name="T16" fmla="+- 0 2984 2984"/>
                                <a:gd name="T17" fmla="*/ T16 w 916"/>
                                <a:gd name="T18" fmla="+- 0 -2651 -2651"/>
                                <a:gd name="T19" fmla="*/ -2651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61" name="Group 3536"/>
                        <wpg:cNvGrpSpPr>
                          <a:grpSpLocks/>
                        </wpg:cNvGrpSpPr>
                        <wpg:grpSpPr bwMode="auto">
                          <a:xfrm>
                            <a:off x="2984" y="-2442"/>
                            <a:ext cx="916" cy="189"/>
                            <a:chOff x="2984" y="-2442"/>
                            <a:chExt cx="916" cy="189"/>
                          </a:xfrm>
                        </wpg:grpSpPr>
                        <wps:wsp>
                          <wps:cNvPr id="3562" name="Freeform 3537"/>
                          <wps:cNvSpPr>
                            <a:spLocks/>
                          </wps:cNvSpPr>
                          <wps:spPr bwMode="auto">
                            <a:xfrm>
                              <a:off x="2984" y="-2442"/>
                              <a:ext cx="916" cy="189"/>
                            </a:xfrm>
                            <a:custGeom>
                              <a:avLst/>
                              <a:gdLst>
                                <a:gd name="T0" fmla="+- 0 2984 2984"/>
                                <a:gd name="T1" fmla="*/ T0 w 916"/>
                                <a:gd name="T2" fmla="+- 0 -2442 -2442"/>
                                <a:gd name="T3" fmla="*/ -2442 h 189"/>
                                <a:gd name="T4" fmla="+- 0 2984 2984"/>
                                <a:gd name="T5" fmla="*/ T4 w 916"/>
                                <a:gd name="T6" fmla="+- 0 -2253 -2442"/>
                                <a:gd name="T7" fmla="*/ -2253 h 189"/>
                                <a:gd name="T8" fmla="+- 0 3900 2984"/>
                                <a:gd name="T9" fmla="*/ T8 w 916"/>
                                <a:gd name="T10" fmla="+- 0 -2253 -2442"/>
                                <a:gd name="T11" fmla="*/ -2253 h 189"/>
                                <a:gd name="T12" fmla="+- 0 3900 2984"/>
                                <a:gd name="T13" fmla="*/ T12 w 916"/>
                                <a:gd name="T14" fmla="+- 0 -2442 -2442"/>
                                <a:gd name="T15" fmla="*/ -2442 h 189"/>
                                <a:gd name="T16" fmla="+- 0 2984 2984"/>
                                <a:gd name="T17" fmla="*/ T16 w 916"/>
                                <a:gd name="T18" fmla="+- 0 -2442 -2442"/>
                                <a:gd name="T19" fmla="*/ -2442 h 189"/>
                              </a:gdLst>
                              <a:ahLst/>
                              <a:cxnLst>
                                <a:cxn ang="0">
                                  <a:pos x="T1" y="T3"/>
                                </a:cxn>
                                <a:cxn ang="0">
                                  <a:pos x="T5" y="T7"/>
                                </a:cxn>
                                <a:cxn ang="0">
                                  <a:pos x="T9" y="T11"/>
                                </a:cxn>
                                <a:cxn ang="0">
                                  <a:pos x="T13" y="T15"/>
                                </a:cxn>
                                <a:cxn ang="0">
                                  <a:pos x="T17" y="T19"/>
                                </a:cxn>
                              </a:cxnLst>
                              <a:rect l="0" t="0" r="r" b="b"/>
                              <a:pathLst>
                                <a:path w="916" h="189">
                                  <a:moveTo>
                                    <a:pt x="0" y="0"/>
                                  </a:moveTo>
                                  <a:lnTo>
                                    <a:pt x="0" y="189"/>
                                  </a:lnTo>
                                  <a:lnTo>
                                    <a:pt x="916" y="18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63" name="Group 3534"/>
                        <wpg:cNvGrpSpPr>
                          <a:grpSpLocks/>
                        </wpg:cNvGrpSpPr>
                        <wpg:grpSpPr bwMode="auto">
                          <a:xfrm>
                            <a:off x="2096" y="-2253"/>
                            <a:ext cx="916" cy="209"/>
                            <a:chOff x="2096" y="-2253"/>
                            <a:chExt cx="916" cy="209"/>
                          </a:xfrm>
                        </wpg:grpSpPr>
                        <wps:wsp>
                          <wps:cNvPr id="3564" name="Freeform 3535"/>
                          <wps:cNvSpPr>
                            <a:spLocks/>
                          </wps:cNvSpPr>
                          <wps:spPr bwMode="auto">
                            <a:xfrm>
                              <a:off x="2096" y="-2253"/>
                              <a:ext cx="916" cy="209"/>
                            </a:xfrm>
                            <a:custGeom>
                              <a:avLst/>
                              <a:gdLst>
                                <a:gd name="T0" fmla="+- 0 2096 2096"/>
                                <a:gd name="T1" fmla="*/ T0 w 916"/>
                                <a:gd name="T2" fmla="+- 0 -2253 -2253"/>
                                <a:gd name="T3" fmla="*/ -2253 h 209"/>
                                <a:gd name="T4" fmla="+- 0 2096 2096"/>
                                <a:gd name="T5" fmla="*/ T4 w 916"/>
                                <a:gd name="T6" fmla="+- 0 -2044 -2253"/>
                                <a:gd name="T7" fmla="*/ -2044 h 209"/>
                                <a:gd name="T8" fmla="+- 0 3012 2096"/>
                                <a:gd name="T9" fmla="*/ T8 w 916"/>
                                <a:gd name="T10" fmla="+- 0 -2044 -2253"/>
                                <a:gd name="T11" fmla="*/ -2044 h 209"/>
                                <a:gd name="T12" fmla="+- 0 3012 2096"/>
                                <a:gd name="T13" fmla="*/ T12 w 916"/>
                                <a:gd name="T14" fmla="+- 0 -2253 -2253"/>
                                <a:gd name="T15" fmla="*/ -2253 h 209"/>
                                <a:gd name="T16" fmla="+- 0 2096 2096"/>
                                <a:gd name="T17" fmla="*/ T16 w 916"/>
                                <a:gd name="T18" fmla="+- 0 -2253 -2253"/>
                                <a:gd name="T19" fmla="*/ -2253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65" name="Group 3532"/>
                        <wpg:cNvGrpSpPr>
                          <a:grpSpLocks/>
                        </wpg:cNvGrpSpPr>
                        <wpg:grpSpPr bwMode="auto">
                          <a:xfrm>
                            <a:off x="2984" y="-2253"/>
                            <a:ext cx="916" cy="209"/>
                            <a:chOff x="2984" y="-2253"/>
                            <a:chExt cx="916" cy="209"/>
                          </a:xfrm>
                        </wpg:grpSpPr>
                        <wps:wsp>
                          <wps:cNvPr id="3566" name="Freeform 3533"/>
                          <wps:cNvSpPr>
                            <a:spLocks/>
                          </wps:cNvSpPr>
                          <wps:spPr bwMode="auto">
                            <a:xfrm>
                              <a:off x="2984" y="-2253"/>
                              <a:ext cx="916" cy="209"/>
                            </a:xfrm>
                            <a:custGeom>
                              <a:avLst/>
                              <a:gdLst>
                                <a:gd name="T0" fmla="+- 0 2984 2984"/>
                                <a:gd name="T1" fmla="*/ T0 w 916"/>
                                <a:gd name="T2" fmla="+- 0 -2253 -2253"/>
                                <a:gd name="T3" fmla="*/ -2253 h 209"/>
                                <a:gd name="T4" fmla="+- 0 2984 2984"/>
                                <a:gd name="T5" fmla="*/ T4 w 916"/>
                                <a:gd name="T6" fmla="+- 0 -2044 -2253"/>
                                <a:gd name="T7" fmla="*/ -2044 h 209"/>
                                <a:gd name="T8" fmla="+- 0 3900 2984"/>
                                <a:gd name="T9" fmla="*/ T8 w 916"/>
                                <a:gd name="T10" fmla="+- 0 -2044 -2253"/>
                                <a:gd name="T11" fmla="*/ -2044 h 209"/>
                                <a:gd name="T12" fmla="+- 0 3900 2984"/>
                                <a:gd name="T13" fmla="*/ T12 w 916"/>
                                <a:gd name="T14" fmla="+- 0 -2253 -2253"/>
                                <a:gd name="T15" fmla="*/ -2253 h 209"/>
                                <a:gd name="T16" fmla="+- 0 2984 2984"/>
                                <a:gd name="T17" fmla="*/ T16 w 916"/>
                                <a:gd name="T18" fmla="+- 0 -2253 -2253"/>
                                <a:gd name="T19" fmla="*/ -2253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67" name="Group 3530"/>
                        <wpg:cNvGrpSpPr>
                          <a:grpSpLocks/>
                        </wpg:cNvGrpSpPr>
                        <wpg:grpSpPr bwMode="auto">
                          <a:xfrm>
                            <a:off x="4185" y="-2054"/>
                            <a:ext cx="1166" cy="209"/>
                            <a:chOff x="4185" y="-2054"/>
                            <a:chExt cx="1166" cy="209"/>
                          </a:xfrm>
                        </wpg:grpSpPr>
                        <wps:wsp>
                          <wps:cNvPr id="3568" name="Freeform 3531"/>
                          <wps:cNvSpPr>
                            <a:spLocks/>
                          </wps:cNvSpPr>
                          <wps:spPr bwMode="auto">
                            <a:xfrm>
                              <a:off x="4185" y="-2054"/>
                              <a:ext cx="1166" cy="209"/>
                            </a:xfrm>
                            <a:custGeom>
                              <a:avLst/>
                              <a:gdLst>
                                <a:gd name="T0" fmla="+- 0 4185 4185"/>
                                <a:gd name="T1" fmla="*/ T0 w 1166"/>
                                <a:gd name="T2" fmla="+- 0 -2054 -2054"/>
                                <a:gd name="T3" fmla="*/ -2054 h 209"/>
                                <a:gd name="T4" fmla="+- 0 4185 4185"/>
                                <a:gd name="T5" fmla="*/ T4 w 1166"/>
                                <a:gd name="T6" fmla="+- 0 -1845 -2054"/>
                                <a:gd name="T7" fmla="*/ -1845 h 209"/>
                                <a:gd name="T8" fmla="+- 0 5351 4185"/>
                                <a:gd name="T9" fmla="*/ T8 w 1166"/>
                                <a:gd name="T10" fmla="+- 0 -1845 -2054"/>
                                <a:gd name="T11" fmla="*/ -1845 h 209"/>
                                <a:gd name="T12" fmla="+- 0 5351 4185"/>
                                <a:gd name="T13" fmla="*/ T12 w 1166"/>
                                <a:gd name="T14" fmla="+- 0 -2054 -2054"/>
                                <a:gd name="T15" fmla="*/ -2054 h 209"/>
                                <a:gd name="T16" fmla="+- 0 4185 4185"/>
                                <a:gd name="T17" fmla="*/ T16 w 1166"/>
                                <a:gd name="T18" fmla="+- 0 -2054 -2054"/>
                                <a:gd name="T19" fmla="*/ -2054 h 209"/>
                              </a:gdLst>
                              <a:ahLst/>
                              <a:cxnLst>
                                <a:cxn ang="0">
                                  <a:pos x="T1" y="T3"/>
                                </a:cxn>
                                <a:cxn ang="0">
                                  <a:pos x="T5" y="T7"/>
                                </a:cxn>
                                <a:cxn ang="0">
                                  <a:pos x="T9" y="T11"/>
                                </a:cxn>
                                <a:cxn ang="0">
                                  <a:pos x="T13" y="T15"/>
                                </a:cxn>
                                <a:cxn ang="0">
                                  <a:pos x="T17" y="T19"/>
                                </a:cxn>
                              </a:cxnLst>
                              <a:rect l="0" t="0" r="r" b="b"/>
                              <a:pathLst>
                                <a:path w="1166" h="209">
                                  <a:moveTo>
                                    <a:pt x="0" y="0"/>
                                  </a:moveTo>
                                  <a:lnTo>
                                    <a:pt x="0" y="209"/>
                                  </a:lnTo>
                                  <a:lnTo>
                                    <a:pt x="1166" y="209"/>
                                  </a:lnTo>
                                  <a:lnTo>
                                    <a:pt x="116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69" name="Group 3528"/>
                        <wpg:cNvGrpSpPr>
                          <a:grpSpLocks/>
                        </wpg:cNvGrpSpPr>
                        <wpg:grpSpPr bwMode="auto">
                          <a:xfrm>
                            <a:off x="4185" y="-2054"/>
                            <a:ext cx="1166" cy="209"/>
                            <a:chOff x="4185" y="-2054"/>
                            <a:chExt cx="1166" cy="209"/>
                          </a:xfrm>
                        </wpg:grpSpPr>
                        <wps:wsp>
                          <wps:cNvPr id="3570" name="Freeform 3529"/>
                          <wps:cNvSpPr>
                            <a:spLocks/>
                          </wps:cNvSpPr>
                          <wps:spPr bwMode="auto">
                            <a:xfrm>
                              <a:off x="4185" y="-2054"/>
                              <a:ext cx="1166" cy="209"/>
                            </a:xfrm>
                            <a:custGeom>
                              <a:avLst/>
                              <a:gdLst>
                                <a:gd name="T0" fmla="+- 0 4185 4185"/>
                                <a:gd name="T1" fmla="*/ T0 w 1166"/>
                                <a:gd name="T2" fmla="+- 0 -1845 -2054"/>
                                <a:gd name="T3" fmla="*/ -1845 h 209"/>
                                <a:gd name="T4" fmla="+- 0 5351 4185"/>
                                <a:gd name="T5" fmla="*/ T4 w 1166"/>
                                <a:gd name="T6" fmla="+- 0 -1845 -2054"/>
                                <a:gd name="T7" fmla="*/ -1845 h 209"/>
                                <a:gd name="T8" fmla="+- 0 5351 4185"/>
                                <a:gd name="T9" fmla="*/ T8 w 1166"/>
                                <a:gd name="T10" fmla="+- 0 -2054 -2054"/>
                                <a:gd name="T11" fmla="*/ -2054 h 209"/>
                                <a:gd name="T12" fmla="+- 0 4185 4185"/>
                                <a:gd name="T13" fmla="*/ T12 w 1166"/>
                                <a:gd name="T14" fmla="+- 0 -2054 -2054"/>
                                <a:gd name="T15" fmla="*/ -2054 h 209"/>
                                <a:gd name="T16" fmla="+- 0 4185 4185"/>
                                <a:gd name="T17" fmla="*/ T16 w 1166"/>
                                <a:gd name="T18" fmla="+- 0 -1845 -2054"/>
                                <a:gd name="T19" fmla="*/ -1845 h 209"/>
                              </a:gdLst>
                              <a:ahLst/>
                              <a:cxnLst>
                                <a:cxn ang="0">
                                  <a:pos x="T1" y="T3"/>
                                </a:cxn>
                                <a:cxn ang="0">
                                  <a:pos x="T5" y="T7"/>
                                </a:cxn>
                                <a:cxn ang="0">
                                  <a:pos x="T9" y="T11"/>
                                </a:cxn>
                                <a:cxn ang="0">
                                  <a:pos x="T13" y="T15"/>
                                </a:cxn>
                                <a:cxn ang="0">
                                  <a:pos x="T17" y="T19"/>
                                </a:cxn>
                              </a:cxnLst>
                              <a:rect l="0" t="0" r="r" b="b"/>
                              <a:pathLst>
                                <a:path w="1166" h="209">
                                  <a:moveTo>
                                    <a:pt x="0" y="209"/>
                                  </a:moveTo>
                                  <a:lnTo>
                                    <a:pt x="1166" y="209"/>
                                  </a:lnTo>
                                  <a:lnTo>
                                    <a:pt x="1166" y="0"/>
                                  </a:lnTo>
                                  <a:lnTo>
                                    <a:pt x="0" y="0"/>
                                  </a:lnTo>
                                  <a:lnTo>
                                    <a:pt x="0" y="209"/>
                                  </a:lnTo>
                                  <a:close/>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71" name="Group 3526"/>
                        <wpg:cNvGrpSpPr>
                          <a:grpSpLocks/>
                        </wpg:cNvGrpSpPr>
                        <wpg:grpSpPr bwMode="auto">
                          <a:xfrm>
                            <a:off x="4185" y="-1845"/>
                            <a:ext cx="1166" cy="189"/>
                            <a:chOff x="4185" y="-1845"/>
                            <a:chExt cx="1166" cy="189"/>
                          </a:xfrm>
                        </wpg:grpSpPr>
                        <wps:wsp>
                          <wps:cNvPr id="3572" name="Freeform 3527"/>
                          <wps:cNvSpPr>
                            <a:spLocks/>
                          </wps:cNvSpPr>
                          <wps:spPr bwMode="auto">
                            <a:xfrm>
                              <a:off x="4185" y="-1845"/>
                              <a:ext cx="1166" cy="189"/>
                            </a:xfrm>
                            <a:custGeom>
                              <a:avLst/>
                              <a:gdLst>
                                <a:gd name="T0" fmla="+- 0 4185 4185"/>
                                <a:gd name="T1" fmla="*/ T0 w 1166"/>
                                <a:gd name="T2" fmla="+- 0 -1845 -1845"/>
                                <a:gd name="T3" fmla="*/ -1845 h 189"/>
                                <a:gd name="T4" fmla="+- 0 4185 4185"/>
                                <a:gd name="T5" fmla="*/ T4 w 1166"/>
                                <a:gd name="T6" fmla="+- 0 -1656 -1845"/>
                                <a:gd name="T7" fmla="*/ -1656 h 189"/>
                                <a:gd name="T8" fmla="+- 0 5351 4185"/>
                                <a:gd name="T9" fmla="*/ T8 w 1166"/>
                                <a:gd name="T10" fmla="+- 0 -1656 -1845"/>
                                <a:gd name="T11" fmla="*/ -1656 h 189"/>
                                <a:gd name="T12" fmla="+- 0 5351 4185"/>
                                <a:gd name="T13" fmla="*/ T12 w 1166"/>
                                <a:gd name="T14" fmla="+- 0 -1845 -1845"/>
                                <a:gd name="T15" fmla="*/ -1845 h 189"/>
                                <a:gd name="T16" fmla="+- 0 4185 4185"/>
                                <a:gd name="T17" fmla="*/ T16 w 1166"/>
                                <a:gd name="T18" fmla="+- 0 -1845 -1845"/>
                                <a:gd name="T19" fmla="*/ -1845 h 189"/>
                              </a:gdLst>
                              <a:ahLst/>
                              <a:cxnLst>
                                <a:cxn ang="0">
                                  <a:pos x="T1" y="T3"/>
                                </a:cxn>
                                <a:cxn ang="0">
                                  <a:pos x="T5" y="T7"/>
                                </a:cxn>
                                <a:cxn ang="0">
                                  <a:pos x="T9" y="T11"/>
                                </a:cxn>
                                <a:cxn ang="0">
                                  <a:pos x="T13" y="T15"/>
                                </a:cxn>
                                <a:cxn ang="0">
                                  <a:pos x="T17" y="T19"/>
                                </a:cxn>
                              </a:cxnLst>
                              <a:rect l="0" t="0" r="r" b="b"/>
                              <a:pathLst>
                                <a:path w="1166" h="189">
                                  <a:moveTo>
                                    <a:pt x="0" y="0"/>
                                  </a:moveTo>
                                  <a:lnTo>
                                    <a:pt x="0" y="189"/>
                                  </a:lnTo>
                                  <a:lnTo>
                                    <a:pt x="1166" y="189"/>
                                  </a:lnTo>
                                  <a:lnTo>
                                    <a:pt x="116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73" name="Group 3524"/>
                        <wpg:cNvGrpSpPr>
                          <a:grpSpLocks/>
                        </wpg:cNvGrpSpPr>
                        <wpg:grpSpPr bwMode="auto">
                          <a:xfrm>
                            <a:off x="4185" y="-1845"/>
                            <a:ext cx="1166" cy="189"/>
                            <a:chOff x="4185" y="-1845"/>
                            <a:chExt cx="1166" cy="189"/>
                          </a:xfrm>
                        </wpg:grpSpPr>
                        <wps:wsp>
                          <wps:cNvPr id="3574" name="Freeform 3525"/>
                          <wps:cNvSpPr>
                            <a:spLocks/>
                          </wps:cNvSpPr>
                          <wps:spPr bwMode="auto">
                            <a:xfrm>
                              <a:off x="4185" y="-1845"/>
                              <a:ext cx="1166" cy="189"/>
                            </a:xfrm>
                            <a:custGeom>
                              <a:avLst/>
                              <a:gdLst>
                                <a:gd name="T0" fmla="+- 0 4185 4185"/>
                                <a:gd name="T1" fmla="*/ T0 w 1166"/>
                                <a:gd name="T2" fmla="+- 0 -1656 -1845"/>
                                <a:gd name="T3" fmla="*/ -1656 h 189"/>
                                <a:gd name="T4" fmla="+- 0 5351 4185"/>
                                <a:gd name="T5" fmla="*/ T4 w 1166"/>
                                <a:gd name="T6" fmla="+- 0 -1656 -1845"/>
                                <a:gd name="T7" fmla="*/ -1656 h 189"/>
                                <a:gd name="T8" fmla="+- 0 5351 4185"/>
                                <a:gd name="T9" fmla="*/ T8 w 1166"/>
                                <a:gd name="T10" fmla="+- 0 -1845 -1845"/>
                                <a:gd name="T11" fmla="*/ -1845 h 189"/>
                                <a:gd name="T12" fmla="+- 0 4185 4185"/>
                                <a:gd name="T13" fmla="*/ T12 w 1166"/>
                                <a:gd name="T14" fmla="+- 0 -1845 -1845"/>
                                <a:gd name="T15" fmla="*/ -1845 h 189"/>
                                <a:gd name="T16" fmla="+- 0 4185 4185"/>
                                <a:gd name="T17" fmla="*/ T16 w 1166"/>
                                <a:gd name="T18" fmla="+- 0 -1656 -1845"/>
                                <a:gd name="T19" fmla="*/ -1656 h 189"/>
                              </a:gdLst>
                              <a:ahLst/>
                              <a:cxnLst>
                                <a:cxn ang="0">
                                  <a:pos x="T1" y="T3"/>
                                </a:cxn>
                                <a:cxn ang="0">
                                  <a:pos x="T5" y="T7"/>
                                </a:cxn>
                                <a:cxn ang="0">
                                  <a:pos x="T9" y="T11"/>
                                </a:cxn>
                                <a:cxn ang="0">
                                  <a:pos x="T13" y="T15"/>
                                </a:cxn>
                                <a:cxn ang="0">
                                  <a:pos x="T17" y="T19"/>
                                </a:cxn>
                              </a:cxnLst>
                              <a:rect l="0" t="0" r="r" b="b"/>
                              <a:pathLst>
                                <a:path w="1166" h="189">
                                  <a:moveTo>
                                    <a:pt x="0" y="189"/>
                                  </a:moveTo>
                                  <a:lnTo>
                                    <a:pt x="1166" y="189"/>
                                  </a:lnTo>
                                  <a:lnTo>
                                    <a:pt x="1166" y="0"/>
                                  </a:lnTo>
                                  <a:lnTo>
                                    <a:pt x="0" y="0"/>
                                  </a:lnTo>
                                  <a:lnTo>
                                    <a:pt x="0" y="189"/>
                                  </a:lnTo>
                                  <a:close/>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75" name="Group 3522"/>
                        <wpg:cNvGrpSpPr>
                          <a:grpSpLocks/>
                        </wpg:cNvGrpSpPr>
                        <wpg:grpSpPr bwMode="auto">
                          <a:xfrm>
                            <a:off x="4178" y="-3583"/>
                            <a:ext cx="916" cy="209"/>
                            <a:chOff x="4178" y="-3583"/>
                            <a:chExt cx="916" cy="209"/>
                          </a:xfrm>
                        </wpg:grpSpPr>
                        <wps:wsp>
                          <wps:cNvPr id="3576" name="Freeform 3523"/>
                          <wps:cNvSpPr>
                            <a:spLocks/>
                          </wps:cNvSpPr>
                          <wps:spPr bwMode="auto">
                            <a:xfrm>
                              <a:off x="4178" y="-3583"/>
                              <a:ext cx="916" cy="209"/>
                            </a:xfrm>
                            <a:custGeom>
                              <a:avLst/>
                              <a:gdLst>
                                <a:gd name="T0" fmla="+- 0 4178 4178"/>
                                <a:gd name="T1" fmla="*/ T0 w 916"/>
                                <a:gd name="T2" fmla="+- 0 -3583 -3583"/>
                                <a:gd name="T3" fmla="*/ -3583 h 209"/>
                                <a:gd name="T4" fmla="+- 0 4178 4178"/>
                                <a:gd name="T5" fmla="*/ T4 w 916"/>
                                <a:gd name="T6" fmla="+- 0 -3374 -3583"/>
                                <a:gd name="T7" fmla="*/ -3374 h 209"/>
                                <a:gd name="T8" fmla="+- 0 5094 4178"/>
                                <a:gd name="T9" fmla="*/ T8 w 916"/>
                                <a:gd name="T10" fmla="+- 0 -3374 -3583"/>
                                <a:gd name="T11" fmla="*/ -3374 h 209"/>
                                <a:gd name="T12" fmla="+- 0 5094 4178"/>
                                <a:gd name="T13" fmla="*/ T12 w 916"/>
                                <a:gd name="T14" fmla="+- 0 -3583 -3583"/>
                                <a:gd name="T15" fmla="*/ -3583 h 209"/>
                                <a:gd name="T16" fmla="+- 0 4178 4178"/>
                                <a:gd name="T17" fmla="*/ T16 w 916"/>
                                <a:gd name="T18" fmla="+- 0 -3583 -3583"/>
                                <a:gd name="T19" fmla="*/ -3583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77" name="Group 3520"/>
                        <wpg:cNvGrpSpPr>
                          <a:grpSpLocks/>
                        </wpg:cNvGrpSpPr>
                        <wpg:grpSpPr bwMode="auto">
                          <a:xfrm>
                            <a:off x="4178" y="-3374"/>
                            <a:ext cx="916" cy="189"/>
                            <a:chOff x="4178" y="-3374"/>
                            <a:chExt cx="916" cy="189"/>
                          </a:xfrm>
                        </wpg:grpSpPr>
                        <wps:wsp>
                          <wps:cNvPr id="3578" name="Freeform 3521"/>
                          <wps:cNvSpPr>
                            <a:spLocks/>
                          </wps:cNvSpPr>
                          <wps:spPr bwMode="auto">
                            <a:xfrm>
                              <a:off x="4178" y="-3374"/>
                              <a:ext cx="916" cy="189"/>
                            </a:xfrm>
                            <a:custGeom>
                              <a:avLst/>
                              <a:gdLst>
                                <a:gd name="T0" fmla="+- 0 4178 4178"/>
                                <a:gd name="T1" fmla="*/ T0 w 916"/>
                                <a:gd name="T2" fmla="+- 0 -3374 -3374"/>
                                <a:gd name="T3" fmla="*/ -3374 h 189"/>
                                <a:gd name="T4" fmla="+- 0 4178 4178"/>
                                <a:gd name="T5" fmla="*/ T4 w 916"/>
                                <a:gd name="T6" fmla="+- 0 -3185 -3374"/>
                                <a:gd name="T7" fmla="*/ -3185 h 189"/>
                                <a:gd name="T8" fmla="+- 0 5094 4178"/>
                                <a:gd name="T9" fmla="*/ T8 w 916"/>
                                <a:gd name="T10" fmla="+- 0 -3185 -3374"/>
                                <a:gd name="T11" fmla="*/ -3185 h 189"/>
                                <a:gd name="T12" fmla="+- 0 5094 4178"/>
                                <a:gd name="T13" fmla="*/ T12 w 916"/>
                                <a:gd name="T14" fmla="+- 0 -3374 -3374"/>
                                <a:gd name="T15" fmla="*/ -3374 h 189"/>
                                <a:gd name="T16" fmla="+- 0 4178 4178"/>
                                <a:gd name="T17" fmla="*/ T16 w 916"/>
                                <a:gd name="T18" fmla="+- 0 -3374 -3374"/>
                                <a:gd name="T19" fmla="*/ -3374 h 189"/>
                              </a:gdLst>
                              <a:ahLst/>
                              <a:cxnLst>
                                <a:cxn ang="0">
                                  <a:pos x="T1" y="T3"/>
                                </a:cxn>
                                <a:cxn ang="0">
                                  <a:pos x="T5" y="T7"/>
                                </a:cxn>
                                <a:cxn ang="0">
                                  <a:pos x="T9" y="T11"/>
                                </a:cxn>
                                <a:cxn ang="0">
                                  <a:pos x="T13" y="T15"/>
                                </a:cxn>
                                <a:cxn ang="0">
                                  <a:pos x="T17" y="T19"/>
                                </a:cxn>
                              </a:cxnLst>
                              <a:rect l="0" t="0" r="r" b="b"/>
                              <a:pathLst>
                                <a:path w="916" h="189">
                                  <a:moveTo>
                                    <a:pt x="0" y="0"/>
                                  </a:moveTo>
                                  <a:lnTo>
                                    <a:pt x="0" y="189"/>
                                  </a:lnTo>
                                  <a:lnTo>
                                    <a:pt x="916" y="18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79" name="Group 3518"/>
                        <wpg:cNvGrpSpPr>
                          <a:grpSpLocks/>
                        </wpg:cNvGrpSpPr>
                        <wpg:grpSpPr bwMode="auto">
                          <a:xfrm>
                            <a:off x="5066" y="-3583"/>
                            <a:ext cx="916" cy="209"/>
                            <a:chOff x="5066" y="-3583"/>
                            <a:chExt cx="916" cy="209"/>
                          </a:xfrm>
                        </wpg:grpSpPr>
                        <wps:wsp>
                          <wps:cNvPr id="3580" name="Freeform 3519"/>
                          <wps:cNvSpPr>
                            <a:spLocks/>
                          </wps:cNvSpPr>
                          <wps:spPr bwMode="auto">
                            <a:xfrm>
                              <a:off x="5066" y="-3583"/>
                              <a:ext cx="916" cy="209"/>
                            </a:xfrm>
                            <a:custGeom>
                              <a:avLst/>
                              <a:gdLst>
                                <a:gd name="T0" fmla="+- 0 5066 5066"/>
                                <a:gd name="T1" fmla="*/ T0 w 916"/>
                                <a:gd name="T2" fmla="+- 0 -3583 -3583"/>
                                <a:gd name="T3" fmla="*/ -3583 h 209"/>
                                <a:gd name="T4" fmla="+- 0 5066 5066"/>
                                <a:gd name="T5" fmla="*/ T4 w 916"/>
                                <a:gd name="T6" fmla="+- 0 -3374 -3583"/>
                                <a:gd name="T7" fmla="*/ -3374 h 209"/>
                                <a:gd name="T8" fmla="+- 0 5982 5066"/>
                                <a:gd name="T9" fmla="*/ T8 w 916"/>
                                <a:gd name="T10" fmla="+- 0 -3374 -3583"/>
                                <a:gd name="T11" fmla="*/ -3374 h 209"/>
                                <a:gd name="T12" fmla="+- 0 5982 5066"/>
                                <a:gd name="T13" fmla="*/ T12 w 916"/>
                                <a:gd name="T14" fmla="+- 0 -3583 -3583"/>
                                <a:gd name="T15" fmla="*/ -3583 h 209"/>
                                <a:gd name="T16" fmla="+- 0 5066 5066"/>
                                <a:gd name="T17" fmla="*/ T16 w 916"/>
                                <a:gd name="T18" fmla="+- 0 -3583 -3583"/>
                                <a:gd name="T19" fmla="*/ -3583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81" name="Group 3516"/>
                        <wpg:cNvGrpSpPr>
                          <a:grpSpLocks/>
                        </wpg:cNvGrpSpPr>
                        <wpg:grpSpPr bwMode="auto">
                          <a:xfrm>
                            <a:off x="5066" y="-3374"/>
                            <a:ext cx="916" cy="189"/>
                            <a:chOff x="5066" y="-3374"/>
                            <a:chExt cx="916" cy="189"/>
                          </a:xfrm>
                        </wpg:grpSpPr>
                        <wps:wsp>
                          <wps:cNvPr id="3582" name="Freeform 3517"/>
                          <wps:cNvSpPr>
                            <a:spLocks/>
                          </wps:cNvSpPr>
                          <wps:spPr bwMode="auto">
                            <a:xfrm>
                              <a:off x="5066" y="-3374"/>
                              <a:ext cx="916" cy="189"/>
                            </a:xfrm>
                            <a:custGeom>
                              <a:avLst/>
                              <a:gdLst>
                                <a:gd name="T0" fmla="+- 0 5066 5066"/>
                                <a:gd name="T1" fmla="*/ T0 w 916"/>
                                <a:gd name="T2" fmla="+- 0 -3374 -3374"/>
                                <a:gd name="T3" fmla="*/ -3374 h 189"/>
                                <a:gd name="T4" fmla="+- 0 5066 5066"/>
                                <a:gd name="T5" fmla="*/ T4 w 916"/>
                                <a:gd name="T6" fmla="+- 0 -3185 -3374"/>
                                <a:gd name="T7" fmla="*/ -3185 h 189"/>
                                <a:gd name="T8" fmla="+- 0 5982 5066"/>
                                <a:gd name="T9" fmla="*/ T8 w 916"/>
                                <a:gd name="T10" fmla="+- 0 -3185 -3374"/>
                                <a:gd name="T11" fmla="*/ -3185 h 189"/>
                                <a:gd name="T12" fmla="+- 0 5982 5066"/>
                                <a:gd name="T13" fmla="*/ T12 w 916"/>
                                <a:gd name="T14" fmla="+- 0 -3374 -3374"/>
                                <a:gd name="T15" fmla="*/ -3374 h 189"/>
                                <a:gd name="T16" fmla="+- 0 5066 5066"/>
                                <a:gd name="T17" fmla="*/ T16 w 916"/>
                                <a:gd name="T18" fmla="+- 0 -3374 -3374"/>
                                <a:gd name="T19" fmla="*/ -3374 h 189"/>
                              </a:gdLst>
                              <a:ahLst/>
                              <a:cxnLst>
                                <a:cxn ang="0">
                                  <a:pos x="T1" y="T3"/>
                                </a:cxn>
                                <a:cxn ang="0">
                                  <a:pos x="T5" y="T7"/>
                                </a:cxn>
                                <a:cxn ang="0">
                                  <a:pos x="T9" y="T11"/>
                                </a:cxn>
                                <a:cxn ang="0">
                                  <a:pos x="T13" y="T15"/>
                                </a:cxn>
                                <a:cxn ang="0">
                                  <a:pos x="T17" y="T19"/>
                                </a:cxn>
                              </a:cxnLst>
                              <a:rect l="0" t="0" r="r" b="b"/>
                              <a:pathLst>
                                <a:path w="916" h="189">
                                  <a:moveTo>
                                    <a:pt x="0" y="0"/>
                                  </a:moveTo>
                                  <a:lnTo>
                                    <a:pt x="0" y="189"/>
                                  </a:lnTo>
                                  <a:lnTo>
                                    <a:pt x="916" y="18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83" name="Group 3514"/>
                        <wpg:cNvGrpSpPr>
                          <a:grpSpLocks/>
                        </wpg:cNvGrpSpPr>
                        <wpg:grpSpPr bwMode="auto">
                          <a:xfrm>
                            <a:off x="4178" y="-3185"/>
                            <a:ext cx="916" cy="209"/>
                            <a:chOff x="4178" y="-3185"/>
                            <a:chExt cx="916" cy="209"/>
                          </a:xfrm>
                        </wpg:grpSpPr>
                        <wps:wsp>
                          <wps:cNvPr id="3584" name="Freeform 3515"/>
                          <wps:cNvSpPr>
                            <a:spLocks/>
                          </wps:cNvSpPr>
                          <wps:spPr bwMode="auto">
                            <a:xfrm>
                              <a:off x="4178" y="-3185"/>
                              <a:ext cx="916" cy="209"/>
                            </a:xfrm>
                            <a:custGeom>
                              <a:avLst/>
                              <a:gdLst>
                                <a:gd name="T0" fmla="+- 0 4178 4178"/>
                                <a:gd name="T1" fmla="*/ T0 w 916"/>
                                <a:gd name="T2" fmla="+- 0 -3185 -3185"/>
                                <a:gd name="T3" fmla="*/ -3185 h 209"/>
                                <a:gd name="T4" fmla="+- 0 4178 4178"/>
                                <a:gd name="T5" fmla="*/ T4 w 916"/>
                                <a:gd name="T6" fmla="+- 0 -2976 -3185"/>
                                <a:gd name="T7" fmla="*/ -2976 h 209"/>
                                <a:gd name="T8" fmla="+- 0 5094 4178"/>
                                <a:gd name="T9" fmla="*/ T8 w 916"/>
                                <a:gd name="T10" fmla="+- 0 -2976 -3185"/>
                                <a:gd name="T11" fmla="*/ -2976 h 209"/>
                                <a:gd name="T12" fmla="+- 0 5094 4178"/>
                                <a:gd name="T13" fmla="*/ T12 w 916"/>
                                <a:gd name="T14" fmla="+- 0 -3185 -3185"/>
                                <a:gd name="T15" fmla="*/ -3185 h 209"/>
                                <a:gd name="T16" fmla="+- 0 4178 4178"/>
                                <a:gd name="T17" fmla="*/ T16 w 916"/>
                                <a:gd name="T18" fmla="+- 0 -3185 -3185"/>
                                <a:gd name="T19" fmla="*/ -3185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85" name="Group 3512"/>
                        <wpg:cNvGrpSpPr>
                          <a:grpSpLocks/>
                        </wpg:cNvGrpSpPr>
                        <wpg:grpSpPr bwMode="auto">
                          <a:xfrm>
                            <a:off x="5066" y="-3185"/>
                            <a:ext cx="916" cy="209"/>
                            <a:chOff x="5066" y="-3185"/>
                            <a:chExt cx="916" cy="209"/>
                          </a:xfrm>
                        </wpg:grpSpPr>
                        <wps:wsp>
                          <wps:cNvPr id="3586" name="Freeform 3513"/>
                          <wps:cNvSpPr>
                            <a:spLocks/>
                          </wps:cNvSpPr>
                          <wps:spPr bwMode="auto">
                            <a:xfrm>
                              <a:off x="5066" y="-3185"/>
                              <a:ext cx="916" cy="209"/>
                            </a:xfrm>
                            <a:custGeom>
                              <a:avLst/>
                              <a:gdLst>
                                <a:gd name="T0" fmla="+- 0 5066 5066"/>
                                <a:gd name="T1" fmla="*/ T0 w 916"/>
                                <a:gd name="T2" fmla="+- 0 -3185 -3185"/>
                                <a:gd name="T3" fmla="*/ -3185 h 209"/>
                                <a:gd name="T4" fmla="+- 0 5066 5066"/>
                                <a:gd name="T5" fmla="*/ T4 w 916"/>
                                <a:gd name="T6" fmla="+- 0 -2976 -3185"/>
                                <a:gd name="T7" fmla="*/ -2976 h 209"/>
                                <a:gd name="T8" fmla="+- 0 5982 5066"/>
                                <a:gd name="T9" fmla="*/ T8 w 916"/>
                                <a:gd name="T10" fmla="+- 0 -2976 -3185"/>
                                <a:gd name="T11" fmla="*/ -2976 h 209"/>
                                <a:gd name="T12" fmla="+- 0 5982 5066"/>
                                <a:gd name="T13" fmla="*/ T12 w 916"/>
                                <a:gd name="T14" fmla="+- 0 -3185 -3185"/>
                                <a:gd name="T15" fmla="*/ -3185 h 209"/>
                                <a:gd name="T16" fmla="+- 0 5066 5066"/>
                                <a:gd name="T17" fmla="*/ T16 w 916"/>
                                <a:gd name="T18" fmla="+- 0 -3185 -3185"/>
                                <a:gd name="T19" fmla="*/ -3185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87" name="Group 3510"/>
                        <wpg:cNvGrpSpPr>
                          <a:grpSpLocks/>
                        </wpg:cNvGrpSpPr>
                        <wpg:grpSpPr bwMode="auto">
                          <a:xfrm>
                            <a:off x="2187" y="-714"/>
                            <a:ext cx="583" cy="587"/>
                            <a:chOff x="2187" y="-714"/>
                            <a:chExt cx="583" cy="587"/>
                          </a:xfrm>
                        </wpg:grpSpPr>
                        <wps:wsp>
                          <wps:cNvPr id="3588" name="Freeform 3511"/>
                          <wps:cNvSpPr>
                            <a:spLocks/>
                          </wps:cNvSpPr>
                          <wps:spPr bwMode="auto">
                            <a:xfrm>
                              <a:off x="2187" y="-714"/>
                              <a:ext cx="583" cy="587"/>
                            </a:xfrm>
                            <a:custGeom>
                              <a:avLst/>
                              <a:gdLst>
                                <a:gd name="T0" fmla="+- 0 2187 2187"/>
                                <a:gd name="T1" fmla="*/ T0 w 583"/>
                                <a:gd name="T2" fmla="+- 0 -420 -714"/>
                                <a:gd name="T3" fmla="*/ -420 h 587"/>
                                <a:gd name="T4" fmla="+- 0 2195 2187"/>
                                <a:gd name="T5" fmla="*/ T4 w 583"/>
                                <a:gd name="T6" fmla="+- 0 -491 -714"/>
                                <a:gd name="T7" fmla="*/ -491 h 587"/>
                                <a:gd name="T8" fmla="+- 0 2219 2187"/>
                                <a:gd name="T9" fmla="*/ T8 w 583"/>
                                <a:gd name="T10" fmla="+- 0 -555 -714"/>
                                <a:gd name="T11" fmla="*/ -555 h 587"/>
                                <a:gd name="T12" fmla="+- 0 2257 2187"/>
                                <a:gd name="T13" fmla="*/ T12 w 583"/>
                                <a:gd name="T14" fmla="+- 0 -611 -714"/>
                                <a:gd name="T15" fmla="*/ -611 h 587"/>
                                <a:gd name="T16" fmla="+- 0 2306 2187"/>
                                <a:gd name="T17" fmla="*/ T16 w 583"/>
                                <a:gd name="T18" fmla="+- 0 -657 -714"/>
                                <a:gd name="T19" fmla="*/ -657 h 587"/>
                                <a:gd name="T20" fmla="+- 0 2365 2187"/>
                                <a:gd name="T21" fmla="*/ T20 w 583"/>
                                <a:gd name="T22" fmla="+- 0 -691 -714"/>
                                <a:gd name="T23" fmla="*/ -691 h 587"/>
                                <a:gd name="T24" fmla="+- 0 2431 2187"/>
                                <a:gd name="T25" fmla="*/ T24 w 583"/>
                                <a:gd name="T26" fmla="+- 0 -710 -714"/>
                                <a:gd name="T27" fmla="*/ -710 h 587"/>
                                <a:gd name="T28" fmla="+- 0 2478 2187"/>
                                <a:gd name="T29" fmla="*/ T28 w 583"/>
                                <a:gd name="T30" fmla="+- 0 -714 -714"/>
                                <a:gd name="T31" fmla="*/ -714 h 587"/>
                                <a:gd name="T32" fmla="+- 0 2502 2187"/>
                                <a:gd name="T33" fmla="*/ T32 w 583"/>
                                <a:gd name="T34" fmla="+- 0 -713 -714"/>
                                <a:gd name="T35" fmla="*/ -713 h 587"/>
                                <a:gd name="T36" fmla="+- 0 2570 2187"/>
                                <a:gd name="T37" fmla="*/ T36 w 583"/>
                                <a:gd name="T38" fmla="+- 0 -699 -714"/>
                                <a:gd name="T39" fmla="*/ -699 h 587"/>
                                <a:gd name="T40" fmla="+- 0 2631 2187"/>
                                <a:gd name="T41" fmla="*/ T40 w 583"/>
                                <a:gd name="T42" fmla="+- 0 -670 -714"/>
                                <a:gd name="T43" fmla="*/ -670 h 587"/>
                                <a:gd name="T44" fmla="+- 0 2684 2187"/>
                                <a:gd name="T45" fmla="*/ T44 w 583"/>
                                <a:gd name="T46" fmla="+- 0 -628 -714"/>
                                <a:gd name="T47" fmla="*/ -628 h 587"/>
                                <a:gd name="T48" fmla="+- 0 2726 2187"/>
                                <a:gd name="T49" fmla="*/ T48 w 583"/>
                                <a:gd name="T50" fmla="+- 0 -575 -714"/>
                                <a:gd name="T51" fmla="*/ -575 h 587"/>
                                <a:gd name="T52" fmla="+- 0 2755 2187"/>
                                <a:gd name="T53" fmla="*/ T52 w 583"/>
                                <a:gd name="T54" fmla="+- 0 -513 -714"/>
                                <a:gd name="T55" fmla="*/ -513 h 587"/>
                                <a:gd name="T56" fmla="+- 0 2769 2187"/>
                                <a:gd name="T57" fmla="*/ T56 w 583"/>
                                <a:gd name="T58" fmla="+- 0 -444 -714"/>
                                <a:gd name="T59" fmla="*/ -444 h 587"/>
                                <a:gd name="T60" fmla="+- 0 2770 2187"/>
                                <a:gd name="T61" fmla="*/ T60 w 583"/>
                                <a:gd name="T62" fmla="+- 0 -420 -714"/>
                                <a:gd name="T63" fmla="*/ -420 h 587"/>
                                <a:gd name="T64" fmla="+- 0 2769 2187"/>
                                <a:gd name="T65" fmla="*/ T64 w 583"/>
                                <a:gd name="T66" fmla="+- 0 -396 -714"/>
                                <a:gd name="T67" fmla="*/ -396 h 587"/>
                                <a:gd name="T68" fmla="+- 0 2766 2187"/>
                                <a:gd name="T69" fmla="*/ T68 w 583"/>
                                <a:gd name="T70" fmla="+- 0 -373 -714"/>
                                <a:gd name="T71" fmla="*/ -373 h 587"/>
                                <a:gd name="T72" fmla="+- 0 2747 2187"/>
                                <a:gd name="T73" fmla="*/ T72 w 583"/>
                                <a:gd name="T74" fmla="+- 0 -306 -714"/>
                                <a:gd name="T75" fmla="*/ -306 h 587"/>
                                <a:gd name="T76" fmla="+- 0 2713 2187"/>
                                <a:gd name="T77" fmla="*/ T76 w 583"/>
                                <a:gd name="T78" fmla="+- 0 -247 -714"/>
                                <a:gd name="T79" fmla="*/ -247 h 587"/>
                                <a:gd name="T80" fmla="+- 0 2668 2187"/>
                                <a:gd name="T81" fmla="*/ T80 w 583"/>
                                <a:gd name="T82" fmla="+- 0 -198 -714"/>
                                <a:gd name="T83" fmla="*/ -198 h 587"/>
                                <a:gd name="T84" fmla="+- 0 2612 2187"/>
                                <a:gd name="T85" fmla="*/ T84 w 583"/>
                                <a:gd name="T86" fmla="+- 0 -160 -714"/>
                                <a:gd name="T87" fmla="*/ -160 h 587"/>
                                <a:gd name="T88" fmla="+- 0 2548 2187"/>
                                <a:gd name="T89" fmla="*/ T88 w 583"/>
                                <a:gd name="T90" fmla="+- 0 -136 -714"/>
                                <a:gd name="T91" fmla="*/ -136 h 587"/>
                                <a:gd name="T92" fmla="+- 0 2478 2187"/>
                                <a:gd name="T93" fmla="*/ T92 w 583"/>
                                <a:gd name="T94" fmla="+- 0 -127 -714"/>
                                <a:gd name="T95" fmla="*/ -127 h 587"/>
                                <a:gd name="T96" fmla="+- 0 2454 2187"/>
                                <a:gd name="T97" fmla="*/ T96 w 583"/>
                                <a:gd name="T98" fmla="+- 0 -128 -714"/>
                                <a:gd name="T99" fmla="*/ -128 h 587"/>
                                <a:gd name="T100" fmla="+- 0 2386 2187"/>
                                <a:gd name="T101" fmla="*/ T100 w 583"/>
                                <a:gd name="T102" fmla="+- 0 -142 -714"/>
                                <a:gd name="T103" fmla="*/ -142 h 587"/>
                                <a:gd name="T104" fmla="+- 0 2324 2187"/>
                                <a:gd name="T105" fmla="*/ T104 w 583"/>
                                <a:gd name="T106" fmla="+- 0 -171 -714"/>
                                <a:gd name="T107" fmla="*/ -171 h 587"/>
                                <a:gd name="T108" fmla="+- 0 2272 2187"/>
                                <a:gd name="T109" fmla="*/ T108 w 583"/>
                                <a:gd name="T110" fmla="+- 0 -213 -714"/>
                                <a:gd name="T111" fmla="*/ -213 h 587"/>
                                <a:gd name="T112" fmla="+- 0 2230 2187"/>
                                <a:gd name="T113" fmla="*/ T112 w 583"/>
                                <a:gd name="T114" fmla="+- 0 -266 -714"/>
                                <a:gd name="T115" fmla="*/ -266 h 587"/>
                                <a:gd name="T116" fmla="+- 0 2201 2187"/>
                                <a:gd name="T117" fmla="*/ T116 w 583"/>
                                <a:gd name="T118" fmla="+- 0 -328 -714"/>
                                <a:gd name="T119" fmla="*/ -328 h 587"/>
                                <a:gd name="T120" fmla="+- 0 2188 2187"/>
                                <a:gd name="T121" fmla="*/ T120 w 583"/>
                                <a:gd name="T122" fmla="+- 0 -396 -714"/>
                                <a:gd name="T123" fmla="*/ -396 h 587"/>
                                <a:gd name="T124" fmla="+- 0 2187 2187"/>
                                <a:gd name="T125" fmla="*/ T124 w 583"/>
                                <a:gd name="T126" fmla="+- 0 -420 -714"/>
                                <a:gd name="T127" fmla="*/ -420 h 5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83" h="587">
                                  <a:moveTo>
                                    <a:pt x="0" y="294"/>
                                  </a:moveTo>
                                  <a:lnTo>
                                    <a:pt x="8" y="223"/>
                                  </a:lnTo>
                                  <a:lnTo>
                                    <a:pt x="32" y="159"/>
                                  </a:lnTo>
                                  <a:lnTo>
                                    <a:pt x="70" y="103"/>
                                  </a:lnTo>
                                  <a:lnTo>
                                    <a:pt x="119" y="57"/>
                                  </a:lnTo>
                                  <a:lnTo>
                                    <a:pt x="178" y="23"/>
                                  </a:lnTo>
                                  <a:lnTo>
                                    <a:pt x="244" y="4"/>
                                  </a:lnTo>
                                  <a:lnTo>
                                    <a:pt x="291" y="0"/>
                                  </a:lnTo>
                                  <a:lnTo>
                                    <a:pt x="315" y="1"/>
                                  </a:lnTo>
                                  <a:lnTo>
                                    <a:pt x="383" y="15"/>
                                  </a:lnTo>
                                  <a:lnTo>
                                    <a:pt x="444" y="44"/>
                                  </a:lnTo>
                                  <a:lnTo>
                                    <a:pt x="497" y="86"/>
                                  </a:lnTo>
                                  <a:lnTo>
                                    <a:pt x="539" y="139"/>
                                  </a:lnTo>
                                  <a:lnTo>
                                    <a:pt x="568" y="201"/>
                                  </a:lnTo>
                                  <a:lnTo>
                                    <a:pt x="582" y="270"/>
                                  </a:lnTo>
                                  <a:lnTo>
                                    <a:pt x="583" y="294"/>
                                  </a:lnTo>
                                  <a:lnTo>
                                    <a:pt x="582" y="318"/>
                                  </a:lnTo>
                                  <a:lnTo>
                                    <a:pt x="579" y="341"/>
                                  </a:lnTo>
                                  <a:lnTo>
                                    <a:pt x="560" y="408"/>
                                  </a:lnTo>
                                  <a:lnTo>
                                    <a:pt x="526" y="467"/>
                                  </a:lnTo>
                                  <a:lnTo>
                                    <a:pt x="481" y="516"/>
                                  </a:lnTo>
                                  <a:lnTo>
                                    <a:pt x="425" y="554"/>
                                  </a:lnTo>
                                  <a:lnTo>
                                    <a:pt x="361" y="578"/>
                                  </a:lnTo>
                                  <a:lnTo>
                                    <a:pt x="291" y="587"/>
                                  </a:lnTo>
                                  <a:lnTo>
                                    <a:pt x="267" y="586"/>
                                  </a:lnTo>
                                  <a:lnTo>
                                    <a:pt x="199" y="572"/>
                                  </a:lnTo>
                                  <a:lnTo>
                                    <a:pt x="137" y="543"/>
                                  </a:lnTo>
                                  <a:lnTo>
                                    <a:pt x="85" y="501"/>
                                  </a:lnTo>
                                  <a:lnTo>
                                    <a:pt x="43" y="448"/>
                                  </a:lnTo>
                                  <a:lnTo>
                                    <a:pt x="14" y="386"/>
                                  </a:lnTo>
                                  <a:lnTo>
                                    <a:pt x="1" y="318"/>
                                  </a:lnTo>
                                  <a:lnTo>
                                    <a:pt x="0" y="294"/>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89" name="Group 3508"/>
                        <wpg:cNvGrpSpPr>
                          <a:grpSpLocks/>
                        </wpg:cNvGrpSpPr>
                        <wpg:grpSpPr bwMode="auto">
                          <a:xfrm>
                            <a:off x="3644" y="-714"/>
                            <a:ext cx="583" cy="587"/>
                            <a:chOff x="3644" y="-714"/>
                            <a:chExt cx="583" cy="587"/>
                          </a:xfrm>
                        </wpg:grpSpPr>
                        <wps:wsp>
                          <wps:cNvPr id="3590" name="Freeform 3509"/>
                          <wps:cNvSpPr>
                            <a:spLocks/>
                          </wps:cNvSpPr>
                          <wps:spPr bwMode="auto">
                            <a:xfrm>
                              <a:off x="3644" y="-714"/>
                              <a:ext cx="583" cy="587"/>
                            </a:xfrm>
                            <a:custGeom>
                              <a:avLst/>
                              <a:gdLst>
                                <a:gd name="T0" fmla="+- 0 3644 3644"/>
                                <a:gd name="T1" fmla="*/ T0 w 583"/>
                                <a:gd name="T2" fmla="+- 0 -420 -714"/>
                                <a:gd name="T3" fmla="*/ -420 h 587"/>
                                <a:gd name="T4" fmla="+- 0 3652 3644"/>
                                <a:gd name="T5" fmla="*/ T4 w 583"/>
                                <a:gd name="T6" fmla="+- 0 -491 -714"/>
                                <a:gd name="T7" fmla="*/ -491 h 587"/>
                                <a:gd name="T8" fmla="+- 0 3676 3644"/>
                                <a:gd name="T9" fmla="*/ T8 w 583"/>
                                <a:gd name="T10" fmla="+- 0 -555 -714"/>
                                <a:gd name="T11" fmla="*/ -555 h 587"/>
                                <a:gd name="T12" fmla="+- 0 3714 3644"/>
                                <a:gd name="T13" fmla="*/ T12 w 583"/>
                                <a:gd name="T14" fmla="+- 0 -611 -714"/>
                                <a:gd name="T15" fmla="*/ -611 h 587"/>
                                <a:gd name="T16" fmla="+- 0 3763 3644"/>
                                <a:gd name="T17" fmla="*/ T16 w 583"/>
                                <a:gd name="T18" fmla="+- 0 -657 -714"/>
                                <a:gd name="T19" fmla="*/ -657 h 587"/>
                                <a:gd name="T20" fmla="+- 0 3822 3644"/>
                                <a:gd name="T21" fmla="*/ T20 w 583"/>
                                <a:gd name="T22" fmla="+- 0 -691 -714"/>
                                <a:gd name="T23" fmla="*/ -691 h 587"/>
                                <a:gd name="T24" fmla="+- 0 3888 3644"/>
                                <a:gd name="T25" fmla="*/ T24 w 583"/>
                                <a:gd name="T26" fmla="+- 0 -710 -714"/>
                                <a:gd name="T27" fmla="*/ -710 h 587"/>
                                <a:gd name="T28" fmla="+- 0 3935 3644"/>
                                <a:gd name="T29" fmla="*/ T28 w 583"/>
                                <a:gd name="T30" fmla="+- 0 -714 -714"/>
                                <a:gd name="T31" fmla="*/ -714 h 587"/>
                                <a:gd name="T32" fmla="+- 0 3959 3644"/>
                                <a:gd name="T33" fmla="*/ T32 w 583"/>
                                <a:gd name="T34" fmla="+- 0 -713 -714"/>
                                <a:gd name="T35" fmla="*/ -713 h 587"/>
                                <a:gd name="T36" fmla="+- 0 4027 3644"/>
                                <a:gd name="T37" fmla="*/ T36 w 583"/>
                                <a:gd name="T38" fmla="+- 0 -699 -714"/>
                                <a:gd name="T39" fmla="*/ -699 h 587"/>
                                <a:gd name="T40" fmla="+- 0 4089 3644"/>
                                <a:gd name="T41" fmla="*/ T40 w 583"/>
                                <a:gd name="T42" fmla="+- 0 -670 -714"/>
                                <a:gd name="T43" fmla="*/ -670 h 587"/>
                                <a:gd name="T44" fmla="+- 0 4141 3644"/>
                                <a:gd name="T45" fmla="*/ T44 w 583"/>
                                <a:gd name="T46" fmla="+- 0 -628 -714"/>
                                <a:gd name="T47" fmla="*/ -628 h 587"/>
                                <a:gd name="T48" fmla="+- 0 4183 3644"/>
                                <a:gd name="T49" fmla="*/ T48 w 583"/>
                                <a:gd name="T50" fmla="+- 0 -575 -714"/>
                                <a:gd name="T51" fmla="*/ -575 h 587"/>
                                <a:gd name="T52" fmla="+- 0 4212 3644"/>
                                <a:gd name="T53" fmla="*/ T52 w 583"/>
                                <a:gd name="T54" fmla="+- 0 -513 -714"/>
                                <a:gd name="T55" fmla="*/ -513 h 587"/>
                                <a:gd name="T56" fmla="+- 0 4226 3644"/>
                                <a:gd name="T57" fmla="*/ T56 w 583"/>
                                <a:gd name="T58" fmla="+- 0 -444 -714"/>
                                <a:gd name="T59" fmla="*/ -444 h 587"/>
                                <a:gd name="T60" fmla="+- 0 4227 3644"/>
                                <a:gd name="T61" fmla="*/ T60 w 583"/>
                                <a:gd name="T62" fmla="+- 0 -420 -714"/>
                                <a:gd name="T63" fmla="*/ -420 h 587"/>
                                <a:gd name="T64" fmla="+- 0 4226 3644"/>
                                <a:gd name="T65" fmla="*/ T64 w 583"/>
                                <a:gd name="T66" fmla="+- 0 -396 -714"/>
                                <a:gd name="T67" fmla="*/ -396 h 587"/>
                                <a:gd name="T68" fmla="+- 0 4223 3644"/>
                                <a:gd name="T69" fmla="*/ T68 w 583"/>
                                <a:gd name="T70" fmla="+- 0 -373 -714"/>
                                <a:gd name="T71" fmla="*/ -373 h 587"/>
                                <a:gd name="T72" fmla="+- 0 4204 3644"/>
                                <a:gd name="T73" fmla="*/ T72 w 583"/>
                                <a:gd name="T74" fmla="+- 0 -306 -714"/>
                                <a:gd name="T75" fmla="*/ -306 h 587"/>
                                <a:gd name="T76" fmla="+- 0 4170 3644"/>
                                <a:gd name="T77" fmla="*/ T76 w 583"/>
                                <a:gd name="T78" fmla="+- 0 -247 -714"/>
                                <a:gd name="T79" fmla="*/ -247 h 587"/>
                                <a:gd name="T80" fmla="+- 0 4125 3644"/>
                                <a:gd name="T81" fmla="*/ T80 w 583"/>
                                <a:gd name="T82" fmla="+- 0 -198 -714"/>
                                <a:gd name="T83" fmla="*/ -198 h 587"/>
                                <a:gd name="T84" fmla="+- 0 4069 3644"/>
                                <a:gd name="T85" fmla="*/ T84 w 583"/>
                                <a:gd name="T86" fmla="+- 0 -160 -714"/>
                                <a:gd name="T87" fmla="*/ -160 h 587"/>
                                <a:gd name="T88" fmla="+- 0 4005 3644"/>
                                <a:gd name="T89" fmla="*/ T88 w 583"/>
                                <a:gd name="T90" fmla="+- 0 -136 -714"/>
                                <a:gd name="T91" fmla="*/ -136 h 587"/>
                                <a:gd name="T92" fmla="+- 0 3935 3644"/>
                                <a:gd name="T93" fmla="*/ T92 w 583"/>
                                <a:gd name="T94" fmla="+- 0 -127 -714"/>
                                <a:gd name="T95" fmla="*/ -127 h 587"/>
                                <a:gd name="T96" fmla="+- 0 3911 3644"/>
                                <a:gd name="T97" fmla="*/ T96 w 583"/>
                                <a:gd name="T98" fmla="+- 0 -128 -714"/>
                                <a:gd name="T99" fmla="*/ -128 h 587"/>
                                <a:gd name="T100" fmla="+- 0 3843 3644"/>
                                <a:gd name="T101" fmla="*/ T100 w 583"/>
                                <a:gd name="T102" fmla="+- 0 -142 -714"/>
                                <a:gd name="T103" fmla="*/ -142 h 587"/>
                                <a:gd name="T104" fmla="+- 0 3782 3644"/>
                                <a:gd name="T105" fmla="*/ T104 w 583"/>
                                <a:gd name="T106" fmla="+- 0 -171 -714"/>
                                <a:gd name="T107" fmla="*/ -171 h 587"/>
                                <a:gd name="T108" fmla="+- 0 3729 3644"/>
                                <a:gd name="T109" fmla="*/ T108 w 583"/>
                                <a:gd name="T110" fmla="+- 0 -213 -714"/>
                                <a:gd name="T111" fmla="*/ -213 h 587"/>
                                <a:gd name="T112" fmla="+- 0 3687 3644"/>
                                <a:gd name="T113" fmla="*/ T112 w 583"/>
                                <a:gd name="T114" fmla="+- 0 -266 -714"/>
                                <a:gd name="T115" fmla="*/ -266 h 587"/>
                                <a:gd name="T116" fmla="+- 0 3659 3644"/>
                                <a:gd name="T117" fmla="*/ T116 w 583"/>
                                <a:gd name="T118" fmla="+- 0 -328 -714"/>
                                <a:gd name="T119" fmla="*/ -328 h 587"/>
                                <a:gd name="T120" fmla="+- 0 3645 3644"/>
                                <a:gd name="T121" fmla="*/ T120 w 583"/>
                                <a:gd name="T122" fmla="+- 0 -396 -714"/>
                                <a:gd name="T123" fmla="*/ -396 h 587"/>
                                <a:gd name="T124" fmla="+- 0 3644 3644"/>
                                <a:gd name="T125" fmla="*/ T124 w 583"/>
                                <a:gd name="T126" fmla="+- 0 -420 -714"/>
                                <a:gd name="T127" fmla="*/ -420 h 5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83" h="587">
                                  <a:moveTo>
                                    <a:pt x="0" y="294"/>
                                  </a:moveTo>
                                  <a:lnTo>
                                    <a:pt x="8" y="223"/>
                                  </a:lnTo>
                                  <a:lnTo>
                                    <a:pt x="32" y="159"/>
                                  </a:lnTo>
                                  <a:lnTo>
                                    <a:pt x="70" y="103"/>
                                  </a:lnTo>
                                  <a:lnTo>
                                    <a:pt x="119" y="57"/>
                                  </a:lnTo>
                                  <a:lnTo>
                                    <a:pt x="178" y="23"/>
                                  </a:lnTo>
                                  <a:lnTo>
                                    <a:pt x="244" y="4"/>
                                  </a:lnTo>
                                  <a:lnTo>
                                    <a:pt x="291" y="0"/>
                                  </a:lnTo>
                                  <a:lnTo>
                                    <a:pt x="315" y="1"/>
                                  </a:lnTo>
                                  <a:lnTo>
                                    <a:pt x="383" y="15"/>
                                  </a:lnTo>
                                  <a:lnTo>
                                    <a:pt x="445" y="44"/>
                                  </a:lnTo>
                                  <a:lnTo>
                                    <a:pt x="497" y="86"/>
                                  </a:lnTo>
                                  <a:lnTo>
                                    <a:pt x="539" y="139"/>
                                  </a:lnTo>
                                  <a:lnTo>
                                    <a:pt x="568" y="201"/>
                                  </a:lnTo>
                                  <a:lnTo>
                                    <a:pt x="582" y="270"/>
                                  </a:lnTo>
                                  <a:lnTo>
                                    <a:pt x="583" y="294"/>
                                  </a:lnTo>
                                  <a:lnTo>
                                    <a:pt x="582" y="318"/>
                                  </a:lnTo>
                                  <a:lnTo>
                                    <a:pt x="579" y="341"/>
                                  </a:lnTo>
                                  <a:lnTo>
                                    <a:pt x="560" y="408"/>
                                  </a:lnTo>
                                  <a:lnTo>
                                    <a:pt x="526" y="467"/>
                                  </a:lnTo>
                                  <a:lnTo>
                                    <a:pt x="481" y="516"/>
                                  </a:lnTo>
                                  <a:lnTo>
                                    <a:pt x="425" y="554"/>
                                  </a:lnTo>
                                  <a:lnTo>
                                    <a:pt x="361" y="578"/>
                                  </a:lnTo>
                                  <a:lnTo>
                                    <a:pt x="291" y="587"/>
                                  </a:lnTo>
                                  <a:lnTo>
                                    <a:pt x="267" y="586"/>
                                  </a:lnTo>
                                  <a:lnTo>
                                    <a:pt x="199" y="572"/>
                                  </a:lnTo>
                                  <a:lnTo>
                                    <a:pt x="138" y="543"/>
                                  </a:lnTo>
                                  <a:lnTo>
                                    <a:pt x="85" y="501"/>
                                  </a:lnTo>
                                  <a:lnTo>
                                    <a:pt x="43" y="448"/>
                                  </a:lnTo>
                                  <a:lnTo>
                                    <a:pt x="15" y="386"/>
                                  </a:lnTo>
                                  <a:lnTo>
                                    <a:pt x="1" y="318"/>
                                  </a:lnTo>
                                  <a:lnTo>
                                    <a:pt x="0" y="294"/>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91" name="Group 3506"/>
                        <wpg:cNvGrpSpPr>
                          <a:grpSpLocks/>
                        </wpg:cNvGrpSpPr>
                        <wpg:grpSpPr bwMode="auto">
                          <a:xfrm>
                            <a:off x="2936" y="-714"/>
                            <a:ext cx="583" cy="587"/>
                            <a:chOff x="2936" y="-714"/>
                            <a:chExt cx="583" cy="587"/>
                          </a:xfrm>
                        </wpg:grpSpPr>
                        <wps:wsp>
                          <wps:cNvPr id="3592" name="Freeform 3507"/>
                          <wps:cNvSpPr>
                            <a:spLocks/>
                          </wps:cNvSpPr>
                          <wps:spPr bwMode="auto">
                            <a:xfrm>
                              <a:off x="2936" y="-714"/>
                              <a:ext cx="583" cy="587"/>
                            </a:xfrm>
                            <a:custGeom>
                              <a:avLst/>
                              <a:gdLst>
                                <a:gd name="T0" fmla="+- 0 2936 2936"/>
                                <a:gd name="T1" fmla="*/ T0 w 583"/>
                                <a:gd name="T2" fmla="+- 0 -420 -714"/>
                                <a:gd name="T3" fmla="*/ -420 h 587"/>
                                <a:gd name="T4" fmla="+- 0 2945 2936"/>
                                <a:gd name="T5" fmla="*/ T4 w 583"/>
                                <a:gd name="T6" fmla="+- 0 -491 -714"/>
                                <a:gd name="T7" fmla="*/ -491 h 587"/>
                                <a:gd name="T8" fmla="+- 0 2969 2936"/>
                                <a:gd name="T9" fmla="*/ T8 w 583"/>
                                <a:gd name="T10" fmla="+- 0 -555 -714"/>
                                <a:gd name="T11" fmla="*/ -555 h 587"/>
                                <a:gd name="T12" fmla="+- 0 3006 2936"/>
                                <a:gd name="T13" fmla="*/ T12 w 583"/>
                                <a:gd name="T14" fmla="+- 0 -611 -714"/>
                                <a:gd name="T15" fmla="*/ -611 h 587"/>
                                <a:gd name="T16" fmla="+- 0 3055 2936"/>
                                <a:gd name="T17" fmla="*/ T16 w 583"/>
                                <a:gd name="T18" fmla="+- 0 -657 -714"/>
                                <a:gd name="T19" fmla="*/ -657 h 587"/>
                                <a:gd name="T20" fmla="+- 0 3114 2936"/>
                                <a:gd name="T21" fmla="*/ T20 w 583"/>
                                <a:gd name="T22" fmla="+- 0 -691 -714"/>
                                <a:gd name="T23" fmla="*/ -691 h 587"/>
                                <a:gd name="T24" fmla="+- 0 3180 2936"/>
                                <a:gd name="T25" fmla="*/ T24 w 583"/>
                                <a:gd name="T26" fmla="+- 0 -710 -714"/>
                                <a:gd name="T27" fmla="*/ -710 h 587"/>
                                <a:gd name="T28" fmla="+- 0 3227 2936"/>
                                <a:gd name="T29" fmla="*/ T28 w 583"/>
                                <a:gd name="T30" fmla="+- 0 -714 -714"/>
                                <a:gd name="T31" fmla="*/ -714 h 587"/>
                                <a:gd name="T32" fmla="+- 0 3251 2936"/>
                                <a:gd name="T33" fmla="*/ T32 w 583"/>
                                <a:gd name="T34" fmla="+- 0 -713 -714"/>
                                <a:gd name="T35" fmla="*/ -713 h 587"/>
                                <a:gd name="T36" fmla="+- 0 3319 2936"/>
                                <a:gd name="T37" fmla="*/ T36 w 583"/>
                                <a:gd name="T38" fmla="+- 0 -699 -714"/>
                                <a:gd name="T39" fmla="*/ -699 h 587"/>
                                <a:gd name="T40" fmla="+- 0 3381 2936"/>
                                <a:gd name="T41" fmla="*/ T40 w 583"/>
                                <a:gd name="T42" fmla="+- 0 -670 -714"/>
                                <a:gd name="T43" fmla="*/ -670 h 587"/>
                                <a:gd name="T44" fmla="+- 0 3433 2936"/>
                                <a:gd name="T45" fmla="*/ T44 w 583"/>
                                <a:gd name="T46" fmla="+- 0 -628 -714"/>
                                <a:gd name="T47" fmla="*/ -628 h 587"/>
                                <a:gd name="T48" fmla="+- 0 3475 2936"/>
                                <a:gd name="T49" fmla="*/ T48 w 583"/>
                                <a:gd name="T50" fmla="+- 0 -575 -714"/>
                                <a:gd name="T51" fmla="*/ -575 h 587"/>
                                <a:gd name="T52" fmla="+- 0 3504 2936"/>
                                <a:gd name="T53" fmla="*/ T52 w 583"/>
                                <a:gd name="T54" fmla="+- 0 -513 -714"/>
                                <a:gd name="T55" fmla="*/ -513 h 587"/>
                                <a:gd name="T56" fmla="+- 0 3518 2936"/>
                                <a:gd name="T57" fmla="*/ T56 w 583"/>
                                <a:gd name="T58" fmla="+- 0 -444 -714"/>
                                <a:gd name="T59" fmla="*/ -444 h 587"/>
                                <a:gd name="T60" fmla="+- 0 3519 2936"/>
                                <a:gd name="T61" fmla="*/ T60 w 583"/>
                                <a:gd name="T62" fmla="+- 0 -420 -714"/>
                                <a:gd name="T63" fmla="*/ -420 h 587"/>
                                <a:gd name="T64" fmla="+- 0 3518 2936"/>
                                <a:gd name="T65" fmla="*/ T64 w 583"/>
                                <a:gd name="T66" fmla="+- 0 -396 -714"/>
                                <a:gd name="T67" fmla="*/ -396 h 587"/>
                                <a:gd name="T68" fmla="+- 0 3515 2936"/>
                                <a:gd name="T69" fmla="*/ T68 w 583"/>
                                <a:gd name="T70" fmla="+- 0 -373 -714"/>
                                <a:gd name="T71" fmla="*/ -373 h 587"/>
                                <a:gd name="T72" fmla="+- 0 3496 2936"/>
                                <a:gd name="T73" fmla="*/ T72 w 583"/>
                                <a:gd name="T74" fmla="+- 0 -306 -714"/>
                                <a:gd name="T75" fmla="*/ -306 h 587"/>
                                <a:gd name="T76" fmla="+- 0 3463 2936"/>
                                <a:gd name="T77" fmla="*/ T76 w 583"/>
                                <a:gd name="T78" fmla="+- 0 -247 -714"/>
                                <a:gd name="T79" fmla="*/ -247 h 587"/>
                                <a:gd name="T80" fmla="+- 0 3417 2936"/>
                                <a:gd name="T81" fmla="*/ T80 w 583"/>
                                <a:gd name="T82" fmla="+- 0 -198 -714"/>
                                <a:gd name="T83" fmla="*/ -198 h 587"/>
                                <a:gd name="T84" fmla="+- 0 3361 2936"/>
                                <a:gd name="T85" fmla="*/ T84 w 583"/>
                                <a:gd name="T86" fmla="+- 0 -160 -714"/>
                                <a:gd name="T87" fmla="*/ -160 h 587"/>
                                <a:gd name="T88" fmla="+- 0 3297 2936"/>
                                <a:gd name="T89" fmla="*/ T88 w 583"/>
                                <a:gd name="T90" fmla="+- 0 -136 -714"/>
                                <a:gd name="T91" fmla="*/ -136 h 587"/>
                                <a:gd name="T92" fmla="+- 0 3227 2936"/>
                                <a:gd name="T93" fmla="*/ T92 w 583"/>
                                <a:gd name="T94" fmla="+- 0 -127 -714"/>
                                <a:gd name="T95" fmla="*/ -127 h 587"/>
                                <a:gd name="T96" fmla="+- 0 3204 2936"/>
                                <a:gd name="T97" fmla="*/ T96 w 583"/>
                                <a:gd name="T98" fmla="+- 0 -128 -714"/>
                                <a:gd name="T99" fmla="*/ -128 h 587"/>
                                <a:gd name="T100" fmla="+- 0 3135 2936"/>
                                <a:gd name="T101" fmla="*/ T100 w 583"/>
                                <a:gd name="T102" fmla="+- 0 -142 -714"/>
                                <a:gd name="T103" fmla="*/ -142 h 587"/>
                                <a:gd name="T104" fmla="+- 0 3074 2936"/>
                                <a:gd name="T105" fmla="*/ T104 w 583"/>
                                <a:gd name="T106" fmla="+- 0 -171 -714"/>
                                <a:gd name="T107" fmla="*/ -171 h 587"/>
                                <a:gd name="T108" fmla="+- 0 3021 2936"/>
                                <a:gd name="T109" fmla="*/ T108 w 583"/>
                                <a:gd name="T110" fmla="+- 0 -213 -714"/>
                                <a:gd name="T111" fmla="*/ -213 h 587"/>
                                <a:gd name="T112" fmla="+- 0 2980 2936"/>
                                <a:gd name="T113" fmla="*/ T112 w 583"/>
                                <a:gd name="T114" fmla="+- 0 -266 -714"/>
                                <a:gd name="T115" fmla="*/ -266 h 587"/>
                                <a:gd name="T116" fmla="+- 0 2951 2936"/>
                                <a:gd name="T117" fmla="*/ T116 w 583"/>
                                <a:gd name="T118" fmla="+- 0 -328 -714"/>
                                <a:gd name="T119" fmla="*/ -328 h 587"/>
                                <a:gd name="T120" fmla="+- 0 2937 2936"/>
                                <a:gd name="T121" fmla="*/ T120 w 583"/>
                                <a:gd name="T122" fmla="+- 0 -396 -714"/>
                                <a:gd name="T123" fmla="*/ -396 h 587"/>
                                <a:gd name="T124" fmla="+- 0 2936 2936"/>
                                <a:gd name="T125" fmla="*/ T124 w 583"/>
                                <a:gd name="T126" fmla="+- 0 -420 -714"/>
                                <a:gd name="T127" fmla="*/ -420 h 5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83" h="587">
                                  <a:moveTo>
                                    <a:pt x="0" y="294"/>
                                  </a:moveTo>
                                  <a:lnTo>
                                    <a:pt x="9" y="223"/>
                                  </a:lnTo>
                                  <a:lnTo>
                                    <a:pt x="33" y="159"/>
                                  </a:lnTo>
                                  <a:lnTo>
                                    <a:pt x="70" y="103"/>
                                  </a:lnTo>
                                  <a:lnTo>
                                    <a:pt x="119" y="57"/>
                                  </a:lnTo>
                                  <a:lnTo>
                                    <a:pt x="178" y="23"/>
                                  </a:lnTo>
                                  <a:lnTo>
                                    <a:pt x="244" y="4"/>
                                  </a:lnTo>
                                  <a:lnTo>
                                    <a:pt x="291" y="0"/>
                                  </a:lnTo>
                                  <a:lnTo>
                                    <a:pt x="315" y="1"/>
                                  </a:lnTo>
                                  <a:lnTo>
                                    <a:pt x="383" y="15"/>
                                  </a:lnTo>
                                  <a:lnTo>
                                    <a:pt x="445" y="44"/>
                                  </a:lnTo>
                                  <a:lnTo>
                                    <a:pt x="497" y="86"/>
                                  </a:lnTo>
                                  <a:lnTo>
                                    <a:pt x="539" y="139"/>
                                  </a:lnTo>
                                  <a:lnTo>
                                    <a:pt x="568" y="201"/>
                                  </a:lnTo>
                                  <a:lnTo>
                                    <a:pt x="582" y="270"/>
                                  </a:lnTo>
                                  <a:lnTo>
                                    <a:pt x="583" y="294"/>
                                  </a:lnTo>
                                  <a:lnTo>
                                    <a:pt x="582" y="318"/>
                                  </a:lnTo>
                                  <a:lnTo>
                                    <a:pt x="579" y="341"/>
                                  </a:lnTo>
                                  <a:lnTo>
                                    <a:pt x="560" y="408"/>
                                  </a:lnTo>
                                  <a:lnTo>
                                    <a:pt x="527" y="467"/>
                                  </a:lnTo>
                                  <a:lnTo>
                                    <a:pt x="481" y="516"/>
                                  </a:lnTo>
                                  <a:lnTo>
                                    <a:pt x="425" y="554"/>
                                  </a:lnTo>
                                  <a:lnTo>
                                    <a:pt x="361" y="578"/>
                                  </a:lnTo>
                                  <a:lnTo>
                                    <a:pt x="291" y="587"/>
                                  </a:lnTo>
                                  <a:lnTo>
                                    <a:pt x="268" y="586"/>
                                  </a:lnTo>
                                  <a:lnTo>
                                    <a:pt x="199" y="572"/>
                                  </a:lnTo>
                                  <a:lnTo>
                                    <a:pt x="138" y="543"/>
                                  </a:lnTo>
                                  <a:lnTo>
                                    <a:pt x="85" y="501"/>
                                  </a:lnTo>
                                  <a:lnTo>
                                    <a:pt x="44" y="448"/>
                                  </a:lnTo>
                                  <a:lnTo>
                                    <a:pt x="15" y="386"/>
                                  </a:lnTo>
                                  <a:lnTo>
                                    <a:pt x="1" y="318"/>
                                  </a:lnTo>
                                  <a:lnTo>
                                    <a:pt x="0" y="294"/>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93" name="Group 3504"/>
                        <wpg:cNvGrpSpPr>
                          <a:grpSpLocks/>
                        </wpg:cNvGrpSpPr>
                        <wpg:grpSpPr bwMode="auto">
                          <a:xfrm>
                            <a:off x="2478" y="-1552"/>
                            <a:ext cx="1481" cy="838"/>
                            <a:chOff x="2478" y="-1552"/>
                            <a:chExt cx="1481" cy="838"/>
                          </a:xfrm>
                        </wpg:grpSpPr>
                        <wps:wsp>
                          <wps:cNvPr id="3594" name="Freeform 3505"/>
                          <wps:cNvSpPr>
                            <a:spLocks/>
                          </wps:cNvSpPr>
                          <wps:spPr bwMode="auto">
                            <a:xfrm>
                              <a:off x="2478" y="-1552"/>
                              <a:ext cx="1481" cy="838"/>
                            </a:xfrm>
                            <a:custGeom>
                              <a:avLst/>
                              <a:gdLst>
                                <a:gd name="T0" fmla="+- 0 3959 2478"/>
                                <a:gd name="T1" fmla="*/ T0 w 1481"/>
                                <a:gd name="T2" fmla="+- 0 -1552 -1552"/>
                                <a:gd name="T3" fmla="*/ -1552 h 838"/>
                                <a:gd name="T4" fmla="+- 0 2478 2478"/>
                                <a:gd name="T5" fmla="*/ T4 w 1481"/>
                                <a:gd name="T6" fmla="+- 0 -714 -1552"/>
                                <a:gd name="T7" fmla="*/ -714 h 838"/>
                                <a:gd name="T8" fmla="+- 0 2478 2478"/>
                                <a:gd name="T9" fmla="*/ T8 w 1481"/>
                                <a:gd name="T10" fmla="+- 0 -714 -1552"/>
                                <a:gd name="T11" fmla="*/ -714 h 838"/>
                              </a:gdLst>
                              <a:ahLst/>
                              <a:cxnLst>
                                <a:cxn ang="0">
                                  <a:pos x="T1" y="T3"/>
                                </a:cxn>
                                <a:cxn ang="0">
                                  <a:pos x="T5" y="T7"/>
                                </a:cxn>
                                <a:cxn ang="0">
                                  <a:pos x="T9" y="T11"/>
                                </a:cxn>
                              </a:cxnLst>
                              <a:rect l="0" t="0" r="r" b="b"/>
                              <a:pathLst>
                                <a:path w="1481" h="838">
                                  <a:moveTo>
                                    <a:pt x="1481" y="0"/>
                                  </a:moveTo>
                                  <a:lnTo>
                                    <a:pt x="0" y="838"/>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95" name="Group 3502"/>
                        <wpg:cNvGrpSpPr>
                          <a:grpSpLocks/>
                        </wpg:cNvGrpSpPr>
                        <wpg:grpSpPr bwMode="auto">
                          <a:xfrm>
                            <a:off x="3227" y="-1552"/>
                            <a:ext cx="732" cy="838"/>
                            <a:chOff x="3227" y="-1552"/>
                            <a:chExt cx="732" cy="838"/>
                          </a:xfrm>
                        </wpg:grpSpPr>
                        <wps:wsp>
                          <wps:cNvPr id="3596" name="Freeform 3503"/>
                          <wps:cNvSpPr>
                            <a:spLocks/>
                          </wps:cNvSpPr>
                          <wps:spPr bwMode="auto">
                            <a:xfrm>
                              <a:off x="3227" y="-1552"/>
                              <a:ext cx="732" cy="838"/>
                            </a:xfrm>
                            <a:custGeom>
                              <a:avLst/>
                              <a:gdLst>
                                <a:gd name="T0" fmla="+- 0 3959 3227"/>
                                <a:gd name="T1" fmla="*/ T0 w 732"/>
                                <a:gd name="T2" fmla="+- 0 -1552 -1552"/>
                                <a:gd name="T3" fmla="*/ -1552 h 838"/>
                                <a:gd name="T4" fmla="+- 0 3227 3227"/>
                                <a:gd name="T5" fmla="*/ T4 w 732"/>
                                <a:gd name="T6" fmla="+- 0 -714 -1552"/>
                                <a:gd name="T7" fmla="*/ -714 h 838"/>
                                <a:gd name="T8" fmla="+- 0 3227 3227"/>
                                <a:gd name="T9" fmla="*/ T8 w 732"/>
                                <a:gd name="T10" fmla="+- 0 -714 -1552"/>
                                <a:gd name="T11" fmla="*/ -714 h 838"/>
                              </a:gdLst>
                              <a:ahLst/>
                              <a:cxnLst>
                                <a:cxn ang="0">
                                  <a:pos x="T1" y="T3"/>
                                </a:cxn>
                                <a:cxn ang="0">
                                  <a:pos x="T5" y="T7"/>
                                </a:cxn>
                                <a:cxn ang="0">
                                  <a:pos x="T9" y="T11"/>
                                </a:cxn>
                              </a:cxnLst>
                              <a:rect l="0" t="0" r="r" b="b"/>
                              <a:pathLst>
                                <a:path w="732" h="838">
                                  <a:moveTo>
                                    <a:pt x="732" y="0"/>
                                  </a:moveTo>
                                  <a:lnTo>
                                    <a:pt x="0" y="838"/>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97" name="Group 3500"/>
                        <wpg:cNvGrpSpPr>
                          <a:grpSpLocks/>
                        </wpg:cNvGrpSpPr>
                        <wpg:grpSpPr bwMode="auto">
                          <a:xfrm>
                            <a:off x="3935" y="-1552"/>
                            <a:ext cx="24" cy="838"/>
                            <a:chOff x="3935" y="-1552"/>
                            <a:chExt cx="24" cy="838"/>
                          </a:xfrm>
                        </wpg:grpSpPr>
                        <wps:wsp>
                          <wps:cNvPr id="3598" name="Freeform 3501"/>
                          <wps:cNvSpPr>
                            <a:spLocks/>
                          </wps:cNvSpPr>
                          <wps:spPr bwMode="auto">
                            <a:xfrm>
                              <a:off x="3935" y="-1552"/>
                              <a:ext cx="24" cy="838"/>
                            </a:xfrm>
                            <a:custGeom>
                              <a:avLst/>
                              <a:gdLst>
                                <a:gd name="T0" fmla="+- 0 3959 3935"/>
                                <a:gd name="T1" fmla="*/ T0 w 24"/>
                                <a:gd name="T2" fmla="+- 0 -1552 -1552"/>
                                <a:gd name="T3" fmla="*/ -1552 h 838"/>
                                <a:gd name="T4" fmla="+- 0 3935 3935"/>
                                <a:gd name="T5" fmla="*/ T4 w 24"/>
                                <a:gd name="T6" fmla="+- 0 -714 -1552"/>
                                <a:gd name="T7" fmla="*/ -714 h 838"/>
                                <a:gd name="T8" fmla="+- 0 3935 3935"/>
                                <a:gd name="T9" fmla="*/ T8 w 24"/>
                                <a:gd name="T10" fmla="+- 0 -714 -1552"/>
                                <a:gd name="T11" fmla="*/ -714 h 838"/>
                              </a:gdLst>
                              <a:ahLst/>
                              <a:cxnLst>
                                <a:cxn ang="0">
                                  <a:pos x="T1" y="T3"/>
                                </a:cxn>
                                <a:cxn ang="0">
                                  <a:pos x="T5" y="T7"/>
                                </a:cxn>
                                <a:cxn ang="0">
                                  <a:pos x="T9" y="T11"/>
                                </a:cxn>
                              </a:cxnLst>
                              <a:rect l="0" t="0" r="r" b="b"/>
                              <a:pathLst>
                                <a:path w="24" h="838">
                                  <a:moveTo>
                                    <a:pt x="24" y="0"/>
                                  </a:moveTo>
                                  <a:lnTo>
                                    <a:pt x="0" y="838"/>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99" name="Group 3498"/>
                        <wpg:cNvGrpSpPr>
                          <a:grpSpLocks/>
                        </wpg:cNvGrpSpPr>
                        <wpg:grpSpPr bwMode="auto">
                          <a:xfrm>
                            <a:off x="4352" y="-714"/>
                            <a:ext cx="583" cy="587"/>
                            <a:chOff x="4352" y="-714"/>
                            <a:chExt cx="583" cy="587"/>
                          </a:xfrm>
                        </wpg:grpSpPr>
                        <wps:wsp>
                          <wps:cNvPr id="3600" name="Freeform 3499"/>
                          <wps:cNvSpPr>
                            <a:spLocks/>
                          </wps:cNvSpPr>
                          <wps:spPr bwMode="auto">
                            <a:xfrm>
                              <a:off x="4352" y="-714"/>
                              <a:ext cx="583" cy="587"/>
                            </a:xfrm>
                            <a:custGeom>
                              <a:avLst/>
                              <a:gdLst>
                                <a:gd name="T0" fmla="+- 0 4352 4352"/>
                                <a:gd name="T1" fmla="*/ T0 w 583"/>
                                <a:gd name="T2" fmla="+- 0 -420 -714"/>
                                <a:gd name="T3" fmla="*/ -420 h 587"/>
                                <a:gd name="T4" fmla="+- 0 4360 4352"/>
                                <a:gd name="T5" fmla="*/ T4 w 583"/>
                                <a:gd name="T6" fmla="+- 0 -491 -714"/>
                                <a:gd name="T7" fmla="*/ -491 h 587"/>
                                <a:gd name="T8" fmla="+- 0 4384 4352"/>
                                <a:gd name="T9" fmla="*/ T8 w 583"/>
                                <a:gd name="T10" fmla="+- 0 -555 -714"/>
                                <a:gd name="T11" fmla="*/ -555 h 587"/>
                                <a:gd name="T12" fmla="+- 0 4422 4352"/>
                                <a:gd name="T13" fmla="*/ T12 w 583"/>
                                <a:gd name="T14" fmla="+- 0 -611 -714"/>
                                <a:gd name="T15" fmla="*/ -611 h 587"/>
                                <a:gd name="T16" fmla="+- 0 4471 4352"/>
                                <a:gd name="T17" fmla="*/ T16 w 583"/>
                                <a:gd name="T18" fmla="+- 0 -657 -714"/>
                                <a:gd name="T19" fmla="*/ -657 h 587"/>
                                <a:gd name="T20" fmla="+- 0 4529 4352"/>
                                <a:gd name="T21" fmla="*/ T20 w 583"/>
                                <a:gd name="T22" fmla="+- 0 -691 -714"/>
                                <a:gd name="T23" fmla="*/ -691 h 587"/>
                                <a:gd name="T24" fmla="+- 0 4596 4352"/>
                                <a:gd name="T25" fmla="*/ T24 w 583"/>
                                <a:gd name="T26" fmla="+- 0 -710 -714"/>
                                <a:gd name="T27" fmla="*/ -710 h 587"/>
                                <a:gd name="T28" fmla="+- 0 4643 4352"/>
                                <a:gd name="T29" fmla="*/ T28 w 583"/>
                                <a:gd name="T30" fmla="+- 0 -714 -714"/>
                                <a:gd name="T31" fmla="*/ -714 h 587"/>
                                <a:gd name="T32" fmla="+- 0 4667 4352"/>
                                <a:gd name="T33" fmla="*/ T32 w 583"/>
                                <a:gd name="T34" fmla="+- 0 -713 -714"/>
                                <a:gd name="T35" fmla="*/ -713 h 587"/>
                                <a:gd name="T36" fmla="+- 0 4735 4352"/>
                                <a:gd name="T37" fmla="*/ T36 w 583"/>
                                <a:gd name="T38" fmla="+- 0 -699 -714"/>
                                <a:gd name="T39" fmla="*/ -699 h 587"/>
                                <a:gd name="T40" fmla="+- 0 4796 4352"/>
                                <a:gd name="T41" fmla="*/ T40 w 583"/>
                                <a:gd name="T42" fmla="+- 0 -670 -714"/>
                                <a:gd name="T43" fmla="*/ -670 h 587"/>
                                <a:gd name="T44" fmla="+- 0 4849 4352"/>
                                <a:gd name="T45" fmla="*/ T44 w 583"/>
                                <a:gd name="T46" fmla="+- 0 -628 -714"/>
                                <a:gd name="T47" fmla="*/ -628 h 587"/>
                                <a:gd name="T48" fmla="+- 0 4891 4352"/>
                                <a:gd name="T49" fmla="*/ T48 w 583"/>
                                <a:gd name="T50" fmla="+- 0 -575 -714"/>
                                <a:gd name="T51" fmla="*/ -575 h 587"/>
                                <a:gd name="T52" fmla="+- 0 4920 4352"/>
                                <a:gd name="T53" fmla="*/ T52 w 583"/>
                                <a:gd name="T54" fmla="+- 0 -513 -714"/>
                                <a:gd name="T55" fmla="*/ -513 h 587"/>
                                <a:gd name="T56" fmla="+- 0 4933 4352"/>
                                <a:gd name="T57" fmla="*/ T56 w 583"/>
                                <a:gd name="T58" fmla="+- 0 -444 -714"/>
                                <a:gd name="T59" fmla="*/ -444 h 587"/>
                                <a:gd name="T60" fmla="+- 0 4934 4352"/>
                                <a:gd name="T61" fmla="*/ T60 w 583"/>
                                <a:gd name="T62" fmla="+- 0 -420 -714"/>
                                <a:gd name="T63" fmla="*/ -420 h 587"/>
                                <a:gd name="T64" fmla="+- 0 4933 4352"/>
                                <a:gd name="T65" fmla="*/ T64 w 583"/>
                                <a:gd name="T66" fmla="+- 0 -396 -714"/>
                                <a:gd name="T67" fmla="*/ -396 h 587"/>
                                <a:gd name="T68" fmla="+- 0 4931 4352"/>
                                <a:gd name="T69" fmla="*/ T68 w 583"/>
                                <a:gd name="T70" fmla="+- 0 -373 -714"/>
                                <a:gd name="T71" fmla="*/ -373 h 587"/>
                                <a:gd name="T72" fmla="+- 0 4911 4352"/>
                                <a:gd name="T73" fmla="*/ T72 w 583"/>
                                <a:gd name="T74" fmla="+- 0 -306 -714"/>
                                <a:gd name="T75" fmla="*/ -306 h 587"/>
                                <a:gd name="T76" fmla="+- 0 4878 4352"/>
                                <a:gd name="T77" fmla="*/ T76 w 583"/>
                                <a:gd name="T78" fmla="+- 0 -247 -714"/>
                                <a:gd name="T79" fmla="*/ -247 h 587"/>
                                <a:gd name="T80" fmla="+- 0 4833 4352"/>
                                <a:gd name="T81" fmla="*/ T80 w 583"/>
                                <a:gd name="T82" fmla="+- 0 -198 -714"/>
                                <a:gd name="T83" fmla="*/ -198 h 587"/>
                                <a:gd name="T84" fmla="+- 0 4777 4352"/>
                                <a:gd name="T85" fmla="*/ T84 w 583"/>
                                <a:gd name="T86" fmla="+- 0 -160 -714"/>
                                <a:gd name="T87" fmla="*/ -160 h 587"/>
                                <a:gd name="T88" fmla="+- 0 4713 4352"/>
                                <a:gd name="T89" fmla="*/ T88 w 583"/>
                                <a:gd name="T90" fmla="+- 0 -136 -714"/>
                                <a:gd name="T91" fmla="*/ -136 h 587"/>
                                <a:gd name="T92" fmla="+- 0 4643 4352"/>
                                <a:gd name="T93" fmla="*/ T92 w 583"/>
                                <a:gd name="T94" fmla="+- 0 -127 -714"/>
                                <a:gd name="T95" fmla="*/ -127 h 587"/>
                                <a:gd name="T96" fmla="+- 0 4619 4352"/>
                                <a:gd name="T97" fmla="*/ T96 w 583"/>
                                <a:gd name="T98" fmla="+- 0 -128 -714"/>
                                <a:gd name="T99" fmla="*/ -128 h 587"/>
                                <a:gd name="T100" fmla="+- 0 4551 4352"/>
                                <a:gd name="T101" fmla="*/ T100 w 583"/>
                                <a:gd name="T102" fmla="+- 0 -142 -714"/>
                                <a:gd name="T103" fmla="*/ -142 h 587"/>
                                <a:gd name="T104" fmla="+- 0 4489 4352"/>
                                <a:gd name="T105" fmla="*/ T104 w 583"/>
                                <a:gd name="T106" fmla="+- 0 -171 -714"/>
                                <a:gd name="T107" fmla="*/ -171 h 587"/>
                                <a:gd name="T108" fmla="+- 0 4437 4352"/>
                                <a:gd name="T109" fmla="*/ T108 w 583"/>
                                <a:gd name="T110" fmla="+- 0 -213 -714"/>
                                <a:gd name="T111" fmla="*/ -213 h 587"/>
                                <a:gd name="T112" fmla="+- 0 4395 4352"/>
                                <a:gd name="T113" fmla="*/ T112 w 583"/>
                                <a:gd name="T114" fmla="+- 0 -266 -714"/>
                                <a:gd name="T115" fmla="*/ -266 h 587"/>
                                <a:gd name="T116" fmla="+- 0 4366 4352"/>
                                <a:gd name="T117" fmla="*/ T116 w 583"/>
                                <a:gd name="T118" fmla="+- 0 -328 -714"/>
                                <a:gd name="T119" fmla="*/ -328 h 587"/>
                                <a:gd name="T120" fmla="+- 0 4353 4352"/>
                                <a:gd name="T121" fmla="*/ T120 w 583"/>
                                <a:gd name="T122" fmla="+- 0 -396 -714"/>
                                <a:gd name="T123" fmla="*/ -396 h 587"/>
                                <a:gd name="T124" fmla="+- 0 4352 4352"/>
                                <a:gd name="T125" fmla="*/ T124 w 583"/>
                                <a:gd name="T126" fmla="+- 0 -420 -714"/>
                                <a:gd name="T127" fmla="*/ -420 h 5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83" h="587">
                                  <a:moveTo>
                                    <a:pt x="0" y="294"/>
                                  </a:moveTo>
                                  <a:lnTo>
                                    <a:pt x="8" y="223"/>
                                  </a:lnTo>
                                  <a:lnTo>
                                    <a:pt x="32" y="159"/>
                                  </a:lnTo>
                                  <a:lnTo>
                                    <a:pt x="70" y="103"/>
                                  </a:lnTo>
                                  <a:lnTo>
                                    <a:pt x="119" y="57"/>
                                  </a:lnTo>
                                  <a:lnTo>
                                    <a:pt x="177" y="23"/>
                                  </a:lnTo>
                                  <a:lnTo>
                                    <a:pt x="244" y="4"/>
                                  </a:lnTo>
                                  <a:lnTo>
                                    <a:pt x="291" y="0"/>
                                  </a:lnTo>
                                  <a:lnTo>
                                    <a:pt x="315" y="1"/>
                                  </a:lnTo>
                                  <a:lnTo>
                                    <a:pt x="383" y="15"/>
                                  </a:lnTo>
                                  <a:lnTo>
                                    <a:pt x="444" y="44"/>
                                  </a:lnTo>
                                  <a:lnTo>
                                    <a:pt x="497" y="86"/>
                                  </a:lnTo>
                                  <a:lnTo>
                                    <a:pt x="539" y="139"/>
                                  </a:lnTo>
                                  <a:lnTo>
                                    <a:pt x="568" y="201"/>
                                  </a:lnTo>
                                  <a:lnTo>
                                    <a:pt x="581" y="270"/>
                                  </a:lnTo>
                                  <a:lnTo>
                                    <a:pt x="582" y="294"/>
                                  </a:lnTo>
                                  <a:lnTo>
                                    <a:pt x="581" y="318"/>
                                  </a:lnTo>
                                  <a:lnTo>
                                    <a:pt x="579" y="341"/>
                                  </a:lnTo>
                                  <a:lnTo>
                                    <a:pt x="559" y="408"/>
                                  </a:lnTo>
                                  <a:lnTo>
                                    <a:pt x="526" y="467"/>
                                  </a:lnTo>
                                  <a:lnTo>
                                    <a:pt x="481" y="516"/>
                                  </a:lnTo>
                                  <a:lnTo>
                                    <a:pt x="425" y="554"/>
                                  </a:lnTo>
                                  <a:lnTo>
                                    <a:pt x="361" y="578"/>
                                  </a:lnTo>
                                  <a:lnTo>
                                    <a:pt x="291" y="587"/>
                                  </a:lnTo>
                                  <a:lnTo>
                                    <a:pt x="267" y="586"/>
                                  </a:lnTo>
                                  <a:lnTo>
                                    <a:pt x="199" y="572"/>
                                  </a:lnTo>
                                  <a:lnTo>
                                    <a:pt x="137" y="543"/>
                                  </a:lnTo>
                                  <a:lnTo>
                                    <a:pt x="85" y="501"/>
                                  </a:lnTo>
                                  <a:lnTo>
                                    <a:pt x="43" y="448"/>
                                  </a:lnTo>
                                  <a:lnTo>
                                    <a:pt x="14" y="386"/>
                                  </a:lnTo>
                                  <a:lnTo>
                                    <a:pt x="1" y="318"/>
                                  </a:lnTo>
                                  <a:lnTo>
                                    <a:pt x="0" y="294"/>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01" name="Group 3496"/>
                        <wpg:cNvGrpSpPr>
                          <a:grpSpLocks/>
                        </wpg:cNvGrpSpPr>
                        <wpg:grpSpPr bwMode="auto">
                          <a:xfrm>
                            <a:off x="3959" y="-1552"/>
                            <a:ext cx="684" cy="838"/>
                            <a:chOff x="3959" y="-1552"/>
                            <a:chExt cx="684" cy="838"/>
                          </a:xfrm>
                        </wpg:grpSpPr>
                        <wps:wsp>
                          <wps:cNvPr id="3602" name="Freeform 3497"/>
                          <wps:cNvSpPr>
                            <a:spLocks/>
                          </wps:cNvSpPr>
                          <wps:spPr bwMode="auto">
                            <a:xfrm>
                              <a:off x="3959" y="-1552"/>
                              <a:ext cx="684" cy="838"/>
                            </a:xfrm>
                            <a:custGeom>
                              <a:avLst/>
                              <a:gdLst>
                                <a:gd name="T0" fmla="+- 0 3959 3959"/>
                                <a:gd name="T1" fmla="*/ T0 w 684"/>
                                <a:gd name="T2" fmla="+- 0 -1552 -1552"/>
                                <a:gd name="T3" fmla="*/ -1552 h 838"/>
                                <a:gd name="T4" fmla="+- 0 4643 3959"/>
                                <a:gd name="T5" fmla="*/ T4 w 684"/>
                                <a:gd name="T6" fmla="+- 0 -714 -1552"/>
                                <a:gd name="T7" fmla="*/ -714 h 838"/>
                                <a:gd name="T8" fmla="+- 0 4643 3959"/>
                                <a:gd name="T9" fmla="*/ T8 w 684"/>
                                <a:gd name="T10" fmla="+- 0 -714 -1552"/>
                                <a:gd name="T11" fmla="*/ -714 h 838"/>
                              </a:gdLst>
                              <a:ahLst/>
                              <a:cxnLst>
                                <a:cxn ang="0">
                                  <a:pos x="T1" y="T3"/>
                                </a:cxn>
                                <a:cxn ang="0">
                                  <a:pos x="T5" y="T7"/>
                                </a:cxn>
                                <a:cxn ang="0">
                                  <a:pos x="T9" y="T11"/>
                                </a:cxn>
                              </a:cxnLst>
                              <a:rect l="0" t="0" r="r" b="b"/>
                              <a:pathLst>
                                <a:path w="684" h="838">
                                  <a:moveTo>
                                    <a:pt x="0" y="0"/>
                                  </a:moveTo>
                                  <a:lnTo>
                                    <a:pt x="684" y="838"/>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03" name="Group 3494"/>
                        <wpg:cNvGrpSpPr>
                          <a:grpSpLocks/>
                        </wpg:cNvGrpSpPr>
                        <wpg:grpSpPr bwMode="auto">
                          <a:xfrm>
                            <a:off x="5101" y="-714"/>
                            <a:ext cx="583" cy="587"/>
                            <a:chOff x="5101" y="-714"/>
                            <a:chExt cx="583" cy="587"/>
                          </a:xfrm>
                        </wpg:grpSpPr>
                        <wps:wsp>
                          <wps:cNvPr id="3604" name="Freeform 3495"/>
                          <wps:cNvSpPr>
                            <a:spLocks/>
                          </wps:cNvSpPr>
                          <wps:spPr bwMode="auto">
                            <a:xfrm>
                              <a:off x="5101" y="-714"/>
                              <a:ext cx="583" cy="587"/>
                            </a:xfrm>
                            <a:custGeom>
                              <a:avLst/>
                              <a:gdLst>
                                <a:gd name="T0" fmla="+- 0 5101 5101"/>
                                <a:gd name="T1" fmla="*/ T0 w 583"/>
                                <a:gd name="T2" fmla="+- 0 -420 -714"/>
                                <a:gd name="T3" fmla="*/ -420 h 587"/>
                                <a:gd name="T4" fmla="+- 0 5109 5101"/>
                                <a:gd name="T5" fmla="*/ T4 w 583"/>
                                <a:gd name="T6" fmla="+- 0 -491 -714"/>
                                <a:gd name="T7" fmla="*/ -491 h 587"/>
                                <a:gd name="T8" fmla="+- 0 5133 5101"/>
                                <a:gd name="T9" fmla="*/ T8 w 583"/>
                                <a:gd name="T10" fmla="+- 0 -555 -714"/>
                                <a:gd name="T11" fmla="*/ -555 h 587"/>
                                <a:gd name="T12" fmla="+- 0 5171 5101"/>
                                <a:gd name="T13" fmla="*/ T12 w 583"/>
                                <a:gd name="T14" fmla="+- 0 -611 -714"/>
                                <a:gd name="T15" fmla="*/ -611 h 587"/>
                                <a:gd name="T16" fmla="+- 0 5220 5101"/>
                                <a:gd name="T17" fmla="*/ T16 w 583"/>
                                <a:gd name="T18" fmla="+- 0 -657 -714"/>
                                <a:gd name="T19" fmla="*/ -657 h 587"/>
                                <a:gd name="T20" fmla="+- 0 5279 5101"/>
                                <a:gd name="T21" fmla="*/ T20 w 583"/>
                                <a:gd name="T22" fmla="+- 0 -691 -714"/>
                                <a:gd name="T23" fmla="*/ -691 h 587"/>
                                <a:gd name="T24" fmla="+- 0 5345 5101"/>
                                <a:gd name="T25" fmla="*/ T24 w 583"/>
                                <a:gd name="T26" fmla="+- 0 -710 -714"/>
                                <a:gd name="T27" fmla="*/ -710 h 587"/>
                                <a:gd name="T28" fmla="+- 0 5392 5101"/>
                                <a:gd name="T29" fmla="*/ T28 w 583"/>
                                <a:gd name="T30" fmla="+- 0 -714 -714"/>
                                <a:gd name="T31" fmla="*/ -714 h 587"/>
                                <a:gd name="T32" fmla="+- 0 5416 5101"/>
                                <a:gd name="T33" fmla="*/ T32 w 583"/>
                                <a:gd name="T34" fmla="+- 0 -713 -714"/>
                                <a:gd name="T35" fmla="*/ -713 h 587"/>
                                <a:gd name="T36" fmla="+- 0 5484 5101"/>
                                <a:gd name="T37" fmla="*/ T36 w 583"/>
                                <a:gd name="T38" fmla="+- 0 -699 -714"/>
                                <a:gd name="T39" fmla="*/ -699 h 587"/>
                                <a:gd name="T40" fmla="+- 0 5546 5101"/>
                                <a:gd name="T41" fmla="*/ T40 w 583"/>
                                <a:gd name="T42" fmla="+- 0 -670 -714"/>
                                <a:gd name="T43" fmla="*/ -670 h 587"/>
                                <a:gd name="T44" fmla="+- 0 5598 5101"/>
                                <a:gd name="T45" fmla="*/ T44 w 583"/>
                                <a:gd name="T46" fmla="+- 0 -628 -714"/>
                                <a:gd name="T47" fmla="*/ -628 h 587"/>
                                <a:gd name="T48" fmla="+- 0 5640 5101"/>
                                <a:gd name="T49" fmla="*/ T48 w 583"/>
                                <a:gd name="T50" fmla="+- 0 -575 -714"/>
                                <a:gd name="T51" fmla="*/ -575 h 587"/>
                                <a:gd name="T52" fmla="+- 0 5669 5101"/>
                                <a:gd name="T53" fmla="*/ T52 w 583"/>
                                <a:gd name="T54" fmla="+- 0 -513 -714"/>
                                <a:gd name="T55" fmla="*/ -513 h 587"/>
                                <a:gd name="T56" fmla="+- 0 5683 5101"/>
                                <a:gd name="T57" fmla="*/ T56 w 583"/>
                                <a:gd name="T58" fmla="+- 0 -444 -714"/>
                                <a:gd name="T59" fmla="*/ -444 h 587"/>
                                <a:gd name="T60" fmla="+- 0 5684 5101"/>
                                <a:gd name="T61" fmla="*/ T60 w 583"/>
                                <a:gd name="T62" fmla="+- 0 -420 -714"/>
                                <a:gd name="T63" fmla="*/ -420 h 587"/>
                                <a:gd name="T64" fmla="+- 0 5683 5101"/>
                                <a:gd name="T65" fmla="*/ T64 w 583"/>
                                <a:gd name="T66" fmla="+- 0 -396 -714"/>
                                <a:gd name="T67" fmla="*/ -396 h 587"/>
                                <a:gd name="T68" fmla="+- 0 5680 5101"/>
                                <a:gd name="T69" fmla="*/ T68 w 583"/>
                                <a:gd name="T70" fmla="+- 0 -373 -714"/>
                                <a:gd name="T71" fmla="*/ -373 h 587"/>
                                <a:gd name="T72" fmla="+- 0 5661 5101"/>
                                <a:gd name="T73" fmla="*/ T72 w 583"/>
                                <a:gd name="T74" fmla="+- 0 -306 -714"/>
                                <a:gd name="T75" fmla="*/ -306 h 587"/>
                                <a:gd name="T76" fmla="+- 0 5627 5101"/>
                                <a:gd name="T77" fmla="*/ T76 w 583"/>
                                <a:gd name="T78" fmla="+- 0 -247 -714"/>
                                <a:gd name="T79" fmla="*/ -247 h 587"/>
                                <a:gd name="T80" fmla="+- 0 5582 5101"/>
                                <a:gd name="T81" fmla="*/ T80 w 583"/>
                                <a:gd name="T82" fmla="+- 0 -198 -714"/>
                                <a:gd name="T83" fmla="*/ -198 h 587"/>
                                <a:gd name="T84" fmla="+- 0 5526 5101"/>
                                <a:gd name="T85" fmla="*/ T84 w 583"/>
                                <a:gd name="T86" fmla="+- 0 -160 -714"/>
                                <a:gd name="T87" fmla="*/ -160 h 587"/>
                                <a:gd name="T88" fmla="+- 0 5462 5101"/>
                                <a:gd name="T89" fmla="*/ T88 w 583"/>
                                <a:gd name="T90" fmla="+- 0 -136 -714"/>
                                <a:gd name="T91" fmla="*/ -136 h 587"/>
                                <a:gd name="T92" fmla="+- 0 5392 5101"/>
                                <a:gd name="T93" fmla="*/ T92 w 583"/>
                                <a:gd name="T94" fmla="+- 0 -127 -714"/>
                                <a:gd name="T95" fmla="*/ -127 h 587"/>
                                <a:gd name="T96" fmla="+- 0 5368 5101"/>
                                <a:gd name="T97" fmla="*/ T96 w 583"/>
                                <a:gd name="T98" fmla="+- 0 -128 -714"/>
                                <a:gd name="T99" fmla="*/ -128 h 587"/>
                                <a:gd name="T100" fmla="+- 0 5300 5101"/>
                                <a:gd name="T101" fmla="*/ T100 w 583"/>
                                <a:gd name="T102" fmla="+- 0 -142 -714"/>
                                <a:gd name="T103" fmla="*/ -142 h 587"/>
                                <a:gd name="T104" fmla="+- 0 5239 5101"/>
                                <a:gd name="T105" fmla="*/ T104 w 583"/>
                                <a:gd name="T106" fmla="+- 0 -171 -714"/>
                                <a:gd name="T107" fmla="*/ -171 h 587"/>
                                <a:gd name="T108" fmla="+- 0 5186 5101"/>
                                <a:gd name="T109" fmla="*/ T108 w 583"/>
                                <a:gd name="T110" fmla="+- 0 -213 -714"/>
                                <a:gd name="T111" fmla="*/ -213 h 587"/>
                                <a:gd name="T112" fmla="+- 0 5144 5101"/>
                                <a:gd name="T113" fmla="*/ T112 w 583"/>
                                <a:gd name="T114" fmla="+- 0 -266 -714"/>
                                <a:gd name="T115" fmla="*/ -266 h 587"/>
                                <a:gd name="T116" fmla="+- 0 5116 5101"/>
                                <a:gd name="T117" fmla="*/ T116 w 583"/>
                                <a:gd name="T118" fmla="+- 0 -328 -714"/>
                                <a:gd name="T119" fmla="*/ -328 h 587"/>
                                <a:gd name="T120" fmla="+- 0 5102 5101"/>
                                <a:gd name="T121" fmla="*/ T120 w 583"/>
                                <a:gd name="T122" fmla="+- 0 -396 -714"/>
                                <a:gd name="T123" fmla="*/ -396 h 587"/>
                                <a:gd name="T124" fmla="+- 0 5101 5101"/>
                                <a:gd name="T125" fmla="*/ T124 w 583"/>
                                <a:gd name="T126" fmla="+- 0 -420 -714"/>
                                <a:gd name="T127" fmla="*/ -420 h 5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83" h="587">
                                  <a:moveTo>
                                    <a:pt x="0" y="294"/>
                                  </a:moveTo>
                                  <a:lnTo>
                                    <a:pt x="8" y="223"/>
                                  </a:lnTo>
                                  <a:lnTo>
                                    <a:pt x="32" y="159"/>
                                  </a:lnTo>
                                  <a:lnTo>
                                    <a:pt x="70" y="103"/>
                                  </a:lnTo>
                                  <a:lnTo>
                                    <a:pt x="119" y="57"/>
                                  </a:lnTo>
                                  <a:lnTo>
                                    <a:pt x="178" y="23"/>
                                  </a:lnTo>
                                  <a:lnTo>
                                    <a:pt x="244" y="4"/>
                                  </a:lnTo>
                                  <a:lnTo>
                                    <a:pt x="291" y="0"/>
                                  </a:lnTo>
                                  <a:lnTo>
                                    <a:pt x="315" y="1"/>
                                  </a:lnTo>
                                  <a:lnTo>
                                    <a:pt x="383" y="15"/>
                                  </a:lnTo>
                                  <a:lnTo>
                                    <a:pt x="445" y="44"/>
                                  </a:lnTo>
                                  <a:lnTo>
                                    <a:pt x="497" y="86"/>
                                  </a:lnTo>
                                  <a:lnTo>
                                    <a:pt x="539" y="139"/>
                                  </a:lnTo>
                                  <a:lnTo>
                                    <a:pt x="568" y="201"/>
                                  </a:lnTo>
                                  <a:lnTo>
                                    <a:pt x="582" y="270"/>
                                  </a:lnTo>
                                  <a:lnTo>
                                    <a:pt x="583" y="294"/>
                                  </a:lnTo>
                                  <a:lnTo>
                                    <a:pt x="582" y="318"/>
                                  </a:lnTo>
                                  <a:lnTo>
                                    <a:pt x="579" y="341"/>
                                  </a:lnTo>
                                  <a:lnTo>
                                    <a:pt x="560" y="408"/>
                                  </a:lnTo>
                                  <a:lnTo>
                                    <a:pt x="526" y="467"/>
                                  </a:lnTo>
                                  <a:lnTo>
                                    <a:pt x="481" y="516"/>
                                  </a:lnTo>
                                  <a:lnTo>
                                    <a:pt x="425" y="554"/>
                                  </a:lnTo>
                                  <a:lnTo>
                                    <a:pt x="361" y="578"/>
                                  </a:lnTo>
                                  <a:lnTo>
                                    <a:pt x="291" y="587"/>
                                  </a:lnTo>
                                  <a:lnTo>
                                    <a:pt x="267" y="586"/>
                                  </a:lnTo>
                                  <a:lnTo>
                                    <a:pt x="199" y="572"/>
                                  </a:lnTo>
                                  <a:lnTo>
                                    <a:pt x="138" y="543"/>
                                  </a:lnTo>
                                  <a:lnTo>
                                    <a:pt x="85" y="501"/>
                                  </a:lnTo>
                                  <a:lnTo>
                                    <a:pt x="43" y="448"/>
                                  </a:lnTo>
                                  <a:lnTo>
                                    <a:pt x="15" y="386"/>
                                  </a:lnTo>
                                  <a:lnTo>
                                    <a:pt x="1" y="318"/>
                                  </a:lnTo>
                                  <a:lnTo>
                                    <a:pt x="0" y="294"/>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05" name="Group 3492"/>
                        <wpg:cNvGrpSpPr>
                          <a:grpSpLocks/>
                        </wpg:cNvGrpSpPr>
                        <wpg:grpSpPr bwMode="auto">
                          <a:xfrm>
                            <a:off x="3959" y="-1552"/>
                            <a:ext cx="1433" cy="838"/>
                            <a:chOff x="3959" y="-1552"/>
                            <a:chExt cx="1433" cy="838"/>
                          </a:xfrm>
                        </wpg:grpSpPr>
                        <wps:wsp>
                          <wps:cNvPr id="3606" name="Freeform 3493"/>
                          <wps:cNvSpPr>
                            <a:spLocks/>
                          </wps:cNvSpPr>
                          <wps:spPr bwMode="auto">
                            <a:xfrm>
                              <a:off x="3959" y="-1552"/>
                              <a:ext cx="1433" cy="838"/>
                            </a:xfrm>
                            <a:custGeom>
                              <a:avLst/>
                              <a:gdLst>
                                <a:gd name="T0" fmla="+- 0 3959 3959"/>
                                <a:gd name="T1" fmla="*/ T0 w 1433"/>
                                <a:gd name="T2" fmla="+- 0 -1552 -1552"/>
                                <a:gd name="T3" fmla="*/ -1552 h 838"/>
                                <a:gd name="T4" fmla="+- 0 5392 3959"/>
                                <a:gd name="T5" fmla="*/ T4 w 1433"/>
                                <a:gd name="T6" fmla="+- 0 -714 -1552"/>
                                <a:gd name="T7" fmla="*/ -714 h 838"/>
                                <a:gd name="T8" fmla="+- 0 5392 3959"/>
                                <a:gd name="T9" fmla="*/ T8 w 1433"/>
                                <a:gd name="T10" fmla="+- 0 -714 -1552"/>
                                <a:gd name="T11" fmla="*/ -714 h 838"/>
                              </a:gdLst>
                              <a:ahLst/>
                              <a:cxnLst>
                                <a:cxn ang="0">
                                  <a:pos x="T1" y="T3"/>
                                </a:cxn>
                                <a:cxn ang="0">
                                  <a:pos x="T5" y="T7"/>
                                </a:cxn>
                                <a:cxn ang="0">
                                  <a:pos x="T9" y="T11"/>
                                </a:cxn>
                              </a:cxnLst>
                              <a:rect l="0" t="0" r="r" b="b"/>
                              <a:pathLst>
                                <a:path w="1433" h="838">
                                  <a:moveTo>
                                    <a:pt x="0" y="0"/>
                                  </a:moveTo>
                                  <a:lnTo>
                                    <a:pt x="1433" y="838"/>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07" name="Group 3490"/>
                        <wpg:cNvGrpSpPr>
                          <a:grpSpLocks/>
                        </wpg:cNvGrpSpPr>
                        <wpg:grpSpPr bwMode="auto">
                          <a:xfrm>
                            <a:off x="4115" y="-5573"/>
                            <a:ext cx="888" cy="670"/>
                            <a:chOff x="4115" y="-5573"/>
                            <a:chExt cx="888" cy="670"/>
                          </a:xfrm>
                        </wpg:grpSpPr>
                        <wps:wsp>
                          <wps:cNvPr id="3608" name="Freeform 3491"/>
                          <wps:cNvSpPr>
                            <a:spLocks/>
                          </wps:cNvSpPr>
                          <wps:spPr bwMode="auto">
                            <a:xfrm>
                              <a:off x="4115" y="-5573"/>
                              <a:ext cx="888" cy="670"/>
                            </a:xfrm>
                            <a:custGeom>
                              <a:avLst/>
                              <a:gdLst>
                                <a:gd name="T0" fmla="+- 0 4795 4115"/>
                                <a:gd name="T1" fmla="*/ T0 w 888"/>
                                <a:gd name="T2" fmla="+- 0 -4903 -5573"/>
                                <a:gd name="T3" fmla="*/ -4903 h 670"/>
                                <a:gd name="T4" fmla="+- 0 4862 4115"/>
                                <a:gd name="T5" fmla="*/ T4 w 888"/>
                                <a:gd name="T6" fmla="+- 0 -4914 -5573"/>
                                <a:gd name="T7" fmla="*/ -4914 h 670"/>
                                <a:gd name="T8" fmla="+- 0 4920 4115"/>
                                <a:gd name="T9" fmla="*/ T8 w 888"/>
                                <a:gd name="T10" fmla="+- 0 -4945 -5573"/>
                                <a:gd name="T11" fmla="*/ -4945 h 670"/>
                                <a:gd name="T12" fmla="+- 0 4965 4115"/>
                                <a:gd name="T13" fmla="*/ T12 w 888"/>
                                <a:gd name="T14" fmla="+- 0 -4991 -5573"/>
                                <a:gd name="T15" fmla="*/ -4991 h 670"/>
                                <a:gd name="T16" fmla="+- 0 4994 4115"/>
                                <a:gd name="T17" fmla="*/ T16 w 888"/>
                                <a:gd name="T18" fmla="+- 0 -5050 -5573"/>
                                <a:gd name="T19" fmla="*/ -5050 h 670"/>
                                <a:gd name="T20" fmla="+- 0 5003 4115"/>
                                <a:gd name="T21" fmla="*/ T20 w 888"/>
                                <a:gd name="T22" fmla="+- 0 -5113 -5573"/>
                                <a:gd name="T23" fmla="*/ -5113 h 670"/>
                                <a:gd name="T24" fmla="+- 0 5003 4115"/>
                                <a:gd name="T25" fmla="*/ T24 w 888"/>
                                <a:gd name="T26" fmla="+- 0 -5364 -5573"/>
                                <a:gd name="T27" fmla="*/ -5364 h 670"/>
                                <a:gd name="T28" fmla="+- 0 4992 4115"/>
                                <a:gd name="T29" fmla="*/ T28 w 888"/>
                                <a:gd name="T30" fmla="+- 0 -5431 -5573"/>
                                <a:gd name="T31" fmla="*/ -5431 h 670"/>
                                <a:gd name="T32" fmla="+- 0 4962 4115"/>
                                <a:gd name="T33" fmla="*/ T32 w 888"/>
                                <a:gd name="T34" fmla="+- 0 -5489 -5573"/>
                                <a:gd name="T35" fmla="*/ -5489 h 670"/>
                                <a:gd name="T36" fmla="+- 0 4916 4115"/>
                                <a:gd name="T37" fmla="*/ T36 w 888"/>
                                <a:gd name="T38" fmla="+- 0 -5535 -5573"/>
                                <a:gd name="T39" fmla="*/ -5535 h 670"/>
                                <a:gd name="T40" fmla="+- 0 4857 4115"/>
                                <a:gd name="T41" fmla="*/ T40 w 888"/>
                                <a:gd name="T42" fmla="+- 0 -5564 -5573"/>
                                <a:gd name="T43" fmla="*/ -5564 h 670"/>
                                <a:gd name="T44" fmla="+- 0 4795 4115"/>
                                <a:gd name="T45" fmla="*/ T44 w 888"/>
                                <a:gd name="T46" fmla="+- 0 -5573 -5573"/>
                                <a:gd name="T47" fmla="*/ -5573 h 670"/>
                                <a:gd name="T48" fmla="+- 0 4324 4115"/>
                                <a:gd name="T49" fmla="*/ T48 w 888"/>
                                <a:gd name="T50" fmla="+- 0 -5573 -5573"/>
                                <a:gd name="T51" fmla="*/ -5573 h 670"/>
                                <a:gd name="T52" fmla="+- 0 4257 4115"/>
                                <a:gd name="T53" fmla="*/ T52 w 888"/>
                                <a:gd name="T54" fmla="+- 0 -5562 -5573"/>
                                <a:gd name="T55" fmla="*/ -5562 h 670"/>
                                <a:gd name="T56" fmla="+- 0 4199 4115"/>
                                <a:gd name="T57" fmla="*/ T56 w 888"/>
                                <a:gd name="T58" fmla="+- 0 -5532 -5573"/>
                                <a:gd name="T59" fmla="*/ -5532 h 670"/>
                                <a:gd name="T60" fmla="+- 0 4154 4115"/>
                                <a:gd name="T61" fmla="*/ T60 w 888"/>
                                <a:gd name="T62" fmla="+- 0 -5485 -5573"/>
                                <a:gd name="T63" fmla="*/ -5485 h 670"/>
                                <a:gd name="T64" fmla="+- 0 4125 4115"/>
                                <a:gd name="T65" fmla="*/ T64 w 888"/>
                                <a:gd name="T66" fmla="+- 0 -5426 -5573"/>
                                <a:gd name="T67" fmla="*/ -5426 h 670"/>
                                <a:gd name="T68" fmla="+- 0 4115 4115"/>
                                <a:gd name="T69" fmla="*/ T68 w 888"/>
                                <a:gd name="T70" fmla="+- 0 -5364 -5573"/>
                                <a:gd name="T71" fmla="*/ -5364 h 670"/>
                                <a:gd name="T72" fmla="+- 0 4115 4115"/>
                                <a:gd name="T73" fmla="*/ T72 w 888"/>
                                <a:gd name="T74" fmla="+- 0 -5113 -5573"/>
                                <a:gd name="T75" fmla="*/ -5113 h 670"/>
                                <a:gd name="T76" fmla="+- 0 4126 4115"/>
                                <a:gd name="T77" fmla="*/ T76 w 888"/>
                                <a:gd name="T78" fmla="+- 0 -5045 -5573"/>
                                <a:gd name="T79" fmla="*/ -5045 h 670"/>
                                <a:gd name="T80" fmla="+- 0 4157 4115"/>
                                <a:gd name="T81" fmla="*/ T80 w 888"/>
                                <a:gd name="T82" fmla="+- 0 -4987 -5573"/>
                                <a:gd name="T83" fmla="*/ -4987 h 670"/>
                                <a:gd name="T84" fmla="+- 0 4203 4115"/>
                                <a:gd name="T85" fmla="*/ T84 w 888"/>
                                <a:gd name="T86" fmla="+- 0 -4942 -5573"/>
                                <a:gd name="T87" fmla="*/ -4942 h 670"/>
                                <a:gd name="T88" fmla="+- 0 4262 4115"/>
                                <a:gd name="T89" fmla="*/ T88 w 888"/>
                                <a:gd name="T90" fmla="+- 0 -4912 -5573"/>
                                <a:gd name="T91" fmla="*/ -4912 h 670"/>
                                <a:gd name="T92" fmla="+- 0 4324 4115"/>
                                <a:gd name="T93" fmla="*/ T92 w 888"/>
                                <a:gd name="T94" fmla="+- 0 -4903 -5573"/>
                                <a:gd name="T95" fmla="*/ -4903 h 670"/>
                                <a:gd name="T96" fmla="+- 0 4795 4115"/>
                                <a:gd name="T97" fmla="*/ T96 w 888"/>
                                <a:gd name="T98" fmla="+- 0 -4903 -5573"/>
                                <a:gd name="T99" fmla="*/ -4903 h 6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888" h="670">
                                  <a:moveTo>
                                    <a:pt x="680" y="670"/>
                                  </a:moveTo>
                                  <a:lnTo>
                                    <a:pt x="747" y="659"/>
                                  </a:lnTo>
                                  <a:lnTo>
                                    <a:pt x="805" y="628"/>
                                  </a:lnTo>
                                  <a:lnTo>
                                    <a:pt x="850" y="582"/>
                                  </a:lnTo>
                                  <a:lnTo>
                                    <a:pt x="879" y="523"/>
                                  </a:lnTo>
                                  <a:lnTo>
                                    <a:pt x="888" y="460"/>
                                  </a:lnTo>
                                  <a:lnTo>
                                    <a:pt x="888" y="209"/>
                                  </a:lnTo>
                                  <a:lnTo>
                                    <a:pt x="877" y="142"/>
                                  </a:lnTo>
                                  <a:lnTo>
                                    <a:pt x="847" y="84"/>
                                  </a:lnTo>
                                  <a:lnTo>
                                    <a:pt x="801" y="38"/>
                                  </a:lnTo>
                                  <a:lnTo>
                                    <a:pt x="742" y="9"/>
                                  </a:lnTo>
                                  <a:lnTo>
                                    <a:pt x="680" y="0"/>
                                  </a:lnTo>
                                  <a:lnTo>
                                    <a:pt x="209" y="0"/>
                                  </a:lnTo>
                                  <a:lnTo>
                                    <a:pt x="142" y="11"/>
                                  </a:lnTo>
                                  <a:lnTo>
                                    <a:pt x="84" y="41"/>
                                  </a:lnTo>
                                  <a:lnTo>
                                    <a:pt x="39" y="88"/>
                                  </a:lnTo>
                                  <a:lnTo>
                                    <a:pt x="10" y="147"/>
                                  </a:lnTo>
                                  <a:lnTo>
                                    <a:pt x="0" y="209"/>
                                  </a:lnTo>
                                  <a:lnTo>
                                    <a:pt x="0" y="460"/>
                                  </a:lnTo>
                                  <a:lnTo>
                                    <a:pt x="11" y="528"/>
                                  </a:lnTo>
                                  <a:lnTo>
                                    <a:pt x="42" y="586"/>
                                  </a:lnTo>
                                  <a:lnTo>
                                    <a:pt x="88" y="631"/>
                                  </a:lnTo>
                                  <a:lnTo>
                                    <a:pt x="147" y="661"/>
                                  </a:lnTo>
                                  <a:lnTo>
                                    <a:pt x="209" y="670"/>
                                  </a:lnTo>
                                  <a:lnTo>
                                    <a:pt x="680" y="670"/>
                                  </a:lnTo>
                                  <a:close/>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09" name="Group 3488"/>
                        <wpg:cNvGrpSpPr>
                          <a:grpSpLocks/>
                        </wpg:cNvGrpSpPr>
                        <wpg:grpSpPr bwMode="auto">
                          <a:xfrm>
                            <a:off x="3959" y="-4903"/>
                            <a:ext cx="600" cy="712"/>
                            <a:chOff x="3959" y="-4903"/>
                            <a:chExt cx="600" cy="712"/>
                          </a:xfrm>
                        </wpg:grpSpPr>
                        <wps:wsp>
                          <wps:cNvPr id="3610" name="Freeform 3489"/>
                          <wps:cNvSpPr>
                            <a:spLocks/>
                          </wps:cNvSpPr>
                          <wps:spPr bwMode="auto">
                            <a:xfrm>
                              <a:off x="3959" y="-4903"/>
                              <a:ext cx="600" cy="712"/>
                            </a:xfrm>
                            <a:custGeom>
                              <a:avLst/>
                              <a:gdLst>
                                <a:gd name="T0" fmla="+- 0 4560 3959"/>
                                <a:gd name="T1" fmla="*/ T0 w 600"/>
                                <a:gd name="T2" fmla="+- 0 -4903 -4903"/>
                                <a:gd name="T3" fmla="*/ -4903 h 712"/>
                                <a:gd name="T4" fmla="+- 0 3959 3959"/>
                                <a:gd name="T5" fmla="*/ T4 w 600"/>
                                <a:gd name="T6" fmla="+- 0 -4191 -4903"/>
                                <a:gd name="T7" fmla="*/ -4191 h 712"/>
                                <a:gd name="T8" fmla="+- 0 3959 3959"/>
                                <a:gd name="T9" fmla="*/ T8 w 600"/>
                                <a:gd name="T10" fmla="+- 0 -4191 -4903"/>
                                <a:gd name="T11" fmla="*/ -4191 h 712"/>
                              </a:gdLst>
                              <a:ahLst/>
                              <a:cxnLst>
                                <a:cxn ang="0">
                                  <a:pos x="T1" y="T3"/>
                                </a:cxn>
                                <a:cxn ang="0">
                                  <a:pos x="T5" y="T7"/>
                                </a:cxn>
                                <a:cxn ang="0">
                                  <a:pos x="T9" y="T11"/>
                                </a:cxn>
                              </a:cxnLst>
                              <a:rect l="0" t="0" r="r" b="b"/>
                              <a:pathLst>
                                <a:path w="600" h="712">
                                  <a:moveTo>
                                    <a:pt x="601" y="0"/>
                                  </a:moveTo>
                                  <a:lnTo>
                                    <a:pt x="0" y="712"/>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11" name="Group 3486"/>
                        <wpg:cNvGrpSpPr>
                          <a:grpSpLocks/>
                        </wpg:cNvGrpSpPr>
                        <wpg:grpSpPr bwMode="auto">
                          <a:xfrm>
                            <a:off x="3283" y="-4903"/>
                            <a:ext cx="677" cy="712"/>
                            <a:chOff x="3283" y="-4903"/>
                            <a:chExt cx="677" cy="712"/>
                          </a:xfrm>
                        </wpg:grpSpPr>
                        <wps:wsp>
                          <wps:cNvPr id="3612" name="Freeform 3487"/>
                          <wps:cNvSpPr>
                            <a:spLocks/>
                          </wps:cNvSpPr>
                          <wps:spPr bwMode="auto">
                            <a:xfrm>
                              <a:off x="3283" y="-4903"/>
                              <a:ext cx="677" cy="712"/>
                            </a:xfrm>
                            <a:custGeom>
                              <a:avLst/>
                              <a:gdLst>
                                <a:gd name="T0" fmla="+- 0 3283 3283"/>
                                <a:gd name="T1" fmla="*/ T0 w 677"/>
                                <a:gd name="T2" fmla="+- 0 -4903 -4903"/>
                                <a:gd name="T3" fmla="*/ -4903 h 712"/>
                                <a:gd name="T4" fmla="+- 0 3959 3283"/>
                                <a:gd name="T5" fmla="*/ T4 w 677"/>
                                <a:gd name="T6" fmla="+- 0 -4191 -4903"/>
                                <a:gd name="T7" fmla="*/ -4191 h 712"/>
                                <a:gd name="T8" fmla="+- 0 3959 3283"/>
                                <a:gd name="T9" fmla="*/ T8 w 677"/>
                                <a:gd name="T10" fmla="+- 0 -4191 -4903"/>
                                <a:gd name="T11" fmla="*/ -4191 h 712"/>
                              </a:gdLst>
                              <a:ahLst/>
                              <a:cxnLst>
                                <a:cxn ang="0">
                                  <a:pos x="T1" y="T3"/>
                                </a:cxn>
                                <a:cxn ang="0">
                                  <a:pos x="T5" y="T7"/>
                                </a:cxn>
                                <a:cxn ang="0">
                                  <a:pos x="T9" y="T11"/>
                                </a:cxn>
                              </a:cxnLst>
                              <a:rect l="0" t="0" r="r" b="b"/>
                              <a:pathLst>
                                <a:path w="677" h="712">
                                  <a:moveTo>
                                    <a:pt x="0" y="0"/>
                                  </a:moveTo>
                                  <a:lnTo>
                                    <a:pt x="676" y="712"/>
                                  </a:lnTo>
                                </a:path>
                              </a:pathLst>
                            </a:custGeom>
                            <a:noFill/>
                            <a:ln w="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13" name="Group 3484"/>
                        <wpg:cNvGrpSpPr>
                          <a:grpSpLocks/>
                        </wpg:cNvGrpSpPr>
                        <wpg:grpSpPr bwMode="auto">
                          <a:xfrm>
                            <a:off x="4171" y="-2976"/>
                            <a:ext cx="916" cy="209"/>
                            <a:chOff x="4171" y="-2976"/>
                            <a:chExt cx="916" cy="209"/>
                          </a:xfrm>
                        </wpg:grpSpPr>
                        <wps:wsp>
                          <wps:cNvPr id="3614" name="Freeform 3485"/>
                          <wps:cNvSpPr>
                            <a:spLocks/>
                          </wps:cNvSpPr>
                          <wps:spPr bwMode="auto">
                            <a:xfrm>
                              <a:off x="4171" y="-2976"/>
                              <a:ext cx="916" cy="209"/>
                            </a:xfrm>
                            <a:custGeom>
                              <a:avLst/>
                              <a:gdLst>
                                <a:gd name="T0" fmla="+- 0 4171 4171"/>
                                <a:gd name="T1" fmla="*/ T0 w 916"/>
                                <a:gd name="T2" fmla="+- 0 -2976 -2976"/>
                                <a:gd name="T3" fmla="*/ -2976 h 209"/>
                                <a:gd name="T4" fmla="+- 0 4171 4171"/>
                                <a:gd name="T5" fmla="*/ T4 w 916"/>
                                <a:gd name="T6" fmla="+- 0 -2766 -2976"/>
                                <a:gd name="T7" fmla="*/ -2766 h 209"/>
                                <a:gd name="T8" fmla="+- 0 5087 4171"/>
                                <a:gd name="T9" fmla="*/ T8 w 916"/>
                                <a:gd name="T10" fmla="+- 0 -2766 -2976"/>
                                <a:gd name="T11" fmla="*/ -2766 h 209"/>
                                <a:gd name="T12" fmla="+- 0 5087 4171"/>
                                <a:gd name="T13" fmla="*/ T12 w 916"/>
                                <a:gd name="T14" fmla="+- 0 -2976 -2976"/>
                                <a:gd name="T15" fmla="*/ -2976 h 209"/>
                                <a:gd name="T16" fmla="+- 0 4171 4171"/>
                                <a:gd name="T17" fmla="*/ T16 w 916"/>
                                <a:gd name="T18" fmla="+- 0 -2976 -2976"/>
                                <a:gd name="T19" fmla="*/ -2976 h 209"/>
                              </a:gdLst>
                              <a:ahLst/>
                              <a:cxnLst>
                                <a:cxn ang="0">
                                  <a:pos x="T1" y="T3"/>
                                </a:cxn>
                                <a:cxn ang="0">
                                  <a:pos x="T5" y="T7"/>
                                </a:cxn>
                                <a:cxn ang="0">
                                  <a:pos x="T9" y="T11"/>
                                </a:cxn>
                                <a:cxn ang="0">
                                  <a:pos x="T13" y="T15"/>
                                </a:cxn>
                                <a:cxn ang="0">
                                  <a:pos x="T17" y="T19"/>
                                </a:cxn>
                              </a:cxnLst>
                              <a:rect l="0" t="0" r="r" b="b"/>
                              <a:pathLst>
                                <a:path w="916" h="209">
                                  <a:moveTo>
                                    <a:pt x="0" y="0"/>
                                  </a:moveTo>
                                  <a:lnTo>
                                    <a:pt x="0" y="210"/>
                                  </a:lnTo>
                                  <a:lnTo>
                                    <a:pt x="916" y="210"/>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15" name="Group 3482"/>
                        <wpg:cNvGrpSpPr>
                          <a:grpSpLocks/>
                        </wpg:cNvGrpSpPr>
                        <wpg:grpSpPr bwMode="auto">
                          <a:xfrm>
                            <a:off x="5059" y="-2976"/>
                            <a:ext cx="916" cy="209"/>
                            <a:chOff x="5059" y="-2976"/>
                            <a:chExt cx="916" cy="209"/>
                          </a:xfrm>
                        </wpg:grpSpPr>
                        <wps:wsp>
                          <wps:cNvPr id="3616" name="Freeform 3483"/>
                          <wps:cNvSpPr>
                            <a:spLocks/>
                          </wps:cNvSpPr>
                          <wps:spPr bwMode="auto">
                            <a:xfrm>
                              <a:off x="5059" y="-2976"/>
                              <a:ext cx="916" cy="209"/>
                            </a:xfrm>
                            <a:custGeom>
                              <a:avLst/>
                              <a:gdLst>
                                <a:gd name="T0" fmla="+- 0 5059 5059"/>
                                <a:gd name="T1" fmla="*/ T0 w 916"/>
                                <a:gd name="T2" fmla="+- 0 -2976 -2976"/>
                                <a:gd name="T3" fmla="*/ -2976 h 209"/>
                                <a:gd name="T4" fmla="+- 0 5059 5059"/>
                                <a:gd name="T5" fmla="*/ T4 w 916"/>
                                <a:gd name="T6" fmla="+- 0 -2766 -2976"/>
                                <a:gd name="T7" fmla="*/ -2766 h 209"/>
                                <a:gd name="T8" fmla="+- 0 5975 5059"/>
                                <a:gd name="T9" fmla="*/ T8 w 916"/>
                                <a:gd name="T10" fmla="+- 0 -2766 -2976"/>
                                <a:gd name="T11" fmla="*/ -2766 h 209"/>
                                <a:gd name="T12" fmla="+- 0 5975 5059"/>
                                <a:gd name="T13" fmla="*/ T12 w 916"/>
                                <a:gd name="T14" fmla="+- 0 -2976 -2976"/>
                                <a:gd name="T15" fmla="*/ -2976 h 209"/>
                                <a:gd name="T16" fmla="+- 0 5059 5059"/>
                                <a:gd name="T17" fmla="*/ T16 w 916"/>
                                <a:gd name="T18" fmla="+- 0 -2976 -2976"/>
                                <a:gd name="T19" fmla="*/ -2976 h 209"/>
                              </a:gdLst>
                              <a:ahLst/>
                              <a:cxnLst>
                                <a:cxn ang="0">
                                  <a:pos x="T1" y="T3"/>
                                </a:cxn>
                                <a:cxn ang="0">
                                  <a:pos x="T5" y="T7"/>
                                </a:cxn>
                                <a:cxn ang="0">
                                  <a:pos x="T9" y="T11"/>
                                </a:cxn>
                                <a:cxn ang="0">
                                  <a:pos x="T13" y="T15"/>
                                </a:cxn>
                                <a:cxn ang="0">
                                  <a:pos x="T17" y="T19"/>
                                </a:cxn>
                              </a:cxnLst>
                              <a:rect l="0" t="0" r="r" b="b"/>
                              <a:pathLst>
                                <a:path w="916" h="209">
                                  <a:moveTo>
                                    <a:pt x="0" y="0"/>
                                  </a:moveTo>
                                  <a:lnTo>
                                    <a:pt x="0" y="210"/>
                                  </a:lnTo>
                                  <a:lnTo>
                                    <a:pt x="916" y="210"/>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17" name="Group 3480"/>
                        <wpg:cNvGrpSpPr>
                          <a:grpSpLocks/>
                        </wpg:cNvGrpSpPr>
                        <wpg:grpSpPr bwMode="auto">
                          <a:xfrm>
                            <a:off x="4171" y="-2766"/>
                            <a:ext cx="916" cy="209"/>
                            <a:chOff x="4171" y="-2766"/>
                            <a:chExt cx="916" cy="209"/>
                          </a:xfrm>
                        </wpg:grpSpPr>
                        <wps:wsp>
                          <wps:cNvPr id="3618" name="Freeform 3481"/>
                          <wps:cNvSpPr>
                            <a:spLocks/>
                          </wps:cNvSpPr>
                          <wps:spPr bwMode="auto">
                            <a:xfrm>
                              <a:off x="4171" y="-2766"/>
                              <a:ext cx="916" cy="209"/>
                            </a:xfrm>
                            <a:custGeom>
                              <a:avLst/>
                              <a:gdLst>
                                <a:gd name="T0" fmla="+- 0 4171 4171"/>
                                <a:gd name="T1" fmla="*/ T0 w 916"/>
                                <a:gd name="T2" fmla="+- 0 -2766 -2766"/>
                                <a:gd name="T3" fmla="*/ -2766 h 209"/>
                                <a:gd name="T4" fmla="+- 0 4171 4171"/>
                                <a:gd name="T5" fmla="*/ T4 w 916"/>
                                <a:gd name="T6" fmla="+- 0 -2557 -2766"/>
                                <a:gd name="T7" fmla="*/ -2557 h 209"/>
                                <a:gd name="T8" fmla="+- 0 5087 4171"/>
                                <a:gd name="T9" fmla="*/ T8 w 916"/>
                                <a:gd name="T10" fmla="+- 0 -2557 -2766"/>
                                <a:gd name="T11" fmla="*/ -2557 h 209"/>
                                <a:gd name="T12" fmla="+- 0 5087 4171"/>
                                <a:gd name="T13" fmla="*/ T12 w 916"/>
                                <a:gd name="T14" fmla="+- 0 -2766 -2766"/>
                                <a:gd name="T15" fmla="*/ -2766 h 209"/>
                                <a:gd name="T16" fmla="+- 0 4171 4171"/>
                                <a:gd name="T17" fmla="*/ T16 w 916"/>
                                <a:gd name="T18" fmla="+- 0 -2766 -2766"/>
                                <a:gd name="T19" fmla="*/ -2766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19" name="Group 3478"/>
                        <wpg:cNvGrpSpPr>
                          <a:grpSpLocks/>
                        </wpg:cNvGrpSpPr>
                        <wpg:grpSpPr bwMode="auto">
                          <a:xfrm>
                            <a:off x="5059" y="-2766"/>
                            <a:ext cx="916" cy="209"/>
                            <a:chOff x="5059" y="-2766"/>
                            <a:chExt cx="916" cy="209"/>
                          </a:xfrm>
                        </wpg:grpSpPr>
                        <wps:wsp>
                          <wps:cNvPr id="3620" name="Freeform 3479"/>
                          <wps:cNvSpPr>
                            <a:spLocks/>
                          </wps:cNvSpPr>
                          <wps:spPr bwMode="auto">
                            <a:xfrm>
                              <a:off x="5059" y="-2766"/>
                              <a:ext cx="916" cy="209"/>
                            </a:xfrm>
                            <a:custGeom>
                              <a:avLst/>
                              <a:gdLst>
                                <a:gd name="T0" fmla="+- 0 5059 5059"/>
                                <a:gd name="T1" fmla="*/ T0 w 916"/>
                                <a:gd name="T2" fmla="+- 0 -2766 -2766"/>
                                <a:gd name="T3" fmla="*/ -2766 h 209"/>
                                <a:gd name="T4" fmla="+- 0 5059 5059"/>
                                <a:gd name="T5" fmla="*/ T4 w 916"/>
                                <a:gd name="T6" fmla="+- 0 -2557 -2766"/>
                                <a:gd name="T7" fmla="*/ -2557 h 209"/>
                                <a:gd name="T8" fmla="+- 0 5975 5059"/>
                                <a:gd name="T9" fmla="*/ T8 w 916"/>
                                <a:gd name="T10" fmla="+- 0 -2557 -2766"/>
                                <a:gd name="T11" fmla="*/ -2557 h 209"/>
                                <a:gd name="T12" fmla="+- 0 5975 5059"/>
                                <a:gd name="T13" fmla="*/ T12 w 916"/>
                                <a:gd name="T14" fmla="+- 0 -2766 -2766"/>
                                <a:gd name="T15" fmla="*/ -2766 h 209"/>
                                <a:gd name="T16" fmla="+- 0 5059 5059"/>
                                <a:gd name="T17" fmla="*/ T16 w 916"/>
                                <a:gd name="T18" fmla="+- 0 -2766 -2766"/>
                                <a:gd name="T19" fmla="*/ -2766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21" name="Group 3476"/>
                        <wpg:cNvGrpSpPr>
                          <a:grpSpLocks/>
                        </wpg:cNvGrpSpPr>
                        <wpg:grpSpPr bwMode="auto">
                          <a:xfrm>
                            <a:off x="4171" y="-2557"/>
                            <a:ext cx="916" cy="209"/>
                            <a:chOff x="4171" y="-2557"/>
                            <a:chExt cx="916" cy="209"/>
                          </a:xfrm>
                        </wpg:grpSpPr>
                        <wps:wsp>
                          <wps:cNvPr id="3622" name="Freeform 3477"/>
                          <wps:cNvSpPr>
                            <a:spLocks/>
                          </wps:cNvSpPr>
                          <wps:spPr bwMode="auto">
                            <a:xfrm>
                              <a:off x="4171" y="-2557"/>
                              <a:ext cx="916" cy="209"/>
                            </a:xfrm>
                            <a:custGeom>
                              <a:avLst/>
                              <a:gdLst>
                                <a:gd name="T0" fmla="+- 0 4171 4171"/>
                                <a:gd name="T1" fmla="*/ T0 w 916"/>
                                <a:gd name="T2" fmla="+- 0 -2557 -2557"/>
                                <a:gd name="T3" fmla="*/ -2557 h 209"/>
                                <a:gd name="T4" fmla="+- 0 4171 4171"/>
                                <a:gd name="T5" fmla="*/ T4 w 916"/>
                                <a:gd name="T6" fmla="+- 0 -2348 -2557"/>
                                <a:gd name="T7" fmla="*/ -2348 h 209"/>
                                <a:gd name="T8" fmla="+- 0 5087 4171"/>
                                <a:gd name="T9" fmla="*/ T8 w 916"/>
                                <a:gd name="T10" fmla="+- 0 -2348 -2557"/>
                                <a:gd name="T11" fmla="*/ -2348 h 209"/>
                                <a:gd name="T12" fmla="+- 0 5087 4171"/>
                                <a:gd name="T13" fmla="*/ T12 w 916"/>
                                <a:gd name="T14" fmla="+- 0 -2557 -2557"/>
                                <a:gd name="T15" fmla="*/ -2557 h 209"/>
                                <a:gd name="T16" fmla="+- 0 4171 4171"/>
                                <a:gd name="T17" fmla="*/ T16 w 916"/>
                                <a:gd name="T18" fmla="+- 0 -2557 -2557"/>
                                <a:gd name="T19" fmla="*/ -2557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23" name="Group 3473"/>
                        <wpg:cNvGrpSpPr>
                          <a:grpSpLocks/>
                        </wpg:cNvGrpSpPr>
                        <wpg:grpSpPr bwMode="auto">
                          <a:xfrm>
                            <a:off x="5059" y="-2557"/>
                            <a:ext cx="916" cy="209"/>
                            <a:chOff x="5059" y="-2557"/>
                            <a:chExt cx="916" cy="209"/>
                          </a:xfrm>
                        </wpg:grpSpPr>
                        <wps:wsp>
                          <wps:cNvPr id="3624" name="Freeform 3475"/>
                          <wps:cNvSpPr>
                            <a:spLocks/>
                          </wps:cNvSpPr>
                          <wps:spPr bwMode="auto">
                            <a:xfrm>
                              <a:off x="5059" y="-2557"/>
                              <a:ext cx="916" cy="209"/>
                            </a:xfrm>
                            <a:custGeom>
                              <a:avLst/>
                              <a:gdLst>
                                <a:gd name="T0" fmla="+- 0 5059 5059"/>
                                <a:gd name="T1" fmla="*/ T0 w 916"/>
                                <a:gd name="T2" fmla="+- 0 -2557 -2557"/>
                                <a:gd name="T3" fmla="*/ -2557 h 209"/>
                                <a:gd name="T4" fmla="+- 0 5059 5059"/>
                                <a:gd name="T5" fmla="*/ T4 w 916"/>
                                <a:gd name="T6" fmla="+- 0 -2348 -2557"/>
                                <a:gd name="T7" fmla="*/ -2348 h 209"/>
                                <a:gd name="T8" fmla="+- 0 5975 5059"/>
                                <a:gd name="T9" fmla="*/ T8 w 916"/>
                                <a:gd name="T10" fmla="+- 0 -2348 -2557"/>
                                <a:gd name="T11" fmla="*/ -2348 h 209"/>
                                <a:gd name="T12" fmla="+- 0 5975 5059"/>
                                <a:gd name="T13" fmla="*/ T12 w 916"/>
                                <a:gd name="T14" fmla="+- 0 -2557 -2557"/>
                                <a:gd name="T15" fmla="*/ -2557 h 209"/>
                                <a:gd name="T16" fmla="+- 0 5059 5059"/>
                                <a:gd name="T17" fmla="*/ T16 w 916"/>
                                <a:gd name="T18" fmla="+- 0 -2557 -2557"/>
                                <a:gd name="T19" fmla="*/ -2557 h 209"/>
                              </a:gdLst>
                              <a:ahLst/>
                              <a:cxnLst>
                                <a:cxn ang="0">
                                  <a:pos x="T1" y="T3"/>
                                </a:cxn>
                                <a:cxn ang="0">
                                  <a:pos x="T5" y="T7"/>
                                </a:cxn>
                                <a:cxn ang="0">
                                  <a:pos x="T9" y="T11"/>
                                </a:cxn>
                                <a:cxn ang="0">
                                  <a:pos x="T13" y="T15"/>
                                </a:cxn>
                                <a:cxn ang="0">
                                  <a:pos x="T17" y="T19"/>
                                </a:cxn>
                              </a:cxnLst>
                              <a:rect l="0" t="0" r="r" b="b"/>
                              <a:pathLst>
                                <a:path w="916" h="209">
                                  <a:moveTo>
                                    <a:pt x="0" y="0"/>
                                  </a:moveTo>
                                  <a:lnTo>
                                    <a:pt x="0" y="209"/>
                                  </a:lnTo>
                                  <a:lnTo>
                                    <a:pt x="916" y="209"/>
                                  </a:lnTo>
                                  <a:lnTo>
                                    <a:pt x="916"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25" name="Picture 347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1789" y="-5603"/>
                              <a:ext cx="5110" cy="5519"/>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3472" o:spid="_x0000_s1026" style="position:absolute;margin-left:89.45pt;margin-top:-280.15pt;width:255.5pt;height:275.95pt;z-index:-251276288;mso-position-horizontal-relative:page" coordorigin="1789,-5603" coordsize="5110,55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">
                <v:group id="Group 3558" o:spid="_x0000_s1027" style="position:absolute;left:2838;top:-5573;width:889;height:670" coordorigin="2838,-5573" coordsize="889,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Mvb8YAAADdAAAADwAAAGRycy9kb3ducmV2LnhtbESPQWvCQBSE7wX/w/IE&#10;b3UTg6VGVxGp4kGEqiDeHtlnEsy+DdltEv99tyD0OMzMN8xi1ZtKtNS40rKCeByBIM6sLjlXcDlv&#10;3z9BOI+ssbJMCp7kYLUcvC0w1bbjb2pPPhcBwi5FBYX3dSqlywoy6Ma2Jg7e3TYGfZBNLnWDXYCb&#10;Sk6i6EMaLDksFFjTpqDscfoxCnYddusk/moPj/vmeTtPj9dDTEqNhv16DsJT7//Dr/ZeK0imyQz+&#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Ey9vxgAAAN0A&#10;AAAPAAAAAAAAAAAAAAAAAKoCAABkcnMvZG93bnJldi54bWxQSwUGAAAAAAQABAD6AAAAnQMAAAAA&#10;">
                  <v:shape id="Freeform 3559" o:spid="_x0000_s1028" style="position:absolute;left:2838;top:-5573;width:889;height:670;visibility:visible;mso-wrap-style:square;v-text-anchor:top" coordsize="889,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TtcsQA&#10;AADdAAAADwAAAGRycy9kb3ducmV2LnhtbERPy2rCQBTdC/7DcIXudNKHUmImItJCaHFhFOrykrlN&#10;gjN3QmZq0n59ZyG4PJx3thmtEVfqfetYweMiAUFcOd1yreB0fJ+/gvABWaNxTAp+ycMmn04yTLUb&#10;+EDXMtQihrBPUUETQpdK6auGLPqF64gj9+16iyHCvpa6xyGGWyOfkmQlLbYcGxrsaNdQdSl/rIJL&#10;kMuzGQrztR8/3/6S9uNIxUqph9m4XYMINIa7+OYutILn5UvcH9/EJy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07XLEAAAA3QAAAA8AAAAAAAAAAAAAAAAAmAIAAGRycy9k&#10;b3ducmV2LnhtbFBLBQYAAAAABAAEAPUAAACJAwAAAAA=&#10;" path="m681,670r66,-11l805,628r46,-46l880,523r9,-63l889,209,878,142,848,84,801,38,743,9,681,,209,,142,11,84,41,39,88,10,147,,209,,460r11,68l42,586r46,45l147,661r62,9l681,670xe" filled="f" strokeweight=".0115mm">
                    <v:path arrowok="t" o:connecttype="custom" o:connectlocs="681,-4903;747,-4914;805,-4945;851,-4991;880,-5050;889,-5113;889,-5364;878,-5431;848,-5489;801,-5535;743,-5564;681,-5573;209,-5573;142,-5562;84,-5532;39,-5485;10,-5426;0,-5364;0,-5113;11,-5045;42,-4987;88,-4942;147,-4912;209,-4903;681,-4903" o:connectangles="0,0,0,0,0,0,0,0,0,0,0,0,0,0,0,0,0,0,0,0,0,0,0,0,0"/>
                  </v:shape>
                </v:group>
                <v:group id="Group 3556" o:spid="_x0000_s1029" style="position:absolute;left:1818;top:-4191;width:4282;height:2639" coordorigin="1818,-4191" coordsize="4282,26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mNQFMcAAADdAAAADwAAAGRycy9kb3ducmV2LnhtbESPT2vCQBTE7wW/w/IK&#10;3uomphZJXYNIFQ9SqAqlt0f2mYRk34bsNn++fbdQ6HGYmd8wm2w0jeipc5VlBfEiAkGcW11xoeB2&#10;PTytQTiPrLGxTAomcpBtZw8bTLUd+IP6iy9EgLBLUUHpfZtK6fKSDLqFbYmDd7edQR9kV0jd4RDg&#10;ppHLKHqRBisOCyW2tC8pry/fRsFxwGGXxG/9ub7vp6/r6v3zHJNS88dx9wrC0+j/w3/tk1aQrJ5j&#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mNQFMcAAADd&#10;AAAADwAAAAAAAAAAAAAAAACqAgAAZHJzL2Rvd25yZXYueG1sUEsFBgAAAAAEAAQA+gAAAJ4DAAAA&#10;AA==&#10;">
                  <v:shape id="Freeform 3557" o:spid="_x0000_s1030" style="position:absolute;left:1818;top:-4191;width:4282;height:2639;visibility:visible;mso-wrap-style:square;v-text-anchor:top" coordsize="4282,26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YWMYA&#10;AADdAAAADwAAAGRycy9kb3ducmV2LnhtbESPQWvCQBSE7wX/w/IEb83GNBWJrqJSISehqQS8PbKv&#10;SWj2bciumvbXu4VCj8PMfMOst6PpxI0G11pWMI9iEMSV1S3XCs4fx+clCOeRNXaWScE3OdhuJk9r&#10;zLS98zvdCl+LAGGXoYLG+z6T0lUNGXSR7YmD92kHgz7IoZZ6wHuAm04mcbyQBlsOCw32dGio+iqu&#10;RsE+P3c/O0ov+/JtXnrrij45tUrNpuNuBcLT6P/Df+1cK3h5TRP4fROegN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YWMYAAADdAAAADwAAAAAAAAAAAAAAAACYAgAAZHJz&#10;L2Rvd25yZXYueG1sUEsFBgAAAAAEAAQA9QAAAIsDAAAAAA==&#10;" path="m,2639r4282,l4282,,,,,2639xe" filled="f" strokeweight=".0115mm">
                    <v:path arrowok="t" o:connecttype="custom" o:connectlocs="0,-1552;4282,-1552;4282,-4191;0,-4191;0,-1552" o:connectangles="0,0,0,0,0"/>
                  </v:shape>
                </v:group>
                <v:group id="Group 3554" o:spid="_x0000_s1031" style="position:absolute;left:2096;top:-3583;width:916;height:209" coordorigin="2096,-3583"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f1r+MYAAADdAAAADwAAAGRycy9kb3ducmV2LnhtbESPT2vCQBTE7wW/w/IE&#10;b3UTU0Wiq4jU0oMU/APi7ZF9JsHs25DdJvHbdwWhx2FmfsMs172pREuNKy0riMcRCOLM6pJzBefT&#10;7n0OwnlkjZVlUvAgB+vV4G2JqbYdH6g9+lwECLsUFRTe16mULivIoBvbmjh4N9sY9EE2udQNdgFu&#10;KjmJopk0WHJYKLCmbUHZ/fhrFHx12G2S+LPd32/bx/U0/bnsY1JqNOw3CxCeev8ffrW/tYJk+pH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Wv4xgAAAN0A&#10;AAAPAAAAAAAAAAAAAAAAAKoCAABkcnMvZG93bnJldi54bWxQSwUGAAAAAAQABAD6AAAAnQMAAAAA&#10;">
                  <v:shape id="Freeform 3555" o:spid="_x0000_s1032" style="position:absolute;left:2096;top:-3583;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I8/cQA&#10;AADdAAAADwAAAGRycy9kb3ducmV2LnhtbESPQWsCMRSE7wX/Q3iCt5pVV5HVKCIU9NhtqXp7bJ6b&#10;xc3LkqS6/vumUOhxmJlvmPW2t624kw+NYwWTcQaCuHK64VrB58fb6xJEiMgaW8ek4EkBtpvByxoL&#10;7R78Tvcy1iJBOBSowMTYFVKGypDFMHYdcfKuzluMSfpaao+PBLetnGbZQlpsOC0Y7GhvqLqV31bB&#10;xR/t+dQ8p2dTztvMfuE+v6BSo2G/W4GI1Mf/8F/7oBXM5nkOv2/SE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iPP3EAAAA3QAAAA8AAAAAAAAAAAAAAAAAmAIAAGRycy9k&#10;b3ducmV2LnhtbFBLBQYAAAAABAAEAPUAAACJAwAAAAA=&#10;" path="m,l,209r916,l916,,,e" stroked="f">
                    <v:path arrowok="t" o:connecttype="custom" o:connectlocs="0,-3583;0,-3374;916,-3374;916,-3583;0,-3583" o:connectangles="0,0,0,0,0"/>
                  </v:shape>
                </v:group>
                <v:group id="Group 3552" o:spid="_x0000_s1033" style="position:absolute;left:2096;top:-3374;width:916;height:189" coordorigin="2096,-3374" coordsize="91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hWF8YAAADdAAAADwAAAGRycy9kb3ducmV2LnhtbESPQWvCQBSE7wX/w/IE&#10;b7qJNkWiq4ho6UGEqiDeHtlnEsy+Ddk1if++Wyj0OMzMN8xy3ZtKtNS40rKCeBKBIM6sLjlXcDnv&#10;x3MQziNrrCyTghc5WK8Gb0tMte34m9qTz0WAsEtRQeF9nUrpsoIMuomtiYN3t41BH2STS91gF+Cm&#10;ktMo+pAGSw4LBda0LSh7nJ5GwWeH3WYW79rD47593c7J8XqISanRsN8sQHjq/X/4r/2lFcyS9w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WFYXxgAAAN0A&#10;AAAPAAAAAAAAAAAAAAAAAKoCAABkcnMvZG93bnJldi54bWxQSwUGAAAAAAQABAD6AAAAnQMAAAAA&#10;">
                  <v:shape id="Freeform 3553" o:spid="_x0000_s1034" style="position:absolute;left:2096;top:-3374;width:916;height:189;visibility:visible;mso-wrap-style:square;v-text-anchor:top" coordsize="91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AQJMIA&#10;AADdAAAADwAAAGRycy9kb3ducmV2LnhtbESPQYvCMBSE7wv+h/AEb2vq6hapRpEVQTwIq168PZpn&#10;U2xeShNt/fdGEDwOM/MNM192thJ3anzpWMFomIAgzp0uuVBwOm6+pyB8QNZYOSYFD/KwXPS+5php&#10;1/I/3Q+hEBHCPkMFJoQ6k9Lnhiz6oauJo3dxjcUQZVNI3WAb4baSP0mSSoslxwWDNf0Zyq+Hm1Vg&#10;W97veTMZr01a4WUX6NidSalBv1vNQATqwif8bm+1gvHvJIXXm/g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ABAkwgAAAN0AAAAPAAAAAAAAAAAAAAAAAJgCAABkcnMvZG93&#10;bnJldi54bWxQSwUGAAAAAAQABAD1AAAAhwMAAAAA&#10;" path="m,l,189r916,l916,,,e" stroked="f">
                    <v:path arrowok="t" o:connecttype="custom" o:connectlocs="0,-3374;0,-3185;916,-3185;916,-3374;0,-3374" o:connectangles="0,0,0,0,0"/>
                  </v:shape>
                </v:group>
                <v:group id="Group 3550" o:spid="_x0000_s1035" style="position:absolute;left:2984;top:-3583;width:916;height:209" coordorigin="2984,-3583"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Zt+8YAAADdAAAADwAAAGRycy9kb3ducmV2LnhtbESPQWvCQBSE74X+h+UV&#10;vOkmWluJriKi4kGEakG8PbLPJJh9G7JrEv99VxB6HGbmG2a26EwpGqpdYVlBPIhAEKdWF5wp+D1t&#10;+hMQziNrLC2Tggc5WMzf32aYaNvyDzVHn4kAYZeggtz7KpHSpTkZdANbEQfvamuDPsg6k7rGNsBN&#10;KYdR9CUNFhwWcqxolVN6O96Ngm2L7XIUr5v97bp6XE7jw3kfk1K9j245BeGp8//hV3unFYzGn9/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xm37xgAAAN0A&#10;AAAPAAAAAAAAAAAAAAAAAKoCAABkcnMvZG93bnJldi54bWxQSwUGAAAAAAQABAD6AAAAnQMAAAAA&#10;">
                  <v:shape id="Freeform 3551" o:spid="_x0000_s1036" style="position:absolute;left:2984;top:-3583;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2+MAA&#10;AADdAAAADwAAAGRycy9kb3ducmV2LnhtbERPTYvCMBC9L/gfwgh7W1NdXaQaRQRBj1tl1dvQjE2x&#10;mZQkav335rDg8fG+58vONuJOPtSOFQwHGQji0umaKwWH/eZrCiJEZI2NY1LwpADLRe9jjrl2D/6l&#10;exErkUI45KjAxNjmUobSkMUwcC1x4i7OW4wJ+kpqj48Ubhs5yrIfabHm1GCwpbWh8lrcrIKz39nT&#10;sX6OTqaYNJn9w/X4jEp99rvVDESkLr7F/+6tVvA9Gae56U16An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82+MAAAADdAAAADwAAAAAAAAAAAAAAAACYAgAAZHJzL2Rvd25y&#10;ZXYueG1sUEsFBgAAAAAEAAQA9QAAAIUDAAAAAA==&#10;" path="m,l,209r916,l916,,,e" stroked="f">
                    <v:path arrowok="t" o:connecttype="custom" o:connectlocs="0,-3583;0,-3374;916,-3374;916,-3583;0,-3583" o:connectangles="0,0,0,0,0"/>
                  </v:shape>
                </v:group>
                <v:group id="Group 3548" o:spid="_x0000_s1037" style="position:absolute;left:2984;top:-3374;width:916;height:189" coordorigin="2984,-3374" coordsize="91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BVcEsYAAADdAAAADwAAAGRycy9kb3ducmV2LnhtbESPQWvCQBSE74X+h+UV&#10;vOkmWkuNriKi4kGEakG8PbLPJJh9G7JrEv99VxB6HGbmG2a26EwpGqpdYVlBPIhAEKdWF5wp+D1t&#10;+t8gnEfWWFomBQ9ysJi/v80w0bblH2qOPhMBwi5BBbn3VSKlS3My6Aa2Ig7e1dYGfZB1JnWNbYCb&#10;Ug6j6EsaLDgs5FjRKqf0drwbBdsW2+UoXjf723X1uJzGh/M+JqV6H91yCsJT5//Dr/ZOKxiNPy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FVwSxgAAAN0A&#10;AAAPAAAAAAAAAAAAAAAAAKoCAABkcnMvZG93bnJldi54bWxQSwUGAAAAAAQABAD6AAAAnQMAAAAA&#10;">
                  <v:shape id="Freeform 3549" o:spid="_x0000_s1038" style="position:absolute;left:2984;top:-3374;width:916;height:189;visibility:visible;mso-wrap-style:square;v-text-anchor:top" coordsize="91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y7FsEA&#10;AADdAAAADwAAAGRycy9kb3ducmV2LnhtbERPz2vCMBS+C/4P4QneNJ3aItUoYyLIDoXZXXZ7NM+m&#10;rHkpTbT1v18Owo4f3+/9cbSteFDvG8cK3pYJCOLK6YZrBd/lebEF4QOyxtYxKXiSh+NhOtljrt3A&#10;X/S4hlrEEPY5KjAhdLmUvjJk0S9dRxy5m+sthgj7WuoehxhuW7lKkkxabDg2GOzow1D1e71bBXbg&#10;ouDzZn0yWYu3z0Dl+ENKzWfj+w5EoDH8i1/ui1awTtO4P76JT0A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uxbBAAAA3QAAAA8AAAAAAAAAAAAAAAAAmAIAAGRycy9kb3du&#10;cmV2LnhtbFBLBQYAAAAABAAEAPUAAACGAwAAAAA=&#10;" path="m,l,189r916,l916,,,e" stroked="f">
                    <v:path arrowok="t" o:connecttype="custom" o:connectlocs="0,-3374;0,-3185;916,-3185;916,-3374;0,-3374" o:connectangles="0,0,0,0,0"/>
                  </v:shape>
                </v:group>
                <v:group id="Group 3546" o:spid="_x0000_s1039" style="position:absolute;left:2096;top:-3185;width:916;height:209" coordorigin="2096,-3185"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7rGycUAAADdAAAADwAAAGRycy9kb3ducmV2LnhtbESPQYvCMBSE7wv+h/AE&#10;b2tapYtUo4ioeJCFVUG8PZpnW2xeShPb+u/NwsIeh5n5hlmselOJlhpXWlYQjyMQxJnVJecKLufd&#10;5wyE88gaK8uk4EUOVsvBxwJTbTv+ofbkcxEg7FJUUHhfp1K6rCCDbmxr4uDdbWPQB9nkUjfYBbip&#10;5CSKvqTBksNCgTVtCsoep6dRsO+wW0/jbXt83Dev2zn5vh5jUmo07NdzEJ56/x/+ax+0gmmSx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6xsnFAAAA3QAA&#10;AA8AAAAAAAAAAAAAAAAAqgIAAGRycy9kb3ducmV2LnhtbFBLBQYAAAAABAAEAPoAAACcAwAAAAA=&#10;">
                  <v:shape id="Freeform 3547" o:spid="_x0000_s1040" style="position:absolute;left:2096;top:-3185;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6Xz8QA&#10;AADdAAAADwAAAGRycy9kb3ducmV2LnhtbESPQWvCQBSE70L/w/IKvZlN06aU1FVEEOqxUVq9PbKv&#10;2dDs27C71fjvXUHwOMzMN8xsMdpeHMmHzrGC5ywHQdw43XGrYLddT99BhIissXdMCs4UYDF/mMyw&#10;0u7EX3SsYysShEOFCkyMQyVlaAxZDJkbiJP367zFmKRvpfZ4SnDbyyLP36TFjtOCwYFWhpq/+t8q&#10;OPiN3f9052Jv6rLP7TeuXg+o1NPjuPwAEWmM9/Ct/akVvJRlAdc36QnI+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l8/EAAAA3QAAAA8AAAAAAAAAAAAAAAAAmAIAAGRycy9k&#10;b3ducmV2LnhtbFBLBQYAAAAABAAEAPUAAACJAwAAAAA=&#10;" path="m,l,209r916,l916,,,e" stroked="f">
                    <v:path arrowok="t" o:connecttype="custom" o:connectlocs="0,-3185;0,-2976;916,-2976;916,-3185;0,-3185" o:connectangles="0,0,0,0,0"/>
                  </v:shape>
                </v:group>
                <v:group id="Group 3544" o:spid="_x0000_s1041" style="position:absolute;left:2984;top:-3185;width:916;height:209" coordorigin="2984,-3185"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JP0lxgAAAN0A&#10;AAAPAAAAAAAAAAAAAAAAAKoCAABkcnMvZG93bnJldi54bWxQSwUGAAAAAAQABAD6AAAAnQMAAAAA&#10;">
                  <v:shape id="Freeform 3545" o:spid="_x0000_s1042" style="position:absolute;left:2984;top:-3185;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uqIMUA&#10;AADdAAAADwAAAGRycy9kb3ducmV2LnhtbESPQWvCQBSE74L/YXlCb7rRmlJSN0GEQntsKlZvj+wz&#10;G8y+Dbtbjf++Wyj0OMzMN8ymGm0vruRD51jBcpGBIG6c7rhVsP98nT+DCBFZY++YFNwpQFVOJxss&#10;tLvxB13r2IoE4VCgAhPjUEgZGkMWw8INxMk7O28xJulbqT3eEtz2cpVlT9Jix2nB4EA7Q82l/rYK&#10;Tv7dHr+6++po6rzP7AF36xMq9TAbty8gIo3xP/zXftMKHvN8Db9v0hOQ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e6ogxQAAAN0AAAAPAAAAAAAAAAAAAAAAAJgCAABkcnMv&#10;ZG93bnJldi54bWxQSwUGAAAAAAQABAD1AAAAigMAAAAA&#10;" path="m,l,209r916,l916,,,e" stroked="f">
                    <v:path arrowok="t" o:connecttype="custom" o:connectlocs="0,-3185;0,-2976;916,-2976;916,-3185;0,-3185" o:connectangles="0,0,0,0,0"/>
                  </v:shape>
                </v:group>
                <v:group id="Group 3542" o:spid="_x0000_s1043" style="position:absolute;left:2096;top:-2651;width:916;height:209" coordorigin="2096,-2651"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IHAysUAAADdAAAADwAAAGRycy9kb3ducmV2LnhtbESPQYvCMBSE7wv+h/AE&#10;b2tapYtUo4ioeJCFVUG8PZpnW2xeShPb+u/NwsIeh5n5hlmselOJlhpXWlYQjyMQxJnVJecKLufd&#10;5wyE88gaK8uk4EUOVsvBxwJTbTv+ofbkcxEg7FJUUHhfp1K6rCCDbmxr4uDdbWPQB9nkUjfYBbip&#10;5CSKvqTBksNCgTVtCsoep6dRsO+wW0/jbXt83Dev2zn5vh5jUmo07NdzEJ56/x/+ax+0gmmS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BwMrFAAAA3QAA&#10;AA8AAAAAAAAAAAAAAAAAqgIAAGRycy9kb3ducmV2LnhtbFBLBQYAAAAABAAEAPoAAACcAwAAAAA=&#10;">
                  <v:shape id="Freeform 3543" o:spid="_x0000_s1044" style="position:absolute;left:2096;top:-2651;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WRzMQA&#10;AADdAAAADwAAAGRycy9kb3ducmV2LnhtbESPQWsCMRSE7wX/Q3iCt5pVuyKrUUQQ6rHbUvX22Dw3&#10;i5uXJUl1/femUOhxmJlvmNWmt624kQ+NYwWTcQaCuHK64VrB1+f+dQEiRGSNrWNS8KAAm/XgZYWF&#10;dnf+oFsZa5EgHApUYGLsCilDZchiGLuOOHkX5y3GJH0ttcd7gttWTrNsLi02nBYMdrQzVF3LH6vg&#10;7A/2dGwe05Mp8zaz37h7O6NSo2G/XYKI1Mf/8F/7XSuY5fkcft+kJy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lkczEAAAA3QAAAA8AAAAAAAAAAAAAAAAAmAIAAGRycy9k&#10;b3ducmV2LnhtbFBLBQYAAAAABAAEAPUAAACJAwAAAAA=&#10;" path="m,l,209r916,l916,,,e" stroked="f">
                    <v:path arrowok="t" o:connecttype="custom" o:connectlocs="0,-2651;0,-2442;916,-2442;916,-2651;0,-2651" o:connectangles="0,0,0,0,0"/>
                  </v:shape>
                </v:group>
                <v:group id="Group 3540" o:spid="_x0000_s1045" style="position:absolute;left:2096;top:-2442;width:916;height:189" coordorigin="2096,-2442" coordsize="91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H/smxgAAAN0A&#10;AAAPAAAAAAAAAAAAAAAAAKoCAABkcnMvZG93bnJldi54bWxQSwUGAAAAAAQABAD6AAAAnQMAAAAA&#10;">
                  <v:shape id="Freeform 3541" o:spid="_x0000_s1046" style="position:absolute;left:2096;top:-2442;width:916;height:189;visibility:visible;mso-wrap-style:square;v-text-anchor:top" coordsize="91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q3EMEA&#10;AADdAAAADwAAAGRycy9kb3ducmV2LnhtbERPz2vCMBS+C/4P4QneNJ3aItUoYyLIDoXZXXZ7NM+m&#10;rHkpTbT1v18Owo4f3+/9cbSteFDvG8cK3pYJCOLK6YZrBd/lebEF4QOyxtYxKXiSh+NhOtljrt3A&#10;X/S4hlrEEPY5KjAhdLmUvjJk0S9dRxy5m+sthgj7WuoehxhuW7lKkkxabDg2GOzow1D1e71bBXbg&#10;ouDzZn0yWYu3z0Dl+ENKzWfj+w5EoDH8i1/ui1awTtM4N76JT0A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KtxDBAAAA3QAAAA8AAAAAAAAAAAAAAAAAmAIAAGRycy9kb3du&#10;cmV2LnhtbFBLBQYAAAAABAAEAPUAAACGAwAAAAA=&#10;" path="m,l,189r916,l916,,,e" stroked="f">
                    <v:path arrowok="t" o:connecttype="custom" o:connectlocs="0,-2442;0,-2253;916,-2253;916,-2442;0,-2442" o:connectangles="0,0,0,0,0"/>
                  </v:shape>
                </v:group>
                <v:group id="Group 3538" o:spid="_x0000_s1047" style="position:absolute;left:2984;top:-2651;width:916;height:209" coordorigin="2984,-2651"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zMrPxgAAAN0A&#10;AAAPAAAAAAAAAAAAAAAAAKoCAABkcnMvZG93bnJldi54bWxQSwUGAAAAAAQABAD6AAAAnQMAAAAA&#10;">
                  <v:shape id="Freeform 3539" o:spid="_x0000_s1048" style="position:absolute;left:2984;top:-2651;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nsAA&#10;AADdAAAADwAAAGRycy9kb3ducmV2LnhtbERPy4rCMBTdC/5DuMLsNPXJ0DGKCIKznCo+dpfmTlOm&#10;uSlJ1Pr3k4Xg8nDey3VnG3EnH2rHCsajDARx6XTNlYLjYTf8BBEissbGMSl4UoD1qt9bYq7dg3/o&#10;XsRKpBAOOSowMba5lKE0ZDGMXEucuF/nLcYEfSW1x0cKt42cZNlCWqw5NRhsaWuo/CtuVsHVf9vL&#10;uX5OLqaYN5k94XZ2RaU+Bt3mC0SkLr7FL/deK5jOF2l/epOe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xmnsAAAADdAAAADwAAAAAAAAAAAAAAAACYAgAAZHJzL2Rvd25y&#10;ZXYueG1sUEsFBgAAAAAEAAQA9QAAAIUDAAAAAA==&#10;" path="m,l,209r916,l916,,,e" stroked="f">
                    <v:path arrowok="t" o:connecttype="custom" o:connectlocs="0,-2651;0,-2442;916,-2442;916,-2651;0,-2651" o:connectangles="0,0,0,0,0"/>
                  </v:shape>
                </v:group>
                <v:group id="Group 3536" o:spid="_x0000_s1049" style="position:absolute;left:2984;top:-2442;width:916;height:189" coordorigin="2984,-2442" coordsize="91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YMdMUAAADdAAAADwAAAGRycy9kb3ducmV2LnhtbESPQYvCMBSE7wv7H8Jb&#10;8LamVZSlaxSRVTyIYF0Qb4/m2Rabl9LEtv57Iwgeh5n5hpktelOJlhpXWlYQDyMQxJnVJecK/o/r&#10;7x8QziNrrCyTgjs5WMw/P2aYaNvxgdrU5yJA2CWooPC+TqR0WUEG3dDWxMG72MagD7LJpW6wC3BT&#10;yVEUTaXBksNCgTWtCsqu6c0o2HTYLcfxX7u7Xlb383GyP+1iUmrw1S9/QXjq/Tv8am+1gvFkGsP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HWDHTFAAAA3QAA&#10;AA8AAAAAAAAAAAAAAAAAqgIAAGRycy9kb3ducmV2LnhtbFBLBQYAAAAABAAEAPoAAACcAwAAAAA=&#10;">
                  <v:shape id="Freeform 3537" o:spid="_x0000_s1050" style="position:absolute;left:2984;top:-2442;width:916;height:189;visibility:visible;mso-wrap-style:square;v-text-anchor:top" coordsize="91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5KR8MA&#10;AADdAAAADwAAAGRycy9kb3ducmV2LnhtbESPT4vCMBTE74LfITzBm6b+2SLVKLIiyB6EVS/eHs2z&#10;KTYvpcna+u03guBxmJnfMKtNZyvxoMaXjhVMxgkI4tzpkgsFl/N+tADhA7LGyjEpeJKHzbrfW2Gm&#10;Xcu/9DiFQkQI+wwVmBDqTEqfG7Lox64mjt7NNRZDlE0hdYNthNtKTpMklRZLjgsGa/o2lN9Pf1aB&#10;bfl45P18tjNphbefQOfuSkoNB912CSJQFz7hd/ugFcy+0im83s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5KR8MAAADdAAAADwAAAAAAAAAAAAAAAACYAgAAZHJzL2Rv&#10;d25yZXYueG1sUEsFBgAAAAAEAAQA9QAAAIgDAAAAAA==&#10;" path="m,l,189r916,l916,,,e" stroked="f">
                    <v:path arrowok="t" o:connecttype="custom" o:connectlocs="0,-2442;0,-2253;916,-2253;916,-2442;0,-2442" o:connectangles="0,0,0,0,0"/>
                  </v:shape>
                </v:group>
                <v:group id="Group 3534" o:spid="_x0000_s1051" style="position:absolute;left:2096;top:-2253;width:916;height:209" coordorigin="2096,-2253"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DeYxgAAAN0A&#10;AAAPAAAAAAAAAAAAAAAAAKoCAABkcnMvZG93bnJldi54bWxQSwUGAAAAAAQABAD6AAAAnQMAAAAA&#10;">
                  <v:shape id="Freeform 3535" o:spid="_x0000_s1052" style="position:absolute;left:2096;top:-2253;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dgncQA&#10;AADdAAAADwAAAGRycy9kb3ducmV2LnhtbESPW2sCMRSE3wv+h3CEvtWsV2Q1iggF++hWvLwdNsfN&#10;4uZkSVJd/70pFPo4zMw3zHLd2UbcyYfasYLhIANBXDpdc6Xg8P35MQcRIrLGxjEpeFKA9ar3tsRc&#10;uwfv6V7ESiQIhxwVmBjbXMpQGrIYBq4lTt7VeYsxSV9J7fGR4LaRoyybSYs1pwWDLW0Nlbfixyq4&#10;+C97PtXP0dkU0yazR9xOLqjUe7/bLEBE6uJ/+K+90wrG09kEft+kJ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XYJ3EAAAA3QAAAA8AAAAAAAAAAAAAAAAAmAIAAGRycy9k&#10;b3ducmV2LnhtbFBLBQYAAAAABAAEAPUAAACJAwAAAAA=&#10;" path="m,l,209r916,l916,,,e" stroked="f">
                    <v:path arrowok="t" o:connecttype="custom" o:connectlocs="0,-2253;0,-2044;916,-2044;916,-2253;0,-2253" o:connectangles="0,0,0,0,0"/>
                  </v:shape>
                </v:group>
                <v:group id="Group 3532" o:spid="_x0000_s1053" style="position:absolute;left:2984;top:-2253;width:916;height:209" coordorigin="2984,-2253"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0Kd8UAAADdAAAADwAAAGRycy9kb3ducmV2LnhtbESPQYvCMBSE7wv+h/CE&#10;va1plYpUo4io7EGEVUG8PZpnW2xeShPb+u83C8Ieh5n5hlmselOJlhpXWlYQjyIQxJnVJecKLufd&#10;1wyE88gaK8uk4EUOVsvBxwJTbTv+ofbkcxEg7FJUUHhfp1K6rCCDbmRr4uDdbWPQB9nkUjfYBbip&#10;5DiKptJgyWGhwJo2BWWP09Mo2HfYrSfxtj087pvX7Zwcr4eYlPoc9us5CE+9/w+/299awSSZJvD3&#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7tCnfFAAAA3QAA&#10;AA8AAAAAAAAAAAAAAAAAqgIAAGRycy9kb3ducmV2LnhtbFBLBQYAAAAABAAEAPoAAACcAwAAAAA=&#10;">
                  <v:shape id="Freeform 3533" o:spid="_x0000_s1054" style="position:absolute;left:2984;top:-2253;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lbccQA&#10;AADdAAAADwAAAGRycy9kb3ducmV2LnhtbESPQWsCMRSE7wX/Q3iCt5pV6yKrUUQQ6rHbUvX22Dw3&#10;i5uXJUl1/femUOhxmJlvmNWmt624kQ+NYwWTcQaCuHK64VrB1+f+dQEiRGSNrWNS8KAAm/XgZYWF&#10;dnf+oFsZa5EgHApUYGLsCilDZchiGLuOOHkX5y3GJH0ttcd7gttWTrMslxYbTgsGO9oZqq7lj1Vw&#10;9gd7OjaP6cmU8zaz37h7O6NSo2G/XYKI1Mf/8F/7XSuYzfMcft+kJy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JW3HEAAAA3QAAAA8AAAAAAAAAAAAAAAAAmAIAAGRycy9k&#10;b3ducmV2LnhtbFBLBQYAAAAABAAEAPUAAACJAwAAAAA=&#10;" path="m,l,209r916,l916,,,e" stroked="f">
                    <v:path arrowok="t" o:connecttype="custom" o:connectlocs="0,-2253;0,-2044;916,-2044;916,-2253;0,-2253" o:connectangles="0,0,0,0,0"/>
                  </v:shape>
                </v:group>
                <v:group id="Group 3530" o:spid="_x0000_s1055" style="position:absolute;left:4185;top:-2054;width:1166;height:209" coordorigin="4185,-2054" coordsize="116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Mxm8YAAADdAAAADwAAAGRycy9kb3ducmV2LnhtbESPS4vCQBCE74L/YWhh&#10;bzrJig+io4jsLh5E8AHircm0STDTEzKzSfz3zsKCx6KqvqKW686UoqHaFZYVxKMIBHFqdcGZgsv5&#10;ezgH4TyyxtIyKXiSg/Wq31tiom3LR2pOPhMBwi5BBbn3VSKlS3My6Ea2Ig7e3dYGfZB1JnWNbYCb&#10;Un5G0VQaLDgs5FjRNqf0cfo1Cn5abDfj+KvZP+7b5+08OVz3MSn1Meg2CxCeOv8O/7d3WsF4Mp3B&#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czGbxgAAAN0A&#10;AAAPAAAAAAAAAAAAAAAAAKoCAABkcnMvZG93bnJldi54bWxQSwUGAAAAAAQABAD6AAAAnQMAAAAA&#10;">
                  <v:shape id="Freeform 3531" o:spid="_x0000_s1056" style="position:absolute;left:4185;top:-2054;width:1166;height:209;visibility:visible;mso-wrap-style:square;v-text-anchor:top" coordsize="116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Jd5cEA&#10;AADdAAAADwAAAGRycy9kb3ducmV2LnhtbERPTWsCMRC9F/wPYQQvRbPaVmQ1SisIHnqp1fuwGXcX&#10;k0lMsrr+e3Mo9Ph436tNb424UYitYwXTSQGCuHK65VrB8Xc3XoCICVmjcUwKHhRhsx68rLDU7s4/&#10;dDukWuQQjiUqaFLypZSxashinDhPnLmzCxZThqGWOuA9h1sjZ0UxlxZbzg0Neto2VF0OnVXwNXs3&#10;/fbV+07qa2em3ycfHkap0bD/XIJI1Kd/8Z97rxW8fczz3PwmPwG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yXeXBAAAA3QAAAA8AAAAAAAAAAAAAAAAAmAIAAGRycy9kb3du&#10;cmV2LnhtbFBLBQYAAAAABAAEAPUAAACGAwAAAAA=&#10;" path="m,l,209r1166,l1166,,,e" stroked="f">
                    <v:path arrowok="t" o:connecttype="custom" o:connectlocs="0,-2054;0,-1845;1166,-1845;1166,-2054;0,-2054" o:connectangles="0,0,0,0,0"/>
                  </v:shape>
                </v:group>
                <v:group id="Group 3528" o:spid="_x0000_s1057" style="position:absolute;left:4185;top:-2054;width:1166;height:209" coordorigin="4185,-2054" coordsize="116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oAByxgAAAN0A&#10;AAAPAAAAAAAAAAAAAAAAAKoCAABkcnMvZG93bnJldi54bWxQSwUGAAAAAAQABAD6AAAAnQMAAAAA&#10;">
                  <v:shape id="Freeform 3529" o:spid="_x0000_s1058" style="position:absolute;left:4185;top:-2054;width:1166;height:209;visibility:visible;mso-wrap-style:square;v-text-anchor:top" coordsize="116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Hq2MMA&#10;AADdAAAADwAAAGRycy9kb3ducmV2LnhtbERP3WrCMBS+H+wdwhl4M2Y6i25Wo4hTKbuz2wOcNcem&#10;rDkpSdT69suFsMuP73+5HmwnLuRD61jB6zgDQVw73XKj4Ptr//IOIkRkjZ1jUnCjAOvV48MSC+2u&#10;fKRLFRuRQjgUqMDE2BdShtqQxTB2PXHiTs5bjAn6RmqP1xRuOznJspm02HJqMNjT1lD9W52tgh+7&#10;+fC7z3Ne9rrczZ9Pk/xmDkqNnobNAkSkIf6L7+5SK8inb2l/epOe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Hq2MMAAADdAAAADwAAAAAAAAAAAAAAAACYAgAAZHJzL2Rv&#10;d25yZXYueG1sUEsFBgAAAAAEAAQA9QAAAIgDAAAAAA==&#10;" path="m,209r1166,l1166,,,,,209xe" filled="f" strokeweight=".0115mm">
                    <v:path arrowok="t" o:connecttype="custom" o:connectlocs="0,-1845;1166,-1845;1166,-2054;0,-2054;0,-1845" o:connectangles="0,0,0,0,0"/>
                  </v:shape>
                </v:group>
                <v:group id="Group 3526" o:spid="_x0000_s1059" style="position:absolute;left:4185;top:-1845;width:1166;height:189" coordorigin="4185,-1845" coordsize="116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aqccAAADdAAAADwAAAGRycy9kb3ducmV2LnhtbESPQWvCQBSE7wX/w/IK&#10;3ppNlLSSZhWRKh5CoSqU3h7ZZxLMvg3ZbRL/fbdQ6HGYmW+YfDOZVgzUu8aygiSKQRCXVjdcKbic&#10;908rEM4ja2wtk4I7OdisZw85ZtqO/EHDyVciQNhlqKD2vsukdGVNBl1kO+LgXW1v0AfZV1L3OAa4&#10;aeUijp+lwYbDQo0d7Woqb6dvo+Aw4rhdJm9Dcbvu7l/n9P2zSEip+eO0fQXhafL/4b/2UStYpi8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A+aqccAAADd&#10;AAAADwAAAAAAAAAAAAAAAACqAgAAZHJzL2Rvd25yZXYueG1sUEsFBgAAAAAEAAQA+gAAAJ4DAAAA&#10;AA==&#10;">
                  <v:shape id="Freeform 3527" o:spid="_x0000_s1060" style="position:absolute;left:4185;top:-1845;width:1166;height:189;visibility:visible;mso-wrap-style:square;v-text-anchor:top" coordsize="116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oX/McA&#10;AADdAAAADwAAAGRycy9kb3ducmV2LnhtbESPX0vDMBTF3wW/Q7gD31y6+mezLhsqCGOIsm6MPV6a&#10;u7aY3JQkdt23XwTBx8M553c48+VgjejJh9axgsk4A0FcOd1yrWC3fb+dgQgRWaNxTArOFGC5uL6a&#10;Y6HdiTfUl7EWCcKhQAVNjF0hZagashjGriNO3tF5izFJX0vt8ZTg1sg8yx6lxZbTQoMdvTVUfZc/&#10;VkG17g+7w6sp74/0Yfyn3H9Nn3KlbkbDyzOISEP8D/+1V1rB3cM0h9836QnIx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aF/zHAAAA3QAAAA8AAAAAAAAAAAAAAAAAmAIAAGRy&#10;cy9kb3ducmV2LnhtbFBLBQYAAAAABAAEAPUAAACMAwAAAAA=&#10;" path="m,l,189r1166,l1166,,,e" stroked="f">
                    <v:path arrowok="t" o:connecttype="custom" o:connectlocs="0,-1845;0,-1656;1166,-1656;1166,-1845;0,-1845" o:connectangles="0,0,0,0,0"/>
                  </v:shape>
                </v:group>
                <v:group id="Group 3524" o:spid="_x0000_s1061" style="position:absolute;left:4185;top:-1845;width:1166;height:189" coordorigin="4185,-1845" coordsize="116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5GhRcYAAADdAAAADwAAAGRycy9kb3ducmV2LnhtbESPQWvCQBSE7wX/w/IE&#10;b3UTg61EVxGp4kGEqiDeHtlnEsy+DdltEv99tyD0OMzMN8xi1ZtKtNS40rKCeByBIM6sLjlXcDlv&#10;32cgnEfWWFkmBU9ysFoO3haYatvxN7Unn4sAYZeigsL7OpXSZQUZdGNbEwfvbhuDPsgml7rBLsBN&#10;JSdR9CENlhwWCqxpU1D2OP0YBbsOu3USf7WHx33zvJ2nx+shJqVGw349B+Gp9//hV3uvFSTTz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7kaFFxgAAAN0A&#10;AAAPAAAAAAAAAAAAAAAAAKoCAABkcnMvZG93bnJldi54bWxQSwUGAAAAAAQABAD6AAAAnQMAAAAA&#10;">
                  <v:shape id="Freeform 3525" o:spid="_x0000_s1062" style="position:absolute;left:4185;top:-1845;width:1166;height:189;visibility:visible;mso-wrap-style:square;v-text-anchor:top" coordsize="116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rhDMQA&#10;AADdAAAADwAAAGRycy9kb3ducmV2LnhtbESPQWvCQBSE74X+h+UVvNVNq1ZJXaUVBD2alp6f2Wey&#10;NPs2ZJ8a/fVuoeBxmJlvmPmy9406URddYAMvwwwUcRms48rA99f6eQYqCrLFJjAZuFCE5eLxYY65&#10;DWfe0amQSiUIxxwN1CJtrnUsa/IYh6ElTt4hdB4lya7StsNzgvtGv2bZm/boOC3U2NKqpvK3OHoD&#10;hbjt5PNHCtbjbXvcX53s1hdjBk/9xzsooV7u4f/2xhoYTaZj+HuTnoBe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K4QzEAAAA3QAAAA8AAAAAAAAAAAAAAAAAmAIAAGRycy9k&#10;b3ducmV2LnhtbFBLBQYAAAAABAAEAPUAAACJAwAAAAA=&#10;" path="m,189r1166,l1166,,,,,189xe" filled="f" strokeweight=".0115mm">
                    <v:path arrowok="t" o:connecttype="custom" o:connectlocs="0,-1656;1166,-1656;1166,-1845;0,-1845;0,-1656" o:connectangles="0,0,0,0,0"/>
                  </v:shape>
                </v:group>
                <v:group id="Group 3522" o:spid="_x0000_s1063" style="position:absolute;left:4178;top:-3583;width:916;height:209" coordorigin="4178,-3583"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NJyqxgAAAN0A&#10;AAAPAAAAAAAAAAAAAAAAAKoCAABkcnMvZG93bnJldi54bWxQSwUGAAAAAAQABAD6AAAAnQMAAAAA&#10;">
                  <v:shape id="Freeform 3523" o:spid="_x0000_s1064" style="position:absolute;left:4178;top:-3583;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DNrMQA&#10;AADdAAAADwAAAGRycy9kb3ducmV2LnhtbESPQWsCMRSE74X+h/CE3jSrVSurUYogtEdXsXp7bF43&#10;SzcvSxJ1/fdGEHocZuYbZrHqbCMu5EPtWMFwkIEgLp2uuVKw3236MxAhImtsHJOCGwVYLV9fFphr&#10;d+UtXYpYiQThkKMCE2ObSxlKQxbDwLXEyft13mJM0ldSe7wmuG3kKMum0mLNacFgS2tD5V9xtgpO&#10;/tsef+rb6GiKSZPZA67HJ1Tqrdd9zkFE6uJ/+Nn+0greJx9TeLxJT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QzazEAAAA3QAAAA8AAAAAAAAAAAAAAAAAmAIAAGRycy9k&#10;b3ducmV2LnhtbFBLBQYAAAAABAAEAPUAAACJAwAAAAA=&#10;" path="m,l,209r916,l916,,,e" stroked="f">
                    <v:path arrowok="t" o:connecttype="custom" o:connectlocs="0,-3583;0,-3374;916,-3374;916,-3583;0,-3583" o:connectangles="0,0,0,0,0"/>
                  </v:shape>
                </v:group>
                <v:group id="Group 3520" o:spid="_x0000_s1065" style="position:absolute;left:4178;top:-3374;width:916;height:189" coordorigin="4178,-3374" coordsize="91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qnRsYAAADdAAAADwAAAGRycy9kb3ducmV2LnhtbESPT4vCMBTE7wt+h/AE&#10;b2taxXWpRhFR2YMs+AcWb4/m2Rabl9LEtn77jSB4HGbmN8x82ZlSNFS7wrKCeBiBIE6tLjhTcD5t&#10;P79BOI+ssbRMCh7kYLnofcwx0bblAzVHn4kAYZeggtz7KpHSpTkZdENbEQfvamuDPsg6k7rGNsBN&#10;KUdR9CUNFhwWcqxonVN6O96Ngl2L7Wocb5r97bp+XE6T3799TEoN+t1qBsJT59/hV/tHKxhPpl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qqdGxgAAAN0A&#10;AAAPAAAAAAAAAAAAAAAAAKoCAABkcnMvZG93bnJldi54bWxQSwUGAAAAAAQABAD6AAAAnQMAAAAA&#10;">
                  <v:shape id="Freeform 3521" o:spid="_x0000_s1066" style="position:absolute;left:4178;top:-3374;width:916;height:189;visibility:visible;mso-wrap-style:square;v-text-anchor:top" coordsize="91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cMEA&#10;AADdAAAADwAAAGRycy9kb3ducmV2LnhtbERPy4rCMBTdD/gP4QruxtTHqNRGkRFBZiH42Li7NLdN&#10;sbkpTcbWvzeLgVkezjvb9rYWT2p95VjBZJyAIM6drrhUcLsePlcgfEDWWDsmBS/ysN0MPjJMtev4&#10;TM9LKEUMYZ+iAhNCk0rpc0MW/dg1xJErXGsxRNiWUrfYxXBby2mSLKTFimODwYa+DeWPy69VYDs+&#10;nfgwn+3NosbiJ9C1v5NSo2G/W4MI1Id/8Z/7qBXMvpZxbnwTn4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63DBAAAA3QAAAA8AAAAAAAAAAAAAAAAAmAIAAGRycy9kb3du&#10;cmV2LnhtbFBLBQYAAAAABAAEAPUAAACGAwAAAAA=&#10;" path="m,l,189r916,l916,,,e" stroked="f">
                    <v:path arrowok="t" o:connecttype="custom" o:connectlocs="0,-3374;0,-3185;916,-3185;916,-3374;0,-3374" o:connectangles="0,0,0,0,0"/>
                  </v:shape>
                </v:group>
                <v:group id="Group 3518" o:spid="_x0000_s1067" style="position:absolute;left:5066;top:-3583;width:916;height:209" coordorigin="5066,-3583"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mWr8YAAADdAAAADwAAAGRycy9kb3ducmV2LnhtbESPQWvCQBSE70L/w/IK&#10;vdVNFG2NriJiiwcRGgvi7ZF9JsHs25DdJvHfu0LB4zAz3zCLVW8q0VLjSssK4mEEgjizuuRcwe/x&#10;6/0ThPPIGivLpOBGDlbLl8ECE207/qE29bkIEHYJKii8rxMpXVaQQTe0NXHwLrYx6INscqkb7ALc&#10;VHIURVNpsOSwUGBNm4Kya/pnFHx32K3H8bbdXy+b2/k4OZz2MSn19tqv5yA89f4Z/m/vtILx5GMG&#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eZavxgAAAN0A&#10;AAAPAAAAAAAAAAAAAAAAAKoCAABkcnMvZG93bnJldi54bWxQSwUGAAAAAAQABAD6AAAAnQMAAAAA&#10;">
                  <v:shape id="Freeform 3519" o:spid="_x0000_s1068" style="position:absolute;left:5066;top:-3583;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CAZMAA&#10;AADdAAAADwAAAGRycy9kb3ducmV2LnhtbERPy4rCMBTdC/5DuMLsNPWJdIwiguAsp4qju0tzpynT&#10;3JQkav37yUJweTjv1aazjbiTD7VjBeNRBoK4dLrmSsHpuB8uQYSIrLFxTAqeFGCz7vdWmGv34G+6&#10;F7ESKYRDjgpMjG0uZSgNWQwj1xIn7td5izFBX0nt8ZHCbSMnWbaQFmtODQZb2hkq/4qbVXD1X/by&#10;Uz8nF1PMm8yecTe7olIfg277CSJSF9/il/ugFUzny7Q/vUlPQK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iCAZMAAAADdAAAADwAAAAAAAAAAAAAAAACYAgAAZHJzL2Rvd25y&#10;ZXYueG1sUEsFBgAAAAAEAAQA9QAAAIUDAAAAAA==&#10;" path="m,l,209r916,l916,,,e" stroked="f">
                    <v:path arrowok="t" o:connecttype="custom" o:connectlocs="0,-3583;0,-3374;916,-3374;916,-3583;0,-3583" o:connectangles="0,0,0,0,0"/>
                  </v:shape>
                </v:group>
                <v:group id="Group 3516" o:spid="_x0000_s1069" style="position:absolute;left:5066;top:-3374;width:916;height:189" coordorigin="5066,-3374" coordsize="916,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rqjsUAAADdAAAADwAAAGRycy9kb3ducmV2LnhtbESPQYvCMBSE74L/ITzB&#10;m6ZVXKQaRURlD7KwdWHx9miebbF5KU1s67/fLAgeh5n5hllve1OJlhpXWlYQTyMQxJnVJecKfi7H&#10;yRKE88gaK8uk4EkOtpvhYI2Jth1/U5v6XAQIuwQVFN7XiZQuK8igm9qaOHg32xj0QTa51A12AW4q&#10;OYuiD2mw5LBQYE37grJ7+jAKTh12u3l8aM/32/55vSy+fs8xKTUe9bsVCE+9f4df7U+tYL5Yxv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a6o7FAAAA3QAA&#10;AA8AAAAAAAAAAAAAAAAAqgIAAGRycy9kb3ducmV2LnhtbFBLBQYAAAAABAAEAPoAAACcAwAAAAA=&#10;">
                  <v:shape id="Freeform 3517" o:spid="_x0000_s1070" style="position:absolute;left:5066;top:-3374;width:916;height:189;visibility:visible;mso-wrap-style:square;v-text-anchor:top" coordsize="916,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KsvcQA&#10;AADdAAAADwAAAGRycy9kb3ducmV2LnhtbESPzYvCMBTE74L/Q3gL3jRdv5BuU5EVQfYg+HHx9mie&#10;TdnmpTRZW//7jSB4HGbmN0y27m0t7tT6yrGCz0kCgrhwuuJSweW8G69A+ICssXZMCh7kYZ0PBxmm&#10;2nV8pPsplCJC2KeowITQpFL6wpBFP3ENcfRurrUYomxLqVvsItzWcpokS2mx4rhgsKFvQ8Xv6c8q&#10;sB0fDrybz7ZmWePtJ9C5v5JSo49+8wUiUB/e4Vd7rxXMFqspPN/EJy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CrL3EAAAA3QAAAA8AAAAAAAAAAAAAAAAAmAIAAGRycy9k&#10;b3ducmV2LnhtbFBLBQYAAAAABAAEAPUAAACJAwAAAAA=&#10;" path="m,l,189r916,l916,,,e" stroked="f">
                    <v:path arrowok="t" o:connecttype="custom" o:connectlocs="0,-3374;0,-3185;916,-3185;916,-3374;0,-3374" o:connectangles="0,0,0,0,0"/>
                  </v:shape>
                </v:group>
                <v:group id="Group 3514" o:spid="_x0000_s1071" style="position:absolute;left:4178;top:-3185;width:916;height:209" coordorigin="4178,-3185"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5E0WLFAAAA3QAA&#10;AA8AAAAAAAAAAAAAAAAAqgIAAGRycy9kb3ducmV2LnhtbFBLBQYAAAAABAAEAPoAAACcAwAAAAA=&#10;">
                  <v:shape id="Freeform 3515" o:spid="_x0000_s1072" style="position:absolute;left:4178;top:-3185;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uGZ8QA&#10;AADdAAAADwAAAGRycy9kb3ducmV2LnhtbESPW2sCMRSE3wv+h3CEvtWsV2Q1iggF++hWvLwdNsfN&#10;4uZkSVJd/70pFPo4zMw3zHLd2UbcyYfasYLhIANBXDpdc6Xg8P35MQcRIrLGxjEpeFKA9ar3tsRc&#10;uwfv6V7ESiQIhxwVmBjbXMpQGrIYBq4lTt7VeYsxSV9J7fGR4LaRoyybSYs1pwWDLW0Nlbfixyq4&#10;+C97PtXP0dkU0yazR9xOLqjUe7/bLEBE6uJ/+K+90wrG0/kEft+kJ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bhmfEAAAA3QAAAA8AAAAAAAAAAAAAAAAAmAIAAGRycy9k&#10;b3ducmV2LnhtbFBLBQYAAAAABAAEAPUAAACJAwAAAAA=&#10;" path="m,l,209r916,l916,,,e" stroked="f">
                    <v:path arrowok="t" o:connecttype="custom" o:connectlocs="0,-3185;0,-2976;916,-2976;916,-3185;0,-3185" o:connectangles="0,0,0,0,0"/>
                  </v:shape>
                </v:group>
                <v:group id="Group 3512" o:spid="_x0000_s1073" style="position:absolute;left:5066;top:-3185;width:916;height:209" coordorigin="5066,-3185"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HsjcUAAADdAAAADwAAAGRycy9kb3ducmV2LnhtbESPQYvCMBSE7wv+h/AE&#10;b2tapYtUo4ioeJCF1YXF26N5tsXmpTSxrf/eLAgeh5n5hlmselOJlhpXWlYQjyMQxJnVJecKfs+7&#10;zxkI55E1VpZJwYMcrJaDjwWm2nb8Q+3J5yJA2KWooPC+TqV0WUEG3djWxMG72sagD7LJpW6wC3BT&#10;yUkUfUmDJYeFAmvaFJTdTnejYN9ht57G2/Z4u24el3Py/XeMSanRsF/PQXjq/Tv8ah+0gmkyS+D/&#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h7I3FAAAA3QAA&#10;AA8AAAAAAAAAAAAAAAAAqgIAAGRycy9kb3ducmV2LnhtbFBLBQYAAAAABAAEAPoAAACcAwAAAAA=&#10;">
                  <v:shape id="Freeform 3513" o:spid="_x0000_s1074" style="position:absolute;left:5066;top:-3185;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W9i8QA&#10;AADdAAAADwAAAGRycy9kb3ducmV2LnhtbESPT2sCMRTE7wW/Q3iCt5pVq8hqFBGEeuxW/HN7bJ6b&#10;xc3LkqS6fntTKPQ4zMxvmOW6s424kw+1YwWjYQaCuHS65krB4Xv3PgcRIrLGxjEpeFKA9ar3tsRc&#10;uwd/0b2IlUgQDjkqMDG2uZShNGQxDF1LnLyr8xZjkr6S2uMjwW0jx1k2kxZrTgsGW9oaKm/Fj1Vw&#10;8Xt7PtXP8dkU0yazR9x+XFCpQb/bLEBE6uJ/+K/9qRVMpvMZ/L5JT0C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FvYvEAAAA3QAAAA8AAAAAAAAAAAAAAAAAmAIAAGRycy9k&#10;b3ducmV2LnhtbFBLBQYAAAAABAAEAPUAAACJAwAAAAA=&#10;" path="m,l,209r916,l916,,,e" stroked="f">
                    <v:path arrowok="t" o:connecttype="custom" o:connectlocs="0,-3185;0,-2976;916,-2976;916,-3185;0,-3185" o:connectangles="0,0,0,0,0"/>
                  </v:shape>
                </v:group>
                <v:group id="Group 3510" o:spid="_x0000_s1075" style="position:absolute;left:2187;top:-714;width:583;height:587" coordorigin="2187,-714" coordsize="583,5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XYcYAAADdAAAADwAAAGRycy9kb3ducmV2LnhtbESPT4vCMBTE7wt+h/AE&#10;b2taxVWqUURW8SCCf0C8PZpnW2xeSpNt67ffLAh7HGbmN8xi1ZlSNFS7wrKCeBiBIE6tLjhTcL1s&#10;P2cgnEfWWFomBS9ysFr2PhaYaNvyiZqzz0SAsEtQQe59lUjp0pwMuqGtiIP3sLVBH2SdSV1jG+Cm&#10;lKMo+pIGCw4LOVa0ySl9nn+Mgl2L7XocfzeH52Pzul8mx9shJqUG/W49B+Gp8//hd3uvFYwnsy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f9dhxgAAAN0A&#10;AAAPAAAAAAAAAAAAAAAAAKoCAABkcnMvZG93bnJldi54bWxQSwUGAAAAAAQABAD6AAAAnQMAAAAA&#10;">
                  <v:shape id="Freeform 3511" o:spid="_x0000_s1076" style="position:absolute;left:2187;top:-714;width:583;height:587;visibility:visible;mso-wrap-style:square;v-text-anchor:top" coordsize="583,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a/4sMA&#10;AADdAAAADwAAAGRycy9kb3ducmV2LnhtbERPy2oCMRTdC/2HcAvdaaZWi0wnii0UXIjg2ILL28md&#10;R53cDEl0xr83C8Hl4byz1WBacSHnG8sKXicJCOLC6oYrBT+H7/EChA/IGlvLpOBKHlbLp1GGqbY9&#10;7+mSh0rEEPYpKqhD6FIpfVGTQT+xHXHkSusMhghdJbXDPoabVk6T5F0abDg21NjRV03FKT8bBf2/&#10;xeNnPz/OTn/ud3fNt9Ny7ZV6eR7WHyACDeEhvrs3WsHbfBHnxjfxCc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a/4sMAAADdAAAADwAAAAAAAAAAAAAAAACYAgAAZHJzL2Rv&#10;d25yZXYueG1sUEsFBgAAAAAEAAQA9QAAAIgDAAAAAA==&#10;" path="m,294l8,223,32,159,70,103,119,57,178,23,244,4,291,r24,1l383,15r61,29l497,86r42,53l568,201r14,69l583,294r-1,24l579,341r-19,67l526,467r-45,49l425,554r-64,24l291,587r-24,-1l199,572,137,543,85,501,43,448,14,386,1,318,,294e" filled="f" strokeweight=".0115mm">
                    <v:path arrowok="t" o:connecttype="custom" o:connectlocs="0,-420;8,-491;32,-555;70,-611;119,-657;178,-691;244,-710;291,-714;315,-713;383,-699;444,-670;497,-628;539,-575;568,-513;582,-444;583,-420;582,-396;579,-373;560,-306;526,-247;481,-198;425,-160;361,-136;291,-127;267,-128;199,-142;137,-171;85,-213;43,-266;14,-328;1,-396;0,-420" o:connectangles="0,0,0,0,0,0,0,0,0,0,0,0,0,0,0,0,0,0,0,0,0,0,0,0,0,0,0,0,0,0,0,0"/>
                  </v:shape>
                </v:group>
                <v:group id="Group 3508" o:spid="_x0000_s1077" style="position:absolute;left:3644;top:-714;width:583;height:587" coordorigin="3644,-714" coordsize="583,5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6zmiMYAAADdAAAADwAAAGRycy9kb3ducmV2LnhtbESPT4vCMBTE7wt+h/AE&#10;b2taxcWtRhFR2YMs+AcWb4/m2Rabl9LEtn77jSB4HGbmN8x82ZlSNFS7wrKCeBiBIE6tLjhTcD5t&#10;P6cgnEfWWFomBQ9ysFz0PuaYaNvygZqjz0SAsEtQQe59lUjp0pwMuqGtiIN3tbVBH2SdSV1jG+Cm&#10;lKMo+pIGCw4LOVa0zim9He9Gwa7FdjWON83+dl0/LqfJ798+JqUG/W41A+Gp8+/wq/2jFYwn029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rOaIxgAAAN0A&#10;AAAPAAAAAAAAAAAAAAAAAKoCAABkcnMvZG93bnJldi54bWxQSwUGAAAAAAQABAD6AAAAnQMAAAAA&#10;">
                  <v:shape id="Freeform 3509" o:spid="_x0000_s1078" style="position:absolute;left:3644;top:-714;width:583;height:587;visibility:visible;mso-wrap-style:square;v-text-anchor:top" coordsize="583,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klOcQA&#10;AADdAAAADwAAAGRycy9kb3ducmV2LnhtbERPz2vCMBS+C/sfwht4m+ncKtoZxQ0ED2NgN8Hjs3m2&#10;nc1LSaJt//vlMPD48f1ernvTiBs5X1tW8DxJQBAXVtdcKvj53j7NQfiArLGxTAoG8rBePYyWmGnb&#10;8Z5ueShFDGGfoYIqhDaT0hcVGfQT2xJH7mydwRChK6V22MVw08hpksykwZpjQ4UtfVRUXPKrUdD9&#10;Wjy+d+nx9XJyh68h/5yeN16p8WO/eQMRqA938b97pxW8pIu4P76JT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5JTnEAAAA3QAAAA8AAAAAAAAAAAAAAAAAmAIAAGRycy9k&#10;b3ducmV2LnhtbFBLBQYAAAAABAAEAPUAAACJAwAAAAA=&#10;" path="m,294l8,223,32,159,70,103,119,57,178,23,244,4,291,r24,1l383,15r62,29l497,86r42,53l568,201r14,69l583,294r-1,24l579,341r-19,67l526,467r-45,49l425,554r-64,24l291,587r-24,-1l199,572,138,543,85,501,43,448,15,386,1,318,,294e" filled="f" strokeweight=".0115mm">
                    <v:path arrowok="t" o:connecttype="custom" o:connectlocs="0,-420;8,-491;32,-555;70,-611;119,-657;178,-691;244,-710;291,-714;315,-713;383,-699;445,-670;497,-628;539,-575;568,-513;582,-444;583,-420;582,-396;579,-373;560,-306;526,-247;481,-198;425,-160;361,-136;291,-127;267,-128;199,-142;138,-171;85,-213;43,-266;15,-328;1,-396;0,-420" o:connectangles="0,0,0,0,0,0,0,0,0,0,0,0,0,0,0,0,0,0,0,0,0,0,0,0,0,0,0,0,0,0,0,0"/>
                  </v:shape>
                </v:group>
                <v:group id="Group 3506" o:spid="_x0000_s1079" style="position:absolute;left:2936;top:-714;width:583;height:587" coordorigin="2936,-714" coordsize="583,5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N8U8cAAADdAAAADwAAAGRycy9kb3ducmV2LnhtbESPQWvCQBSE7wX/w/IK&#10;3ppNlJSaZhWRKh5CoSqU3h7ZZxLMvg3ZbRL/fbdQ6HGYmW+YfDOZVgzUu8aygiSKQRCXVjdcKbic&#10;908vIJxH1thaJgV3crBZzx5yzLQd+YOGk69EgLDLUEHtfZdJ6cqaDLrIdsTBu9reoA+yr6TucQxw&#10;08pFHD9Lgw2HhRo72tVU3k7fRsFhxHG7TN6G4nbd3b/O6ftnkZBS88dp+wrC0+T/w3/to1awTF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AN8U8cAAADd&#10;AAAADwAAAAAAAAAAAAAAAACqAgAAZHJzL2Rvd25yZXYueG1sUEsFBgAAAAAEAAQA+gAAAJ4DAAAA&#10;AA==&#10;">
                  <v:shape id="Freeform 3507" o:spid="_x0000_s1080" style="position:absolute;left:2936;top:-714;width:583;height:587;visibility:visible;mso-wrap-style:square;v-text-anchor:top" coordsize="583,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ce1ccA&#10;AADdAAAADwAAAGRycy9kb3ducmV2LnhtbESPQWvCQBSE74X+h+UVvNVN0yptdBVbEDwUwWjB42v2&#10;mUSzb8PuauK/7xYEj8PMfMNM571pxIWcry0reBkmIIgLq2suFey2y+d3ED4ga2wsk4IreZjPHh+m&#10;mGnb8YYueShFhLDPUEEVQptJ6YuKDPqhbYmjd7DOYIjSlVI77CLcNDJNkrE0WHNcqLClr4qKU342&#10;Crqjxf1nN9q/nX7dz/qaf6eHhVdq8NQvJiAC9eEevrVXWsHr6COF/zfxCcj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OnHtXHAAAA3QAAAA8AAAAAAAAAAAAAAAAAmAIAAGRy&#10;cy9kb3ducmV2LnhtbFBLBQYAAAAABAAEAPUAAACMAwAAAAA=&#10;" path="m,294l9,223,33,159,70,103,119,57,178,23,244,4,291,r24,1l383,15r62,29l497,86r42,53l568,201r14,69l583,294r-1,24l579,341r-19,67l527,467r-46,49l425,554r-64,24l291,587r-23,-1l199,572,138,543,85,501,44,448,15,386,1,318,,294e" filled="f" strokeweight=".0115mm">
                    <v:path arrowok="t" o:connecttype="custom" o:connectlocs="0,-420;9,-491;33,-555;70,-611;119,-657;178,-691;244,-710;291,-714;315,-713;383,-699;445,-670;497,-628;539,-575;568,-513;582,-444;583,-420;582,-396;579,-373;560,-306;527,-247;481,-198;425,-160;361,-136;291,-127;268,-128;199,-142;138,-171;85,-213;44,-266;15,-328;1,-396;0,-420" o:connectangles="0,0,0,0,0,0,0,0,0,0,0,0,0,0,0,0,0,0,0,0,0,0,0,0,0,0,0,0,0,0,0,0"/>
                  </v:shape>
                </v:group>
                <v:group id="Group 3504" o:spid="_x0000_s1081" style="position:absolute;left:2478;top:-1552;width:1481;height:838" coordorigin="2478,-1552" coordsize="1481,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1Hv8YAAADdAAAADwAAAGRycy9kb3ducmV2LnhtbESPQWvCQBSE7wX/w/IE&#10;b3UTg6VGVxGp4kGEqiDeHtlnEsy+DdltEv99tyD0OMzMN8xi1ZtKtNS40rKCeByBIM6sLjlXcDlv&#10;3z9BOI+ssbJMCp7kYLUcvC0w1bbjb2pPPhcBwi5FBYX3dSqlywoy6Ma2Jg7e3TYGfZBNLnWDXYCb&#10;Sk6i6EMaLDksFFjTpqDscfoxCnYddusk/moPj/vmeTtPj9dDTEqNhv16DsJT7//Dr/ZeK0ims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nUe/xgAAAN0A&#10;AAAPAAAAAAAAAAAAAAAAAKoCAABkcnMvZG93bnJldi54bWxQSwUGAAAAAAQABAD6AAAAnQMAAAAA&#10;">
                  <v:shape id="Freeform 3505" o:spid="_x0000_s1082" style="position:absolute;left:2478;top:-1552;width:1481;height:838;visibility:visible;mso-wrap-style:square;v-text-anchor:top" coordsize="1481,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4jIMYA&#10;AADdAAAADwAAAGRycy9kb3ducmV2LnhtbESPQWvCQBSE74L/YXlCb3Wj1tKmriJBQS9CYw4eH9nX&#10;JG32bdzdavrvXaHgcZiZb5jFqjetuJDzjWUFk3ECgri0uuFKQXHcPr+B8AFZY2uZFPyRh9VyOFhg&#10;qu2VP+mSh0pECPsUFdQhdKmUvqzJoB/bjjh6X9YZDFG6SmqH1wg3rZwmyas02HBcqLGjrKbyJ/81&#10;Ctx5nR2LbBP2m9nktD9gXpy+c6WeRv36A0SgPjzC/+2dVjCbv7/A/U18An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84jIMYAAADdAAAADwAAAAAAAAAAAAAAAACYAgAAZHJz&#10;L2Rvd25yZXYueG1sUEsFBgAAAAAEAAQA9QAAAIsDAAAAAA==&#10;" path="m1481,l,838e" filled="f" strokeweight=".0115mm">
                    <v:path arrowok="t" o:connecttype="custom" o:connectlocs="1481,-1552;0,-714;0,-714" o:connectangles="0,0,0"/>
                  </v:shape>
                </v:group>
                <v:group id="Group 3502" o:spid="_x0000_s1083" style="position:absolute;left:3227;top:-1552;width:732;height:838" coordorigin="3227,-1552" coordsize="732,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OHpQxgAAAN0A&#10;AAAPAAAAAAAAAAAAAAAAAKoCAABkcnMvZG93bnJldi54bWxQSwUGAAAAAAQABAD6AAAAnQMAAAAA&#10;">
                  <v:shape id="Freeform 3503" o:spid="_x0000_s1084" style="position:absolute;left:3227;top:-1552;width:732;height:838;visibility:visible;mso-wrap-style:square;v-text-anchor:top" coordsize="732,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7wsQA&#10;AADdAAAADwAAAGRycy9kb3ducmV2LnhtbESPQWvCQBSE70L/w/IKvenGFkVjVhGhtOCpUQq9PbLP&#10;JCT7NmRfY/Lvu4VCj8PMfMNkh9G1aqA+1J4NLBcJKOLC25pLA9fL63wDKgiyxdYzGZgowGH/MMsw&#10;tf7OHzTkUqoI4ZCigUqkS7UORUUOw8J3xNG7+d6hRNmX2vZ4j3DX6uckWWuHNceFCjs6VVQ0+bcz&#10;gMvGvnV6+jqPIp8Wb9Mw5JMxT4/jcQdKaJT/8F/73Rp4WW3X8PsmPgG9/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xu8LEAAAA3QAAAA8AAAAAAAAAAAAAAAAAmAIAAGRycy9k&#10;b3ducmV2LnhtbFBLBQYAAAAABAAEAPUAAACJAwAAAAA=&#10;" path="m732,l,838e" filled="f" strokeweight=".0115mm">
                    <v:path arrowok="t" o:connecttype="custom" o:connectlocs="732,-1552;0,-714;0,-714" o:connectangles="0,0,0"/>
                  </v:shape>
                </v:group>
                <v:group id="Group 3500" o:spid="_x0000_s1085" style="position:absolute;left:3935;top:-1552;width:24;height:838" coordorigin="3935,-1552" coordsize="24,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KZBvMYAAADdAAAADwAAAGRycy9kb3ducmV2LnhtbESPQWvCQBSE70L/w/IK&#10;vdVNFG2NriJiiwcRGgvi7ZF9JsHs25DdJvHfu0LB4zAz3zCLVW8q0VLjSssK4mEEgjizuuRcwe/x&#10;6/0ThPPIGivLpOBGDlbLl8ECE207/qE29bkIEHYJKii8rxMpXVaQQTe0NXHwLrYx6INscqkb7ALc&#10;VHIURVNpsOSwUGBNm4Kya/pnFHx32K3H8bbdXy+b2/k4OZz2MSn19tqv5yA89f4Z/m/vtILxZPYB&#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pkG8xgAAAN0A&#10;AAAPAAAAAAAAAAAAAAAAAKoCAABkcnMvZG93bnJldi54bWxQSwUGAAAAAAQABAD6AAAAnQMAAAAA&#10;">
                  <v:shape id="Freeform 3501" o:spid="_x0000_s1086" style="position:absolute;left:3935;top:-1552;width:24;height:838;visibility:visible;mso-wrap-style:square;v-text-anchor:top" coordsize="24,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SYQMQA&#10;AADdAAAADwAAAGRycy9kb3ducmV2LnhtbERPPW/CMBDdK/EfrKvUrThtAUHAoKotCMGUAAPbER9J&#10;ID5HsZuk/74eKnV8et+LVW8q0VLjSssKXoYRCOLM6pJzBcfD+nkKwnlkjZVlUvBDDlbLwcMCY207&#10;TqhNfS5CCLsYFRTe17GULivIoBvamjhwV9sY9AE2udQNdiHcVPI1iibSYMmhocCaPgrK7um3UTC6&#10;fN5435v8vNlt7pxc1vXo66TU02P/Pgfhqff/4j/3Vit4G8/C3PAmP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0mEDEAAAA3QAAAA8AAAAAAAAAAAAAAAAAmAIAAGRycy9k&#10;b3ducmV2LnhtbFBLBQYAAAAABAAEAPUAAACJAwAAAAA=&#10;" path="m24,l,838e" filled="f" strokeweight=".0115mm">
                    <v:path arrowok="t" o:connecttype="custom" o:connectlocs="24,-1552;0,-714;0,-714" o:connectangles="0,0,0"/>
                  </v:shape>
                </v:group>
                <v:group id="Group 3498" o:spid="_x0000_s1087" style="position:absolute;left:4352;top:-714;width:583;height:587" coordorigin="4352,-714" coordsize="583,5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nVwVcYAAADdAAAADwAAAGRycy9kb3ducmV2LnhtbESPT4vCMBTE7wt+h/AE&#10;b2taxUWrUURW8SCCf0C8PZpnW2xeSpNt67ffLAh7HGbmN8xi1ZlSNFS7wrKCeBiBIE6tLjhTcL1s&#10;P6cgnEfWWFomBS9ysFr2PhaYaNvyiZqzz0SAsEtQQe59lUjp0pwMuqGtiIP3sLVBH2SdSV1jG+Cm&#10;lKMo+pIGCw4LOVa0ySl9nn+Mgl2L7XocfzeH52Pzul8mx9shJqUG/W49B+Gp8//hd3uvFYwnsx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dXBVxgAAAN0A&#10;AAAPAAAAAAAAAAAAAAAAAKoCAABkcnMvZG93bnJldi54bWxQSwUGAAAAAAQABAD6AAAAnQMAAAAA&#10;">
                  <v:shape id="Freeform 3499" o:spid="_x0000_s1088" style="position:absolute;left:4352;top:-714;width:583;height:587;visibility:visible;mso-wrap-style:square;v-text-anchor:top" coordsize="583,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bRwsQA&#10;AADdAAAADwAAAGRycy9kb3ducmV2LnhtbERPy2rCQBTdF/oPwy10Vye1NUiaUVQodFEEo4LL28zN&#10;o2buhJmpiX/fWQguD+edL0fTiQs531pW8DpJQBCXVrdcKzjsP1/mIHxA1thZJgVX8rBcPD7kmGk7&#10;8I4uRahFDGGfoYImhD6T0pcNGfQT2xNHrrLOYIjQ1VI7HGK46eQ0SVJpsOXY0GBPm4bKc/FnFAy/&#10;Fk/rYXZ6P/+44/ZafE+rlVfq+WlcfYAINIa7+Ob+0gre0iTuj2/iE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W0cLEAAAA3QAAAA8AAAAAAAAAAAAAAAAAmAIAAGRycy9k&#10;b3ducmV2LnhtbFBLBQYAAAAABAAEAPUAAACJAwAAAAA=&#10;" path="m,294l8,223,32,159,70,103,119,57,177,23,244,4,291,r24,1l383,15r61,29l497,86r42,53l568,201r13,69l582,294r-1,24l579,341r-20,67l526,467r-45,49l425,554r-64,24l291,587r-24,-1l199,572,137,543,85,501,43,448,14,386,1,318,,294e" filled="f" strokeweight=".0115mm">
                    <v:path arrowok="t" o:connecttype="custom" o:connectlocs="0,-420;8,-491;32,-555;70,-611;119,-657;177,-691;244,-710;291,-714;315,-713;383,-699;444,-670;497,-628;539,-575;568,-513;581,-444;582,-420;581,-396;579,-373;559,-306;526,-247;481,-198;425,-160;361,-136;291,-127;267,-128;199,-142;137,-171;85,-213;43,-266;14,-328;1,-396;0,-420" o:connectangles="0,0,0,0,0,0,0,0,0,0,0,0,0,0,0,0,0,0,0,0,0,0,0,0,0,0,0,0,0,0,0,0"/>
                  </v:shape>
                </v:group>
                <v:group id="Group 3496" o:spid="_x0000_s1089" style="position:absolute;left:3959;top:-1552;width:684;height:838" coordorigin="3959,-1552" coordsize="684,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siKjFAAAA3QAA&#10;AA8AAAAAAAAAAAAAAAAAqgIAAGRycy9kb3ducmV2LnhtbFBLBQYAAAAABAAEAPoAAACcAwAAAAA=&#10;">
                  <v:shape id="Freeform 3497" o:spid="_x0000_s1090" style="position:absolute;left:3959;top:-1552;width:684;height:838;visibility:visible;mso-wrap-style:square;v-text-anchor:top" coordsize="684,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KsEA&#10;AADdAAAADwAAAGRycy9kb3ducmV2LnhtbESPzYrCMBSF94LvEK7gTlMrFq1GkWEEt2MVt9fm2hab&#10;m9JErW8/EQSXh/PzcVabztTiQa2rLCuYjCMQxLnVFRcKjtluNAfhPLLG2jIpeJGDzbrfW2Gq7ZP/&#10;6HHwhQgj7FJUUHrfpFK6vCSDbmwb4uBdbWvQB9kWUrf4DOOmlnEUJdJgxYFQYkM/JeW3w90E7iVZ&#10;nO0k+60uFM8yyaf7YnpSajjotksQnjr/DX/ae61gmkQxvN+EJ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k7yrBAAAA3QAAAA8AAAAAAAAAAAAAAAAAmAIAAGRycy9kb3du&#10;cmV2LnhtbFBLBQYAAAAABAAEAPUAAACGAwAAAAA=&#10;" path="m,l684,838e" filled="f" strokeweight=".0115mm">
                    <v:path arrowok="t" o:connecttype="custom" o:connectlocs="0,-1552;684,-714;684,-714" o:connectangles="0,0,0"/>
                  </v:shape>
                </v:group>
                <v:group id="Group 3494" o:spid="_x0000_s1091" style="position:absolute;left:5101;top:-714;width:583;height:587" coordorigin="5101,-714" coordsize="583,5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LKzRMUAAADdAAAADwAAAGRycy9kb3ducmV2LnhtbESPQYvCMBSE7wv+h/AE&#10;b2tay4pUo4ioeJCFVUG8PZpnW2xeShPb+u/NwsIeh5n5hlmselOJlhpXWlYQjyMQxJnVJecKLufd&#10;5wyE88gaK8uk4EUOVsvBxwJTbTv+ofbkcxEg7FJUUHhfp1K6rCCDbmxr4uDdbWPQB9nkUjfYBbip&#10;5CSKptJgyWGhwJo2BWWP09Mo2HfYrZN42x4f983rdv76vh5jUmo07NdzEJ56/x/+ax+0gmQa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iys0TFAAAA3QAA&#10;AA8AAAAAAAAAAAAAAAAAqgIAAGRycy9kb3ducmV2LnhtbFBLBQYAAAAABAAEAPoAAACcAwAAAAA=&#10;">
                  <v:shape id="Freeform 3495" o:spid="_x0000_s1092" style="position:absolute;left:5101;top:-714;width:583;height:587;visibility:visible;mso-wrap-style:square;v-text-anchor:top" coordsize="583,5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3XwcYA&#10;AADdAAAADwAAAGRycy9kb3ducmV2LnhtbESPQWvCQBSE70L/w/IKvemmVqVEV1Gh0EMRjBY8PrPP&#10;JDX7NuxuTfz3riB4HGbmG2a26EwtLuR8ZVnB+yABQZxbXXGhYL/76n+C8AFZY22ZFFzJw2L+0pth&#10;qm3LW7pkoRARwj5FBWUITSqlz0sy6Ae2IY7eyTqDIUpXSO2wjXBTy2GSTKTBiuNCiQ2tS8rP2b9R&#10;0P5ZPKza8WF0PrrfzTX7GZ6WXqm31245BRGoC8/wo/2tFXxMkhHc38Qn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3XwcYAAADdAAAADwAAAAAAAAAAAAAAAACYAgAAZHJz&#10;L2Rvd25yZXYueG1sUEsFBgAAAAAEAAQA9QAAAIsDAAAAAA==&#10;" path="m,294l8,223,32,159,70,103,119,57,178,23,244,4,291,r24,1l383,15r62,29l497,86r42,53l568,201r14,69l583,294r-1,24l579,341r-19,67l526,467r-45,49l425,554r-64,24l291,587r-24,-1l199,572,138,543,85,501,43,448,15,386,1,318,,294e" filled="f" strokeweight=".0115mm">
                    <v:path arrowok="t" o:connecttype="custom" o:connectlocs="0,-420;8,-491;32,-555;70,-611;119,-657;178,-691;244,-710;291,-714;315,-713;383,-699;445,-670;497,-628;539,-575;568,-513;582,-444;583,-420;582,-396;579,-373;560,-306;526,-247;481,-198;425,-160;361,-136;291,-127;267,-128;199,-142;138,-171;85,-213;43,-266;15,-328;1,-396;0,-420" o:connectangles="0,0,0,0,0,0,0,0,0,0,0,0,0,0,0,0,0,0,0,0,0,0,0,0,0,0,0,0,0,0,0,0"/>
                  </v:shape>
                </v:group>
                <v:group id="Group 3492" o:spid="_x0000_s1093" style="position:absolute;left:3959;top:-1552;width:1433;height:838" coordorigin="3959,-1552" coordsize="1433,8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BeOq8cAAADd&#10;AAAADwAAAAAAAAAAAAAAAACqAgAAZHJzL2Rvd25yZXYueG1sUEsFBgAAAAAEAAQA+gAAAJ4DAAAA&#10;AA==&#10;">
                  <v:shape id="Freeform 3493" o:spid="_x0000_s1094" style="position:absolute;left:3959;top:-1552;width:1433;height:838;visibility:visible;mso-wrap-style:square;v-text-anchor:top" coordsize="1433,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n2McA&#10;AADdAAAADwAAAGRycy9kb3ducmV2LnhtbESPzWrDMBCE74W8g9hAb7Xs1JjgRjEhJLQ0p/yVHhdr&#10;azuxVsZSE7dPXwUCPQ6z883OrBhMKy7Uu8aygiSKQRCXVjdcKTjs109TEM4ja2wtk4IfclDMRw8z&#10;zLW98pYuO1+JAGGXo4La+y6X0pU1GXSR7YiD92V7gz7IvpK6x2uAm1ZO4jiTBhsODTV2tKypPO++&#10;TXiD0+WrPK2271V7/E2zj3Rjk0+lHsfD4gWEp8H/H9/Tb1rBcxZncFsTEC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w559jHAAAA3QAAAA8AAAAAAAAAAAAAAAAAmAIAAGRy&#10;cy9kb3ducmV2LnhtbFBLBQYAAAAABAAEAPUAAACMAwAAAAA=&#10;" path="m,l1433,838e" filled="f" strokeweight=".0115mm">
                    <v:path arrowok="t" o:connecttype="custom" o:connectlocs="0,-1552;1433,-714;1433,-714" o:connectangles="0,0,0"/>
                  </v:shape>
                </v:group>
                <v:group id="Group 3490" o:spid="_x0000_s1095" style="position:absolute;left:4115;top:-5573;width:888;height:670" coordorigin="4115,-5573" coordsize="888,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m1R8UAAADdAAAADwAAAGRycy9kb3ducmV2LnhtbESPQYvCMBSE78L+h/CE&#10;vWnaFXWpRhFxlz2IoC6It0fzbIvNS2liW/+9EQSPw8x8w8yXnSlFQ7UrLCuIhxEI4tTqgjMF/8ef&#10;wTcI55E1lpZJwZ0cLBcfvTkm2ra8p+bgMxEg7BJUkHtfJVK6NCeDbmgr4uBdbG3QB1lnUtfYBrgp&#10;5VcUTaTBgsNCjhWtc0qvh5tR8NtiuxrFm2Z7vazv5+N4d9rGpNRnv1vNQHjq/Dv8av9pBaNJN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JtUfFAAAA3QAA&#10;AA8AAAAAAAAAAAAAAAAAqgIAAGRycy9kb3ducmV2LnhtbFBLBQYAAAAABAAEAPoAAACcAwAAAAA=&#10;">
                  <v:shape id="Freeform 3491" o:spid="_x0000_s1096" style="position:absolute;left:4115;top:-5573;width:888;height:670;visibility:visible;mso-wrap-style:square;v-text-anchor:top" coordsize="888,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ExqMMA&#10;AADdAAAADwAAAGRycy9kb3ducmV2LnhtbERPz2vCMBS+D/wfwhN2m4k6tHRGEUEZgkzrLrs9mmfb&#10;2byUJNPuv18Owo4f3+/FqretuJEPjWMN45ECQVw603Cl4fO8fclAhIhssHVMGn4pwGo5eFpgbtyd&#10;T3QrYiVSCIccNdQxdrmUoazJYhi5jjhxF+ctxgR9JY3Hewq3rZwoNZMWG04NNXa0qam8Fj9Ww+V1&#10;rjZrP9997L+/bJEV2eG4D1o/D/v1G4hIffwXP9zvRsN0ptLc9CY9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ExqMMAAADdAAAADwAAAAAAAAAAAAAAAACYAgAAZHJzL2Rv&#10;d25yZXYueG1sUEsFBgAAAAAEAAQA9QAAAIgDAAAAAA==&#10;" path="m680,670r67,-11l805,628r45,-46l879,523r9,-63l888,209,877,142,847,84,801,38,742,9,680,,209,,142,11,84,41,39,88,10,147,,209,,460r11,68l42,586r46,45l147,661r62,9l680,670xe" filled="f" strokeweight=".0115mm">
                    <v:path arrowok="t" o:connecttype="custom" o:connectlocs="680,-4903;747,-4914;805,-4945;850,-4991;879,-5050;888,-5113;888,-5364;877,-5431;847,-5489;801,-5535;742,-5564;680,-5573;209,-5573;142,-5562;84,-5532;39,-5485;10,-5426;0,-5364;0,-5113;11,-5045;42,-4987;88,-4942;147,-4912;209,-4903;680,-4903" o:connectangles="0,0,0,0,0,0,0,0,0,0,0,0,0,0,0,0,0,0,0,0,0,0,0,0,0"/>
                  </v:shape>
                </v:group>
                <v:group id="Group 3488" o:spid="_x0000_s1097" style="position:absolute;left:3959;top:-4903;width:600;height:712" coordorigin="3959,-4903" coordsize="600,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qErsUAAADdAAAADwAAAGRycy9kb3ducmV2LnhtbESPQYvCMBSE78L+h/CE&#10;vWnaFcWtRhFxlz2IoC6It0fzbIvNS2liW/+9EQSPw8x8w8yXnSlFQ7UrLCuIhxEI4tTqgjMF/8ef&#10;wRSE88gaS8uk4E4OlouP3hwTbVveU3PwmQgQdgkqyL2vEildmpNBN7QVcfAutjbog6wzqWtsA9yU&#10;8iuKJtJgwWEhx4rWOaXXw80o+G2xXY3iTbO9Xtb383G8O21jUuqz361mIDx1/h1+tf+0gtEk+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ahK7FAAAA3QAA&#10;AA8AAAAAAAAAAAAAAAAAqgIAAGRycy9kb3ducmV2LnhtbFBLBQYAAAAABAAEAPoAAACcAwAAAAA=&#10;">
                  <v:shape id="Freeform 3489" o:spid="_x0000_s1098" style="position:absolute;left:3959;top:-4903;width:600;height:712;visibility:visible;mso-wrap-style:square;v-text-anchor:top" coordsize="600,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mJsMA&#10;AADdAAAADwAAAGRycy9kb3ducmV2LnhtbERPz2vCMBS+D/wfwhN2m2kn67ZqKjLodHjZnN4fzbMt&#10;Ni8libX+98tB2PHj+71cjaYTAznfWlaQzhIQxJXVLdcKDr/l0xsIH5A1dpZJwY08rIrJwxJzba/8&#10;Q8M+1CKGsM9RQRNCn0vpq4YM+pntiSN3ss5giNDVUju8xnDTyeckyaTBlmNDgz19NFSd9xejoDzc&#10;Nl/v4y77zjaX+dG9vhw/u16px+m4XoAINIZ/8d291QrmWRr3xzfxCcj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HmJsMAAADdAAAADwAAAAAAAAAAAAAAAACYAgAAZHJzL2Rv&#10;d25yZXYueG1sUEsFBgAAAAAEAAQA9QAAAIgDAAAAAA==&#10;" path="m601,l,712e" filled="f" strokeweight=".0115mm">
                    <v:path arrowok="t" o:connecttype="custom" o:connectlocs="601,-4903;0,-4191;0,-4191" o:connectangles="0,0,0"/>
                  </v:shape>
                </v:group>
                <v:group id="Group 3486" o:spid="_x0000_s1099" style="position:absolute;left:3283;top:-4903;width:677;height:712" coordorigin="3283,-4903" coordsize="677,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L1HnXFAAAA3QAA&#10;AA8AAAAAAAAAAAAAAAAAqgIAAGRycy9kb3ducmV2LnhtbFBLBQYAAAAABAAEAPoAAACcAwAAAAA=&#10;">
                  <v:shape id="Freeform 3487" o:spid="_x0000_s1100" style="position:absolute;left:3283;top:-4903;width:677;height:712;visibility:visible;mso-wrap-style:square;v-text-anchor:top" coordsize="677,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xx+MUA&#10;AADdAAAADwAAAGRycy9kb3ducmV2LnhtbESP0YrCMBRE3xf8h3AFXxZNdUWkaxQVCwu+aPUD7jbX&#10;ttjclCbW6tebhQUfh5k5wyxWnalES40rLSsYjyIQxJnVJecKzqdkOAfhPLLGyjIpeJCD1bL3scBY&#10;2zsfqU19LgKEXYwKCu/rWEqXFWTQjWxNHLyLbQz6IJtc6gbvAW4qOYmimTRYclgosKZtQdk1vRkF&#10;v9N2V23Mabs/yyR70kEnn1et1KDfrb9BeOr8O/zf/tEKvmbjCfy9CU9AL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XHH4xQAAAN0AAAAPAAAAAAAAAAAAAAAAAJgCAABkcnMv&#10;ZG93bnJldi54bWxQSwUGAAAAAAQABAD1AAAAigMAAAAA&#10;" path="m,l676,712e" filled="f" strokeweight=".0115mm">
                    <v:path arrowok="t" o:connecttype="custom" o:connectlocs="0,-4903;676,-4191;676,-4191" o:connectangles="0,0,0"/>
                  </v:shape>
                </v:group>
                <v:group id="Group 3484" o:spid="_x0000_s1101" style="position:absolute;left:4171;top:-2976;width:916;height:209" coordorigin="4171,-2976"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slmcUAAADdAAAADwAAAGRycy9kb3ducmV2LnhtbESPQYvCMBSE7wv+h/AE&#10;b2tay4pUo4ioeJCFVUG8PZpnW2xeShPb+u/NwsIeh5n5hlmselOJlhpXWlYQjyMQxJnVJecKLufd&#10;5wyE88gaK8uk4EUOVsvBxwJTbTv+ofbkcxEg7FJUUHhfp1K6rCCDbmxr4uDdbWPQB9nkUjfYBbip&#10;5CSKptJgyWGhwJo2BWWP09Mo2HfYrZN42x4f983rdv76vh5jUmo07NdzEJ56/x/+ax+0gmQa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1rJZnFAAAA3QAA&#10;AA8AAAAAAAAAAAAAAAAAqgIAAGRycy9kb3ducmV2LnhtbFBLBQYAAAAABAAEAPoAAACcAwAAAAA=&#10;">
                  <v:shape id="Freeform 3485" o:spid="_x0000_s1102" style="position:absolute;left:4171;top:-2976;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RynMQA&#10;AADdAAAADwAAAGRycy9kb3ducmV2LnhtbESPT2sCMRTE74LfITyhN81qdSlboxSh0B5dxT+3x+a5&#10;Wdy8LEmq67dvhEKPw8z8hlmue9uKG/nQOFYwnWQgiCunG64V7Hef4zcQISJrbB2TggcFWK+GgyUW&#10;2t15S7cy1iJBOBSowMTYFVKGypDFMHEdcfIuzluMSfpaao/3BLetnGVZLi02nBYMdrQxVF3LH6vg&#10;7L/t6dg8ZidTLtrMHnAzP6NSL6P+4x1EpD7+h//aX1rBaz6dw/NNe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0cpzEAAAA3QAAAA8AAAAAAAAAAAAAAAAAmAIAAGRycy9k&#10;b3ducmV2LnhtbFBLBQYAAAAABAAEAPUAAACJAwAAAAA=&#10;" path="m,l,210r916,l916,,,e" stroked="f">
                    <v:path arrowok="t" o:connecttype="custom" o:connectlocs="0,-2976;0,-2766;916,-2766;916,-2976;0,-2976" o:connectangles="0,0,0,0,0"/>
                  </v:shape>
                </v:group>
                <v:group id="Group 3482" o:spid="_x0000_s1103" style="position:absolute;left:5059;top:-2976;width:916;height:209" coordorigin="5059,-2976"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c4YdsUAAADdAAAADwAAAGRycy9kb3ducmV2LnhtbESPQYvCMBSE7wv7H8Jb&#10;8LamVZSlaxSRVTyIYF0Qb4/m2Rabl9LEtv57Iwgeh5n5hpktelOJlhpXWlYQDyMQxJnVJecK/o/r&#10;7x8QziNrrCyTgjs5WMw/P2aYaNvxgdrU5yJA2CWooPC+TqR0WUEG3dDWxMG72MagD7LJpW6wC3BT&#10;yVEUTaXBksNCgTWtCsqu6c0o2HTYLcfxX7u7Xlb383GyP+1iUmrw1S9/QXjq/Tv8am+1gvE0nsD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3OGHbFAAAA3QAA&#10;AA8AAAAAAAAAAAAAAAAAqgIAAGRycy9kb3ducmV2LnhtbFBLBQYAAAAABAAEAPoAAACcAwAAAAA=&#10;">
                  <v:shape id="Freeform 3483" o:spid="_x0000_s1104" style="position:absolute;left:5059;top:-2976;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pJcMQA&#10;AADdAAAADwAAAGRycy9kb3ducmV2LnhtbESPT2sCMRTE7wW/Q3hCbzXrny6yGkWEgj12W6reHpvn&#10;ZnHzsiSprt++EQSPw8z8hlmue9uKC/nQOFYwHmUgiCunG64V/Hx/vM1BhIissXVMCm4UYL0avCyx&#10;0O7KX3QpYy0ShEOBCkyMXSFlqAxZDCPXESfv5LzFmKSvpfZ4TXDbykmW5dJiw2nBYEdbQ9W5/LMK&#10;jv7THvbNbXIw5Xub2V/czo6o1Ouw3yxAROrjM/xo77SCaT7O4f4mPQ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qSXDEAAAA3QAAAA8AAAAAAAAAAAAAAAAAmAIAAGRycy9k&#10;b3ducmV2LnhtbFBLBQYAAAAABAAEAPUAAACJAwAAAAA=&#10;" path="m,l,210r916,l916,,,e" stroked="f">
                    <v:path arrowok="t" o:connecttype="custom" o:connectlocs="0,-2976;0,-2766;916,-2766;916,-2976;0,-2976" o:connectangles="0,0,0,0,0"/>
                  </v:shape>
                </v:group>
                <v:group id="Group 3480" o:spid="_x0000_s1105" style="position:absolute;left:4171;top:-2766;width:916;height:209" coordorigin="4171,-2766"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lAjmscAAADdAAAADwAAAGRycy9kb3ducmV2LnhtbESPT2vCQBTE7wW/w/IK&#10;3uomhlpJXYNIFQ9SqAqlt0f2mYRk34bsNn++fbdQ6HGYmd8wm2w0jeipc5VlBfEiAkGcW11xoeB2&#10;PTytQTiPrLGxTAomcpBtZw8bTLUd+IP6iy9EgLBLUUHpfZtK6fKSDLqFbYmDd7edQR9kV0jd4RDg&#10;ppHLKFpJgxWHhRJb2peU15dvo+A44LBL4rf+XN/309f1+f3zHJNS88dx9wrC0+j/w3/tk1aQrOIX&#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lAjmscAAADd&#10;AAAADwAAAAAAAAAAAAAAAACqAgAAZHJzL2Rvd25yZXYueG1sUEsFBgAAAAAEAAQA+gAAAJ4DAAAA&#10;AA==&#10;">
                  <v:shape id="Freeform 3481" o:spid="_x0000_s1106" style="position:absolute;left:4171;top:-2766;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l4mcIA&#10;AADdAAAADwAAAGRycy9kb3ducmV2LnhtbERPz2vCMBS+C/sfwht4s6m6ldEZZQgDPa6TTW+P5q0p&#10;a15KEtv635vDYMeP7/dmN9lODORD61jBMstBENdOt9woOH2+L15AhIissXNMCm4UYLd9mG2w1G7k&#10;Dxqq2IgUwqFEBSbGvpQy1IYshsz1xIn7cd5iTNA3UnscU7jt5CrPC2mx5dRgsKe9ofq3uloFF3+0&#10;5+/2tjqb6rnL7Rfuny6o1PxxensFEWmK/+I/90ErWBfLNDe9SU9Ab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eXiZwgAAAN0AAAAPAAAAAAAAAAAAAAAAAJgCAABkcnMvZG93&#10;bnJldi54bWxQSwUGAAAAAAQABAD1AAAAhwMAAAAA&#10;" path="m,l,209r916,l916,,,e" stroked="f">
                    <v:path arrowok="t" o:connecttype="custom" o:connectlocs="0,-2766;0,-2557;916,-2557;916,-2766;0,-2766" o:connectangles="0,0,0,0,0"/>
                  </v:shape>
                </v:group>
                <v:group id="Group 3478" o:spid="_x0000_s1107" style="position:absolute;left:5059;top:-2766;width:916;height:209" coordorigin="5059,-2766"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MSc8cAAADdAAAADwAAAGRycy9kb3ducmV2LnhtbESPT2vCQBTE7wW/w/IK&#10;3uomhkpNXYNIFQ9SqAqlt0f2mYRk34bsNn++fbdQ6HGYmd8wm2w0jeipc5VlBfEiAkGcW11xoeB2&#10;PTy9gHAeWWNjmRRM5CDbzh42mGo78Af1F1+IAGGXooLS+zaV0uUlGXQL2xIH7247gz7IrpC6wyHA&#10;TSOXUbSSBisOCyW2tC8pry/fRsFxwGGXxG/9ub7vp6/r8/vnOSal5o/j7hWEp9H/h//aJ60gWcVr&#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IMSc8cAAADd&#10;AAAADwAAAAAAAAAAAAAAAACqAgAAZHJzL2Rvd25yZXYueG1sUEsFBgAAAAAEAAQA+gAAAJ4DAAAA&#10;AA==&#10;">
                  <v:shape id="Freeform 3479" o:spid="_x0000_s1108" style="position:absolute;left:5059;top:-2766;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O+IsEA&#10;AADdAAAADwAAAGRycy9kb3ducmV2LnhtbERPz2vCMBS+D/wfwhO8zXR1E+lMiwiCO64bU2+P5q0p&#10;a15KErX+98tB8Pjx/V5Xo+3FhXzoHCt4mWcgiBunO24VfH/tnlcgQkTW2DsmBTcKUJWTpzUW2l35&#10;ky51bEUK4VCgAhPjUEgZGkMWw9wNxIn7dd5iTNC3Unu8pnDbyzzLltJix6nB4EBbQ81ffbYKTv7D&#10;Hg/dLT+a+q3P7A9uX0+o1Gw6bt5BRBrjQ3x377WCxTJP+9Ob9ARk+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jviLBAAAA3QAAAA8AAAAAAAAAAAAAAAAAmAIAAGRycy9kb3du&#10;cmV2LnhtbFBLBQYAAAAABAAEAPUAAACGAwAAAAA=&#10;" path="m,l,209r916,l916,,,e" stroked="f">
                    <v:path arrowok="t" o:connecttype="custom" o:connectlocs="0,-2766;0,-2557;916,-2557;916,-2766;0,-2766" o:connectangles="0,0,0,0,0"/>
                  </v:shape>
                </v:group>
                <v:group id="Group 3476" o:spid="_x0000_s1109" style="position:absolute;left:4171;top:-2557;width:916;height:209" coordorigin="4171,-2557"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JnUyMUAAADdAAAADwAAAGRycy9kb3ducmV2LnhtbESPQYvCMBSE7wv+h/AE&#10;b2taZUWqUURUPIiwKoi3R/Nsi81LaWJb/71ZEPY4zMw3zHzZmVI0VLvCsoJ4GIEgTq0uOFNwOW+/&#10;pyCcR9ZYWiYFL3KwXPS+5pho2/IvNSefiQBhl6CC3PsqkdKlORl0Q1sRB+9ua4M+yDqTusY2wE0p&#10;R1E0kQYLDgs5VrTOKX2cnkbBrsV2NY43zeFxX79u55/j9RCTUoN+t5qB8NT5//CnvdcKxpNRDH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yZ1MjFAAAA3QAA&#10;AA8AAAAAAAAAAAAAAAAAqgIAAGRycy9kb3ducmV2LnhtbFBLBQYAAAAABAAEAPoAAACcAwAAAAA=&#10;">
                  <v:shape id="Freeform 3477" o:spid="_x0000_s1110" style="position:absolute;left:4171;top:-2557;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2FzsQA&#10;AADdAAAADwAAAGRycy9kb3ducmV2LnhtbESPT2sCMRTE7wW/Q3iCt5p1bUVWo4hQ0GO34p/bY/Pc&#10;LG5eliTV9ds3hUKPw8z8hlmue9uKO/nQOFYwGWcgiCunG64VHL4+XucgQkTW2DomBU8KsF4NXpZY&#10;aPfgT7qXsRYJwqFABSbGrpAyVIYshrHriJN3dd5iTNLXUnt8JLhtZZ5lM2mx4bRgsKOtoepWflsF&#10;F7+351PzzM+mfG8ze8Tt2wWVGg37zQJEpD7+h//aO61gOstz+H2Tno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9hc7EAAAA3QAAAA8AAAAAAAAAAAAAAAAAmAIAAGRycy9k&#10;b3ducmV2LnhtbFBLBQYAAAAABAAEAPUAAACJAwAAAAA=&#10;" path="m,l,209r916,l916,,,e" stroked="f">
                    <v:path arrowok="t" o:connecttype="custom" o:connectlocs="0,-2557;0,-2348;916,-2348;916,-2557;0,-2557" o:connectangles="0,0,0,0,0"/>
                  </v:shape>
                </v:group>
                <v:group id="Group 3473" o:spid="_x0000_s1111" style="position:absolute;left:5059;top:-2557;width:916;height:209" coordorigin="5059,-2557" coordsize="916,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MH7yTFAAAA3QAA&#10;AA8AAAAAAAAAAAAAAAAAqgIAAGRycy9kb3ducmV2LnhtbFBLBQYAAAAABAAEAPoAAACcAwAAAAA=&#10;">
                  <v:shape id="Freeform 3475" o:spid="_x0000_s1112" style="position:absolute;left:5059;top:-2557;width:916;height:209;visibility:visible;mso-wrap-style:square;v-text-anchor:top" coordsize="916,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i4IcQA&#10;AADdAAAADwAAAGRycy9kb3ducmV2LnhtbESPQWsCMRSE7wX/Q3iCt5p1tSKrUUQQ6rHbUvX22Dw3&#10;i5uXJUl1/femUOhxmJlvmNWmt624kQ+NYwWTcQaCuHK64VrB1+f+dQEiRGSNrWNS8KAAm/XgZYWF&#10;dnf+oFsZa5EgHApUYGLsCilDZchiGLuOOHkX5y3GJH0ttcd7gttW5lk2lxYbTgsGO9oZqq7lj1Vw&#10;9gd7OjaP/GTKtzaz37ibnVGp0bDfLkFE6uN/+K/9rhVM5/kMft+kJy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YuCHEAAAA3QAAAA8AAAAAAAAAAAAAAAAAmAIAAGRycy9k&#10;b3ducmV2LnhtbFBLBQYAAAAABAAEAPUAAACJAwAAAAA=&#10;" path="m,l,209r916,l916,,,e" stroked="f">
                    <v:path arrowok="t" o:connecttype="custom" o:connectlocs="0,-2557;0,-2348;916,-2348;916,-2557;0,-2557" o:connectangles="0,0,0,0,0"/>
                  </v:shape>
                  <v:shape id="Picture 3474" o:spid="_x0000_s1113" type="#_x0000_t75" style="position:absolute;left:1789;top:-5603;width:5110;height:55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i163HAAAA3QAAAA8AAABkcnMvZG93bnJldi54bWxEj0uLwkAQhO+C/2FowZtOVvFBdJRFWNSD&#10;B18Hb22mN8lupidkxhj31zsLgseiur7qmi8bU4iaKpdbVvDRj0AQJ1bnnCo4Hb96UxDOI2ssLJOC&#10;BzlYLtqtOcba3nlP9cGnIkDYxagg876MpXRJRgZd35bEwfu2lUEfZJVKXeE9wE0hB1E0lgZzDg0Z&#10;lrTKKPk93Ex443o5T+g8ua3+dsdt/bPnKBmtlep2ms8ZCE+Nfx+/0hutYDgejOB/TUCAXD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Hi163HAAAA3QAAAA8AAAAAAAAAAAAA&#10;AAAAnwIAAGRycy9kb3ducmV2LnhtbFBLBQYAAAAABAAEAPcAAACTAwAAAAA=&#10;">
                    <v:imagedata r:id="rId65"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4</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y</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m</w:t>
      </w:r>
      <w:r w:rsidRPr="006632F3">
        <w:rPr>
          <w:rFonts w:ascii="Times New Roman" w:eastAsia="Times New Roman" w:hAnsi="Times New Roman" w:cs="Times New Roman"/>
          <w:b/>
          <w:bCs/>
          <w:spacing w:val="-11"/>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t</w:t>
      </w:r>
    </w:p>
    <w:p w14:paraId="1E77B363"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71299D40" w14:textId="77777777" w:rsidR="00583B21" w:rsidRPr="006632F3" w:rsidRDefault="00583B21" w:rsidP="00583B21">
      <w:pPr>
        <w:spacing w:before="60" w:after="0" w:line="240" w:lineRule="auto"/>
        <w:ind w:left="321" w:right="-20"/>
        <w:rPr>
          <w:rFonts w:ascii="Times New Roman" w:eastAsia="Arial" w:hAnsi="Times New Roman" w:cs="Times New Roman"/>
        </w:rPr>
      </w:pPr>
      <w:r>
        <w:rPr>
          <w:rFonts w:ascii="Times New Roman" w:eastAsia="Arial" w:hAnsi="Times New Roman" w:cs="Times New Roman"/>
        </w:rPr>
        <w:lastRenderedPageBreak/>
        <w:t>1</w:t>
      </w:r>
      <w:r w:rsidRPr="006632F3">
        <w:rPr>
          <w:rFonts w:ascii="Times New Roman" w:eastAsia="Arial" w:hAnsi="Times New Roman" w:cs="Times New Roman"/>
        </w:rPr>
        <w:t>.4.2</w:t>
      </w:r>
      <w:r w:rsidRPr="006632F3">
        <w:rPr>
          <w:rFonts w:ascii="Times New Roman" w:eastAsia="Arial" w:hAnsi="Times New Roman" w:cs="Times New Roman"/>
          <w:spacing w:val="28"/>
        </w:rPr>
        <w:t xml:space="preserve"> </w:t>
      </w:r>
      <w:r w:rsidRPr="006632F3">
        <w:rPr>
          <w:rFonts w:ascii="Times New Roman" w:eastAsia="Arial" w:hAnsi="Times New Roman" w:cs="Times New Roman"/>
        </w:rPr>
        <w:t>Si</w:t>
      </w:r>
      <w:r w:rsidRPr="006632F3">
        <w:rPr>
          <w:rFonts w:ascii="Times New Roman" w:eastAsia="Arial" w:hAnsi="Times New Roman" w:cs="Times New Roman"/>
          <w:spacing w:val="-101"/>
        </w:rPr>
        <w:t>g</w:t>
      </w:r>
      <w:r w:rsidRPr="006632F3">
        <w:rPr>
          <w:rFonts w:ascii="Times New Roman" w:eastAsia="Arial" w:hAnsi="Times New Roman" w:cs="Times New Roman"/>
          <w:u w:val="single" w:color="000000"/>
        </w:rPr>
        <w:t xml:space="preserve"> </w:t>
      </w:r>
      <w:r w:rsidRPr="006632F3">
        <w:rPr>
          <w:rFonts w:ascii="Times New Roman" w:eastAsia="Arial" w:hAnsi="Times New Roman" w:cs="Times New Roman"/>
          <w:spacing w:val="22"/>
          <w:u w:val="single" w:color="000000"/>
        </w:rPr>
        <w:t xml:space="preserve"> </w:t>
      </w:r>
      <w:r w:rsidRPr="006632F3">
        <w:rPr>
          <w:rFonts w:ascii="Times New Roman" w:eastAsia="Arial" w:hAnsi="Times New Roman" w:cs="Times New Roman"/>
          <w:spacing w:val="-65"/>
        </w:rPr>
        <w:t xml:space="preserve"> </w:t>
      </w:r>
      <w:r w:rsidRPr="006632F3">
        <w:rPr>
          <w:rFonts w:ascii="Times New Roman" w:eastAsia="Arial" w:hAnsi="Times New Roman" w:cs="Times New Roman"/>
        </w:rPr>
        <w:t>nificant</w:t>
      </w:r>
      <w:r w:rsidRPr="006632F3">
        <w:rPr>
          <w:rFonts w:ascii="Times New Roman" w:eastAsia="Arial" w:hAnsi="Times New Roman" w:cs="Times New Roman"/>
          <w:spacing w:val="39"/>
        </w:rPr>
        <w:t xml:space="preserve"> </w:t>
      </w:r>
      <w:r w:rsidRPr="006632F3">
        <w:rPr>
          <w:rFonts w:ascii="Times New Roman" w:eastAsia="Arial" w:hAnsi="Times New Roman" w:cs="Times New Roman"/>
          <w:w w:val="104"/>
        </w:rPr>
        <w:t>Classes</w:t>
      </w:r>
    </w:p>
    <w:p w14:paraId="64829A9B" w14:textId="77777777" w:rsidR="00583B21" w:rsidRPr="006632F3" w:rsidRDefault="00583B21" w:rsidP="00583B21">
      <w:pPr>
        <w:spacing w:before="9" w:after="0" w:line="220" w:lineRule="exact"/>
        <w:rPr>
          <w:rFonts w:ascii="Times New Roman" w:hAnsi="Times New Roman" w:cs="Times New Roman"/>
        </w:rPr>
      </w:pPr>
    </w:p>
    <w:p w14:paraId="01721DFB" w14:textId="77777777" w:rsidR="00583B21" w:rsidRPr="006632F3" w:rsidRDefault="00583B21" w:rsidP="00583B21">
      <w:pPr>
        <w:spacing w:after="0" w:line="240" w:lineRule="auto"/>
        <w:ind w:left="321" w:right="-20"/>
        <w:rPr>
          <w:rFonts w:ascii="Times New Roman" w:eastAsia="Arial" w:hAnsi="Times New Roman" w:cs="Times New Roman"/>
        </w:rPr>
      </w:pPr>
      <w:r>
        <w:rPr>
          <w:rFonts w:ascii="Times New Roman" w:eastAsia="Arial" w:hAnsi="Times New Roman" w:cs="Times New Roman"/>
        </w:rPr>
        <w:t>1</w:t>
      </w:r>
      <w:r w:rsidRPr="006632F3">
        <w:rPr>
          <w:rFonts w:ascii="Times New Roman" w:eastAsia="Arial" w:hAnsi="Times New Roman" w:cs="Times New Roman"/>
        </w:rPr>
        <w:t>.4.</w:t>
      </w:r>
      <w:r w:rsidRPr="006632F3">
        <w:rPr>
          <w:rFonts w:ascii="Times New Roman" w:eastAsia="Arial" w:hAnsi="Times New Roman" w:cs="Times New Roman"/>
          <w:u w:val="single" w:color="000000"/>
        </w:rPr>
        <w:t>2.</w:t>
      </w:r>
      <w:r w:rsidRPr="006632F3">
        <w:rPr>
          <w:rFonts w:ascii="Times New Roman" w:eastAsia="Arial" w:hAnsi="Times New Roman" w:cs="Times New Roman"/>
        </w:rPr>
        <w:t>1</w:t>
      </w:r>
      <w:r w:rsidRPr="006632F3">
        <w:rPr>
          <w:rFonts w:ascii="Times New Roman" w:eastAsia="Arial" w:hAnsi="Times New Roman" w:cs="Times New Roman"/>
          <w:spacing w:val="-13"/>
        </w:rPr>
        <w:t xml:space="preserve"> </w:t>
      </w:r>
      <w:r w:rsidRPr="006632F3">
        <w:rPr>
          <w:rFonts w:ascii="Times New Roman" w:eastAsia="Arial" w:hAnsi="Times New Roman" w:cs="Times New Roman"/>
        </w:rPr>
        <w:t>Class</w:t>
      </w:r>
      <w:r w:rsidRPr="006632F3">
        <w:rPr>
          <w:rFonts w:ascii="Times New Roman" w:eastAsia="Arial" w:hAnsi="Times New Roman" w:cs="Times New Roman"/>
          <w:spacing w:val="25"/>
        </w:rPr>
        <w:t xml:space="preserve"> </w:t>
      </w:r>
      <w:r w:rsidRPr="006632F3">
        <w:rPr>
          <w:rFonts w:ascii="Times New Roman" w:eastAsia="Arial" w:hAnsi="Times New Roman" w:cs="Times New Roman"/>
          <w:w w:val="103"/>
        </w:rPr>
        <w:t>Diagram</w:t>
      </w:r>
    </w:p>
    <w:p w14:paraId="11F4C85B" w14:textId="77777777" w:rsidR="00583B21" w:rsidRPr="006632F3" w:rsidRDefault="00583B21" w:rsidP="00583B21">
      <w:pPr>
        <w:spacing w:before="60" w:after="0" w:line="240" w:lineRule="auto"/>
        <w:ind w:left="431" w:right="-20"/>
        <w:rPr>
          <w:rFonts w:ascii="Times New Roman" w:eastAsia="Courier New"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46336" behindDoc="1" locked="0" layoutInCell="1" allowOverlap="1" wp14:anchorId="01061E2D" wp14:editId="62C05247">
                <wp:simplePos x="0" y="0"/>
                <wp:positionH relativeFrom="page">
                  <wp:posOffset>1721485</wp:posOffset>
                </wp:positionH>
                <wp:positionV relativeFrom="paragraph">
                  <wp:posOffset>224155</wp:posOffset>
                </wp:positionV>
                <wp:extent cx="641985" cy="391160"/>
                <wp:effectExtent l="6985" t="5080" r="8255" b="3810"/>
                <wp:wrapNone/>
                <wp:docPr id="3525" name="Group 34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985" cy="391160"/>
                          <a:chOff x="2711" y="353"/>
                          <a:chExt cx="1011" cy="616"/>
                        </a:xfrm>
                      </wpg:grpSpPr>
                      <wpg:grpSp>
                        <wpg:cNvPr id="3526" name="Group 3470"/>
                        <wpg:cNvGrpSpPr>
                          <a:grpSpLocks/>
                        </wpg:cNvGrpSpPr>
                        <wpg:grpSpPr bwMode="auto">
                          <a:xfrm>
                            <a:off x="2728" y="364"/>
                            <a:ext cx="2" cy="594"/>
                            <a:chOff x="2728" y="364"/>
                            <a:chExt cx="2" cy="594"/>
                          </a:xfrm>
                        </wpg:grpSpPr>
                        <wps:wsp>
                          <wps:cNvPr id="3527" name="Freeform 3471"/>
                          <wps:cNvSpPr>
                            <a:spLocks/>
                          </wps:cNvSpPr>
                          <wps:spPr bwMode="auto">
                            <a:xfrm>
                              <a:off x="2728" y="364"/>
                              <a:ext cx="2" cy="594"/>
                            </a:xfrm>
                            <a:custGeom>
                              <a:avLst/>
                              <a:gdLst>
                                <a:gd name="T0" fmla="+- 0 958 364"/>
                                <a:gd name="T1" fmla="*/ 958 h 594"/>
                                <a:gd name="T2" fmla="+- 0 364 364"/>
                                <a:gd name="T3" fmla="*/ 364 h 594"/>
                              </a:gdLst>
                              <a:ahLst/>
                              <a:cxnLst>
                                <a:cxn ang="0">
                                  <a:pos x="0" y="T1"/>
                                </a:cxn>
                                <a:cxn ang="0">
                                  <a:pos x="0" y="T3"/>
                                </a:cxn>
                              </a:cxnLst>
                              <a:rect l="0" t="0" r="r" b="b"/>
                              <a:pathLst>
                                <a:path h="594">
                                  <a:moveTo>
                                    <a:pt x="0" y="594"/>
                                  </a:moveTo>
                                  <a:lnTo>
                                    <a:pt x="0" y="0"/>
                                  </a:lnTo>
                                </a:path>
                              </a:pathLst>
                            </a:custGeom>
                            <a:noFill/>
                            <a:ln w="13954">
                              <a:solidFill>
                                <a:srgbClr val="23232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28" name="Group 3468"/>
                        <wpg:cNvGrpSpPr>
                          <a:grpSpLocks/>
                        </wpg:cNvGrpSpPr>
                        <wpg:grpSpPr bwMode="auto">
                          <a:xfrm>
                            <a:off x="2722" y="370"/>
                            <a:ext cx="989" cy="2"/>
                            <a:chOff x="2722" y="370"/>
                            <a:chExt cx="989" cy="2"/>
                          </a:xfrm>
                        </wpg:grpSpPr>
                        <wps:wsp>
                          <wps:cNvPr id="3529" name="Freeform 3469"/>
                          <wps:cNvSpPr>
                            <a:spLocks/>
                          </wps:cNvSpPr>
                          <wps:spPr bwMode="auto">
                            <a:xfrm>
                              <a:off x="2722" y="370"/>
                              <a:ext cx="989" cy="2"/>
                            </a:xfrm>
                            <a:custGeom>
                              <a:avLst/>
                              <a:gdLst>
                                <a:gd name="T0" fmla="+- 0 2722 2722"/>
                                <a:gd name="T1" fmla="*/ T0 w 989"/>
                                <a:gd name="T2" fmla="+- 0 3711 2722"/>
                                <a:gd name="T3" fmla="*/ T2 w 989"/>
                              </a:gdLst>
                              <a:ahLst/>
                              <a:cxnLst>
                                <a:cxn ang="0">
                                  <a:pos x="T1" y="0"/>
                                </a:cxn>
                                <a:cxn ang="0">
                                  <a:pos x="T3" y="0"/>
                                </a:cxn>
                              </a:cxnLst>
                              <a:rect l="0" t="0" r="r" b="b"/>
                              <a:pathLst>
                                <a:path w="989">
                                  <a:moveTo>
                                    <a:pt x="0" y="0"/>
                                  </a:moveTo>
                                  <a:lnTo>
                                    <a:pt x="989"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30" name="Group 3466"/>
                        <wpg:cNvGrpSpPr>
                          <a:grpSpLocks/>
                        </wpg:cNvGrpSpPr>
                        <wpg:grpSpPr bwMode="auto">
                          <a:xfrm>
                            <a:off x="2722" y="584"/>
                            <a:ext cx="989" cy="2"/>
                            <a:chOff x="2722" y="584"/>
                            <a:chExt cx="989" cy="2"/>
                          </a:xfrm>
                        </wpg:grpSpPr>
                        <wps:wsp>
                          <wps:cNvPr id="3531" name="Freeform 3467"/>
                          <wps:cNvSpPr>
                            <a:spLocks/>
                          </wps:cNvSpPr>
                          <wps:spPr bwMode="auto">
                            <a:xfrm>
                              <a:off x="2722" y="584"/>
                              <a:ext cx="989" cy="2"/>
                            </a:xfrm>
                            <a:custGeom>
                              <a:avLst/>
                              <a:gdLst>
                                <a:gd name="T0" fmla="+- 0 2722 2722"/>
                                <a:gd name="T1" fmla="*/ T0 w 989"/>
                                <a:gd name="T2" fmla="+- 0 3711 2722"/>
                                <a:gd name="T3" fmla="*/ T2 w 989"/>
                              </a:gdLst>
                              <a:ahLst/>
                              <a:cxnLst>
                                <a:cxn ang="0">
                                  <a:pos x="T1" y="0"/>
                                </a:cxn>
                                <a:cxn ang="0">
                                  <a:pos x="T3" y="0"/>
                                </a:cxn>
                              </a:cxnLst>
                              <a:rect l="0" t="0" r="r" b="b"/>
                              <a:pathLst>
                                <a:path w="989">
                                  <a:moveTo>
                                    <a:pt x="0" y="0"/>
                                  </a:moveTo>
                                  <a:lnTo>
                                    <a:pt x="989"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32" name="Group 3464"/>
                        <wpg:cNvGrpSpPr>
                          <a:grpSpLocks/>
                        </wpg:cNvGrpSpPr>
                        <wpg:grpSpPr bwMode="auto">
                          <a:xfrm>
                            <a:off x="3706" y="364"/>
                            <a:ext cx="2" cy="594"/>
                            <a:chOff x="3706" y="364"/>
                            <a:chExt cx="2" cy="594"/>
                          </a:xfrm>
                        </wpg:grpSpPr>
                        <wps:wsp>
                          <wps:cNvPr id="3533" name="Freeform 3465"/>
                          <wps:cNvSpPr>
                            <a:spLocks/>
                          </wps:cNvSpPr>
                          <wps:spPr bwMode="auto">
                            <a:xfrm>
                              <a:off x="3706" y="364"/>
                              <a:ext cx="2" cy="594"/>
                            </a:xfrm>
                            <a:custGeom>
                              <a:avLst/>
                              <a:gdLst>
                                <a:gd name="T0" fmla="+- 0 958 364"/>
                                <a:gd name="T1" fmla="*/ 958 h 594"/>
                                <a:gd name="T2" fmla="+- 0 364 364"/>
                                <a:gd name="T3" fmla="*/ 364 h 594"/>
                              </a:gdLst>
                              <a:ahLst/>
                              <a:cxnLst>
                                <a:cxn ang="0">
                                  <a:pos x="0" y="T1"/>
                                </a:cxn>
                                <a:cxn ang="0">
                                  <a:pos x="0" y="T3"/>
                                </a:cxn>
                              </a:cxnLst>
                              <a:rect l="0" t="0" r="r" b="b"/>
                              <a:pathLst>
                                <a:path h="594">
                                  <a:moveTo>
                                    <a:pt x="0" y="594"/>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34" name="Group 3462"/>
                        <wpg:cNvGrpSpPr>
                          <a:grpSpLocks/>
                        </wpg:cNvGrpSpPr>
                        <wpg:grpSpPr bwMode="auto">
                          <a:xfrm>
                            <a:off x="2722" y="771"/>
                            <a:ext cx="989" cy="2"/>
                            <a:chOff x="2722" y="771"/>
                            <a:chExt cx="989" cy="2"/>
                          </a:xfrm>
                        </wpg:grpSpPr>
                        <wps:wsp>
                          <wps:cNvPr id="3535" name="Freeform 3463"/>
                          <wps:cNvSpPr>
                            <a:spLocks/>
                          </wps:cNvSpPr>
                          <wps:spPr bwMode="auto">
                            <a:xfrm>
                              <a:off x="2722" y="771"/>
                              <a:ext cx="989" cy="2"/>
                            </a:xfrm>
                            <a:custGeom>
                              <a:avLst/>
                              <a:gdLst>
                                <a:gd name="T0" fmla="+- 0 2722 2722"/>
                                <a:gd name="T1" fmla="*/ T0 w 989"/>
                                <a:gd name="T2" fmla="+- 0 3711 2722"/>
                                <a:gd name="T3" fmla="*/ T2 w 989"/>
                              </a:gdLst>
                              <a:ahLst/>
                              <a:cxnLst>
                                <a:cxn ang="0">
                                  <a:pos x="T1" y="0"/>
                                </a:cxn>
                                <a:cxn ang="0">
                                  <a:pos x="T3" y="0"/>
                                </a:cxn>
                              </a:cxnLst>
                              <a:rect l="0" t="0" r="r" b="b"/>
                              <a:pathLst>
                                <a:path w="989">
                                  <a:moveTo>
                                    <a:pt x="0" y="0"/>
                                  </a:moveTo>
                                  <a:lnTo>
                                    <a:pt x="989"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36" name="Group 3460"/>
                        <wpg:cNvGrpSpPr>
                          <a:grpSpLocks/>
                        </wpg:cNvGrpSpPr>
                        <wpg:grpSpPr bwMode="auto">
                          <a:xfrm>
                            <a:off x="2722" y="952"/>
                            <a:ext cx="989" cy="2"/>
                            <a:chOff x="2722" y="952"/>
                            <a:chExt cx="989" cy="2"/>
                          </a:xfrm>
                        </wpg:grpSpPr>
                        <wps:wsp>
                          <wps:cNvPr id="3537" name="Freeform 3461"/>
                          <wps:cNvSpPr>
                            <a:spLocks/>
                          </wps:cNvSpPr>
                          <wps:spPr bwMode="auto">
                            <a:xfrm>
                              <a:off x="2722" y="952"/>
                              <a:ext cx="989" cy="2"/>
                            </a:xfrm>
                            <a:custGeom>
                              <a:avLst/>
                              <a:gdLst>
                                <a:gd name="T0" fmla="+- 0 2722 2722"/>
                                <a:gd name="T1" fmla="*/ T0 w 989"/>
                                <a:gd name="T2" fmla="+- 0 3711 2722"/>
                                <a:gd name="T3" fmla="*/ T2 w 989"/>
                              </a:gdLst>
                              <a:ahLst/>
                              <a:cxnLst>
                                <a:cxn ang="0">
                                  <a:pos x="T1" y="0"/>
                                </a:cxn>
                                <a:cxn ang="0">
                                  <a:pos x="T3" y="0"/>
                                </a:cxn>
                              </a:cxnLst>
                              <a:rect l="0" t="0" r="r" b="b"/>
                              <a:pathLst>
                                <a:path w="989">
                                  <a:moveTo>
                                    <a:pt x="0" y="0"/>
                                  </a:moveTo>
                                  <a:lnTo>
                                    <a:pt x="989"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459" o:spid="_x0000_s1026" style="position:absolute;margin-left:135.55pt;margin-top:17.65pt;width:50.55pt;height:30.8pt;z-index:-251270144;mso-position-horizontal-relative:page" coordorigin="2711,353" coordsize="1011,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">
                <v:group id="Group 3470" o:spid="_x0000_s1027" style="position:absolute;left:2728;top:364;width:2;height:594" coordorigin="2728,364"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hVLcDFAAAA3QAA&#10;AA8AAAAAAAAAAAAAAAAAqgIAAGRycy9kb3ducmV2LnhtbFBLBQYAAAAABAAEAPoAAACcAwAAAAA=&#10;">
                  <v:shape id="Freeform 3471" o:spid="_x0000_s1028" style="position:absolute;left:2728;top:364;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Fr8cA&#10;AADdAAAADwAAAGRycy9kb3ducmV2LnhtbESPT2vCQBTE70K/w/IKXqRu/NeW1FVEENSDYNpDj4/s&#10;axKafRt2Nxr99K4geBxm5jfMfNmZWpzI+cqygtEwAUGcW11xoeDne/P2CcIHZI21ZVJwIQ/LxUtv&#10;jqm2Zz7SKQuFiBD2KSooQ2hSKX1ekkE/tA1x9P6sMxiidIXUDs8Rbmo5TpJ3abDiuFBiQ+uS8v+s&#10;NQp4tm/dbnUp8ms7arPrYfo76KxS/ddu9QUiUBee4Ud7qxVMZuMPuL+JT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ha/HAAAA3QAAAA8AAAAAAAAAAAAAAAAAmAIAAGRy&#10;cy9kb3ducmV2LnhtbFBLBQYAAAAABAAEAPUAAACMAwAAAAA=&#10;" path="m,594l,e" filled="f" strokecolor="#232323" strokeweight=".38761mm">
                    <v:path arrowok="t" o:connecttype="custom" o:connectlocs="0,958;0,364" o:connectangles="0,0"/>
                  </v:shape>
                </v:group>
                <v:group id="Group 3468" o:spid="_x0000_s1029" style="position:absolute;left:2722;top:370;width:989;height:2" coordorigin="2722,370" coordsize="9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YcKcMAAADdAAAADwAAAGRycy9kb3ducmV2LnhtbERPy4rCMBTdC/5DuII7&#10;Taso0jEVkRlxIQPqwDC7S3P7wOamNLGtf28WwiwP573dDaYWHbWusqwgnkcgiDOrKy4U/Ny+ZhsQ&#10;ziNrrC2Tgic52KXj0RYTbXu+UHf1hQgh7BJUUHrfJFK6rCSDbm4b4sDltjXoA2wLqVvsQ7ip5SKK&#10;1tJgxaGhxIYOJWX368MoOPbY75fxZ3e+54fn3231/XuOSanpZNh/gPA0+H/x233SCparR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mhhwpwwAAAN0AAAAP&#10;AAAAAAAAAAAAAAAAAKoCAABkcnMvZG93bnJldi54bWxQSwUGAAAAAAQABAD6AAAAmgMAAAAA&#10;">
                  <v:shape id="Freeform 3469" o:spid="_x0000_s1030" style="position:absolute;left:2722;top:370;width:989;height:2;visibility:visible;mso-wrap-style:square;v-text-anchor:top" coordsize="9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2ku8cA&#10;AADdAAAADwAAAGRycy9kb3ducmV2LnhtbESPQWvCQBSE7wX/w/IEb80mWm2NriJCaSmIqKV4fGSf&#10;2WD2bcxuNf33XaHQ4zAz3zDzZWdrcaXWV44VZEkKgrhwuuJSwefh9fEFhA/IGmvHpOCHPCwXvYc5&#10;5trdeEfXfShFhLDPUYEJocml9IUhiz5xDXH0Tq61GKJsS6lbvEW4reUwTSfSYsVxwWBDa0PFef9t&#10;FZyPX9t0c8TskGVPZEdvF7N+/lBq0O9WMxCBuvAf/mu/awWj8XAK9zfxCc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9pLvHAAAA3QAAAA8AAAAAAAAAAAAAAAAAmAIAAGRy&#10;cy9kb3ducmV2LnhtbFBLBQYAAAAABAAEAPUAAACMAwAAAAA=&#10;" path="m,l989,e" filled="f" strokecolor="#3f3f3f" strokeweight=".19381mm">
                    <v:path arrowok="t" o:connecttype="custom" o:connectlocs="0,0;989,0" o:connectangles="0,0"/>
                  </v:shape>
                </v:group>
                <v:group id="Group 3466" o:spid="_x0000_s1031" style="position:absolute;left:2722;top:584;width:989;height:2" coordorigin="2722,584" coordsize="9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mG8sIAAADdAAAADwAAAGRycy9kb3ducmV2LnhtbERPTYvCMBC9L/gfwgje&#10;1rQWl6UaRUTFgwirC+JtaMa22ExKE9v6781B8Ph43/NlbyrRUuNKywricQSCOLO65FzB/3n7/QvC&#10;eWSNlWVS8CQHy8Xga46pth3/UXvyuQgh7FJUUHhfp1K6rCCDbmxr4sDdbGPQB9jkUjfYhXBTyUkU&#10;/UiDJYeGAmtaF5TdTw+jYNdht0riTXu439bP63l6vBxiUmo07FczEJ56/xG/3XutIJkmYX94E5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0phvLCAAAA3QAAAA8A&#10;AAAAAAAAAAAAAAAAqgIAAGRycy9kb3ducmV2LnhtbFBLBQYAAAAABAAEAPoAAACZAwAAAAA=&#10;">
                  <v:shape id="Freeform 3467" o:spid="_x0000_s1032" style="position:absolute;left:2722;top:584;width:989;height:2;visibility:visible;mso-wrap-style:square;v-text-anchor:top" coordsize="9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waKMYA&#10;AADdAAAADwAAAGRycy9kb3ducmV2LnhtbESPQWvCQBSE74L/YXmCN91oqLSpq4hYtAcPpj14fGZf&#10;k2D2bchu1/jvuwXB4zAz3zDLdW8aEahztWUFs2kCgriwuuZSwffXx+QVhPPIGhvLpOBODtar4WCJ&#10;mbY3PlHIfSkihF2GCirv20xKV1Rk0E1tSxy9H9sZ9FF2pdQd3iLcNHKeJAtpsOa4UGFL24qKa/5r&#10;FFwvOuz2n29hcw+Sj4v0PO9PB6XGo37zDsJT75/hR/ugFaQv6Qz+38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1waKMYAAADdAAAADwAAAAAAAAAAAAAAAACYAgAAZHJz&#10;L2Rvd25yZXYueG1sUEsFBgAAAAAEAAQA9QAAAIsDAAAAAA==&#10;" path="m,l989,e" filled="f" strokecolor="#5b5b5b" strokeweight=".38761mm">
                    <v:path arrowok="t" o:connecttype="custom" o:connectlocs="0,0;989,0" o:connectangles="0,0"/>
                  </v:shape>
                </v:group>
                <v:group id="Group 3464" o:spid="_x0000_s1033" style="position:absolute;left:3706;top:364;width:2;height:594" coordorigin="3706,364"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e9HsUAAADdAAAADwAAAGRycy9kb3ducmV2LnhtbESPQYvCMBSE7wv+h/AE&#10;b2tai8tSjSLiigcRVhfE26N5tsXmpTTZtv57Iwgeh5n5hpkve1OJlhpXWlYQjyMQxJnVJecK/k4/&#10;n98gnEfWWFkmBXdysFwMPuaYatvxL7VHn4sAYZeigsL7OpXSZQUZdGNbEwfvahuDPsgml7rBLsBN&#10;JSdR9CUNlhwWCqxpXVB2O/4bBdsOu1USb9r97bq+X07Tw3kfk1KjYb+agfDU+3f41d5pBck0mc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K3vR7FAAAA3QAA&#10;AA8AAAAAAAAAAAAAAAAAqgIAAGRycy9kb3ducmV2LnhtbFBLBQYAAAAABAAEAPoAAACcAwAAAAA=&#10;">
                  <v:shape id="Freeform 3465" o:spid="_x0000_s1034" style="position:absolute;left:3706;top:364;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LJqckA&#10;AADdAAAADwAAAGRycy9kb3ducmV2LnhtbESPT0/CQBTE7yZ8h80z4WJkawtGCwtRDH+8mIAeOL50&#10;n22x+7bZXWn59iyJicfJzPwmM1v0phEncr62rOBhlIAgLqyuuVTw9bm6fwLhA7LGxjIpOJOHxXxw&#10;M8Nc2453dNqHUkQI+xwVVCG0uZS+qMigH9mWOHrf1hkMUbpSaoddhJtGpknyKA3WHBcqbGlZUfGz&#10;/zUKVpvCdR98l76/pevX4yY9PPe7sVLD2/5lCiJQH/7Df+2tVpBNsgyub+ITkPM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NRLJqckAAADdAAAADwAAAAAAAAAAAAAAAACYAgAA&#10;ZHJzL2Rvd25yZXYueG1sUEsFBgAAAAAEAAQA9QAAAI4DAAAAAA==&#10;" path="m,594l,e" filled="f" strokecolor="#3f3f3f" strokeweight=".19381mm">
                    <v:path arrowok="t" o:connecttype="custom" o:connectlocs="0,958;0,364" o:connectangles="0,0"/>
                  </v:shape>
                </v:group>
                <v:group id="Group 3462" o:spid="_x0000_s1035" style="position:absolute;left:2722;top:771;width:989;height:2" coordorigin="2722,771" coordsize="9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KA8cYAAADdAAAADwAAAGRycy9kb3ducmV2LnhtbESPT2vCQBTE7wW/w/IE&#10;b3UTU0Wiq4jU0oMU/APi7ZF9JsHs25DdJvHbdwWhx2FmfsMs172pREuNKy0riMcRCOLM6pJzBefT&#10;7n0OwnlkjZVlUvAgB+vV4G2JqbYdH6g9+lwECLsUFRTe16mULivIoBvbmjh4N9sY9EE2udQNdgFu&#10;KjmJopk0WHJYKLCmbUHZ/fhrFHx12G2S+LPd32/bx/U0/bnsY1JqNOw3CxCeev8ffrW/tYJkmnz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EoDxxgAAAN0A&#10;AAAPAAAAAAAAAAAAAAAAAKoCAABkcnMvZG93bnJldi54bWxQSwUGAAAAAAQABAD6AAAAnQMAAAAA&#10;">
                  <v:shape id="Freeform 3463" o:spid="_x0000_s1036" style="position:absolute;left:2722;top:771;width:989;height:2;visibility:visible;mso-wrap-style:square;v-text-anchor:top" coordsize="9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cK8YA&#10;AADdAAAADwAAAGRycy9kb3ducmV2LnhtbESPQWvCQBSE74X+h+UVvNVNDYpNXUWKUj14MPbg8Zl9&#10;TYLZtyG7rvHfdwXB4zAz3zCzRW8aEahztWUFH8MEBHFhdc2lgt/D+n0KwnlkjY1lUnAjB4v568sM&#10;M22vvKeQ+1JECLsMFVTet5mUrqjIoBvaljh6f7Yz6KPsSqk7vEa4aeQoSSbSYM1xocKWvisqzvnF&#10;KDifdFj9bD/D8hYk7ybpcdTvN0oN3vrlFwhPvX+GH+2NVpCO0zHc38Qn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ccK8YAAADdAAAADwAAAAAAAAAAAAAAAACYAgAAZHJz&#10;L2Rvd25yZXYueG1sUEsFBgAAAAAEAAQA9QAAAIsDAAAAAA==&#10;" path="m,l989,e" filled="f" strokecolor="#5b5b5b" strokeweight=".38761mm">
                    <v:path arrowok="t" o:connecttype="custom" o:connectlocs="0,0;989,0" o:connectangles="0,0"/>
                  </v:shape>
                </v:group>
                <v:group id="Group 3460" o:spid="_x0000_s1037" style="position:absolute;left:2722;top:952;width:989;height:2" coordorigin="2722,952" coordsize="9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9jLsdxgAAAN0A&#10;AAAPAAAAAAAAAAAAAAAAAKoCAABkcnMvZG93bnJldi54bWxQSwUGAAAAAAQABAD6AAAAnQMAAAAA&#10;">
                  <v:shape id="Freeform 3461" o:spid="_x0000_s1038" style="position:absolute;left:2722;top:952;width:989;height:2;visibility:visible;mso-wrap-style:square;v-text-anchor:top" coordsize="9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cDj8YA&#10;AADdAAAADwAAAGRycy9kb3ducmV2LnhtbESPQWvCQBSE74L/YXlCb7qJsVVSVxGhtAhFGot4fGRf&#10;s8Hs2zS71fjv3UKhx2FmvmGW69424kKdrx0rSCcJCOLS6ZorBZ+Hl/EChA/IGhvHpOBGHtar4WCJ&#10;uXZX/qBLESoRIexzVGBCaHMpfWnIop+4ljh6X66zGKLsKqk7vEa4beQ0SZ6kxZrjgsGWtobKc/Fj&#10;FZxPx33yfsL0kKYzstnrt9nOd0o9jPrNM4hAffgP/7XftILsMZvD75v4BOTq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vcDj8YAAADdAAAADwAAAAAAAAAAAAAAAACYAgAAZHJz&#10;L2Rvd25yZXYueG1sUEsFBgAAAAAEAAQA9QAAAIsDAAAAAA==&#10;" path="m,l989,e" filled="f" strokecolor="#3f3f3f" strokeweight=".19381mm">
                    <v:path arrowok="t" o:connecttype="custom" o:connectlocs="0,0;989,0" o:connectangles="0,0"/>
                  </v:shape>
                </v:group>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047360" behindDoc="1" locked="0" layoutInCell="1" allowOverlap="1" wp14:anchorId="072154E6" wp14:editId="24C2B819">
                <wp:simplePos x="0" y="0"/>
                <wp:positionH relativeFrom="page">
                  <wp:posOffset>2032000</wp:posOffset>
                </wp:positionH>
                <wp:positionV relativeFrom="paragraph">
                  <wp:posOffset>220980</wp:posOffset>
                </wp:positionV>
                <wp:extent cx="4747895" cy="5772785"/>
                <wp:effectExtent l="3175" t="1905" r="1905" b="6985"/>
                <wp:wrapNone/>
                <wp:docPr id="3232" name="Group 31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47895" cy="5772785"/>
                          <a:chOff x="3200" y="348"/>
                          <a:chExt cx="7477" cy="9091"/>
                        </a:xfrm>
                      </wpg:grpSpPr>
                      <wpg:grpSp>
                        <wpg:cNvPr id="3233" name="Group 3457"/>
                        <wpg:cNvGrpSpPr>
                          <a:grpSpLocks/>
                        </wpg:cNvGrpSpPr>
                        <wpg:grpSpPr bwMode="auto">
                          <a:xfrm>
                            <a:off x="3964" y="364"/>
                            <a:ext cx="2" cy="594"/>
                            <a:chOff x="3964" y="364"/>
                            <a:chExt cx="2" cy="594"/>
                          </a:xfrm>
                        </wpg:grpSpPr>
                        <wps:wsp>
                          <wps:cNvPr id="3234" name="Freeform 3458"/>
                          <wps:cNvSpPr>
                            <a:spLocks/>
                          </wps:cNvSpPr>
                          <wps:spPr bwMode="auto">
                            <a:xfrm>
                              <a:off x="3964" y="364"/>
                              <a:ext cx="2" cy="594"/>
                            </a:xfrm>
                            <a:custGeom>
                              <a:avLst/>
                              <a:gdLst>
                                <a:gd name="T0" fmla="+- 0 958 364"/>
                                <a:gd name="T1" fmla="*/ 958 h 594"/>
                                <a:gd name="T2" fmla="+- 0 364 364"/>
                                <a:gd name="T3" fmla="*/ 364 h 594"/>
                              </a:gdLst>
                              <a:ahLst/>
                              <a:cxnLst>
                                <a:cxn ang="0">
                                  <a:pos x="0" y="T1"/>
                                </a:cxn>
                                <a:cxn ang="0">
                                  <a:pos x="0" y="T3"/>
                                </a:cxn>
                              </a:cxnLst>
                              <a:rect l="0" t="0" r="r" b="b"/>
                              <a:pathLst>
                                <a:path h="594">
                                  <a:moveTo>
                                    <a:pt x="0" y="594"/>
                                  </a:moveTo>
                                  <a:lnTo>
                                    <a:pt x="0" y="0"/>
                                  </a:lnTo>
                                </a:path>
                              </a:pathLst>
                            </a:custGeom>
                            <a:noFill/>
                            <a:ln w="20931">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35" name="Group 3455"/>
                        <wpg:cNvGrpSpPr>
                          <a:grpSpLocks/>
                        </wpg:cNvGrpSpPr>
                        <wpg:grpSpPr bwMode="auto">
                          <a:xfrm>
                            <a:off x="3964" y="370"/>
                            <a:ext cx="1483" cy="2"/>
                            <a:chOff x="3964" y="370"/>
                            <a:chExt cx="1483" cy="2"/>
                          </a:xfrm>
                        </wpg:grpSpPr>
                        <wps:wsp>
                          <wps:cNvPr id="3236" name="Freeform 3456"/>
                          <wps:cNvSpPr>
                            <a:spLocks/>
                          </wps:cNvSpPr>
                          <wps:spPr bwMode="auto">
                            <a:xfrm>
                              <a:off x="3964" y="370"/>
                              <a:ext cx="1483" cy="2"/>
                            </a:xfrm>
                            <a:custGeom>
                              <a:avLst/>
                              <a:gdLst>
                                <a:gd name="T0" fmla="+- 0 3964 3964"/>
                                <a:gd name="T1" fmla="*/ T0 w 1483"/>
                                <a:gd name="T2" fmla="+- 0 5447 3964"/>
                                <a:gd name="T3" fmla="*/ T2 w 1483"/>
                              </a:gdLst>
                              <a:ahLst/>
                              <a:cxnLst>
                                <a:cxn ang="0">
                                  <a:pos x="T1" y="0"/>
                                </a:cxn>
                                <a:cxn ang="0">
                                  <a:pos x="T3" y="0"/>
                                </a:cxn>
                              </a:cxnLst>
                              <a:rect l="0" t="0" r="r" b="b"/>
                              <a:pathLst>
                                <a:path w="1483">
                                  <a:moveTo>
                                    <a:pt x="0" y="0"/>
                                  </a:moveTo>
                                  <a:lnTo>
                                    <a:pt x="1483"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37" name="Group 3453"/>
                        <wpg:cNvGrpSpPr>
                          <a:grpSpLocks/>
                        </wpg:cNvGrpSpPr>
                        <wpg:grpSpPr bwMode="auto">
                          <a:xfrm>
                            <a:off x="3953" y="584"/>
                            <a:ext cx="1505" cy="2"/>
                            <a:chOff x="3953" y="584"/>
                            <a:chExt cx="1505" cy="2"/>
                          </a:xfrm>
                        </wpg:grpSpPr>
                        <wps:wsp>
                          <wps:cNvPr id="3238" name="Freeform 3454"/>
                          <wps:cNvSpPr>
                            <a:spLocks/>
                          </wps:cNvSpPr>
                          <wps:spPr bwMode="auto">
                            <a:xfrm>
                              <a:off x="3953" y="584"/>
                              <a:ext cx="1505" cy="2"/>
                            </a:xfrm>
                            <a:custGeom>
                              <a:avLst/>
                              <a:gdLst>
                                <a:gd name="T0" fmla="+- 0 3953 3953"/>
                                <a:gd name="T1" fmla="*/ T0 w 1505"/>
                                <a:gd name="T2" fmla="+- 0 5458 3953"/>
                                <a:gd name="T3" fmla="*/ T2 w 1505"/>
                              </a:gdLst>
                              <a:ahLst/>
                              <a:cxnLst>
                                <a:cxn ang="0">
                                  <a:pos x="T1" y="0"/>
                                </a:cxn>
                                <a:cxn ang="0">
                                  <a:pos x="T3" y="0"/>
                                </a:cxn>
                              </a:cxnLst>
                              <a:rect l="0" t="0" r="r" b="b"/>
                              <a:pathLst>
                                <a:path w="1505">
                                  <a:moveTo>
                                    <a:pt x="0" y="0"/>
                                  </a:moveTo>
                                  <a:lnTo>
                                    <a:pt x="1505" y="0"/>
                                  </a:lnTo>
                                </a:path>
                              </a:pathLst>
                            </a:custGeom>
                            <a:noFill/>
                            <a:ln w="13954">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39" name="Group 3451"/>
                        <wpg:cNvGrpSpPr>
                          <a:grpSpLocks/>
                        </wpg:cNvGrpSpPr>
                        <wpg:grpSpPr bwMode="auto">
                          <a:xfrm>
                            <a:off x="3953" y="771"/>
                            <a:ext cx="1494" cy="2"/>
                            <a:chOff x="3953" y="771"/>
                            <a:chExt cx="1494" cy="2"/>
                          </a:xfrm>
                        </wpg:grpSpPr>
                        <wps:wsp>
                          <wps:cNvPr id="3240" name="Freeform 3452"/>
                          <wps:cNvSpPr>
                            <a:spLocks/>
                          </wps:cNvSpPr>
                          <wps:spPr bwMode="auto">
                            <a:xfrm>
                              <a:off x="3953" y="771"/>
                              <a:ext cx="1494" cy="2"/>
                            </a:xfrm>
                            <a:custGeom>
                              <a:avLst/>
                              <a:gdLst>
                                <a:gd name="T0" fmla="+- 0 3953 3953"/>
                                <a:gd name="T1" fmla="*/ T0 w 1494"/>
                                <a:gd name="T2" fmla="+- 0 5447 3953"/>
                                <a:gd name="T3" fmla="*/ T2 w 1494"/>
                              </a:gdLst>
                              <a:ahLst/>
                              <a:cxnLst>
                                <a:cxn ang="0">
                                  <a:pos x="T1" y="0"/>
                                </a:cxn>
                                <a:cxn ang="0">
                                  <a:pos x="T3" y="0"/>
                                </a:cxn>
                              </a:cxnLst>
                              <a:rect l="0" t="0" r="r" b="b"/>
                              <a:pathLst>
                                <a:path w="1494">
                                  <a:moveTo>
                                    <a:pt x="0" y="0"/>
                                  </a:moveTo>
                                  <a:lnTo>
                                    <a:pt x="1494" y="0"/>
                                  </a:lnTo>
                                </a:path>
                              </a:pathLst>
                            </a:custGeom>
                            <a:noFill/>
                            <a:ln w="13954">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41" name="Group 3449"/>
                        <wpg:cNvGrpSpPr>
                          <a:grpSpLocks/>
                        </wpg:cNvGrpSpPr>
                        <wpg:grpSpPr bwMode="auto">
                          <a:xfrm>
                            <a:off x="5442" y="364"/>
                            <a:ext cx="2" cy="594"/>
                            <a:chOff x="5442" y="364"/>
                            <a:chExt cx="2" cy="594"/>
                          </a:xfrm>
                        </wpg:grpSpPr>
                        <wps:wsp>
                          <wps:cNvPr id="3242" name="Freeform 3450"/>
                          <wps:cNvSpPr>
                            <a:spLocks/>
                          </wps:cNvSpPr>
                          <wps:spPr bwMode="auto">
                            <a:xfrm>
                              <a:off x="5442" y="364"/>
                              <a:ext cx="2" cy="594"/>
                            </a:xfrm>
                            <a:custGeom>
                              <a:avLst/>
                              <a:gdLst>
                                <a:gd name="T0" fmla="+- 0 958 364"/>
                                <a:gd name="T1" fmla="*/ 958 h 594"/>
                                <a:gd name="T2" fmla="+- 0 364 364"/>
                                <a:gd name="T3" fmla="*/ 364 h 594"/>
                              </a:gdLst>
                              <a:ahLst/>
                              <a:cxnLst>
                                <a:cxn ang="0">
                                  <a:pos x="0" y="T1"/>
                                </a:cxn>
                                <a:cxn ang="0">
                                  <a:pos x="0" y="T3"/>
                                </a:cxn>
                              </a:cxnLst>
                              <a:rect l="0" t="0" r="r" b="b"/>
                              <a:pathLst>
                                <a:path h="594">
                                  <a:moveTo>
                                    <a:pt x="0" y="594"/>
                                  </a:moveTo>
                                  <a:lnTo>
                                    <a:pt x="0" y="0"/>
                                  </a:lnTo>
                                </a:path>
                              </a:pathLst>
                            </a:custGeom>
                            <a:noFill/>
                            <a:ln w="13954">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43" name="Group 3447"/>
                        <wpg:cNvGrpSpPr>
                          <a:grpSpLocks/>
                        </wpg:cNvGrpSpPr>
                        <wpg:grpSpPr bwMode="auto">
                          <a:xfrm>
                            <a:off x="3964" y="952"/>
                            <a:ext cx="1483" cy="2"/>
                            <a:chOff x="3964" y="952"/>
                            <a:chExt cx="1483" cy="2"/>
                          </a:xfrm>
                        </wpg:grpSpPr>
                        <wps:wsp>
                          <wps:cNvPr id="3244" name="Freeform 3448"/>
                          <wps:cNvSpPr>
                            <a:spLocks/>
                          </wps:cNvSpPr>
                          <wps:spPr bwMode="auto">
                            <a:xfrm>
                              <a:off x="3964" y="952"/>
                              <a:ext cx="1483" cy="2"/>
                            </a:xfrm>
                            <a:custGeom>
                              <a:avLst/>
                              <a:gdLst>
                                <a:gd name="T0" fmla="+- 0 3964 3964"/>
                                <a:gd name="T1" fmla="*/ T0 w 1483"/>
                                <a:gd name="T2" fmla="+- 0 5447 3964"/>
                                <a:gd name="T3" fmla="*/ T2 w 1483"/>
                              </a:gdLst>
                              <a:ahLst/>
                              <a:cxnLst>
                                <a:cxn ang="0">
                                  <a:pos x="T1" y="0"/>
                                </a:cxn>
                                <a:cxn ang="0">
                                  <a:pos x="T3" y="0"/>
                                </a:cxn>
                              </a:cxnLst>
                              <a:rect l="0" t="0" r="r" b="b"/>
                              <a:pathLst>
                                <a:path w="1483">
                                  <a:moveTo>
                                    <a:pt x="0" y="0"/>
                                  </a:moveTo>
                                  <a:lnTo>
                                    <a:pt x="1483"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45" name="Group 3445"/>
                        <wpg:cNvGrpSpPr>
                          <a:grpSpLocks/>
                        </wpg:cNvGrpSpPr>
                        <wpg:grpSpPr bwMode="auto">
                          <a:xfrm>
                            <a:off x="4705" y="947"/>
                            <a:ext cx="2" cy="1363"/>
                            <a:chOff x="4705" y="947"/>
                            <a:chExt cx="2" cy="1363"/>
                          </a:xfrm>
                        </wpg:grpSpPr>
                        <wps:wsp>
                          <wps:cNvPr id="3246" name="Freeform 3446"/>
                          <wps:cNvSpPr>
                            <a:spLocks/>
                          </wps:cNvSpPr>
                          <wps:spPr bwMode="auto">
                            <a:xfrm>
                              <a:off x="4705" y="947"/>
                              <a:ext cx="2" cy="1363"/>
                            </a:xfrm>
                            <a:custGeom>
                              <a:avLst/>
                              <a:gdLst>
                                <a:gd name="T0" fmla="+- 0 2310 947"/>
                                <a:gd name="T1" fmla="*/ 2310 h 1363"/>
                                <a:gd name="T2" fmla="+- 0 947 947"/>
                                <a:gd name="T3" fmla="*/ 947 h 1363"/>
                              </a:gdLst>
                              <a:ahLst/>
                              <a:cxnLst>
                                <a:cxn ang="0">
                                  <a:pos x="0" y="T1"/>
                                </a:cxn>
                                <a:cxn ang="0">
                                  <a:pos x="0" y="T3"/>
                                </a:cxn>
                              </a:cxnLst>
                              <a:rect l="0" t="0" r="r" b="b"/>
                              <a:pathLst>
                                <a:path h="1363">
                                  <a:moveTo>
                                    <a:pt x="0" y="1363"/>
                                  </a:moveTo>
                                  <a:lnTo>
                                    <a:pt x="0" y="0"/>
                                  </a:lnTo>
                                </a:path>
                              </a:pathLst>
                            </a:custGeom>
                            <a:noFill/>
                            <a:ln w="6977">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47" name="Group 3443"/>
                        <wpg:cNvGrpSpPr>
                          <a:grpSpLocks/>
                        </wpg:cNvGrpSpPr>
                        <wpg:grpSpPr bwMode="auto">
                          <a:xfrm>
                            <a:off x="3206" y="1106"/>
                            <a:ext cx="1220" cy="2"/>
                            <a:chOff x="3206" y="1106"/>
                            <a:chExt cx="1220" cy="2"/>
                          </a:xfrm>
                        </wpg:grpSpPr>
                        <wps:wsp>
                          <wps:cNvPr id="3248" name="Freeform 3444"/>
                          <wps:cNvSpPr>
                            <a:spLocks/>
                          </wps:cNvSpPr>
                          <wps:spPr bwMode="auto">
                            <a:xfrm>
                              <a:off x="3206" y="1106"/>
                              <a:ext cx="1220" cy="2"/>
                            </a:xfrm>
                            <a:custGeom>
                              <a:avLst/>
                              <a:gdLst>
                                <a:gd name="T0" fmla="+- 0 3206 3206"/>
                                <a:gd name="T1" fmla="*/ T0 w 1220"/>
                                <a:gd name="T2" fmla="+- 0 4425 3206"/>
                                <a:gd name="T3" fmla="*/ T2 w 1220"/>
                              </a:gdLst>
                              <a:ahLst/>
                              <a:cxnLst>
                                <a:cxn ang="0">
                                  <a:pos x="T1" y="0"/>
                                </a:cxn>
                                <a:cxn ang="0">
                                  <a:pos x="T3" y="0"/>
                                </a:cxn>
                              </a:cxnLst>
                              <a:rect l="0" t="0" r="r" b="b"/>
                              <a:pathLst>
                                <a:path w="1220">
                                  <a:moveTo>
                                    <a:pt x="0" y="0"/>
                                  </a:moveTo>
                                  <a:lnTo>
                                    <a:pt x="1219"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49" name="Group 3441"/>
                        <wpg:cNvGrpSpPr>
                          <a:grpSpLocks/>
                        </wpg:cNvGrpSpPr>
                        <wpg:grpSpPr bwMode="auto">
                          <a:xfrm>
                            <a:off x="4425" y="1101"/>
                            <a:ext cx="2" cy="1209"/>
                            <a:chOff x="4425" y="1101"/>
                            <a:chExt cx="2" cy="1209"/>
                          </a:xfrm>
                        </wpg:grpSpPr>
                        <wps:wsp>
                          <wps:cNvPr id="3250" name="Freeform 3442"/>
                          <wps:cNvSpPr>
                            <a:spLocks/>
                          </wps:cNvSpPr>
                          <wps:spPr bwMode="auto">
                            <a:xfrm>
                              <a:off x="4425" y="1101"/>
                              <a:ext cx="2" cy="1209"/>
                            </a:xfrm>
                            <a:custGeom>
                              <a:avLst/>
                              <a:gdLst>
                                <a:gd name="T0" fmla="+- 0 2310 1101"/>
                                <a:gd name="T1" fmla="*/ 2310 h 1209"/>
                                <a:gd name="T2" fmla="+- 0 1101 1101"/>
                                <a:gd name="T3" fmla="*/ 1101 h 1209"/>
                              </a:gdLst>
                              <a:ahLst/>
                              <a:cxnLst>
                                <a:cxn ang="0">
                                  <a:pos x="0" y="T1"/>
                                </a:cxn>
                                <a:cxn ang="0">
                                  <a:pos x="0" y="T3"/>
                                </a:cxn>
                              </a:cxnLst>
                              <a:rect l="0" t="0" r="r" b="b"/>
                              <a:pathLst>
                                <a:path h="1209">
                                  <a:moveTo>
                                    <a:pt x="0" y="1209"/>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51" name="Group 3439"/>
                        <wpg:cNvGrpSpPr>
                          <a:grpSpLocks/>
                        </wpg:cNvGrpSpPr>
                        <wpg:grpSpPr bwMode="auto">
                          <a:xfrm>
                            <a:off x="4381" y="1453"/>
                            <a:ext cx="593" cy="2"/>
                            <a:chOff x="4381" y="1453"/>
                            <a:chExt cx="593" cy="2"/>
                          </a:xfrm>
                        </wpg:grpSpPr>
                        <wps:wsp>
                          <wps:cNvPr id="3252" name="Freeform 3440"/>
                          <wps:cNvSpPr>
                            <a:spLocks/>
                          </wps:cNvSpPr>
                          <wps:spPr bwMode="auto">
                            <a:xfrm>
                              <a:off x="4381" y="1453"/>
                              <a:ext cx="593" cy="2"/>
                            </a:xfrm>
                            <a:custGeom>
                              <a:avLst/>
                              <a:gdLst>
                                <a:gd name="T0" fmla="+- 0 4381 4381"/>
                                <a:gd name="T1" fmla="*/ T0 w 593"/>
                                <a:gd name="T2" fmla="+- 0 4975 4381"/>
                                <a:gd name="T3" fmla="*/ T2 w 593"/>
                              </a:gdLst>
                              <a:ahLst/>
                              <a:cxnLst>
                                <a:cxn ang="0">
                                  <a:pos x="T1" y="0"/>
                                </a:cxn>
                                <a:cxn ang="0">
                                  <a:pos x="T3" y="0"/>
                                </a:cxn>
                              </a:cxnLst>
                              <a:rect l="0" t="0" r="r" b="b"/>
                              <a:pathLst>
                                <a:path w="593">
                                  <a:moveTo>
                                    <a:pt x="0" y="0"/>
                                  </a:moveTo>
                                  <a:lnTo>
                                    <a:pt x="594" y="0"/>
                                  </a:lnTo>
                                </a:path>
                              </a:pathLst>
                            </a:custGeom>
                            <a:noFill/>
                            <a:ln w="6977">
                              <a:solidFill>
                                <a:srgbClr val="0F0F0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53" name="Group 3437"/>
                        <wpg:cNvGrpSpPr>
                          <a:grpSpLocks/>
                        </wpg:cNvGrpSpPr>
                        <wpg:grpSpPr bwMode="auto">
                          <a:xfrm>
                            <a:off x="7403" y="1156"/>
                            <a:ext cx="2" cy="594"/>
                            <a:chOff x="7403" y="1156"/>
                            <a:chExt cx="2" cy="594"/>
                          </a:xfrm>
                        </wpg:grpSpPr>
                        <wps:wsp>
                          <wps:cNvPr id="3254" name="Freeform 3438"/>
                          <wps:cNvSpPr>
                            <a:spLocks/>
                          </wps:cNvSpPr>
                          <wps:spPr bwMode="auto">
                            <a:xfrm>
                              <a:off x="7403" y="1156"/>
                              <a:ext cx="2" cy="594"/>
                            </a:xfrm>
                            <a:custGeom>
                              <a:avLst/>
                              <a:gdLst>
                                <a:gd name="T0" fmla="+- 0 1749 1156"/>
                                <a:gd name="T1" fmla="*/ 1749 h 594"/>
                                <a:gd name="T2" fmla="+- 0 1156 1156"/>
                                <a:gd name="T3" fmla="*/ 1156 h 594"/>
                              </a:gdLst>
                              <a:ahLst/>
                              <a:cxnLst>
                                <a:cxn ang="0">
                                  <a:pos x="0" y="T1"/>
                                </a:cxn>
                                <a:cxn ang="0">
                                  <a:pos x="0" y="T3"/>
                                </a:cxn>
                              </a:cxnLst>
                              <a:rect l="0" t="0" r="r" b="b"/>
                              <a:pathLst>
                                <a:path h="594">
                                  <a:moveTo>
                                    <a:pt x="0" y="593"/>
                                  </a:moveTo>
                                  <a:lnTo>
                                    <a:pt x="0" y="0"/>
                                  </a:lnTo>
                                </a:path>
                              </a:pathLst>
                            </a:custGeom>
                            <a:noFill/>
                            <a:ln w="13954">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55" name="Group 3435"/>
                        <wpg:cNvGrpSpPr>
                          <a:grpSpLocks/>
                        </wpg:cNvGrpSpPr>
                        <wpg:grpSpPr bwMode="auto">
                          <a:xfrm>
                            <a:off x="4986" y="1453"/>
                            <a:ext cx="3395" cy="2"/>
                            <a:chOff x="4986" y="1453"/>
                            <a:chExt cx="3395" cy="2"/>
                          </a:xfrm>
                        </wpg:grpSpPr>
                        <wps:wsp>
                          <wps:cNvPr id="3256" name="Freeform 3436"/>
                          <wps:cNvSpPr>
                            <a:spLocks/>
                          </wps:cNvSpPr>
                          <wps:spPr bwMode="auto">
                            <a:xfrm>
                              <a:off x="4986" y="1453"/>
                              <a:ext cx="3395" cy="2"/>
                            </a:xfrm>
                            <a:custGeom>
                              <a:avLst/>
                              <a:gdLst>
                                <a:gd name="T0" fmla="+- 0 4986 4986"/>
                                <a:gd name="T1" fmla="*/ T0 w 3395"/>
                                <a:gd name="T2" fmla="+- 0 8381 4986"/>
                                <a:gd name="T3" fmla="*/ T2 w 3395"/>
                              </a:gdLst>
                              <a:ahLst/>
                              <a:cxnLst>
                                <a:cxn ang="0">
                                  <a:pos x="T1" y="0"/>
                                </a:cxn>
                                <a:cxn ang="0">
                                  <a:pos x="T3" y="0"/>
                                </a:cxn>
                              </a:cxnLst>
                              <a:rect l="0" t="0" r="r" b="b"/>
                              <a:pathLst>
                                <a:path w="3395">
                                  <a:moveTo>
                                    <a:pt x="0" y="0"/>
                                  </a:moveTo>
                                  <a:lnTo>
                                    <a:pt x="3395" y="0"/>
                                  </a:lnTo>
                                </a:path>
                              </a:pathLst>
                            </a:custGeom>
                            <a:noFill/>
                            <a:ln w="13954">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57" name="Group 3433"/>
                        <wpg:cNvGrpSpPr>
                          <a:grpSpLocks/>
                        </wpg:cNvGrpSpPr>
                        <wpg:grpSpPr bwMode="auto">
                          <a:xfrm>
                            <a:off x="8381" y="1453"/>
                            <a:ext cx="88" cy="2"/>
                            <a:chOff x="8381" y="1453"/>
                            <a:chExt cx="88" cy="2"/>
                          </a:xfrm>
                        </wpg:grpSpPr>
                        <wps:wsp>
                          <wps:cNvPr id="3258" name="Freeform 3434"/>
                          <wps:cNvSpPr>
                            <a:spLocks/>
                          </wps:cNvSpPr>
                          <wps:spPr bwMode="auto">
                            <a:xfrm>
                              <a:off x="8381" y="1453"/>
                              <a:ext cx="88" cy="2"/>
                            </a:xfrm>
                            <a:custGeom>
                              <a:avLst/>
                              <a:gdLst>
                                <a:gd name="T0" fmla="+- 0 8381 8381"/>
                                <a:gd name="T1" fmla="*/ T0 w 88"/>
                                <a:gd name="T2" fmla="+- 0 8469 8381"/>
                                <a:gd name="T3" fmla="*/ T2 w 88"/>
                              </a:gdLst>
                              <a:ahLst/>
                              <a:cxnLst>
                                <a:cxn ang="0">
                                  <a:pos x="T1" y="0"/>
                                </a:cxn>
                                <a:cxn ang="0">
                                  <a:pos x="T3" y="0"/>
                                </a:cxn>
                              </a:cxnLst>
                              <a:rect l="0" t="0" r="r" b="b"/>
                              <a:pathLst>
                                <a:path w="88">
                                  <a:moveTo>
                                    <a:pt x="0" y="0"/>
                                  </a:moveTo>
                                  <a:lnTo>
                                    <a:pt x="88" y="0"/>
                                  </a:lnTo>
                                </a:path>
                              </a:pathLst>
                            </a:custGeom>
                            <a:noFill/>
                            <a:ln w="6977">
                              <a:solidFill>
                                <a:srgbClr val="67676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59" name="Group 3431"/>
                        <wpg:cNvGrpSpPr>
                          <a:grpSpLocks/>
                        </wpg:cNvGrpSpPr>
                        <wpg:grpSpPr bwMode="auto">
                          <a:xfrm>
                            <a:off x="8469" y="1453"/>
                            <a:ext cx="1154" cy="2"/>
                            <a:chOff x="8469" y="1453"/>
                            <a:chExt cx="1154" cy="2"/>
                          </a:xfrm>
                        </wpg:grpSpPr>
                        <wps:wsp>
                          <wps:cNvPr id="3260" name="Freeform 3432"/>
                          <wps:cNvSpPr>
                            <a:spLocks/>
                          </wps:cNvSpPr>
                          <wps:spPr bwMode="auto">
                            <a:xfrm>
                              <a:off x="8469" y="1453"/>
                              <a:ext cx="1154" cy="2"/>
                            </a:xfrm>
                            <a:custGeom>
                              <a:avLst/>
                              <a:gdLst>
                                <a:gd name="T0" fmla="+- 0 8469 8469"/>
                                <a:gd name="T1" fmla="*/ T0 w 1154"/>
                                <a:gd name="T2" fmla="+- 0 9622 8469"/>
                                <a:gd name="T3" fmla="*/ T2 w 1154"/>
                              </a:gdLst>
                              <a:ahLst/>
                              <a:cxnLst>
                                <a:cxn ang="0">
                                  <a:pos x="T1" y="0"/>
                                </a:cxn>
                                <a:cxn ang="0">
                                  <a:pos x="T3" y="0"/>
                                </a:cxn>
                              </a:cxnLst>
                              <a:rect l="0" t="0" r="r" b="b"/>
                              <a:pathLst>
                                <a:path w="1154">
                                  <a:moveTo>
                                    <a:pt x="0" y="0"/>
                                  </a:moveTo>
                                  <a:lnTo>
                                    <a:pt x="1153"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61" name="Group 3429"/>
                        <wpg:cNvGrpSpPr>
                          <a:grpSpLocks/>
                        </wpg:cNvGrpSpPr>
                        <wpg:grpSpPr bwMode="auto">
                          <a:xfrm>
                            <a:off x="9622" y="1453"/>
                            <a:ext cx="198" cy="2"/>
                            <a:chOff x="9622" y="1453"/>
                            <a:chExt cx="198" cy="2"/>
                          </a:xfrm>
                        </wpg:grpSpPr>
                        <wps:wsp>
                          <wps:cNvPr id="3262" name="Freeform 3430"/>
                          <wps:cNvSpPr>
                            <a:spLocks/>
                          </wps:cNvSpPr>
                          <wps:spPr bwMode="auto">
                            <a:xfrm>
                              <a:off x="9622" y="1453"/>
                              <a:ext cx="198" cy="2"/>
                            </a:xfrm>
                            <a:custGeom>
                              <a:avLst/>
                              <a:gdLst>
                                <a:gd name="T0" fmla="+- 0 9622 9622"/>
                                <a:gd name="T1" fmla="*/ T0 w 198"/>
                                <a:gd name="T2" fmla="+- 0 9820 9622"/>
                                <a:gd name="T3" fmla="*/ T2 w 198"/>
                              </a:gdLst>
                              <a:ahLst/>
                              <a:cxnLst>
                                <a:cxn ang="0">
                                  <a:pos x="T1" y="0"/>
                                </a:cxn>
                                <a:cxn ang="0">
                                  <a:pos x="T3" y="0"/>
                                </a:cxn>
                              </a:cxnLst>
                              <a:rect l="0" t="0" r="r" b="b"/>
                              <a:pathLst>
                                <a:path w="198">
                                  <a:moveTo>
                                    <a:pt x="0" y="0"/>
                                  </a:moveTo>
                                  <a:lnTo>
                                    <a:pt x="198" y="0"/>
                                  </a:lnTo>
                                </a:path>
                              </a:pathLst>
                            </a:custGeom>
                            <a:noFill/>
                            <a:ln w="13954">
                              <a:solidFill>
                                <a:srgbClr val="8783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63" name="Group 3427"/>
                        <wpg:cNvGrpSpPr>
                          <a:grpSpLocks/>
                        </wpg:cNvGrpSpPr>
                        <wpg:grpSpPr bwMode="auto">
                          <a:xfrm>
                            <a:off x="9864" y="1112"/>
                            <a:ext cx="802" cy="2"/>
                            <a:chOff x="9864" y="1112"/>
                            <a:chExt cx="802" cy="2"/>
                          </a:xfrm>
                        </wpg:grpSpPr>
                        <wps:wsp>
                          <wps:cNvPr id="3264" name="Freeform 3428"/>
                          <wps:cNvSpPr>
                            <a:spLocks/>
                          </wps:cNvSpPr>
                          <wps:spPr bwMode="auto">
                            <a:xfrm>
                              <a:off x="9864" y="1112"/>
                              <a:ext cx="802" cy="2"/>
                            </a:xfrm>
                            <a:custGeom>
                              <a:avLst/>
                              <a:gdLst>
                                <a:gd name="T0" fmla="+- 0 9864 9864"/>
                                <a:gd name="T1" fmla="*/ T0 w 802"/>
                                <a:gd name="T2" fmla="+- 0 10666 9864"/>
                                <a:gd name="T3" fmla="*/ T2 w 802"/>
                              </a:gdLst>
                              <a:ahLst/>
                              <a:cxnLst>
                                <a:cxn ang="0">
                                  <a:pos x="T1" y="0"/>
                                </a:cxn>
                                <a:cxn ang="0">
                                  <a:pos x="T3" y="0"/>
                                </a:cxn>
                              </a:cxnLst>
                              <a:rect l="0" t="0" r="r" b="b"/>
                              <a:pathLst>
                                <a:path w="802">
                                  <a:moveTo>
                                    <a:pt x="0" y="0"/>
                                  </a:moveTo>
                                  <a:lnTo>
                                    <a:pt x="802" y="0"/>
                                  </a:lnTo>
                                </a:path>
                              </a:pathLst>
                            </a:custGeom>
                            <a:noFill/>
                            <a:ln w="13954">
                              <a:solidFill>
                                <a:srgbClr val="70707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65" name="Group 3425"/>
                        <wpg:cNvGrpSpPr>
                          <a:grpSpLocks/>
                        </wpg:cNvGrpSpPr>
                        <wpg:grpSpPr bwMode="auto">
                          <a:xfrm>
                            <a:off x="9809" y="925"/>
                            <a:ext cx="2" cy="385"/>
                            <a:chOff x="9809" y="925"/>
                            <a:chExt cx="2" cy="385"/>
                          </a:xfrm>
                        </wpg:grpSpPr>
                        <wps:wsp>
                          <wps:cNvPr id="3266" name="Freeform 3426"/>
                          <wps:cNvSpPr>
                            <a:spLocks/>
                          </wps:cNvSpPr>
                          <wps:spPr bwMode="auto">
                            <a:xfrm>
                              <a:off x="9809" y="925"/>
                              <a:ext cx="2" cy="385"/>
                            </a:xfrm>
                            <a:custGeom>
                              <a:avLst/>
                              <a:gdLst>
                                <a:gd name="T0" fmla="+- 0 1310 925"/>
                                <a:gd name="T1" fmla="*/ 1310 h 385"/>
                                <a:gd name="T2" fmla="+- 0 925 925"/>
                                <a:gd name="T3" fmla="*/ 925 h 385"/>
                              </a:gdLst>
                              <a:ahLst/>
                              <a:cxnLst>
                                <a:cxn ang="0">
                                  <a:pos x="0" y="T1"/>
                                </a:cxn>
                                <a:cxn ang="0">
                                  <a:pos x="0" y="T3"/>
                                </a:cxn>
                              </a:cxnLst>
                              <a:rect l="0" t="0" r="r" b="b"/>
                              <a:pathLst>
                                <a:path h="385">
                                  <a:moveTo>
                                    <a:pt x="0" y="385"/>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67" name="Group 3423"/>
                        <wpg:cNvGrpSpPr>
                          <a:grpSpLocks/>
                        </wpg:cNvGrpSpPr>
                        <wpg:grpSpPr bwMode="auto">
                          <a:xfrm>
                            <a:off x="10655" y="1101"/>
                            <a:ext cx="2" cy="605"/>
                            <a:chOff x="10655" y="1101"/>
                            <a:chExt cx="2" cy="605"/>
                          </a:xfrm>
                        </wpg:grpSpPr>
                        <wps:wsp>
                          <wps:cNvPr id="3268" name="Freeform 3424"/>
                          <wps:cNvSpPr>
                            <a:spLocks/>
                          </wps:cNvSpPr>
                          <wps:spPr bwMode="auto">
                            <a:xfrm>
                              <a:off x="10655" y="1101"/>
                              <a:ext cx="2" cy="605"/>
                            </a:xfrm>
                            <a:custGeom>
                              <a:avLst/>
                              <a:gdLst>
                                <a:gd name="T0" fmla="+- 0 1705 1101"/>
                                <a:gd name="T1" fmla="*/ 1705 h 605"/>
                                <a:gd name="T2" fmla="+- 0 1101 1101"/>
                                <a:gd name="T3" fmla="*/ 1101 h 605"/>
                              </a:gdLst>
                              <a:ahLst/>
                              <a:cxnLst>
                                <a:cxn ang="0">
                                  <a:pos x="0" y="T1"/>
                                </a:cxn>
                                <a:cxn ang="0">
                                  <a:pos x="0" y="T3"/>
                                </a:cxn>
                              </a:cxnLst>
                              <a:rect l="0" t="0" r="r" b="b"/>
                              <a:pathLst>
                                <a:path h="605">
                                  <a:moveTo>
                                    <a:pt x="0" y="604"/>
                                  </a:moveTo>
                                  <a:lnTo>
                                    <a:pt x="0" y="0"/>
                                  </a:lnTo>
                                </a:path>
                              </a:pathLst>
                            </a:custGeom>
                            <a:noFill/>
                            <a:ln w="13954">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69" name="Group 3421"/>
                        <wpg:cNvGrpSpPr>
                          <a:grpSpLocks/>
                        </wpg:cNvGrpSpPr>
                        <wpg:grpSpPr bwMode="auto">
                          <a:xfrm>
                            <a:off x="9809" y="1310"/>
                            <a:ext cx="2" cy="154"/>
                            <a:chOff x="9809" y="1310"/>
                            <a:chExt cx="2" cy="154"/>
                          </a:xfrm>
                        </wpg:grpSpPr>
                        <wps:wsp>
                          <wps:cNvPr id="3270" name="Freeform 3422"/>
                          <wps:cNvSpPr>
                            <a:spLocks/>
                          </wps:cNvSpPr>
                          <wps:spPr bwMode="auto">
                            <a:xfrm>
                              <a:off x="9809" y="1310"/>
                              <a:ext cx="2" cy="154"/>
                            </a:xfrm>
                            <a:custGeom>
                              <a:avLst/>
                              <a:gdLst>
                                <a:gd name="T0" fmla="+- 0 1464 1310"/>
                                <a:gd name="T1" fmla="*/ 1464 h 154"/>
                                <a:gd name="T2" fmla="+- 0 1310 1310"/>
                                <a:gd name="T3" fmla="*/ 1310 h 154"/>
                              </a:gdLst>
                              <a:ahLst/>
                              <a:cxnLst>
                                <a:cxn ang="0">
                                  <a:pos x="0" y="T1"/>
                                </a:cxn>
                                <a:cxn ang="0">
                                  <a:pos x="0" y="T3"/>
                                </a:cxn>
                              </a:cxnLst>
                              <a:rect l="0" t="0" r="r" b="b"/>
                              <a:pathLst>
                                <a:path h="154">
                                  <a:moveTo>
                                    <a:pt x="0" y="154"/>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71" name="Group 3419"/>
                        <wpg:cNvGrpSpPr>
                          <a:grpSpLocks/>
                        </wpg:cNvGrpSpPr>
                        <wpg:grpSpPr bwMode="auto">
                          <a:xfrm>
                            <a:off x="4991" y="1453"/>
                            <a:ext cx="2" cy="857"/>
                            <a:chOff x="4991" y="1453"/>
                            <a:chExt cx="2" cy="857"/>
                          </a:xfrm>
                        </wpg:grpSpPr>
                        <wps:wsp>
                          <wps:cNvPr id="3272" name="Freeform 3420"/>
                          <wps:cNvSpPr>
                            <a:spLocks/>
                          </wps:cNvSpPr>
                          <wps:spPr bwMode="auto">
                            <a:xfrm>
                              <a:off x="4991" y="1453"/>
                              <a:ext cx="2" cy="857"/>
                            </a:xfrm>
                            <a:custGeom>
                              <a:avLst/>
                              <a:gdLst>
                                <a:gd name="T0" fmla="+- 0 2310 1453"/>
                                <a:gd name="T1" fmla="*/ 2310 h 857"/>
                                <a:gd name="T2" fmla="+- 0 1453 1453"/>
                                <a:gd name="T3" fmla="*/ 1453 h 857"/>
                              </a:gdLst>
                              <a:ahLst/>
                              <a:cxnLst>
                                <a:cxn ang="0">
                                  <a:pos x="0" y="T1"/>
                                </a:cxn>
                                <a:cxn ang="0">
                                  <a:pos x="0" y="T3"/>
                                </a:cxn>
                              </a:cxnLst>
                              <a:rect l="0" t="0" r="r" b="b"/>
                              <a:pathLst>
                                <a:path h="857">
                                  <a:moveTo>
                                    <a:pt x="0" y="857"/>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73" name="Group 3417"/>
                        <wpg:cNvGrpSpPr>
                          <a:grpSpLocks/>
                        </wpg:cNvGrpSpPr>
                        <wpg:grpSpPr bwMode="auto">
                          <a:xfrm>
                            <a:off x="7392" y="1563"/>
                            <a:ext cx="824" cy="2"/>
                            <a:chOff x="7392" y="1563"/>
                            <a:chExt cx="824" cy="2"/>
                          </a:xfrm>
                        </wpg:grpSpPr>
                        <wps:wsp>
                          <wps:cNvPr id="3274" name="Freeform 3418"/>
                          <wps:cNvSpPr>
                            <a:spLocks/>
                          </wps:cNvSpPr>
                          <wps:spPr bwMode="auto">
                            <a:xfrm>
                              <a:off x="7392" y="1563"/>
                              <a:ext cx="824" cy="2"/>
                            </a:xfrm>
                            <a:custGeom>
                              <a:avLst/>
                              <a:gdLst>
                                <a:gd name="T0" fmla="+- 0 7392 7392"/>
                                <a:gd name="T1" fmla="*/ T0 w 824"/>
                                <a:gd name="T2" fmla="+- 0 8216 7392"/>
                                <a:gd name="T3" fmla="*/ T2 w 824"/>
                              </a:gdLst>
                              <a:ahLst/>
                              <a:cxnLst>
                                <a:cxn ang="0">
                                  <a:pos x="T1" y="0"/>
                                </a:cxn>
                                <a:cxn ang="0">
                                  <a:pos x="T3" y="0"/>
                                </a:cxn>
                              </a:cxnLst>
                              <a:rect l="0" t="0" r="r" b="b"/>
                              <a:pathLst>
                                <a:path w="824">
                                  <a:moveTo>
                                    <a:pt x="0" y="0"/>
                                  </a:moveTo>
                                  <a:lnTo>
                                    <a:pt x="824" y="0"/>
                                  </a:lnTo>
                                </a:path>
                              </a:pathLst>
                            </a:custGeom>
                            <a:noFill/>
                            <a:ln w="13954">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75" name="Group 3415"/>
                        <wpg:cNvGrpSpPr>
                          <a:grpSpLocks/>
                        </wpg:cNvGrpSpPr>
                        <wpg:grpSpPr bwMode="auto">
                          <a:xfrm>
                            <a:off x="8183" y="1442"/>
                            <a:ext cx="2" cy="154"/>
                            <a:chOff x="8183" y="1442"/>
                            <a:chExt cx="2" cy="154"/>
                          </a:xfrm>
                        </wpg:grpSpPr>
                        <wps:wsp>
                          <wps:cNvPr id="3276" name="Freeform 3416"/>
                          <wps:cNvSpPr>
                            <a:spLocks/>
                          </wps:cNvSpPr>
                          <wps:spPr bwMode="auto">
                            <a:xfrm>
                              <a:off x="8183" y="1442"/>
                              <a:ext cx="2" cy="154"/>
                            </a:xfrm>
                            <a:custGeom>
                              <a:avLst/>
                              <a:gdLst>
                                <a:gd name="T0" fmla="+- 0 1596 1442"/>
                                <a:gd name="T1" fmla="*/ 1596 h 154"/>
                                <a:gd name="T2" fmla="+- 0 1442 1442"/>
                                <a:gd name="T3" fmla="*/ 1442 h 154"/>
                              </a:gdLst>
                              <a:ahLst/>
                              <a:cxnLst>
                                <a:cxn ang="0">
                                  <a:pos x="0" y="T1"/>
                                </a:cxn>
                                <a:cxn ang="0">
                                  <a:pos x="0" y="T3"/>
                                </a:cxn>
                              </a:cxnLst>
                              <a:rect l="0" t="0" r="r" b="b"/>
                              <a:pathLst>
                                <a:path h="154">
                                  <a:moveTo>
                                    <a:pt x="0" y="154"/>
                                  </a:moveTo>
                                  <a:lnTo>
                                    <a:pt x="0" y="0"/>
                                  </a:lnTo>
                                </a:path>
                              </a:pathLst>
                            </a:custGeom>
                            <a:noFill/>
                            <a:ln w="6977">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77" name="Group 3413"/>
                        <wpg:cNvGrpSpPr>
                          <a:grpSpLocks/>
                        </wpg:cNvGrpSpPr>
                        <wpg:grpSpPr bwMode="auto">
                          <a:xfrm>
                            <a:off x="9809" y="1431"/>
                            <a:ext cx="2" cy="352"/>
                            <a:chOff x="9809" y="1431"/>
                            <a:chExt cx="2" cy="352"/>
                          </a:xfrm>
                        </wpg:grpSpPr>
                        <wps:wsp>
                          <wps:cNvPr id="3278" name="Freeform 3414"/>
                          <wps:cNvSpPr>
                            <a:spLocks/>
                          </wps:cNvSpPr>
                          <wps:spPr bwMode="auto">
                            <a:xfrm>
                              <a:off x="9809" y="1431"/>
                              <a:ext cx="2" cy="352"/>
                            </a:xfrm>
                            <a:custGeom>
                              <a:avLst/>
                              <a:gdLst>
                                <a:gd name="T0" fmla="+- 0 1782 1431"/>
                                <a:gd name="T1" fmla="*/ 1782 h 352"/>
                                <a:gd name="T2" fmla="+- 0 1431 1431"/>
                                <a:gd name="T3" fmla="*/ 1431 h 352"/>
                              </a:gdLst>
                              <a:ahLst/>
                              <a:cxnLst>
                                <a:cxn ang="0">
                                  <a:pos x="0" y="T1"/>
                                </a:cxn>
                                <a:cxn ang="0">
                                  <a:pos x="0" y="T3"/>
                                </a:cxn>
                              </a:cxnLst>
                              <a:rect l="0" t="0" r="r" b="b"/>
                              <a:pathLst>
                                <a:path h="352">
                                  <a:moveTo>
                                    <a:pt x="0" y="351"/>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79" name="Group 3411"/>
                        <wpg:cNvGrpSpPr>
                          <a:grpSpLocks/>
                        </wpg:cNvGrpSpPr>
                        <wpg:grpSpPr bwMode="auto">
                          <a:xfrm>
                            <a:off x="9798" y="1585"/>
                            <a:ext cx="253" cy="2"/>
                            <a:chOff x="9798" y="1585"/>
                            <a:chExt cx="253" cy="2"/>
                          </a:xfrm>
                        </wpg:grpSpPr>
                        <wps:wsp>
                          <wps:cNvPr id="3280" name="Freeform 3412"/>
                          <wps:cNvSpPr>
                            <a:spLocks/>
                          </wps:cNvSpPr>
                          <wps:spPr bwMode="auto">
                            <a:xfrm>
                              <a:off x="9798" y="1585"/>
                              <a:ext cx="253" cy="2"/>
                            </a:xfrm>
                            <a:custGeom>
                              <a:avLst/>
                              <a:gdLst>
                                <a:gd name="T0" fmla="+- 0 9798 9798"/>
                                <a:gd name="T1" fmla="*/ T0 w 253"/>
                                <a:gd name="T2" fmla="+- 0 10051 9798"/>
                                <a:gd name="T3" fmla="*/ T2 w 253"/>
                              </a:gdLst>
                              <a:ahLst/>
                              <a:cxnLst>
                                <a:cxn ang="0">
                                  <a:pos x="T1" y="0"/>
                                </a:cxn>
                                <a:cxn ang="0">
                                  <a:pos x="T3" y="0"/>
                                </a:cxn>
                              </a:cxnLst>
                              <a:rect l="0" t="0" r="r" b="b"/>
                              <a:pathLst>
                                <a:path w="253">
                                  <a:moveTo>
                                    <a:pt x="0" y="0"/>
                                  </a:moveTo>
                                  <a:lnTo>
                                    <a:pt x="253"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81" name="Group 3409"/>
                        <wpg:cNvGrpSpPr>
                          <a:grpSpLocks/>
                        </wpg:cNvGrpSpPr>
                        <wpg:grpSpPr bwMode="auto">
                          <a:xfrm>
                            <a:off x="10051" y="1585"/>
                            <a:ext cx="615" cy="2"/>
                            <a:chOff x="10051" y="1585"/>
                            <a:chExt cx="615" cy="2"/>
                          </a:xfrm>
                        </wpg:grpSpPr>
                        <wps:wsp>
                          <wps:cNvPr id="3282" name="Freeform 3410"/>
                          <wps:cNvSpPr>
                            <a:spLocks/>
                          </wps:cNvSpPr>
                          <wps:spPr bwMode="auto">
                            <a:xfrm>
                              <a:off x="10051" y="1585"/>
                              <a:ext cx="615" cy="2"/>
                            </a:xfrm>
                            <a:custGeom>
                              <a:avLst/>
                              <a:gdLst>
                                <a:gd name="T0" fmla="+- 0 10051 10051"/>
                                <a:gd name="T1" fmla="*/ T0 w 615"/>
                                <a:gd name="T2" fmla="+- 0 10666 10051"/>
                                <a:gd name="T3" fmla="*/ T2 w 615"/>
                              </a:gdLst>
                              <a:ahLst/>
                              <a:cxnLst>
                                <a:cxn ang="0">
                                  <a:pos x="T1" y="0"/>
                                </a:cxn>
                                <a:cxn ang="0">
                                  <a:pos x="T3" y="0"/>
                                </a:cxn>
                              </a:cxnLst>
                              <a:rect l="0" t="0" r="r" b="b"/>
                              <a:pathLst>
                                <a:path w="615">
                                  <a:moveTo>
                                    <a:pt x="0" y="0"/>
                                  </a:moveTo>
                                  <a:lnTo>
                                    <a:pt x="615" y="0"/>
                                  </a:lnTo>
                                </a:path>
                              </a:pathLst>
                            </a:custGeom>
                            <a:noFill/>
                            <a:ln w="6977">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83" name="Group 3407"/>
                        <wpg:cNvGrpSpPr>
                          <a:grpSpLocks/>
                        </wpg:cNvGrpSpPr>
                        <wpg:grpSpPr bwMode="auto">
                          <a:xfrm>
                            <a:off x="8183" y="1563"/>
                            <a:ext cx="2" cy="220"/>
                            <a:chOff x="8183" y="1563"/>
                            <a:chExt cx="2" cy="220"/>
                          </a:xfrm>
                        </wpg:grpSpPr>
                        <wps:wsp>
                          <wps:cNvPr id="3284" name="Freeform 3408"/>
                          <wps:cNvSpPr>
                            <a:spLocks/>
                          </wps:cNvSpPr>
                          <wps:spPr bwMode="auto">
                            <a:xfrm>
                              <a:off x="8183" y="1563"/>
                              <a:ext cx="2" cy="220"/>
                            </a:xfrm>
                            <a:custGeom>
                              <a:avLst/>
                              <a:gdLst>
                                <a:gd name="T0" fmla="+- 0 1782 1563"/>
                                <a:gd name="T1" fmla="*/ 1782 h 220"/>
                                <a:gd name="T2" fmla="+- 0 1563 1563"/>
                                <a:gd name="T3" fmla="*/ 1563 h 220"/>
                              </a:gdLst>
                              <a:ahLst/>
                              <a:cxnLst>
                                <a:cxn ang="0">
                                  <a:pos x="0" y="T1"/>
                                </a:cxn>
                                <a:cxn ang="0">
                                  <a:pos x="0" y="T3"/>
                                </a:cxn>
                              </a:cxnLst>
                              <a:rect l="0" t="0" r="r" b="b"/>
                              <a:pathLst>
                                <a:path h="220">
                                  <a:moveTo>
                                    <a:pt x="0" y="219"/>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85" name="Group 3405"/>
                        <wpg:cNvGrpSpPr>
                          <a:grpSpLocks/>
                        </wpg:cNvGrpSpPr>
                        <wpg:grpSpPr bwMode="auto">
                          <a:xfrm>
                            <a:off x="4129" y="2305"/>
                            <a:ext cx="1121" cy="2"/>
                            <a:chOff x="4129" y="2305"/>
                            <a:chExt cx="1121" cy="2"/>
                          </a:xfrm>
                        </wpg:grpSpPr>
                        <wps:wsp>
                          <wps:cNvPr id="3286" name="Freeform 3406"/>
                          <wps:cNvSpPr>
                            <a:spLocks/>
                          </wps:cNvSpPr>
                          <wps:spPr bwMode="auto">
                            <a:xfrm>
                              <a:off x="4129" y="2305"/>
                              <a:ext cx="1121" cy="2"/>
                            </a:xfrm>
                            <a:custGeom>
                              <a:avLst/>
                              <a:gdLst>
                                <a:gd name="T0" fmla="+- 0 4129 4129"/>
                                <a:gd name="T1" fmla="*/ T0 w 1121"/>
                                <a:gd name="T2" fmla="+- 0 5249 4129"/>
                                <a:gd name="T3" fmla="*/ T2 w 1121"/>
                              </a:gdLst>
                              <a:ahLst/>
                              <a:cxnLst>
                                <a:cxn ang="0">
                                  <a:pos x="T1" y="0"/>
                                </a:cxn>
                                <a:cxn ang="0">
                                  <a:pos x="T3" y="0"/>
                                </a:cxn>
                              </a:cxnLst>
                              <a:rect l="0" t="0" r="r" b="b"/>
                              <a:pathLst>
                                <a:path w="1121">
                                  <a:moveTo>
                                    <a:pt x="0" y="0"/>
                                  </a:moveTo>
                                  <a:lnTo>
                                    <a:pt x="112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87" name="Group 3403"/>
                        <wpg:cNvGrpSpPr>
                          <a:grpSpLocks/>
                        </wpg:cNvGrpSpPr>
                        <wpg:grpSpPr bwMode="auto">
                          <a:xfrm>
                            <a:off x="4134" y="2299"/>
                            <a:ext cx="2" cy="594"/>
                            <a:chOff x="4134" y="2299"/>
                            <a:chExt cx="2" cy="594"/>
                          </a:xfrm>
                        </wpg:grpSpPr>
                        <wps:wsp>
                          <wps:cNvPr id="3288" name="Freeform 3404"/>
                          <wps:cNvSpPr>
                            <a:spLocks/>
                          </wps:cNvSpPr>
                          <wps:spPr bwMode="auto">
                            <a:xfrm>
                              <a:off x="4134" y="2299"/>
                              <a:ext cx="2" cy="594"/>
                            </a:xfrm>
                            <a:custGeom>
                              <a:avLst/>
                              <a:gdLst>
                                <a:gd name="T0" fmla="+- 0 2893 2299"/>
                                <a:gd name="T1" fmla="*/ 2893 h 594"/>
                                <a:gd name="T2" fmla="+- 0 2299 2299"/>
                                <a:gd name="T3" fmla="*/ 2299 h 594"/>
                              </a:gdLst>
                              <a:ahLst/>
                              <a:cxnLst>
                                <a:cxn ang="0">
                                  <a:pos x="0" y="T1"/>
                                </a:cxn>
                                <a:cxn ang="0">
                                  <a:pos x="0" y="T3"/>
                                </a:cxn>
                              </a:cxnLst>
                              <a:rect l="0" t="0" r="r" b="b"/>
                              <a:pathLst>
                                <a:path h="594">
                                  <a:moveTo>
                                    <a:pt x="0" y="594"/>
                                  </a:moveTo>
                                  <a:lnTo>
                                    <a:pt x="0" y="0"/>
                                  </a:lnTo>
                                </a:path>
                              </a:pathLst>
                            </a:custGeom>
                            <a:noFill/>
                            <a:ln w="6977">
                              <a:solidFill>
                                <a:srgbClr val="3434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89" name="Group 3401"/>
                        <wpg:cNvGrpSpPr>
                          <a:grpSpLocks/>
                        </wpg:cNvGrpSpPr>
                        <wpg:grpSpPr bwMode="auto">
                          <a:xfrm>
                            <a:off x="5227" y="2299"/>
                            <a:ext cx="2" cy="275"/>
                            <a:chOff x="5227" y="2299"/>
                            <a:chExt cx="2" cy="275"/>
                          </a:xfrm>
                        </wpg:grpSpPr>
                        <wps:wsp>
                          <wps:cNvPr id="3290" name="Freeform 3402"/>
                          <wps:cNvSpPr>
                            <a:spLocks/>
                          </wps:cNvSpPr>
                          <wps:spPr bwMode="auto">
                            <a:xfrm>
                              <a:off x="5227" y="2299"/>
                              <a:ext cx="2" cy="275"/>
                            </a:xfrm>
                            <a:custGeom>
                              <a:avLst/>
                              <a:gdLst>
                                <a:gd name="T0" fmla="+- 0 2574 2299"/>
                                <a:gd name="T1" fmla="*/ 2574 h 275"/>
                                <a:gd name="T2" fmla="+- 0 2299 2299"/>
                                <a:gd name="T3" fmla="*/ 2299 h 275"/>
                              </a:gdLst>
                              <a:ahLst/>
                              <a:cxnLst>
                                <a:cxn ang="0">
                                  <a:pos x="0" y="T1"/>
                                </a:cxn>
                                <a:cxn ang="0">
                                  <a:pos x="0" y="T3"/>
                                </a:cxn>
                              </a:cxnLst>
                              <a:rect l="0" t="0" r="r" b="b"/>
                              <a:pathLst>
                                <a:path h="275">
                                  <a:moveTo>
                                    <a:pt x="0" y="275"/>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91" name="Group 3399"/>
                        <wpg:cNvGrpSpPr>
                          <a:grpSpLocks/>
                        </wpg:cNvGrpSpPr>
                        <wpg:grpSpPr bwMode="auto">
                          <a:xfrm>
                            <a:off x="9122" y="1596"/>
                            <a:ext cx="2" cy="2396"/>
                            <a:chOff x="9122" y="1596"/>
                            <a:chExt cx="2" cy="2396"/>
                          </a:xfrm>
                        </wpg:grpSpPr>
                        <wps:wsp>
                          <wps:cNvPr id="3292" name="Freeform 3400"/>
                          <wps:cNvSpPr>
                            <a:spLocks/>
                          </wps:cNvSpPr>
                          <wps:spPr bwMode="auto">
                            <a:xfrm>
                              <a:off x="9122" y="1596"/>
                              <a:ext cx="2" cy="2396"/>
                            </a:xfrm>
                            <a:custGeom>
                              <a:avLst/>
                              <a:gdLst>
                                <a:gd name="T0" fmla="+- 0 3992 1596"/>
                                <a:gd name="T1" fmla="*/ 3992 h 2396"/>
                                <a:gd name="T2" fmla="+- 0 1596 1596"/>
                                <a:gd name="T3" fmla="*/ 1596 h 2396"/>
                              </a:gdLst>
                              <a:ahLst/>
                              <a:cxnLst>
                                <a:cxn ang="0">
                                  <a:pos x="0" y="T1"/>
                                </a:cxn>
                                <a:cxn ang="0">
                                  <a:pos x="0" y="T3"/>
                                </a:cxn>
                              </a:cxnLst>
                              <a:rect l="0" t="0" r="r" b="b"/>
                              <a:pathLst>
                                <a:path h="2396">
                                  <a:moveTo>
                                    <a:pt x="0" y="2396"/>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93" name="Group 3397"/>
                        <wpg:cNvGrpSpPr>
                          <a:grpSpLocks/>
                        </wpg:cNvGrpSpPr>
                        <wpg:grpSpPr bwMode="auto">
                          <a:xfrm>
                            <a:off x="5414" y="2420"/>
                            <a:ext cx="1989" cy="2"/>
                            <a:chOff x="5414" y="2420"/>
                            <a:chExt cx="1989" cy="2"/>
                          </a:xfrm>
                        </wpg:grpSpPr>
                        <wps:wsp>
                          <wps:cNvPr id="3294" name="Freeform 3398"/>
                          <wps:cNvSpPr>
                            <a:spLocks/>
                          </wps:cNvSpPr>
                          <wps:spPr bwMode="auto">
                            <a:xfrm>
                              <a:off x="5414" y="2420"/>
                              <a:ext cx="1989" cy="2"/>
                            </a:xfrm>
                            <a:custGeom>
                              <a:avLst/>
                              <a:gdLst>
                                <a:gd name="T0" fmla="+- 0 5414 5414"/>
                                <a:gd name="T1" fmla="*/ T0 w 1989"/>
                                <a:gd name="T2" fmla="+- 0 7403 5414"/>
                                <a:gd name="T3" fmla="*/ T2 w 1989"/>
                              </a:gdLst>
                              <a:ahLst/>
                              <a:cxnLst>
                                <a:cxn ang="0">
                                  <a:pos x="T1" y="0"/>
                                </a:cxn>
                                <a:cxn ang="0">
                                  <a:pos x="T3" y="0"/>
                                </a:cxn>
                              </a:cxnLst>
                              <a:rect l="0" t="0" r="r" b="b"/>
                              <a:pathLst>
                                <a:path w="1989">
                                  <a:moveTo>
                                    <a:pt x="0" y="0"/>
                                  </a:moveTo>
                                  <a:lnTo>
                                    <a:pt x="1989" y="0"/>
                                  </a:lnTo>
                                </a:path>
                              </a:pathLst>
                            </a:custGeom>
                            <a:noFill/>
                            <a:ln w="6977">
                              <a:solidFill>
                                <a:srgbClr val="3F23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95" name="Group 3395"/>
                        <wpg:cNvGrpSpPr>
                          <a:grpSpLocks/>
                        </wpg:cNvGrpSpPr>
                        <wpg:grpSpPr bwMode="auto">
                          <a:xfrm>
                            <a:off x="7381" y="2447"/>
                            <a:ext cx="2263" cy="2"/>
                            <a:chOff x="7381" y="2447"/>
                            <a:chExt cx="2263" cy="2"/>
                          </a:xfrm>
                        </wpg:grpSpPr>
                        <wps:wsp>
                          <wps:cNvPr id="3296" name="Freeform 3396"/>
                          <wps:cNvSpPr>
                            <a:spLocks/>
                          </wps:cNvSpPr>
                          <wps:spPr bwMode="auto">
                            <a:xfrm>
                              <a:off x="7381" y="2447"/>
                              <a:ext cx="2263" cy="2"/>
                            </a:xfrm>
                            <a:custGeom>
                              <a:avLst/>
                              <a:gdLst>
                                <a:gd name="T0" fmla="+- 0 7381 7381"/>
                                <a:gd name="T1" fmla="*/ T0 w 2263"/>
                                <a:gd name="T2" fmla="+- 0 9644 7381"/>
                                <a:gd name="T3" fmla="*/ T2 w 2263"/>
                              </a:gdLst>
                              <a:ahLst/>
                              <a:cxnLst>
                                <a:cxn ang="0">
                                  <a:pos x="T1" y="0"/>
                                </a:cxn>
                                <a:cxn ang="0">
                                  <a:pos x="T3" y="0"/>
                                </a:cxn>
                              </a:cxnLst>
                              <a:rect l="0" t="0" r="r" b="b"/>
                              <a:pathLst>
                                <a:path w="2263">
                                  <a:moveTo>
                                    <a:pt x="0" y="0"/>
                                  </a:moveTo>
                                  <a:lnTo>
                                    <a:pt x="2263"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97" name="Group 3393"/>
                        <wpg:cNvGrpSpPr>
                          <a:grpSpLocks/>
                        </wpg:cNvGrpSpPr>
                        <wpg:grpSpPr bwMode="auto">
                          <a:xfrm>
                            <a:off x="7815" y="1738"/>
                            <a:ext cx="2" cy="1550"/>
                            <a:chOff x="7815" y="1738"/>
                            <a:chExt cx="2" cy="1550"/>
                          </a:xfrm>
                        </wpg:grpSpPr>
                        <wps:wsp>
                          <wps:cNvPr id="3298" name="Freeform 3394"/>
                          <wps:cNvSpPr>
                            <a:spLocks/>
                          </wps:cNvSpPr>
                          <wps:spPr bwMode="auto">
                            <a:xfrm>
                              <a:off x="7815" y="1738"/>
                              <a:ext cx="2" cy="1550"/>
                            </a:xfrm>
                            <a:custGeom>
                              <a:avLst/>
                              <a:gdLst>
                                <a:gd name="T0" fmla="+- 0 3288 1738"/>
                                <a:gd name="T1" fmla="*/ 3288 h 1550"/>
                                <a:gd name="T2" fmla="+- 0 1738 1738"/>
                                <a:gd name="T3" fmla="*/ 1738 h 1550"/>
                              </a:gdLst>
                              <a:ahLst/>
                              <a:cxnLst>
                                <a:cxn ang="0">
                                  <a:pos x="0" y="T1"/>
                                </a:cxn>
                                <a:cxn ang="0">
                                  <a:pos x="0" y="T3"/>
                                </a:cxn>
                              </a:cxnLst>
                              <a:rect l="0" t="0" r="r" b="b"/>
                              <a:pathLst>
                                <a:path h="1550">
                                  <a:moveTo>
                                    <a:pt x="0" y="1550"/>
                                  </a:moveTo>
                                  <a:lnTo>
                                    <a:pt x="0" y="0"/>
                                  </a:lnTo>
                                </a:path>
                              </a:pathLst>
                            </a:custGeom>
                            <a:noFill/>
                            <a:ln w="6977">
                              <a:solidFill>
                                <a:srgbClr val="08080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99" name="Group 3391"/>
                        <wpg:cNvGrpSpPr>
                          <a:grpSpLocks/>
                        </wpg:cNvGrpSpPr>
                        <wpg:grpSpPr bwMode="auto">
                          <a:xfrm>
                            <a:off x="4129" y="2706"/>
                            <a:ext cx="1286" cy="2"/>
                            <a:chOff x="4129" y="2706"/>
                            <a:chExt cx="1286" cy="2"/>
                          </a:xfrm>
                        </wpg:grpSpPr>
                        <wps:wsp>
                          <wps:cNvPr id="3300" name="Freeform 3392"/>
                          <wps:cNvSpPr>
                            <a:spLocks/>
                          </wps:cNvSpPr>
                          <wps:spPr bwMode="auto">
                            <a:xfrm>
                              <a:off x="4129" y="2706"/>
                              <a:ext cx="1286" cy="2"/>
                            </a:xfrm>
                            <a:custGeom>
                              <a:avLst/>
                              <a:gdLst>
                                <a:gd name="T0" fmla="+- 0 4129 4129"/>
                                <a:gd name="T1" fmla="*/ T0 w 1286"/>
                                <a:gd name="T2" fmla="+- 0 5414 4129"/>
                                <a:gd name="T3" fmla="*/ T2 w 1286"/>
                              </a:gdLst>
                              <a:ahLst/>
                              <a:cxnLst>
                                <a:cxn ang="0">
                                  <a:pos x="T1" y="0"/>
                                </a:cxn>
                                <a:cxn ang="0">
                                  <a:pos x="T3" y="0"/>
                                </a:cxn>
                              </a:cxnLst>
                              <a:rect l="0" t="0" r="r" b="b"/>
                              <a:pathLst>
                                <a:path w="1286">
                                  <a:moveTo>
                                    <a:pt x="0" y="0"/>
                                  </a:moveTo>
                                  <a:lnTo>
                                    <a:pt x="1285"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01" name="Group 3389"/>
                        <wpg:cNvGrpSpPr>
                          <a:grpSpLocks/>
                        </wpg:cNvGrpSpPr>
                        <wpg:grpSpPr bwMode="auto">
                          <a:xfrm>
                            <a:off x="5227" y="2563"/>
                            <a:ext cx="2" cy="363"/>
                            <a:chOff x="5227" y="2563"/>
                            <a:chExt cx="2" cy="363"/>
                          </a:xfrm>
                        </wpg:grpSpPr>
                        <wps:wsp>
                          <wps:cNvPr id="3302" name="Freeform 3390"/>
                          <wps:cNvSpPr>
                            <a:spLocks/>
                          </wps:cNvSpPr>
                          <wps:spPr bwMode="auto">
                            <a:xfrm>
                              <a:off x="5227" y="2563"/>
                              <a:ext cx="2" cy="363"/>
                            </a:xfrm>
                            <a:custGeom>
                              <a:avLst/>
                              <a:gdLst>
                                <a:gd name="T0" fmla="+- 0 2926 2563"/>
                                <a:gd name="T1" fmla="*/ 2926 h 363"/>
                                <a:gd name="T2" fmla="+- 0 2563 2563"/>
                                <a:gd name="T3" fmla="*/ 2563 h 363"/>
                              </a:gdLst>
                              <a:ahLst/>
                              <a:cxnLst>
                                <a:cxn ang="0">
                                  <a:pos x="0" y="T1"/>
                                </a:cxn>
                                <a:cxn ang="0">
                                  <a:pos x="0" y="T3"/>
                                </a:cxn>
                              </a:cxnLst>
                              <a:rect l="0" t="0" r="r" b="b"/>
                              <a:pathLst>
                                <a:path h="363">
                                  <a:moveTo>
                                    <a:pt x="0" y="363"/>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03" name="Group 3387"/>
                        <wpg:cNvGrpSpPr>
                          <a:grpSpLocks/>
                        </wpg:cNvGrpSpPr>
                        <wpg:grpSpPr bwMode="auto">
                          <a:xfrm>
                            <a:off x="5689" y="2733"/>
                            <a:ext cx="1318" cy="2"/>
                            <a:chOff x="5689" y="2733"/>
                            <a:chExt cx="1318" cy="2"/>
                          </a:xfrm>
                        </wpg:grpSpPr>
                        <wps:wsp>
                          <wps:cNvPr id="3304" name="Freeform 3388"/>
                          <wps:cNvSpPr>
                            <a:spLocks/>
                          </wps:cNvSpPr>
                          <wps:spPr bwMode="auto">
                            <a:xfrm>
                              <a:off x="5689" y="2733"/>
                              <a:ext cx="1318" cy="2"/>
                            </a:xfrm>
                            <a:custGeom>
                              <a:avLst/>
                              <a:gdLst>
                                <a:gd name="T0" fmla="+- 0 5689 5689"/>
                                <a:gd name="T1" fmla="*/ T0 w 1318"/>
                                <a:gd name="T2" fmla="+- 0 7007 5689"/>
                                <a:gd name="T3" fmla="*/ T2 w 1318"/>
                              </a:gdLst>
                              <a:ahLst/>
                              <a:cxnLst>
                                <a:cxn ang="0">
                                  <a:pos x="T1" y="0"/>
                                </a:cxn>
                                <a:cxn ang="0">
                                  <a:pos x="T3" y="0"/>
                                </a:cxn>
                              </a:cxnLst>
                              <a:rect l="0" t="0" r="r" b="b"/>
                              <a:pathLst>
                                <a:path w="1318">
                                  <a:moveTo>
                                    <a:pt x="0" y="0"/>
                                  </a:moveTo>
                                  <a:lnTo>
                                    <a:pt x="1318" y="0"/>
                                  </a:lnTo>
                                </a:path>
                              </a:pathLst>
                            </a:custGeom>
                            <a:noFill/>
                            <a:ln w="6977">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05" name="Group 3385"/>
                        <wpg:cNvGrpSpPr>
                          <a:grpSpLocks/>
                        </wpg:cNvGrpSpPr>
                        <wpg:grpSpPr bwMode="auto">
                          <a:xfrm>
                            <a:off x="4107" y="2838"/>
                            <a:ext cx="297" cy="2"/>
                            <a:chOff x="4107" y="2838"/>
                            <a:chExt cx="297" cy="2"/>
                          </a:xfrm>
                        </wpg:grpSpPr>
                        <wps:wsp>
                          <wps:cNvPr id="3306" name="Freeform 3386"/>
                          <wps:cNvSpPr>
                            <a:spLocks/>
                          </wps:cNvSpPr>
                          <wps:spPr bwMode="auto">
                            <a:xfrm>
                              <a:off x="4107" y="2838"/>
                              <a:ext cx="297" cy="2"/>
                            </a:xfrm>
                            <a:custGeom>
                              <a:avLst/>
                              <a:gdLst>
                                <a:gd name="T0" fmla="+- 0 4107 4107"/>
                                <a:gd name="T1" fmla="*/ T0 w 297"/>
                                <a:gd name="T2" fmla="+- 0 4403 4107"/>
                                <a:gd name="T3" fmla="*/ T2 w 297"/>
                              </a:gdLst>
                              <a:ahLst/>
                              <a:cxnLst>
                                <a:cxn ang="0">
                                  <a:pos x="T1" y="0"/>
                                </a:cxn>
                                <a:cxn ang="0">
                                  <a:pos x="T3" y="0"/>
                                </a:cxn>
                              </a:cxnLst>
                              <a:rect l="0" t="0" r="r" b="b"/>
                              <a:pathLst>
                                <a:path w="297">
                                  <a:moveTo>
                                    <a:pt x="0" y="0"/>
                                  </a:moveTo>
                                  <a:lnTo>
                                    <a:pt x="296"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07" name="Group 3383"/>
                        <wpg:cNvGrpSpPr>
                          <a:grpSpLocks/>
                        </wpg:cNvGrpSpPr>
                        <wpg:grpSpPr bwMode="auto">
                          <a:xfrm>
                            <a:off x="4392" y="2838"/>
                            <a:ext cx="846" cy="2"/>
                            <a:chOff x="4392" y="2838"/>
                            <a:chExt cx="846" cy="2"/>
                          </a:xfrm>
                        </wpg:grpSpPr>
                        <wps:wsp>
                          <wps:cNvPr id="3308" name="Freeform 3384"/>
                          <wps:cNvSpPr>
                            <a:spLocks/>
                          </wps:cNvSpPr>
                          <wps:spPr bwMode="auto">
                            <a:xfrm>
                              <a:off x="4392" y="2838"/>
                              <a:ext cx="846" cy="2"/>
                            </a:xfrm>
                            <a:custGeom>
                              <a:avLst/>
                              <a:gdLst>
                                <a:gd name="T0" fmla="+- 0 4392 4392"/>
                                <a:gd name="T1" fmla="*/ T0 w 846"/>
                                <a:gd name="T2" fmla="+- 0 5238 4392"/>
                                <a:gd name="T3" fmla="*/ T2 w 846"/>
                              </a:gdLst>
                              <a:ahLst/>
                              <a:cxnLst>
                                <a:cxn ang="0">
                                  <a:pos x="T1" y="0"/>
                                </a:cxn>
                                <a:cxn ang="0">
                                  <a:pos x="T3" y="0"/>
                                </a:cxn>
                              </a:cxnLst>
                              <a:rect l="0" t="0" r="r" b="b"/>
                              <a:pathLst>
                                <a:path w="846">
                                  <a:moveTo>
                                    <a:pt x="0" y="0"/>
                                  </a:moveTo>
                                  <a:lnTo>
                                    <a:pt x="846"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09" name="Group 3381"/>
                        <wpg:cNvGrpSpPr>
                          <a:grpSpLocks/>
                        </wpg:cNvGrpSpPr>
                        <wpg:grpSpPr bwMode="auto">
                          <a:xfrm>
                            <a:off x="5436" y="2739"/>
                            <a:ext cx="2" cy="693"/>
                            <a:chOff x="5436" y="2739"/>
                            <a:chExt cx="2" cy="693"/>
                          </a:xfrm>
                        </wpg:grpSpPr>
                        <wps:wsp>
                          <wps:cNvPr id="3310" name="Freeform 3382"/>
                          <wps:cNvSpPr>
                            <a:spLocks/>
                          </wps:cNvSpPr>
                          <wps:spPr bwMode="auto">
                            <a:xfrm>
                              <a:off x="5436" y="2739"/>
                              <a:ext cx="2" cy="693"/>
                            </a:xfrm>
                            <a:custGeom>
                              <a:avLst/>
                              <a:gdLst>
                                <a:gd name="T0" fmla="+- 0 3431 2739"/>
                                <a:gd name="T1" fmla="*/ 3431 h 693"/>
                                <a:gd name="T2" fmla="+- 0 2739 2739"/>
                                <a:gd name="T3" fmla="*/ 2739 h 693"/>
                              </a:gdLst>
                              <a:ahLst/>
                              <a:cxnLst>
                                <a:cxn ang="0">
                                  <a:pos x="0" y="T1"/>
                                </a:cxn>
                                <a:cxn ang="0">
                                  <a:pos x="0" y="T3"/>
                                </a:cxn>
                              </a:cxnLst>
                              <a:rect l="0" t="0" r="r" b="b"/>
                              <a:pathLst>
                                <a:path h="693">
                                  <a:moveTo>
                                    <a:pt x="0" y="692"/>
                                  </a:moveTo>
                                  <a:lnTo>
                                    <a:pt x="0" y="0"/>
                                  </a:lnTo>
                                </a:path>
                              </a:pathLst>
                            </a:custGeom>
                            <a:noFill/>
                            <a:ln w="13954">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11" name="Group 3379"/>
                        <wpg:cNvGrpSpPr>
                          <a:grpSpLocks/>
                        </wpg:cNvGrpSpPr>
                        <wpg:grpSpPr bwMode="auto">
                          <a:xfrm>
                            <a:off x="4420" y="2882"/>
                            <a:ext cx="2" cy="989"/>
                            <a:chOff x="4420" y="2882"/>
                            <a:chExt cx="2" cy="989"/>
                          </a:xfrm>
                        </wpg:grpSpPr>
                        <wps:wsp>
                          <wps:cNvPr id="3312" name="Freeform 3380"/>
                          <wps:cNvSpPr>
                            <a:spLocks/>
                          </wps:cNvSpPr>
                          <wps:spPr bwMode="auto">
                            <a:xfrm>
                              <a:off x="4420" y="2882"/>
                              <a:ext cx="2" cy="989"/>
                            </a:xfrm>
                            <a:custGeom>
                              <a:avLst/>
                              <a:gdLst>
                                <a:gd name="T0" fmla="+- 0 3871 2882"/>
                                <a:gd name="T1" fmla="*/ 3871 h 989"/>
                                <a:gd name="T2" fmla="+- 0 2882 2882"/>
                                <a:gd name="T3" fmla="*/ 2882 h 989"/>
                              </a:gdLst>
                              <a:ahLst/>
                              <a:cxnLst>
                                <a:cxn ang="0">
                                  <a:pos x="0" y="T1"/>
                                </a:cxn>
                                <a:cxn ang="0">
                                  <a:pos x="0" y="T3"/>
                                </a:cxn>
                              </a:cxnLst>
                              <a:rect l="0" t="0" r="r" b="b"/>
                              <a:pathLst>
                                <a:path h="989">
                                  <a:moveTo>
                                    <a:pt x="0" y="989"/>
                                  </a:moveTo>
                                  <a:lnTo>
                                    <a:pt x="0" y="0"/>
                                  </a:lnTo>
                                </a:path>
                              </a:pathLst>
                            </a:custGeom>
                            <a:noFill/>
                            <a:ln w="6977">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13" name="Group 3377"/>
                        <wpg:cNvGrpSpPr>
                          <a:grpSpLocks/>
                        </wpg:cNvGrpSpPr>
                        <wpg:grpSpPr bwMode="auto">
                          <a:xfrm>
                            <a:off x="4705" y="2882"/>
                            <a:ext cx="2" cy="989"/>
                            <a:chOff x="4705" y="2882"/>
                            <a:chExt cx="2" cy="989"/>
                          </a:xfrm>
                        </wpg:grpSpPr>
                        <wps:wsp>
                          <wps:cNvPr id="3314" name="Freeform 3378"/>
                          <wps:cNvSpPr>
                            <a:spLocks/>
                          </wps:cNvSpPr>
                          <wps:spPr bwMode="auto">
                            <a:xfrm>
                              <a:off x="4705" y="2882"/>
                              <a:ext cx="2" cy="989"/>
                            </a:xfrm>
                            <a:custGeom>
                              <a:avLst/>
                              <a:gdLst>
                                <a:gd name="T0" fmla="+- 0 3871 2882"/>
                                <a:gd name="T1" fmla="*/ 3871 h 989"/>
                                <a:gd name="T2" fmla="+- 0 2882 2882"/>
                                <a:gd name="T3" fmla="*/ 2882 h 989"/>
                              </a:gdLst>
                              <a:ahLst/>
                              <a:cxnLst>
                                <a:cxn ang="0">
                                  <a:pos x="0" y="T1"/>
                                </a:cxn>
                                <a:cxn ang="0">
                                  <a:pos x="0" y="T3"/>
                                </a:cxn>
                              </a:cxnLst>
                              <a:rect l="0" t="0" r="r" b="b"/>
                              <a:pathLst>
                                <a:path h="989">
                                  <a:moveTo>
                                    <a:pt x="0" y="989"/>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15" name="Group 3375"/>
                        <wpg:cNvGrpSpPr>
                          <a:grpSpLocks/>
                        </wpg:cNvGrpSpPr>
                        <wpg:grpSpPr bwMode="auto">
                          <a:xfrm>
                            <a:off x="4991" y="2882"/>
                            <a:ext cx="2" cy="725"/>
                            <a:chOff x="4991" y="2882"/>
                            <a:chExt cx="2" cy="725"/>
                          </a:xfrm>
                        </wpg:grpSpPr>
                        <wps:wsp>
                          <wps:cNvPr id="3316" name="Freeform 3376"/>
                          <wps:cNvSpPr>
                            <a:spLocks/>
                          </wps:cNvSpPr>
                          <wps:spPr bwMode="auto">
                            <a:xfrm>
                              <a:off x="4991" y="2882"/>
                              <a:ext cx="2" cy="725"/>
                            </a:xfrm>
                            <a:custGeom>
                              <a:avLst/>
                              <a:gdLst>
                                <a:gd name="T0" fmla="+- 0 3607 2882"/>
                                <a:gd name="T1" fmla="*/ 3607 h 725"/>
                                <a:gd name="T2" fmla="+- 0 2882 2882"/>
                                <a:gd name="T3" fmla="*/ 2882 h 725"/>
                              </a:gdLst>
                              <a:ahLst/>
                              <a:cxnLst>
                                <a:cxn ang="0">
                                  <a:pos x="0" y="T1"/>
                                </a:cxn>
                                <a:cxn ang="0">
                                  <a:pos x="0" y="T3"/>
                                </a:cxn>
                              </a:cxnLst>
                              <a:rect l="0" t="0" r="r" b="b"/>
                              <a:pathLst>
                                <a:path h="725">
                                  <a:moveTo>
                                    <a:pt x="0" y="725"/>
                                  </a:moveTo>
                                  <a:lnTo>
                                    <a:pt x="0" y="0"/>
                                  </a:lnTo>
                                </a:path>
                              </a:pathLst>
                            </a:custGeom>
                            <a:noFill/>
                            <a:ln w="6977">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17" name="Group 3373"/>
                        <wpg:cNvGrpSpPr>
                          <a:grpSpLocks/>
                        </wpg:cNvGrpSpPr>
                        <wpg:grpSpPr bwMode="auto">
                          <a:xfrm>
                            <a:off x="7117" y="3283"/>
                            <a:ext cx="1373" cy="2"/>
                            <a:chOff x="7117" y="3283"/>
                            <a:chExt cx="1373" cy="2"/>
                          </a:xfrm>
                        </wpg:grpSpPr>
                        <wps:wsp>
                          <wps:cNvPr id="3318" name="Freeform 3374"/>
                          <wps:cNvSpPr>
                            <a:spLocks/>
                          </wps:cNvSpPr>
                          <wps:spPr bwMode="auto">
                            <a:xfrm>
                              <a:off x="7117" y="3283"/>
                              <a:ext cx="1373" cy="2"/>
                            </a:xfrm>
                            <a:custGeom>
                              <a:avLst/>
                              <a:gdLst>
                                <a:gd name="T0" fmla="+- 0 7117 7117"/>
                                <a:gd name="T1" fmla="*/ T0 w 1373"/>
                                <a:gd name="T2" fmla="+- 0 8491 7117"/>
                                <a:gd name="T3" fmla="*/ T2 w 1373"/>
                              </a:gdLst>
                              <a:ahLst/>
                              <a:cxnLst>
                                <a:cxn ang="0">
                                  <a:pos x="T1" y="0"/>
                                </a:cxn>
                                <a:cxn ang="0">
                                  <a:pos x="T3" y="0"/>
                                </a:cxn>
                              </a:cxnLst>
                              <a:rect l="0" t="0" r="r" b="b"/>
                              <a:pathLst>
                                <a:path w="1373">
                                  <a:moveTo>
                                    <a:pt x="0" y="0"/>
                                  </a:moveTo>
                                  <a:lnTo>
                                    <a:pt x="1374"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19" name="Group 3371"/>
                        <wpg:cNvGrpSpPr>
                          <a:grpSpLocks/>
                        </wpg:cNvGrpSpPr>
                        <wpg:grpSpPr bwMode="auto">
                          <a:xfrm>
                            <a:off x="7084" y="3310"/>
                            <a:ext cx="2" cy="198"/>
                            <a:chOff x="7084" y="3310"/>
                            <a:chExt cx="2" cy="198"/>
                          </a:xfrm>
                        </wpg:grpSpPr>
                        <wps:wsp>
                          <wps:cNvPr id="3320" name="Freeform 3372"/>
                          <wps:cNvSpPr>
                            <a:spLocks/>
                          </wps:cNvSpPr>
                          <wps:spPr bwMode="auto">
                            <a:xfrm>
                              <a:off x="7084" y="3310"/>
                              <a:ext cx="2" cy="198"/>
                            </a:xfrm>
                            <a:custGeom>
                              <a:avLst/>
                              <a:gdLst>
                                <a:gd name="T0" fmla="+- 0 3508 3310"/>
                                <a:gd name="T1" fmla="*/ 3508 h 198"/>
                                <a:gd name="T2" fmla="+- 0 3310 3310"/>
                                <a:gd name="T3" fmla="*/ 3310 h 198"/>
                              </a:gdLst>
                              <a:ahLst/>
                              <a:cxnLst>
                                <a:cxn ang="0">
                                  <a:pos x="0" y="T1"/>
                                </a:cxn>
                                <a:cxn ang="0">
                                  <a:pos x="0" y="T3"/>
                                </a:cxn>
                              </a:cxnLst>
                              <a:rect l="0" t="0" r="r" b="b"/>
                              <a:pathLst>
                                <a:path h="198">
                                  <a:moveTo>
                                    <a:pt x="0" y="198"/>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21" name="Group 3369"/>
                        <wpg:cNvGrpSpPr>
                          <a:grpSpLocks/>
                        </wpg:cNvGrpSpPr>
                        <wpg:grpSpPr bwMode="auto">
                          <a:xfrm>
                            <a:off x="7183" y="3492"/>
                            <a:ext cx="1318" cy="2"/>
                            <a:chOff x="7183" y="3492"/>
                            <a:chExt cx="1318" cy="2"/>
                          </a:xfrm>
                        </wpg:grpSpPr>
                        <wps:wsp>
                          <wps:cNvPr id="3322" name="Freeform 3370"/>
                          <wps:cNvSpPr>
                            <a:spLocks/>
                          </wps:cNvSpPr>
                          <wps:spPr bwMode="auto">
                            <a:xfrm>
                              <a:off x="7183" y="3492"/>
                              <a:ext cx="1318" cy="2"/>
                            </a:xfrm>
                            <a:custGeom>
                              <a:avLst/>
                              <a:gdLst>
                                <a:gd name="T0" fmla="+- 0 7183 7183"/>
                                <a:gd name="T1" fmla="*/ T0 w 1318"/>
                                <a:gd name="T2" fmla="+- 0 8502 7183"/>
                                <a:gd name="T3" fmla="*/ T2 w 1318"/>
                              </a:gdLst>
                              <a:ahLst/>
                              <a:cxnLst>
                                <a:cxn ang="0">
                                  <a:pos x="T1" y="0"/>
                                </a:cxn>
                                <a:cxn ang="0">
                                  <a:pos x="T3" y="0"/>
                                </a:cxn>
                              </a:cxnLst>
                              <a:rect l="0" t="0" r="r" b="b"/>
                              <a:pathLst>
                                <a:path w="1318">
                                  <a:moveTo>
                                    <a:pt x="0" y="0"/>
                                  </a:moveTo>
                                  <a:lnTo>
                                    <a:pt x="1319"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23" name="Group 3367"/>
                        <wpg:cNvGrpSpPr>
                          <a:grpSpLocks/>
                        </wpg:cNvGrpSpPr>
                        <wpg:grpSpPr bwMode="auto">
                          <a:xfrm>
                            <a:off x="5414" y="3497"/>
                            <a:ext cx="1527" cy="2"/>
                            <a:chOff x="5414" y="3497"/>
                            <a:chExt cx="1527" cy="2"/>
                          </a:xfrm>
                        </wpg:grpSpPr>
                        <wps:wsp>
                          <wps:cNvPr id="3324" name="Freeform 3368"/>
                          <wps:cNvSpPr>
                            <a:spLocks/>
                          </wps:cNvSpPr>
                          <wps:spPr bwMode="auto">
                            <a:xfrm>
                              <a:off x="5414" y="3497"/>
                              <a:ext cx="1527" cy="2"/>
                            </a:xfrm>
                            <a:custGeom>
                              <a:avLst/>
                              <a:gdLst>
                                <a:gd name="T0" fmla="+- 0 5414 5414"/>
                                <a:gd name="T1" fmla="*/ T0 w 1527"/>
                                <a:gd name="T2" fmla="+- 0 6941 5414"/>
                                <a:gd name="T3" fmla="*/ T2 w 1527"/>
                              </a:gdLst>
                              <a:ahLst/>
                              <a:cxnLst>
                                <a:cxn ang="0">
                                  <a:pos x="T1" y="0"/>
                                </a:cxn>
                                <a:cxn ang="0">
                                  <a:pos x="T3" y="0"/>
                                </a:cxn>
                              </a:cxnLst>
                              <a:rect l="0" t="0" r="r" b="b"/>
                              <a:pathLst>
                                <a:path w="1527">
                                  <a:moveTo>
                                    <a:pt x="0" y="0"/>
                                  </a:moveTo>
                                  <a:lnTo>
                                    <a:pt x="1527"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25" name="Group 3365"/>
                        <wpg:cNvGrpSpPr>
                          <a:grpSpLocks/>
                        </wpg:cNvGrpSpPr>
                        <wpg:grpSpPr bwMode="auto">
                          <a:xfrm>
                            <a:off x="6930" y="3497"/>
                            <a:ext cx="165" cy="2"/>
                            <a:chOff x="6930" y="3497"/>
                            <a:chExt cx="165" cy="2"/>
                          </a:xfrm>
                        </wpg:grpSpPr>
                        <wps:wsp>
                          <wps:cNvPr id="3326" name="Freeform 3366"/>
                          <wps:cNvSpPr>
                            <a:spLocks/>
                          </wps:cNvSpPr>
                          <wps:spPr bwMode="auto">
                            <a:xfrm>
                              <a:off x="6930" y="3497"/>
                              <a:ext cx="165" cy="2"/>
                            </a:xfrm>
                            <a:custGeom>
                              <a:avLst/>
                              <a:gdLst>
                                <a:gd name="T0" fmla="+- 0 6930 6930"/>
                                <a:gd name="T1" fmla="*/ T0 w 165"/>
                                <a:gd name="T2" fmla="+- 0 7095 6930"/>
                                <a:gd name="T3" fmla="*/ T2 w 165"/>
                              </a:gdLst>
                              <a:ahLst/>
                              <a:cxnLst>
                                <a:cxn ang="0">
                                  <a:pos x="T1" y="0"/>
                                </a:cxn>
                                <a:cxn ang="0">
                                  <a:pos x="T3" y="0"/>
                                </a:cxn>
                              </a:cxnLst>
                              <a:rect l="0" t="0" r="r" b="b"/>
                              <a:pathLst>
                                <a:path w="165">
                                  <a:moveTo>
                                    <a:pt x="0" y="0"/>
                                  </a:moveTo>
                                  <a:lnTo>
                                    <a:pt x="165" y="0"/>
                                  </a:lnTo>
                                </a:path>
                              </a:pathLst>
                            </a:custGeom>
                            <a:noFill/>
                            <a:ln w="13954">
                              <a:solidFill>
                                <a:srgbClr val="7C34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27" name="Group 3363"/>
                        <wpg:cNvGrpSpPr>
                          <a:grpSpLocks/>
                        </wpg:cNvGrpSpPr>
                        <wpg:grpSpPr bwMode="auto">
                          <a:xfrm>
                            <a:off x="7117" y="3492"/>
                            <a:ext cx="110" cy="2"/>
                            <a:chOff x="7117" y="3492"/>
                            <a:chExt cx="110" cy="2"/>
                          </a:xfrm>
                        </wpg:grpSpPr>
                        <wps:wsp>
                          <wps:cNvPr id="3328" name="Freeform 3364"/>
                          <wps:cNvSpPr>
                            <a:spLocks/>
                          </wps:cNvSpPr>
                          <wps:spPr bwMode="auto">
                            <a:xfrm>
                              <a:off x="7117" y="3492"/>
                              <a:ext cx="110" cy="2"/>
                            </a:xfrm>
                            <a:custGeom>
                              <a:avLst/>
                              <a:gdLst>
                                <a:gd name="T0" fmla="+- 0 7117 7117"/>
                                <a:gd name="T1" fmla="*/ T0 w 110"/>
                                <a:gd name="T2" fmla="+- 0 7227 7117"/>
                                <a:gd name="T3" fmla="*/ T2 w 110"/>
                              </a:gdLst>
                              <a:ahLst/>
                              <a:cxnLst>
                                <a:cxn ang="0">
                                  <a:pos x="T1" y="0"/>
                                </a:cxn>
                                <a:cxn ang="0">
                                  <a:pos x="T3" y="0"/>
                                </a:cxn>
                              </a:cxnLst>
                              <a:rect l="0" t="0" r="r" b="b"/>
                              <a:pathLst>
                                <a:path w="110">
                                  <a:moveTo>
                                    <a:pt x="0" y="0"/>
                                  </a:moveTo>
                                  <a:lnTo>
                                    <a:pt x="110" y="0"/>
                                  </a:lnTo>
                                </a:path>
                              </a:pathLst>
                            </a:custGeom>
                            <a:noFill/>
                            <a:ln w="6977">
                              <a:solidFill>
                                <a:srgbClr val="1313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29" name="Group 3361"/>
                        <wpg:cNvGrpSpPr>
                          <a:grpSpLocks/>
                        </wpg:cNvGrpSpPr>
                        <wpg:grpSpPr bwMode="auto">
                          <a:xfrm>
                            <a:off x="7084" y="3475"/>
                            <a:ext cx="2" cy="110"/>
                            <a:chOff x="7084" y="3475"/>
                            <a:chExt cx="2" cy="110"/>
                          </a:xfrm>
                        </wpg:grpSpPr>
                        <wps:wsp>
                          <wps:cNvPr id="3330" name="Freeform 3362"/>
                          <wps:cNvSpPr>
                            <a:spLocks/>
                          </wps:cNvSpPr>
                          <wps:spPr bwMode="auto">
                            <a:xfrm>
                              <a:off x="7084" y="3475"/>
                              <a:ext cx="2" cy="110"/>
                            </a:xfrm>
                            <a:custGeom>
                              <a:avLst/>
                              <a:gdLst>
                                <a:gd name="T0" fmla="+- 0 3585 3475"/>
                                <a:gd name="T1" fmla="*/ 3585 h 110"/>
                                <a:gd name="T2" fmla="+- 0 3475 3475"/>
                                <a:gd name="T3" fmla="*/ 3475 h 110"/>
                              </a:gdLst>
                              <a:ahLst/>
                              <a:cxnLst>
                                <a:cxn ang="0">
                                  <a:pos x="0" y="T1"/>
                                </a:cxn>
                                <a:cxn ang="0">
                                  <a:pos x="0" y="T3"/>
                                </a:cxn>
                              </a:cxnLst>
                              <a:rect l="0" t="0" r="r" b="b"/>
                              <a:pathLst>
                                <a:path h="110">
                                  <a:moveTo>
                                    <a:pt x="0" y="110"/>
                                  </a:moveTo>
                                  <a:lnTo>
                                    <a:pt x="0" y="0"/>
                                  </a:lnTo>
                                </a:path>
                              </a:pathLst>
                            </a:custGeom>
                            <a:noFill/>
                            <a:ln w="13954">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31" name="Group 3359"/>
                        <wpg:cNvGrpSpPr>
                          <a:grpSpLocks/>
                        </wpg:cNvGrpSpPr>
                        <wpg:grpSpPr bwMode="auto">
                          <a:xfrm>
                            <a:off x="8496" y="3453"/>
                            <a:ext cx="2" cy="330"/>
                            <a:chOff x="8496" y="3453"/>
                            <a:chExt cx="2" cy="330"/>
                          </a:xfrm>
                        </wpg:grpSpPr>
                        <wps:wsp>
                          <wps:cNvPr id="3332" name="Freeform 3360"/>
                          <wps:cNvSpPr>
                            <a:spLocks/>
                          </wps:cNvSpPr>
                          <wps:spPr bwMode="auto">
                            <a:xfrm>
                              <a:off x="8496" y="3453"/>
                              <a:ext cx="2" cy="330"/>
                            </a:xfrm>
                            <a:custGeom>
                              <a:avLst/>
                              <a:gdLst>
                                <a:gd name="T0" fmla="+- 0 3783 3453"/>
                                <a:gd name="T1" fmla="*/ 3783 h 330"/>
                                <a:gd name="T2" fmla="+- 0 3453 3453"/>
                                <a:gd name="T3" fmla="*/ 3453 h 330"/>
                              </a:gdLst>
                              <a:ahLst/>
                              <a:cxnLst>
                                <a:cxn ang="0">
                                  <a:pos x="0" y="T1"/>
                                </a:cxn>
                                <a:cxn ang="0">
                                  <a:pos x="0" y="T3"/>
                                </a:cxn>
                              </a:cxnLst>
                              <a:rect l="0" t="0" r="r" b="b"/>
                              <a:pathLst>
                                <a:path h="330">
                                  <a:moveTo>
                                    <a:pt x="0" y="330"/>
                                  </a:moveTo>
                                  <a:lnTo>
                                    <a:pt x="0" y="0"/>
                                  </a:lnTo>
                                </a:path>
                              </a:pathLst>
                            </a:custGeom>
                            <a:noFill/>
                            <a:ln w="6977">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33" name="Group 3357"/>
                        <wpg:cNvGrpSpPr>
                          <a:grpSpLocks/>
                        </wpg:cNvGrpSpPr>
                        <wpg:grpSpPr bwMode="auto">
                          <a:xfrm>
                            <a:off x="7084" y="3585"/>
                            <a:ext cx="2" cy="385"/>
                            <a:chOff x="7084" y="3585"/>
                            <a:chExt cx="2" cy="385"/>
                          </a:xfrm>
                        </wpg:grpSpPr>
                        <wps:wsp>
                          <wps:cNvPr id="3334" name="Freeform 3358"/>
                          <wps:cNvSpPr>
                            <a:spLocks/>
                          </wps:cNvSpPr>
                          <wps:spPr bwMode="auto">
                            <a:xfrm>
                              <a:off x="7084" y="3585"/>
                              <a:ext cx="2" cy="385"/>
                            </a:xfrm>
                            <a:custGeom>
                              <a:avLst/>
                              <a:gdLst>
                                <a:gd name="T0" fmla="+- 0 3970 3585"/>
                                <a:gd name="T1" fmla="*/ 3970 h 385"/>
                                <a:gd name="T2" fmla="+- 0 3585 3585"/>
                                <a:gd name="T3" fmla="*/ 3585 h 385"/>
                              </a:gdLst>
                              <a:ahLst/>
                              <a:cxnLst>
                                <a:cxn ang="0">
                                  <a:pos x="0" y="T1"/>
                                </a:cxn>
                                <a:cxn ang="0">
                                  <a:pos x="0" y="T3"/>
                                </a:cxn>
                              </a:cxnLst>
                              <a:rect l="0" t="0" r="r" b="b"/>
                              <a:pathLst>
                                <a:path h="385">
                                  <a:moveTo>
                                    <a:pt x="0" y="385"/>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35" name="Group 3355"/>
                        <wpg:cNvGrpSpPr>
                          <a:grpSpLocks/>
                        </wpg:cNvGrpSpPr>
                        <wpg:grpSpPr bwMode="auto">
                          <a:xfrm>
                            <a:off x="7117" y="3860"/>
                            <a:ext cx="1384" cy="2"/>
                            <a:chOff x="7117" y="3860"/>
                            <a:chExt cx="1384" cy="2"/>
                          </a:xfrm>
                        </wpg:grpSpPr>
                        <wps:wsp>
                          <wps:cNvPr id="3336" name="Freeform 3356"/>
                          <wps:cNvSpPr>
                            <a:spLocks/>
                          </wps:cNvSpPr>
                          <wps:spPr bwMode="auto">
                            <a:xfrm>
                              <a:off x="7117" y="3860"/>
                              <a:ext cx="1384" cy="2"/>
                            </a:xfrm>
                            <a:custGeom>
                              <a:avLst/>
                              <a:gdLst>
                                <a:gd name="T0" fmla="+- 0 7117 7117"/>
                                <a:gd name="T1" fmla="*/ T0 w 1384"/>
                                <a:gd name="T2" fmla="+- 0 8502 7117"/>
                                <a:gd name="T3" fmla="*/ T2 w 1384"/>
                              </a:gdLst>
                              <a:ahLst/>
                              <a:cxnLst>
                                <a:cxn ang="0">
                                  <a:pos x="T1" y="0"/>
                                </a:cxn>
                                <a:cxn ang="0">
                                  <a:pos x="T3" y="0"/>
                                </a:cxn>
                              </a:cxnLst>
                              <a:rect l="0" t="0" r="r" b="b"/>
                              <a:pathLst>
                                <a:path w="1384">
                                  <a:moveTo>
                                    <a:pt x="0" y="0"/>
                                  </a:moveTo>
                                  <a:lnTo>
                                    <a:pt x="1385" y="0"/>
                                  </a:lnTo>
                                </a:path>
                              </a:pathLst>
                            </a:custGeom>
                            <a:noFill/>
                            <a:ln w="13954">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37" name="Group 3353"/>
                        <wpg:cNvGrpSpPr>
                          <a:grpSpLocks/>
                        </wpg:cNvGrpSpPr>
                        <wpg:grpSpPr bwMode="auto">
                          <a:xfrm>
                            <a:off x="8496" y="3728"/>
                            <a:ext cx="2" cy="143"/>
                            <a:chOff x="8496" y="3728"/>
                            <a:chExt cx="2" cy="143"/>
                          </a:xfrm>
                        </wpg:grpSpPr>
                        <wps:wsp>
                          <wps:cNvPr id="3338" name="Freeform 3354"/>
                          <wps:cNvSpPr>
                            <a:spLocks/>
                          </wps:cNvSpPr>
                          <wps:spPr bwMode="auto">
                            <a:xfrm>
                              <a:off x="8496" y="3728"/>
                              <a:ext cx="2" cy="143"/>
                            </a:xfrm>
                            <a:custGeom>
                              <a:avLst/>
                              <a:gdLst>
                                <a:gd name="T0" fmla="+- 0 3871 3728"/>
                                <a:gd name="T1" fmla="*/ 3871 h 143"/>
                                <a:gd name="T2" fmla="+- 0 3728 3728"/>
                                <a:gd name="T3" fmla="*/ 3728 h 143"/>
                              </a:gdLst>
                              <a:ahLst/>
                              <a:cxnLst>
                                <a:cxn ang="0">
                                  <a:pos x="0" y="T1"/>
                                </a:cxn>
                                <a:cxn ang="0">
                                  <a:pos x="0" y="T3"/>
                                </a:cxn>
                              </a:cxnLst>
                              <a:rect l="0" t="0" r="r" b="b"/>
                              <a:pathLst>
                                <a:path h="143">
                                  <a:moveTo>
                                    <a:pt x="0" y="143"/>
                                  </a:moveTo>
                                  <a:lnTo>
                                    <a:pt x="0" y="0"/>
                                  </a:lnTo>
                                </a:path>
                              </a:pathLst>
                            </a:custGeom>
                            <a:noFill/>
                            <a:ln w="6977">
                              <a:solidFill>
                                <a:srgbClr val="2F2F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39" name="Group 3351"/>
                        <wpg:cNvGrpSpPr>
                          <a:grpSpLocks/>
                        </wpg:cNvGrpSpPr>
                        <wpg:grpSpPr bwMode="auto">
                          <a:xfrm>
                            <a:off x="4420" y="3816"/>
                            <a:ext cx="2" cy="176"/>
                            <a:chOff x="4420" y="3816"/>
                            <a:chExt cx="2" cy="176"/>
                          </a:xfrm>
                        </wpg:grpSpPr>
                        <wps:wsp>
                          <wps:cNvPr id="3340" name="Freeform 3352"/>
                          <wps:cNvSpPr>
                            <a:spLocks/>
                          </wps:cNvSpPr>
                          <wps:spPr bwMode="auto">
                            <a:xfrm>
                              <a:off x="4420" y="3816"/>
                              <a:ext cx="2" cy="176"/>
                            </a:xfrm>
                            <a:custGeom>
                              <a:avLst/>
                              <a:gdLst>
                                <a:gd name="T0" fmla="+- 0 3992 3816"/>
                                <a:gd name="T1" fmla="*/ 3992 h 176"/>
                                <a:gd name="T2" fmla="+- 0 3816 3816"/>
                                <a:gd name="T3" fmla="*/ 3816 h 176"/>
                              </a:gdLst>
                              <a:ahLst/>
                              <a:cxnLst>
                                <a:cxn ang="0">
                                  <a:pos x="0" y="T1"/>
                                </a:cxn>
                                <a:cxn ang="0">
                                  <a:pos x="0" y="T3"/>
                                </a:cxn>
                              </a:cxnLst>
                              <a:rect l="0" t="0" r="r" b="b"/>
                              <a:pathLst>
                                <a:path h="176">
                                  <a:moveTo>
                                    <a:pt x="0" y="176"/>
                                  </a:moveTo>
                                  <a:lnTo>
                                    <a:pt x="0" y="0"/>
                                  </a:lnTo>
                                </a:path>
                              </a:pathLst>
                            </a:custGeom>
                            <a:noFill/>
                            <a:ln w="6977">
                              <a:solidFill>
                                <a:srgbClr val="1F0F0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41" name="Group 3349"/>
                        <wpg:cNvGrpSpPr>
                          <a:grpSpLocks/>
                        </wpg:cNvGrpSpPr>
                        <wpg:grpSpPr bwMode="auto">
                          <a:xfrm>
                            <a:off x="4705" y="3816"/>
                            <a:ext cx="2" cy="473"/>
                            <a:chOff x="4705" y="3816"/>
                            <a:chExt cx="2" cy="473"/>
                          </a:xfrm>
                        </wpg:grpSpPr>
                        <wps:wsp>
                          <wps:cNvPr id="3342" name="Freeform 3350"/>
                          <wps:cNvSpPr>
                            <a:spLocks/>
                          </wps:cNvSpPr>
                          <wps:spPr bwMode="auto">
                            <a:xfrm>
                              <a:off x="4705" y="3816"/>
                              <a:ext cx="2" cy="473"/>
                            </a:xfrm>
                            <a:custGeom>
                              <a:avLst/>
                              <a:gdLst>
                                <a:gd name="T0" fmla="+- 0 4289 3816"/>
                                <a:gd name="T1" fmla="*/ 4289 h 473"/>
                                <a:gd name="T2" fmla="+- 0 3816 3816"/>
                                <a:gd name="T3" fmla="*/ 3816 h 473"/>
                              </a:gdLst>
                              <a:ahLst/>
                              <a:cxnLst>
                                <a:cxn ang="0">
                                  <a:pos x="0" y="T1"/>
                                </a:cxn>
                                <a:cxn ang="0">
                                  <a:pos x="0" y="T3"/>
                                </a:cxn>
                              </a:cxnLst>
                              <a:rect l="0" t="0" r="r" b="b"/>
                              <a:pathLst>
                                <a:path h="473">
                                  <a:moveTo>
                                    <a:pt x="0" y="473"/>
                                  </a:moveTo>
                                  <a:lnTo>
                                    <a:pt x="0" y="0"/>
                                  </a:lnTo>
                                </a:path>
                              </a:pathLst>
                            </a:custGeom>
                            <a:noFill/>
                            <a:ln w="6977">
                              <a:solidFill>
                                <a:srgbClr val="1C0F0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43" name="Group 3347"/>
                        <wpg:cNvGrpSpPr>
                          <a:grpSpLocks/>
                        </wpg:cNvGrpSpPr>
                        <wpg:grpSpPr bwMode="auto">
                          <a:xfrm>
                            <a:off x="7804" y="3860"/>
                            <a:ext cx="22" cy="2"/>
                            <a:chOff x="7804" y="3860"/>
                            <a:chExt cx="22" cy="2"/>
                          </a:xfrm>
                        </wpg:grpSpPr>
                        <wps:wsp>
                          <wps:cNvPr id="3344" name="Freeform 3348"/>
                          <wps:cNvSpPr>
                            <a:spLocks/>
                          </wps:cNvSpPr>
                          <wps:spPr bwMode="auto">
                            <a:xfrm>
                              <a:off x="7804" y="3860"/>
                              <a:ext cx="22" cy="2"/>
                            </a:xfrm>
                            <a:custGeom>
                              <a:avLst/>
                              <a:gdLst>
                                <a:gd name="T0" fmla="+- 0 7804 7804"/>
                                <a:gd name="T1" fmla="*/ T0 w 22"/>
                                <a:gd name="T2" fmla="+- 0 7826 7804"/>
                                <a:gd name="T3" fmla="*/ T2 w 22"/>
                              </a:gdLst>
                              <a:ahLst/>
                              <a:cxnLst>
                                <a:cxn ang="0">
                                  <a:pos x="T1" y="0"/>
                                </a:cxn>
                                <a:cxn ang="0">
                                  <a:pos x="T3" y="0"/>
                                </a:cxn>
                              </a:cxnLst>
                              <a:rect l="0" t="0" r="r" b="b"/>
                              <a:pathLst>
                                <a:path w="22">
                                  <a:moveTo>
                                    <a:pt x="0" y="0"/>
                                  </a:moveTo>
                                  <a:lnTo>
                                    <a:pt x="22" y="0"/>
                                  </a:lnTo>
                                </a:path>
                              </a:pathLst>
                            </a:custGeom>
                            <a:noFill/>
                            <a:ln w="13960">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45" name="Group 3345"/>
                        <wpg:cNvGrpSpPr>
                          <a:grpSpLocks/>
                        </wpg:cNvGrpSpPr>
                        <wpg:grpSpPr bwMode="auto">
                          <a:xfrm>
                            <a:off x="8600" y="3986"/>
                            <a:ext cx="110" cy="2"/>
                            <a:chOff x="8600" y="3986"/>
                            <a:chExt cx="110" cy="2"/>
                          </a:xfrm>
                        </wpg:grpSpPr>
                        <wps:wsp>
                          <wps:cNvPr id="3346" name="Freeform 3346"/>
                          <wps:cNvSpPr>
                            <a:spLocks/>
                          </wps:cNvSpPr>
                          <wps:spPr bwMode="auto">
                            <a:xfrm>
                              <a:off x="8600" y="3986"/>
                              <a:ext cx="110" cy="2"/>
                            </a:xfrm>
                            <a:custGeom>
                              <a:avLst/>
                              <a:gdLst>
                                <a:gd name="T0" fmla="+- 0 8600 8600"/>
                                <a:gd name="T1" fmla="*/ T0 w 110"/>
                                <a:gd name="T2" fmla="+- 0 8710 8600"/>
                                <a:gd name="T3" fmla="*/ T2 w 110"/>
                              </a:gdLst>
                              <a:ahLst/>
                              <a:cxnLst>
                                <a:cxn ang="0">
                                  <a:pos x="T1" y="0"/>
                                </a:cxn>
                                <a:cxn ang="0">
                                  <a:pos x="T3" y="0"/>
                                </a:cxn>
                              </a:cxnLst>
                              <a:rect l="0" t="0" r="r" b="b"/>
                              <a:pathLst>
                                <a:path w="110">
                                  <a:moveTo>
                                    <a:pt x="0" y="0"/>
                                  </a:moveTo>
                                  <a:lnTo>
                                    <a:pt x="110" y="0"/>
                                  </a:lnTo>
                                </a:path>
                              </a:pathLst>
                            </a:custGeom>
                            <a:noFill/>
                            <a:ln w="6977">
                              <a:solidFill>
                                <a:srgbClr val="1313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47" name="Group 3343"/>
                        <wpg:cNvGrpSpPr>
                          <a:grpSpLocks/>
                        </wpg:cNvGrpSpPr>
                        <wpg:grpSpPr bwMode="auto">
                          <a:xfrm>
                            <a:off x="8666" y="3986"/>
                            <a:ext cx="978" cy="2"/>
                            <a:chOff x="8666" y="3986"/>
                            <a:chExt cx="978" cy="2"/>
                          </a:xfrm>
                        </wpg:grpSpPr>
                        <wps:wsp>
                          <wps:cNvPr id="3348" name="Freeform 3344"/>
                          <wps:cNvSpPr>
                            <a:spLocks/>
                          </wps:cNvSpPr>
                          <wps:spPr bwMode="auto">
                            <a:xfrm>
                              <a:off x="8666" y="3986"/>
                              <a:ext cx="978" cy="2"/>
                            </a:xfrm>
                            <a:custGeom>
                              <a:avLst/>
                              <a:gdLst>
                                <a:gd name="T0" fmla="+- 0 8666 8666"/>
                                <a:gd name="T1" fmla="*/ T0 w 978"/>
                                <a:gd name="T2" fmla="+- 0 9644 8666"/>
                                <a:gd name="T3" fmla="*/ T2 w 978"/>
                              </a:gdLst>
                              <a:ahLst/>
                              <a:cxnLst>
                                <a:cxn ang="0">
                                  <a:pos x="T1" y="0"/>
                                </a:cxn>
                                <a:cxn ang="0">
                                  <a:pos x="T3" y="0"/>
                                </a:cxn>
                              </a:cxnLst>
                              <a:rect l="0" t="0" r="r" b="b"/>
                              <a:pathLst>
                                <a:path w="978">
                                  <a:moveTo>
                                    <a:pt x="0" y="0"/>
                                  </a:moveTo>
                                  <a:lnTo>
                                    <a:pt x="978"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49" name="Group 3341"/>
                        <wpg:cNvGrpSpPr>
                          <a:grpSpLocks/>
                        </wpg:cNvGrpSpPr>
                        <wpg:grpSpPr bwMode="auto">
                          <a:xfrm>
                            <a:off x="9600" y="3986"/>
                            <a:ext cx="55" cy="2"/>
                            <a:chOff x="9600" y="3986"/>
                            <a:chExt cx="55" cy="2"/>
                          </a:xfrm>
                        </wpg:grpSpPr>
                        <wps:wsp>
                          <wps:cNvPr id="3350" name="Freeform 3342"/>
                          <wps:cNvSpPr>
                            <a:spLocks/>
                          </wps:cNvSpPr>
                          <wps:spPr bwMode="auto">
                            <a:xfrm>
                              <a:off x="9600" y="3986"/>
                              <a:ext cx="55" cy="2"/>
                            </a:xfrm>
                            <a:custGeom>
                              <a:avLst/>
                              <a:gdLst>
                                <a:gd name="T0" fmla="+- 0 9600 9600"/>
                                <a:gd name="T1" fmla="*/ T0 w 55"/>
                                <a:gd name="T2" fmla="+- 0 9655 9600"/>
                                <a:gd name="T3" fmla="*/ T2 w 55"/>
                              </a:gdLst>
                              <a:ahLst/>
                              <a:cxnLst>
                                <a:cxn ang="0">
                                  <a:pos x="T1" y="0"/>
                                </a:cxn>
                                <a:cxn ang="0">
                                  <a:pos x="T3" y="0"/>
                                </a:cxn>
                              </a:cxnLst>
                              <a:rect l="0" t="0" r="r" b="b"/>
                              <a:pathLst>
                                <a:path w="55">
                                  <a:moveTo>
                                    <a:pt x="0" y="0"/>
                                  </a:moveTo>
                                  <a:lnTo>
                                    <a:pt x="55"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51" name="Group 3339"/>
                        <wpg:cNvGrpSpPr>
                          <a:grpSpLocks/>
                        </wpg:cNvGrpSpPr>
                        <wpg:grpSpPr bwMode="auto">
                          <a:xfrm>
                            <a:off x="4420" y="3948"/>
                            <a:ext cx="2" cy="3496"/>
                            <a:chOff x="4420" y="3948"/>
                            <a:chExt cx="2" cy="3496"/>
                          </a:xfrm>
                        </wpg:grpSpPr>
                        <wps:wsp>
                          <wps:cNvPr id="3352" name="Freeform 3340"/>
                          <wps:cNvSpPr>
                            <a:spLocks/>
                          </wps:cNvSpPr>
                          <wps:spPr bwMode="auto">
                            <a:xfrm>
                              <a:off x="4420" y="3948"/>
                              <a:ext cx="2" cy="3496"/>
                            </a:xfrm>
                            <a:custGeom>
                              <a:avLst/>
                              <a:gdLst>
                                <a:gd name="T0" fmla="+- 0 7443 3948"/>
                                <a:gd name="T1" fmla="*/ 7443 h 3496"/>
                                <a:gd name="T2" fmla="+- 0 3948 3948"/>
                                <a:gd name="T3" fmla="*/ 3948 h 3496"/>
                              </a:gdLst>
                              <a:ahLst/>
                              <a:cxnLst>
                                <a:cxn ang="0">
                                  <a:pos x="0" y="T1"/>
                                </a:cxn>
                                <a:cxn ang="0">
                                  <a:pos x="0" y="T3"/>
                                </a:cxn>
                              </a:cxnLst>
                              <a:rect l="0" t="0" r="r" b="b"/>
                              <a:pathLst>
                                <a:path h="3496">
                                  <a:moveTo>
                                    <a:pt x="0" y="3495"/>
                                  </a:moveTo>
                                  <a:lnTo>
                                    <a:pt x="0" y="0"/>
                                  </a:lnTo>
                                </a:path>
                              </a:pathLst>
                            </a:custGeom>
                            <a:noFill/>
                            <a:ln w="6977">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53" name="Group 3337"/>
                        <wpg:cNvGrpSpPr>
                          <a:grpSpLocks/>
                        </wpg:cNvGrpSpPr>
                        <wpg:grpSpPr bwMode="auto">
                          <a:xfrm>
                            <a:off x="4705" y="3948"/>
                            <a:ext cx="2" cy="264"/>
                            <a:chOff x="4705" y="3948"/>
                            <a:chExt cx="2" cy="264"/>
                          </a:xfrm>
                        </wpg:grpSpPr>
                        <wps:wsp>
                          <wps:cNvPr id="3354" name="Freeform 3338"/>
                          <wps:cNvSpPr>
                            <a:spLocks/>
                          </wps:cNvSpPr>
                          <wps:spPr bwMode="auto">
                            <a:xfrm>
                              <a:off x="4705" y="3948"/>
                              <a:ext cx="2" cy="264"/>
                            </a:xfrm>
                            <a:custGeom>
                              <a:avLst/>
                              <a:gdLst>
                                <a:gd name="T0" fmla="+- 0 4212 3948"/>
                                <a:gd name="T1" fmla="*/ 4212 h 264"/>
                                <a:gd name="T2" fmla="+- 0 3948 3948"/>
                                <a:gd name="T3" fmla="*/ 3948 h 264"/>
                              </a:gdLst>
                              <a:ahLst/>
                              <a:cxnLst>
                                <a:cxn ang="0">
                                  <a:pos x="0" y="T1"/>
                                </a:cxn>
                                <a:cxn ang="0">
                                  <a:pos x="0" y="T3"/>
                                </a:cxn>
                              </a:cxnLst>
                              <a:rect l="0" t="0" r="r" b="b"/>
                              <a:pathLst>
                                <a:path h="264">
                                  <a:moveTo>
                                    <a:pt x="0" y="264"/>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55" name="Group 3335"/>
                        <wpg:cNvGrpSpPr>
                          <a:grpSpLocks/>
                        </wpg:cNvGrpSpPr>
                        <wpg:grpSpPr bwMode="auto">
                          <a:xfrm>
                            <a:off x="4689" y="4190"/>
                            <a:ext cx="725" cy="2"/>
                            <a:chOff x="4689" y="4190"/>
                            <a:chExt cx="725" cy="2"/>
                          </a:xfrm>
                        </wpg:grpSpPr>
                        <wps:wsp>
                          <wps:cNvPr id="3356" name="Freeform 3336"/>
                          <wps:cNvSpPr>
                            <a:spLocks/>
                          </wps:cNvSpPr>
                          <wps:spPr bwMode="auto">
                            <a:xfrm>
                              <a:off x="4689" y="4190"/>
                              <a:ext cx="725" cy="2"/>
                            </a:xfrm>
                            <a:custGeom>
                              <a:avLst/>
                              <a:gdLst>
                                <a:gd name="T0" fmla="+- 0 4689 4689"/>
                                <a:gd name="T1" fmla="*/ T0 w 725"/>
                                <a:gd name="T2" fmla="+- 0 5414 4689"/>
                                <a:gd name="T3" fmla="*/ T2 w 725"/>
                              </a:gdLst>
                              <a:ahLst/>
                              <a:cxnLst>
                                <a:cxn ang="0">
                                  <a:pos x="T1" y="0"/>
                                </a:cxn>
                                <a:cxn ang="0">
                                  <a:pos x="T3" y="0"/>
                                </a:cxn>
                              </a:cxnLst>
                              <a:rect l="0" t="0" r="r" b="b"/>
                              <a:pathLst>
                                <a:path w="725">
                                  <a:moveTo>
                                    <a:pt x="0" y="0"/>
                                  </a:moveTo>
                                  <a:lnTo>
                                    <a:pt x="725"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57" name="Group 3333"/>
                        <wpg:cNvGrpSpPr>
                          <a:grpSpLocks/>
                        </wpg:cNvGrpSpPr>
                        <wpg:grpSpPr bwMode="auto">
                          <a:xfrm>
                            <a:off x="5414" y="4190"/>
                            <a:ext cx="165" cy="2"/>
                            <a:chOff x="5414" y="4190"/>
                            <a:chExt cx="165" cy="2"/>
                          </a:xfrm>
                        </wpg:grpSpPr>
                        <wps:wsp>
                          <wps:cNvPr id="3358" name="Freeform 3334"/>
                          <wps:cNvSpPr>
                            <a:spLocks/>
                          </wps:cNvSpPr>
                          <wps:spPr bwMode="auto">
                            <a:xfrm>
                              <a:off x="5414" y="4190"/>
                              <a:ext cx="165" cy="2"/>
                            </a:xfrm>
                            <a:custGeom>
                              <a:avLst/>
                              <a:gdLst>
                                <a:gd name="T0" fmla="+- 0 5414 5414"/>
                                <a:gd name="T1" fmla="*/ T0 w 165"/>
                                <a:gd name="T2" fmla="+- 0 5579 5414"/>
                                <a:gd name="T3" fmla="*/ T2 w 165"/>
                              </a:gdLst>
                              <a:ahLst/>
                              <a:cxnLst>
                                <a:cxn ang="0">
                                  <a:pos x="T1" y="0"/>
                                </a:cxn>
                                <a:cxn ang="0">
                                  <a:pos x="T3" y="0"/>
                                </a:cxn>
                              </a:cxnLst>
                              <a:rect l="0" t="0" r="r" b="b"/>
                              <a:pathLst>
                                <a:path w="165">
                                  <a:moveTo>
                                    <a:pt x="0" y="0"/>
                                  </a:moveTo>
                                  <a:lnTo>
                                    <a:pt x="165"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59" name="Group 3331"/>
                        <wpg:cNvGrpSpPr>
                          <a:grpSpLocks/>
                        </wpg:cNvGrpSpPr>
                        <wpg:grpSpPr bwMode="auto">
                          <a:xfrm>
                            <a:off x="5573" y="3981"/>
                            <a:ext cx="2" cy="594"/>
                            <a:chOff x="5573" y="3981"/>
                            <a:chExt cx="2" cy="594"/>
                          </a:xfrm>
                        </wpg:grpSpPr>
                        <wps:wsp>
                          <wps:cNvPr id="3360" name="Freeform 3332"/>
                          <wps:cNvSpPr>
                            <a:spLocks/>
                          </wps:cNvSpPr>
                          <wps:spPr bwMode="auto">
                            <a:xfrm>
                              <a:off x="5573" y="3981"/>
                              <a:ext cx="2" cy="594"/>
                            </a:xfrm>
                            <a:custGeom>
                              <a:avLst/>
                              <a:gdLst>
                                <a:gd name="T0" fmla="+- 0 4574 3981"/>
                                <a:gd name="T1" fmla="*/ 4574 h 594"/>
                                <a:gd name="T2" fmla="+- 0 3981 3981"/>
                                <a:gd name="T3" fmla="*/ 3981 h 594"/>
                              </a:gdLst>
                              <a:ahLst/>
                              <a:cxnLst>
                                <a:cxn ang="0">
                                  <a:pos x="0" y="T1"/>
                                </a:cxn>
                                <a:cxn ang="0">
                                  <a:pos x="0" y="T3"/>
                                </a:cxn>
                              </a:cxnLst>
                              <a:rect l="0" t="0" r="r" b="b"/>
                              <a:pathLst>
                                <a:path h="594">
                                  <a:moveTo>
                                    <a:pt x="0" y="593"/>
                                  </a:moveTo>
                                  <a:lnTo>
                                    <a:pt x="0"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61" name="Group 3329"/>
                        <wpg:cNvGrpSpPr>
                          <a:grpSpLocks/>
                        </wpg:cNvGrpSpPr>
                        <wpg:grpSpPr bwMode="auto">
                          <a:xfrm>
                            <a:off x="5568" y="4201"/>
                            <a:ext cx="868" cy="2"/>
                            <a:chOff x="5568" y="4201"/>
                            <a:chExt cx="868" cy="2"/>
                          </a:xfrm>
                        </wpg:grpSpPr>
                        <wps:wsp>
                          <wps:cNvPr id="3362" name="Freeform 3330"/>
                          <wps:cNvSpPr>
                            <a:spLocks/>
                          </wps:cNvSpPr>
                          <wps:spPr bwMode="auto">
                            <a:xfrm>
                              <a:off x="5568" y="4201"/>
                              <a:ext cx="868" cy="2"/>
                            </a:xfrm>
                            <a:custGeom>
                              <a:avLst/>
                              <a:gdLst>
                                <a:gd name="T0" fmla="+- 0 5568 5568"/>
                                <a:gd name="T1" fmla="*/ T0 w 868"/>
                                <a:gd name="T2" fmla="+- 0 6436 5568"/>
                                <a:gd name="T3" fmla="*/ T2 w 868"/>
                              </a:gdLst>
                              <a:ahLst/>
                              <a:cxnLst>
                                <a:cxn ang="0">
                                  <a:pos x="T1" y="0"/>
                                </a:cxn>
                                <a:cxn ang="0">
                                  <a:pos x="T3" y="0"/>
                                </a:cxn>
                              </a:cxnLst>
                              <a:rect l="0" t="0" r="r" b="b"/>
                              <a:pathLst>
                                <a:path w="868">
                                  <a:moveTo>
                                    <a:pt x="0" y="0"/>
                                  </a:moveTo>
                                  <a:lnTo>
                                    <a:pt x="868"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63" name="Group 3327"/>
                        <wpg:cNvGrpSpPr>
                          <a:grpSpLocks/>
                        </wpg:cNvGrpSpPr>
                        <wpg:grpSpPr bwMode="auto">
                          <a:xfrm>
                            <a:off x="6546" y="4190"/>
                            <a:ext cx="1055" cy="2"/>
                            <a:chOff x="6546" y="4190"/>
                            <a:chExt cx="1055" cy="2"/>
                          </a:xfrm>
                        </wpg:grpSpPr>
                        <wps:wsp>
                          <wps:cNvPr id="3364" name="Freeform 3328"/>
                          <wps:cNvSpPr>
                            <a:spLocks/>
                          </wps:cNvSpPr>
                          <wps:spPr bwMode="auto">
                            <a:xfrm>
                              <a:off x="6546" y="4190"/>
                              <a:ext cx="1055" cy="2"/>
                            </a:xfrm>
                            <a:custGeom>
                              <a:avLst/>
                              <a:gdLst>
                                <a:gd name="T0" fmla="+- 0 6546 6546"/>
                                <a:gd name="T1" fmla="*/ T0 w 1055"/>
                                <a:gd name="T2" fmla="+- 0 7601 6546"/>
                                <a:gd name="T3" fmla="*/ T2 w 1055"/>
                              </a:gdLst>
                              <a:ahLst/>
                              <a:cxnLst>
                                <a:cxn ang="0">
                                  <a:pos x="T1" y="0"/>
                                </a:cxn>
                                <a:cxn ang="0">
                                  <a:pos x="T3" y="0"/>
                                </a:cxn>
                              </a:cxnLst>
                              <a:rect l="0" t="0" r="r" b="b"/>
                              <a:pathLst>
                                <a:path w="1055">
                                  <a:moveTo>
                                    <a:pt x="0" y="0"/>
                                  </a:moveTo>
                                  <a:lnTo>
                                    <a:pt x="1055"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65" name="Group 3325"/>
                        <wpg:cNvGrpSpPr>
                          <a:grpSpLocks/>
                        </wpg:cNvGrpSpPr>
                        <wpg:grpSpPr bwMode="auto">
                          <a:xfrm>
                            <a:off x="7590" y="4190"/>
                            <a:ext cx="407" cy="2"/>
                            <a:chOff x="7590" y="4190"/>
                            <a:chExt cx="407" cy="2"/>
                          </a:xfrm>
                        </wpg:grpSpPr>
                        <wps:wsp>
                          <wps:cNvPr id="3366" name="Freeform 3326"/>
                          <wps:cNvSpPr>
                            <a:spLocks/>
                          </wps:cNvSpPr>
                          <wps:spPr bwMode="auto">
                            <a:xfrm>
                              <a:off x="7590" y="4190"/>
                              <a:ext cx="407" cy="2"/>
                            </a:xfrm>
                            <a:custGeom>
                              <a:avLst/>
                              <a:gdLst>
                                <a:gd name="T0" fmla="+- 0 7590 7590"/>
                                <a:gd name="T1" fmla="*/ T0 w 407"/>
                                <a:gd name="T2" fmla="+- 0 7996 7590"/>
                                <a:gd name="T3" fmla="*/ T2 w 407"/>
                              </a:gdLst>
                              <a:ahLst/>
                              <a:cxnLst>
                                <a:cxn ang="0">
                                  <a:pos x="T1" y="0"/>
                                </a:cxn>
                                <a:cxn ang="0">
                                  <a:pos x="T3" y="0"/>
                                </a:cxn>
                              </a:cxnLst>
                              <a:rect l="0" t="0" r="r" b="b"/>
                              <a:pathLst>
                                <a:path w="407">
                                  <a:moveTo>
                                    <a:pt x="0" y="0"/>
                                  </a:moveTo>
                                  <a:lnTo>
                                    <a:pt x="406"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67" name="Group 3323"/>
                        <wpg:cNvGrpSpPr>
                          <a:grpSpLocks/>
                        </wpg:cNvGrpSpPr>
                        <wpg:grpSpPr bwMode="auto">
                          <a:xfrm>
                            <a:off x="7996" y="4190"/>
                            <a:ext cx="472" cy="2"/>
                            <a:chOff x="7996" y="4190"/>
                            <a:chExt cx="472" cy="2"/>
                          </a:xfrm>
                        </wpg:grpSpPr>
                        <wps:wsp>
                          <wps:cNvPr id="3368" name="Freeform 3324"/>
                          <wps:cNvSpPr>
                            <a:spLocks/>
                          </wps:cNvSpPr>
                          <wps:spPr bwMode="auto">
                            <a:xfrm>
                              <a:off x="7996" y="4190"/>
                              <a:ext cx="472" cy="2"/>
                            </a:xfrm>
                            <a:custGeom>
                              <a:avLst/>
                              <a:gdLst>
                                <a:gd name="T0" fmla="+- 0 7996 7996"/>
                                <a:gd name="T1" fmla="*/ T0 w 472"/>
                                <a:gd name="T2" fmla="+- 0 8469 7996"/>
                                <a:gd name="T3" fmla="*/ T2 w 472"/>
                              </a:gdLst>
                              <a:ahLst/>
                              <a:cxnLst>
                                <a:cxn ang="0">
                                  <a:pos x="T1" y="0"/>
                                </a:cxn>
                                <a:cxn ang="0">
                                  <a:pos x="T3" y="0"/>
                                </a:cxn>
                              </a:cxnLst>
                              <a:rect l="0" t="0" r="r" b="b"/>
                              <a:pathLst>
                                <a:path w="472">
                                  <a:moveTo>
                                    <a:pt x="0" y="0"/>
                                  </a:moveTo>
                                  <a:lnTo>
                                    <a:pt x="473"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69" name="Group 3321"/>
                        <wpg:cNvGrpSpPr>
                          <a:grpSpLocks/>
                        </wpg:cNvGrpSpPr>
                        <wpg:grpSpPr bwMode="auto">
                          <a:xfrm>
                            <a:off x="8469" y="4195"/>
                            <a:ext cx="1187" cy="2"/>
                            <a:chOff x="8469" y="4195"/>
                            <a:chExt cx="1187" cy="2"/>
                          </a:xfrm>
                        </wpg:grpSpPr>
                        <wps:wsp>
                          <wps:cNvPr id="3370" name="Freeform 3322"/>
                          <wps:cNvSpPr>
                            <a:spLocks/>
                          </wps:cNvSpPr>
                          <wps:spPr bwMode="auto">
                            <a:xfrm>
                              <a:off x="8469" y="4195"/>
                              <a:ext cx="1187" cy="2"/>
                            </a:xfrm>
                            <a:custGeom>
                              <a:avLst/>
                              <a:gdLst>
                                <a:gd name="T0" fmla="+- 0 8469 8469"/>
                                <a:gd name="T1" fmla="*/ T0 w 1187"/>
                                <a:gd name="T2" fmla="+- 0 9655 8469"/>
                                <a:gd name="T3" fmla="*/ T2 w 1187"/>
                              </a:gdLst>
                              <a:ahLst/>
                              <a:cxnLst>
                                <a:cxn ang="0">
                                  <a:pos x="T1" y="0"/>
                                </a:cxn>
                                <a:cxn ang="0">
                                  <a:pos x="T3" y="0"/>
                                </a:cxn>
                              </a:cxnLst>
                              <a:rect l="0" t="0" r="r" b="b"/>
                              <a:pathLst>
                                <a:path w="1187">
                                  <a:moveTo>
                                    <a:pt x="0" y="0"/>
                                  </a:moveTo>
                                  <a:lnTo>
                                    <a:pt x="1186" y="0"/>
                                  </a:lnTo>
                                </a:path>
                              </a:pathLst>
                            </a:custGeom>
                            <a:noFill/>
                            <a:ln w="13954">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71" name="Group 3319"/>
                        <wpg:cNvGrpSpPr>
                          <a:grpSpLocks/>
                        </wpg:cNvGrpSpPr>
                        <wpg:grpSpPr bwMode="auto">
                          <a:xfrm>
                            <a:off x="8600" y="3981"/>
                            <a:ext cx="2" cy="594"/>
                            <a:chOff x="8600" y="3981"/>
                            <a:chExt cx="2" cy="594"/>
                          </a:xfrm>
                        </wpg:grpSpPr>
                        <wps:wsp>
                          <wps:cNvPr id="3372" name="Freeform 3320"/>
                          <wps:cNvSpPr>
                            <a:spLocks/>
                          </wps:cNvSpPr>
                          <wps:spPr bwMode="auto">
                            <a:xfrm>
                              <a:off x="8600" y="3981"/>
                              <a:ext cx="2" cy="594"/>
                            </a:xfrm>
                            <a:custGeom>
                              <a:avLst/>
                              <a:gdLst>
                                <a:gd name="T0" fmla="+- 0 4574 3981"/>
                                <a:gd name="T1" fmla="*/ 4574 h 594"/>
                                <a:gd name="T2" fmla="+- 0 3981 3981"/>
                                <a:gd name="T3" fmla="*/ 3981 h 594"/>
                              </a:gdLst>
                              <a:ahLst/>
                              <a:cxnLst>
                                <a:cxn ang="0">
                                  <a:pos x="0" y="T1"/>
                                </a:cxn>
                                <a:cxn ang="0">
                                  <a:pos x="0" y="T3"/>
                                </a:cxn>
                              </a:cxnLst>
                              <a:rect l="0" t="0" r="r" b="b"/>
                              <a:pathLst>
                                <a:path h="594">
                                  <a:moveTo>
                                    <a:pt x="0" y="593"/>
                                  </a:moveTo>
                                  <a:lnTo>
                                    <a:pt x="0" y="0"/>
                                  </a:lnTo>
                                </a:path>
                              </a:pathLst>
                            </a:custGeom>
                            <a:noFill/>
                            <a:ln w="13954">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73" name="Group 3317"/>
                        <wpg:cNvGrpSpPr>
                          <a:grpSpLocks/>
                        </wpg:cNvGrpSpPr>
                        <wpg:grpSpPr bwMode="auto">
                          <a:xfrm>
                            <a:off x="9644" y="3981"/>
                            <a:ext cx="2" cy="594"/>
                            <a:chOff x="9644" y="3981"/>
                            <a:chExt cx="2" cy="594"/>
                          </a:xfrm>
                        </wpg:grpSpPr>
                        <wps:wsp>
                          <wps:cNvPr id="3374" name="Freeform 3318"/>
                          <wps:cNvSpPr>
                            <a:spLocks/>
                          </wps:cNvSpPr>
                          <wps:spPr bwMode="auto">
                            <a:xfrm>
                              <a:off x="9644" y="3981"/>
                              <a:ext cx="2" cy="594"/>
                            </a:xfrm>
                            <a:custGeom>
                              <a:avLst/>
                              <a:gdLst>
                                <a:gd name="T0" fmla="+- 0 4574 3981"/>
                                <a:gd name="T1" fmla="*/ 4574 h 594"/>
                                <a:gd name="T2" fmla="+- 0 3981 3981"/>
                                <a:gd name="T3" fmla="*/ 3981 h 594"/>
                              </a:gdLst>
                              <a:ahLst/>
                              <a:cxnLst>
                                <a:cxn ang="0">
                                  <a:pos x="0" y="T1"/>
                                </a:cxn>
                                <a:cxn ang="0">
                                  <a:pos x="0" y="T3"/>
                                </a:cxn>
                              </a:cxnLst>
                              <a:rect l="0" t="0" r="r" b="b"/>
                              <a:pathLst>
                                <a:path h="594">
                                  <a:moveTo>
                                    <a:pt x="0" y="593"/>
                                  </a:moveTo>
                                  <a:lnTo>
                                    <a:pt x="0" y="0"/>
                                  </a:lnTo>
                                </a:path>
                              </a:pathLst>
                            </a:custGeom>
                            <a:noFill/>
                            <a:ln w="13954">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75" name="Group 3315"/>
                        <wpg:cNvGrpSpPr>
                          <a:grpSpLocks/>
                        </wpg:cNvGrpSpPr>
                        <wpg:grpSpPr bwMode="auto">
                          <a:xfrm>
                            <a:off x="6430" y="3981"/>
                            <a:ext cx="2" cy="594"/>
                            <a:chOff x="6430" y="3981"/>
                            <a:chExt cx="2" cy="594"/>
                          </a:xfrm>
                        </wpg:grpSpPr>
                        <wps:wsp>
                          <wps:cNvPr id="3376" name="Freeform 3316"/>
                          <wps:cNvSpPr>
                            <a:spLocks/>
                          </wps:cNvSpPr>
                          <wps:spPr bwMode="auto">
                            <a:xfrm>
                              <a:off x="6430" y="3981"/>
                              <a:ext cx="2" cy="594"/>
                            </a:xfrm>
                            <a:custGeom>
                              <a:avLst/>
                              <a:gdLst>
                                <a:gd name="T0" fmla="+- 0 4574 3981"/>
                                <a:gd name="T1" fmla="*/ 4574 h 594"/>
                                <a:gd name="T2" fmla="+- 0 3981 3981"/>
                                <a:gd name="T3" fmla="*/ 3981 h 594"/>
                              </a:gdLst>
                              <a:ahLst/>
                              <a:cxnLst>
                                <a:cxn ang="0">
                                  <a:pos x="0" y="T1"/>
                                </a:cxn>
                                <a:cxn ang="0">
                                  <a:pos x="0" y="T3"/>
                                </a:cxn>
                              </a:cxnLst>
                              <a:rect l="0" t="0" r="r" b="b"/>
                              <a:pathLst>
                                <a:path h="594">
                                  <a:moveTo>
                                    <a:pt x="0" y="593"/>
                                  </a:moveTo>
                                  <a:lnTo>
                                    <a:pt x="0"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77" name="Group 3313"/>
                        <wpg:cNvGrpSpPr>
                          <a:grpSpLocks/>
                        </wpg:cNvGrpSpPr>
                        <wpg:grpSpPr bwMode="auto">
                          <a:xfrm>
                            <a:off x="7815" y="3849"/>
                            <a:ext cx="2" cy="1187"/>
                            <a:chOff x="7815" y="3849"/>
                            <a:chExt cx="2" cy="1187"/>
                          </a:xfrm>
                        </wpg:grpSpPr>
                        <wps:wsp>
                          <wps:cNvPr id="3378" name="Freeform 3314"/>
                          <wps:cNvSpPr>
                            <a:spLocks/>
                          </wps:cNvSpPr>
                          <wps:spPr bwMode="auto">
                            <a:xfrm>
                              <a:off x="7815" y="3849"/>
                              <a:ext cx="2" cy="1187"/>
                            </a:xfrm>
                            <a:custGeom>
                              <a:avLst/>
                              <a:gdLst>
                                <a:gd name="T0" fmla="+- 0 5036 3849"/>
                                <a:gd name="T1" fmla="*/ 5036 h 1187"/>
                                <a:gd name="T2" fmla="+- 0 3849 3849"/>
                                <a:gd name="T3" fmla="*/ 3849 h 1187"/>
                              </a:gdLst>
                              <a:ahLst/>
                              <a:cxnLst>
                                <a:cxn ang="0">
                                  <a:pos x="0" y="T1"/>
                                </a:cxn>
                                <a:cxn ang="0">
                                  <a:pos x="0" y="T3"/>
                                </a:cxn>
                              </a:cxnLst>
                              <a:rect l="0" t="0" r="r" b="b"/>
                              <a:pathLst>
                                <a:path h="1187">
                                  <a:moveTo>
                                    <a:pt x="0" y="1187"/>
                                  </a:moveTo>
                                  <a:lnTo>
                                    <a:pt x="0" y="0"/>
                                  </a:lnTo>
                                </a:path>
                              </a:pathLst>
                            </a:custGeom>
                            <a:noFill/>
                            <a:ln w="6977">
                              <a:solidFill>
                                <a:srgbClr val="44444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79" name="Group 3311"/>
                        <wpg:cNvGrpSpPr>
                          <a:grpSpLocks/>
                        </wpg:cNvGrpSpPr>
                        <wpg:grpSpPr bwMode="auto">
                          <a:xfrm>
                            <a:off x="5568" y="4569"/>
                            <a:ext cx="868" cy="2"/>
                            <a:chOff x="5568" y="4569"/>
                            <a:chExt cx="868" cy="2"/>
                          </a:xfrm>
                        </wpg:grpSpPr>
                        <wps:wsp>
                          <wps:cNvPr id="3380" name="Freeform 3312"/>
                          <wps:cNvSpPr>
                            <a:spLocks/>
                          </wps:cNvSpPr>
                          <wps:spPr bwMode="auto">
                            <a:xfrm>
                              <a:off x="5568" y="4569"/>
                              <a:ext cx="868" cy="2"/>
                            </a:xfrm>
                            <a:custGeom>
                              <a:avLst/>
                              <a:gdLst>
                                <a:gd name="T0" fmla="+- 0 5568 5568"/>
                                <a:gd name="T1" fmla="*/ T0 w 868"/>
                                <a:gd name="T2" fmla="+- 0 6436 5568"/>
                                <a:gd name="T3" fmla="*/ T2 w 868"/>
                              </a:gdLst>
                              <a:ahLst/>
                              <a:cxnLst>
                                <a:cxn ang="0">
                                  <a:pos x="T1" y="0"/>
                                </a:cxn>
                                <a:cxn ang="0">
                                  <a:pos x="T3" y="0"/>
                                </a:cxn>
                              </a:cxnLst>
                              <a:rect l="0" t="0" r="r" b="b"/>
                              <a:pathLst>
                                <a:path w="868">
                                  <a:moveTo>
                                    <a:pt x="0" y="0"/>
                                  </a:moveTo>
                                  <a:lnTo>
                                    <a:pt x="868"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81" name="Group 3309"/>
                        <wpg:cNvGrpSpPr>
                          <a:grpSpLocks/>
                        </wpg:cNvGrpSpPr>
                        <wpg:grpSpPr bwMode="auto">
                          <a:xfrm>
                            <a:off x="8600" y="4563"/>
                            <a:ext cx="1055" cy="2"/>
                            <a:chOff x="8600" y="4563"/>
                            <a:chExt cx="1055" cy="2"/>
                          </a:xfrm>
                        </wpg:grpSpPr>
                        <wps:wsp>
                          <wps:cNvPr id="3382" name="Freeform 3310"/>
                          <wps:cNvSpPr>
                            <a:spLocks/>
                          </wps:cNvSpPr>
                          <wps:spPr bwMode="auto">
                            <a:xfrm>
                              <a:off x="8600" y="4563"/>
                              <a:ext cx="1055" cy="2"/>
                            </a:xfrm>
                            <a:custGeom>
                              <a:avLst/>
                              <a:gdLst>
                                <a:gd name="T0" fmla="+- 0 8600 8600"/>
                                <a:gd name="T1" fmla="*/ T0 w 1055"/>
                                <a:gd name="T2" fmla="+- 0 9655 8600"/>
                                <a:gd name="T3" fmla="*/ T2 w 1055"/>
                              </a:gdLst>
                              <a:ahLst/>
                              <a:cxnLst>
                                <a:cxn ang="0">
                                  <a:pos x="T1" y="0"/>
                                </a:cxn>
                                <a:cxn ang="0">
                                  <a:pos x="T3" y="0"/>
                                </a:cxn>
                              </a:cxnLst>
                              <a:rect l="0" t="0" r="r" b="b"/>
                              <a:pathLst>
                                <a:path w="1055">
                                  <a:moveTo>
                                    <a:pt x="0" y="0"/>
                                  </a:moveTo>
                                  <a:lnTo>
                                    <a:pt x="1055" y="0"/>
                                  </a:lnTo>
                                </a:path>
                              </a:pathLst>
                            </a:custGeom>
                            <a:noFill/>
                            <a:ln w="6977">
                              <a:solidFill>
                                <a:srgbClr val="44444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83" name="Group 3307"/>
                        <wpg:cNvGrpSpPr>
                          <a:grpSpLocks/>
                        </wpg:cNvGrpSpPr>
                        <wpg:grpSpPr bwMode="auto">
                          <a:xfrm>
                            <a:off x="9122" y="4563"/>
                            <a:ext cx="2" cy="297"/>
                            <a:chOff x="9122" y="4563"/>
                            <a:chExt cx="2" cy="297"/>
                          </a:xfrm>
                        </wpg:grpSpPr>
                        <wps:wsp>
                          <wps:cNvPr id="3384" name="Freeform 3308"/>
                          <wps:cNvSpPr>
                            <a:spLocks/>
                          </wps:cNvSpPr>
                          <wps:spPr bwMode="auto">
                            <a:xfrm>
                              <a:off x="9122" y="4563"/>
                              <a:ext cx="2" cy="297"/>
                            </a:xfrm>
                            <a:custGeom>
                              <a:avLst/>
                              <a:gdLst>
                                <a:gd name="T0" fmla="+- 0 4860 4563"/>
                                <a:gd name="T1" fmla="*/ 4860 h 297"/>
                                <a:gd name="T2" fmla="+- 0 4563 4563"/>
                                <a:gd name="T3" fmla="*/ 4563 h 297"/>
                              </a:gdLst>
                              <a:ahLst/>
                              <a:cxnLst>
                                <a:cxn ang="0">
                                  <a:pos x="0" y="T1"/>
                                </a:cxn>
                                <a:cxn ang="0">
                                  <a:pos x="0" y="T3"/>
                                </a:cxn>
                              </a:cxnLst>
                              <a:rect l="0" t="0" r="r" b="b"/>
                              <a:pathLst>
                                <a:path h="297">
                                  <a:moveTo>
                                    <a:pt x="0" y="297"/>
                                  </a:moveTo>
                                  <a:lnTo>
                                    <a:pt x="0" y="0"/>
                                  </a:lnTo>
                                </a:path>
                              </a:pathLst>
                            </a:custGeom>
                            <a:noFill/>
                            <a:ln w="6977">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85" name="Group 3305"/>
                        <wpg:cNvGrpSpPr>
                          <a:grpSpLocks/>
                        </wpg:cNvGrpSpPr>
                        <wpg:grpSpPr bwMode="auto">
                          <a:xfrm>
                            <a:off x="9128" y="4805"/>
                            <a:ext cx="2" cy="275"/>
                            <a:chOff x="9128" y="4805"/>
                            <a:chExt cx="2" cy="275"/>
                          </a:xfrm>
                        </wpg:grpSpPr>
                        <wps:wsp>
                          <wps:cNvPr id="3386" name="Freeform 3306"/>
                          <wps:cNvSpPr>
                            <a:spLocks/>
                          </wps:cNvSpPr>
                          <wps:spPr bwMode="auto">
                            <a:xfrm>
                              <a:off x="9128" y="4805"/>
                              <a:ext cx="2" cy="275"/>
                            </a:xfrm>
                            <a:custGeom>
                              <a:avLst/>
                              <a:gdLst>
                                <a:gd name="T0" fmla="+- 0 5080 4805"/>
                                <a:gd name="T1" fmla="*/ 5080 h 275"/>
                                <a:gd name="T2" fmla="+- 0 4805 4805"/>
                                <a:gd name="T3" fmla="*/ 4805 h 275"/>
                              </a:gdLst>
                              <a:ahLst/>
                              <a:cxnLst>
                                <a:cxn ang="0">
                                  <a:pos x="0" y="T1"/>
                                </a:cxn>
                                <a:cxn ang="0">
                                  <a:pos x="0" y="T3"/>
                                </a:cxn>
                              </a:cxnLst>
                              <a:rect l="0" t="0" r="r" b="b"/>
                              <a:pathLst>
                                <a:path h="275">
                                  <a:moveTo>
                                    <a:pt x="0" y="275"/>
                                  </a:moveTo>
                                  <a:lnTo>
                                    <a:pt x="0" y="0"/>
                                  </a:lnTo>
                                </a:path>
                              </a:pathLst>
                            </a:custGeom>
                            <a:noFill/>
                            <a:ln w="6977">
                              <a:solidFill>
                                <a:srgbClr val="60576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87" name="Group 3303"/>
                        <wpg:cNvGrpSpPr>
                          <a:grpSpLocks/>
                        </wpg:cNvGrpSpPr>
                        <wpg:grpSpPr bwMode="auto">
                          <a:xfrm>
                            <a:off x="9062" y="5031"/>
                            <a:ext cx="505" cy="2"/>
                            <a:chOff x="9062" y="5031"/>
                            <a:chExt cx="505" cy="2"/>
                          </a:xfrm>
                        </wpg:grpSpPr>
                        <wps:wsp>
                          <wps:cNvPr id="3388" name="Freeform 3304"/>
                          <wps:cNvSpPr>
                            <a:spLocks/>
                          </wps:cNvSpPr>
                          <wps:spPr bwMode="auto">
                            <a:xfrm>
                              <a:off x="9062" y="5031"/>
                              <a:ext cx="505" cy="2"/>
                            </a:xfrm>
                            <a:custGeom>
                              <a:avLst/>
                              <a:gdLst>
                                <a:gd name="T0" fmla="+- 0 9062 9062"/>
                                <a:gd name="T1" fmla="*/ T0 w 505"/>
                                <a:gd name="T2" fmla="+- 0 9567 9062"/>
                                <a:gd name="T3" fmla="*/ T2 w 505"/>
                              </a:gdLst>
                              <a:ahLst/>
                              <a:cxnLst>
                                <a:cxn ang="0">
                                  <a:pos x="T1" y="0"/>
                                </a:cxn>
                                <a:cxn ang="0">
                                  <a:pos x="T3" y="0"/>
                                </a:cxn>
                              </a:cxnLst>
                              <a:rect l="0" t="0" r="r" b="b"/>
                              <a:pathLst>
                                <a:path w="505">
                                  <a:moveTo>
                                    <a:pt x="0" y="0"/>
                                  </a:moveTo>
                                  <a:lnTo>
                                    <a:pt x="505" y="0"/>
                                  </a:lnTo>
                                </a:path>
                              </a:pathLst>
                            </a:custGeom>
                            <a:noFill/>
                            <a:ln w="6977">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89" name="Group 3301"/>
                        <wpg:cNvGrpSpPr>
                          <a:grpSpLocks/>
                        </wpg:cNvGrpSpPr>
                        <wpg:grpSpPr bwMode="auto">
                          <a:xfrm>
                            <a:off x="5233" y="5058"/>
                            <a:ext cx="2" cy="594"/>
                            <a:chOff x="5233" y="5058"/>
                            <a:chExt cx="2" cy="594"/>
                          </a:xfrm>
                        </wpg:grpSpPr>
                        <wps:wsp>
                          <wps:cNvPr id="3390" name="Freeform 3302"/>
                          <wps:cNvSpPr>
                            <a:spLocks/>
                          </wps:cNvSpPr>
                          <wps:spPr bwMode="auto">
                            <a:xfrm>
                              <a:off x="5233" y="5058"/>
                              <a:ext cx="2" cy="594"/>
                            </a:xfrm>
                            <a:custGeom>
                              <a:avLst/>
                              <a:gdLst>
                                <a:gd name="T0" fmla="+- 0 5652 5058"/>
                                <a:gd name="T1" fmla="*/ 5652 h 594"/>
                                <a:gd name="T2" fmla="+- 0 5058 5058"/>
                                <a:gd name="T3" fmla="*/ 5058 h 594"/>
                              </a:gdLst>
                              <a:ahLst/>
                              <a:cxnLst>
                                <a:cxn ang="0">
                                  <a:pos x="0" y="T1"/>
                                </a:cxn>
                                <a:cxn ang="0">
                                  <a:pos x="0" y="T3"/>
                                </a:cxn>
                              </a:cxnLst>
                              <a:rect l="0" t="0" r="r" b="b"/>
                              <a:pathLst>
                                <a:path h="594">
                                  <a:moveTo>
                                    <a:pt x="0" y="594"/>
                                  </a:moveTo>
                                  <a:lnTo>
                                    <a:pt x="0" y="0"/>
                                  </a:lnTo>
                                </a:path>
                              </a:pathLst>
                            </a:custGeom>
                            <a:noFill/>
                            <a:ln w="6977">
                              <a:solidFill>
                                <a:srgbClr val="23232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91" name="Group 3299"/>
                        <wpg:cNvGrpSpPr>
                          <a:grpSpLocks/>
                        </wpg:cNvGrpSpPr>
                        <wpg:grpSpPr bwMode="auto">
                          <a:xfrm>
                            <a:off x="5227" y="5185"/>
                            <a:ext cx="1549" cy="2"/>
                            <a:chOff x="5227" y="5185"/>
                            <a:chExt cx="1549" cy="2"/>
                          </a:xfrm>
                        </wpg:grpSpPr>
                        <wps:wsp>
                          <wps:cNvPr id="3392" name="Freeform 3300"/>
                          <wps:cNvSpPr>
                            <a:spLocks/>
                          </wps:cNvSpPr>
                          <wps:spPr bwMode="auto">
                            <a:xfrm>
                              <a:off x="5227" y="5185"/>
                              <a:ext cx="1549" cy="2"/>
                            </a:xfrm>
                            <a:custGeom>
                              <a:avLst/>
                              <a:gdLst>
                                <a:gd name="T0" fmla="+- 0 5227 5227"/>
                                <a:gd name="T1" fmla="*/ T0 w 1549"/>
                                <a:gd name="T2" fmla="+- 0 6777 5227"/>
                                <a:gd name="T3" fmla="*/ T2 w 1549"/>
                              </a:gdLst>
                              <a:ahLst/>
                              <a:cxnLst>
                                <a:cxn ang="0">
                                  <a:pos x="T1" y="0"/>
                                </a:cxn>
                                <a:cxn ang="0">
                                  <a:pos x="T3" y="0"/>
                                </a:cxn>
                              </a:cxnLst>
                              <a:rect l="0" t="0" r="r" b="b"/>
                              <a:pathLst>
                                <a:path w="1549">
                                  <a:moveTo>
                                    <a:pt x="0" y="0"/>
                                  </a:moveTo>
                                  <a:lnTo>
                                    <a:pt x="1550" y="0"/>
                                  </a:lnTo>
                                </a:path>
                              </a:pathLst>
                            </a:custGeom>
                            <a:noFill/>
                            <a:ln w="13954">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93" name="Group 3297"/>
                        <wpg:cNvGrpSpPr>
                          <a:grpSpLocks/>
                        </wpg:cNvGrpSpPr>
                        <wpg:grpSpPr bwMode="auto">
                          <a:xfrm>
                            <a:off x="7216" y="5025"/>
                            <a:ext cx="2" cy="583"/>
                            <a:chOff x="7216" y="5025"/>
                            <a:chExt cx="2" cy="583"/>
                          </a:xfrm>
                        </wpg:grpSpPr>
                        <wps:wsp>
                          <wps:cNvPr id="3394" name="Freeform 3298"/>
                          <wps:cNvSpPr>
                            <a:spLocks/>
                          </wps:cNvSpPr>
                          <wps:spPr bwMode="auto">
                            <a:xfrm>
                              <a:off x="7216" y="5025"/>
                              <a:ext cx="2" cy="583"/>
                            </a:xfrm>
                            <a:custGeom>
                              <a:avLst/>
                              <a:gdLst>
                                <a:gd name="T0" fmla="+- 0 5608 5025"/>
                                <a:gd name="T1" fmla="*/ 5608 h 583"/>
                                <a:gd name="T2" fmla="+- 0 5025 5025"/>
                                <a:gd name="T3" fmla="*/ 5025 h 583"/>
                              </a:gdLst>
                              <a:ahLst/>
                              <a:cxnLst>
                                <a:cxn ang="0">
                                  <a:pos x="0" y="T1"/>
                                </a:cxn>
                                <a:cxn ang="0">
                                  <a:pos x="0" y="T3"/>
                                </a:cxn>
                              </a:cxnLst>
                              <a:rect l="0" t="0" r="r" b="b"/>
                              <a:pathLst>
                                <a:path h="583">
                                  <a:moveTo>
                                    <a:pt x="0" y="583"/>
                                  </a:moveTo>
                                  <a:lnTo>
                                    <a:pt x="0" y="0"/>
                                  </a:lnTo>
                                </a:path>
                              </a:pathLst>
                            </a:custGeom>
                            <a:noFill/>
                            <a:ln w="20931">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95" name="Group 3295"/>
                        <wpg:cNvGrpSpPr>
                          <a:grpSpLocks/>
                        </wpg:cNvGrpSpPr>
                        <wpg:grpSpPr bwMode="auto">
                          <a:xfrm>
                            <a:off x="7194" y="5201"/>
                            <a:ext cx="1275" cy="2"/>
                            <a:chOff x="7194" y="5201"/>
                            <a:chExt cx="1275" cy="2"/>
                          </a:xfrm>
                        </wpg:grpSpPr>
                        <wps:wsp>
                          <wps:cNvPr id="3396" name="Freeform 3296"/>
                          <wps:cNvSpPr>
                            <a:spLocks/>
                          </wps:cNvSpPr>
                          <wps:spPr bwMode="auto">
                            <a:xfrm>
                              <a:off x="7194" y="5201"/>
                              <a:ext cx="1275" cy="2"/>
                            </a:xfrm>
                            <a:custGeom>
                              <a:avLst/>
                              <a:gdLst>
                                <a:gd name="T0" fmla="+- 0 7194 7194"/>
                                <a:gd name="T1" fmla="*/ T0 w 1275"/>
                                <a:gd name="T2" fmla="+- 0 8469 7194"/>
                                <a:gd name="T3" fmla="*/ T2 w 1275"/>
                              </a:gdLst>
                              <a:ahLst/>
                              <a:cxnLst>
                                <a:cxn ang="0">
                                  <a:pos x="T1" y="0"/>
                                </a:cxn>
                                <a:cxn ang="0">
                                  <a:pos x="T3" y="0"/>
                                </a:cxn>
                              </a:cxnLst>
                              <a:rect l="0" t="0" r="r" b="b"/>
                              <a:pathLst>
                                <a:path w="1275">
                                  <a:moveTo>
                                    <a:pt x="0" y="0"/>
                                  </a:moveTo>
                                  <a:lnTo>
                                    <a:pt x="1275" y="0"/>
                                  </a:lnTo>
                                </a:path>
                              </a:pathLst>
                            </a:custGeom>
                            <a:noFill/>
                            <a:ln w="6977">
                              <a:solidFill>
                                <a:srgbClr val="64646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97" name="Group 3293"/>
                        <wpg:cNvGrpSpPr>
                          <a:grpSpLocks/>
                        </wpg:cNvGrpSpPr>
                        <wpg:grpSpPr bwMode="auto">
                          <a:xfrm>
                            <a:off x="8677" y="5201"/>
                            <a:ext cx="945" cy="2"/>
                            <a:chOff x="8677" y="5201"/>
                            <a:chExt cx="945" cy="2"/>
                          </a:xfrm>
                        </wpg:grpSpPr>
                        <wps:wsp>
                          <wps:cNvPr id="3398" name="Freeform 3294"/>
                          <wps:cNvSpPr>
                            <a:spLocks/>
                          </wps:cNvSpPr>
                          <wps:spPr bwMode="auto">
                            <a:xfrm>
                              <a:off x="8677" y="5201"/>
                              <a:ext cx="945" cy="2"/>
                            </a:xfrm>
                            <a:custGeom>
                              <a:avLst/>
                              <a:gdLst>
                                <a:gd name="T0" fmla="+- 0 8677 8677"/>
                                <a:gd name="T1" fmla="*/ T0 w 945"/>
                                <a:gd name="T2" fmla="+- 0 9622 8677"/>
                                <a:gd name="T3" fmla="*/ T2 w 945"/>
                              </a:gdLst>
                              <a:ahLst/>
                              <a:cxnLst>
                                <a:cxn ang="0">
                                  <a:pos x="T1" y="0"/>
                                </a:cxn>
                                <a:cxn ang="0">
                                  <a:pos x="T3" y="0"/>
                                </a:cxn>
                              </a:cxnLst>
                              <a:rect l="0" t="0" r="r" b="b"/>
                              <a:pathLst>
                                <a:path w="945">
                                  <a:moveTo>
                                    <a:pt x="0" y="0"/>
                                  </a:moveTo>
                                  <a:lnTo>
                                    <a:pt x="945" y="0"/>
                                  </a:lnTo>
                                </a:path>
                              </a:pathLst>
                            </a:custGeom>
                            <a:noFill/>
                            <a:ln w="6977">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99" name="Group 3291"/>
                        <wpg:cNvGrpSpPr>
                          <a:grpSpLocks/>
                        </wpg:cNvGrpSpPr>
                        <wpg:grpSpPr bwMode="auto">
                          <a:xfrm>
                            <a:off x="6771" y="5168"/>
                            <a:ext cx="2" cy="484"/>
                            <a:chOff x="6771" y="5168"/>
                            <a:chExt cx="2" cy="484"/>
                          </a:xfrm>
                        </wpg:grpSpPr>
                        <wps:wsp>
                          <wps:cNvPr id="3400" name="Freeform 3292"/>
                          <wps:cNvSpPr>
                            <a:spLocks/>
                          </wps:cNvSpPr>
                          <wps:spPr bwMode="auto">
                            <a:xfrm>
                              <a:off x="6771" y="5168"/>
                              <a:ext cx="2" cy="484"/>
                            </a:xfrm>
                            <a:custGeom>
                              <a:avLst/>
                              <a:gdLst>
                                <a:gd name="T0" fmla="+- 0 5652 5168"/>
                                <a:gd name="T1" fmla="*/ 5652 h 484"/>
                                <a:gd name="T2" fmla="+- 0 5168 5168"/>
                                <a:gd name="T3" fmla="*/ 5168 h 484"/>
                              </a:gdLst>
                              <a:ahLst/>
                              <a:cxnLst>
                                <a:cxn ang="0">
                                  <a:pos x="0" y="T1"/>
                                </a:cxn>
                                <a:cxn ang="0">
                                  <a:pos x="0" y="T3"/>
                                </a:cxn>
                              </a:cxnLst>
                              <a:rect l="0" t="0" r="r" b="b"/>
                              <a:pathLst>
                                <a:path h="484">
                                  <a:moveTo>
                                    <a:pt x="0" y="484"/>
                                  </a:moveTo>
                                  <a:lnTo>
                                    <a:pt x="0"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01" name="Group 3289"/>
                        <wpg:cNvGrpSpPr>
                          <a:grpSpLocks/>
                        </wpg:cNvGrpSpPr>
                        <wpg:grpSpPr bwMode="auto">
                          <a:xfrm>
                            <a:off x="8408" y="5168"/>
                            <a:ext cx="2" cy="440"/>
                            <a:chOff x="8408" y="5168"/>
                            <a:chExt cx="2" cy="440"/>
                          </a:xfrm>
                        </wpg:grpSpPr>
                        <wps:wsp>
                          <wps:cNvPr id="3402" name="Freeform 3290"/>
                          <wps:cNvSpPr>
                            <a:spLocks/>
                          </wps:cNvSpPr>
                          <wps:spPr bwMode="auto">
                            <a:xfrm>
                              <a:off x="8408" y="5168"/>
                              <a:ext cx="2" cy="440"/>
                            </a:xfrm>
                            <a:custGeom>
                              <a:avLst/>
                              <a:gdLst>
                                <a:gd name="T0" fmla="+- 0 5608 5168"/>
                                <a:gd name="T1" fmla="*/ 5608 h 440"/>
                                <a:gd name="T2" fmla="+- 0 5168 5168"/>
                                <a:gd name="T3" fmla="*/ 5168 h 440"/>
                              </a:gdLst>
                              <a:ahLst/>
                              <a:cxnLst>
                                <a:cxn ang="0">
                                  <a:pos x="0" y="T1"/>
                                </a:cxn>
                                <a:cxn ang="0">
                                  <a:pos x="0" y="T3"/>
                                </a:cxn>
                              </a:cxnLst>
                              <a:rect l="0" t="0" r="r" b="b"/>
                              <a:pathLst>
                                <a:path h="440">
                                  <a:moveTo>
                                    <a:pt x="0" y="440"/>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03" name="Group 3287"/>
                        <wpg:cNvGrpSpPr>
                          <a:grpSpLocks/>
                        </wpg:cNvGrpSpPr>
                        <wpg:grpSpPr bwMode="auto">
                          <a:xfrm>
                            <a:off x="8694" y="5014"/>
                            <a:ext cx="2" cy="594"/>
                            <a:chOff x="8694" y="5014"/>
                            <a:chExt cx="2" cy="594"/>
                          </a:xfrm>
                        </wpg:grpSpPr>
                        <wps:wsp>
                          <wps:cNvPr id="3404" name="Freeform 3288"/>
                          <wps:cNvSpPr>
                            <a:spLocks/>
                          </wps:cNvSpPr>
                          <wps:spPr bwMode="auto">
                            <a:xfrm>
                              <a:off x="8694" y="5014"/>
                              <a:ext cx="2" cy="594"/>
                            </a:xfrm>
                            <a:custGeom>
                              <a:avLst/>
                              <a:gdLst>
                                <a:gd name="T0" fmla="+- 0 5608 5014"/>
                                <a:gd name="T1" fmla="*/ 5608 h 594"/>
                                <a:gd name="T2" fmla="+- 0 5014 5014"/>
                                <a:gd name="T3" fmla="*/ 5014 h 594"/>
                              </a:gdLst>
                              <a:ahLst/>
                              <a:cxnLst>
                                <a:cxn ang="0">
                                  <a:pos x="0" y="T1"/>
                                </a:cxn>
                                <a:cxn ang="0">
                                  <a:pos x="0" y="T3"/>
                                </a:cxn>
                              </a:cxnLst>
                              <a:rect l="0" t="0" r="r" b="b"/>
                              <a:pathLst>
                                <a:path h="594">
                                  <a:moveTo>
                                    <a:pt x="0" y="594"/>
                                  </a:moveTo>
                                  <a:lnTo>
                                    <a:pt x="0" y="0"/>
                                  </a:lnTo>
                                </a:path>
                              </a:pathLst>
                            </a:custGeom>
                            <a:noFill/>
                            <a:ln w="13954">
                              <a:solidFill>
                                <a:srgbClr val="0C0C0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05" name="Group 3285"/>
                        <wpg:cNvGrpSpPr>
                          <a:grpSpLocks/>
                        </wpg:cNvGrpSpPr>
                        <wpg:grpSpPr bwMode="auto">
                          <a:xfrm>
                            <a:off x="9562" y="5168"/>
                            <a:ext cx="2" cy="440"/>
                            <a:chOff x="9562" y="5168"/>
                            <a:chExt cx="2" cy="440"/>
                          </a:xfrm>
                        </wpg:grpSpPr>
                        <wps:wsp>
                          <wps:cNvPr id="3406" name="Freeform 3286"/>
                          <wps:cNvSpPr>
                            <a:spLocks/>
                          </wps:cNvSpPr>
                          <wps:spPr bwMode="auto">
                            <a:xfrm>
                              <a:off x="9562" y="5168"/>
                              <a:ext cx="2" cy="440"/>
                            </a:xfrm>
                            <a:custGeom>
                              <a:avLst/>
                              <a:gdLst>
                                <a:gd name="T0" fmla="+- 0 5608 5168"/>
                                <a:gd name="T1" fmla="*/ 5608 h 440"/>
                                <a:gd name="T2" fmla="+- 0 5168 5168"/>
                                <a:gd name="T3" fmla="*/ 5168 h 440"/>
                              </a:gdLst>
                              <a:ahLst/>
                              <a:cxnLst>
                                <a:cxn ang="0">
                                  <a:pos x="0" y="T1"/>
                                </a:cxn>
                                <a:cxn ang="0">
                                  <a:pos x="0" y="T3"/>
                                </a:cxn>
                              </a:cxnLst>
                              <a:rect l="0" t="0" r="r" b="b"/>
                              <a:pathLst>
                                <a:path h="440">
                                  <a:moveTo>
                                    <a:pt x="0" y="440"/>
                                  </a:moveTo>
                                  <a:lnTo>
                                    <a:pt x="0" y="0"/>
                                  </a:lnTo>
                                </a:path>
                              </a:pathLst>
                            </a:custGeom>
                            <a:noFill/>
                            <a:ln w="6977">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07" name="Group 3283"/>
                        <wpg:cNvGrpSpPr>
                          <a:grpSpLocks/>
                        </wpg:cNvGrpSpPr>
                        <wpg:grpSpPr bwMode="auto">
                          <a:xfrm>
                            <a:off x="5227" y="5465"/>
                            <a:ext cx="1549" cy="2"/>
                            <a:chOff x="5227" y="5465"/>
                            <a:chExt cx="1549" cy="2"/>
                          </a:xfrm>
                        </wpg:grpSpPr>
                        <wps:wsp>
                          <wps:cNvPr id="3408" name="Freeform 3284"/>
                          <wps:cNvSpPr>
                            <a:spLocks/>
                          </wps:cNvSpPr>
                          <wps:spPr bwMode="auto">
                            <a:xfrm>
                              <a:off x="5227" y="5465"/>
                              <a:ext cx="1549" cy="2"/>
                            </a:xfrm>
                            <a:custGeom>
                              <a:avLst/>
                              <a:gdLst>
                                <a:gd name="T0" fmla="+- 0 5227 5227"/>
                                <a:gd name="T1" fmla="*/ T0 w 1549"/>
                                <a:gd name="T2" fmla="+- 0 6777 5227"/>
                                <a:gd name="T3" fmla="*/ T2 w 1549"/>
                              </a:gdLst>
                              <a:ahLst/>
                              <a:cxnLst>
                                <a:cxn ang="0">
                                  <a:pos x="T1" y="0"/>
                                </a:cxn>
                                <a:cxn ang="0">
                                  <a:pos x="T3" y="0"/>
                                </a:cxn>
                              </a:cxnLst>
                              <a:rect l="0" t="0" r="r" b="b"/>
                              <a:pathLst>
                                <a:path w="1549">
                                  <a:moveTo>
                                    <a:pt x="0" y="0"/>
                                  </a:moveTo>
                                  <a:lnTo>
                                    <a:pt x="1550" y="0"/>
                                  </a:lnTo>
                                </a:path>
                              </a:pathLst>
                            </a:custGeom>
                            <a:noFill/>
                            <a:ln w="13954">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09" name="Group 3281"/>
                        <wpg:cNvGrpSpPr>
                          <a:grpSpLocks/>
                        </wpg:cNvGrpSpPr>
                        <wpg:grpSpPr bwMode="auto">
                          <a:xfrm>
                            <a:off x="7205" y="5421"/>
                            <a:ext cx="1209" cy="2"/>
                            <a:chOff x="7205" y="5421"/>
                            <a:chExt cx="1209" cy="2"/>
                          </a:xfrm>
                        </wpg:grpSpPr>
                        <wps:wsp>
                          <wps:cNvPr id="3410" name="Freeform 3282"/>
                          <wps:cNvSpPr>
                            <a:spLocks/>
                          </wps:cNvSpPr>
                          <wps:spPr bwMode="auto">
                            <a:xfrm>
                              <a:off x="7205" y="5421"/>
                              <a:ext cx="1209" cy="2"/>
                            </a:xfrm>
                            <a:custGeom>
                              <a:avLst/>
                              <a:gdLst>
                                <a:gd name="T0" fmla="+- 0 7205 7205"/>
                                <a:gd name="T1" fmla="*/ T0 w 1209"/>
                                <a:gd name="T2" fmla="+- 0 8414 7205"/>
                                <a:gd name="T3" fmla="*/ T2 w 1209"/>
                              </a:gdLst>
                              <a:ahLst/>
                              <a:cxnLst>
                                <a:cxn ang="0">
                                  <a:pos x="T1" y="0"/>
                                </a:cxn>
                                <a:cxn ang="0">
                                  <a:pos x="T3" y="0"/>
                                </a:cxn>
                              </a:cxnLst>
                              <a:rect l="0" t="0" r="r" b="b"/>
                              <a:pathLst>
                                <a:path w="1209">
                                  <a:moveTo>
                                    <a:pt x="0" y="0"/>
                                  </a:moveTo>
                                  <a:lnTo>
                                    <a:pt x="1209"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11" name="Group 3279"/>
                        <wpg:cNvGrpSpPr>
                          <a:grpSpLocks/>
                        </wpg:cNvGrpSpPr>
                        <wpg:grpSpPr bwMode="auto">
                          <a:xfrm>
                            <a:off x="8688" y="5421"/>
                            <a:ext cx="879" cy="2"/>
                            <a:chOff x="8688" y="5421"/>
                            <a:chExt cx="879" cy="2"/>
                          </a:xfrm>
                        </wpg:grpSpPr>
                        <wps:wsp>
                          <wps:cNvPr id="3412" name="Freeform 3280"/>
                          <wps:cNvSpPr>
                            <a:spLocks/>
                          </wps:cNvSpPr>
                          <wps:spPr bwMode="auto">
                            <a:xfrm>
                              <a:off x="8688" y="5421"/>
                              <a:ext cx="879" cy="2"/>
                            </a:xfrm>
                            <a:custGeom>
                              <a:avLst/>
                              <a:gdLst>
                                <a:gd name="T0" fmla="+- 0 8688 8688"/>
                                <a:gd name="T1" fmla="*/ T0 w 879"/>
                                <a:gd name="T2" fmla="+- 0 9567 8688"/>
                                <a:gd name="T3" fmla="*/ T2 w 879"/>
                              </a:gdLst>
                              <a:ahLst/>
                              <a:cxnLst>
                                <a:cxn ang="0">
                                  <a:pos x="T1" y="0"/>
                                </a:cxn>
                                <a:cxn ang="0">
                                  <a:pos x="T3" y="0"/>
                                </a:cxn>
                              </a:cxnLst>
                              <a:rect l="0" t="0" r="r" b="b"/>
                              <a:pathLst>
                                <a:path w="879">
                                  <a:moveTo>
                                    <a:pt x="0" y="0"/>
                                  </a:moveTo>
                                  <a:lnTo>
                                    <a:pt x="879" y="0"/>
                                  </a:lnTo>
                                </a:path>
                              </a:pathLst>
                            </a:custGeom>
                            <a:noFill/>
                            <a:ln w="13954">
                              <a:solidFill>
                                <a:srgbClr val="57575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13" name="Group 3277"/>
                        <wpg:cNvGrpSpPr>
                          <a:grpSpLocks/>
                        </wpg:cNvGrpSpPr>
                        <wpg:grpSpPr bwMode="auto">
                          <a:xfrm>
                            <a:off x="7205" y="5602"/>
                            <a:ext cx="1209" cy="2"/>
                            <a:chOff x="7205" y="5602"/>
                            <a:chExt cx="1209" cy="2"/>
                          </a:xfrm>
                        </wpg:grpSpPr>
                        <wps:wsp>
                          <wps:cNvPr id="3414" name="Freeform 3278"/>
                          <wps:cNvSpPr>
                            <a:spLocks/>
                          </wps:cNvSpPr>
                          <wps:spPr bwMode="auto">
                            <a:xfrm>
                              <a:off x="7205" y="5602"/>
                              <a:ext cx="1209" cy="2"/>
                            </a:xfrm>
                            <a:custGeom>
                              <a:avLst/>
                              <a:gdLst>
                                <a:gd name="T0" fmla="+- 0 7205 7205"/>
                                <a:gd name="T1" fmla="*/ T0 w 1209"/>
                                <a:gd name="T2" fmla="+- 0 8414 7205"/>
                                <a:gd name="T3" fmla="*/ T2 w 1209"/>
                              </a:gdLst>
                              <a:ahLst/>
                              <a:cxnLst>
                                <a:cxn ang="0">
                                  <a:pos x="T1" y="0"/>
                                </a:cxn>
                                <a:cxn ang="0">
                                  <a:pos x="T3" y="0"/>
                                </a:cxn>
                              </a:cxnLst>
                              <a:rect l="0" t="0" r="r" b="b"/>
                              <a:pathLst>
                                <a:path w="1209">
                                  <a:moveTo>
                                    <a:pt x="0" y="0"/>
                                  </a:moveTo>
                                  <a:lnTo>
                                    <a:pt x="1209"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15" name="Group 3275"/>
                        <wpg:cNvGrpSpPr>
                          <a:grpSpLocks/>
                        </wpg:cNvGrpSpPr>
                        <wpg:grpSpPr bwMode="auto">
                          <a:xfrm>
                            <a:off x="8688" y="5602"/>
                            <a:ext cx="879" cy="2"/>
                            <a:chOff x="8688" y="5602"/>
                            <a:chExt cx="879" cy="2"/>
                          </a:xfrm>
                        </wpg:grpSpPr>
                        <wps:wsp>
                          <wps:cNvPr id="3416" name="Freeform 3276"/>
                          <wps:cNvSpPr>
                            <a:spLocks/>
                          </wps:cNvSpPr>
                          <wps:spPr bwMode="auto">
                            <a:xfrm>
                              <a:off x="8688" y="5602"/>
                              <a:ext cx="879" cy="2"/>
                            </a:xfrm>
                            <a:custGeom>
                              <a:avLst/>
                              <a:gdLst>
                                <a:gd name="T0" fmla="+- 0 8688 8688"/>
                                <a:gd name="T1" fmla="*/ T0 w 879"/>
                                <a:gd name="T2" fmla="+- 0 9567 8688"/>
                                <a:gd name="T3" fmla="*/ T2 w 879"/>
                              </a:gdLst>
                              <a:ahLst/>
                              <a:cxnLst>
                                <a:cxn ang="0">
                                  <a:pos x="T1" y="0"/>
                                </a:cxn>
                                <a:cxn ang="0">
                                  <a:pos x="T3" y="0"/>
                                </a:cxn>
                              </a:cxnLst>
                              <a:rect l="0" t="0" r="r" b="b"/>
                              <a:pathLst>
                                <a:path w="879">
                                  <a:moveTo>
                                    <a:pt x="0" y="0"/>
                                  </a:moveTo>
                                  <a:lnTo>
                                    <a:pt x="879"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17" name="Group 3273"/>
                        <wpg:cNvGrpSpPr>
                          <a:grpSpLocks/>
                        </wpg:cNvGrpSpPr>
                        <wpg:grpSpPr bwMode="auto">
                          <a:xfrm>
                            <a:off x="5216" y="5718"/>
                            <a:ext cx="472" cy="2"/>
                            <a:chOff x="5216" y="5718"/>
                            <a:chExt cx="472" cy="2"/>
                          </a:xfrm>
                        </wpg:grpSpPr>
                        <wps:wsp>
                          <wps:cNvPr id="3418" name="Freeform 3274"/>
                          <wps:cNvSpPr>
                            <a:spLocks/>
                          </wps:cNvSpPr>
                          <wps:spPr bwMode="auto">
                            <a:xfrm>
                              <a:off x="5216" y="5718"/>
                              <a:ext cx="472" cy="2"/>
                            </a:xfrm>
                            <a:custGeom>
                              <a:avLst/>
                              <a:gdLst>
                                <a:gd name="T0" fmla="+- 0 5216 5216"/>
                                <a:gd name="T1" fmla="*/ T0 w 472"/>
                                <a:gd name="T2" fmla="+- 0 5689 5216"/>
                                <a:gd name="T3" fmla="*/ T2 w 472"/>
                              </a:gdLst>
                              <a:ahLst/>
                              <a:cxnLst>
                                <a:cxn ang="0">
                                  <a:pos x="T1" y="0"/>
                                </a:cxn>
                                <a:cxn ang="0">
                                  <a:pos x="T3" y="0"/>
                                </a:cxn>
                              </a:cxnLst>
                              <a:rect l="0" t="0" r="r" b="b"/>
                              <a:pathLst>
                                <a:path w="472">
                                  <a:moveTo>
                                    <a:pt x="0" y="0"/>
                                  </a:moveTo>
                                  <a:lnTo>
                                    <a:pt x="473"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19" name="Group 3271"/>
                        <wpg:cNvGrpSpPr>
                          <a:grpSpLocks/>
                        </wpg:cNvGrpSpPr>
                        <wpg:grpSpPr bwMode="auto">
                          <a:xfrm>
                            <a:off x="5678" y="5718"/>
                            <a:ext cx="725" cy="2"/>
                            <a:chOff x="5678" y="5718"/>
                            <a:chExt cx="725" cy="2"/>
                          </a:xfrm>
                        </wpg:grpSpPr>
                        <wps:wsp>
                          <wps:cNvPr id="3420" name="Freeform 3272"/>
                          <wps:cNvSpPr>
                            <a:spLocks/>
                          </wps:cNvSpPr>
                          <wps:spPr bwMode="auto">
                            <a:xfrm>
                              <a:off x="5678" y="5718"/>
                              <a:ext cx="725" cy="2"/>
                            </a:xfrm>
                            <a:custGeom>
                              <a:avLst/>
                              <a:gdLst>
                                <a:gd name="T0" fmla="+- 0 5678 5678"/>
                                <a:gd name="T1" fmla="*/ T0 w 725"/>
                                <a:gd name="T2" fmla="+- 0 6403 5678"/>
                                <a:gd name="T3" fmla="*/ T2 w 725"/>
                              </a:gdLst>
                              <a:ahLst/>
                              <a:cxnLst>
                                <a:cxn ang="0">
                                  <a:pos x="T1" y="0"/>
                                </a:cxn>
                                <a:cxn ang="0">
                                  <a:pos x="T3" y="0"/>
                                </a:cxn>
                              </a:cxnLst>
                              <a:rect l="0" t="0" r="r" b="b"/>
                              <a:pathLst>
                                <a:path w="725">
                                  <a:moveTo>
                                    <a:pt x="0" y="0"/>
                                  </a:moveTo>
                                  <a:lnTo>
                                    <a:pt x="725"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21" name="Group 3269"/>
                        <wpg:cNvGrpSpPr>
                          <a:grpSpLocks/>
                        </wpg:cNvGrpSpPr>
                        <wpg:grpSpPr bwMode="auto">
                          <a:xfrm>
                            <a:off x="6403" y="5718"/>
                            <a:ext cx="1198" cy="2"/>
                            <a:chOff x="6403" y="5718"/>
                            <a:chExt cx="1198" cy="2"/>
                          </a:xfrm>
                        </wpg:grpSpPr>
                        <wps:wsp>
                          <wps:cNvPr id="3422" name="Freeform 3270"/>
                          <wps:cNvSpPr>
                            <a:spLocks/>
                          </wps:cNvSpPr>
                          <wps:spPr bwMode="auto">
                            <a:xfrm>
                              <a:off x="6403" y="5718"/>
                              <a:ext cx="1198" cy="2"/>
                            </a:xfrm>
                            <a:custGeom>
                              <a:avLst/>
                              <a:gdLst>
                                <a:gd name="T0" fmla="+- 0 6403 6403"/>
                                <a:gd name="T1" fmla="*/ T0 w 1198"/>
                                <a:gd name="T2" fmla="+- 0 7601 6403"/>
                                <a:gd name="T3" fmla="*/ T2 w 1198"/>
                              </a:gdLst>
                              <a:ahLst/>
                              <a:cxnLst>
                                <a:cxn ang="0">
                                  <a:pos x="T1" y="0"/>
                                </a:cxn>
                                <a:cxn ang="0">
                                  <a:pos x="T3" y="0"/>
                                </a:cxn>
                              </a:cxnLst>
                              <a:rect l="0" t="0" r="r" b="b"/>
                              <a:pathLst>
                                <a:path w="1198">
                                  <a:moveTo>
                                    <a:pt x="0" y="0"/>
                                  </a:moveTo>
                                  <a:lnTo>
                                    <a:pt x="1198"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23" name="Group 3267"/>
                        <wpg:cNvGrpSpPr>
                          <a:grpSpLocks/>
                        </wpg:cNvGrpSpPr>
                        <wpg:grpSpPr bwMode="auto">
                          <a:xfrm>
                            <a:off x="7815" y="5597"/>
                            <a:ext cx="2" cy="1132"/>
                            <a:chOff x="7815" y="5597"/>
                            <a:chExt cx="2" cy="1132"/>
                          </a:xfrm>
                        </wpg:grpSpPr>
                        <wps:wsp>
                          <wps:cNvPr id="3424" name="Freeform 3268"/>
                          <wps:cNvSpPr>
                            <a:spLocks/>
                          </wps:cNvSpPr>
                          <wps:spPr bwMode="auto">
                            <a:xfrm>
                              <a:off x="7815" y="5597"/>
                              <a:ext cx="2" cy="1132"/>
                            </a:xfrm>
                            <a:custGeom>
                              <a:avLst/>
                              <a:gdLst>
                                <a:gd name="T0" fmla="+- 0 6729 5597"/>
                                <a:gd name="T1" fmla="*/ 6729 h 1132"/>
                                <a:gd name="T2" fmla="+- 0 5597 5597"/>
                                <a:gd name="T3" fmla="*/ 5597 h 1132"/>
                              </a:gdLst>
                              <a:ahLst/>
                              <a:cxnLst>
                                <a:cxn ang="0">
                                  <a:pos x="0" y="T1"/>
                                </a:cxn>
                                <a:cxn ang="0">
                                  <a:pos x="0" y="T3"/>
                                </a:cxn>
                              </a:cxnLst>
                              <a:rect l="0" t="0" r="r" b="b"/>
                              <a:pathLst>
                                <a:path h="1132">
                                  <a:moveTo>
                                    <a:pt x="0" y="1132"/>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25" name="Group 3265"/>
                        <wpg:cNvGrpSpPr>
                          <a:grpSpLocks/>
                        </wpg:cNvGrpSpPr>
                        <wpg:grpSpPr bwMode="auto">
                          <a:xfrm>
                            <a:off x="7996" y="5718"/>
                            <a:ext cx="692" cy="2"/>
                            <a:chOff x="7996" y="5718"/>
                            <a:chExt cx="692" cy="2"/>
                          </a:xfrm>
                        </wpg:grpSpPr>
                        <wps:wsp>
                          <wps:cNvPr id="3426" name="Freeform 3266"/>
                          <wps:cNvSpPr>
                            <a:spLocks/>
                          </wps:cNvSpPr>
                          <wps:spPr bwMode="auto">
                            <a:xfrm>
                              <a:off x="7996" y="5718"/>
                              <a:ext cx="692" cy="2"/>
                            </a:xfrm>
                            <a:custGeom>
                              <a:avLst/>
                              <a:gdLst>
                                <a:gd name="T0" fmla="+- 0 7996 7996"/>
                                <a:gd name="T1" fmla="*/ T0 w 692"/>
                                <a:gd name="T2" fmla="+- 0 8688 7996"/>
                                <a:gd name="T3" fmla="*/ T2 w 692"/>
                              </a:gdLst>
                              <a:ahLst/>
                              <a:cxnLst>
                                <a:cxn ang="0">
                                  <a:pos x="T1" y="0"/>
                                </a:cxn>
                                <a:cxn ang="0">
                                  <a:pos x="T3" y="0"/>
                                </a:cxn>
                              </a:cxnLst>
                              <a:rect l="0" t="0" r="r" b="b"/>
                              <a:pathLst>
                                <a:path w="692">
                                  <a:moveTo>
                                    <a:pt x="0" y="0"/>
                                  </a:moveTo>
                                  <a:lnTo>
                                    <a:pt x="69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27" name="Group 3263"/>
                        <wpg:cNvGrpSpPr>
                          <a:grpSpLocks/>
                        </wpg:cNvGrpSpPr>
                        <wpg:grpSpPr bwMode="auto">
                          <a:xfrm>
                            <a:off x="7617" y="5773"/>
                            <a:ext cx="2" cy="956"/>
                            <a:chOff x="7617" y="5773"/>
                            <a:chExt cx="2" cy="956"/>
                          </a:xfrm>
                        </wpg:grpSpPr>
                        <wps:wsp>
                          <wps:cNvPr id="3428" name="Freeform 3264"/>
                          <wps:cNvSpPr>
                            <a:spLocks/>
                          </wps:cNvSpPr>
                          <wps:spPr bwMode="auto">
                            <a:xfrm>
                              <a:off x="7617" y="5773"/>
                              <a:ext cx="2" cy="956"/>
                            </a:xfrm>
                            <a:custGeom>
                              <a:avLst/>
                              <a:gdLst>
                                <a:gd name="T0" fmla="+- 0 6729 5773"/>
                                <a:gd name="T1" fmla="*/ 6729 h 956"/>
                                <a:gd name="T2" fmla="+- 0 5773 5773"/>
                                <a:gd name="T3" fmla="*/ 5773 h 956"/>
                              </a:gdLst>
                              <a:ahLst/>
                              <a:cxnLst>
                                <a:cxn ang="0">
                                  <a:pos x="0" y="T1"/>
                                </a:cxn>
                                <a:cxn ang="0">
                                  <a:pos x="0" y="T3"/>
                                </a:cxn>
                              </a:cxnLst>
                              <a:rect l="0" t="0" r="r" b="b"/>
                              <a:pathLst>
                                <a:path h="956">
                                  <a:moveTo>
                                    <a:pt x="0" y="956"/>
                                  </a:moveTo>
                                  <a:lnTo>
                                    <a:pt x="0" y="0"/>
                                  </a:lnTo>
                                </a:path>
                              </a:pathLst>
                            </a:custGeom>
                            <a:noFill/>
                            <a:ln w="6977">
                              <a:solidFill>
                                <a:srgbClr val="3F3B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29" name="Group 3261"/>
                        <wpg:cNvGrpSpPr>
                          <a:grpSpLocks/>
                        </wpg:cNvGrpSpPr>
                        <wpg:grpSpPr bwMode="auto">
                          <a:xfrm>
                            <a:off x="8007" y="5762"/>
                            <a:ext cx="2" cy="967"/>
                            <a:chOff x="8007" y="5762"/>
                            <a:chExt cx="2" cy="967"/>
                          </a:xfrm>
                        </wpg:grpSpPr>
                        <wps:wsp>
                          <wps:cNvPr id="3430" name="Freeform 3262"/>
                          <wps:cNvSpPr>
                            <a:spLocks/>
                          </wps:cNvSpPr>
                          <wps:spPr bwMode="auto">
                            <a:xfrm>
                              <a:off x="8007" y="5762"/>
                              <a:ext cx="2" cy="967"/>
                            </a:xfrm>
                            <a:custGeom>
                              <a:avLst/>
                              <a:gdLst>
                                <a:gd name="T0" fmla="+- 0 6729 5762"/>
                                <a:gd name="T1" fmla="*/ 6729 h 967"/>
                                <a:gd name="T2" fmla="+- 0 5762 5762"/>
                                <a:gd name="T3" fmla="*/ 5762 h 967"/>
                              </a:gdLst>
                              <a:ahLst/>
                              <a:cxnLst>
                                <a:cxn ang="0">
                                  <a:pos x="0" y="T1"/>
                                </a:cxn>
                                <a:cxn ang="0">
                                  <a:pos x="0" y="T3"/>
                                </a:cxn>
                              </a:cxnLst>
                              <a:rect l="0" t="0" r="r" b="b"/>
                              <a:pathLst>
                                <a:path h="967">
                                  <a:moveTo>
                                    <a:pt x="0" y="967"/>
                                  </a:moveTo>
                                  <a:lnTo>
                                    <a:pt x="0" y="0"/>
                                  </a:lnTo>
                                </a:path>
                              </a:pathLst>
                            </a:custGeom>
                            <a:noFill/>
                            <a:ln w="13954">
                              <a:solidFill>
                                <a:srgbClr val="7C77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31" name="Group 3259"/>
                        <wpg:cNvGrpSpPr>
                          <a:grpSpLocks/>
                        </wpg:cNvGrpSpPr>
                        <wpg:grpSpPr bwMode="auto">
                          <a:xfrm>
                            <a:off x="5244" y="5894"/>
                            <a:ext cx="2" cy="506"/>
                            <a:chOff x="5244" y="5894"/>
                            <a:chExt cx="2" cy="506"/>
                          </a:xfrm>
                        </wpg:grpSpPr>
                        <wps:wsp>
                          <wps:cNvPr id="3432" name="Freeform 3260"/>
                          <wps:cNvSpPr>
                            <a:spLocks/>
                          </wps:cNvSpPr>
                          <wps:spPr bwMode="auto">
                            <a:xfrm>
                              <a:off x="5244" y="5894"/>
                              <a:ext cx="2" cy="506"/>
                            </a:xfrm>
                            <a:custGeom>
                              <a:avLst/>
                              <a:gdLst>
                                <a:gd name="T0" fmla="+- 0 6399 5894"/>
                                <a:gd name="T1" fmla="*/ 6399 h 506"/>
                                <a:gd name="T2" fmla="+- 0 5894 5894"/>
                                <a:gd name="T3" fmla="*/ 5894 h 506"/>
                              </a:gdLst>
                              <a:ahLst/>
                              <a:cxnLst>
                                <a:cxn ang="0">
                                  <a:pos x="0" y="T1"/>
                                </a:cxn>
                                <a:cxn ang="0">
                                  <a:pos x="0" y="T3"/>
                                </a:cxn>
                              </a:cxnLst>
                              <a:rect l="0" t="0" r="r" b="b"/>
                              <a:pathLst>
                                <a:path h="506">
                                  <a:moveTo>
                                    <a:pt x="0" y="505"/>
                                  </a:moveTo>
                                  <a:lnTo>
                                    <a:pt x="0" y="0"/>
                                  </a:lnTo>
                                </a:path>
                              </a:pathLst>
                            </a:custGeom>
                            <a:noFill/>
                            <a:ln w="6977">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33" name="Group 3257"/>
                        <wpg:cNvGrpSpPr>
                          <a:grpSpLocks/>
                        </wpg:cNvGrpSpPr>
                        <wpg:grpSpPr bwMode="auto">
                          <a:xfrm>
                            <a:off x="5238" y="6108"/>
                            <a:ext cx="1340" cy="2"/>
                            <a:chOff x="5238" y="6108"/>
                            <a:chExt cx="1340" cy="2"/>
                          </a:xfrm>
                        </wpg:grpSpPr>
                        <wps:wsp>
                          <wps:cNvPr id="3434" name="Freeform 3258"/>
                          <wps:cNvSpPr>
                            <a:spLocks/>
                          </wps:cNvSpPr>
                          <wps:spPr bwMode="auto">
                            <a:xfrm>
                              <a:off x="5238" y="6108"/>
                              <a:ext cx="1340" cy="2"/>
                            </a:xfrm>
                            <a:custGeom>
                              <a:avLst/>
                              <a:gdLst>
                                <a:gd name="T0" fmla="+- 0 5238 5238"/>
                                <a:gd name="T1" fmla="*/ T0 w 1340"/>
                                <a:gd name="T2" fmla="+- 0 6579 5238"/>
                                <a:gd name="T3" fmla="*/ T2 w 1340"/>
                              </a:gdLst>
                              <a:ahLst/>
                              <a:cxnLst>
                                <a:cxn ang="0">
                                  <a:pos x="T1" y="0"/>
                                </a:cxn>
                                <a:cxn ang="0">
                                  <a:pos x="T3" y="0"/>
                                </a:cxn>
                              </a:cxnLst>
                              <a:rect l="0" t="0" r="r" b="b"/>
                              <a:pathLst>
                                <a:path w="1340">
                                  <a:moveTo>
                                    <a:pt x="0" y="0"/>
                                  </a:moveTo>
                                  <a:lnTo>
                                    <a:pt x="1341"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35" name="Group 3255"/>
                        <wpg:cNvGrpSpPr>
                          <a:grpSpLocks/>
                        </wpg:cNvGrpSpPr>
                        <wpg:grpSpPr bwMode="auto">
                          <a:xfrm>
                            <a:off x="6568" y="5894"/>
                            <a:ext cx="2" cy="594"/>
                            <a:chOff x="6568" y="5894"/>
                            <a:chExt cx="2" cy="594"/>
                          </a:xfrm>
                        </wpg:grpSpPr>
                        <wps:wsp>
                          <wps:cNvPr id="3436" name="Freeform 3256"/>
                          <wps:cNvSpPr>
                            <a:spLocks/>
                          </wps:cNvSpPr>
                          <wps:spPr bwMode="auto">
                            <a:xfrm>
                              <a:off x="6568" y="5894"/>
                              <a:ext cx="2" cy="594"/>
                            </a:xfrm>
                            <a:custGeom>
                              <a:avLst/>
                              <a:gdLst>
                                <a:gd name="T0" fmla="+- 0 6487 5894"/>
                                <a:gd name="T1" fmla="*/ 6487 h 594"/>
                                <a:gd name="T2" fmla="+- 0 5894 5894"/>
                                <a:gd name="T3" fmla="*/ 5894 h 594"/>
                              </a:gdLst>
                              <a:ahLst/>
                              <a:cxnLst>
                                <a:cxn ang="0">
                                  <a:pos x="0" y="T1"/>
                                </a:cxn>
                                <a:cxn ang="0">
                                  <a:pos x="0" y="T3"/>
                                </a:cxn>
                              </a:cxnLst>
                              <a:rect l="0" t="0" r="r" b="b"/>
                              <a:pathLst>
                                <a:path h="594">
                                  <a:moveTo>
                                    <a:pt x="0" y="593"/>
                                  </a:moveTo>
                                  <a:lnTo>
                                    <a:pt x="0" y="0"/>
                                  </a:lnTo>
                                </a:path>
                              </a:pathLst>
                            </a:custGeom>
                            <a:noFill/>
                            <a:ln w="13954">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37" name="Group 3253"/>
                        <wpg:cNvGrpSpPr>
                          <a:grpSpLocks/>
                        </wpg:cNvGrpSpPr>
                        <wpg:grpSpPr bwMode="auto">
                          <a:xfrm>
                            <a:off x="5205" y="6223"/>
                            <a:ext cx="209" cy="2"/>
                            <a:chOff x="5205" y="6223"/>
                            <a:chExt cx="209" cy="2"/>
                          </a:xfrm>
                        </wpg:grpSpPr>
                        <wps:wsp>
                          <wps:cNvPr id="3438" name="Freeform 3254"/>
                          <wps:cNvSpPr>
                            <a:spLocks/>
                          </wps:cNvSpPr>
                          <wps:spPr bwMode="auto">
                            <a:xfrm>
                              <a:off x="5205" y="6223"/>
                              <a:ext cx="209" cy="2"/>
                            </a:xfrm>
                            <a:custGeom>
                              <a:avLst/>
                              <a:gdLst>
                                <a:gd name="T0" fmla="+- 0 5205 5205"/>
                                <a:gd name="T1" fmla="*/ T0 w 209"/>
                                <a:gd name="T2" fmla="+- 0 5414 5205"/>
                                <a:gd name="T3" fmla="*/ T2 w 209"/>
                              </a:gdLst>
                              <a:ahLst/>
                              <a:cxnLst>
                                <a:cxn ang="0">
                                  <a:pos x="T1" y="0"/>
                                </a:cxn>
                                <a:cxn ang="0">
                                  <a:pos x="T3" y="0"/>
                                </a:cxn>
                              </a:cxnLst>
                              <a:rect l="0" t="0" r="r" b="b"/>
                              <a:pathLst>
                                <a:path w="209">
                                  <a:moveTo>
                                    <a:pt x="0" y="0"/>
                                  </a:moveTo>
                                  <a:lnTo>
                                    <a:pt x="209"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39" name="Group 3251"/>
                        <wpg:cNvGrpSpPr>
                          <a:grpSpLocks/>
                        </wpg:cNvGrpSpPr>
                        <wpg:grpSpPr bwMode="auto">
                          <a:xfrm>
                            <a:off x="5414" y="6223"/>
                            <a:ext cx="989" cy="2"/>
                            <a:chOff x="5414" y="6223"/>
                            <a:chExt cx="989" cy="2"/>
                          </a:xfrm>
                        </wpg:grpSpPr>
                        <wps:wsp>
                          <wps:cNvPr id="3440" name="Freeform 3252"/>
                          <wps:cNvSpPr>
                            <a:spLocks/>
                          </wps:cNvSpPr>
                          <wps:spPr bwMode="auto">
                            <a:xfrm>
                              <a:off x="5414" y="6223"/>
                              <a:ext cx="989" cy="2"/>
                            </a:xfrm>
                            <a:custGeom>
                              <a:avLst/>
                              <a:gdLst>
                                <a:gd name="T0" fmla="+- 0 5414 5414"/>
                                <a:gd name="T1" fmla="*/ T0 w 989"/>
                                <a:gd name="T2" fmla="+- 0 6403 5414"/>
                                <a:gd name="T3" fmla="*/ T2 w 989"/>
                              </a:gdLst>
                              <a:ahLst/>
                              <a:cxnLst>
                                <a:cxn ang="0">
                                  <a:pos x="T1" y="0"/>
                                </a:cxn>
                                <a:cxn ang="0">
                                  <a:pos x="T3" y="0"/>
                                </a:cxn>
                              </a:cxnLst>
                              <a:rect l="0" t="0" r="r" b="b"/>
                              <a:pathLst>
                                <a:path w="989">
                                  <a:moveTo>
                                    <a:pt x="0" y="0"/>
                                  </a:moveTo>
                                  <a:lnTo>
                                    <a:pt x="989"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41" name="Group 3249"/>
                        <wpg:cNvGrpSpPr>
                          <a:grpSpLocks/>
                        </wpg:cNvGrpSpPr>
                        <wpg:grpSpPr bwMode="auto">
                          <a:xfrm>
                            <a:off x="6403" y="6223"/>
                            <a:ext cx="154" cy="2"/>
                            <a:chOff x="6403" y="6223"/>
                            <a:chExt cx="154" cy="2"/>
                          </a:xfrm>
                        </wpg:grpSpPr>
                        <wps:wsp>
                          <wps:cNvPr id="3442" name="Freeform 3250"/>
                          <wps:cNvSpPr>
                            <a:spLocks/>
                          </wps:cNvSpPr>
                          <wps:spPr bwMode="auto">
                            <a:xfrm>
                              <a:off x="6403" y="6223"/>
                              <a:ext cx="154" cy="2"/>
                            </a:xfrm>
                            <a:custGeom>
                              <a:avLst/>
                              <a:gdLst>
                                <a:gd name="T0" fmla="+- 0 6403 6403"/>
                                <a:gd name="T1" fmla="*/ T0 w 154"/>
                                <a:gd name="T2" fmla="+- 0 6557 6403"/>
                                <a:gd name="T3" fmla="*/ T2 w 154"/>
                              </a:gdLst>
                              <a:ahLst/>
                              <a:cxnLst>
                                <a:cxn ang="0">
                                  <a:pos x="T1" y="0"/>
                                </a:cxn>
                                <a:cxn ang="0">
                                  <a:pos x="T3" y="0"/>
                                </a:cxn>
                              </a:cxnLst>
                              <a:rect l="0" t="0" r="r" b="b"/>
                              <a:pathLst>
                                <a:path w="154">
                                  <a:moveTo>
                                    <a:pt x="0" y="0"/>
                                  </a:moveTo>
                                  <a:lnTo>
                                    <a:pt x="154" y="0"/>
                                  </a:lnTo>
                                </a:path>
                              </a:pathLst>
                            </a:custGeom>
                            <a:noFill/>
                            <a:ln w="6977">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43" name="Group 3247"/>
                        <wpg:cNvGrpSpPr>
                          <a:grpSpLocks/>
                        </wpg:cNvGrpSpPr>
                        <wpg:grpSpPr bwMode="auto">
                          <a:xfrm>
                            <a:off x="5244" y="6355"/>
                            <a:ext cx="2" cy="132"/>
                            <a:chOff x="5244" y="6355"/>
                            <a:chExt cx="2" cy="132"/>
                          </a:xfrm>
                        </wpg:grpSpPr>
                        <wps:wsp>
                          <wps:cNvPr id="3444" name="Freeform 3248"/>
                          <wps:cNvSpPr>
                            <a:spLocks/>
                          </wps:cNvSpPr>
                          <wps:spPr bwMode="auto">
                            <a:xfrm>
                              <a:off x="5244" y="6355"/>
                              <a:ext cx="2" cy="132"/>
                            </a:xfrm>
                            <a:custGeom>
                              <a:avLst/>
                              <a:gdLst>
                                <a:gd name="T0" fmla="+- 0 6487 6355"/>
                                <a:gd name="T1" fmla="*/ 6487 h 132"/>
                                <a:gd name="T2" fmla="+- 0 6355 6355"/>
                                <a:gd name="T3" fmla="*/ 6355 h 132"/>
                              </a:gdLst>
                              <a:ahLst/>
                              <a:cxnLst>
                                <a:cxn ang="0">
                                  <a:pos x="0" y="T1"/>
                                </a:cxn>
                                <a:cxn ang="0">
                                  <a:pos x="0" y="T3"/>
                                </a:cxn>
                              </a:cxnLst>
                              <a:rect l="0" t="0" r="r" b="b"/>
                              <a:pathLst>
                                <a:path h="132">
                                  <a:moveTo>
                                    <a:pt x="0" y="132"/>
                                  </a:moveTo>
                                  <a:lnTo>
                                    <a:pt x="0" y="0"/>
                                  </a:lnTo>
                                </a:path>
                              </a:pathLst>
                            </a:custGeom>
                            <a:noFill/>
                            <a:ln w="6977">
                              <a:solidFill>
                                <a:srgbClr val="2F2F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45" name="Group 3245"/>
                        <wpg:cNvGrpSpPr>
                          <a:grpSpLocks/>
                        </wpg:cNvGrpSpPr>
                        <wpg:grpSpPr bwMode="auto">
                          <a:xfrm>
                            <a:off x="5238" y="6476"/>
                            <a:ext cx="1340" cy="2"/>
                            <a:chOff x="5238" y="6476"/>
                            <a:chExt cx="1340" cy="2"/>
                          </a:xfrm>
                        </wpg:grpSpPr>
                        <wps:wsp>
                          <wps:cNvPr id="3446" name="Freeform 3246"/>
                          <wps:cNvSpPr>
                            <a:spLocks/>
                          </wps:cNvSpPr>
                          <wps:spPr bwMode="auto">
                            <a:xfrm>
                              <a:off x="5238" y="6476"/>
                              <a:ext cx="1340" cy="2"/>
                            </a:xfrm>
                            <a:custGeom>
                              <a:avLst/>
                              <a:gdLst>
                                <a:gd name="T0" fmla="+- 0 5238 5238"/>
                                <a:gd name="T1" fmla="*/ T0 w 1340"/>
                                <a:gd name="T2" fmla="+- 0 6579 5238"/>
                                <a:gd name="T3" fmla="*/ T2 w 1340"/>
                              </a:gdLst>
                              <a:ahLst/>
                              <a:cxnLst>
                                <a:cxn ang="0">
                                  <a:pos x="T1" y="0"/>
                                </a:cxn>
                                <a:cxn ang="0">
                                  <a:pos x="T3" y="0"/>
                                </a:cxn>
                              </a:cxnLst>
                              <a:rect l="0" t="0" r="r" b="b"/>
                              <a:pathLst>
                                <a:path w="1340">
                                  <a:moveTo>
                                    <a:pt x="0" y="0"/>
                                  </a:moveTo>
                                  <a:lnTo>
                                    <a:pt x="1341" y="0"/>
                                  </a:lnTo>
                                </a:path>
                              </a:pathLst>
                            </a:custGeom>
                            <a:noFill/>
                            <a:ln w="13954">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47" name="Group 3243"/>
                        <wpg:cNvGrpSpPr>
                          <a:grpSpLocks/>
                        </wpg:cNvGrpSpPr>
                        <wpg:grpSpPr bwMode="auto">
                          <a:xfrm>
                            <a:off x="7106" y="6179"/>
                            <a:ext cx="2" cy="846"/>
                            <a:chOff x="7106" y="6179"/>
                            <a:chExt cx="2" cy="846"/>
                          </a:xfrm>
                        </wpg:grpSpPr>
                        <wps:wsp>
                          <wps:cNvPr id="3448" name="Freeform 3244"/>
                          <wps:cNvSpPr>
                            <a:spLocks/>
                          </wps:cNvSpPr>
                          <wps:spPr bwMode="auto">
                            <a:xfrm>
                              <a:off x="7106" y="6179"/>
                              <a:ext cx="2" cy="846"/>
                            </a:xfrm>
                            <a:custGeom>
                              <a:avLst/>
                              <a:gdLst>
                                <a:gd name="T0" fmla="+- 0 7026 6179"/>
                                <a:gd name="T1" fmla="*/ 7026 h 846"/>
                                <a:gd name="T2" fmla="+- 0 6179 6179"/>
                                <a:gd name="T3" fmla="*/ 6179 h 846"/>
                              </a:gdLst>
                              <a:ahLst/>
                              <a:cxnLst>
                                <a:cxn ang="0">
                                  <a:pos x="0" y="T1"/>
                                </a:cxn>
                                <a:cxn ang="0">
                                  <a:pos x="0" y="T3"/>
                                </a:cxn>
                              </a:cxnLst>
                              <a:rect l="0" t="0" r="r" b="b"/>
                              <a:pathLst>
                                <a:path h="846">
                                  <a:moveTo>
                                    <a:pt x="0" y="847"/>
                                  </a:moveTo>
                                  <a:lnTo>
                                    <a:pt x="0" y="0"/>
                                  </a:lnTo>
                                </a:path>
                              </a:pathLst>
                            </a:custGeom>
                            <a:noFill/>
                            <a:ln w="13954">
                              <a:solidFill>
                                <a:srgbClr val="7C77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49" name="Group 3241"/>
                        <wpg:cNvGrpSpPr>
                          <a:grpSpLocks/>
                        </wpg:cNvGrpSpPr>
                        <wpg:grpSpPr bwMode="auto">
                          <a:xfrm>
                            <a:off x="7557" y="6723"/>
                            <a:ext cx="472" cy="2"/>
                            <a:chOff x="7557" y="6723"/>
                            <a:chExt cx="472" cy="2"/>
                          </a:xfrm>
                        </wpg:grpSpPr>
                        <wps:wsp>
                          <wps:cNvPr id="3450" name="Freeform 3242"/>
                          <wps:cNvSpPr>
                            <a:spLocks/>
                          </wps:cNvSpPr>
                          <wps:spPr bwMode="auto">
                            <a:xfrm>
                              <a:off x="7557" y="6723"/>
                              <a:ext cx="472" cy="2"/>
                            </a:xfrm>
                            <a:custGeom>
                              <a:avLst/>
                              <a:gdLst>
                                <a:gd name="T0" fmla="+- 0 7557 7557"/>
                                <a:gd name="T1" fmla="*/ T0 w 472"/>
                                <a:gd name="T2" fmla="+- 0 8029 7557"/>
                                <a:gd name="T3" fmla="*/ T2 w 472"/>
                              </a:gdLst>
                              <a:ahLst/>
                              <a:cxnLst>
                                <a:cxn ang="0">
                                  <a:pos x="T1" y="0"/>
                                </a:cxn>
                                <a:cxn ang="0">
                                  <a:pos x="T3" y="0"/>
                                </a:cxn>
                              </a:cxnLst>
                              <a:rect l="0" t="0" r="r" b="b"/>
                              <a:pathLst>
                                <a:path w="472">
                                  <a:moveTo>
                                    <a:pt x="0" y="0"/>
                                  </a:moveTo>
                                  <a:lnTo>
                                    <a:pt x="472"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51" name="Group 3239"/>
                        <wpg:cNvGrpSpPr>
                          <a:grpSpLocks/>
                        </wpg:cNvGrpSpPr>
                        <wpg:grpSpPr bwMode="auto">
                          <a:xfrm>
                            <a:off x="7419" y="6718"/>
                            <a:ext cx="2" cy="594"/>
                            <a:chOff x="7419" y="6718"/>
                            <a:chExt cx="2" cy="594"/>
                          </a:xfrm>
                        </wpg:grpSpPr>
                        <wps:wsp>
                          <wps:cNvPr id="3452" name="Freeform 3240"/>
                          <wps:cNvSpPr>
                            <a:spLocks/>
                          </wps:cNvSpPr>
                          <wps:spPr bwMode="auto">
                            <a:xfrm>
                              <a:off x="7419" y="6718"/>
                              <a:ext cx="2" cy="594"/>
                            </a:xfrm>
                            <a:custGeom>
                              <a:avLst/>
                              <a:gdLst>
                                <a:gd name="T0" fmla="+- 0 7312 6718"/>
                                <a:gd name="T1" fmla="*/ 7312 h 594"/>
                                <a:gd name="T2" fmla="+- 0 6718 6718"/>
                                <a:gd name="T3" fmla="*/ 6718 h 594"/>
                              </a:gdLst>
                              <a:ahLst/>
                              <a:cxnLst>
                                <a:cxn ang="0">
                                  <a:pos x="0" y="T1"/>
                                </a:cxn>
                                <a:cxn ang="0">
                                  <a:pos x="0" y="T3"/>
                                </a:cxn>
                              </a:cxnLst>
                              <a:rect l="0" t="0" r="r" b="b"/>
                              <a:pathLst>
                                <a:path h="594">
                                  <a:moveTo>
                                    <a:pt x="0" y="594"/>
                                  </a:moveTo>
                                  <a:lnTo>
                                    <a:pt x="0" y="0"/>
                                  </a:lnTo>
                                </a:path>
                              </a:pathLst>
                            </a:custGeom>
                            <a:noFill/>
                            <a:ln w="6977">
                              <a:solidFill>
                                <a:srgbClr val="23232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53" name="Group 3237"/>
                        <wpg:cNvGrpSpPr>
                          <a:grpSpLocks/>
                        </wpg:cNvGrpSpPr>
                        <wpg:grpSpPr bwMode="auto">
                          <a:xfrm>
                            <a:off x="7414" y="6938"/>
                            <a:ext cx="802" cy="2"/>
                            <a:chOff x="7414" y="6938"/>
                            <a:chExt cx="802" cy="2"/>
                          </a:xfrm>
                        </wpg:grpSpPr>
                        <wps:wsp>
                          <wps:cNvPr id="3454" name="Freeform 3238"/>
                          <wps:cNvSpPr>
                            <a:spLocks/>
                          </wps:cNvSpPr>
                          <wps:spPr bwMode="auto">
                            <a:xfrm>
                              <a:off x="7414" y="6938"/>
                              <a:ext cx="802" cy="2"/>
                            </a:xfrm>
                            <a:custGeom>
                              <a:avLst/>
                              <a:gdLst>
                                <a:gd name="T0" fmla="+- 0 7414 7414"/>
                                <a:gd name="T1" fmla="*/ T0 w 802"/>
                                <a:gd name="T2" fmla="+- 0 8216 7414"/>
                                <a:gd name="T3" fmla="*/ T2 w 802"/>
                              </a:gdLst>
                              <a:ahLst/>
                              <a:cxnLst>
                                <a:cxn ang="0">
                                  <a:pos x="T1" y="0"/>
                                </a:cxn>
                                <a:cxn ang="0">
                                  <a:pos x="T3" y="0"/>
                                </a:cxn>
                              </a:cxnLst>
                              <a:rect l="0" t="0" r="r" b="b"/>
                              <a:pathLst>
                                <a:path w="802">
                                  <a:moveTo>
                                    <a:pt x="0" y="0"/>
                                  </a:moveTo>
                                  <a:lnTo>
                                    <a:pt x="802"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55" name="Group 3235"/>
                        <wpg:cNvGrpSpPr>
                          <a:grpSpLocks/>
                        </wpg:cNvGrpSpPr>
                        <wpg:grpSpPr bwMode="auto">
                          <a:xfrm>
                            <a:off x="8205" y="6718"/>
                            <a:ext cx="2" cy="594"/>
                            <a:chOff x="8205" y="6718"/>
                            <a:chExt cx="2" cy="594"/>
                          </a:xfrm>
                        </wpg:grpSpPr>
                        <wps:wsp>
                          <wps:cNvPr id="3456" name="Freeform 3236"/>
                          <wps:cNvSpPr>
                            <a:spLocks/>
                          </wps:cNvSpPr>
                          <wps:spPr bwMode="auto">
                            <a:xfrm>
                              <a:off x="8205" y="6718"/>
                              <a:ext cx="2" cy="594"/>
                            </a:xfrm>
                            <a:custGeom>
                              <a:avLst/>
                              <a:gdLst>
                                <a:gd name="T0" fmla="+- 0 7312 6718"/>
                                <a:gd name="T1" fmla="*/ 7312 h 594"/>
                                <a:gd name="T2" fmla="+- 0 6718 6718"/>
                                <a:gd name="T3" fmla="*/ 6718 h 594"/>
                              </a:gdLst>
                              <a:ahLst/>
                              <a:cxnLst>
                                <a:cxn ang="0">
                                  <a:pos x="0" y="T1"/>
                                </a:cxn>
                                <a:cxn ang="0">
                                  <a:pos x="0" y="T3"/>
                                </a:cxn>
                              </a:cxnLst>
                              <a:rect l="0" t="0" r="r" b="b"/>
                              <a:pathLst>
                                <a:path h="594">
                                  <a:moveTo>
                                    <a:pt x="0" y="594"/>
                                  </a:moveTo>
                                  <a:lnTo>
                                    <a:pt x="0" y="0"/>
                                  </a:lnTo>
                                </a:path>
                              </a:pathLst>
                            </a:custGeom>
                            <a:noFill/>
                            <a:ln w="13954">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57" name="Group 3233"/>
                        <wpg:cNvGrpSpPr>
                          <a:grpSpLocks/>
                        </wpg:cNvGrpSpPr>
                        <wpg:grpSpPr bwMode="auto">
                          <a:xfrm>
                            <a:off x="8172" y="6916"/>
                            <a:ext cx="209" cy="2"/>
                            <a:chOff x="8172" y="6916"/>
                            <a:chExt cx="209" cy="2"/>
                          </a:xfrm>
                        </wpg:grpSpPr>
                        <wps:wsp>
                          <wps:cNvPr id="3458" name="Freeform 3234"/>
                          <wps:cNvSpPr>
                            <a:spLocks/>
                          </wps:cNvSpPr>
                          <wps:spPr bwMode="auto">
                            <a:xfrm>
                              <a:off x="8172" y="6916"/>
                              <a:ext cx="209" cy="2"/>
                            </a:xfrm>
                            <a:custGeom>
                              <a:avLst/>
                              <a:gdLst>
                                <a:gd name="T0" fmla="+- 0 8172 8172"/>
                                <a:gd name="T1" fmla="*/ T0 w 209"/>
                                <a:gd name="T2" fmla="+- 0 8381 8172"/>
                                <a:gd name="T3" fmla="*/ T2 w 209"/>
                              </a:gdLst>
                              <a:ahLst/>
                              <a:cxnLst>
                                <a:cxn ang="0">
                                  <a:pos x="T1" y="0"/>
                                </a:cxn>
                                <a:cxn ang="0">
                                  <a:pos x="T3" y="0"/>
                                </a:cxn>
                              </a:cxnLst>
                              <a:rect l="0" t="0" r="r" b="b"/>
                              <a:pathLst>
                                <a:path w="209">
                                  <a:moveTo>
                                    <a:pt x="0" y="0"/>
                                  </a:moveTo>
                                  <a:lnTo>
                                    <a:pt x="209" y="0"/>
                                  </a:lnTo>
                                </a:path>
                              </a:pathLst>
                            </a:custGeom>
                            <a:noFill/>
                            <a:ln w="6977">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59" name="Group 3231"/>
                        <wpg:cNvGrpSpPr>
                          <a:grpSpLocks/>
                        </wpg:cNvGrpSpPr>
                        <wpg:grpSpPr bwMode="auto">
                          <a:xfrm>
                            <a:off x="9826" y="2442"/>
                            <a:ext cx="2" cy="4507"/>
                            <a:chOff x="9826" y="2442"/>
                            <a:chExt cx="2" cy="4507"/>
                          </a:xfrm>
                        </wpg:grpSpPr>
                        <wps:wsp>
                          <wps:cNvPr id="3460" name="Freeform 3232"/>
                          <wps:cNvSpPr>
                            <a:spLocks/>
                          </wps:cNvSpPr>
                          <wps:spPr bwMode="auto">
                            <a:xfrm>
                              <a:off x="9826" y="2442"/>
                              <a:ext cx="2" cy="4507"/>
                            </a:xfrm>
                            <a:custGeom>
                              <a:avLst/>
                              <a:gdLst>
                                <a:gd name="T0" fmla="+- 0 6949 2442"/>
                                <a:gd name="T1" fmla="*/ 6949 h 4507"/>
                                <a:gd name="T2" fmla="+- 0 2442 2442"/>
                                <a:gd name="T3" fmla="*/ 2442 h 4507"/>
                              </a:gdLst>
                              <a:ahLst/>
                              <a:cxnLst>
                                <a:cxn ang="0">
                                  <a:pos x="0" y="T1"/>
                                </a:cxn>
                                <a:cxn ang="0">
                                  <a:pos x="0" y="T3"/>
                                </a:cxn>
                              </a:cxnLst>
                              <a:rect l="0" t="0" r="r" b="b"/>
                              <a:pathLst>
                                <a:path h="4507">
                                  <a:moveTo>
                                    <a:pt x="0" y="4507"/>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61" name="Group 3229"/>
                        <wpg:cNvGrpSpPr>
                          <a:grpSpLocks/>
                        </wpg:cNvGrpSpPr>
                        <wpg:grpSpPr bwMode="auto">
                          <a:xfrm>
                            <a:off x="8381" y="6916"/>
                            <a:ext cx="1439" cy="2"/>
                            <a:chOff x="8381" y="6916"/>
                            <a:chExt cx="1439" cy="2"/>
                          </a:xfrm>
                        </wpg:grpSpPr>
                        <wps:wsp>
                          <wps:cNvPr id="3462" name="Freeform 3230"/>
                          <wps:cNvSpPr>
                            <a:spLocks/>
                          </wps:cNvSpPr>
                          <wps:spPr bwMode="auto">
                            <a:xfrm>
                              <a:off x="8381" y="6916"/>
                              <a:ext cx="1439" cy="2"/>
                            </a:xfrm>
                            <a:custGeom>
                              <a:avLst/>
                              <a:gdLst>
                                <a:gd name="T0" fmla="+- 0 8381 8381"/>
                                <a:gd name="T1" fmla="*/ T0 w 1439"/>
                                <a:gd name="T2" fmla="+- 0 9820 8381"/>
                                <a:gd name="T3" fmla="*/ T2 w 1439"/>
                              </a:gdLst>
                              <a:ahLst/>
                              <a:cxnLst>
                                <a:cxn ang="0">
                                  <a:pos x="T1" y="0"/>
                                </a:cxn>
                                <a:cxn ang="0">
                                  <a:pos x="T3" y="0"/>
                                </a:cxn>
                              </a:cxnLst>
                              <a:rect l="0" t="0" r="r" b="b"/>
                              <a:pathLst>
                                <a:path w="1439">
                                  <a:moveTo>
                                    <a:pt x="0" y="0"/>
                                  </a:moveTo>
                                  <a:lnTo>
                                    <a:pt x="1439"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63" name="Group 3227"/>
                        <wpg:cNvGrpSpPr>
                          <a:grpSpLocks/>
                        </wpg:cNvGrpSpPr>
                        <wpg:grpSpPr bwMode="auto">
                          <a:xfrm>
                            <a:off x="7414" y="7306"/>
                            <a:ext cx="802" cy="2"/>
                            <a:chOff x="7414" y="7306"/>
                            <a:chExt cx="802" cy="2"/>
                          </a:xfrm>
                        </wpg:grpSpPr>
                        <wps:wsp>
                          <wps:cNvPr id="3464" name="Freeform 3228"/>
                          <wps:cNvSpPr>
                            <a:spLocks/>
                          </wps:cNvSpPr>
                          <wps:spPr bwMode="auto">
                            <a:xfrm>
                              <a:off x="7414" y="7306"/>
                              <a:ext cx="802" cy="2"/>
                            </a:xfrm>
                            <a:custGeom>
                              <a:avLst/>
                              <a:gdLst>
                                <a:gd name="T0" fmla="+- 0 7414 7414"/>
                                <a:gd name="T1" fmla="*/ T0 w 802"/>
                                <a:gd name="T2" fmla="+- 0 8216 7414"/>
                                <a:gd name="T3" fmla="*/ T2 w 802"/>
                              </a:gdLst>
                              <a:ahLst/>
                              <a:cxnLst>
                                <a:cxn ang="0">
                                  <a:pos x="T1" y="0"/>
                                </a:cxn>
                                <a:cxn ang="0">
                                  <a:pos x="T3" y="0"/>
                                </a:cxn>
                              </a:cxnLst>
                              <a:rect l="0" t="0" r="r" b="b"/>
                              <a:pathLst>
                                <a:path w="802">
                                  <a:moveTo>
                                    <a:pt x="0" y="0"/>
                                  </a:moveTo>
                                  <a:lnTo>
                                    <a:pt x="802"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65" name="Group 3225"/>
                        <wpg:cNvGrpSpPr>
                          <a:grpSpLocks/>
                        </wpg:cNvGrpSpPr>
                        <wpg:grpSpPr bwMode="auto">
                          <a:xfrm>
                            <a:off x="4414" y="7432"/>
                            <a:ext cx="582" cy="2"/>
                            <a:chOff x="4414" y="7432"/>
                            <a:chExt cx="582" cy="2"/>
                          </a:xfrm>
                        </wpg:grpSpPr>
                        <wps:wsp>
                          <wps:cNvPr id="3466" name="Freeform 3226"/>
                          <wps:cNvSpPr>
                            <a:spLocks/>
                          </wps:cNvSpPr>
                          <wps:spPr bwMode="auto">
                            <a:xfrm>
                              <a:off x="4414" y="7432"/>
                              <a:ext cx="582" cy="2"/>
                            </a:xfrm>
                            <a:custGeom>
                              <a:avLst/>
                              <a:gdLst>
                                <a:gd name="T0" fmla="+- 0 4414 4414"/>
                                <a:gd name="T1" fmla="*/ T0 w 582"/>
                                <a:gd name="T2" fmla="+- 0 4997 4414"/>
                                <a:gd name="T3" fmla="*/ T2 w 582"/>
                              </a:gdLst>
                              <a:ahLst/>
                              <a:cxnLst>
                                <a:cxn ang="0">
                                  <a:pos x="T1" y="0"/>
                                </a:cxn>
                                <a:cxn ang="0">
                                  <a:pos x="T3" y="0"/>
                                </a:cxn>
                              </a:cxnLst>
                              <a:rect l="0" t="0" r="r" b="b"/>
                              <a:pathLst>
                                <a:path w="582">
                                  <a:moveTo>
                                    <a:pt x="0" y="0"/>
                                  </a:moveTo>
                                  <a:lnTo>
                                    <a:pt x="583" y="0"/>
                                  </a:lnTo>
                                </a:path>
                              </a:pathLst>
                            </a:custGeom>
                            <a:noFill/>
                            <a:ln w="13954">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67" name="Group 3223"/>
                        <wpg:cNvGrpSpPr>
                          <a:grpSpLocks/>
                        </wpg:cNvGrpSpPr>
                        <wpg:grpSpPr bwMode="auto">
                          <a:xfrm>
                            <a:off x="4953" y="7432"/>
                            <a:ext cx="2011" cy="2"/>
                            <a:chOff x="4953" y="7432"/>
                            <a:chExt cx="2011" cy="2"/>
                          </a:xfrm>
                        </wpg:grpSpPr>
                        <wps:wsp>
                          <wps:cNvPr id="3468" name="Freeform 3224"/>
                          <wps:cNvSpPr>
                            <a:spLocks/>
                          </wps:cNvSpPr>
                          <wps:spPr bwMode="auto">
                            <a:xfrm>
                              <a:off x="4953" y="7432"/>
                              <a:ext cx="2011" cy="2"/>
                            </a:xfrm>
                            <a:custGeom>
                              <a:avLst/>
                              <a:gdLst>
                                <a:gd name="T0" fmla="+- 0 4953 4953"/>
                                <a:gd name="T1" fmla="*/ T0 w 2011"/>
                                <a:gd name="T2" fmla="+- 0 6963 4953"/>
                                <a:gd name="T3" fmla="*/ T2 w 2011"/>
                              </a:gdLst>
                              <a:ahLst/>
                              <a:cxnLst>
                                <a:cxn ang="0">
                                  <a:pos x="T1" y="0"/>
                                </a:cxn>
                                <a:cxn ang="0">
                                  <a:pos x="T3" y="0"/>
                                </a:cxn>
                              </a:cxnLst>
                              <a:rect l="0" t="0" r="r" b="b"/>
                              <a:pathLst>
                                <a:path w="2011">
                                  <a:moveTo>
                                    <a:pt x="0" y="0"/>
                                  </a:moveTo>
                                  <a:lnTo>
                                    <a:pt x="2010" y="0"/>
                                  </a:lnTo>
                                </a:path>
                              </a:pathLst>
                            </a:custGeom>
                            <a:noFill/>
                            <a:ln w="13954">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69" name="Group 3221"/>
                        <wpg:cNvGrpSpPr>
                          <a:grpSpLocks/>
                        </wpg:cNvGrpSpPr>
                        <wpg:grpSpPr bwMode="auto">
                          <a:xfrm>
                            <a:off x="4975" y="7411"/>
                            <a:ext cx="2" cy="187"/>
                            <a:chOff x="4975" y="7411"/>
                            <a:chExt cx="2" cy="187"/>
                          </a:xfrm>
                        </wpg:grpSpPr>
                        <wps:wsp>
                          <wps:cNvPr id="3470" name="Freeform 3222"/>
                          <wps:cNvSpPr>
                            <a:spLocks/>
                          </wps:cNvSpPr>
                          <wps:spPr bwMode="auto">
                            <a:xfrm>
                              <a:off x="4975" y="7411"/>
                              <a:ext cx="2" cy="187"/>
                            </a:xfrm>
                            <a:custGeom>
                              <a:avLst/>
                              <a:gdLst>
                                <a:gd name="T0" fmla="+- 0 7597 7411"/>
                                <a:gd name="T1" fmla="*/ 7597 h 187"/>
                                <a:gd name="T2" fmla="+- 0 7411 7411"/>
                                <a:gd name="T3" fmla="*/ 7411 h 187"/>
                              </a:gdLst>
                              <a:ahLst/>
                              <a:cxnLst>
                                <a:cxn ang="0">
                                  <a:pos x="0" y="T1"/>
                                </a:cxn>
                                <a:cxn ang="0">
                                  <a:pos x="0" y="T3"/>
                                </a:cxn>
                              </a:cxnLst>
                              <a:rect l="0" t="0" r="r" b="b"/>
                              <a:pathLst>
                                <a:path h="187">
                                  <a:moveTo>
                                    <a:pt x="0" y="186"/>
                                  </a:moveTo>
                                  <a:lnTo>
                                    <a:pt x="0" y="0"/>
                                  </a:lnTo>
                                </a:path>
                              </a:pathLst>
                            </a:custGeom>
                            <a:noFill/>
                            <a:ln w="13954">
                              <a:solidFill>
                                <a:srgbClr val="48574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71" name="Group 3219"/>
                        <wpg:cNvGrpSpPr>
                          <a:grpSpLocks/>
                        </wpg:cNvGrpSpPr>
                        <wpg:grpSpPr bwMode="auto">
                          <a:xfrm>
                            <a:off x="6958" y="7432"/>
                            <a:ext cx="2" cy="187"/>
                            <a:chOff x="6958" y="7432"/>
                            <a:chExt cx="2" cy="187"/>
                          </a:xfrm>
                        </wpg:grpSpPr>
                        <wps:wsp>
                          <wps:cNvPr id="3472" name="Freeform 3220"/>
                          <wps:cNvSpPr>
                            <a:spLocks/>
                          </wps:cNvSpPr>
                          <wps:spPr bwMode="auto">
                            <a:xfrm>
                              <a:off x="6958" y="7432"/>
                              <a:ext cx="2" cy="187"/>
                            </a:xfrm>
                            <a:custGeom>
                              <a:avLst/>
                              <a:gdLst>
                                <a:gd name="T0" fmla="+- 0 7619 7432"/>
                                <a:gd name="T1" fmla="*/ 7619 h 187"/>
                                <a:gd name="T2" fmla="+- 0 7432 7432"/>
                                <a:gd name="T3" fmla="*/ 7432 h 187"/>
                              </a:gdLst>
                              <a:ahLst/>
                              <a:cxnLst>
                                <a:cxn ang="0">
                                  <a:pos x="0" y="T1"/>
                                </a:cxn>
                                <a:cxn ang="0">
                                  <a:pos x="0" y="T3"/>
                                </a:cxn>
                              </a:cxnLst>
                              <a:rect l="0" t="0" r="r" b="b"/>
                              <a:pathLst>
                                <a:path h="187">
                                  <a:moveTo>
                                    <a:pt x="0" y="187"/>
                                  </a:moveTo>
                                  <a:lnTo>
                                    <a:pt x="0" y="0"/>
                                  </a:lnTo>
                                </a:path>
                              </a:pathLst>
                            </a:custGeom>
                            <a:noFill/>
                            <a:ln w="6977">
                              <a:solidFill>
                                <a:srgbClr val="131C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73" name="Group 3217"/>
                        <wpg:cNvGrpSpPr>
                          <a:grpSpLocks/>
                        </wpg:cNvGrpSpPr>
                        <wpg:grpSpPr bwMode="auto">
                          <a:xfrm>
                            <a:off x="4975" y="7597"/>
                            <a:ext cx="2" cy="341"/>
                            <a:chOff x="4975" y="7597"/>
                            <a:chExt cx="2" cy="341"/>
                          </a:xfrm>
                        </wpg:grpSpPr>
                        <wps:wsp>
                          <wps:cNvPr id="3474" name="Freeform 3218"/>
                          <wps:cNvSpPr>
                            <a:spLocks/>
                          </wps:cNvSpPr>
                          <wps:spPr bwMode="auto">
                            <a:xfrm>
                              <a:off x="4975" y="7597"/>
                              <a:ext cx="2" cy="341"/>
                            </a:xfrm>
                            <a:custGeom>
                              <a:avLst/>
                              <a:gdLst>
                                <a:gd name="T0" fmla="+- 0 7938 7597"/>
                                <a:gd name="T1" fmla="*/ 7938 h 341"/>
                                <a:gd name="T2" fmla="+- 0 7597 7597"/>
                                <a:gd name="T3" fmla="*/ 7597 h 341"/>
                              </a:gdLst>
                              <a:ahLst/>
                              <a:cxnLst>
                                <a:cxn ang="0">
                                  <a:pos x="0" y="T1"/>
                                </a:cxn>
                                <a:cxn ang="0">
                                  <a:pos x="0" y="T3"/>
                                </a:cxn>
                              </a:cxnLst>
                              <a:rect l="0" t="0" r="r" b="b"/>
                              <a:pathLst>
                                <a:path h="341">
                                  <a:moveTo>
                                    <a:pt x="0" y="341"/>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75" name="Group 3215"/>
                        <wpg:cNvGrpSpPr>
                          <a:grpSpLocks/>
                        </wpg:cNvGrpSpPr>
                        <wpg:grpSpPr bwMode="auto">
                          <a:xfrm>
                            <a:off x="3678" y="7927"/>
                            <a:ext cx="1033" cy="2"/>
                            <a:chOff x="3678" y="7927"/>
                            <a:chExt cx="1033" cy="2"/>
                          </a:xfrm>
                        </wpg:grpSpPr>
                        <wps:wsp>
                          <wps:cNvPr id="3476" name="Freeform 3216"/>
                          <wps:cNvSpPr>
                            <a:spLocks/>
                          </wps:cNvSpPr>
                          <wps:spPr bwMode="auto">
                            <a:xfrm>
                              <a:off x="3678" y="7927"/>
                              <a:ext cx="1033" cy="2"/>
                            </a:xfrm>
                            <a:custGeom>
                              <a:avLst/>
                              <a:gdLst>
                                <a:gd name="T0" fmla="+- 0 3678 3678"/>
                                <a:gd name="T1" fmla="*/ T0 w 1033"/>
                                <a:gd name="T2" fmla="+- 0 4711 3678"/>
                                <a:gd name="T3" fmla="*/ T2 w 1033"/>
                              </a:gdLst>
                              <a:ahLst/>
                              <a:cxnLst>
                                <a:cxn ang="0">
                                  <a:pos x="T1" y="0"/>
                                </a:cxn>
                                <a:cxn ang="0">
                                  <a:pos x="T3" y="0"/>
                                </a:cxn>
                              </a:cxnLst>
                              <a:rect l="0" t="0" r="r" b="b"/>
                              <a:pathLst>
                                <a:path w="1033">
                                  <a:moveTo>
                                    <a:pt x="0" y="0"/>
                                  </a:moveTo>
                                  <a:lnTo>
                                    <a:pt x="1033"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77" name="Group 3213"/>
                        <wpg:cNvGrpSpPr>
                          <a:grpSpLocks/>
                        </wpg:cNvGrpSpPr>
                        <wpg:grpSpPr bwMode="auto">
                          <a:xfrm>
                            <a:off x="4810" y="7927"/>
                            <a:ext cx="176" cy="2"/>
                            <a:chOff x="4810" y="7927"/>
                            <a:chExt cx="176" cy="2"/>
                          </a:xfrm>
                        </wpg:grpSpPr>
                        <wps:wsp>
                          <wps:cNvPr id="3478" name="Freeform 3214"/>
                          <wps:cNvSpPr>
                            <a:spLocks/>
                          </wps:cNvSpPr>
                          <wps:spPr bwMode="auto">
                            <a:xfrm>
                              <a:off x="4810" y="7927"/>
                              <a:ext cx="176" cy="2"/>
                            </a:xfrm>
                            <a:custGeom>
                              <a:avLst/>
                              <a:gdLst>
                                <a:gd name="T0" fmla="+- 0 4810 4810"/>
                                <a:gd name="T1" fmla="*/ T0 w 176"/>
                                <a:gd name="T2" fmla="+- 0 4986 4810"/>
                                <a:gd name="T3" fmla="*/ T2 w 176"/>
                              </a:gdLst>
                              <a:ahLst/>
                              <a:cxnLst>
                                <a:cxn ang="0">
                                  <a:pos x="T1" y="0"/>
                                </a:cxn>
                                <a:cxn ang="0">
                                  <a:pos x="T3" y="0"/>
                                </a:cxn>
                              </a:cxnLst>
                              <a:rect l="0" t="0" r="r" b="b"/>
                              <a:pathLst>
                                <a:path w="176">
                                  <a:moveTo>
                                    <a:pt x="0" y="0"/>
                                  </a:moveTo>
                                  <a:lnTo>
                                    <a:pt x="176"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79" name="Group 3211"/>
                        <wpg:cNvGrpSpPr>
                          <a:grpSpLocks/>
                        </wpg:cNvGrpSpPr>
                        <wpg:grpSpPr bwMode="auto">
                          <a:xfrm>
                            <a:off x="6919" y="7927"/>
                            <a:ext cx="483" cy="2"/>
                            <a:chOff x="6919" y="7927"/>
                            <a:chExt cx="483" cy="2"/>
                          </a:xfrm>
                        </wpg:grpSpPr>
                        <wps:wsp>
                          <wps:cNvPr id="3480" name="Freeform 3212"/>
                          <wps:cNvSpPr>
                            <a:spLocks/>
                          </wps:cNvSpPr>
                          <wps:spPr bwMode="auto">
                            <a:xfrm>
                              <a:off x="6919" y="7927"/>
                              <a:ext cx="483" cy="2"/>
                            </a:xfrm>
                            <a:custGeom>
                              <a:avLst/>
                              <a:gdLst>
                                <a:gd name="T0" fmla="+- 0 6919 6919"/>
                                <a:gd name="T1" fmla="*/ T0 w 483"/>
                                <a:gd name="T2" fmla="+- 0 7403 6919"/>
                                <a:gd name="T3" fmla="*/ T2 w 483"/>
                              </a:gdLst>
                              <a:ahLst/>
                              <a:cxnLst>
                                <a:cxn ang="0">
                                  <a:pos x="T1" y="0"/>
                                </a:cxn>
                                <a:cxn ang="0">
                                  <a:pos x="T3" y="0"/>
                                </a:cxn>
                              </a:cxnLst>
                              <a:rect l="0" t="0" r="r" b="b"/>
                              <a:pathLst>
                                <a:path w="483">
                                  <a:moveTo>
                                    <a:pt x="0" y="0"/>
                                  </a:moveTo>
                                  <a:lnTo>
                                    <a:pt x="484"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81" name="Group 3209"/>
                        <wpg:cNvGrpSpPr>
                          <a:grpSpLocks/>
                        </wpg:cNvGrpSpPr>
                        <wpg:grpSpPr bwMode="auto">
                          <a:xfrm>
                            <a:off x="6403" y="7916"/>
                            <a:ext cx="2" cy="561"/>
                            <a:chOff x="6403" y="7916"/>
                            <a:chExt cx="2" cy="561"/>
                          </a:xfrm>
                        </wpg:grpSpPr>
                        <wps:wsp>
                          <wps:cNvPr id="3482" name="Freeform 3210"/>
                          <wps:cNvSpPr>
                            <a:spLocks/>
                          </wps:cNvSpPr>
                          <wps:spPr bwMode="auto">
                            <a:xfrm>
                              <a:off x="6403" y="7916"/>
                              <a:ext cx="2" cy="561"/>
                            </a:xfrm>
                            <a:custGeom>
                              <a:avLst/>
                              <a:gdLst>
                                <a:gd name="T0" fmla="+- 0 8477 7916"/>
                                <a:gd name="T1" fmla="*/ 8477 h 561"/>
                                <a:gd name="T2" fmla="+- 0 7916 7916"/>
                                <a:gd name="T3" fmla="*/ 7916 h 561"/>
                              </a:gdLst>
                              <a:ahLst/>
                              <a:cxnLst>
                                <a:cxn ang="0">
                                  <a:pos x="0" y="T1"/>
                                </a:cxn>
                                <a:cxn ang="0">
                                  <a:pos x="0" y="T3"/>
                                </a:cxn>
                              </a:cxnLst>
                              <a:rect l="0" t="0" r="r" b="b"/>
                              <a:pathLst>
                                <a:path h="561">
                                  <a:moveTo>
                                    <a:pt x="0" y="561"/>
                                  </a:moveTo>
                                  <a:lnTo>
                                    <a:pt x="0" y="0"/>
                                  </a:lnTo>
                                </a:path>
                              </a:pathLst>
                            </a:custGeom>
                            <a:noFill/>
                            <a:ln w="6977">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83" name="Group 3207"/>
                        <wpg:cNvGrpSpPr>
                          <a:grpSpLocks/>
                        </wpg:cNvGrpSpPr>
                        <wpg:grpSpPr bwMode="auto">
                          <a:xfrm>
                            <a:off x="6958" y="7421"/>
                            <a:ext cx="2" cy="660"/>
                            <a:chOff x="6958" y="7421"/>
                            <a:chExt cx="2" cy="660"/>
                          </a:xfrm>
                        </wpg:grpSpPr>
                        <wps:wsp>
                          <wps:cNvPr id="3484" name="Freeform 3208"/>
                          <wps:cNvSpPr>
                            <a:spLocks/>
                          </wps:cNvSpPr>
                          <wps:spPr bwMode="auto">
                            <a:xfrm>
                              <a:off x="6958" y="7421"/>
                              <a:ext cx="2" cy="660"/>
                            </a:xfrm>
                            <a:custGeom>
                              <a:avLst/>
                              <a:gdLst>
                                <a:gd name="T0" fmla="+- 0 8081 7421"/>
                                <a:gd name="T1" fmla="*/ 8081 h 660"/>
                                <a:gd name="T2" fmla="+- 0 7421 7421"/>
                                <a:gd name="T3" fmla="*/ 7421 h 660"/>
                              </a:gdLst>
                              <a:ahLst/>
                              <a:cxnLst>
                                <a:cxn ang="0">
                                  <a:pos x="0" y="T1"/>
                                </a:cxn>
                                <a:cxn ang="0">
                                  <a:pos x="0" y="T3"/>
                                </a:cxn>
                              </a:cxnLst>
                              <a:rect l="0" t="0" r="r" b="b"/>
                              <a:pathLst>
                                <a:path h="660">
                                  <a:moveTo>
                                    <a:pt x="0" y="660"/>
                                  </a:moveTo>
                                  <a:lnTo>
                                    <a:pt x="0" y="0"/>
                                  </a:lnTo>
                                </a:path>
                              </a:pathLst>
                            </a:custGeom>
                            <a:noFill/>
                            <a:ln w="6977">
                              <a:solidFill>
                                <a:srgbClr val="0308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85" name="Group 3205"/>
                        <wpg:cNvGrpSpPr>
                          <a:grpSpLocks/>
                        </wpg:cNvGrpSpPr>
                        <wpg:grpSpPr bwMode="auto">
                          <a:xfrm>
                            <a:off x="6546" y="8103"/>
                            <a:ext cx="2" cy="165"/>
                            <a:chOff x="6546" y="8103"/>
                            <a:chExt cx="2" cy="165"/>
                          </a:xfrm>
                        </wpg:grpSpPr>
                        <wps:wsp>
                          <wps:cNvPr id="3486" name="Freeform 3206"/>
                          <wps:cNvSpPr>
                            <a:spLocks/>
                          </wps:cNvSpPr>
                          <wps:spPr bwMode="auto">
                            <a:xfrm>
                              <a:off x="6546" y="8103"/>
                              <a:ext cx="2" cy="165"/>
                            </a:xfrm>
                            <a:custGeom>
                              <a:avLst/>
                              <a:gdLst>
                                <a:gd name="T0" fmla="+- 0 8268 8103"/>
                                <a:gd name="T1" fmla="*/ 8268 h 165"/>
                                <a:gd name="T2" fmla="+- 0 8103 8103"/>
                                <a:gd name="T3" fmla="*/ 8103 h 165"/>
                              </a:gdLst>
                              <a:ahLst/>
                              <a:cxnLst>
                                <a:cxn ang="0">
                                  <a:pos x="0" y="T1"/>
                                </a:cxn>
                                <a:cxn ang="0">
                                  <a:pos x="0" y="T3"/>
                                </a:cxn>
                              </a:cxnLst>
                              <a:rect l="0" t="0" r="r" b="b"/>
                              <a:pathLst>
                                <a:path h="165">
                                  <a:moveTo>
                                    <a:pt x="0" y="165"/>
                                  </a:moveTo>
                                  <a:lnTo>
                                    <a:pt x="0" y="0"/>
                                  </a:lnTo>
                                </a:path>
                              </a:pathLst>
                            </a:custGeom>
                            <a:noFill/>
                            <a:ln w="13954">
                              <a:solidFill>
                                <a:srgbClr val="34343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87" name="Group 3203"/>
                        <wpg:cNvGrpSpPr>
                          <a:grpSpLocks/>
                        </wpg:cNvGrpSpPr>
                        <wpg:grpSpPr bwMode="auto">
                          <a:xfrm>
                            <a:off x="6381" y="8367"/>
                            <a:ext cx="110" cy="2"/>
                            <a:chOff x="6381" y="8367"/>
                            <a:chExt cx="110" cy="2"/>
                          </a:xfrm>
                        </wpg:grpSpPr>
                        <wps:wsp>
                          <wps:cNvPr id="3488" name="Freeform 3204"/>
                          <wps:cNvSpPr>
                            <a:spLocks/>
                          </wps:cNvSpPr>
                          <wps:spPr bwMode="auto">
                            <a:xfrm>
                              <a:off x="6381" y="8367"/>
                              <a:ext cx="110" cy="2"/>
                            </a:xfrm>
                            <a:custGeom>
                              <a:avLst/>
                              <a:gdLst>
                                <a:gd name="T0" fmla="+- 0 6381 6381"/>
                                <a:gd name="T1" fmla="*/ T0 w 110"/>
                                <a:gd name="T2" fmla="+- 0 6491 6381"/>
                                <a:gd name="T3" fmla="*/ T2 w 110"/>
                              </a:gdLst>
                              <a:ahLst/>
                              <a:cxnLst>
                                <a:cxn ang="0">
                                  <a:pos x="T1" y="0"/>
                                </a:cxn>
                                <a:cxn ang="0">
                                  <a:pos x="T3" y="0"/>
                                </a:cxn>
                              </a:cxnLst>
                              <a:rect l="0" t="0" r="r" b="b"/>
                              <a:pathLst>
                                <a:path w="110">
                                  <a:moveTo>
                                    <a:pt x="0" y="0"/>
                                  </a:moveTo>
                                  <a:lnTo>
                                    <a:pt x="110" y="0"/>
                                  </a:lnTo>
                                </a:path>
                              </a:pathLst>
                            </a:custGeom>
                            <a:noFill/>
                            <a:ln w="13954">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89" name="Group 3201"/>
                        <wpg:cNvGrpSpPr>
                          <a:grpSpLocks/>
                        </wpg:cNvGrpSpPr>
                        <wpg:grpSpPr bwMode="auto">
                          <a:xfrm>
                            <a:off x="6546" y="8367"/>
                            <a:ext cx="868" cy="2"/>
                            <a:chOff x="6546" y="8367"/>
                            <a:chExt cx="868" cy="2"/>
                          </a:xfrm>
                        </wpg:grpSpPr>
                        <wps:wsp>
                          <wps:cNvPr id="3490" name="Freeform 3202"/>
                          <wps:cNvSpPr>
                            <a:spLocks/>
                          </wps:cNvSpPr>
                          <wps:spPr bwMode="auto">
                            <a:xfrm>
                              <a:off x="6546" y="8367"/>
                              <a:ext cx="868" cy="2"/>
                            </a:xfrm>
                            <a:custGeom>
                              <a:avLst/>
                              <a:gdLst>
                                <a:gd name="T0" fmla="+- 0 6546 6546"/>
                                <a:gd name="T1" fmla="*/ T0 w 868"/>
                                <a:gd name="T2" fmla="+- 0 7414 6546"/>
                                <a:gd name="T3" fmla="*/ T2 w 868"/>
                              </a:gdLst>
                              <a:ahLst/>
                              <a:cxnLst>
                                <a:cxn ang="0">
                                  <a:pos x="T1" y="0"/>
                                </a:cxn>
                                <a:cxn ang="0">
                                  <a:pos x="T3" y="0"/>
                                </a:cxn>
                              </a:cxnLst>
                              <a:rect l="0" t="0" r="r" b="b"/>
                              <a:pathLst>
                                <a:path w="868">
                                  <a:moveTo>
                                    <a:pt x="0" y="0"/>
                                  </a:moveTo>
                                  <a:lnTo>
                                    <a:pt x="868"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91" name="Group 3199"/>
                        <wpg:cNvGrpSpPr>
                          <a:grpSpLocks/>
                        </wpg:cNvGrpSpPr>
                        <wpg:grpSpPr bwMode="auto">
                          <a:xfrm>
                            <a:off x="7441" y="8235"/>
                            <a:ext cx="2" cy="429"/>
                            <a:chOff x="7441" y="8235"/>
                            <a:chExt cx="2" cy="429"/>
                          </a:xfrm>
                        </wpg:grpSpPr>
                        <wps:wsp>
                          <wps:cNvPr id="3492" name="Freeform 3200"/>
                          <wps:cNvSpPr>
                            <a:spLocks/>
                          </wps:cNvSpPr>
                          <wps:spPr bwMode="auto">
                            <a:xfrm>
                              <a:off x="7441" y="8235"/>
                              <a:ext cx="2" cy="429"/>
                            </a:xfrm>
                            <a:custGeom>
                              <a:avLst/>
                              <a:gdLst>
                                <a:gd name="T0" fmla="+- 0 8664 8235"/>
                                <a:gd name="T1" fmla="*/ 8664 h 429"/>
                                <a:gd name="T2" fmla="+- 0 8235 8235"/>
                                <a:gd name="T3" fmla="*/ 8235 h 429"/>
                              </a:gdLst>
                              <a:ahLst/>
                              <a:cxnLst>
                                <a:cxn ang="0">
                                  <a:pos x="0" y="T1"/>
                                </a:cxn>
                                <a:cxn ang="0">
                                  <a:pos x="0" y="T3"/>
                                </a:cxn>
                              </a:cxnLst>
                              <a:rect l="0" t="0" r="r" b="b"/>
                              <a:pathLst>
                                <a:path h="429">
                                  <a:moveTo>
                                    <a:pt x="0" y="429"/>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93" name="Group 3197"/>
                        <wpg:cNvGrpSpPr>
                          <a:grpSpLocks/>
                        </wpg:cNvGrpSpPr>
                        <wpg:grpSpPr bwMode="auto">
                          <a:xfrm>
                            <a:off x="10062" y="1683"/>
                            <a:ext cx="2" cy="6694"/>
                            <a:chOff x="10062" y="1683"/>
                            <a:chExt cx="2" cy="6694"/>
                          </a:xfrm>
                        </wpg:grpSpPr>
                        <wps:wsp>
                          <wps:cNvPr id="3494" name="Freeform 3198"/>
                          <wps:cNvSpPr>
                            <a:spLocks/>
                          </wps:cNvSpPr>
                          <wps:spPr bwMode="auto">
                            <a:xfrm>
                              <a:off x="10062" y="1683"/>
                              <a:ext cx="2" cy="6694"/>
                            </a:xfrm>
                            <a:custGeom>
                              <a:avLst/>
                              <a:gdLst>
                                <a:gd name="T0" fmla="+- 0 8378 1683"/>
                                <a:gd name="T1" fmla="*/ 8378 h 6694"/>
                                <a:gd name="T2" fmla="+- 0 1683 1683"/>
                                <a:gd name="T3" fmla="*/ 1683 h 6694"/>
                              </a:gdLst>
                              <a:ahLst/>
                              <a:cxnLst>
                                <a:cxn ang="0">
                                  <a:pos x="0" y="T1"/>
                                </a:cxn>
                                <a:cxn ang="0">
                                  <a:pos x="0" y="T3"/>
                                </a:cxn>
                              </a:cxnLst>
                              <a:rect l="0" t="0" r="r" b="b"/>
                              <a:pathLst>
                                <a:path h="6694">
                                  <a:moveTo>
                                    <a:pt x="0" y="6695"/>
                                  </a:moveTo>
                                  <a:lnTo>
                                    <a:pt x="0" y="0"/>
                                  </a:lnTo>
                                </a:path>
                              </a:pathLst>
                            </a:custGeom>
                            <a:noFill/>
                            <a:ln w="13954">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95" name="Group 3195"/>
                        <wpg:cNvGrpSpPr>
                          <a:grpSpLocks/>
                        </wpg:cNvGrpSpPr>
                        <wpg:grpSpPr bwMode="auto">
                          <a:xfrm>
                            <a:off x="7436" y="8367"/>
                            <a:ext cx="2637" cy="2"/>
                            <a:chOff x="7436" y="8367"/>
                            <a:chExt cx="2637" cy="2"/>
                          </a:xfrm>
                        </wpg:grpSpPr>
                        <wps:wsp>
                          <wps:cNvPr id="3496" name="Freeform 3196"/>
                          <wps:cNvSpPr>
                            <a:spLocks/>
                          </wps:cNvSpPr>
                          <wps:spPr bwMode="auto">
                            <a:xfrm>
                              <a:off x="7436" y="8367"/>
                              <a:ext cx="2637" cy="2"/>
                            </a:xfrm>
                            <a:custGeom>
                              <a:avLst/>
                              <a:gdLst>
                                <a:gd name="T0" fmla="+- 0 7436 7436"/>
                                <a:gd name="T1" fmla="*/ T0 w 2637"/>
                                <a:gd name="T2" fmla="+- 0 10073 7436"/>
                                <a:gd name="T3" fmla="*/ T2 w 2637"/>
                              </a:gdLst>
                              <a:ahLst/>
                              <a:cxnLst>
                                <a:cxn ang="0">
                                  <a:pos x="T1" y="0"/>
                                </a:cxn>
                                <a:cxn ang="0">
                                  <a:pos x="T3" y="0"/>
                                </a:cxn>
                              </a:cxnLst>
                              <a:rect l="0" t="0" r="r" b="b"/>
                              <a:pathLst>
                                <a:path w="2637">
                                  <a:moveTo>
                                    <a:pt x="0" y="0"/>
                                  </a:moveTo>
                                  <a:lnTo>
                                    <a:pt x="2637" y="0"/>
                                  </a:lnTo>
                                </a:path>
                              </a:pathLst>
                            </a:custGeom>
                            <a:noFill/>
                            <a:ln w="13954">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97" name="Group 3193"/>
                        <wpg:cNvGrpSpPr>
                          <a:grpSpLocks/>
                        </wpg:cNvGrpSpPr>
                        <wpg:grpSpPr bwMode="auto">
                          <a:xfrm>
                            <a:off x="4826" y="8466"/>
                            <a:ext cx="2" cy="198"/>
                            <a:chOff x="4826" y="8466"/>
                            <a:chExt cx="2" cy="198"/>
                          </a:xfrm>
                        </wpg:grpSpPr>
                        <wps:wsp>
                          <wps:cNvPr id="3498" name="Freeform 3194"/>
                          <wps:cNvSpPr>
                            <a:spLocks/>
                          </wps:cNvSpPr>
                          <wps:spPr bwMode="auto">
                            <a:xfrm>
                              <a:off x="4826" y="8466"/>
                              <a:ext cx="2" cy="198"/>
                            </a:xfrm>
                            <a:custGeom>
                              <a:avLst/>
                              <a:gdLst>
                                <a:gd name="T0" fmla="+- 0 8664 8466"/>
                                <a:gd name="T1" fmla="*/ 8664 h 198"/>
                                <a:gd name="T2" fmla="+- 0 8466 8466"/>
                                <a:gd name="T3" fmla="*/ 8466 h 198"/>
                              </a:gdLst>
                              <a:ahLst/>
                              <a:cxnLst>
                                <a:cxn ang="0">
                                  <a:pos x="0" y="T1"/>
                                </a:cxn>
                                <a:cxn ang="0">
                                  <a:pos x="0" y="T3"/>
                                </a:cxn>
                              </a:cxnLst>
                              <a:rect l="0" t="0" r="r" b="b"/>
                              <a:pathLst>
                                <a:path h="198">
                                  <a:moveTo>
                                    <a:pt x="0" y="198"/>
                                  </a:moveTo>
                                  <a:lnTo>
                                    <a:pt x="0" y="0"/>
                                  </a:lnTo>
                                </a:path>
                              </a:pathLst>
                            </a:custGeom>
                            <a:noFill/>
                            <a:ln w="13954">
                              <a:solidFill>
                                <a:srgbClr val="08080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99" name="Group 3191"/>
                        <wpg:cNvGrpSpPr>
                          <a:grpSpLocks/>
                        </wpg:cNvGrpSpPr>
                        <wpg:grpSpPr bwMode="auto">
                          <a:xfrm>
                            <a:off x="4821" y="8658"/>
                            <a:ext cx="901" cy="2"/>
                            <a:chOff x="4821" y="8658"/>
                            <a:chExt cx="901" cy="2"/>
                          </a:xfrm>
                        </wpg:grpSpPr>
                        <wps:wsp>
                          <wps:cNvPr id="3500" name="Freeform 3192"/>
                          <wps:cNvSpPr>
                            <a:spLocks/>
                          </wps:cNvSpPr>
                          <wps:spPr bwMode="auto">
                            <a:xfrm>
                              <a:off x="4821" y="8658"/>
                              <a:ext cx="901" cy="2"/>
                            </a:xfrm>
                            <a:custGeom>
                              <a:avLst/>
                              <a:gdLst>
                                <a:gd name="T0" fmla="+- 0 4821 4821"/>
                                <a:gd name="T1" fmla="*/ T0 w 901"/>
                                <a:gd name="T2" fmla="+- 0 5722 4821"/>
                                <a:gd name="T3" fmla="*/ T2 w 901"/>
                              </a:gdLst>
                              <a:ahLst/>
                              <a:cxnLst>
                                <a:cxn ang="0">
                                  <a:pos x="T1" y="0"/>
                                </a:cxn>
                                <a:cxn ang="0">
                                  <a:pos x="T3" y="0"/>
                                </a:cxn>
                              </a:cxnLst>
                              <a:rect l="0" t="0" r="r" b="b"/>
                              <a:pathLst>
                                <a:path w="901">
                                  <a:moveTo>
                                    <a:pt x="0" y="0"/>
                                  </a:moveTo>
                                  <a:lnTo>
                                    <a:pt x="901"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01" name="Group 3189"/>
                        <wpg:cNvGrpSpPr>
                          <a:grpSpLocks/>
                        </wpg:cNvGrpSpPr>
                        <wpg:grpSpPr bwMode="auto">
                          <a:xfrm>
                            <a:off x="5689" y="8466"/>
                            <a:ext cx="2" cy="187"/>
                            <a:chOff x="5689" y="8466"/>
                            <a:chExt cx="2" cy="187"/>
                          </a:xfrm>
                        </wpg:grpSpPr>
                        <wps:wsp>
                          <wps:cNvPr id="3502" name="Freeform 3190"/>
                          <wps:cNvSpPr>
                            <a:spLocks/>
                          </wps:cNvSpPr>
                          <wps:spPr bwMode="auto">
                            <a:xfrm>
                              <a:off x="5689" y="8466"/>
                              <a:ext cx="2" cy="187"/>
                            </a:xfrm>
                            <a:custGeom>
                              <a:avLst/>
                              <a:gdLst>
                                <a:gd name="T0" fmla="+- 0 8653 8466"/>
                                <a:gd name="T1" fmla="*/ 8653 h 187"/>
                                <a:gd name="T2" fmla="+- 0 8466 8466"/>
                                <a:gd name="T3" fmla="*/ 8466 h 187"/>
                              </a:gdLst>
                              <a:ahLst/>
                              <a:cxnLst>
                                <a:cxn ang="0">
                                  <a:pos x="0" y="T1"/>
                                </a:cxn>
                                <a:cxn ang="0">
                                  <a:pos x="0" y="T3"/>
                                </a:cxn>
                              </a:cxnLst>
                              <a:rect l="0" t="0" r="r" b="b"/>
                              <a:pathLst>
                                <a:path h="187">
                                  <a:moveTo>
                                    <a:pt x="0" y="187"/>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03" name="Group 3187"/>
                        <wpg:cNvGrpSpPr>
                          <a:grpSpLocks/>
                        </wpg:cNvGrpSpPr>
                        <wpg:grpSpPr bwMode="auto">
                          <a:xfrm>
                            <a:off x="6403" y="8466"/>
                            <a:ext cx="2" cy="176"/>
                            <a:chOff x="6403" y="8466"/>
                            <a:chExt cx="2" cy="176"/>
                          </a:xfrm>
                        </wpg:grpSpPr>
                        <wps:wsp>
                          <wps:cNvPr id="3504" name="Freeform 3188"/>
                          <wps:cNvSpPr>
                            <a:spLocks/>
                          </wps:cNvSpPr>
                          <wps:spPr bwMode="auto">
                            <a:xfrm>
                              <a:off x="6403" y="8466"/>
                              <a:ext cx="2" cy="176"/>
                            </a:xfrm>
                            <a:custGeom>
                              <a:avLst/>
                              <a:gdLst>
                                <a:gd name="T0" fmla="+- 0 8642 8466"/>
                                <a:gd name="T1" fmla="*/ 8642 h 176"/>
                                <a:gd name="T2" fmla="+- 0 8466 8466"/>
                                <a:gd name="T3" fmla="*/ 8466 h 176"/>
                              </a:gdLst>
                              <a:ahLst/>
                              <a:cxnLst>
                                <a:cxn ang="0">
                                  <a:pos x="0" y="T1"/>
                                </a:cxn>
                                <a:cxn ang="0">
                                  <a:pos x="0" y="T3"/>
                                </a:cxn>
                              </a:cxnLst>
                              <a:rect l="0" t="0" r="r" b="b"/>
                              <a:pathLst>
                                <a:path h="176">
                                  <a:moveTo>
                                    <a:pt x="0" y="176"/>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05" name="Group 3185"/>
                        <wpg:cNvGrpSpPr>
                          <a:grpSpLocks/>
                        </wpg:cNvGrpSpPr>
                        <wpg:grpSpPr bwMode="auto">
                          <a:xfrm>
                            <a:off x="6469" y="8658"/>
                            <a:ext cx="99" cy="2"/>
                            <a:chOff x="6469" y="8658"/>
                            <a:chExt cx="99" cy="2"/>
                          </a:xfrm>
                        </wpg:grpSpPr>
                        <wps:wsp>
                          <wps:cNvPr id="3506" name="Freeform 3186"/>
                          <wps:cNvSpPr>
                            <a:spLocks/>
                          </wps:cNvSpPr>
                          <wps:spPr bwMode="auto">
                            <a:xfrm>
                              <a:off x="6469" y="8658"/>
                              <a:ext cx="99" cy="2"/>
                            </a:xfrm>
                            <a:custGeom>
                              <a:avLst/>
                              <a:gdLst>
                                <a:gd name="T0" fmla="+- 0 6469 6469"/>
                                <a:gd name="T1" fmla="*/ T0 w 99"/>
                                <a:gd name="T2" fmla="+- 0 6568 6469"/>
                                <a:gd name="T3" fmla="*/ T2 w 99"/>
                              </a:gdLst>
                              <a:ahLst/>
                              <a:cxnLst>
                                <a:cxn ang="0">
                                  <a:pos x="T1" y="0"/>
                                </a:cxn>
                                <a:cxn ang="0">
                                  <a:pos x="T3" y="0"/>
                                </a:cxn>
                              </a:cxnLst>
                              <a:rect l="0" t="0" r="r" b="b"/>
                              <a:pathLst>
                                <a:path w="99">
                                  <a:moveTo>
                                    <a:pt x="0" y="0"/>
                                  </a:moveTo>
                                  <a:lnTo>
                                    <a:pt x="99" y="0"/>
                                  </a:lnTo>
                                </a:path>
                              </a:pathLst>
                            </a:custGeom>
                            <a:noFill/>
                            <a:ln w="6977">
                              <a:solidFill>
                                <a:srgbClr val="13131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07" name="Group 3183"/>
                        <wpg:cNvGrpSpPr>
                          <a:grpSpLocks/>
                        </wpg:cNvGrpSpPr>
                        <wpg:grpSpPr bwMode="auto">
                          <a:xfrm>
                            <a:off x="6524" y="8658"/>
                            <a:ext cx="912" cy="2"/>
                            <a:chOff x="6524" y="8658"/>
                            <a:chExt cx="912" cy="2"/>
                          </a:xfrm>
                        </wpg:grpSpPr>
                        <wps:wsp>
                          <wps:cNvPr id="3508" name="Freeform 3184"/>
                          <wps:cNvSpPr>
                            <a:spLocks/>
                          </wps:cNvSpPr>
                          <wps:spPr bwMode="auto">
                            <a:xfrm>
                              <a:off x="6524" y="8658"/>
                              <a:ext cx="912" cy="2"/>
                            </a:xfrm>
                            <a:custGeom>
                              <a:avLst/>
                              <a:gdLst>
                                <a:gd name="T0" fmla="+- 0 6524 6524"/>
                                <a:gd name="T1" fmla="*/ T0 w 912"/>
                                <a:gd name="T2" fmla="+- 0 7436 6524"/>
                                <a:gd name="T3" fmla="*/ T2 w 912"/>
                              </a:gdLst>
                              <a:ahLst/>
                              <a:cxnLst>
                                <a:cxn ang="0">
                                  <a:pos x="T1" y="0"/>
                                </a:cxn>
                                <a:cxn ang="0">
                                  <a:pos x="T3" y="0"/>
                                </a:cxn>
                              </a:cxnLst>
                              <a:rect l="0" t="0" r="r" b="b"/>
                              <a:pathLst>
                                <a:path w="912">
                                  <a:moveTo>
                                    <a:pt x="0" y="0"/>
                                  </a:moveTo>
                                  <a:lnTo>
                                    <a:pt x="91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09" name="Group 3181"/>
                        <wpg:cNvGrpSpPr>
                          <a:grpSpLocks/>
                        </wpg:cNvGrpSpPr>
                        <wpg:grpSpPr bwMode="auto">
                          <a:xfrm>
                            <a:off x="4711" y="8631"/>
                            <a:ext cx="2" cy="176"/>
                            <a:chOff x="4711" y="8631"/>
                            <a:chExt cx="2" cy="176"/>
                          </a:xfrm>
                        </wpg:grpSpPr>
                        <wps:wsp>
                          <wps:cNvPr id="3510" name="Freeform 3182"/>
                          <wps:cNvSpPr>
                            <a:spLocks/>
                          </wps:cNvSpPr>
                          <wps:spPr bwMode="auto">
                            <a:xfrm>
                              <a:off x="4711" y="8631"/>
                              <a:ext cx="2" cy="176"/>
                            </a:xfrm>
                            <a:custGeom>
                              <a:avLst/>
                              <a:gdLst>
                                <a:gd name="T0" fmla="+- 0 8807 8631"/>
                                <a:gd name="T1" fmla="*/ 8807 h 176"/>
                                <a:gd name="T2" fmla="+- 0 8631 8631"/>
                                <a:gd name="T3" fmla="*/ 8631 h 176"/>
                              </a:gdLst>
                              <a:ahLst/>
                              <a:cxnLst>
                                <a:cxn ang="0">
                                  <a:pos x="0" y="T1"/>
                                </a:cxn>
                                <a:cxn ang="0">
                                  <a:pos x="0" y="T3"/>
                                </a:cxn>
                              </a:cxnLst>
                              <a:rect l="0" t="0" r="r" b="b"/>
                              <a:pathLst>
                                <a:path h="176">
                                  <a:moveTo>
                                    <a:pt x="0" y="176"/>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11" name="Group 3179"/>
                        <wpg:cNvGrpSpPr>
                          <a:grpSpLocks/>
                        </wpg:cNvGrpSpPr>
                        <wpg:grpSpPr bwMode="auto">
                          <a:xfrm>
                            <a:off x="5255" y="8653"/>
                            <a:ext cx="2" cy="165"/>
                            <a:chOff x="5255" y="8653"/>
                            <a:chExt cx="2" cy="165"/>
                          </a:xfrm>
                        </wpg:grpSpPr>
                        <wps:wsp>
                          <wps:cNvPr id="3512" name="Freeform 3180"/>
                          <wps:cNvSpPr>
                            <a:spLocks/>
                          </wps:cNvSpPr>
                          <wps:spPr bwMode="auto">
                            <a:xfrm>
                              <a:off x="5255" y="8653"/>
                              <a:ext cx="2" cy="165"/>
                            </a:xfrm>
                            <a:custGeom>
                              <a:avLst/>
                              <a:gdLst>
                                <a:gd name="T0" fmla="+- 0 8818 8653"/>
                                <a:gd name="T1" fmla="*/ 8818 h 165"/>
                                <a:gd name="T2" fmla="+- 0 8653 8653"/>
                                <a:gd name="T3" fmla="*/ 8653 h 165"/>
                              </a:gdLst>
                              <a:ahLst/>
                              <a:cxnLst>
                                <a:cxn ang="0">
                                  <a:pos x="0" y="T1"/>
                                </a:cxn>
                                <a:cxn ang="0">
                                  <a:pos x="0" y="T3"/>
                                </a:cxn>
                              </a:cxnLst>
                              <a:rect l="0" t="0" r="r" b="b"/>
                              <a:pathLst>
                                <a:path h="165">
                                  <a:moveTo>
                                    <a:pt x="0" y="165"/>
                                  </a:moveTo>
                                  <a:lnTo>
                                    <a:pt x="0" y="0"/>
                                  </a:lnTo>
                                </a:path>
                              </a:pathLst>
                            </a:custGeom>
                            <a:noFill/>
                            <a:ln w="13954">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13" name="Group 3177"/>
                        <wpg:cNvGrpSpPr>
                          <a:grpSpLocks/>
                        </wpg:cNvGrpSpPr>
                        <wpg:grpSpPr bwMode="auto">
                          <a:xfrm>
                            <a:off x="5227" y="8796"/>
                            <a:ext cx="2" cy="506"/>
                            <a:chOff x="5227" y="8796"/>
                            <a:chExt cx="2" cy="506"/>
                          </a:xfrm>
                        </wpg:grpSpPr>
                        <wps:wsp>
                          <wps:cNvPr id="3514" name="Freeform 3178"/>
                          <wps:cNvSpPr>
                            <a:spLocks/>
                          </wps:cNvSpPr>
                          <wps:spPr bwMode="auto">
                            <a:xfrm>
                              <a:off x="5227" y="8796"/>
                              <a:ext cx="2" cy="506"/>
                            </a:xfrm>
                            <a:custGeom>
                              <a:avLst/>
                              <a:gdLst>
                                <a:gd name="T0" fmla="+- 0 9301 8796"/>
                                <a:gd name="T1" fmla="*/ 9301 h 506"/>
                                <a:gd name="T2" fmla="+- 0 8796 8796"/>
                                <a:gd name="T3" fmla="*/ 8796 h 506"/>
                              </a:gdLst>
                              <a:ahLst/>
                              <a:cxnLst>
                                <a:cxn ang="0">
                                  <a:pos x="0" y="T1"/>
                                </a:cxn>
                                <a:cxn ang="0">
                                  <a:pos x="0" y="T3"/>
                                </a:cxn>
                              </a:cxnLst>
                              <a:rect l="0" t="0" r="r" b="b"/>
                              <a:pathLst>
                                <a:path h="506">
                                  <a:moveTo>
                                    <a:pt x="0" y="505"/>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15" name="Group 3175"/>
                        <wpg:cNvGrpSpPr>
                          <a:grpSpLocks/>
                        </wpg:cNvGrpSpPr>
                        <wpg:grpSpPr bwMode="auto">
                          <a:xfrm>
                            <a:off x="3327" y="9059"/>
                            <a:ext cx="5428" cy="2"/>
                            <a:chOff x="3327" y="9059"/>
                            <a:chExt cx="5428" cy="2"/>
                          </a:xfrm>
                        </wpg:grpSpPr>
                        <wps:wsp>
                          <wps:cNvPr id="3516" name="Freeform 3176"/>
                          <wps:cNvSpPr>
                            <a:spLocks/>
                          </wps:cNvSpPr>
                          <wps:spPr bwMode="auto">
                            <a:xfrm>
                              <a:off x="3327" y="9059"/>
                              <a:ext cx="5428" cy="2"/>
                            </a:xfrm>
                            <a:custGeom>
                              <a:avLst/>
                              <a:gdLst>
                                <a:gd name="T0" fmla="+- 0 3327 3327"/>
                                <a:gd name="T1" fmla="*/ T0 w 5428"/>
                                <a:gd name="T2" fmla="+- 0 8754 3327"/>
                                <a:gd name="T3" fmla="*/ T2 w 5428"/>
                              </a:gdLst>
                              <a:ahLst/>
                              <a:cxnLst>
                                <a:cxn ang="0">
                                  <a:pos x="T1" y="0"/>
                                </a:cxn>
                                <a:cxn ang="0">
                                  <a:pos x="T3" y="0"/>
                                </a:cxn>
                              </a:cxnLst>
                              <a:rect l="0" t="0" r="r" b="b"/>
                              <a:pathLst>
                                <a:path w="5428">
                                  <a:moveTo>
                                    <a:pt x="0" y="0"/>
                                  </a:moveTo>
                                  <a:lnTo>
                                    <a:pt x="5427" y="0"/>
                                  </a:lnTo>
                                </a:path>
                              </a:pathLst>
                            </a:custGeom>
                            <a:noFill/>
                            <a:ln w="6977">
                              <a:solidFill>
                                <a:srgbClr val="2F2F2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17" name="Group 3173"/>
                        <wpg:cNvGrpSpPr>
                          <a:grpSpLocks/>
                        </wpg:cNvGrpSpPr>
                        <wpg:grpSpPr bwMode="auto">
                          <a:xfrm>
                            <a:off x="5392" y="9065"/>
                            <a:ext cx="1714" cy="2"/>
                            <a:chOff x="5392" y="9065"/>
                            <a:chExt cx="1714" cy="2"/>
                          </a:xfrm>
                        </wpg:grpSpPr>
                        <wps:wsp>
                          <wps:cNvPr id="3518" name="Freeform 3174"/>
                          <wps:cNvSpPr>
                            <a:spLocks/>
                          </wps:cNvSpPr>
                          <wps:spPr bwMode="auto">
                            <a:xfrm>
                              <a:off x="5392" y="9065"/>
                              <a:ext cx="1714" cy="2"/>
                            </a:xfrm>
                            <a:custGeom>
                              <a:avLst/>
                              <a:gdLst>
                                <a:gd name="T0" fmla="+- 0 5392 5392"/>
                                <a:gd name="T1" fmla="*/ T0 w 1714"/>
                                <a:gd name="T2" fmla="+- 0 7106 5392"/>
                                <a:gd name="T3" fmla="*/ T2 w 1714"/>
                              </a:gdLst>
                              <a:ahLst/>
                              <a:cxnLst>
                                <a:cxn ang="0">
                                  <a:pos x="T1" y="0"/>
                                </a:cxn>
                                <a:cxn ang="0">
                                  <a:pos x="T3" y="0"/>
                                </a:cxn>
                              </a:cxnLst>
                              <a:rect l="0" t="0" r="r" b="b"/>
                              <a:pathLst>
                                <a:path w="1714">
                                  <a:moveTo>
                                    <a:pt x="0" y="0"/>
                                  </a:moveTo>
                                  <a:lnTo>
                                    <a:pt x="1714" y="0"/>
                                  </a:lnTo>
                                </a:path>
                              </a:pathLst>
                            </a:custGeom>
                            <a:noFill/>
                            <a:ln w="6977">
                              <a:solidFill>
                                <a:srgbClr val="0F0F0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19" name="Group 3171"/>
                        <wpg:cNvGrpSpPr>
                          <a:grpSpLocks/>
                        </wpg:cNvGrpSpPr>
                        <wpg:grpSpPr bwMode="auto">
                          <a:xfrm>
                            <a:off x="5227" y="9301"/>
                            <a:ext cx="2" cy="132"/>
                            <a:chOff x="5227" y="9301"/>
                            <a:chExt cx="2" cy="132"/>
                          </a:xfrm>
                        </wpg:grpSpPr>
                        <wps:wsp>
                          <wps:cNvPr id="3520" name="Freeform 3172"/>
                          <wps:cNvSpPr>
                            <a:spLocks/>
                          </wps:cNvSpPr>
                          <wps:spPr bwMode="auto">
                            <a:xfrm>
                              <a:off x="5227" y="9301"/>
                              <a:ext cx="2" cy="132"/>
                            </a:xfrm>
                            <a:custGeom>
                              <a:avLst/>
                              <a:gdLst>
                                <a:gd name="T0" fmla="+- 0 9433 9301"/>
                                <a:gd name="T1" fmla="*/ 9433 h 132"/>
                                <a:gd name="T2" fmla="+- 0 9301 9301"/>
                                <a:gd name="T3" fmla="*/ 9301 h 132"/>
                              </a:gdLst>
                              <a:ahLst/>
                              <a:cxnLst>
                                <a:cxn ang="0">
                                  <a:pos x="0" y="T1"/>
                                </a:cxn>
                                <a:cxn ang="0">
                                  <a:pos x="0" y="T3"/>
                                </a:cxn>
                              </a:cxnLst>
                              <a:rect l="0" t="0" r="r" b="b"/>
                              <a:pathLst>
                                <a:path h="132">
                                  <a:moveTo>
                                    <a:pt x="0" y="132"/>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21" name="Group 3169"/>
                        <wpg:cNvGrpSpPr>
                          <a:grpSpLocks/>
                        </wpg:cNvGrpSpPr>
                        <wpg:grpSpPr bwMode="auto">
                          <a:xfrm>
                            <a:off x="5579" y="2013"/>
                            <a:ext cx="1415" cy="2"/>
                            <a:chOff x="5579" y="2013"/>
                            <a:chExt cx="1415" cy="2"/>
                          </a:xfrm>
                        </wpg:grpSpPr>
                        <wps:wsp>
                          <wps:cNvPr id="3522" name="Freeform 3170"/>
                          <wps:cNvSpPr>
                            <a:spLocks/>
                          </wps:cNvSpPr>
                          <wps:spPr bwMode="auto">
                            <a:xfrm>
                              <a:off x="5579" y="2013"/>
                              <a:ext cx="1415" cy="2"/>
                            </a:xfrm>
                            <a:custGeom>
                              <a:avLst/>
                              <a:gdLst>
                                <a:gd name="T0" fmla="+- 0 5579 5579"/>
                                <a:gd name="T1" fmla="*/ T0 w 1415"/>
                                <a:gd name="T2" fmla="+- 0 6994 5579"/>
                                <a:gd name="T3" fmla="*/ T2 w 1415"/>
                              </a:gdLst>
                              <a:ahLst/>
                              <a:cxnLst>
                                <a:cxn ang="0">
                                  <a:pos x="T1" y="0"/>
                                </a:cxn>
                                <a:cxn ang="0">
                                  <a:pos x="T3" y="0"/>
                                </a:cxn>
                              </a:cxnLst>
                              <a:rect l="0" t="0" r="r" b="b"/>
                              <a:pathLst>
                                <a:path w="1415">
                                  <a:moveTo>
                                    <a:pt x="0" y="0"/>
                                  </a:moveTo>
                                  <a:lnTo>
                                    <a:pt x="1415" y="0"/>
                                  </a:lnTo>
                                </a:path>
                              </a:pathLst>
                            </a:custGeom>
                            <a:noFill/>
                            <a:ln w="5201">
                              <a:solidFill>
                                <a:srgbClr val="AE89AE"/>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23" name="Group 3167"/>
                        <wpg:cNvGrpSpPr>
                          <a:grpSpLocks/>
                        </wpg:cNvGrpSpPr>
                        <wpg:grpSpPr bwMode="auto">
                          <a:xfrm>
                            <a:off x="7897" y="4898"/>
                            <a:ext cx="1195" cy="2"/>
                            <a:chOff x="7897" y="4898"/>
                            <a:chExt cx="1195" cy="2"/>
                          </a:xfrm>
                        </wpg:grpSpPr>
                        <wps:wsp>
                          <wps:cNvPr id="3524" name="Freeform 3168"/>
                          <wps:cNvSpPr>
                            <a:spLocks/>
                          </wps:cNvSpPr>
                          <wps:spPr bwMode="auto">
                            <a:xfrm>
                              <a:off x="7897" y="4898"/>
                              <a:ext cx="1195" cy="2"/>
                            </a:xfrm>
                            <a:custGeom>
                              <a:avLst/>
                              <a:gdLst>
                                <a:gd name="T0" fmla="+- 0 7897 7897"/>
                                <a:gd name="T1" fmla="*/ T0 w 1195"/>
                                <a:gd name="T2" fmla="+- 0 9092 7897"/>
                                <a:gd name="T3" fmla="*/ T2 w 1195"/>
                              </a:gdLst>
                              <a:ahLst/>
                              <a:cxnLst>
                                <a:cxn ang="0">
                                  <a:pos x="T1" y="0"/>
                                </a:cxn>
                                <a:cxn ang="0">
                                  <a:pos x="T3" y="0"/>
                                </a:cxn>
                              </a:cxnLst>
                              <a:rect l="0" t="0" r="r" b="b"/>
                              <a:pathLst>
                                <a:path w="1195">
                                  <a:moveTo>
                                    <a:pt x="0" y="0"/>
                                  </a:moveTo>
                                  <a:lnTo>
                                    <a:pt x="1195" y="0"/>
                                  </a:lnTo>
                                </a:path>
                              </a:pathLst>
                            </a:custGeom>
                            <a:noFill/>
                            <a:ln w="6350">
                              <a:solidFill>
                                <a:srgbClr val="81588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166" o:spid="_x0000_s1026" style="position:absolute;margin-left:160pt;margin-top:17.4pt;width:373.85pt;height:454.55pt;z-index:-251269120;mso-position-horizontal-relative:page" coordorigin="3200,348" coordsize="7477,9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">
                <v:group id="Group 3457" o:spid="_x0000_s1027" style="position:absolute;left:3964;top:364;width:2;height:594" coordorigin="3964,364"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HV4MUAAADdAAAADwAAAGRycy9kb3ducmV2LnhtbESPQYvCMBSE7wv+h/AE&#10;b2tayy5SjSKi4kEWVgXx9miebbF5KU1s67/fLAgeh5n5hpkve1OJlhpXWlYQjyMQxJnVJecKzqft&#10;5xSE88gaK8uk4EkOlovBxxxTbTv+pfbocxEg7FJUUHhfp1K6rCCDbmxr4uDdbGPQB9nkUjfYBbip&#10;5CSKvqXBksNCgTWtC8rux4dRsOuwWyXxpj3cb+vn9fT1cznEpNRo2K9mIDz1/h1+tfdaQTJJ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1R1eDFAAAA3QAA&#10;AA8AAAAAAAAAAAAAAAAAqgIAAGRycy9kb3ducmV2LnhtbFBLBQYAAAAABAAEAPoAAACcAwAAAAA=&#10;">
                  <v:shape id="Freeform 3458" o:spid="_x0000_s1028" style="position:absolute;left:3964;top:364;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UmQ8UA&#10;AADdAAAADwAAAGRycy9kb3ducmV2LnhtbESPT4vCMBTE74LfIbwFL6Kpf5DSNYoKgqCXVUG8PZq3&#10;bdnmpSRR67c3grDHYWZ+w8yXranFnZyvLCsYDRMQxLnVFRcKzqftIAXhA7LG2jIpeJKH5aLbmWOm&#10;7YN/6H4MhYgQ9hkqKENoMil9XpJBP7QNcfR+rTMYonSF1A4fEW5qOU6SmTRYcVwosaFNSfnf8WYU&#10;nIrErdPDph+uuJ1ebpd9+kz3SvW+2tU3iEBt+A9/2jutYDKeTOH9Jj4BuX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xSZDxQAAAN0AAAAPAAAAAAAAAAAAAAAAAJgCAABkcnMv&#10;ZG93bnJldi54bWxQSwUGAAAAAAQABAD1AAAAigMAAAAA&#10;" path="m,594l,e" filled="f" strokecolor="#777" strokeweight=".58142mm">
                    <v:path arrowok="t" o:connecttype="custom" o:connectlocs="0,958;0,364" o:connectangles="0,0"/>
                  </v:shape>
                </v:group>
                <v:group id="Group 3455" o:spid="_x0000_s1029" style="position:absolute;left:3964;top:370;width:1483;height:2" coordorigin="3964,370" coordsize="14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ToD8UAAADdAAAADwAAAGRycy9kb3ducmV2LnhtbESPQYvCMBSE7wv+h/AE&#10;b2tai8tSjSLiigcRVhfE26N5tsXmpTTZtv57Iwgeh5n5hpkve1OJlhpXWlYQjyMQxJnVJecK/k4/&#10;n98gnEfWWFkmBXdysFwMPuaYatvxL7VHn4sAYZeigsL7OpXSZQUZdGNbEwfvahuDPsgml7rBLsBN&#10;JSdR9CUNlhwWCqxpXVB2O/4bBdsOu1USb9r97bq+X07Tw3kfk1KjYb+agfDU+3f41d5pBckkmc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306A/FAAAA3QAA&#10;AA8AAAAAAAAAAAAAAAAAqgIAAGRycy9kb3ducmV2LnhtbFBLBQYAAAAABAAEAPoAAACcAwAAAAA=&#10;">
                  <v:shape id="Freeform 3456" o:spid="_x0000_s1030" style="position:absolute;left:3964;top:370;width:1483;height:2;visibility:visible;mso-wrap-style:square;v-text-anchor:top" coordsize="14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qrPcUA&#10;AADdAAAADwAAAGRycy9kb3ducmV2LnhtbESPQWvCQBSE7wX/w/IK3uqmCsFGV1FB6MWKVvT6zD6T&#10;YPZt2N0m6b93CwWPw8x8w8yXvalFS85XlhW8jxIQxLnVFRcKTt/btykIH5A11pZJwS95WC4GL3PM&#10;tO34QO0xFCJC2GeooAyhyaT0eUkG/cg2xNG7WWcwROkKqR12EW5qOU6SVBqsOC6U2NCmpPx+/DEK&#10;Ps5NlV6+NvqyT7vtLmnd+tRelRq+9qsZiEB9eIb/259awWQ8SeHvTXw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qs9xQAAAN0AAAAPAAAAAAAAAAAAAAAAAJgCAABkcnMv&#10;ZG93bnJldi54bWxQSwUGAAAAAAQABAD1AAAAigMAAAAA&#10;" path="m,l1483,e" filled="f" strokecolor="#3f3f3f" strokeweight=".19381mm">
                    <v:path arrowok="t" o:connecttype="custom" o:connectlocs="0,0;1483,0" o:connectangles="0,0"/>
                  </v:shape>
                </v:group>
                <v:group id="Group 3453" o:spid="_x0000_s1031" style="position:absolute;left:3953;top:584;width:1505;height:2" coordorigin="3953,584" coordsize="15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rT48YAAADdAAAADwAAAGRycy9kb3ducmV2LnhtbESPQWvCQBSE7wX/w/KE&#10;3uomhrYSXUVESw8iVAXx9sg+k2D2bciuSfz3riD0OMzMN8xs0ZtKtNS40rKCeBSBIM6sLjlXcDxs&#10;PiYgnEfWWFkmBXdysJgP3maYatvxH7V7n4sAYZeigsL7OpXSZQUZdCNbEwfvYhuDPsgml7rBLsBN&#10;JcdR9CUNlhwWCqxpVVB23d+Mgp8Ou2USr9vt9bK6nw+fu9M2JqXeh/1yCsJT7//Dr/avVpCMk2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atPjxgAAAN0A&#10;AAAPAAAAAAAAAAAAAAAAAKoCAABkcnMvZG93bnJldi54bWxQSwUGAAAAAAQABAD6AAAAnQMAAAAA&#10;">
                  <v:shape id="Freeform 3454" o:spid="_x0000_s1032" style="position:absolute;left:3953;top:584;width:1505;height:2;visibility:visible;mso-wrap-style:square;v-text-anchor:top" coordsize="15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1wr8MA&#10;AADdAAAADwAAAGRycy9kb3ducmV2LnhtbERPW2vCMBR+H/gfwhH2MjRdZSLVKGOwmyDD6/OhOTZ1&#10;zUlpoq3+evMw2OPHd58tOluJCzW+dKzgeZiAIM6dLrlQsNu+DyYgfEDWWDkmBVfysJj3HmaYadfy&#10;mi6bUIgYwj5DBSaEOpPS54Ys+qGriSN3dI3FEGFTSN1gG8NtJdMkGUuLJccGgzW9Gcp/N2er4MWM&#10;29vTIT0vV0TfRf7583HaS6Ue+93rFESgLvyL/9xfWsEoHcW58U18An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1wr8MAAADdAAAADwAAAAAAAAAAAAAAAACYAgAAZHJzL2Rv&#10;d25yZXYueG1sUEsFBgAAAAAEAAQA9QAAAIgDAAAAAA==&#10;" path="m,l1505,e" filled="f" strokecolor="#606060" strokeweight=".38761mm">
                    <v:path arrowok="t" o:connecttype="custom" o:connectlocs="0,0;1505,0" o:connectangles="0,0"/>
                  </v:shape>
                </v:group>
                <v:group id="Group 3451" o:spid="_x0000_s1033" style="position:absolute;left:3953;top:771;width:1494;height:2" coordorigin="3953,771" coordsize="149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niCsYAAADdAAAADwAAAGRycy9kb3ducmV2LnhtbESPQWvCQBSE7wX/w/KE&#10;3uomhpYaXUVESw8iVAXx9sg+k2D2bciuSfz3riD0OMzMN8xs0ZtKtNS40rKCeBSBIM6sLjlXcDxs&#10;Pr5BOI+ssbJMCu7kYDEfvM0w1bbjP2r3PhcBwi5FBYX3dSqlywoy6Ea2Jg7exTYGfZBNLnWDXYCb&#10;So6j6EsaLDksFFjTqqDsur8ZBT8ddsskXrfb62V1Px8+d6dtTEq9D/vlFISn3v+HX+1frSAZJx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ueIKxgAAAN0A&#10;AAAPAAAAAAAAAAAAAAAAAKoCAABkcnMvZG93bnJldi54bWxQSwUGAAAAAAQABAD6AAAAnQMAAAAA&#10;">
                  <v:shape id="Freeform 3452" o:spid="_x0000_s1034" style="position:absolute;left:3953;top:771;width:1494;height:2;visibility:visible;mso-wrap-style:square;v-text-anchor:top" coordsize="14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Y2iMIA&#10;AADdAAAADwAAAGRycy9kb3ducmV2LnhtbERPW2vCMBR+F/wP4Qh7s8ncFOmMIoJjG27g7f3QnDVl&#10;zUltMtv9++VB8PHjuy9WvavFldpQedbwmCkQxIU3FZcaTsfteA4iRGSDtWfS8EcBVsvhYIG58R3v&#10;6XqIpUghHHLUYGNscilDYclhyHxDnLhv3zqMCbalNC12KdzVcqLUTDqsODVYbGhjqfg5/DoN02pr&#10;6/fi6+w+u8tFda/Y79SH1g+jfv0CIlIf7+Kb+81oeJo8p/3pTXo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tjaIwgAAAN0AAAAPAAAAAAAAAAAAAAAAAJgCAABkcnMvZG93&#10;bnJldi54bWxQSwUGAAAAAAQABAD1AAAAhwMAAAAA&#10;" path="m,l1494,e" filled="f" strokecolor="#606060" strokeweight=".38761mm">
                    <v:path arrowok="t" o:connecttype="custom" o:connectlocs="0,0;1494,0" o:connectangles="0,0"/>
                  </v:shape>
                </v:group>
                <v:group id="Group 3449" o:spid="_x0000_s1035" style="position:absolute;left:5442;top:364;width:2;height:594" coordorigin="5442,364"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mdccUAAADdAAAADwAAAGRycy9kb3ducmV2LnhtbESPQYvCMBSE78L+h/AE&#10;b5pWV1mqUURW2YMsqAvi7dE822LzUprY1n9vhAWPw8x8wyxWnSlFQ7UrLCuIRxEI4tTqgjMFf6ft&#10;8AuE88gaS8uk4EEOVsuP3gITbVs+UHP0mQgQdgkqyL2vEildmpNBN7IVcfCutjbog6wzqWtsA9yU&#10;chxFM2mw4LCQY0WbnNLb8W4U7Fps15P4u9nfrpvH5TT9Pe9jUmrQ79ZzEJ46/w7/t3+0gsn4M4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JnXHFAAAA3QAA&#10;AA8AAAAAAAAAAAAAAAAAqgIAAGRycy9kb3ducmV2LnhtbFBLBQYAAAAABAAEAPoAAACcAwAAAAA=&#10;">
                  <v:shape id="Freeform 3450" o:spid="_x0000_s1036" style="position:absolute;left:5442;top:364;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MFmMUA&#10;AADdAAAADwAAAGRycy9kb3ducmV2LnhtbESPQWvCQBSE7wX/w/KE3urGWESiq4jQ2mOrJejtkX0m&#10;0ezbkN3V+O+7gtDjMDPfMItVbxpxpc7VlhWMRwkI4sLqmksFv/uPtxkI55E1NpZJwZ0crJaDlwVm&#10;2t74h647X4oIYZehgsr7NpPSFRUZdCPbEkfvZDuDPsqulLrDW4SbRqZJMpUGa44LFba0qai47IJR&#10;MA0hnO/5VufloTjn4+/P/THkSr0O+/UchKfe/4ef7S+tYJK+p/B4E5+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wwWYxQAAAN0AAAAPAAAAAAAAAAAAAAAAAJgCAABkcnMv&#10;ZG93bnJldi54bWxQSwUGAAAAAAQABAD1AAAAigMAAAAA&#10;" path="m,594l,e" filled="f" strokecolor="#777" strokeweight=".38761mm">
                    <v:path arrowok="t" o:connecttype="custom" o:connectlocs="0,958;0,364" o:connectangles="0,0"/>
                  </v:shape>
                </v:group>
                <v:group id="Group 3447" o:spid="_x0000_s1037" style="position:absolute;left:3964;top:952;width:1483;height:2" coordorigin="3964,952" coordsize="14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emncYAAADdAAAADwAAAGRycy9kb3ducmV2LnhtbESPQWvCQBSE7wX/w/KE&#10;3uompi0SXUVESw8iVAXx9sg+k2D2bciuSfz3riD0OMzMN8xs0ZtKtNS40rKCeBSBIM6sLjlXcDxs&#10;PiYgnEfWWFkmBXdysJgP3maYatvxH7V7n4sAYZeigsL7OpXSZQUZdCNbEwfvYhuDPsgml7rBLsBN&#10;JcdR9C0NlhwWCqxpVVB23d+Mgp8Ou2USr9vt9bK6nw9fu9M2JqXeh/1yCsJT7//Dr/avVpCMPx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1V6adxgAAAN0A&#10;AAAPAAAAAAAAAAAAAAAAAKoCAABkcnMvZG93bnJldi54bWxQSwUGAAAAAAQABAD6AAAAnQMAAAAA&#10;">
                  <v:shape id="Freeform 3448" o:spid="_x0000_s1038" style="position:absolute;left:3964;top:952;width:1483;height:2;visibility:visible;mso-wrap-style:square;v-text-anchor:top" coordsize="14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jrMYA&#10;AADdAAAADwAAAGRycy9kb3ducmV2LnhtbESPQWvCQBSE7wX/w/KE3upGK6FGV1FB8NKWquj1mX0m&#10;wezbsLsm6b/vFgo9DjPzDbNY9aYWLTlfWVYwHiUgiHOrKy4UnI67lzcQPiBrrC2Tgm/ysFoOnhaY&#10;advxF7WHUIgIYZ+hgjKEJpPS5yUZ9CPbEEfvZp3BEKUrpHbYRbip5SRJUmmw4rhQYkPbkvL74WEU&#10;zM5NlV4+tvrymXa796R1m1N7Vep52K/nIAL14T/8195rBa+T6RR+38QnI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jrMYAAADdAAAADwAAAAAAAAAAAAAAAACYAgAAZHJz&#10;L2Rvd25yZXYueG1sUEsFBgAAAAAEAAQA9QAAAIsDAAAAAA==&#10;" path="m,l1483,e" filled="f" strokecolor="#3f3f3f" strokeweight=".19381mm">
                    <v:path arrowok="t" o:connecttype="custom" o:connectlocs="0,0;1483,0" o:connectangles="0,0"/>
                  </v:shape>
                </v:group>
                <v:group id="Group 3445" o:spid="_x0000_s1039" style="position:absolute;left:4705;top:947;width:2;height:1363" coordorigin="4705,947" coordsize="2,1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KbcsYAAADdAAAADwAAAGRycy9kb3ducmV2LnhtbESPS4vCQBCE7wv7H4Ze&#10;8KaT+GKJjiKiyx5E8AGLtybTJsFMT8iMSfz3jiDssaiqr6j5sjOlaKh2hWUF8SACQZxaXXCm4Hza&#10;9r9BOI+ssbRMCh7kYLn4/Jhjom3LB2qOPhMBwi5BBbn3VSKlS3My6Aa2Ig7e1dYGfZB1JnWNbYCb&#10;Ug6jaCoNFhwWcqxonVN6O96Ngp8W29Uo3jS723X9uJwm+79dTEr1vrrVDISnzv+H3+1frWA0HE/g&#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8ptyxgAAAN0A&#10;AAAPAAAAAAAAAAAAAAAAAKoCAABkcnMvZG93bnJldi54bWxQSwUGAAAAAAQABAD6AAAAnQMAAAAA&#10;">
                  <v:shape id="Freeform 3446" o:spid="_x0000_s1040" style="position:absolute;left:4705;top:947;width:2;height:1363;visibility:visible;mso-wrap-style:square;v-text-anchor:top" coordsize="2,1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ZSN8cA&#10;AADdAAAADwAAAGRycy9kb3ducmV2LnhtbESPQWvCQBSE70L/w/IK3nRTtWLTrNIKgq0HMe2hx0f2&#10;mQ3Jvg3ZVaO/vlsoeBxm5hsmW/W2EWfqfOVYwdM4AUFcOF1xqeD7azNagPABWWPjmBRcycNq+TDI&#10;MNXuwgc656EUEcI+RQUmhDaV0heGLPqxa4mjd3SdxRBlV0rd4SXCbSMnSTKXFiuOCwZbWhsq6vxk&#10;FezeTf6ZV8/13r3cjj+Lm//YW6/U8LF/ewURqA/38H97qxVMJ7M5/L2JT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GUjfHAAAA3QAAAA8AAAAAAAAAAAAAAAAAmAIAAGRy&#10;cy9kb3ducmV2LnhtbFBLBQYAAAAABAAEAPUAAACMAwAAAAA=&#10;" path="m,1363l,e" filled="f" strokecolor="#030303" strokeweight=".19381mm">
                    <v:path arrowok="t" o:connecttype="custom" o:connectlocs="0,2310;0,947" o:connectangles="0,0"/>
                  </v:shape>
                </v:group>
                <v:group id="Group 3443" o:spid="_x0000_s1041" style="position:absolute;left:3206;top:1106;width:1220;height:2" coordorigin="3206,1106" coordsize="12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ygnscAAADdAAAADwAAAGRycy9kb3ducmV2LnhtbESPT2vCQBTE70K/w/IK&#10;3uom/mkluoqIlR5EaCyIt0f2mQSzb0N2m8Rv3xUKHoeZ+Q2zXPemEi01rrSsIB5FIIgzq0vOFfyc&#10;Pt/mIJxH1lhZJgV3crBevQyWmGjb8Te1qc9FgLBLUEHhfZ1I6bKCDLqRrYmDd7WNQR9kk0vdYBfg&#10;ppLjKHqXBksOCwXWtC0ou6W/RsG+w24ziXft4Xbd3i+n2fF8iEmp4Wu/WYDw1Ptn+L/9pRVMxtMP&#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mygnscAAADd&#10;AAAADwAAAAAAAAAAAAAAAACqAgAAZHJzL2Rvd25yZXYueG1sUEsFBgAAAAAEAAQA+gAAAJ4DAAAA&#10;AA==&#10;">
                  <v:shape id="Freeform 3444" o:spid="_x0000_s1042" style="position:absolute;left:3206;top:1106;width:1220;height:2;visibility:visible;mso-wrap-style:square;v-text-anchor:top" coordsize="12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ZmkcQA&#10;AADdAAAADwAAAGRycy9kb3ducmV2LnhtbERPXWvCMBR9F/wP4Qp7kZnO6dBqlCEMNkRx3fZ+Sa5t&#10;sbmpTWY7f/3yIPh4ON/LdWcrcaHGl44VPI0SEMTamZJzBd9fb48zED4gG6wck4I/8rBe9XtLTI1r&#10;+ZMuWchFDGGfooIihDqV0uuCLPqRq4kjd3SNxRBhk0vTYBvDbSXHSfIiLZYcGwqsaVOQPmW/VkGS&#10;f2yH191+/uPOB8Zpq4duppV6GHSvCxCBunAX39zvRsHzeBLnxjfxCc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WZpHEAAAA3QAAAA8AAAAAAAAAAAAAAAAAmAIAAGRycy9k&#10;b3ducmV2LnhtbFBLBQYAAAAABAAEAPUAAACJAwAAAAA=&#10;" path="m,l1219,e" filled="f" strokecolor="#3f3f3f" strokeweight=".19381mm">
                    <v:path arrowok="t" o:connecttype="custom" o:connectlocs="0,0;1219,0" o:connectangles="0,0"/>
                  </v:shape>
                </v:group>
                <v:group id="Group 3441" o:spid="_x0000_s1043" style="position:absolute;left:4425;top:1101;width:2;height:1209" coordorigin="4425,1101" coordsize="2,1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Rd8cAAADdAAAADwAAAGRycy9kb3ducmV2LnhtbESPT2vCQBTE70K/w/IK&#10;3uom/ik1uoqIlR5EaCyIt0f2mQSzb0N2m8Rv3xUKHoeZ+Q2zXPemEi01rrSsIB5FIIgzq0vOFfyc&#10;Pt8+QDiPrLGyTAru5GC9ehksMdG2429qU5+LAGGXoILC+zqR0mUFGXQjWxMH72obgz7IJpe6wS7A&#10;TSXHUfQuDZYcFgqsaVtQdkt/jYJ9h91mEu/aw+26vV9Os+P5EJNSw9d+swDhqffP8H/7SyuYjKdz&#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L+Rd8cAAADd&#10;AAAADwAAAAAAAAAAAAAAAACqAgAAZHJzL2Rvd25yZXYueG1sUEsFBgAAAAAEAAQA+gAAAJ4DAAAA&#10;AA==&#10;">
                  <v:shape id="Freeform 3442" o:spid="_x0000_s1044" style="position:absolute;left:4425;top:1101;width:2;height:1209;visibility:visible;mso-wrap-style:square;v-text-anchor:top" coordsize="2,1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FycEA&#10;AADdAAAADwAAAGRycy9kb3ducmV2LnhtbERPzWrCQBC+C32HZQq96UaLRVNXkUJFeymJPsCQHZPQ&#10;7GzMjpq8vXsQevz4/leb3jXqRl2oPRuYThJQxIW3NZcGTsfv8QJUEGSLjWcyMFCAzfpltMLU+jtn&#10;dMulVDGEQ4oGKpE21ToUFTkME98SR+7sO4cSYVdq2+E9hrtGz5LkQzusOTZU2NJXRcVffnUGMrnM&#10;D9mwS36Wv7mup2c7yFGMeXvtt5+ghHr5Fz/de2vgfTaP++Ob+AT0+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bNBcnBAAAA3QAAAA8AAAAAAAAAAAAAAAAAmAIAAGRycy9kb3du&#10;cmV2LnhtbFBLBQYAAAAABAAEAPUAAACGAwAAAAA=&#10;" path="m,1209l,e" filled="f" strokecolor="#1f1f1f" strokeweight=".19381mm">
                    <v:path arrowok="t" o:connecttype="custom" o:connectlocs="0,2310;0,1101" o:connectangles="0,0"/>
                  </v:shape>
                </v:group>
                <v:group id="Group 3439" o:spid="_x0000_s1045" style="position:absolute;left:4381;top:1453;width:593;height:2" coordorigin="4381,1453" coordsize="5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ALrMcAAADdAAAADwAAAGRycy9kb3ducmV2LnhtbESPT2vCQBTE7wW/w/KE&#10;3uomhpQSXUVESw+hUC2U3h7ZZxLMvg3ZNX++fbcgeBxm5jfMejuaRvTUudqygngRgSAurK65VPB9&#10;Pr68gXAeWWNjmRRM5GC7mT2tMdN24C/qT74UAcIuQwWV920mpSsqMugWtiUO3sV2Bn2QXSl1h0OA&#10;m0Yuo+hVGqw5LFTY0r6i4nq6GQXvAw67JD70+fWyn37P6edPHpNSz/NxtwLhafSP8L39oRUkyzSG&#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xALrMcAAADd&#10;AAAADwAAAAAAAAAAAAAAAACqAgAAZHJzL2Rvd25yZXYueG1sUEsFBgAAAAAEAAQA+gAAAJ4DAAAA&#10;AA==&#10;">
                  <v:shape id="Freeform 3440" o:spid="_x0000_s1046" style="position:absolute;left:4381;top:1453;width:593;height:2;visibility:visible;mso-wrap-style:square;v-text-anchor:top" coordsize="5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TGcQA&#10;AADdAAAADwAAAGRycy9kb3ducmV2LnhtbESPT0sDMRTE74LfITzBm80aqdS1adkWxEK99I/3R/Lc&#10;Xdy8pJu03X77piB4HGbmN8x0PrhOnKiPrWcNz6MCBLHxtuVaw3738TQBEROyxc4zabhQhPns/m6K&#10;pfVn3tBpm2qRIRxL1NCkFEopo2nIYRz5QJy9H987TFn2tbQ9njPcdVIVxat02HJeaDDQsiHzuz06&#10;DfTlw2Jt4neFb+Gw+zSqUq3S+vFhqN5BJBrSf/ivvbIaXtRYwe1NfgJy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j0xnEAAAA3QAAAA8AAAAAAAAAAAAAAAAAmAIAAGRycy9k&#10;b3ducmV2LnhtbFBLBQYAAAAABAAEAPUAAACJAwAAAAA=&#10;" path="m,l594,e" filled="f" strokecolor="#0f0f0f" strokeweight=".19381mm">
                    <v:path arrowok="t" o:connecttype="custom" o:connectlocs="0,0;594,0" o:connectangles="0,0"/>
                  </v:shape>
                </v:group>
                <v:group id="Group 3437" o:spid="_x0000_s1047" style="position:absolute;left:7403;top:1156;width:2;height:594" coordorigin="7403,1156"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4wQMUAAADdAAAADwAAAGRycy9kb3ducmV2LnhtbESPQYvCMBSE7wv+h/AE&#10;b2tai8tSjSLiigcRVhfE26N5tsXmpTTZtv57Iwgeh5n5hpkve1OJlhpXWlYQjyMQxJnVJecK/k4/&#10;n98gnEfWWFkmBXdysFwMPuaYatvxL7VHn4sAYZeigsL7OpXSZQUZdGNbEwfvahuDPsgml7rBLsBN&#10;JSdR9CUNlhwWCqxpXVB2O/4bBdsOu1USb9r97bq+X07Tw3kfk1KjYb+agfDU+3f41d5pBclkms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COMEDFAAAA3QAA&#10;AA8AAAAAAAAAAAAAAAAAqgIAAGRycy9kb3ducmV2LnhtbFBLBQYAAAAABAAEAPoAAACcAwAAAAA=&#10;">
                  <v:shape id="Freeform 3438" o:spid="_x0000_s1048" style="position:absolute;left:7403;top:1156;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QI+8gA&#10;AADdAAAADwAAAGRycy9kb3ducmV2LnhtbESPW2vCQBSE3wv+h+UIvjUbrRWJbqQVChaLUC/t6yF7&#10;csHs2ZhdNfbXdwsFH4eZ+YaZLzpTiwu1rrKsYBjFIIgzqysuFOx3b49TEM4ja6wtk4IbOVikvYc5&#10;Jtpe+ZMuW1+IAGGXoILS+yaR0mUlGXSRbYiDl9vWoA+yLaRu8RrgppajOJ5IgxWHhRIbWpaUHbdn&#10;o2BdvJp1d3rffKDOf+rd6jD5/hoqNeh3LzMQnjp/D/+3V1rB0+h5DH9vwhOQ6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BAj7yAAAAN0AAAAPAAAAAAAAAAAAAAAAAJgCAABk&#10;cnMvZG93bnJldi54bWxQSwUGAAAAAAQABAD1AAAAjQMAAAAA&#10;" path="m,593l,e" filled="f" strokecolor="#747474" strokeweight=".38761mm">
                    <v:path arrowok="t" o:connecttype="custom" o:connectlocs="0,1749;0,1156" o:connectangles="0,0"/>
                  </v:shape>
                </v:group>
                <v:group id="Group 3435" o:spid="_x0000_s1049" style="position:absolute;left:4986;top:1453;width:3395;height:2" coordorigin="4986,1453" coordsize="33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sNr8UAAADdAAAADwAAAGRycy9kb3ducmV2LnhtbESPQYvCMBSE7wv+h/AE&#10;b2tapctSjSLiigcRVhfE26N5tsXmpTTZtv57Iwgeh5n5hpkve1OJlhpXWlYQjyMQxJnVJecK/k4/&#10;n98gnEfWWFkmBXdysFwMPuaYatvxL7VHn4sAYZeigsL7OpXSZQUZdGNbEwfvahuDPsgml7rBLsBN&#10;JSdR9CUNlhwWCqxpXVB2O/4bBdsOu9U03rT723V9v5ySw3kfk1KjYb+agfDU+3f41d5pBdNJks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ArDa/FAAAA3QAA&#10;AA8AAAAAAAAAAAAAAAAAqgIAAGRycy9kb3ducmV2LnhtbFBLBQYAAAAABAAEAPoAAACcAwAAAAA=&#10;">
                  <v:shape id="Freeform 3436" o:spid="_x0000_s1050" style="position:absolute;left:4986;top:1453;width:3395;height:2;visibility:visible;mso-wrap-style:square;v-text-anchor:top" coordsize="33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qbN8gA&#10;AADdAAAADwAAAGRycy9kb3ducmV2LnhtbESPzWvCQBTE7wX/h+UJvYhuGqlIzCoiCB7aUj8u3p7Z&#10;lw/Mvk2za0z713cLBY/DzPyGSVe9qUVHrassK3iZRCCIM6srLhScjtvxHITzyBpry6TgmxysloOn&#10;FBNt77yn7uALESDsElRQet8kUrqsJINuYhvi4OW2NeiDbAupW7wHuKllHEUzabDisFBiQ5uSsuvh&#10;ZhScs8vHyH7lbzF/xtN5Z0f4/nNT6nnYrxcgPPX+Ef5v77SCafw6g7834QnI5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ps3yAAAAN0AAAAPAAAAAAAAAAAAAAAAAJgCAABk&#10;cnMvZG93bnJldi54bWxQSwUGAAAAAAQABAD1AAAAjQMAAAAA&#10;" path="m,l3395,e" filled="f" strokecolor="#7c7c7c" strokeweight=".38761mm">
                    <v:path arrowok="t" o:connecttype="custom" o:connectlocs="0,0;3395,0" o:connectangles="0,0"/>
                  </v:shape>
                </v:group>
                <v:group id="Group 3433" o:spid="_x0000_s1051" style="position:absolute;left:8381;top:1453;width:88;height:2" coordorigin="8381,1453" coordsize="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U2Q8YAAADdAAAADwAAAGRycy9kb3ducmV2LnhtbESPT4vCMBTE78J+h/AW&#10;9qZpFXWpRhFxlz2I4B9YvD2aZ1tsXkoT2/rtjSB4HGbmN8x82ZlSNFS7wrKCeBCBIE6tLjhTcDr+&#10;9L9BOI+ssbRMCu7kYLn46M0x0bblPTUHn4kAYZeggtz7KpHSpTkZdANbEQfvYmuDPsg6k7rGNsBN&#10;KYdRNJEGCw4LOVa0zim9Hm5GwW+L7WoUb5rt9bK+n4/j3f82JqW+PrvVDISnzr/Dr/afVjAajq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tTZDxgAAAN0A&#10;AAAPAAAAAAAAAAAAAAAAAKoCAABkcnMvZG93bnJldi54bWxQSwUGAAAAAAQABAD6AAAAnQMAAAAA&#10;">
                  <v:shape id="Freeform 3434" o:spid="_x0000_s1052" style="position:absolute;left:8381;top:1453;width:88;height:2;visibility:visible;mso-wrap-style:square;v-text-anchor:top" coordsize="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22MMA&#10;AADdAAAADwAAAGRycy9kb3ducmV2LnhtbERPz2vCMBS+C/4P4Q1203RKh1SjOJkobJd1m3p8NM+2&#10;2LyEJmu7/345DDx+fL9Xm8E0oqPW15YVPE0TEMSF1TWXCr4+95MFCB+QNTaWScEvedisx6MVZtr2&#10;/EFdHkoRQ9hnqKAKwWVS+qIig35qHXHkrrY1GCJsS6lb7GO4aeQsSZ6lwZpjQ4WOdhUVt/zHKLju&#10;7NuQdi+X0+LsXvk9OZP5Pij1+DBslyACDeEu/ncftYL5LI1z45v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22MMAAADdAAAADwAAAAAAAAAAAAAAAACYAgAAZHJzL2Rv&#10;d25yZXYueG1sUEsFBgAAAAAEAAQA9QAAAIgDAAAAAA==&#10;" path="m,l88,e" filled="f" strokecolor="#676767" strokeweight=".19381mm">
                    <v:path arrowok="t" o:connecttype="custom" o:connectlocs="0,0;88,0" o:connectangles="0,0"/>
                  </v:shape>
                </v:group>
                <v:group id="Group 3431" o:spid="_x0000_s1053" style="position:absolute;left:8469;top:1453;width:1154;height:2" coordorigin="8469,1453" coordsize="115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YHqsYAAADdAAAADwAAAGRycy9kb3ducmV2LnhtbESPT4vCMBTE78J+h/AW&#10;9qZpFcWtRhFxlz2I4B9YvD2aZ1tsXkoT2/rtjSB4HGbmN8x82ZlSNFS7wrKCeBCBIE6tLjhTcDr+&#10;9KcgnEfWWFomBXdysFx89OaYaNvynpqDz0SAsEtQQe59lUjp0pwMuoGtiIN3sbVBH2SdSV1jG+Cm&#10;lMMomkiDBYeFHCta55ReDzej4LfFdjWKN832elnfz8fx7n8bk1Jfn91qBsJT59/hV/tPKxgNx9/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geqxgAAAN0A&#10;AAAPAAAAAAAAAAAAAAAAAKoCAABkcnMvZG93bnJldi54bWxQSwUGAAAAAAQABAD6AAAAnQMAAAAA&#10;">
                  <v:shape id="Freeform 3432" o:spid="_x0000_s1054" style="position:absolute;left:8469;top:1453;width:1154;height:2;visibility:visible;mso-wrap-style:square;v-text-anchor:top" coordsize="11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Rl8IA&#10;AADdAAAADwAAAGRycy9kb3ducmV2LnhtbERPy4rCMBTdC/5DuMJsRFOdwUc1igjjzNbMCC6vzbUt&#10;NjelibX+/WQx4PJw3uttZyvRUuNLxwom4wQEceZMybmC35/P0QKED8gGK8ek4Eketpt+b42pcQ8+&#10;UqtDLmII+xQVFCHUqZQ+K8iiH7uaOHJX11gMETa5NA0+Yrit5DRJZtJiybGhwJr2BWU3fbcK7u3Z&#10;Pv3ycpjk+mt+GiZaHz60Um+DbrcCEagLL/G/+9soeJ/O4v74Jj4B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RGXwgAAAN0AAAAPAAAAAAAAAAAAAAAAAJgCAABkcnMvZG93&#10;bnJldi54bWxQSwUGAAAAAAQABAD1AAAAhwMAAAAA&#10;" path="m,l1153,e" filled="f" strokeweight=".19381mm">
                    <v:path arrowok="t" o:connecttype="custom" o:connectlocs="0,0;1153,0" o:connectangles="0,0"/>
                  </v:shape>
                </v:group>
                <v:group id="Group 3429" o:spid="_x0000_s1055" style="position:absolute;left:9622;top:1453;width:198;height:2" coordorigin="9622,1453" coordsize="1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zBEcUAAADdAAAADwAAAGRycy9kb3ducmV2LnhtbESPQYvCMBSE7wv+h/AE&#10;b2taZUWqUURUPIiwKoi3R/Nsi81LaWJb/71ZEPY4zMw3zHzZmVI0VLvCsoJ4GIEgTq0uOFNwOW+/&#10;pyCcR9ZYWiYFL3KwXPS+5pho2/IvNSefiQBhl6CC3PsqkdKlORl0Q1sRB+9ua4M+yDqTusY2wE0p&#10;R1E0kQYLDgs5VrTOKX2cnkbBrsV2NY43zeFxX79u55/j9RCTUoN+t5qB8NT5//CnvdcKxqNJDH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F8wRHFAAAA3QAA&#10;AA8AAAAAAAAAAAAAAAAAqgIAAGRycy9kb3ducmV2LnhtbFBLBQYAAAAABAAEAPoAAACcAwAAAAA=&#10;">
                  <v:shape id="Freeform 3430" o:spid="_x0000_s1056" style="position:absolute;left:9622;top:1453;width:198;height:2;visibility:visible;mso-wrap-style:square;v-text-anchor:top" coordsize="1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Mma8UA&#10;AADdAAAADwAAAGRycy9kb3ducmV2LnhtbESP3YrCMBSE7wXfIRzBO02tIFKNIoK7gij4h3h3aI5t&#10;sTkpTdTq028WFvZymJlvmOm8MaV4Uu0KywoG/QgEcWp1wZmC03HVG4NwHlljaZkUvMnBfNZuTTHR&#10;9sV7eh58JgKEXYIKcu+rREqX5mTQ9W1FHLybrQ36IOtM6hpfAW5KGUfRSBosOCzkWNEyp/R+eBgF&#10;96/HZrl1OxPpxff2ei6O6e7yUarbaRYTEJ4a/x/+a6+1gmE8iuH3TXgCcv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syZrxQAAAN0AAAAPAAAAAAAAAAAAAAAAAJgCAABkcnMv&#10;ZG93bnJldi54bWxQSwUGAAAAAAQABAD1AAAAigMAAAAA&#10;" path="m,l198,e" filled="f" strokecolor="#8783bc" strokeweight=".38761mm">
                    <v:path arrowok="t" o:connecttype="custom" o:connectlocs="0,0;198,0" o:connectangles="0,0"/>
                  </v:shape>
                </v:group>
                <v:group id="Group 3427" o:spid="_x0000_s1057" style="position:absolute;left:9864;top:1112;width:802;height:2" coordorigin="9864,1112"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7i+v3FAAAA3QAA&#10;AA8AAAAAAAAAAAAAAAAAqgIAAGRycy9kb3ducmV2LnhtbFBLBQYAAAAABAAEAPoAAACcAwAAAAA=&#10;">
                  <v:shape id="Freeform 3428" o:spid="_x0000_s1058" style="position:absolute;left:9864;top:1112;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r8UA&#10;AADdAAAADwAAAGRycy9kb3ducmV2LnhtbESPQWvCQBSE70L/w/IK3nTTKKFEV2mLitJLa714e2af&#10;STD7NmTXJP57tyB4HGa+GWa+7E0lWmpcaVnB2zgCQZxZXXKu4PC3Hr2DcB5ZY2WZFNzIwXLxMphj&#10;qm3Hv9TufS5CCbsUFRTe16mULivIoBvbmjh4Z9sY9EE2udQNdqHcVDKOokQaLDksFFjTV0HZZX81&#10;Ck7b2n9Pfq7HJICtWe023WccKzV87T9mIDz1/hl+0FutYBInU/h/E56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4WvxQAAAN0AAAAPAAAAAAAAAAAAAAAAAJgCAABkcnMv&#10;ZG93bnJldi54bWxQSwUGAAAAAAQABAD1AAAAigMAAAAA&#10;" path="m,l802,e" filled="f" strokecolor="#707070" strokeweight=".38761mm">
                    <v:path arrowok="t" o:connecttype="custom" o:connectlocs="0,0;802,0" o:connectangles="0,0"/>
                  </v:shape>
                </v:group>
                <v:group id="Group 3425" o:spid="_x0000_s1059" style="position:absolute;left:9809;top:925;width:2;height:385" coordorigin="9809,925" coordsize="2,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5HxxLFAAAA3QAA&#10;AA8AAAAAAAAAAAAAAAAAqgIAAGRycy9kb3ducmV2LnhtbFBLBQYAAAAABAAEAPoAAACcAwAAAAA=&#10;">
                  <v:shape id="Freeform 3426" o:spid="_x0000_s1060" style="position:absolute;left:9809;top:925;width:2;height:385;visibility:visible;mso-wrap-style:square;v-text-anchor:top" coordsize="2,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Cnn8MA&#10;AADdAAAADwAAAGRycy9kb3ducmV2LnhtbESPT4vCMBTE74LfITxhb5rqYlmqUVQQdr35Zz0/mmdb&#10;bF5KE03XT78RBI/DzPyGmS87U4s7ta6yrGA8SkAQ51ZXXCg4HbfDLxDOI2usLZOCP3KwXPR7c8y0&#10;Dbyn+8EXIkLYZaig9L7JpHR5SQbdyDbE0bvY1qCPsi2kbjFEuKnlJElSabDiuFBiQ5uS8uvhZhRM&#10;r03Yye4hq/Xv1urHTzjXJij1MehWMxCeOv8Ov9rfWsHnJE3h+SY+Ab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Cnn8MAAADdAAAADwAAAAAAAAAAAAAAAACYAgAAZHJzL2Rv&#10;d25yZXYueG1sUEsFBgAAAAAEAAQA9QAAAIgDAAAAAA==&#10;" path="m,385l,e" filled="f" strokeweight=".19381mm">
                    <v:path arrowok="t" o:connecttype="custom" o:connectlocs="0,1310;0,925" o:connectangles="0,0"/>
                  </v:shape>
                </v:group>
                <v:group id="Group 3423" o:spid="_x0000_s1061" style="position:absolute;left:10655;top:1101;width:2;height:605" coordorigin="10655,1101" coordsize="2,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n8/sYAAADdAAAADwAAAGRycy9kb3ducmV2LnhtbESPT4vCMBTE7wv7HcJb&#10;8KZpFXWpRhHRZQ8i+AcWb4/m2Rabl9LEtn57Iwh7HGbmN8x82ZlSNFS7wrKCeBCBIE6tLjhTcD5t&#10;+98gnEfWWFomBQ9ysFx8fswx0bblAzVHn4kAYZeggtz7KpHSpTkZdANbEQfvamuDPsg6k7rGNsBN&#10;KYdRNJEGCw4LOVa0zim9He9GwU+L7WoUb5rd7bp+XE7j/d8uJqV6X91qBsJT5//D7/avVjAaTq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fz+xgAAAN0A&#10;AAAPAAAAAAAAAAAAAAAAAKoCAABkcnMvZG93bnJldi54bWxQSwUGAAAAAAQABAD6AAAAnQMAAAAA&#10;">
                  <v:shape id="Freeform 3424" o:spid="_x0000_s1062" style="position:absolute;left:10655;top:1101;width:2;height:605;visibility:visible;mso-wrap-style:square;v-text-anchor:top" coordsize="2,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ND8MQA&#10;AADdAAAADwAAAGRycy9kb3ducmV2LnhtbERPu27CMBTdkfgH6yJ1AydURZBiUNWqhYGFxwDblX2b&#10;RMTXke1CytfjAYnx6Lzny8424kI+1I4V5KMMBLF2puZSwWH/PZyCCBHZYOOYFPxTgOWi35tjYdyV&#10;t3TZxVKkEA4FKqhibAspg67IYhi5ljhxv85bjAn6UhqP1xRuGznOsom0WHNqqLClz4r0efdnFUR9&#10;Wx/fvn4yPfMrdz5u8unqlCv1Mug+3kFE6uJT/HCvjYLX8STNTW/SE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zQ/DEAAAA3QAAAA8AAAAAAAAAAAAAAAAAmAIAAGRycy9k&#10;b3ducmV2LnhtbFBLBQYAAAAABAAEAPUAAACJAwAAAAA=&#10;" path="m,604l,e" filled="f" strokecolor="#7c7c7c" strokeweight=".38761mm">
                    <v:path arrowok="t" o:connecttype="custom" o:connectlocs="0,1705;0,1101" o:connectangles="0,0"/>
                  </v:shape>
                </v:group>
                <v:group id="Group 3421" o:spid="_x0000_s1063" style="position:absolute;left:9809;top:1310;width:2;height:154" coordorigin="9809,1310" coordsize="2,1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rNF8YAAADdAAAADwAAAGRycy9kb3ducmV2LnhtbESPT4vCMBTE7wv7HcJb&#10;8KZpFcWtRhHRZQ8i+AcWb4/m2Rabl9LEtn57Iwh7HGbmN8x82ZlSNFS7wrKCeBCBIE6tLjhTcD5t&#10;+1MQziNrLC2Tggc5WC4+P+aYaNvygZqjz0SAsEtQQe59lUjp0pwMuoGtiIN3tbVBH2SdSV1jG+Cm&#10;lMMomkiDBYeFHCta55Tejnej4KfFdjWKN83udl0/Lqfx/m8Xk1K9r241A+Gp8//hd/tXKxgNJ9/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s0XxgAAAN0A&#10;AAAPAAAAAAAAAAAAAAAAAKoCAABkcnMvZG93bnJldi54bWxQSwUGAAAAAAQABAD6AAAAnQMAAAAA&#10;">
                  <v:shape id="Freeform 3422" o:spid="_x0000_s1064" style="position:absolute;left:9809;top:1310;width:2;height:154;visibility:visible;mso-wrap-style:square;v-text-anchor:top" coordsize="2,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PcZcIA&#10;AADdAAAADwAAAGRycy9kb3ducmV2LnhtbERPTW+CQBC9N+l/2IyJt7qIrRJ0Ja2xibdGWjxP2BEI&#10;7Cxht4j/3j006fHlfe+yyXRipME1lhUsFxEI4tLqhisFP9+fLwkI55E1dpZJwZ0cZPvnpx2m2t74&#10;TGPuKxFC2KWooPa+T6V0ZU0G3cL2xIG72sGgD3CopB7wFsJNJ+MoWkuDDYeGGns61FS2+a9RoF1e&#10;tJ1O8kt79G8fr9exWB6+lJrPpvctCE+T/xf/uU9awSrehP3hTXgCc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I9xlwgAAAN0AAAAPAAAAAAAAAAAAAAAAAJgCAABkcnMvZG93&#10;bnJldi54bWxQSwUGAAAAAAQABAD1AAAAhwMAAAAA&#10;" path="m,154l,e" filled="f" strokecolor="#3f3f3f" strokeweight=".19381mm">
                    <v:path arrowok="t" o:connecttype="custom" o:connectlocs="0,1464;0,1310" o:connectangles="0,0"/>
                  </v:shape>
                </v:group>
                <v:group id="Group 3419" o:spid="_x0000_s1065" style="position:absolute;left:4991;top:1453;width:2;height:857" coordorigin="4991,1453" coordsize="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KVXzMUAAADdAAAADwAAAGRycy9kb3ducmV2LnhtbESPQYvCMBSE78L+h/AE&#10;b5pWWV2qUURW2YMsqAvi7dE822LzUprY1n9vhAWPw8x8wyxWnSlFQ7UrLCuIRxEI4tTqgjMFf6ft&#10;8AuE88gaS8uk4EEOVsuP3gITbVs+UHP0mQgQdgkqyL2vEildmpNBN7IVcfCutjbog6wzqWtsA9yU&#10;chxFU2mw4LCQY0WbnNLb8W4U7Fps15P4u9nfrpvH5fT5e97HpNSg363nIDx1/h3+b/9oBZPxL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SlV8zFAAAA3QAA&#10;AA8AAAAAAAAAAAAAAAAAqgIAAGRycy9kb3ducmV2LnhtbFBLBQYAAAAABAAEAPoAAACcAwAAAAA=&#10;">
                  <v:shape id="Freeform 3420" o:spid="_x0000_s1066" style="position:absolute;left:4991;top:1453;width:2;height:857;visibility:visible;mso-wrap-style:square;v-text-anchor:top" coordsize="2,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nypcUA&#10;AADdAAAADwAAAGRycy9kb3ducmV2LnhtbESP0WrCQBRE3wX/YblCX6RuTKBK6hpEKPRBW2r9gEv2&#10;NgnN3o272yT69d1Cwcdh5swwm2I0rejJ+cayguUiAUFcWt1wpeD8+fK4BuEDssbWMim4kodiO51s&#10;MNd24A/qT6ESsYR9jgrqELpcSl/WZNAvbEccvS/rDIYoXSW1wyGWm1amSfIkDTYcF2rsaF9T+X36&#10;MQrwbXyn22F9nGf67FaRlt0lVephNu6eQQQawz38T79qBVm6SuHvTXw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efKlxQAAAN0AAAAPAAAAAAAAAAAAAAAAAJgCAABkcnMv&#10;ZG93bnJldi54bWxQSwUGAAAAAAQABAD1AAAAigMAAAAA&#10;" path="m,857l,e" filled="f" strokecolor="#1f1f1f" strokeweight=".19381mm">
                    <v:path arrowok="t" o:connecttype="custom" o:connectlocs="0,2310;0,1453" o:connectangles="0,0"/>
                  </v:shape>
                </v:group>
                <v:group id="Group 3417" o:spid="_x0000_s1067" style="position:absolute;left:7392;top:1563;width:824;height:2" coordorigin="7392,1563" coordsize="8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tsIMYAAADdAAAADwAAAGRycy9kb3ducmV2LnhtbESPQWvCQBSE7wX/w/KE&#10;3uomhrYSXUVESw8iVAXx9sg+k2D2bciuSfz3riD0OMzMN8xs0ZtKtNS40rKCeBSBIM6sLjlXcDxs&#10;PiYgnEfWWFkmBXdysJgP3maYatvxH7V7n4sAYZeigsL7OpXSZQUZdCNbEwfvYhuDPsgml7rBLsBN&#10;JcdR9CUNlhwWCqxpVVB23d+Mgp8Ou2USr9vt9bK6nw+fu9M2JqXeh/1yCsJT7//Dr/avVpCMvx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O2wgxgAAAN0A&#10;AAAPAAAAAAAAAAAAAAAAAKoCAABkcnMvZG93bnJldi54bWxQSwUGAAAAAAQABAD6AAAAnQMAAAAA&#10;">
                  <v:shape id="Freeform 3418" o:spid="_x0000_s1068" style="position:absolute;left:7392;top:1563;width:824;height:2;visibility:visible;mso-wrap-style:square;v-text-anchor:top" coordsize="8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xmG8YA&#10;AADdAAAADwAAAGRycy9kb3ducmV2LnhtbESPUWvCMBSF3wf+h3CFvQxNdUNLNYqMDX0bdvsBd81d&#10;W01uSpPZbL/eDAY+Hs453+Gst9EacaHet44VzKYZCOLK6ZZrBR/vr5MchA/IGo1jUvBDHrab0d0a&#10;C+0GPtKlDLVIEPYFKmhC6AopfdWQRT91HXHyvlxvMSTZ11L3OCS4NXKeZQtpseW00GBHzw1V5/Lb&#10;KjjlDzme5f7lrTTHvYm/w2fUtVL347hbgQgUwy383z5oBY/z5RP8vUlPQG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2xmG8YAAADdAAAADwAAAAAAAAAAAAAAAACYAgAAZHJz&#10;L2Rvd25yZXYueG1sUEsFBgAAAAAEAAQA9QAAAIsDAAAAAA==&#10;" path="m,l824,e" filled="f" strokecolor="#606060" strokeweight=".38761mm">
                    <v:path arrowok="t" o:connecttype="custom" o:connectlocs="0,0;824,0" o:connectangles="0,0"/>
                  </v:shape>
                </v:group>
                <v:group id="Group 3415" o:spid="_x0000_s1069" style="position:absolute;left:8183;top:1442;width:2;height:154" coordorigin="8183,1442" coordsize="2,1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55Rz8YAAADdAAAADwAAAGRycy9kb3ducmV2LnhtbESPT4vCMBTE78J+h/AW&#10;9qZpFXWpRhFxlz2I4B9YvD2aZ1tsXkoT2/rtjSB4HGbmN8x82ZlSNFS7wrKCeBCBIE6tLjhTcDr+&#10;9L9BOI+ssbRMCu7kYLn46M0x0bblPTUHn4kAYZeggtz7KpHSpTkZdANbEQfvYmuDPsg6k7rGNsBN&#10;KYdRNJEGCw4LOVa0zim9Hm5GwW+L7WoUb5rt9bK+n4/j3f82JqW+PrvVDISnzr/Dr/afVjAaTs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nlHPxgAAAN0A&#10;AAAPAAAAAAAAAAAAAAAAAKoCAABkcnMvZG93bnJldi54bWxQSwUGAAAAAAQABAD6AAAAnQMAAAAA&#10;">
                  <v:shape id="Freeform 3416" o:spid="_x0000_s1070" style="position:absolute;left:8183;top:1442;width:2;height:154;visibility:visible;mso-wrap-style:square;v-text-anchor:top" coordsize="2,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puvsUA&#10;AADdAAAADwAAAGRycy9kb3ducmV2LnhtbESPT2vCQBTE74V+h+UJvdWNFmyMrmIL0ngq/sPrI/vM&#10;RrNvQ3bV9Nt3BcHjMDO/YabzztbiSq2vHCsY9BMQxIXTFZcKdtvlewrCB2SNtWNS8Ece5rPXlylm&#10;2t14TddNKEWEsM9QgQmhyaT0hSGLvu8a4ugdXWsxRNmWUrd4i3Bby2GSjKTFiuOCwYa+DRXnzcUq&#10;+K1Wh1P6E9Z8GS+cSZf5/muXK/XW6xYTEIG68Aw/2rlW8DH8HMH9TXwCcv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Sm6+xQAAAN0AAAAPAAAAAAAAAAAAAAAAAJgCAABkcnMv&#10;ZG93bnJldi54bWxQSwUGAAAAAAQABAD1AAAAigMAAAAA&#10;" path="m,154l,e" filled="f" strokecolor="#606060" strokeweight=".19381mm">
                    <v:path arrowok="t" o:connecttype="custom" o:connectlocs="0,1596;0,1442" o:connectangles="0,0"/>
                  </v:shape>
                </v:group>
                <v:group id="Group 3413" o:spid="_x0000_s1071" style="position:absolute;left:9809;top:1431;width:2;height:352" coordorigin="9809,1431" coordsize="2,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BqI8YAAADdAAAADwAAAGRycy9kb3ducmV2LnhtbESPT4vCMBTE78J+h/AW&#10;9qZpFXWpRhFxlz2I4B9YvD2aZ1tsXkoT2/rtjSB4HGbmN8x82ZlSNFS7wrKCeBCBIE6tLjhTcDr+&#10;9L9BOI+ssbRMCu7kYLn46M0x0bblPTUHn4kAYZeggtz7KpHSpTkZdANbEQfvYmuDPsg6k7rGNsBN&#10;KYdRNJEGCw4LOVa0zim9Hm5GwW+L7WoUb5rt9bK+n4/j3f82JqW+PrvVDISnzr/Dr/afVjAaTq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AGojxgAAAN0A&#10;AAAPAAAAAAAAAAAAAAAAAKoCAABkcnMvZG93bnJldi54bWxQSwUGAAAAAAQABAD6AAAAnQMAAAAA&#10;">
                  <v:shape id="Freeform 3414" o:spid="_x0000_s1072" style="position:absolute;left:9809;top:1431;width:2;height:352;visibility:visible;mso-wrap-style:square;v-text-anchor:top" coordsize="2,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rUSMQA&#10;AADdAAAADwAAAGRycy9kb3ducmV2LnhtbERPTWvCQBC9F/oflin0VjdV0BhdpQqCiFCaevA4ZMck&#10;mp2N2W0S/fXdg+Dx8b7ny95UoqXGlZYVfA4iEMSZ1SXnCg6/m48YhPPIGivLpOBGDpaL15c5Jtp2&#10;/ENt6nMRQtglqKDwvk6kdFlBBt3A1sSBO9nGoA+wyaVusAvhppLDKBpLgyWHhgJrWheUXdI/o2Da&#10;Xc/n6WhV3q+n75h0u1/tjrFS72/91wyEp94/xQ/3VisYDSdhbngTno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61EjEAAAA3QAAAA8AAAAAAAAAAAAAAAAAmAIAAGRycy9k&#10;b3ducmV2LnhtbFBLBQYAAAAABAAEAPUAAACJAwAAAAA=&#10;" path="m,351l,e" filled="f" strokeweight=".19381mm">
                    <v:path arrowok="t" o:connecttype="custom" o:connectlocs="0,1782;0,1431" o:connectangles="0,0"/>
                  </v:shape>
                </v:group>
                <v:group id="Group 3411" o:spid="_x0000_s1073" style="position:absolute;left:9798;top:1585;width:253;height:2" coordorigin="9798,1585" coordsize="2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NbysYAAADdAAAADwAAAGRycy9kb3ducmV2LnhtbESPQWvCQBSE70L/w/IK&#10;3uomirZGVxGx0oMIjQXx9sg+k2D2bchuk/jvu0LB4zAz3zDLdW8q0VLjSssK4lEEgjizuuRcwc/p&#10;8+0DhPPIGivLpOBODtarl8ESE207/qY29bkIEHYJKii8rxMpXVaQQTeyNXHwrrYx6INscqkb7ALc&#10;VHIcRTNpsOSwUGBN24KyW/prFOw77DaTeNcebtft/XKaHs+HmJQavvabBQhPvX+G/9tfWsFk/D6H&#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01vKxgAAAN0A&#10;AAAPAAAAAAAAAAAAAAAAAKoCAABkcnMvZG93bnJldi54bWxQSwUGAAAAAAQABAD6AAAAnQMAAAAA&#10;">
                  <v:shape id="Freeform 3412" o:spid="_x0000_s1074" style="position:absolute;left:9798;top:1585;width:253;height:2;visibility:visible;mso-wrap-style:square;v-text-anchor:top" coordsize="25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5NOsIA&#10;AADdAAAADwAAAGRycy9kb3ducmV2LnhtbERPy4rCMBTdD8w/hCu4G1OfaDWKCAMjLsYXgrtLc22q&#10;zU1pMlr/frIQXB7Oe7ZobCnuVPvCsYJuJwFBnDldcK7gePj+GoPwAVlj6ZgUPMnDYv75McNUuwfv&#10;6L4PuYgh7FNUYEKoUil9Zsii77iKOHIXV1sMEda51DU+YrgtZS9JRtJiwbHBYEUrQ9lt/2cV7LLN&#10;9sxDc739rtaD8pwvT3ayVardapZTEIGa8Ba/3D9aQb83jvvjm/g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Tk06wgAAAN0AAAAPAAAAAAAAAAAAAAAAAJgCAABkcnMvZG93&#10;bnJldi54bWxQSwUGAAAAAAQABAD1AAAAhwMAAAAA&#10;" path="m,l253,e" filled="f" strokecolor="#3f3f3f" strokeweight=".19381mm">
                    <v:path arrowok="t" o:connecttype="custom" o:connectlocs="0,0;253,0" o:connectangles="0,0"/>
                  </v:shape>
                </v:group>
                <v:group id="Group 3409" o:spid="_x0000_s1075" style="position:absolute;left:10051;top:1585;width:615;height:2" coordorigin="10051,1585" coordsize="6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An68cAAADdAAAADwAAAGRycy9kb3ducmV2LnhtbESPT2vCQBTE74V+h+UV&#10;vNVNlJYQXUVEi4cg1BSKt0f2mQSzb0N2mz/fvisUehxm5jfMejuaRvTUudqygngegSAurK65VPCV&#10;H18TEM4ja2wsk4KJHGw3z09rTLUd+JP6iy9FgLBLUUHlfZtK6YqKDLq5bYmDd7OdQR9kV0rd4RDg&#10;ppGLKHqXBmsOCxW2tK+ouF9+jIKPAYfdMj702f22n6752/k7i0mp2cu4W4HwNPr/8F/7pBUsF0kM&#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XAn68cAAADd&#10;AAAADwAAAAAAAAAAAAAAAACqAgAAZHJzL2Rvd25yZXYueG1sUEsFBgAAAAAEAAQA+gAAAJ4DAAAA&#10;AA==&#10;">
                  <v:shape id="Freeform 3410" o:spid="_x0000_s1076" style="position:absolute;left:10051;top:1585;width:615;height:2;visibility:visible;mso-wrap-style:square;v-text-anchor:top" coordsize="6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xQRMUA&#10;AADdAAAADwAAAGRycy9kb3ducmV2LnhtbESPQWvCQBSE7wX/w/KE3urGFUSiq6ggtfRio4LHR/aZ&#10;BLNvQ3Zr4r/vCkKPw8x8wyxWva3FnVpfOdYwHiUgiHNnKi40nI67jxkIH5AN1o5Jw4M8rJaDtwWm&#10;xnX8Q/csFCJC2KeooQyhSaX0eUkW/cg1xNG7utZiiLItpGmxi3BbS5UkU2mx4rhQYkPbkvJb9ms1&#10;mPOmyI6fO6XO46/vta0vj+7gtH4f9us5iEB9+A+/2nujYaJmCp5v4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jFBExQAAAN0AAAAPAAAAAAAAAAAAAAAAAJgCAABkcnMv&#10;ZG93bnJldi54bWxQSwUGAAAAAAQABAD1AAAAigMAAAAA&#10;" path="m,l615,e" filled="f" strokecolor="#7c7c7c" strokeweight=".19381mm">
                    <v:path arrowok="t" o:connecttype="custom" o:connectlocs="0,0;615,0" o:connectangles="0,0"/>
                  </v:shape>
                </v:group>
                <v:group id="Group 3407" o:spid="_x0000_s1077" style="position:absolute;left:8183;top:1563;width:2;height:220" coordorigin="8183,1563" coordsize="2,2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7hwHxgAAAN0A&#10;AAAPAAAAAAAAAAAAAAAAAKoCAABkcnMvZG93bnJldi54bWxQSwUGAAAAAAQABAD6AAAAnQMAAAAA&#10;">
                  <v:shape id="Freeform 3408" o:spid="_x0000_s1078" style="position:absolute;left:8183;top:1563;width:2;height:220;visibility:visible;mso-wrap-style:square;v-text-anchor:top" coordsize="2,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sLQMIA&#10;AADdAAAADwAAAGRycy9kb3ducmV2LnhtbESPzarCMBSE94LvEI7gTlP1IlqNImpB3PkDbg/NsS02&#10;J6WJWn16c0FwOczMN8x82ZhSPKh2hWUFg34Egji1uuBMwfmU9CYgnEfWWFomBS9ysFy0W3OMtX3y&#10;gR5Hn4kAYRejgtz7KpbSpTkZdH1bEQfvamuDPsg6k7rGZ4CbUg6jaCwNFhwWcqxonVN6O96Ngvfm&#10;sPen7L5Cmiab904ml60tlep2mtUMhKfG/8Lf9k4rGA0nf/D/JjwBuf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SwtAwgAAAN0AAAAPAAAAAAAAAAAAAAAAAJgCAABkcnMvZG93&#10;bnJldi54bWxQSwUGAAAAAAQABAD1AAAAhwMAAAAA&#10;" path="m,219l,e" filled="f" strokecolor="#3f3f3f" strokeweight=".19381mm">
                    <v:path arrowok="t" o:connecttype="custom" o:connectlocs="0,1782;0,1563" o:connectangles="0,0"/>
                  </v:shape>
                </v:group>
                <v:group id="Group 3405" o:spid="_x0000_s1079" style="position:absolute;left:4129;top:2305;width:1121;height:2" coordorigin="4129,2305" coordsize="11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5LIejFAAAA3QAA&#10;AA8AAAAAAAAAAAAAAAAAqgIAAGRycy9kb3ducmV2LnhtbFBLBQYAAAAABAAEAPoAAACcAwAAAAA=&#10;">
                  <v:shape id="Freeform 3406" o:spid="_x0000_s1080" style="position:absolute;left:4129;top:2305;width:1121;height:2;visibility:visible;mso-wrap-style:square;v-text-anchor:top" coordsize="1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qJtMUA&#10;AADdAAAADwAAAGRycy9kb3ducmV2LnhtbESPzWrCQBSF9wXfYbiCuzpRaQgxE1FBke6aiuDuNnNN&#10;0mbuxMyo6dt3CoUuD+fn42SrwbTiTr1rLCuYTSMQxKXVDVcKju+75wSE88gaW8uk4JscrPLRU4ap&#10;tg9+o3vhKxFG2KWooPa+S6V0ZU0G3dR2xMG72N6gD7KvpO7xEcZNK+dRFEuDDQdCjR1tayq/ipsJ&#10;3I/P7Wtx2nCyP55sYs/x+aW9KjUZD+slCE+D/w//tQ9awWKexPD7JjwBm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yom0xQAAAN0AAAAPAAAAAAAAAAAAAAAAAJgCAABkcnMv&#10;ZG93bnJldi54bWxQSwUGAAAAAAQABAD1AAAAigMAAAAA&#10;" path="m,l1120,e" filled="f" strokeweight=".19381mm">
                    <v:path arrowok="t" o:connecttype="custom" o:connectlocs="0,0;1120,0" o:connectangles="0,0"/>
                  </v:shape>
                </v:group>
                <v:group id="Group 3403" o:spid="_x0000_s1081" style="position:absolute;left:4134;top:2299;width:2;height:594" coordorigin="4134,2299"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UaBMYAAADdAAAADwAAAGRycy9kb3ducmV2LnhtbESPT4vCMBTE7wt+h/CE&#10;va1plV2lGkVElz2I4B8Qb4/m2Rabl9LEtn57Iwh7HGbmN8xs0ZlSNFS7wrKCeBCBIE6tLjhTcDpu&#10;viYgnEfWWFomBQ9ysJj3PmaYaNvynpqDz0SAsEtQQe59lUjp0pwMuoGtiIN3tbVBH2SdSV1jG+Cm&#10;lMMo+pEGCw4LOVa0yim9He5GwW+L7XIUr5vt7bp6XI7fu/M2JqU++91yCsJT5//D7/afVjAaTsb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1RoExgAAAN0A&#10;AAAPAAAAAAAAAAAAAAAAAKoCAABkcnMvZG93bnJldi54bWxQSwUGAAAAAAQABAD6AAAAnQMAAAAA&#10;">
                  <v:shape id="Freeform 3404" o:spid="_x0000_s1082" style="position:absolute;left:4134;top:2299;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348QA&#10;AADdAAAADwAAAGRycy9kb3ducmV2LnhtbERPTWvCQBC9C/6HZQremk2VtiHNKiIq7SWlaXofsmMS&#10;zM6G7Kppfn33UPD4eN/ZZjSduNLgWssKnqIYBHFldcu1gvL78JiAcB5ZY2eZFPySg816Pssw1fbG&#10;X3QtfC1CCLsUFTTe96mUrmrIoItsTxy4kx0M+gCHWuoBbyHcdHIZxy/SYMuhocGedg1V5+JiFGyf&#10;8+qM8XTskp+P8vQ57V9zUyq1eBi3byA8jf4u/ne/awWrZRLmhjfhCc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MN+PEAAAA3QAAAA8AAAAAAAAAAAAAAAAAmAIAAGRycy9k&#10;b3ducmV2LnhtbFBLBQYAAAAABAAEAPUAAACJAwAAAAA=&#10;" path="m,594l,e" filled="f" strokecolor="#343434" strokeweight=".19381mm">
                    <v:path arrowok="t" o:connecttype="custom" o:connectlocs="0,2893;0,2299" o:connectangles="0,0"/>
                  </v:shape>
                </v:group>
                <v:group id="Group 3401" o:spid="_x0000_s1083" style="position:absolute;left:5227;top:2299;width:2;height:275" coordorigin="5227,2299" coordsize="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Yr7cYAAADdAAAADwAAAGRycy9kb3ducmV2LnhtbESPT4vCMBTE78J+h/AW&#10;9qZpFcWtRhFxlz2I4B9YvD2aZ1tsXkoT2/rtjSB4HGbmN8x82ZlSNFS7wrKCeBCBIE6tLjhTcDr+&#10;9KcgnEfWWFomBXdysFx89OaYaNvynpqDz0SAsEtQQe59lUjp0pwMuoGtiIN3sbVBH2SdSV1jG+Cm&#10;lMMomkiDBYeFHCta55ReDzej4LfFdjWKN832elnfz8fx7n8bk1Jfn91qBsJT59/hV/tPKxgNp9/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BivtxgAAAN0A&#10;AAAPAAAAAAAAAAAAAAAAAKoCAABkcnMvZG93bnJldi54bWxQSwUGAAAAAAQABAD6AAAAnQMAAAAA&#10;">
                  <v:shape id="Freeform 3402" o:spid="_x0000_s1084" style="position:absolute;left:5227;top:2299;width:2;height:275;visibility:visible;mso-wrap-style:square;v-text-anchor:top" coordsize="2,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aYy78A&#10;AADdAAAADwAAAGRycy9kb3ducmV2LnhtbERPyQrCMBC9C/5DGMGbpiqIVqOIC4gXcTnobWjGttpM&#10;ShO1/r05CB4fb5/Oa1OIF1Uut6yg141AECdW55wqOJ82nREI55E1FpZJwYcczGfNxhRjbd98oNfR&#10;pyKEsItRQeZ9GUvpkowMuq4tiQN3s5VBH2CVSl3hO4SbQvajaCgN5hwaMixpmVHyOD6NAo3r5L7f&#10;6+tFmtNuPbqtDmV6V6rdqhcTEJ5q/xf/3FutYNAfh/3hTXgCcv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9pjLvwAAAN0AAAAPAAAAAAAAAAAAAAAAAJgCAABkcnMvZG93bnJl&#10;di54bWxQSwUGAAAAAAQABAD1AAAAhAMAAAAA&#10;" path="m,275l,e" filled="f" strokecolor="#3f3f3f" strokeweight=".19381mm">
                    <v:path arrowok="t" o:connecttype="custom" o:connectlocs="0,2574;0,2299" o:connectangles="0,0"/>
                  </v:shape>
                </v:group>
                <v:group id="Group 3399" o:spid="_x0000_s1085" style="position:absolute;left:9122;top:1596;width:2;height:2396" coordorigin="9122,1596" coordsize="2,2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KmxNsUAAADdAAAADwAAAGRycy9kb3ducmV2LnhtbESPQYvCMBSE78L+h/AE&#10;b5pWWXGrUURW2YMsqAvi7dE822LzUprY1n9vhAWPw8x8wyxWnSlFQ7UrLCuIRxEI4tTqgjMFf6ft&#10;cAbCeWSNpWVS8CAHq+VHb4GJti0fqDn6TAQIuwQV5N5XiZQuzcmgG9mKOHhXWxv0QdaZ1DW2AW5K&#10;OY6iqTRYcFjIsaJNTunteDcKdi2260n83exv183jcvr8Pe9jUmrQ79ZzEJ46/w7/t3+0gsn4K4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SpsTbFAAAA3QAA&#10;AA8AAAAAAAAAAAAAAAAAqgIAAGRycy9kb3ducmV2LnhtbFBLBQYAAAAABAAEAPoAAACcAwAAAAA=&#10;">
                  <v:shape id="Freeform 3400" o:spid="_x0000_s1086" style="position:absolute;left:9122;top:1596;width:2;height:2396;visibility:visible;mso-wrap-style:square;v-text-anchor:top" coordsize="2,23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1aIsgA&#10;AADdAAAADwAAAGRycy9kb3ducmV2LnhtbESPT2vCQBTE7wW/w/IKvdVNoohGV5HWQnvowX+It0f2&#10;maTJvk2zW43f3i0IHoeZ+Q0zW3SmFmdqXWlZQdyPQBBnVpecK9htP17HIJxH1lhbJgVXcrCY955m&#10;mGp74TWdNz4XAcIuRQWF900qpcsKMuj6tiEO3sm2Bn2QbS51i5cAN7VMomgkDZYcFgps6K2grNr8&#10;GQXfh3hQvQ9/hr+Vm6xW+yz+OhxjpV6eu+UUhKfOP8L39qdWMEgmCfy/CU9Azm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3VoiyAAAAN0AAAAPAAAAAAAAAAAAAAAAAJgCAABk&#10;cnMvZG93bnJldi54bWxQSwUGAAAAAAQABAD1AAAAjQMAAAAA&#10;" path="m,2396l,e" filled="f" strokeweight=".19381mm">
                    <v:path arrowok="t" o:connecttype="custom" o:connectlocs="0,3992;0,1596" o:connectangles="0,0"/>
                  </v:shape>
                </v:group>
                <v:group id="Group 3397" o:spid="_x0000_s1087" style="position:absolute;left:5414;top:2420;width:1989;height:2" coordorigin="5414,2420" coordsize="19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eK2sYAAADdAAAADwAAAGRycy9kb3ducmV2LnhtbESPQWvCQBSE7wX/w/KE&#10;3uomhpYaXUVESw8iVAXx9sg+k2D2bciuSfz3riD0OMzMN8xs0ZtKtNS40rKCeBSBIM6sLjlXcDxs&#10;Pr5BOI+ssbJMCu7kYDEfvM0w1bbjP2r3PhcBwi5FBYX3dSqlywoy6Ea2Jg7exTYGfZBNLnWDXYCb&#10;So6j6EsaLDksFFjTqqDsur8ZBT8ddsskXrfb62V1Px8+d6dtTEq9D/vlFISn3v+HX+1frSAZTxJ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N4raxgAAAN0A&#10;AAAPAAAAAAAAAAAAAAAAAKoCAABkcnMvZG93bnJldi54bWxQSwUGAAAAAAQABAD6AAAAnQMAAAAA&#10;">
                  <v:shape id="Freeform 3398" o:spid="_x0000_s1088" style="position:absolute;left:5414;top:2420;width:1989;height:2;visibility:visible;mso-wrap-style:square;v-text-anchor:top" coordsize="19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OOA8YA&#10;AADdAAAADwAAAGRycy9kb3ducmV2LnhtbESPT2vCQBTE74V+h+UJ3upGrf+iq1SL0IOXRMXrI/tM&#10;otm3Ibtq/PbdQsHjMDO/YRar1lTiTo0rLSvo9yIQxJnVJecKDvvtxxSE88gaK8uk4EkOVsv3twXG&#10;2j44oXvqcxEg7GJUUHhfx1K6rCCDrmdr4uCdbWPQB9nkUjf4CHBTyUEUjaXBksNCgTVtCsqu6c0o&#10;yI/r0UXv3Hc1OpySc2rWdnJNlOp22q85CE+tf4X/2z9awXAw+4S/N+EJ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5OOA8YAAADdAAAADwAAAAAAAAAAAAAAAACYAgAAZHJz&#10;L2Rvd25yZXYueG1sUEsFBgAAAAAEAAQA9QAAAIsDAAAAAA==&#10;" path="m,l1989,e" filled="f" strokecolor="#3f232f" strokeweight=".19381mm">
                    <v:path arrowok="t" o:connecttype="custom" o:connectlocs="0,0;1989,0" o:connectangles="0,0"/>
                  </v:shape>
                </v:group>
                <v:group id="Group 3395" o:spid="_x0000_s1089" style="position:absolute;left:7381;top:2447;width:2263;height:2" coordorigin="7381,2447" coordsize="226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5K3NcYAAADdAAAADwAAAGRycy9kb3ducmV2LnhtbESPT4vCMBTE78J+h/AW&#10;9qZpFcWtRhFxlz2I4B9YvD2aZ1tsXkoT2/rtjSB4HGbmN8x82ZlSNFS7wrKCeBCBIE6tLjhTcDr+&#10;9KcgnEfWWFomBXdysFx89OaYaNvynpqDz0SAsEtQQe59lUjp0pwMuoGtiIN3sbVBH2SdSV1jG+Cm&#10;lMMomkiDBYeFHCta55ReDzej4LfFdjWKN832elnfz8fx7n8bk1Jfn91qBsJT59/hV/tPKxgNv8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krc1xgAAAN0A&#10;AAAPAAAAAAAAAAAAAAAAAKoCAABkcnMvZG93bnJldi54bWxQSwUGAAAAAAQABAD6AAAAnQMAAAAA&#10;">
                  <v:shape id="Freeform 3396" o:spid="_x0000_s1090" style="position:absolute;left:7381;top:2447;width:2263;height:2;visibility:visible;mso-wrap-style:square;v-text-anchor:top" coordsize="226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X63MYA&#10;AADdAAAADwAAAGRycy9kb3ducmV2LnhtbESPQWsCMRSE7wX/Q3hCL1Kz1VZ0NUpbEXrpoeuC1+fm&#10;mV3cvCxJqtt/3whCj8PMfMOsNr1txYV8aBwreB5nIIgrpxs2Csr97mkOIkRkja1jUvBLATbrwcMK&#10;c+2u/E2XIhqRIBxyVFDH2OVShqomi2HsOuLknZy3GJP0RmqP1wS3rZxk2UxabDgt1NjRR03Vufix&#10;Ct7nZVHZxfYwOuOLeTVfvuz2R6Ueh/3bEkSkPv6H7+1PrWA6Wczg9iY9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X63MYAAADdAAAADwAAAAAAAAAAAAAAAACYAgAAZHJz&#10;L2Rvd25yZXYueG1sUEsFBgAAAAAEAAQA9QAAAIsDAAAAAA==&#10;" path="m,l2263,e" filled="f" strokecolor="#3b3b3b" strokeweight=".19381mm">
                    <v:path arrowok="t" o:connecttype="custom" o:connectlocs="0,0;2263,0" o:connectangles="0,0"/>
                  </v:shape>
                </v:group>
                <v:group id="Group 3393" o:spid="_x0000_s1091" style="position:absolute;left:7815;top:1738;width:2;height:1550" coordorigin="7815,1738" coordsize="2,1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yM2cYAAADdAAAADwAAAGRycy9kb3ducmV2LnhtbESPQWvCQBSE70L/w/IK&#10;3uomirZGVxGx0oMIjQXx9sg+k2D2bchuk/jvu0LB4zAz3zDLdW8q0VLjSssK4lEEgjizuuRcwc/p&#10;8+0DhPPIGivLpOBODtarl8ESE207/qY29bkIEHYJKii8rxMpXVaQQTeyNXHwrrYx6INscqkb7ALc&#10;VHIcRTNpsOSwUGBN24KyW/prFOw77DaTeNcebtft/XKaHs+HmJQavvabBQhPvX+G/9tfWsFkPH+H&#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DIzZxgAAAN0A&#10;AAAPAAAAAAAAAAAAAAAAAKoCAABkcnMvZG93bnJldi54bWxQSwUGAAAAAAQABAD6AAAAnQMAAAAA&#10;">
                  <v:shape id="Freeform 3394" o:spid="_x0000_s1092" style="position:absolute;left:7815;top:1738;width:2;height:1550;visibility:visible;mso-wrap-style:square;v-text-anchor:top" coordsize="2,1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Sq8MA&#10;AADdAAAADwAAAGRycy9kb3ducmV2LnhtbERPy4rCMBTdC/MP4Q6403QURKtRZEBwoQw+ZtHdneba&#10;FpOb2sRa/36yEFweznux6qwRLTW+cqzga5iAIM6drrhQcD5tBlMQPiBrNI5JwZM8rJYfvQWm2j34&#10;QO0xFCKGsE9RQRlCnUrp85Is+qGriSN3cY3FEGFTSN3gI4ZbI0dJMpEWK44NJdb0XVJ+Pd6tgttv&#10;tvsbZz9VuzeJuejrze/tRKn+Z7eegwjUhbf45d5qBePRLM6Nb+IT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Sq8MAAADdAAAADwAAAAAAAAAAAAAAAACYAgAAZHJzL2Rv&#10;d25yZXYueG1sUEsFBgAAAAAEAAQA9QAAAIgDAAAAAA==&#10;" path="m,1550l,e" filled="f" strokecolor="#080808" strokeweight=".19381mm">
                    <v:path arrowok="t" o:connecttype="custom" o:connectlocs="0,3288;0,1738" o:connectangles="0,0"/>
                  </v:shape>
                </v:group>
                <v:group id="Group 3391" o:spid="_x0000_s1093" style="position:absolute;left:4129;top:2706;width:1286;height:2" coordorigin="4129,2706" coordsize="12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9MMYAAADdAAAADwAAAGRycy9kb3ducmV2LnhtbESPT4vCMBTE7wt+h/CE&#10;va1plV20GkVElz2I4B8Qb4/m2Rabl9LEtn57Iwh7HGbmN8xs0ZlSNFS7wrKCeBCBIE6tLjhTcDpu&#10;vsYgnEfWWFomBQ9ysJj3PmaYaNvynpqDz0SAsEtQQe59lUjp0pwMuoGtiIN3tbVBH2SdSV1jG+Cm&#10;lMMo+pEGCw4LOVa0yim9He5GwW+L7XIUr5vt7bp6XI7fu/M2JqU++91yCsJT5//D7/afVjAaTib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370wxgAAAN0A&#10;AAAPAAAAAAAAAAAAAAAAAKoCAABkcnMvZG93bnJldi54bWxQSwUGAAAAAAQABAD6AAAAnQMAAAAA&#10;">
                  <v:shape id="Freeform 3392" o:spid="_x0000_s1094" style="position:absolute;left:4129;top:2706;width:1286;height:2;visibility:visible;mso-wrap-style:square;v-text-anchor:top" coordsize="12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VlscUA&#10;AADdAAAADwAAAGRycy9kb3ducmV2LnhtbESPwWrCQBCG74W+wzKCt7qxgi3RVWxBUHqQpuJ5zI5J&#10;THY2ZFdNffrOoeBx+Of/Zr75sneNulIXKs8GxqMEFHHubcWFgf3P+uUdVIjIFhvPZOCXAiwXz09z&#10;TK2/8Tdds1gogXBI0UAZY5tqHfKSHIaRb4klO/nOYZSxK7Tt8CZw1+jXJJlqhxXLhRJb+iwpr7OL&#10;E8pXH+3hLa9pe6w+Vrv6vs52Z2OGg341AxWpj4/l//bGGphMEvlfbMQE9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FWWxxQAAAN0AAAAPAAAAAAAAAAAAAAAAAJgCAABkcnMv&#10;ZG93bnJldi54bWxQSwUGAAAAAAQABAD1AAAAigMAAAAA&#10;" path="m,l1285,e" filled="f" strokeweight=".19381mm">
                    <v:path arrowok="t" o:connecttype="custom" o:connectlocs="0,0;1285,0" o:connectangles="0,0"/>
                  </v:shape>
                </v:group>
                <v:group id="Group 3389" o:spid="_x0000_s1095" style="position:absolute;left:5227;top:2563;width:2;height:363" coordorigin="5227,2563" coordsize="2,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QissxgAAAN0A&#10;AAAPAAAAAAAAAAAAAAAAAKoCAABkcnMvZG93bnJldi54bWxQSwUGAAAAAAQABAD6AAAAnQMAAAAA&#10;">
                  <v:shape id="Freeform 3390" o:spid="_x0000_s1096" style="position:absolute;left:5227;top:2563;width:2;height:363;visibility:visible;mso-wrap-style:square;v-text-anchor:top" coordsize="2,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V3WMQA&#10;AADdAAAADwAAAGRycy9kb3ducmV2LnhtbESPT4vCMBTE7wt+h/AEL8uabiuydo0iYmGv/gGvj+TZ&#10;lm1euk2s9dtvBMHjMDO/YZbrwTaip87XjhV8ThMQxNqZmksFp2Px8QXCB2SDjWNScCcP69XobYm5&#10;cTfeU38IpYgQ9jkqqEJocym9rsiin7qWOHoX11kMUXalNB3eItw2Mk2SubRYc1yosKVtRfr3cLUK&#10;dtfNzO/tOTX94vyngy7K96xQajIeNt8gAg3hFX62f4yCLEtSeLyJT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Fd1jEAAAA3QAAAA8AAAAAAAAAAAAAAAAAmAIAAGRycy9k&#10;b3ducmV2LnhtbFBLBQYAAAAABAAEAPUAAACJAwAAAAA=&#10;" path="m,363l,e" filled="f" strokeweight=".19381mm">
                    <v:path arrowok="t" o:connecttype="custom" o:connectlocs="0,2926;0,2563" o:connectangles="0,0"/>
                  </v:shape>
                </v:group>
                <v:group id="Group 3387" o:spid="_x0000_s1097" style="position:absolute;left:5689;top:2733;width:1318;height:2" coordorigin="5689,2733" coordsize="13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3BDAxgAAAN0A&#10;AAAPAAAAAAAAAAAAAAAAAKoCAABkcnMvZG93bnJldi54bWxQSwUGAAAAAAQABAD6AAAAnQMAAAAA&#10;">
                  <v:shape id="Freeform 3388" o:spid="_x0000_s1098" style="position:absolute;left:5689;top:2733;width:1318;height:2;visibility:visible;mso-wrap-style:square;v-text-anchor:top" coordsize="13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1LF8YA&#10;AADdAAAADwAAAGRycy9kb3ducmV2LnhtbESPT2vCQBTE7wW/w/IKvenGRoJGV5GC0BZa/x+8PbKv&#10;STD7NuyuGr99tyD0OMzMb5jZojONuJLztWUFw0ECgriwuuZSwWG/6o9B+ICssbFMCu7kYTHvPc0w&#10;1/bGW7ruQikihH2OCqoQ2lxKX1Rk0A9sSxy9H+sMhihdKbXDW4SbRr4mSSYN1hwXKmzpraLivLsY&#10;BfvV5ZQ6nX1+n8062wzl8Wvy0Sj18twtpyACdeE//Gi/awVpmozg701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1LF8YAAADdAAAADwAAAAAAAAAAAAAAAACYAgAAZHJz&#10;L2Rvd25yZXYueG1sUEsFBgAAAAAEAAQA9QAAAIsDAAAAAA==&#10;" path="m,l1318,e" filled="f" strokecolor="#7c7c7c" strokeweight=".19381mm">
                    <v:path arrowok="t" o:connecttype="custom" o:connectlocs="0,0;1318,0" o:connectangles="0,0"/>
                  </v:shape>
                </v:group>
                <v:group id="Group 3385" o:spid="_x0000_s1099" style="position:absolute;left:4107;top:2838;width:297;height:2" coordorigin="4107,2838" coordsize="2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XktL8UAAADdAAAADwAAAGRycy9kb3ducmV2LnhtbESPQYvCMBSE7wv+h/AE&#10;b2tai4tUo4ioeJCFVUG8PZpnW2xeShPb+u/NwsIeh5n5hlmselOJlhpXWlYQjyMQxJnVJecKLufd&#10;5wyE88gaK8uk4EUOVsvBxwJTbTv+ofbkcxEg7FJUUHhfp1K6rCCDbmxr4uDdbWPQB9nkUjfYBbip&#10;5CSKvqTBksNCgTVtCsoep6dRsO+wWyfxtj0+7pvX7Tz9vh5jUmo07NdzEJ56/x/+ax+0giSJ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5LS/FAAAA3QAA&#10;AA8AAAAAAAAAAAAAAAAAqgIAAGRycy9kb3ducmV2LnhtbFBLBQYAAAAABAAEAPoAAACcAwAAAAA=&#10;">
                  <v:shape id="Freeform 3386" o:spid="_x0000_s1100" style="position:absolute;left:4107;top:2838;width:297;height:2;visibility:visible;mso-wrap-style:square;v-text-anchor:top" coordsize="29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U/csMA&#10;AADdAAAADwAAAGRycy9kb3ducmV2LnhtbESPQWsCMRSE70L/Q3gFb5pY6VK2RinC0uJN68HjY/Pc&#10;LG5etknqrv/eCIUeh5n5hlltRteJK4XYetawmCsQxLU3LTcajt/V7A1ETMgGO8+k4UYRNuunyQpL&#10;4wfe0/WQGpEhHEvUYFPqSyljbclhnPueOHtnHxymLEMjTcAhw10nX5QqpMOW84LFnraW6svh12ko&#10;hrEy9ueoTvXnbitfF6argtF6+jx+vININKb/8F/7y2hYLlUBjzf5Ccj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U/csMAAADdAAAADwAAAAAAAAAAAAAAAACYAgAAZHJzL2Rv&#10;d25yZXYueG1sUEsFBgAAAAAEAAQA9QAAAIgDAAAAAA==&#10;" path="m,l296,e" filled="f" strokecolor="#3f3f3f" strokeweight=".19381mm">
                    <v:path arrowok="t" o:connecttype="custom" o:connectlocs="0,0;296,0" o:connectangles="0,0"/>
                  </v:shape>
                </v:group>
                <v:group id="Group 3383" o:spid="_x0000_s1101" style="position:absolute;left:4392;top:2838;width:846;height:2" coordorigin="4392,2838" coordsize="8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cWw8YAAADdAAAADwAAAGRycy9kb3ducmV2LnhtbESPT2vCQBTE7wW/w/KE&#10;3uomhlaJriKipQcR/APi7ZF9JsHs25Bdk/jtuwWhx2FmfsPMl72pREuNKy0riEcRCOLM6pJzBefT&#10;9mMKwnlkjZVlUvAkB8vF4G2OqbYdH6g9+lwECLsUFRTe16mULivIoBvZmjh4N9sY9EE2udQNdgFu&#10;KjmOoi9psOSwUGBN64Ky+/FhFHx32K2SeNPu7rf183r63F92MSn1PuxXMxCeev8ffrV/tIIkiS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5xbDxgAAAN0A&#10;AAAPAAAAAAAAAAAAAAAAAKoCAABkcnMvZG93bnJldi54bWxQSwUGAAAAAAQABAD6AAAAnQMAAAAA&#10;">
                  <v:shape id="Freeform 3384" o:spid="_x0000_s1102" style="position:absolute;left:4392;top:2838;width:846;height:2;visibility:visible;mso-wrap-style:square;v-text-anchor:top" coordsize="8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OX+sEA&#10;AADdAAAADwAAAGRycy9kb3ducmV2LnhtbERPz2vCMBS+D/wfwhN2GZpuZSLVKEVUvLYqeHw0z6bY&#10;vJQms/W/Xw6DHT++3+vtaFvxpN43jhV8zhMQxJXTDdcKLufDbAnCB2SNrWNS8CIP283kbY2ZdgMX&#10;9CxDLWII+wwVmBC6TEpfGbLo564jjtzd9RZDhH0tdY9DDLet/EqShbTYcGww2NHOUPUof6yC72uR&#10;L9LrseI6N/uP7jacymJQ6n065isQgcbwL/5zn7SCNE3i3PgmPgG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jl/rBAAAA3QAAAA8AAAAAAAAAAAAAAAAAmAIAAGRycy9kb3du&#10;cmV2LnhtbFBLBQYAAAAABAAEAPUAAACGAwAAAAA=&#10;" path="m,l846,e" filled="f" strokeweight=".19381mm">
                    <v:path arrowok="t" o:connecttype="custom" o:connectlocs="0,0;846,0" o:connectangles="0,0"/>
                  </v:shape>
                </v:group>
                <v:group id="Group 3381" o:spid="_x0000_s1103" style="position:absolute;left:5436;top:2739;width:2;height:693" coordorigin="5436,2739" coordsize="2,6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QnKsYAAADdAAAADwAAAGRycy9kb3ducmV2LnhtbESPT2vCQBTE7wW/w/KE&#10;3uomhhaNriKipQcR/APi7ZF9JsHs25Bdk/jtuwWhx2FmfsPMl72pREuNKy0riEcRCOLM6pJzBefT&#10;9mMCwnlkjZVlUvAkB8vF4G2OqbYdH6g9+lwECLsUFRTe16mULivIoBvZmjh4N9sY9EE2udQNdgFu&#10;KjmOoi9psOSwUGBN64Ky+/FhFHx32K2SeNPu7rf183r63F92MSn1PuxXMxCeev8ffrV/tIIkia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NCcqxgAAAN0A&#10;AAAPAAAAAAAAAAAAAAAAAKoCAABkcnMvZG93bnJldi54bWxQSwUGAAAAAAQABAD6AAAAnQMAAAAA&#10;">
                  <v:shape id="Freeform 3382" o:spid="_x0000_s1104" style="position:absolute;left:5436;top:2739;width:2;height:693;visibility:visible;mso-wrap-style:square;v-text-anchor:top" coordsize="2,6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Bs0cMA&#10;AADdAAAADwAAAGRycy9kb3ducmV2LnhtbERPy2oCMRTdC/2HcAvdaeZBpYxGsYLYTQVt6/oyuZ1M&#10;O7kZkqjTfr1ZCC4P5z1fDrYTZ/Khdawgn2QgiGunW24UfH5sxi8gQkTW2DkmBX8UYLl4GM2x0u7C&#10;ezofYiNSCIcKFZgY+0rKUBuyGCauJ07ct/MWY4K+kdrjJYXbThZZNpUWW04NBntaG6p/DyerwL//&#10;l8XP82Yt82xXrL5e98dya5R6ehxWMxCRhngX39xvWkFZ5ml/epOegF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qBs0cMAAADdAAAADwAAAAAAAAAAAAAAAACYAgAAZHJzL2Rv&#10;d25yZXYueG1sUEsFBgAAAAAEAAQA9QAAAIgDAAAAAA==&#10;" path="m,692l,e" filled="f" strokecolor="#7c7c7c" strokeweight=".38761mm">
                    <v:path arrowok="t" o:connecttype="custom" o:connectlocs="0,3431;0,2739" o:connectangles="0,0"/>
                  </v:shape>
                </v:group>
                <v:group id="Group 3379" o:spid="_x0000_s1105" style="position:absolute;left:4420;top:2882;width:2;height:989" coordorigin="4420,2882" coordsize="2,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m73xxgAAAN0A&#10;AAAPAAAAAAAAAAAAAAAAAKoCAABkcnMvZG93bnJldi54bWxQSwUGAAAAAAQABAD6AAAAnQMAAAAA&#10;">
                  <v:shape id="Freeform 3380" o:spid="_x0000_s1106" style="position:absolute;left:4420;top:2882;width:2;height:989;visibility:visible;mso-wrap-style:square;v-text-anchor:top" coordsize="2,9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l0MccA&#10;AADdAAAADwAAAGRycy9kb3ducmV2LnhtbESPQUvDQBSE70L/w/IEb3bTBqWk3RarCL1YsYrQ22v2&#10;NQndfRuyr2n8964g9DjMzDfMYjV4p3rqYhPYwGScgSIug224MvD1+Xo/AxUF2aILTAZ+KMJqObpZ&#10;YGHDhT+o30mlEoRjgQZqkbbQOpY1eYzj0BIn7xg6j5JkV2nb4SXBvdPTLHvUHhtOCzW29FxTedqd&#10;vQF5OB1e8rftpl/PqvP2Wxy9750xd7fD0xyU0CDX8H97Yw3k+WQKf2/SE9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5dDHHAAAA3QAAAA8AAAAAAAAAAAAAAAAAmAIAAGRy&#10;cy9kb3ducmV2LnhtbFBLBQYAAAAABAAEAPUAAACMAwAAAAA=&#10;" path="m,989l,e" filled="f" strokecolor="#030303" strokeweight=".19381mm">
                    <v:path arrowok="t" o:connecttype="custom" o:connectlocs="0,3871;0,2882" o:connectangles="0,0"/>
                  </v:shape>
                </v:group>
                <v:group id="Group 3377" o:spid="_x0000_s1107" style="position:absolute;left:4705;top:2882;width:2;height:989" coordorigin="4705,2882" coordsize="2,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BYYdxgAAAN0A&#10;AAAPAAAAAAAAAAAAAAAAAKoCAABkcnMvZG93bnJldi54bWxQSwUGAAAAAAQABAD6AAAAnQMAAAAA&#10;">
                  <v:shape id="Freeform 3378" o:spid="_x0000_s1108" style="position:absolute;left:4705;top:2882;width:2;height:989;visibility:visible;mso-wrap-style:square;v-text-anchor:top" coordsize="2,9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uLAMgA&#10;AADdAAAADwAAAGRycy9kb3ducmV2LnhtbESP3UoDMRSE74W+QzgF72xS609Zm5ZFKKxahNZS6N1h&#10;c9wsbk6WJLarT28EwcthZr5hFqvBdeJEIbaeNUwnCgRx7U3LjYb92/pqDiImZIOdZ9LwRRFWy9HF&#10;Agvjz7yl0y41IkM4FqjBptQXUsbaksM48T1x9t59cJiyDI00Ac8Z7jp5rdSddNhyXrDY06Ol+mP3&#10;6TSUdvNcquP2cLu+t6/qqXr5bqqg9eV4KB9AJBrSf/ivXRkNs9n0Bn7f5Ccgl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y+4sAyAAAAN0AAAAPAAAAAAAAAAAAAAAAAJgCAABk&#10;cnMvZG93bnJldi54bWxQSwUGAAAAAAQABAD1AAAAjQMAAAAA&#10;" path="m,989l,e" filled="f" strokeweight=".19381mm">
                    <v:path arrowok="t" o:connecttype="custom" o:connectlocs="0,3871;0,2882" o:connectangles="0,0"/>
                  </v:shape>
                </v:group>
                <v:group id="Group 3375" o:spid="_x0000_s1109" style="position:absolute;left:4991;top:2882;width:2;height:725" coordorigin="4991,2882" coordsize="2,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oLvyxgAAAN0A&#10;AAAPAAAAAAAAAAAAAAAAAKoCAABkcnMvZG93bnJldi54bWxQSwUGAAAAAAQABAD6AAAAnQMAAAAA&#10;">
                  <v:shape id="Freeform 3376" o:spid="_x0000_s1110" style="position:absolute;left:4991;top:2882;width:2;height:725;visibility:visible;mso-wrap-style:square;v-text-anchor:top" coordsize="2,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MBI8cA&#10;AADdAAAADwAAAGRycy9kb3ducmV2LnhtbESP3WrCQBSE7wt9h+UIvRHdqCA1ukqxLc2FWPx5gEP2&#10;mASzZ9Pdjca3dwWhl8PMfMMsVp2pxYWcrywrGA0TEMS51RUXCo6H78E7CB+QNdaWScGNPKyWry8L&#10;TLW98o4u+1CICGGfooIyhCaV0uclGfRD2xBH72SdwRClK6R2eI1wU8txkkylwYrjQokNrUvKz/vW&#10;KNj9fm1+Zv2/8Jnl7rZZj7N2q61Sb73uYw4iUBf+w892phVMJqMpPN7EJ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zASPHAAAA3QAAAA8AAAAAAAAAAAAAAAAAmAIAAGRy&#10;cy9kb3ducmV2LnhtbFBLBQYAAAAABAAEAPUAAACMAwAAAAA=&#10;" path="m,725l,e" filled="f" strokecolor="#1c1c1c" strokeweight=".19381mm">
                    <v:path arrowok="t" o:connecttype="custom" o:connectlocs="0,3607;0,2882" o:connectangles="0,0"/>
                  </v:shape>
                </v:group>
                <v:group id="Group 3373" o:spid="_x0000_s1111" style="position:absolute;left:7117;top:3283;width:1373;height:2" coordorigin="7117,3283" coordsize="13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6AHsYAAADdAAAADwAAAGRycy9kb3ducmV2LnhtbESPT2vCQBTE7wW/w/KE&#10;3uomhlaJriKipQcR/APi7ZF9JsHs25Bdk/jtuwWhx2FmfsPMl72pREuNKy0riEcRCOLM6pJzBefT&#10;9mMKwnlkjZVlUvAkB8vF4G2OqbYdH6g9+lwECLsUFRTe16mULivIoBvZmjh4N9sY9EE2udQNdgFu&#10;KjmOoi9psOSwUGBN64Ky+/FhFHx32K2SeNPu7rf183r63F92MSn1PuxXMxCeev8ffrV/tIIkiSf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PoAexgAAAN0A&#10;AAAPAAAAAAAAAAAAAAAAAKoCAABkcnMvZG93bnJldi54bWxQSwUGAAAAAAQABAD6AAAAnQMAAAAA&#10;">
                  <v:shape id="Freeform 3374" o:spid="_x0000_s1112" style="position:absolute;left:7117;top:3283;width:1373;height:2;visibility:visible;mso-wrap-style:square;v-text-anchor:top" coordsize="13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n6/8QA&#10;AADdAAAADwAAAGRycy9kb3ducmV2LnhtbERPTWuDQBC9F/Iflink1qxGKMVmE6QoxBxamnrocXCn&#10;KnFnjbtR8++7h0KPj/e9OyymFxONrrOsIN5EIIhrqztuFFRfxdMLCOeRNfaWScGdHBz2q4cdptrO&#10;/EnT2TcihLBLUUHr/ZBK6eqWDLqNHYgD92NHgz7AsZF6xDmEm15uo+hZGuw4NLQ40FtL9eV8MwpO&#10;3/l7XnxUVZnPQ9lc4uKadb1S68clewXhafH/4j/3UStIkjjMDW/CE5D7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p+v/EAAAA3QAAAA8AAAAAAAAAAAAAAAAAmAIAAGRycy9k&#10;b3ducmV2LnhtbFBLBQYAAAAABAAEAPUAAACJAwAAAAA=&#10;" path="m,l1374,e" filled="f" strokecolor="#3f3f3f" strokeweight=".19381mm">
                    <v:path arrowok="t" o:connecttype="custom" o:connectlocs="0,0;1374,0" o:connectangles="0,0"/>
                  </v:shape>
                </v:group>
                <v:group id="Group 3371" o:spid="_x0000_s1113" style="position:absolute;left:7084;top:3310;width:2;height:198" coordorigin="7084,3310" coordsize="2,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2x98YAAADdAAAADwAAAGRycy9kb3ducmV2LnhtbESPT2vCQBTE7wW/w/KE&#10;3uomhhaNriKipQcR/APi7ZF9JsHs25Bdk/jtuwWhx2FmfsPMl72pREuNKy0riEcRCOLM6pJzBefT&#10;9mMCwnlkjZVlUvAkB8vF4G2OqbYdH6g9+lwECLsUFRTe16mULivIoBvZmjh4N9sY9EE2udQNdgFu&#10;KjmOoi9psOSwUGBN64Ky+/FhFHx32K2SeNPu7rf183r63F92MSn1PuxXMxCeev8ffrV/tIIkiaf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bH3xgAAAN0A&#10;AAAPAAAAAAAAAAAAAAAAAKoCAABkcnMvZG93bnJldi54bWxQSwUGAAAAAAQABAD6AAAAnQMAAAAA&#10;">
                  <v:shape id="Freeform 3372" o:spid="_x0000_s1114" style="position:absolute;left:7084;top:3310;width:2;height:198;visibility:visible;mso-wrap-style:square;v-text-anchor:top" coordsize="2,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a5JcMA&#10;AADdAAAADwAAAGRycy9kb3ducmV2LnhtbERPz2vCMBS+C/sfwht4kZlasYyuqQxB8CCMqWM7Ppq3&#10;plvzUpKo9b9fDgOPH9/vaj3aXlzIh86xgsU8A0HcON1xq+B03D49gwgRWWPvmBTcKMC6fphUWGp3&#10;5Xe6HGIrUgiHEhWYGIdSytAYshjmbiBO3LfzFmOCvpXa4zWF217mWVZIix2nBoMDbQw1v4ezVeDN&#10;dnbbm7ywPx+fX6sThbe2CUpNH8fXFxCRxngX/7t3WsFymaf96U16Ar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a5JcMAAADdAAAADwAAAAAAAAAAAAAAAACYAgAAZHJzL2Rv&#10;d25yZXYueG1sUEsFBgAAAAAEAAQA9QAAAIgDAAAAAA==&#10;" path="m,198l,e" filled="f" strokeweight=".19381mm">
                    <v:path arrowok="t" o:connecttype="custom" o:connectlocs="0,3508;0,3310" o:connectangles="0,0"/>
                  </v:shape>
                </v:group>
                <v:group id="Group 3369" o:spid="_x0000_s1115" style="position:absolute;left:7183;top:3492;width:1318;height:2" coordorigin="7183,3492" coordsize="13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d3TMUAAADdAAAADwAAAGRycy9kb3ducmV2LnhtbESPQYvCMBSE7wv+h/AE&#10;b2tayy5SjSKi4kEWVgXx9miebbF5KU1s67/fLAgeh5n5hpkve1OJlhpXWlYQjyMQxJnVJecKzqft&#10;5xSE88gaK8uk4EkOlovBxxxTbTv+pfbocxEg7FJUUHhfp1K6rCCDbmxr4uDdbGPQB9nkUjfYBbip&#10;5CSKvqXBksNCgTWtC8rux4dRsOuwWyXxpj3cb+vn9fT1cznEpNRo2K9mIDz1/h1+tfdaQZJMY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3d0zFAAAA3QAA&#10;AA8AAAAAAAAAAAAAAAAAqgIAAGRycy9kb3ducmV2LnhtbFBLBQYAAAAABAAEAPoAAACcAwAAAAA=&#10;">
                  <v:shape id="Freeform 3370" o:spid="_x0000_s1116" style="position:absolute;left:7183;top:3492;width:1318;height:2;visibility:visible;mso-wrap-style:square;v-text-anchor:top" coordsize="13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HUsQA&#10;AADdAAAADwAAAGRycy9kb3ducmV2LnhtbESPQWvCQBSE74L/YXkFb7ppBAmpq5SAoB4U0/b+yL4m&#10;abNvw+6q8d+7guBxmJlvmOV6MJ24kPOtZQXvswQEcWV1y7WC76/NNAPhA7LGzjIpuJGH9Wo8WmKu&#10;7ZVPdClDLSKEfY4KmhD6XEpfNWTQz2xPHL1f6wyGKF0ttcNrhJtOpkmykAZbjgsN9lQ0VP2XZ6Mg&#10;2+6OWb84FH/Dbu+w1OVPdyiUmrwNnx8gAg3hFX62t1rBfJ6m8HgTn4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XR1LEAAAA3QAAAA8AAAAAAAAAAAAAAAAAmAIAAGRycy9k&#10;b3ducmV2LnhtbFBLBQYAAAAABAAEAPUAAACJAwAAAAA=&#10;" path="m,l1319,e" filled="f" strokeweight=".19381mm">
                    <v:path arrowok="t" o:connecttype="custom" o:connectlocs="0,0;1319,0" o:connectangles="0,0"/>
                  </v:shape>
                </v:group>
                <v:group id="Group 3367" o:spid="_x0000_s1117" style="position:absolute;left:5414;top:3497;width:1527;height:2" coordorigin="5414,3497" coordsize="15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lMoMUAAADdAAAADwAAAGRycy9kb3ducmV2LnhtbESPQYvCMBSE7wv+h/AE&#10;b2tayy5SjSKi4kEWVgXx9miebbF5KU1s67/fLAgeh5n5hpkve1OJlhpXWlYQjyMQxJnVJecKzqft&#10;5xSE88gaK8uk4EkOlovBxxxTbTv+pfbocxEg7FJUUHhfp1K6rCCDbmxr4uDdbGPQB9nkUjfYBbip&#10;5CSKvqXBksNCgTWtC8rux4dRsOuwWyXxpj3cb+vn9fT1cznEpNRo2K9mIDz1/h1+tfdaQZJM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5pTKDFAAAA3QAA&#10;AA8AAAAAAAAAAAAAAAAAqgIAAGRycy9kb3ducmV2LnhtbFBLBQYAAAAABAAEAPoAAACcAwAAAAA=&#10;">
                  <v:shape id="Freeform 3368" o:spid="_x0000_s1118" style="position:absolute;left:5414;top:3497;width:1527;height:2;visibility:visible;mso-wrap-style:square;v-text-anchor:top" coordsize="1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2MDMYA&#10;AADdAAAADwAAAGRycy9kb3ducmV2LnhtbESP3WoCMRSE7wu+QziCd5rVlVJWo6hFEIVC/cHbw+a4&#10;WdycbDdRt2/fCEIvh5n5hpnOW1uJOzW+dKxgOEhAEOdOl1woOB7W/Q8QPiBrrByTgl/yMJ913qaY&#10;affgb7rvQyEihH2GCkwIdSalzw1Z9ANXE0fv4hqLIcqmkLrBR4TbSo6S5F1aLDkuGKxpZSi/7m9W&#10;gT9/nn7Mxbn1dZl/JbvTebndpkr1uu1iAiJQG/7Dr/ZGK0jT0Rieb+ITk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2MDMYAAADdAAAADwAAAAAAAAAAAAAAAACYAgAAZHJz&#10;L2Rvd25yZXYueG1sUEsFBgAAAAAEAAQA9QAAAIsDAAAAAA==&#10;" path="m,l1527,e" filled="f" strokeweight=".19381mm">
                    <v:path arrowok="t" o:connecttype="custom" o:connectlocs="0,0;1527,0" o:connectangles="0,0"/>
                  </v:shape>
                </v:group>
                <v:group id="Group 3365" o:spid="_x0000_s1119" style="position:absolute;left:6930;top:3497;width:165;height:2" coordorigin="6930,3497" coordsize="1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xxT8UAAADdAAAADwAAAGRycy9kb3ducmV2LnhtbESPQYvCMBSE7wv+h/AE&#10;b2tai8tSjSLiigcRVhfE26N5tsXmpTTZtv57Iwgeh5n5hpkve1OJlhpXWlYQjyMQxJnVJecK/k4/&#10;n98gnEfWWFkmBXdysFwMPuaYatvxL7VHn4sAYZeigsL7OpXSZQUZdGNbEwfvahuDPsgml7rBLsBN&#10;JSdR9CUNlhwWCqxpXVB2O/4bBdsOu1USb9r97bq+X07Tw3kfk1KjYb+agfDU+3f41d5pBUkymc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7McU/FAAAA3QAA&#10;AA8AAAAAAAAAAAAAAAAAqgIAAGRycy9kb3ducmV2LnhtbFBLBQYAAAAABAAEAPoAAACcAwAAAAA=&#10;">
                  <v:shape id="Freeform 3366" o:spid="_x0000_s1120" style="position:absolute;left:6930;top:3497;width:165;height:2;visibility:visible;mso-wrap-style:square;v-text-anchor:top" coordsize="1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Wv8cA&#10;AADdAAAADwAAAGRycy9kb3ducmV2LnhtbESPT2vCQBTE74LfYXmF3nRTLUGiq5SI0FIs+Ofg8Zl9&#10;JqHZt+nuNqZ++m6h4HGYmd8wi1VvGtGR87VlBU/jBARxYXXNpYLjYTOagfABWWNjmRT8kIfVcjhY&#10;YKbtlXfU7UMpIoR9hgqqENpMSl9UZNCPbUscvYt1BkOUrpTa4TXCTSMnSZJKgzXHhQpbyisqPvff&#10;RoFZl113dm/P+el9k9Yft+1X3mulHh/6lzmIQH24h//br1rBdDpJ4e9Nf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Fr/HAAAA3QAAAA8AAAAAAAAAAAAAAAAAmAIAAGRy&#10;cy9kb3ducmV2LnhtbFBLBQYAAAAABAAEAPUAAACMAwAAAAA=&#10;" path="m,l165,e" filled="f" strokecolor="#7c3434" strokeweight=".38761mm">
                    <v:path arrowok="t" o:connecttype="custom" o:connectlocs="0,0;165,0" o:connectangles="0,0"/>
                  </v:shape>
                </v:group>
                <v:group id="Group 3363" o:spid="_x0000_s1121" style="position:absolute;left:7117;top:3492;width:110;height:2" coordorigin="7117,3492"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JKo8YAAADdAAAADwAAAGRycy9kb3ducmV2LnhtbESPQWvCQBSE7wX/w/KE&#10;3uomhrYSXUVESw8iVAXx9sg+k2D2bciuSfz3riD0OMzMN8xs0ZtKtNS40rKCeBSBIM6sLjlXcDxs&#10;PiYgnEfWWFkmBXdysJgP3maYatvxH7V7n4sAYZeigsL7OpXSZQUZdCNbEwfvYhuDPsgml7rBLsBN&#10;JcdR9CUNlhwWCqxpVVB23d+Mgp8Ou2USr9vt9bK6nw+fu9M2JqXeh/1yCsJT7//Dr/avVpAk42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UkqjxgAAAN0A&#10;AAAPAAAAAAAAAAAAAAAAAKoCAABkcnMvZG93bnJldi54bWxQSwUGAAAAAAQABAD6AAAAnQMAAAAA&#10;">
                  <v:shape id="Freeform 3364" o:spid="_x0000_s1122" style="position:absolute;left:7117;top:3492;width:110;height:2;visibility:visible;mso-wrap-style:square;v-text-anchor:top" coordsize="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yjWMEA&#10;AADdAAAADwAAAGRycy9kb3ducmV2LnhtbERPTWsCMRC9F/ofwhS81awuFNkaRVraClJELZ6HzbgJ&#10;JpMlSXX99+ZQ6PHxvufLwTtxoZhsYAWTcQWCuA3acqfg5/DxPAORMrJGF5gU3CjBcvH4MMdGhyvv&#10;6LLPnSghnBpUYHLuGylTa8hjGoeeuHCnED3mAmMndcRrCfdOTqvqRXq0XBoM9vRmqD3vf70CO3H2&#10;c2Ni17t3Pg7nbb35Pn4pNXoaVq8gMg35X/znXmsFdT0tc8ub8gTk4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Mo1jBAAAA3QAAAA8AAAAAAAAAAAAAAAAAmAIAAGRycy9kb3du&#10;cmV2LnhtbFBLBQYAAAAABAAEAPUAAACGAwAAAAA=&#10;" path="m,l110,e" filled="f" strokecolor="#131313" strokeweight=".19381mm">
                    <v:path arrowok="t" o:connecttype="custom" o:connectlocs="0,0;110,0" o:connectangles="0,0"/>
                  </v:shape>
                </v:group>
                <v:group id="Group 3361" o:spid="_x0000_s1123" style="position:absolute;left:7084;top:3475;width:2;height:110" coordorigin="7084,3475" coordsize="2,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7SsYAAADdAAAADwAAAGRycy9kb3ducmV2LnhtbESPQWvCQBSE7wX/w/KE&#10;3uomhpYaXUVESw8iVAXx9sg+k2D2bciuSfz3riD0OMzMN8xs0ZtKtNS40rKCeBSBIM6sLjlXcDxs&#10;Pr5BOI+ssbJMCu7kYDEfvM0w1bbjP2r3PhcBwi5FBYX3dSqlywoy6Ea2Jg7exTYGfZBNLnWDXYCb&#10;So6j6EsaLDksFFjTqqDsur8ZBT8ddsskXrfb62V1Px8+d6dtTEq9D/vlFISn3v+HX+1frSBJx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XtKxgAAAN0A&#10;AAAPAAAAAAAAAAAAAAAAAKoCAABkcnMvZG93bnJldi54bWxQSwUGAAAAAAQABAD6AAAAnQMAAAAA&#10;">
                  <v:shape id="Freeform 3362" o:spid="_x0000_s1124" style="position:absolute;left:7084;top:3475;width:2;height:110;visibility:visible;mso-wrap-style:square;v-text-anchor:top" coordsize="2,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yhy8IA&#10;AADdAAAADwAAAGRycy9kb3ducmV2LnhtbERPz2vCMBS+D/wfwhN2m6lWpnRGEUEZ7KJV2PWteWur&#10;zUtNUu3+e3MYePz4fi9WvWnEjZyvLSsYjxIQxIXVNZcKTsft2xyED8gaG8uk4I88rJaDlwVm2t75&#10;QLc8lCKGsM9QQRVCm0npi4oM+pFtiSP3a53BEKErpXZ4j+GmkZMkeZcGa44NFba0qai45J1RkHc/&#10;s2v3vd6fD6UzXzSdT83OK/U67NcfIAL14Sn+d39qBWmaxv3xTXwC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zKHLwgAAAN0AAAAPAAAAAAAAAAAAAAAAAJgCAABkcnMvZG93&#10;bnJldi54bWxQSwUGAAAAAAQABAD1AAAAhwMAAAAA&#10;" path="m,110l,e" filled="f" strokecolor="#3f3f3f" strokeweight=".38761mm">
                    <v:path arrowok="t" o:connecttype="custom" o:connectlocs="0,3585;0,3475" o:connectangles="0,0"/>
                  </v:shape>
                </v:group>
                <v:group id="Group 3359" o:spid="_x0000_s1125" style="position:absolute;left:8496;top:3453;width:2;height:330" coordorigin="8496,3453" coordsize="2,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LuGRxgAAAN0A&#10;AAAPAAAAAAAAAAAAAAAAAKoCAABkcnMvZG93bnJldi54bWxQSwUGAAAAAAQABAD6AAAAnQMAAAAA&#10;">
                  <v:shape id="Freeform 3360" o:spid="_x0000_s1126" style="position:absolute;left:8496;top:3453;width:2;height:330;visibility:visible;mso-wrap-style:square;v-text-anchor:top" coordsize="2,3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kUlsMA&#10;AADdAAAADwAAAGRycy9kb3ducmV2LnhtbESPQYvCMBSE78L+h/AWvNl0LcpSjaKLgkerZb0+mmdb&#10;bF5Kk2r3328EweMwM98wy/VgGnGnztWWFXxFMQjiwuqaSwX5eT/5BuE8ssbGMin4Iwfr1cdoiam2&#10;D87ofvKlCBB2KSqovG9TKV1RkUEX2ZY4eFfbGfRBdqXUHT4C3DRyGsdzabDmsFBhSz8VFbdTbxRs&#10;NyX3O4zr/e/2OMvyS5b3h0Gp8eewWYDwNPh3+NU+aAVJkkzh+SY8Ab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kUlsMAAADdAAAADwAAAAAAAAAAAAAAAACYAgAAZHJzL2Rv&#10;d25yZXYueG1sUEsFBgAAAAAEAAQA9QAAAIgDAAAAAA==&#10;" path="m,330l,e" filled="f" strokecolor="#1c1c1c" strokeweight=".19381mm">
                    <v:path arrowok="t" o:connecttype="custom" o:connectlocs="0,3783;0,3453" o:connectangles="0,0"/>
                  </v:shape>
                </v:group>
                <v:group id="Group 3357" o:spid="_x0000_s1127" style="position:absolute;left:7084;top:3585;width:2;height:385" coordorigin="7084,3585" coordsize="2,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7DafcQAAADdAAAADwAAAGRycy9kb3ducmV2LnhtbERPy2rCQBTdF/yH4Qrd&#10;1UkqLSU6hiBWughCtSDuLplrEszcCZkxj7/vCIWe3eG8OOt0NI3oqXO1ZQXxIgJBXFhdc6ng5/T5&#10;8gHCeWSNjWVSMJGDdDN7WmOi7cDf1B99KUIJuwQVVN63iZSuqMigW9iWOGhX2xn0gXal1B0Oodw0&#10;8jWK3qXBmsNChS1tKypux7tRsB9wyJbxrs9v1+10Ob0dznlMSj3Px2wFwtPo/81/6S+tYBkAjz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7DafcQAAADdAAAA&#10;DwAAAAAAAAAAAAAAAACqAgAAZHJzL2Rvd25yZXYueG1sUEsFBgAAAAAEAAQA+gAAAJsDAAAAAA==&#10;">
                  <v:shape id="Freeform 3358" o:spid="_x0000_s1128" style="position:absolute;left:7084;top:3585;width:2;height:385;visibility:visible;mso-wrap-style:square;v-text-anchor:top" coordsize="2,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y888QA&#10;AADdAAAADwAAAGRycy9kb3ducmV2LnhtbESPQWvCQBSE7wX/w/KE3uqmphaJrtIKAetNWz0/sq9J&#10;MPs2ZLfZ6K93BaHHYWa+YZbrwTSip87VlhW8ThIQxIXVNZcKfr7zlzkI55E1NpZJwYUcrFejpyVm&#10;2gbeU3/wpYgQdhkqqLxvMyldUZFBN7EtcfR+bWfQR9mVUncYItw0cpok79JgzXGhwpY2FRXnw59R&#10;MDu3YSeHq6w/j7nV169wakxQ6nk8fCxAeBr8f/jR3moFaZq+wf1Nf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vPPEAAAA3QAAAA8AAAAAAAAAAAAAAAAAmAIAAGRycy9k&#10;b3ducmV2LnhtbFBLBQYAAAAABAAEAPUAAACJAwAAAAA=&#10;" path="m,385l,e" filled="f" strokeweight=".19381mm">
                    <v:path arrowok="t" o:connecttype="custom" o:connectlocs="0,3970;0,3585" o:connectangles="0,0"/>
                  </v:shape>
                </v:group>
                <v:group id="Group 3355" o:spid="_x0000_s1129" style="position:absolute;left:7117;top:3860;width:1384;height:2" coordorigin="7117,3860" coordsize="1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nksUAAADdAAAADwAAAGRycy9kb3ducmV2LnhtbESPQYvCMBSE7wv+h/AE&#10;b2tai4tUo4ioeJCFVUG8PZpnW2xeShPb+u/NwsIeh5n5hlmselOJlhpXWlYQjyMQxJnVJecKLufd&#10;5wyE88gaK8uk4EUOVsvBxwJTbTv+ofbkcxEg7FJUUHhfp1K6rCCDbmxr4uDdbWPQB9nkUjfYBbip&#10;5CSKvqTBksNCgTVtCsoep6dRsO+wWyfxtj0+7pvX7Tz9vh5jUmo07NdzEJ56/x/+ax+0giRJ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V55LFAAAA3QAA&#10;AA8AAAAAAAAAAAAAAAAAqgIAAGRycy9kb3ducmV2LnhtbFBLBQYAAAAABAAEAPoAAACcAwAAAAA=&#10;">
                  <v:shape id="Freeform 3356" o:spid="_x0000_s1130" style="position:absolute;left:7117;top:3860;width:1384;height:2;visibility:visible;mso-wrap-style:square;v-text-anchor:top" coordsize="13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1KMYA&#10;AADdAAAADwAAAGRycy9kb3ducmV2LnhtbESPQWvCQBSE70L/w/IK3nRTA7ZEVynSSi/BakXs7ZF9&#10;Jluzb0N2q/Hfu4LgcZiZb5jpvLO1OFHrjWMFL8MEBHHhtOFSwfbnc/AGwgdkjbVjUnAhD/PZU2+K&#10;mXZnXtNpE0oRIewzVFCF0GRS+qIii37oGuLoHVxrMUTZllK3eI5wW8tRkoylRcNxocKGFhUVx82/&#10;VbCqPw7fr795vqT8rzGjnV6bvVaq/9y9T0AE6sIjfG9/aQVpmo7h9iY+AT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K1KMYAAADdAAAADwAAAAAAAAAAAAAAAACYAgAAZHJz&#10;L2Rvd25yZXYueG1sUEsFBgAAAAAEAAQA9QAAAIsDAAAAAA==&#10;" path="m,l1385,e" filled="f" strokecolor="#7c7c7c" strokeweight=".38761mm">
                    <v:path arrowok="t" o:connecttype="custom" o:connectlocs="0,0;1385,0" o:connectangles="0,0"/>
                  </v:shape>
                </v:group>
                <v:group id="Group 3353" o:spid="_x0000_s1131" style="position:absolute;left:8496;top:3728;width:2;height:143" coordorigin="8496,3728" coordsize="2,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vcfsYAAADdAAAADwAAAGRycy9kb3ducmV2LnhtbESPT2vCQBTE7wW/w/KE&#10;3uomhlaJriKipQcR/APi7ZF9JsHs25Bdk/jtuwWhx2FmfsPMl72pREuNKy0riEcRCOLM6pJzBefT&#10;9mMKwnlkjZVlUvAkB8vF4G2OqbYdH6g9+lwECLsUFRTe16mULivIoBvZmjh4N9sY9EE2udQNdgFu&#10;KjmOoi9psOSwUGBN64Ky+/FhFHx32K2SeNPu7rf183r63F92MSn1PuxXMxCeev8ffrV/tIIkSS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i9x+xgAAAN0A&#10;AAAPAAAAAAAAAAAAAAAAAKoCAABkcnMvZG93bnJldi54bWxQSwUGAAAAAAQABAD6AAAAnQMAAAAA&#10;">
                  <v:shape id="Freeform 3354" o:spid="_x0000_s1132" style="position:absolute;left:8496;top:3728;width:2;height:143;visibility:visible;mso-wrap-style:square;v-text-anchor:top" coordsize="2,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3EW8MA&#10;AADdAAAADwAAAGRycy9kb3ducmV2LnhtbERPz2vCMBS+D/Y/hDfYbaazTKQzlrJR8DZaFa+P5q3t&#10;2ryUJmq2v345CB4/vt+bPJhRXGh2vWUFr4sEBHFjdc+tgsO+fFmDcB5Z42iZFPySg3z7+LDBTNsr&#10;V3SpfStiCLsMFXTeT5mUrunIoFvYiThy33Y26COcW6lnvMZwM8plkqykwZ5jQ4cTfXTUDPXZKPgc&#10;iuSvP56+xp+307koh+DXoVLq+SkU7yA8BX8X39w7rSBN0zg3volP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3EW8MAAADdAAAADwAAAAAAAAAAAAAAAACYAgAAZHJzL2Rv&#10;d25yZXYueG1sUEsFBgAAAAAEAAQA9QAAAIgDAAAAAA==&#10;" path="m,143l,e" filled="f" strokecolor="#2f2f2f" strokeweight=".19381mm">
                    <v:path arrowok="t" o:connecttype="custom" o:connectlocs="0,3871;0,3728" o:connectangles="0,0"/>
                  </v:shape>
                </v:group>
                <v:group id="Group 3351" o:spid="_x0000_s1133" style="position:absolute;left:4420;top:3816;width:2;height:176" coordorigin="4420,3816" coordsize="2,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jtl8YAAADdAAAADwAAAGRycy9kb3ducmV2LnhtbESPT2vCQBTE7wW/w/KE&#10;3uomhhaNriKipQcR/APi7ZF9JsHs25Bdk/jtuwWhx2FmfsPMl72pREuNKy0riEcRCOLM6pJzBefT&#10;9mMCwnlkjZVlUvAkB8vF4G2OqbYdH6g9+lwECLsUFRTe16mULivIoBvZmjh4N9sY9EE2udQNdgFu&#10;KjmOoi9psOSwUGBN64Ky+/FhFHx32K2SeNPu7rf183r63F92MSn1PuxXMxCeev8ffrV/tIIkSa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WO2XxgAAAN0A&#10;AAAPAAAAAAAAAAAAAAAAAKoCAABkcnMvZG93bnJldi54bWxQSwUGAAAAAAQABAD6AAAAnQMAAAAA&#10;">
                  <v:shape id="Freeform 3352" o:spid="_x0000_s1134" style="position:absolute;left:4420;top:3816;width:2;height:176;visibility:visible;mso-wrap-style:square;v-text-anchor:top" coordsize="2,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m6a8IA&#10;AADdAAAADwAAAGRycy9kb3ducmV2LnhtbERPTYvCMBC9C/sfwix4EU2tIkvXKCoIHlTQFbwOzWzb&#10;3WZSk6j135uD4PHxvqfz1tTiRs5XlhUMBwkI4tzqigsFp591/wuED8gaa8uk4EEe5rOPzhQzbe98&#10;oNsxFCKGsM9QQRlCk0np85IM+oFtiCP3a53BEKErpHZ4j+GmlmmSTKTBimNDiQ2tSsr/j1ejYG+X&#10;k/Mm9Zd0qa+nv13Rc1u/V6r72S6+QQRqw1v8cm+0gtFoHPfHN/EJ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ObprwgAAAN0AAAAPAAAAAAAAAAAAAAAAAJgCAABkcnMvZG93&#10;bnJldi54bWxQSwUGAAAAAAQABAD1AAAAhwMAAAAA&#10;" path="m,176l,e" filled="f" strokecolor="#1f0f0f" strokeweight=".19381mm">
                    <v:path arrowok="t" o:connecttype="custom" o:connectlocs="0,3992;0,3816" o:connectangles="0,0"/>
                  </v:shape>
                </v:group>
                <v:group id="Group 3349" o:spid="_x0000_s1135" style="position:absolute;left:4705;top:3816;width:2;height:473" coordorigin="4705,3816" coordsize="2,4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CiS7MYAAADdAAAADwAAAGRycy9kb3ducmV2LnhtbESPT2vCQBTE7wW/w/KE&#10;3uomphWJriKipQcR/APi7ZF9JsHs25Bdk/jtuwWhx2FmfsPMl72pREuNKy0riEcRCOLM6pJzBefT&#10;9mMKwnlkjZVlUvAkB8vF4G2OqbYdH6g9+lwECLsUFRTe16mULivIoBvZmjh4N9sY9EE2udQNdgFu&#10;KjmOook0WHJYKLCmdUHZ/fgwCr477FZJvGl399v6eT197S+7mJR6H/arGQhPvf8Pv9o/WkGSfM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KJLsxgAAAN0A&#10;AAAPAAAAAAAAAAAAAAAAAKoCAABkcnMvZG93bnJldi54bWxQSwUGAAAAAAQABAD6AAAAnQMAAAAA&#10;">
                  <v:shape id="Freeform 3350" o:spid="_x0000_s1136" style="position:absolute;left:4705;top:3816;width:2;height:473;visibility:visible;mso-wrap-style:square;v-text-anchor:top" coordsize="2,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NHgcUA&#10;AADdAAAADwAAAGRycy9kb3ducmV2LnhtbESPQWvCQBSE74L/YXlCL9JsjLaU1FVEEKw3U72/ZF+z&#10;odm3IbvG9N93CwWPw8x8w6y3o23FQL1vHCtYJCkI4srphmsFl8/D8xsIH5A1to5JwQ952G6mkzXm&#10;2t35TEMRahEh7HNUYELocil9ZciiT1xHHL0v11sMUfa11D3eI9y2MkvTV2mx4bhgsKO9oeq7uFkF&#10;lT6druZ8PMy7l2a3Sj/KYr4olXqajbt3EIHG8Aj/t49awXK5yuDvTXw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g0eBxQAAAN0AAAAPAAAAAAAAAAAAAAAAAJgCAABkcnMv&#10;ZG93bnJldi54bWxQSwUGAAAAAAQABAD1AAAAigMAAAAA&#10;" path="m,473l,e" filled="f" strokecolor="#1c0f0f" strokeweight=".19381mm">
                    <v:path arrowok="t" o:connecttype="custom" o:connectlocs="0,4289;0,3816" o:connectangles="0,0"/>
                  </v:shape>
                </v:group>
                <v:group id="Group 3347" o:spid="_x0000_s1137" style="position:absolute;left:7804;top:3860;width:22;height:2" coordorigin="7804,3860" coordsize="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7apAMYAAADdAAAADwAAAGRycy9kb3ducmV2LnhtbESPT2vCQBTE7wW/w/KE&#10;3uomphWJriKipQcR/APi7ZF9JsHs25Bdk/jtuwWhx2FmfsPMl72pREuNKy0riEcRCOLM6pJzBefT&#10;9mMKwnlkjZVlUvAkB8vF4G2OqbYdH6g9+lwECLsUFRTe16mULivIoBvZmjh4N9sY9EE2udQNdgFu&#10;KjmOook0WHJYKLCmdUHZ/fgwCr477FZJvGl399v6eT197S+7mJR6H/arGQhPvf8Pv9o/WkGSfC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tqkAxgAAAN0A&#10;AAAPAAAAAAAAAAAAAAAAAKoCAABkcnMvZG93bnJldi54bWxQSwUGAAAAAAQABAD6AAAAnQMAAAAA&#10;">
                  <v:shape id="Freeform 3348" o:spid="_x0000_s1138" style="position:absolute;left:7804;top:3860;width:22;height:2;visibility:visible;mso-wrap-style:square;v-text-anchor:top" coordsize="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aSMcA&#10;AADdAAAADwAAAGRycy9kb3ducmV2LnhtbESPQWvCQBSE74X+h+UVeil1YyO2RlcRRah4Ukupt0f2&#10;mSxm34bsqkl/fbcgeBxm5htmMmttJS7UeONYQb+XgCDOnTZcKPjar14/QPiArLFyTAo68jCbPj5M&#10;MNPuylu67EIhIoR9hgrKEOpMSp+XZNH3XE0cvaNrLIYom0LqBq8Rbiv5liRDadFwXCixpkVJ+Wl3&#10;tgq+U79Nzrw0v+Yw+qGu27zw+l2p56d2PgYRqA338K39qRWk6WAA/2/iE5DT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JWkjHAAAA3QAAAA8AAAAAAAAAAAAAAAAAmAIAAGRy&#10;cy9kb3ducmV2LnhtbFBLBQYAAAAABAAEAPUAAACMAwAAAAA=&#10;" path="m,l22,e" filled="f" strokecolor="#606060" strokeweight=".38778mm">
                    <v:path arrowok="t" o:connecttype="custom" o:connectlocs="0,0;22,0" o:connectangles="0,0"/>
                  </v:shape>
                </v:group>
                <v:group id="Group 3345" o:spid="_x0000_s1139" style="position:absolute;left:8600;top:3986;width:110;height:2" coordorigin="8600,3986"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OU78YAAADdAAAADwAAAGRycy9kb3ducmV2LnhtbESPT2vCQBTE7wW/w/IE&#10;b3UTU0Wiq4jU0oMU/APi7ZF9JsHs25DdJvHbdwWhx2FmfsMs172pREuNKy0riMcRCOLM6pJzBefT&#10;7n0OwnlkjZVlUvAgB+vV4G2JqbYdH6g9+lwECLsUFRTe16mULivIoBvbmjh4N9sY9EE2udQNdgFu&#10;KjmJopk0WHJYKLCmbUHZ/fhrFHx12G2S+LPd32/bx/U0/bnsY1JqNOw3CxCeev8ffrW/tYIk+ZjC&#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E5TvxgAAAN0A&#10;AAAPAAAAAAAAAAAAAAAAAKoCAABkcnMvZG93bnJldi54bWxQSwUGAAAAAAQABAD6AAAAnQMAAAAA&#10;">
                  <v:shape id="Freeform 3346" o:spid="_x0000_s1140" style="position:absolute;left:8600;top:3986;width:110;height:2;visibility:visible;mso-wrap-style:square;v-text-anchor:top" coordsize="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B3EcUA&#10;AADdAAAADwAAAGRycy9kb3ducmV2LnhtbESPQUsDMRSE70L/Q3gFbzZbV0pZmxZpsQpFxFZ6fmye&#10;m9DkZUnSdv33RhA8DjPzDbNYDd6JC8VkAyuYTioQxG3QljsFn4fnuzmIlJE1usCk4JsSrJajmwU2&#10;Olz5gy773IkC4dSgApNz30iZWkMe0yT0xMX7CtFjLjJ2Uke8Frh38r6qZtKj5bJgsKe1ofa0P3sF&#10;dursdmdi17sNH4fTe717O74odTsenh5BZBryf/iv/aoV1PXDDH7flCc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wHcRxQAAAN0AAAAPAAAAAAAAAAAAAAAAAJgCAABkcnMv&#10;ZG93bnJldi54bWxQSwUGAAAAAAQABAD1AAAAigMAAAAA&#10;" path="m,l110,e" filled="f" strokecolor="#131313" strokeweight=".19381mm">
                    <v:path arrowok="t" o:connecttype="custom" o:connectlocs="0,0;110,0" o:connectangles="0,0"/>
                  </v:shape>
                </v:group>
                <v:group id="Group 3343" o:spid="_x0000_s1141" style="position:absolute;left:8666;top:3986;width:978;height:2" coordorigin="8666,3986" coordsize="9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2vA8YAAADdAAAADwAAAGRycy9kb3ducmV2LnhtbESPQWvCQBSE74X+h+UV&#10;vOkmTW0ldRURLR5EUAvF2yP7TILZtyG7JvHfu4LQ4zAz3zDTeW8q0VLjSssK4lEEgjizuuRcwe9x&#10;PZyAcB5ZY2WZFNzIwXz2+jLFVNuO99QefC4ChF2KCgrv61RKlxVk0I1sTRy8s20M+iCbXOoGuwA3&#10;lXyPok9psOSwUGBNy4Kyy+FqFPx02C2SeNVuL+fl7XQc7/62MSk1eOsX3yA89f4//GxvtIIk+fiC&#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ja8DxgAAAN0A&#10;AAAPAAAAAAAAAAAAAAAAAKoCAABkcnMvZG93bnJldi54bWxQSwUGAAAAAAQABAD6AAAAnQMAAAAA&#10;">
                  <v:shape id="Freeform 3344" o:spid="_x0000_s1142" style="position:absolute;left:8666;top:3986;width:978;height:2;visibility:visible;mso-wrap-style:square;v-text-anchor:top" coordsize="9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u06sMA&#10;AADdAAAADwAAAGRycy9kb3ducmV2LnhtbERPz2vCMBS+D/wfwhO8zVQdQ6tRpFCQDdnsvHh7Ns+m&#10;2LyUJtPuv18OgseP7/dq09tG3KjztWMFk3ECgrh0uuZKwfEnf52D8AFZY+OYFPyRh8168LLCVLs7&#10;H+hWhErEEPYpKjAhtKmUvjRk0Y9dSxy5i+sshgi7SuoO7zHcNnKaJO/SYs2xwWBLmaHyWvxaBZlf&#10;5F/558fVGd4XZz3/zk6HrVKjYb9dggjUh6f44d5pBbPZW5wb38Qn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u06sMAAADdAAAADwAAAAAAAAAAAAAAAACYAgAAZHJzL2Rv&#10;d25yZXYueG1sUEsFBgAAAAAEAAQA9QAAAIgDAAAAAA==&#10;" path="m,l978,e" filled="f" strokeweight=".19381mm">
                    <v:path arrowok="t" o:connecttype="custom" o:connectlocs="0,0;978,0" o:connectangles="0,0"/>
                  </v:shape>
                </v:group>
                <v:group id="Group 3341" o:spid="_x0000_s1143" style="position:absolute;left:9600;top:3986;width:55;height:2" coordorigin="9600,3986" coordsize="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6e6sYAAADdAAAADwAAAGRycy9kb3ducmV2LnhtbESPQWvCQBSE74X+h+UV&#10;vOkmTS01dRURLR5EUAvF2yP7TILZtyG7JvHfu4LQ4zAz3zDTeW8q0VLjSssK4lEEgjizuuRcwe9x&#10;PfwC4TyyxsoyKbiRg/ns9WWKqbYd76k9+FwECLsUFRTe16mULivIoBvZmjh4Z9sY9EE2udQNdgFu&#10;KvkeRZ/SYMlhocCalgVll8PVKPjpsFsk8ardXs7L2+k43v1tY1Jq8NYvvkF46v1/+NneaAVJ8jG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Xp7qxgAAAN0A&#10;AAAPAAAAAAAAAAAAAAAAAKoCAABkcnMvZG93bnJldi54bWxQSwUGAAAAAAQABAD6AAAAnQMAAAAA&#10;">
                  <v:shape id="Freeform 3342" o:spid="_x0000_s1144" style="position:absolute;left:9600;top:3986;width:55;height:2;visibility:visible;mso-wrap-style:square;v-text-anchor:top" coordsize="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lklsUA&#10;AADdAAAADwAAAGRycy9kb3ducmV2LnhtbERPy2oCMRTdF/oP4QpuimZ8VkejSGlBUChVF3V3mVxn&#10;hk5uZpJUp3/fLASXh/NerltTiSs5X1pWMOgnIIgzq0vOFZyOH70ZCB+QNVaWScEfeVivnp+WmGp7&#10;4y+6HkIuYgj7FBUUIdSplD4ryKDv25o4chfrDIYIXS61w1sMN5UcJslUGiw5NhRY01tB2c/h1ygY&#10;6/375mXXvG4nw8adp5/h+9TMlep22s0CRKA2PMR391YrGI0mcX98E5+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WSWxQAAAN0AAAAPAAAAAAAAAAAAAAAAAJgCAABkcnMv&#10;ZG93bnJldi54bWxQSwUGAAAAAAQABAD1AAAAigMAAAAA&#10;" path="m,l55,e" filled="f" strokecolor="#1f1f1f" strokeweight=".19381mm">
                    <v:path arrowok="t" o:connecttype="custom" o:connectlocs="0,0;55,0" o:connectangles="0,0"/>
                  </v:shape>
                </v:group>
                <v:group id="Group 3339" o:spid="_x0000_s1145" style="position:absolute;left:4420;top:3948;width:2;height:3496" coordorigin="4420,3948" coordsize="2,3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8QQxxgAAAN0A&#10;AAAPAAAAAAAAAAAAAAAAAKoCAABkcnMvZG93bnJldi54bWxQSwUGAAAAAAQABAD6AAAAnQMAAAAA&#10;">
                  <v:shape id="Freeform 3340" o:spid="_x0000_s1146" style="position:absolute;left:4420;top:3948;width:2;height:3496;visibility:visible;mso-wrap-style:square;v-text-anchor:top" coordsize="2,34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CkFsYA&#10;AADdAAAADwAAAGRycy9kb3ducmV2LnhtbESPQWvCQBSE74L/YXlCL1I3GiwhdRURpD3kom2hx0f2&#10;NZs2+zZktzH5964geBxm5htmsxtsI3rqfO1YwXKRgCAuna65UvD5cXzOQPiArLFxTApG8rDbTicb&#10;zLW78In6c6hEhLDPUYEJoc2l9KUhi37hWuLo/bjOYoiyq6Tu8BLhtpGrJHmRFmuOCwZbOhgq/87/&#10;VsHbfPhOs7H4bUfzVXByLHp/yJR6mg37VxCBhvAI39vvWkGarldwexOfgN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CkFsYAAADdAAAADwAAAAAAAAAAAAAAAACYAgAAZHJz&#10;L2Rvd25yZXYueG1sUEsFBgAAAAAEAAQA9QAAAIsDAAAAAA==&#10;" path="m,3495l,e" filled="f" strokecolor="#030303" strokeweight=".19381mm">
                    <v:path arrowok="t" o:connecttype="custom" o:connectlocs="0,7443;0,3948" o:connectangles="0,0"/>
                  </v:shape>
                </v:group>
                <v:group id="Group 3337" o:spid="_x0000_s1147" style="position:absolute;left:4705;top:3948;width:2;height:264" coordorigin="4705,3948" coordsize="2,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8/3cUAAADdAAAADwAAAGRycy9kb3ducmV2LnhtbESPQYvCMBSE7wv+h/AE&#10;b2tai4tUo4ioeJCFVUG8PZpnW2xeShPb+u/NwsIeh5n5hlmselOJlhpXWlYQjyMQxJnVJecKLufd&#10;5wyE88gaK8uk4EUOVsvBxwJTbTv+ofbkcxEg7FJUUHhfp1K6rCCDbmxr4uDdbWPQB9nkUjfYBbip&#10;5CSKvqTBksNCgTVtCsoep6dRsO+wWyfxtj0+7pvX7Tz9vh5jUmo07NdzEJ56/x/+ax+0giSZJ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ZvP93FAAAA3QAA&#10;AA8AAAAAAAAAAAAAAAAAqgIAAGRycy9kb3ducmV2LnhtbFBLBQYAAAAABAAEAPoAAACcAwAAAAA=&#10;">
                  <v:shape id="Freeform 3338" o:spid="_x0000_s1148" style="position:absolute;left:4705;top:3948;width:2;height:264;visibility:visible;mso-wrap-style:square;v-text-anchor:top" coordsize="2,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2FPcMA&#10;AADdAAAADwAAAGRycy9kb3ducmV2LnhtbESPQYvCMBSE74L/ITxhL6LpGhWpRhFlRfCku94fzbMt&#10;Ni+lyWr990YQPA4z8w2zWLW2EjdqfOlYw/cwAUGcOVNyruHv92cwA+EDssHKMWl4kIfVsttZYGrc&#10;nY90O4VcRAj7FDUUIdSplD4ryKIfupo4ehfXWAxRNrk0Dd4j3FZylCRTabHkuFBgTZuCsuvp32o4&#10;XM7VZlti6O/6h8lOUavU9Kj1V69dz0EEasMn/G7vjQalJmN4vYlP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2FPcMAAADdAAAADwAAAAAAAAAAAAAAAACYAgAAZHJzL2Rv&#10;d25yZXYueG1sUEsFBgAAAAAEAAQA9QAAAIgDAAAAAA==&#10;" path="m,264l,e" filled="f" strokeweight=".19381mm">
                    <v:path arrowok="t" o:connecttype="custom" o:connectlocs="0,4212;0,3948" o:connectangles="0,0"/>
                  </v:shape>
                </v:group>
                <v:group id="Group 3335" o:spid="_x0000_s1149" style="position:absolute;left:4689;top:4190;width:725;height:2" coordorigin="4689,4190" coordsize="7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ygIyxgAAAN0A&#10;AAAPAAAAAAAAAAAAAAAAAKoCAABkcnMvZG93bnJldi54bWxQSwUGAAAAAAQABAD6AAAAnQMAAAAA&#10;">
                  <v:shape id="Freeform 3336" o:spid="_x0000_s1150" style="position:absolute;left:4689;top:4190;width:725;height:2;visibility:visible;mso-wrap-style:square;v-text-anchor:top" coordsize="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jhoscA&#10;AADdAAAADwAAAGRycy9kb3ducmV2LnhtbESPQWvCQBSE7wX/w/IK3uqmWrWNWUVTCoIHiSn0+sg+&#10;k5Ds25Ddauqv7wqFHoeZ+YZJNoNpxYV6V1tW8DyJQBAXVtdcKvjMP55eQTiPrLG1TAp+yMFmPXpI&#10;MNb2yhldTr4UAcIuRgWV910spSsqMugmtiMO3tn2Bn2QfSl1j9cAN62cRtFCGqw5LFTYUVpR0Zy+&#10;jYLm9lYejun7dp6+0FeeNtlyf9gpNX4ctisQngb/H/5r77WC2Wy+gPub8ATk+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Y4aLHAAAA3QAAAA8AAAAAAAAAAAAAAAAAmAIAAGRy&#10;cy9kb3ducmV2LnhtbFBLBQYAAAAABAAEAPUAAACMAwAAAAA=&#10;" path="m,l725,e" filled="f" strokeweight=".19381mm">
                    <v:path arrowok="t" o:connecttype="custom" o:connectlocs="0,0;725,0" o:connectangles="0,0"/>
                  </v:shape>
                </v:group>
                <v:group id="Group 3333" o:spid="_x0000_s1151" style="position:absolute;left:5414;top:4190;width:165;height:2" coordorigin="5414,4190" coordsize="1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Q53sYAAADdAAAADwAAAGRycy9kb3ducmV2LnhtbESPQWvCQBSE7wX/w/IE&#10;b3UTg61EVxGp4kGEqiDeHtlnEsy+DdltEv99tyD0OMzMN8xi1ZtKtNS40rKCeByBIM6sLjlXcDlv&#10;32cgnEfWWFkmBU9ysFoO3haYatvxN7Unn4sAYZeigsL7OpXSZQUZdGNbEwfvbhuDPsgml7rBLsBN&#10;JSdR9CENlhwWCqxpU1D2OP0YBbsOu3USf7WHx33zvJ2nx+shJqVGw349B+Gp9//hV3uvFSTJ9BP+&#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VDnexgAAAN0A&#10;AAAPAAAAAAAAAAAAAAAAAKoCAABkcnMvZG93bnJldi54bWxQSwUGAAAAAAQABAD6AAAAnQMAAAAA&#10;">
                  <v:shape id="Freeform 3334" o:spid="_x0000_s1152" style="position:absolute;left:5414;top:4190;width:165;height:2;visibility:visible;mso-wrap-style:square;v-text-anchor:top" coordsize="1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s9rMEA&#10;AADdAAAADwAAAGRycy9kb3ducmV2LnhtbERPz0/CMBS+m/A/NI/Em3QCApl0BI0Srwzw/LI+t2br&#10;a7NW2P57ejDx+OX7vd0NthNX6oNxrOB5loEgrpw2XCs4nz6fNiBCRNbYOSYFIwXYFZOHLeba3fhI&#10;1zLWIoVwyFFBE6PPpQxVQxbDzHnixP243mJMsK+l7vGWwm0n51m2khYNp4YGPb03VLXlr1VQry+Z&#10;ubwtNwczWvM9av/RHrxSj9Nh/woi0hD/xX/uL61gsXhJc9Ob9ARkc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LPazBAAAA3QAAAA8AAAAAAAAAAAAAAAAAmAIAAGRycy9kb3du&#10;cmV2LnhtbFBLBQYAAAAABAAEAPUAAACGAwAAAAA=&#10;" path="m,l165,e" filled="f" strokecolor="#3b3b3b" strokeweight=".19381mm">
                    <v:path arrowok="t" o:connecttype="custom" o:connectlocs="0,0;165,0" o:connectangles="0,0"/>
                  </v:shape>
                </v:group>
                <v:group id="Group 3331" o:spid="_x0000_s1153" style="position:absolute;left:5573;top:3981;width:2;height:594" coordorigin="5573,3981"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cIN8YAAADdAAAADwAAAGRycy9kb3ducmV2LnhtbESPQWvCQBSE7wX/w/IE&#10;b3UTg6VGVxGp4kGEqiDeHtlnEsy+DdltEv99tyD0OMzMN8xi1ZtKtNS40rKCeByBIM6sLjlXcDlv&#10;3z9BOI+ssbJMCp7kYLUcvC0w1bbjb2pPPhcBwi5FBYX3dSqlywoy6Ma2Jg7e3TYGfZBNLnWDXYCb&#10;Sk6i6EMaLDksFFjTpqDscfoxCnYddusk/moPj/vmeTtPj9dDTEqNhv16DsJT7//Dr/ZeK0iS6Qz+&#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hwg3xgAAAN0A&#10;AAAPAAAAAAAAAAAAAAAAAKoCAABkcnMvZG93bnJldi54bWxQSwUGAAAAAAQABAD6AAAAnQMAAAAA&#10;">
                  <v:shape id="Freeform 3332" o:spid="_x0000_s1154" style="position:absolute;left:5573;top:3981;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MY8EA&#10;AADdAAAADwAAAGRycy9kb3ducmV2LnhtbERPy4rCMBTdD/gP4QruxlSFMlSjqDOCuPOB62tzbYvN&#10;TUmi7fTrJwthlofzXqw6U4sXOV9ZVjAZJyCIc6srLhRczrvPLxA+IGusLZOCX/KwWg4+Fphp2/KR&#10;XqdQiBjCPkMFZQhNJqXPSzLox7YhjtzdOoMhQldI7bCN4aaW0yRJpcGKY0OJDW1Lyh+np1Gw2Rx/&#10;bn1/TW/2Wu8PT/et22mv1GjYrecgAnXhX/x277WC2SyN++Ob+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PjGPBAAAA3QAAAA8AAAAAAAAAAAAAAAAAmAIAAGRycy9kb3du&#10;cmV2LnhtbFBLBQYAAAAABAAEAPUAAACGAwAAAAA=&#10;" path="m,593l,e" filled="f" strokecolor="#3b3b3b" strokeweight=".19381mm">
                    <v:path arrowok="t" o:connecttype="custom" o:connectlocs="0,4574;0,3981" o:connectangles="0,0"/>
                  </v:shape>
                </v:group>
                <v:group id="Group 3329" o:spid="_x0000_s1155" style="position:absolute;left:5568;top:4201;width:868;height:2" coordorigin="5568,4201" coordsize="8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53OjMUAAADdAAAADwAAAGRycy9kb3ducmV2LnhtbESPQYvCMBSE7wv+h/AE&#10;b2tay4pUo4ioeJCFVUG8PZpnW2xeShPb+u/NwsIeh5n5hlmselOJlhpXWlYQjyMQxJnVJecKLufd&#10;5wyE88gaK8uk4EUOVsvBxwJTbTv+ofbkcxEg7FJUUHhfp1K6rCCDbmxr4uDdbWPQB9nkUjfYBbip&#10;5CSKptJgyWGhwJo2BWWP09Mo2HfYrZN42x4f983rdv76vh5jUmo07NdzEJ56/x/+ax+0giSZx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dzozFAAAA3QAA&#10;AA8AAAAAAAAAAAAAAAAAqgIAAGRycy9kb3ducmV2LnhtbFBLBQYAAAAABAAEAPoAAACcAwAAAAA=&#10;">
                  <v:shape id="Freeform 3330" o:spid="_x0000_s1156" style="position:absolute;left:5568;top:4201;width:868;height:2;visibility:visible;mso-wrap-style:square;v-text-anchor:top" coordsize="8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UjsQA&#10;AADdAAAADwAAAGRycy9kb3ducmV2LnhtbESPT4vCMBTE78J+h/AW9iKaquhKNcrSpeDVf3t+NM+2&#10;bPNSmthWP70RBI/DzPyGWW97U4mWGldaVjAZRyCIM6tLzhWcjuloCcJ5ZI2VZVJwIwfbzcdgjbG2&#10;He+pPfhcBAi7GBUU3texlC4ryKAb25o4eBfbGPRBNrnUDXYBbio5jaKFNFhyWCiwpqSg7P9wNQq6&#10;Pr2l9Xk+/Pu+n/a/Q5nItE2U+vrsf1YgPPX+HX61d1rBbLaYwvNNe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kFI7EAAAA3QAAAA8AAAAAAAAAAAAAAAAAmAIAAGRycy9k&#10;b3ducmV2LnhtbFBLBQYAAAAABAAEAPUAAACJAwAAAAA=&#10;" path="m,l868,e" filled="f" strokecolor="#5b5b5b" strokeweight=".38761mm">
                    <v:path arrowok="t" o:connecttype="custom" o:connectlocs="0,0;868,0" o:connectangles="0,0"/>
                  </v:shape>
                </v:group>
                <v:group id="Group 3327" o:spid="_x0000_s1157" style="position:absolute;left:6546;top:4190;width:1055;height:2" coordorigin="6546,4190" coordsize="10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P1YMUAAADdAAAADwAAAGRycy9kb3ducmV2LnhtbESPQYvCMBSE7wv+h/AE&#10;b2tay4pUo4ioeJCFVUG8PZpnW2xeShPb+u/NwsIeh5n5hlmselOJlhpXWlYQjyMQxJnVJecKLufd&#10;5wyE88gaK8uk4EUOVsvBxwJTbTv+ofbkcxEg7FJUUHhfp1K6rCCDbmxr4uDdbWPQB9nkUjfYBbip&#10;5CSKptJgyWGhwJo2BWWP09Mo2HfYrZN42x4f983rdv76vh5jUmo07NdzEJ56/x/+ax+0giSZJ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gD9WDFAAAA3QAA&#10;AA8AAAAAAAAAAAAAAAAAqgIAAGRycy9kb3ducmV2LnhtbFBLBQYAAAAABAAEAPoAAACcAwAAAAA=&#10;">
                  <v:shape id="Freeform 3328" o:spid="_x0000_s1158" style="position:absolute;left:6546;top:4190;width:1055;height:2;visibility:visible;mso-wrap-style:square;v-text-anchor:top" coordsize="10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5sbsQA&#10;AADdAAAADwAAAGRycy9kb3ducmV2LnhtbESPT2sCMRTE7wW/Q3hCbzXrH0RWo4hU8CZqCx6fm+fu&#10;YvKyJOnu9tubQsHjMDO/YVab3hrRkg+1YwXjUQaCuHC65lLB12X/sQARIrJG45gU/FKAzXrwtsJc&#10;u45P1J5jKRKEQ44KqhibXMpQVGQxjFxDnLy78xZjkr6U2mOX4NbISZbNpcWa00KFDe0qKh7nH6vg&#10;1i686a4yfpbf94nZ2ll9PDql3of9dgkiUh9f4f/2QSuYTucz+HuTnoB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ebG7EAAAA3QAAAA8AAAAAAAAAAAAAAAAAmAIAAGRycy9k&#10;b3ducmV2LnhtbFBLBQYAAAAABAAEAPUAAACJAwAAAAA=&#10;" path="m,l1055,e" filled="f" strokeweight=".19381mm">
                    <v:path arrowok="t" o:connecttype="custom" o:connectlocs="0,0;1055,0" o:connectangles="0,0"/>
                  </v:shape>
                </v:group>
                <v:group id="Group 3325" o:spid="_x0000_s1159" style="position:absolute;left:7590;top:4190;width:407;height:2" coordorigin="7590,4190" coordsize="4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psiPxgAAAN0A&#10;AAAPAAAAAAAAAAAAAAAAAKoCAABkcnMvZG93bnJldi54bWxQSwUGAAAAAAQABAD6AAAAnQMAAAAA&#10;">
                  <v:shape id="Freeform 3326" o:spid="_x0000_s1160" style="position:absolute;left:7590;top:4190;width:407;height:2;visibility:visible;mso-wrap-style:square;v-text-anchor:top" coordsize="4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8JAsQA&#10;AADdAAAADwAAAGRycy9kb3ducmV2LnhtbESPUWvCQBCE3wv9D8cWfKuXVgiaekoRCn1oBY0/YJtb&#10;k9DcXrjbxthf7wmCj8PMfMMs16Pr1EAhtp4NvEwzUMSVty3XBg7lx/McVBRki51nMnCmCOvV48MS&#10;C+tPvKNhL7VKEI4FGmhE+kLrWDXkME59T5y8ow8OJclQaxvwlOCu069ZlmuHLaeFBnvaNFT97v+c&#10;gZKlPXC0x//dj918b4dFGb7EmMnT+P4GSmiUe/jW/rQGZrM8h+ub9AT06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CQLEAAAA3QAAAA8AAAAAAAAAAAAAAAAAmAIAAGRycy9k&#10;b3ducmV2LnhtbFBLBQYAAAAABAAEAPUAAACJAwAAAAA=&#10;" path="m,l406,e" filled="f" strokecolor="#3f3f3f" strokeweight=".19381mm">
                    <v:path arrowok="t" o:connecttype="custom" o:connectlocs="0,0;406,0" o:connectangles="0,0"/>
                  </v:shape>
                </v:group>
                <v:group id="Group 3323" o:spid="_x0000_s1161" style="position:absolute;left:7996;top:4190;width:472;height:2" coordorigin="7996,4190" coordsize="4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zY8YAAADdAAAADwAAAGRycy9kb3ducmV2LnhtbESPT2vCQBTE7wW/w/IE&#10;b3UTQ1Wiq4jU0oMU/APi7ZF9JsHs25DdJvHbdwWhx2FmfsMs172pREuNKy0riMcRCOLM6pJzBefT&#10;7n0OwnlkjZVlUvAgB+vV4G2JqbYdH6g9+lwECLsUFRTe16mULivIoBvbmjh4N9sY9EE2udQNdgFu&#10;KjmJoqk0WHJYKLCmbUHZ/fhrFHx12G2S+LPd32/bx/X08XPZx6TUaNhvFiA89f4//Gp/awVJMp3B&#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OPNjxgAAAN0A&#10;AAAPAAAAAAAAAAAAAAAAAKoCAABkcnMvZG93bnJldi54bWxQSwUGAAAAAAQABAD6AAAAnQMAAAAA&#10;">
                  <v:shape id="Freeform 3324" o:spid="_x0000_s1162" style="position:absolute;left:7996;top:4190;width:472;height:2;visibility:visible;mso-wrap-style:square;v-text-anchor:top" coordsize="4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ZA/74A&#10;AADdAAAADwAAAGRycy9kb3ducmV2LnhtbERPSwrCMBDdC94hjOBGNFWhSDWK+AFXgp8DDM3YVptJ&#10;bWKttzcLweXj/Rer1pSiodoVlhWMRxEI4tTqgjMF18t+OAPhPLLG0jIp+JCD1bLbWWCi7ZtP1Jx9&#10;JkIIuwQV5N5XiZQuzcmgG9mKOHA3Wxv0AdaZ1DW+Q7gp5SSKYmmw4NCQY0WbnNLH+WUUlG7d7k78&#10;auL7YHu8Zc97wbxVqt9r13MQnlr/F//cB61gOo3D3PAmPAG5/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WQP++AAAA3QAAAA8AAAAAAAAAAAAAAAAAmAIAAGRycy9kb3ducmV2&#10;LnhtbFBLBQYAAAAABAAEAPUAAACDAwAAAAA=&#10;" path="m,l473,e" filled="f" strokeweight=".19381mm">
                    <v:path arrowok="t" o:connecttype="custom" o:connectlocs="0,0;473,0" o:connectangles="0,0"/>
                  </v:shape>
                </v:group>
                <v:group id="Group 3321" o:spid="_x0000_s1163" style="position:absolute;left:8469;top:4195;width:1187;height:2" coordorigin="8469,4195" coordsize="11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vCisYAAADdAAAADwAAAGRycy9kb3ducmV2LnhtbESPT2vCQBTE7wW/w/IE&#10;b3UTQ0Wjq4jU0oMU/APi7ZF9JsHs25DdJvHbdwWhx2FmfsMs172pREuNKy0riMcRCOLM6pJzBefT&#10;7n0GwnlkjZVlUvAgB+vV4G2JqbYdH6g9+lwECLsUFRTe16mULivIoBvbmjh4N9sY9EE2udQNdgFu&#10;KjmJoqk0WHJYKLCmbUHZ/fhrFHx12G2S+LPd32/bx/X08XPZx6TUaNhvFiA89f4//Gp/awVJMp3D&#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68KKxgAAAN0A&#10;AAAPAAAAAAAAAAAAAAAAAKoCAABkcnMvZG93bnJldi54bWxQSwUGAAAAAAQABAD6AAAAnQMAAAAA&#10;">
                  <v:shape id="Freeform 3322" o:spid="_x0000_s1164" style="position:absolute;left:8469;top:4195;width:1187;height:2;visibility:visible;mso-wrap-style:square;v-text-anchor:top" coordsize="11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qHD8IA&#10;AADdAAAADwAAAGRycy9kb3ducmV2LnhtbERPS27CMBDdV+IO1iCxKw4g8QkYFKFC2HRRygGGeIgj&#10;4nEUu2BuXy8qdfn0/ptdtK14UO8bxwom4wwEceV0w7WCy/fhfQnCB2SNrWNS8CIPu+3gbYO5dk/+&#10;osc51CKFsM9RgQmhy6X0lSGLfuw64sTdXG8xJNjXUvf4TOG2ldMsm0uLDacGgx3tDVX3849VcPy4&#10;fsbTvNBmFcvlZVEWbZnVSo2GsViDCBTDv/jPfdIKZrNF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WocPwgAAAN0AAAAPAAAAAAAAAAAAAAAAAJgCAABkcnMvZG93&#10;bnJldi54bWxQSwUGAAAAAAQABAD1AAAAhwMAAAAA&#10;" path="m,l1186,e" filled="f" strokecolor="#606060" strokeweight=".38761mm">
                    <v:path arrowok="t" o:connecttype="custom" o:connectlocs="0,0;1186,0" o:connectangles="0,0"/>
                  </v:shape>
                </v:group>
                <v:group id="Group 3319" o:spid="_x0000_s1165" style="position:absolute;left:8600;top:3981;width:2;height:594" coordorigin="8600,3981"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RYUcYAAADdAAAADwAAAGRycy9kb3ducmV2LnhtbESPT2vCQBTE7wW/w/KE&#10;3uomhlaJriKipQcR/APi7ZF9JsHs25Bdk/jtuwWhx2FmfsPMl72pREuNKy0riEcRCOLM6pJzBefT&#10;9mMKwnlkjZVlUvAkB8vF4G2OqbYdH6g9+lwECLsUFRTe16mULivIoBvZmjh4N9sY9EE2udQNdgFu&#10;KjmOoi9psOSwUGBN64Ky+/FhFHx32K2SeNPu7rf183r63F92MSn1PuxXMxCeev8ffrV/tIIkmc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RFhRxgAAAN0A&#10;AAAPAAAAAAAAAAAAAAAAAKoCAABkcnMvZG93bnJldi54bWxQSwUGAAAAAAQABAD6AAAAnQMAAAAA&#10;">
                  <v:shape id="Freeform 3320" o:spid="_x0000_s1166" style="position:absolute;left:8600;top:3981;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Vm6ccA&#10;AADdAAAADwAAAGRycy9kb3ducmV2LnhtbESP3WrCQBSE7wu+w3KE3tWNClbSbIIKBYuloLb19pA9&#10;+cHs2ZjdaurTu4WCl8PMfMMkWW8acabO1ZYVjEcRCOLc6ppLBZ/716c5COeRNTaWScEvOcjSwUOC&#10;sbYX3tJ550sRIOxiVFB538ZSurwig25kW+LgFbYz6IPsSqk7vAS4aeQkimbSYM1hocKWVhXlx92P&#10;UbApl2bTn94+3lEX12a//podvsdKPQ77xQsIT72/h//ba61gOn2ewN+b8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1ZunHAAAA3QAAAA8AAAAAAAAAAAAAAAAAmAIAAGRy&#10;cy9kb3ducmV2LnhtbFBLBQYAAAAABAAEAPUAAACMAwAAAAA=&#10;" path="m,593l,e" filled="f" strokecolor="#747474" strokeweight=".38761mm">
                    <v:path arrowok="t" o:connecttype="custom" o:connectlocs="0,4574;0,3981" o:connectangles="0,0"/>
                  </v:shape>
                </v:group>
                <v:group id="Group 3317" o:spid="_x0000_s1167" style="position:absolute;left:9644;top:3981;width:2;height:594" coordorigin="9644,3981"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pjvcYAAADdAAAADwAAAGRycy9kb3ducmV2LnhtbESPT2vCQBTE7wW/w/KE&#10;3uomhlaJriKipQcR/APi7ZF9JsHs25Bdk/jtuwWhx2FmfsPMl72pREuNKy0riEcRCOLM6pJzBefT&#10;9mMKwnlkjZVlUvAkB8vF4G2OqbYdH6g9+lwECLsUFRTe16mULivIoBvZmjh4N9sY9EE2udQNdgFu&#10;KjmOoi9psOSwUGBN64Ky+/FhFHx32K2SeNPu7rf183r63F92MSn1PuxXMxCeev8ffrV/tIIkmS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2mO9xgAAAN0A&#10;AAAPAAAAAAAAAAAAAAAAAKoCAABkcnMvZG93bnJldi54bWxQSwUGAAAAAAQABAD6AAAAnQMAAAAA&#10;">
                  <v:shape id="Freeform 3318" o:spid="_x0000_s1168" style="position:absolute;left:9644;top:3981;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BbBsYA&#10;AADdAAAADwAAAGRycy9kb3ducmV2LnhtbESPQWvCQBSE7wX/w/KE3upGLVqiq6ggKIqgtnp9ZJ9J&#10;MPs2Zrea+utdQehxmJlvmOG4NoW4UuVyywrarQgEcWJ1zqmC7/384wuE88gaC8uk4I8cjEeNtyHG&#10;2t54S9edT0WAsItRQeZ9GUvpkowMupYtiYN3spVBH2SVSl3hLcBNITtR1JMGcw4LGZY0yyg5736N&#10;glU6Nav6stysUZ/uxX7x0zse2kq9N+vJAISn2v+HX+2FVtDt9j/h+SY8ATl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lBbBsYAAADdAAAADwAAAAAAAAAAAAAAAACYAgAAZHJz&#10;L2Rvd25yZXYueG1sUEsFBgAAAAAEAAQA9QAAAIsDAAAAAA==&#10;" path="m,593l,e" filled="f" strokecolor="#747474" strokeweight=".38761mm">
                    <v:path arrowok="t" o:connecttype="custom" o:connectlocs="0,4574;0,3981" o:connectangles="0,0"/>
                  </v:shape>
                </v:group>
                <v:group id="Group 3315" o:spid="_x0000_s1169" style="position:absolute;left:6430;top:3981;width:2;height:594" coordorigin="6430,3981"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X9eUsYAAADdAAAADwAAAGRycy9kb3ducmV2LnhtbESPQWvCQBSE7wX/w/IE&#10;b3UTg61EVxGp4kGEqiDeHtlnEsy+DdltEv99tyD0OMzMN8xi1ZtKtNS40rKCeByBIM6sLjlXcDlv&#10;32cgnEfWWFkmBU9ysFoO3haYatvxN7Unn4sAYZeigsL7OpXSZQUZdGNbEwfvbhuDPsgml7rBLsBN&#10;JSdR9CENlhwWCqxpU1D2OP0YBbsOu3USf7WHx33zvJ2nx+shJqVGw349B+Gp9//hV3uvFSTJ5x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f15SxgAAAN0A&#10;AAAPAAAAAAAAAAAAAAAAAKoCAABkcnMvZG93bnJldi54bWxQSwUGAAAAAAQABAD6AAAAnQMAAAAA&#10;">
                  <v:shape id="Freeform 3316" o:spid="_x0000_s1170" style="position:absolute;left:6430;top:3981;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MnUcUA&#10;AADdAAAADwAAAGRycy9kb3ducmV2LnhtbESPT2vCQBTE74LfYXmCN92okErqKtVWkN78g+dn9jUJ&#10;zb4Nu6tJ8+m7hYLHYWZ+w6w2nanFg5yvLCuYTRMQxLnVFRcKLuf9ZAnCB2SNtWVS8EMeNuvhYIWZ&#10;ti0f6XEKhYgQ9hkqKENoMil9XpJBP7UNcfS+rDMYonSF1A7bCDe1nCdJKg1WHBdKbGhXUv59uhsF&#10;2+3x49b31/Rmr/Xh8+7edTvvlRqPurdXEIG68Az/tw9awWLxksLfm/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MydRxQAAAN0AAAAPAAAAAAAAAAAAAAAAAJgCAABkcnMv&#10;ZG93bnJldi54bWxQSwUGAAAAAAQABAD1AAAAigMAAAAA&#10;" path="m,593l,e" filled="f" strokecolor="#3b3b3b" strokeweight=".19381mm">
                    <v:path arrowok="t" o:connecttype="custom" o:connectlocs="0,4574;0,3981" o:connectangles="0,0"/>
                  </v:shape>
                </v:group>
                <v:group id="Group 3313" o:spid="_x0000_s1171" style="position:absolute;left:7815;top:3849;width:2;height:1187" coordorigin="7815,3849" coordsize="2,1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FlvsYAAADdAAAADwAAAGRycy9kb3ducmV2LnhtbESPQWvCQBSE7wX/w/IE&#10;b3UTQ6tEVxGp4kEKVUG8PbLPJJh9G7LbJP77riD0OMzMN8xi1ZtKtNS40rKCeByBIM6sLjlXcD5t&#10;32cgnEfWWFkmBQ9ysFoO3haYatvxD7VHn4sAYZeigsL7OpXSZQUZdGNbEwfvZhuDPsgml7rBLsBN&#10;JSdR9CkNlhwWCqxpU1B2P/4aBbsOu3USf7W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WW+xgAAAN0A&#10;AAAPAAAAAAAAAAAAAAAAAKoCAABkcnMvZG93bnJldi54bWxQSwUGAAAAAAQABAD6AAAAnQMAAAAA&#10;">
                  <v:shape id="Freeform 3314" o:spid="_x0000_s1172" style="position:absolute;left:7815;top:3849;width:2;height:1187;visibility:visible;mso-wrap-style:square;v-text-anchor:top" coordsize="2,1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8048MA&#10;AADdAAAADwAAAGRycy9kb3ducmV2LnhtbERPy4rCMBTdD8w/hDvgbkxU0KEaRcYH4uBiqqDLa3Nt&#10;yzQ3pYla/36yEFweznsya20lbtT40rGGXleBIM6cKTnXcNivPr9A+IBssHJMGh7kYTZ9f5tgYtyd&#10;f+mWhlzEEPYJaihCqBMpfVaQRd91NXHkLq6xGCJscmkavMdwW8m+UkNpseTYUGBN3wVlf+nValik&#10;u+tx53/cCeenntqqZbs+K607H+18DCJQG17ip3tjNAwGozg3volPQE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8048MAAADdAAAADwAAAAAAAAAAAAAAAACYAgAAZHJzL2Rv&#10;d25yZXYueG1sUEsFBgAAAAAEAAQA9QAAAIgDAAAAAA==&#10;" path="m,1187l,e" filled="f" strokecolor="#444448" strokeweight=".19381mm">
                    <v:path arrowok="t" o:connecttype="custom" o:connectlocs="0,5036;0,3849" o:connectangles="0,0"/>
                  </v:shape>
                </v:group>
                <v:group id="Group 3311" o:spid="_x0000_s1173" style="position:absolute;left:5568;top:4569;width:868;height:2" coordorigin="5568,4569" coordsize="8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JUV8YAAADdAAAADwAAAGRycy9kb3ducmV2LnhtbESPQWvCQBSE74X+h+UV&#10;vOkmDbU1dRURLR5EUAvF2yP7TILZtyG7JvHfu4LQ4zAz3zDTeW8q0VLjSssK4lEEgjizuuRcwe9x&#10;PfwC4TyyxsoyKbiRg/ns9WWKqbYd76k9+FwECLsUFRTe16mULivIoBvZmjh4Z9sY9EE2udQNdgFu&#10;KvkeRWNpsOSwUGBNy4Kyy+FqFPx02C2SeNVuL+fl7XT82P1tY1Jq8NYvvkF46v1/+NneaAVJ8jm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lRXxgAAAN0A&#10;AAAPAAAAAAAAAAAAAAAAAKoCAABkcnMvZG93bnJldi54bWxQSwUGAAAAAAQABAD6AAAAnQMAAAAA&#10;">
                  <v:shape id="Freeform 3312" o:spid="_x0000_s1174" style="position:absolute;left:5568;top:4569;width:868;height:2;visibility:visible;mso-wrap-style:square;v-text-anchor:top" coordsize="8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Ys9sMA&#10;AADdAAAADwAAAGRycy9kb3ducmV2LnhtbERPz2vCMBS+D/Y/hDfYbabTMUpnlFGoCJ7WSc/P5q2t&#10;Ni+hydrqX28Ogx0/vt/r7Wx6MdLgO8sKXhcJCOLa6o4bBcfv4iUF4QOyxt4yKbiSh+3m8WGNmbYT&#10;f9FYhkbEEPYZKmhDcJmUvm7JoF9YRxy5HzsYDBEOjdQDTjHc9HKZJO/SYMexoUVHeUv1pfw1Cord&#10;fndwdKq6cOtddS6rt1O+VOr5af78ABFoDv/iP/deK1it0rg/volPQG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iYs9sMAAADdAAAADwAAAAAAAAAAAAAAAACYAgAAZHJzL2Rv&#10;d25yZXYueG1sUEsFBgAAAAAEAAQA9QAAAIgDAAAAAA==&#10;" path="m,l868,e" filled="f" strokecolor="#3b3b3b" strokeweight=".19381mm">
                    <v:path arrowok="t" o:connecttype="custom" o:connectlocs="0,0;868,0" o:connectangles="0,0"/>
                  </v:shape>
                </v:group>
                <v:group id="Group 3309" o:spid="_x0000_s1175" style="position:absolute;left:8600;top:4563;width:1055;height:2" coordorigin="8600,4563" coordsize="10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eRKHbFAAAA3QAA&#10;AA8AAAAAAAAAAAAAAAAAqgIAAGRycy9kb3ducmV2LnhtbFBLBQYAAAAABAAEAPoAAACcAwAAAAA=&#10;">
                  <v:shape id="Freeform 3310" o:spid="_x0000_s1176" style="position:absolute;left:8600;top:4563;width:1055;height:2;visibility:visible;mso-wrap-style:square;v-text-anchor:top" coordsize="10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xUDsUA&#10;AADdAAAADwAAAGRycy9kb3ducmV2LnhtbESPT4vCMBTE7wt+h/AEb2uqXRapRimCiyfL+gc8Pptn&#10;W0xeSpPV+u3NwsIeh5n5DbNY9daIO3W+caxgMk5AEJdON1wpOB427zMQPiBrNI5JwZM8rJaDtwVm&#10;2j34m+77UIkIYZ+hgjqENpPSlzVZ9GPXEkfv6jqLIcqukrrDR4RbI6dJ8iktNhwXamxpXVN52/9Y&#10;BUVeJKfL2eaTp/kg87Vz1yJ1So2GfT4HEagP/+G/9lYrSNPZFH7fxCcgl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7FQOxQAAAN0AAAAPAAAAAAAAAAAAAAAAAJgCAABkcnMv&#10;ZG93bnJldi54bWxQSwUGAAAAAAQABAD1AAAAigMAAAAA&#10;" path="m,l1055,e" filled="f" strokecolor="#444" strokeweight=".19381mm">
                    <v:path arrowok="t" o:connecttype="custom" o:connectlocs="0,0;1055,0" o:connectangles="0,0"/>
                  </v:shape>
                </v:group>
                <v:group id="Group 3307" o:spid="_x0000_s1177" style="position:absolute;left:9122;top:4563;width:2;height:297" coordorigin="9122,4563" coordsize="2,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gPE5rFAAAA3QAA&#10;AA8AAAAAAAAAAAAAAAAAqgIAAGRycy9kb3ducmV2LnhtbFBLBQYAAAAABAAEAPoAAACcAwAAAAA=&#10;">
                  <v:shape id="Freeform 3308" o:spid="_x0000_s1178" style="position:absolute;left:9122;top:4563;width:2;height:297;visibility:visible;mso-wrap-style:square;v-text-anchor:top" coordsize="2,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otPsYA&#10;AADdAAAADwAAAGRycy9kb3ducmV2LnhtbESPQWvCQBSE7wX/w/IEL0U3ahWNrlIESy9FjF68PbLP&#10;JJh9u2S3Sfz33UKhx2FmvmG2+97UoqXGV5YVTCcJCOLc6ooLBdfLcbwC4QOyxtoyKXiSh/1u8LLF&#10;VNuOz9RmoRARwj5FBWUILpXS5yUZ9BPriKN3t43BEGVTSN1gF+GmlrMkWUqDFceFEh0dSsof2bdR&#10;EDr/bLObe3WX27prFx+nNX3dlRoN+/cNiEB9+A//tT+1gvl89Qa/b+IT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wotPsYAAADdAAAADwAAAAAAAAAAAAAAAACYAgAAZHJz&#10;L2Rvd25yZXYueG1sUEsFBgAAAAAEAAQA9QAAAIsDAAAAAA==&#10;" path="m,297l,e" filled="f" strokecolor="#030303" strokeweight=".19381mm">
                    <v:path arrowok="t" o:connecttype="custom" o:connectlocs="0,4860;0,4563" o:connectangles="0,0"/>
                  </v:shape>
                </v:group>
                <v:group id="Group 3305" o:spid="_x0000_s1179" style="position:absolute;left:9128;top:4805;width:2;height:275" coordorigin="9128,4805" coordsize="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iqLnXFAAAA3QAA&#10;AA8AAAAAAAAAAAAAAAAAqgIAAGRycy9kb3ducmV2LnhtbFBLBQYAAAAABAAEAPoAAACcAwAAAAA=&#10;">
                  <v:shape id="Freeform 3306" o:spid="_x0000_s1180" style="position:absolute;left:9128;top:4805;width:2;height:275;visibility:visible;mso-wrap-style:square;v-text-anchor:top" coordsize="2,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8pdcMA&#10;AADdAAAADwAAAGRycy9kb3ducmV2LnhtbESP3WoCMRSE7wu+QziF3tXEH2TdGkUE0RvBvwc4bE53&#10;lyYnSxJ1+/ZGKPRymJlvmMWqd1bcKcTWs4bRUIEgrrxpudZwvWw/CxAxIRu0nknDL0VYLQdvCyyN&#10;f/CJ7udUiwzhWKKGJqWulDJWDTmMQ98RZ+/bB4cpy1BLE/CR4c7KsVIz6bDlvNBgR5uGqp/zzWkI&#10;u/U2HmxX2yPOgxqFaaFuU60/3vv1F4hEffoP/7X3RsNkUszg9SY/Abl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8pdcMAAADdAAAADwAAAAAAAAAAAAAAAACYAgAAZHJzL2Rv&#10;d25yZXYueG1sUEsFBgAAAAAEAAQA9QAAAIgDAAAAAA==&#10;" path="m,275l,e" filled="f" strokecolor="#605764" strokeweight=".19381mm">
                    <v:path arrowok="t" o:connecttype="custom" o:connectlocs="0,5080;0,4805" o:connectangles="0,0"/>
                  </v:shape>
                </v:group>
                <v:group id="Group 3303" o:spid="_x0000_s1181" style="position:absolute;left:9062;top:5031;width:505;height:2" coordorigin="9062,5031" coordsize="5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zQVmcYAAADdAAAADwAAAGRycy9kb3ducmV2LnhtbESPQWvCQBSE70L/w/IK&#10;vekmhqpEVxHR0oMUjIXi7ZF9JsHs25Bdk/jvu4WCx2FmvmFWm8HUoqPWVZYVxJMIBHFudcWFgu/z&#10;YbwA4TyyxtoyKXiQg836ZbTCVNueT9RlvhABwi5FBaX3TSqly0sy6Ca2IQ7e1bYGfZBtIXWLfYCb&#10;Wk6jaCYNVhwWSmxoV1J+y+5GwUeP/TaJ993xdt09Luf3r59jTEq9vQ7bJQhPg3+G/9ufWkGSLOb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NBWZxgAAAN0A&#10;AAAPAAAAAAAAAAAAAAAAAKoCAABkcnMvZG93bnJldi54bWxQSwUGAAAAAAQABAD6AAAAnQMAAAAA&#10;">
                  <v:shape id="Freeform 3304" o:spid="_x0000_s1182" style="position:absolute;left:9062;top:5031;width:505;height:2;visibility:visible;mso-wrap-style:square;v-text-anchor:top" coordsize="5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TDwr8A&#10;AADdAAAADwAAAGRycy9kb3ducmV2LnhtbERPTYvCMBC9L/gfwgje1tQVRKtRRFbxqLXgdWjGtthM&#10;ahPb+u/NQfD4eN+rTW8q0VLjSssKJuMIBHFmdcm5gvSy/52DcB5ZY2WZFLzIwWY9+FlhrG3HZ2oT&#10;n4sQwi5GBYX3dSylywoy6Ma2Jg7czTYGfYBNLnWDXQg3lfyLopk0WHJoKLCmXUHZPXkaBW3dpe1u&#10;kfjqlNLh3z3o+nqSUqNhv12C8NT7r/jjPmoF0+k8zA1vwhOQ6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hMPCvwAAAN0AAAAPAAAAAAAAAAAAAAAAAJgCAABkcnMvZG93bnJl&#10;di54bWxQSwUGAAAAAAQABAD1AAAAhAMAAAAA&#10;" path="m,l505,e" filled="f" strokecolor="#777" strokeweight=".19381mm">
                    <v:path arrowok="t" o:connecttype="custom" o:connectlocs="0,0;505,0" o:connectangles="0,0"/>
                  </v:shape>
                </v:group>
                <v:group id="Group 3301" o:spid="_x0000_s1183" style="position:absolute;left:5233;top:5058;width:2;height:594" coordorigin="5233,5058"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eckcMYAAADdAAAADwAAAGRycy9kb3ducmV2LnhtbESPQWvCQBSE7wX/w/IE&#10;b3UTQ4tGVxGp4kEKVUG8PbLPJJh9G7LbJP77riD0OMzMN8xi1ZtKtNS40rKCeByBIM6sLjlXcD5t&#10;36cgnEfWWFkmBQ9ysFoO3haYatvxD7VHn4sAYZeigsL7OpXSZQUZdGNbEwfvZhuDPsgml7rBLsBN&#10;JSdR9CkNlhwWCqxpU1B2P/4aBbsOu3USf7WH+23zuJ4+vi+HmJQaDfv1HISn3v+HX+29VpAk0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5yRwxgAAAN0A&#10;AAAPAAAAAAAAAAAAAAAAAKoCAABkcnMvZG93bnJldi54bWxQSwUGAAAAAAQABAD6AAAAnQMAAAAA&#10;">
                  <v:shape id="Freeform 3302" o:spid="_x0000_s1184" style="position:absolute;left:5233;top:5058;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4vysQA&#10;AADdAAAADwAAAGRycy9kb3ducmV2LnhtbERPTWvCQBC9C/6HZYReSrNJBWujaxBBCEUINRZ6HLJj&#10;EszOhuyqaX9991Dw+Hjf62w0nbjR4FrLCpIoBkFcWd1yreBU7l+WIJxH1thZJgU/5CDbTCdrTLW9&#10;8yfdjr4WIYRdigoa7/tUSlc1ZNBFticO3NkOBn2AQy31gPcQbjr5GscLabDl0NBgT7uGqsvxahTU&#10;Xwv9/Vwczm95gbkvPsrkYH6VepqN2xUIT6N/iP/duVYwn7+H/eFNe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eL8rEAAAA3QAAAA8AAAAAAAAAAAAAAAAAmAIAAGRycy9k&#10;b3ducmV2LnhtbFBLBQYAAAAABAAEAPUAAACJAwAAAAA=&#10;" path="m,594l,e" filled="f" strokecolor="#232323" strokeweight=".19381mm">
                    <v:path arrowok="t" o:connecttype="custom" o:connectlocs="0,5652;0,5058" o:connectangles="0,0"/>
                  </v:shape>
                </v:group>
                <v:group id="Group 3299" o:spid="_x0000_s1185" style="position:absolute;left:5227;top:5185;width:1549;height:2" coordorigin="5227,5185" coordsize="15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i+q8YAAADdAAAADwAAAGRycy9kb3ducmV2LnhtbESPT2vCQBTE7wW/w/KE&#10;3uomhhaNriKipQcR/APi7ZF9JsHs25Bdk/jtuwWhx2FmfsPMl72pREuNKy0riEcRCOLM6pJzBefT&#10;9mMCwnlkjZVlUvAkB8vF4G2OqbYdH6g9+lwECLsUFRTe16mULivIoBvZmjh4N9sY9EE2udQNdgFu&#10;KjmOoi9psOSwUGBN64Ky+/FhFHx32K2SeNPu7rf183r63F92MSn1PuxXMxCeev8ffrV/tIIkmc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SL6rxgAAAN0A&#10;AAAPAAAAAAAAAAAAAAAAAKoCAABkcnMvZG93bnJldi54bWxQSwUGAAAAAAQABAD6AAAAnQMAAAAA&#10;">
                  <v:shape id="Freeform 3300" o:spid="_x0000_s1186" style="position:absolute;left:5227;top:5185;width:1549;height:2;visibility:visible;mso-wrap-style:square;v-text-anchor:top" coordsize="154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Bn8cA&#10;AADdAAAADwAAAGRycy9kb3ducmV2LnhtbESPT2sCMRTE74LfITyhF6nZqvhnNUppK3grag/t7Zk8&#10;d9duXpZN6q7f3ghCj8PM/IZZrltbigvVvnCs4GWQgCDWzhScKfg6bJ5nIHxANlg6JgVX8rBedTtL&#10;TI1reEeXfchEhLBPUUEeQpVK6XVOFv3AVcTRO7naYoiyzqSpsYlwW8phkkykxYLjQo4VveWkf/d/&#10;VoE8HacN68lH3+j+rPj5fP8+jw9KPfXa1wWIQG34Dz/aW6NgNJoP4f4mPgG5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QZ/HAAAA3QAAAA8AAAAAAAAAAAAAAAAAmAIAAGRy&#10;cy9kb3ducmV2LnhtbFBLBQYAAAAABAAEAPUAAACMAwAAAAA=&#10;" path="m,l1550,e" filled="f" strokecolor="#3f3f3f" strokeweight=".38761mm">
                    <v:path arrowok="t" o:connecttype="custom" o:connectlocs="0,0;1550,0" o:connectangles="0,0"/>
                  </v:shape>
                </v:group>
                <v:group id="Group 3297" o:spid="_x0000_s1187" style="position:absolute;left:7216;top:5025;width:2;height:583" coordorigin="7216,5025" coordsize="2,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aFR8YAAADdAAAADwAAAGRycy9kb3ducmV2LnhtbESPT2vCQBTE7wW/w/KE&#10;3uomhhaNriKipQcR/APi7ZF9JsHs25Bdk/jtuwWhx2FmfsPMl72pREuNKy0riEcRCOLM6pJzBefT&#10;9mMCwnlkjZVlUvAkB8vF4G2OqbYdH6g9+lwECLsUFRTe16mULivIoBvZmjh4N9sY9EE2udQNdgFu&#10;KjmOoi9psOSwUGBN64Ky+/FhFHx32K2SeNPu7rf183r63F92MSn1PuxXMxCeev8ffrV/tIIkmS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1oVHxgAAAN0A&#10;AAAPAAAAAAAAAAAAAAAAAKoCAABkcnMvZG93bnJldi54bWxQSwUGAAAAAAQABAD6AAAAnQMAAAAA&#10;">
                  <v:shape id="Freeform 3298" o:spid="_x0000_s1188" style="position:absolute;left:7216;top:5025;width:2;height:583;visibility:visible;mso-wrap-style:square;v-text-anchor:top" coordsize="2,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m0fMYA&#10;AADdAAAADwAAAGRycy9kb3ducmV2LnhtbESPT2vCQBTE74V+h+UVvNVNTSkmuoooolYv/sHzI/tM&#10;QrNvY3Y1qZ++Wyj0OMzMb5jxtDOVuFPjSssK3voRCOLM6pJzBafj8nUIwnlkjZVlUvBNDqaT56cx&#10;ptq2vKf7weciQNilqKDwvk6ldFlBBl3f1sTBu9jGoA+yyaVusA1wU8lBFH1IgyWHhQJrmheUfR1u&#10;RkFCn6tHu9Xr3Sm5DnBxdPF545TqvXSzEQhPnf8P/7XXWkEcJ+/w+yY8AT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m0fMYAAADdAAAADwAAAAAAAAAAAAAAAACYAgAAZHJz&#10;L2Rvd25yZXYueG1sUEsFBgAAAAAEAAQA9QAAAIsDAAAAAA==&#10;" path="m,583l,e" filled="f" strokecolor="#747474" strokeweight=".58142mm">
                    <v:path arrowok="t" o:connecttype="custom" o:connectlocs="0,5608;0,5025" o:connectangles="0,0"/>
                  </v:shape>
                </v:group>
                <v:group id="Group 3295" o:spid="_x0000_s1189" style="position:absolute;left:7194;top:5201;width:1275;height:2" coordorigin="7194,5201" coordsize="12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O4qMYAAADdAAAADwAAAGRycy9kb3ducmV2LnhtbESPQWvCQBSE7wX/w/IE&#10;b3UTg6VGVxGp4kGEqiDeHtlnEsy+DdltEv99tyD0OMzMN8xi1ZtKtNS40rKCeByBIM6sLjlXcDlv&#10;3z9BOI+ssbJMCp7kYLUcvC0w1bbjb2pPPhcBwi5FBYX3dSqlywoy6Ma2Jg7e3TYGfZBNLnWDXYCb&#10;Sk6i6EMaLDksFFjTpqDscfoxCnYddusk/moPj/vmeTtPj9dDTEqNhv16DsJT7//Dr/ZeK0iS2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c7ioxgAAAN0A&#10;AAAPAAAAAAAAAAAAAAAAAKoCAABkcnMvZG93bnJldi54bWxQSwUGAAAAAAQABAD6AAAAnQMAAAAA&#10;">
                  <v:shape id="Freeform 3296" o:spid="_x0000_s1190" style="position:absolute;left:7194;top:5201;width:1275;height:2;visibility:visible;mso-wrap-style:square;v-text-anchor:top" coordsize="12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CBCMcA&#10;AADdAAAADwAAAGRycy9kb3ducmV2LnhtbESPQWvCQBSE70L/w/IKXqTZWEHa6BpKaUq9CKYtpbdH&#10;9pmEZN/G7Krx37uC4HGYmW+YZTqYVhypd7VlBdMoBkFcWF1zqeDnO3t6AeE8ssbWMik4k4N09TBa&#10;YqLtibd0zH0pAoRdggoq77tESldUZNBFtiMO3s72Bn2QfSl1j6cAN618juO5NFhzWKiwo/eKiiY/&#10;GAV/m3pdNpYmuWH6//jcZ7/bTabU+HF4W4DwNPh7+Nb+0gpms9c5XN+EJy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QgQjHAAAA3QAAAA8AAAAAAAAAAAAAAAAAmAIAAGRy&#10;cy9kb3ducmV2LnhtbFBLBQYAAAAABAAEAPUAAACMAwAAAAA=&#10;" path="m,l1275,e" filled="f" strokecolor="#646464" strokeweight=".19381mm">
                    <v:path arrowok="t" o:connecttype="custom" o:connectlocs="0,0;1275,0" o:connectangles="0,0"/>
                  </v:shape>
                </v:group>
                <v:group id="Group 3293" o:spid="_x0000_s1191" style="position:absolute;left:8677;top:5201;width:945;height:2" coordorigin="8677,5201" coordsize="9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2DRMYAAADdAAAADwAAAGRycy9kb3ducmV2LnhtbESPQWvCQBSE74X+h+UV&#10;vOkmDbU1dRURLR5EUAvF2yP7TILZtyG7JvHfu4LQ4zAz3zDTeW8q0VLjSssK4lEEgjizuuRcwe9x&#10;PfwC4TyyxsoyKbiRg/ns9WWKqbYd76k9+FwECLsUFRTe16mULivIoBvZmjh4Z9sY9EE2udQNdgFu&#10;KvkeRWNpsOSwUGBNy4Kyy+FqFPx02C2SeNVuL+fl7XT82P1tY1Jq8NYvvkF46v1/+NneaAVJMvmE&#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7YNExgAAAN0A&#10;AAAPAAAAAAAAAAAAAAAAAKoCAABkcnMvZG93bnJldi54bWxQSwUGAAAAAAQABAD6AAAAnQMAAAAA&#10;">
                  <v:shape id="Freeform 3294" o:spid="_x0000_s1192" style="position:absolute;left:8677;top:5201;width:945;height:2;visibility:visible;mso-wrap-style:square;v-text-anchor:top" coordsize="9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tsMMA&#10;AADdAAAADwAAAGRycy9kb3ducmV2LnhtbERPPWvDMBDdC/0P4grdGrkxNYkTOYRAIIOXuqVZL9LF&#10;dm2djKXE7r+vhkLHx/ve7mbbizuNvnWs4HWRgCDWzrRcK/j8OL6sQPiAbLB3TAp+yMOueHzYYm7c&#10;xO90r0ItYgj7HBU0IQy5lF43ZNEv3EAcuasbLYYIx1qaEacYbnu5TJJMWmw5NjQ40KEh3VU3q+Cy&#10;rko0Xfb2HW7116rsWevDWannp3m/ARFoDv/iP/fJKEjTdZwb38Qn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HtsMMAAADdAAAADwAAAAAAAAAAAAAAAACYAgAAZHJzL2Rv&#10;d25yZXYueG1sUEsFBgAAAAAEAAQA9QAAAIgDAAAAAA==&#10;" path="m,l945,e" filled="f" strokecolor="#1c1c1c" strokeweight=".19381mm">
                    <v:path arrowok="t" o:connecttype="custom" o:connectlocs="0,0;945,0" o:connectangles="0,0"/>
                  </v:shape>
                </v:group>
                <v:group id="Group 3291" o:spid="_x0000_s1193" style="position:absolute;left:6771;top:5168;width:2;height:484" coordorigin="6771,5168" coordsize="2,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6yrcYAAADdAAAADwAAAGRycy9kb3ducmV2LnhtbESPQWvCQBSE70L/w/IK&#10;vekmhopGVxHR0oMUjIXi7ZF9JsHs25Bdk/jvu4WCx2FmvmFWm8HUoqPWVZYVxJMIBHFudcWFgu/z&#10;YTwH4TyyxtoyKXiQg836ZbTCVNueT9RlvhABwi5FBaX3TSqly0sy6Ca2IQ7e1bYGfZBtIXWLfYCb&#10;Wk6jaCYNVhwWSmxoV1J+y+5GwUeP/TaJ993xdt09Luf3r59jTEq9vQ7bJQhPg3+G/9ufWkGSLBb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PrKtxgAAAN0A&#10;AAAPAAAAAAAAAAAAAAAAAKoCAABkcnMvZG93bnJldi54bWxQSwUGAAAAAAQABAD6AAAAnQMAAAAA&#10;">
                  <v:shape id="Freeform 3292" o:spid="_x0000_s1194" style="position:absolute;left:6771;top:5168;width:2;height:484;visibility:visible;mso-wrap-style:square;v-text-anchor:top" coordsize="2,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PZAsIA&#10;AADdAAAADwAAAGRycy9kb3ducmV2LnhtbERPXWvCMBR9F/wP4Qp701Q3ZFajyGDMwRRWxedLc22L&#10;zU1JUtv5683DwMfD+V5telOLGzlfWVYwnSQgiHOrKy4UnI6f43cQPiBrrC2Tgj/ysFkPBytMte34&#10;l25ZKEQMYZ+igjKEJpXS5yUZ9BPbEEfuYp3BEKErpHbYxXBTy1mSzKXBimNDiQ19lJRfs9YouH91&#10;59m3tZlb/JzbXX6gOe1bpV5G/XYJIlAfnuJ/904reH1L4v74Jj4B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E9kCwgAAAN0AAAAPAAAAAAAAAAAAAAAAAJgCAABkcnMvZG93&#10;bnJldi54bWxQSwUGAAAAAAQABAD1AAAAhwMAAAAA&#10;" path="m,484l,e" filled="f" strokecolor="#3b3b3b" strokeweight=".19381mm">
                    <v:path arrowok="t" o:connecttype="custom" o:connectlocs="0,5652;0,5168" o:connectangles="0,0"/>
                  </v:shape>
                </v:group>
                <v:group id="Group 3289" o:spid="_x0000_s1195" style="position:absolute;left:8408;top:5168;width:2;height:440" coordorigin="8408,5168" coordsize="2,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jmSccAAADdAAAADwAAAGRycy9kb3ducmV2LnhtbESPT2vCQBTE70K/w/IK&#10;vZlNmlpKmlVEaulBCmqh9PbIPpNg9m3Irvnz7V2h4HGYmd8w+Wo0jeipc7VlBUkUgyAurK65VPBz&#10;3M7fQDiPrLGxTAomcrBaPsxyzLQdeE/9wZciQNhlqKDyvs2kdEVFBl1kW+LgnWxn0AfZlVJ3OAS4&#10;aeRzHL9KgzWHhQpb2lRUnA8Xo+BzwGGdJh/97nzaTH/HxffvLiGlnh7H9TsIT6O/h//bX1pB+hIn&#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ujmSccAAADd&#10;AAAADwAAAAAAAAAAAAAAAACqAgAAZHJzL2Rvd25yZXYueG1sUEsFBgAAAAAEAAQA+gAAAJ4DAAAA&#10;AA==&#10;">
                  <v:shape id="Freeform 3290" o:spid="_x0000_s1196" style="position:absolute;left:8408;top:5168;width:2;height:440;visibility:visible;mso-wrap-style:square;v-text-anchor:top" coordsize="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J0b8YA&#10;AADdAAAADwAAAGRycy9kb3ducmV2LnhtbESPT2sCMRTE7wW/Q3iCl6JZbVFZjaLSSqFe/HPx9tw8&#10;N4ubl2UT3e23N4VCj8PM/IaZL1tbigfVvnCsYDhIQBBnThecKzgdP/tTED4gaywdk4If8rBcdF7m&#10;mGrX8J4eh5CLCGGfogITQpVK6TNDFv3AVcTRu7raYoiyzqWusYlwW8pRkoylxYLjgsGKNoay2+Fu&#10;FWg/nkzOQW9f13dz2TXfrfzQRqlet13NQARqw3/4r/2lFby9JyP4fROfgFw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jJ0b8YAAADdAAAADwAAAAAAAAAAAAAAAACYAgAAZHJz&#10;L2Rvd25yZXYueG1sUEsFBgAAAAAEAAQA9QAAAIsDAAAAAA==&#10;" path="m,440l,e" filled="f" strokecolor="#1f1f1f" strokeweight=".19381mm">
                    <v:path arrowok="t" o:connecttype="custom" o:connectlocs="0,5608;0,5168" o:connectangles="0,0"/>
                  </v:shape>
                </v:group>
                <v:group id="Group 3287" o:spid="_x0000_s1197" style="position:absolute;left:8694;top:5014;width:2;height:594" coordorigin="8694,5014"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bdpcYAAADdAAAADwAAAGRycy9kb3ducmV2LnhtbESPT2vCQBTE7wW/w/KE&#10;3uomphWJriKipQcR/APi7ZF9JsHs25Bdk/jtuwWhx2FmfsPMl72pREuNKy0riEcRCOLM6pJzBefT&#10;9mMKwnlkjZVlUvAkB8vF4G2OqbYdH6g9+lwECLsUFRTe16mULivIoBvZmjh4N9sY9EE2udQNdgFu&#10;KjmOook0WHJYKLCmdUHZ/fgwCr477FZJvGl399v6eT197S+7mJR6H/arGQhPvf8Pv9o/WkHyGSX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dt2lxgAAAN0A&#10;AAAPAAAAAAAAAAAAAAAAAKoCAABkcnMvZG93bnJldi54bWxQSwUGAAAAAAQABAD6AAAAnQMAAAAA&#10;">
                  <v:shape id="Freeform 3288" o:spid="_x0000_s1198" style="position:absolute;left:8694;top:5014;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9aacQA&#10;AADdAAAADwAAAGRycy9kb3ducmV2LnhtbESPzW7CMBCE75V4B2uRuBUnhVQ0YBCt+DtS6AOs7CWJ&#10;iNdR7JLw9rhSJY6jmflGs1j1thY3an3lWEE6TkAQa2cqLhT8nLevMxA+IBusHZOCO3lYLQcvC8yN&#10;6/ibbqdQiAhhn6OCMoQml9Lrkiz6sWuIo3dxrcUQZVtI02IX4baWb0nyLi1WHBdKbOirJH09/VoF&#10;s8/z5LDXxw1nWmZdn6Uf+12q1GjYr+cgAvXhGf5vH4yCyTSZwt+b+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vWmnEAAAA3QAAAA8AAAAAAAAAAAAAAAAAmAIAAGRycy9k&#10;b3ducmV2LnhtbFBLBQYAAAAABAAEAPUAAACJAwAAAAA=&#10;" path="m,594l,e" filled="f" strokecolor="#0c0c0c" strokeweight=".38761mm">
                    <v:path arrowok="t" o:connecttype="custom" o:connectlocs="0,5608;0,5014" o:connectangles="0,0"/>
                  </v:shape>
                </v:group>
                <v:group id="Group 3285" o:spid="_x0000_s1199" style="position:absolute;left:9562;top:5168;width:2;height:440" coordorigin="9562,5168" coordsize="2,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PgSsYAAADdAAAADwAAAGRycy9kb3ducmV2LnhtbESPT4vCMBTE78J+h/CE&#10;vWna9Q9LNYqIu+xBBHVBvD2aZ1tsXkoT2/rtjSB4HGbmN8x82ZlSNFS7wrKCeBiBIE6tLjhT8H/8&#10;GXyDcB5ZY2mZFNzJwXLx0Ztjom3Le2oOPhMBwi5BBbn3VSKlS3My6Ia2Ig7exdYGfZB1JnWNbYCb&#10;Un5F0VQaLDgs5FjROqf0ergZBb8ttqtRvGm218v6fj5OdqdtTEp99rvVDISnzr/Dr/afVjAaRx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0+BKxgAAAN0A&#10;AAAPAAAAAAAAAAAAAAAAAKoCAABkcnMvZG93bnJldi54bWxQSwUGAAAAAAQABAD6AAAAnQMAAAAA&#10;">
                  <v:shape id="Freeform 3286" o:spid="_x0000_s1200" style="position:absolute;left:9562;top:5168;width:2;height:440;visibility:visible;mso-wrap-style:square;v-text-anchor:top" coordsize="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ugb8QA&#10;AADdAAAADwAAAGRycy9kb3ducmV2LnhtbESPQWsCMRSE7wX/Q3hCbzWxrYvdGkUEwUMvrh48Pjav&#10;m9TNy7JJdfvvG0HwOMzMN8xiNfhWXKiPLrCG6USBIK6DcdxoOB62L3MQMSEbbAOThj+KsFqOnhZY&#10;mnDlPV2q1IgM4ViiBptSV0oZa0se4yR0xNn7Dr3HlGXfSNPjNcN9K1+VKqRHx3nBYkcbS/W5+vUa&#10;dhXX7rTHj/b8NTRFZ48/bqa0fh4P608QiYb0CN/bO6Ph7V0VcHuTn4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7oG/EAAAA3QAAAA8AAAAAAAAAAAAAAAAAmAIAAGRycy9k&#10;b3ducmV2LnhtbFBLBQYAAAAABAAEAPUAAACJAwAAAAA=&#10;" path="m,440l,e" filled="f" strokecolor="#030303" strokeweight=".19381mm">
                    <v:path arrowok="t" o:connecttype="custom" o:connectlocs="0,5608;0,5168" o:connectangles="0,0"/>
                  </v:shape>
                </v:group>
                <v:group id="Group 3283" o:spid="_x0000_s1201" style="position:absolute;left:5227;top:5465;width:1549;height:2" coordorigin="5227,5465" coordsize="15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3bpsYAAADdAAAADwAAAGRycy9kb3ducmV2LnhtbESPQWvCQBSE7wX/w/IE&#10;b7qJWi3RVURUPEihWii9PbLPJJh9G7JrEv+9WxB6HGbmG2a57kwpGqpdYVlBPIpAEKdWF5wp+L7s&#10;hx8gnEfWWFomBQ9ysF713paYaNvyFzVnn4kAYZeggtz7KpHSpTkZdCNbEQfvamuDPsg6k7rGNsBN&#10;KcdRNJMGCw4LOVa0zSm9ne9GwaHFdjOJd83pdt0+fi/vnz+nmJQa9LvNAoSnzv+HX+2jVjCZRn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TdumxgAAAN0A&#10;AAAPAAAAAAAAAAAAAAAAAKoCAABkcnMvZG93bnJldi54bWxQSwUGAAAAAAQABAD6AAAAnQMAAAAA&#10;">
                  <v:shape id="Freeform 3284" o:spid="_x0000_s1202" style="position:absolute;left:5227;top:5465;width:1549;height:2;visibility:visible;mso-wrap-style:square;v-text-anchor:top" coordsize="154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HB3sMA&#10;AADdAAAADwAAAGRycy9kb3ducmV2LnhtbERPz2vCMBS+C/4P4Qm7aTorMjrTMgRlh7Fp52HHZ/Ns&#10;g81LabK2+++Xw2DHj+/3rphsKwbqvXGs4HGVgCCunDZcK7h8HpZPIHxA1tg6JgU/5KHI57MdZtqN&#10;fKahDLWIIewzVNCE0GVS+qohi37lOuLI3VxvMUTY11L3OMZw28p1kmylRcOxocGO9g1V9/LbKgin&#10;6uN62fBbarQejvuD+Xq/lko9LKaXZxCBpvAv/nO/agXpJolz45v4BG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sHB3sMAAADdAAAADwAAAAAAAAAAAAAAAACYAgAAZHJzL2Rv&#10;d25yZXYueG1sUEsFBgAAAAAEAAQA9QAAAIgDAAAAAA==&#10;" path="m,l1550,e" filled="f" strokecolor="#606060" strokeweight=".38761mm">
                    <v:path arrowok="t" o:connecttype="custom" o:connectlocs="0,0;1550,0" o:connectangles="0,0"/>
                  </v:shape>
                </v:group>
                <v:group id="Group 3281" o:spid="_x0000_s1203" style="position:absolute;left:7205;top:5421;width:1209;height:2" coordorigin="7205,5421" coordsize="1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7qT8YAAADdAAAADwAAAGRycy9kb3ducmV2LnhtbESPQWvCQBSE7wX/w/IE&#10;b7qJWrHRVURUPEihWii9PbLPJJh9G7JrEv+9WxB6HGbmG2a57kwpGqpdYVlBPIpAEKdWF5wp+L7s&#10;h3MQziNrLC2Tggc5WK96b0tMtG35i5qzz0SAsEtQQe59lUjp0pwMupGtiIN3tbVBH2SdSV1jG+Cm&#10;lOMomkmDBYeFHCva5pTeznej4NBiu5nEu+Z0u24fv5f3z59TTEoN+t1mAcJT5//Dr/ZRK5hMow/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nupPxgAAAN0A&#10;AAAPAAAAAAAAAAAAAAAAAKoCAABkcnMvZG93bnJldi54bWxQSwUGAAAAAAQABAD6AAAAnQMAAAAA&#10;">
                  <v:shape id="Freeform 3282" o:spid="_x0000_s1204" style="position:absolute;left:7205;top:5421;width:1209;height:2;visibility:visible;mso-wrap-style:square;v-text-anchor:top" coordsize="1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UvMQA&#10;AADdAAAADwAAAGRycy9kb3ducmV2LnhtbERPz2vCMBS+D/wfwhN2GZpanWg1ythQPMjY3Hp/NM+m&#10;rnkpTWbrf28Ogx0/vt/rbW9rcaXWV44VTMYJCOLC6YpLBd9fu9EChA/IGmvHpOBGHrabwcMaM+06&#10;/qTrKZQihrDPUIEJocmk9IUhi37sGuLInV1rMUTYllK32MVwW8s0SebSYsWxwWBDr4aKn9OvVZDm&#10;zXt++Fg+J+Ztf+mejvlin+6Uehz2LysQgfrwL/5zH7SC6WwS98c38Qn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1LzEAAAA3QAAAA8AAAAAAAAAAAAAAAAAmAIAAGRycy9k&#10;b3ducmV2LnhtbFBLBQYAAAAABAAEAPUAAACJAwAAAAA=&#10;" path="m,l1209,e" filled="f" strokecolor="#5b5b5b" strokeweight=".38761mm">
                    <v:path arrowok="t" o:connecttype="custom" o:connectlocs="0,0;1209,0" o:connectangles="0,0"/>
                  </v:shape>
                </v:group>
                <v:group id="Group 3279" o:spid="_x0000_s1205" style="position:absolute;left:8688;top:5421;width:879;height:2" coordorigin="8688,5421" coordsize="8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FwlMYAAADdAAAADwAAAGRycy9kb3ducmV2LnhtbESPT2vCQBTE74V+h+UV&#10;equb1VYkuoqIlh6k4B8Qb4/sMwlm34bsmsRv7wqFHoeZ+Q0zW/S2Ei01vnSsQQ0SEMSZMyXnGo6H&#10;zccEhA/IBivHpOFOHhbz15cZpsZ1vKN2H3IRIexT1FCEUKdS+qwgi37gauLoXVxjMUTZ5NI02EW4&#10;reQwScbSYslxocCaVgVl1/3NavjusFuO1LrdXi+r+/nw9XvaKtL6/a1fTkEE6sN/+K/9YzSMPpW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MXCUxgAAAN0A&#10;AAAPAAAAAAAAAAAAAAAAAKoCAABkcnMvZG93bnJldi54bWxQSwUGAAAAAAQABAD6AAAAnQMAAAAA&#10;">
                  <v:shape id="Freeform 3280" o:spid="_x0000_s1206" style="position:absolute;left:8688;top:5421;width:879;height:2;visibility:visible;mso-wrap-style:square;v-text-anchor:top" coordsize="8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v9aMoA&#10;AADdAAAADwAAAGRycy9kb3ducmV2LnhtbESPX0sCQRTF34O+w3ADX0RntAjZHCVCJSrKf0WPl53b&#10;7ubOnWVndFc/vRMIPR7OOb/DGU9bW4oD1b5wrGHQVyCIU2cKzjRsN/PeCIQPyAZLx6ThSB6mk+ur&#10;MSbGNbyiwzpkIkLYJ6ghD6FKpPRpThZ931XE0ftxtcUQZZ1JU2MT4baUQ6XupcWC40KOFT3llO7W&#10;e6th8XlUp9+vl+5SfXzPZ6e3Jnt9b7Tu3LSPDyACteE/fGk/Gw23d4Mh/L2JT0BOzg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KVb/WjKAAAA3QAAAA8AAAAAAAAAAAAAAAAAmAIA&#10;AGRycy9kb3ducmV2LnhtbFBLBQYAAAAABAAEAPUAAACPAwAAAAA=&#10;" path="m,l879,e" filled="f" strokecolor="#575757" strokeweight=".38761mm">
                    <v:path arrowok="t" o:connecttype="custom" o:connectlocs="0,0;879,0" o:connectangles="0,0"/>
                  </v:shape>
                </v:group>
                <v:group id="Group 3277" o:spid="_x0000_s1207" style="position:absolute;left:7205;top:5602;width:1209;height:2" coordorigin="7205,5602" coordsize="1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9LeMYAAADdAAAADwAAAGRycy9kb3ducmV2LnhtbESPT2vCQBTE7wW/w/KE&#10;3uomphWJriKipQcR/APi7ZF9JsHs25Bdk/jtuwWhx2FmfsPMl72pREuNKy0riEcRCOLM6pJzBefT&#10;9mMKwnlkjZVlUvAkB8vF4G2OqbYdH6g9+lwECLsUFRTe16mULivIoBvZmjh4N9sY9EE2udQNdgFu&#10;KjmOook0WHJYKLCmdUHZ/fgwCr477FZJvGl399v6eT197S+7mJR6H/arGQhPvf8Pv9o/WkHyGSf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r0t4xgAAAN0A&#10;AAAPAAAAAAAAAAAAAAAAAKoCAABkcnMvZG93bnJldi54bWxQSwUGAAAAAAQABAD6AAAAnQMAAAAA&#10;">
                  <v:shape id="Freeform 3278" o:spid="_x0000_s1208" style="position:absolute;left:7205;top:5602;width:1209;height:2;visibility:visible;mso-wrap-style:square;v-text-anchor:top" coordsize="1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Pd/MUA&#10;AADdAAAADwAAAGRycy9kb3ducmV2LnhtbESPS4vCQBCE74L/YWjBi6wTH0jIOoqI4oJ78bF7bjJt&#10;Es30hMysRn+9Iyx4LKrqK2o6b0wprlS7wrKCQT8CQZxaXXCm4HhYf8QgnEfWWFomBXdyMJ+1W1NM&#10;tL3xjq57n4kAYZeggtz7KpHSpTkZdH1bEQfvZGuDPsg6k7rGW4CbUg6jaCINFhwWcqxomVN62f8Z&#10;BWiLh61kvDn3Nj8pfpP8XW1PSnU7zeIThKfGv8P/7S+tYDQejOH1JjwBOX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4938xQAAAN0AAAAPAAAAAAAAAAAAAAAAAJgCAABkcnMv&#10;ZG93bnJldi54bWxQSwUGAAAAAAQABAD1AAAAigMAAAAA&#10;" path="m,l1209,e" filled="f" strokecolor="#3f3f3f" strokeweight=".19381mm">
                    <v:path arrowok="t" o:connecttype="custom" o:connectlocs="0,0;1209,0" o:connectangles="0,0"/>
                  </v:shape>
                </v:group>
                <v:group id="Group 3275" o:spid="_x0000_s1209" style="position:absolute;left:8688;top:5602;width:879;height:2" coordorigin="8688,5602" coordsize="87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p2l8cAAADdAAAADwAAAGRycy9kb3ducmV2LnhtbESPT2vCQBTE7wW/w/IK&#10;3uomphZJXYNIFQ9SqAqlt0f2mYRk34bsNn++fbdQ6HGYmd8wm2w0jeipc5VlBfEiAkGcW11xoeB2&#10;PTytQTiPrLGxTAomcpBtZw8bTLUd+IP6iy9EgLBLUUHpfZtK6fKSDLqFbYmDd7edQR9kV0jd4RDg&#10;ppHLKHqRBisOCyW2tC8pry/fRsFxwGGXxG/9ub7vp6/r6v3zHJNS88dx9wrC0+j/w3/tk1aQPMcr&#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Ap2l8cAAADd&#10;AAAADwAAAAAAAAAAAAAAAACqAgAAZHJzL2Rvd25yZXYueG1sUEsFBgAAAAAEAAQA+gAAAJ4DAAAA&#10;AA==&#10;">
                  <v:shape id="Freeform 3276" o:spid="_x0000_s1210" style="position:absolute;left:8688;top:5602;width:879;height:2;visibility:visible;mso-wrap-style:square;v-text-anchor:top" coordsize="8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Lmr8UA&#10;AADdAAAADwAAAGRycy9kb3ducmV2LnhtbESPQWvCQBSE7wX/w/IEb3UTlSCpq2hB0V7EWO/P7GsS&#10;mn0bdrca/71bKPQ4zMw3zGLVm1bcyPnGsoJ0nIAgLq1uuFLwed6+zkH4gKyxtUwKHuRhtRy8LDDX&#10;9s4nuhWhEhHCPkcFdQhdLqUvazLox7Yjjt6XdQZDlK6S2uE9wk0rJ0mSSYMNx4UaO3qvqfwufoyC&#10;zXRbpLvq6uh6OR6Ok2x36T6MUqNhv34DEagP/+G/9l4rmM7SD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ouavxQAAAN0AAAAPAAAAAAAAAAAAAAAAAJgCAABkcnMv&#10;ZG93bnJldi54bWxQSwUGAAAAAAQABAD1AAAAigMAAAAA&#10;" path="m,l879,e" filled="f" strokecolor="#3b3b3b" strokeweight=".19381mm">
                    <v:path arrowok="t" o:connecttype="custom" o:connectlocs="0,0;879,0" o:connectangles="0,0"/>
                  </v:shape>
                </v:group>
                <v:group id="Group 3273" o:spid="_x0000_s1211" style="position:absolute;left:5216;top:5718;width:472;height:2" coordorigin="5216,5718" coordsize="4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5RNe8YAAADdAAAADwAAAGRycy9kb3ducmV2LnhtbESPQWvCQBSE7wX/w/IE&#10;b7qJWi3RVURUPEihWii9PbLPJJh9G7JrEv+9WxB6HGbmG2a57kwpGqpdYVlBPIpAEKdWF5wp+L7s&#10;hx8gnEfWWFomBQ9ysF713paYaNvyFzVnn4kAYZeggtz7KpHSpTkZdCNbEQfvamuDPsg6k7rGNsBN&#10;KcdRNJMGCw4LOVa0zSm9ne9GwaHFdjOJd83pdt0+fi/vnz+nmJQa9LvNAoSnzv+HX+2jVjCZxn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lE17xgAAAN0A&#10;AAAPAAAAAAAAAAAAAAAAAKoCAABkcnMvZG93bnJldi54bWxQSwUGAAAAAAQABAD6AAAAnQMAAAAA&#10;">
                  <v:shape id="Freeform 3274" o:spid="_x0000_s1212" style="position:absolute;left:5216;top:5718;width:472;height:2;visibility:visible;mso-wrap-style:square;v-text-anchor:top" coordsize="4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r+574A&#10;AADdAAAADwAAAGRycy9kb3ducmV2LnhtbERPyQrCMBC9C/5DGMGLaOqCSDWKuIAnweUDhmZsq82k&#10;NrHWvzcHwePj7YtVYwpRU+VyywqGgwgEcWJ1zqmC62Xfn4FwHlljYZkUfMjBatluLTDW9s0nqs8+&#10;FSGEXYwKMu/LWEqXZGTQDWxJHLibrQz6AKtU6grfIdwUchRFU2kw59CQYUmbjJLH+WUUFG7d7E78&#10;qqf33vZ4S5/3nHmrVLfTrOcgPDX+L/65D1rBeDIMc8Ob8ATk8g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N6/ue+AAAA3QAAAA8AAAAAAAAAAAAAAAAAmAIAAGRycy9kb3ducmV2&#10;LnhtbFBLBQYAAAAABAAEAPUAAACDAwAAAAA=&#10;" path="m,l473,e" filled="f" strokeweight=".19381mm">
                    <v:path arrowok="t" o:connecttype="custom" o:connectlocs="0,0;473,0" o:connectangles="0,0"/>
                  </v:shape>
                </v:group>
                <v:group id="Group 3271" o:spid="_x0000_s1213" style="position:absolute;left:5678;top:5718;width:725;height:2" coordorigin="5678,5718" coordsize="7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d8ksYAAADdAAAADwAAAGRycy9kb3ducmV2LnhtbESPQWvCQBSE7wX/w/IE&#10;b7qJWrHRVURUPEihWii9PbLPJJh9G7JrEv+9WxB6HGbmG2a57kwpGqpdYVlBPIpAEKdWF5wp+L7s&#10;h3MQziNrLC2Tggc5WK96b0tMtG35i5qzz0SAsEtQQe59lUjp0pwMupGtiIN3tbVBH2SdSV1jG+Cm&#10;lOMomkmDBYeFHCva5pTeznej4NBiu5nEu+Z0u24fv5f3z59TTEoN+t1mAcJT5//Dr/ZRK5hM4w/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R3ySxgAAAN0A&#10;AAAPAAAAAAAAAAAAAAAAAKoCAABkcnMvZG93bnJldi54bWxQSwUGAAAAAAQABAD6AAAAnQMAAAAA&#10;">
                  <v:shape id="Freeform 3272" o:spid="_x0000_s1214" style="position:absolute;left:5678;top:5718;width:725;height:2;visibility:visible;mso-wrap-style:square;v-text-anchor:top" coordsize="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B+MMIA&#10;AADdAAAADwAAAGRycy9kb3ducmV2LnhtbERPy2rCQBTdF/yH4RbchDpJFJHUUbSgFFw16v6SuXnQ&#10;zJ2YmSbp33cWBZeH897uJ9OKgXrXWFaQLGIQxIXVDVcKbtfT2waE88gaW8uk4Jcc7Hezly1m2o78&#10;RUPuKxFC2GWooPa+y6R0RU0G3cJ2xIErbW/QB9hXUvc4hnDTyjSO19Jgw6Ghxo4+aiq+8x+jIL8n&#10;0TGKysYnY1peisd5NSzPSs1fp8M7CE+Tf4r/3Z9awXKVhv3hTXgCc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MH4wwgAAAN0AAAAPAAAAAAAAAAAAAAAAAJgCAABkcnMvZG93&#10;bnJldi54bWxQSwUGAAAAAAQABAD1AAAAhwMAAAAA&#10;" path="m,l725,e" filled="f" strokecolor="#3f3f3f" strokeweight=".19381mm">
                    <v:path arrowok="t" o:connecttype="custom" o:connectlocs="0,0;725,0" o:connectangles="0,0"/>
                  </v:shape>
                </v:group>
                <v:group id="Group 3269" o:spid="_x0000_s1215" style="position:absolute;left:6403;top:5718;width:1198;height:2" coordorigin="6403,5718" coordsize="11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26KcUAAADdAAAADwAAAGRycy9kb3ducmV2LnhtbESPQYvCMBSE78L+h/AE&#10;b5pWV1mqUURW2YMsqAvi7dE822LzUprY1n9vhAWPw8x8wyxWnSlFQ7UrLCuIRxEI4tTqgjMFf6ft&#10;8AuE88gaS8uk4EEOVsuP3gITbVs+UHP0mQgQdgkqyL2vEildmpNBN7IVcfCutjbog6wzqWtsA9yU&#10;chxFM2mw4LCQY0WbnNLb8W4U7Fps15P4u9nfrpvH5TT9Pe9jUmrQ79ZzEJ46/w7/t3+0gsnnO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duinFAAAA3QAA&#10;AA8AAAAAAAAAAAAAAAAAqgIAAGRycy9kb3ducmV2LnhtbFBLBQYAAAAABAAEAPoAAACcAwAAAAA=&#10;">
                  <v:shape id="Freeform 3270" o:spid="_x0000_s1216" style="position:absolute;left:6403;top:5718;width:1198;height:2;visibility:visible;mso-wrap-style:square;v-text-anchor:top" coordsize="11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ik98kA&#10;AADdAAAADwAAAGRycy9kb3ducmV2LnhtbESPQWvCQBSE7wX/w/KE3urGWIqkrmILammhkNiqx0f2&#10;mQSzb9Ps1qT++m5B6HGYmW+Y2aI3tThT6yrLCsajCARxbnXFhYKP7epuCsJ5ZI21ZVLwQw4W88HN&#10;DBNtO07pnPlCBAi7BBWU3jeJlC4vyaAb2YY4eEfbGvRBtoXULXYBbmoZR9GDNFhxWCixoeeS8lP2&#10;bRTss3r/9XZYf25fL5P3dPO0W6XdWqnbYb98BOGp9//ha/tFK5jcxzH8vQlPQM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sik98kAAADdAAAADwAAAAAAAAAAAAAAAACYAgAA&#10;ZHJzL2Rvd25yZXYueG1sUEsFBgAAAAAEAAQA9QAAAI4DAAAAAA==&#10;" path="m,l1198,e" filled="f" strokeweight=".19381mm">
                    <v:path arrowok="t" o:connecttype="custom" o:connectlocs="0,0;1198,0" o:connectangles="0,0"/>
                  </v:shape>
                </v:group>
                <v:group id="Group 3267" o:spid="_x0000_s1217" style="position:absolute;left:7815;top:5597;width:2;height:1132" coordorigin="7815,5597" coordsize="2,1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OBxcYAAADdAAAADwAAAGRycy9kb3ducmV2LnhtbESPQWvCQBSE7wX/w/KE&#10;3uompi0SXUVESw8iVAXx9sg+k2D2bciuSfz3riD0OMzMN8xs0ZtKtNS40rKCeBSBIM6sLjlXcDxs&#10;PiYgnEfWWFkmBXdysJgP3maYatvxH7V7n4sAYZeigsL7OpXSZQUZdCNbEwfvYhuDPsgml7rBLsBN&#10;JcdR9C0NlhwWCqxpVVB23d+Mgp8Ou2USr9vt9bK6nw9fu9M2JqXeh/1yCsJT7//Dr/avVpB8j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w4HFxgAAAN0A&#10;AAAPAAAAAAAAAAAAAAAAAKoCAABkcnMvZG93bnJldi54bWxQSwUGAAAAAAQABAD6AAAAnQMAAAAA&#10;">
                  <v:shape id="Freeform 3268" o:spid="_x0000_s1218" style="position:absolute;left:7815;top:5597;width:2;height:1132;visibility:visible;mso-wrap-style:square;v-text-anchor:top" coordsize="2,1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utcQA&#10;AADdAAAADwAAAGRycy9kb3ducmV2LnhtbESPUWvCMBSF34X9h3AHe9NULdusRtmEgeyt6g+4NNem&#10;2tyEJtVuv94Igz0ezjnf4aw2g23FlbrQOFYwnWQgiCunG64VHA9f43cQISJrbB2Tgh8KsFk/jVZY&#10;aHfjkq77WIsE4VCgAhOjL6QMlSGLYeI8cfJOrrMYk+xqqTu8Jbht5SzLXqXFhtOCQU9bQ9Vl31sF&#10;7W+WHxf++8BvvvwsvenPYdcr9fI8fCxBRBrif/ivvdMK5vksh8eb9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jLrXEAAAA3QAAAA8AAAAAAAAAAAAAAAAAmAIAAGRycy9k&#10;b3ducmV2LnhtbFBLBQYAAAAABAAEAPUAAACJAwAAAAA=&#10;" path="m,1132l,e" filled="f" strokecolor="#3f3f3f" strokeweight=".19381mm">
                    <v:path arrowok="t" o:connecttype="custom" o:connectlocs="0,6729;0,5597" o:connectangles="0,0"/>
                  </v:shape>
                </v:group>
                <v:group id="Group 3265" o:spid="_x0000_s1219" style="position:absolute;left:7996;top:5718;width:692;height:2" coordorigin="7996,5718" coordsize="6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a8KsYAAADdAAAADwAAAGRycy9kb3ducmV2LnhtbESPS4vCQBCE7wv7H4Ze&#10;8KaT+GKJjiKiyx5E8AGLtybTJsFMT8iMSfz3jiDssaiqr6j5sjOlaKh2hWUF8SACQZxaXXCm4Hza&#10;9r9BOI+ssbRMCh7kYLn4/Jhjom3LB2qOPhMBwi5BBbn3VSKlS3My6Aa2Ig7e1dYGfZB1JnWNbYCb&#10;Ug6jaCoNFhwWcqxonVN6O96Ngp8W29Uo3jS723X9uJwm+79dTEr1vrrVDISnzv+H3+1frWA0Hk7g&#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rwqxgAAAN0A&#10;AAAPAAAAAAAAAAAAAAAAAKoCAABkcnMvZG93bnJldi54bWxQSwUGAAAAAAQABAD6AAAAnQMAAAAA&#10;">
                  <v:shape id="Freeform 3266" o:spid="_x0000_s1220" style="position:absolute;left:7996;top:5718;width:692;height:2;visibility:visible;mso-wrap-style:square;v-text-anchor:top" coordsize="6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bRWccA&#10;AADdAAAADwAAAGRycy9kb3ducmV2LnhtbESP3WrCQBSE7wu+w3KE3tWNVkWiq0hFUKqIP6C9O2RP&#10;k9Ds2ZBdTdqndwuCl8PMfMNMZo0pxI0ql1tW0O1EIIgTq3NOFZyOy7cRCOeRNRaWScEvOZhNWy8T&#10;jLWteU+3g09FgLCLUUHmfRlL6ZKMDLqOLYmD920rgz7IKpW6wjrATSF7UTSUBnMOCxmW9JFR8nO4&#10;GgWbbu12863+O9N533xuL1/5YrBW6rXdzMcgPDX+GX60V1rBe783hP834QnI6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tm0VnHAAAA3QAAAA8AAAAAAAAAAAAAAAAAmAIAAGRy&#10;cy9kb3ducmV2LnhtbFBLBQYAAAAABAAEAPUAAACMAwAAAAA=&#10;" path="m,l692,e" filled="f" strokeweight=".19381mm">
                    <v:path arrowok="t" o:connecttype="custom" o:connectlocs="0,0;692,0" o:connectangles="0,0"/>
                  </v:shape>
                </v:group>
                <v:group id="Group 3263" o:spid="_x0000_s1221" style="position:absolute;left:7617;top:5773;width:2;height:956" coordorigin="7617,5773" coordsize="2,9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iHxscAAADdAAAADwAAAGRycy9kb3ducmV2LnhtbESPT2vCQBTE70K/w/IK&#10;3uom/mkluoqIlR5EaCyIt0f2mQSzb0N2m8Rv3xUKHoeZ+Q2zXPemEi01rrSsIB5FIIgzq0vOFfyc&#10;Pt/mIJxH1lhZJgV3crBevQyWmGjb8Te1qc9FgLBLUEHhfZ1I6bKCDLqRrYmDd7WNQR9kk0vdYBfg&#10;ppLjKHqXBksOCwXWtC0ou6W/RsG+w24ziXft4Xbd3i+n2fF8iEmp4Wu/WYDw1Ptn+L/9pRVMpuMP&#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fiHxscAAADd&#10;AAAADwAAAAAAAAAAAAAAAACqAgAAZHJzL2Rvd25yZXYueG1sUEsFBgAAAAAEAAQA+gAAAJ4DAAAA&#10;AA==&#10;">
                  <v:shape id="Freeform 3264" o:spid="_x0000_s1222" style="position:absolute;left:7617;top:5773;width:2;height:956;visibility:visible;mso-wrap-style:square;v-text-anchor:top" coordsize="2,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YzdMEA&#10;AADdAAAADwAAAGRycy9kb3ducmV2LnhtbERPy4rCMBTdD/gP4QruxtQHg1TTIoIgxWEYW/eX5tpW&#10;m5vSRK1/P1kIszyc9yYdTCse1LvGsoLZNAJBXFrdcKWgyPefKxDOI2tsLZOCFzlIk9HHBmNtn/xL&#10;j5OvRAhhF6OC2vsultKVNRl0U9sRB+5ie4M+wL6SusdnCDetnEfRlzTYcGiosaNdTeXtdDcKuoa2&#10;7bUoMs5X2fEn/86Ks0alJuNhuwbhafD/4rf7oBUslvMwN7wJT0A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GM3TBAAAA3QAAAA8AAAAAAAAAAAAAAAAAmAIAAGRycy9kb3du&#10;cmV2LnhtbFBLBQYAAAAABAAEAPUAAACGAwAAAAA=&#10;" path="m,956l,e" filled="f" strokecolor="#3f3b3f" strokeweight=".19381mm">
                    <v:path arrowok="t" o:connecttype="custom" o:connectlocs="0,6729;0,5773" o:connectangles="0,0"/>
                  </v:shape>
                </v:group>
                <v:group id="Group 3261" o:spid="_x0000_s1223" style="position:absolute;left:8007;top:5762;width:2;height:967" coordorigin="8007,5762" coordsize="2,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u2L8cAAADdAAAADwAAAGRycy9kb3ducmV2LnhtbESPT2vCQBTE70K/w/IK&#10;3uom/ik1uoqIlR5EaCyIt0f2mQSzb0N2m8Rv3xUKHoeZ+Q2zXPemEi01rrSsIB5FIIgzq0vOFfyc&#10;Pt8+QDiPrLGyTAru5GC9ehksMdG2429qU5+LAGGXoILC+zqR0mUFGXQjWxMH72obgz7IJpe6wS7A&#10;TSXHUfQuDZYcFgqsaVtQdkt/jYJ9h91mEu/aw+26vV9Os+P5EJNSw9d+swDhqffP8H/7SyuYTMdz&#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yu2L8cAAADd&#10;AAAADwAAAAAAAAAAAAAAAACqAgAAZHJzL2Rvd25yZXYueG1sUEsFBgAAAAAEAAQA+gAAAJ4DAAAA&#10;AA==&#10;">
                  <v:shape id="Freeform 3262" o:spid="_x0000_s1224" style="position:absolute;left:8007;top:5762;width:2;height:967;visibility:visible;mso-wrap-style:square;v-text-anchor:top" coordsize="2,9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oIsMA&#10;AADdAAAADwAAAGRycy9kb3ducmV2LnhtbERPO2vDMBDeC/kP4gLdGjmNKcGNEkIg9DEU4nToeFgX&#10;2dQ6GenquP311VDo+PG9N7vJ92qkmLrABpaLAhRxE2zHzsD7+Xi3BpUE2WIfmAx8U4LddnazwcqG&#10;K59orMWpHMKpQgOtyFBpnZqWPKZFGIgzdwnRo2QYnbYRrznc9/q+KB60x45zQ4sDHVpqPusvb4Df&#10;avcUSnEv5WmM64/L6480aMztfNo/ghKa5F/85362BlblKu/Pb/IT0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oIsMAAADdAAAADwAAAAAAAAAAAAAAAACYAgAAZHJzL2Rv&#10;d25yZXYueG1sUEsFBgAAAAAEAAQA9QAAAIgDAAAAAA==&#10;" path="m,967l,e" filled="f" strokecolor="#7c777c" strokeweight=".38761mm">
                    <v:path arrowok="t" o:connecttype="custom" o:connectlocs="0,6729;0,5762" o:connectangles="0,0"/>
                  </v:shape>
                </v:group>
                <v:group id="Group 3259" o:spid="_x0000_s1225" style="position:absolute;left:5244;top:5894;width:2;height:506" coordorigin="5244,5894" coordsize="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Qs9MYAAADdAAAADwAAAGRycy9kb3ducmV2LnhtbESPT2vCQBTE7wW/w/KE&#10;3uomphWJriKipQcR/APi7ZF9JsHs25Bdk/jtuwWhx2FmfsPMl72pREuNKy0riEcRCOLM6pJzBefT&#10;9mMKwnlkjZVlUvAkB8vF4G2OqbYdH6g9+lwECLsUFRTe16mULivIoBvZmjh4N9sY9EE2udQNdgFu&#10;KjmOook0WHJYKLCmdUHZ/fgwCr477FZJvGl399v6eT197S+7mJR6H/arGQhPvf8Pv9o/WkHymc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hCz0xgAAAN0A&#10;AAAPAAAAAAAAAAAAAAAAAKoCAABkcnMvZG93bnJldi54bWxQSwUGAAAAAAQABAD6AAAAnQMAAAAA&#10;">
                  <v:shape id="Freeform 3260" o:spid="_x0000_s1226" style="position:absolute;left:5244;top:5894;width:2;height:506;visibility:visible;mso-wrap-style:square;v-text-anchor:top" coordsize="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nl4cYA&#10;AADdAAAADwAAAGRycy9kb3ducmV2LnhtbESPQWvCQBSE7wX/w/KE3uqmsZUSXYNYCoWAJSrF4yP7&#10;zIZm34bs1qT/visIHoeZ+YZZ5aNtxYV63zhW8DxLQBBXTjdcKzgePp7eQPiArLF1TAr+yEO+njys&#10;MNNu4JIu+1CLCGGfoQITQpdJ6StDFv3MdcTRO7veYoiyr6XucYhw28o0SRbSYsNxwWBHW0PVz/7X&#10;Kii/SjOe6wKbV8PF7v3b7dzxpNTjdNwsQQQawz18a39qBfOXeQrXN/EJ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7nl4cYAAADdAAAADwAAAAAAAAAAAAAAAACYAgAAZHJz&#10;L2Rvd25yZXYueG1sUEsFBgAAAAAEAAQA9QAAAIsDAAAAAA==&#10;" path="m,505l,e" filled="f" strokecolor="#1c1c1c" strokeweight=".19381mm">
                    <v:path arrowok="t" o:connecttype="custom" o:connectlocs="0,6399;0,5894" o:connectangles="0,0"/>
                  </v:shape>
                </v:group>
                <v:group id="Group 3257" o:spid="_x0000_s1227" style="position:absolute;left:5238;top:6108;width:1340;height:2" coordorigin="5238,6108" coordsize="13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oXGMYAAADdAAAADwAAAGRycy9kb3ducmV2LnhtbESPT2vCQBTE7wW/w/KE&#10;3uomphWJriKipQcR/APi7ZF9JsHs25Bdk/jtuwWhx2FmfsPMl72pREuNKy0riEcRCOLM6pJzBefT&#10;9mMKwnlkjZVlUvAkB8vF4G2OqbYdH6g9+lwECLsUFRTe16mULivIoBvZmjh4N9sY9EE2udQNdgFu&#10;KjmOook0WHJYKLCmdUHZ/fgwCr477FZJvGl399v6eT197S+7mJR6H/arGQhPvf8Pv9o/WkHymS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GhcYxgAAAN0A&#10;AAAPAAAAAAAAAAAAAAAAAKoCAABkcnMvZG93bnJldi54bWxQSwUGAAAAAAQABAD6AAAAnQMAAAAA&#10;">
                  <v:shape id="Freeform 3258" o:spid="_x0000_s1228" style="position:absolute;left:5238;top:6108;width:1340;height:2;visibility:visible;mso-wrap-style:square;v-text-anchor:top" coordsize="13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BkC8AA&#10;AADdAAAADwAAAGRycy9kb3ducmV2LnhtbESPywrCMBBF94L/EEZwp6lPpBpFBEEFF2o/YGjGtthM&#10;ShO1+vVGEFxe7uNwF6vGlOJBtSssKxj0IxDEqdUFZwqSy7Y3A+E8ssbSMil4kYPVst1aYKztk0/0&#10;OPtMhBF2MSrIva9iKV2ak0HXtxVx8K62NuiDrDOpa3yGcVPKYRRNpcGCAyHHijY5pbfz3QTIO032&#10;cjbZHqW31fUwGewvSalUt9Os5yA8Nf4f/rV3WsFoPBrD9014An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BkC8AAAADdAAAADwAAAAAAAAAAAAAAAACYAgAAZHJzL2Rvd25y&#10;ZXYueG1sUEsFBgAAAAAEAAQA9QAAAIUDAAAAAA==&#10;" path="m,l1341,e" filled="f" strokeweight=".19381mm">
                    <v:path arrowok="t" o:connecttype="custom" o:connectlocs="0,0;1341,0" o:connectangles="0,0"/>
                  </v:shape>
                </v:group>
                <v:group id="Group 3255" o:spid="_x0000_s1229" style="position:absolute;left:6568;top:5894;width:2;height:594" coordorigin="6568,5894"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8q98YAAADdAAAADwAAAGRycy9kb3ducmV2LnhtbESPT2vCQBTE7wW/w/IE&#10;b3UTU0Wiq4jU0oMU/APi7ZF9JsHs25DdJvHbdwWhx2FmfsMs172pREuNKy0riMcRCOLM6pJzBefT&#10;7n0OwnlkjZVlUvAgB+vV4G2JqbYdH6g9+lwECLsUFRTe16mULivIoBvbmjh4N9sY9EE2udQNdgFu&#10;KjmJopk0WHJYKLCmbUHZ/fhrFHx12G2S+LPd32/bx/U0/bnsY1JqNOw3CxCeev8ffrW/tYLkI5nC&#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7vyr3xgAAAN0A&#10;AAAPAAAAAAAAAAAAAAAAAKoCAABkcnMvZG93bnJldi54bWxQSwUGAAAAAAQABAD6AAAAnQMAAAAA&#10;">
                  <v:shape id="Freeform 3256" o:spid="_x0000_s1230" style="position:absolute;left:6568;top:5894;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4UT8cA&#10;AADdAAAADwAAAGRycy9kb3ducmV2LnhtbESP3WrCQBSE7wXfYTmCd7rxhyCpq6ggKJZCjW1vD9lj&#10;EsyejdlVY5++Wyj0cpiZb5j5sjWVuFPjSssKRsMIBHFmdcm5glO6HcxAOI+ssbJMCp7kYLnoduaY&#10;aPvgd7offS4ChF2CCgrv60RKlxVk0A1tTRy8s20M+iCbXOoGHwFuKjmOolgaLDksFFjTpqDscrwZ&#10;BYd8bQ7tdf/2ivr8XaW7j/jrc6RUv9euXkB4av1/+K+90wom00kMv2/CE5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OFE/HAAAA3QAAAA8AAAAAAAAAAAAAAAAAmAIAAGRy&#10;cy9kb3ducmV2LnhtbFBLBQYAAAAABAAEAPUAAACMAwAAAAA=&#10;" path="m,593l,e" filled="f" strokecolor="#747474" strokeweight=".38761mm">
                    <v:path arrowok="t" o:connecttype="custom" o:connectlocs="0,6487;0,5894" o:connectangles="0,0"/>
                  </v:shape>
                </v:group>
                <v:group id="Group 3253" o:spid="_x0000_s1231" style="position:absolute;left:5205;top:6223;width:209;height:2" coordorigin="5205,6223" coordsize="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ERG8YAAADdAAAADwAAAGRycy9kb3ducmV2LnhtbESPQWvCQBSE74X+h+UV&#10;vOkmTW0ldRURLR5EUAvF2yP7TILZtyG7JvHfu4LQ4zAz3zDTeW8q0VLjSssK4lEEgjizuuRcwe9x&#10;PZyAcB5ZY2WZFNzIwXz2+jLFVNuO99QefC4ChF2KCgrv61RKlxVk0I1sTRy8s20M+iCbXOoGuwA3&#10;lXyPok9psOSwUGBNy4Kyy+FqFPx02C2SeNVuL+fl7XQc7/62MSk1eOsX3yA89f4//GxvtILkI/mC&#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IREbxgAAAN0A&#10;AAAPAAAAAAAAAAAAAAAAAKoCAABkcnMvZG93bnJldi54bWxQSwUGAAAAAAQABAD6AAAAnQMAAAAA&#10;">
                  <v:shape id="Freeform 3254" o:spid="_x0000_s1232" style="position:absolute;left:5205;top:6223;width:209;height:2;visibility:visible;mso-wrap-style:square;v-text-anchor:top" coordsize="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Kvc8MA&#10;AADdAAAADwAAAGRycy9kb3ducmV2LnhtbERPy2rCQBTdC/7DcAV3OqlpWkkzShEUxZW2pdvbzM2r&#10;mTshM2r6985C6PJw3tl6MK24Uu9qywqe5hEI4tzqmksFnx/b2RKE88gaW8uk4I8crFfjUYaptjc+&#10;0fXsSxFC2KWooPK+S6V0eUUG3dx2xIErbG/QB9iXUvd4C+GmlYsoepEGaw4NFXa0qSj/PV+MgqM/&#10;bE5fSdwk3/jTvO6S4nhYFkpNJ8P7GwhPg/8XP9x7rSB+jsPc8CY8Ab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Kvc8MAAADdAAAADwAAAAAAAAAAAAAAAACYAgAAZHJzL2Rv&#10;d25yZXYueG1sUEsFBgAAAAAEAAQA9QAAAIgDAAAAAA==&#10;" path="m,l209,e" filled="f" strokecolor="#1f1f1f" strokeweight=".19381mm">
                    <v:path arrowok="t" o:connecttype="custom" o:connectlocs="0,0;209,0" o:connectangles="0,0"/>
                  </v:shape>
                </v:group>
                <v:group id="Group 3251" o:spid="_x0000_s1233" style="position:absolute;left:5414;top:6223;width:989;height:2" coordorigin="5414,6223" coordsize="9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Ig8sYAAADdAAAADwAAAGRycy9kb3ducmV2LnhtbESPQWvCQBSE74X+h+UV&#10;vOkmTS01dRURLR5EUAvF2yP7TILZtyG7JvHfu4LQ4zAz3zDTeW8q0VLjSssK4lEEgjizuuRcwe9x&#10;PfwC4TyyxsoyKbiRg/ns9WWKqbYd76k9+FwECLsUFRTe16mULivIoBvZmjh4Z9sY9EE2udQNdgFu&#10;KvkeRZ/SYMlhocCalgVll8PVKPjpsFsk8ardXs7L2+k43v1tY1Jq8NYvvkF46v1/+NneaAXJRzK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DyxgAAAN0A&#10;AAAPAAAAAAAAAAAAAAAAAKoCAABkcnMvZG93bnJldi54bWxQSwUGAAAAAAQABAD6AAAAnQMAAAAA&#10;">
                  <v:shape id="Freeform 3252" o:spid="_x0000_s1234" style="position:absolute;left:5414;top:6223;width:989;height:2;visibility:visible;mso-wrap-style:square;v-text-anchor:top" coordsize="9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xLHcAA&#10;AADdAAAADwAAAGRycy9kb3ducmV2LnhtbERPy4rCMBTdD/gP4QruxtQnUo0ijsLgbtSFy0tzbYvJ&#10;TUkytf17sxiY5eG8N7vOGtGSD7VjBZNxBoK4cLrmUsHtevpcgQgRWaNxTAp6CrDbDj42mGv34h9q&#10;L7EUKYRDjgqqGJtcylBUZDGMXUOcuIfzFmOCvpTa4yuFWyOnWbaUFmtODRU2dKioeF5+rQJePO59&#10;OF7PrV2c919HXxtje6VGw26/BhGpi//iP/e3VjCbz9P+9CY9Ab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sxLHcAAAADdAAAADwAAAAAAAAAAAAAAAACYAgAAZHJzL2Rvd25y&#10;ZXYueG1sUEsFBgAAAAAEAAQA9QAAAIUDAAAAAA==&#10;" path="m,l989,e" filled="f" strokeweight=".19381mm">
                    <v:path arrowok="t" o:connecttype="custom" o:connectlocs="0,0;989,0" o:connectangles="0,0"/>
                  </v:shape>
                </v:group>
                <v:group id="Group 3249" o:spid="_x0000_s1235" style="position:absolute;left:6403;top:6223;width:154;height:2" coordorigin="6403,6223" coordsize="15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JficcAAADdAAAADwAAAGRycy9kb3ducmV2LnhtbESPQWvCQBSE7wX/w/IK&#10;3ppNNC2SZhWRKh5CoSqU3h7ZZxLMvg3ZbRL/fbdQ6HGYmW+YfDOZVgzUu8aygiSKQRCXVjdcKbic&#10;908rEM4ja2wtk4I7OdisZw85ZtqO/EHDyVciQNhlqKD2vsukdGVNBl1kO+LgXW1v0AfZV1L3OAa4&#10;aeUijl+kwYbDQo0d7Woqb6dvo+Aw4rhdJm9Dcbvu7l/n5/fPIiGl5o/T9hWEp8n/h//aR61gmaY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IJficcAAADd&#10;AAAADwAAAAAAAAAAAAAAAACqAgAAZHJzL2Rvd25yZXYueG1sUEsFBgAAAAAEAAQA+gAAAJ4DAAAA&#10;AA==&#10;">
                  <v:shape id="Freeform 3250" o:spid="_x0000_s1236" style="position:absolute;left:6403;top:6223;width:154;height:2;visibility:visible;mso-wrap-style:square;v-text-anchor:top" coordsize="1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Y2TMMA&#10;AADdAAAADwAAAGRycy9kb3ducmV2LnhtbESPT4vCMBTE7wt+h/AEb2u6tYh0jSKiIN5a/5wfzdu2&#10;a/NSmqj12xtB8DjMzG+Y+bI3jbhR52rLCn7GEQjiwuqaSwXHw/Z7BsJ5ZI2NZVLwIAfLxeBrjqm2&#10;d87olvtSBAi7FBVU3replK6oyKAb25Y4eH+2M+iD7EqpO7wHuGlkHEVTabDmsFBhS+uKikt+NQrs&#10;Njsdyn+ZnHl/zrN+tdmY+KLUaNivfkF46v0n/G7vtIJJksTwehOegF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Y2TMMAAADdAAAADwAAAAAAAAAAAAAAAACYAgAAZHJzL2Rv&#10;d25yZXYueG1sUEsFBgAAAAAEAAQA9QAAAIgDAAAAAA==&#10;" path="m,l154,e" filled="f" strokecolor="#606060" strokeweight=".19381mm">
                    <v:path arrowok="t" o:connecttype="custom" o:connectlocs="0,0;154,0" o:connectangles="0,0"/>
                  </v:shape>
                </v:group>
                <v:group id="Group 3247" o:spid="_x0000_s1237" style="position:absolute;left:5244;top:6355;width:2;height:132" coordorigin="5244,6355"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xkZcYAAADdAAAADwAAAGRycy9kb3ducmV2LnhtbESPQWvCQBSE7wX/w/IE&#10;b3UTY4tEVxGp4kGEqiDeHtlnEsy+DdltEv99tyD0OMzMN8xi1ZtKtNS40rKCeByBIM6sLjlXcDlv&#10;32cgnEfWWFkmBU9ysFoO3haYatvxN7Unn4sAYZeigsL7OpXSZQUZdGNbEwfvbhuDPsgml7rBLsBN&#10;JSdR9CkNlhwWCqxpU1D2OP0YBbsOu3USf7WHx33zvJ0/jtdDTEqNhv16DsJT7//Dr/ZeK0im0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HGRlxgAAAN0A&#10;AAAPAAAAAAAAAAAAAAAAAKoCAABkcnMvZG93bnJldi54bWxQSwUGAAAAAAQABAD6AAAAnQMAAAAA&#10;">
                  <v:shape id="Freeform 3248" o:spid="_x0000_s1238" style="position:absolute;left:5244;top:6355;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Y/ZMcA&#10;AADdAAAADwAAAGRycy9kb3ducmV2LnhtbESPQWvCQBSE7wX/w/KE3uqmNlSJriKiotBDklbw+Mg+&#10;k9Ds25BdNf57t1DwOMzMN8x82ZtGXKlztWUF76MIBHFhdc2lgp/v7dsUhPPIGhvLpOBODpaLwcsc&#10;E21vnNE196UIEHYJKqi8bxMpXVGRQTeyLXHwzrYz6IPsSqk7vAW4aeQ4ij6lwZrDQoUtrSsqfvOL&#10;UbD7mhTZZns8HbJpej7t2rTc56lSr8N+NQPhqffP8H97rxV8xHEMf2/CE5CL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GP2THAAAA3QAAAA8AAAAAAAAAAAAAAAAAmAIAAGRy&#10;cy9kb3ducmV2LnhtbFBLBQYAAAAABAAEAPUAAACMAwAAAAA=&#10;" path="m,132l,e" filled="f" strokecolor="#2f2f2f" strokeweight=".19381mm">
                    <v:path arrowok="t" o:connecttype="custom" o:connectlocs="0,6487;0,6355" o:connectangles="0,0"/>
                  </v:shape>
                </v:group>
                <v:group id="Group 3245" o:spid="_x0000_s1239" style="position:absolute;left:5238;top:6476;width:1340;height:2" coordorigin="5238,6476" coordsize="13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uVmKxgAAAN0A&#10;AAAPAAAAAAAAAAAAAAAAAKoCAABkcnMvZG93bnJldi54bWxQSwUGAAAAAAQABAD6AAAAnQMAAAAA&#10;">
                  <v:shape id="Freeform 3246" o:spid="_x0000_s1240" style="position:absolute;left:5238;top:6476;width:1340;height:2;visibility:visible;mso-wrap-style:square;v-text-anchor:top" coordsize="13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Kt4sgA&#10;AADdAAAADwAAAGRycy9kb3ducmV2LnhtbESPT2vCQBTE7wW/w/IEL6VutCI1uoqIldKL+Af0+Mg+&#10;k2j2bcxuY+yn7xYEj8PM/IaZzBpTiJoql1tW0OtGIIgTq3NOFex3n28fIJxH1lhYJgV3cjCbtl4m&#10;GGt74w3VW5+KAGEXo4LM+zKW0iUZGXRdWxIH72Qrgz7IKpW6wluAm0L2o2goDeYcFjIsaZFRctn+&#10;GAVr+b2fL/srObrWx8V9df59LQ5npTrtZj4G4anxz/Cj/aUVvA8GQ/h/E56AnP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9cq3iyAAAAN0AAAAPAAAAAAAAAAAAAAAAAJgCAABk&#10;cnMvZG93bnJldi54bWxQSwUGAAAAAAQABAD1AAAAjQMAAAAA&#10;" path="m,l1341,e" filled="f" strokecolor="#7c7c7c" strokeweight=".38761mm">
                    <v:path arrowok="t" o:connecttype="custom" o:connectlocs="0,0;1341,0" o:connectangles="0,0"/>
                  </v:shape>
                </v:group>
                <v:group id="Group 3243" o:spid="_x0000_s1241" style="position:absolute;left:7106;top:6179;width:2;height:846" coordorigin="7106,6179" coordsize="2,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iZscAAADdAAAADwAAAGRycy9kb3ducmV2LnhtbESPT2vCQBTE70K/w/IK&#10;vdVN/NNKdBURWzyI0FgQb4/sMwlm34bsNonf3hUKHoeZ+Q2zWPWmEi01rrSsIB5GIIgzq0vOFfwe&#10;v95nIJxH1lhZJgU3crBavgwWmGjb8Q+1qc9FgLBLUEHhfZ1I6bKCDLqhrYmDd7GNQR9kk0vdYBfg&#10;ppKjKPqQBksOCwXWtCkou6Z/RsF3h916HG/b/fWyuZ2P08NpH5NSb6/9eg7CU++f4f/2TisYTyaf&#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diZscAAADd&#10;AAAADwAAAAAAAAAAAAAAAACqAgAAZHJzL2Rvd25yZXYueG1sUEsFBgAAAAAEAAQA+gAAAJ4DAAAA&#10;AA==&#10;">
                  <v:shape id="Freeform 3244" o:spid="_x0000_s1242" style="position:absolute;left:7106;top:6179;width:2;height:846;visibility:visible;mso-wrap-style:square;v-text-anchor:top" coordsize="2,8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wE8QA&#10;AADdAAAADwAAAGRycy9kb3ducmV2LnhtbERPu27CMBTdK/UfrFuJrThAVCDFIB5CYqtIYOh2FV+S&#10;iPg6xIak/Xo8VOp4dN6LVW9q8aDWVZYVjIYRCOLc6ooLBads/z4D4TyyxtoyKfghB6vl68sCE207&#10;PtIj9YUIIewSVFB63yRSurwkg25oG+LAXWxr0AfYFlK32IVwU8txFH1IgxWHhhIb2paUX9O7UTD/&#10;Pm+6Szad3XQVp1/F/Nd0551Sg7d+/QnCU+//xX/ug1YwieMwN7wJT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qcBPEAAAA3QAAAA8AAAAAAAAAAAAAAAAAmAIAAGRycy9k&#10;b3ducmV2LnhtbFBLBQYAAAAABAAEAPUAAACJAwAAAAA=&#10;" path="m,847l,e" filled="f" strokecolor="#7c777c" strokeweight=".38761mm">
                    <v:path arrowok="t" o:connecttype="custom" o:connectlocs="0,7026;0,6179" o:connectangles="0,0"/>
                  </v:shape>
                </v:group>
                <v:group id="Group 3241" o:spid="_x0000_s1243" style="position:absolute;left:7557;top:6723;width:472;height:2" coordorigin="7557,6723" coordsize="4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RTj8cAAADdAAAADwAAAGRycy9kb3ducmV2LnhtbESPT2vCQBTE70K/w/IK&#10;vdVN/FNqdBURWzyI0FgQb4/sMwlm34bsNonf3hUKHoeZ+Q2zWPWmEi01rrSsIB5GIIgzq0vOFfwe&#10;v94/QTiPrLGyTApu5GC1fBksMNG24x9qU5+LAGGXoILC+zqR0mUFGXRDWxMH72Ibgz7IJpe6wS7A&#10;TSVHUfQhDZYcFgqsaVNQdk3/jILvDrv1ON62++tlczsfp4fTPial3l779RyEp94/w//tnVYwnkx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vRTj8cAAADd&#10;AAAADwAAAAAAAAAAAAAAAACqAgAAZHJzL2Rvd25yZXYueG1sUEsFBgAAAAAEAAQA+gAAAJ4DAAAA&#10;AA==&#10;">
                  <v:shape id="Freeform 3242" o:spid="_x0000_s1244" style="position:absolute;left:7557;top:6723;width:472;height:2;visibility:visible;mso-wrap-style:square;v-text-anchor:top" coordsize="4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VqBMEA&#10;AADdAAAADwAAAGRycy9kb3ducmV2LnhtbERPy4rCMBTdC/5DuMLsNFU7VapRRBCG2flYuLw017bY&#10;3NQk1s58/WQhzPJw3uttbxrRkfO1ZQXTSQKCuLC65lLB5XwYL0H4gKyxsUwKfsjDdjMcrDHX9sVH&#10;6k6hFDGEfY4KqhDaXEpfVGTQT2xLHLmbdQZDhK6U2uErhptGzpIkkwZrjg0VtrSvqLifnkZB92sf&#10;U6Nv7nuR1VKn4Yrp7qrUx6jfrUAE6sO/+O3+0grm6WfcH9/EJyA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VagTBAAAA3QAAAA8AAAAAAAAAAAAAAAAAmAIAAGRycy9kb3du&#10;cmV2LnhtbFBLBQYAAAAABAAEAPUAAACGAwAAAAA=&#10;" path="m,l472,e" filled="f" strokecolor="#3b3b3b" strokeweight=".19381mm">
                    <v:path arrowok="t" o:connecttype="custom" o:connectlocs="0,0;472,0" o:connectangles="0,0"/>
                  </v:shape>
                </v:group>
                <v:group id="Group 3239" o:spid="_x0000_s1245" style="position:absolute;left:7419;top:6718;width:2;height:594" coordorigin="7419,6718"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vJVMcAAADdAAAADwAAAGRycy9kb3ducmV2LnhtbESPT2vCQBTE7wW/w/IK&#10;3uomphZJXYNIFQ9SqAqlt0f2mYRk34bsNn++fbdQ6HGYmd8wm2w0jeipc5VlBfEiAkGcW11xoeB2&#10;PTytQTiPrLGxTAomcpBtZw8bTLUd+IP6iy9EgLBLUUHpfZtK6fKSDLqFbYmDd7edQR9kV0jd4RDg&#10;ppHLKHqRBisOCyW2tC8pry/fRsFxwGGXxG/9ub7vp6/r6v3zHJNS88dx9wrC0+j/w3/tk1aQPK9i&#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VvJVMcAAADd&#10;AAAADwAAAAAAAAAAAAAAAACqAgAAZHJzL2Rvd25yZXYueG1sUEsFBgAAAAAEAAQA+gAAAJ4DAAAA&#10;AA==&#10;">
                  <v:shape id="Freeform 3240" o:spid="_x0000_s1246" style="position:absolute;left:7419;top:6718;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Nj2cgA&#10;AADdAAAADwAAAGRycy9kb3ducmV2LnhtbESPW2vCQBSE3wv9D8sp+CLNxku1pK5ShEIoQjC24OMh&#10;e3Kh2bMhu9XYX+8KQh+HmfmGWW0G04oT9a6xrGASxSCIC6sbrhR8HT6eX0E4j6yxtUwKLuRgs358&#10;WGGi7Zn3dMp9JQKEXYIKau+7REpX1GTQRbYjDl5pe4M+yL6SusdzgJtWTuN4IQ02HBZq7GhbU/GT&#10;/xoF1fdCH8fZrlymGaY++zxMduZPqdHT8P4GwtPg/8P3dqoVzOYvU7i9CU9Ar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E2PZyAAAAN0AAAAPAAAAAAAAAAAAAAAAAJgCAABk&#10;cnMvZG93bnJldi54bWxQSwUGAAAAAAQABAD1AAAAjQMAAAAA&#10;" path="m,594l,e" filled="f" strokecolor="#232323" strokeweight=".19381mm">
                    <v:path arrowok="t" o:connecttype="custom" o:connectlocs="0,7312;0,6718" o:connectangles="0,0"/>
                  </v:shape>
                </v:group>
                <v:group id="Group 3237" o:spid="_x0000_s1247" style="position:absolute;left:7414;top:6938;width:802;height:2" coordorigin="7414,6938"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XyuMYAAADdAAAADwAAAGRycy9kb3ducmV2LnhtbESPT2vCQBTE7wW/w/IE&#10;b3UTU0Wiq4jU0oMU/APi7ZF9JsHs25DdJvHbdwWhx2FmfsMs172pREuNKy0riMcRCOLM6pJzBefT&#10;7n0OwnlkjZVlUvAgB+vV4G2JqbYdH6g9+lwECLsUFRTe16mULivIoBvbmjh4N9sY9EE2udQNdgFu&#10;KjmJopk0WHJYKLCmbUHZ/fhrFHx12G2S+LPd32/bx/U0/bnsY1JqNOw3CxCeev8ffrW/tYLkY5r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xfK4xgAAAN0A&#10;AAAPAAAAAAAAAAAAAAAAAKoCAABkcnMvZG93bnJldi54bWxQSwUGAAAAAAQABAD6AAAAnQMAAAAA&#10;">
                  <v:shape id="Freeform 3238" o:spid="_x0000_s1248" style="position:absolute;left:7414;top:6938;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LzxccA&#10;AADdAAAADwAAAGRycy9kb3ducmV2LnhtbESPQWvCQBSE74X+h+UVvNVN22hL6iqloPSQi9qDvb3u&#10;vmaD2bchuybpv3cFweMwM98wi9XoGtFTF2rPCp6mGQhi7U3NlYLv/frxDUSIyAYbz6TgnwKslvd3&#10;CyyMH3hL/S5WIkE4FKjAxtgWUgZtyWGY+pY4eX++cxiT7CppOhwS3DXyOcvm0mHNacFiS5+W9HF3&#10;cgqGrf3ROW/KUp9ef49lKQ/rQ6/U5GH8eAcRaYy38LX9ZRS85LMcLm/SE5DL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i88XHAAAA3QAAAA8AAAAAAAAAAAAAAAAAmAIAAGRy&#10;cy9kb3ducmV2LnhtbFBLBQYAAAAABAAEAPUAAACMAwAAAAA=&#10;" path="m,l802,e" filled="f" strokecolor="#5b5b5b" strokeweight=".38761mm">
                    <v:path arrowok="t" o:connecttype="custom" o:connectlocs="0,0;802,0" o:connectangles="0,0"/>
                  </v:shape>
                </v:group>
                <v:group id="Group 3235" o:spid="_x0000_s1249" style="position:absolute;left:8205;top:6718;width:2;height:594" coordorigin="8205,6718"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YM9XxgAAAN0A&#10;AAAPAAAAAAAAAAAAAAAAAKoCAABkcnMvZG93bnJldi54bWxQSwUGAAAAAAQABAD6AAAAnQMAAAAA&#10;">
                  <v:shape id="Freeform 3236" o:spid="_x0000_s1250" style="position:absolute;left:8205;top:6718;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Hx78YA&#10;AADdAAAADwAAAGRycy9kb3ducmV2LnhtbESPQWvCQBSE7wX/w/IEb3WjraFEV1GhoCgFta3XR/aZ&#10;BLNvY3bV1F/vCgWPw8x8w4wmjSnFhWpXWFbQ60YgiFOrC84UfO8+Xz9AOI+ssbRMCv7IwWTcehlh&#10;ou2VN3TZ+kwECLsEFeTeV4mULs3JoOvaijh4B1sb9EHWmdQ1XgPclLIfRbE0WHBYyLGieU7pcXs2&#10;ClbZzKya0/JrjfpwK3eLn3j/21Oq026mQxCeGv8M/7cXWsHb+yCGx5vwBOT4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Hx78YAAADdAAAADwAAAAAAAAAAAAAAAACYAgAAZHJz&#10;L2Rvd25yZXYueG1sUEsFBgAAAAAEAAQA9QAAAIsDAAAAAA==&#10;" path="m,594l,e" filled="f" strokecolor="#747474" strokeweight=".38761mm">
                    <v:path arrowok="t" o:connecttype="custom" o:connectlocs="0,7312;0,6718" o:connectangles="0,0"/>
                  </v:shape>
                </v:group>
                <v:group id="Group 3233" o:spid="_x0000_s1251" style="position:absolute;left:8172;top:6916;width:209;height:2" coordorigin="8172,6916" coordsize="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70u8YAAADdAAAADwAAAGRycy9kb3ducmV2LnhtbESPQWvCQBSE74X+h+UV&#10;vOkmWluJriKi4kGEakG8PbLPJJh9G7JrEv99VxB6HGbmG2a26EwpGqpdYVlBPIhAEKdWF5wp+D1t&#10;+hMQziNrLC2Tggc5WMzf32aYaNvyDzVHn4kAYZeggtz7KpHSpTkZdANbEQfvamuDPsg6k7rGNsBN&#10;KYdR9CUNFhwWcqxolVN6O96Ngm2L7XIUr5v97bp6XE7jw3kfk1K9j245BeGp8//hV3unFYw+x9/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vS7xgAAAN0A&#10;AAAPAAAAAAAAAAAAAAAAAKoCAABkcnMvZG93bnJldi54bWxQSwUGAAAAAAQABAD6AAAAnQMAAAAA&#10;">
                  <v:shape id="Freeform 3234" o:spid="_x0000_s1252" style="position:absolute;left:8172;top:6916;width:209;height:2;visibility:visible;mso-wrap-style:square;v-text-anchor:top" coordsize="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EXDMMA&#10;AADdAAAADwAAAGRycy9kb3ducmV2LnhtbERPz2vCMBS+D/wfwhN2W9O5ObQaiyts7CRMK14fzbPp&#10;bF5KE2v975fDYMeP7/c6H20rBup941jBc5KCIK6cbrhWUB4+nhYgfEDW2DomBXfykG8mD2vMtLvx&#10;Nw37UIsYwj5DBSaELpPSV4Ys+sR1xJE7u95iiLCvpe7xFsNtK2dp+iYtNhwbDHZUGKou+6tV4Jee&#10;d8fy/frzWc1PF9Pci92hUOpxOm5XIAKN4V/85/7SCl5e53FufBOf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EXDMMAAADdAAAADwAAAAAAAAAAAAAAAACYAgAAZHJzL2Rv&#10;d25yZXYueG1sUEsFBgAAAAAEAAQA9QAAAIgDAAAAAA==&#10;" path="m,l209,e" filled="f" strokecolor="#747474" strokeweight=".19381mm">
                    <v:path arrowok="t" o:connecttype="custom" o:connectlocs="0,0;209,0" o:connectangles="0,0"/>
                  </v:shape>
                </v:group>
                <v:group id="Group 3231" o:spid="_x0000_s1253" style="position:absolute;left:9826;top:2442;width:2;height:4507" coordorigin="9826,2442" coordsize="2,4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y3FUsYAAADdAAAADwAAAGRycy9kb3ducmV2LnhtbESPQWvCQBSE74X+h+UV&#10;vOkmWkuNriKi4kGEakG8PbLPJJh9G7JrEv99VxB6HGbmG2a26EwpGqpdYVlBPIhAEKdWF5wp+D1t&#10;+t8gnEfWWFomBQ9ysJi/v80w0bblH2qOPhMBwi5BBbn3VSKlS3My6Aa2Ig7e1dYGfZB1JnWNbYCb&#10;Ug6j6EsaLDgs5FjRKqf0drwbBdsW2+UoXjf723X1uJzGh/M+JqV6H91yCsJT5//Dr/ZOKxh9ji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LcVSxgAAAN0A&#10;AAAPAAAAAAAAAAAAAAAAAKoCAABkcnMvZG93bnJldi54bWxQSwUGAAAAAAQABAD6AAAAnQMAAAAA&#10;">
                  <v:shape id="Freeform 3232" o:spid="_x0000_s1254" style="position:absolute;left:9826;top:2442;width:2;height:4507;visibility:visible;mso-wrap-style:square;v-text-anchor:top" coordsize="2,4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d2FsQA&#10;AADdAAAADwAAAGRycy9kb3ducmV2LnhtbERPz2vCMBS+C/4P4Qm7zVQn3axGEWHDzYt1Q/T2aJ5t&#10;sXnpkky7/345DDx+fL/ny8404krO15YVjIYJCOLC6ppLBV+fr48vIHxA1thYJgW/5GG56PfmmGl7&#10;45yu+1CKGMI+QwVVCG0mpS8qMuiHtiWO3Nk6gyFCV0rt8BbDTSPHSZJKgzXHhgpbWldUXPY/RsE3&#10;uu3pIz3lafucv7nD+3FHU6vUw6BbzUAE6sJd/O/eaAVPkzTuj2/iE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3dhbEAAAA3QAAAA8AAAAAAAAAAAAAAAAAmAIAAGRycy9k&#10;b3ducmV2LnhtbFBLBQYAAAAABAAEAPUAAACJAwAAAAA=&#10;" path="m,4507l,e" filled="f" strokeweight=".19381mm">
                    <v:path arrowok="t" o:connecttype="custom" o:connectlocs="0,6949;0,2442" o:connectangles="0,0"/>
                  </v:shape>
                </v:group>
                <v:group id="Group 3229" o:spid="_x0000_s1255" style="position:absolute;left:8381;top:6916;width:1439;height:2" coordorigin="8381,6916" coordsize="143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cD6ccAAADdAAAADwAAAGRycy9kb3ducmV2LnhtbESPQWvCQBSE7wX/w/IK&#10;3ppNtA2SZhWRKh5CoSqU3h7ZZxLMvg3ZbRL/fbdQ6HGYmW+YfDOZVgzUu8aygiSKQRCXVjdcKbic&#10;908rEM4ja2wtk4I7OdisZw85ZtqO/EHDyVciQNhlqKD2vsukdGVNBl1kO+LgXW1v0AfZV1L3OAa4&#10;aeUijlNpsOGwUGNHu5rK2+nbKDiMOG6XydtQ3K67+9f55f2zSEip+eO0fQXhafL/4b/2UStYPqc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zcD6ccAAADd&#10;AAAADwAAAAAAAAAAAAAAAACqAgAAZHJzL2Rvd25yZXYueG1sUEsFBgAAAAAEAAQA+gAAAJ4DAAAA&#10;AA==&#10;">
                  <v:shape id="Freeform 3230" o:spid="_x0000_s1256" style="position:absolute;left:8381;top:6916;width:1439;height:2;visibility:visible;mso-wrap-style:square;v-text-anchor:top" coordsize="143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S48YA&#10;AADdAAAADwAAAGRycy9kb3ducmV2LnhtbESPUWvCQBCE3wv9D8cW+lYvWpUSPaW2jQi+aOoPWHNr&#10;Eszthdyq8d/3CoU+DjPzDTNf9q5RV+pC7dnAcJCAIi68rbk0cPjOXt5ABUG22HgmA3cKsFw8Pswx&#10;tf7Ge7rmUqoI4ZCigUqkTbUORUUOw8C3xNE7+c6hRNmV2nZ4i3DX6FGSTLXDmuNChS19VFSc84sz&#10;YD8zOV5246/Vdp1neSKr+2S9N+b5qX+fgRLq5T/8195YA6/j6Qh+38Qno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HS48YAAADdAAAADwAAAAAAAAAAAAAAAACYAgAAZHJz&#10;L2Rvd25yZXYueG1sUEsFBgAAAAAEAAQA9QAAAIsDAAAAAA==&#10;" path="m,l1439,e" filled="f" strokeweight=".19381mm">
                    <v:path arrowok="t" o:connecttype="custom" o:connectlocs="0,0;1439,0" o:connectangles="0,0"/>
                  </v:shape>
                </v:group>
                <v:group id="Group 3227" o:spid="_x0000_s1257" style="position:absolute;left:7414;top:7306;width:802;height:2" coordorigin="7414,7306"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k4BcYAAADdAAAADwAAAGRycy9kb3ducmV2LnhtbESPQWvCQBSE7wX/w/IE&#10;b3UT04pEVxGp4kEKVUG8PbLPJJh9G7LbJP77riD0OMzMN8xi1ZtKtNS40rKCeByBIM6sLjlXcD5t&#10;32cgnEfWWFkmBQ9ysFoO3haYatvxD7VHn4sAYZeigsL7OpXSZQUZdGNbEwfvZhuDPsgml7rBLsBN&#10;JSdRNJUGSw4LBda0KSi7H3+Ngl2H3TqJv9rD/bZ5XE+f35dDTEqNhv16DsJT7//Dr/ZeK0g+p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qTgFxgAAAN0A&#10;AAAPAAAAAAAAAAAAAAAAAKoCAABkcnMvZG93bnJldi54bWxQSwUGAAAAAAQABAD6AAAAnQMAAAAA&#10;">
                  <v:shape id="Freeform 3228" o:spid="_x0000_s1258" style="position:absolute;left:7414;top:7306;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9QSsUA&#10;AADdAAAADwAAAGRycy9kb3ducmV2LnhtbESPQYvCMBSE78L+h/AWvIimu7pVu0YRQfCorhdvz+bZ&#10;lm1eapNq/fdGEDwOM/MNM1u0phRXql1hWcHXIAJBnFpdcKbg8LfuT0A4j6yxtEwK7uRgMf/ozDDR&#10;9sY7uu59JgKEXYIKcu+rREqX5mTQDWxFHLyzrQ36IOtM6hpvAW5K+R1FsTRYcFjIsaJVTun/vjEK&#10;pmPsNcfeNG4mGBWnZnv5WZYXpbqf7fIXhKfWv8Ov9kYrGI7iETzfhCc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P1BKxQAAAN0AAAAPAAAAAAAAAAAAAAAAAJgCAABkcnMv&#10;ZG93bnJldi54bWxQSwUGAAAAAAQABAD1AAAAigMAAAAA&#10;" path="m,l802,e" filled="f" strokecolor="#3f3f3f" strokeweight=".19381mm">
                    <v:path arrowok="t" o:connecttype="custom" o:connectlocs="0,0;802,0" o:connectangles="0,0"/>
                  </v:shape>
                </v:group>
                <v:group id="Group 3225" o:spid="_x0000_s1259" style="position:absolute;left:4414;top:7432;width:582;height:2" coordorigin="4414,7432" coordsize="5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DAXqxgAAAN0A&#10;AAAPAAAAAAAAAAAAAAAAAKoCAABkcnMvZG93bnJldi54bWxQSwUGAAAAAAQABAD6AAAAnQMAAAAA&#10;">
                  <v:shape id="Freeform 3226" o:spid="_x0000_s1260" style="position:absolute;left:4414;top:7432;width:582;height:2;visibility:visible;mso-wrap-style:square;v-text-anchor:top" coordsize="5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lIXcQA&#10;AADdAAAADwAAAGRycy9kb3ducmV2LnhtbESP0WrCQBRE3wv9h+UW+lY3Wg0xuoqIheqDUOsHXLLX&#10;ZDF7N2TXJP37riD4OMzMGWa5HmwtOmq9caxgPEpAEBdOGy4VnH+/PjIQPiBrrB2Tgj/ysF69viwx&#10;167nH+pOoRQRwj5HBVUITS6lLyqy6EeuIY7exbUWQ5RtKXWLfYTbWk6SJJUWDceFChvaVlRcTzer&#10;wHQzzf1+3hcN7o6Z2WZ7PHil3t+GzQJEoCE8w4/2t1bwOU1TuL+JT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5SF3EAAAA3QAAAA8AAAAAAAAAAAAAAAAAmAIAAGRycy9k&#10;b3ducmV2LnhtbFBLBQYAAAAABAAEAPUAAACJAwAAAAA=&#10;" path="m,l583,e" filled="f" strokecolor="#3b3b3b" strokeweight=".38761mm">
                    <v:path arrowok="t" o:connecttype="custom" o:connectlocs="0,0;583,0" o:connectangles="0,0"/>
                  </v:shape>
                </v:group>
                <v:group id="Group 3223" o:spid="_x0000_s1261" style="position:absolute;left:4953;top:7432;width:2011;height:2" coordorigin="4953,7432" coordsize="20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I+BscAAADdAAAADwAAAGRycy9kb3ducmV2LnhtbESPT2vCQBTE7wW/w/KE&#10;3nQTbVWiq4jU0oMI/gHx9sg+k2D2bciuSfz23YLQ4zAzv2EWq86UoqHaFZYVxMMIBHFqdcGZgvNp&#10;O5iBcB5ZY2mZFDzJwWrZe1tgom3LB2qOPhMBwi5BBbn3VSKlS3My6Ia2Ig7ezdYGfZB1JnWNbYCb&#10;Uo6iaCINFhwWcqxok1N6Pz6Mgu8W2/U4/mp299vmeT197i+7mJR673frOQhPnf8Pv9o/WsH4YzK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5I+BscAAADd&#10;AAAADwAAAAAAAAAAAAAAAACqAgAAZHJzL2Rvd25yZXYueG1sUEsFBgAAAAAEAAQA+gAAAJ4DAAAA&#10;AA==&#10;">
                  <v:shape id="Freeform 3224" o:spid="_x0000_s1262" style="position:absolute;left:4953;top:7432;width:2011;height:2;visibility:visible;mso-wrap-style:square;v-text-anchor:top" coordsize="20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vfnsIA&#10;AADdAAAADwAAAGRycy9kb3ducmV2LnhtbERPyW7CMBC9I/UfrKnEBRWHNSjFIAQq4sh26W2IhyQ0&#10;HofYhfD3+IDE8ent03ljSnGj2hWWFfS6EQji1OqCMwXHw8/XBITzyBpLy6TgQQ7ms4/WFBNt77yj&#10;295nIoSwS1BB7n2VSOnSnAy6rq2IA3e2tUEfYJ1JXeM9hJtS9qNoLA0WHBpyrGiZU/q3/zcKYnaH&#10;+BJvjr/F+tTZDieX6+i6Uqr92Sy+QXhq/Fv8cm+0gsFwHOaGN+EJ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q9+ewgAAAN0AAAAPAAAAAAAAAAAAAAAAAJgCAABkcnMvZG93&#10;bnJldi54bWxQSwUGAAAAAAQABAD1AAAAhwMAAAAA&#10;" path="m,l2010,e" filled="f" strokecolor="#777" strokeweight=".38761mm">
                    <v:path arrowok="t" o:connecttype="custom" o:connectlocs="0,0;2010,0" o:connectangles="0,0"/>
                  </v:shape>
                </v:group>
                <v:group id="Group 3221" o:spid="_x0000_s1263" style="position:absolute;left:4975;top:7411;width:2;height:187" coordorigin="4975,7411" coordsize="2,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EP78cAAADdAAAADwAAAGRycy9kb3ducmV2LnhtbESPT2vCQBTE7wW/w/KE&#10;3nQTbUWjq4jU0oMI/gHx9sg+k2D2bciuSfz23YLQ4zAzv2EWq86UoqHaFZYVxMMIBHFqdcGZgvNp&#10;O5iCcB5ZY2mZFDzJwWrZe1tgom3LB2qOPhMBwi5BBbn3VSKlS3My6Ia2Ig7ezdYGfZB1JnWNbYCb&#10;Uo6iaCINFhwWcqxok1N6Pz6Mgu8W2/U4/mp299vmeT197i+7mJR673frOQhPnf8Pv9o/WsH4YzK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EP78cAAADd&#10;AAAADwAAAAAAAAAAAAAAAACqAgAAZHJzL2Rvd25yZXYueG1sUEsFBgAAAAAEAAQA+gAAAJ4DAAAA&#10;AA==&#10;">
                  <v:shape id="Freeform 3222" o:spid="_x0000_s1264" style="position:absolute;left:4975;top:7411;width:2;height:187;visibility:visible;mso-wrap-style:square;v-text-anchor:top" coordsize="2,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1XR8MA&#10;AADdAAAADwAAAGRycy9kb3ducmV2LnhtbERPyWrDMBC9F/IPYgK51XIW0uJYCUmhEPChxGl7nloT&#10;28QaGUvx8vfVodDj4+3pYTSN6KlztWUFyygGQVxYXXOp4PP6/vwKwnlkjY1lUjCRg8N+9pRiou3A&#10;F+pzX4oQwi5BBZX3bSKlKyoy6CLbEgfuZjuDPsCulLrDIYSbRq7ieCsN1hwaKmzpraLinj+Mgiy7&#10;ZNux/G4+TlzkX1eeVo+fSanFfDzuQHga/b/4z33WCtabl7A/vAlP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J1XR8MAAADdAAAADwAAAAAAAAAAAAAAAACYAgAAZHJzL2Rv&#10;d25yZXYueG1sUEsFBgAAAAAEAAQA9QAAAIgDAAAAAA==&#10;" path="m,186l,e" filled="f" strokecolor="#485748" strokeweight=".38761mm">
                    <v:path arrowok="t" o:connecttype="custom" o:connectlocs="0,7597;0,7411" o:connectangles="0,0"/>
                  </v:shape>
                </v:group>
                <v:group id="Group 3219" o:spid="_x0000_s1265" style="position:absolute;left:6958;top:7432;width:2;height:187" coordorigin="6958,7432" coordsize="2,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6VNMYAAADdAAAADwAAAGRycy9kb3ducmV2LnhtbESPQWvCQBSE7wX/w/IE&#10;b7qJWi3RVURUPEihWii9PbLPJJh9G7JrEv+9WxB6HGbmG2a57kwpGqpdYVlBPIpAEKdWF5wp+L7s&#10;hx8gnEfWWFomBQ9ysF713paYaNvyFzVnn4kAYZeggtz7KpHSpTkZdCNbEQfvamuDPsg6k7rGNsBN&#10;KcdRNJMGCw4LOVa0zSm9ne9GwaHFdjOJd83pdt0+fi/vnz+nmJQa9LvNAoSnzv+HX+2jVjCZzm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7pU0xgAAAN0A&#10;AAAPAAAAAAAAAAAAAAAAAKoCAABkcnMvZG93bnJldi54bWxQSwUGAAAAAAQABAD6AAAAnQMAAAAA&#10;">
                  <v:shape id="Freeform 3220" o:spid="_x0000_s1266" style="position:absolute;left:6958;top:7432;width:2;height:187;visibility:visible;mso-wrap-style:square;v-text-anchor:top" coordsize="2,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vvMMUA&#10;AADdAAAADwAAAGRycy9kb3ducmV2LnhtbESPW2sCMRSE3wv9D+EU+lazXvCy3SilIkjfqiI+Hjdn&#10;L3VzsiSpu/77piD4OMzMN0y26k0jruR8bVnBcJCAIM6trrlUcNhv3uYgfEDW2FgmBTfysFo+P2WY&#10;atvxN113oRQRwj5FBVUIbSqlzysy6Ae2JY5eYZ3BEKUrpXbYRbhp5ChJptJgzXGhwpY+K8ovu1+j&#10;4HjrfvbH8+LLnS4bvca2GBqSSr2+9B/vIAL14RG+t7dawXgyG8H/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K+8wxQAAAN0AAAAPAAAAAAAAAAAAAAAAAJgCAABkcnMv&#10;ZG93bnJldi54bWxQSwUGAAAAAAQABAD1AAAAigMAAAAA&#10;" path="m,187l,e" filled="f" strokecolor="#131c13" strokeweight=".19381mm">
                    <v:path arrowok="t" o:connecttype="custom" o:connectlocs="0,7619;0,7432" o:connectangles="0,0"/>
                  </v:shape>
                </v:group>
                <v:group id="Group 3217" o:spid="_x0000_s1267" style="position:absolute;left:4975;top:7597;width:2;height:341" coordorigin="4975,7597" coordsize="2,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Cu2MYAAADdAAAADwAAAGRycy9kb3ducmV2LnhtbESPQWvCQBSE74X+h+UV&#10;vOkmTW0ldRURLR5EUAvF2yP7TILZtyG7JvHfu4LQ4zAz3zDTeW8q0VLjSssK4lEEgjizuuRcwe9x&#10;PZyAcB5ZY2WZFNzIwXz2+jLFVNuO99QefC4ChF2KCgrv61RKlxVk0I1sTRy8s20M+iCbXOoGuwA3&#10;lXyPok9psOSwUGBNy4Kyy+FqFPx02C2SeNVuL+fl7XQc7/62MSk1eOsX3yA89f4//GxvtILk4yu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cK7YxgAAAN0A&#10;AAAPAAAAAAAAAAAAAAAAAKoCAABkcnMvZG93bnJldi54bWxQSwUGAAAAAAQABAD6AAAAnQMAAAAA&#10;">
                  <v:shape id="Freeform 3218" o:spid="_x0000_s1268" style="position:absolute;left:4975;top:7597;width:2;height:341;visibility:visible;mso-wrap-style:square;v-text-anchor:top" coordsize="2,3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zVI8UA&#10;AADdAAAADwAAAGRycy9kb3ducmV2LnhtbESPT4vCMBTE78J+h/AW9qapq/inGmUVBPemVVBvj+bZ&#10;FpuX2kTtfvuNIHgcZuY3zHTemFLcqXaFZQXdTgSCOLW64EzBfrdqj0A4j6yxtEwK/sjBfPbRmmKs&#10;7YO3dE98JgKEXYwKcu+rWEqX5mTQdWxFHLyzrQ36IOtM6hofAW5K+R1FA2mw4LCQY0XLnNJLcjMK&#10;xoeE/bVc7Btz+12bjb0cT6tIqa/P5mcCwlPj3+FXe60V9PrDPjzfhCcg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NUjxQAAAN0AAAAPAAAAAAAAAAAAAAAAAJgCAABkcnMv&#10;ZG93bnJldi54bWxQSwUGAAAAAAQABAD1AAAAigMAAAAA&#10;" path="m,341l,e" filled="f" strokeweight=".19381mm">
                    <v:path arrowok="t" o:connecttype="custom" o:connectlocs="0,7938;0,7597" o:connectangles="0,0"/>
                  </v:shape>
                </v:group>
                <v:group id="Group 3215" o:spid="_x0000_s1269" style="position:absolute;left:3678;top:7927;width:1033;height:2" coordorigin="3678,7927" coordsize="10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WTN8YAAADdAAAADwAAAGRycy9kb3ducmV2LnhtbESPQWvCQBSE74X+h+UV&#10;vOkmWluJriKi4kGEakG8PbLPJJh9G7JrEv99VxB6HGbmG2a26EwpGqpdYVlBPIhAEKdWF5wp+D1t&#10;+hMQziNrLC2Tggc5WMzf32aYaNvyDzVHn4kAYZeggtz7KpHSpTkZdANbEQfvamuDPsg6k7rGNsBN&#10;KYdR9CUNFhwWcqxolVN6O96Ngm2L7XIUr5v97bp6XE7jw3kfk1K9j245BeGp8//hV3unFYw+v8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t1ZM3xgAAAN0A&#10;AAAPAAAAAAAAAAAAAAAAAKoCAABkcnMvZG93bnJldi54bWxQSwUGAAAAAAQABAD6AAAAnQMAAAAA&#10;">
                  <v:shape id="Freeform 3216" o:spid="_x0000_s1270" style="position:absolute;left:3678;top:7927;width:1033;height:2;visibility:visible;mso-wrap-style:square;v-text-anchor:top" coordsize="10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7qTMYA&#10;AADdAAAADwAAAGRycy9kb3ducmV2LnhtbESPzWrDMBCE74W+g9hCLyGW+0MSnCghhBR6CtTOA6yt&#10;jeXUWhlLsZ23rwqFHoeZ+YbZ7CbbioF63zhW8JKkIIgrpxuuFZyLj/kKhA/IGlvHpOBOHnbbx4cN&#10;ZtqN/EVDHmoRIewzVGBC6DIpfWXIok9cRxy9i+sthij7Wuoexwi3rXxN04W02HBcMNjRwVD1nd+s&#10;guPsVOZUHq715X42us1nYV+clHp+mvZrEIGm8B/+a39qBW/vywX8vo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7qTMYAAADdAAAADwAAAAAAAAAAAAAAAACYAgAAZHJz&#10;L2Rvd25yZXYueG1sUEsFBgAAAAAEAAQA9QAAAIsDAAAAAA==&#10;" path="m,l1033,e" filled="f" strokeweight=".19381mm">
                    <v:path arrowok="t" o:connecttype="custom" o:connectlocs="0,0;1033,0" o:connectangles="0,0"/>
                  </v:shape>
                </v:group>
                <v:group id="Group 3213" o:spid="_x0000_s1271" style="position:absolute;left:4810;top:7927;width:176;height:2" coordorigin="4810,7927" coordsize="1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uo28cAAADdAAAADwAAAGRycy9kb3ducmV2LnhtbESPT2vCQBTE7wW/w/KE&#10;3nQTbVWiq4jU0oMI/gHx9sg+k2D2bciuSfz23YLQ4zAzv2EWq86UoqHaFZYVxMMIBHFqdcGZgvNp&#10;O5iBcB5ZY2mZFDzJwWrZe1tgom3LB2qOPhMBwi5BBbn3VSKlS3My6Ia2Ig7ezdYGfZB1JnWNbYCb&#10;Uo6iaCINFhwWcqxok1N6Pz6Mgu8W2/U4/mp299vmeT197i+7mJR673frOQhPnf8Pv9o/WsH4Yzq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kuo28cAAADd&#10;AAAADwAAAAAAAAAAAAAAAACqAgAAZHJzL2Rvd25yZXYueG1sUEsFBgAAAAAEAAQA+gAAAJ4DAAAA&#10;AA==&#10;">
                  <v:shape id="Freeform 3214" o:spid="_x0000_s1272" style="position:absolute;left:4810;top:7927;width:176;height:2;visibility:visible;mso-wrap-style:square;v-text-anchor:top" coordsize="1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LhBMEA&#10;AADdAAAADwAAAGRycy9kb3ducmV2LnhtbERPz2vCMBS+C/4P4Qm7aTonblTTIkJB2HZY3e6P5NmU&#10;NS+lydruv18OA48f3+9jObtOjDSE1rOCx00Gglh703Kj4PNarV9AhIhssPNMCn4pQFksF0fMjZ/4&#10;g8Y6NiKFcMhRgY2xz6UM2pLDsPE9ceJufnAYExwaaQacUrjr5DbL9tJhy6nBYk9nS/q7/nEKzl99&#10;5kwtx7fdNOnXqjIXbd+VeljNpwOISHO8i//dF6Pgafec5qY36QnI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C4QTBAAAA3QAAAA8AAAAAAAAAAAAAAAAAmAIAAGRycy9kb3du&#10;cmV2LnhtbFBLBQYAAAAABAAEAPUAAACGAwAAAAA=&#10;" path="m,l176,e" filled="f" strokeweight=".19381mm">
                    <v:path arrowok="t" o:connecttype="custom" o:connectlocs="0,0;176,0" o:connectangles="0,0"/>
                  </v:shape>
                </v:group>
                <v:group id="Group 3211" o:spid="_x0000_s1273" style="position:absolute;left:6919;top:7927;width:483;height:2" coordorigin="6919,7927" coordsize="4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iZMscAAADdAAAADwAAAGRycy9kb3ducmV2LnhtbESPQWvCQBSE7wX/w/IE&#10;b3UTba1GVxFpxYMIVaH09sg+k2D2bchuk/jvXUHocZiZb5jFqjOlaKh2hWUF8TACQZxaXXCm4Hz6&#10;ep2CcB5ZY2mZFNzIwWrZe1lgom3L39QcfSYChF2CCnLvq0RKl+Zk0A1tRRy8i60N+iDrTOoa2wA3&#10;pRxF0UQaLDgs5FjRJqf0evwzCrYttutx/Nnsr5fN7ff0fvjZx6TUoN+t5yA8df4//GzvtILx28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JiZMscAAADd&#10;AAAADwAAAAAAAAAAAAAAAACqAgAAZHJzL2Rvd25yZXYueG1sUEsFBgAAAAAEAAQA+gAAAJ4DAAAA&#10;AA==&#10;">
                  <v:shape id="Freeform 3212" o:spid="_x0000_s1274" style="position:absolute;left:6919;top:7927;width:483;height:2;visibility:visible;mso-wrap-style:square;v-text-anchor:top" coordsize="4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nqcsIA&#10;AADdAAAADwAAAGRycy9kb3ducmV2LnhtbERPTYvCMBC9L/gfwgje1lRdllKNIoqgrCxoRTyOzdgW&#10;m0lpotZ/bw6Cx8f7nsxaU4k7Na60rGDQj0AQZ1aXnCs4pKvvGITzyBory6TgSQ5m087XBBNtH7yj&#10;+97nIoSwS1BB4X2dSOmyggy6vq2JA3exjUEfYJNL3eAjhJtKDqPoVxosOTQUWNOioOy6vxkFf5rW&#10;z1NeHYfnbUqbeLvM/pepUr1uOx+D8NT6j/jtXmsFo5847A9vwhOQ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2epywgAAAN0AAAAPAAAAAAAAAAAAAAAAAJgCAABkcnMvZG93&#10;bnJldi54bWxQSwUGAAAAAAQABAD1AAAAhwMAAAAA&#10;" path="m,l484,e" filled="f" strokeweight=".19381mm">
                    <v:path arrowok="t" o:connecttype="custom" o:connectlocs="0,0;484,0" o:connectangles="0,0"/>
                  </v:shape>
                </v:group>
                <v:group id="Group 3209" o:spid="_x0000_s1275" style="position:absolute;left:6403;top:7916;width:2;height:561" coordorigin="6403,7916" coordsize="2,5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vlE8cAAADdAAAADwAAAGRycy9kb3ducmV2LnhtbESPQWvCQBSE7wX/w/KE&#10;3uom2hZJ3YQgtvQgQlWQ3h7ZZxKSfRuy2yT++25B6HGYmW+YTTaZVgzUu9qygngRgSAurK65VHA+&#10;vT+tQTiPrLG1TApu5CBLZw8bTLQd+YuGoy9FgLBLUEHlfZdI6YqKDLqF7YiDd7W9QR9kX0rd4xjg&#10;ppXLKHqVBmsOCxV2tK2oaI4/RsHHiGO+infDvrlub9+nl8NlH5NSj/MpfwPhafL/4Xv7UytYPa9j&#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zvlE8cAAADd&#10;AAAADwAAAAAAAAAAAAAAAACqAgAAZHJzL2Rvd25yZXYueG1sUEsFBgAAAAAEAAQA+gAAAJ4DAAAA&#10;AA==&#10;">
                  <v:shape id="Freeform 3210" o:spid="_x0000_s1276" style="position:absolute;left:6403;top:7916;width:2;height:561;visibility:visible;mso-wrap-style:square;v-text-anchor:top" coordsize="2,5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5248cA&#10;AADdAAAADwAAAGRycy9kb3ducmV2LnhtbESPT2vCQBTE7wW/w/KEXkrd1D9BoquUQqE9CDVaxNsj&#10;+5qEZt+G7HYTv71bEDwOM/MbZr0dTCMCda62rOBlkoAgLqyuuVRwPLw/L0E4j6yxsUwKLuRguxk9&#10;rDHTtuc9hdyXIkLYZaig8r7NpHRFRQbdxLbE0fuxnUEfZVdK3WEf4aaR0yRJpcGa40KFLb1VVPzm&#10;f0bBojztEPnp+7Q4hM80PYf+qwhKPY6H1xUIT4O/h2/tD61gNl9O4f9NfAJyc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4uduPHAAAA3QAAAA8AAAAAAAAAAAAAAAAAmAIAAGRy&#10;cy9kb3ducmV2LnhtbFBLBQYAAAAABAAEAPUAAACMAwAAAAA=&#10;" path="m,561l,e" filled="f" strokecolor="#7c7c7c" strokeweight=".19381mm">
                    <v:path arrowok="t" o:connecttype="custom" o:connectlocs="0,8477;0,7916" o:connectangles="0,0"/>
                  </v:shape>
                </v:group>
                <v:group id="Group 3207" o:spid="_x0000_s1277" style="position:absolute;left:6958;top:7421;width:2;height:660" coordorigin="6958,7421" coordsize="2,6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Xe/8YAAADdAAAADwAAAGRycy9kb3ducmV2LnhtbESPQWvCQBSE70L/w/IK&#10;vekmpopEVxHR0oMUjIXi7ZF9JsHs25Bdk/jvu4WCx2FmvmFWm8HUoqPWVZYVxJMIBHFudcWFgu/z&#10;YbwA4TyyxtoyKXiQg836ZbTCVNueT9RlvhABwi5FBaX3TSqly0sy6Ca2IQ7e1bYGfZBtIXWLfYCb&#10;Wk6jaC4NVhwWSmxoV1J+y+5GwUeP/TaJ993xdt09LufZ188xJqXeXoftEoSnwT/D/+1PrSB5Xy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4pd7/xgAAAN0A&#10;AAAPAAAAAAAAAAAAAAAAAKoCAABkcnMvZG93bnJldi54bWxQSwUGAAAAAAQABAD6AAAAnQMAAAAA&#10;">
                  <v:shape id="Freeform 3208" o:spid="_x0000_s1278" style="position:absolute;left:6958;top:7421;width:2;height:660;visibility:visible;mso-wrap-style:square;v-text-anchor:top" coordsize="2,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SrfMMA&#10;AADdAAAADwAAAGRycy9kb3ducmV2LnhtbESP3YrCMBSE7wXfIRzBG1lTf5GuUURQvFxbH+DQHNti&#10;c1KbqNWnNwuCl8PMfMMs162pxJ0aV1pWMBpGIIgzq0vOFZzS3c8ChPPIGivLpOBJDtarbmeJsbYP&#10;PtI98bkIEHYxKii8r2MpXVaQQTe0NXHwzrYx6INscqkbfAS4qeQ4iubSYMlhocCatgVll+RmFJyv&#10;Vg6eycgms9skHfy9xrmRe6X6vXbzC8JT67/hT/ugFUymiyn8vwlPQK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SrfMMAAADdAAAADwAAAAAAAAAAAAAAAACYAgAAZHJzL2Rv&#10;d25yZXYueG1sUEsFBgAAAAAEAAQA9QAAAIgDAAAAAA==&#10;" path="m,660l,e" filled="f" strokecolor="#030803" strokeweight=".19381mm">
                    <v:path arrowok="t" o:connecttype="custom" o:connectlocs="0,8081;0,7421" o:connectangles="0,0"/>
                  </v:shape>
                </v:group>
                <v:group id="Group 3205" o:spid="_x0000_s1279" style="position:absolute;left:6546;top:8103;width:2;height:165" coordorigin="6546,8103" coordsize="2,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AOMQxgAAAN0A&#10;AAAPAAAAAAAAAAAAAAAAAKoCAABkcnMvZG93bnJldi54bWxQSwUGAAAAAAQABAD6AAAAnQMAAAAA&#10;">
                  <v:shape id="Freeform 3206" o:spid="_x0000_s1280" style="position:absolute;left:6546;top:8103;width:2;height:165;visibility:visible;mso-wrap-style:square;v-text-anchor:top" coordsize="2,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qYmMYA&#10;AADdAAAADwAAAGRycy9kb3ducmV2LnhtbESPQWsCMRSE70L/Q3gFb5qttotsjSKCtAdFXAu9Pjav&#10;u0s3L2GTxq2/vhEKHoeZ+YZZrgfTiUi9by0reJpmIIgrq1uuFXycd5MFCB+QNXaWScEveVivHkZL&#10;LLS98IliGWqRIOwLVNCE4AopfdWQQT+1jjh5X7Y3GJLsa6l7vCS46eQsy3JpsOW00KCjbUPVd/lj&#10;FLj6+lLuh+vb/pBb9xnl8WhiVGr8OGxeQQQawj38337XCubPixxub9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3qYmMYAAADdAAAADwAAAAAAAAAAAAAAAACYAgAAZHJz&#10;L2Rvd25yZXYueG1sUEsFBgAAAAAEAAQA9QAAAIsDAAAAAA==&#10;" path="m,165l,e" filled="f" strokecolor="#343434" strokeweight=".38761mm">
                    <v:path arrowok="t" o:connecttype="custom" o:connectlocs="0,8268;0,8103" o:connectangles="0,0"/>
                  </v:shape>
                </v:group>
                <v:group id="Group 3203" o:spid="_x0000_s1281" style="position:absolute;left:6381;top:8367;width:110;height:2" coordorigin="6381,8367"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57Y/McAAADdAAAADwAAAGRycy9kb3ducmV2LnhtbESPT2vCQBTE7wW/w/KE&#10;3nQTbVWiq4jU0oMI/gHx9sg+k2D2bciuSfz23YLQ4zAzv2EWq86UoqHaFZYVxMMIBHFqdcGZgvNp&#10;O5iBcB5ZY2mZFDzJwWrZe1tgom3LB2qOPhMBwi5BBbn3VSKlS3My6Ia2Ig7ezdYGfZB1JnWNbYCb&#10;Uo6iaCINFhwWcqxok1N6Pz6Mgu8W2/U4/mp299vmeT197i+7mJR673frOQhPnf8Pv9o/WsH4YzaF&#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57Y/McAAADd&#10;AAAADwAAAAAAAAAAAAAAAACqAgAAZHJzL2Rvd25yZXYueG1sUEsFBgAAAAAEAAQA+gAAAJ4DAAAA&#10;AA==&#10;">
                  <v:shape id="Freeform 3204" o:spid="_x0000_s1282" style="position:absolute;left:6381;top:8367;width:110;height:2;visibility:visible;mso-wrap-style:square;v-text-anchor:top" coordsize="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T7BMMA&#10;AADdAAAADwAAAGRycy9kb3ducmV2LnhtbERPTWvCQBC9C/6HZQQvUjdqEUldJYqCIAUbe+ltyI5J&#10;NDsbsquJ/vruodDj430v152pxIMaV1pWMBlHIIgzq0vOFXyf928LEM4ja6wsk4InOViv+r0lxtq2&#10;/EWP1OcihLCLUUHhfR1L6bKCDLqxrYkDd7GNQR9gk0vdYBvCTSWnUTSXBksODQXWtC0ou6V3o+D0&#10;0x25vSanerRLInqlm0+8bJQaDrrkA4Snzv+L/9wHrWD2vghzw5vwBO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T7BMMAAADdAAAADwAAAAAAAAAAAAAAAACYAgAAZHJzL2Rv&#10;d25yZXYueG1sUEsFBgAAAAAEAAQA9QAAAIgDAAAAAA==&#10;" path="m,l110,e" filled="f" strokecolor="#777" strokeweight=".38761mm">
                    <v:path arrowok="t" o:connecttype="custom" o:connectlocs="0,0;110,0" o:connectangles="0,0"/>
                  </v:shape>
                </v:group>
                <v:group id="Group 3201" o:spid="_x0000_s1283" style="position:absolute;left:6546;top:8367;width:868;height:2" coordorigin="6546,8367" coordsize="8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3pFccAAADdAAAADwAAAGRycy9kb3ducmV2LnhtbESPT2vCQBTE7wW/w/KE&#10;3nQTbUWjq4jU0oMI/gHx9sg+k2D2bciuSfz23YLQ4zAzv2EWq86UoqHaFZYVxMMIBHFqdcGZgvNp&#10;O5iCcB5ZY2mZFDzJwWrZe1tgom3LB2qOPhMBwi5BBbn3VSKlS3My6Ia2Ig7ezdYGfZB1JnWNbYCb&#10;Uo6iaCINFhwWcqxok1N6Pz6Mgu8W2/U4/mp299vmeT197i+7mJR673frOQhPnf8Pv9o/WsH4Yzq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U3pFccAAADd&#10;AAAADwAAAAAAAAAAAAAAAACqAgAAZHJzL2Rvd25yZXYueG1sUEsFBgAAAAAEAAQA+gAAAJ4DAAAA&#10;AA==&#10;">
                  <v:shape id="Freeform 3202" o:spid="_x0000_s1284" style="position:absolute;left:6546;top:8367;width:868;height:2;visibility:visible;mso-wrap-style:square;v-text-anchor:top" coordsize="8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RZcQA&#10;AADdAAAADwAAAGRycy9kb3ducmV2LnhtbERPy2rCQBTdF/yH4Qrd1YmmVk0dRWwLWQjFB3R7ydwm&#10;oZk7YWZiYr/eWRS6PJz3ejuYRlzJ+dqygukkAUFcWF1zqeBy/nhagvABWWNjmRTcyMN2M3pYY6Zt&#10;z0e6nkIpYgj7DBVUIbSZlL6oyKCf2JY4ct/WGQwRulJqh30MN42cJcmLNFhzbKiwpX1Fxc+pMwq6&#10;ebgtfvtulX427zI/5l/u8JYq9Tgedq8gAg3hX/znzrWC9HkV98c38Qn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k0WXEAAAA3QAAAA8AAAAAAAAAAAAAAAAAmAIAAGRycy9k&#10;b3ducmV2LnhtbFBLBQYAAAAABAAEAPUAAACJAwAAAAA=&#10;" path="m,l868,e" filled="f" strokeweight=".19381mm">
                    <v:path arrowok="t" o:connecttype="custom" o:connectlocs="0,0;868,0" o:connectangles="0,0"/>
                  </v:shape>
                </v:group>
                <v:group id="Group 3199" o:spid="_x0000_s1285" style="position:absolute;left:7441;top:8235;width:2;height:429" coordorigin="7441,8235" coordsize="2,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JzzsYAAADdAAAADwAAAGRycy9kb3ducmV2LnhtbESPQWvCQBSE7wX/w/IE&#10;b7qJWrHRVURUPEihWii9PbLPJJh9G7JrEv+9WxB6HGbmG2a57kwpGqpdYVlBPIpAEKdWF5wp+L7s&#10;h3MQziNrLC2Tggc5WK96b0tMtG35i5qzz0SAsEtQQe59lUjp0pwMupGtiIN3tbVBH2SdSV1jG+Cm&#10;lOMomkmDBYeFHCva5pTeznej4NBiu5nEu+Z0u24fv5f3z59TTEoN+t1mAcJT5//Dr/ZRK5hMP2L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4nPOxgAAAN0A&#10;AAAPAAAAAAAAAAAAAAAAAKoCAABkcnMvZG93bnJldi54bWxQSwUGAAAAAAQABAD6AAAAnQMAAAAA&#10;">
                  <v:shape id="Freeform 3200" o:spid="_x0000_s1286" style="position:absolute;left:7441;top:8235;width:2;height:429;visibility:visible;mso-wrap-style:square;v-text-anchor:top" coordsize="2,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Nd1sYA&#10;AADdAAAADwAAAGRycy9kb3ducmV2LnhtbESPW2vCQBSE3wv9D8sRfCm6MRUvqauI4gV8aaP4fJo9&#10;JqHZsyG7avz3XaHQx2FmvmFmi9ZU4kaNKy0rGPQjEMSZ1SXnCk7HTW8CwnlkjZVlUvAgB4v568sM&#10;E23v/EW31OciQNglqKDwvk6kdFlBBl3f1sTBu9jGoA+yyaVu8B7gppJxFI2kwZLDQoE1rQrKftKr&#10;UWCn38P1EuMa7Xm7PezeHn78mSrV7bTLDxCeWv8f/mvvtYL34TSG55vw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Nd1sYAAADdAAAADwAAAAAAAAAAAAAAAACYAgAAZHJz&#10;L2Rvd25yZXYueG1sUEsFBgAAAAAEAAQA9QAAAIsDAAAAAA==&#10;" path="m,429l,e" filled="f" strokecolor="#3f3f3f" strokeweight=".19381mm">
                    <v:path arrowok="t" o:connecttype="custom" o:connectlocs="0,8664;0,8235" o:connectangles="0,0"/>
                  </v:shape>
                </v:group>
                <v:group id="Group 3197" o:spid="_x0000_s1287" style="position:absolute;left:10062;top:1683;width:2;height:6694" coordorigin="10062,1683" coordsize="2,66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IIsYAAADdAAAADwAAAGRycy9kb3ducmV2LnhtbESPQWvCQBSE74X+h+UV&#10;vOkmTS01dRURLR5EUAvF2yP7TILZtyG7JvHfu4LQ4zAz3zDTeW8q0VLjSssK4lEEgjizuuRcwe9x&#10;PfwC4TyyxsoyKbiRg/ns9WWKqbYd76k9+FwECLsUFRTe16mULivIoBvZmjh4Z9sY9EE2udQNdgFu&#10;KvkeRZ/SYMlhocCalgVll8PVKPjpsFsk8ardXs7L2+k43v1tY1Jq8NYvvkF46v1/+NneaAXJxyS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fEgixgAAAN0A&#10;AAAPAAAAAAAAAAAAAAAAAKoCAABkcnMvZG93bnJldi54bWxQSwUGAAAAAAQABAD6AAAAnQMAAAAA&#10;">
                  <v:shape id="Freeform 3198" o:spid="_x0000_s1288" style="position:absolute;left:10062;top:1683;width:2;height:6694;visibility:visible;mso-wrap-style:square;v-text-anchor:top" coordsize="2,66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d00McA&#10;AADdAAAADwAAAGRycy9kb3ducmV2LnhtbESPT2vCQBTE7wW/w/KE3pqNqdo2dRUpFoVeqgbx+Mi+&#10;/MHs25DdmvTbu0Khx2FmfsMsVoNpxJU6V1tWMIliEMS51TWXCrLj59MrCOeRNTaWScEvOVgtRw8L&#10;TLXteU/Xgy9FgLBLUUHlfZtK6fKKDLrItsTBK2xn0AfZlVJ32Ae4aWQSx3NpsOawUGFLHxXll8OP&#10;UVD355ek2MiTTni3vRxnWfz1vVHqcTys30F4Gvx/+K+90wqep29TuL8JT0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HdNDHAAAA3QAAAA8AAAAAAAAAAAAAAAAAmAIAAGRy&#10;cy9kb3ducmV2LnhtbFBLBQYAAAAABAAEAPUAAACMAwAAAAA=&#10;" path="m,6695l,e" filled="f" strokecolor="#7c7c7c" strokeweight=".38761mm">
                    <v:path arrowok="t" o:connecttype="custom" o:connectlocs="0,8378;0,1683" o:connectangles="0,0"/>
                  </v:shape>
                </v:group>
                <v:group id="Group 3195" o:spid="_x0000_s1289" style="position:absolute;left:7436;top:8367;width:2637;height:2" coordorigin="7436,8367" coordsize="26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l1zcYAAADdAAAADwAAAGRycy9kb3ducmV2LnhtbESPQWvCQBSE74X+h+UV&#10;vOkmWkuNriKi4kGEakG8PbLPJJh9G7JrEv99VxB6HGbmG2a26EwpGqpdYVlBPIhAEKdWF5wp+D1t&#10;+t8gnEfWWFomBQ9ysJi/v80w0bblH2qOPhMBwi5BBbn3VSKlS3My6Aa2Ig7e1dYGfZB1JnWNbYCb&#10;Ug6j6EsaLDgs5FjRKqf0drwbBdsW2+UoXjf723X1uJzGh/M+JqV6H91yCsJT5//Dr/ZOKxh9Ts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2XXNxgAAAN0A&#10;AAAPAAAAAAAAAAAAAAAAAKoCAABkcnMvZG93bnJldi54bWxQSwUGAAAAAAQABAD6AAAAnQMAAAAA&#10;">
                  <v:shape id="Freeform 3196" o:spid="_x0000_s1290" style="position:absolute;left:7436;top:8367;width:2637;height:2;visibility:visible;mso-wrap-style:square;v-text-anchor:top" coordsize="26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v4mMcA&#10;AADdAAAADwAAAGRycy9kb3ducmV2LnhtbESPQUsDMRSE74L/ITyhN5u11dKuTUsRbD0JrS2lt8fm&#10;ubt187Ik2d34740geBxm5htmuY6mET05X1tW8DDOQBAXVtdcKjh+vN7PQfiArLGxTAq+ycN6dXuz&#10;xFzbgffUH0IpEoR9jgqqENpcSl9UZNCPbUucvE/rDIYkXSm1wyHBTSMnWTaTBmtOCxW29FJR8XXo&#10;jIL3rq9Pk6dzd3XxstOb6zbEwSg1uoubZxCBYvgP/7XftILp42IGv2/SE5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fL+JjHAAAA3QAAAA8AAAAAAAAAAAAAAAAAmAIAAGRy&#10;cy9kb3ducmV2LnhtbFBLBQYAAAAABAAEAPUAAACMAwAAAAA=&#10;" path="m,l2637,e" filled="f" strokecolor="#7c7c7c" strokeweight=".38761mm">
                    <v:path arrowok="t" o:connecttype="custom" o:connectlocs="0,0;2637,0" o:connectangles="0,0"/>
                  </v:shape>
                </v:group>
                <v:group id="Group 3193" o:spid="_x0000_s1291" style="position:absolute;left:4826;top:8466;width:2;height:198" coordorigin="4826,8466" coordsize="2,1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dOIccAAADdAAAADwAAAGRycy9kb3ducmV2LnhtbESPQWvCQBSE7wX/w/IE&#10;b3UTba1GVxFpxYMIVaH09sg+k2D2bchuk/jvXUHocZiZb5jFqjOlaKh2hWUF8TACQZxaXXCm4Hz6&#10;ep2CcB5ZY2mZFNzIwWrZe1lgom3L39QcfSYChF2CCnLvq0RKl+Zk0A1tRRy8i60N+iDrTOoa2wA3&#10;pRxF0UQaLDgs5FjRJqf0evwzCrYttutx/Nnsr5fN7ff0fvjZx6TUoN+t5yA8df4//GzvtILx2+wD&#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kdOIccAAADd&#10;AAAADwAAAAAAAAAAAAAAAACqAgAAZHJzL2Rvd25yZXYueG1sUEsFBgAAAAAEAAQA+gAAAJ4DAAAA&#10;AA==&#10;">
                  <v:shape id="Freeform 3194" o:spid="_x0000_s1292" style="position:absolute;left:4826;top:8466;width:2;height:198;visibility:visible;mso-wrap-style:square;v-text-anchor:top" coordsize="2,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3rucMA&#10;AADdAAAADwAAAGRycy9kb3ducmV2LnhtbERPz2vCMBS+C/sfwhvspunmkFkbZROEjR3Ubuz8aF7b&#10;YPNSk6j1vzeHgceP73exGmwnzuSDcazgeZKBIK6cNtwo+P3ZjN9AhIissXNMCq4UYLV8GBWYa3fh&#10;PZ3L2IgUwiFHBW2MfS5lqFqyGCauJ05c7bzFmKBvpPZ4SeG2ky9ZNpMWDaeGFntat1QdypNV4NzG&#10;9B/fPjNHf/r6W293tZ3vlHp6HN4XICIN8S7+d39qBdPXeZqb3qQn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3rucMAAADdAAAADwAAAAAAAAAAAAAAAACYAgAAZHJzL2Rv&#10;d25yZXYueG1sUEsFBgAAAAAEAAQA9QAAAIgDAAAAAA==&#10;" path="m,198l,e" filled="f" strokecolor="#080808" strokeweight=".38761mm">
                    <v:path arrowok="t" o:connecttype="custom" o:connectlocs="0,8664;0,8466" o:connectangles="0,0"/>
                  </v:shape>
                </v:group>
                <v:group id="Group 3191" o:spid="_x0000_s1293" style="position:absolute;left:4821;top:8658;width:901;height:2" coordorigin="4821,8658" coordsize="9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R/yMcAAADdAAAADwAAAGRycy9kb3ducmV2LnhtbESPT2vCQBTE7wW/w/KE&#10;3nQTbUWjq4jU0oMI/gHx9sg+k2D2bciuSfz23YLQ4zAzv2EWq86UoqHaFZYVxMMIBHFqdcGZgvNp&#10;O5iCcB5ZY2mZFDzJwWrZe1tgom3LB2qOPhMBwi5BBbn3VSKlS3My6Ia2Ig7ezdYGfZB1JnWNbYCb&#10;Uo6iaCINFhwWcqxok1N6Pz6Mgu8W2/U4/mp299vmeT197i+7mJR673frOQhPnf8Pv9o/WsH4YzaD&#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JR/yMcAAADd&#10;AAAADwAAAAAAAAAAAAAAAACqAgAAZHJzL2Rvd25yZXYueG1sUEsFBgAAAAAEAAQA+gAAAJ4DAAAA&#10;AA==&#10;">
                  <v:shape id="Freeform 3192" o:spid="_x0000_s1294" style="position:absolute;left:4821;top:8658;width:901;height:2;visibility:visible;mso-wrap-style:square;v-text-anchor:top" coordsize="9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97PsUA&#10;AADdAAAADwAAAGRycy9kb3ducmV2LnhtbERPy2rCQBTdF/oPwy24EZ1Jg6WmjlKkQjdVfIBdXjK3&#10;SdrMnZgZTfx7ZyF0eTjv2aK3tbhQ6yvHGpKxAkGcO1NxoeGwX41eQfiAbLB2TBqu5GExf3yYYWZc&#10;x1u67EIhYgj7DDWUITSZlD4vyaIfu4Y4cj+utRgibAtpWuxiuK3ls1Iv0mLFsaHEhpYl5X+7s9VQ&#10;rVSYpmnxtd/8Dk/rrk6+jx+J1oOn/v0NRKA+/Ivv7k+jIZ2ouD++iU9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X3s+xQAAAN0AAAAPAAAAAAAAAAAAAAAAAJgCAABkcnMv&#10;ZG93bnJldi54bWxQSwUGAAAAAAQABAD1AAAAigMAAAAA&#10;" path="m,l901,e" filled="f" strokeweight=".19381mm">
                    <v:path arrowok="t" o:connecttype="custom" o:connectlocs="0,0;901,0" o:connectangles="0,0"/>
                  </v:shape>
                </v:group>
                <v:group id="Group 3189" o:spid="_x0000_s1295" style="position:absolute;left:5689;top:8466;width:2;height:187" coordorigin="5689,8466" coordsize="2,1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J6dTFAAAA3QAA&#10;AA8AAAAAAAAAAAAAAAAAqgIAAGRycy9kb3ducmV2LnhtbFBLBQYAAAAABAAEAPoAAACcAwAAAAA=&#10;">
                  <v:shape id="Freeform 3190" o:spid="_x0000_s1296" style="position:absolute;left:5689;top:8466;width:2;height:187;visibility:visible;mso-wrap-style:square;v-text-anchor:top" coordsize="2,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NAXMgA&#10;AADdAAAADwAAAGRycy9kb3ducmV2LnhtbESPQWvCQBSE74X+h+UJXkrdNKKU1FVKUbCglBrBHp/Z&#10;Z5I2+zZktyb6611B8DjMzDfMZNaZShypcaVlBS+DCARxZnXJuYJtunh+BeE8ssbKMik4kYPZ9PFh&#10;gom2LX/TceNzESDsElRQeF8nUrqsIINuYGvi4B1sY9AH2eRSN9gGuKlkHEVjabDksFBgTR8FZX+b&#10;f6Mg/ko/zz/z4e9ysV/nvnuSq3Z3UKrf697fQHjq/D18ay+1guEoiuH6JjwBOb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w0BcyAAAAN0AAAAPAAAAAAAAAAAAAAAAAJgCAABk&#10;cnMvZG93bnJldi54bWxQSwUGAAAAAAQABAD1AAAAjQMAAAAA&#10;" path="m,187l,e" filled="f" strokecolor="#3f3f3f" strokeweight=".19381mm">
                    <v:path arrowok="t" o:connecttype="custom" o:connectlocs="0,8653;0,8466" o:connectangles="0,0"/>
                  </v:shape>
                </v:group>
                <v:group id="Group 3187" o:spid="_x0000_s1297" style="position:absolute;left:6403;top:8466;width:2;height:176" coordorigin="6403,8466" coordsize="2,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5fSOMUAAADdAAAADwAAAGRycy9kb3ducmV2LnhtbESPQYvCMBSE7wv+h/AE&#10;b2tai4tUo4ioeJCFVUG8PZpnW2xeShPb+u/NwsIeh5n5hlmselOJlhpXWlYQjyMQxJnVJecKLufd&#10;5wyE88gaK8uk4EUOVsvBxwJTbTv+ofbkcxEg7FJUUHhfp1K6rCCDbmxr4uDdbWPQB9nkUjfYBbip&#10;5CSKvqTBksNCgTVtCsoep6dRsO+wWyfxtj0+7pvX7Tz9vh5jUmo07NdzEJ56/x/+ax+0gmQa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X0jjFAAAA3QAA&#10;AA8AAAAAAAAAAAAAAAAAqgIAAGRycy9kb3ducmV2LnhtbFBLBQYAAAAABAAEAPoAAACcAwAAAAA=&#10;">
                  <v:shape id="Freeform 3188" o:spid="_x0000_s1298" style="position:absolute;left:6403;top:8466;width:2;height:176;visibility:visible;mso-wrap-style:square;v-text-anchor:top" coordsize="2,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yeNcYA&#10;AADdAAAADwAAAGRycy9kb3ducmV2LnhtbESPzWrDMBCE74W+g9hAbo3spAnBtRJKoKGXHpofSG+L&#10;tbGMrZWR1MTt01eFQI7DzHzDlOvBduJCPjSOFeSTDARx5XTDtYLD/u1pCSJEZI2dY1LwQwHWq8eH&#10;EgvtrvxJl12sRYJwKFCBibEvpAyVIYth4nri5J2dtxiT9LXUHq8Jbjs5zbKFtNhwWjDY08ZQ1e6+&#10;rYL9L3+Zgz/mum9tvv2Ip+X25JQaj4bXFxCRhngP39rvWsFsnj3D/5v0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HyeNcYAAADdAAAADwAAAAAAAAAAAAAAAACYAgAAZHJz&#10;L2Rvd25yZXYueG1sUEsFBgAAAAAEAAQA9QAAAIsDAAAAAA==&#10;" path="m,176l,e" filled="f" strokeweight=".19381mm">
                    <v:path arrowok="t" o:connecttype="custom" o:connectlocs="0,8642;0,8466" o:connectangles="0,0"/>
                  </v:shape>
                </v:group>
                <v:group id="Group 3185" o:spid="_x0000_s1299" style="position:absolute;left:6469;top:8658;width:99;height:2" coordorigin="6469,8658" coordsize="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zLv18UAAADdAAAADwAAAGRycy9kb3ducmV2LnhtbESPQYvCMBSE7wv+h/AE&#10;b2tapYtUo4ioeJCFVUG8PZpnW2xeShPb+u/NwsIeh5n5hlmselOJlhpXWlYQjyMQxJnVJecKLufd&#10;5wyE88gaK8uk4EUOVsvBxwJTbTv+ofbkcxEg7FJUUHhfp1K6rCCDbmxr4uDdbWPQB9nkUjfYBbip&#10;5CSKvqTBksNCgTVtCsoep6dRsO+wW0/jbXt83Dev2zn5vh5jUmo07NdzEJ56/x/+ax+0gmkS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My79fFAAAA3QAA&#10;AA8AAAAAAAAAAAAAAAAAqgIAAGRycy9kb3ducmV2LnhtbFBLBQYAAAAABAAEAPoAAACcAwAAAAA=&#10;">
                  <v:shape id="Freeform 3186" o:spid="_x0000_s1300" style="position:absolute;left:6469;top:8658;width:99;height:2;visibility:visible;mso-wrap-style:square;v-text-anchor:top" coordsize="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8vFscA&#10;AADdAAAADwAAAGRycy9kb3ducmV2LnhtbESPQWvCQBSE70L/w/IEb3WjJVJSVykFSU9CYmvx9sg+&#10;k5Ds25hdTdpf3y0UPA4z8w2z3o6mFTfqXW1ZwWIegSAurK65VPBx2D0+g3AeWWNrmRR8k4Pt5mGy&#10;xkTbgTO65b4UAcIuQQWV910ipSsqMujmtiMO3tn2Bn2QfSl1j0OAm1Yuo2glDdYcFirs6K2iosmv&#10;RkFzTg9Hc0l9hj+nff75FRfN8aTUbDq+voDwNPp7+L/9rhU8xdEK/t6EJyA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LxbHAAAA3QAAAA8AAAAAAAAAAAAAAAAAmAIAAGRy&#10;cy9kb3ducmV2LnhtbFBLBQYAAAAABAAEAPUAAACMAwAAAAA=&#10;" path="m,l99,e" filled="f" strokecolor="#131313" strokeweight=".19381mm">
                    <v:path arrowok="t" o:connecttype="custom" o:connectlocs="0,0;99,0" o:connectangles="0,0"/>
                  </v:shape>
                </v:group>
                <v:group id="Group 3183" o:spid="_x0000_s1301" style="position:absolute;left:6524;top:8658;width:912;height:2" coordorigin="6524,8658" coordsize="9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KzUO8cAAADdAAAADwAAAGRycy9kb3ducmV2LnhtbESPQWvCQBSE7wX/w/IK&#10;3ppNlLSSZhWRKh5CoSqU3h7ZZxLMvg3ZbRL/fbdQ6HGYmW+YfDOZVgzUu8aygiSKQRCXVjdcKbic&#10;908rEM4ja2wtk4I7OdisZw85ZtqO/EHDyVciQNhlqKD2vsukdGVNBl1kO+LgXW1v0AfZV1L3OAa4&#10;aeUijp+lwYbDQo0d7Woqb6dvo+Aw4rhdJm9Dcbvu7l/n9P2zSEip+eO0fQXhafL/4b/2UStYpvE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KzUO8cAAADd&#10;AAAADwAAAAAAAAAAAAAAAACqAgAAZHJzL2Rvd25yZXYueG1sUEsFBgAAAAAEAAQA+gAAAJ4DAAAA&#10;AA==&#10;">
                  <v:shape id="Freeform 3184" o:spid="_x0000_s1302" style="position:absolute;left:6524;top:8658;width:912;height:2;visibility:visible;mso-wrap-style:square;v-text-anchor:top" coordsize="9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gXcMA&#10;AADdAAAADwAAAGRycy9kb3ducmV2LnhtbERPz2vCMBS+C/4P4Qm7aarOMTqjFNGxU4duqMdH82zK&#10;mpfSpFr/e3MYePz4fi/Xva3FlVpfOVYwnSQgiAunKy4V/P7sxu8gfEDWWDsmBXfysF4NB0tMtbvx&#10;nq6HUIoYwj5FBSaEJpXSF4Ys+olriCN3ca3FEGFbSt3iLYbbWs6S5E1arDg2GGxoY6j4O3RWwffF&#10;6M8tdqcsf83P2W6b18djp9TLqM8+QATqw1P87/7SCuaLJM6Nb+IT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rgXcMAAADdAAAADwAAAAAAAAAAAAAAAACYAgAAZHJzL2Rv&#10;d25yZXYueG1sUEsFBgAAAAAEAAQA9QAAAIgDAAAAAA==&#10;" path="m,l912,e" filled="f" strokeweight=".19381mm">
                    <v:path arrowok="t" o:connecttype="custom" o:connectlocs="0,0;912,0" o:connectangles="0,0"/>
                  </v:shape>
                </v:group>
                <v:group id="Group 3181" o:spid="_x0000_s1303" style="position:absolute;left:4711;top:8631;width:2;height:176" coordorigin="4711,8631" coordsize="2,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l0scAAADdAAAADwAAAGRycy9kb3ducmV2LnhtbESPQWvCQBSE7wX/w/IK&#10;3ppNlJSaZhWRKh5CoSqU3h7ZZxLMvg3ZbRL/fbdQ6HGYmW+YfDOZVgzUu8aygiSKQRCXVjdcKbic&#10;908vIJxH1thaJgV3crBZzx5yzLQd+YOGk69EgLDLUEHtfZdJ6cqaDLrIdsTBu9reoA+yr6TucQxw&#10;08pFHD9Lgw2HhRo72tVU3k7fRsFhxHG7TN6G4nbd3b/O6ftnkZBS88dp+wrC0+T/w3/to1awTO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n/l0scAAADd&#10;AAAADwAAAAAAAAAAAAAAAACqAgAAZHJzL2Rvd25yZXYueG1sUEsFBgAAAAAEAAQA+gAAAJ4DAAAA&#10;AA==&#10;">
                  <v:shape id="Freeform 3182" o:spid="_x0000_s1304" style="position:absolute;left:4711;top:8631;width:2;height:176;visibility:visible;mso-wrap-style:square;v-text-anchor:top" coordsize="2,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4O68MA&#10;AADdAAAADwAAAGRycy9kb3ducmV2LnhtbERPz2vCMBS+C/sfwht407QbG6UzigjKLjusVnC3R/Ns&#10;is1LSTJb99cvh8GOH9/v1WayvbiRD51jBfkyA0HcON1xq6A+7hcFiBCRNfaOScGdAmzWD7MVltqN&#10;/Em3KrYihXAoUYGJcSilDI0hi2HpBuLEXZy3GBP0rdQexxRue/mUZa/SYsepweBAO0PNtfq2Co4/&#10;/GVqf8r1cLX54SOei8PZKTV/nLZvICJN8V/8537XCp5f8rQ/vUlP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4O68MAAADdAAAADwAAAAAAAAAAAAAAAACYAgAAZHJzL2Rv&#10;d25yZXYueG1sUEsFBgAAAAAEAAQA9QAAAIgDAAAAAA==&#10;" path="m,176l,e" filled="f" strokeweight=".19381mm">
                    <v:path arrowok="t" o:connecttype="custom" o:connectlocs="0,8807;0,8631" o:connectangles="0,0"/>
                  </v:shape>
                </v:group>
                <v:group id="Group 3179" o:spid="_x0000_s1305" style="position:absolute;left:5255;top:8653;width:2;height:165" coordorigin="5255,8653" coordsize="2,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QfwnFAAAA3QAA&#10;AA8AAAAAAAAAAAAAAAAAqgIAAGRycy9kb3ducmV2LnhtbFBLBQYAAAAABAAEAPoAAACcAwAAAAA=&#10;">
                  <v:shape id="Freeform 3180" o:spid="_x0000_s1306" style="position:absolute;left:5255;top:8653;width:2;height:165;visibility:visible;mso-wrap-style:square;v-text-anchor:top" coordsize="2,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8pcMUA&#10;AADdAAAADwAAAGRycy9kb3ducmV2LnhtbESP3YrCMBSE7wXfIRxhb0RTu2qlGsVd2MUrwZ8HODTH&#10;ttqclCba+vabBcHLYWa+YVabzlTiQY0rLSuYjCMQxJnVJecKzqef0QKE88gaK8uk4EkONut+b4Wp&#10;ti0f6HH0uQgQdikqKLyvUyldVpBBN7Y1cfAutjHog2xyqRtsA9xUMo6iuTRYclgosKbvgrLb8W4U&#10;3J739lLGU5O0ye9Xksv9wVyHSn0Muu0ShKfOv8Ov9k4r+JxNYvh/E56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vylwxQAAAN0AAAAPAAAAAAAAAAAAAAAAAJgCAABkcnMv&#10;ZG93bnJldi54bWxQSwUGAAAAAAQABAD1AAAAigMAAAAA&#10;" path="m,165l,e" filled="f" strokecolor="#030303" strokeweight=".38761mm">
                    <v:path arrowok="t" o:connecttype="custom" o:connectlocs="0,8818;0,8653" o:connectangles="0,0"/>
                  </v:shape>
                </v:group>
                <v:group id="Group 3177" o:spid="_x0000_s1307" style="position:absolute;left:5227;top:8796;width:2;height:506" coordorigin="5227,8796" coordsize="2,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TkTlxgAAAN0A&#10;AAAPAAAAAAAAAAAAAAAAAKoCAABkcnMvZG93bnJldi54bWxQSwUGAAAAAAQABAD6AAAAnQMAAAAA&#10;">
                  <v:shape id="Freeform 3178" o:spid="_x0000_s1308" style="position:absolute;left:5227;top:8796;width:2;height:506;visibility:visible;mso-wrap-style:square;v-text-anchor:top" coordsize="2,5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58scA&#10;AADdAAAADwAAAGRycy9kb3ducmV2LnhtbESPQWvCQBSE74X+h+UJvRTdGGuxqauIoLTgwaoHvT2y&#10;zyQ0+zZkX03677uFQo/DzHzDzJe9q9WN2lB5NjAeJaCIc28rLgycjpvhDFQQZIu1ZzLwTQGWi/u7&#10;OWbWd/xBt4MUKkI4ZGigFGkyrUNeksMw8g1x9K6+dShRtoW2LXYR7mqdJsmzdlhxXCixoXVJ+efh&#10;yxmQPQlu3TbddelL8nheva99fTHmYdCvXkEJ9fIf/mu/WQOT6fgJft/EJ6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DUufLHAAAA3QAAAA8AAAAAAAAAAAAAAAAAmAIAAGRy&#10;cy9kb3ducmV2LnhtbFBLBQYAAAAABAAEAPUAAACMAwAAAAA=&#10;" path="m,505l,e" filled="f" strokecolor="#3f3f3f" strokeweight=".19381mm">
                    <v:path arrowok="t" o:connecttype="custom" o:connectlocs="0,9301;0,8796" o:connectangles="0,0"/>
                  </v:shape>
                </v:group>
                <v:group id="Group 3175" o:spid="_x0000_s1309" style="position:absolute;left:3327;top:9059;width:5428;height:2" coordorigin="3327,9059" coordsize="54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t5CsUAAADdAAAADwAAAGRycy9kb3ducmV2LnhtbESPQYvCMBSE7wv+h/AE&#10;b2tapYtUo4ioeJCFVUG8PZpnW2xeShPb+u/NwsIeh5n5hlmselOJlhpXWlYQjyMQxJnVJecKLufd&#10;5wyE88gaK8uk4EUOVsvBxwJTbTv+ofbkcxEg7FJUUHhfp1K6rCCDbmxr4uDdbWPQB9nkUjfYBbip&#10;5CSKvqTBksNCgTVtCsoep6dRsO+wW0/jbXt83Dev2zn5vh5jUmo07NdzEJ56/x/+ax+0gmkS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reQrFAAAA3QAA&#10;AA8AAAAAAAAAAAAAAAAAqgIAAGRycy9kb3ducmV2LnhtbFBLBQYAAAAABAAEAPoAAACcAwAAAAA=&#10;">
                  <v:shape id="Freeform 3176" o:spid="_x0000_s1310" style="position:absolute;left:3327;top:9059;width:5428;height:2;visibility:visible;mso-wrap-style:square;v-text-anchor:top" coordsize="54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azEcYA&#10;AADdAAAADwAAAGRycy9kb3ducmV2LnhtbESP0WrCQBRE3wv9h+UW+qYbLQ01uoqIbY3YB6MfcMne&#10;Jkuzd0N21fj3riD0cZiZM8xs0dtGnKnzxrGC0TABQVw6bbhScDx8Dj5A+ICssXFMCq7kYTF/fpph&#10;pt2F93QuQiUihH2GCuoQ2kxKX9Zk0Q9dSxy9X9dZDFF2ldQdXiLcNnKcJKm0aDgu1NjSqqbyrzhZ&#10;Be1kM14ffk7b/GuX5ytTsLmm30q9vvTLKYhAffgPP9obreDtfZTC/U18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4azEcYAAADdAAAADwAAAAAAAAAAAAAAAACYAgAAZHJz&#10;L2Rvd25yZXYueG1sUEsFBgAAAAAEAAQA9QAAAIsDAAAAAA==&#10;" path="m,l5427,e" filled="f" strokecolor="#2f2f2f" strokeweight=".19381mm">
                    <v:path arrowok="t" o:connecttype="custom" o:connectlocs="0,0;5427,0" o:connectangles="0,0"/>
                  </v:shape>
                </v:group>
                <v:group id="Group 3173" o:spid="_x0000_s1311" style="position:absolute;left:5392;top:9065;width:1714;height:2" coordorigin="5392,9065" coordsize="17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VC5scAAADdAAAADwAAAGRycy9kb3ducmV2LnhtbESPQWvCQBSE7wX/w/IK&#10;3ppNlLSSZhWRKh5CoSqU3h7ZZxLMvg3ZbRL/fbdQ6HGYmW+YfDOZVgzUu8aygiSKQRCXVjdcKbic&#10;908rEM4ja2wtk4I7OdisZw85ZtqO/EHDyVciQNhlqKD2vsukdGVNBl1kO+LgXW1v0AfZV1L3OAa4&#10;aeUijp+lwYbDQo0d7Woqb6dvo+Aw4rhdJm9Dcbvu7l/n9P2zSEip+eO0fQXhafL/4b/2UStYpsk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XVC5scAAADd&#10;AAAADwAAAAAAAAAAAAAAAACqAgAAZHJzL2Rvd25yZXYueG1sUEsFBgAAAAAEAAQA+gAAAJ4DAAAA&#10;AA==&#10;">
                  <v:shape id="Freeform 3174" o:spid="_x0000_s1312" style="position:absolute;left:5392;top:9065;width:1714;height:2;visibility:visible;mso-wrap-style:square;v-text-anchor:top" coordsize="17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dHqMcA&#10;AADdAAAADwAAAGRycy9kb3ducmV2LnhtbESPwWrCQBCG70LfYZmCF6mbKBabukoxKIIHUQu9TrNj&#10;EpqdDdk1Rp/eFYQeh3/+b+abLTpTiZYaV1pWEA8jEMSZ1SXnCr6Pq7cpCOeRNVaWScGVHCzmL70Z&#10;JtpeeE/tweciQNglqKDwvk6kdFlBBt3Q1sQhO9nGoA9jk0vd4CXATSVHUfQuDZYcLhRY07Kg7O9w&#10;Ng/KbpVWH4OfUfq7tW28Tk/78U2p/mv39QnCU+f/l5/tjVYwnsTh3WATTE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T3R6jHAAAA3QAAAA8AAAAAAAAAAAAAAAAAmAIAAGRy&#10;cy9kb3ducmV2LnhtbFBLBQYAAAAABAAEAPUAAACMAwAAAAA=&#10;" path="m,l1714,e" filled="f" strokecolor="#0f0f0f" strokeweight=".19381mm">
                    <v:path arrowok="t" o:connecttype="custom" o:connectlocs="0,0;1714,0" o:connectangles="0,0"/>
                  </v:shape>
                </v:group>
                <v:group id="Group 3171" o:spid="_x0000_s1313" style="position:absolute;left:5227;top:9301;width:2;height:132" coordorigin="5227,9301"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6ZzD8cAAADdAAAADwAAAGRycy9kb3ducmV2LnhtbESPQWvCQBSE7wX/w/IK&#10;3ppNlJSaZhWRKh5CoSqU3h7ZZxLMvg3ZbRL/fbdQ6HGYmW+YfDOZVgzUu8aygiSKQRCXVjdcKbic&#10;908vIJxH1thaJgV3crBZzx5yzLQd+YOGk69EgLDLUEHtfZdJ6cqaDLrIdsTBu9reoA+yr6TucQxw&#10;08pFHD9Lgw2HhRo72tVU3k7fRsFhxHG7TN6G4nbd3b/O6ftnkZBS88dp+wrC0+T/w3/to1awTJ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6ZzD8cAAADd&#10;AAAADwAAAAAAAAAAAAAAAACqAgAAZHJzL2Rvd25yZXYueG1sUEsFBgAAAAAEAAQA+gAAAJ4DAAAA&#10;AA==&#10;">
                  <v:shape id="Freeform 3172" o:spid="_x0000_s1314" style="position:absolute;left:5227;top:9301;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5RoMAA&#10;AADdAAAADwAAAGRycy9kb3ducmV2LnhtbERP3WrCMBS+H/gO4Qi7m6mOaalGEWFlu/L3AQ7NsSk2&#10;JzXJtL79ciF4+fH9L1a9bcWNfGgcKxiPMhDEldMN1wpOx++PHESIyBpbx6TgQQFWy8HbAgvt7ryn&#10;2yHWIoVwKFCBibErpAyVIYth5DrixJ2dtxgT9LXUHu8p3LZykmVTabHh1GCwo42h6nL4swrKbV7m&#10;bufLy8xY/7j+kjvtSKn3Yb+eg4jUx5f46f7RCj6/Jml/epOe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c5RoMAAAADdAAAADwAAAAAAAAAAAAAAAACYAgAAZHJzL2Rvd25y&#10;ZXYueG1sUEsFBgAAAAAEAAQA9QAAAIUDAAAAAA==&#10;" path="m,132l,e" filled="f" strokeweight=".19381mm">
                    <v:path arrowok="t" o:connecttype="custom" o:connectlocs="0,9433;0,9301" o:connectangles="0,0"/>
                  </v:shape>
                </v:group>
                <v:group id="Group 3169" o:spid="_x0000_s1315" style="position:absolute;left:5579;top:2013;width:1415;height:2" coordorigin="5579,2013" coordsize="14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y1tMcAAADdAAAADwAAAGRycy9kb3ducmV2LnhtbESPT2vCQBTE7wW/w/KE&#10;3uomhpQSXUVESw+hUC2U3h7ZZxLMvg3ZNX++fbcgeBxm5jfMejuaRvTUudqygngRgSAurK65VPB9&#10;Pr68gXAeWWNjmRRM5GC7mT2tMdN24C/qT74UAcIuQwWV920mpSsqMugWtiUO3sV2Bn2QXSl1h0OA&#10;m0Yuo+hVGqw5LFTY0r6i4nq6GQXvAw67JD70+fWyn37P6edPHpNSz/NxtwLhafSP8L39oRUk6TKG&#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7y1tMcAAADd&#10;AAAADwAAAAAAAAAAAAAAAACqAgAAZHJzL2Rvd25yZXYueG1sUEsFBgAAAAAEAAQA+gAAAJ4DAAAA&#10;AA==&#10;">
                  <v:shape id="Freeform 3170" o:spid="_x0000_s1316" style="position:absolute;left:5579;top:2013;width:1415;height:2;visibility:visible;mso-wrap-style:square;v-text-anchor:top" coordsize="14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DcOcUA&#10;AADdAAAADwAAAGRycy9kb3ducmV2LnhtbESPwWrDMBBE74X+g9hCb40cm4TgRgklEMilhya59LZY&#10;W0vUWrnWJnH99VWh0OMwM2+Y9XYMnbrSkHxkA/NZAYq4idZza+B82j+tQCVBtthFJgPflGC7ub9b&#10;Y23jjd/oepRWZQinGg04kb7WOjWOAqZZ7Imz9xGHgJLl0Go74C3DQ6fLoljqgJ7zgsOedo6az+Ml&#10;GPDIl69p4mnlD69zkWW1eHeVMY8P48szKKFR/sN/7YM1UC3KEn7f5Ce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sNw5xQAAAN0AAAAPAAAAAAAAAAAAAAAAAJgCAABkcnMv&#10;ZG93bnJldi54bWxQSwUGAAAAAAQABAD1AAAAigMAAAAA&#10;" path="m,l1415,e" filled="f" strokecolor="#ae89ae" strokeweight=".14447mm">
                    <v:path arrowok="t" o:connecttype="custom" o:connectlocs="0,0;1415,0" o:connectangles="0,0"/>
                  </v:shape>
                </v:group>
                <v:group id="Group 3167" o:spid="_x0000_s1317" style="position:absolute;left:7897;top:4898;width:1195;height:2" coordorigin="7897,4898" coordsize="11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KOWMUAAADdAAAADwAAAGRycy9kb3ducmV2LnhtbESPQYvCMBSE7wv+h/AE&#10;b2tai8tSjSLiigcRVhfE26N5tsXmpTTZtv57Iwgeh5n5hpkve1OJlhpXWlYQjyMQxJnVJecK/k4/&#10;n98gnEfWWFkmBXdysFwMPuaYatvxL7VHn4sAYZeigsL7OpXSZQUZdGNbEwfvahuDPsgml7rBLsBN&#10;JSdR9CUNlhwWCqxpXVB2O/4bBdsOu1USb9r97bq+X07Tw3kfk1KjYb+agfDU+3f41d5pBcl0ks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ijljFAAAA3QAA&#10;AA8AAAAAAAAAAAAAAAAAqgIAAGRycy9kb3ducmV2LnhtbFBLBQYAAAAABAAEAPoAAACcAwAAAAA=&#10;">
                  <v:shape id="Freeform 3168" o:spid="_x0000_s1318" style="position:absolute;left:7897;top:4898;width:1195;height:2;visibility:visible;mso-wrap-style:square;v-text-anchor:top" coordsize="11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k+scA&#10;AADdAAAADwAAAGRycy9kb3ducmV2LnhtbESPQWvCQBSE7wX/w/IEb3WjtiLRVbRFqBAEowePj+wz&#10;iWbfhuzWpP76bqHgcZiZb5jFqjOVuFPjSssKRsMIBHFmdcm5gtNx+zoD4TyyxsoyKfghB6tl72WB&#10;sbYtH+ie+lwECLsYFRTe17GULivIoBvamjh4F9sY9EE2udQNtgFuKjmOoqk0WHJYKLCmj4KyW/pt&#10;FJzTzewzyR/Xzfa8T9rkVI+mfqfUoN+t5yA8df4Z/m9/aQWT9/Eb/L0JT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13JPrHAAAA3QAAAA8AAAAAAAAAAAAAAAAAmAIAAGRy&#10;cy9kb3ducmV2LnhtbFBLBQYAAAAABAAEAPUAAACMAwAAAAA=&#10;" path="m,l1195,e" filled="f" strokecolor="#815881" strokeweight=".5pt">
                    <v:path arrowok="t" o:connecttype="custom" o:connectlocs="0,0;1195,0" o:connectangles="0,0"/>
                  </v:shape>
                </v:group>
                <w10:wrap anchorx="page"/>
              </v:group>
            </w:pict>
          </mc:Fallback>
        </mc:AlternateContent>
      </w:r>
      <w:proofErr w:type="gramStart"/>
      <w:r w:rsidRPr="006632F3">
        <w:rPr>
          <w:rFonts w:ascii="Times New Roman" w:eastAsia="Courier New" w:hAnsi="Times New Roman" w:cs="Times New Roman"/>
          <w:color w:val="A34949"/>
        </w:rPr>
        <w:t>r------------------------------------</w:t>
      </w:r>
      <w:proofErr w:type="gramEnd"/>
    </w:p>
    <w:p w14:paraId="76B6F7F0" w14:textId="77777777" w:rsidR="00583B21" w:rsidRPr="006632F3" w:rsidRDefault="00583B21" w:rsidP="00583B21">
      <w:pPr>
        <w:tabs>
          <w:tab w:val="left" w:pos="2240"/>
          <w:tab w:val="left" w:pos="6820"/>
        </w:tabs>
        <w:spacing w:before="17" w:after="0" w:line="256" w:lineRule="exact"/>
        <w:ind w:left="1013" w:right="-20"/>
        <w:rPr>
          <w:rFonts w:ascii="Times New Roman" w:eastAsia="Arial" w:hAnsi="Times New Roman" w:cs="Times New Roman"/>
        </w:rPr>
      </w:pPr>
      <w:r w:rsidRPr="006632F3">
        <w:rPr>
          <w:rFonts w:ascii="Times New Roman" w:eastAsia="Arial" w:hAnsi="Times New Roman" w:cs="Times New Roman"/>
          <w:color w:val="424242"/>
          <w:spacing w:val="-16"/>
          <w:w w:val="118"/>
          <w:position w:val="7"/>
        </w:rPr>
        <w:t>C</w:t>
      </w:r>
      <w:r w:rsidRPr="006632F3">
        <w:rPr>
          <w:rFonts w:ascii="Times New Roman" w:eastAsia="Arial" w:hAnsi="Times New Roman" w:cs="Times New Roman"/>
          <w:color w:val="000000"/>
          <w:w w:val="118"/>
          <w:position w:val="7"/>
        </w:rPr>
        <w:t>l</w:t>
      </w:r>
      <w:r w:rsidRPr="006632F3">
        <w:rPr>
          <w:rFonts w:ascii="Times New Roman" w:eastAsia="Arial" w:hAnsi="Times New Roman" w:cs="Times New Roman"/>
          <w:color w:val="000000"/>
          <w:spacing w:val="-22"/>
          <w:w w:val="118"/>
          <w:position w:val="7"/>
        </w:rPr>
        <w:t>i</w:t>
      </w:r>
      <w:r w:rsidRPr="006632F3">
        <w:rPr>
          <w:rFonts w:ascii="Times New Roman" w:eastAsia="Arial" w:hAnsi="Times New Roman" w:cs="Times New Roman"/>
          <w:color w:val="424242"/>
          <w:w w:val="118"/>
          <w:position w:val="7"/>
        </w:rPr>
        <w:t>ent</w:t>
      </w:r>
      <w:r w:rsidRPr="006632F3">
        <w:rPr>
          <w:rFonts w:ascii="Times New Roman" w:eastAsia="Arial" w:hAnsi="Times New Roman" w:cs="Times New Roman"/>
          <w:color w:val="424242"/>
          <w:spacing w:val="-7"/>
          <w:w w:val="118"/>
          <w:position w:val="7"/>
        </w:rPr>
        <w:t>G</w:t>
      </w:r>
      <w:r w:rsidRPr="006632F3">
        <w:rPr>
          <w:rFonts w:ascii="Times New Roman" w:eastAsia="Arial" w:hAnsi="Times New Roman" w:cs="Times New Roman"/>
          <w:color w:val="5B5B5B"/>
          <w:spacing w:val="-14"/>
          <w:w w:val="118"/>
          <w:position w:val="7"/>
        </w:rPr>
        <w:t>r</w:t>
      </w:r>
      <w:r w:rsidRPr="006632F3">
        <w:rPr>
          <w:rFonts w:ascii="Times New Roman" w:eastAsia="Arial" w:hAnsi="Times New Roman" w:cs="Times New Roman"/>
          <w:color w:val="424242"/>
          <w:spacing w:val="-66"/>
          <w:w w:val="118"/>
          <w:position w:val="7"/>
        </w:rPr>
        <w:t>d</w:t>
      </w:r>
      <w:r w:rsidRPr="006632F3">
        <w:rPr>
          <w:rFonts w:ascii="Times New Roman" w:eastAsia="Arial" w:hAnsi="Times New Roman" w:cs="Times New Roman"/>
          <w:color w:val="5B5B5B"/>
          <w:w w:val="118"/>
          <w:position w:val="7"/>
        </w:rPr>
        <w:t>l</w:t>
      </w:r>
      <w:r w:rsidRPr="006632F3">
        <w:rPr>
          <w:rFonts w:ascii="Times New Roman" w:eastAsia="Arial" w:hAnsi="Times New Roman" w:cs="Times New Roman"/>
          <w:color w:val="5B5B5B"/>
          <w:spacing w:val="-10"/>
          <w:w w:val="118"/>
          <w:position w:val="7"/>
        </w:rPr>
        <w:t xml:space="preserve"> </w:t>
      </w:r>
      <w:r w:rsidRPr="006632F3">
        <w:rPr>
          <w:rFonts w:ascii="Times New Roman" w:eastAsia="Arial" w:hAnsi="Times New Roman" w:cs="Times New Roman"/>
          <w:color w:val="424242"/>
          <w:w w:val="118"/>
          <w:position w:val="7"/>
        </w:rPr>
        <w:t>Brok</w:t>
      </w:r>
      <w:r w:rsidRPr="006632F3">
        <w:rPr>
          <w:rFonts w:ascii="Times New Roman" w:eastAsia="Arial" w:hAnsi="Times New Roman" w:cs="Times New Roman"/>
          <w:color w:val="424242"/>
          <w:spacing w:val="-16"/>
          <w:w w:val="118"/>
          <w:position w:val="7"/>
        </w:rPr>
        <w:t>e</w:t>
      </w:r>
      <w:r w:rsidRPr="006632F3">
        <w:rPr>
          <w:rFonts w:ascii="Times New Roman" w:eastAsia="Arial" w:hAnsi="Times New Roman" w:cs="Times New Roman"/>
          <w:color w:val="5B5B5B"/>
          <w:w w:val="118"/>
          <w:position w:val="7"/>
        </w:rPr>
        <w:t>r</w:t>
      </w:r>
      <w:r w:rsidRPr="006632F3">
        <w:rPr>
          <w:rFonts w:ascii="Times New Roman" w:eastAsia="Arial" w:hAnsi="Times New Roman" w:cs="Times New Roman"/>
          <w:color w:val="5B5B5B"/>
          <w:position w:val="7"/>
        </w:rPr>
        <w:tab/>
      </w:r>
      <w:r w:rsidRPr="006632F3">
        <w:rPr>
          <w:rFonts w:ascii="Times New Roman" w:eastAsia="Times New Roman" w:hAnsi="Times New Roman" w:cs="Times New Roman"/>
          <w:color w:val="424242"/>
          <w:w w:val="97"/>
          <w:position w:val="7"/>
        </w:rPr>
        <w:t>f</w:t>
      </w:r>
      <w:proofErr w:type="gramStart"/>
      <w:r w:rsidRPr="006632F3">
        <w:rPr>
          <w:rFonts w:ascii="Times New Roman" w:eastAsia="Times New Roman" w:hAnsi="Times New Roman" w:cs="Times New Roman"/>
          <w:color w:val="424242"/>
          <w:w w:val="97"/>
          <w:position w:val="7"/>
        </w:rPr>
        <w:t>:</w:t>
      </w:r>
      <w:r w:rsidRPr="006632F3">
        <w:rPr>
          <w:rFonts w:ascii="Times New Roman" w:eastAsia="Times New Roman" w:hAnsi="Times New Roman" w:cs="Times New Roman"/>
          <w:color w:val="424242"/>
          <w:spacing w:val="-19"/>
          <w:w w:val="98"/>
          <w:position w:val="7"/>
        </w:rPr>
        <w:t>1</w:t>
      </w:r>
      <w:r w:rsidRPr="006632F3">
        <w:rPr>
          <w:rFonts w:ascii="Times New Roman" w:eastAsia="Times New Roman" w:hAnsi="Times New Roman" w:cs="Times New Roman"/>
          <w:color w:val="5B5B5B"/>
          <w:w w:val="85"/>
          <w:position w:val="7"/>
        </w:rPr>
        <w:t>1</w:t>
      </w:r>
      <w:r w:rsidRPr="006632F3">
        <w:rPr>
          <w:rFonts w:ascii="Times New Roman" w:eastAsia="Times New Roman" w:hAnsi="Times New Roman" w:cs="Times New Roman"/>
          <w:color w:val="5B5B5B"/>
          <w:spacing w:val="-7"/>
          <w:w w:val="84"/>
          <w:position w:val="7"/>
        </w:rPr>
        <w:t>e</w:t>
      </w:r>
      <w:r w:rsidRPr="006632F3">
        <w:rPr>
          <w:rFonts w:ascii="Times New Roman" w:eastAsia="Times New Roman" w:hAnsi="Times New Roman" w:cs="Times New Roman"/>
          <w:color w:val="424242"/>
          <w:w w:val="105"/>
          <w:position w:val="7"/>
        </w:rPr>
        <w:t>ntG</w:t>
      </w:r>
      <w:r w:rsidRPr="006632F3">
        <w:rPr>
          <w:rFonts w:ascii="Times New Roman" w:eastAsia="Times New Roman" w:hAnsi="Times New Roman" w:cs="Times New Roman"/>
          <w:color w:val="424242"/>
          <w:spacing w:val="-3"/>
          <w:w w:val="106"/>
          <w:position w:val="7"/>
        </w:rPr>
        <w:t>r</w:t>
      </w:r>
      <w:r w:rsidRPr="006632F3">
        <w:rPr>
          <w:rFonts w:ascii="Times New Roman" w:eastAsia="Times New Roman" w:hAnsi="Times New Roman" w:cs="Times New Roman"/>
          <w:color w:val="1F1F1F"/>
          <w:spacing w:val="6"/>
          <w:w w:val="73"/>
          <w:position w:val="7"/>
        </w:rPr>
        <w:t>l</w:t>
      </w:r>
      <w:r w:rsidRPr="006632F3">
        <w:rPr>
          <w:rFonts w:ascii="Times New Roman" w:eastAsia="Times New Roman" w:hAnsi="Times New Roman" w:cs="Times New Roman"/>
          <w:color w:val="424242"/>
          <w:w w:val="107"/>
          <w:position w:val="7"/>
        </w:rPr>
        <w:t>dChan</w:t>
      </w:r>
      <w:r w:rsidRPr="006632F3">
        <w:rPr>
          <w:rFonts w:ascii="Times New Roman" w:eastAsia="Times New Roman" w:hAnsi="Times New Roman" w:cs="Times New Roman"/>
          <w:color w:val="424242"/>
          <w:spacing w:val="-7"/>
          <w:w w:val="108"/>
          <w:position w:val="7"/>
        </w:rPr>
        <w:t>g</w:t>
      </w:r>
      <w:r w:rsidRPr="006632F3">
        <w:rPr>
          <w:rFonts w:ascii="Times New Roman" w:eastAsia="Times New Roman" w:hAnsi="Times New Roman" w:cs="Times New Roman"/>
          <w:color w:val="5B5B5B"/>
          <w:spacing w:val="-9"/>
          <w:w w:val="133"/>
          <w:position w:val="7"/>
        </w:rPr>
        <w:t>e</w:t>
      </w:r>
      <w:r w:rsidRPr="006632F3">
        <w:rPr>
          <w:rFonts w:ascii="Times New Roman" w:eastAsia="Times New Roman" w:hAnsi="Times New Roman" w:cs="Times New Roman"/>
          <w:color w:val="2F2F2F"/>
          <w:w w:val="108"/>
          <w:position w:val="7"/>
        </w:rPr>
        <w:t>Listener</w:t>
      </w:r>
      <w:proofErr w:type="gramEnd"/>
      <w:r w:rsidRPr="006632F3">
        <w:rPr>
          <w:rFonts w:ascii="Times New Roman" w:eastAsia="Times New Roman" w:hAnsi="Times New Roman" w:cs="Times New Roman"/>
          <w:color w:val="2F2F2F"/>
          <w:position w:val="7"/>
        </w:rPr>
        <w:tab/>
      </w:r>
      <w:r w:rsidRPr="006632F3">
        <w:rPr>
          <w:rFonts w:ascii="Times New Roman" w:eastAsia="Arial" w:hAnsi="Times New Roman" w:cs="Times New Roman"/>
          <w:color w:val="4646B6"/>
          <w:w w:val="106"/>
          <w:position w:val="-1"/>
        </w:rPr>
        <w:t>sxo</w:t>
      </w:r>
    </w:p>
    <w:p w14:paraId="6452B652" w14:textId="77777777" w:rsidR="00583B21" w:rsidRPr="006632F3" w:rsidRDefault="00583B21" w:rsidP="00583B21">
      <w:pPr>
        <w:spacing w:before="20" w:after="0" w:line="220" w:lineRule="exact"/>
        <w:rPr>
          <w:rFonts w:ascii="Times New Roman" w:hAnsi="Times New Roman" w:cs="Times New Roman"/>
        </w:rPr>
      </w:pPr>
    </w:p>
    <w:p w14:paraId="5429613F" w14:textId="77777777" w:rsidR="00583B21" w:rsidRPr="006632F3" w:rsidRDefault="00583B21" w:rsidP="00583B21">
      <w:pPr>
        <w:spacing w:after="0"/>
        <w:rPr>
          <w:rFonts w:ascii="Times New Roman" w:hAnsi="Times New Roman" w:cs="Times New Roman"/>
        </w:rPr>
        <w:sectPr w:rsidR="00583B21" w:rsidRPr="006632F3">
          <w:footerReference w:type="default" r:id="rId66"/>
          <w:pgSz w:w="12240" w:h="15860"/>
          <w:pgMar w:top="1280" w:right="1480" w:bottom="1000" w:left="1720" w:header="0" w:footer="803" w:gutter="0"/>
          <w:pgNumType w:start="74"/>
          <w:cols w:space="720"/>
        </w:sectPr>
      </w:pPr>
    </w:p>
    <w:p w14:paraId="52849895" w14:textId="77777777" w:rsidR="00583B21" w:rsidRPr="006632F3" w:rsidRDefault="00583B21" w:rsidP="00583B21">
      <w:pPr>
        <w:spacing w:before="62" w:after="0" w:line="186" w:lineRule="exact"/>
        <w:ind w:left="1475"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48384" behindDoc="1" locked="0" layoutInCell="1" allowOverlap="1" wp14:anchorId="5D1D67EE" wp14:editId="4C28EEED">
                <wp:simplePos x="0" y="0"/>
                <wp:positionH relativeFrom="page">
                  <wp:posOffset>4700905</wp:posOffset>
                </wp:positionH>
                <wp:positionV relativeFrom="paragraph">
                  <wp:posOffset>140335</wp:posOffset>
                </wp:positionV>
                <wp:extent cx="495300" cy="1270"/>
                <wp:effectExtent l="5080" t="6985" r="13970" b="10795"/>
                <wp:wrapNone/>
                <wp:docPr id="3230" name="Group 31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300" cy="1270"/>
                          <a:chOff x="7403" y="221"/>
                          <a:chExt cx="780" cy="2"/>
                        </a:xfrm>
                      </wpg:grpSpPr>
                      <wps:wsp>
                        <wps:cNvPr id="3231" name="Freeform 3165"/>
                        <wps:cNvSpPr>
                          <a:spLocks/>
                        </wps:cNvSpPr>
                        <wps:spPr bwMode="auto">
                          <a:xfrm>
                            <a:off x="7403" y="221"/>
                            <a:ext cx="780" cy="2"/>
                          </a:xfrm>
                          <a:custGeom>
                            <a:avLst/>
                            <a:gdLst>
                              <a:gd name="T0" fmla="+- 0 7403 7403"/>
                              <a:gd name="T1" fmla="*/ T0 w 780"/>
                              <a:gd name="T2" fmla="+- 0 8183 7403"/>
                              <a:gd name="T3" fmla="*/ T2 w 780"/>
                            </a:gdLst>
                            <a:ahLst/>
                            <a:cxnLst>
                              <a:cxn ang="0">
                                <a:pos x="T1" y="0"/>
                              </a:cxn>
                              <a:cxn ang="0">
                                <a:pos x="T3" y="0"/>
                              </a:cxn>
                            </a:cxnLst>
                            <a:rect l="0" t="0" r="r" b="b"/>
                            <a:pathLst>
                              <a:path w="780">
                                <a:moveTo>
                                  <a:pt x="0" y="0"/>
                                </a:moveTo>
                                <a:lnTo>
                                  <a:pt x="78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64" o:spid="_x0000_s1026" style="position:absolute;margin-left:370.15pt;margin-top:11.05pt;width:39pt;height:.1pt;z-index:-251268096;mso-position-horizontal-relative:page" coordorigin="7403,221" coordsize="7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">
                <v:shape id="Freeform 3165" o:spid="_x0000_s1027" style="position:absolute;left:7403;top:221;width:780;height:2;visibility:visible;mso-wrap-style:square;v-text-anchor:top" coordsize="7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7ERcUA&#10;AADdAAAADwAAAGRycy9kb3ducmV2LnhtbESP3WoCMRSE7wt9h3AK3tWsEayuRtFCRSi98OcBDpvj&#10;ZnFzsm6irm9vCoKXw8x8w8wWnavFldpQedYw6GcgiAtvKi41HPY/n2MQISIbrD2ThjsFWMzf32aY&#10;G3/jLV13sRQJwiFHDTbGJpcyFJYchr5viJN39K3DmGRbStPiLcFdLVWWjaTDitOCxYa+LRWn3cVp&#10;WKn1xP+qQ2WD+vu6TFbH83ojte59dMspiEhdfIWf7Y3RMFTDAfy/SU9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XsRFxQAAAN0AAAAPAAAAAAAAAAAAAAAAAJgCAABkcnMv&#10;ZG93bnJldi54bWxQSwUGAAAAAAQABAD1AAAAigMAAAAA&#10;" path="m,l780,e" filled="f" strokeweight=".19381mm">
                  <v:path arrowok="t" o:connecttype="custom" o:connectlocs="0,0;780,0" o:connectangles="0,0"/>
                </v:shape>
                <w10:wrap anchorx="page"/>
              </v:group>
            </w:pict>
          </mc:Fallback>
        </mc:AlternateContent>
      </w:r>
      <w:r w:rsidRPr="006632F3">
        <w:rPr>
          <w:rFonts w:ascii="Times New Roman" w:eastAsia="Arial" w:hAnsi="Times New Roman" w:cs="Times New Roman"/>
          <w:color w:val="7E7E7E"/>
          <w:w w:val="203"/>
          <w:position w:val="-1"/>
        </w:rPr>
        <w:t>I</w:t>
      </w:r>
    </w:p>
    <w:p w14:paraId="43DE7F25" w14:textId="77777777" w:rsidR="00583B21" w:rsidRPr="006632F3" w:rsidRDefault="00583B21" w:rsidP="00583B21">
      <w:pPr>
        <w:tabs>
          <w:tab w:val="left" w:pos="5680"/>
        </w:tabs>
        <w:spacing w:after="0" w:line="196" w:lineRule="exact"/>
        <w:ind w:left="3716" w:right="-71"/>
        <w:rPr>
          <w:rFonts w:ascii="Times New Roman" w:eastAsia="Times New Roman" w:hAnsi="Times New Roman" w:cs="Times New Roman"/>
        </w:rPr>
      </w:pPr>
      <w:r w:rsidRPr="006632F3">
        <w:rPr>
          <w:rFonts w:ascii="Times New Roman" w:eastAsia="Arial" w:hAnsi="Times New Roman" w:cs="Times New Roman"/>
          <w:color w:val="CD5957"/>
          <w:position w:val="3"/>
        </w:rPr>
        <w:t>Application</w:t>
      </w:r>
      <w:r w:rsidRPr="006632F3">
        <w:rPr>
          <w:rFonts w:ascii="Times New Roman" w:eastAsia="Arial" w:hAnsi="Times New Roman" w:cs="Times New Roman"/>
          <w:color w:val="CD5957"/>
          <w:spacing w:val="25"/>
          <w:position w:val="3"/>
        </w:rPr>
        <w:t xml:space="preserve"> </w:t>
      </w:r>
      <w:r w:rsidRPr="006632F3">
        <w:rPr>
          <w:rFonts w:ascii="Times New Roman" w:eastAsia="Arial" w:hAnsi="Times New Roman" w:cs="Times New Roman"/>
          <w:color w:val="CD5957"/>
          <w:position w:val="3"/>
        </w:rPr>
        <w:t>API</w:t>
      </w:r>
      <w:r w:rsidRPr="006632F3">
        <w:rPr>
          <w:rFonts w:ascii="Times New Roman" w:eastAsia="Arial" w:hAnsi="Times New Roman" w:cs="Times New Roman"/>
          <w:color w:val="CD5957"/>
          <w:spacing w:val="-34"/>
          <w:position w:val="3"/>
        </w:rPr>
        <w:t xml:space="preserve"> </w:t>
      </w:r>
      <w:r w:rsidRPr="006632F3">
        <w:rPr>
          <w:rFonts w:ascii="Times New Roman" w:eastAsia="Arial" w:hAnsi="Times New Roman" w:cs="Times New Roman"/>
          <w:color w:val="CD5957"/>
          <w:position w:val="3"/>
        </w:rPr>
        <w:tab/>
      </w:r>
      <w:r w:rsidRPr="006632F3">
        <w:rPr>
          <w:rFonts w:ascii="Times New Roman" w:eastAsia="Times New Roman" w:hAnsi="Times New Roman" w:cs="Times New Roman"/>
          <w:color w:val="424242"/>
          <w:w w:val="99"/>
          <w:position w:val="-2"/>
        </w:rPr>
        <w:t>App</w:t>
      </w:r>
      <w:r w:rsidRPr="006632F3">
        <w:rPr>
          <w:rFonts w:ascii="Times New Roman" w:eastAsia="Times New Roman" w:hAnsi="Times New Roman" w:cs="Times New Roman"/>
          <w:color w:val="424242"/>
          <w:spacing w:val="-8"/>
          <w:w w:val="98"/>
          <w:position w:val="-2"/>
        </w:rPr>
        <w:t>l</w:t>
      </w:r>
      <w:r w:rsidRPr="006632F3">
        <w:rPr>
          <w:rFonts w:ascii="Times New Roman" w:eastAsia="Times New Roman" w:hAnsi="Times New Roman" w:cs="Times New Roman"/>
          <w:color w:val="5B5B5B"/>
          <w:spacing w:val="-8"/>
          <w:w w:val="133"/>
          <w:position w:val="-2"/>
        </w:rPr>
        <w:t>e</w:t>
      </w:r>
      <w:r w:rsidRPr="006632F3">
        <w:rPr>
          <w:rFonts w:ascii="Times New Roman" w:eastAsia="Times New Roman" w:hAnsi="Times New Roman" w:cs="Times New Roman"/>
          <w:color w:val="2F2F2F"/>
          <w:w w:val="92"/>
          <w:position w:val="-2"/>
        </w:rPr>
        <w:t>tVCM</w:t>
      </w:r>
      <w:r w:rsidRPr="006632F3">
        <w:rPr>
          <w:rFonts w:ascii="Times New Roman" w:eastAsia="Times New Roman" w:hAnsi="Times New Roman" w:cs="Times New Roman"/>
          <w:color w:val="2F2F2F"/>
          <w:spacing w:val="-4"/>
          <w:w w:val="92"/>
          <w:position w:val="-2"/>
        </w:rPr>
        <w:t>a</w:t>
      </w:r>
      <w:r w:rsidRPr="006632F3">
        <w:rPr>
          <w:rFonts w:ascii="Times New Roman" w:eastAsia="Times New Roman" w:hAnsi="Times New Roman" w:cs="Times New Roman"/>
          <w:color w:val="5B5B5B"/>
          <w:w w:val="113"/>
          <w:position w:val="-2"/>
        </w:rPr>
        <w:t>ln</w:t>
      </w:r>
    </w:p>
    <w:p w14:paraId="49C08150" w14:textId="77777777" w:rsidR="00583B21" w:rsidRPr="006632F3" w:rsidRDefault="00583B21" w:rsidP="00583B21">
      <w:pPr>
        <w:spacing w:after="0" w:line="160" w:lineRule="exact"/>
        <w:rPr>
          <w:rFonts w:ascii="Times New Roman" w:hAnsi="Times New Roman" w:cs="Times New Roman"/>
        </w:rPr>
      </w:pPr>
      <w:r w:rsidRPr="006632F3">
        <w:rPr>
          <w:rFonts w:ascii="Times New Roman" w:hAnsi="Times New Roman" w:cs="Times New Roman"/>
        </w:rPr>
        <w:br w:type="column"/>
      </w:r>
    </w:p>
    <w:p w14:paraId="792DAFDA" w14:textId="77777777" w:rsidR="00583B21" w:rsidRPr="006632F3" w:rsidRDefault="00583B21" w:rsidP="00583B21">
      <w:pPr>
        <w:spacing w:after="0" w:line="200" w:lineRule="exact"/>
        <w:rPr>
          <w:rFonts w:ascii="Times New Roman" w:hAnsi="Times New Roman" w:cs="Times New Roman"/>
        </w:rPr>
      </w:pPr>
    </w:p>
    <w:p w14:paraId="68C03D92" w14:textId="77777777" w:rsidR="00583B21" w:rsidRPr="006632F3" w:rsidRDefault="00583B21" w:rsidP="00583B21">
      <w:pPr>
        <w:spacing w:after="0" w:line="200" w:lineRule="exact"/>
        <w:rPr>
          <w:rFonts w:ascii="Times New Roman" w:hAnsi="Times New Roman" w:cs="Times New Roman"/>
        </w:rPr>
      </w:pPr>
    </w:p>
    <w:p w14:paraId="32070226" w14:textId="77777777" w:rsidR="00583B21" w:rsidRPr="006632F3" w:rsidRDefault="00583B21" w:rsidP="00583B21">
      <w:pPr>
        <w:tabs>
          <w:tab w:val="left" w:pos="1340"/>
        </w:tabs>
        <w:spacing w:after="0" w:line="149" w:lineRule="exact"/>
        <w:ind w:right="-60"/>
        <w:rPr>
          <w:rFonts w:ascii="Times New Roman" w:eastAsia="Times New Roman" w:hAnsi="Times New Roman" w:cs="Times New Roman"/>
        </w:rPr>
      </w:pPr>
      <w:r w:rsidRPr="006632F3">
        <w:rPr>
          <w:rFonts w:ascii="Times New Roman" w:eastAsia="Times New Roman" w:hAnsi="Times New Roman" w:cs="Times New Roman"/>
          <w:color w:val="5B5B5B"/>
          <w:w w:val="550"/>
          <w:position w:val="2"/>
        </w:rPr>
        <w:t>/.</w:t>
      </w:r>
      <w:r w:rsidRPr="006632F3">
        <w:rPr>
          <w:rFonts w:ascii="Times New Roman" w:eastAsia="Times New Roman" w:hAnsi="Times New Roman" w:cs="Times New Roman"/>
          <w:color w:val="5B5B5B"/>
          <w:position w:val="2"/>
        </w:rPr>
        <w:tab/>
      </w:r>
      <w:r w:rsidRPr="006632F3">
        <w:rPr>
          <w:rFonts w:ascii="Times New Roman" w:eastAsia="Times New Roman" w:hAnsi="Times New Roman" w:cs="Times New Roman"/>
          <w:color w:val="424242"/>
        </w:rPr>
        <w:t>1</w:t>
      </w:r>
    </w:p>
    <w:p w14:paraId="51EA4C29" w14:textId="77777777" w:rsidR="00583B21" w:rsidRPr="006632F3" w:rsidRDefault="00583B21" w:rsidP="00583B21">
      <w:pPr>
        <w:spacing w:before="34" w:after="0" w:line="240" w:lineRule="auto"/>
        <w:ind w:left="176"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5B5B5B"/>
          <w:w w:val="600"/>
        </w:rPr>
        <w:lastRenderedPageBreak/>
        <w:t>I</w:t>
      </w:r>
    </w:p>
    <w:p w14:paraId="2478B15D" w14:textId="77777777" w:rsidR="00583B21" w:rsidRPr="006632F3" w:rsidRDefault="00583B21" w:rsidP="00583B21">
      <w:pPr>
        <w:spacing w:before="1" w:after="0" w:line="150" w:lineRule="exact"/>
        <w:rPr>
          <w:rFonts w:ascii="Times New Roman" w:hAnsi="Times New Roman" w:cs="Times New Roman"/>
        </w:rPr>
      </w:pPr>
    </w:p>
    <w:p w14:paraId="453908EA" w14:textId="77777777" w:rsidR="00583B21" w:rsidRPr="006632F3" w:rsidRDefault="00583B21" w:rsidP="00583B21">
      <w:pPr>
        <w:tabs>
          <w:tab w:val="left" w:pos="400"/>
        </w:tabs>
        <w:spacing w:after="0" w:line="240" w:lineRule="auto"/>
        <w:ind w:right="-20"/>
        <w:rPr>
          <w:rFonts w:ascii="Times New Roman" w:eastAsia="Times New Roman" w:hAnsi="Times New Roman" w:cs="Times New Roman"/>
        </w:rPr>
      </w:pPr>
      <w:r w:rsidRPr="006632F3">
        <w:rPr>
          <w:rFonts w:ascii="Times New Roman" w:eastAsia="Times New Roman" w:hAnsi="Times New Roman" w:cs="Times New Roman"/>
          <w:color w:val="8585BD"/>
          <w:w w:val="175"/>
          <w:position w:val="-3"/>
        </w:rPr>
        <w:t>'</w:t>
      </w:r>
      <w:r w:rsidRPr="006632F3">
        <w:rPr>
          <w:rFonts w:ascii="Times New Roman" w:eastAsia="Times New Roman" w:hAnsi="Times New Roman" w:cs="Times New Roman"/>
          <w:color w:val="8585BD"/>
          <w:position w:val="-3"/>
        </w:rPr>
        <w:tab/>
      </w:r>
      <w:r w:rsidRPr="006632F3">
        <w:rPr>
          <w:rFonts w:ascii="Times New Roman" w:eastAsia="Times New Roman" w:hAnsi="Times New Roman" w:cs="Times New Roman"/>
          <w:color w:val="424242"/>
        </w:rPr>
        <w:t>GXO</w:t>
      </w:r>
    </w:p>
    <w:p w14:paraId="3817C177"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3" w:space="720" w:equalWidth="0">
            <w:col w:w="6486" w:space="65"/>
            <w:col w:w="1415" w:space="13"/>
            <w:col w:w="1061"/>
          </w:cols>
        </w:sectPr>
      </w:pPr>
    </w:p>
    <w:p w14:paraId="0265BE83" w14:textId="77777777" w:rsidR="00583B21" w:rsidRPr="006632F3" w:rsidRDefault="00583B21" w:rsidP="00583B21">
      <w:pPr>
        <w:tabs>
          <w:tab w:val="left" w:pos="2760"/>
          <w:tab w:val="left" w:pos="6540"/>
        </w:tabs>
        <w:spacing w:before="7" w:after="0" w:line="128" w:lineRule="exact"/>
        <w:ind w:left="936"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49408" behindDoc="1" locked="0" layoutInCell="1" allowOverlap="1" wp14:anchorId="5962CF4A" wp14:editId="3EB737E1">
                <wp:simplePos x="0" y="0"/>
                <wp:positionH relativeFrom="page">
                  <wp:posOffset>1473835</wp:posOffset>
                </wp:positionH>
                <wp:positionV relativeFrom="paragraph">
                  <wp:posOffset>105410</wp:posOffset>
                </wp:positionV>
                <wp:extent cx="987425" cy="1301750"/>
                <wp:effectExtent l="6985" t="10160" r="5715" b="2540"/>
                <wp:wrapNone/>
                <wp:docPr id="3197" name="Group 3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7425" cy="1301750"/>
                          <a:chOff x="2321" y="166"/>
                          <a:chExt cx="1555" cy="2050"/>
                        </a:xfrm>
                      </wpg:grpSpPr>
                      <wpg:grpSp>
                        <wpg:cNvPr id="3198" name="Group 3162"/>
                        <wpg:cNvGrpSpPr>
                          <a:grpSpLocks/>
                        </wpg:cNvGrpSpPr>
                        <wpg:grpSpPr bwMode="auto">
                          <a:xfrm>
                            <a:off x="2354" y="172"/>
                            <a:ext cx="2" cy="791"/>
                            <a:chOff x="2354" y="172"/>
                            <a:chExt cx="2" cy="791"/>
                          </a:xfrm>
                        </wpg:grpSpPr>
                        <wps:wsp>
                          <wps:cNvPr id="3199" name="Freeform 3163"/>
                          <wps:cNvSpPr>
                            <a:spLocks/>
                          </wps:cNvSpPr>
                          <wps:spPr bwMode="auto">
                            <a:xfrm>
                              <a:off x="2354" y="172"/>
                              <a:ext cx="2" cy="791"/>
                            </a:xfrm>
                            <a:custGeom>
                              <a:avLst/>
                              <a:gdLst>
                                <a:gd name="T0" fmla="+- 0 963 172"/>
                                <a:gd name="T1" fmla="*/ 963 h 791"/>
                                <a:gd name="T2" fmla="+- 0 172 172"/>
                                <a:gd name="T3" fmla="*/ 172 h 791"/>
                              </a:gdLst>
                              <a:ahLst/>
                              <a:cxnLst>
                                <a:cxn ang="0">
                                  <a:pos x="0" y="T1"/>
                                </a:cxn>
                                <a:cxn ang="0">
                                  <a:pos x="0" y="T3"/>
                                </a:cxn>
                              </a:cxnLst>
                              <a:rect l="0" t="0" r="r" b="b"/>
                              <a:pathLst>
                                <a:path h="791">
                                  <a:moveTo>
                                    <a:pt x="0" y="791"/>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00" name="Group 3160"/>
                        <wpg:cNvGrpSpPr>
                          <a:grpSpLocks/>
                        </wpg:cNvGrpSpPr>
                        <wpg:grpSpPr bwMode="auto">
                          <a:xfrm>
                            <a:off x="2349" y="584"/>
                            <a:ext cx="802" cy="2"/>
                            <a:chOff x="2349" y="584"/>
                            <a:chExt cx="802" cy="2"/>
                          </a:xfrm>
                        </wpg:grpSpPr>
                        <wps:wsp>
                          <wps:cNvPr id="3201" name="Freeform 3161"/>
                          <wps:cNvSpPr>
                            <a:spLocks/>
                          </wps:cNvSpPr>
                          <wps:spPr bwMode="auto">
                            <a:xfrm>
                              <a:off x="2349" y="584"/>
                              <a:ext cx="802" cy="2"/>
                            </a:xfrm>
                            <a:custGeom>
                              <a:avLst/>
                              <a:gdLst>
                                <a:gd name="T0" fmla="+- 0 2349 2349"/>
                                <a:gd name="T1" fmla="*/ T0 w 802"/>
                                <a:gd name="T2" fmla="+- 0 3151 2349"/>
                                <a:gd name="T3" fmla="*/ T2 w 802"/>
                              </a:gdLst>
                              <a:ahLst/>
                              <a:cxnLst>
                                <a:cxn ang="0">
                                  <a:pos x="T1" y="0"/>
                                </a:cxn>
                                <a:cxn ang="0">
                                  <a:pos x="T3" y="0"/>
                                </a:cxn>
                              </a:cxnLst>
                              <a:rect l="0" t="0" r="r" b="b"/>
                              <a:pathLst>
                                <a:path w="802">
                                  <a:moveTo>
                                    <a:pt x="0" y="0"/>
                                  </a:moveTo>
                                  <a:lnTo>
                                    <a:pt x="80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02" name="Group 3158"/>
                        <wpg:cNvGrpSpPr>
                          <a:grpSpLocks/>
                        </wpg:cNvGrpSpPr>
                        <wpg:grpSpPr bwMode="auto">
                          <a:xfrm>
                            <a:off x="3145" y="326"/>
                            <a:ext cx="2" cy="638"/>
                            <a:chOff x="3145" y="326"/>
                            <a:chExt cx="2" cy="638"/>
                          </a:xfrm>
                        </wpg:grpSpPr>
                        <wps:wsp>
                          <wps:cNvPr id="3203" name="Freeform 3159"/>
                          <wps:cNvSpPr>
                            <a:spLocks/>
                          </wps:cNvSpPr>
                          <wps:spPr bwMode="auto">
                            <a:xfrm>
                              <a:off x="3145" y="326"/>
                              <a:ext cx="2" cy="638"/>
                            </a:xfrm>
                            <a:custGeom>
                              <a:avLst/>
                              <a:gdLst>
                                <a:gd name="T0" fmla="+- 0 963 326"/>
                                <a:gd name="T1" fmla="*/ 963 h 638"/>
                                <a:gd name="T2" fmla="+- 0 326 326"/>
                                <a:gd name="T3" fmla="*/ 326 h 638"/>
                              </a:gdLst>
                              <a:ahLst/>
                              <a:cxnLst>
                                <a:cxn ang="0">
                                  <a:pos x="0" y="T1"/>
                                </a:cxn>
                                <a:cxn ang="0">
                                  <a:pos x="0" y="T3"/>
                                </a:cxn>
                              </a:cxnLst>
                              <a:rect l="0" t="0" r="r" b="b"/>
                              <a:pathLst>
                                <a:path h="638">
                                  <a:moveTo>
                                    <a:pt x="0" y="637"/>
                                  </a:moveTo>
                                  <a:lnTo>
                                    <a:pt x="0"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04" name="Group 3156"/>
                        <wpg:cNvGrpSpPr>
                          <a:grpSpLocks/>
                        </wpg:cNvGrpSpPr>
                        <wpg:grpSpPr bwMode="auto">
                          <a:xfrm>
                            <a:off x="3107" y="600"/>
                            <a:ext cx="571" cy="2"/>
                            <a:chOff x="3107" y="600"/>
                            <a:chExt cx="571" cy="2"/>
                          </a:xfrm>
                        </wpg:grpSpPr>
                        <wps:wsp>
                          <wps:cNvPr id="3205" name="Freeform 3157"/>
                          <wps:cNvSpPr>
                            <a:spLocks/>
                          </wps:cNvSpPr>
                          <wps:spPr bwMode="auto">
                            <a:xfrm>
                              <a:off x="3107" y="600"/>
                              <a:ext cx="571" cy="2"/>
                            </a:xfrm>
                            <a:custGeom>
                              <a:avLst/>
                              <a:gdLst>
                                <a:gd name="T0" fmla="+- 0 3107 3107"/>
                                <a:gd name="T1" fmla="*/ T0 w 571"/>
                                <a:gd name="T2" fmla="+- 0 3678 3107"/>
                                <a:gd name="T3" fmla="*/ T2 w 571"/>
                              </a:gdLst>
                              <a:ahLst/>
                              <a:cxnLst>
                                <a:cxn ang="0">
                                  <a:pos x="T1" y="0"/>
                                </a:cxn>
                                <a:cxn ang="0">
                                  <a:pos x="T3" y="0"/>
                                </a:cxn>
                              </a:cxnLst>
                              <a:rect l="0" t="0" r="r" b="b"/>
                              <a:pathLst>
                                <a:path w="571">
                                  <a:moveTo>
                                    <a:pt x="0" y="0"/>
                                  </a:moveTo>
                                  <a:lnTo>
                                    <a:pt x="571" y="0"/>
                                  </a:lnTo>
                                </a:path>
                              </a:pathLst>
                            </a:custGeom>
                            <a:noFill/>
                            <a:ln w="6977">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06" name="Group 3154"/>
                        <wpg:cNvGrpSpPr>
                          <a:grpSpLocks/>
                        </wpg:cNvGrpSpPr>
                        <wpg:grpSpPr bwMode="auto">
                          <a:xfrm>
                            <a:off x="3678" y="600"/>
                            <a:ext cx="176" cy="2"/>
                            <a:chOff x="3678" y="600"/>
                            <a:chExt cx="176" cy="2"/>
                          </a:xfrm>
                        </wpg:grpSpPr>
                        <wps:wsp>
                          <wps:cNvPr id="3207" name="Freeform 3155"/>
                          <wps:cNvSpPr>
                            <a:spLocks/>
                          </wps:cNvSpPr>
                          <wps:spPr bwMode="auto">
                            <a:xfrm>
                              <a:off x="3678" y="600"/>
                              <a:ext cx="176" cy="2"/>
                            </a:xfrm>
                            <a:custGeom>
                              <a:avLst/>
                              <a:gdLst>
                                <a:gd name="T0" fmla="+- 0 3678 3678"/>
                                <a:gd name="T1" fmla="*/ T0 w 176"/>
                                <a:gd name="T2" fmla="+- 0 3854 3678"/>
                                <a:gd name="T3" fmla="*/ T2 w 176"/>
                              </a:gdLst>
                              <a:ahLst/>
                              <a:cxnLst>
                                <a:cxn ang="0">
                                  <a:pos x="T1" y="0"/>
                                </a:cxn>
                                <a:cxn ang="0">
                                  <a:pos x="T3" y="0"/>
                                </a:cxn>
                              </a:cxnLst>
                              <a:rect l="0" t="0" r="r" b="b"/>
                              <a:pathLst>
                                <a:path w="176">
                                  <a:moveTo>
                                    <a:pt x="0" y="0"/>
                                  </a:moveTo>
                                  <a:lnTo>
                                    <a:pt x="176"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08" name="Group 3152"/>
                        <wpg:cNvGrpSpPr>
                          <a:grpSpLocks/>
                        </wpg:cNvGrpSpPr>
                        <wpg:grpSpPr bwMode="auto">
                          <a:xfrm>
                            <a:off x="2327" y="732"/>
                            <a:ext cx="604" cy="2"/>
                            <a:chOff x="2327" y="732"/>
                            <a:chExt cx="604" cy="2"/>
                          </a:xfrm>
                        </wpg:grpSpPr>
                        <wps:wsp>
                          <wps:cNvPr id="3209" name="Freeform 3153"/>
                          <wps:cNvSpPr>
                            <a:spLocks/>
                          </wps:cNvSpPr>
                          <wps:spPr bwMode="auto">
                            <a:xfrm>
                              <a:off x="2327" y="732"/>
                              <a:ext cx="604" cy="2"/>
                            </a:xfrm>
                            <a:custGeom>
                              <a:avLst/>
                              <a:gdLst>
                                <a:gd name="T0" fmla="+- 0 2327 2327"/>
                                <a:gd name="T1" fmla="*/ T0 w 604"/>
                                <a:gd name="T2" fmla="+- 0 2931 2327"/>
                                <a:gd name="T3" fmla="*/ T2 w 604"/>
                              </a:gdLst>
                              <a:ahLst/>
                              <a:cxnLst>
                                <a:cxn ang="0">
                                  <a:pos x="T1" y="0"/>
                                </a:cxn>
                                <a:cxn ang="0">
                                  <a:pos x="T3" y="0"/>
                                </a:cxn>
                              </a:cxnLst>
                              <a:rect l="0" t="0" r="r" b="b"/>
                              <a:pathLst>
                                <a:path w="604">
                                  <a:moveTo>
                                    <a:pt x="0" y="0"/>
                                  </a:moveTo>
                                  <a:lnTo>
                                    <a:pt x="604"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10" name="Group 3150"/>
                        <wpg:cNvGrpSpPr>
                          <a:grpSpLocks/>
                        </wpg:cNvGrpSpPr>
                        <wpg:grpSpPr bwMode="auto">
                          <a:xfrm>
                            <a:off x="2931" y="732"/>
                            <a:ext cx="209" cy="2"/>
                            <a:chOff x="2931" y="732"/>
                            <a:chExt cx="209" cy="2"/>
                          </a:xfrm>
                        </wpg:grpSpPr>
                        <wps:wsp>
                          <wps:cNvPr id="3211" name="Freeform 3151"/>
                          <wps:cNvSpPr>
                            <a:spLocks/>
                          </wps:cNvSpPr>
                          <wps:spPr bwMode="auto">
                            <a:xfrm>
                              <a:off x="2931" y="732"/>
                              <a:ext cx="209" cy="2"/>
                            </a:xfrm>
                            <a:custGeom>
                              <a:avLst/>
                              <a:gdLst>
                                <a:gd name="T0" fmla="+- 0 2931 2931"/>
                                <a:gd name="T1" fmla="*/ T0 w 209"/>
                                <a:gd name="T2" fmla="+- 0 3140 2931"/>
                                <a:gd name="T3" fmla="*/ T2 w 209"/>
                              </a:gdLst>
                              <a:ahLst/>
                              <a:cxnLst>
                                <a:cxn ang="0">
                                  <a:pos x="T1" y="0"/>
                                </a:cxn>
                                <a:cxn ang="0">
                                  <a:pos x="T3" y="0"/>
                                </a:cxn>
                              </a:cxnLst>
                              <a:rect l="0" t="0" r="r" b="b"/>
                              <a:pathLst>
                                <a:path w="209">
                                  <a:moveTo>
                                    <a:pt x="0" y="0"/>
                                  </a:moveTo>
                                  <a:lnTo>
                                    <a:pt x="209"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12" name="Group 3148"/>
                        <wpg:cNvGrpSpPr>
                          <a:grpSpLocks/>
                        </wpg:cNvGrpSpPr>
                        <wpg:grpSpPr bwMode="auto">
                          <a:xfrm>
                            <a:off x="2327" y="842"/>
                            <a:ext cx="604" cy="2"/>
                            <a:chOff x="2327" y="842"/>
                            <a:chExt cx="604" cy="2"/>
                          </a:xfrm>
                        </wpg:grpSpPr>
                        <wps:wsp>
                          <wps:cNvPr id="3213" name="Freeform 3149"/>
                          <wps:cNvSpPr>
                            <a:spLocks/>
                          </wps:cNvSpPr>
                          <wps:spPr bwMode="auto">
                            <a:xfrm>
                              <a:off x="2327" y="842"/>
                              <a:ext cx="604" cy="2"/>
                            </a:xfrm>
                            <a:custGeom>
                              <a:avLst/>
                              <a:gdLst>
                                <a:gd name="T0" fmla="+- 0 2327 2327"/>
                                <a:gd name="T1" fmla="*/ T0 w 604"/>
                                <a:gd name="T2" fmla="+- 0 2931 2327"/>
                                <a:gd name="T3" fmla="*/ T2 w 604"/>
                              </a:gdLst>
                              <a:ahLst/>
                              <a:cxnLst>
                                <a:cxn ang="0">
                                  <a:pos x="T1" y="0"/>
                                </a:cxn>
                                <a:cxn ang="0">
                                  <a:pos x="T3" y="0"/>
                                </a:cxn>
                              </a:cxnLst>
                              <a:rect l="0" t="0" r="r" b="b"/>
                              <a:pathLst>
                                <a:path w="604">
                                  <a:moveTo>
                                    <a:pt x="0" y="0"/>
                                  </a:moveTo>
                                  <a:lnTo>
                                    <a:pt x="604"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14" name="Group 3146"/>
                        <wpg:cNvGrpSpPr>
                          <a:grpSpLocks/>
                        </wpg:cNvGrpSpPr>
                        <wpg:grpSpPr bwMode="auto">
                          <a:xfrm>
                            <a:off x="2931" y="842"/>
                            <a:ext cx="209" cy="2"/>
                            <a:chOff x="2931" y="842"/>
                            <a:chExt cx="209" cy="2"/>
                          </a:xfrm>
                        </wpg:grpSpPr>
                        <wps:wsp>
                          <wps:cNvPr id="3215" name="Freeform 3147"/>
                          <wps:cNvSpPr>
                            <a:spLocks/>
                          </wps:cNvSpPr>
                          <wps:spPr bwMode="auto">
                            <a:xfrm>
                              <a:off x="2931" y="842"/>
                              <a:ext cx="209" cy="2"/>
                            </a:xfrm>
                            <a:custGeom>
                              <a:avLst/>
                              <a:gdLst>
                                <a:gd name="T0" fmla="+- 0 2931 2931"/>
                                <a:gd name="T1" fmla="*/ T0 w 209"/>
                                <a:gd name="T2" fmla="+- 0 3140 2931"/>
                                <a:gd name="T3" fmla="*/ T2 w 209"/>
                              </a:gdLst>
                              <a:ahLst/>
                              <a:cxnLst>
                                <a:cxn ang="0">
                                  <a:pos x="T1" y="0"/>
                                </a:cxn>
                                <a:cxn ang="0">
                                  <a:pos x="T3" y="0"/>
                                </a:cxn>
                              </a:cxnLst>
                              <a:rect l="0" t="0" r="r" b="b"/>
                              <a:pathLst>
                                <a:path w="209">
                                  <a:moveTo>
                                    <a:pt x="0" y="0"/>
                                  </a:moveTo>
                                  <a:lnTo>
                                    <a:pt x="209"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16" name="Group 3144"/>
                        <wpg:cNvGrpSpPr>
                          <a:grpSpLocks/>
                        </wpg:cNvGrpSpPr>
                        <wpg:grpSpPr bwMode="auto">
                          <a:xfrm>
                            <a:off x="3870" y="556"/>
                            <a:ext cx="2" cy="1055"/>
                            <a:chOff x="3870" y="556"/>
                            <a:chExt cx="2" cy="1055"/>
                          </a:xfrm>
                        </wpg:grpSpPr>
                        <wps:wsp>
                          <wps:cNvPr id="3217" name="Freeform 3145"/>
                          <wps:cNvSpPr>
                            <a:spLocks/>
                          </wps:cNvSpPr>
                          <wps:spPr bwMode="auto">
                            <a:xfrm>
                              <a:off x="3870" y="556"/>
                              <a:ext cx="2" cy="1055"/>
                            </a:xfrm>
                            <a:custGeom>
                              <a:avLst/>
                              <a:gdLst>
                                <a:gd name="T0" fmla="+- 0 1612 556"/>
                                <a:gd name="T1" fmla="*/ 1612 h 1055"/>
                                <a:gd name="T2" fmla="+- 0 556 556"/>
                                <a:gd name="T3" fmla="*/ 556 h 1055"/>
                              </a:gdLst>
                              <a:ahLst/>
                              <a:cxnLst>
                                <a:cxn ang="0">
                                  <a:pos x="0" y="T1"/>
                                </a:cxn>
                                <a:cxn ang="0">
                                  <a:pos x="0" y="T3"/>
                                </a:cxn>
                              </a:cxnLst>
                              <a:rect l="0" t="0" r="r" b="b"/>
                              <a:pathLst>
                                <a:path h="1055">
                                  <a:moveTo>
                                    <a:pt x="0" y="1056"/>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18" name="Group 3142"/>
                        <wpg:cNvGrpSpPr>
                          <a:grpSpLocks/>
                        </wpg:cNvGrpSpPr>
                        <wpg:grpSpPr bwMode="auto">
                          <a:xfrm>
                            <a:off x="3156" y="1502"/>
                            <a:ext cx="2" cy="704"/>
                            <a:chOff x="3156" y="1502"/>
                            <a:chExt cx="2" cy="704"/>
                          </a:xfrm>
                        </wpg:grpSpPr>
                        <wps:wsp>
                          <wps:cNvPr id="3219" name="Freeform 3143"/>
                          <wps:cNvSpPr>
                            <a:spLocks/>
                          </wps:cNvSpPr>
                          <wps:spPr bwMode="auto">
                            <a:xfrm>
                              <a:off x="3156" y="1502"/>
                              <a:ext cx="2" cy="704"/>
                            </a:xfrm>
                            <a:custGeom>
                              <a:avLst/>
                              <a:gdLst>
                                <a:gd name="T0" fmla="+- 0 2205 1502"/>
                                <a:gd name="T1" fmla="*/ 2205 h 704"/>
                                <a:gd name="T2" fmla="+- 0 1502 1502"/>
                                <a:gd name="T3" fmla="*/ 1502 h 704"/>
                              </a:gdLst>
                              <a:ahLst/>
                              <a:cxnLst>
                                <a:cxn ang="0">
                                  <a:pos x="0" y="T1"/>
                                </a:cxn>
                                <a:cxn ang="0">
                                  <a:pos x="0" y="T3"/>
                                </a:cxn>
                              </a:cxnLst>
                              <a:rect l="0" t="0" r="r" b="b"/>
                              <a:pathLst>
                                <a:path h="704">
                                  <a:moveTo>
                                    <a:pt x="0" y="703"/>
                                  </a:moveTo>
                                  <a:lnTo>
                                    <a:pt x="0" y="0"/>
                                  </a:lnTo>
                                </a:path>
                              </a:pathLst>
                            </a:custGeom>
                            <a:noFill/>
                            <a:ln w="13954">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20" name="Group 3140"/>
                        <wpg:cNvGrpSpPr>
                          <a:grpSpLocks/>
                        </wpg:cNvGrpSpPr>
                        <wpg:grpSpPr bwMode="auto">
                          <a:xfrm>
                            <a:off x="3118" y="1546"/>
                            <a:ext cx="747" cy="2"/>
                            <a:chOff x="3118" y="1546"/>
                            <a:chExt cx="747" cy="2"/>
                          </a:xfrm>
                        </wpg:grpSpPr>
                        <wps:wsp>
                          <wps:cNvPr id="3221" name="Freeform 3141"/>
                          <wps:cNvSpPr>
                            <a:spLocks/>
                          </wps:cNvSpPr>
                          <wps:spPr bwMode="auto">
                            <a:xfrm>
                              <a:off x="3118" y="1546"/>
                              <a:ext cx="747" cy="2"/>
                            </a:xfrm>
                            <a:custGeom>
                              <a:avLst/>
                              <a:gdLst>
                                <a:gd name="T0" fmla="+- 0 3118 3118"/>
                                <a:gd name="T1" fmla="*/ T0 w 747"/>
                                <a:gd name="T2" fmla="+- 0 3865 3118"/>
                                <a:gd name="T3" fmla="*/ T2 w 747"/>
                              </a:gdLst>
                              <a:ahLst/>
                              <a:cxnLst>
                                <a:cxn ang="0">
                                  <a:pos x="T1" y="0"/>
                                </a:cxn>
                                <a:cxn ang="0">
                                  <a:pos x="T3" y="0"/>
                                </a:cxn>
                              </a:cxnLst>
                              <a:rect l="0" t="0" r="r" b="b"/>
                              <a:pathLst>
                                <a:path w="747">
                                  <a:moveTo>
                                    <a:pt x="0" y="0"/>
                                  </a:moveTo>
                                  <a:lnTo>
                                    <a:pt x="747" y="0"/>
                                  </a:lnTo>
                                </a:path>
                              </a:pathLst>
                            </a:custGeom>
                            <a:noFill/>
                            <a:ln w="6977">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22" name="Group 3138"/>
                        <wpg:cNvGrpSpPr>
                          <a:grpSpLocks/>
                        </wpg:cNvGrpSpPr>
                        <wpg:grpSpPr bwMode="auto">
                          <a:xfrm>
                            <a:off x="2338" y="1348"/>
                            <a:ext cx="2" cy="835"/>
                            <a:chOff x="2338" y="1348"/>
                            <a:chExt cx="2" cy="835"/>
                          </a:xfrm>
                        </wpg:grpSpPr>
                        <wps:wsp>
                          <wps:cNvPr id="3223" name="Freeform 3139"/>
                          <wps:cNvSpPr>
                            <a:spLocks/>
                          </wps:cNvSpPr>
                          <wps:spPr bwMode="auto">
                            <a:xfrm>
                              <a:off x="2338" y="1348"/>
                              <a:ext cx="2" cy="835"/>
                            </a:xfrm>
                            <a:custGeom>
                              <a:avLst/>
                              <a:gdLst>
                                <a:gd name="T0" fmla="+- 0 2183 1348"/>
                                <a:gd name="T1" fmla="*/ 2183 h 835"/>
                                <a:gd name="T2" fmla="+- 0 1348 1348"/>
                                <a:gd name="T3" fmla="*/ 1348 h 835"/>
                              </a:gdLst>
                              <a:ahLst/>
                              <a:cxnLst>
                                <a:cxn ang="0">
                                  <a:pos x="0" y="T1"/>
                                </a:cxn>
                                <a:cxn ang="0">
                                  <a:pos x="0" y="T3"/>
                                </a:cxn>
                              </a:cxnLst>
                              <a:rect l="0" t="0" r="r" b="b"/>
                              <a:pathLst>
                                <a:path h="835">
                                  <a:moveTo>
                                    <a:pt x="0" y="835"/>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24" name="Group 3136"/>
                        <wpg:cNvGrpSpPr>
                          <a:grpSpLocks/>
                        </wpg:cNvGrpSpPr>
                        <wpg:grpSpPr bwMode="auto">
                          <a:xfrm>
                            <a:off x="2371" y="1832"/>
                            <a:ext cx="791" cy="2"/>
                            <a:chOff x="2371" y="1832"/>
                            <a:chExt cx="791" cy="2"/>
                          </a:xfrm>
                        </wpg:grpSpPr>
                        <wps:wsp>
                          <wps:cNvPr id="3225" name="Freeform 3137"/>
                          <wps:cNvSpPr>
                            <a:spLocks/>
                          </wps:cNvSpPr>
                          <wps:spPr bwMode="auto">
                            <a:xfrm>
                              <a:off x="2371" y="1832"/>
                              <a:ext cx="791" cy="2"/>
                            </a:xfrm>
                            <a:custGeom>
                              <a:avLst/>
                              <a:gdLst>
                                <a:gd name="T0" fmla="+- 0 2371 2371"/>
                                <a:gd name="T1" fmla="*/ T0 w 791"/>
                                <a:gd name="T2" fmla="+- 0 3162 2371"/>
                                <a:gd name="T3" fmla="*/ T2 w 791"/>
                              </a:gdLst>
                              <a:ahLst/>
                              <a:cxnLst>
                                <a:cxn ang="0">
                                  <a:pos x="T1" y="0"/>
                                </a:cxn>
                                <a:cxn ang="0">
                                  <a:pos x="T3" y="0"/>
                                </a:cxn>
                              </a:cxnLst>
                              <a:rect l="0" t="0" r="r" b="b"/>
                              <a:pathLst>
                                <a:path w="791">
                                  <a:moveTo>
                                    <a:pt x="0" y="0"/>
                                  </a:moveTo>
                                  <a:lnTo>
                                    <a:pt x="791"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26" name="Group 3134"/>
                        <wpg:cNvGrpSpPr>
                          <a:grpSpLocks/>
                        </wpg:cNvGrpSpPr>
                        <wpg:grpSpPr bwMode="auto">
                          <a:xfrm>
                            <a:off x="2371" y="2018"/>
                            <a:ext cx="791" cy="2"/>
                            <a:chOff x="2371" y="2018"/>
                            <a:chExt cx="791" cy="2"/>
                          </a:xfrm>
                        </wpg:grpSpPr>
                        <wps:wsp>
                          <wps:cNvPr id="3227" name="Freeform 3135"/>
                          <wps:cNvSpPr>
                            <a:spLocks/>
                          </wps:cNvSpPr>
                          <wps:spPr bwMode="auto">
                            <a:xfrm>
                              <a:off x="2371" y="2018"/>
                              <a:ext cx="791" cy="2"/>
                            </a:xfrm>
                            <a:custGeom>
                              <a:avLst/>
                              <a:gdLst>
                                <a:gd name="T0" fmla="+- 0 2371 2371"/>
                                <a:gd name="T1" fmla="*/ T0 w 791"/>
                                <a:gd name="T2" fmla="+- 0 3162 2371"/>
                                <a:gd name="T3" fmla="*/ T2 w 791"/>
                              </a:gdLst>
                              <a:ahLst/>
                              <a:cxnLst>
                                <a:cxn ang="0">
                                  <a:pos x="T1" y="0"/>
                                </a:cxn>
                                <a:cxn ang="0">
                                  <a:pos x="T3" y="0"/>
                                </a:cxn>
                              </a:cxnLst>
                              <a:rect l="0" t="0" r="r" b="b"/>
                              <a:pathLst>
                                <a:path w="791">
                                  <a:moveTo>
                                    <a:pt x="0" y="0"/>
                                  </a:moveTo>
                                  <a:lnTo>
                                    <a:pt x="791" y="0"/>
                                  </a:lnTo>
                                </a:path>
                              </a:pathLst>
                            </a:custGeom>
                            <a:noFill/>
                            <a:ln w="13954">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28" name="Group 3132"/>
                        <wpg:cNvGrpSpPr>
                          <a:grpSpLocks/>
                        </wpg:cNvGrpSpPr>
                        <wpg:grpSpPr bwMode="auto">
                          <a:xfrm>
                            <a:off x="2371" y="2200"/>
                            <a:ext cx="791" cy="2"/>
                            <a:chOff x="2371" y="2200"/>
                            <a:chExt cx="791" cy="2"/>
                          </a:xfrm>
                        </wpg:grpSpPr>
                        <wps:wsp>
                          <wps:cNvPr id="3229" name="Freeform 3133"/>
                          <wps:cNvSpPr>
                            <a:spLocks/>
                          </wps:cNvSpPr>
                          <wps:spPr bwMode="auto">
                            <a:xfrm>
                              <a:off x="2371" y="2200"/>
                              <a:ext cx="791" cy="2"/>
                            </a:xfrm>
                            <a:custGeom>
                              <a:avLst/>
                              <a:gdLst>
                                <a:gd name="T0" fmla="+- 0 2371 2371"/>
                                <a:gd name="T1" fmla="*/ T0 w 791"/>
                                <a:gd name="T2" fmla="+- 0 3162 2371"/>
                                <a:gd name="T3" fmla="*/ T2 w 791"/>
                              </a:gdLst>
                              <a:ahLst/>
                              <a:cxnLst>
                                <a:cxn ang="0">
                                  <a:pos x="T1" y="0"/>
                                </a:cxn>
                                <a:cxn ang="0">
                                  <a:pos x="T3" y="0"/>
                                </a:cxn>
                              </a:cxnLst>
                              <a:rect l="0" t="0" r="r" b="b"/>
                              <a:pathLst>
                                <a:path w="791">
                                  <a:moveTo>
                                    <a:pt x="0" y="0"/>
                                  </a:moveTo>
                                  <a:lnTo>
                                    <a:pt x="791" y="0"/>
                                  </a:lnTo>
                                </a:path>
                              </a:pathLst>
                            </a:custGeom>
                            <a:noFill/>
                            <a:ln w="6977">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131" o:spid="_x0000_s1026" style="position:absolute;margin-left:116.05pt;margin-top:8.3pt;width:77.75pt;height:102.5pt;z-index:-251267072;mso-position-horizontal-relative:page" coordorigin="2321,166" coordsize="1555,2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">
                <v:group id="Group 3162" o:spid="_x0000_s1027" style="position:absolute;left:2354;top:172;width:2;height:791" coordorigin="2354,172" coordsize="2,7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Z518QAAADdAAAADwAAAGRycy9kb3ducmV2LnhtbERPy2rCQBTdF/yH4Qru&#10;6iSGlhodRUItXYRCVRB3l8w1CWbuhMw0j7/vLApdHs57ux9NI3rqXG1ZQbyMQBAXVtdcKricj89v&#10;IJxH1thYJgUTOdjvZk9bTLUd+Jv6ky9FCGGXooLK+zaV0hUVGXRL2xIH7m47gz7ArpS6wyGEm0au&#10;ouhVGqw5NFTYUlZR8Tj9GAUfAw6HJH7v88c9m27nl69rHpNSi/l42IDwNPp/8Z/7UytI4nW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rZ518QAAADdAAAA&#10;DwAAAAAAAAAAAAAAAACqAgAAZHJzL2Rvd25yZXYueG1sUEsFBgAAAAAEAAQA+gAAAJsDAAAAAA==&#10;">
                  <v:shape id="Freeform 3163" o:spid="_x0000_s1028" style="position:absolute;left:2354;top:172;width:2;height:791;visibility:visible;mso-wrap-style:square;v-text-anchor:top" coordsize="2,7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Ov8sQA&#10;AADdAAAADwAAAGRycy9kb3ducmV2LnhtbESP3YrCMBSE7wXfIRzBuzX1h7JWo4iwuAgubFW8PTTH&#10;tticlCZbu29vBMHLYWa+YZbrzlSipcaVlhWMRxEI4szqknMFp+PXxycI55E1VpZJwT85WK/6vSUm&#10;2t75l9rU5yJA2CWooPC+TqR0WUEG3cjWxMG72sagD7LJpW7wHuCmkpMoiqXBksNCgTVtC8pu6Z9R&#10;EO8Pnf5JL1M8SDq31c7Fs71TajjoNgsQnjr/Dr/a31rBdDyfw/NNe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zr/LEAAAA3QAAAA8AAAAAAAAAAAAAAAAAmAIAAGRycy9k&#10;b3ducmV2LnhtbFBLBQYAAAAABAAEAPUAAACJAwAAAAA=&#10;" path="m,791l,e" filled="f" strokeweight=".19381mm">
                    <v:path arrowok="t" o:connecttype="custom" o:connectlocs="0,963;0,172" o:connectangles="0,0"/>
                  </v:shape>
                </v:group>
                <v:group id="Group 3160" o:spid="_x0000_s1029" style="position:absolute;left:2349;top:584;width:802;height:2" coordorigin="2349,584"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BKsYAAADdAAAADwAAAGRycy9kb3ducmV2LnhtbESPT2vCQBTE7wW/w/KE&#10;3uomlZYSXUMQKz0EoVoQb4/sMwlm34bsmj/fvisUehxm5jfMOh1NI3rqXG1ZQbyIQBAXVtdcKvg5&#10;fb58gHAeWWNjmRRM5CDdzJ7WmGg78Df1R1+KAGGXoILK+zaR0hUVGXQL2xIH72o7gz7IrpS6wyHA&#10;TSNfo+hdGqw5LFTY0rai4na8GwX7AYdsGe/6/HbdTpfT2+Gcx6TU83zMViA8jf4//Nf+0gqWAQm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74EqxgAAAN0A&#10;AAAPAAAAAAAAAAAAAAAAAKoCAABkcnMvZG93bnJldi54bWxQSwUGAAAAAAQABAD6AAAAnQMAAAAA&#10;">
                  <v:shape id="Freeform 3161" o:spid="_x0000_s1030" style="position:absolute;left:2349;top:584;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WRFMcA&#10;AADdAAAADwAAAGRycy9kb3ducmV2LnhtbESPW2sCMRSE3wX/QzgFX0rN7kovrEYRL9AXwdpCfTxs&#10;zl7q5iRsoq7/vikUfBxmvhlmtuhNKy7U+caygnScgCAurG64UvD1uX16A+EDssbWMim4kYfFfDiY&#10;Ya7tlT/ocgiViCXsc1RQh+ByKX1Rk0E/to44eqXtDIYou0rqDq+x3LQyS5IXabDhuFCjo1VNxelw&#10;NgombnN+/s5OP+vXXbl/TI/lbuKkUqOHfjkFEagP9/A//a4jlyUp/L2JT0DO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71kRTHAAAA3QAAAA8AAAAAAAAAAAAAAAAAmAIAAGRy&#10;cy9kb3ducmV2LnhtbFBLBQYAAAAABAAEAPUAAACMAwAAAAA=&#10;" path="m,l802,e" filled="f" strokeweight=".19381mm">
                    <v:path arrowok="t" o:connecttype="custom" o:connectlocs="0,0;802,0" o:connectangles="0,0"/>
                  </v:shape>
                </v:group>
                <v:group id="Group 3158" o:spid="_x0000_s1031" style="position:absolute;left:3145;top:326;width:2;height:638" coordorigin="3145,326" coordsize="2,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G6xsUAAADdAAAADwAAAGRycy9kb3ducmV2LnhtbESPQYvCMBSE7wv+h/AE&#10;b2vaiotUo4jo4kGEVUG8PZpnW2xeSpNt6783wsIeh5n5hlmselOJlhpXWlYQjyMQxJnVJecKLufd&#10;5wyE88gaK8uk4EkOVsvBxwJTbTv+ofbkcxEg7FJUUHhfp1K6rCCDbmxr4uDdbWPQB9nkUjfYBbip&#10;ZBJFX9JgyWGhwJo2BWWP069R8N1ht57E2/bwuG+et/P0eD3EpNRo2K/nIDz1/j/8195rBZMkSu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xusbFAAAA3QAA&#10;AA8AAAAAAAAAAAAAAAAAqgIAAGRycy9kb3ducmV2LnhtbFBLBQYAAAAABAAEAPoAAACcAwAAAAA=&#10;">
                  <v:shape id="Freeform 3159" o:spid="_x0000_s1032" style="position:absolute;left:3145;top:326;width:2;height:638;visibility:visible;mso-wrap-style:square;v-text-anchor:top" coordsize="2,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6j/MYA&#10;AADdAAAADwAAAGRycy9kb3ducmV2LnhtbESPQWsCMRSE74X+h/AKvYgmdaGU1SjSUimUUrTi+bF5&#10;blY3L2ETdfXXN4WCx2FmvmGm89614kRdbDxreBopEMSVNw3XGjY/78MXEDEhG2w9k4YLRZjP7u+m&#10;WBp/5hWd1qkWGcKxRA02pVBKGStLDuPIB+Ls7XznMGXZ1dJ0eM5w18qxUs/SYcN5wWKgV0vVYX10&#10;Gr7fwnWw3H4Oqiu1xeVLrfZBWq0fH/rFBESiPt3C/+0Po6EYqwL+3uQn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w6j/MYAAADdAAAADwAAAAAAAAAAAAAAAACYAgAAZHJz&#10;L2Rvd25yZXYueG1sUEsFBgAAAAAEAAQA9QAAAIsDAAAAAA==&#10;" path="m,637l,e" filled="f" strokecolor="#3b3b3b" strokeweight=".19381mm">
                    <v:path arrowok="t" o:connecttype="custom" o:connectlocs="0,963;0,326" o:connectangles="0,0"/>
                  </v:shape>
                </v:group>
                <v:group id="Group 3156" o:spid="_x0000_s1033" style="position:absolute;left:3107;top:600;width:571;height:2" coordorigin="3107,600" coordsize="5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SHKcUAAADdAAAADwAAAGRycy9kb3ducmV2LnhtbESPQYvCMBSE78L+h/AE&#10;b5pWV1mqUURW2YMsqAvi7dE822LzUprY1n9vhAWPw8x8wyxWnSlFQ7UrLCuIRxEI4tTqgjMFf6ft&#10;8AuE88gaS8uk4EEOVsuP3gITbVs+UHP0mQgQdgkqyL2vEildmpNBN7IVcfCutjbog6wzqWtsA9yU&#10;chxFM2mw4LCQY0WbnNLb8W4U7Fps15P4u9nfrpvH5TT9Pe9jUmrQ79ZzEJ46/w7/t3+0gsk4+oT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zUhynFAAAA3QAA&#10;AA8AAAAAAAAAAAAAAAAAqgIAAGRycy9kb3ducmV2LnhtbFBLBQYAAAAABAAEAPoAAACcAwAAAAA=&#10;">
                  <v:shape id="Freeform 3157" o:spid="_x0000_s1034" style="position:absolute;left:3107;top:600;width:571;height:2;visibility:visible;mso-wrap-style:square;v-text-anchor:top" coordsize="5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kbiMYA&#10;AADdAAAADwAAAGRycy9kb3ducmV2LnhtbESP0WrCQBRE3wX/YblCX0Q3NShL6iZIQbD4VPUDrtnb&#10;JJi9m2a3Me3Xu4VCH4eZOcNsi9G2YqDeN441PC8TEMSlMw1XGi7n/UKB8AHZYOuYNHyThyKfTraY&#10;GXfndxpOoRIRwj5DDXUIXSalL2uy6JeuI47eh+sthij7Spoe7xFuW7lKko202HBcqLGj15rK2+nL&#10;api387fP9JjaYffjryUqdbtulNZPs3H3AiLQGP7Df+2D0ZCukjX8volPQOY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DkbiMYAAADdAAAADwAAAAAAAAAAAAAAAACYAgAAZHJz&#10;L2Rvd25yZXYueG1sUEsFBgAAAAAEAAQA9QAAAIsDAAAAAA==&#10;" path="m,l571,e" filled="f" strokecolor="#1c1c1c" strokeweight=".19381mm">
                    <v:path arrowok="t" o:connecttype="custom" o:connectlocs="0,0;571,0" o:connectangles="0,0"/>
                  </v:shape>
                </v:group>
                <v:group id="Group 3154" o:spid="_x0000_s1035" style="position:absolute;left:3678;top:600;width:176;height:2" coordorigin="3678,600" coordsize="1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0q8xccAAADd&#10;AAAADwAAAAAAAAAAAAAAAACqAgAAZHJzL2Rvd25yZXYueG1sUEsFBgAAAAAEAAQA+gAAAJ4DAAAA&#10;AA==&#10;">
                  <v:shape id="Freeform 3155" o:spid="_x0000_s1036" style="position:absolute;left:3678;top:600;width:176;height:2;visibility:visible;mso-wrap-style:square;v-text-anchor:top" coordsize="1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DE88QA&#10;AADdAAAADwAAAGRycy9kb3ducmV2LnhtbESPwWrDMBBE74X8g9hAbo2UpLTBiRJCwBBoe6jb3hdp&#10;a5laK2MptvP3VaHQ4zAzb5j9cfKtGKiPTWANq6UCQWyCbbjW8PFe3m9BxIRssQ1MGm4U4XiY3e2x&#10;sGHkNxqqVIsM4VigBpdSV0gZjSOPcRk64ux9hd5jyrKvpe1xzHDfyrVSj9Jjw3nBYUdnR+a7unoN&#10;589OeVvJ4eVhHM1zWdqLca9aL+bTaQci0ZT+w3/ti9WwWasn+H2Tn4A8/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QxPPEAAAA3QAAAA8AAAAAAAAAAAAAAAAAmAIAAGRycy9k&#10;b3ducmV2LnhtbFBLBQYAAAAABAAEAPUAAACJAwAAAAA=&#10;" path="m,l176,e" filled="f" strokeweight=".19381mm">
                    <v:path arrowok="t" o:connecttype="custom" o:connectlocs="0,0;176,0" o:connectangles="0,0"/>
                  </v:shape>
                </v:group>
                <v:group id="Group 3152" o:spid="_x0000_s1037" style="position:absolute;left:2327;top:732;width:604;height:2" coordorigin="2327,732" coordsize="6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mY0swwAAAN0AAAAP&#10;AAAAAAAAAAAAAAAAAKoCAABkcnMvZG93bnJldi54bWxQSwUGAAAAAAQABAD6AAAAmgMAAAAA&#10;">
                  <v:shape id="Freeform 3153" o:spid="_x0000_s1038" style="position:absolute;left:2327;top:732;width:604;height:2;visibility:visible;mso-wrap-style:square;v-text-anchor:top" coordsize="6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T1NsQA&#10;AADdAAAADwAAAGRycy9kb3ducmV2LnhtbESP32rCMBTG7wXfIZzB7jRRt6LVKG604JVgtwc4NMe2&#10;rDkpTabtnn4ZCLv8+P78+HaHwbbiRr1vHGtYzBUI4tKZhisNnx/5bA3CB2SDrWPSMJKHw3462WFq&#10;3J0vdCtCJeII+xQ11CF0qZS+rMmin7uOOHpX11sMUfaVND3e47ht5VKpRFpsOBJq7Oi9pvKr+LYR&#10;cn4pErUq37L8lc7ZmC3GnyTX+vlpOG5BBBrCf/jRPhkNq6XawN+b+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U9TbEAAAA3QAAAA8AAAAAAAAAAAAAAAAAmAIAAGRycy9k&#10;b3ducmV2LnhtbFBLBQYAAAAABAAEAPUAAACJAwAAAAA=&#10;" path="m,l604,e" filled="f" strokeweight=".19381mm">
                    <v:path arrowok="t" o:connecttype="custom" o:connectlocs="0,0;604,0" o:connectangles="0,0"/>
                  </v:shape>
                </v:group>
                <v:group id="Group 3150" o:spid="_x0000_s1039" style="position:absolute;left:2931;top:732;width:209;height:2" coordorigin="2931,732" coordsize="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Nhf3wwAAAN0AAAAP&#10;AAAAAAAAAAAAAAAAAKoCAABkcnMvZG93bnJldi54bWxQSwUGAAAAAAQABAD6AAAAmgMAAAAA&#10;">
                  <v:shape id="Freeform 3151" o:spid="_x0000_s1040" style="position:absolute;left:2931;top:732;width:209;height:2;visibility:visible;mso-wrap-style:square;v-text-anchor:top" coordsize="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blcUA&#10;AADdAAAADwAAAGRycy9kb3ducmV2LnhtbESPQWvCQBSE74L/YXmCN90kSpDUVaqltBcPVcHrI/ua&#10;pGbfhuzGpP31rlDwOMzMN8x6O5ha3Kh1lWUF8TwCQZxbXXGh4Hx6n61AOI+ssbZMCn7JwXYzHq0x&#10;07bnL7odfSEChF2GCkrvm0xKl5dk0M1tQxy8b9sa9EG2hdQt9gFuaplEUSoNVhwWSmxoX1J+PXZG&#10;QXc9pH7X9R9/b5VOTzaxl/xnqdR0Mry+gPA0+Gf4v/2pFSySOIbHm/AE5OY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MJuVxQAAAN0AAAAPAAAAAAAAAAAAAAAAAJgCAABkcnMv&#10;ZG93bnJldi54bWxQSwUGAAAAAAQABAD1AAAAigMAAAAA&#10;" path="m,l209,e" filled="f" strokecolor="#3f3f3f" strokeweight=".19381mm">
                    <v:path arrowok="t" o:connecttype="custom" o:connectlocs="0,0;209,0" o:connectangles="0,0"/>
                  </v:shape>
                </v:group>
                <v:group id="Group 3148" o:spid="_x0000_s1041" style="position:absolute;left:2327;top:842;width:604;height:2" coordorigin="2327,842" coordsize="6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gsG8UAAADdAAAADwAAAGRycy9kb3ducmV2LnhtbESPQYvCMBSE7wv+h/AE&#10;b2vaiotUo4jo4kGEVUG8PZpnW2xeSpNt6783wsIeh5n5hlmselOJlhpXWlYQjyMQxJnVJecKLufd&#10;5wyE88gaK8uk4EkOVsvBxwJTbTv+ofbkcxEg7FJUUHhfp1K6rCCDbmxr4uDdbWPQB9nkUjfYBbip&#10;ZBJFX9JgyWGhwJo2BWWP069R8N1ht57E2/bwuG+et/P0eD3EpNRo2K/nIDz1/j/8195rBZMkTu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moLBvFAAAA3QAA&#10;AA8AAAAAAAAAAAAAAAAAqgIAAGRycy9kb3ducmV2LnhtbFBLBQYAAAAABAAEAPoAAACcAwAAAAA=&#10;">
                  <v:shape id="Freeform 3149" o:spid="_x0000_s1042" style="position:absolute;left:2327;top:842;width:604;height:2;visibility:visible;mso-wrap-style:square;v-text-anchor:top" coordsize="6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VUAcQA&#10;AADdAAAADwAAAGRycy9kb3ducmV2LnhtbESP3WqDQBCF7wt9h2UKuWtWYyvFZpUkKPQqUJMHGNyp&#10;St1ZcTeJ5um7hUIvD+fn42yL2QziSpPrLSuI1xEI4sbqnlsF51P1/AbCeWSNg2VSsJCDIn982GKm&#10;7Y0/6Vr7VoQRdhkq6LwfMyld05FBt7YjcfC+7GTQBzm1Uk94C+NmkJsoSqXBngOhw5EOHTXf9cUE&#10;yPGlTqOk2ZfVKx3LpYyXe1optXqad+8gPM3+P/zX/tAKkk2cwO+b8AR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lVAHEAAAA3QAAAA8AAAAAAAAAAAAAAAAAmAIAAGRycy9k&#10;b3ducmV2LnhtbFBLBQYAAAAABAAEAPUAAACJAwAAAAA=&#10;" path="m,l604,e" filled="f" strokeweight=".19381mm">
                    <v:path arrowok="t" o:connecttype="custom" o:connectlocs="0,0;604,0" o:connectangles="0,0"/>
                  </v:shape>
                </v:group>
                <v:group id="Group 3146" o:spid="_x0000_s1043" style="position:absolute;left:2931;top:842;width:209;height:2" coordorigin="2931,842" coordsize="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0R9MUAAADdAAAADwAAAGRycy9kb3ducmV2LnhtbESPQYvCMBSE78L+h/AE&#10;b5pWV1mqUURW2YMsqAvi7dE822LzUprY1n9vhAWPw8x8wyxWnSlFQ7UrLCuIRxEI4tTqgjMFf6ft&#10;8AuE88gaS8uk4EEOVsuP3gITbVs+UHP0mQgQdgkqyL2vEildmpNBN7IVcfCutjbog6wzqWtsA9yU&#10;chxFM2mw4LCQY0WbnNLb8W4U7Fps15P4u9nfrpvH5TT9Pe9jUmrQ79ZzEJ46/w7/t3+0gsk4/oT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kNEfTFAAAA3QAA&#10;AA8AAAAAAAAAAAAAAAAAqgIAAGRycy9kb3ducmV2LnhtbFBLBQYAAAAABAAEAPoAAACcAwAAAAA=&#10;">
                  <v:shape id="Freeform 3147" o:spid="_x0000_s1044" style="position:absolute;left:2931;top:842;width:209;height:2;visibility:visible;mso-wrap-style:square;v-text-anchor:top" coordsize="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udlsYA&#10;AADdAAAADwAAAGRycy9kb3ducmV2LnhtbESPzWvCQBTE7wX/h+UJvdWN0YaSuooflHrx4Af0+si+&#10;JtHs25DdmNS/3hUKHoeZ+Q0zW/SmEldqXGlZwXgUgSDOrC45V3A6fr19gHAeWWNlmRT8kYPFfPAy&#10;w1Tbjvd0PfhcBAi7FBUU3teplC4ryKAb2Zo4eL+2MeiDbHKpG+wC3FQyjqJEGiw5LBRY07qg7HJo&#10;jYL2skv8qu2+b5tSJ0cb25/sPFXqddgvP0F46v0z/N/eagWTePwOjzfhCc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QudlsYAAADdAAAADwAAAAAAAAAAAAAAAACYAgAAZHJz&#10;L2Rvd25yZXYueG1sUEsFBgAAAAAEAAQA9QAAAIsDAAAAAA==&#10;" path="m,l209,e" filled="f" strokecolor="#3f3f3f" strokeweight=".19381mm">
                    <v:path arrowok="t" o:connecttype="custom" o:connectlocs="0,0;209,0" o:connectangles="0,0"/>
                  </v:shape>
                </v:group>
                <v:group id="Group 3144" o:spid="_x0000_s1045" style="position:absolute;left:3870;top:556;width:2;height:1055" coordorigin="3870,556" coordsize="2,10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MqGMUAAADdAAAADwAAAGRycy9kb3ducmV2LnhtbESPQYvCMBSE7wv+h/AE&#10;b2taZUWqUURUPIiwKoi3R/Nsi81LaWJb/71ZEPY4zMw3zHzZmVI0VLvCsoJ4GIEgTq0uOFNwOW+/&#10;pyCcR9ZYWiYFL3KwXPS+5pho2/IvNSefiQBhl6CC3PsqkdKlORl0Q1sRB+9ua4M+yDqTusY2wE0p&#10;R1E0kQYLDgs5VrTOKX2cnkbBrsV2NY43zeFxX79u55/j9RCTUoN+t5qB8NT5//CnvdcKxqN4An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TKhjFAAAA3QAA&#10;AA8AAAAAAAAAAAAAAAAAqgIAAGRycy9kb3ducmV2LnhtbFBLBQYAAAAABAAEAPoAAACcAwAAAAA=&#10;">
                  <v:shape id="Freeform 3145" o:spid="_x0000_s1046" style="position:absolute;left:3870;top:556;width:2;height:1055;visibility:visible;mso-wrap-style:square;v-text-anchor:top" coordsize="2,10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MVfMUA&#10;AADdAAAADwAAAGRycy9kb3ducmV2LnhtbESPQWvCQBSE74X+h+UVvNUXI9gaXaUtCj22VgRvj+wz&#10;G5p9G7Ibjf313ULB4zAz3zDL9eAadeYu1F40TMYZKJbSm1oqDfuv7eMzqBBJDDVeWMOVA6xX93dL&#10;Koy/yCefd7FSCSKhIA02xrZADKVlR2HsW5bknXznKCbZVWg6uiS4azDPshk6qiUtWGr5zXL5veud&#10;htfpsc9nNvRzDBsXP/CAP5nTevQwvCxARR7iLfzffjcapvnkCf7epCeA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cxV8xQAAAN0AAAAPAAAAAAAAAAAAAAAAAJgCAABkcnMv&#10;ZG93bnJldi54bWxQSwUGAAAAAAQABAD1AAAAigMAAAAA&#10;" path="m,1056l,e" filled="f" strokecolor="#1f1f1f" strokeweight=".19381mm">
                    <v:path arrowok="t" o:connecttype="custom" o:connectlocs="0,1612;0,556" o:connectangles="0,0"/>
                  </v:shape>
                </v:group>
                <v:group id="Group 3142" o:spid="_x0000_s1047" style="position:absolute;left:3156;top:1502;width:2;height:704" coordorigin="3156,1502" coordsize="2,7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oQBvxwwAAAN0AAAAP&#10;AAAAAAAAAAAAAAAAAKoCAABkcnMvZG93bnJldi54bWxQSwUGAAAAAAQABAD6AAAAmgMAAAAA&#10;">
                  <v:shape id="Freeform 3143" o:spid="_x0000_s1048" style="position:absolute;left:3156;top:1502;width:2;height:704;visibility:visible;mso-wrap-style:square;v-text-anchor:top" coordsize="2,7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sIocQA&#10;AADdAAAADwAAAGRycy9kb3ducmV2LnhtbESPQYvCMBSE7wv+h/AEb2tqF0S7RhFBkAWRVZE9Pppn&#10;W2xeQhPb+u+NsOBxmJlvmMWqN7VoqfGVZQWTcQKCOLe64kLB+bT9nIHwAVljbZkUPMjDajn4WGCm&#10;bce/1B5DISKEfYYKyhBcJqXPSzLox9YRR+9qG4MhyqaQusEuwk0t0ySZSoMVx4USHW1Kym/Hu1Gw&#10;z+9/7amzG/fz2O7coUuL6/mi1GjYr79BBOrDO/zf3mkFX+lkDq838Qn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bCKHEAAAA3QAAAA8AAAAAAAAAAAAAAAAAmAIAAGRycy9k&#10;b3ducmV2LnhtbFBLBQYAAAAABAAEAPUAAACJAwAAAAA=&#10;" path="m,703l,e" filled="f" strokecolor="#747474" strokeweight=".38761mm">
                    <v:path arrowok="t" o:connecttype="custom" o:connectlocs="0,2205;0,1502" o:connectangles="0,0"/>
                  </v:shape>
                </v:group>
                <v:group id="Group 3140" o:spid="_x0000_s1049" style="position:absolute;left:3118;top:1546;width:747;height:2" coordorigin="3118,1546" coordsize="7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FrdSsQAAADdAAAA&#10;DwAAAAAAAAAAAAAAAACqAgAAZHJzL2Rvd25yZXYueG1sUEsFBgAAAAAEAAQA+gAAAJsDAAAAAA==&#10;">
                  <v:shape id="Freeform 3141" o:spid="_x0000_s1050" style="position:absolute;left:3118;top:1546;width:747;height:2;visibility:visible;mso-wrap-style:square;v-text-anchor:top" coordsize="7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273cQA&#10;AADdAAAADwAAAGRycy9kb3ducmV2LnhtbESPQWvCQBSE70L/w/IKvZmNEYqNrtIKQnqsEau3R/aZ&#10;DWbfhuyq6b/vCoLHYWa+YRarwbbiSr1vHCuYJCkI4srphmsFu3IznoHwAVlj65gU/JGH1fJltMBc&#10;uxv/0HUbahEh7HNUYELocil9ZciiT1xHHL2T6y2GKPta6h5vEW5bmaXpu7TYcFww2NHaUHXeXqyC&#10;cCo/yqqozaVw5nfYHL7pa39U6u11+JyDCDSEZ/jRLrSCaZZN4P4mPg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u93EAAAA3QAAAA8AAAAAAAAAAAAAAAAAmAIAAGRycy9k&#10;b3ducmV2LnhtbFBLBQYAAAAABAAEAPUAAACJAwAAAAA=&#10;" path="m,l747,e" filled="f" strokecolor="#606060" strokeweight=".19381mm">
                    <v:path arrowok="t" o:connecttype="custom" o:connectlocs="0,0;747,0" o:connectangles="0,0"/>
                  </v:shape>
                </v:group>
                <v:group id="Group 3138" o:spid="_x0000_s1051" style="position:absolute;left:2338;top:1348;width:2;height:835" coordorigin="2338,1348" coordsize="2,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8TmpsUAAADdAAAADwAAAGRycy9kb3ducmV2LnhtbESPQYvCMBSE7wv+h/AE&#10;b2vaiotUo4jo4kGEVUG8PZpnW2xeSpNt6783wsIeh5n5hlmselOJlhpXWlYQjyMQxJnVJecKLufd&#10;5wyE88gaK8uk4EkOVsvBxwJTbTv+ofbkcxEg7FJUUHhfp1K6rCCDbmxr4uDdbWPQB9nkUjfYBbip&#10;ZBJFX9JgyWGhwJo2BWWP069R8N1ht57E2/bwuG+et/P0eD3EpNRo2K/nIDz1/j/8195rBZMkSe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fE5qbFAAAA3QAA&#10;AA8AAAAAAAAAAAAAAAAAqgIAAGRycy9kb3ducmV2LnhtbFBLBQYAAAAABAAEAPoAAACcAwAAAAA=&#10;">
                  <v:shape id="Freeform 3139" o:spid="_x0000_s1052" style="position:absolute;left:2338;top:1348;width:2;height:835;visibility:visible;mso-wrap-style:square;v-text-anchor:top" coordsize="2,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JzpcYA&#10;AADdAAAADwAAAGRycy9kb3ducmV2LnhtbESPQWuDQBSE74X8h+UFeqtrDJTEuJHQUpBAD9pecntx&#10;X9TEfSvu1th/3y0Uehxm5hsmy2fTi4lG11lWsIpiEMS11R03Cj4/3p42IJxH1thbJgXf5CDfLx4y&#10;TLW9c0lT5RsRIOxSVNB6P6RSurolgy6yA3HwLnY06IMcG6lHvAe46WUSx8/SYMdhocWBXlqqb9WX&#10;UUBHfZrKojLvc/N6PddXfSw3W6Uel/NhB8LT7P/Df+1CK1gnyRp+34QnIP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4JzpcYAAADdAAAADwAAAAAAAAAAAAAAAACYAgAAZHJz&#10;L2Rvd25yZXYueG1sUEsFBgAAAAAEAAQA9QAAAIsDAAAAAA==&#10;" path="m,835l,e" filled="f" strokeweight=".19381mm">
                    <v:path arrowok="t" o:connecttype="custom" o:connectlocs="0,2183;0,1348" o:connectangles="0,0"/>
                  </v:shape>
                </v:group>
                <v:group id="Group 3136" o:spid="_x0000_s1053" style="position:absolute;left:2371;top:1832;width:791;height:2" coordorigin="2371,1832" coordsize="7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HbScYAAADdAAAADwAAAGRycy9kb3ducmV2LnhtbESPQWvCQBSE7wX/w/KE&#10;3uomsS0SXUVESw8iVAXx9sg+k2D2bciuSfz3riD0OMzMN8xs0ZtKtNS40rKCeBSBIM6sLjlXcDxs&#10;PiYgnEfWWFkmBXdysJgP3maYatvxH7V7n4sAYZeigsL7OpXSZQUZdCNbEwfvYhuDPsgml7rBLsBN&#10;JZMo+pYGSw4LBda0Kii77m9GwU+H3XIcr9vt9bK6nw9fu9M2JqXeh/1yCsJT7//Dr/avVjBOkk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YdtJxgAAAN0A&#10;AAAPAAAAAAAAAAAAAAAAAKoCAABkcnMvZG93bnJldi54bWxQSwUGAAAAAAQABAD6AAAAnQMAAAAA&#10;">
                  <v:shape id="Freeform 3137" o:spid="_x0000_s1054" style="position:absolute;left:2371;top:1832;width:791;height:2;visibility:visible;mso-wrap-style:square;v-text-anchor:top" coordsize="7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QRosUA&#10;AADdAAAADwAAAGRycy9kb3ducmV2LnhtbESPUYvCMBCE3wX/Q1jBFzlTeyjSM4qIiiAHVv0BS7PX&#10;1ms2pYla79ebA8HHYXa+2ZktWlOJGzWutKxgNIxAEGdWl5wrOJ82H1MQziNrrCyTggc5WMy7nRkm&#10;2t45pdvR5yJA2CWooPC+TqR0WUEG3dDWxMH7sY1BH2STS93gPcBNJeMomkiDJYeGAmtaFZT9Hq8m&#10;vHHYmky2f/uLSQfp5bE+fw9wrVS/1y6/QHhq/fv4ld5pBZ9xPIb/NQEB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BGixQAAAN0AAAAPAAAAAAAAAAAAAAAAAJgCAABkcnMv&#10;ZG93bnJldi54bWxQSwUGAAAAAAQABAD1AAAAigMAAAAA&#10;" path="m,l791,e" filled="f" strokecolor="#5b5b5b" strokeweight=".38761mm">
                    <v:path arrowok="t" o:connecttype="custom" o:connectlocs="0,0;791,0" o:connectangles="0,0"/>
                  </v:shape>
                </v:group>
                <v:group id="Group 3134" o:spid="_x0000_s1055" style="position:absolute;left:2371;top:2018;width:791;height:2" coordorigin="2371,2018" coordsize="7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4/+ClxgAAAN0A&#10;AAAPAAAAAAAAAAAAAAAAAKoCAABkcnMvZG93bnJldi54bWxQSwUGAAAAAAQABAD6AAAAnQMAAAAA&#10;">
                  <v:shape id="Freeform 3135" o:spid="_x0000_s1056" style="position:absolute;left:2371;top:2018;width:791;height:2;visibility:visible;mso-wrap-style:square;v-text-anchor:top" coordsize="7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CeAsYA&#10;AADdAAAADwAAAGRycy9kb3ducmV2LnhtbESPT2sCMRTE70K/Q3iCN826Qv+sRilawUM9uO3F22Pz&#10;3F1MXpYk1dVP3xQKHoeZ+Q2zWPXWiAv50DpWMJ1kIIgrp1uuFXx/bcevIEJE1mgck4IbBVgtnwYL&#10;LLS78oEuZaxFgnAoUEETY1dIGaqGLIaJ64iTd3LeYkzS11J7vCa4NTLPsmdpseW00GBH64aqc/lj&#10;FWw+7xvz4XanQ2nejv6+3k/3Nio1GvbvcxCR+vgI/7d3WsEsz1/g7016An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vCeAsYAAADdAAAADwAAAAAAAAAAAAAAAACYAgAAZHJz&#10;L2Rvd25yZXYueG1sUEsFBgAAAAAEAAQA9QAAAIsDAAAAAA==&#10;" path="m,l791,e" filled="f" strokecolor="#606060" strokeweight=".38761mm">
                    <v:path arrowok="t" o:connecttype="custom" o:connectlocs="0,0;791,0" o:connectangles="0,0"/>
                  </v:shape>
                </v:group>
                <v:group id="Group 3132" o:spid="_x0000_s1057" style="position:absolute;left:2371;top:2200;width:791;height:2" coordorigin="2371,2200" coordsize="7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izRTMQAAADdAAAA&#10;DwAAAAAAAAAAAAAAAACqAgAAZHJzL2Rvd25yZXYueG1sUEsFBgAAAAAEAAQA+gAAAJsDAAAAAA==&#10;">
                  <v:shape id="Freeform 3133" o:spid="_x0000_s1058" style="position:absolute;left:2371;top:2200;width:791;height:2;visibility:visible;mso-wrap-style:square;v-text-anchor:top" coordsize="7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l/lcQA&#10;AADdAAAADwAAAGRycy9kb3ducmV2LnhtbESPQYvCMBSE78L+h/AWvGm6FUS7RhFREC9id2Gvj+bZ&#10;FJuX0mRr9dcbQfA4zMw3zGLV21p01PrKsYKvcQKCuHC64lLB789uNAPhA7LG2jEpuJGH1fJjsMBM&#10;uyufqMtDKSKEfYYKTAhNJqUvDFn0Y9cQR+/sWoshyraUusVrhNtapkkylRYrjgsGG9oYKi75v1WQ&#10;U5lcTNjd/+bb6aTeHjq3yY9KDT/79TeIQH14h1/tvVYwSdM5PN/E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Jf5XEAAAA3QAAAA8AAAAAAAAAAAAAAAAAmAIAAGRycy9k&#10;b3ducmV2LnhtbFBLBQYAAAAABAAEAPUAAACJAwAAAAA=&#10;" path="m,l791,e" filled="f" strokecolor="#030303" strokeweight=".19381mm">
                    <v:path arrowok="t" o:connecttype="custom" o:connectlocs="0,0;791,0" o:connectangles="0,0"/>
                  </v:shape>
                </v:group>
                <w10:wrap anchorx="page"/>
              </v:group>
            </w:pict>
          </mc:Fallback>
        </mc:AlternateContent>
      </w:r>
      <w:proofErr w:type="gramStart"/>
      <w:r w:rsidRPr="006632F3">
        <w:rPr>
          <w:rFonts w:ascii="Times New Roman" w:eastAsia="Times New Roman" w:hAnsi="Times New Roman" w:cs="Times New Roman"/>
          <w:color w:val="6E6E6E"/>
          <w:w w:val="76"/>
          <w:position w:val="-8"/>
        </w:rPr>
        <w:t>se</w:t>
      </w:r>
      <w:r w:rsidRPr="006632F3">
        <w:rPr>
          <w:rFonts w:ascii="Times New Roman" w:eastAsia="Times New Roman" w:hAnsi="Times New Roman" w:cs="Times New Roman"/>
          <w:color w:val="6E6E6E"/>
          <w:spacing w:val="-8"/>
          <w:w w:val="77"/>
          <w:position w:val="-8"/>
        </w:rPr>
        <w:t>n</w:t>
      </w:r>
      <w:r w:rsidRPr="006632F3">
        <w:rPr>
          <w:rFonts w:ascii="Times New Roman" w:eastAsia="Times New Roman" w:hAnsi="Times New Roman" w:cs="Times New Roman"/>
          <w:color w:val="424242"/>
          <w:w w:val="70"/>
          <w:position w:val="-8"/>
        </w:rPr>
        <w:t>so</w:t>
      </w:r>
      <w:r w:rsidRPr="006632F3">
        <w:rPr>
          <w:rFonts w:ascii="Times New Roman" w:eastAsia="Times New Roman" w:hAnsi="Times New Roman" w:cs="Times New Roman"/>
          <w:color w:val="424242"/>
          <w:spacing w:val="-5"/>
          <w:w w:val="70"/>
          <w:position w:val="-8"/>
        </w:rPr>
        <w:t>r</w:t>
      </w:r>
      <w:r w:rsidRPr="006632F3">
        <w:rPr>
          <w:rFonts w:ascii="Times New Roman" w:eastAsia="Times New Roman" w:hAnsi="Times New Roman" w:cs="Times New Roman"/>
          <w:color w:val="1F1F1F"/>
          <w:spacing w:val="-26"/>
          <w:w w:val="73"/>
          <w:position w:val="-8"/>
        </w:rPr>
        <w:t>i</w:t>
      </w:r>
      <w:r w:rsidRPr="006632F3">
        <w:rPr>
          <w:rFonts w:ascii="Times New Roman" w:eastAsia="Times New Roman" w:hAnsi="Times New Roman" w:cs="Times New Roman"/>
          <w:color w:val="5B5B5B"/>
          <w:w w:val="36"/>
          <w:position w:val="-8"/>
        </w:rPr>
        <w:t>Ci</w:t>
      </w:r>
      <w:proofErr w:type="gramEnd"/>
      <w:r w:rsidRPr="006632F3">
        <w:rPr>
          <w:rFonts w:ascii="Times New Roman" w:eastAsia="Times New Roman" w:hAnsi="Times New Roman" w:cs="Times New Roman"/>
          <w:color w:val="7E7E7E"/>
          <w:spacing w:val="-38"/>
          <w:w w:val="102"/>
          <w:position w:val="-8"/>
        </w:rPr>
        <w:t>.</w:t>
      </w:r>
      <w:r w:rsidRPr="006632F3">
        <w:rPr>
          <w:rFonts w:ascii="Times New Roman" w:eastAsia="Times New Roman" w:hAnsi="Times New Roman" w:cs="Times New Roman"/>
          <w:color w:val="5B5B5B"/>
          <w:w w:val="63"/>
          <w:position w:val="-8"/>
        </w:rPr>
        <w:t>"</w:t>
      </w:r>
      <w:proofErr w:type="gramStart"/>
      <w:r w:rsidRPr="006632F3">
        <w:rPr>
          <w:rFonts w:ascii="Times New Roman" w:eastAsia="Times New Roman" w:hAnsi="Times New Roman" w:cs="Times New Roman"/>
          <w:color w:val="5B5B5B"/>
          <w:spacing w:val="-5"/>
          <w:w w:val="63"/>
          <w:position w:val="-8"/>
        </w:rPr>
        <w:t>H</w:t>
      </w:r>
      <w:r w:rsidRPr="006632F3">
        <w:rPr>
          <w:rFonts w:ascii="Times New Roman" w:eastAsia="Times New Roman" w:hAnsi="Times New Roman" w:cs="Times New Roman"/>
          <w:color w:val="424242"/>
          <w:spacing w:val="-35"/>
          <w:w w:val="120"/>
          <w:position w:val="-8"/>
        </w:rPr>
        <w:t>a</w:t>
      </w:r>
      <w:r w:rsidRPr="006632F3">
        <w:rPr>
          <w:rFonts w:ascii="Times New Roman" w:eastAsia="Times New Roman" w:hAnsi="Times New Roman" w:cs="Times New Roman"/>
          <w:color w:val="5B5B5B"/>
          <w:w w:val="65"/>
          <w:position w:val="-8"/>
        </w:rPr>
        <w:t>sh"se</w:t>
      </w:r>
      <w:r w:rsidRPr="006632F3">
        <w:rPr>
          <w:rFonts w:ascii="Times New Roman" w:eastAsia="Times New Roman" w:hAnsi="Times New Roman" w:cs="Times New Roman"/>
          <w:color w:val="5B5B5B"/>
          <w:spacing w:val="-11"/>
          <w:w w:val="65"/>
          <w:position w:val="-8"/>
        </w:rPr>
        <w:t>i</w:t>
      </w:r>
      <w:r w:rsidRPr="006632F3">
        <w:rPr>
          <w:rFonts w:ascii="Times New Roman" w:eastAsia="Times New Roman" w:hAnsi="Times New Roman" w:cs="Times New Roman"/>
          <w:color w:val="5B5B5B"/>
          <w:spacing w:val="-41"/>
          <w:w w:val="116"/>
          <w:position w:val="-8"/>
        </w:rPr>
        <w:t>c</w:t>
      </w:r>
      <w:r w:rsidRPr="006632F3">
        <w:rPr>
          <w:rFonts w:ascii="Times New Roman" w:eastAsia="Times New Roman" w:hAnsi="Times New Roman" w:cs="Times New Roman"/>
          <w:color w:val="424242"/>
          <w:w w:val="73"/>
          <w:position w:val="-8"/>
        </w:rPr>
        <w:t>'i</w:t>
      </w:r>
      <w:r w:rsidRPr="006632F3">
        <w:rPr>
          <w:rFonts w:ascii="Times New Roman" w:eastAsia="Times New Roman" w:hAnsi="Times New Roman" w:cs="Times New Roman"/>
          <w:color w:val="424242"/>
          <w:spacing w:val="-48"/>
          <w:w w:val="73"/>
          <w:position w:val="-8"/>
        </w:rPr>
        <w:t>i</w:t>
      </w:r>
      <w:r w:rsidRPr="006632F3">
        <w:rPr>
          <w:rFonts w:ascii="Times New Roman" w:eastAsia="Times New Roman" w:hAnsi="Times New Roman" w:cs="Times New Roman"/>
          <w:color w:val="5B5B5B"/>
          <w:w w:val="88"/>
          <w:position w:val="-8"/>
        </w:rPr>
        <w:t>.n</w:t>
      </w:r>
      <w:r w:rsidRPr="006632F3">
        <w:rPr>
          <w:rFonts w:ascii="Times New Roman" w:eastAsia="Times New Roman" w:hAnsi="Times New Roman" w:cs="Times New Roman"/>
          <w:color w:val="5B5B5B"/>
          <w:spacing w:val="-9"/>
          <w:w w:val="87"/>
          <w:position w:val="-8"/>
        </w:rPr>
        <w:t>i</w:t>
      </w:r>
      <w:r w:rsidRPr="006632F3">
        <w:rPr>
          <w:rFonts w:ascii="Times New Roman" w:eastAsia="Times New Roman" w:hAnsi="Times New Roman" w:cs="Times New Roman"/>
          <w:color w:val="424242"/>
          <w:spacing w:val="-31"/>
          <w:w w:val="140"/>
          <w:position w:val="-8"/>
        </w:rPr>
        <w:t>o</w:t>
      </w:r>
      <w:r w:rsidRPr="006632F3">
        <w:rPr>
          <w:rFonts w:ascii="Times New Roman" w:eastAsia="Times New Roman" w:hAnsi="Times New Roman" w:cs="Times New Roman"/>
          <w:color w:val="5B5B5B"/>
          <w:w w:val="80"/>
          <w:position w:val="-8"/>
        </w:rPr>
        <w:t>a</w:t>
      </w:r>
      <w:r w:rsidRPr="006632F3">
        <w:rPr>
          <w:rFonts w:ascii="Times New Roman" w:eastAsia="Times New Roman" w:hAnsi="Times New Roman" w:cs="Times New Roman"/>
          <w:color w:val="5B5B5B"/>
          <w:position w:val="-8"/>
        </w:rPr>
        <w:tab/>
      </w:r>
      <w:r w:rsidRPr="006632F3">
        <w:rPr>
          <w:rFonts w:ascii="Times New Roman" w:eastAsia="Arial" w:hAnsi="Times New Roman" w:cs="Times New Roman"/>
          <w:color w:val="5B5B5B"/>
          <w:position w:val="-8"/>
        </w:rPr>
        <w:t>l</w:t>
      </w:r>
      <w:r w:rsidRPr="006632F3">
        <w:rPr>
          <w:rFonts w:ascii="Times New Roman" w:eastAsia="Arial" w:hAnsi="Times New Roman" w:cs="Times New Roman"/>
          <w:color w:val="5B5B5B"/>
          <w:spacing w:val="-8"/>
          <w:position w:val="-8"/>
        </w:rPr>
        <w:t>s</w:t>
      </w:r>
      <w:r w:rsidRPr="006632F3">
        <w:rPr>
          <w:rFonts w:ascii="Times New Roman" w:eastAsia="Arial" w:hAnsi="Times New Roman" w:cs="Times New Roman"/>
          <w:color w:val="7E7E7E"/>
          <w:spacing w:val="-17"/>
          <w:position w:val="-8"/>
        </w:rPr>
        <w:t>t</w:t>
      </w:r>
      <w:r w:rsidRPr="006632F3">
        <w:rPr>
          <w:rFonts w:ascii="Times New Roman" w:eastAsia="Arial" w:hAnsi="Times New Roman" w:cs="Times New Roman"/>
          <w:color w:val="5B5B5B"/>
          <w:position w:val="-8"/>
        </w:rPr>
        <w:t>e.</w:t>
      </w:r>
      <w:proofErr w:type="gramEnd"/>
      <w:r w:rsidRPr="006632F3">
        <w:rPr>
          <w:rFonts w:ascii="Times New Roman" w:eastAsia="Arial" w:hAnsi="Times New Roman" w:cs="Times New Roman"/>
          <w:color w:val="5B5B5B"/>
          <w:spacing w:val="12"/>
          <w:position w:val="-8"/>
        </w:rPr>
        <w:t xml:space="preserve"> </w:t>
      </w:r>
      <w:proofErr w:type="gramStart"/>
      <w:r w:rsidRPr="006632F3">
        <w:rPr>
          <w:rFonts w:ascii="Times New Roman" w:eastAsia="Arial" w:hAnsi="Times New Roman" w:cs="Times New Roman"/>
          <w:color w:val="5B5B5B"/>
          <w:w w:val="90"/>
          <w:position w:val="-7"/>
        </w:rPr>
        <w:t>er</w:t>
      </w:r>
      <w:proofErr w:type="gramEnd"/>
      <w:r w:rsidRPr="006632F3">
        <w:rPr>
          <w:rFonts w:ascii="Times New Roman" w:eastAsia="Arial" w:hAnsi="Times New Roman" w:cs="Times New Roman"/>
          <w:color w:val="5B5B5B"/>
          <w:w w:val="90"/>
          <w:position w:val="-7"/>
        </w:rPr>
        <w:t>&gt;</w:t>
      </w:r>
      <w:r w:rsidRPr="006632F3">
        <w:rPr>
          <w:rFonts w:ascii="Times New Roman" w:eastAsia="Arial" w:hAnsi="Times New Roman" w:cs="Times New Roman"/>
          <w:color w:val="5B5B5B"/>
          <w:spacing w:val="2"/>
          <w:w w:val="90"/>
          <w:position w:val="-7"/>
        </w:rPr>
        <w:t xml:space="preserve"> </w:t>
      </w:r>
      <w:r w:rsidRPr="006632F3">
        <w:rPr>
          <w:rFonts w:ascii="Times New Roman" w:eastAsia="Arial" w:hAnsi="Times New Roman" w:cs="Times New Roman"/>
          <w:color w:val="7E7E7E"/>
          <w:w w:val="192"/>
          <w:position w:val="-7"/>
        </w:rPr>
        <w:t>I</w:t>
      </w:r>
      <w:r w:rsidRPr="006632F3">
        <w:rPr>
          <w:rFonts w:ascii="Times New Roman" w:eastAsia="Arial" w:hAnsi="Times New Roman" w:cs="Times New Roman"/>
          <w:color w:val="7E7E7E"/>
          <w:position w:val="-7"/>
        </w:rPr>
        <w:tab/>
      </w:r>
      <w:r w:rsidRPr="006632F3">
        <w:rPr>
          <w:rFonts w:ascii="Times New Roman" w:eastAsia="Arial" w:hAnsi="Times New Roman" w:cs="Times New Roman"/>
          <w:color w:val="424242"/>
          <w:w w:val="514"/>
          <w:position w:val="-6"/>
        </w:rPr>
        <w:t>'</w:t>
      </w:r>
    </w:p>
    <w:p w14:paraId="144A579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space="720"/>
        </w:sectPr>
      </w:pPr>
    </w:p>
    <w:p w14:paraId="031032CE" w14:textId="77777777" w:rsidR="00583B21" w:rsidRPr="006632F3" w:rsidRDefault="00583B21" w:rsidP="00583B21">
      <w:pPr>
        <w:tabs>
          <w:tab w:val="left" w:pos="420"/>
        </w:tabs>
        <w:spacing w:before="42" w:after="0" w:line="240" w:lineRule="auto"/>
        <w:ind w:right="-20"/>
        <w:jc w:val="right"/>
        <w:rPr>
          <w:rFonts w:ascii="Times New Roman" w:eastAsia="Arial" w:hAnsi="Times New Roman" w:cs="Times New Roman"/>
        </w:rPr>
      </w:pPr>
      <w:r w:rsidRPr="006632F3">
        <w:rPr>
          <w:rFonts w:ascii="Times New Roman" w:hAnsi="Times New Roman" w:cs="Times New Roman"/>
          <w:noProof/>
        </w:rPr>
        <w:lastRenderedPageBreak/>
        <mc:AlternateContent>
          <mc:Choice Requires="wps">
            <w:drawing>
              <wp:anchor distT="0" distB="0" distL="114300" distR="114300" simplePos="0" relativeHeight="252054528" behindDoc="1" locked="0" layoutInCell="1" allowOverlap="1" wp14:anchorId="15E77F18" wp14:editId="6D0372B7">
                <wp:simplePos x="0" y="0"/>
                <wp:positionH relativeFrom="page">
                  <wp:posOffset>3040380</wp:posOffset>
                </wp:positionH>
                <wp:positionV relativeFrom="paragraph">
                  <wp:posOffset>24130</wp:posOffset>
                </wp:positionV>
                <wp:extent cx="1998980" cy="171450"/>
                <wp:effectExtent l="1905" t="0" r="0" b="4445"/>
                <wp:wrapNone/>
                <wp:docPr id="3196" name="Text Box 3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898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DB123" w14:textId="77777777" w:rsidR="00583B21" w:rsidRDefault="00583B21" w:rsidP="00583B21">
                            <w:pPr>
                              <w:tabs>
                                <w:tab w:val="left" w:pos="2940"/>
                              </w:tabs>
                              <w:spacing w:after="0" w:line="270" w:lineRule="exact"/>
                              <w:ind w:right="-80"/>
                              <w:rPr>
                                <w:rFonts w:ascii="Arial" w:eastAsia="Arial" w:hAnsi="Arial" w:cs="Arial"/>
                                <w:sz w:val="27"/>
                                <w:szCs w:val="27"/>
                              </w:rPr>
                            </w:pPr>
                            <w:r>
                              <w:rPr>
                                <w:rFonts w:ascii="Courier New" w:eastAsia="Courier New" w:hAnsi="Courier New" w:cs="Courier New"/>
                                <w:spacing w:val="-2"/>
                                <w:w w:val="92"/>
                                <w:position w:val="6"/>
                                <w:sz w:val="20"/>
                                <w:szCs w:val="20"/>
                              </w:rPr>
                              <w:t>-</w:t>
                            </w:r>
                            <w:r>
                              <w:rPr>
                                <w:rFonts w:ascii="Courier New" w:eastAsia="Courier New" w:hAnsi="Courier New" w:cs="Courier New"/>
                                <w:color w:val="5B5B5B"/>
                                <w:w w:val="92"/>
                                <w:position w:val="6"/>
                                <w:sz w:val="20"/>
                                <w:szCs w:val="20"/>
                              </w:rPr>
                              <w:t>"</w:t>
                            </w:r>
                            <w:r>
                              <w:rPr>
                                <w:rFonts w:ascii="Courier New" w:eastAsia="Courier New" w:hAnsi="Courier New" w:cs="Courier New"/>
                                <w:color w:val="5B5B5B"/>
                                <w:spacing w:val="-108"/>
                                <w:w w:val="92"/>
                                <w:position w:val="6"/>
                                <w:sz w:val="20"/>
                                <w:szCs w:val="20"/>
                              </w:rPr>
                              <w:t xml:space="preserve"> </w:t>
                            </w:r>
                            <w:r>
                              <w:rPr>
                                <w:rFonts w:ascii="Courier New" w:eastAsia="Courier New" w:hAnsi="Courier New" w:cs="Courier New"/>
                                <w:color w:val="5B5B5B"/>
                                <w:position w:val="6"/>
                                <w:sz w:val="20"/>
                                <w:szCs w:val="20"/>
                              </w:rPr>
                              <w:tab/>
                            </w:r>
                            <w:r>
                              <w:rPr>
                                <w:rFonts w:ascii="Arial" w:eastAsia="Arial" w:hAnsi="Arial" w:cs="Arial"/>
                                <w:color w:val="424242"/>
                                <w:spacing w:val="1"/>
                                <w:w w:val="201"/>
                                <w:sz w:val="27"/>
                                <w:szCs w:val="27"/>
                              </w:rPr>
                              <w:t>'</w:t>
                            </w:r>
                            <w:r>
                              <w:rPr>
                                <w:rFonts w:ascii="Arial" w:eastAsia="Arial" w:hAnsi="Arial" w:cs="Arial"/>
                                <w:color w:val="000000"/>
                                <w:spacing w:val="3"/>
                                <w:w w:val="42"/>
                                <w:sz w:val="27"/>
                                <w:szCs w:val="27"/>
                              </w:rPr>
                              <w:t>I</w:t>
                            </w:r>
                            <w:r>
                              <w:rPr>
                                <w:rFonts w:ascii="Arial" w:eastAsia="Arial" w:hAnsi="Arial" w:cs="Arial"/>
                                <w:color w:val="5B5B5B"/>
                                <w:w w:val="201"/>
                                <w:sz w:val="27"/>
                                <w:szCs w:val="27"/>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30" o:spid="_x0000_s1055" type="#_x0000_t202" style="position:absolute;left:0;text-align:left;margin-left:239.4pt;margin-top:1.9pt;width:157.4pt;height:13.5pt;z-index:-251261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" filled="f" stroked="f">
                <v:textbox inset="0,0,0,0">
                  <w:txbxContent>
                    <w:p w14:paraId="330DB123" w14:textId="77777777" w:rsidR="00583B21" w:rsidRDefault="00583B21" w:rsidP="00583B21">
                      <w:pPr>
                        <w:tabs>
                          <w:tab w:val="left" w:pos="2940"/>
                        </w:tabs>
                        <w:spacing w:after="0" w:line="270" w:lineRule="exact"/>
                        <w:ind w:right="-80"/>
                        <w:rPr>
                          <w:rFonts w:ascii="Arial" w:eastAsia="Arial" w:hAnsi="Arial" w:cs="Arial"/>
                          <w:sz w:val="27"/>
                          <w:szCs w:val="27"/>
                        </w:rPr>
                      </w:pPr>
                      <w:r>
                        <w:rPr>
                          <w:rFonts w:ascii="Courier New" w:eastAsia="Courier New" w:hAnsi="Courier New" w:cs="Courier New"/>
                          <w:spacing w:val="-2"/>
                          <w:w w:val="92"/>
                          <w:position w:val="6"/>
                          <w:sz w:val="20"/>
                          <w:szCs w:val="20"/>
                        </w:rPr>
                        <w:t>-</w:t>
                      </w:r>
                      <w:r>
                        <w:rPr>
                          <w:rFonts w:ascii="Courier New" w:eastAsia="Courier New" w:hAnsi="Courier New" w:cs="Courier New"/>
                          <w:color w:val="5B5B5B"/>
                          <w:w w:val="92"/>
                          <w:position w:val="6"/>
                          <w:sz w:val="20"/>
                          <w:szCs w:val="20"/>
                        </w:rPr>
                        <w:t>"</w:t>
                      </w:r>
                      <w:r>
                        <w:rPr>
                          <w:rFonts w:ascii="Courier New" w:eastAsia="Courier New" w:hAnsi="Courier New" w:cs="Courier New"/>
                          <w:color w:val="5B5B5B"/>
                          <w:spacing w:val="-108"/>
                          <w:w w:val="92"/>
                          <w:position w:val="6"/>
                          <w:sz w:val="20"/>
                          <w:szCs w:val="20"/>
                        </w:rPr>
                        <w:t xml:space="preserve"> </w:t>
                      </w:r>
                      <w:r>
                        <w:rPr>
                          <w:rFonts w:ascii="Courier New" w:eastAsia="Courier New" w:hAnsi="Courier New" w:cs="Courier New"/>
                          <w:color w:val="5B5B5B"/>
                          <w:position w:val="6"/>
                          <w:sz w:val="20"/>
                          <w:szCs w:val="20"/>
                        </w:rPr>
                        <w:tab/>
                      </w:r>
                      <w:r>
                        <w:rPr>
                          <w:rFonts w:ascii="Arial" w:eastAsia="Arial" w:hAnsi="Arial" w:cs="Arial"/>
                          <w:color w:val="424242"/>
                          <w:spacing w:val="1"/>
                          <w:w w:val="201"/>
                          <w:sz w:val="27"/>
                          <w:szCs w:val="27"/>
                        </w:rPr>
                        <w:t>'</w:t>
                      </w:r>
                      <w:r>
                        <w:rPr>
                          <w:rFonts w:ascii="Arial" w:eastAsia="Arial" w:hAnsi="Arial" w:cs="Arial"/>
                          <w:color w:val="000000"/>
                          <w:spacing w:val="3"/>
                          <w:w w:val="42"/>
                          <w:sz w:val="27"/>
                          <w:szCs w:val="27"/>
                        </w:rPr>
                        <w:t>I</w:t>
                      </w:r>
                      <w:r>
                        <w:rPr>
                          <w:rFonts w:ascii="Arial" w:eastAsia="Arial" w:hAnsi="Arial" w:cs="Arial"/>
                          <w:color w:val="5B5B5B"/>
                          <w:w w:val="201"/>
                          <w:sz w:val="27"/>
                          <w:szCs w:val="27"/>
                        </w:rPr>
                        <w:t>'</w:t>
                      </w:r>
                    </w:p>
                  </w:txbxContent>
                </v:textbox>
                <w10:wrap anchorx="page"/>
              </v:shape>
            </w:pict>
          </mc:Fallback>
        </mc:AlternateContent>
      </w:r>
      <w:proofErr w:type="gramStart"/>
      <w:r w:rsidRPr="006632F3">
        <w:rPr>
          <w:rFonts w:ascii="Times New Roman" w:eastAsia="Arial" w:hAnsi="Times New Roman" w:cs="Times New Roman"/>
          <w:color w:val="424242"/>
          <w:spacing w:val="2"/>
          <w:w w:val="375"/>
        </w:rPr>
        <w:t>l</w:t>
      </w:r>
      <w:proofErr w:type="gramEnd"/>
      <w:r w:rsidRPr="006632F3">
        <w:rPr>
          <w:rFonts w:ascii="Times New Roman" w:eastAsia="Arial" w:hAnsi="Times New Roman" w:cs="Times New Roman"/>
          <w:color w:val="424242"/>
          <w:w w:val="99"/>
          <w:u w:val="single" w:color="000000"/>
        </w:rPr>
        <w:t xml:space="preserve"> </w:t>
      </w:r>
      <w:r w:rsidRPr="006632F3">
        <w:rPr>
          <w:rFonts w:ascii="Times New Roman" w:eastAsia="Arial" w:hAnsi="Times New Roman" w:cs="Times New Roman"/>
          <w:color w:val="424242"/>
          <w:u w:val="single" w:color="000000"/>
        </w:rPr>
        <w:tab/>
      </w:r>
    </w:p>
    <w:p w14:paraId="1F79AA42" w14:textId="77777777" w:rsidR="00583B21" w:rsidRPr="006632F3" w:rsidRDefault="00583B21" w:rsidP="00583B21">
      <w:pPr>
        <w:spacing w:before="33" w:after="0" w:line="240" w:lineRule="auto"/>
        <w:ind w:right="7"/>
        <w:jc w:val="right"/>
        <w:rPr>
          <w:rFonts w:ascii="Times New Roman" w:eastAsia="Times New Roman" w:hAnsi="Times New Roman" w:cs="Times New Roman"/>
        </w:rPr>
      </w:pPr>
      <w:r w:rsidRPr="006632F3">
        <w:rPr>
          <w:rFonts w:ascii="Times New Roman" w:eastAsia="Times New Roman" w:hAnsi="Times New Roman" w:cs="Times New Roman"/>
          <w:color w:val="424242"/>
          <w:w w:val="103"/>
        </w:rPr>
        <w:t>HashMap</w:t>
      </w:r>
    </w:p>
    <w:p w14:paraId="198559E8" w14:textId="77777777" w:rsidR="00583B21" w:rsidRPr="006632F3" w:rsidRDefault="00583B21" w:rsidP="00583B21">
      <w:pPr>
        <w:tabs>
          <w:tab w:val="left" w:pos="5240"/>
        </w:tabs>
        <w:spacing w:after="0" w:line="192" w:lineRule="exact"/>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w w:val="389"/>
          <w:position w:val="2"/>
        </w:rPr>
        <w:lastRenderedPageBreak/>
        <w:t>---------</w:t>
      </w:r>
      <w:r w:rsidRPr="006632F3">
        <w:rPr>
          <w:rFonts w:ascii="Times New Roman" w:eastAsia="Arial" w:hAnsi="Times New Roman" w:cs="Times New Roman"/>
          <w:spacing w:val="45"/>
          <w:w w:val="389"/>
          <w:position w:val="2"/>
        </w:rPr>
        <w:t xml:space="preserve"> </w:t>
      </w:r>
      <w:r w:rsidRPr="006632F3">
        <w:rPr>
          <w:rFonts w:ascii="Times New Roman" w:eastAsia="Times New Roman" w:hAnsi="Times New Roman" w:cs="Times New Roman"/>
          <w:w w:val="165"/>
          <w:position w:val="-2"/>
        </w:rPr>
        <w:t>-</w:t>
      </w:r>
      <w:r w:rsidRPr="006632F3">
        <w:rPr>
          <w:rFonts w:ascii="Times New Roman" w:eastAsia="Times New Roman" w:hAnsi="Times New Roman" w:cs="Times New Roman"/>
          <w:position w:val="-2"/>
        </w:rPr>
        <w:tab/>
      </w:r>
      <w:r w:rsidRPr="006632F3">
        <w:rPr>
          <w:rFonts w:ascii="Times New Roman" w:eastAsia="Arial" w:hAnsi="Times New Roman" w:cs="Times New Roman"/>
          <w:color w:val="424242"/>
          <w:spacing w:val="-14"/>
          <w:w w:val="135"/>
          <w:position w:val="4"/>
        </w:rPr>
        <w:t>-</w:t>
      </w:r>
      <w:r w:rsidRPr="006632F3">
        <w:rPr>
          <w:rFonts w:ascii="Times New Roman" w:eastAsia="Arial" w:hAnsi="Times New Roman" w:cs="Times New Roman"/>
          <w:color w:val="5B5B5B"/>
          <w:w w:val="98"/>
          <w:position w:val="4"/>
        </w:rPr>
        <w:t>instanti</w:t>
      </w:r>
      <w:r w:rsidRPr="006632F3">
        <w:rPr>
          <w:rFonts w:ascii="Times New Roman" w:eastAsia="Arial" w:hAnsi="Times New Roman" w:cs="Times New Roman"/>
          <w:color w:val="5B5B5B"/>
          <w:spacing w:val="3"/>
          <w:w w:val="99"/>
          <w:position w:val="4"/>
        </w:rPr>
        <w:t>a</w:t>
      </w:r>
      <w:r w:rsidRPr="006632F3">
        <w:rPr>
          <w:rFonts w:ascii="Times New Roman" w:eastAsia="Arial" w:hAnsi="Times New Roman" w:cs="Times New Roman"/>
          <w:color w:val="7E7E7E"/>
          <w:spacing w:val="-17"/>
          <w:w w:val="108"/>
          <w:position w:val="4"/>
        </w:rPr>
        <w:t>t</w:t>
      </w:r>
      <w:r w:rsidRPr="006632F3">
        <w:rPr>
          <w:rFonts w:ascii="Times New Roman" w:eastAsia="Arial" w:hAnsi="Times New Roman" w:cs="Times New Roman"/>
          <w:color w:val="5B5B5B"/>
          <w:w w:val="112"/>
          <w:position w:val="4"/>
        </w:rPr>
        <w:t>es</w:t>
      </w:r>
    </w:p>
    <w:p w14:paraId="2BD6DF0B" w14:textId="77777777" w:rsidR="00583B21" w:rsidRPr="006632F3" w:rsidRDefault="00583B21" w:rsidP="00583B21">
      <w:pPr>
        <w:spacing w:after="0" w:line="115" w:lineRule="exact"/>
        <w:ind w:left="3748" w:right="3030"/>
        <w:jc w:val="center"/>
        <w:rPr>
          <w:rFonts w:ascii="Times New Roman" w:eastAsia="Arial" w:hAnsi="Times New Roman" w:cs="Times New Roman"/>
        </w:rPr>
      </w:pPr>
      <w:r w:rsidRPr="006632F3">
        <w:rPr>
          <w:rFonts w:ascii="Times New Roman" w:eastAsia="Arial" w:hAnsi="Times New Roman" w:cs="Times New Roman"/>
          <w:color w:val="8C3638"/>
          <w:spacing w:val="-18"/>
          <w:w w:val="192"/>
        </w:rPr>
        <w:t>l</w:t>
      </w:r>
      <w:r w:rsidRPr="006632F3">
        <w:rPr>
          <w:rFonts w:ascii="Times New Roman" w:eastAsia="Arial" w:hAnsi="Times New Roman" w:cs="Times New Roman"/>
          <w:color w:val="825982"/>
          <w:w w:val="75"/>
        </w:rPr>
        <w:t>.</w:t>
      </w:r>
      <w:proofErr w:type="gramStart"/>
      <w:r w:rsidRPr="006632F3">
        <w:rPr>
          <w:rFonts w:ascii="Times New Roman" w:eastAsia="Arial" w:hAnsi="Times New Roman" w:cs="Times New Roman"/>
          <w:color w:val="825982"/>
          <w:w w:val="75"/>
        </w:rPr>
        <w:t>;in</w:t>
      </w:r>
      <w:proofErr w:type="gramEnd"/>
      <w:r w:rsidRPr="006632F3">
        <w:rPr>
          <w:rFonts w:ascii="Times New Roman" w:eastAsia="Arial" w:hAnsi="Times New Roman" w:cs="Times New Roman"/>
          <w:color w:val="825982"/>
          <w:w w:val="75"/>
        </w:rPr>
        <w:t>$,</w:t>
      </w:r>
      <w:r w:rsidRPr="006632F3">
        <w:rPr>
          <w:rFonts w:ascii="Times New Roman" w:eastAsia="Arial" w:hAnsi="Times New Roman" w:cs="Times New Roman"/>
          <w:color w:val="825982"/>
          <w:spacing w:val="-6"/>
          <w:w w:val="75"/>
        </w:rPr>
        <w:t>t</w:t>
      </w:r>
      <w:r w:rsidRPr="006632F3">
        <w:rPr>
          <w:rFonts w:ascii="Times New Roman" w:eastAsia="Arial" w:hAnsi="Times New Roman" w:cs="Times New Roman"/>
          <w:color w:val="5B5B5B"/>
          <w:spacing w:val="-15"/>
          <w:w w:val="106"/>
        </w:rPr>
        <w:t>a</w:t>
      </w:r>
      <w:r w:rsidRPr="006632F3">
        <w:rPr>
          <w:rFonts w:ascii="Times New Roman" w:eastAsia="Arial" w:hAnsi="Times New Roman" w:cs="Times New Roman"/>
          <w:color w:val="424242"/>
          <w:spacing w:val="-14"/>
          <w:w w:val="120"/>
        </w:rPr>
        <w:t>n</w:t>
      </w:r>
      <w:r w:rsidRPr="006632F3">
        <w:rPr>
          <w:rFonts w:ascii="Times New Roman" w:eastAsia="Arial" w:hAnsi="Times New Roman" w:cs="Times New Roman"/>
          <w:color w:val="5B5B5B"/>
          <w:spacing w:val="-11"/>
          <w:w w:val="99"/>
        </w:rPr>
        <w:t>t</w:t>
      </w:r>
      <w:r w:rsidRPr="006632F3">
        <w:rPr>
          <w:rFonts w:ascii="Times New Roman" w:eastAsia="Arial" w:hAnsi="Times New Roman" w:cs="Times New Roman"/>
          <w:color w:val="2F2F2F"/>
          <w:spacing w:val="-4"/>
          <w:w w:val="192"/>
        </w:rPr>
        <w:t>i</w:t>
      </w:r>
      <w:r w:rsidRPr="006632F3">
        <w:rPr>
          <w:rFonts w:ascii="Times New Roman" w:eastAsia="Arial" w:hAnsi="Times New Roman" w:cs="Times New Roman"/>
          <w:color w:val="5B5B5B"/>
          <w:w w:val="97"/>
        </w:rPr>
        <w:t>ates</w:t>
      </w:r>
    </w:p>
    <w:p w14:paraId="6D376097" w14:textId="77777777" w:rsidR="00583B21" w:rsidRPr="006632F3" w:rsidRDefault="00583B21" w:rsidP="00583B21">
      <w:pPr>
        <w:tabs>
          <w:tab w:val="left" w:pos="3820"/>
        </w:tabs>
        <w:spacing w:before="24" w:after="0" w:line="112" w:lineRule="exact"/>
        <w:ind w:left="2351" w:right="-20"/>
        <w:rPr>
          <w:rFonts w:ascii="Times New Roman" w:eastAsia="Arial" w:hAnsi="Times New Roman" w:cs="Times New Roman"/>
        </w:rPr>
      </w:pPr>
      <w:r w:rsidRPr="006632F3">
        <w:rPr>
          <w:rFonts w:ascii="Times New Roman" w:eastAsia="Arial" w:hAnsi="Times New Roman" w:cs="Times New Roman"/>
          <w:color w:val="825982"/>
          <w:w w:val="192"/>
          <w:position w:val="-2"/>
        </w:rPr>
        <w:t>I</w:t>
      </w:r>
      <w:r w:rsidRPr="006632F3">
        <w:rPr>
          <w:rFonts w:ascii="Times New Roman" w:eastAsia="Arial" w:hAnsi="Times New Roman" w:cs="Times New Roman"/>
          <w:color w:val="825982"/>
          <w:spacing w:val="3"/>
          <w:w w:val="192"/>
          <w:position w:val="-2"/>
        </w:rPr>
        <w:t xml:space="preserve"> </w:t>
      </w:r>
      <w:r w:rsidRPr="006632F3">
        <w:rPr>
          <w:rFonts w:ascii="Times New Roman" w:eastAsia="Arial" w:hAnsi="Times New Roman" w:cs="Times New Roman"/>
          <w:color w:val="825982"/>
          <w:spacing w:val="-31"/>
          <w:w w:val="192"/>
          <w:position w:val="-2"/>
          <w:u w:val="single" w:color="3F3B3B"/>
        </w:rPr>
        <w:t xml:space="preserve"> </w:t>
      </w:r>
      <w:r w:rsidRPr="006632F3">
        <w:rPr>
          <w:rFonts w:ascii="Times New Roman" w:eastAsia="Arial" w:hAnsi="Times New Roman" w:cs="Times New Roman"/>
          <w:color w:val="825982"/>
          <w:position w:val="-2"/>
          <w:u w:val="single" w:color="3F3B3B"/>
        </w:rPr>
        <w:tab/>
      </w:r>
      <w:proofErr w:type="gramStart"/>
      <w:r w:rsidRPr="006632F3">
        <w:rPr>
          <w:rFonts w:ascii="Times New Roman" w:eastAsia="Arial" w:hAnsi="Times New Roman" w:cs="Times New Roman"/>
          <w:color w:val="8C3638"/>
          <w:w w:val="192"/>
          <w:position w:val="-2"/>
        </w:rPr>
        <w:t xml:space="preserve">I </w:t>
      </w:r>
      <w:r w:rsidRPr="006632F3">
        <w:rPr>
          <w:rFonts w:ascii="Times New Roman" w:eastAsia="Arial" w:hAnsi="Times New Roman" w:cs="Times New Roman"/>
          <w:color w:val="8C3638"/>
          <w:spacing w:val="16"/>
          <w:w w:val="192"/>
          <w:position w:val="-2"/>
        </w:rPr>
        <w:t xml:space="preserve"> </w:t>
      </w:r>
      <w:r w:rsidRPr="006632F3">
        <w:rPr>
          <w:rFonts w:ascii="Times New Roman" w:eastAsia="Arial" w:hAnsi="Times New Roman" w:cs="Times New Roman"/>
          <w:color w:val="663B66"/>
          <w:w w:val="192"/>
          <w:position w:val="-2"/>
        </w:rPr>
        <w:t>I</w:t>
      </w:r>
      <w:proofErr w:type="gramEnd"/>
    </w:p>
    <w:p w14:paraId="00817885"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2" w:space="720" w:equalWidth="0">
            <w:col w:w="1314" w:space="172"/>
            <w:col w:w="7554"/>
          </w:cols>
        </w:sectPr>
      </w:pPr>
    </w:p>
    <w:p w14:paraId="01F93CF1" w14:textId="77777777" w:rsidR="00583B21" w:rsidRPr="006632F3" w:rsidRDefault="00583B21" w:rsidP="00583B21">
      <w:pPr>
        <w:spacing w:after="0" w:line="200" w:lineRule="exact"/>
        <w:rPr>
          <w:rFonts w:ascii="Times New Roman" w:hAnsi="Times New Roman" w:cs="Times New Roman"/>
        </w:rPr>
      </w:pPr>
    </w:p>
    <w:p w14:paraId="51A3ACFD" w14:textId="77777777" w:rsidR="00583B21" w:rsidRPr="006632F3" w:rsidRDefault="00583B21" w:rsidP="00583B21">
      <w:pPr>
        <w:spacing w:before="7" w:after="0" w:line="280" w:lineRule="exact"/>
        <w:rPr>
          <w:rFonts w:ascii="Times New Roman" w:hAnsi="Times New Roman" w:cs="Times New Roman"/>
        </w:rPr>
      </w:pPr>
    </w:p>
    <w:p w14:paraId="0F30372C" w14:textId="77777777" w:rsidR="00583B21" w:rsidRPr="006632F3" w:rsidRDefault="00583B21" w:rsidP="00583B21">
      <w:pPr>
        <w:spacing w:after="0" w:line="151" w:lineRule="exact"/>
        <w:ind w:left="947" w:right="-93"/>
        <w:rPr>
          <w:rFonts w:ascii="Times New Roman" w:eastAsia="Times New Roman" w:hAnsi="Times New Roman" w:cs="Times New Roman"/>
        </w:rPr>
      </w:pPr>
      <w:r w:rsidRPr="006632F3">
        <w:rPr>
          <w:rFonts w:ascii="Times New Roman" w:eastAsia="Times New Roman" w:hAnsi="Times New Roman" w:cs="Times New Roman"/>
          <w:color w:val="7E7E7E"/>
          <w:w w:val="113"/>
          <w:position w:val="-21"/>
        </w:rPr>
        <w:t>--------</w:t>
      </w:r>
    </w:p>
    <w:p w14:paraId="47C14244" w14:textId="77777777" w:rsidR="00583B21" w:rsidRPr="006632F3" w:rsidRDefault="00583B21" w:rsidP="00583B21">
      <w:pPr>
        <w:spacing w:after="0" w:line="419" w:lineRule="exact"/>
        <w:ind w:right="-101"/>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Times New Roman" w:hAnsi="Times New Roman" w:cs="Times New Roman"/>
          <w:w w:val="53"/>
        </w:rPr>
        <w:lastRenderedPageBreak/>
        <w:t>.....</w:t>
      </w:r>
    </w:p>
    <w:p w14:paraId="5C17F5C8" w14:textId="77777777" w:rsidR="00583B21" w:rsidRPr="006632F3" w:rsidRDefault="00583B21" w:rsidP="00583B21">
      <w:pPr>
        <w:spacing w:before="19" w:after="0" w:line="121" w:lineRule="exact"/>
        <w:ind w:left="1242"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825982"/>
          <w:w w:val="192"/>
          <w:position w:val="-2"/>
        </w:rPr>
        <w:lastRenderedPageBreak/>
        <w:t>I</w:t>
      </w:r>
      <w:r w:rsidRPr="006632F3">
        <w:rPr>
          <w:rFonts w:ascii="Times New Roman" w:eastAsia="Arial" w:hAnsi="Times New Roman" w:cs="Times New Roman"/>
          <w:color w:val="825982"/>
          <w:spacing w:val="15"/>
          <w:w w:val="192"/>
          <w:position w:val="-2"/>
        </w:rPr>
        <w:t xml:space="preserve"> </w:t>
      </w:r>
      <w:r w:rsidRPr="006632F3">
        <w:rPr>
          <w:rFonts w:ascii="Times New Roman" w:eastAsia="Arial" w:hAnsi="Times New Roman" w:cs="Times New Roman"/>
          <w:color w:val="424242"/>
          <w:spacing w:val="-1"/>
          <w:w w:val="101"/>
          <w:position w:val="-2"/>
        </w:rPr>
        <w:t>C</w:t>
      </w:r>
      <w:r w:rsidRPr="006632F3">
        <w:rPr>
          <w:rFonts w:ascii="Times New Roman" w:eastAsia="Arial" w:hAnsi="Times New Roman" w:cs="Times New Roman"/>
          <w:color w:val="000000"/>
          <w:w w:val="147"/>
          <w:position w:val="-2"/>
        </w:rPr>
        <w:t>l</w:t>
      </w:r>
      <w:r w:rsidRPr="006632F3">
        <w:rPr>
          <w:rFonts w:ascii="Times New Roman" w:eastAsia="Arial" w:hAnsi="Times New Roman" w:cs="Times New Roman"/>
          <w:color w:val="000000"/>
          <w:spacing w:val="-19"/>
          <w:w w:val="147"/>
          <w:position w:val="-2"/>
        </w:rPr>
        <w:t>i</w:t>
      </w:r>
      <w:r w:rsidRPr="006632F3">
        <w:rPr>
          <w:rFonts w:ascii="Times New Roman" w:eastAsia="Arial" w:hAnsi="Times New Roman" w:cs="Times New Roman"/>
          <w:color w:val="424242"/>
          <w:w w:val="108"/>
          <w:position w:val="-2"/>
        </w:rPr>
        <w:t>cnt</w:t>
      </w:r>
      <w:r w:rsidRPr="006632F3">
        <w:rPr>
          <w:rFonts w:ascii="Times New Roman" w:eastAsia="Arial" w:hAnsi="Times New Roman" w:cs="Times New Roman"/>
          <w:color w:val="424242"/>
          <w:spacing w:val="-6"/>
          <w:w w:val="108"/>
          <w:position w:val="-2"/>
        </w:rPr>
        <w:t>G</w:t>
      </w:r>
      <w:r w:rsidRPr="006632F3">
        <w:rPr>
          <w:rFonts w:ascii="Times New Roman" w:eastAsia="Arial" w:hAnsi="Times New Roman" w:cs="Times New Roman"/>
          <w:color w:val="5B5B5B"/>
          <w:w w:val="130"/>
          <w:position w:val="-2"/>
        </w:rPr>
        <w:t>r</w:t>
      </w:r>
      <w:r w:rsidRPr="006632F3">
        <w:rPr>
          <w:rFonts w:ascii="Times New Roman" w:eastAsia="Arial" w:hAnsi="Times New Roman" w:cs="Times New Roman"/>
          <w:color w:val="5B5B5B"/>
          <w:spacing w:val="-17"/>
          <w:w w:val="130"/>
          <w:position w:val="-2"/>
        </w:rPr>
        <w:t>i</w:t>
      </w:r>
      <w:r w:rsidRPr="006632F3">
        <w:rPr>
          <w:rFonts w:ascii="Times New Roman" w:eastAsia="Arial" w:hAnsi="Times New Roman" w:cs="Times New Roman"/>
          <w:color w:val="2F2F2F"/>
          <w:w w:val="105"/>
          <w:position w:val="-2"/>
        </w:rPr>
        <w:t>dOataUstene</w:t>
      </w:r>
      <w:r w:rsidRPr="006632F3">
        <w:rPr>
          <w:rFonts w:ascii="Times New Roman" w:eastAsia="Arial" w:hAnsi="Times New Roman" w:cs="Times New Roman"/>
          <w:color w:val="2F2F2F"/>
          <w:w w:val="106"/>
          <w:position w:val="-2"/>
        </w:rPr>
        <w:t>r</w:t>
      </w:r>
      <w:r w:rsidRPr="006632F3">
        <w:rPr>
          <w:rFonts w:ascii="Times New Roman" w:eastAsia="Arial" w:hAnsi="Times New Roman" w:cs="Times New Roman"/>
          <w:color w:val="2F2F2F"/>
          <w:spacing w:val="-14"/>
          <w:position w:val="-2"/>
        </w:rPr>
        <w:t xml:space="preserve"> </w:t>
      </w:r>
      <w:r w:rsidRPr="006632F3">
        <w:rPr>
          <w:rFonts w:ascii="Times New Roman" w:eastAsia="Arial" w:hAnsi="Times New Roman" w:cs="Times New Roman"/>
          <w:color w:val="8C3638"/>
          <w:position w:val="-2"/>
        </w:rPr>
        <w:t xml:space="preserve">I    </w:t>
      </w:r>
      <w:r w:rsidRPr="006632F3">
        <w:rPr>
          <w:rFonts w:ascii="Times New Roman" w:eastAsia="Arial" w:hAnsi="Times New Roman" w:cs="Times New Roman"/>
          <w:color w:val="8C3638"/>
          <w:spacing w:val="20"/>
          <w:position w:val="-2"/>
        </w:rPr>
        <w:t xml:space="preserve"> </w:t>
      </w:r>
      <w:r w:rsidRPr="006632F3">
        <w:rPr>
          <w:rFonts w:ascii="Times New Roman" w:eastAsia="Arial" w:hAnsi="Times New Roman" w:cs="Times New Roman"/>
          <w:color w:val="663B66"/>
          <w:w w:val="69"/>
          <w:position w:val="-2"/>
        </w:rPr>
        <w:t>1</w:t>
      </w:r>
    </w:p>
    <w:p w14:paraId="1E3CD3A6" w14:textId="77777777" w:rsidR="00583B21" w:rsidRPr="006632F3" w:rsidRDefault="00583B21" w:rsidP="00583B21">
      <w:pPr>
        <w:tabs>
          <w:tab w:val="left" w:pos="1240"/>
          <w:tab w:val="left" w:pos="2700"/>
          <w:tab w:val="left" w:pos="5380"/>
        </w:tabs>
        <w:spacing w:after="0" w:line="151" w:lineRule="exact"/>
        <w:ind w:right="-20"/>
        <w:rPr>
          <w:rFonts w:ascii="Times New Roman" w:eastAsia="Arial" w:hAnsi="Times New Roman" w:cs="Times New Roman"/>
        </w:rPr>
      </w:pPr>
      <w:r w:rsidRPr="006632F3">
        <w:rPr>
          <w:rFonts w:ascii="Times New Roman" w:eastAsia="Times New Roman" w:hAnsi="Times New Roman" w:cs="Times New Roman"/>
          <w:color w:val="424242"/>
          <w:w w:val="107"/>
          <w:position w:val="-1"/>
        </w:rPr>
        <w:t>SGCI</w:t>
      </w:r>
      <w:r w:rsidRPr="006632F3">
        <w:rPr>
          <w:rFonts w:ascii="Times New Roman" w:eastAsia="Times New Roman" w:hAnsi="Times New Roman" w:cs="Times New Roman"/>
          <w:color w:val="424242"/>
          <w:spacing w:val="-7"/>
          <w:w w:val="107"/>
          <w:position w:val="-1"/>
        </w:rPr>
        <w:t>I</w:t>
      </w:r>
      <w:r w:rsidRPr="006632F3">
        <w:rPr>
          <w:rFonts w:ascii="Times New Roman" w:eastAsia="Times New Roman" w:hAnsi="Times New Roman" w:cs="Times New Roman"/>
          <w:color w:val="5B5B5B"/>
          <w:spacing w:val="-7"/>
          <w:w w:val="107"/>
          <w:position w:val="-1"/>
        </w:rPr>
        <w:t>e</w:t>
      </w:r>
      <w:r w:rsidRPr="006632F3">
        <w:rPr>
          <w:rFonts w:ascii="Times New Roman" w:eastAsia="Times New Roman" w:hAnsi="Times New Roman" w:cs="Times New Roman"/>
          <w:color w:val="424242"/>
          <w:w w:val="107"/>
          <w:position w:val="-1"/>
        </w:rPr>
        <w:t>ntv</w:t>
      </w:r>
      <w:r w:rsidRPr="006632F3">
        <w:rPr>
          <w:rFonts w:ascii="Times New Roman" w:eastAsia="Times New Roman" w:hAnsi="Times New Roman" w:cs="Times New Roman"/>
          <w:color w:val="424242"/>
          <w:spacing w:val="-7"/>
          <w:w w:val="107"/>
          <w:position w:val="-1"/>
        </w:rPr>
        <w:t>l</w:t>
      </w:r>
      <w:r w:rsidRPr="006632F3">
        <w:rPr>
          <w:rFonts w:ascii="Times New Roman" w:eastAsia="Times New Roman" w:hAnsi="Times New Roman" w:cs="Times New Roman"/>
          <w:color w:val="5B5B5B"/>
          <w:spacing w:val="-7"/>
          <w:w w:val="107"/>
          <w:position w:val="-1"/>
        </w:rPr>
        <w:t>e</w:t>
      </w:r>
      <w:r w:rsidRPr="006632F3">
        <w:rPr>
          <w:rFonts w:ascii="Times New Roman" w:eastAsia="Times New Roman" w:hAnsi="Times New Roman" w:cs="Times New Roman"/>
          <w:color w:val="424242"/>
          <w:w w:val="107"/>
          <w:position w:val="-1"/>
        </w:rPr>
        <w:t>w</w:t>
      </w:r>
      <w:r w:rsidRPr="006632F3">
        <w:rPr>
          <w:rFonts w:ascii="Times New Roman" w:eastAsia="Times New Roman" w:hAnsi="Times New Roman" w:cs="Times New Roman"/>
          <w:color w:val="424242"/>
          <w:spacing w:val="-33"/>
          <w:w w:val="107"/>
          <w:position w:val="-1"/>
        </w:rPr>
        <w:t xml:space="preserve"> </w:t>
      </w:r>
      <w:r w:rsidRPr="006632F3">
        <w:rPr>
          <w:rFonts w:ascii="Times New Roman" w:eastAsia="Times New Roman" w:hAnsi="Times New Roman" w:cs="Times New Roman"/>
          <w:color w:val="424242"/>
          <w:position w:val="-1"/>
        </w:rPr>
        <w:tab/>
      </w:r>
      <w:r w:rsidRPr="006632F3">
        <w:rPr>
          <w:rFonts w:ascii="Times New Roman" w:eastAsia="Arial" w:hAnsi="Times New Roman" w:cs="Times New Roman"/>
          <w:color w:val="825982"/>
          <w:w w:val="192"/>
          <w:position w:val="1"/>
        </w:rPr>
        <w:t>I</w:t>
      </w:r>
      <w:r w:rsidRPr="006632F3">
        <w:rPr>
          <w:rFonts w:ascii="Times New Roman" w:eastAsia="Arial" w:hAnsi="Times New Roman" w:cs="Times New Roman"/>
          <w:color w:val="825982"/>
          <w:position w:val="1"/>
        </w:rPr>
        <w:tab/>
      </w:r>
      <w:r w:rsidRPr="006632F3">
        <w:rPr>
          <w:rFonts w:ascii="Times New Roman" w:eastAsia="Arial" w:hAnsi="Times New Roman" w:cs="Times New Roman"/>
          <w:color w:val="8C3638"/>
          <w:position w:val="1"/>
        </w:rPr>
        <w:t xml:space="preserve">I   </w:t>
      </w:r>
      <w:r w:rsidRPr="006632F3">
        <w:rPr>
          <w:rFonts w:ascii="Times New Roman" w:eastAsia="Arial" w:hAnsi="Times New Roman" w:cs="Times New Roman"/>
          <w:color w:val="8C3638"/>
          <w:spacing w:val="31"/>
          <w:position w:val="1"/>
        </w:rPr>
        <w:t xml:space="preserve"> </w:t>
      </w:r>
      <w:r w:rsidRPr="006632F3">
        <w:rPr>
          <w:rFonts w:ascii="Times New Roman" w:eastAsia="Arial" w:hAnsi="Times New Roman" w:cs="Times New Roman"/>
          <w:color w:val="663B66"/>
          <w:w w:val="156"/>
          <w:position w:val="1"/>
        </w:rPr>
        <w:t>i</w:t>
      </w:r>
      <w:r w:rsidRPr="006632F3">
        <w:rPr>
          <w:rFonts w:ascii="Times New Roman" w:eastAsia="Arial" w:hAnsi="Times New Roman" w:cs="Times New Roman"/>
          <w:color w:val="663B66"/>
          <w:position w:val="1"/>
        </w:rPr>
        <w:tab/>
      </w:r>
      <w:r w:rsidRPr="006632F3">
        <w:rPr>
          <w:rFonts w:ascii="Times New Roman" w:eastAsia="Arial" w:hAnsi="Times New Roman" w:cs="Times New Roman"/>
          <w:color w:val="8585BD"/>
          <w:w w:val="234"/>
          <w:position w:val="-1"/>
        </w:rPr>
        <w:t>i</w:t>
      </w:r>
    </w:p>
    <w:p w14:paraId="1E90408D" w14:textId="77777777" w:rsidR="00583B21" w:rsidRPr="006632F3" w:rsidRDefault="00583B21" w:rsidP="00583B21">
      <w:pPr>
        <w:tabs>
          <w:tab w:val="left" w:pos="2700"/>
        </w:tabs>
        <w:spacing w:after="0" w:line="136" w:lineRule="exact"/>
        <w:ind w:left="967" w:right="-20"/>
        <w:rPr>
          <w:rFonts w:ascii="Times New Roman" w:eastAsia="Arial" w:hAnsi="Times New Roman" w:cs="Times New Roman"/>
        </w:rPr>
      </w:pPr>
      <w:r w:rsidRPr="006632F3">
        <w:rPr>
          <w:rFonts w:ascii="Times New Roman" w:eastAsia="Arial" w:hAnsi="Times New Roman" w:cs="Times New Roman"/>
          <w:color w:val="424242"/>
          <w:w w:val="160"/>
        </w:rPr>
        <w:t>----r</w:t>
      </w:r>
      <w:r w:rsidRPr="006632F3">
        <w:rPr>
          <w:rFonts w:ascii="Times New Roman" w:eastAsia="Arial" w:hAnsi="Times New Roman" w:cs="Times New Roman"/>
          <w:color w:val="424242"/>
        </w:rPr>
        <w:tab/>
      </w:r>
      <w:r w:rsidRPr="006632F3">
        <w:rPr>
          <w:rFonts w:ascii="Times New Roman" w:eastAsia="Arial" w:hAnsi="Times New Roman" w:cs="Times New Roman"/>
          <w:color w:val="8C3638"/>
        </w:rPr>
        <w:t xml:space="preserve">I   </w:t>
      </w:r>
      <w:r w:rsidRPr="006632F3">
        <w:rPr>
          <w:rFonts w:ascii="Times New Roman" w:eastAsia="Arial" w:hAnsi="Times New Roman" w:cs="Times New Roman"/>
          <w:color w:val="8C3638"/>
          <w:spacing w:val="31"/>
        </w:rPr>
        <w:t xml:space="preserve"> </w:t>
      </w:r>
      <w:r w:rsidRPr="006632F3">
        <w:rPr>
          <w:rFonts w:ascii="Times New Roman" w:eastAsia="Arial" w:hAnsi="Times New Roman" w:cs="Times New Roman"/>
          <w:color w:val="663B66"/>
          <w:w w:val="192"/>
        </w:rPr>
        <w:t>I</w:t>
      </w:r>
    </w:p>
    <w:p w14:paraId="1F09325F" w14:textId="77777777" w:rsidR="00583B21" w:rsidRPr="006632F3" w:rsidRDefault="00583B21" w:rsidP="00583B21">
      <w:pPr>
        <w:spacing w:before="66" w:after="0" w:line="117" w:lineRule="exact"/>
        <w:ind w:left="1242"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55552" behindDoc="1" locked="0" layoutInCell="1" allowOverlap="1" wp14:anchorId="3854BCC2" wp14:editId="25DA3612">
                <wp:simplePos x="0" y="0"/>
                <wp:positionH relativeFrom="page">
                  <wp:posOffset>4449445</wp:posOffset>
                </wp:positionH>
                <wp:positionV relativeFrom="paragraph">
                  <wp:posOffset>99060</wp:posOffset>
                </wp:positionV>
                <wp:extent cx="173355" cy="76200"/>
                <wp:effectExtent l="1270" t="3810" r="0" b="0"/>
                <wp:wrapNone/>
                <wp:docPr id="3195" name="Text Box 3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 cy="76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45942" w14:textId="77777777" w:rsidR="00583B21" w:rsidRDefault="00583B21" w:rsidP="00583B21">
                            <w:pPr>
                              <w:spacing w:after="0" w:line="120" w:lineRule="exact"/>
                              <w:ind w:right="-58"/>
                              <w:rPr>
                                <w:rFonts w:ascii="Arial" w:eastAsia="Arial" w:hAnsi="Arial" w:cs="Arial"/>
                                <w:sz w:val="12"/>
                                <w:szCs w:val="12"/>
                              </w:rPr>
                            </w:pPr>
                            <w:r>
                              <w:rPr>
                                <w:rFonts w:ascii="Arial" w:eastAsia="Arial" w:hAnsi="Arial" w:cs="Arial"/>
                                <w:color w:val="8C3638"/>
                                <w:w w:val="192"/>
                                <w:sz w:val="12"/>
                                <w:szCs w:val="12"/>
                              </w:rPr>
                              <w:t xml:space="preserve">I </w:t>
                            </w:r>
                            <w:r>
                              <w:rPr>
                                <w:rFonts w:ascii="Arial" w:eastAsia="Arial" w:hAnsi="Arial" w:cs="Arial"/>
                                <w:color w:val="8C3638"/>
                                <w:spacing w:val="16"/>
                                <w:w w:val="192"/>
                                <w:sz w:val="12"/>
                                <w:szCs w:val="12"/>
                              </w:rPr>
                              <w:t xml:space="preserve"> </w:t>
                            </w:r>
                            <w:r>
                              <w:rPr>
                                <w:rFonts w:ascii="Arial" w:eastAsia="Arial" w:hAnsi="Arial" w:cs="Arial"/>
                                <w:color w:val="663B66"/>
                                <w:w w:val="192"/>
                                <w:sz w:val="12"/>
                                <w:szCs w:val="12"/>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29" o:spid="_x0000_s1056" type="#_x0000_t202" style="position:absolute;left:0;text-align:left;margin-left:350.35pt;margin-top:7.8pt;width:13.65pt;height:6pt;z-index:-251260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" filled="f" stroked="f">
                <v:textbox inset="0,0,0,0">
                  <w:txbxContent>
                    <w:p w14:paraId="5F645942" w14:textId="77777777" w:rsidR="00583B21" w:rsidRDefault="00583B21" w:rsidP="00583B21">
                      <w:pPr>
                        <w:spacing w:after="0" w:line="120" w:lineRule="exact"/>
                        <w:ind w:right="-58"/>
                        <w:rPr>
                          <w:rFonts w:ascii="Arial" w:eastAsia="Arial" w:hAnsi="Arial" w:cs="Arial"/>
                          <w:sz w:val="12"/>
                          <w:szCs w:val="12"/>
                        </w:rPr>
                      </w:pPr>
                      <w:r>
                        <w:rPr>
                          <w:rFonts w:ascii="Arial" w:eastAsia="Arial" w:hAnsi="Arial" w:cs="Arial"/>
                          <w:color w:val="8C3638"/>
                          <w:w w:val="192"/>
                          <w:sz w:val="12"/>
                          <w:szCs w:val="12"/>
                        </w:rPr>
                        <w:t xml:space="preserve">I </w:t>
                      </w:r>
                      <w:r>
                        <w:rPr>
                          <w:rFonts w:ascii="Arial" w:eastAsia="Arial" w:hAnsi="Arial" w:cs="Arial"/>
                          <w:color w:val="8C3638"/>
                          <w:spacing w:val="16"/>
                          <w:w w:val="192"/>
                          <w:sz w:val="12"/>
                          <w:szCs w:val="12"/>
                        </w:rPr>
                        <w:t xml:space="preserve"> </w:t>
                      </w:r>
                      <w:r>
                        <w:rPr>
                          <w:rFonts w:ascii="Arial" w:eastAsia="Arial" w:hAnsi="Arial" w:cs="Arial"/>
                          <w:color w:val="663B66"/>
                          <w:w w:val="192"/>
                          <w:sz w:val="12"/>
                          <w:szCs w:val="12"/>
                        </w:rPr>
                        <w:t>I</w:t>
                      </w:r>
                    </w:p>
                  </w:txbxContent>
                </v:textbox>
                <w10:wrap anchorx="page"/>
              </v:shape>
            </w:pict>
          </mc:Fallback>
        </mc:AlternateContent>
      </w:r>
      <w:r w:rsidRPr="006632F3">
        <w:rPr>
          <w:rFonts w:ascii="Times New Roman" w:eastAsia="Times New Roman" w:hAnsi="Times New Roman" w:cs="Times New Roman"/>
          <w:color w:val="825982"/>
          <w:w w:val="65"/>
          <w:position w:val="-3"/>
        </w:rPr>
        <w:t>1</w:t>
      </w:r>
    </w:p>
    <w:p w14:paraId="3EDE357D" w14:textId="77777777" w:rsidR="00583B21" w:rsidRPr="006632F3" w:rsidRDefault="00583B21" w:rsidP="00583B21">
      <w:pPr>
        <w:spacing w:after="0" w:line="27" w:lineRule="exact"/>
        <w:ind w:left="1341" w:right="3465"/>
        <w:jc w:val="center"/>
        <w:rPr>
          <w:rFonts w:ascii="Times New Roman" w:eastAsia="Courier New"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56576" behindDoc="1" locked="0" layoutInCell="1" allowOverlap="1" wp14:anchorId="3F5910FA" wp14:editId="56ED28C0">
                <wp:simplePos x="0" y="0"/>
                <wp:positionH relativeFrom="page">
                  <wp:posOffset>2049780</wp:posOffset>
                </wp:positionH>
                <wp:positionV relativeFrom="paragraph">
                  <wp:posOffset>17145</wp:posOffset>
                </wp:positionV>
                <wp:extent cx="1277620" cy="266700"/>
                <wp:effectExtent l="1905" t="0" r="0" b="1905"/>
                <wp:wrapNone/>
                <wp:docPr id="3194" name="Text Box 3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90CFDA" w14:textId="77777777" w:rsidR="00583B21" w:rsidRDefault="00583B21" w:rsidP="00583B21">
                            <w:pPr>
                              <w:tabs>
                                <w:tab w:val="left" w:pos="1880"/>
                              </w:tabs>
                              <w:spacing w:after="0" w:line="420" w:lineRule="exact"/>
                              <w:ind w:right="-103"/>
                              <w:rPr>
                                <w:rFonts w:ascii="Arial" w:eastAsia="Arial" w:hAnsi="Arial" w:cs="Arial"/>
                                <w:sz w:val="42"/>
                                <w:szCs w:val="42"/>
                              </w:rPr>
                            </w:pPr>
                            <w:r>
                              <w:rPr>
                                <w:rFonts w:ascii="Times New Roman" w:eastAsia="Times New Roman" w:hAnsi="Times New Roman" w:cs="Times New Roman"/>
                                <w:color w:val="424242"/>
                                <w:w w:val="182"/>
                                <w:position w:val="1"/>
                                <w:sz w:val="21"/>
                                <w:szCs w:val="21"/>
                              </w:rPr>
                              <w:t>---</w:t>
                            </w:r>
                            <w:r>
                              <w:rPr>
                                <w:rFonts w:ascii="Times New Roman" w:eastAsia="Times New Roman" w:hAnsi="Times New Roman" w:cs="Times New Roman"/>
                                <w:color w:val="424242"/>
                                <w:spacing w:val="-36"/>
                                <w:position w:val="1"/>
                                <w:sz w:val="21"/>
                                <w:szCs w:val="21"/>
                              </w:rPr>
                              <w:t xml:space="preserve"> </w:t>
                            </w:r>
                            <w:r>
                              <w:rPr>
                                <w:rFonts w:ascii="Times New Roman" w:eastAsia="Times New Roman" w:hAnsi="Times New Roman" w:cs="Times New Roman"/>
                                <w:color w:val="5B5B5B"/>
                                <w:w w:val="124"/>
                                <w:position w:val="1"/>
                                <w:sz w:val="21"/>
                                <w:szCs w:val="21"/>
                              </w:rPr>
                              <w:t>-</w:t>
                            </w:r>
                            <w:r>
                              <w:rPr>
                                <w:rFonts w:ascii="Times New Roman" w:eastAsia="Times New Roman" w:hAnsi="Times New Roman" w:cs="Times New Roman"/>
                                <w:color w:val="5B5B5B"/>
                                <w:spacing w:val="-50"/>
                                <w:w w:val="124"/>
                                <w:position w:val="1"/>
                                <w:sz w:val="21"/>
                                <w:szCs w:val="21"/>
                              </w:rPr>
                              <w:t xml:space="preserve"> </w:t>
                            </w:r>
                            <w:r>
                              <w:rPr>
                                <w:rFonts w:ascii="Times New Roman" w:eastAsia="Times New Roman" w:hAnsi="Times New Roman" w:cs="Times New Roman"/>
                                <w:color w:val="5B5B5B"/>
                                <w:position w:val="1"/>
                                <w:sz w:val="21"/>
                                <w:szCs w:val="21"/>
                              </w:rPr>
                              <w:tab/>
                            </w:r>
                            <w:r>
                              <w:rPr>
                                <w:rFonts w:ascii="Arial" w:eastAsia="Arial" w:hAnsi="Arial" w:cs="Arial"/>
                                <w:color w:val="6E6E6E"/>
                                <w:w w:val="124"/>
                                <w:sz w:val="42"/>
                                <w:szCs w:val="42"/>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28" o:spid="_x0000_s1057" type="#_x0000_t202" style="position:absolute;left:0;text-align:left;margin-left:161.4pt;margin-top:1.35pt;width:100.6pt;height:21pt;z-index:-251259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" filled="f" stroked="f">
                <v:textbox inset="0,0,0,0">
                  <w:txbxContent>
                    <w:p w14:paraId="3790CFDA" w14:textId="77777777" w:rsidR="00583B21" w:rsidRDefault="00583B21" w:rsidP="00583B21">
                      <w:pPr>
                        <w:tabs>
                          <w:tab w:val="left" w:pos="1880"/>
                        </w:tabs>
                        <w:spacing w:after="0" w:line="420" w:lineRule="exact"/>
                        <w:ind w:right="-103"/>
                        <w:rPr>
                          <w:rFonts w:ascii="Arial" w:eastAsia="Arial" w:hAnsi="Arial" w:cs="Arial"/>
                          <w:sz w:val="42"/>
                          <w:szCs w:val="42"/>
                        </w:rPr>
                      </w:pPr>
                      <w:r>
                        <w:rPr>
                          <w:rFonts w:ascii="Times New Roman" w:eastAsia="Times New Roman" w:hAnsi="Times New Roman" w:cs="Times New Roman"/>
                          <w:color w:val="424242"/>
                          <w:w w:val="182"/>
                          <w:position w:val="1"/>
                          <w:sz w:val="21"/>
                          <w:szCs w:val="21"/>
                        </w:rPr>
                        <w:t>---</w:t>
                      </w:r>
                      <w:r>
                        <w:rPr>
                          <w:rFonts w:ascii="Times New Roman" w:eastAsia="Times New Roman" w:hAnsi="Times New Roman" w:cs="Times New Roman"/>
                          <w:color w:val="424242"/>
                          <w:spacing w:val="-36"/>
                          <w:position w:val="1"/>
                          <w:sz w:val="21"/>
                          <w:szCs w:val="21"/>
                        </w:rPr>
                        <w:t xml:space="preserve"> </w:t>
                      </w:r>
                      <w:r>
                        <w:rPr>
                          <w:rFonts w:ascii="Times New Roman" w:eastAsia="Times New Roman" w:hAnsi="Times New Roman" w:cs="Times New Roman"/>
                          <w:color w:val="5B5B5B"/>
                          <w:w w:val="124"/>
                          <w:position w:val="1"/>
                          <w:sz w:val="21"/>
                          <w:szCs w:val="21"/>
                        </w:rPr>
                        <w:t>-</w:t>
                      </w:r>
                      <w:r>
                        <w:rPr>
                          <w:rFonts w:ascii="Times New Roman" w:eastAsia="Times New Roman" w:hAnsi="Times New Roman" w:cs="Times New Roman"/>
                          <w:color w:val="5B5B5B"/>
                          <w:spacing w:val="-50"/>
                          <w:w w:val="124"/>
                          <w:position w:val="1"/>
                          <w:sz w:val="21"/>
                          <w:szCs w:val="21"/>
                        </w:rPr>
                        <w:t xml:space="preserve"> </w:t>
                      </w:r>
                      <w:r>
                        <w:rPr>
                          <w:rFonts w:ascii="Times New Roman" w:eastAsia="Times New Roman" w:hAnsi="Times New Roman" w:cs="Times New Roman"/>
                          <w:color w:val="5B5B5B"/>
                          <w:position w:val="1"/>
                          <w:sz w:val="21"/>
                          <w:szCs w:val="21"/>
                        </w:rPr>
                        <w:tab/>
                      </w:r>
                      <w:r>
                        <w:rPr>
                          <w:rFonts w:ascii="Arial" w:eastAsia="Arial" w:hAnsi="Arial" w:cs="Arial"/>
                          <w:color w:val="6E6E6E"/>
                          <w:w w:val="124"/>
                          <w:sz w:val="42"/>
                          <w:szCs w:val="42"/>
                        </w:rPr>
                        <w:t>.</w:t>
                      </w:r>
                    </w:p>
                  </w:txbxContent>
                </v:textbox>
                <w10:wrap anchorx="page"/>
              </v:shape>
            </w:pict>
          </mc:Fallback>
        </mc:AlternateContent>
      </w:r>
      <w:r w:rsidRPr="006632F3">
        <w:rPr>
          <w:rFonts w:ascii="Times New Roman" w:eastAsia="Courier New" w:hAnsi="Times New Roman" w:cs="Times New Roman"/>
          <w:color w:val="663B66"/>
          <w:w w:val="89"/>
          <w:position w:val="-14"/>
        </w:rPr>
        <w:t>---------</w:t>
      </w:r>
      <w:r w:rsidRPr="006632F3">
        <w:rPr>
          <w:rFonts w:ascii="Times New Roman" w:eastAsia="Courier New" w:hAnsi="Times New Roman" w:cs="Times New Roman"/>
          <w:color w:val="663B66"/>
          <w:spacing w:val="-13"/>
          <w:w w:val="89"/>
          <w:position w:val="-14"/>
        </w:rPr>
        <w:t>-</w:t>
      </w:r>
      <w:r w:rsidRPr="006632F3">
        <w:rPr>
          <w:rFonts w:ascii="Times New Roman" w:eastAsia="Courier New" w:hAnsi="Times New Roman" w:cs="Times New Roman"/>
          <w:color w:val="6B363B"/>
          <w:w w:val="85"/>
          <w:position w:val="-14"/>
        </w:rPr>
        <w:t>T</w:t>
      </w:r>
      <w:r w:rsidRPr="006632F3">
        <w:rPr>
          <w:rFonts w:ascii="Times New Roman" w:eastAsia="Courier New" w:hAnsi="Times New Roman" w:cs="Times New Roman"/>
          <w:color w:val="6B363B"/>
          <w:spacing w:val="-129"/>
          <w:w w:val="85"/>
          <w:position w:val="-14"/>
        </w:rPr>
        <w:t>-</w:t>
      </w:r>
    </w:p>
    <w:p w14:paraId="6DB6C11E" w14:textId="77777777" w:rsidR="00583B21" w:rsidRPr="006632F3" w:rsidRDefault="00583B21" w:rsidP="00583B21">
      <w:pPr>
        <w:spacing w:after="0"/>
        <w:jc w:val="center"/>
        <w:rPr>
          <w:rFonts w:ascii="Times New Roman" w:hAnsi="Times New Roman" w:cs="Times New Roman"/>
        </w:rPr>
        <w:sectPr w:rsidR="00583B21" w:rsidRPr="006632F3">
          <w:type w:val="continuous"/>
          <w:pgSz w:w="12240" w:h="15860"/>
          <w:pgMar w:top="1460" w:right="1480" w:bottom="280" w:left="1720" w:header="720" w:footer="720" w:gutter="0"/>
          <w:cols w:num="3" w:space="720" w:equalWidth="0">
            <w:col w:w="2001" w:space="155"/>
            <w:col w:w="272" w:space="167"/>
            <w:col w:w="6445"/>
          </w:cols>
        </w:sectPr>
      </w:pPr>
    </w:p>
    <w:p w14:paraId="171B8B65" w14:textId="77777777" w:rsidR="00583B21" w:rsidRPr="006632F3" w:rsidRDefault="00583B21" w:rsidP="00583B21">
      <w:pPr>
        <w:spacing w:before="7" w:after="0" w:line="100" w:lineRule="exact"/>
        <w:rPr>
          <w:rFonts w:ascii="Times New Roman" w:hAnsi="Times New Roman" w:cs="Times New Roman"/>
        </w:rPr>
      </w:pPr>
    </w:p>
    <w:p w14:paraId="16BF5FF6" w14:textId="77777777" w:rsidR="00583B21" w:rsidRPr="006632F3" w:rsidRDefault="00583B21" w:rsidP="00583B21">
      <w:pPr>
        <w:tabs>
          <w:tab w:val="left" w:pos="1940"/>
        </w:tabs>
        <w:spacing w:after="0" w:line="115" w:lineRule="exact"/>
        <w:ind w:left="958" w:right="-20"/>
        <w:rPr>
          <w:rFonts w:ascii="Times New Roman" w:eastAsia="Arial" w:hAnsi="Times New Roman" w:cs="Times New Roman"/>
        </w:rPr>
      </w:pPr>
      <w:proofErr w:type="gramStart"/>
      <w:r w:rsidRPr="006632F3">
        <w:rPr>
          <w:rFonts w:ascii="Times New Roman" w:eastAsia="Arial" w:hAnsi="Times New Roman" w:cs="Times New Roman"/>
          <w:color w:val="5B5B5B"/>
          <w:spacing w:val="-12"/>
          <w:w w:val="110"/>
          <w:position w:val="-2"/>
        </w:rPr>
        <w:t>s</w:t>
      </w:r>
      <w:r w:rsidRPr="006632F3">
        <w:rPr>
          <w:rFonts w:ascii="Times New Roman" w:eastAsia="Arial" w:hAnsi="Times New Roman" w:cs="Times New Roman"/>
          <w:color w:val="424242"/>
          <w:spacing w:val="-15"/>
          <w:w w:val="110"/>
          <w:position w:val="-2"/>
        </w:rPr>
        <w:t>e</w:t>
      </w:r>
      <w:r w:rsidRPr="006632F3">
        <w:rPr>
          <w:rFonts w:ascii="Times New Roman" w:eastAsia="Arial" w:hAnsi="Times New Roman" w:cs="Times New Roman"/>
          <w:color w:val="5B5B5B"/>
          <w:w w:val="110"/>
          <w:position w:val="-2"/>
        </w:rPr>
        <w:t>n</w:t>
      </w:r>
      <w:r w:rsidRPr="006632F3">
        <w:rPr>
          <w:rFonts w:ascii="Times New Roman" w:eastAsia="Arial" w:hAnsi="Times New Roman" w:cs="Times New Roman"/>
          <w:color w:val="5B5B5B"/>
          <w:spacing w:val="-11"/>
          <w:w w:val="110"/>
          <w:position w:val="-2"/>
        </w:rPr>
        <w:t>s</w:t>
      </w:r>
      <w:r w:rsidRPr="006632F3">
        <w:rPr>
          <w:rFonts w:ascii="Times New Roman" w:eastAsia="Arial" w:hAnsi="Times New Roman" w:cs="Times New Roman"/>
          <w:color w:val="424242"/>
          <w:w w:val="110"/>
          <w:position w:val="-2"/>
        </w:rPr>
        <w:t>orld</w:t>
      </w:r>
      <w:proofErr w:type="gramEnd"/>
      <w:r w:rsidRPr="006632F3">
        <w:rPr>
          <w:rFonts w:ascii="Times New Roman" w:eastAsia="Arial" w:hAnsi="Times New Roman" w:cs="Times New Roman"/>
          <w:color w:val="424242"/>
          <w:spacing w:val="-33"/>
          <w:w w:val="110"/>
          <w:position w:val="-2"/>
        </w:rPr>
        <w:t xml:space="preserve"> </w:t>
      </w:r>
      <w:r w:rsidRPr="006632F3">
        <w:rPr>
          <w:rFonts w:ascii="Times New Roman" w:eastAsia="Arial" w:hAnsi="Times New Roman" w:cs="Times New Roman"/>
          <w:color w:val="424242"/>
          <w:position w:val="-2"/>
        </w:rPr>
        <w:tab/>
      </w:r>
      <w:r w:rsidRPr="006632F3">
        <w:rPr>
          <w:rFonts w:ascii="Times New Roman" w:eastAsia="Arial" w:hAnsi="Times New Roman" w:cs="Times New Roman"/>
          <w:color w:val="7E7E7E"/>
          <w:w w:val="192"/>
          <w:position w:val="-2"/>
        </w:rPr>
        <w:t>I</w:t>
      </w:r>
    </w:p>
    <w:p w14:paraId="46D111AB" w14:textId="77777777" w:rsidR="00583B21" w:rsidRPr="006632F3" w:rsidRDefault="00583B21" w:rsidP="00583B21">
      <w:pPr>
        <w:tabs>
          <w:tab w:val="left" w:pos="5280"/>
        </w:tabs>
        <w:spacing w:after="0" w:line="104" w:lineRule="exact"/>
        <w:ind w:left="903" w:right="-20"/>
        <w:rPr>
          <w:rFonts w:ascii="Times New Roman" w:eastAsia="Arial" w:hAnsi="Times New Roman" w:cs="Times New Roman"/>
        </w:rPr>
      </w:pPr>
      <w:r w:rsidRPr="006632F3">
        <w:rPr>
          <w:rFonts w:ascii="Times New Roman" w:eastAsia="Arial" w:hAnsi="Times New Roman" w:cs="Times New Roman"/>
          <w:color w:val="6E6E6E"/>
          <w:spacing w:val="-13"/>
          <w:w w:val="424"/>
        </w:rPr>
        <w:t>l</w:t>
      </w:r>
      <w:r w:rsidRPr="006632F3">
        <w:rPr>
          <w:rFonts w:ascii="Times New Roman" w:eastAsia="Arial" w:hAnsi="Times New Roman" w:cs="Times New Roman"/>
          <w:color w:val="424242"/>
          <w:w w:val="424"/>
        </w:rPr>
        <w:t>---</w:t>
      </w:r>
      <w:r w:rsidRPr="006632F3">
        <w:rPr>
          <w:rFonts w:ascii="Times New Roman" w:eastAsia="Arial" w:hAnsi="Times New Roman" w:cs="Times New Roman"/>
          <w:color w:val="424242"/>
          <w:spacing w:val="-105"/>
          <w:w w:val="424"/>
        </w:rPr>
        <w:t xml:space="preserve"> </w:t>
      </w:r>
      <w:r w:rsidRPr="006632F3">
        <w:rPr>
          <w:rFonts w:ascii="Times New Roman" w:eastAsia="Arial" w:hAnsi="Times New Roman" w:cs="Times New Roman"/>
          <w:color w:val="424242"/>
        </w:rPr>
        <w:tab/>
      </w:r>
      <w:r w:rsidRPr="006632F3">
        <w:rPr>
          <w:rFonts w:ascii="Times New Roman" w:eastAsia="Arial" w:hAnsi="Times New Roman" w:cs="Times New Roman"/>
          <w:color w:val="8C3638"/>
          <w:w w:val="192"/>
          <w:position w:val="1"/>
        </w:rPr>
        <w:t>I</w:t>
      </w:r>
    </w:p>
    <w:p w14:paraId="5D9FBAE4" w14:textId="77777777" w:rsidR="00583B21" w:rsidRPr="006632F3" w:rsidRDefault="00583B21" w:rsidP="00583B21">
      <w:pPr>
        <w:tabs>
          <w:tab w:val="left" w:pos="2500"/>
          <w:tab w:val="left" w:pos="5280"/>
        </w:tabs>
        <w:spacing w:after="0" w:line="175" w:lineRule="exact"/>
        <w:ind w:left="804" w:right="-20"/>
        <w:rPr>
          <w:rFonts w:ascii="Times New Roman" w:eastAsia="Arial" w:hAnsi="Times New Roman" w:cs="Times New Roman"/>
        </w:rPr>
      </w:pPr>
      <w:r w:rsidRPr="006632F3">
        <w:rPr>
          <w:rFonts w:ascii="Times New Roman" w:eastAsia="Times New Roman" w:hAnsi="Times New Roman" w:cs="Times New Roman"/>
          <w:color w:val="1F1F1F"/>
          <w:spacing w:val="5"/>
          <w:position w:val="-1"/>
        </w:rPr>
        <w:t>H</w:t>
      </w:r>
      <w:r w:rsidRPr="006632F3">
        <w:rPr>
          <w:rFonts w:ascii="Times New Roman" w:eastAsia="Times New Roman" w:hAnsi="Times New Roman" w:cs="Times New Roman"/>
          <w:color w:val="424242"/>
          <w:position w:val="-1"/>
        </w:rPr>
        <w:t>eshSel</w:t>
      </w:r>
      <w:r w:rsidRPr="006632F3">
        <w:rPr>
          <w:rFonts w:ascii="Times New Roman" w:eastAsia="Times New Roman" w:hAnsi="Times New Roman" w:cs="Times New Roman"/>
          <w:color w:val="424242"/>
          <w:spacing w:val="5"/>
          <w:position w:val="-1"/>
        </w:rPr>
        <w:t xml:space="preserve"> </w:t>
      </w:r>
      <w:r w:rsidRPr="006632F3">
        <w:rPr>
          <w:rFonts w:ascii="Times New Roman" w:eastAsia="Times New Roman" w:hAnsi="Times New Roman" w:cs="Times New Roman"/>
          <w:color w:val="424242"/>
          <w:position w:val="-1"/>
        </w:rPr>
        <w:tab/>
      </w:r>
      <w:r w:rsidRPr="006632F3">
        <w:rPr>
          <w:rFonts w:ascii="Times New Roman" w:eastAsia="Arial" w:hAnsi="Times New Roman" w:cs="Times New Roman"/>
          <w:color w:val="6E6E6E"/>
          <w:w w:val="217"/>
          <w:position w:val="-4"/>
        </w:rPr>
        <w:t>:</w:t>
      </w:r>
      <w:r w:rsidRPr="006632F3">
        <w:rPr>
          <w:rFonts w:ascii="Times New Roman" w:eastAsia="Arial" w:hAnsi="Times New Roman" w:cs="Times New Roman"/>
          <w:color w:val="6E6E6E"/>
          <w:spacing w:val="-96"/>
          <w:w w:val="217"/>
          <w:position w:val="-4"/>
        </w:rPr>
        <w:t xml:space="preserve"> </w:t>
      </w:r>
      <w:r w:rsidRPr="006632F3">
        <w:rPr>
          <w:rFonts w:ascii="Times New Roman" w:eastAsia="Arial" w:hAnsi="Times New Roman" w:cs="Times New Roman"/>
          <w:color w:val="6E6E6E"/>
          <w:position w:val="-4"/>
        </w:rPr>
        <w:tab/>
      </w:r>
      <w:r w:rsidRPr="006632F3">
        <w:rPr>
          <w:rFonts w:ascii="Times New Roman" w:eastAsia="Arial" w:hAnsi="Times New Roman" w:cs="Times New Roman"/>
          <w:color w:val="8C3638"/>
          <w:w w:val="217"/>
          <w:position w:val="4"/>
        </w:rPr>
        <w:t>I</w:t>
      </w:r>
    </w:p>
    <w:p w14:paraId="53D19AA3" w14:textId="77777777" w:rsidR="00583B21" w:rsidRPr="006632F3" w:rsidRDefault="00583B21" w:rsidP="00583B21">
      <w:pPr>
        <w:spacing w:after="0" w:line="136" w:lineRule="exact"/>
        <w:ind w:left="5287" w:right="-20"/>
        <w:rPr>
          <w:rFonts w:ascii="Times New Roman" w:eastAsia="Arial" w:hAnsi="Times New Roman" w:cs="Times New Roman"/>
        </w:rPr>
      </w:pPr>
      <w:proofErr w:type="gramStart"/>
      <w:r w:rsidRPr="006632F3">
        <w:rPr>
          <w:rFonts w:ascii="Times New Roman" w:eastAsia="Arial" w:hAnsi="Times New Roman" w:cs="Times New Roman"/>
          <w:color w:val="8C3638"/>
          <w:w w:val="192"/>
          <w:position w:val="5"/>
        </w:rPr>
        <w:t xml:space="preserve">I </w:t>
      </w:r>
      <w:r w:rsidRPr="006632F3">
        <w:rPr>
          <w:rFonts w:ascii="Times New Roman" w:eastAsia="Arial" w:hAnsi="Times New Roman" w:cs="Times New Roman"/>
          <w:color w:val="8C3638"/>
          <w:spacing w:val="5"/>
          <w:w w:val="192"/>
          <w:position w:val="5"/>
        </w:rPr>
        <w:t xml:space="preserve"> </w:t>
      </w:r>
      <w:r w:rsidRPr="006632F3">
        <w:rPr>
          <w:rFonts w:ascii="Times New Roman" w:eastAsia="Arial" w:hAnsi="Times New Roman" w:cs="Times New Roman"/>
          <w:color w:val="424242"/>
          <w:w w:val="107"/>
        </w:rPr>
        <w:t>ensorCiientGrid</w:t>
      </w:r>
      <w:r w:rsidRPr="006632F3">
        <w:rPr>
          <w:rFonts w:ascii="Times New Roman" w:eastAsia="Arial" w:hAnsi="Times New Roman" w:cs="Times New Roman"/>
          <w:color w:val="424242"/>
          <w:spacing w:val="-16"/>
          <w:w w:val="107"/>
        </w:rPr>
        <w:t>B</w:t>
      </w:r>
      <w:r w:rsidRPr="006632F3">
        <w:rPr>
          <w:rFonts w:ascii="Times New Roman" w:eastAsia="Arial" w:hAnsi="Times New Roman" w:cs="Times New Roman"/>
          <w:color w:val="1F1F1F"/>
          <w:spacing w:val="-4"/>
          <w:w w:val="130"/>
        </w:rPr>
        <w:t>r</w:t>
      </w:r>
      <w:r w:rsidRPr="006632F3">
        <w:rPr>
          <w:rFonts w:ascii="Times New Roman" w:eastAsia="Arial" w:hAnsi="Times New Roman" w:cs="Times New Roman"/>
          <w:color w:val="424242"/>
          <w:w w:val="109"/>
        </w:rPr>
        <w:t>oker</w:t>
      </w:r>
      <w:proofErr w:type="gramEnd"/>
    </w:p>
    <w:p w14:paraId="2B2648F1"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space="720"/>
        </w:sectPr>
      </w:pPr>
    </w:p>
    <w:p w14:paraId="76C90456" w14:textId="77777777" w:rsidR="00583B21" w:rsidRPr="006632F3" w:rsidRDefault="00583B21" w:rsidP="00583B21">
      <w:pPr>
        <w:spacing w:before="6" w:after="0" w:line="220" w:lineRule="exact"/>
        <w:rPr>
          <w:rFonts w:ascii="Times New Roman" w:hAnsi="Times New Roman" w:cs="Times New Roman"/>
        </w:rPr>
      </w:pPr>
    </w:p>
    <w:p w14:paraId="18B85FB0" w14:textId="77777777" w:rsidR="00583B21" w:rsidRPr="006632F3" w:rsidRDefault="00583B21" w:rsidP="00583B21">
      <w:pPr>
        <w:spacing w:after="0" w:line="466" w:lineRule="exact"/>
        <w:ind w:left="574" w:right="-105"/>
        <w:rPr>
          <w:rFonts w:ascii="Times New Roman" w:eastAsia="Times New Roman" w:hAnsi="Times New Roman" w:cs="Times New Roman"/>
        </w:rPr>
      </w:pPr>
      <w:r w:rsidRPr="006632F3">
        <w:rPr>
          <w:rFonts w:ascii="Times New Roman" w:eastAsia="Courier New" w:hAnsi="Times New Roman" w:cs="Times New Roman"/>
          <w:color w:val="E48C8A"/>
          <w:w w:val="53"/>
          <w:position w:val="1"/>
        </w:rPr>
        <w:t>---------------</w:t>
      </w:r>
      <w:r w:rsidRPr="006632F3">
        <w:rPr>
          <w:rFonts w:ascii="Times New Roman" w:eastAsia="Courier New" w:hAnsi="Times New Roman" w:cs="Times New Roman"/>
          <w:color w:val="E48C8A"/>
          <w:spacing w:val="45"/>
          <w:w w:val="53"/>
          <w:position w:val="1"/>
        </w:rPr>
        <w:t>-</w:t>
      </w:r>
      <w:r w:rsidRPr="006632F3">
        <w:rPr>
          <w:rFonts w:ascii="Times New Roman" w:eastAsia="Times New Roman" w:hAnsi="Times New Roman" w:cs="Times New Roman"/>
          <w:color w:val="E48C8A"/>
          <w:w w:val="96"/>
          <w:position w:val="5"/>
        </w:rPr>
        <w:t>--</w:t>
      </w:r>
    </w:p>
    <w:p w14:paraId="743BB3EF" w14:textId="77777777" w:rsidR="00583B21" w:rsidRPr="006632F3" w:rsidRDefault="00583B21" w:rsidP="00583B21">
      <w:pPr>
        <w:tabs>
          <w:tab w:val="left" w:pos="1300"/>
        </w:tabs>
        <w:spacing w:before="13" w:after="0" w:line="600" w:lineRule="exact"/>
        <w:ind w:right="-20"/>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Times New Roman" w:hAnsi="Times New Roman" w:cs="Times New Roman"/>
          <w:color w:val="E48C8A"/>
          <w:w w:val="162"/>
          <w:position w:val="-3"/>
        </w:rPr>
        <w:lastRenderedPageBreak/>
        <w:t>------</w:t>
      </w:r>
      <w:r w:rsidRPr="006632F3">
        <w:rPr>
          <w:rFonts w:ascii="Times New Roman" w:eastAsia="Times New Roman" w:hAnsi="Times New Roman" w:cs="Times New Roman"/>
          <w:color w:val="E48C8A"/>
          <w:spacing w:val="-44"/>
          <w:position w:val="-3"/>
        </w:rPr>
        <w:t xml:space="preserve"> </w:t>
      </w:r>
      <w:r w:rsidRPr="006632F3">
        <w:rPr>
          <w:rFonts w:ascii="Times New Roman" w:eastAsia="Times New Roman" w:hAnsi="Times New Roman" w:cs="Times New Roman"/>
          <w:color w:val="E48C8A"/>
          <w:w w:val="145"/>
          <w:position w:val="-3"/>
        </w:rPr>
        <w:t>-</w:t>
      </w:r>
      <w:r w:rsidRPr="006632F3">
        <w:rPr>
          <w:rFonts w:ascii="Times New Roman" w:eastAsia="Times New Roman" w:hAnsi="Times New Roman" w:cs="Times New Roman"/>
          <w:color w:val="E48C8A"/>
          <w:spacing w:val="-36"/>
          <w:position w:val="-3"/>
        </w:rPr>
        <w:t xml:space="preserve"> </w:t>
      </w:r>
      <w:r w:rsidRPr="006632F3">
        <w:rPr>
          <w:rFonts w:ascii="Times New Roman" w:eastAsia="Times New Roman" w:hAnsi="Times New Roman" w:cs="Times New Roman"/>
          <w:color w:val="7E4646"/>
          <w:position w:val="-3"/>
        </w:rPr>
        <w:t>r</w:t>
      </w:r>
      <w:r w:rsidRPr="006632F3">
        <w:rPr>
          <w:rFonts w:ascii="Times New Roman" w:eastAsia="Times New Roman" w:hAnsi="Times New Roman" w:cs="Times New Roman"/>
          <w:color w:val="7E4646"/>
          <w:spacing w:val="-52"/>
          <w:position w:val="-3"/>
        </w:rPr>
        <w:t xml:space="preserve"> </w:t>
      </w:r>
      <w:r w:rsidRPr="006632F3">
        <w:rPr>
          <w:rFonts w:ascii="Times New Roman" w:eastAsia="Times New Roman" w:hAnsi="Times New Roman" w:cs="Times New Roman"/>
          <w:color w:val="7E4646"/>
          <w:position w:val="-3"/>
        </w:rPr>
        <w:tab/>
      </w:r>
      <w:r w:rsidRPr="006632F3">
        <w:rPr>
          <w:rFonts w:ascii="Times New Roman" w:eastAsia="Times New Roman" w:hAnsi="Times New Roman" w:cs="Times New Roman"/>
          <w:color w:val="9C8080"/>
          <w:spacing w:val="17"/>
          <w:w w:val="110"/>
          <w:position w:val="-3"/>
        </w:rPr>
        <w:t>J</w:t>
      </w:r>
      <w:r w:rsidRPr="006632F3">
        <w:rPr>
          <w:rFonts w:ascii="Times New Roman" w:eastAsia="Times New Roman" w:hAnsi="Times New Roman" w:cs="Times New Roman"/>
          <w:color w:val="E48C8A"/>
          <w:w w:val="70"/>
          <w:position w:val="-3"/>
        </w:rPr>
        <w:t>----</w:t>
      </w:r>
      <w:r w:rsidRPr="006632F3">
        <w:rPr>
          <w:rFonts w:ascii="Times New Roman" w:eastAsia="Times New Roman" w:hAnsi="Times New Roman" w:cs="Times New Roman"/>
          <w:color w:val="E48C8A"/>
          <w:spacing w:val="-94"/>
          <w:position w:val="-3"/>
        </w:rPr>
        <w:t xml:space="preserve"> </w:t>
      </w:r>
      <w:r w:rsidRPr="006632F3">
        <w:rPr>
          <w:rFonts w:ascii="Times New Roman" w:eastAsia="Times New Roman" w:hAnsi="Times New Roman" w:cs="Times New Roman"/>
          <w:color w:val="E48C8A"/>
          <w:spacing w:val="-82"/>
          <w:w w:val="31"/>
          <w:position w:val="-3"/>
        </w:rPr>
        <w:t>_</w:t>
      </w:r>
      <w:r w:rsidRPr="006632F3">
        <w:rPr>
          <w:rFonts w:ascii="Times New Roman" w:eastAsia="Times New Roman" w:hAnsi="Times New Roman" w:cs="Times New Roman"/>
          <w:color w:val="8C3638"/>
          <w:w w:val="36"/>
          <w:position w:val="-3"/>
        </w:rPr>
        <w:t>:</w:t>
      </w:r>
    </w:p>
    <w:p w14:paraId="3172BF3A" w14:textId="77777777" w:rsidR="00583B21" w:rsidRPr="006632F3" w:rsidRDefault="00583B21" w:rsidP="00583B21">
      <w:pPr>
        <w:tabs>
          <w:tab w:val="left" w:pos="3800"/>
        </w:tabs>
        <w:spacing w:after="0" w:line="79" w:lineRule="exact"/>
        <w:ind w:left="176" w:right="-20"/>
        <w:rPr>
          <w:rFonts w:ascii="Times New Roman" w:eastAsia="Arial"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59648" behindDoc="1" locked="0" layoutInCell="1" allowOverlap="1" wp14:anchorId="63413719" wp14:editId="57EBA2C1">
                <wp:simplePos x="0" y="0"/>
                <wp:positionH relativeFrom="page">
                  <wp:posOffset>3375025</wp:posOffset>
                </wp:positionH>
                <wp:positionV relativeFrom="paragraph">
                  <wp:posOffset>50165</wp:posOffset>
                </wp:positionV>
                <wp:extent cx="77470" cy="266700"/>
                <wp:effectExtent l="3175" t="2540" r="0" b="0"/>
                <wp:wrapNone/>
                <wp:docPr id="3193" name="Text Box 3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47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78F052" w14:textId="77777777" w:rsidR="00583B21" w:rsidRDefault="00583B21" w:rsidP="00583B21">
                            <w:pPr>
                              <w:spacing w:after="0" w:line="420" w:lineRule="exact"/>
                              <w:ind w:right="-103"/>
                              <w:rPr>
                                <w:rFonts w:ascii="Arial" w:eastAsia="Arial" w:hAnsi="Arial" w:cs="Arial"/>
                                <w:sz w:val="42"/>
                                <w:szCs w:val="42"/>
                              </w:rPr>
                            </w:pPr>
                            <w:r>
                              <w:rPr>
                                <w:rFonts w:ascii="Arial" w:eastAsia="Arial" w:hAnsi="Arial" w:cs="Arial"/>
                                <w:color w:val="6E6E6E"/>
                                <w:w w:val="104"/>
                                <w:sz w:val="42"/>
                                <w:szCs w:val="42"/>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27" o:spid="_x0000_s1058" type="#_x0000_t202" style="position:absolute;left:0;text-align:left;margin-left:265.75pt;margin-top:3.95pt;width:6.1pt;height:21pt;z-index:-251256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" filled="f" stroked="f">
                <v:textbox inset="0,0,0,0">
                  <w:txbxContent>
                    <w:p w14:paraId="3878F052" w14:textId="77777777" w:rsidR="00583B21" w:rsidRDefault="00583B21" w:rsidP="00583B21">
                      <w:pPr>
                        <w:spacing w:after="0" w:line="420" w:lineRule="exact"/>
                        <w:ind w:right="-103"/>
                        <w:rPr>
                          <w:rFonts w:ascii="Arial" w:eastAsia="Arial" w:hAnsi="Arial" w:cs="Arial"/>
                          <w:sz w:val="42"/>
                          <w:szCs w:val="42"/>
                        </w:rPr>
                      </w:pPr>
                      <w:r>
                        <w:rPr>
                          <w:rFonts w:ascii="Arial" w:eastAsia="Arial" w:hAnsi="Arial" w:cs="Arial"/>
                          <w:color w:val="6E6E6E"/>
                          <w:w w:val="104"/>
                          <w:sz w:val="42"/>
                          <w:szCs w:val="42"/>
                        </w:rPr>
                        <w:t>.</w:t>
                      </w:r>
                    </w:p>
                  </w:txbxContent>
                </v:textbox>
                <w10:wrap anchorx="page"/>
              </v:shape>
            </w:pict>
          </mc:Fallback>
        </mc:AlternateContent>
      </w:r>
      <w:r w:rsidRPr="006632F3">
        <w:rPr>
          <w:rFonts w:ascii="Times New Roman" w:eastAsia="Arial" w:hAnsi="Times New Roman" w:cs="Times New Roman"/>
          <w:color w:val="1F1F1F"/>
          <w:spacing w:val="-8"/>
          <w:w w:val="110"/>
          <w:position w:val="1"/>
        </w:rPr>
        <w:t>-</w:t>
      </w:r>
      <w:r w:rsidRPr="006632F3">
        <w:rPr>
          <w:rFonts w:ascii="Times New Roman" w:eastAsia="Arial" w:hAnsi="Times New Roman" w:cs="Times New Roman"/>
          <w:color w:val="5B5B5B"/>
          <w:w w:val="113"/>
          <w:position w:val="1"/>
        </w:rPr>
        <w:t>co</w:t>
      </w:r>
      <w:r w:rsidRPr="006632F3">
        <w:rPr>
          <w:rFonts w:ascii="Times New Roman" w:eastAsia="Arial" w:hAnsi="Times New Roman" w:cs="Times New Roman"/>
          <w:color w:val="5B5B5B"/>
          <w:spacing w:val="-11"/>
          <w:w w:val="113"/>
          <w:position w:val="1"/>
        </w:rPr>
        <w:t>n</w:t>
      </w:r>
      <w:r w:rsidRPr="006632F3">
        <w:rPr>
          <w:rFonts w:ascii="Times New Roman" w:eastAsia="Arial" w:hAnsi="Times New Roman" w:cs="Times New Roman"/>
          <w:color w:val="7E7E7E"/>
          <w:spacing w:val="-8"/>
          <w:w w:val="117"/>
          <w:position w:val="1"/>
        </w:rPr>
        <w:t>t</w:t>
      </w:r>
      <w:r w:rsidRPr="006632F3">
        <w:rPr>
          <w:rFonts w:ascii="Times New Roman" w:eastAsia="Arial" w:hAnsi="Times New Roman" w:cs="Times New Roman"/>
          <w:color w:val="5B5B5B"/>
          <w:w w:val="127"/>
          <w:position w:val="1"/>
        </w:rPr>
        <w:t>r</w:t>
      </w:r>
      <w:r w:rsidRPr="006632F3">
        <w:rPr>
          <w:rFonts w:ascii="Times New Roman" w:eastAsia="Arial" w:hAnsi="Times New Roman" w:cs="Times New Roman"/>
          <w:color w:val="5B5B5B"/>
          <w:spacing w:val="-15"/>
          <w:w w:val="127"/>
          <w:position w:val="1"/>
        </w:rPr>
        <w:t>o</w:t>
      </w:r>
      <w:r w:rsidRPr="006632F3">
        <w:rPr>
          <w:rFonts w:ascii="Times New Roman" w:eastAsia="Arial" w:hAnsi="Times New Roman" w:cs="Times New Roman"/>
          <w:color w:val="424242"/>
          <w:w w:val="227"/>
          <w:position w:val="1"/>
        </w:rPr>
        <w:t>l</w:t>
      </w:r>
      <w:r w:rsidRPr="006632F3">
        <w:rPr>
          <w:rFonts w:ascii="Times New Roman" w:eastAsia="Arial" w:hAnsi="Times New Roman" w:cs="Times New Roman"/>
          <w:color w:val="424242"/>
          <w:position w:val="1"/>
        </w:rPr>
        <w:t xml:space="preserve">     </w:t>
      </w:r>
      <w:r w:rsidRPr="006632F3">
        <w:rPr>
          <w:rFonts w:ascii="Times New Roman" w:eastAsia="Arial" w:hAnsi="Times New Roman" w:cs="Times New Roman"/>
          <w:color w:val="424242"/>
          <w:spacing w:val="-4"/>
          <w:position w:val="1"/>
        </w:rPr>
        <w:t xml:space="preserve"> </w:t>
      </w:r>
      <w:r w:rsidRPr="006632F3">
        <w:rPr>
          <w:rFonts w:ascii="Times New Roman" w:eastAsia="Arial" w:hAnsi="Times New Roman" w:cs="Times New Roman"/>
          <w:color w:val="424242"/>
          <w:position w:val="-2"/>
        </w:rPr>
        <w:t>jsGsensorView</w:t>
      </w:r>
      <w:r w:rsidRPr="006632F3">
        <w:rPr>
          <w:rFonts w:ascii="Times New Roman" w:eastAsia="Arial" w:hAnsi="Times New Roman" w:cs="Times New Roman"/>
          <w:color w:val="424242"/>
          <w:spacing w:val="-1"/>
          <w:position w:val="-2"/>
        </w:rPr>
        <w:t xml:space="preserve"> </w:t>
      </w:r>
      <w:r w:rsidRPr="006632F3">
        <w:rPr>
          <w:rFonts w:ascii="Times New Roman" w:eastAsia="Arial" w:hAnsi="Times New Roman" w:cs="Times New Roman"/>
          <w:color w:val="424242"/>
          <w:position w:val="-2"/>
        </w:rPr>
        <w:tab/>
      </w:r>
      <w:proofErr w:type="gramStart"/>
      <w:r w:rsidRPr="006632F3">
        <w:rPr>
          <w:rFonts w:ascii="Times New Roman" w:eastAsia="Arial" w:hAnsi="Times New Roman" w:cs="Times New Roman"/>
          <w:color w:val="424242"/>
          <w:position w:val="-2"/>
        </w:rPr>
        <w:t>!Sensor</w:t>
      </w:r>
      <w:r w:rsidRPr="006632F3">
        <w:rPr>
          <w:rFonts w:ascii="Times New Roman" w:eastAsia="Arial" w:hAnsi="Times New Roman" w:cs="Times New Roman"/>
          <w:color w:val="424242"/>
          <w:spacing w:val="-17"/>
          <w:position w:val="-2"/>
        </w:rPr>
        <w:t>G</w:t>
      </w:r>
      <w:r w:rsidRPr="006632F3">
        <w:rPr>
          <w:rFonts w:ascii="Times New Roman" w:eastAsia="Arial" w:hAnsi="Times New Roman" w:cs="Times New Roman"/>
          <w:color w:val="5B5B5B"/>
          <w:w w:val="152"/>
          <w:position w:val="-2"/>
        </w:rPr>
        <w:t>r</w:t>
      </w:r>
      <w:r w:rsidRPr="006632F3">
        <w:rPr>
          <w:rFonts w:ascii="Times New Roman" w:eastAsia="Arial" w:hAnsi="Times New Roman" w:cs="Times New Roman"/>
          <w:color w:val="5B5B5B"/>
          <w:spacing w:val="-10"/>
          <w:w w:val="152"/>
          <w:position w:val="-2"/>
        </w:rPr>
        <w:t>i</w:t>
      </w:r>
      <w:r w:rsidRPr="006632F3">
        <w:rPr>
          <w:rFonts w:ascii="Times New Roman" w:eastAsia="Arial" w:hAnsi="Times New Roman" w:cs="Times New Roman"/>
          <w:color w:val="1F1F1F"/>
          <w:w w:val="113"/>
          <w:position w:val="-2"/>
        </w:rPr>
        <w:t>d</w:t>
      </w:r>
      <w:r w:rsidRPr="006632F3">
        <w:rPr>
          <w:rFonts w:ascii="Times New Roman" w:eastAsia="Arial" w:hAnsi="Times New Roman" w:cs="Times New Roman"/>
          <w:color w:val="1F1F1F"/>
          <w:spacing w:val="-16"/>
          <w:w w:val="112"/>
          <w:position w:val="-2"/>
        </w:rPr>
        <w:t>B</w:t>
      </w:r>
      <w:r w:rsidRPr="006632F3">
        <w:rPr>
          <w:rFonts w:ascii="Times New Roman" w:eastAsia="Arial" w:hAnsi="Times New Roman" w:cs="Times New Roman"/>
          <w:color w:val="424242"/>
          <w:w w:val="115"/>
          <w:position w:val="-2"/>
        </w:rPr>
        <w:t>rok</w:t>
      </w:r>
      <w:r w:rsidRPr="006632F3">
        <w:rPr>
          <w:rFonts w:ascii="Times New Roman" w:eastAsia="Arial" w:hAnsi="Times New Roman" w:cs="Times New Roman"/>
          <w:color w:val="424242"/>
          <w:spacing w:val="-14"/>
          <w:w w:val="115"/>
          <w:position w:val="-2"/>
        </w:rPr>
        <w:t>e</w:t>
      </w:r>
      <w:r w:rsidRPr="006632F3">
        <w:rPr>
          <w:rFonts w:ascii="Times New Roman" w:eastAsia="Arial" w:hAnsi="Times New Roman" w:cs="Times New Roman"/>
          <w:color w:val="1F1F1F"/>
          <w:w w:val="130"/>
          <w:position w:val="-2"/>
        </w:rPr>
        <w:t>r</w:t>
      </w:r>
      <w:proofErr w:type="gramEnd"/>
      <w:r w:rsidRPr="006632F3">
        <w:rPr>
          <w:rFonts w:ascii="Times New Roman" w:eastAsia="Arial" w:hAnsi="Times New Roman" w:cs="Times New Roman"/>
          <w:color w:val="1F1F1F"/>
          <w:position w:val="-2"/>
        </w:rPr>
        <w:t xml:space="preserve"> </w:t>
      </w:r>
      <w:r w:rsidRPr="006632F3">
        <w:rPr>
          <w:rFonts w:ascii="Times New Roman" w:eastAsia="Arial" w:hAnsi="Times New Roman" w:cs="Times New Roman"/>
          <w:color w:val="1F1F1F"/>
          <w:spacing w:val="1"/>
          <w:position w:val="-2"/>
        </w:rPr>
        <w:t xml:space="preserve"> </w:t>
      </w:r>
      <w:r w:rsidRPr="006632F3">
        <w:rPr>
          <w:rFonts w:ascii="Times New Roman" w:eastAsia="Arial" w:hAnsi="Times New Roman" w:cs="Times New Roman"/>
          <w:color w:val="8585BD"/>
          <w:w w:val="287"/>
          <w:position w:val="-5"/>
        </w:rPr>
        <w:t>I</w:t>
      </w:r>
    </w:p>
    <w:p w14:paraId="1A1EE10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2" w:space="720" w:equalWidth="0">
            <w:col w:w="2930" w:space="149"/>
            <w:col w:w="5961"/>
          </w:cols>
        </w:sectPr>
      </w:pPr>
    </w:p>
    <w:p w14:paraId="2DAB6B90" w14:textId="77777777" w:rsidR="00583B21" w:rsidRPr="006632F3" w:rsidRDefault="00583B21" w:rsidP="00583B21">
      <w:pPr>
        <w:spacing w:after="0" w:line="130" w:lineRule="exact"/>
        <w:rPr>
          <w:rFonts w:ascii="Times New Roman" w:hAnsi="Times New Roman" w:cs="Times New Roman"/>
        </w:rPr>
      </w:pPr>
    </w:p>
    <w:p w14:paraId="244A38A0" w14:textId="77777777" w:rsidR="00583B21" w:rsidRPr="006632F3" w:rsidRDefault="00583B21" w:rsidP="00583B21">
      <w:pPr>
        <w:spacing w:after="0" w:line="465" w:lineRule="exact"/>
        <w:ind w:right="-20"/>
        <w:jc w:val="right"/>
        <w:rPr>
          <w:rFonts w:ascii="Times New Roman" w:eastAsia="Courier New" w:hAnsi="Times New Roman" w:cs="Times New Roman"/>
        </w:rPr>
      </w:pPr>
      <w:r w:rsidRPr="006632F3">
        <w:rPr>
          <w:rFonts w:ascii="Times New Roman" w:eastAsia="Courier New" w:hAnsi="Times New Roman" w:cs="Times New Roman"/>
          <w:color w:val="1C1C70"/>
          <w:spacing w:val="-20"/>
          <w:w w:val="26"/>
          <w:position w:val="-34"/>
        </w:rPr>
        <w:t>-</w:t>
      </w:r>
      <w:r w:rsidRPr="006632F3">
        <w:rPr>
          <w:rFonts w:ascii="Times New Roman" w:eastAsia="Courier New" w:hAnsi="Times New Roman" w:cs="Times New Roman"/>
          <w:color w:val="2F2F2F"/>
          <w:spacing w:val="-451"/>
          <w:w w:val="36"/>
          <w:position w:val="-34"/>
        </w:rPr>
        <w:t>+</w:t>
      </w:r>
      <w:r w:rsidRPr="006632F3">
        <w:rPr>
          <w:rFonts w:ascii="Times New Roman" w:eastAsia="Courier New" w:hAnsi="Times New Roman" w:cs="Times New Roman"/>
          <w:color w:val="1C1C70"/>
          <w:w w:val="26"/>
          <w:position w:val="-34"/>
        </w:rPr>
        <w:t>-</w:t>
      </w:r>
      <w:r w:rsidRPr="006632F3">
        <w:rPr>
          <w:rFonts w:ascii="Times New Roman" w:eastAsia="Courier New" w:hAnsi="Times New Roman" w:cs="Times New Roman"/>
          <w:color w:val="1C1C70"/>
          <w:spacing w:val="-122"/>
          <w:w w:val="26"/>
          <w:position w:val="-34"/>
        </w:rPr>
        <w:t>-</w:t>
      </w:r>
      <w:r w:rsidRPr="006632F3">
        <w:rPr>
          <w:rFonts w:ascii="Times New Roman" w:eastAsia="Courier New" w:hAnsi="Times New Roman" w:cs="Times New Roman"/>
          <w:color w:val="726793"/>
          <w:w w:val="36"/>
          <w:position w:val="-34"/>
        </w:rPr>
        <w:t>r</w:t>
      </w:r>
    </w:p>
    <w:p w14:paraId="4E6B0646" w14:textId="77777777" w:rsidR="00583B21" w:rsidRPr="006632F3" w:rsidRDefault="00583B21" w:rsidP="00583B21">
      <w:pPr>
        <w:spacing w:before="75" w:after="0" w:line="218" w:lineRule="auto"/>
        <w:ind w:left="4384" w:right="924" w:hanging="4087"/>
        <w:jc w:val="both"/>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color w:val="5B5B5B"/>
          <w:w w:val="114"/>
        </w:rPr>
        <w:lastRenderedPageBreak/>
        <w:t>sens</w:t>
      </w:r>
      <w:r w:rsidRPr="006632F3">
        <w:rPr>
          <w:rFonts w:ascii="Times New Roman" w:eastAsia="Arial" w:hAnsi="Times New Roman" w:cs="Times New Roman"/>
          <w:color w:val="5B5B5B"/>
          <w:spacing w:val="-14"/>
          <w:w w:val="114"/>
        </w:rPr>
        <w:t>o</w:t>
      </w:r>
      <w:r w:rsidRPr="006632F3">
        <w:rPr>
          <w:rFonts w:ascii="Times New Roman" w:eastAsia="Arial" w:hAnsi="Times New Roman" w:cs="Times New Roman"/>
          <w:color w:val="7E7E7E"/>
          <w:w w:val="114"/>
        </w:rPr>
        <w:t>r</w:t>
      </w:r>
      <w:r w:rsidRPr="006632F3">
        <w:rPr>
          <w:rFonts w:ascii="Times New Roman" w:eastAsia="Arial" w:hAnsi="Times New Roman" w:cs="Times New Roman"/>
          <w:color w:val="7E7E7E"/>
          <w:spacing w:val="-7"/>
          <w:w w:val="114"/>
        </w:rPr>
        <w:t>t</w:t>
      </w:r>
      <w:r w:rsidRPr="006632F3">
        <w:rPr>
          <w:rFonts w:ascii="Times New Roman" w:eastAsia="Arial" w:hAnsi="Times New Roman" w:cs="Times New Roman"/>
          <w:color w:val="5B5B5B"/>
          <w:w w:val="114"/>
        </w:rPr>
        <w:t>d</w:t>
      </w:r>
      <w:proofErr w:type="gramEnd"/>
      <w:r w:rsidRPr="006632F3">
        <w:rPr>
          <w:rFonts w:ascii="Times New Roman" w:eastAsia="Arial" w:hAnsi="Times New Roman" w:cs="Times New Roman"/>
          <w:color w:val="5B5B5B"/>
          <w:w w:val="114"/>
        </w:rPr>
        <w:t xml:space="preserve">                                                                                                        </w:t>
      </w:r>
      <w:r w:rsidRPr="006632F3">
        <w:rPr>
          <w:rFonts w:ascii="Times New Roman" w:eastAsia="Arial" w:hAnsi="Times New Roman" w:cs="Times New Roman"/>
          <w:color w:val="8585BD"/>
          <w:w w:val="287"/>
          <w:position w:val="1"/>
        </w:rPr>
        <w:t xml:space="preserve">I </w:t>
      </w:r>
      <w:r w:rsidRPr="006632F3">
        <w:rPr>
          <w:rFonts w:ascii="Times New Roman" w:eastAsia="Arial" w:hAnsi="Times New Roman" w:cs="Times New Roman"/>
          <w:color w:val="8585BD"/>
          <w:w w:val="287"/>
        </w:rPr>
        <w:t>I I I</w:t>
      </w:r>
    </w:p>
    <w:p w14:paraId="7ADC9573" w14:textId="77777777" w:rsidR="00583B21" w:rsidRPr="006632F3" w:rsidRDefault="00583B21" w:rsidP="00583B21">
      <w:pPr>
        <w:spacing w:after="0"/>
        <w:jc w:val="both"/>
        <w:rPr>
          <w:rFonts w:ascii="Times New Roman" w:hAnsi="Times New Roman" w:cs="Times New Roman"/>
        </w:rPr>
        <w:sectPr w:rsidR="00583B21" w:rsidRPr="006632F3">
          <w:type w:val="continuous"/>
          <w:pgSz w:w="12240" w:h="15860"/>
          <w:pgMar w:top="1460" w:right="1480" w:bottom="280" w:left="1720" w:header="720" w:footer="720" w:gutter="0"/>
          <w:cols w:num="2" w:space="720" w:equalWidth="0">
            <w:col w:w="3336" w:space="259"/>
            <w:col w:w="5445"/>
          </w:cols>
        </w:sectPr>
      </w:pPr>
    </w:p>
    <w:p w14:paraId="7B5E5DCD" w14:textId="77777777" w:rsidR="00583B21" w:rsidRPr="006632F3" w:rsidRDefault="00583B21" w:rsidP="00583B21">
      <w:pPr>
        <w:spacing w:before="34" w:after="0" w:line="240" w:lineRule="auto"/>
        <w:ind w:left="420" w:right="-79"/>
        <w:rPr>
          <w:rFonts w:ascii="Times New Roman" w:eastAsia="Courier New" w:hAnsi="Times New Roman" w:cs="Times New Roman"/>
        </w:rPr>
      </w:pPr>
      <w:r w:rsidRPr="006632F3">
        <w:rPr>
          <w:rFonts w:ascii="Times New Roman" w:eastAsia="Courier New" w:hAnsi="Times New Roman" w:cs="Times New Roman"/>
          <w:color w:val="1C1C70"/>
          <w:w w:val="85"/>
        </w:rPr>
        <w:lastRenderedPageBreak/>
        <w:t>-----------------</w:t>
      </w:r>
    </w:p>
    <w:p w14:paraId="6E417995" w14:textId="77777777" w:rsidR="00583B21" w:rsidRPr="006632F3" w:rsidRDefault="00583B21" w:rsidP="00583B21">
      <w:pPr>
        <w:spacing w:after="0" w:line="164" w:lineRule="exact"/>
        <w:ind w:right="-64"/>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423666"/>
          <w:w w:val="59"/>
        </w:rPr>
        <w:lastRenderedPageBreak/>
        <w:t>.,_</w:t>
      </w:r>
    </w:p>
    <w:p w14:paraId="60E2298F" w14:textId="77777777" w:rsidR="00583B21" w:rsidRPr="006632F3" w:rsidRDefault="00583B21" w:rsidP="00583B21">
      <w:pPr>
        <w:spacing w:after="0" w:line="113" w:lineRule="exact"/>
        <w:ind w:left="483"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8585BD"/>
          <w:w w:val="287"/>
          <w:position w:val="-2"/>
        </w:rPr>
        <w:lastRenderedPageBreak/>
        <w:t>I</w:t>
      </w:r>
    </w:p>
    <w:p w14:paraId="5F614A75" w14:textId="77777777" w:rsidR="00583B21" w:rsidRPr="006632F3" w:rsidRDefault="00583B21" w:rsidP="00583B21">
      <w:pPr>
        <w:spacing w:after="0" w:line="194" w:lineRule="exact"/>
        <w:ind w:right="-20"/>
        <w:rPr>
          <w:rFonts w:ascii="Times New Roman" w:eastAsia="Times New Roman" w:hAnsi="Times New Roman" w:cs="Times New Roman"/>
        </w:rPr>
      </w:pPr>
      <w:r w:rsidRPr="006632F3">
        <w:rPr>
          <w:rFonts w:ascii="Times New Roman" w:eastAsia="Times New Roman" w:hAnsi="Times New Roman" w:cs="Times New Roman"/>
          <w:color w:val="825982"/>
          <w:w w:val="184"/>
          <w:position w:val="1"/>
        </w:rPr>
        <w:t>----</w:t>
      </w:r>
    </w:p>
    <w:p w14:paraId="32725FD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3" w:space="720" w:equalWidth="0">
            <w:col w:w="2675" w:space="3415"/>
            <w:col w:w="107" w:space="1299"/>
            <w:col w:w="1544"/>
          </w:cols>
        </w:sectPr>
      </w:pPr>
    </w:p>
    <w:p w14:paraId="68D3A62D" w14:textId="77777777" w:rsidR="00583B21" w:rsidRPr="006632F3" w:rsidRDefault="00583B21" w:rsidP="00583B21">
      <w:pPr>
        <w:spacing w:before="2" w:after="0" w:line="130" w:lineRule="exact"/>
        <w:rPr>
          <w:rFonts w:ascii="Times New Roman" w:hAnsi="Times New Roman" w:cs="Times New Roman"/>
        </w:rPr>
      </w:pPr>
    </w:p>
    <w:p w14:paraId="1A9AFBD8" w14:textId="77777777" w:rsidR="00583B21" w:rsidRPr="006632F3" w:rsidRDefault="00583B21" w:rsidP="00583B21">
      <w:pPr>
        <w:spacing w:after="0" w:line="200" w:lineRule="exact"/>
        <w:rPr>
          <w:rFonts w:ascii="Times New Roman" w:hAnsi="Times New Roman" w:cs="Times New Roman"/>
        </w:rPr>
      </w:pPr>
    </w:p>
    <w:p w14:paraId="46BC4BBC" w14:textId="77777777" w:rsidR="00583B21" w:rsidRPr="006632F3" w:rsidRDefault="00583B21" w:rsidP="00583B21">
      <w:pPr>
        <w:spacing w:after="0" w:line="207" w:lineRule="exact"/>
        <w:ind w:left="804" w:right="-133"/>
        <w:rPr>
          <w:rFonts w:ascii="Times New Roman" w:eastAsia="Times New Roman" w:hAnsi="Times New Roman" w:cs="Times New Roman"/>
        </w:rPr>
      </w:pPr>
      <w:r w:rsidRPr="006632F3">
        <w:rPr>
          <w:rFonts w:ascii="Times New Roman" w:eastAsia="Times New Roman" w:hAnsi="Times New Roman" w:cs="Times New Roman"/>
          <w:spacing w:val="-15"/>
          <w:w w:val="60"/>
          <w:position w:val="-41"/>
        </w:rPr>
        <w:t>I</w:t>
      </w:r>
      <w:r w:rsidRPr="006632F3">
        <w:rPr>
          <w:rFonts w:ascii="Times New Roman" w:eastAsia="Times New Roman" w:hAnsi="Times New Roman" w:cs="Times New Roman"/>
          <w:color w:val="424242"/>
          <w:spacing w:val="-116"/>
          <w:position w:val="-41"/>
          <w:u w:val="thick" w:color="000000"/>
        </w:rPr>
        <w:t xml:space="preserve"> </w:t>
      </w:r>
      <w:r w:rsidRPr="006632F3">
        <w:rPr>
          <w:rFonts w:ascii="Times New Roman" w:eastAsia="Times New Roman" w:hAnsi="Times New Roman" w:cs="Times New Roman"/>
          <w:color w:val="424242"/>
          <w:position w:val="-41"/>
        </w:rPr>
        <w:t>SGResou</w:t>
      </w:r>
      <w:r w:rsidRPr="006632F3">
        <w:rPr>
          <w:rFonts w:ascii="Times New Roman" w:eastAsia="Times New Roman" w:hAnsi="Times New Roman" w:cs="Times New Roman"/>
          <w:color w:val="424242"/>
          <w:spacing w:val="7"/>
          <w:position w:val="-41"/>
        </w:rPr>
        <w:t xml:space="preserve"> </w:t>
      </w:r>
      <w:r w:rsidRPr="006632F3">
        <w:rPr>
          <w:rFonts w:ascii="Times New Roman" w:eastAsia="Times New Roman" w:hAnsi="Times New Roman" w:cs="Times New Roman"/>
          <w:color w:val="5B5B5B"/>
          <w:spacing w:val="-4"/>
          <w:position w:val="-41"/>
        </w:rPr>
        <w:t>r</w:t>
      </w:r>
      <w:r w:rsidRPr="006632F3">
        <w:rPr>
          <w:rFonts w:ascii="Times New Roman" w:eastAsia="Times New Roman" w:hAnsi="Times New Roman" w:cs="Times New Roman"/>
          <w:color w:val="424242"/>
          <w:position w:val="-41"/>
        </w:rPr>
        <w:t>ce</w:t>
      </w:r>
      <w:r w:rsidRPr="006632F3">
        <w:rPr>
          <w:rFonts w:ascii="Times New Roman" w:eastAsia="Times New Roman" w:hAnsi="Times New Roman" w:cs="Times New Roman"/>
          <w:color w:val="424242"/>
          <w:spacing w:val="17"/>
          <w:position w:val="-41"/>
        </w:rPr>
        <w:t xml:space="preserve"> </w:t>
      </w:r>
      <w:r w:rsidRPr="006632F3">
        <w:rPr>
          <w:rFonts w:ascii="Times New Roman" w:eastAsia="Times New Roman" w:hAnsi="Times New Roman" w:cs="Times New Roman"/>
          <w:color w:val="424242"/>
          <w:w w:val="60"/>
          <w:position w:val="-41"/>
        </w:rPr>
        <w:t>r-----</w:t>
      </w:r>
      <w:r w:rsidRPr="006632F3">
        <w:rPr>
          <w:rFonts w:ascii="Times New Roman" w:eastAsia="Times New Roman" w:hAnsi="Times New Roman" w:cs="Times New Roman"/>
          <w:color w:val="424242"/>
          <w:spacing w:val="2"/>
          <w:w w:val="60"/>
          <w:position w:val="-41"/>
        </w:rPr>
        <w:t>-</w:t>
      </w:r>
      <w:r w:rsidRPr="006632F3">
        <w:rPr>
          <w:rFonts w:ascii="Times New Roman" w:eastAsia="Times New Roman" w:hAnsi="Times New Roman" w:cs="Times New Roman"/>
          <w:color w:val="5B5B5B"/>
          <w:spacing w:val="16"/>
          <w:w w:val="56"/>
          <w:position w:val="-41"/>
        </w:rPr>
        <w:t>-</w:t>
      </w:r>
      <w:r w:rsidRPr="006632F3">
        <w:rPr>
          <w:rFonts w:ascii="Times New Roman" w:eastAsia="Times New Roman" w:hAnsi="Times New Roman" w:cs="Times New Roman"/>
          <w:color w:val="7E7E7E"/>
          <w:w w:val="35"/>
          <w:position w:val="-41"/>
        </w:rPr>
        <w:t>-</w:t>
      </w:r>
    </w:p>
    <w:p w14:paraId="40B242F7" w14:textId="77777777" w:rsidR="00583B21" w:rsidRPr="006632F3" w:rsidRDefault="00583B21" w:rsidP="00583B21">
      <w:pPr>
        <w:tabs>
          <w:tab w:val="left" w:pos="380"/>
        </w:tabs>
        <w:spacing w:after="0" w:line="158" w:lineRule="exact"/>
        <w:ind w:right="-64"/>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AF8AAF"/>
          <w:w w:val="287"/>
          <w:position w:val="2"/>
        </w:rPr>
        <w:lastRenderedPageBreak/>
        <w:t>I</w:t>
      </w:r>
      <w:r w:rsidRPr="006632F3">
        <w:rPr>
          <w:rFonts w:ascii="Times New Roman" w:eastAsia="Arial" w:hAnsi="Times New Roman" w:cs="Times New Roman"/>
          <w:color w:val="AF8AAF"/>
          <w:position w:val="2"/>
        </w:rPr>
        <w:tab/>
      </w:r>
      <w:r w:rsidRPr="006632F3">
        <w:rPr>
          <w:rFonts w:ascii="Times New Roman" w:eastAsia="Times New Roman" w:hAnsi="Times New Roman" w:cs="Times New Roman"/>
          <w:color w:val="424242"/>
          <w:position w:val="-2"/>
        </w:rPr>
        <w:t>SensorG</w:t>
      </w:r>
      <w:r w:rsidRPr="006632F3">
        <w:rPr>
          <w:rFonts w:ascii="Times New Roman" w:eastAsia="Times New Roman" w:hAnsi="Times New Roman" w:cs="Times New Roman"/>
          <w:color w:val="424242"/>
          <w:spacing w:val="-3"/>
          <w:w w:val="101"/>
          <w:position w:val="-2"/>
        </w:rPr>
        <w:t>r</w:t>
      </w:r>
      <w:r w:rsidRPr="006632F3">
        <w:rPr>
          <w:rFonts w:ascii="Times New Roman" w:eastAsia="Times New Roman" w:hAnsi="Times New Roman" w:cs="Times New Roman"/>
          <w:color w:val="1F1F1F"/>
          <w:spacing w:val="6"/>
          <w:w w:val="68"/>
          <w:position w:val="-2"/>
        </w:rPr>
        <w:t>l</w:t>
      </w:r>
      <w:r w:rsidRPr="006632F3">
        <w:rPr>
          <w:rFonts w:ascii="Times New Roman" w:eastAsia="Times New Roman" w:hAnsi="Times New Roman" w:cs="Times New Roman"/>
          <w:color w:val="424242"/>
          <w:w w:val="104"/>
          <w:position w:val="-2"/>
        </w:rPr>
        <w:t>dControlli</w:t>
      </w:r>
      <w:r w:rsidRPr="006632F3">
        <w:rPr>
          <w:rFonts w:ascii="Times New Roman" w:eastAsia="Times New Roman" w:hAnsi="Times New Roman" w:cs="Times New Roman"/>
          <w:color w:val="424242"/>
          <w:spacing w:val="1"/>
          <w:w w:val="105"/>
          <w:position w:val="-2"/>
        </w:rPr>
        <w:t>s</w:t>
      </w:r>
      <w:r w:rsidRPr="006632F3">
        <w:rPr>
          <w:rFonts w:ascii="Times New Roman" w:eastAsia="Times New Roman" w:hAnsi="Times New Roman" w:cs="Times New Roman"/>
          <w:color w:val="1F1F1F"/>
          <w:spacing w:val="-5"/>
          <w:w w:val="86"/>
          <w:position w:val="-2"/>
        </w:rPr>
        <w:t>t</w:t>
      </w:r>
      <w:r w:rsidRPr="006632F3">
        <w:rPr>
          <w:rFonts w:ascii="Times New Roman" w:eastAsia="Times New Roman" w:hAnsi="Times New Roman" w:cs="Times New Roman"/>
          <w:color w:val="5B5B5B"/>
          <w:spacing w:val="-7"/>
          <w:w w:val="124"/>
          <w:position w:val="-2"/>
        </w:rPr>
        <w:t>e</w:t>
      </w:r>
      <w:r w:rsidRPr="006632F3">
        <w:rPr>
          <w:rFonts w:ascii="Times New Roman" w:eastAsia="Times New Roman" w:hAnsi="Times New Roman" w:cs="Times New Roman"/>
          <w:color w:val="424242"/>
          <w:w w:val="104"/>
          <w:position w:val="-2"/>
        </w:rPr>
        <w:t>n</w:t>
      </w:r>
      <w:r w:rsidRPr="006632F3">
        <w:rPr>
          <w:rFonts w:ascii="Times New Roman" w:eastAsia="Times New Roman" w:hAnsi="Times New Roman" w:cs="Times New Roman"/>
          <w:color w:val="424242"/>
          <w:spacing w:val="3"/>
          <w:w w:val="103"/>
          <w:position w:val="-2"/>
        </w:rPr>
        <w:t>c</w:t>
      </w:r>
      <w:r w:rsidRPr="006632F3">
        <w:rPr>
          <w:rFonts w:ascii="Times New Roman" w:eastAsia="Times New Roman" w:hAnsi="Times New Roman" w:cs="Times New Roman"/>
          <w:color w:val="5B5B5B"/>
          <w:w w:val="95"/>
          <w:position w:val="-2"/>
        </w:rPr>
        <w:t>r</w:t>
      </w:r>
    </w:p>
    <w:p w14:paraId="11BFC524" w14:textId="77777777" w:rsidR="00583B21" w:rsidRPr="006632F3" w:rsidRDefault="00583B21" w:rsidP="00583B21">
      <w:pPr>
        <w:spacing w:after="0" w:line="108" w:lineRule="exact"/>
        <w:ind w:right="-20"/>
        <w:rPr>
          <w:rFonts w:ascii="Times New Roman" w:eastAsia="Arial" w:hAnsi="Times New Roman" w:cs="Times New Roman"/>
        </w:rPr>
      </w:pPr>
      <w:r w:rsidRPr="006632F3">
        <w:rPr>
          <w:rFonts w:ascii="Times New Roman" w:eastAsia="Arial" w:hAnsi="Times New Roman" w:cs="Times New Roman"/>
          <w:color w:val="AF8AAF"/>
          <w:w w:val="287"/>
        </w:rPr>
        <w:t>I</w:t>
      </w:r>
    </w:p>
    <w:p w14:paraId="04FAAD87" w14:textId="77777777" w:rsidR="00583B21" w:rsidRPr="006632F3" w:rsidRDefault="00583B21" w:rsidP="00583B21">
      <w:pPr>
        <w:spacing w:before="1" w:after="0" w:line="132" w:lineRule="exact"/>
        <w:ind w:right="1758"/>
        <w:rPr>
          <w:rFonts w:ascii="Times New Roman" w:eastAsia="Arial" w:hAnsi="Times New Roman" w:cs="Times New Roman"/>
        </w:rPr>
      </w:pPr>
      <w:r w:rsidRPr="006632F3">
        <w:rPr>
          <w:rFonts w:ascii="Times New Roman" w:eastAsia="Arial" w:hAnsi="Times New Roman" w:cs="Times New Roman"/>
          <w:color w:val="AF8AAF"/>
          <w:w w:val="287"/>
        </w:rPr>
        <w:t>I I</w:t>
      </w:r>
    </w:p>
    <w:p w14:paraId="1FDFD768" w14:textId="77777777" w:rsidR="00583B21" w:rsidRPr="006632F3" w:rsidRDefault="00583B21" w:rsidP="00583B21">
      <w:pPr>
        <w:spacing w:before="4" w:after="0" w:line="130" w:lineRule="exact"/>
        <w:rPr>
          <w:rFonts w:ascii="Times New Roman" w:hAnsi="Times New Roman" w:cs="Times New Roman"/>
        </w:rPr>
      </w:pPr>
    </w:p>
    <w:p w14:paraId="69576F92" w14:textId="77777777" w:rsidR="00583B21" w:rsidRPr="006632F3" w:rsidRDefault="00583B21" w:rsidP="00583B21">
      <w:pPr>
        <w:spacing w:after="0" w:line="200" w:lineRule="exact"/>
        <w:rPr>
          <w:rFonts w:ascii="Times New Roman" w:hAnsi="Times New Roman" w:cs="Times New Roman"/>
        </w:rPr>
      </w:pPr>
    </w:p>
    <w:p w14:paraId="5A60161E" w14:textId="77777777" w:rsidR="00583B21" w:rsidRPr="006632F3" w:rsidRDefault="00583B21" w:rsidP="00583B21">
      <w:pPr>
        <w:spacing w:after="0" w:line="325" w:lineRule="atLeast"/>
        <w:ind w:left="356" w:right="160"/>
        <w:jc w:val="center"/>
        <w:rPr>
          <w:rFonts w:ascii="Times New Roman" w:eastAsia="Arial" w:hAnsi="Times New Roman" w:cs="Times New Roman"/>
        </w:rPr>
      </w:pPr>
      <w:r w:rsidRPr="006632F3">
        <w:rPr>
          <w:rFonts w:ascii="Times New Roman" w:eastAsia="Arial" w:hAnsi="Times New Roman" w:cs="Times New Roman"/>
          <w:color w:val="424242"/>
          <w:w w:val="106"/>
        </w:rPr>
        <w:t>Sens</w:t>
      </w:r>
      <w:r w:rsidRPr="006632F3">
        <w:rPr>
          <w:rFonts w:ascii="Times New Roman" w:eastAsia="Arial" w:hAnsi="Times New Roman" w:cs="Times New Roman"/>
          <w:color w:val="424242"/>
          <w:spacing w:val="-15"/>
          <w:w w:val="107"/>
        </w:rPr>
        <w:t>o</w:t>
      </w:r>
      <w:r w:rsidRPr="006632F3">
        <w:rPr>
          <w:rFonts w:ascii="Times New Roman" w:eastAsia="Arial" w:hAnsi="Times New Roman" w:cs="Times New Roman"/>
          <w:color w:val="1F1F1F"/>
          <w:w w:val="117"/>
        </w:rPr>
        <w:t>r</w:t>
      </w:r>
      <w:r w:rsidRPr="006632F3">
        <w:rPr>
          <w:rFonts w:ascii="Times New Roman" w:eastAsia="Arial" w:hAnsi="Times New Roman" w:cs="Times New Roman"/>
          <w:color w:val="1F1F1F"/>
          <w:spacing w:val="-3"/>
          <w:w w:val="116"/>
        </w:rPr>
        <w:t>A</w:t>
      </w:r>
      <w:r w:rsidRPr="006632F3">
        <w:rPr>
          <w:rFonts w:ascii="Times New Roman" w:eastAsia="Arial" w:hAnsi="Times New Roman" w:cs="Times New Roman"/>
          <w:color w:val="424242"/>
          <w:w w:val="107"/>
        </w:rPr>
        <w:t>dapter</w:t>
      </w:r>
      <w:r w:rsidRPr="006632F3">
        <w:rPr>
          <w:rFonts w:ascii="Times New Roman" w:eastAsia="Arial" w:hAnsi="Times New Roman" w:cs="Times New Roman"/>
          <w:color w:val="424242"/>
          <w:spacing w:val="-20"/>
          <w:w w:val="108"/>
        </w:rPr>
        <w:t>L</w:t>
      </w:r>
      <w:r w:rsidRPr="006632F3">
        <w:rPr>
          <w:rFonts w:ascii="Times New Roman" w:eastAsia="Arial" w:hAnsi="Times New Roman" w:cs="Times New Roman"/>
          <w:color w:val="000000"/>
          <w:spacing w:val="-3"/>
          <w:w w:val="208"/>
        </w:rPr>
        <w:t>i</w:t>
      </w:r>
      <w:r w:rsidRPr="006632F3">
        <w:rPr>
          <w:rFonts w:ascii="Times New Roman" w:eastAsia="Arial" w:hAnsi="Times New Roman" w:cs="Times New Roman"/>
          <w:color w:val="424242"/>
          <w:w w:val="111"/>
        </w:rPr>
        <w:t>stencr</w:t>
      </w:r>
    </w:p>
    <w:p w14:paraId="333D742F" w14:textId="77777777" w:rsidR="00583B21" w:rsidRPr="006632F3" w:rsidRDefault="00583B21" w:rsidP="00583B21">
      <w:pPr>
        <w:tabs>
          <w:tab w:val="left" w:pos="1480"/>
        </w:tabs>
        <w:spacing w:after="0" w:line="137" w:lineRule="exact"/>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Times New Roman" w:hAnsi="Times New Roman" w:cs="Times New Roman"/>
          <w:color w:val="424242"/>
        </w:rPr>
        <w:lastRenderedPageBreak/>
        <w:t>ensorC</w:t>
      </w:r>
      <w:r w:rsidRPr="006632F3">
        <w:rPr>
          <w:rFonts w:ascii="Times New Roman" w:eastAsia="Times New Roman" w:hAnsi="Times New Roman" w:cs="Times New Roman"/>
          <w:color w:val="424242"/>
          <w:spacing w:val="5"/>
        </w:rPr>
        <w:t>I</w:t>
      </w:r>
      <w:r w:rsidRPr="006632F3">
        <w:rPr>
          <w:rFonts w:ascii="Times New Roman" w:eastAsia="Times New Roman" w:hAnsi="Times New Roman" w:cs="Times New Roman"/>
          <w:color w:val="5B5B5B"/>
        </w:rPr>
        <w:t>I</w:t>
      </w:r>
      <w:r w:rsidRPr="006632F3">
        <w:rPr>
          <w:rFonts w:ascii="Times New Roman" w:eastAsia="Times New Roman" w:hAnsi="Times New Roman" w:cs="Times New Roman"/>
          <w:color w:val="5B5B5B"/>
          <w:spacing w:val="-7"/>
        </w:rPr>
        <w:t>e</w:t>
      </w:r>
      <w:r w:rsidRPr="006632F3">
        <w:rPr>
          <w:rFonts w:ascii="Times New Roman" w:eastAsia="Times New Roman" w:hAnsi="Times New Roman" w:cs="Times New Roman"/>
          <w:color w:val="424242"/>
        </w:rPr>
        <w:t>n</w:t>
      </w:r>
      <w:proofErr w:type="gramEnd"/>
      <w:r w:rsidRPr="006632F3">
        <w:rPr>
          <w:rFonts w:ascii="Times New Roman" w:eastAsia="Times New Roman" w:hAnsi="Times New Roman" w:cs="Times New Roman"/>
          <w:color w:val="424242"/>
          <w:spacing w:val="5"/>
        </w:rPr>
        <w:t xml:space="preserve"> </w:t>
      </w:r>
      <w:r w:rsidRPr="006632F3">
        <w:rPr>
          <w:rFonts w:ascii="Times New Roman" w:eastAsia="Times New Roman" w:hAnsi="Times New Roman" w:cs="Times New Roman"/>
          <w:color w:val="1F1F1F"/>
          <w:spacing w:val="-1"/>
        </w:rPr>
        <w:t>t</w:t>
      </w:r>
      <w:r w:rsidRPr="006632F3">
        <w:rPr>
          <w:rFonts w:ascii="Times New Roman" w:eastAsia="Times New Roman" w:hAnsi="Times New Roman" w:cs="Times New Roman"/>
          <w:color w:val="424242"/>
        </w:rPr>
        <w:t>Adapter</w:t>
      </w:r>
      <w:r w:rsidRPr="006632F3">
        <w:rPr>
          <w:rFonts w:ascii="Times New Roman" w:eastAsia="Times New Roman" w:hAnsi="Times New Roman" w:cs="Times New Roman"/>
          <w:color w:val="424242"/>
          <w:spacing w:val="-6"/>
        </w:rPr>
        <w:t xml:space="preserve"> </w:t>
      </w:r>
      <w:r w:rsidRPr="006632F3">
        <w:rPr>
          <w:rFonts w:ascii="Times New Roman" w:eastAsia="Times New Roman" w:hAnsi="Times New Roman" w:cs="Times New Roman"/>
          <w:color w:val="424242"/>
        </w:rPr>
        <w:tab/>
      </w:r>
      <w:r w:rsidRPr="006632F3">
        <w:rPr>
          <w:rFonts w:ascii="Times New Roman" w:eastAsia="Arial" w:hAnsi="Times New Roman" w:cs="Times New Roman"/>
          <w:color w:val="424242"/>
          <w:w w:val="106"/>
        </w:rPr>
        <w:t>Sens</w:t>
      </w:r>
      <w:r w:rsidRPr="006632F3">
        <w:rPr>
          <w:rFonts w:ascii="Times New Roman" w:eastAsia="Arial" w:hAnsi="Times New Roman" w:cs="Times New Roman"/>
          <w:color w:val="424242"/>
          <w:spacing w:val="-13"/>
          <w:w w:val="107"/>
        </w:rPr>
        <w:t>o</w:t>
      </w:r>
      <w:r w:rsidRPr="006632F3">
        <w:rPr>
          <w:rFonts w:ascii="Times New Roman" w:eastAsia="Arial" w:hAnsi="Times New Roman" w:cs="Times New Roman"/>
          <w:color w:val="5B5B5B"/>
          <w:spacing w:val="-13"/>
          <w:w w:val="162"/>
        </w:rPr>
        <w:t>r</w:t>
      </w:r>
      <w:r w:rsidRPr="006632F3">
        <w:rPr>
          <w:rFonts w:ascii="Times New Roman" w:eastAsia="Arial" w:hAnsi="Times New Roman" w:cs="Times New Roman"/>
          <w:color w:val="424242"/>
          <w:w w:val="106"/>
        </w:rPr>
        <w:t>Adapter</w:t>
      </w:r>
    </w:p>
    <w:p w14:paraId="579F0F81"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3" w:space="720" w:equalWidth="0">
            <w:col w:w="2669" w:space="476"/>
            <w:col w:w="1895" w:space="456"/>
            <w:col w:w="3544"/>
          </w:cols>
        </w:sectPr>
      </w:pPr>
    </w:p>
    <w:p w14:paraId="0C22BF4D" w14:textId="77777777" w:rsidR="00583B21" w:rsidRPr="006632F3" w:rsidRDefault="00583B21" w:rsidP="00583B21">
      <w:pPr>
        <w:spacing w:after="0" w:line="341" w:lineRule="atLeast"/>
        <w:ind w:left="3116" w:right="5750"/>
        <w:jc w:val="center"/>
        <w:rPr>
          <w:rFonts w:ascii="Times New Roman" w:eastAsia="Arial" w:hAnsi="Times New Roman" w:cs="Times New Roman"/>
        </w:rPr>
      </w:pPr>
      <w:r w:rsidRPr="006632F3">
        <w:rPr>
          <w:rFonts w:ascii="Times New Roman" w:hAnsi="Times New Roman" w:cs="Times New Roman"/>
          <w:noProof/>
        </w:rPr>
        <w:lastRenderedPageBreak/>
        <mc:AlternateContent>
          <mc:Choice Requires="wps">
            <w:drawing>
              <wp:anchor distT="0" distB="0" distL="114300" distR="114300" simplePos="0" relativeHeight="252057600" behindDoc="1" locked="0" layoutInCell="1" allowOverlap="1" wp14:anchorId="05CFBCCE" wp14:editId="0D8AD387">
                <wp:simplePos x="0" y="0"/>
                <wp:positionH relativeFrom="page">
                  <wp:posOffset>5782310</wp:posOffset>
                </wp:positionH>
                <wp:positionV relativeFrom="paragraph">
                  <wp:posOffset>26035</wp:posOffset>
                </wp:positionV>
                <wp:extent cx="60960" cy="107950"/>
                <wp:effectExtent l="635" t="0" r="0" b="0"/>
                <wp:wrapNone/>
                <wp:docPr id="3192" name="Text Box 3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 cy="107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D9F8F9" w14:textId="77777777" w:rsidR="00583B21" w:rsidRDefault="00583B21" w:rsidP="00583B21">
                            <w:pPr>
                              <w:spacing w:after="0" w:line="170" w:lineRule="exact"/>
                              <w:ind w:right="-65"/>
                              <w:rPr>
                                <w:rFonts w:ascii="Arial" w:eastAsia="Arial" w:hAnsi="Arial" w:cs="Arial"/>
                                <w:sz w:val="17"/>
                                <w:szCs w:val="17"/>
                              </w:rPr>
                            </w:pPr>
                            <w:r>
                              <w:rPr>
                                <w:rFonts w:ascii="Arial" w:eastAsia="Arial" w:hAnsi="Arial" w:cs="Arial"/>
                                <w:color w:val="7E7E7E"/>
                                <w:w w:val="203"/>
                                <w:sz w:val="17"/>
                                <w:szCs w:val="17"/>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26" o:spid="_x0000_s1059" type="#_x0000_t202" style="position:absolute;left:0;text-align:left;margin-left:455.3pt;margin-top:2.05pt;width:4.8pt;height:8.5pt;z-index:-251258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" filled="f" stroked="f">
                <v:textbox inset="0,0,0,0">
                  <w:txbxContent>
                    <w:p w14:paraId="5BD9F8F9" w14:textId="77777777" w:rsidR="00583B21" w:rsidRDefault="00583B21" w:rsidP="00583B21">
                      <w:pPr>
                        <w:spacing w:after="0" w:line="170" w:lineRule="exact"/>
                        <w:ind w:right="-65"/>
                        <w:rPr>
                          <w:rFonts w:ascii="Arial" w:eastAsia="Arial" w:hAnsi="Arial" w:cs="Arial"/>
                          <w:sz w:val="17"/>
                          <w:szCs w:val="17"/>
                        </w:rPr>
                      </w:pPr>
                      <w:r>
                        <w:rPr>
                          <w:rFonts w:ascii="Arial" w:eastAsia="Arial" w:hAnsi="Arial" w:cs="Arial"/>
                          <w:color w:val="7E7E7E"/>
                          <w:w w:val="203"/>
                          <w:sz w:val="17"/>
                          <w:szCs w:val="17"/>
                        </w:rPr>
                        <w:t>I</w:t>
                      </w:r>
                    </w:p>
                  </w:txbxContent>
                </v:textbox>
                <w10:wrap anchorx="page"/>
              </v:shape>
            </w:pict>
          </mc:Fallback>
        </mc:AlternateContent>
      </w:r>
      <w:r w:rsidRPr="006632F3">
        <w:rPr>
          <w:rFonts w:ascii="Times New Roman" w:eastAsia="Arial" w:hAnsi="Times New Roman" w:cs="Times New Roman"/>
          <w:color w:val="AF8AAF"/>
          <w:w w:val="287"/>
        </w:rPr>
        <w:t>I</w:t>
      </w:r>
    </w:p>
    <w:p w14:paraId="2C11B4FB" w14:textId="77777777" w:rsidR="00583B21" w:rsidRPr="006632F3" w:rsidRDefault="00583B21" w:rsidP="00583B21">
      <w:pPr>
        <w:spacing w:before="1" w:after="0" w:line="132" w:lineRule="exact"/>
        <w:ind w:left="3145" w:right="5758"/>
        <w:jc w:val="both"/>
        <w:rPr>
          <w:rFonts w:ascii="Times New Roman" w:eastAsia="Arial" w:hAnsi="Times New Roman" w:cs="Times New Roman"/>
        </w:rPr>
      </w:pPr>
      <w:r w:rsidRPr="006632F3">
        <w:rPr>
          <w:rFonts w:ascii="Times New Roman" w:eastAsia="Arial" w:hAnsi="Times New Roman" w:cs="Times New Roman"/>
          <w:color w:val="AF8AAF"/>
          <w:w w:val="287"/>
        </w:rPr>
        <w:t>I I I</w:t>
      </w:r>
    </w:p>
    <w:p w14:paraId="3E58CA04" w14:textId="77777777" w:rsidR="00583B21" w:rsidRPr="006632F3" w:rsidRDefault="00583B21" w:rsidP="00583B21">
      <w:pPr>
        <w:tabs>
          <w:tab w:val="left" w:pos="4800"/>
        </w:tabs>
        <w:spacing w:after="0" w:line="136" w:lineRule="exact"/>
        <w:ind w:left="3113" w:right="3626"/>
        <w:jc w:val="center"/>
        <w:rPr>
          <w:rFonts w:ascii="Times New Roman" w:eastAsia="Times New Roman" w:hAnsi="Times New Roman" w:cs="Times New Roman"/>
        </w:rPr>
      </w:pPr>
      <w:r w:rsidRPr="006632F3">
        <w:rPr>
          <w:rFonts w:ascii="Times New Roman" w:eastAsia="Arial" w:hAnsi="Times New Roman" w:cs="Times New Roman"/>
          <w:color w:val="AF8AAF"/>
          <w:w w:val="256"/>
        </w:rPr>
        <w:t>I</w:t>
      </w:r>
      <w:r w:rsidRPr="006632F3">
        <w:rPr>
          <w:rFonts w:ascii="Times New Roman" w:eastAsia="Arial" w:hAnsi="Times New Roman" w:cs="Times New Roman"/>
          <w:color w:val="AF8AAF"/>
          <w:spacing w:val="-75"/>
          <w:w w:val="256"/>
        </w:rPr>
        <w:t xml:space="preserve"> </w:t>
      </w:r>
      <w:r w:rsidRPr="006632F3">
        <w:rPr>
          <w:rFonts w:ascii="Times New Roman" w:eastAsia="Arial" w:hAnsi="Times New Roman" w:cs="Times New Roman"/>
          <w:color w:val="AF8AAF"/>
        </w:rPr>
        <w:tab/>
      </w:r>
      <w:r w:rsidRPr="006632F3">
        <w:rPr>
          <w:rFonts w:ascii="Times New Roman" w:eastAsia="Times New Roman" w:hAnsi="Times New Roman" w:cs="Times New Roman"/>
          <w:color w:val="424242"/>
          <w:w w:val="256"/>
          <w:position w:val="-2"/>
        </w:rPr>
        <w:t>t---</w:t>
      </w:r>
    </w:p>
    <w:p w14:paraId="6F4AC435" w14:textId="77777777" w:rsidR="00583B21" w:rsidRPr="006632F3" w:rsidRDefault="00583B21" w:rsidP="00583B21">
      <w:pPr>
        <w:spacing w:after="0" w:line="142" w:lineRule="exact"/>
        <w:ind w:left="3145" w:right="1658"/>
        <w:jc w:val="both"/>
        <w:rPr>
          <w:rFonts w:ascii="Times New Roman" w:eastAsia="Arial" w:hAnsi="Times New Roman" w:cs="Times New Roman"/>
        </w:rPr>
      </w:pPr>
      <w:r w:rsidRPr="006632F3">
        <w:rPr>
          <w:rFonts w:ascii="Times New Roman" w:eastAsia="Arial" w:hAnsi="Times New Roman" w:cs="Times New Roman"/>
          <w:color w:val="AF8AAF"/>
          <w:w w:val="287"/>
          <w:position w:val="1"/>
        </w:rPr>
        <w:t xml:space="preserve">I                                     </w:t>
      </w:r>
      <w:r w:rsidRPr="006632F3">
        <w:rPr>
          <w:rFonts w:ascii="Times New Roman" w:eastAsia="Arial" w:hAnsi="Times New Roman" w:cs="Times New Roman"/>
          <w:color w:val="AF8AAF"/>
          <w:spacing w:val="1"/>
          <w:w w:val="287"/>
          <w:position w:val="1"/>
        </w:rPr>
        <w:t xml:space="preserve"> </w:t>
      </w:r>
      <w:r w:rsidRPr="006632F3">
        <w:rPr>
          <w:rFonts w:ascii="Times New Roman" w:eastAsia="Arial" w:hAnsi="Times New Roman" w:cs="Times New Roman"/>
          <w:color w:val="825982"/>
          <w:w w:val="104"/>
        </w:rPr>
        <w:t>SSAL</w:t>
      </w:r>
    </w:p>
    <w:p w14:paraId="22560D68" w14:textId="77777777" w:rsidR="00583B21" w:rsidRPr="006632F3" w:rsidRDefault="00583B21" w:rsidP="00583B21">
      <w:pPr>
        <w:spacing w:after="0" w:line="102" w:lineRule="exact"/>
        <w:ind w:left="3116" w:right="5750"/>
        <w:jc w:val="center"/>
        <w:rPr>
          <w:rFonts w:ascii="Times New Roman" w:eastAsia="Arial" w:hAnsi="Times New Roman" w:cs="Times New Roman"/>
        </w:rPr>
      </w:pPr>
      <w:r w:rsidRPr="006632F3">
        <w:rPr>
          <w:rFonts w:ascii="Times New Roman" w:eastAsia="Arial" w:hAnsi="Times New Roman" w:cs="Times New Roman"/>
          <w:color w:val="AF8AAF"/>
          <w:w w:val="287"/>
          <w:position w:val="-1"/>
        </w:rPr>
        <w:t>I</w:t>
      </w:r>
    </w:p>
    <w:p w14:paraId="5A4D14D7" w14:textId="77777777" w:rsidR="00583B21" w:rsidRPr="006632F3" w:rsidRDefault="00583B21" w:rsidP="00583B21">
      <w:pPr>
        <w:spacing w:after="0" w:line="260" w:lineRule="exact"/>
        <w:ind w:left="3145" w:right="1013"/>
        <w:jc w:val="both"/>
        <w:rPr>
          <w:rFonts w:ascii="Times New Roman" w:eastAsia="Courier New" w:hAnsi="Times New Roman" w:cs="Times New Roman"/>
        </w:rPr>
      </w:pPr>
      <w:r w:rsidRPr="006632F3">
        <w:rPr>
          <w:rFonts w:ascii="Times New Roman" w:eastAsia="Times New Roman" w:hAnsi="Times New Roman" w:cs="Times New Roman"/>
          <w:color w:val="AF8AAF"/>
          <w:w w:val="97"/>
          <w:position w:val="8"/>
        </w:rPr>
        <w:t>1</w:t>
      </w:r>
      <w:r w:rsidRPr="006632F3">
        <w:rPr>
          <w:rFonts w:ascii="Times New Roman" w:eastAsia="Times New Roman" w:hAnsi="Times New Roman" w:cs="Times New Roman"/>
          <w:color w:val="AF8AAF"/>
          <w:spacing w:val="-20"/>
          <w:position w:val="8"/>
        </w:rPr>
        <w:t xml:space="preserve"> </w:t>
      </w:r>
      <w:r w:rsidRPr="006632F3">
        <w:rPr>
          <w:rFonts w:ascii="Times New Roman" w:eastAsia="Times New Roman" w:hAnsi="Times New Roman" w:cs="Times New Roman"/>
          <w:color w:val="542852"/>
          <w:w w:val="304"/>
          <w:position w:val="8"/>
        </w:rPr>
        <w:t>----------------</w:t>
      </w:r>
      <w:r w:rsidRPr="006632F3">
        <w:rPr>
          <w:rFonts w:ascii="Times New Roman" w:eastAsia="Times New Roman" w:hAnsi="Times New Roman" w:cs="Times New Roman"/>
          <w:color w:val="542852"/>
          <w:spacing w:val="27"/>
          <w:w w:val="304"/>
          <w:position w:val="8"/>
        </w:rPr>
        <w:t xml:space="preserve"> </w:t>
      </w:r>
      <w:r w:rsidRPr="006632F3">
        <w:rPr>
          <w:rFonts w:ascii="Times New Roman" w:eastAsia="Times New Roman" w:hAnsi="Times New Roman" w:cs="Times New Roman"/>
          <w:color w:val="542852"/>
          <w:w w:val="187"/>
          <w:position w:val="5"/>
        </w:rPr>
        <w:t>---</w:t>
      </w:r>
      <w:r w:rsidRPr="006632F3">
        <w:rPr>
          <w:rFonts w:ascii="Times New Roman" w:eastAsia="Times New Roman" w:hAnsi="Times New Roman" w:cs="Times New Roman"/>
          <w:color w:val="542852"/>
          <w:spacing w:val="36"/>
          <w:w w:val="187"/>
          <w:position w:val="5"/>
        </w:rPr>
        <w:t xml:space="preserve"> </w:t>
      </w:r>
      <w:r w:rsidRPr="006632F3">
        <w:rPr>
          <w:rFonts w:ascii="Times New Roman" w:eastAsia="Times New Roman" w:hAnsi="Times New Roman" w:cs="Times New Roman"/>
          <w:color w:val="542852"/>
          <w:w w:val="187"/>
          <w:position w:val="5"/>
        </w:rPr>
        <w:t>--</w:t>
      </w:r>
      <w:r w:rsidRPr="006632F3">
        <w:rPr>
          <w:rFonts w:ascii="Times New Roman" w:eastAsia="Times New Roman" w:hAnsi="Times New Roman" w:cs="Times New Roman"/>
          <w:color w:val="542852"/>
          <w:spacing w:val="36"/>
          <w:w w:val="187"/>
          <w:position w:val="5"/>
        </w:rPr>
        <w:t xml:space="preserve"> </w:t>
      </w:r>
      <w:r w:rsidRPr="006632F3">
        <w:rPr>
          <w:rFonts w:ascii="Times New Roman" w:eastAsia="Courier New" w:hAnsi="Times New Roman" w:cs="Times New Roman"/>
          <w:color w:val="542852"/>
          <w:w w:val="85"/>
          <w:position w:val="2"/>
        </w:rPr>
        <w:t>------------</w:t>
      </w:r>
    </w:p>
    <w:p w14:paraId="5A254F93" w14:textId="77777777" w:rsidR="00583B21" w:rsidRPr="006632F3" w:rsidRDefault="00583B21" w:rsidP="00583B21">
      <w:pPr>
        <w:spacing w:after="0" w:line="142" w:lineRule="exact"/>
        <w:ind w:left="5727" w:right="-20"/>
        <w:rPr>
          <w:rFonts w:ascii="Times New Roman" w:eastAsia="Times New Roman" w:hAnsi="Times New Roman" w:cs="Times New Roman"/>
        </w:rPr>
      </w:pPr>
      <w:r w:rsidRPr="006632F3">
        <w:rPr>
          <w:rFonts w:ascii="Times New Roman" w:eastAsia="Times New Roman" w:hAnsi="Times New Roman" w:cs="Times New Roman"/>
          <w:color w:val="424242"/>
          <w:w w:val="106"/>
        </w:rPr>
        <w:t>SensorC</w:t>
      </w:r>
      <w:r w:rsidRPr="006632F3">
        <w:rPr>
          <w:rFonts w:ascii="Times New Roman" w:eastAsia="Times New Roman" w:hAnsi="Times New Roman" w:cs="Times New Roman"/>
          <w:color w:val="424242"/>
          <w:spacing w:val="5"/>
          <w:w w:val="107"/>
        </w:rPr>
        <w:t>I</w:t>
      </w:r>
      <w:r w:rsidRPr="006632F3">
        <w:rPr>
          <w:rFonts w:ascii="Times New Roman" w:eastAsia="Times New Roman" w:hAnsi="Times New Roman" w:cs="Times New Roman"/>
          <w:color w:val="5B5B5B"/>
          <w:w w:val="94"/>
        </w:rPr>
        <w:t>I</w:t>
      </w:r>
      <w:r w:rsidRPr="006632F3">
        <w:rPr>
          <w:rFonts w:ascii="Times New Roman" w:eastAsia="Times New Roman" w:hAnsi="Times New Roman" w:cs="Times New Roman"/>
          <w:color w:val="5B5B5B"/>
          <w:spacing w:val="-7"/>
          <w:w w:val="93"/>
        </w:rPr>
        <w:t>e</w:t>
      </w:r>
      <w:r w:rsidRPr="006632F3">
        <w:rPr>
          <w:rFonts w:ascii="Times New Roman" w:eastAsia="Times New Roman" w:hAnsi="Times New Roman" w:cs="Times New Roman"/>
          <w:color w:val="424242"/>
          <w:w w:val="119"/>
        </w:rPr>
        <w:t>nt</w:t>
      </w:r>
    </w:p>
    <w:p w14:paraId="646AA194" w14:textId="77777777" w:rsidR="00583B21" w:rsidRPr="006632F3" w:rsidRDefault="00583B21" w:rsidP="00583B21">
      <w:pPr>
        <w:spacing w:before="46" w:after="0" w:line="135" w:lineRule="exact"/>
        <w:ind w:left="5386" w:right="-20"/>
        <w:rPr>
          <w:rFonts w:ascii="Times New Roman" w:eastAsia="Arial" w:hAnsi="Times New Roman" w:cs="Times New Roman"/>
        </w:rPr>
      </w:pPr>
      <w:r w:rsidRPr="006632F3">
        <w:rPr>
          <w:rFonts w:ascii="Times New Roman" w:eastAsia="Times New Roman" w:hAnsi="Times New Roman" w:cs="Times New Roman"/>
          <w:color w:val="424242"/>
          <w:w w:val="181"/>
          <w:position w:val="1"/>
        </w:rPr>
        <w:t>'----</w:t>
      </w:r>
      <w:r w:rsidRPr="006632F3">
        <w:rPr>
          <w:rFonts w:ascii="Times New Roman" w:eastAsia="Times New Roman" w:hAnsi="Times New Roman" w:cs="Times New Roman"/>
          <w:color w:val="424242"/>
          <w:spacing w:val="1"/>
          <w:w w:val="181"/>
          <w:position w:val="1"/>
        </w:rPr>
        <w:t xml:space="preserve"> </w:t>
      </w:r>
      <w:r w:rsidRPr="006632F3">
        <w:rPr>
          <w:rFonts w:ascii="Times New Roman" w:eastAsia="Arial" w:hAnsi="Times New Roman" w:cs="Times New Roman"/>
          <w:color w:val="5B5B5B"/>
          <w:w w:val="102"/>
        </w:rPr>
        <w:t>sens</w:t>
      </w:r>
      <w:r w:rsidRPr="006632F3">
        <w:rPr>
          <w:rFonts w:ascii="Times New Roman" w:eastAsia="Arial" w:hAnsi="Times New Roman" w:cs="Times New Roman"/>
          <w:color w:val="5B5B5B"/>
          <w:spacing w:val="-13"/>
          <w:w w:val="102"/>
        </w:rPr>
        <w:t>o</w:t>
      </w:r>
      <w:r w:rsidRPr="006632F3">
        <w:rPr>
          <w:rFonts w:ascii="Times New Roman" w:eastAsia="Arial" w:hAnsi="Times New Roman" w:cs="Times New Roman"/>
          <w:color w:val="424242"/>
          <w:w w:val="131"/>
        </w:rPr>
        <w:t>r</w:t>
      </w:r>
      <w:r w:rsidRPr="006632F3">
        <w:rPr>
          <w:rFonts w:ascii="Times New Roman" w:eastAsia="Arial" w:hAnsi="Times New Roman" w:cs="Times New Roman"/>
          <w:color w:val="424242"/>
          <w:spacing w:val="-17"/>
          <w:w w:val="131"/>
        </w:rPr>
        <w:t>l</w:t>
      </w:r>
      <w:r w:rsidRPr="006632F3">
        <w:rPr>
          <w:rFonts w:ascii="Times New Roman" w:eastAsia="Arial" w:hAnsi="Times New Roman" w:cs="Times New Roman"/>
          <w:color w:val="5B5B5B"/>
          <w:w w:val="122"/>
        </w:rPr>
        <w:t>d</w:t>
      </w:r>
    </w:p>
    <w:p w14:paraId="69C5892C" w14:textId="77777777" w:rsidR="00583B21" w:rsidRPr="006632F3" w:rsidRDefault="00583B21" w:rsidP="00583B21">
      <w:pPr>
        <w:spacing w:before="18" w:after="0" w:line="280" w:lineRule="exact"/>
        <w:rPr>
          <w:rFonts w:ascii="Times New Roman" w:hAnsi="Times New Roman" w:cs="Times New Roman"/>
        </w:rPr>
      </w:pPr>
    </w:p>
    <w:p w14:paraId="5A2C5817" w14:textId="77777777" w:rsidR="00583B21" w:rsidRPr="006632F3" w:rsidRDefault="00583B21" w:rsidP="00583B21">
      <w:pPr>
        <w:tabs>
          <w:tab w:val="left" w:pos="8340"/>
        </w:tabs>
        <w:spacing w:before="37" w:after="0" w:line="240" w:lineRule="auto"/>
        <w:ind w:left="310"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50432" behindDoc="1" locked="0" layoutInCell="1" allowOverlap="1" wp14:anchorId="21E1875C" wp14:editId="6412996E">
                <wp:simplePos x="0" y="0"/>
                <wp:positionH relativeFrom="page">
                  <wp:posOffset>1344930</wp:posOffset>
                </wp:positionH>
                <wp:positionV relativeFrom="paragraph">
                  <wp:posOffset>201295</wp:posOffset>
                </wp:positionV>
                <wp:extent cx="690880" cy="391160"/>
                <wp:effectExtent l="1905" t="1270" r="2540" b="7620"/>
                <wp:wrapNone/>
                <wp:docPr id="3179" name="Group 3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0880" cy="391160"/>
                          <a:chOff x="2118" y="317"/>
                          <a:chExt cx="1088" cy="616"/>
                        </a:xfrm>
                      </wpg:grpSpPr>
                      <wpg:grpSp>
                        <wpg:cNvPr id="3180" name="Group 3124"/>
                        <wpg:cNvGrpSpPr>
                          <a:grpSpLocks/>
                        </wpg:cNvGrpSpPr>
                        <wpg:grpSpPr bwMode="auto">
                          <a:xfrm>
                            <a:off x="2129" y="334"/>
                            <a:ext cx="1022" cy="2"/>
                            <a:chOff x="2129" y="334"/>
                            <a:chExt cx="1022" cy="2"/>
                          </a:xfrm>
                        </wpg:grpSpPr>
                        <wps:wsp>
                          <wps:cNvPr id="3181" name="Freeform 3125"/>
                          <wps:cNvSpPr>
                            <a:spLocks/>
                          </wps:cNvSpPr>
                          <wps:spPr bwMode="auto">
                            <a:xfrm>
                              <a:off x="2129" y="334"/>
                              <a:ext cx="1022" cy="2"/>
                            </a:xfrm>
                            <a:custGeom>
                              <a:avLst/>
                              <a:gdLst>
                                <a:gd name="T0" fmla="+- 0 2129 2129"/>
                                <a:gd name="T1" fmla="*/ T0 w 1022"/>
                                <a:gd name="T2" fmla="+- 0 3151 2129"/>
                                <a:gd name="T3" fmla="*/ T2 w 1022"/>
                              </a:gdLst>
                              <a:ahLst/>
                              <a:cxnLst>
                                <a:cxn ang="0">
                                  <a:pos x="T1" y="0"/>
                                </a:cxn>
                                <a:cxn ang="0">
                                  <a:pos x="T3" y="0"/>
                                </a:cxn>
                              </a:cxnLst>
                              <a:rect l="0" t="0" r="r" b="b"/>
                              <a:pathLst>
                                <a:path w="1022">
                                  <a:moveTo>
                                    <a:pt x="0" y="0"/>
                                  </a:moveTo>
                                  <a:lnTo>
                                    <a:pt x="102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82" name="Group 3122"/>
                        <wpg:cNvGrpSpPr>
                          <a:grpSpLocks/>
                        </wpg:cNvGrpSpPr>
                        <wpg:grpSpPr bwMode="auto">
                          <a:xfrm>
                            <a:off x="2129" y="548"/>
                            <a:ext cx="1066" cy="2"/>
                            <a:chOff x="2129" y="548"/>
                            <a:chExt cx="1066" cy="2"/>
                          </a:xfrm>
                        </wpg:grpSpPr>
                        <wps:wsp>
                          <wps:cNvPr id="3183" name="Freeform 3123"/>
                          <wps:cNvSpPr>
                            <a:spLocks/>
                          </wps:cNvSpPr>
                          <wps:spPr bwMode="auto">
                            <a:xfrm>
                              <a:off x="2129" y="548"/>
                              <a:ext cx="1066" cy="2"/>
                            </a:xfrm>
                            <a:custGeom>
                              <a:avLst/>
                              <a:gdLst>
                                <a:gd name="T0" fmla="+- 0 2129 2129"/>
                                <a:gd name="T1" fmla="*/ T0 w 1066"/>
                                <a:gd name="T2" fmla="+- 0 3195 2129"/>
                                <a:gd name="T3" fmla="*/ T2 w 1066"/>
                              </a:gdLst>
                              <a:ahLst/>
                              <a:cxnLst>
                                <a:cxn ang="0">
                                  <a:pos x="T1" y="0"/>
                                </a:cxn>
                                <a:cxn ang="0">
                                  <a:pos x="T3" y="0"/>
                                </a:cxn>
                              </a:cxnLst>
                              <a:rect l="0" t="0" r="r" b="b"/>
                              <a:pathLst>
                                <a:path w="1066">
                                  <a:moveTo>
                                    <a:pt x="0" y="0"/>
                                  </a:moveTo>
                                  <a:lnTo>
                                    <a:pt x="1066" y="0"/>
                                  </a:lnTo>
                                </a:path>
                              </a:pathLst>
                            </a:custGeom>
                            <a:noFill/>
                            <a:ln w="13954">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84" name="Group 3120"/>
                        <wpg:cNvGrpSpPr>
                          <a:grpSpLocks/>
                        </wpg:cNvGrpSpPr>
                        <wpg:grpSpPr bwMode="auto">
                          <a:xfrm>
                            <a:off x="2140" y="328"/>
                            <a:ext cx="2" cy="594"/>
                            <a:chOff x="2140" y="328"/>
                            <a:chExt cx="2" cy="594"/>
                          </a:xfrm>
                        </wpg:grpSpPr>
                        <wps:wsp>
                          <wps:cNvPr id="3185" name="Freeform 3121"/>
                          <wps:cNvSpPr>
                            <a:spLocks/>
                          </wps:cNvSpPr>
                          <wps:spPr bwMode="auto">
                            <a:xfrm>
                              <a:off x="2140" y="328"/>
                              <a:ext cx="2" cy="594"/>
                            </a:xfrm>
                            <a:custGeom>
                              <a:avLst/>
                              <a:gdLst>
                                <a:gd name="T0" fmla="+- 0 922 328"/>
                                <a:gd name="T1" fmla="*/ 922 h 594"/>
                                <a:gd name="T2" fmla="+- 0 328 328"/>
                                <a:gd name="T3" fmla="*/ 328 h 594"/>
                              </a:gdLst>
                              <a:ahLst/>
                              <a:cxnLst>
                                <a:cxn ang="0">
                                  <a:pos x="0" y="T1"/>
                                </a:cxn>
                                <a:cxn ang="0">
                                  <a:pos x="0" y="T3"/>
                                </a:cxn>
                              </a:cxnLst>
                              <a:rect l="0" t="0" r="r" b="b"/>
                              <a:pathLst>
                                <a:path h="594">
                                  <a:moveTo>
                                    <a:pt x="0" y="594"/>
                                  </a:moveTo>
                                  <a:lnTo>
                                    <a:pt x="0" y="0"/>
                                  </a:lnTo>
                                </a:path>
                              </a:pathLst>
                            </a:custGeom>
                            <a:noFill/>
                            <a:ln w="13954">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86" name="Group 3118"/>
                        <wpg:cNvGrpSpPr>
                          <a:grpSpLocks/>
                        </wpg:cNvGrpSpPr>
                        <wpg:grpSpPr bwMode="auto">
                          <a:xfrm>
                            <a:off x="3129" y="537"/>
                            <a:ext cx="2" cy="209"/>
                            <a:chOff x="3129" y="537"/>
                            <a:chExt cx="2" cy="209"/>
                          </a:xfrm>
                        </wpg:grpSpPr>
                        <wps:wsp>
                          <wps:cNvPr id="3187" name="Freeform 3119"/>
                          <wps:cNvSpPr>
                            <a:spLocks/>
                          </wps:cNvSpPr>
                          <wps:spPr bwMode="auto">
                            <a:xfrm>
                              <a:off x="3129" y="537"/>
                              <a:ext cx="2" cy="209"/>
                            </a:xfrm>
                            <a:custGeom>
                              <a:avLst/>
                              <a:gdLst>
                                <a:gd name="T0" fmla="+- 0 746 537"/>
                                <a:gd name="T1" fmla="*/ 746 h 209"/>
                                <a:gd name="T2" fmla="+- 0 537 537"/>
                                <a:gd name="T3" fmla="*/ 537 h 209"/>
                              </a:gdLst>
                              <a:ahLst/>
                              <a:cxnLst>
                                <a:cxn ang="0">
                                  <a:pos x="0" y="T1"/>
                                </a:cxn>
                                <a:cxn ang="0">
                                  <a:pos x="0" y="T3"/>
                                </a:cxn>
                              </a:cxnLst>
                              <a:rect l="0" t="0" r="r" b="b"/>
                              <a:pathLst>
                                <a:path h="209">
                                  <a:moveTo>
                                    <a:pt x="0" y="209"/>
                                  </a:moveTo>
                                  <a:lnTo>
                                    <a:pt x="0" y="0"/>
                                  </a:lnTo>
                                </a:path>
                              </a:pathLst>
                            </a:custGeom>
                            <a:noFill/>
                            <a:ln w="6977">
                              <a:solidFill>
                                <a:srgbClr val="6060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88" name="Group 3116"/>
                        <wpg:cNvGrpSpPr>
                          <a:grpSpLocks/>
                        </wpg:cNvGrpSpPr>
                        <wpg:grpSpPr bwMode="auto">
                          <a:xfrm>
                            <a:off x="2129" y="916"/>
                            <a:ext cx="1033" cy="2"/>
                            <a:chOff x="2129" y="916"/>
                            <a:chExt cx="1033" cy="2"/>
                          </a:xfrm>
                        </wpg:grpSpPr>
                        <wps:wsp>
                          <wps:cNvPr id="3189" name="Freeform 3117"/>
                          <wps:cNvSpPr>
                            <a:spLocks/>
                          </wps:cNvSpPr>
                          <wps:spPr bwMode="auto">
                            <a:xfrm>
                              <a:off x="2129" y="916"/>
                              <a:ext cx="1033" cy="2"/>
                            </a:xfrm>
                            <a:custGeom>
                              <a:avLst/>
                              <a:gdLst>
                                <a:gd name="T0" fmla="+- 0 2129 2129"/>
                                <a:gd name="T1" fmla="*/ T0 w 1033"/>
                                <a:gd name="T2" fmla="+- 0 3162 2129"/>
                                <a:gd name="T3" fmla="*/ T2 w 1033"/>
                              </a:gdLst>
                              <a:ahLst/>
                              <a:cxnLst>
                                <a:cxn ang="0">
                                  <a:pos x="T1" y="0"/>
                                </a:cxn>
                                <a:cxn ang="0">
                                  <a:pos x="T3" y="0"/>
                                </a:cxn>
                              </a:cxnLst>
                              <a:rect l="0" t="0" r="r" b="b"/>
                              <a:pathLst>
                                <a:path w="1033">
                                  <a:moveTo>
                                    <a:pt x="0" y="0"/>
                                  </a:moveTo>
                                  <a:lnTo>
                                    <a:pt x="1033"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90" name="Group 3114"/>
                        <wpg:cNvGrpSpPr>
                          <a:grpSpLocks/>
                        </wpg:cNvGrpSpPr>
                        <wpg:grpSpPr bwMode="auto">
                          <a:xfrm>
                            <a:off x="3129" y="735"/>
                            <a:ext cx="2" cy="176"/>
                            <a:chOff x="3129" y="735"/>
                            <a:chExt cx="2" cy="176"/>
                          </a:xfrm>
                        </wpg:grpSpPr>
                        <wps:wsp>
                          <wps:cNvPr id="3191" name="Freeform 3115"/>
                          <wps:cNvSpPr>
                            <a:spLocks/>
                          </wps:cNvSpPr>
                          <wps:spPr bwMode="auto">
                            <a:xfrm>
                              <a:off x="3129" y="735"/>
                              <a:ext cx="2" cy="176"/>
                            </a:xfrm>
                            <a:custGeom>
                              <a:avLst/>
                              <a:gdLst>
                                <a:gd name="T0" fmla="+- 0 911 735"/>
                                <a:gd name="T1" fmla="*/ 911 h 176"/>
                                <a:gd name="T2" fmla="+- 0 735 735"/>
                                <a:gd name="T3" fmla="*/ 735 h 176"/>
                              </a:gdLst>
                              <a:ahLst/>
                              <a:cxnLst>
                                <a:cxn ang="0">
                                  <a:pos x="0" y="T1"/>
                                </a:cxn>
                                <a:cxn ang="0">
                                  <a:pos x="0" y="T3"/>
                                </a:cxn>
                              </a:cxnLst>
                              <a:rect l="0" t="0" r="r" b="b"/>
                              <a:pathLst>
                                <a:path h="176">
                                  <a:moveTo>
                                    <a:pt x="0" y="176"/>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113" o:spid="_x0000_s1026" style="position:absolute;margin-left:105.9pt;margin-top:15.85pt;width:54.4pt;height:30.8pt;z-index:-251266048;mso-position-horizontal-relative:page" coordorigin="2118,317" coordsize="1088,6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">
                <v:group id="Group 3124" o:spid="_x0000_s1027" style="position:absolute;left:2129;top:334;width:1022;height:2" coordorigin="2129,334" coordsize="10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RnjDMQAAADdAAAADwAAAGRycy9kb3ducmV2LnhtbERPy0rDQBTdC/2H4Rbc&#10;2UkslhI7KaWouAhCk0Jxd8ncJiGZOyEz5vH3zkJweTjvw3E2nRhpcI1lBfEmAkFcWt1wpeBavD/t&#10;QTiPrLGzTAoWcnBMVw8HTLSd+EJj7isRQtglqKD2vk+kdGVNBt3G9sSBu9vBoA9wqKQecArhppPP&#10;UbSTBhsODTX2dK6pbPMfo+Bjwum0jd/GrL2fl+/i5euWxaTU43o+vYLwNPt/8Z/7UyvYxvuwP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RnjDMQAAADdAAAA&#10;DwAAAAAAAAAAAAAAAACqAgAAZHJzL2Rvd25yZXYueG1sUEsFBgAAAAAEAAQA+gAAAJsDAAAAAA==&#10;">
                  <v:shape id="Freeform 3125" o:spid="_x0000_s1028" style="position:absolute;left:2129;top:334;width:1022;height:2;visibility:visible;mso-wrap-style:square;v-text-anchor:top" coordsize="10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ESW8UA&#10;AADdAAAADwAAAGRycy9kb3ducmV2LnhtbESPzWrDMBCE74W+g9hCb43sFoxxooQQCGkPDdjJIceN&#10;tbFNrJWxVP+8fRUo9DjMzDfMajOZVgzUu8aygngRgSAurW64UnA+7d9SEM4ja2wtk4KZHGzWz08r&#10;zLQdOaeh8JUIEHYZKqi97zIpXVmTQbewHXHwbrY36IPsK6l7HAPctPI9ihJpsOGwUGNHu5rKe/Fj&#10;FHyNc3696DlNUosnro5Ne/ielXp9mbZLEJ4m/x/+a39qBR9xGsPjTX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RJbxQAAAN0AAAAPAAAAAAAAAAAAAAAAAJgCAABkcnMv&#10;ZG93bnJldi54bWxQSwUGAAAAAAQABAD1AAAAigMAAAAA&#10;" path="m,l1022,e" filled="f" strokeweight=".19381mm">
                    <v:path arrowok="t" o:connecttype="custom" o:connectlocs="0,0;1022,0" o:connectangles="0,0"/>
                  </v:shape>
                </v:group>
                <v:group id="Group 3122" o:spid="_x0000_s1029" style="position:absolute;left:2129;top:548;width:1066;height:2" coordorigin="2129,548" coordsize="106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fY4McAAADdAAAADwAAAGRycy9kb3ducmV2LnhtbESPT2vCQBTE74V+h+UV&#10;vNVNlJYQXUVEi4cg1BSKt0f2mQSzb0N2mz/fvisUehxm5jfMejuaRvTUudqygngegSAurK65VPCV&#10;H18TEM4ja2wsk4KJHGw3z09rTLUd+JP6iy9FgLBLUUHlfZtK6YqKDLq5bYmDd7OdQR9kV0rd4RDg&#10;ppGLKHqXBmsOCxW2tK+ouF9+jIKPAYfdMj702f22n6752/k7i0mp2cu4W4HwNPr/8F/7pBUs42QB&#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ofY4McAAADd&#10;AAAADwAAAAAAAAAAAAAAAACqAgAAZHJzL2Rvd25yZXYueG1sUEsFBgAAAAAEAAQA+gAAAJ4DAAAA&#10;AA==&#10;">
                  <v:shape id="Freeform 3123" o:spid="_x0000_s1030" style="position:absolute;left:2129;top:548;width:1066;height:2;visibility:visible;mso-wrap-style:square;v-text-anchor:top" coordsize="10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9GpsYA&#10;AADdAAAADwAAAGRycy9kb3ducmV2LnhtbESPQWvCQBSE7wX/w/KE3ppNDJQ0ZhVRlEJ6aK29P7LP&#10;JG32bciuMf33XUHocZiZb5hiPZlOjDS41rKCJIpBEFdWt1wrOH3unzIQziNr7CyTgl9ysF7NHgrM&#10;tb3yB41HX4sAYZejgsb7PpfSVQ0ZdJHtiYN3toNBH+RQSz3gNcBNJxdx/CwNthwWGuxp21D1c7wY&#10;BbtSprsv7Lvvw0u5HZNxc3rz70o9zqfNEoSnyf+H7+1XrSBNshRub8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9GpsYAAADdAAAADwAAAAAAAAAAAAAAAACYAgAAZHJz&#10;L2Rvd25yZXYueG1sUEsFBgAAAAAEAAQA9QAAAIsDAAAAAA==&#10;" path="m,l1066,e" filled="f" strokecolor="#606060" strokeweight=".38761mm">
                    <v:path arrowok="t" o:connecttype="custom" o:connectlocs="0,0;1066,0" o:connectangles="0,0"/>
                  </v:shape>
                </v:group>
                <v:group id="Group 3120" o:spid="_x0000_s1031" style="position:absolute;left:2140;top:328;width:2;height:594" coordorigin="2140,328" coordsize="2,5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LlD8cAAADdAAAADwAAAGRycy9kb3ducmV2LnhtbESPQWvCQBSE7wX/w/KE&#10;3uom2hZJ3YQgtvQgQlWQ3h7ZZxKSfRuy2yT++25B6HGYmW+YTTaZVgzUu9qygngRgSAurK65VHA+&#10;vT+tQTiPrLG1TApu5CBLZw8bTLQd+YuGoy9FgLBLUEHlfZdI6YqKDLqF7YiDd7W9QR9kX0rd4xjg&#10;ppXLKHqVBmsOCxV2tK2oaI4/RsHHiGO+infDvrlub9+nl8NlH5NSj/MpfwPhafL/4Xv7UytYxetn&#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iLlD8cAAADd&#10;AAAADwAAAAAAAAAAAAAAAACqAgAAZHJzL2Rvd25yZXYueG1sUEsFBgAAAAAEAAQA+gAAAJ4DAAAA&#10;AA==&#10;">
                  <v:shape id="Freeform 3121" o:spid="_x0000_s1032" style="position:absolute;left:2140;top:328;width:2;height:594;visibility:visible;mso-wrap-style:square;v-text-anchor:top" coordsize="2,5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3gW8YA&#10;AADdAAAADwAAAGRycy9kb3ducmV2LnhtbESPQWvCQBSE74L/YXmCN92kokjqKioIiiJUbXt9ZJ9J&#10;MPs2za4a++vdQsHjMDPfMJNZY0pxo9oVlhXE/QgEcWp1wZmC03HVG4NwHlljaZkUPMjBbNpuTTDR&#10;9s4fdDv4TAQIuwQV5N5XiZQuzcmg69uKOHhnWxv0QdaZ1DXeA9yU8i2KRtJgwWEhx4qWOaWXw9Uo&#10;2GYLs21+Nvsd6vNveVx/jr6/YqW6nWb+DsJT41/h//ZaKxjE4yH8vQlPQE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3gW8YAAADdAAAADwAAAAAAAAAAAAAAAACYAgAAZHJz&#10;L2Rvd25yZXYueG1sUEsFBgAAAAAEAAQA9QAAAIsDAAAAAA==&#10;" path="m,594l,e" filled="f" strokecolor="#747474" strokeweight=".38761mm">
                    <v:path arrowok="t" o:connecttype="custom" o:connectlocs="0,922;0,328" o:connectangles="0,0"/>
                  </v:shape>
                </v:group>
                <v:group id="Group 3118" o:spid="_x0000_s1033" style="position:absolute;left:3129;top:537;width:2;height:209" coordorigin="3129,537" coordsize="2,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bze48cAAADd&#10;AAAADwAAAAAAAAAAAAAAAACqAgAAZHJzL2Rvd25yZXYueG1sUEsFBgAAAAAEAAQA+gAAAJ4DAAAA&#10;AA==&#10;">
                  <v:shape id="Freeform 3119" o:spid="_x0000_s1034" style="position:absolute;left:3129;top:537;width:2;height:209;visibility:visible;mso-wrap-style:square;v-text-anchor:top" coordsize="2,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BQy8UA&#10;AADdAAAADwAAAGRycy9kb3ducmV2LnhtbESPQWvCQBSE74L/YXmCN92oUNOYVUqlWFoQNOn9sftM&#10;gtm3IbvV9N93CwWPw8x8w+S7wbbiRr1vHCtYzBMQxNqZhisFZfE2S0H4gGywdUwKfsjDbjse5ZgZ&#10;d+cT3c6hEhHCPkMFdQhdJqXXNVn0c9cRR+/ieoshyr6Spsd7hNtWLpPkSVpsOC7U2NFrTfp6/rYK&#10;Pp496/SzWK0vpTta/bXnw6lQajoZXjYgAg3hEf5vvxsFq0W6hr838Qn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4FDLxQAAAN0AAAAPAAAAAAAAAAAAAAAAAJgCAABkcnMv&#10;ZG93bnJldi54bWxQSwUGAAAAAAQABAD1AAAAigMAAAAA&#10;" path="m,209l,e" filled="f" strokecolor="#606060" strokeweight=".19381mm">
                    <v:path arrowok="t" o:connecttype="custom" o:connectlocs="0,746;0,537" o:connectangles="0,0"/>
                  </v:shape>
                </v:group>
                <v:group id="Group 3116" o:spid="_x0000_s1035" style="position:absolute;left:2129;top:916;width:1033;height:2" coordorigin="2129,916" coordsize="10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2/vCsQAAADdAAAADwAAAGRycy9kb3ducmV2LnhtbERPy0rDQBTdC/2H4Rbc&#10;2UkslhI7KaWouAhCk0Jxd8ncJiGZOyEz5vH3zkJweTjvw3E2nRhpcI1lBfEmAkFcWt1wpeBavD/t&#10;QTiPrLGzTAoWcnBMVw8HTLSd+EJj7isRQtglqKD2vk+kdGVNBt3G9sSBu9vBoA9wqKQecArhppPP&#10;UbSTBhsODTX2dK6pbPMfo+Bjwum0jd/GrL2fl+/i5euWxaTU43o+vYLwNPt/8Z/7UyvYxvswN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2/vCsQAAADdAAAA&#10;DwAAAAAAAAAAAAAAAACqAgAAZHJzL2Rvd25yZXYueG1sUEsFBgAAAAAEAAQA+gAAAJsDAAAAAA==&#10;">
                  <v:shape id="Freeform 3117" o:spid="_x0000_s1036" style="position:absolute;left:2129;top:916;width:1033;height:2;visibility:visible;mso-wrap-style:square;v-text-anchor:top" coordsize="10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qtncMA&#10;AADdAAAADwAAAGRycy9kb3ducmV2LnhtbESP0YrCMBRE3xf8h3AFX0RTFRatRhFR8Emw+gHX5tpU&#10;m5vSRK1/bxYWfBxm5gyzWLW2Ek9qfOlYwWiYgCDOnS65UHA+7QZTED4ga6wck4I3eVgtOz8LTLV7&#10;8ZGeWShEhLBPUYEJoU6l9Lkhi37oauLoXV1jMUTZFFI3+IpwW8lxkvxKiyXHBYM1bQzl9+xhFWz7&#10;h0tGl82tuL7PRldZP6xPB6V63XY9BxGoDd/wf3uvFUxG0xn8vYlPQC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qtncMAAADdAAAADwAAAAAAAAAAAAAAAACYAgAAZHJzL2Rv&#10;d25yZXYueG1sUEsFBgAAAAAEAAQA9QAAAIgDAAAAAA==&#10;" path="m,l1033,e" filled="f" strokeweight=".19381mm">
                    <v:path arrowok="t" o:connecttype="custom" o:connectlocs="0,0;1033,0" o:connectangles="0,0"/>
                  </v:shape>
                </v:group>
                <v:group id="Group 3114" o:spid="_x0000_s1037" style="position:absolute;left:3129;top:735;width:2;height:176" coordorigin="3129,735" coordsize="2,1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B10cQAAADdAAAADwAAAGRycy9kb3ducmV2LnhtbERPy2rCQBTdF/yH4Qru&#10;6iSGlhodRUItXYRCVRB3l8w1CWbuhMw0j7/vLApdHs57ux9NI3rqXG1ZQbyMQBAXVtdcKricj89v&#10;IJxH1thYJgUTOdjvZk9bTLUd+Jv6ky9FCGGXooLK+zaV0hUVGXRL2xIH7m47gz7ArpS6wyGEm0au&#10;ouhVGqw5NFTYUlZR8Tj9GAUfAw6HJH7v88c9m27nl69rHpNSi/l42IDwNPp/8Z/7UytI4nX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B10cQAAADdAAAA&#10;DwAAAAAAAAAAAAAAAACqAgAAZHJzL2Rvd25yZXYueG1sUEsFBgAAAAAEAAQA+gAAAJsDAAAAAA==&#10;">
                  <v:shape id="Freeform 3115" o:spid="_x0000_s1038" style="position:absolute;left:3129;top:735;width:2;height:176;visibility:visible;mso-wrap-style:square;v-text-anchor:top" coordsize="2,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kp4scA&#10;AADdAAAADwAAAGRycy9kb3ducmV2LnhtbESP3WrCQBSE74W+w3IKvdNNKkqbupG2WFAEwaTQ20P2&#10;5Idmz4bsGmOfvisIXg4z8w2zWo+mFQP1rrGsIJ5FIIgLqxuuFHznX9MXEM4ja2wtk4ILOVinD5MV&#10;Jtqe+UhD5isRIOwSVFB73yVSuqImg25mO+LglbY36IPsK6l7PAe4aeVzFC2lwYbDQo0dfdZU/GYn&#10;o+BjOGTbxWaXVz9/bb5fzH1+KbVST4/j+xsIT6O/h2/trVYwj19juL4JT0C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KZKeLHAAAA3QAAAA8AAAAAAAAAAAAAAAAAmAIAAGRy&#10;cy9kb3ducmV2LnhtbFBLBQYAAAAABAAEAPUAAACMAwAAAAA=&#10;" path="m,176l,e" filled="f" strokecolor="#3f3f3f" strokeweight=".19381mm">
                    <v:path arrowok="t" o:connecttype="custom" o:connectlocs="0,911;0,735" o:connectangles="0,0"/>
                  </v:shape>
                </v:group>
                <w10:wrap anchorx="page"/>
              </v:group>
            </w:pict>
          </mc:Fallback>
        </mc:AlternateContent>
      </w:r>
      <w:r w:rsidRPr="006632F3">
        <w:rPr>
          <w:rFonts w:ascii="Times New Roman" w:hAnsi="Times New Roman" w:cs="Times New Roman"/>
          <w:noProof/>
        </w:rPr>
        <mc:AlternateContent>
          <mc:Choice Requires="wps">
            <w:drawing>
              <wp:anchor distT="0" distB="0" distL="114300" distR="114300" simplePos="0" relativeHeight="252058624" behindDoc="1" locked="0" layoutInCell="1" allowOverlap="1" wp14:anchorId="3894F5F7" wp14:editId="45ACD8E0">
                <wp:simplePos x="0" y="0"/>
                <wp:positionH relativeFrom="page">
                  <wp:posOffset>3082290</wp:posOffset>
                </wp:positionH>
                <wp:positionV relativeFrom="paragraph">
                  <wp:posOffset>120650</wp:posOffset>
                </wp:positionV>
                <wp:extent cx="1260475" cy="124460"/>
                <wp:effectExtent l="0" t="0" r="635" b="2540"/>
                <wp:wrapNone/>
                <wp:docPr id="3178" name="Text Box 3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0475" cy="124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A93DE" w14:textId="77777777" w:rsidR="00583B21" w:rsidRDefault="00583B21" w:rsidP="00583B21">
                            <w:pPr>
                              <w:tabs>
                                <w:tab w:val="left" w:pos="320"/>
                                <w:tab w:val="left" w:pos="1900"/>
                              </w:tabs>
                              <w:spacing w:after="0" w:line="196" w:lineRule="exact"/>
                              <w:ind w:right="-69"/>
                              <w:rPr>
                                <w:rFonts w:ascii="Times New Roman" w:eastAsia="Times New Roman" w:hAnsi="Times New Roman" w:cs="Times New Roman"/>
                                <w:sz w:val="13"/>
                                <w:szCs w:val="13"/>
                              </w:rPr>
                            </w:pPr>
                            <w:r>
                              <w:rPr>
                                <w:rFonts w:ascii="Times New Roman" w:eastAsia="Times New Roman" w:hAnsi="Times New Roman" w:cs="Times New Roman"/>
                                <w:color w:val="7E7E7E"/>
                                <w:w w:val="109"/>
                                <w:position w:val="-1"/>
                                <w:sz w:val="13"/>
                                <w:szCs w:val="13"/>
                              </w:rPr>
                              <w:t>1</w:t>
                            </w:r>
                            <w:r>
                              <w:rPr>
                                <w:rFonts w:ascii="Times New Roman" w:eastAsia="Times New Roman" w:hAnsi="Times New Roman" w:cs="Times New Roman"/>
                                <w:color w:val="7E7E7E"/>
                                <w:spacing w:val="-22"/>
                                <w:w w:val="109"/>
                                <w:position w:val="-1"/>
                                <w:sz w:val="13"/>
                                <w:szCs w:val="13"/>
                              </w:rPr>
                              <w:t xml:space="preserve"> </w:t>
                            </w:r>
                            <w:r>
                              <w:rPr>
                                <w:rFonts w:ascii="Times New Roman" w:eastAsia="Times New Roman" w:hAnsi="Times New Roman" w:cs="Times New Roman"/>
                                <w:color w:val="7E7E7E"/>
                                <w:position w:val="-1"/>
                                <w:sz w:val="13"/>
                                <w:szCs w:val="13"/>
                              </w:rPr>
                              <w:tab/>
                            </w:r>
                            <w:r>
                              <w:rPr>
                                <w:rFonts w:ascii="Arial" w:eastAsia="Arial" w:hAnsi="Arial" w:cs="Arial"/>
                                <w:color w:val="424242"/>
                                <w:spacing w:val="-8"/>
                                <w:w w:val="109"/>
                                <w:position w:val="-1"/>
                                <w:sz w:val="12"/>
                                <w:szCs w:val="12"/>
                              </w:rPr>
                              <w:t>-</w:t>
                            </w:r>
                            <w:r>
                              <w:rPr>
                                <w:rFonts w:ascii="Arial" w:eastAsia="Arial" w:hAnsi="Arial" w:cs="Arial"/>
                                <w:color w:val="5B5B5B"/>
                                <w:w w:val="109"/>
                                <w:position w:val="-1"/>
                                <w:sz w:val="12"/>
                                <w:szCs w:val="12"/>
                              </w:rPr>
                              <w:t>s</w:t>
                            </w:r>
                            <w:r>
                              <w:rPr>
                                <w:rFonts w:ascii="Arial" w:eastAsia="Arial" w:hAnsi="Arial" w:cs="Arial"/>
                                <w:color w:val="5B5B5B"/>
                                <w:spacing w:val="-15"/>
                                <w:w w:val="109"/>
                                <w:position w:val="-1"/>
                                <w:sz w:val="12"/>
                                <w:szCs w:val="12"/>
                              </w:rPr>
                              <w:t>e</w:t>
                            </w:r>
                            <w:r>
                              <w:rPr>
                                <w:rFonts w:ascii="Arial" w:eastAsia="Arial" w:hAnsi="Arial" w:cs="Arial"/>
                                <w:color w:val="424242"/>
                                <w:spacing w:val="-19"/>
                                <w:w w:val="109"/>
                                <w:position w:val="-1"/>
                                <w:sz w:val="12"/>
                                <w:szCs w:val="12"/>
                              </w:rPr>
                              <w:t>n</w:t>
                            </w:r>
                            <w:r>
                              <w:rPr>
                                <w:rFonts w:ascii="Arial" w:eastAsia="Arial" w:hAnsi="Arial" w:cs="Arial"/>
                                <w:color w:val="5B5B5B"/>
                                <w:w w:val="109"/>
                                <w:position w:val="-1"/>
                                <w:sz w:val="12"/>
                                <w:szCs w:val="12"/>
                              </w:rPr>
                              <w:t>sor</w:t>
                            </w:r>
                            <w:r>
                              <w:rPr>
                                <w:rFonts w:ascii="Arial" w:eastAsia="Arial" w:hAnsi="Arial" w:cs="Arial"/>
                                <w:color w:val="5B5B5B"/>
                                <w:spacing w:val="-16"/>
                                <w:w w:val="109"/>
                                <w:position w:val="-1"/>
                                <w:sz w:val="12"/>
                                <w:szCs w:val="12"/>
                              </w:rPr>
                              <w:t xml:space="preserve"> </w:t>
                            </w:r>
                            <w:r>
                              <w:rPr>
                                <w:rFonts w:ascii="Arial" w:eastAsia="Arial" w:hAnsi="Arial" w:cs="Arial"/>
                                <w:color w:val="424242"/>
                                <w:position w:val="-1"/>
                                <w:sz w:val="12"/>
                                <w:szCs w:val="12"/>
                              </w:rPr>
                              <w:t>c</w:t>
                            </w:r>
                            <w:r>
                              <w:rPr>
                                <w:rFonts w:ascii="Arial" w:eastAsia="Arial" w:hAnsi="Arial" w:cs="Arial"/>
                                <w:color w:val="424242"/>
                                <w:spacing w:val="-13"/>
                                <w:position w:val="-1"/>
                                <w:sz w:val="12"/>
                                <w:szCs w:val="12"/>
                              </w:rPr>
                              <w:t>h</w:t>
                            </w:r>
                            <w:r>
                              <w:rPr>
                                <w:rFonts w:ascii="Arial" w:eastAsia="Arial" w:hAnsi="Arial" w:cs="Arial"/>
                                <w:color w:val="5B5B5B"/>
                                <w:position w:val="-1"/>
                                <w:sz w:val="12"/>
                                <w:szCs w:val="12"/>
                              </w:rPr>
                              <w:t>ange</w:t>
                            </w:r>
                            <w:r>
                              <w:rPr>
                                <w:rFonts w:ascii="Arial" w:eastAsia="Arial" w:hAnsi="Arial" w:cs="Arial"/>
                                <w:color w:val="5B5B5B"/>
                                <w:spacing w:val="-20"/>
                                <w:position w:val="-1"/>
                                <w:sz w:val="12"/>
                                <w:szCs w:val="12"/>
                              </w:rPr>
                              <w:t xml:space="preserve"> </w:t>
                            </w:r>
                            <w:r>
                              <w:rPr>
                                <w:rFonts w:ascii="Arial" w:eastAsia="Arial" w:hAnsi="Arial" w:cs="Arial"/>
                                <w:color w:val="5B5B5B"/>
                                <w:position w:val="-1"/>
                                <w:sz w:val="12"/>
                                <w:szCs w:val="12"/>
                              </w:rPr>
                              <w:tab/>
                            </w:r>
                            <w:r>
                              <w:rPr>
                                <w:rFonts w:ascii="Times New Roman" w:eastAsia="Times New Roman" w:hAnsi="Times New Roman" w:cs="Times New Roman"/>
                                <w:color w:val="2F2F2F"/>
                                <w:w w:val="129"/>
                                <w:position w:val="5"/>
                                <w:sz w:val="13"/>
                                <w:szCs w:val="13"/>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12" o:spid="_x0000_s1060" type="#_x0000_t202" style="position:absolute;left:0;text-align:left;margin-left:242.7pt;margin-top:9.5pt;width:99.25pt;height:9.8pt;z-index:-251257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zPWtgIAALc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" filled="f" stroked="f">
                <v:textbox inset="0,0,0,0">
                  <w:txbxContent>
                    <w:p w14:paraId="032A93DE" w14:textId="77777777" w:rsidR="00583B21" w:rsidRDefault="00583B21" w:rsidP="00583B21">
                      <w:pPr>
                        <w:tabs>
                          <w:tab w:val="left" w:pos="320"/>
                          <w:tab w:val="left" w:pos="1900"/>
                        </w:tabs>
                        <w:spacing w:after="0" w:line="196" w:lineRule="exact"/>
                        <w:ind w:right="-69"/>
                        <w:rPr>
                          <w:rFonts w:ascii="Times New Roman" w:eastAsia="Times New Roman" w:hAnsi="Times New Roman" w:cs="Times New Roman"/>
                          <w:sz w:val="13"/>
                          <w:szCs w:val="13"/>
                        </w:rPr>
                      </w:pPr>
                      <w:r>
                        <w:rPr>
                          <w:rFonts w:ascii="Times New Roman" w:eastAsia="Times New Roman" w:hAnsi="Times New Roman" w:cs="Times New Roman"/>
                          <w:color w:val="7E7E7E"/>
                          <w:w w:val="109"/>
                          <w:position w:val="-1"/>
                          <w:sz w:val="13"/>
                          <w:szCs w:val="13"/>
                        </w:rPr>
                        <w:t>1</w:t>
                      </w:r>
                      <w:r>
                        <w:rPr>
                          <w:rFonts w:ascii="Times New Roman" w:eastAsia="Times New Roman" w:hAnsi="Times New Roman" w:cs="Times New Roman"/>
                          <w:color w:val="7E7E7E"/>
                          <w:spacing w:val="-22"/>
                          <w:w w:val="109"/>
                          <w:position w:val="-1"/>
                          <w:sz w:val="13"/>
                          <w:szCs w:val="13"/>
                        </w:rPr>
                        <w:t xml:space="preserve"> </w:t>
                      </w:r>
                      <w:r>
                        <w:rPr>
                          <w:rFonts w:ascii="Times New Roman" w:eastAsia="Times New Roman" w:hAnsi="Times New Roman" w:cs="Times New Roman"/>
                          <w:color w:val="7E7E7E"/>
                          <w:position w:val="-1"/>
                          <w:sz w:val="13"/>
                          <w:szCs w:val="13"/>
                        </w:rPr>
                        <w:tab/>
                      </w:r>
                      <w:r>
                        <w:rPr>
                          <w:rFonts w:ascii="Arial" w:eastAsia="Arial" w:hAnsi="Arial" w:cs="Arial"/>
                          <w:color w:val="424242"/>
                          <w:spacing w:val="-8"/>
                          <w:w w:val="109"/>
                          <w:position w:val="-1"/>
                          <w:sz w:val="12"/>
                          <w:szCs w:val="12"/>
                        </w:rPr>
                        <w:t>-</w:t>
                      </w:r>
                      <w:r>
                        <w:rPr>
                          <w:rFonts w:ascii="Arial" w:eastAsia="Arial" w:hAnsi="Arial" w:cs="Arial"/>
                          <w:color w:val="5B5B5B"/>
                          <w:w w:val="109"/>
                          <w:position w:val="-1"/>
                          <w:sz w:val="12"/>
                          <w:szCs w:val="12"/>
                        </w:rPr>
                        <w:t>s</w:t>
                      </w:r>
                      <w:r>
                        <w:rPr>
                          <w:rFonts w:ascii="Arial" w:eastAsia="Arial" w:hAnsi="Arial" w:cs="Arial"/>
                          <w:color w:val="5B5B5B"/>
                          <w:spacing w:val="-15"/>
                          <w:w w:val="109"/>
                          <w:position w:val="-1"/>
                          <w:sz w:val="12"/>
                          <w:szCs w:val="12"/>
                        </w:rPr>
                        <w:t>e</w:t>
                      </w:r>
                      <w:r>
                        <w:rPr>
                          <w:rFonts w:ascii="Arial" w:eastAsia="Arial" w:hAnsi="Arial" w:cs="Arial"/>
                          <w:color w:val="424242"/>
                          <w:spacing w:val="-19"/>
                          <w:w w:val="109"/>
                          <w:position w:val="-1"/>
                          <w:sz w:val="12"/>
                          <w:szCs w:val="12"/>
                        </w:rPr>
                        <w:t>n</w:t>
                      </w:r>
                      <w:r>
                        <w:rPr>
                          <w:rFonts w:ascii="Arial" w:eastAsia="Arial" w:hAnsi="Arial" w:cs="Arial"/>
                          <w:color w:val="5B5B5B"/>
                          <w:w w:val="109"/>
                          <w:position w:val="-1"/>
                          <w:sz w:val="12"/>
                          <w:szCs w:val="12"/>
                        </w:rPr>
                        <w:t>sor</w:t>
                      </w:r>
                      <w:r>
                        <w:rPr>
                          <w:rFonts w:ascii="Arial" w:eastAsia="Arial" w:hAnsi="Arial" w:cs="Arial"/>
                          <w:color w:val="5B5B5B"/>
                          <w:spacing w:val="-16"/>
                          <w:w w:val="109"/>
                          <w:position w:val="-1"/>
                          <w:sz w:val="12"/>
                          <w:szCs w:val="12"/>
                        </w:rPr>
                        <w:t xml:space="preserve"> </w:t>
                      </w:r>
                      <w:r>
                        <w:rPr>
                          <w:rFonts w:ascii="Arial" w:eastAsia="Arial" w:hAnsi="Arial" w:cs="Arial"/>
                          <w:color w:val="424242"/>
                          <w:position w:val="-1"/>
                          <w:sz w:val="12"/>
                          <w:szCs w:val="12"/>
                        </w:rPr>
                        <w:t>c</w:t>
                      </w:r>
                      <w:r>
                        <w:rPr>
                          <w:rFonts w:ascii="Arial" w:eastAsia="Arial" w:hAnsi="Arial" w:cs="Arial"/>
                          <w:color w:val="424242"/>
                          <w:spacing w:val="-13"/>
                          <w:position w:val="-1"/>
                          <w:sz w:val="12"/>
                          <w:szCs w:val="12"/>
                        </w:rPr>
                        <w:t>h</w:t>
                      </w:r>
                      <w:r>
                        <w:rPr>
                          <w:rFonts w:ascii="Arial" w:eastAsia="Arial" w:hAnsi="Arial" w:cs="Arial"/>
                          <w:color w:val="5B5B5B"/>
                          <w:position w:val="-1"/>
                          <w:sz w:val="12"/>
                          <w:szCs w:val="12"/>
                        </w:rPr>
                        <w:t>ange</w:t>
                      </w:r>
                      <w:r>
                        <w:rPr>
                          <w:rFonts w:ascii="Arial" w:eastAsia="Arial" w:hAnsi="Arial" w:cs="Arial"/>
                          <w:color w:val="5B5B5B"/>
                          <w:spacing w:val="-20"/>
                          <w:position w:val="-1"/>
                          <w:sz w:val="12"/>
                          <w:szCs w:val="12"/>
                        </w:rPr>
                        <w:t xml:space="preserve"> </w:t>
                      </w:r>
                      <w:r>
                        <w:rPr>
                          <w:rFonts w:ascii="Arial" w:eastAsia="Arial" w:hAnsi="Arial" w:cs="Arial"/>
                          <w:color w:val="5B5B5B"/>
                          <w:position w:val="-1"/>
                          <w:sz w:val="12"/>
                          <w:szCs w:val="12"/>
                        </w:rPr>
                        <w:tab/>
                      </w:r>
                      <w:r>
                        <w:rPr>
                          <w:rFonts w:ascii="Times New Roman" w:eastAsia="Times New Roman" w:hAnsi="Times New Roman" w:cs="Times New Roman"/>
                          <w:color w:val="2F2F2F"/>
                          <w:w w:val="129"/>
                          <w:position w:val="5"/>
                          <w:sz w:val="13"/>
                          <w:szCs w:val="13"/>
                        </w:rPr>
                        <w:t>1</w:t>
                      </w:r>
                    </w:p>
                  </w:txbxContent>
                </v:textbox>
                <w10:wrap anchorx="page"/>
              </v:shape>
            </w:pict>
          </mc:Fallback>
        </mc:AlternateContent>
      </w:r>
      <w:r w:rsidRPr="006632F3">
        <w:rPr>
          <w:rFonts w:ascii="Times New Roman" w:eastAsia="Arial" w:hAnsi="Times New Roman" w:cs="Times New Roman"/>
          <w:color w:val="77AA77"/>
          <w:w w:val="160"/>
        </w:rPr>
        <w:t>r</w:t>
      </w:r>
      <w:r w:rsidRPr="006632F3">
        <w:rPr>
          <w:rFonts w:ascii="Times New Roman" w:eastAsia="Arial" w:hAnsi="Times New Roman" w:cs="Times New Roman"/>
          <w:color w:val="77AA77"/>
          <w:spacing w:val="-28"/>
        </w:rPr>
        <w:t xml:space="preserve"> </w:t>
      </w:r>
      <w:r w:rsidRPr="006632F3">
        <w:rPr>
          <w:rFonts w:ascii="Times New Roman" w:eastAsia="Courier New" w:hAnsi="Times New Roman" w:cs="Times New Roman"/>
          <w:color w:val="5D895D"/>
          <w:w w:val="84"/>
          <w:position w:val="1"/>
        </w:rPr>
        <w:t>---------------------</w:t>
      </w:r>
      <w:r w:rsidRPr="006632F3">
        <w:rPr>
          <w:rFonts w:ascii="Times New Roman" w:eastAsia="Courier New" w:hAnsi="Times New Roman" w:cs="Times New Roman"/>
          <w:color w:val="5D895D"/>
          <w:spacing w:val="4"/>
          <w:w w:val="84"/>
          <w:position w:val="1"/>
        </w:rPr>
        <w:t>-</w:t>
      </w:r>
      <w:r w:rsidRPr="006632F3">
        <w:rPr>
          <w:rFonts w:ascii="Times New Roman" w:eastAsia="Courier New" w:hAnsi="Times New Roman" w:cs="Times New Roman"/>
          <w:color w:val="5D895D"/>
          <w:w w:val="84"/>
          <w:position w:val="1"/>
        </w:rPr>
        <w:t>--------------</w:t>
      </w:r>
      <w:r w:rsidRPr="006632F3">
        <w:rPr>
          <w:rFonts w:ascii="Times New Roman" w:eastAsia="Courier New" w:hAnsi="Times New Roman" w:cs="Times New Roman"/>
          <w:color w:val="5D895D"/>
          <w:spacing w:val="25"/>
          <w:w w:val="84"/>
          <w:position w:val="1"/>
        </w:rPr>
        <w:t xml:space="preserve"> </w:t>
      </w:r>
      <w:r w:rsidRPr="006632F3">
        <w:rPr>
          <w:rFonts w:ascii="Times New Roman" w:eastAsia="Courier New" w:hAnsi="Times New Roman" w:cs="Times New Roman"/>
          <w:color w:val="5B5B5B"/>
          <w:w w:val="84"/>
          <w:position w:val="1"/>
        </w:rPr>
        <w:t>M</w:t>
      </w:r>
      <w:r w:rsidRPr="006632F3">
        <w:rPr>
          <w:rFonts w:ascii="Times New Roman" w:eastAsia="Courier New" w:hAnsi="Times New Roman" w:cs="Times New Roman"/>
          <w:color w:val="5D895D"/>
          <w:w w:val="84"/>
          <w:position w:val="1"/>
        </w:rPr>
        <w:t>--------------------</w:t>
      </w:r>
      <w:r w:rsidRPr="006632F3">
        <w:rPr>
          <w:rFonts w:ascii="Times New Roman" w:eastAsia="Courier New" w:hAnsi="Times New Roman" w:cs="Times New Roman"/>
          <w:color w:val="5D895D"/>
          <w:spacing w:val="-87"/>
          <w:w w:val="84"/>
          <w:position w:val="1"/>
        </w:rPr>
        <w:t xml:space="preserve"> </w:t>
      </w:r>
      <w:r w:rsidRPr="006632F3">
        <w:rPr>
          <w:rFonts w:ascii="Times New Roman" w:eastAsia="Courier New" w:hAnsi="Times New Roman" w:cs="Times New Roman"/>
          <w:color w:val="5D895D"/>
          <w:position w:val="1"/>
        </w:rPr>
        <w:tab/>
      </w:r>
      <w:r w:rsidRPr="006632F3">
        <w:rPr>
          <w:rFonts w:ascii="Times New Roman" w:eastAsia="Times New Roman" w:hAnsi="Times New Roman" w:cs="Times New Roman"/>
          <w:color w:val="5D895D"/>
          <w:w w:val="176"/>
          <w:position w:val="4"/>
        </w:rPr>
        <w:t>---</w:t>
      </w:r>
    </w:p>
    <w:p w14:paraId="723C54E7"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space="720"/>
        </w:sectPr>
      </w:pPr>
    </w:p>
    <w:p w14:paraId="0F920700" w14:textId="77777777" w:rsidR="00583B21" w:rsidRPr="006632F3" w:rsidRDefault="00583B21" w:rsidP="00583B21">
      <w:pPr>
        <w:spacing w:after="0" w:line="147" w:lineRule="exact"/>
        <w:ind w:left="420" w:right="-59"/>
        <w:rPr>
          <w:rFonts w:ascii="Times New Roman" w:eastAsia="Times New Roman" w:hAnsi="Times New Roman" w:cs="Times New Roman"/>
        </w:rPr>
      </w:pPr>
      <w:proofErr w:type="gramStart"/>
      <w:r w:rsidRPr="006632F3">
        <w:rPr>
          <w:rFonts w:ascii="Times New Roman" w:eastAsia="Times New Roman" w:hAnsi="Times New Roman" w:cs="Times New Roman"/>
          <w:color w:val="5B5B5B"/>
          <w:spacing w:val="-8"/>
          <w:w w:val="162"/>
        </w:rPr>
        <w:lastRenderedPageBreak/>
        <w:t>p</w:t>
      </w:r>
      <w:r w:rsidRPr="006632F3">
        <w:rPr>
          <w:rFonts w:ascii="Times New Roman" w:eastAsia="Times New Roman" w:hAnsi="Times New Roman" w:cs="Times New Roman"/>
          <w:color w:val="2F2F2F"/>
        </w:rPr>
        <w:t>rldB</w:t>
      </w:r>
      <w:r w:rsidRPr="006632F3">
        <w:rPr>
          <w:rFonts w:ascii="Times New Roman" w:eastAsia="Times New Roman" w:hAnsi="Times New Roman" w:cs="Times New Roman"/>
          <w:color w:val="2F2F2F"/>
          <w:spacing w:val="7"/>
          <w:w w:val="101"/>
        </w:rPr>
        <w:t>u</w:t>
      </w:r>
      <w:r w:rsidRPr="006632F3">
        <w:rPr>
          <w:rFonts w:ascii="Times New Roman" w:eastAsia="Times New Roman" w:hAnsi="Times New Roman" w:cs="Times New Roman"/>
          <w:color w:val="5B5B5B"/>
          <w:w w:val="83"/>
        </w:rPr>
        <w:t>l</w:t>
      </w:r>
      <w:r w:rsidRPr="006632F3">
        <w:rPr>
          <w:rFonts w:ascii="Times New Roman" w:eastAsia="Times New Roman" w:hAnsi="Times New Roman" w:cs="Times New Roman"/>
          <w:color w:val="5B5B5B"/>
          <w:spacing w:val="5"/>
          <w:w w:val="83"/>
        </w:rPr>
        <w:t>l</w:t>
      </w:r>
      <w:r w:rsidRPr="006632F3">
        <w:rPr>
          <w:rFonts w:ascii="Times New Roman" w:eastAsia="Times New Roman" w:hAnsi="Times New Roman" w:cs="Times New Roman"/>
          <w:color w:val="424242"/>
          <w:w w:val="106"/>
        </w:rPr>
        <w:t>derBro</w:t>
      </w:r>
      <w:r w:rsidRPr="006632F3">
        <w:rPr>
          <w:rFonts w:ascii="Times New Roman" w:eastAsia="Times New Roman" w:hAnsi="Times New Roman" w:cs="Times New Roman"/>
          <w:color w:val="424242"/>
          <w:spacing w:val="-15"/>
          <w:w w:val="107"/>
        </w:rPr>
        <w:t>k</w:t>
      </w:r>
      <w:r w:rsidRPr="006632F3">
        <w:rPr>
          <w:rFonts w:ascii="Times New Roman" w:eastAsia="Times New Roman" w:hAnsi="Times New Roman" w:cs="Times New Roman"/>
          <w:color w:val="5B5B5B"/>
          <w:spacing w:val="-7"/>
          <w:w w:val="133"/>
        </w:rPr>
        <w:t>e</w:t>
      </w:r>
      <w:r w:rsidRPr="006632F3">
        <w:rPr>
          <w:rFonts w:ascii="Times New Roman" w:eastAsia="Times New Roman" w:hAnsi="Times New Roman" w:cs="Times New Roman"/>
          <w:color w:val="424242"/>
          <w:w w:val="127"/>
        </w:rPr>
        <w:t>r</w:t>
      </w:r>
      <w:proofErr w:type="gramEnd"/>
    </w:p>
    <w:p w14:paraId="70233FD2" w14:textId="77777777" w:rsidR="00583B21" w:rsidRPr="006632F3" w:rsidRDefault="00583B21" w:rsidP="00583B21">
      <w:pPr>
        <w:spacing w:before="53" w:after="0" w:line="541" w:lineRule="exact"/>
        <w:ind w:right="-112"/>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color w:val="5B5B5B"/>
          <w:spacing w:val="-3"/>
          <w:w w:val="67"/>
          <w:position w:val="-2"/>
        </w:rPr>
        <w:lastRenderedPageBreak/>
        <w:t>L</w:t>
      </w:r>
      <w:r w:rsidRPr="006632F3">
        <w:rPr>
          <w:rFonts w:ascii="Times New Roman" w:eastAsia="Times New Roman" w:hAnsi="Times New Roman" w:cs="Times New Roman"/>
          <w:color w:val="424242"/>
          <w:w w:val="108"/>
          <w:position w:val="-2"/>
        </w:rPr>
        <w:t>SensorMan</w:t>
      </w:r>
      <w:r w:rsidRPr="006632F3">
        <w:rPr>
          <w:rFonts w:ascii="Times New Roman" w:eastAsia="Times New Roman" w:hAnsi="Times New Roman" w:cs="Times New Roman"/>
          <w:color w:val="424242"/>
          <w:w w:val="108"/>
          <w:position w:val="-2"/>
        </w:rPr>
        <w:lastRenderedPageBreak/>
        <w:t>ager</w:t>
      </w:r>
    </w:p>
    <w:p w14:paraId="13545DAB" w14:textId="77777777" w:rsidR="00583B21" w:rsidRPr="006632F3" w:rsidRDefault="00583B21" w:rsidP="00583B21">
      <w:pPr>
        <w:spacing w:before="1" w:after="0" w:line="170" w:lineRule="exact"/>
        <w:rPr>
          <w:rFonts w:ascii="Times New Roman" w:hAnsi="Times New Roman" w:cs="Times New Roman"/>
        </w:rPr>
      </w:pPr>
      <w:r w:rsidRPr="006632F3">
        <w:rPr>
          <w:rFonts w:ascii="Times New Roman" w:hAnsi="Times New Roman" w:cs="Times New Roman"/>
        </w:rPr>
        <w:br w:type="column"/>
      </w:r>
    </w:p>
    <w:p w14:paraId="269A1EB2" w14:textId="77777777" w:rsidR="00583B21" w:rsidRPr="006632F3" w:rsidRDefault="00583B21" w:rsidP="00583B21">
      <w:pPr>
        <w:spacing w:after="0" w:line="200" w:lineRule="exact"/>
        <w:rPr>
          <w:rFonts w:ascii="Times New Roman" w:hAnsi="Times New Roman" w:cs="Times New Roman"/>
        </w:rPr>
      </w:pPr>
    </w:p>
    <w:p w14:paraId="019867A3" w14:textId="77777777" w:rsidR="00583B21" w:rsidRPr="006632F3" w:rsidRDefault="00583B21" w:rsidP="00583B21">
      <w:pPr>
        <w:spacing w:after="0" w:line="240" w:lineRule="auto"/>
        <w:ind w:right="-60"/>
        <w:rPr>
          <w:rFonts w:ascii="Times New Roman" w:eastAsia="Times New Roman" w:hAnsi="Times New Roman" w:cs="Times New Roman"/>
        </w:rPr>
      </w:pPr>
      <w:r w:rsidRPr="006632F3">
        <w:rPr>
          <w:rFonts w:ascii="Times New Roman" w:eastAsia="Times New Roman" w:hAnsi="Times New Roman" w:cs="Times New Roman"/>
          <w:color w:val="2F2F2F"/>
          <w:w w:val="114"/>
        </w:rPr>
        <w:t>GSesslonlo</w:t>
      </w:r>
      <w:r w:rsidRPr="006632F3">
        <w:rPr>
          <w:rFonts w:ascii="Times New Roman" w:eastAsia="Times New Roman" w:hAnsi="Times New Roman" w:cs="Times New Roman"/>
          <w:color w:val="2F2F2F"/>
          <w:spacing w:val="-7"/>
          <w:w w:val="115"/>
        </w:rPr>
        <w:t>g</w:t>
      </w:r>
      <w:r w:rsidRPr="006632F3">
        <w:rPr>
          <w:rFonts w:ascii="Times New Roman" w:eastAsia="Times New Roman" w:hAnsi="Times New Roman" w:cs="Times New Roman"/>
          <w:color w:val="5B5B5B"/>
          <w:spacing w:val="-8"/>
          <w:w w:val="111"/>
        </w:rPr>
        <w:t>l</w:t>
      </w:r>
      <w:r w:rsidRPr="006632F3">
        <w:rPr>
          <w:rFonts w:ascii="Times New Roman" w:eastAsia="Times New Roman" w:hAnsi="Times New Roman" w:cs="Times New Roman"/>
          <w:color w:val="424242"/>
          <w:w w:val="134"/>
        </w:rPr>
        <w:t>c</w:t>
      </w:r>
    </w:p>
    <w:p w14:paraId="4ECC8AF1" w14:textId="77777777" w:rsidR="00583B21" w:rsidRPr="006632F3" w:rsidRDefault="00583B21" w:rsidP="00583B21">
      <w:pPr>
        <w:spacing w:before="3" w:after="0" w:line="220" w:lineRule="exact"/>
        <w:rPr>
          <w:rFonts w:ascii="Times New Roman" w:hAnsi="Times New Roman" w:cs="Times New Roman"/>
        </w:rPr>
      </w:pPr>
      <w:r w:rsidRPr="006632F3">
        <w:rPr>
          <w:rFonts w:ascii="Times New Roman" w:hAnsi="Times New Roman" w:cs="Times New Roman"/>
        </w:rPr>
        <w:br w:type="column"/>
      </w:r>
    </w:p>
    <w:p w14:paraId="17FB1845"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eastAsia="Arial" w:hAnsi="Times New Roman" w:cs="Times New Roman"/>
          <w:color w:val="5D895D"/>
        </w:rPr>
        <w:lastRenderedPageBreak/>
        <w:t>Sensor</w:t>
      </w:r>
      <w:r w:rsidRPr="006632F3">
        <w:rPr>
          <w:rFonts w:ascii="Times New Roman" w:eastAsia="Arial" w:hAnsi="Times New Roman" w:cs="Times New Roman"/>
          <w:color w:val="5D895D"/>
          <w:spacing w:val="11"/>
        </w:rPr>
        <w:t xml:space="preserve"> </w:t>
      </w:r>
      <w:r w:rsidRPr="006632F3">
        <w:rPr>
          <w:rFonts w:ascii="Times New Roman" w:eastAsia="Arial" w:hAnsi="Times New Roman" w:cs="Times New Roman"/>
          <w:color w:val="5D895D"/>
          <w:w w:val="105"/>
        </w:rPr>
        <w:lastRenderedPageBreak/>
        <w:t>Grid</w:t>
      </w:r>
    </w:p>
    <w:p w14:paraId="16DED06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4" w:space="720" w:equalWidth="0">
            <w:col w:w="1454" w:space="1482"/>
            <w:col w:w="1065" w:space="847"/>
            <w:col w:w="859" w:space="844"/>
            <w:col w:w="2489"/>
          </w:cols>
        </w:sectPr>
      </w:pPr>
    </w:p>
    <w:p w14:paraId="7CEDE83D" w14:textId="77777777" w:rsidR="00583B21" w:rsidRPr="006632F3" w:rsidRDefault="00583B21" w:rsidP="00583B21">
      <w:pPr>
        <w:spacing w:before="7" w:after="0" w:line="240" w:lineRule="exact"/>
        <w:rPr>
          <w:rFonts w:ascii="Times New Roman" w:hAnsi="Times New Roman" w:cs="Times New Roman"/>
        </w:rPr>
      </w:pPr>
    </w:p>
    <w:p w14:paraId="4DF370C8" w14:textId="77777777" w:rsidR="00583B21" w:rsidRPr="006632F3" w:rsidRDefault="00583B21" w:rsidP="00583B21">
      <w:pPr>
        <w:spacing w:after="0" w:line="240" w:lineRule="auto"/>
        <w:ind w:left="563" w:right="-58"/>
        <w:rPr>
          <w:rFonts w:ascii="Times New Roman" w:eastAsia="Arial" w:hAnsi="Times New Roman" w:cs="Times New Roman"/>
        </w:rPr>
      </w:pPr>
      <w:r w:rsidRPr="006632F3">
        <w:rPr>
          <w:rFonts w:ascii="Times New Roman" w:eastAsia="Arial" w:hAnsi="Times New Roman" w:cs="Times New Roman"/>
          <w:color w:val="424242"/>
          <w:spacing w:val="-21"/>
          <w:w w:val="113"/>
        </w:rPr>
        <w:t>F</w:t>
      </w:r>
      <w:r w:rsidRPr="006632F3">
        <w:rPr>
          <w:rFonts w:ascii="Times New Roman" w:eastAsia="Arial" w:hAnsi="Times New Roman" w:cs="Times New Roman"/>
          <w:color w:val="5B5B5B"/>
          <w:spacing w:val="-16"/>
          <w:w w:val="178"/>
        </w:rPr>
        <w:t>i</w:t>
      </w:r>
      <w:r w:rsidRPr="006632F3">
        <w:rPr>
          <w:rFonts w:ascii="Times New Roman" w:eastAsia="Arial" w:hAnsi="Times New Roman" w:cs="Times New Roman"/>
          <w:color w:val="5B5B5B"/>
          <w:spacing w:val="-41"/>
          <w:w w:val="178"/>
        </w:rPr>
        <w:t>l</w:t>
      </w:r>
      <w:r w:rsidRPr="006632F3">
        <w:rPr>
          <w:rFonts w:ascii="Times New Roman" w:eastAsia="Arial" w:hAnsi="Times New Roman" w:cs="Times New Roman"/>
          <w:color w:val="424242"/>
        </w:rPr>
        <w:t>tetfJionitOf</w:t>
      </w:r>
    </w:p>
    <w:p w14:paraId="0F3A95FB" w14:textId="77777777" w:rsidR="00583B21" w:rsidRPr="006632F3" w:rsidRDefault="00583B21" w:rsidP="00583B21">
      <w:pPr>
        <w:spacing w:before="8" w:after="0" w:line="110" w:lineRule="exact"/>
        <w:rPr>
          <w:rFonts w:ascii="Times New Roman" w:hAnsi="Times New Roman" w:cs="Times New Roman"/>
        </w:rPr>
      </w:pPr>
      <w:r w:rsidRPr="006632F3">
        <w:rPr>
          <w:rFonts w:ascii="Times New Roman" w:hAnsi="Times New Roman" w:cs="Times New Roman"/>
        </w:rPr>
        <w:br w:type="column"/>
      </w:r>
    </w:p>
    <w:p w14:paraId="5598722F" w14:textId="77777777" w:rsidR="00583B21" w:rsidRPr="006632F3" w:rsidRDefault="00583B21" w:rsidP="00583B21">
      <w:pPr>
        <w:spacing w:after="0" w:line="200" w:lineRule="exact"/>
        <w:rPr>
          <w:rFonts w:ascii="Times New Roman" w:hAnsi="Times New Roman" w:cs="Times New Roman"/>
        </w:rPr>
      </w:pPr>
    </w:p>
    <w:p w14:paraId="54615129" w14:textId="77777777" w:rsidR="00583B21" w:rsidRPr="006632F3" w:rsidRDefault="00583B21" w:rsidP="00583B21">
      <w:pPr>
        <w:spacing w:after="0" w:line="200" w:lineRule="exact"/>
        <w:rPr>
          <w:rFonts w:ascii="Times New Roman" w:hAnsi="Times New Roman" w:cs="Times New Roman"/>
        </w:rPr>
      </w:pPr>
    </w:p>
    <w:p w14:paraId="347374CD" w14:textId="77777777" w:rsidR="00583B21" w:rsidRPr="006632F3" w:rsidRDefault="00583B21" w:rsidP="00583B21">
      <w:pPr>
        <w:spacing w:after="0" w:line="200" w:lineRule="exact"/>
        <w:rPr>
          <w:rFonts w:ascii="Times New Roman" w:hAnsi="Times New Roman" w:cs="Times New Roman"/>
        </w:rPr>
      </w:pPr>
    </w:p>
    <w:p w14:paraId="4C54AD52" w14:textId="77777777" w:rsidR="00583B21" w:rsidRPr="006632F3" w:rsidRDefault="00583B21" w:rsidP="00583B21">
      <w:pPr>
        <w:spacing w:after="0" w:line="200" w:lineRule="exact"/>
        <w:rPr>
          <w:rFonts w:ascii="Times New Roman" w:hAnsi="Times New Roman" w:cs="Times New Roman"/>
        </w:rPr>
      </w:pPr>
    </w:p>
    <w:p w14:paraId="6789FC40" w14:textId="77777777" w:rsidR="00583B21" w:rsidRPr="006632F3" w:rsidRDefault="00583B21" w:rsidP="00583B21">
      <w:pPr>
        <w:spacing w:after="0" w:line="132" w:lineRule="exact"/>
        <w:ind w:right="-58"/>
        <w:rPr>
          <w:rFonts w:ascii="Times New Roman" w:eastAsia="Arial" w:hAnsi="Times New Roman" w:cs="Times New Roman"/>
        </w:rPr>
      </w:pPr>
      <w:r w:rsidRPr="006632F3">
        <w:rPr>
          <w:rFonts w:ascii="Times New Roman" w:eastAsia="Arial" w:hAnsi="Times New Roman" w:cs="Times New Roman"/>
          <w:color w:val="424242"/>
          <w:spacing w:val="-12"/>
          <w:w w:val="101"/>
          <w:position w:val="-1"/>
        </w:rPr>
        <w:t>-</w:t>
      </w:r>
      <w:r w:rsidRPr="006632F3">
        <w:rPr>
          <w:rFonts w:ascii="Times New Roman" w:eastAsia="Arial" w:hAnsi="Times New Roman" w:cs="Times New Roman"/>
          <w:color w:val="5B5B5B"/>
          <w:w w:val="109"/>
          <w:position w:val="-1"/>
        </w:rPr>
        <w:t>p</w:t>
      </w:r>
      <w:r w:rsidRPr="006632F3">
        <w:rPr>
          <w:rFonts w:ascii="Times New Roman" w:eastAsia="Arial" w:hAnsi="Times New Roman" w:cs="Times New Roman"/>
          <w:color w:val="5B5B5B"/>
          <w:spacing w:val="-23"/>
          <w:w w:val="109"/>
          <w:position w:val="-1"/>
        </w:rPr>
        <w:t>o</w:t>
      </w:r>
      <w:r w:rsidRPr="006632F3">
        <w:rPr>
          <w:rFonts w:ascii="Times New Roman" w:eastAsia="Arial" w:hAnsi="Times New Roman" w:cs="Times New Roman"/>
          <w:color w:val="424242"/>
          <w:w w:val="208"/>
          <w:position w:val="-1"/>
        </w:rPr>
        <w:t>l</w:t>
      </w:r>
      <w:r w:rsidRPr="006632F3">
        <w:rPr>
          <w:rFonts w:ascii="Times New Roman" w:eastAsia="Arial" w:hAnsi="Times New Roman" w:cs="Times New Roman"/>
          <w:color w:val="424242"/>
          <w:spacing w:val="-9"/>
          <w:position w:val="-1"/>
        </w:rPr>
        <w:t xml:space="preserve"> </w:t>
      </w:r>
      <w:r w:rsidRPr="006632F3">
        <w:rPr>
          <w:rFonts w:ascii="Times New Roman" w:eastAsia="Arial" w:hAnsi="Times New Roman" w:cs="Times New Roman"/>
          <w:color w:val="5B5B5B"/>
          <w:w w:val="102"/>
          <w:position w:val="-1"/>
        </w:rPr>
        <w:t>cies</w:t>
      </w:r>
    </w:p>
    <w:p w14:paraId="339F1ECF" w14:textId="77777777" w:rsidR="00583B21" w:rsidRPr="006632F3" w:rsidRDefault="00583B21" w:rsidP="00583B21">
      <w:pPr>
        <w:spacing w:before="3" w:after="0" w:line="180" w:lineRule="exact"/>
        <w:rPr>
          <w:rFonts w:ascii="Times New Roman" w:hAnsi="Times New Roman" w:cs="Times New Roman"/>
        </w:rPr>
      </w:pPr>
      <w:r w:rsidRPr="006632F3">
        <w:rPr>
          <w:rFonts w:ascii="Times New Roman" w:hAnsi="Times New Roman" w:cs="Times New Roman"/>
        </w:rPr>
        <w:br w:type="column"/>
      </w:r>
    </w:p>
    <w:p w14:paraId="7A6DB2D4" w14:textId="77777777" w:rsidR="00583B21" w:rsidRPr="006632F3" w:rsidRDefault="00583B21" w:rsidP="00583B21">
      <w:pPr>
        <w:spacing w:after="0" w:line="240" w:lineRule="auto"/>
        <w:ind w:right="-59"/>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51456" behindDoc="1" locked="0" layoutInCell="1" allowOverlap="1" wp14:anchorId="1308E28B" wp14:editId="56E7A7D1">
                <wp:simplePos x="0" y="0"/>
                <wp:positionH relativeFrom="page">
                  <wp:posOffset>1403985</wp:posOffset>
                </wp:positionH>
                <wp:positionV relativeFrom="paragraph">
                  <wp:posOffset>-9525</wp:posOffset>
                </wp:positionV>
                <wp:extent cx="1569720" cy="387350"/>
                <wp:effectExtent l="3810" t="9525" r="7620" b="3175"/>
                <wp:wrapNone/>
                <wp:docPr id="3161" name="Group 30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9720" cy="387350"/>
                          <a:chOff x="2211" y="-15"/>
                          <a:chExt cx="2472" cy="610"/>
                        </a:xfrm>
                      </wpg:grpSpPr>
                      <wpg:grpSp>
                        <wpg:cNvPr id="3162" name="Group 3110"/>
                        <wpg:cNvGrpSpPr>
                          <a:grpSpLocks/>
                        </wpg:cNvGrpSpPr>
                        <wpg:grpSpPr bwMode="auto">
                          <a:xfrm>
                            <a:off x="2228" y="-10"/>
                            <a:ext cx="901" cy="2"/>
                            <a:chOff x="2228" y="-10"/>
                            <a:chExt cx="901" cy="2"/>
                          </a:xfrm>
                        </wpg:grpSpPr>
                        <wps:wsp>
                          <wps:cNvPr id="3163" name="Freeform 3111"/>
                          <wps:cNvSpPr>
                            <a:spLocks/>
                          </wps:cNvSpPr>
                          <wps:spPr bwMode="auto">
                            <a:xfrm>
                              <a:off x="2228" y="-10"/>
                              <a:ext cx="901" cy="2"/>
                            </a:xfrm>
                            <a:custGeom>
                              <a:avLst/>
                              <a:gdLst>
                                <a:gd name="T0" fmla="+- 0 2228 2228"/>
                                <a:gd name="T1" fmla="*/ T0 w 901"/>
                                <a:gd name="T2" fmla="+- 0 3129 2228"/>
                                <a:gd name="T3" fmla="*/ T2 w 901"/>
                              </a:gdLst>
                              <a:ahLst/>
                              <a:cxnLst>
                                <a:cxn ang="0">
                                  <a:pos x="T1" y="0"/>
                                </a:cxn>
                                <a:cxn ang="0">
                                  <a:pos x="T3" y="0"/>
                                </a:cxn>
                              </a:cxnLst>
                              <a:rect l="0" t="0" r="r" b="b"/>
                              <a:pathLst>
                                <a:path w="901">
                                  <a:moveTo>
                                    <a:pt x="0" y="0"/>
                                  </a:moveTo>
                                  <a:lnTo>
                                    <a:pt x="901"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64" name="Group 3108"/>
                        <wpg:cNvGrpSpPr>
                          <a:grpSpLocks/>
                        </wpg:cNvGrpSpPr>
                        <wpg:grpSpPr bwMode="auto">
                          <a:xfrm>
                            <a:off x="2250" y="45"/>
                            <a:ext cx="2" cy="539"/>
                            <a:chOff x="2250" y="45"/>
                            <a:chExt cx="2" cy="539"/>
                          </a:xfrm>
                        </wpg:grpSpPr>
                        <wps:wsp>
                          <wps:cNvPr id="3165" name="Freeform 3109"/>
                          <wps:cNvSpPr>
                            <a:spLocks/>
                          </wps:cNvSpPr>
                          <wps:spPr bwMode="auto">
                            <a:xfrm>
                              <a:off x="2250" y="45"/>
                              <a:ext cx="2" cy="539"/>
                            </a:xfrm>
                            <a:custGeom>
                              <a:avLst/>
                              <a:gdLst>
                                <a:gd name="T0" fmla="+- 0 584 45"/>
                                <a:gd name="T1" fmla="*/ 584 h 539"/>
                                <a:gd name="T2" fmla="+- 0 45 45"/>
                                <a:gd name="T3" fmla="*/ 45 h 539"/>
                              </a:gdLst>
                              <a:ahLst/>
                              <a:cxnLst>
                                <a:cxn ang="0">
                                  <a:pos x="0" y="T1"/>
                                </a:cxn>
                                <a:cxn ang="0">
                                  <a:pos x="0" y="T3"/>
                                </a:cxn>
                              </a:cxnLst>
                              <a:rect l="0" t="0" r="r" b="b"/>
                              <a:pathLst>
                                <a:path h="539">
                                  <a:moveTo>
                                    <a:pt x="0" y="539"/>
                                  </a:moveTo>
                                  <a:lnTo>
                                    <a:pt x="0" y="0"/>
                                  </a:lnTo>
                                </a:path>
                              </a:pathLst>
                            </a:custGeom>
                            <a:noFill/>
                            <a:ln w="13954">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66" name="Group 3106"/>
                        <wpg:cNvGrpSpPr>
                          <a:grpSpLocks/>
                        </wpg:cNvGrpSpPr>
                        <wpg:grpSpPr bwMode="auto">
                          <a:xfrm>
                            <a:off x="2217" y="309"/>
                            <a:ext cx="912" cy="2"/>
                            <a:chOff x="2217" y="309"/>
                            <a:chExt cx="912" cy="2"/>
                          </a:xfrm>
                        </wpg:grpSpPr>
                        <wps:wsp>
                          <wps:cNvPr id="3167" name="Freeform 3107"/>
                          <wps:cNvSpPr>
                            <a:spLocks/>
                          </wps:cNvSpPr>
                          <wps:spPr bwMode="auto">
                            <a:xfrm>
                              <a:off x="2217" y="309"/>
                              <a:ext cx="912" cy="2"/>
                            </a:xfrm>
                            <a:custGeom>
                              <a:avLst/>
                              <a:gdLst>
                                <a:gd name="T0" fmla="+- 0 2217 2217"/>
                                <a:gd name="T1" fmla="*/ T0 w 912"/>
                                <a:gd name="T2" fmla="+- 0 3129 2217"/>
                                <a:gd name="T3" fmla="*/ T2 w 912"/>
                              </a:gdLst>
                              <a:ahLst/>
                              <a:cxnLst>
                                <a:cxn ang="0">
                                  <a:pos x="T1" y="0"/>
                                </a:cxn>
                                <a:cxn ang="0">
                                  <a:pos x="T3" y="0"/>
                                </a:cxn>
                              </a:cxnLst>
                              <a:rect l="0" t="0" r="r" b="b"/>
                              <a:pathLst>
                                <a:path w="912">
                                  <a:moveTo>
                                    <a:pt x="0" y="0"/>
                                  </a:moveTo>
                                  <a:lnTo>
                                    <a:pt x="912" y="0"/>
                                  </a:lnTo>
                                </a:path>
                              </a:pathLst>
                            </a:custGeom>
                            <a:noFill/>
                            <a:ln w="6977">
                              <a:solidFill>
                                <a:srgbClr val="67676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68" name="Group 3104"/>
                        <wpg:cNvGrpSpPr>
                          <a:grpSpLocks/>
                        </wpg:cNvGrpSpPr>
                        <wpg:grpSpPr bwMode="auto">
                          <a:xfrm>
                            <a:off x="3096" y="336"/>
                            <a:ext cx="1582" cy="2"/>
                            <a:chOff x="3096" y="336"/>
                            <a:chExt cx="1582" cy="2"/>
                          </a:xfrm>
                        </wpg:grpSpPr>
                        <wps:wsp>
                          <wps:cNvPr id="3169" name="Freeform 3105"/>
                          <wps:cNvSpPr>
                            <a:spLocks/>
                          </wps:cNvSpPr>
                          <wps:spPr bwMode="auto">
                            <a:xfrm>
                              <a:off x="3096" y="336"/>
                              <a:ext cx="1582" cy="2"/>
                            </a:xfrm>
                            <a:custGeom>
                              <a:avLst/>
                              <a:gdLst>
                                <a:gd name="T0" fmla="+- 0 3096 3096"/>
                                <a:gd name="T1" fmla="*/ T0 w 1582"/>
                                <a:gd name="T2" fmla="+- 0 4678 3096"/>
                                <a:gd name="T3" fmla="*/ T2 w 1582"/>
                              </a:gdLst>
                              <a:ahLst/>
                              <a:cxnLst>
                                <a:cxn ang="0">
                                  <a:pos x="T1" y="0"/>
                                </a:cxn>
                                <a:cxn ang="0">
                                  <a:pos x="T3" y="0"/>
                                </a:cxn>
                              </a:cxnLst>
                              <a:rect l="0" t="0" r="r" b="b"/>
                              <a:pathLst>
                                <a:path w="1582">
                                  <a:moveTo>
                                    <a:pt x="0" y="0"/>
                                  </a:moveTo>
                                  <a:lnTo>
                                    <a:pt x="158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70" name="Group 3102"/>
                        <wpg:cNvGrpSpPr>
                          <a:grpSpLocks/>
                        </wpg:cNvGrpSpPr>
                        <wpg:grpSpPr bwMode="auto">
                          <a:xfrm>
                            <a:off x="2217" y="562"/>
                            <a:ext cx="121" cy="2"/>
                            <a:chOff x="2217" y="562"/>
                            <a:chExt cx="121" cy="2"/>
                          </a:xfrm>
                        </wpg:grpSpPr>
                        <wps:wsp>
                          <wps:cNvPr id="3171" name="Freeform 3103"/>
                          <wps:cNvSpPr>
                            <a:spLocks/>
                          </wps:cNvSpPr>
                          <wps:spPr bwMode="auto">
                            <a:xfrm>
                              <a:off x="2217" y="562"/>
                              <a:ext cx="121" cy="2"/>
                            </a:xfrm>
                            <a:custGeom>
                              <a:avLst/>
                              <a:gdLst>
                                <a:gd name="T0" fmla="+- 0 2217 2217"/>
                                <a:gd name="T1" fmla="*/ T0 w 121"/>
                                <a:gd name="T2" fmla="+- 0 2338 2217"/>
                                <a:gd name="T3" fmla="*/ T2 w 121"/>
                              </a:gdLst>
                              <a:ahLst/>
                              <a:cxnLst>
                                <a:cxn ang="0">
                                  <a:pos x="T1" y="0"/>
                                </a:cxn>
                                <a:cxn ang="0">
                                  <a:pos x="T3" y="0"/>
                                </a:cxn>
                              </a:cxnLst>
                              <a:rect l="0" t="0" r="r" b="b"/>
                              <a:pathLst>
                                <a:path w="121">
                                  <a:moveTo>
                                    <a:pt x="0" y="0"/>
                                  </a:moveTo>
                                  <a:lnTo>
                                    <a:pt x="121" y="0"/>
                                  </a:lnTo>
                                </a:path>
                              </a:pathLst>
                            </a:custGeom>
                            <a:noFill/>
                            <a:ln w="6977">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72" name="Group 3100"/>
                        <wpg:cNvGrpSpPr>
                          <a:grpSpLocks/>
                        </wpg:cNvGrpSpPr>
                        <wpg:grpSpPr bwMode="auto">
                          <a:xfrm>
                            <a:off x="2338" y="562"/>
                            <a:ext cx="604" cy="2"/>
                            <a:chOff x="2338" y="562"/>
                            <a:chExt cx="604" cy="2"/>
                          </a:xfrm>
                        </wpg:grpSpPr>
                        <wps:wsp>
                          <wps:cNvPr id="3173" name="Freeform 3101"/>
                          <wps:cNvSpPr>
                            <a:spLocks/>
                          </wps:cNvSpPr>
                          <wps:spPr bwMode="auto">
                            <a:xfrm>
                              <a:off x="2338" y="562"/>
                              <a:ext cx="604" cy="2"/>
                            </a:xfrm>
                            <a:custGeom>
                              <a:avLst/>
                              <a:gdLst>
                                <a:gd name="T0" fmla="+- 0 2338 2338"/>
                                <a:gd name="T1" fmla="*/ T0 w 604"/>
                                <a:gd name="T2" fmla="+- 0 2942 2338"/>
                                <a:gd name="T3" fmla="*/ T2 w 604"/>
                              </a:gdLst>
                              <a:ahLst/>
                              <a:cxnLst>
                                <a:cxn ang="0">
                                  <a:pos x="T1" y="0"/>
                                </a:cxn>
                                <a:cxn ang="0">
                                  <a:pos x="T3" y="0"/>
                                </a:cxn>
                              </a:cxnLst>
                              <a:rect l="0" t="0" r="r" b="b"/>
                              <a:pathLst>
                                <a:path w="604">
                                  <a:moveTo>
                                    <a:pt x="0" y="0"/>
                                  </a:moveTo>
                                  <a:lnTo>
                                    <a:pt x="604"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74" name="Group 3098"/>
                        <wpg:cNvGrpSpPr>
                          <a:grpSpLocks/>
                        </wpg:cNvGrpSpPr>
                        <wpg:grpSpPr bwMode="auto">
                          <a:xfrm>
                            <a:off x="2931" y="309"/>
                            <a:ext cx="2" cy="264"/>
                            <a:chOff x="2931" y="309"/>
                            <a:chExt cx="2" cy="264"/>
                          </a:xfrm>
                        </wpg:grpSpPr>
                        <wps:wsp>
                          <wps:cNvPr id="3175" name="Freeform 3099"/>
                          <wps:cNvSpPr>
                            <a:spLocks/>
                          </wps:cNvSpPr>
                          <wps:spPr bwMode="auto">
                            <a:xfrm>
                              <a:off x="2931" y="309"/>
                              <a:ext cx="2" cy="264"/>
                            </a:xfrm>
                            <a:custGeom>
                              <a:avLst/>
                              <a:gdLst>
                                <a:gd name="T0" fmla="+- 0 573 309"/>
                                <a:gd name="T1" fmla="*/ 573 h 264"/>
                                <a:gd name="T2" fmla="+- 0 309 309"/>
                                <a:gd name="T3" fmla="*/ 309 h 264"/>
                              </a:gdLst>
                              <a:ahLst/>
                              <a:cxnLst>
                                <a:cxn ang="0">
                                  <a:pos x="0" y="T1"/>
                                </a:cxn>
                                <a:cxn ang="0">
                                  <a:pos x="0" y="T3"/>
                                </a:cxn>
                              </a:cxnLst>
                              <a:rect l="0" t="0" r="r" b="b"/>
                              <a:pathLst>
                                <a:path h="264">
                                  <a:moveTo>
                                    <a:pt x="0" y="264"/>
                                  </a:moveTo>
                                  <a:lnTo>
                                    <a:pt x="0" y="0"/>
                                  </a:lnTo>
                                </a:path>
                              </a:pathLst>
                            </a:custGeom>
                            <a:noFill/>
                            <a:ln w="6977">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76" name="Group 3096"/>
                        <wpg:cNvGrpSpPr>
                          <a:grpSpLocks/>
                        </wpg:cNvGrpSpPr>
                        <wpg:grpSpPr bwMode="auto">
                          <a:xfrm>
                            <a:off x="2931" y="562"/>
                            <a:ext cx="198" cy="2"/>
                            <a:chOff x="2931" y="562"/>
                            <a:chExt cx="198" cy="2"/>
                          </a:xfrm>
                        </wpg:grpSpPr>
                        <wps:wsp>
                          <wps:cNvPr id="3177" name="Freeform 3097"/>
                          <wps:cNvSpPr>
                            <a:spLocks/>
                          </wps:cNvSpPr>
                          <wps:spPr bwMode="auto">
                            <a:xfrm>
                              <a:off x="2931" y="562"/>
                              <a:ext cx="198" cy="2"/>
                            </a:xfrm>
                            <a:custGeom>
                              <a:avLst/>
                              <a:gdLst>
                                <a:gd name="T0" fmla="+- 0 2931 2931"/>
                                <a:gd name="T1" fmla="*/ T0 w 198"/>
                                <a:gd name="T2" fmla="+- 0 3129 2931"/>
                                <a:gd name="T3" fmla="*/ T2 w 198"/>
                              </a:gdLst>
                              <a:ahLst/>
                              <a:cxnLst>
                                <a:cxn ang="0">
                                  <a:pos x="T1" y="0"/>
                                </a:cxn>
                                <a:cxn ang="0">
                                  <a:pos x="T3" y="0"/>
                                </a:cxn>
                              </a:cxnLst>
                              <a:rect l="0" t="0" r="r" b="b"/>
                              <a:pathLst>
                                <a:path w="198">
                                  <a:moveTo>
                                    <a:pt x="0" y="0"/>
                                  </a:moveTo>
                                  <a:lnTo>
                                    <a:pt x="198"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095" o:spid="_x0000_s1026" style="position:absolute;margin-left:110.55pt;margin-top:-.75pt;width:123.6pt;height:30.5pt;z-index:-251265024;mso-position-horizontal-relative:page" coordorigin="2211,-15" coordsize="2472,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">
                <v:group id="Group 3110" o:spid="_x0000_s1027" style="position:absolute;left:2228;top:-10;width:901;height:2" coordorigin="2228,-10" coordsize="9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s+GsUAAADdAAAADwAAAGRycy9kb3ducmV2LnhtbESPQYvCMBSE7wv+h/AE&#10;b2taZUWqUURUPIiwKoi3R/Nsi81LaWJb/71ZEPY4zMw3zHzZmVI0VLvCsoJ4GIEgTq0uOFNwOW+/&#10;pyCcR9ZYWiYFL3KwXPS+5pho2/IvNSefiQBhl6CC3PsqkdKlORl0Q1sRB+9ua4M+yDqTusY2wE0p&#10;R1E0kQYLDgs5VrTOKX2cnkbBrsV2NY43zeFxX79u55/j9RCTUoN+t5qB8NT5//CnvdcKxvFkBH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qLPhrFAAAA3QAA&#10;AA8AAAAAAAAAAAAAAAAAqgIAAGRycy9kb3ducmV2LnhtbFBLBQYAAAAABAAEAPoAAACcAwAAAAA=&#10;">
                  <v:shape id="Freeform 3111" o:spid="_x0000_s1028" style="position:absolute;left:2228;top:-10;width:901;height:2;visibility:visible;mso-wrap-style:square;v-text-anchor:top" coordsize="90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2s8McA&#10;AADdAAAADwAAAGRycy9kb3ducmV2LnhtbESPT2vCQBTE7wW/w/KEXopuYkA0uooUBS+2+Af0+Mg+&#10;k2j2bZrdmvTbdwsFj8PM/IaZLztTiQc1rrSsIB5GIIgzq0vOFZyOm8EEhPPIGivLpOCHHCwXvZc5&#10;ptq2vKfHweciQNilqKDwvk6ldFlBBt3Q1sTBu9rGoA+yyaVusA1wU8lRFI2lwZLDQoE1vReU3Q/f&#10;RkG5ifw0SfLd8fP29vXRVvHlvI6Veu13qxkIT51/hv/bW60giccJ/L0JT0A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drPDHAAAA3QAAAA8AAAAAAAAAAAAAAAAAmAIAAGRy&#10;cy9kb3ducmV2LnhtbFBLBQYAAAAABAAEAPUAAACMAwAAAAA=&#10;" path="m,l901,e" filled="f" strokeweight=".19381mm">
                    <v:path arrowok="t" o:connecttype="custom" o:connectlocs="0,0;901,0" o:connectangles="0,0"/>
                  </v:shape>
                </v:group>
                <v:group id="Group 3108" o:spid="_x0000_s1029" style="position:absolute;left:2250;top:45;width:2;height:539" coordorigin="2250,45" coordsize="2,5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i4D9ccAAADdAAAADwAAAGRycy9kb3ducmV2LnhtbESPQWvCQBSE7wX/w/IK&#10;3ppNtA2SZhWRKh5CoSqU3h7ZZxLMvg3ZbRL/fbdQ6HGYmW+YfDOZVgzUu8aygiSKQRCXVjdcKbic&#10;908rEM4ja2wtk4I7OdisZw85ZtqO/EHDyVciQNhlqKD2vsukdGVNBl1kO+LgXW1v0AfZV1L3OAa4&#10;aeUijlNpsOGwUGNHu5rK2+nbKDiMOG6XydtQ3K67+9f55f2zSEip+eO0fQXhafL/4b/2UStYJukz&#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i4D9ccAAADd&#10;AAAADwAAAAAAAAAAAAAAAACqAgAAZHJzL2Rvd25yZXYueG1sUEsFBgAAAAAEAAQA+gAAAJ4DAAAA&#10;AA==&#10;">
                  <v:shape id="Freeform 3109" o:spid="_x0000_s1030" style="position:absolute;left:2250;top:45;width:2;height:539;visibility:visible;mso-wrap-style:square;v-text-anchor:top" coordsize="2,5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05TsQA&#10;AADdAAAADwAAAGRycy9kb3ducmV2LnhtbESPzWrDMBCE74W8g9hCLyWR3PzQupZDKITkmp8HWKyt&#10;bWqtjKTETp8+ChR6HGbmG6ZYj7YTV/KhdawhmykQxJUzLdcazqft9B1EiMgGO8ek4UYB1uXkqcDc&#10;uIEPdD3GWiQIhxw1NDH2uZShashimLmeOHnfzluMSfpaGo9DgttOvim1khZbTgsN9vTVUPVzvFgN&#10;w+/NfmRqq/x+YZnbzeuu96T1y/O4+QQRaYz/4b/23miYZ6slPN6kJy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4tOU7EAAAA3QAAAA8AAAAAAAAAAAAAAAAAmAIAAGRycy9k&#10;b3ducmV2LnhtbFBLBQYAAAAABAAEAPUAAACJAwAAAAA=&#10;" path="m,539l,e" filled="f" strokecolor="#777" strokeweight=".38761mm">
                    <v:path arrowok="t" o:connecttype="custom" o:connectlocs="0,584;0,45" o:connectangles="0,0"/>
                  </v:shape>
                </v:group>
                <v:group id="Group 3106" o:spid="_x0000_s1031" style="position:absolute;left:2217;top:309;width:912;height:2" coordorigin="2217,309" coordsize="9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wOBnFAAAA3QAA&#10;AA8AAAAAAAAAAAAAAAAAqgIAAGRycy9kb3ducmV2LnhtbFBLBQYAAAAABAAEAPoAAACcAwAAAAA=&#10;">
                  <v:shape id="Freeform 3107" o:spid="_x0000_s1032" style="position:absolute;left:2217;top:309;width:912;height:2;visibility:visible;mso-wrap-style:square;v-text-anchor:top" coordsize="9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x/cQA&#10;AADdAAAADwAAAGRycy9kb3ducmV2LnhtbESPwWrDMBBE74X8g9hAL6GRndA0uFFMcQnkmrQfsFgb&#10;29RauZIay/36qFDIcZiZN8yujKYXV3K+s6wgX2YgiGurO24UfH4cnrYgfEDW2FsmBRN5KPezhx0W&#10;2o58ous5NCJB2BeooA1hKKT0dUsG/dIOxMm7WGcwJOkaqR2OCW56ucqyjTTYcVpocaCqpfrr/GMU&#10;jNH8Ns/TUX/nTq6m6n29iAtW6nEe315BBIrhHv5vH7WCdb55gb836Qn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MMf3EAAAA3QAAAA8AAAAAAAAAAAAAAAAAmAIAAGRycy9k&#10;b3ducmV2LnhtbFBLBQYAAAAABAAEAPUAAACJAwAAAAA=&#10;" path="m,l912,e" filled="f" strokecolor="#676767" strokeweight=".19381mm">
                    <v:path arrowok="t" o:connecttype="custom" o:connectlocs="0,0;912,0" o:connectangles="0,0"/>
                  </v:shape>
                </v:group>
                <v:group id="Group 3104" o:spid="_x0000_s1033" style="position:absolute;left:3096;top:336;width:1582;height:2" coordorigin="3096,336" coordsize="15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MJ8MMAAADdAAAADwAAAGRycy9kb3ducmV2LnhtbERPy4rCMBTdC/MP4Qru&#10;NK2iSDUVkXFwIQM+YJjdpbl9YHNTmkxb/94sBlweznu7G0wtOmpdZVlBPItAEGdWV1wouN+O0zUI&#10;55E11pZJwZMc7NKP0RYTbXu+UHf1hQgh7BJUUHrfJFK6rCSDbmYb4sDltjXoA2wLqVvsQ7ip5TyK&#10;VtJgxaGhxIYOJWWP659R8NVjv1/En935kR+ev7fl9885JqUm42G/AeFp8G/xv/ukFSziV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rYwnwwwAAAN0AAAAP&#10;AAAAAAAAAAAAAAAAAKoCAABkcnMvZG93bnJldi54bWxQSwUGAAAAAAQABAD6AAAAmgMAAAAA&#10;">
                  <v:shape id="Freeform 3105" o:spid="_x0000_s1034" style="position:absolute;left:3096;top:336;width:1582;height:2;visibility:visible;mso-wrap-style:square;v-text-anchor:top" coordsize="15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RrMsQA&#10;AADdAAAADwAAAGRycy9kb3ducmV2LnhtbESP0WoCMRRE3wv9h3ALfRHNqmB1NUprEYpvVT/gurnu&#10;Lm5uQhLX3b83QqGPw8ycYVabzjSiJR9qywrGowwEcWF1zaWC03E3nIMIEVljY5kU9BRgs359WWGu&#10;7Z1/qT3EUiQIhxwVVDG6XMpQVGQwjKwjTt7FeoMxSV9K7fGe4KaRkyybSYM1p4UKHW0rKq6Hm1EQ&#10;vwftB+25ve0Hzrlz338dfa/U+1v3uQQRqYv/4b/2j1YwHc8W8HyTno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UazLEAAAA3QAAAA8AAAAAAAAAAAAAAAAAmAIAAGRycy9k&#10;b3ducmV2LnhtbFBLBQYAAAAABAAEAPUAAACJAwAAAAA=&#10;" path="m,l1582,e" filled="f" strokeweight=".19381mm">
                    <v:path arrowok="t" o:connecttype="custom" o:connectlocs="0,0;1582,0" o:connectangles="0,0"/>
                  </v:shape>
                </v:group>
                <v:group id="Group 3102" o:spid="_x0000_s1035" style="position:absolute;left:2217;top:562;width:121;height:2" coordorigin="2217,562" coordsize="1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yTK8QAAADdAAAADwAAAGRycy9kb3ducmV2LnhtbERPy2rCQBTdF/yH4Qru&#10;6iSGthIdRUItXYRCVRB3l8w1CWbuhMw0j7/vLApdHs57ux9NI3rqXG1ZQbyMQBAXVtdcKricj89r&#10;EM4ja2wsk4KJHOx3s6ctptoO/E39yZcihLBLUUHlfZtK6YqKDLqlbYkDd7edQR9gV0rd4RDCTSNX&#10;UfQqDdYcGipsKauoeJx+jIKPAYdDEr/3+eOeTbfzy9c1j0mpxXw8bEB4Gv2/+M/9qRUk8Vv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MyTK8QAAADdAAAA&#10;DwAAAAAAAAAAAAAAAACqAgAAZHJzL2Rvd25yZXYueG1sUEsFBgAAAAAEAAQA+gAAAJsDAAAAAA==&#10;">
                  <v:shape id="Freeform 3103" o:spid="_x0000_s1036" style="position:absolute;left:2217;top:562;width:121;height:2;visibility:visible;mso-wrap-style:square;v-text-anchor:top" coordsize="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j/xcYA&#10;AADdAAAADwAAAGRycy9kb3ducmV2LnhtbESPQWvCQBSE70L/w/IK3nQTLbWkrqKCWIQiWqXX1+xr&#10;Nph9G7Krif/eLRQ8DjPzDTOdd7YSV2p86VhBOkxAEOdOl1woOH6tB28gfEDWWDkmBTfyMJ899aaY&#10;adfynq6HUIgIYZ+hAhNCnUnpc0MW/dDVxNH7dY3FEGVTSN1gG+G2kqMkeZUWS44LBmtaGcrPh4tV&#10;8FmcF6PTy27bpmGy+bklS7P6Nkr1n7vFO4hAXXiE/9sfWsE4naTw9yY+ATm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qj/xcYAAADdAAAADwAAAAAAAAAAAAAAAACYAgAAZHJz&#10;L2Rvd25yZXYueG1sUEsFBgAAAAAEAAQA9QAAAIsDAAAAAA==&#10;" path="m,l121,e" filled="f" strokecolor="#7c7c7c" strokeweight=".19381mm">
                    <v:path arrowok="t" o:connecttype="custom" o:connectlocs="0,0;121,0" o:connectangles="0,0"/>
                  </v:shape>
                </v:group>
                <v:group id="Group 3100" o:spid="_x0000_s1037" style="position:absolute;left:2338;top:562;width:604;height:2" coordorigin="2338,562" coordsize="6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Kox8UAAADdAAAADwAAAGRycy9kb3ducmV2LnhtbESPQYvCMBSE78L+h/AE&#10;b5pWWV2qUURW2YMsqAvi7dE822LzUprY1n9vhAWPw8x8wyxWnSlFQ7UrLCuIRxEI4tTqgjMFf6ft&#10;8AuE88gaS8uk4EEOVsuP3gITbVs+UHP0mQgQdgkqyL2vEildmpNBN7IVcfCutjbog6wzqWtsA9yU&#10;chxFU2mw4LCQY0WbnNLb8W4U7Fps15P4u9nfrpvH5fT5e97HpNSg363nIDx1/h3+b/9oBZN4No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9SqMfFAAAA3QAA&#10;AA8AAAAAAAAAAAAAAAAAqgIAAGRycy9kb3ducmV2LnhtbFBLBQYAAAAABAAEAPoAAACcAwAAAAA=&#10;">
                  <v:shape id="Freeform 3101" o:spid="_x0000_s1038" style="position:absolute;left:2338;top:562;width:604;height:2;visibility:visible;mso-wrap-style:square;v-text-anchor:top" coordsize="6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Q3cUA&#10;AADdAAAADwAAAGRycy9kb3ducmV2LnhtbESP3WqDQBCF7wt9h2UKuaurMbXFZhOSoNCrQG0fYHCn&#10;KnVnxd0kmqfPBgq9PJyfj7PeTqYXZxpdZ1lBEsUgiGurO24UfH+Vz28gnEfW2FsmBTM52G4eH9aY&#10;a3vhTzpXvhFhhF2OClrvh1xKV7dk0EV2IA7ejx0N+iDHRuoRL2Hc9HIZx5k02HEgtDjQoaX6tzqZ&#10;ADmuqixO631RvtCxmItkvmalUounafcOwtPk/8N/7Q+tIE1eU7i/CU9Ab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9DdxQAAAN0AAAAPAAAAAAAAAAAAAAAAAJgCAABkcnMv&#10;ZG93bnJldi54bWxQSwUGAAAAAAQABAD1AAAAigMAAAAA&#10;" path="m,l604,e" filled="f" strokeweight=".19381mm">
                    <v:path arrowok="t" o:connecttype="custom" o:connectlocs="0,0;604,0" o:connectangles="0,0"/>
                  </v:shape>
                </v:group>
                <v:group id="Group 3098" o:spid="_x0000_s1039" style="position:absolute;left:2931;top:309;width:2;height:264" coordorigin="2931,309" coordsize="2,2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VKMYAAADdAAAADwAAAGRycy9kb3ducmV2LnhtbESPQWvCQBSE7wX/w/IE&#10;b7qJWi3RVURUPEihWii9PbLPJJh9G7JrEv+9WxB6HGbmG2a57kwpGqpdYVlBPIpAEKdWF5wp+L7s&#10;hx8gnEfWWFomBQ9ysF713paYaNvyFzVnn4kAYZeggtz7KpHSpTkZdCNbEQfvamuDPsg6k7rGNsBN&#10;KcdRNJMGCw4LOVa0zSm9ne9GwaHFdjOJd83pdt0+fi/vnz+nmJQa9LvNAoSnzv+HX+2jVjCJ51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95UoxgAAAN0A&#10;AAAPAAAAAAAAAAAAAAAAAKoCAABkcnMvZG93bnJldi54bWxQSwUGAAAAAAQABAD6AAAAnQMAAAAA&#10;">
                  <v:shape id="Freeform 3099" o:spid="_x0000_s1040" style="position:absolute;left:2931;top:309;width:2;height:264;visibility:visible;mso-wrap-style:square;v-text-anchor:top" coordsize="2,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Xr98cA&#10;AADdAAAADwAAAGRycy9kb3ducmV2LnhtbESPQUvDQBSE74L/YXlCb3YTxbbEbksRioKCtNpDb4/s&#10;M0mbfRuyr+nqr3cFocdhZr5h5svoWjVQHxrPBvJxBoq49LbhysDnx/p2BioIssXWMxn4pgDLxfXV&#10;HAvrz7yhYSuVShAOBRqoRbpC61DW5DCMfUecvC/fO5Qk+0rbHs8J7lp9l2UT7bDhtFBjR081lcft&#10;yRmIwyw/8I8cquPza1y9T3ayf1sbM7qJq0dQQlEu4f/2izVwn08f4O9NegJ6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bl6/fHAAAA3QAAAA8AAAAAAAAAAAAAAAAAmAIAAGRy&#10;cy9kb3ducmV2LnhtbFBLBQYAAAAABAAEAPUAAACMAwAAAAA=&#10;" path="m,264l,e" filled="f" strokecolor="#1c1c1c" strokeweight=".19381mm">
                    <v:path arrowok="t" o:connecttype="custom" o:connectlocs="0,573;0,309" o:connectangles="0,0"/>
                  </v:shape>
                </v:group>
                <v:group id="Group 3096" o:spid="_x0000_s1041" style="position:absolute;left:2931;top:562;width:198;height:2" coordorigin="2931,562" coordsize="1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GmuxMcAAADd&#10;AAAADwAAAAAAAAAAAAAAAACqAgAAZHJzL2Rvd25yZXYueG1sUEsFBgAAAAAEAAQA+gAAAJ4DAAAA&#10;AA==&#10;">
                  <v:shape id="Freeform 3097" o:spid="_x0000_s1042" style="position:absolute;left:2931;top:562;width:198;height:2;visibility:visible;mso-wrap-style:square;v-text-anchor:top" coordsize="1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Te8YA&#10;AADdAAAADwAAAGRycy9kb3ducmV2LnhtbESPT2vCQBTE74LfYXmCl6IbYzGSukpRKiIe/Ae9vmZf&#10;k9Ds25Ddxvjt3ULB4zAzv2EWq85UoqXGlZYVTMYRCOLM6pJzBdfLx2gOwnlkjZVlUnAnB6tlv7fA&#10;VNsbn6g9+1wECLsUFRTe16mULivIoBvbmjh437Yx6INscqkbvAW4qWQcRTNpsOSwUGBN64Kyn/Ov&#10;UXB8ic3XeiO39eEzi6f5Hl/bdq/UcNC9v4Hw1Pln+L+90wqmkySBvzfhCcj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TsTe8YAAADdAAAADwAAAAAAAAAAAAAAAACYAgAAZHJz&#10;L2Rvd25yZXYueG1sUEsFBgAAAAAEAAQA9QAAAIsDAAAAAA==&#10;" path="m,l198,e" filled="f" strokecolor="#3f3f3f" strokeweight=".19381mm">
                    <v:path arrowok="t" o:connecttype="custom" o:connectlocs="0,0;198,0" o:connectangles="0,0"/>
                  </v:shape>
                </v:group>
                <w10:wrap anchorx="page"/>
              </v:group>
            </w:pict>
          </mc:Fallback>
        </mc:AlternateContent>
      </w:r>
      <w:r w:rsidRPr="006632F3">
        <w:rPr>
          <w:rFonts w:ascii="Times New Roman" w:eastAsia="Arial" w:hAnsi="Times New Roman" w:cs="Times New Roman"/>
          <w:w w:val="105"/>
        </w:rPr>
        <w:t>I""'</w:t>
      </w:r>
    </w:p>
    <w:p w14:paraId="5D7261BB" w14:textId="77777777" w:rsidR="00583B21" w:rsidRPr="006632F3" w:rsidRDefault="00583B21" w:rsidP="00583B21">
      <w:pPr>
        <w:spacing w:before="4" w:after="0" w:line="180" w:lineRule="exact"/>
        <w:rPr>
          <w:rFonts w:ascii="Times New Roman" w:hAnsi="Times New Roman" w:cs="Times New Roman"/>
        </w:rPr>
      </w:pPr>
      <w:r w:rsidRPr="006632F3">
        <w:rPr>
          <w:rFonts w:ascii="Times New Roman" w:hAnsi="Times New Roman" w:cs="Times New Roman"/>
        </w:rPr>
        <w:br w:type="column"/>
      </w:r>
    </w:p>
    <w:p w14:paraId="081C205F" w14:textId="77777777" w:rsidR="00583B21" w:rsidRPr="006632F3" w:rsidRDefault="00583B21" w:rsidP="00583B21">
      <w:pPr>
        <w:spacing w:after="0" w:line="200" w:lineRule="exact"/>
        <w:rPr>
          <w:rFonts w:ascii="Times New Roman" w:hAnsi="Times New Roman" w:cs="Times New Roman"/>
        </w:rPr>
      </w:pPr>
    </w:p>
    <w:p w14:paraId="3A12A365" w14:textId="77777777" w:rsidR="00583B21" w:rsidRPr="006632F3" w:rsidRDefault="00583B21" w:rsidP="00583B21">
      <w:pPr>
        <w:spacing w:after="0" w:line="200" w:lineRule="exact"/>
        <w:rPr>
          <w:rFonts w:ascii="Times New Roman" w:hAnsi="Times New Roman" w:cs="Times New Roman"/>
        </w:rPr>
      </w:pPr>
    </w:p>
    <w:p w14:paraId="78132D15" w14:textId="77777777" w:rsidR="00583B21" w:rsidRPr="006632F3" w:rsidRDefault="00583B21" w:rsidP="00583B21">
      <w:pPr>
        <w:spacing w:after="0" w:line="200" w:lineRule="exact"/>
        <w:rPr>
          <w:rFonts w:ascii="Times New Roman" w:hAnsi="Times New Roman" w:cs="Times New Roman"/>
        </w:rPr>
      </w:pPr>
    </w:p>
    <w:p w14:paraId="12B58534" w14:textId="77777777" w:rsidR="00583B21" w:rsidRPr="006632F3" w:rsidRDefault="00583B21" w:rsidP="00583B21">
      <w:pPr>
        <w:spacing w:after="0" w:line="200" w:lineRule="exact"/>
        <w:rPr>
          <w:rFonts w:ascii="Times New Roman" w:hAnsi="Times New Roman" w:cs="Times New Roman"/>
        </w:rPr>
      </w:pPr>
    </w:p>
    <w:p w14:paraId="58C3D80F" w14:textId="77777777" w:rsidR="00583B21" w:rsidRPr="006632F3" w:rsidRDefault="00583B21" w:rsidP="00583B21">
      <w:pPr>
        <w:spacing w:after="0" w:line="66" w:lineRule="exact"/>
        <w:ind w:right="-58"/>
        <w:rPr>
          <w:rFonts w:ascii="Times New Roman" w:eastAsia="Arial" w:hAnsi="Times New Roman" w:cs="Times New Roman"/>
        </w:rPr>
      </w:pPr>
      <w:r w:rsidRPr="006632F3">
        <w:rPr>
          <w:rFonts w:ascii="Times New Roman" w:eastAsia="Arial" w:hAnsi="Times New Roman" w:cs="Times New Roman"/>
          <w:color w:val="424242"/>
          <w:w w:val="105"/>
          <w:position w:val="-6"/>
        </w:rPr>
        <w:t>-f</w:t>
      </w:r>
      <w:r w:rsidRPr="006632F3">
        <w:rPr>
          <w:rFonts w:ascii="Times New Roman" w:eastAsia="Arial" w:hAnsi="Times New Roman" w:cs="Times New Roman"/>
          <w:color w:val="424242"/>
          <w:spacing w:val="-1"/>
          <w:w w:val="105"/>
          <w:position w:val="-6"/>
        </w:rPr>
        <w:t>i</w:t>
      </w:r>
      <w:r w:rsidRPr="006632F3">
        <w:rPr>
          <w:rFonts w:ascii="Times New Roman" w:eastAsia="Arial" w:hAnsi="Times New Roman" w:cs="Times New Roman"/>
          <w:color w:val="424242"/>
          <w:spacing w:val="-27"/>
          <w:w w:val="106"/>
          <w:position w:val="-6"/>
        </w:rPr>
        <w:t>l</w:t>
      </w:r>
      <w:r w:rsidRPr="006632F3">
        <w:rPr>
          <w:rFonts w:ascii="Times New Roman" w:eastAsia="Arial" w:hAnsi="Times New Roman" w:cs="Times New Roman"/>
          <w:color w:val="6E6E6E"/>
          <w:w w:val="101"/>
          <w:position w:val="-6"/>
        </w:rPr>
        <w:t>ters</w:t>
      </w:r>
    </w:p>
    <w:p w14:paraId="6C448BD1" w14:textId="77777777" w:rsidR="00583B21" w:rsidRPr="006632F3" w:rsidRDefault="00583B21" w:rsidP="00583B21">
      <w:pPr>
        <w:spacing w:before="1" w:after="0" w:line="130" w:lineRule="exact"/>
        <w:rPr>
          <w:rFonts w:ascii="Times New Roman" w:hAnsi="Times New Roman" w:cs="Times New Roman"/>
        </w:rPr>
      </w:pPr>
      <w:r w:rsidRPr="006632F3">
        <w:rPr>
          <w:rFonts w:ascii="Times New Roman" w:hAnsi="Times New Roman" w:cs="Times New Roman"/>
        </w:rPr>
        <w:br w:type="column"/>
      </w:r>
    </w:p>
    <w:p w14:paraId="1CB4BEFF" w14:textId="77777777" w:rsidR="00583B21" w:rsidRPr="006632F3" w:rsidRDefault="00583B21" w:rsidP="00583B21">
      <w:pPr>
        <w:spacing w:after="0" w:line="200" w:lineRule="exact"/>
        <w:rPr>
          <w:rFonts w:ascii="Times New Roman" w:hAnsi="Times New Roman" w:cs="Times New Roman"/>
        </w:rPr>
      </w:pPr>
    </w:p>
    <w:p w14:paraId="5D101008" w14:textId="77777777" w:rsidR="00583B21" w:rsidRPr="006632F3" w:rsidRDefault="00583B21" w:rsidP="00583B21">
      <w:pPr>
        <w:spacing w:after="0" w:line="200" w:lineRule="exact"/>
        <w:rPr>
          <w:rFonts w:ascii="Times New Roman" w:hAnsi="Times New Roman" w:cs="Times New Roman"/>
        </w:rPr>
      </w:pPr>
    </w:p>
    <w:p w14:paraId="4C43E31D" w14:textId="77777777" w:rsidR="00583B21" w:rsidRPr="006632F3" w:rsidRDefault="00583B21" w:rsidP="00583B21">
      <w:pPr>
        <w:spacing w:after="0" w:line="518" w:lineRule="exact"/>
        <w:ind w:right="-20"/>
        <w:rPr>
          <w:rFonts w:ascii="Times New Roman" w:eastAsia="Times New Roman" w:hAnsi="Times New Roman" w:cs="Times New Roman"/>
        </w:rPr>
      </w:pPr>
      <w:proofErr w:type="gramStart"/>
      <w:r w:rsidRPr="006632F3">
        <w:rPr>
          <w:rFonts w:ascii="Times New Roman" w:eastAsia="Arial" w:hAnsi="Times New Roman" w:cs="Times New Roman"/>
          <w:color w:val="2F2F2F"/>
          <w:spacing w:val="-1"/>
          <w:w w:val="83"/>
          <w:position w:val="-12"/>
        </w:rPr>
        <w:t>!</w:t>
      </w:r>
      <w:r w:rsidRPr="006632F3">
        <w:rPr>
          <w:rFonts w:ascii="Times New Roman" w:eastAsia="Times New Roman" w:hAnsi="Times New Roman" w:cs="Times New Roman"/>
          <w:color w:val="1F1F1F"/>
          <w:spacing w:val="-54"/>
          <w:w w:val="59"/>
          <w:position w:val="-12"/>
        </w:rPr>
        <w:t>J</w:t>
      </w:r>
      <w:proofErr w:type="gramEnd"/>
      <w:r w:rsidRPr="006632F3">
        <w:rPr>
          <w:rFonts w:ascii="Times New Roman" w:eastAsia="Times New Roman" w:hAnsi="Times New Roman" w:cs="Times New Roman"/>
          <w:color w:val="5B5B5B"/>
          <w:spacing w:val="-29"/>
          <w:w w:val="71"/>
          <w:position w:val="-12"/>
        </w:rPr>
        <w:t>.</w:t>
      </w:r>
      <w:r w:rsidRPr="006632F3">
        <w:rPr>
          <w:rFonts w:ascii="Times New Roman" w:eastAsia="Times New Roman" w:hAnsi="Times New Roman" w:cs="Times New Roman"/>
          <w:color w:val="7E7E7E"/>
          <w:spacing w:val="-20"/>
          <w:w w:val="246"/>
          <w:position w:val="-12"/>
        </w:rPr>
        <w:t>·</w:t>
      </w:r>
      <w:r w:rsidRPr="006632F3">
        <w:rPr>
          <w:rFonts w:ascii="Times New Roman" w:eastAsia="Times New Roman" w:hAnsi="Times New Roman" w:cs="Times New Roman"/>
          <w:color w:val="5B5B5B"/>
          <w:spacing w:val="-11"/>
          <w:w w:val="134"/>
          <w:position w:val="-12"/>
        </w:rPr>
        <w:t>c</w:t>
      </w:r>
      <w:r w:rsidRPr="006632F3">
        <w:rPr>
          <w:rFonts w:ascii="Times New Roman" w:eastAsia="Times New Roman" w:hAnsi="Times New Roman" w:cs="Times New Roman"/>
          <w:color w:val="424242"/>
          <w:w w:val="67"/>
          <w:position w:val="-12"/>
        </w:rPr>
        <w:t>l</w:t>
      </w:r>
      <w:r w:rsidRPr="006632F3">
        <w:rPr>
          <w:rFonts w:ascii="Times New Roman" w:eastAsia="Times New Roman" w:hAnsi="Times New Roman" w:cs="Times New Roman"/>
          <w:color w:val="424242"/>
          <w:spacing w:val="-6"/>
          <w:w w:val="67"/>
          <w:position w:val="-12"/>
        </w:rPr>
        <w:t>i</w:t>
      </w:r>
      <w:r w:rsidRPr="006632F3">
        <w:rPr>
          <w:rFonts w:ascii="Times New Roman" w:eastAsia="Times New Roman" w:hAnsi="Times New Roman" w:cs="Times New Roman"/>
          <w:color w:val="5B5B5B"/>
          <w:w w:val="112"/>
          <w:position w:val="-12"/>
        </w:rPr>
        <w:t>e</w:t>
      </w:r>
      <w:r w:rsidRPr="006632F3">
        <w:rPr>
          <w:rFonts w:ascii="Times New Roman" w:eastAsia="Times New Roman" w:hAnsi="Times New Roman" w:cs="Times New Roman"/>
          <w:color w:val="5B5B5B"/>
          <w:spacing w:val="-3"/>
          <w:w w:val="113"/>
          <w:position w:val="-12"/>
        </w:rPr>
        <w:t>n</w:t>
      </w:r>
      <w:r w:rsidRPr="006632F3">
        <w:rPr>
          <w:rFonts w:ascii="Times New Roman" w:eastAsia="Times New Roman" w:hAnsi="Times New Roman" w:cs="Times New Roman"/>
          <w:color w:val="7E7E7E"/>
          <w:w w:val="124"/>
          <w:position w:val="-12"/>
        </w:rPr>
        <w:t>t</w:t>
      </w:r>
      <w:r w:rsidRPr="006632F3">
        <w:rPr>
          <w:rFonts w:ascii="Times New Roman" w:eastAsia="Times New Roman" w:hAnsi="Times New Roman" w:cs="Times New Roman"/>
          <w:color w:val="7E7E7E"/>
          <w:spacing w:val="-17"/>
          <w:position w:val="-12"/>
        </w:rPr>
        <w:t xml:space="preserve"> </w:t>
      </w:r>
      <w:r w:rsidRPr="006632F3">
        <w:rPr>
          <w:rFonts w:ascii="Times New Roman" w:eastAsia="Times New Roman" w:hAnsi="Times New Roman" w:cs="Times New Roman"/>
          <w:color w:val="5B5B5B"/>
          <w:w w:val="110"/>
          <w:position w:val="-12"/>
        </w:rPr>
        <w:t>senS«s</w:t>
      </w:r>
    </w:p>
    <w:p w14:paraId="636CB210"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5" w:space="720" w:equalWidth="0">
            <w:col w:w="1260" w:space="478"/>
            <w:col w:w="437" w:space="761"/>
            <w:col w:w="162" w:space="585"/>
            <w:col w:w="311" w:space="2887"/>
            <w:col w:w="2159"/>
          </w:cols>
        </w:sectPr>
      </w:pPr>
    </w:p>
    <w:p w14:paraId="5BF80A8B" w14:textId="77777777" w:rsidR="00583B21" w:rsidRPr="006632F3" w:rsidRDefault="00583B21" w:rsidP="00583B21">
      <w:pPr>
        <w:tabs>
          <w:tab w:val="left" w:pos="3380"/>
        </w:tabs>
        <w:spacing w:after="0" w:line="21" w:lineRule="exact"/>
        <w:ind w:left="1639" w:right="-84"/>
        <w:rPr>
          <w:rFonts w:ascii="Times New Roman" w:eastAsia="Times New Roman" w:hAnsi="Times New Roman" w:cs="Times New Roman"/>
        </w:rPr>
      </w:pPr>
      <w:r w:rsidRPr="006632F3">
        <w:rPr>
          <w:rFonts w:ascii="Times New Roman" w:eastAsia="Courier New" w:hAnsi="Times New Roman" w:cs="Times New Roman"/>
          <w:color w:val="1F1F1F"/>
          <w:spacing w:val="-10"/>
          <w:position w:val="-20"/>
        </w:rPr>
        <w:lastRenderedPageBreak/>
        <w:t>-</w:t>
      </w:r>
      <w:r w:rsidRPr="006632F3">
        <w:rPr>
          <w:rFonts w:ascii="Times New Roman" w:eastAsia="Courier New" w:hAnsi="Times New Roman" w:cs="Times New Roman"/>
          <w:color w:val="000000"/>
          <w:position w:val="-20"/>
        </w:rPr>
        <w:t>-----</w:t>
      </w:r>
      <w:r w:rsidRPr="006632F3">
        <w:rPr>
          <w:rFonts w:ascii="Times New Roman" w:eastAsia="Courier New" w:hAnsi="Times New Roman" w:cs="Times New Roman"/>
          <w:color w:val="000000"/>
          <w:spacing w:val="-10"/>
          <w:position w:val="-20"/>
        </w:rPr>
        <w:t>-</w:t>
      </w:r>
      <w:r w:rsidRPr="006632F3">
        <w:rPr>
          <w:rFonts w:ascii="Times New Roman" w:eastAsia="Courier New" w:hAnsi="Times New Roman" w:cs="Times New Roman"/>
          <w:color w:val="1F1F1F"/>
          <w:spacing w:val="-10"/>
          <w:position w:val="-20"/>
        </w:rPr>
        <w:t>-</w:t>
      </w:r>
      <w:r w:rsidRPr="006632F3">
        <w:rPr>
          <w:rFonts w:ascii="Times New Roman" w:eastAsia="Courier New" w:hAnsi="Times New Roman" w:cs="Times New Roman"/>
          <w:color w:val="000000"/>
          <w:position w:val="-20"/>
        </w:rPr>
        <w:t>-</w:t>
      </w:r>
      <w:r w:rsidRPr="006632F3">
        <w:rPr>
          <w:rFonts w:ascii="Times New Roman" w:eastAsia="Courier New" w:hAnsi="Times New Roman" w:cs="Times New Roman"/>
          <w:color w:val="000000"/>
          <w:position w:val="-20"/>
        </w:rPr>
        <w:tab/>
      </w:r>
      <w:r w:rsidRPr="006632F3">
        <w:rPr>
          <w:rFonts w:ascii="Times New Roman" w:eastAsia="Times New Roman" w:hAnsi="Times New Roman" w:cs="Times New Roman"/>
          <w:color w:val="424242"/>
          <w:w w:val="58"/>
          <w:position w:val="-26"/>
        </w:rPr>
        <w:t>C</w:t>
      </w:r>
      <w:r w:rsidRPr="006632F3">
        <w:rPr>
          <w:rFonts w:ascii="Times New Roman" w:eastAsia="Times New Roman" w:hAnsi="Times New Roman" w:cs="Times New Roman"/>
          <w:color w:val="424242"/>
          <w:spacing w:val="-11"/>
          <w:w w:val="58"/>
          <w:position w:val="-26"/>
        </w:rPr>
        <w:t>i</w:t>
      </w:r>
      <w:r w:rsidRPr="006632F3">
        <w:rPr>
          <w:rFonts w:ascii="Times New Roman" w:eastAsia="Times New Roman" w:hAnsi="Times New Roman" w:cs="Times New Roman"/>
          <w:color w:val="9E9E9E"/>
          <w:w w:val="112"/>
          <w:position w:val="-26"/>
        </w:rPr>
        <w:t>·</w:t>
      </w:r>
    </w:p>
    <w:p w14:paraId="55B96491" w14:textId="77777777" w:rsidR="00583B21" w:rsidRPr="006632F3" w:rsidRDefault="00583B21" w:rsidP="00583B21">
      <w:pPr>
        <w:spacing w:after="0" w:line="21" w:lineRule="exact"/>
        <w:ind w:right="-20"/>
        <w:rPr>
          <w:rFonts w:ascii="Times New Roman" w:eastAsia="Times New Roman"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color w:val="1F1F1F"/>
          <w:w w:val="92"/>
          <w:position w:val="-13"/>
        </w:rPr>
        <w:lastRenderedPageBreak/>
        <w:t>j</w:t>
      </w:r>
      <w:proofErr w:type="gramEnd"/>
      <w:r w:rsidRPr="006632F3">
        <w:rPr>
          <w:rFonts w:ascii="Times New Roman" w:eastAsia="Arial" w:hAnsi="Times New Roman" w:cs="Times New Roman"/>
          <w:color w:val="1F1F1F"/>
          <w:spacing w:val="-21"/>
          <w:position w:val="-13"/>
        </w:rPr>
        <w:t xml:space="preserve"> </w:t>
      </w:r>
      <w:r w:rsidRPr="006632F3">
        <w:rPr>
          <w:rFonts w:ascii="Times New Roman" w:eastAsia="Times New Roman" w:hAnsi="Times New Roman" w:cs="Times New Roman"/>
          <w:color w:val="2F2F2F"/>
          <w:w w:val="242"/>
          <w:position w:val="-13"/>
        </w:rPr>
        <w:t>J,.-:'</w:t>
      </w:r>
      <w:r w:rsidRPr="006632F3">
        <w:rPr>
          <w:rFonts w:ascii="Times New Roman" w:eastAsia="Times New Roman" w:hAnsi="Times New Roman" w:cs="Times New Roman"/>
          <w:color w:val="6E6E6E"/>
          <w:spacing w:val="-14"/>
          <w:w w:val="139"/>
          <w:position w:val="-13"/>
        </w:rPr>
        <w:t>s</w:t>
      </w:r>
      <w:r w:rsidRPr="006632F3">
        <w:rPr>
          <w:rFonts w:ascii="Times New Roman" w:eastAsia="Times New Roman" w:hAnsi="Times New Roman" w:cs="Times New Roman"/>
          <w:color w:val="5B5B5B"/>
          <w:w w:val="104"/>
          <w:position w:val="-13"/>
        </w:rPr>
        <w:t>n</w:t>
      </w:r>
    </w:p>
    <w:p w14:paraId="4453E1F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2" w:space="720" w:equalWidth="0">
            <w:col w:w="3564" w:space="1603"/>
            <w:col w:w="3873"/>
          </w:cols>
        </w:sectPr>
      </w:pPr>
    </w:p>
    <w:p w14:paraId="6111CCE0" w14:textId="77777777" w:rsidR="00583B21" w:rsidRPr="006632F3" w:rsidRDefault="00583B21" w:rsidP="00583B21">
      <w:pPr>
        <w:spacing w:before="60" w:after="0" w:line="240" w:lineRule="auto"/>
        <w:ind w:left="1296" w:right="-7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42240" behindDoc="1" locked="0" layoutInCell="1" allowOverlap="1" wp14:anchorId="101DD50B" wp14:editId="6382D1D9">
                <wp:simplePos x="0" y="0"/>
                <wp:positionH relativeFrom="page">
                  <wp:posOffset>1854200</wp:posOffset>
                </wp:positionH>
                <wp:positionV relativeFrom="paragraph">
                  <wp:posOffset>131445</wp:posOffset>
                </wp:positionV>
                <wp:extent cx="523240" cy="516255"/>
                <wp:effectExtent l="6350" t="7620" r="3810" b="9525"/>
                <wp:wrapNone/>
                <wp:docPr id="3148" name="Group 30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240" cy="516255"/>
                          <a:chOff x="2920" y="207"/>
                          <a:chExt cx="824" cy="813"/>
                        </a:xfrm>
                      </wpg:grpSpPr>
                      <wpg:grpSp>
                        <wpg:cNvPr id="3149" name="Group 3093"/>
                        <wpg:cNvGrpSpPr>
                          <a:grpSpLocks/>
                        </wpg:cNvGrpSpPr>
                        <wpg:grpSpPr bwMode="auto">
                          <a:xfrm>
                            <a:off x="3728" y="312"/>
                            <a:ext cx="2" cy="704"/>
                            <a:chOff x="3728" y="312"/>
                            <a:chExt cx="2" cy="704"/>
                          </a:xfrm>
                        </wpg:grpSpPr>
                        <wps:wsp>
                          <wps:cNvPr id="3150" name="Freeform 3094"/>
                          <wps:cNvSpPr>
                            <a:spLocks/>
                          </wps:cNvSpPr>
                          <wps:spPr bwMode="auto">
                            <a:xfrm>
                              <a:off x="3728" y="312"/>
                              <a:ext cx="2" cy="704"/>
                            </a:xfrm>
                            <a:custGeom>
                              <a:avLst/>
                              <a:gdLst>
                                <a:gd name="T0" fmla="+- 0 1015 312"/>
                                <a:gd name="T1" fmla="*/ 1015 h 704"/>
                                <a:gd name="T2" fmla="+- 0 312 312"/>
                                <a:gd name="T3" fmla="*/ 312 h 704"/>
                              </a:gdLst>
                              <a:ahLst/>
                              <a:cxnLst>
                                <a:cxn ang="0">
                                  <a:pos x="0" y="T1"/>
                                </a:cxn>
                                <a:cxn ang="0">
                                  <a:pos x="0" y="T3"/>
                                </a:cxn>
                              </a:cxnLst>
                              <a:rect l="0" t="0" r="r" b="b"/>
                              <a:pathLst>
                                <a:path h="704">
                                  <a:moveTo>
                                    <a:pt x="0" y="703"/>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51" name="Group 3091"/>
                        <wpg:cNvGrpSpPr>
                          <a:grpSpLocks/>
                        </wpg:cNvGrpSpPr>
                        <wpg:grpSpPr bwMode="auto">
                          <a:xfrm>
                            <a:off x="2936" y="213"/>
                            <a:ext cx="2" cy="802"/>
                            <a:chOff x="2936" y="213"/>
                            <a:chExt cx="2" cy="802"/>
                          </a:xfrm>
                        </wpg:grpSpPr>
                        <wps:wsp>
                          <wps:cNvPr id="3152" name="Freeform 3092"/>
                          <wps:cNvSpPr>
                            <a:spLocks/>
                          </wps:cNvSpPr>
                          <wps:spPr bwMode="auto">
                            <a:xfrm>
                              <a:off x="2936" y="213"/>
                              <a:ext cx="2" cy="802"/>
                            </a:xfrm>
                            <a:custGeom>
                              <a:avLst/>
                              <a:gdLst>
                                <a:gd name="T0" fmla="+- 0 1015 213"/>
                                <a:gd name="T1" fmla="*/ 1015 h 802"/>
                                <a:gd name="T2" fmla="+- 0 213 213"/>
                                <a:gd name="T3" fmla="*/ 213 h 802"/>
                              </a:gdLst>
                              <a:ahLst/>
                              <a:cxnLst>
                                <a:cxn ang="0">
                                  <a:pos x="0" y="T1"/>
                                </a:cxn>
                                <a:cxn ang="0">
                                  <a:pos x="0" y="T3"/>
                                </a:cxn>
                              </a:cxnLst>
                              <a:rect l="0" t="0" r="r" b="b"/>
                              <a:pathLst>
                                <a:path h="802">
                                  <a:moveTo>
                                    <a:pt x="0" y="802"/>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53" name="Group 3089"/>
                        <wpg:cNvGrpSpPr>
                          <a:grpSpLocks/>
                        </wpg:cNvGrpSpPr>
                        <wpg:grpSpPr bwMode="auto">
                          <a:xfrm>
                            <a:off x="2931" y="641"/>
                            <a:ext cx="802" cy="2"/>
                            <a:chOff x="2931" y="641"/>
                            <a:chExt cx="802" cy="2"/>
                          </a:xfrm>
                        </wpg:grpSpPr>
                        <wps:wsp>
                          <wps:cNvPr id="3154" name="Freeform 3090"/>
                          <wps:cNvSpPr>
                            <a:spLocks/>
                          </wps:cNvSpPr>
                          <wps:spPr bwMode="auto">
                            <a:xfrm>
                              <a:off x="2931" y="641"/>
                              <a:ext cx="802" cy="2"/>
                            </a:xfrm>
                            <a:custGeom>
                              <a:avLst/>
                              <a:gdLst>
                                <a:gd name="T0" fmla="+- 0 2931 2931"/>
                                <a:gd name="T1" fmla="*/ T0 w 802"/>
                                <a:gd name="T2" fmla="+- 0 3733 2931"/>
                                <a:gd name="T3" fmla="*/ T2 w 802"/>
                              </a:gdLst>
                              <a:ahLst/>
                              <a:cxnLst>
                                <a:cxn ang="0">
                                  <a:pos x="T1" y="0"/>
                                </a:cxn>
                                <a:cxn ang="0">
                                  <a:pos x="T3" y="0"/>
                                </a:cxn>
                              </a:cxnLst>
                              <a:rect l="0" t="0" r="r" b="b"/>
                              <a:pathLst>
                                <a:path w="802">
                                  <a:moveTo>
                                    <a:pt x="0" y="0"/>
                                  </a:moveTo>
                                  <a:lnTo>
                                    <a:pt x="802"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55" name="Group 3087"/>
                        <wpg:cNvGrpSpPr>
                          <a:grpSpLocks/>
                        </wpg:cNvGrpSpPr>
                        <wpg:grpSpPr bwMode="auto">
                          <a:xfrm>
                            <a:off x="2931" y="823"/>
                            <a:ext cx="802" cy="2"/>
                            <a:chOff x="2931" y="823"/>
                            <a:chExt cx="802" cy="2"/>
                          </a:xfrm>
                        </wpg:grpSpPr>
                        <wps:wsp>
                          <wps:cNvPr id="3156" name="Freeform 3088"/>
                          <wps:cNvSpPr>
                            <a:spLocks/>
                          </wps:cNvSpPr>
                          <wps:spPr bwMode="auto">
                            <a:xfrm>
                              <a:off x="2931" y="823"/>
                              <a:ext cx="802" cy="2"/>
                            </a:xfrm>
                            <a:custGeom>
                              <a:avLst/>
                              <a:gdLst>
                                <a:gd name="T0" fmla="+- 0 2931 2931"/>
                                <a:gd name="T1" fmla="*/ T0 w 802"/>
                                <a:gd name="T2" fmla="+- 0 3733 2931"/>
                                <a:gd name="T3" fmla="*/ T2 w 802"/>
                              </a:gdLst>
                              <a:ahLst/>
                              <a:cxnLst>
                                <a:cxn ang="0">
                                  <a:pos x="T1" y="0"/>
                                </a:cxn>
                                <a:cxn ang="0">
                                  <a:pos x="T3" y="0"/>
                                </a:cxn>
                              </a:cxnLst>
                              <a:rect l="0" t="0" r="r" b="b"/>
                              <a:pathLst>
                                <a:path w="802">
                                  <a:moveTo>
                                    <a:pt x="0" y="0"/>
                                  </a:moveTo>
                                  <a:lnTo>
                                    <a:pt x="80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57" name="Group 3085"/>
                        <wpg:cNvGrpSpPr>
                          <a:grpSpLocks/>
                        </wpg:cNvGrpSpPr>
                        <wpg:grpSpPr bwMode="auto">
                          <a:xfrm>
                            <a:off x="2931" y="1010"/>
                            <a:ext cx="802" cy="2"/>
                            <a:chOff x="2931" y="1010"/>
                            <a:chExt cx="802" cy="2"/>
                          </a:xfrm>
                        </wpg:grpSpPr>
                        <wps:wsp>
                          <wps:cNvPr id="3158" name="Freeform 3086"/>
                          <wps:cNvSpPr>
                            <a:spLocks/>
                          </wps:cNvSpPr>
                          <wps:spPr bwMode="auto">
                            <a:xfrm>
                              <a:off x="2931" y="1010"/>
                              <a:ext cx="802" cy="2"/>
                            </a:xfrm>
                            <a:custGeom>
                              <a:avLst/>
                              <a:gdLst>
                                <a:gd name="T0" fmla="+- 0 2931 2931"/>
                                <a:gd name="T1" fmla="*/ T0 w 802"/>
                                <a:gd name="T2" fmla="+- 0 3733 2931"/>
                                <a:gd name="T3" fmla="*/ T2 w 802"/>
                              </a:gdLst>
                              <a:ahLst/>
                              <a:cxnLst>
                                <a:cxn ang="0">
                                  <a:pos x="T1" y="0"/>
                                </a:cxn>
                                <a:cxn ang="0">
                                  <a:pos x="T3" y="0"/>
                                </a:cxn>
                              </a:cxnLst>
                              <a:rect l="0" t="0" r="r" b="b"/>
                              <a:pathLst>
                                <a:path w="802">
                                  <a:moveTo>
                                    <a:pt x="0" y="0"/>
                                  </a:moveTo>
                                  <a:lnTo>
                                    <a:pt x="802"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59" name="Group 3083"/>
                        <wpg:cNvGrpSpPr>
                          <a:grpSpLocks/>
                        </wpg:cNvGrpSpPr>
                        <wpg:grpSpPr bwMode="auto">
                          <a:xfrm>
                            <a:off x="3268" y="273"/>
                            <a:ext cx="226" cy="2"/>
                            <a:chOff x="3268" y="273"/>
                            <a:chExt cx="226" cy="2"/>
                          </a:xfrm>
                        </wpg:grpSpPr>
                        <wps:wsp>
                          <wps:cNvPr id="3160" name="Freeform 3084"/>
                          <wps:cNvSpPr>
                            <a:spLocks/>
                          </wps:cNvSpPr>
                          <wps:spPr bwMode="auto">
                            <a:xfrm>
                              <a:off x="3268" y="273"/>
                              <a:ext cx="226" cy="2"/>
                            </a:xfrm>
                            <a:custGeom>
                              <a:avLst/>
                              <a:gdLst>
                                <a:gd name="T0" fmla="+- 0 3268 3268"/>
                                <a:gd name="T1" fmla="*/ T0 w 226"/>
                                <a:gd name="T2" fmla="+- 0 3494 3268"/>
                                <a:gd name="T3" fmla="*/ T2 w 226"/>
                              </a:gdLst>
                              <a:ahLst/>
                              <a:cxnLst>
                                <a:cxn ang="0">
                                  <a:pos x="T1" y="0"/>
                                </a:cxn>
                                <a:cxn ang="0">
                                  <a:pos x="T3" y="0"/>
                                </a:cxn>
                              </a:cxnLst>
                              <a:rect l="0" t="0" r="r" b="b"/>
                              <a:pathLst>
                                <a:path w="226">
                                  <a:moveTo>
                                    <a:pt x="0" y="0"/>
                                  </a:moveTo>
                                  <a:lnTo>
                                    <a:pt x="226" y="0"/>
                                  </a:lnTo>
                                </a:path>
                              </a:pathLst>
                            </a:custGeom>
                            <a:noFill/>
                            <a:ln w="4000">
                              <a:solidFill>
                                <a:srgbClr val="1E1E1E"/>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082" o:spid="_x0000_s1026" style="position:absolute;margin-left:146pt;margin-top:10.35pt;width:41.2pt;height:40.65pt;z-index:-251274240;mso-position-horizontal-relative:page" coordorigin="2920,207" coordsize="82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">
                <v:group id="Group 3093" o:spid="_x0000_s1027" style="position:absolute;left:3728;top:312;width:2;height:704" coordorigin="3728,312" coordsize="2,7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rwC8YAAADdAAAADwAAAGRycy9kb3ducmV2LnhtbESPQWvCQBSE7wX/w/IE&#10;b7qJWrHRVURUPEihWii9PbLPJJh9G7JrEv+9WxB6HGbmG2a57kwpGqpdYVlBPIpAEKdWF5wp+L7s&#10;h3MQziNrLC2Tggc5WK96b0tMtG35i5qzz0SAsEtQQe59lUjp0pwMupGtiIN3tbVBH2SdSV1jG+Cm&#10;lOMomkmDBYeFHCva5pTeznej4NBiu5nEu+Z0u24fv5f3z59TTEoN+t1mAcJT5//Dr/ZRK5jE0w/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mvALxgAAAN0A&#10;AAAPAAAAAAAAAAAAAAAAAKoCAABkcnMvZG93bnJldi54bWxQSwUGAAAAAAQABAD6AAAAnQMAAAAA&#10;">
                  <v:shape id="Freeform 3094" o:spid="_x0000_s1028" style="position:absolute;left:3728;top:312;width:2;height:704;visibility:visible;mso-wrap-style:square;v-text-anchor:top" coordsize="2,7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7LzcIA&#10;AADdAAAADwAAAGRycy9kb3ducmV2LnhtbERPTYvCMBC9C/6HMMLeNK1iV6pRVBB2wT1s9eBxaMa2&#10;2ExqE23335uDsMfH+15telOLJ7WusqwgnkQgiHOrKy4UnE+H8QKE88gaa8uk4I8cbNbDwQpTbTv+&#10;pWfmCxFC2KWooPS+SaV0eUkG3cQ2xIG72tagD7AtpG6xC+GmltMoSqTBikNDiQ3tS8pv2cMoSMwl&#10;oe/E7OKfz+Z+zjp38bejUh+jfrsE4an3/+K3+0srmMXzsD+8CU9A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svNwgAAAN0AAAAPAAAAAAAAAAAAAAAAAJgCAABkcnMvZG93&#10;bnJldi54bWxQSwUGAAAAAAQABAD1AAAAhwMAAAAA&#10;" path="m,703l,e" filled="f" strokecolor="#1f1f1f" strokeweight=".19381mm">
                    <v:path arrowok="t" o:connecttype="custom" o:connectlocs="0,1015;0,312" o:connectangles="0,0"/>
                  </v:shape>
                </v:group>
                <v:group id="Group 3091" o:spid="_x0000_s1029" style="position:absolute;left:2936;top:213;width:2;height:802" coordorigin="2936,213" coordsize="2,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Q1atDFAAAA3QAA&#10;AA8AAAAAAAAAAAAAAAAAqgIAAGRycy9kb3ducmV2LnhtbFBLBQYAAAAABAAEAPoAAACcAwAAAAA=&#10;">
                  <v:shape id="Freeform 3092" o:spid="_x0000_s1030" style="position:absolute;left:2936;top:213;width:2;height:802;visibility:visible;mso-wrap-style:square;v-text-anchor:top" coordsize="2,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EfqsMA&#10;AADdAAAADwAAAGRycy9kb3ducmV2LnhtbESPzWrDMBCE74W+g9hCb42UX4IbJZRAIIfkkKQPsFjr&#10;H2ytjKVG9ttXgUCOw8x8w2x2g23FnXpfO9YwnSgQxLkzNZcafm+HrzUIH5ANto5Jw0gedtv3tw1m&#10;xkW+0P0aSpEg7DPUUIXQZVL6vCKLfuI64uQVrrcYkuxLaXqMCW5bOVNqJS3WnBYq7GhfUd5c/6yG&#10;RYyrc3GK45EbNV83ShV2VFp/fgw/3yACDeEVfraPRsN8upzB4016AnL7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EfqsMAAADdAAAADwAAAAAAAAAAAAAAAACYAgAAZHJzL2Rv&#10;d25yZXYueG1sUEsFBgAAAAAEAAQA9QAAAIgDAAAAAA==&#10;" path="m,802l,e" filled="f" strokecolor="#1f1f1f" strokeweight=".19381mm">
                    <v:path arrowok="t" o:connecttype="custom" o:connectlocs="0,1015;0,213" o:connectangles="0,0"/>
                  </v:shape>
                </v:group>
                <v:group id="Group 3089" o:spid="_x0000_s1031" style="position:absolute;left:2931;top:641;width:802;height:2" coordorigin="2931,641"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q1E8xgAAAN0A&#10;AAAPAAAAAAAAAAAAAAAAAKoCAABkcnMvZG93bnJldi54bWxQSwUGAAAAAAQABAD6AAAAnQMAAAAA&#10;">
                  <v:shape id="Freeform 3090" o:spid="_x0000_s1032" style="position:absolute;left:2931;top:641;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xQQcYA&#10;AADdAAAADwAAAGRycy9kb3ducmV2LnhtbESPQWsCMRSE74X+h/AKvdWs1apsjVIESw970XrQ2zN5&#10;3SxuXpZN3N3+eyMUehxm5htmuR5cLTpqQ+VZwXiUgSDW3lRcKjh8b18WIEJENlh7JgW/FGC9enxY&#10;Ym58zzvq9rEUCcIhRwU2xiaXMmhLDsPIN8TJ+/Gtw5hkW0rTYp/grpavWTaTDitOCxYb2ljSl/3V&#10;Keh39qSn/FkU+jo/X4pCHrfHTqnnp+HjHUSkIf6H/9pfRsFk/DaF+5v0BO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wxQQcYAAADdAAAADwAAAAAAAAAAAAAAAACYAgAAZHJz&#10;L2Rvd25yZXYueG1sUEsFBgAAAAAEAAQA9QAAAIsDAAAAAA==&#10;" path="m,l802,e" filled="f" strokecolor="#5b5b5b" strokeweight=".38761mm">
                    <v:path arrowok="t" o:connecttype="custom" o:connectlocs="0,0;802,0" o:connectangles="0,0"/>
                  </v:shape>
                </v:group>
                <v:group id="Group 3087" o:spid="_x0000_s1033" style="position:absolute;left:2931;top:823;width:802;height:2" coordorigin="2931,823"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5s08UAAADdAAAADwAAAGRycy9kb3ducmV2LnhtbESPQYvCMBSE7wv+h/AE&#10;b2tapYtUo4ioeJCFVUG8PZpnW2xeShPb+u/NwsIeh5n5hlmselOJlhpXWlYQjyMQxJnVJecKLufd&#10;5wyE88gaK8uk4EUOVsvBxwJTbTv+ofbkcxEg7FJUUHhfp1K6rCCDbmxr4uDdbWPQB9nkUjfYBbip&#10;5CSKvqTBksNCgTVtCsoep6dRsO+wW0/jbXt83Dev2zn5vh5jUmo07NdzEJ56/x/+ax+0gmmc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sObNPFAAAA3QAA&#10;AA8AAAAAAAAAAAAAAAAAqgIAAGRycy9kb3ducmV2LnhtbFBLBQYAAAAABAAEAPoAAACcAwAAAAA=&#10;">
                  <v:shape id="Freeform 3088" o:spid="_x0000_s1034" style="position:absolute;left:2931;top:823;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pHAccA&#10;AADdAAAADwAAAGRycy9kb3ducmV2LnhtbESPT2sCMRTE70K/Q3hCL1Kzq2jLapSiFXoR7LZQj4/N&#10;2z+6eQmbqOu3bwqFHoeZ3wyzXPemFVfqfGNZQTpOQBAXVjdcKfj63D29gPABWWNrmRTcycN69TBY&#10;YqbtjT/omodKxBL2GSqoQ3CZlL6oyaAfW0ccvdJ2BkOUXSV1h7dYblo5SZK5NNhwXKjR0aam4pxf&#10;jIKpe7vMvifn0/Z5Xx5G6bHcT51U6nHYvy5ABOrDf/iPfteRS2dz+H0Tn4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mKRwHHAAAA3QAAAA8AAAAAAAAAAAAAAAAAmAIAAGRy&#10;cy9kb3ducmV2LnhtbFBLBQYAAAAABAAEAPUAAACMAwAAAAA=&#10;" path="m,l802,e" filled="f" strokeweight=".19381mm">
                    <v:path arrowok="t" o:connecttype="custom" o:connectlocs="0,0;802,0" o:connectangles="0,0"/>
                  </v:shape>
                </v:group>
                <v:group id="Group 3085" o:spid="_x0000_s1035" style="position:absolute;left:2931;top:1010;width:802;height:2" coordorigin="2931,1010"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BXP8cAAADdAAAADwAAAGRycy9kb3ducmV2LnhtbESPQWvCQBSE7wX/w/IK&#10;3ppNlLSSZhWRKh5CoSqU3h7ZZxLMvg3ZbRL/fbdQ6HGYmW+YfDOZVgzUu8aygiSKQRCXVjdcKbic&#10;908rEM4ja2wtk4I7OdisZw85ZtqO/EHDyVciQNhlqKD2vsukdGVNBl1kO+LgXW1v0AfZV1L3OAa4&#10;aeUijp+lwYbDQo0d7Woqb6dvo+Aw4rhdJm9Dcbvu7l/n9P2zSEip+eO0fQXhafL/4b/2UStYJuk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JBXP8cAAADd&#10;AAAADwAAAAAAAAAAAAAAAACqAgAAZHJzL2Rvd25yZXYueG1sUEsFBgAAAAAEAAQA+gAAAJ4DAAAA&#10;AA==&#10;">
                  <v:shape id="Freeform 3086" o:spid="_x0000_s1036" style="position:absolute;left:2931;top:1010;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AzdsEA&#10;AADdAAAADwAAAGRycy9kb3ducmV2LnhtbERPy4rCMBTdD/gP4QpuRFMdfFWjiCDM0qlu3F2ba1ts&#10;bmqTav17sxBcHs57tWlNKR5Uu8KygtEwAkGcWl1wpuB03A/mIJxH1lhaJgUvcrBZd35WGGv75H96&#10;JD4TIYRdjApy76tYSpfmZNANbUUcuKutDfoA60zqGp8h3JRyHEVTabDg0JBjRbuc0lvSGAWLGfab&#10;c38xbeYYFZfmcJ9sy7tSvW67XYLw1Pqv+OP+0wp+R5MwN7wJT0C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wM3bBAAAA3QAAAA8AAAAAAAAAAAAAAAAAmAIAAGRycy9kb3du&#10;cmV2LnhtbFBLBQYAAAAABAAEAPUAAACGAwAAAAA=&#10;" path="m,l802,e" filled="f" strokecolor="#3f3f3f" strokeweight=".19381mm">
                    <v:path arrowok="t" o:connecttype="custom" o:connectlocs="0,0;802,0" o:connectangles="0,0"/>
                  </v:shape>
                </v:group>
                <v:group id="Group 3083" o:spid="_x0000_s1037" style="position:absolute;left:3268;top:273;width:226;height:2" coordorigin="3268,273" coordsize="2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Nm1scAAADdAAAADwAAAGRycy9kb3ducmV2LnhtbESPQWvCQBSE7wX/w/IK&#10;3ppNlJSaZhWRKh5CoSqU3h7ZZxLMvg3ZbRL/fbdQ6HGYmW+YfDOZVgzUu8aygiSKQRCXVjdcKbic&#10;908vIJxH1thaJgV3crBZzx5yzLQd+YOGk69EgLDLUEHtfZdJ6cqaDLrIdsTBu9reoA+yr6TucQxw&#10;08pFHD9Lgw2HhRo72tVU3k7fRsFhxHG7TN6G4nbd3b/O6ftnkZBS88dp+wrC0+T/w3/to1awTNI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kNm1scAAADd&#10;AAAADwAAAAAAAAAAAAAAAACqAgAAZHJzL2Rvd25yZXYueG1sUEsFBgAAAAAEAAQA+gAAAJ4DAAAA&#10;AA==&#10;">
                  <v:shape id="Freeform 3084" o:spid="_x0000_s1038" style="position:absolute;left:3268;top:273;width:226;height:2;visibility:visible;mso-wrap-style:square;v-text-anchor:top" coordsize="2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xausMA&#10;AADdAAAADwAAAGRycy9kb3ducmV2LnhtbERPz2vCMBS+D/wfwhN2EU1b0Y1qFHUMxLHDVHZ+NM+m&#10;2LyUJtPqX28Owo4f3+/5srO1uFDrK8cK0lECgrhwuuJSwfHwOXwH4QOyxtoxKbiRh+Wi9zLHXLsr&#10;/9BlH0oRQ9jnqMCE0ORS+sKQRT9yDXHkTq61GCJsS6lbvMZwW8ssSabSYsWxwWBDG0PFef9nFSRf&#10;+niflLt19rEbfL+5X5NmlVHqtd+tZiACdeFf/HRvtYJxOo3745v4BO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xausMAAADdAAAADwAAAAAAAAAAAAAAAACYAgAAZHJzL2Rv&#10;d25yZXYueG1sUEsFBgAAAAAEAAQA9QAAAIgDAAAAAA==&#10;" path="m,l226,e" filled="f" strokecolor="#1e1e1e" strokeweight=".1111mm">
                    <v:path arrowok="t" o:connecttype="custom" o:connectlocs="0,0;226,0" o:connectangles="0,0"/>
                  </v:shape>
                </v:group>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045312" behindDoc="1" locked="0" layoutInCell="1" allowOverlap="1" wp14:anchorId="2CB95D48" wp14:editId="5E3C58C3">
                <wp:simplePos x="0" y="0"/>
                <wp:positionH relativeFrom="page">
                  <wp:posOffset>3057525</wp:posOffset>
                </wp:positionH>
                <wp:positionV relativeFrom="paragraph">
                  <wp:posOffset>145415</wp:posOffset>
                </wp:positionV>
                <wp:extent cx="516255" cy="516255"/>
                <wp:effectExtent l="9525" t="2540" r="7620" b="5080"/>
                <wp:wrapNone/>
                <wp:docPr id="3137" name="Group 30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255" cy="516255"/>
                          <a:chOff x="4815" y="229"/>
                          <a:chExt cx="813" cy="813"/>
                        </a:xfrm>
                      </wpg:grpSpPr>
                      <wpg:grpSp>
                        <wpg:cNvPr id="3138" name="Group 3080"/>
                        <wpg:cNvGrpSpPr>
                          <a:grpSpLocks/>
                        </wpg:cNvGrpSpPr>
                        <wpg:grpSpPr bwMode="auto">
                          <a:xfrm>
                            <a:off x="4826" y="235"/>
                            <a:ext cx="2" cy="802"/>
                            <a:chOff x="4826" y="235"/>
                            <a:chExt cx="2" cy="802"/>
                          </a:xfrm>
                        </wpg:grpSpPr>
                        <wps:wsp>
                          <wps:cNvPr id="3139" name="Freeform 3081"/>
                          <wps:cNvSpPr>
                            <a:spLocks/>
                          </wps:cNvSpPr>
                          <wps:spPr bwMode="auto">
                            <a:xfrm>
                              <a:off x="4826" y="235"/>
                              <a:ext cx="2" cy="802"/>
                            </a:xfrm>
                            <a:custGeom>
                              <a:avLst/>
                              <a:gdLst>
                                <a:gd name="T0" fmla="+- 0 1037 235"/>
                                <a:gd name="T1" fmla="*/ 1037 h 802"/>
                                <a:gd name="T2" fmla="+- 0 235 235"/>
                                <a:gd name="T3" fmla="*/ 235 h 802"/>
                              </a:gdLst>
                              <a:ahLst/>
                              <a:cxnLst>
                                <a:cxn ang="0">
                                  <a:pos x="0" y="T1"/>
                                </a:cxn>
                                <a:cxn ang="0">
                                  <a:pos x="0" y="T3"/>
                                </a:cxn>
                              </a:cxnLst>
                              <a:rect l="0" t="0" r="r" b="b"/>
                              <a:pathLst>
                                <a:path h="802">
                                  <a:moveTo>
                                    <a:pt x="0" y="802"/>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40" name="Group 3078"/>
                        <wpg:cNvGrpSpPr>
                          <a:grpSpLocks/>
                        </wpg:cNvGrpSpPr>
                        <wpg:grpSpPr bwMode="auto">
                          <a:xfrm>
                            <a:off x="4821" y="658"/>
                            <a:ext cx="802" cy="2"/>
                            <a:chOff x="4821" y="658"/>
                            <a:chExt cx="802" cy="2"/>
                          </a:xfrm>
                        </wpg:grpSpPr>
                        <wps:wsp>
                          <wps:cNvPr id="3141" name="Freeform 3079"/>
                          <wps:cNvSpPr>
                            <a:spLocks/>
                          </wps:cNvSpPr>
                          <wps:spPr bwMode="auto">
                            <a:xfrm>
                              <a:off x="4821" y="658"/>
                              <a:ext cx="802" cy="2"/>
                            </a:xfrm>
                            <a:custGeom>
                              <a:avLst/>
                              <a:gdLst>
                                <a:gd name="T0" fmla="+- 0 4821 4821"/>
                                <a:gd name="T1" fmla="*/ T0 w 802"/>
                                <a:gd name="T2" fmla="+- 0 5623 4821"/>
                                <a:gd name="T3" fmla="*/ T2 w 802"/>
                              </a:gdLst>
                              <a:ahLst/>
                              <a:cxnLst>
                                <a:cxn ang="0">
                                  <a:pos x="T1" y="0"/>
                                </a:cxn>
                                <a:cxn ang="0">
                                  <a:pos x="T3" y="0"/>
                                </a:cxn>
                              </a:cxnLst>
                              <a:rect l="0" t="0" r="r" b="b"/>
                              <a:pathLst>
                                <a:path w="802">
                                  <a:moveTo>
                                    <a:pt x="0" y="0"/>
                                  </a:moveTo>
                                  <a:lnTo>
                                    <a:pt x="80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42" name="Group 3076"/>
                        <wpg:cNvGrpSpPr>
                          <a:grpSpLocks/>
                        </wpg:cNvGrpSpPr>
                        <wpg:grpSpPr bwMode="auto">
                          <a:xfrm>
                            <a:off x="5617" y="334"/>
                            <a:ext cx="2" cy="704"/>
                            <a:chOff x="5617" y="334"/>
                            <a:chExt cx="2" cy="704"/>
                          </a:xfrm>
                        </wpg:grpSpPr>
                        <wps:wsp>
                          <wps:cNvPr id="3143" name="Freeform 3077"/>
                          <wps:cNvSpPr>
                            <a:spLocks/>
                          </wps:cNvSpPr>
                          <wps:spPr bwMode="auto">
                            <a:xfrm>
                              <a:off x="5617" y="334"/>
                              <a:ext cx="2" cy="704"/>
                            </a:xfrm>
                            <a:custGeom>
                              <a:avLst/>
                              <a:gdLst>
                                <a:gd name="T0" fmla="+- 0 1037 334"/>
                                <a:gd name="T1" fmla="*/ 1037 h 704"/>
                                <a:gd name="T2" fmla="+- 0 334 334"/>
                                <a:gd name="T3" fmla="*/ 334 h 704"/>
                              </a:gdLst>
                              <a:ahLst/>
                              <a:cxnLst>
                                <a:cxn ang="0">
                                  <a:pos x="0" y="T1"/>
                                </a:cxn>
                                <a:cxn ang="0">
                                  <a:pos x="0" y="T3"/>
                                </a:cxn>
                              </a:cxnLst>
                              <a:rect l="0" t="0" r="r" b="b"/>
                              <a:pathLst>
                                <a:path h="704">
                                  <a:moveTo>
                                    <a:pt x="0" y="703"/>
                                  </a:moveTo>
                                  <a:lnTo>
                                    <a:pt x="0" y="0"/>
                                  </a:lnTo>
                                </a:path>
                              </a:pathLst>
                            </a:custGeom>
                            <a:noFill/>
                            <a:ln w="6977">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44" name="Group 3074"/>
                        <wpg:cNvGrpSpPr>
                          <a:grpSpLocks/>
                        </wpg:cNvGrpSpPr>
                        <wpg:grpSpPr bwMode="auto">
                          <a:xfrm>
                            <a:off x="4821" y="845"/>
                            <a:ext cx="802" cy="2"/>
                            <a:chOff x="4821" y="845"/>
                            <a:chExt cx="802" cy="2"/>
                          </a:xfrm>
                        </wpg:grpSpPr>
                        <wps:wsp>
                          <wps:cNvPr id="3145" name="Freeform 3075"/>
                          <wps:cNvSpPr>
                            <a:spLocks/>
                          </wps:cNvSpPr>
                          <wps:spPr bwMode="auto">
                            <a:xfrm>
                              <a:off x="4821" y="845"/>
                              <a:ext cx="802" cy="2"/>
                            </a:xfrm>
                            <a:custGeom>
                              <a:avLst/>
                              <a:gdLst>
                                <a:gd name="T0" fmla="+- 0 4821 4821"/>
                                <a:gd name="T1" fmla="*/ T0 w 802"/>
                                <a:gd name="T2" fmla="+- 0 5623 4821"/>
                                <a:gd name="T3" fmla="*/ T2 w 802"/>
                              </a:gdLst>
                              <a:ahLst/>
                              <a:cxnLst>
                                <a:cxn ang="0">
                                  <a:pos x="T1" y="0"/>
                                </a:cxn>
                                <a:cxn ang="0">
                                  <a:pos x="T3" y="0"/>
                                </a:cxn>
                              </a:cxnLst>
                              <a:rect l="0" t="0" r="r" b="b"/>
                              <a:pathLst>
                                <a:path w="802">
                                  <a:moveTo>
                                    <a:pt x="0" y="0"/>
                                  </a:moveTo>
                                  <a:lnTo>
                                    <a:pt x="802" y="0"/>
                                  </a:lnTo>
                                </a:path>
                              </a:pathLst>
                            </a:custGeom>
                            <a:noFill/>
                            <a:ln w="6977">
                              <a:solidFill>
                                <a:srgbClr val="1C1C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46" name="Group 3072"/>
                        <wpg:cNvGrpSpPr>
                          <a:grpSpLocks/>
                        </wpg:cNvGrpSpPr>
                        <wpg:grpSpPr bwMode="auto">
                          <a:xfrm>
                            <a:off x="4821" y="1032"/>
                            <a:ext cx="802" cy="2"/>
                            <a:chOff x="4821" y="1032"/>
                            <a:chExt cx="802" cy="2"/>
                          </a:xfrm>
                        </wpg:grpSpPr>
                        <wps:wsp>
                          <wps:cNvPr id="3147" name="Freeform 3073"/>
                          <wps:cNvSpPr>
                            <a:spLocks/>
                          </wps:cNvSpPr>
                          <wps:spPr bwMode="auto">
                            <a:xfrm>
                              <a:off x="4821" y="1032"/>
                              <a:ext cx="802" cy="2"/>
                            </a:xfrm>
                            <a:custGeom>
                              <a:avLst/>
                              <a:gdLst>
                                <a:gd name="T0" fmla="+- 0 4821 4821"/>
                                <a:gd name="T1" fmla="*/ T0 w 802"/>
                                <a:gd name="T2" fmla="+- 0 5623 4821"/>
                                <a:gd name="T3" fmla="*/ T2 w 802"/>
                              </a:gdLst>
                              <a:ahLst/>
                              <a:cxnLst>
                                <a:cxn ang="0">
                                  <a:pos x="T1" y="0"/>
                                </a:cxn>
                                <a:cxn ang="0">
                                  <a:pos x="T3" y="0"/>
                                </a:cxn>
                              </a:cxnLst>
                              <a:rect l="0" t="0" r="r" b="b"/>
                              <a:pathLst>
                                <a:path w="802">
                                  <a:moveTo>
                                    <a:pt x="0" y="0"/>
                                  </a:moveTo>
                                  <a:lnTo>
                                    <a:pt x="802"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071" o:spid="_x0000_s1026" style="position:absolute;margin-left:240.75pt;margin-top:11.45pt;width:40.65pt;height:40.65pt;z-index:-251271168;mso-position-horizontal-relative:page" coordorigin="4815,229" coordsize="8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">
                <v:group id="Group 3080" o:spid="_x0000_s1027" style="position:absolute;left:4826;top:235;width:2;height:802" coordorigin="4826,235" coordsize="2,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QJu3CAAAA3QAAAA8A&#10;AAAAAAAAAAAAAAAAqgIAAGRycy9kb3ducmV2LnhtbFBLBQYAAAAABAAEAPoAAACZAwAAAAA=&#10;">
                  <v:shape id="Freeform 3081" o:spid="_x0000_s1028" style="position:absolute;left:4826;top:235;width:2;height:802;visibility:visible;mso-wrap-style:square;v-text-anchor:top" coordsize="2,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WTYMYA&#10;AADdAAAADwAAAGRycy9kb3ducmV2LnhtbESP0WrCQBRE3wv9h+UWfKsbq9Q2zUaiYikIQqMfcMle&#10;k9Ds3ZDdmOTv3UKhj8PMnGGSzWgacaPO1ZYVLOYRCOLC6ppLBZfz4fkNhPPIGhvLpGAiB5v08SHB&#10;WNuBv+mW+1IECLsYFVTet7GUrqjIoJvbljh4V9sZ9EF2pdQdDgFuGvkSRa/SYM1hocKWdhUVP3lv&#10;FJzK1Wd23feTXB/647aQWR71mVKzpzH7AOFp9P/hv/aXVrBcLN/h9014AjK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BWTYMYAAADdAAAADwAAAAAAAAAAAAAAAACYAgAAZHJz&#10;L2Rvd25yZXYueG1sUEsFBgAAAAAEAAQA9QAAAIsDAAAAAA==&#10;" path="m,802l,e" filled="f" strokeweight=".19381mm">
                    <v:path arrowok="t" o:connecttype="custom" o:connectlocs="0,1037;0,235" o:connectangles="0,0"/>
                  </v:shape>
                </v:group>
                <v:group id="Group 3078" o:spid="_x0000_s1029" style="position:absolute;left:4821;top:658;width:802;height:2" coordorigin="4821,658"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BZlsQAAADdAAAADwAAAGRycy9kb3ducmV2LnhtbERPy2rCQBTdF/yH4Qru&#10;6iSmLRIdRUItXYRCVRB3l8w1CWbuhMw0j7/vLApdHs57ux9NI3rqXG1ZQbyMQBAXVtdcKricj89r&#10;EM4ja2wsk4KJHOx3s6ctptoO/E39yZcihLBLUUHlfZtK6YqKDLqlbYkDd7edQR9gV0rd4RDCTSNX&#10;UfQmDdYcGipsKauoeJx+jIKPAYdDEr/3+eOeTbfz69c1j0mpxXw8bEB4Gv2/+M/9qRUk8Uv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qBZlsQAAADdAAAA&#10;DwAAAAAAAAAAAAAAAACqAgAAZHJzL2Rvd25yZXYueG1sUEsFBgAAAAAEAAQA+gAAAJsDAAAAAA==&#10;">
                  <v:shape id="Freeform 3079" o:spid="_x0000_s1030" style="position:absolute;left:4821;top:658;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pJqMcA&#10;AADdAAAADwAAAGRycy9kb3ducmV2LnhtbESPW2sCMRSE34X+h3AKfZGaXa1t2RpFrEJfhHqB9vGw&#10;OXupm5Owibr+e1MQfBxmvhlmMutMI07U+tqygnSQgCDOra65VLDfrZ7fQfiArLGxTAou5GE2fehN&#10;MNP2zBs6bUMpYgn7DBVUIbhMSp9XZNAPrCOOXmFbgyHKtpS6xXMsN40cJsmrNFhzXKjQ0aKi/LA9&#10;GgUjtzyOf4aHv8+3dfHdT3+L9chJpZ4eu/kHiEBduIdv9JeOXPqSwv+b+ATk9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6SajHAAAA3QAAAA8AAAAAAAAAAAAAAAAAmAIAAGRy&#10;cy9kb3ducmV2LnhtbFBLBQYAAAAABAAEAPUAAACMAwAAAAA=&#10;" path="m,l802,e" filled="f" strokeweight=".19381mm">
                    <v:path arrowok="t" o:connecttype="custom" o:connectlocs="0,0;802,0" o:connectangles="0,0"/>
                  </v:shape>
                </v:group>
                <v:group id="Group 3076" o:spid="_x0000_s1031" style="position:absolute;left:5617;top:334;width:2;height:704" coordorigin="5617,334" coordsize="2,7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5iesUAAADdAAAADwAAAGRycy9kb3ducmV2LnhtbESPQYvCMBSE78L+h/AE&#10;b5pWV1mqUURW2YMsqAvi7dE822LzUprY1n9vhAWPw8x8wyxWnSlFQ7UrLCuIRxEI4tTqgjMFf6ft&#10;8AuE88gaS8uk4EEOVsuP3gITbVs+UHP0mQgQdgkqyL2vEildmpNBN7IVcfCutjbog6wzqWtsA9yU&#10;chxFM2mw4LCQY0WbnNLb8W4U7Fps15P4u9nfrpvH5TT9Pe9jUmrQ79ZzEJ46/w7/t3+0gkn8OY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E+YnrFAAAA3QAA&#10;AA8AAAAAAAAAAAAAAAAAqgIAAGRycy9kb3ducmV2LnhtbFBLBQYAAAAABAAEAPoAAACcAwAAAAA=&#10;">
                  <v:shape id="Freeform 3077" o:spid="_x0000_s1032" style="position:absolute;left:5617;top:334;width:2;height:704;visibility:visible;mso-wrap-style:square;v-text-anchor:top" coordsize="2,7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KluMcA&#10;AADdAAAADwAAAGRycy9kb3ducmV2LnhtbESPQWvCQBSE74L/YXmF3upGI1pSVxFLSz2IaAult0f2&#10;mYRm34bsmmz99a5Q8DjMzDfMYhVMLTpqXWVZwXiUgCDOra64UPD1+fb0DMJ5ZI21ZVLwRw5Wy+Fg&#10;gZm2PR+oO/pCRAi7DBWU3jeZlC4vyaAb2YY4eifbGvRRtoXULfYRbmo5SZKZNFhxXCixoU1J+e/x&#10;bBSE0E92793m7Ob5ZX/6fm220/RHqceHsH4B4Sn4e/i//aEVpONpCrc38QnI5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8CpbjHAAAA3QAAAA8AAAAAAAAAAAAAAAAAmAIAAGRy&#10;cy9kb3ducmV2LnhtbFBLBQYAAAAABAAEAPUAAACMAwAAAAA=&#10;" path="m,703l,e" filled="f" strokecolor="#3b3b3b" strokeweight=".19381mm">
                    <v:path arrowok="t" o:connecttype="custom" o:connectlocs="0,1037;0,334" o:connectangles="0,0"/>
                  </v:shape>
                </v:group>
                <v:group id="Group 3074" o:spid="_x0000_s1033" style="position:absolute;left:4821;top:845;width:802;height:2" coordorigin="4821,845"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tflccAAADdAAAADwAAAGRycy9kb3ducmV2LnhtbESPQWvCQBSE7wX/w/IK&#10;3ppNNC2SZhWRKh5CoSqU3h7ZZxLMvg3ZbRL/fbdQ6HGYmW+YfDOZVgzUu8aygiSKQRCXVjdcKbic&#10;908rEM4ja2wtk4I7OdisZw85ZtqO/EHDyVciQNhlqKD2vsukdGVNBl1kO+LgXW1v0AfZV1L3OAa4&#10;aeUijl+kwYbDQo0d7Woqb6dvo+Aw4rhdJm9Dcbvu7l/n5/fPIiGl5o/T9hWEp8n/h//aR61gma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ZtflccAAADd&#10;AAAADwAAAAAAAAAAAAAAAACqAgAAZHJzL2Rvd25yZXYueG1sUEsFBgAAAAAEAAQA+gAAAJ4DAAAA&#10;AA==&#10;">
                  <v:shape id="Freeform 3075" o:spid="_x0000_s1034" style="position:absolute;left:4821;top:845;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JnFcQA&#10;AADdAAAADwAAAGRycy9kb3ducmV2LnhtbESPT4vCMBTE7wt+h/CEva2p+0ekGkUUoaeFrYLXR/Ns&#10;is1LSbJt/fabBcHjMDO/Ydbb0baiJx8axwrmswwEceV0w7WC8+n4tgQRIrLG1jEpuFOA7WbyssZc&#10;u4F/qC9jLRKEQ44KTIxdLmWoDFkMM9cRJ+/qvMWYpK+l9jgkuG3le5YtpMWG04LBjvaGqlv5axW4&#10;y/K7L+Tp3relKQ5+rPfmMij1Oh13KxCRxvgMP9qFVvAx//yC/zfpCc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iZxXEAAAA3QAAAA8AAAAAAAAAAAAAAAAAmAIAAGRycy9k&#10;b3ducmV2LnhtbFBLBQYAAAAABAAEAPUAAACJAwAAAAA=&#10;" path="m,l802,e" filled="f" strokecolor="#1c1c1c" strokeweight=".19381mm">
                    <v:path arrowok="t" o:connecttype="custom" o:connectlocs="0,0;802,0" o:connectangles="0,0"/>
                  </v:shape>
                </v:group>
                <v:group id="Group 3072" o:spid="_x0000_s1035" style="position:absolute;left:4821;top:1032;width:802;height:2" coordorigin="4821,1032"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keccAAADdAAAADwAAAGRycy9kb3ducmV2LnhtbESPQWvCQBSE7wX/w/IK&#10;3ppNtA2SZhWRKh5CoSqU3h7ZZxLMvg3ZbRL/fbdQ6HGYmW+YfDOZVgzUu8aygiSKQRCXVjdcKbic&#10;908rEM4ja2wtk4I7OdisZw85ZtqO/EHDyVciQNhlqKD2vsukdGVNBl1kO+LgXW1v0AfZV1L3OAa4&#10;aeUijlNpsOGwUGNHu5rK2+nbKDiMOG6XydtQ3K67+9f55f2zSEip+eO0fQXhafL/4b/2UStYJs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VkeccAAADd&#10;AAAADwAAAAAAAAAAAAAAAACqAgAAZHJzL2Rvd25yZXYueG1sUEsFBgAAAAAEAAQA+gAAAJ4DAAAA&#10;AA==&#10;">
                  <v:shape id="Freeform 3073" o:spid="_x0000_s1036" style="position:absolute;left:4821;top:1032;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Yx2cYA&#10;AADdAAAADwAAAGRycy9kb3ducmV2LnhtbESPT2vCQBTE74LfYXmCF6mbaP2XupFQKPSotpfeXrOv&#10;SWj2bcxuYvz2XaHgcZiZ3zD7w2Bq0VPrKssK4nkEgji3uuJCwefH29MWhPPIGmvLpOBGDg7peLTH&#10;RNsrn6g/+0IECLsEFZTeN4mULi/JoJvbhjh4P7Y16INsC6lbvAa4qeUiitbSYMVhocSGXkvKf8+d&#10;UbDb4Kz7mu3W3Raj6rs7XlZZfVFqOhmyFxCeBv8I/7fftYJl/LyB+5vwBGT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TYx2cYAAADdAAAADwAAAAAAAAAAAAAAAACYAgAAZHJz&#10;L2Rvd25yZXYueG1sUEsFBgAAAAAEAAQA9QAAAIsDAAAAAA==&#10;" path="m,l802,e" filled="f" strokecolor="#3f3f3f" strokeweight=".19381mm">
                    <v:path arrowok="t" o:connecttype="custom" o:connectlocs="0,0;802,0" o:connectangles="0,0"/>
                  </v:shape>
                </v:group>
                <w10:wrap anchorx="page"/>
              </v:group>
            </w:pict>
          </mc:Fallback>
        </mc:AlternateContent>
      </w:r>
      <w:proofErr w:type="gramStart"/>
      <w:r w:rsidRPr="006632F3">
        <w:rPr>
          <w:rFonts w:ascii="Times New Roman" w:eastAsia="Arial" w:hAnsi="Times New Roman" w:cs="Times New Roman"/>
          <w:color w:val="2F2F2F"/>
          <w:spacing w:val="-1"/>
          <w:w w:val="499"/>
        </w:rPr>
        <w:t>l</w:t>
      </w:r>
      <w:r w:rsidRPr="006632F3">
        <w:rPr>
          <w:rFonts w:ascii="Times New Roman" w:eastAsia="Times New Roman" w:hAnsi="Times New Roman" w:cs="Times New Roman"/>
          <w:color w:val="6E6E6E"/>
          <w:w w:val="108"/>
          <w:position w:val="1"/>
        </w:rPr>
        <w:t>s</w:t>
      </w:r>
      <w:proofErr w:type="gramEnd"/>
      <w:r w:rsidRPr="006632F3">
        <w:rPr>
          <w:rFonts w:ascii="Times New Roman" w:eastAsia="Times New Roman" w:hAnsi="Times New Roman" w:cs="Times New Roman"/>
          <w:color w:val="6E6E6E"/>
          <w:spacing w:val="-2"/>
          <w:position w:val="1"/>
        </w:rPr>
        <w:t xml:space="preserve"> </w:t>
      </w:r>
      <w:r w:rsidRPr="006632F3">
        <w:rPr>
          <w:rFonts w:ascii="Times New Roman" w:eastAsia="Times New Roman" w:hAnsi="Times New Roman" w:cs="Times New Roman"/>
          <w:color w:val="424242"/>
          <w:spacing w:val="-7"/>
          <w:w w:val="104"/>
          <w:position w:val="1"/>
        </w:rPr>
        <w:t>n</w:t>
      </w:r>
      <w:r w:rsidRPr="006632F3">
        <w:rPr>
          <w:rFonts w:ascii="Times New Roman" w:eastAsia="Times New Roman" w:hAnsi="Times New Roman" w:cs="Times New Roman"/>
          <w:color w:val="5B5B5B"/>
          <w:w w:val="108"/>
          <w:position w:val="1"/>
        </w:rPr>
        <w:t>s</w:t>
      </w:r>
      <w:r w:rsidRPr="006632F3">
        <w:rPr>
          <w:rFonts w:ascii="Times New Roman" w:eastAsia="Times New Roman" w:hAnsi="Times New Roman" w:cs="Times New Roman"/>
          <w:color w:val="5B5B5B"/>
          <w:spacing w:val="-46"/>
          <w:w w:val="108"/>
          <w:position w:val="1"/>
        </w:rPr>
        <w:t>o</w:t>
      </w:r>
      <w:r w:rsidRPr="006632F3">
        <w:rPr>
          <w:rFonts w:ascii="Times New Roman" w:eastAsia="Arial" w:hAnsi="Times New Roman" w:cs="Times New Roman"/>
          <w:color w:val="1F1F1F"/>
          <w:spacing w:val="-46"/>
          <w:w w:val="170"/>
        </w:rPr>
        <w:t>_</w:t>
      </w:r>
      <w:r w:rsidRPr="006632F3">
        <w:rPr>
          <w:rFonts w:ascii="Times New Roman" w:eastAsia="Times New Roman" w:hAnsi="Times New Roman" w:cs="Times New Roman"/>
          <w:color w:val="5B5B5B"/>
          <w:spacing w:val="-3"/>
          <w:w w:val="108"/>
          <w:position w:val="1"/>
        </w:rPr>
        <w:t>r</w:t>
      </w:r>
      <w:r w:rsidRPr="006632F3">
        <w:rPr>
          <w:rFonts w:ascii="Times New Roman" w:eastAsia="Times New Roman" w:hAnsi="Times New Roman" w:cs="Times New Roman"/>
          <w:color w:val="2F2F2F"/>
          <w:spacing w:val="6"/>
          <w:w w:val="73"/>
          <w:position w:val="1"/>
        </w:rPr>
        <w:t>l</w:t>
      </w:r>
      <w:r w:rsidRPr="006632F3">
        <w:rPr>
          <w:rFonts w:ascii="Times New Roman" w:eastAsia="Times New Roman" w:hAnsi="Times New Roman" w:cs="Times New Roman"/>
          <w:color w:val="5B5B5B"/>
          <w:w w:val="101"/>
          <w:position w:val="1"/>
        </w:rPr>
        <w:t>d,</w:t>
      </w:r>
      <w:r w:rsidRPr="006632F3">
        <w:rPr>
          <w:rFonts w:ascii="Times New Roman" w:eastAsia="Times New Roman" w:hAnsi="Times New Roman" w:cs="Times New Roman"/>
          <w:color w:val="5B5B5B"/>
          <w:spacing w:val="-5"/>
          <w:position w:val="1"/>
        </w:rPr>
        <w:t xml:space="preserve"> </w:t>
      </w:r>
      <w:r w:rsidRPr="006632F3">
        <w:rPr>
          <w:rFonts w:ascii="Times New Roman" w:eastAsia="Times New Roman" w:hAnsi="Times New Roman" w:cs="Times New Roman"/>
          <w:color w:val="5B5B5B"/>
          <w:w w:val="91"/>
          <w:position w:val="1"/>
        </w:rPr>
        <w:t>Sensoof&gt;o</w:t>
      </w:r>
      <w:r w:rsidRPr="006632F3">
        <w:rPr>
          <w:rFonts w:ascii="Times New Roman" w:eastAsia="Times New Roman" w:hAnsi="Times New Roman" w:cs="Times New Roman"/>
          <w:color w:val="5B5B5B"/>
          <w:spacing w:val="-5"/>
          <w:w w:val="91"/>
          <w:position w:val="1"/>
        </w:rPr>
        <w:t>l</w:t>
      </w:r>
      <w:r w:rsidRPr="006632F3">
        <w:rPr>
          <w:rFonts w:ascii="Times New Roman" w:eastAsia="Times New Roman" w:hAnsi="Times New Roman" w:cs="Times New Roman"/>
          <w:color w:val="424242"/>
          <w:spacing w:val="-5"/>
          <w:w w:val="73"/>
          <w:position w:val="1"/>
        </w:rPr>
        <w:t>l</w:t>
      </w:r>
      <w:r w:rsidRPr="006632F3">
        <w:rPr>
          <w:rFonts w:ascii="Times New Roman" w:eastAsia="Times New Roman" w:hAnsi="Times New Roman" w:cs="Times New Roman"/>
          <w:color w:val="6E6E6E"/>
          <w:w w:val="102"/>
          <w:position w:val="1"/>
        </w:rPr>
        <w:t>c</w:t>
      </w:r>
      <w:r w:rsidRPr="006632F3">
        <w:rPr>
          <w:rFonts w:ascii="Times New Roman" w:eastAsia="Times New Roman" w:hAnsi="Times New Roman" w:cs="Times New Roman"/>
          <w:color w:val="6E6E6E"/>
          <w:w w:val="103"/>
          <w:position w:val="1"/>
        </w:rPr>
        <w:t>y</w:t>
      </w:r>
      <w:r w:rsidRPr="006632F3">
        <w:rPr>
          <w:rFonts w:ascii="Times New Roman" w:eastAsia="Times New Roman" w:hAnsi="Times New Roman" w:cs="Times New Roman"/>
          <w:color w:val="6E6E6E"/>
          <w:spacing w:val="10"/>
          <w:position w:val="1"/>
        </w:rPr>
        <w:t xml:space="preserve"> </w:t>
      </w:r>
      <w:r w:rsidRPr="006632F3">
        <w:rPr>
          <w:rFonts w:ascii="Times New Roman" w:eastAsia="Arial" w:hAnsi="Times New Roman" w:cs="Times New Roman"/>
          <w:color w:val="7E7E7E"/>
          <w:w w:val="192"/>
          <w:position w:val="1"/>
        </w:rPr>
        <w:t>I</w:t>
      </w:r>
    </w:p>
    <w:p w14:paraId="02ED9408" w14:textId="77777777" w:rsidR="00583B21" w:rsidRPr="006632F3" w:rsidRDefault="00583B21" w:rsidP="00583B21">
      <w:pPr>
        <w:spacing w:before="87" w:after="0" w:line="240" w:lineRule="auto"/>
        <w:ind w:left="1313" w:right="916"/>
        <w:jc w:val="center"/>
        <w:rPr>
          <w:rFonts w:ascii="Times New Roman" w:eastAsia="Times New Roman" w:hAnsi="Times New Roman" w:cs="Times New Roman"/>
        </w:rPr>
      </w:pPr>
      <w:r w:rsidRPr="006632F3">
        <w:rPr>
          <w:rFonts w:ascii="Times New Roman" w:eastAsia="Times New Roman" w:hAnsi="Times New Roman" w:cs="Times New Roman"/>
          <w:color w:val="2F2F2F"/>
          <w:w w:val="107"/>
        </w:rPr>
        <w:t>Has</w:t>
      </w:r>
      <w:r w:rsidRPr="006632F3">
        <w:rPr>
          <w:rFonts w:ascii="Times New Roman" w:eastAsia="Times New Roman" w:hAnsi="Times New Roman" w:cs="Times New Roman"/>
          <w:color w:val="2F2F2F"/>
          <w:spacing w:val="-3"/>
          <w:w w:val="108"/>
        </w:rPr>
        <w:t>h</w:t>
      </w:r>
      <w:r w:rsidRPr="006632F3">
        <w:rPr>
          <w:rFonts w:ascii="Times New Roman" w:eastAsia="Times New Roman" w:hAnsi="Times New Roman" w:cs="Times New Roman"/>
          <w:color w:val="424242"/>
          <w:w w:val="99"/>
        </w:rPr>
        <w:t>Map</w:t>
      </w:r>
    </w:p>
    <w:p w14:paraId="6F54A489" w14:textId="77777777" w:rsidR="00583B21" w:rsidRPr="006632F3" w:rsidRDefault="00583B21" w:rsidP="00583B21">
      <w:pPr>
        <w:spacing w:before="6" w:after="0" w:line="130" w:lineRule="exact"/>
        <w:rPr>
          <w:rFonts w:ascii="Times New Roman" w:hAnsi="Times New Roman" w:cs="Times New Roman"/>
        </w:rPr>
      </w:pPr>
      <w:r w:rsidRPr="006632F3">
        <w:rPr>
          <w:rFonts w:ascii="Times New Roman" w:hAnsi="Times New Roman" w:cs="Times New Roman"/>
        </w:rPr>
        <w:br w:type="column"/>
      </w:r>
    </w:p>
    <w:p w14:paraId="1D390D5E" w14:textId="77777777" w:rsidR="00583B21" w:rsidRPr="006632F3" w:rsidRDefault="00583B21" w:rsidP="00583B21">
      <w:pPr>
        <w:spacing w:after="0" w:line="240" w:lineRule="auto"/>
        <w:ind w:left="121" w:right="-62"/>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53504" behindDoc="1" locked="0" layoutInCell="1" allowOverlap="1" wp14:anchorId="4C26273A" wp14:editId="6EBBB59B">
                <wp:simplePos x="0" y="0"/>
                <wp:positionH relativeFrom="page">
                  <wp:posOffset>3275330</wp:posOffset>
                </wp:positionH>
                <wp:positionV relativeFrom="paragraph">
                  <wp:posOffset>101600</wp:posOffset>
                </wp:positionV>
                <wp:extent cx="136525" cy="1270"/>
                <wp:effectExtent l="8255" t="6350" r="7620" b="11430"/>
                <wp:wrapNone/>
                <wp:docPr id="3135" name="Group 30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525" cy="1270"/>
                          <a:chOff x="5158" y="160"/>
                          <a:chExt cx="215" cy="2"/>
                        </a:xfrm>
                      </wpg:grpSpPr>
                      <wps:wsp>
                        <wps:cNvPr id="3136" name="Freeform 3070"/>
                        <wps:cNvSpPr>
                          <a:spLocks/>
                        </wps:cNvSpPr>
                        <wps:spPr bwMode="auto">
                          <a:xfrm>
                            <a:off x="5158" y="160"/>
                            <a:ext cx="215" cy="2"/>
                          </a:xfrm>
                          <a:custGeom>
                            <a:avLst/>
                            <a:gdLst>
                              <a:gd name="T0" fmla="+- 0 5158 5158"/>
                              <a:gd name="T1" fmla="*/ T0 w 215"/>
                              <a:gd name="T2" fmla="+- 0 5373 5158"/>
                              <a:gd name="T3" fmla="*/ T2 w 215"/>
                            </a:gdLst>
                            <a:ahLst/>
                            <a:cxnLst>
                              <a:cxn ang="0">
                                <a:pos x="T1" y="0"/>
                              </a:cxn>
                              <a:cxn ang="0">
                                <a:pos x="T3" y="0"/>
                              </a:cxn>
                            </a:cxnLst>
                            <a:rect l="0" t="0" r="r" b="b"/>
                            <a:pathLst>
                              <a:path w="215">
                                <a:moveTo>
                                  <a:pt x="0" y="0"/>
                                </a:moveTo>
                                <a:lnTo>
                                  <a:pt x="215" y="0"/>
                                </a:lnTo>
                              </a:path>
                            </a:pathLst>
                          </a:custGeom>
                          <a:noFill/>
                          <a:ln w="40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69" o:spid="_x0000_s1026" style="position:absolute;margin-left:257.9pt;margin-top:8pt;width:10.75pt;height:.1pt;z-index:-251262976;mso-position-horizontal-relative:page" coordorigin="5158,160" coordsize="2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">
                <v:shape id="Freeform 3070" o:spid="_x0000_s1027" style="position:absolute;left:5158;top:160;width:215;height:2;visibility:visible;mso-wrap-style:square;v-text-anchor:top" coordsize="2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OVpcgA&#10;AADdAAAADwAAAGRycy9kb3ducmV2LnhtbESPQWvCQBSE74X+h+UVvDUbDUiJrmIKiniQ1lb0+Mi+&#10;Jmmzb2N2NbG/visUPA4z8w0znfemFhdqXWVZwTCKQRDnVldcKPj8WD6/gHAeWWNtmRRcycF89vgw&#10;xVTbjt/psvOFCBB2KSoovW9SKV1ekkEX2YY4eF+2NeiDbAupW+wC3NRyFMdjabDisFBiQ68l5T+7&#10;s1FQv23222OWZ8vfxfcoO3WHlbSJUoOnfjEB4an39/B/e60VJMNkDLc34QnI2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5WlyAAAAN0AAAAPAAAAAAAAAAAAAAAAAJgCAABk&#10;cnMvZG93bnJldi54bWxQSwUGAAAAAAQABAD1AAAAjQMAAAAA&#10;" path="m,l215,e" filled="f" strokeweight=".1111mm">
                  <v:path arrowok="t" o:connecttype="custom" o:connectlocs="0,0;215,0" o:connectangles="0,0"/>
                </v:shape>
                <w10:wrap anchorx="page"/>
              </v:group>
            </w:pict>
          </mc:Fallback>
        </mc:AlternateContent>
      </w:r>
      <w:proofErr w:type="gramStart"/>
      <w:r w:rsidRPr="006632F3">
        <w:rPr>
          <w:rFonts w:ascii="Times New Roman" w:eastAsia="Arial" w:hAnsi="Times New Roman" w:cs="Times New Roman"/>
          <w:color w:val="424242"/>
          <w:w w:val="375"/>
          <w:position w:val="-2"/>
        </w:rPr>
        <w:t>l</w:t>
      </w:r>
      <w:proofErr w:type="gramEnd"/>
      <w:r w:rsidRPr="006632F3">
        <w:rPr>
          <w:rFonts w:ascii="Times New Roman" w:eastAsia="Arial" w:hAnsi="Times New Roman" w:cs="Times New Roman"/>
          <w:color w:val="424242"/>
          <w:spacing w:val="22"/>
          <w:w w:val="375"/>
          <w:position w:val="-2"/>
        </w:rPr>
        <w:t xml:space="preserve"> </w:t>
      </w:r>
      <w:r w:rsidRPr="006632F3">
        <w:rPr>
          <w:rFonts w:ascii="Times New Roman" w:eastAsia="Times New Roman" w:hAnsi="Times New Roman" w:cs="Times New Roman"/>
          <w:color w:val="5B5B5B"/>
          <w:w w:val="81"/>
        </w:rPr>
        <w:t>r</w:t>
      </w:r>
      <w:r w:rsidRPr="006632F3">
        <w:rPr>
          <w:rFonts w:ascii="Times New Roman" w:eastAsia="Times New Roman" w:hAnsi="Times New Roman" w:cs="Times New Roman"/>
          <w:color w:val="5B5B5B"/>
          <w:spacing w:val="-35"/>
          <w:w w:val="81"/>
        </w:rPr>
        <w:t>-</w:t>
      </w:r>
      <w:r w:rsidRPr="006632F3">
        <w:rPr>
          <w:rFonts w:ascii="Times New Roman" w:eastAsia="Times New Roman" w:hAnsi="Times New Roman" w:cs="Times New Roman"/>
          <w:color w:val="424242"/>
          <w:spacing w:val="-9"/>
          <w:w w:val="110"/>
        </w:rPr>
        <w:t>i</w:t>
      </w:r>
      <w:r w:rsidRPr="006632F3">
        <w:rPr>
          <w:rFonts w:ascii="Times New Roman" w:eastAsia="Times New Roman" w:hAnsi="Times New Roman" w:cs="Times New Roman"/>
          <w:color w:val="5B5B5B"/>
          <w:spacing w:val="-19"/>
          <w:w w:val="81"/>
        </w:rPr>
        <w:t>.</w:t>
      </w:r>
      <w:r w:rsidRPr="006632F3">
        <w:rPr>
          <w:rFonts w:ascii="Times New Roman" w:eastAsia="Times New Roman" w:hAnsi="Times New Roman" w:cs="Times New Roman"/>
          <w:color w:val="424242"/>
          <w:w w:val="110"/>
        </w:rPr>
        <w:t>i</w:t>
      </w:r>
      <w:r w:rsidRPr="006632F3">
        <w:rPr>
          <w:rFonts w:ascii="Times New Roman" w:eastAsia="Times New Roman" w:hAnsi="Times New Roman" w:cs="Times New Roman"/>
          <w:color w:val="424242"/>
          <w:spacing w:val="-48"/>
          <w:w w:val="111"/>
        </w:rPr>
        <w:t>d</w:t>
      </w:r>
      <w:r w:rsidRPr="006632F3">
        <w:rPr>
          <w:rFonts w:ascii="Times New Roman" w:eastAsia="Arial" w:hAnsi="Times New Roman" w:cs="Times New Roman"/>
          <w:color w:val="000000"/>
          <w:spacing w:val="-15"/>
          <w:w w:val="151"/>
          <w:position w:val="-2"/>
        </w:rPr>
        <w:t>_</w:t>
      </w:r>
      <w:r w:rsidRPr="006632F3">
        <w:rPr>
          <w:rFonts w:ascii="Times New Roman" w:eastAsia="Times New Roman" w:hAnsi="Times New Roman" w:cs="Times New Roman"/>
          <w:color w:val="424242"/>
          <w:spacing w:val="-19"/>
          <w:w w:val="110"/>
        </w:rPr>
        <w:t>:</w:t>
      </w:r>
      <w:r w:rsidRPr="006632F3">
        <w:rPr>
          <w:rFonts w:ascii="Times New Roman" w:eastAsia="Times New Roman" w:hAnsi="Times New Roman" w:cs="Times New Roman"/>
          <w:color w:val="5B5B5B"/>
          <w:spacing w:val="-35"/>
          <w:w w:val="136"/>
        </w:rPr>
        <w:t>s</w:t>
      </w:r>
      <w:r w:rsidRPr="006632F3">
        <w:rPr>
          <w:rFonts w:ascii="Times New Roman" w:eastAsia="Times New Roman" w:hAnsi="Times New Roman" w:cs="Times New Roman"/>
          <w:color w:val="424242"/>
          <w:spacing w:val="4"/>
          <w:w w:val="111"/>
        </w:rPr>
        <w:t>-</w:t>
      </w:r>
      <w:r w:rsidRPr="006632F3">
        <w:rPr>
          <w:rFonts w:ascii="Times New Roman" w:eastAsia="Times New Roman" w:hAnsi="Times New Roman" w:cs="Times New Roman"/>
          <w:color w:val="5B5B5B"/>
          <w:w w:val="135"/>
        </w:rPr>
        <w:t>enso</w:t>
      </w:r>
      <w:r w:rsidRPr="006632F3">
        <w:rPr>
          <w:rFonts w:ascii="Times New Roman" w:eastAsia="Times New Roman" w:hAnsi="Times New Roman" w:cs="Times New Roman"/>
          <w:color w:val="5B5B5B"/>
          <w:spacing w:val="-5"/>
          <w:w w:val="135"/>
        </w:rPr>
        <w:t>l</w:t>
      </w:r>
      <w:r w:rsidRPr="006632F3">
        <w:rPr>
          <w:rFonts w:ascii="Times New Roman" w:eastAsia="Times New Roman" w:hAnsi="Times New Roman" w:cs="Times New Roman"/>
          <w:color w:val="424242"/>
          <w:spacing w:val="-12"/>
          <w:w w:val="150"/>
        </w:rPr>
        <w:t>i</w:t>
      </w:r>
      <w:r w:rsidRPr="006632F3">
        <w:rPr>
          <w:rFonts w:ascii="Times New Roman" w:eastAsia="Times New Roman" w:hAnsi="Times New Roman" w:cs="Times New Roman"/>
          <w:color w:val="424242"/>
          <w:spacing w:val="-33"/>
          <w:w w:val="150"/>
        </w:rPr>
        <w:t>l</w:t>
      </w:r>
      <w:r w:rsidRPr="006632F3">
        <w:rPr>
          <w:rFonts w:ascii="Times New Roman" w:eastAsia="Times New Roman" w:hAnsi="Times New Roman" w:cs="Times New Roman"/>
          <w:color w:val="6E6E6E"/>
          <w:spacing w:val="-20"/>
          <w:w w:val="101"/>
        </w:rPr>
        <w:t>e</w:t>
      </w:r>
      <w:r w:rsidRPr="006632F3">
        <w:rPr>
          <w:rFonts w:ascii="Times New Roman" w:eastAsia="Times New Roman" w:hAnsi="Times New Roman" w:cs="Times New Roman"/>
          <w:color w:val="000000"/>
          <w:spacing w:val="-59"/>
          <w:w w:val="301"/>
        </w:rPr>
        <w:t>-</w:t>
      </w:r>
      <w:r w:rsidRPr="006632F3">
        <w:rPr>
          <w:rFonts w:ascii="Times New Roman" w:eastAsia="Times New Roman" w:hAnsi="Times New Roman" w:cs="Times New Roman"/>
          <w:color w:val="6E6E6E"/>
          <w:w w:val="102"/>
        </w:rPr>
        <w:t>r</w:t>
      </w:r>
      <w:r w:rsidRPr="006632F3">
        <w:rPr>
          <w:rFonts w:ascii="Times New Roman" w:eastAsia="Times New Roman" w:hAnsi="Times New Roman" w:cs="Times New Roman"/>
          <w:color w:val="6E6E6E"/>
          <w:spacing w:val="9"/>
        </w:rPr>
        <w:t xml:space="preserve"> </w:t>
      </w:r>
      <w:r w:rsidRPr="006632F3">
        <w:rPr>
          <w:rFonts w:ascii="Times New Roman" w:eastAsia="Times New Roman" w:hAnsi="Times New Roman" w:cs="Times New Roman"/>
          <w:color w:val="7E7E7E"/>
          <w:w w:val="65"/>
        </w:rPr>
        <w:t>1</w:t>
      </w:r>
    </w:p>
    <w:p w14:paraId="30C2816D" w14:textId="77777777" w:rsidR="00583B21" w:rsidRPr="006632F3" w:rsidRDefault="00583B21" w:rsidP="00583B21">
      <w:pPr>
        <w:spacing w:before="1" w:after="0" w:line="100" w:lineRule="exact"/>
        <w:rPr>
          <w:rFonts w:ascii="Times New Roman" w:hAnsi="Times New Roman" w:cs="Times New Roman"/>
        </w:rPr>
      </w:pPr>
    </w:p>
    <w:p w14:paraId="30EC07DE" w14:textId="77777777" w:rsidR="00583B21" w:rsidRPr="006632F3" w:rsidRDefault="00583B21" w:rsidP="00583B21">
      <w:pPr>
        <w:spacing w:after="0" w:line="147" w:lineRule="exact"/>
        <w:ind w:right="-20"/>
        <w:rPr>
          <w:rFonts w:ascii="Times New Roman" w:eastAsia="Times New Roman" w:hAnsi="Times New Roman" w:cs="Times New Roman"/>
        </w:rPr>
      </w:pPr>
      <w:r w:rsidRPr="006632F3">
        <w:rPr>
          <w:rFonts w:ascii="Times New Roman" w:eastAsia="Times New Roman" w:hAnsi="Times New Roman" w:cs="Times New Roman"/>
          <w:color w:val="424242"/>
          <w:w w:val="107"/>
        </w:rPr>
        <w:t>Has</w:t>
      </w:r>
      <w:r w:rsidRPr="006632F3">
        <w:rPr>
          <w:rFonts w:ascii="Times New Roman" w:eastAsia="Times New Roman" w:hAnsi="Times New Roman" w:cs="Times New Roman"/>
          <w:color w:val="424242"/>
          <w:spacing w:val="-3"/>
          <w:w w:val="108"/>
        </w:rPr>
        <w:t>h</w:t>
      </w:r>
      <w:r w:rsidRPr="006632F3">
        <w:rPr>
          <w:rFonts w:ascii="Times New Roman" w:eastAsia="Times New Roman" w:hAnsi="Times New Roman" w:cs="Times New Roman"/>
          <w:color w:val="424242"/>
          <w:w w:val="99"/>
        </w:rPr>
        <w:t>Map</w:t>
      </w:r>
    </w:p>
    <w:p w14:paraId="69F69E3F" w14:textId="77777777" w:rsidR="00583B21" w:rsidRPr="006632F3" w:rsidRDefault="00583B21" w:rsidP="00583B21">
      <w:pPr>
        <w:spacing w:before="5" w:after="0" w:line="120" w:lineRule="exact"/>
        <w:rPr>
          <w:rFonts w:ascii="Times New Roman" w:hAnsi="Times New Roman" w:cs="Times New Roman"/>
        </w:rPr>
      </w:pPr>
      <w:r w:rsidRPr="006632F3">
        <w:rPr>
          <w:rFonts w:ascii="Times New Roman" w:hAnsi="Times New Roman" w:cs="Times New Roman"/>
        </w:rPr>
        <w:br w:type="column"/>
      </w:r>
    </w:p>
    <w:p w14:paraId="3521C57B" w14:textId="77777777" w:rsidR="00583B21" w:rsidRPr="006632F3" w:rsidRDefault="00583B21" w:rsidP="00583B21">
      <w:pPr>
        <w:tabs>
          <w:tab w:val="left" w:pos="1140"/>
        </w:tabs>
        <w:spacing w:after="0" w:line="139" w:lineRule="exact"/>
        <w:ind w:left="275" w:right="-6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43264" behindDoc="1" locked="0" layoutInCell="1" allowOverlap="1" wp14:anchorId="3232FDD6" wp14:editId="6940BE66">
                <wp:simplePos x="0" y="0"/>
                <wp:positionH relativeFrom="page">
                  <wp:posOffset>4212590</wp:posOffset>
                </wp:positionH>
                <wp:positionV relativeFrom="paragraph">
                  <wp:posOffset>52705</wp:posOffset>
                </wp:positionV>
                <wp:extent cx="523240" cy="516255"/>
                <wp:effectExtent l="2540" t="5080" r="7620" b="2540"/>
                <wp:wrapNone/>
                <wp:docPr id="3124" name="Group 30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240" cy="516255"/>
                          <a:chOff x="6634" y="83"/>
                          <a:chExt cx="824" cy="813"/>
                        </a:xfrm>
                      </wpg:grpSpPr>
                      <wpg:grpSp>
                        <wpg:cNvPr id="3125" name="Group 3067"/>
                        <wpg:cNvGrpSpPr>
                          <a:grpSpLocks/>
                        </wpg:cNvGrpSpPr>
                        <wpg:grpSpPr bwMode="auto">
                          <a:xfrm>
                            <a:off x="6645" y="517"/>
                            <a:ext cx="802" cy="2"/>
                            <a:chOff x="6645" y="517"/>
                            <a:chExt cx="802" cy="2"/>
                          </a:xfrm>
                        </wpg:grpSpPr>
                        <wps:wsp>
                          <wps:cNvPr id="3126" name="Freeform 3068"/>
                          <wps:cNvSpPr>
                            <a:spLocks/>
                          </wps:cNvSpPr>
                          <wps:spPr bwMode="auto">
                            <a:xfrm>
                              <a:off x="6645" y="517"/>
                              <a:ext cx="802" cy="2"/>
                            </a:xfrm>
                            <a:custGeom>
                              <a:avLst/>
                              <a:gdLst>
                                <a:gd name="T0" fmla="+- 0 6645 6645"/>
                                <a:gd name="T1" fmla="*/ T0 w 802"/>
                                <a:gd name="T2" fmla="+- 0 7447 6645"/>
                                <a:gd name="T3" fmla="*/ T2 w 802"/>
                              </a:gdLst>
                              <a:ahLst/>
                              <a:cxnLst>
                                <a:cxn ang="0">
                                  <a:pos x="T1" y="0"/>
                                </a:cxn>
                                <a:cxn ang="0">
                                  <a:pos x="T3" y="0"/>
                                </a:cxn>
                              </a:cxnLst>
                              <a:rect l="0" t="0" r="r" b="b"/>
                              <a:pathLst>
                                <a:path w="802">
                                  <a:moveTo>
                                    <a:pt x="0" y="0"/>
                                  </a:moveTo>
                                  <a:lnTo>
                                    <a:pt x="802"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27" name="Group 3065"/>
                        <wpg:cNvGrpSpPr>
                          <a:grpSpLocks/>
                        </wpg:cNvGrpSpPr>
                        <wpg:grpSpPr bwMode="auto">
                          <a:xfrm>
                            <a:off x="7441" y="187"/>
                            <a:ext cx="2" cy="704"/>
                            <a:chOff x="7441" y="187"/>
                            <a:chExt cx="2" cy="704"/>
                          </a:xfrm>
                        </wpg:grpSpPr>
                        <wps:wsp>
                          <wps:cNvPr id="3128" name="Freeform 3066"/>
                          <wps:cNvSpPr>
                            <a:spLocks/>
                          </wps:cNvSpPr>
                          <wps:spPr bwMode="auto">
                            <a:xfrm>
                              <a:off x="7441" y="187"/>
                              <a:ext cx="2" cy="704"/>
                            </a:xfrm>
                            <a:custGeom>
                              <a:avLst/>
                              <a:gdLst>
                                <a:gd name="T0" fmla="+- 0 891 187"/>
                                <a:gd name="T1" fmla="*/ 891 h 704"/>
                                <a:gd name="T2" fmla="+- 0 187 187"/>
                                <a:gd name="T3" fmla="*/ 187 h 704"/>
                              </a:gdLst>
                              <a:ahLst/>
                              <a:cxnLst>
                                <a:cxn ang="0">
                                  <a:pos x="0" y="T1"/>
                                </a:cxn>
                                <a:cxn ang="0">
                                  <a:pos x="0" y="T3"/>
                                </a:cxn>
                              </a:cxnLst>
                              <a:rect l="0" t="0" r="r" b="b"/>
                              <a:pathLst>
                                <a:path h="704">
                                  <a:moveTo>
                                    <a:pt x="0" y="704"/>
                                  </a:moveTo>
                                  <a:lnTo>
                                    <a:pt x="0"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29" name="Group 3063"/>
                        <wpg:cNvGrpSpPr>
                          <a:grpSpLocks/>
                        </wpg:cNvGrpSpPr>
                        <wpg:grpSpPr bwMode="auto">
                          <a:xfrm>
                            <a:off x="6645" y="698"/>
                            <a:ext cx="802" cy="2"/>
                            <a:chOff x="6645" y="698"/>
                            <a:chExt cx="802" cy="2"/>
                          </a:xfrm>
                        </wpg:grpSpPr>
                        <wps:wsp>
                          <wps:cNvPr id="3130" name="Freeform 3064"/>
                          <wps:cNvSpPr>
                            <a:spLocks/>
                          </wps:cNvSpPr>
                          <wps:spPr bwMode="auto">
                            <a:xfrm>
                              <a:off x="6645" y="698"/>
                              <a:ext cx="802" cy="2"/>
                            </a:xfrm>
                            <a:custGeom>
                              <a:avLst/>
                              <a:gdLst>
                                <a:gd name="T0" fmla="+- 0 6645 6645"/>
                                <a:gd name="T1" fmla="*/ T0 w 802"/>
                                <a:gd name="T2" fmla="+- 0 7447 6645"/>
                                <a:gd name="T3" fmla="*/ T2 w 802"/>
                              </a:gdLst>
                              <a:ahLst/>
                              <a:cxnLst>
                                <a:cxn ang="0">
                                  <a:pos x="T1" y="0"/>
                                </a:cxn>
                                <a:cxn ang="0">
                                  <a:pos x="T3" y="0"/>
                                </a:cxn>
                              </a:cxnLst>
                              <a:rect l="0" t="0" r="r" b="b"/>
                              <a:pathLst>
                                <a:path w="802">
                                  <a:moveTo>
                                    <a:pt x="0" y="0"/>
                                  </a:moveTo>
                                  <a:lnTo>
                                    <a:pt x="80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31" name="Group 3061"/>
                        <wpg:cNvGrpSpPr>
                          <a:grpSpLocks/>
                        </wpg:cNvGrpSpPr>
                        <wpg:grpSpPr bwMode="auto">
                          <a:xfrm>
                            <a:off x="6645" y="885"/>
                            <a:ext cx="802" cy="2"/>
                            <a:chOff x="6645" y="885"/>
                            <a:chExt cx="802" cy="2"/>
                          </a:xfrm>
                        </wpg:grpSpPr>
                        <wps:wsp>
                          <wps:cNvPr id="3132" name="Freeform 3062"/>
                          <wps:cNvSpPr>
                            <a:spLocks/>
                          </wps:cNvSpPr>
                          <wps:spPr bwMode="auto">
                            <a:xfrm>
                              <a:off x="6645" y="885"/>
                              <a:ext cx="802" cy="2"/>
                            </a:xfrm>
                            <a:custGeom>
                              <a:avLst/>
                              <a:gdLst>
                                <a:gd name="T0" fmla="+- 0 6645 6645"/>
                                <a:gd name="T1" fmla="*/ T0 w 802"/>
                                <a:gd name="T2" fmla="+- 0 7447 6645"/>
                                <a:gd name="T3" fmla="*/ T2 w 802"/>
                              </a:gdLst>
                              <a:ahLst/>
                              <a:cxnLst>
                                <a:cxn ang="0">
                                  <a:pos x="T1" y="0"/>
                                </a:cxn>
                                <a:cxn ang="0">
                                  <a:pos x="T3" y="0"/>
                                </a:cxn>
                              </a:cxnLst>
                              <a:rect l="0" t="0" r="r" b="b"/>
                              <a:pathLst>
                                <a:path w="802">
                                  <a:moveTo>
                                    <a:pt x="0" y="0"/>
                                  </a:moveTo>
                                  <a:lnTo>
                                    <a:pt x="802"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33" name="Group 3059"/>
                        <wpg:cNvGrpSpPr>
                          <a:grpSpLocks/>
                        </wpg:cNvGrpSpPr>
                        <wpg:grpSpPr bwMode="auto">
                          <a:xfrm>
                            <a:off x="6650" y="88"/>
                            <a:ext cx="2" cy="802"/>
                            <a:chOff x="6650" y="88"/>
                            <a:chExt cx="2" cy="802"/>
                          </a:xfrm>
                        </wpg:grpSpPr>
                        <wps:wsp>
                          <wps:cNvPr id="3134" name="Freeform 3060"/>
                          <wps:cNvSpPr>
                            <a:spLocks/>
                          </wps:cNvSpPr>
                          <wps:spPr bwMode="auto">
                            <a:xfrm>
                              <a:off x="6650" y="88"/>
                              <a:ext cx="2" cy="802"/>
                            </a:xfrm>
                            <a:custGeom>
                              <a:avLst/>
                              <a:gdLst>
                                <a:gd name="T0" fmla="+- 0 891 88"/>
                                <a:gd name="T1" fmla="*/ 891 h 802"/>
                                <a:gd name="T2" fmla="+- 0 88 88"/>
                                <a:gd name="T3" fmla="*/ 88 h 802"/>
                              </a:gdLst>
                              <a:ahLst/>
                              <a:cxnLst>
                                <a:cxn ang="0">
                                  <a:pos x="0" y="T1"/>
                                </a:cxn>
                                <a:cxn ang="0">
                                  <a:pos x="0" y="T3"/>
                                </a:cxn>
                              </a:cxnLst>
                              <a:rect l="0" t="0" r="r" b="b"/>
                              <a:pathLst>
                                <a:path h="802">
                                  <a:moveTo>
                                    <a:pt x="0" y="803"/>
                                  </a:moveTo>
                                  <a:lnTo>
                                    <a:pt x="0"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058" o:spid="_x0000_s1026" style="position:absolute;margin-left:331.7pt;margin-top:4.15pt;width:41.2pt;height:40.65pt;z-index:-251273216;mso-position-horizontal-relative:page" coordorigin="6634,83" coordsize="82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">
                <v:group id="Group 3067" o:spid="_x0000_s1027" style="position:absolute;left:6645;top:517;width:802;height:2" coordorigin="6645,517"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gfrscAAADdAAAADwAAAGRycy9kb3ducmV2LnhtbESPT2vCQBTE7wW/w/KE&#10;3uomhpQSXUVESw+hUC2U3h7ZZxLMvg3ZNX++fbcgeBxm5jfMejuaRvTUudqygngRgSAurK65VPB9&#10;Pr68gXAeWWNjmRRM5GC7mT2tMdN24C/qT74UAcIuQwWV920mpSsqMugWtiUO3sV2Bn2QXSl1h0OA&#10;m0Yuo+hVGqw5LFTY0r6i4nq6GQXvAw67JD70+fWyn37P6edPHpNSz/NxtwLhafSP8L39oRUk8TKF&#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wgfrscAAADd&#10;AAAADwAAAAAAAAAAAAAAAACqAgAAZHJzL2Rvd25yZXYueG1sUEsFBgAAAAAEAAQA+gAAAJ4DAAAA&#10;AA==&#10;">
                  <v:shape id="Freeform 3068" o:spid="_x0000_s1028" style="position:absolute;left:6645;top:517;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QY0MYA&#10;AADdAAAADwAAAGRycy9kb3ducmV2LnhtbESPzWrDMBCE74W+g9hCb42cpKTFiRJKIaEHX/JzcG9b&#10;aWOZWCtjKbbz9lGh0OMwM98wq83oGtFTF2rPCqaTDASx9qbmSsHpuH15BxEissHGMym4UYDN+vFh&#10;hbnxA++pP8RKJAiHHBXYGNtcyqAtOQwT3xIn7+w7hzHJrpKmwyHBXSNnWbaQDmtOCxZb+rSkL4er&#10;UzDs7bd+5V1R6Ovbz6UoZLkte6Wen8aPJYhIY/wP/7W/jIL5dLaA3zfpCcj1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QY0MYAAADdAAAADwAAAAAAAAAAAAAAAACYAgAAZHJz&#10;L2Rvd25yZXYueG1sUEsFBgAAAAAEAAQA9QAAAIsDAAAAAA==&#10;" path="m,l802,e" filled="f" strokecolor="#5b5b5b" strokeweight=".38761mm">
                    <v:path arrowok="t" o:connecttype="custom" o:connectlocs="0,0;802,0" o:connectangles="0,0"/>
                  </v:shape>
                </v:group>
                <v:group id="Group 3065" o:spid="_x0000_s1029" style="position:absolute;left:7441;top:187;width:2;height:704" coordorigin="7441,187" coordsize="2,7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YkQsUAAADdAAAADwAAAGRycy9kb3ducmV2LnhtbESPQYvCMBSE78L+h/AE&#10;b5pWWV2qUURW2YMsqAvi7dE822LzUprY1n9vhAWPw8x8wyxWnSlFQ7UrLCuIRxEI4tTqgjMFf6ft&#10;8AuE88gaS8uk4EEOVsuP3gITbVs+UHP0mQgQdgkqyL2vEildmpNBN7IVcfCutjbog6wzqWtsA9yU&#10;chxFU2mw4LCQY0WbnNLb8W4U7Fps15P4u9nfrpvH5fT5e97HpNSg363nIDx1/h3+b/9oBZN4PI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yWJELFAAAA3QAA&#10;AA8AAAAAAAAAAAAAAAAAqgIAAGRycy9kb3ducmV2LnhtbFBLBQYAAAAABAAEAPoAAACcAwAAAAA=&#10;">
                  <v:shape id="Freeform 3066" o:spid="_x0000_s1030" style="position:absolute;left:7441;top:187;width:2;height:704;visibility:visible;mso-wrap-style:square;v-text-anchor:top" coordsize="2,7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P+zMIA&#10;AADdAAAADwAAAGRycy9kb3ducmV2LnhtbERP3WrCMBS+H/gO4Qi7m2krjFGNUgRluIux1gc4Nsf+&#10;2JzUJNPu7ZeLwS4/vv/1djKDuJPznWUF6SIBQVxb3XGj4FTtX95A+ICscbBMCn7Iw3Yze1pjru2D&#10;v+hehkbEEPY5KmhDGHMpfd2SQb+wI3HkLtYZDBG6RmqHjxhuBpklyas02HFsaHGkXUv1tfw2CvrK&#10;FZ9hXx6K6tb7jz67pWd7VOp5PhUrEIGm8C/+c79rBcs0i3Pjm/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w/7MwgAAAN0AAAAPAAAAAAAAAAAAAAAAAJgCAABkcnMvZG93&#10;bnJldi54bWxQSwUGAAAAAAQABAD1AAAAhwMAAAAA&#10;" path="m,704l,e" filled="f" strokeweight=".19381mm">
                    <v:path arrowok="t" o:connecttype="custom" o:connectlocs="0,891;0,187" o:connectangles="0,0"/>
                  </v:shape>
                </v:group>
                <v:group id="Group 3063" o:spid="_x0000_s1031" style="position:absolute;left:6645;top:698;width:802;height:2" coordorigin="6645,698"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UVq8UAAADdAAAADwAAAGRycy9kb3ducmV2LnhtbESPQYvCMBSE78L+h/AE&#10;b5pWWXGrUURW2YMsqAvi7dE822LzUprY1n9vhAWPw8x8wyxWnSlFQ7UrLCuIRxEI4tTqgjMFf6ft&#10;cAbCeWSNpWVS8CAHq+VHb4GJti0fqDn6TAQIuwQV5N5XiZQuzcmgG9mKOHhXWxv0QdaZ1DW2AW5K&#10;OY6iqTRYcFjIsaJNTunteDcKdi2260n83exv183jcvr8Pe9jUmrQ79ZzEJ46/w7/t3+0gkk8/o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JFFavFAAAA3QAA&#10;AA8AAAAAAAAAAAAAAAAAqgIAAGRycy9kb3ducmV2LnhtbFBLBQYAAAAABAAEAPoAAACcAwAAAAA=&#10;">
                  <v:shape id="Freeform 3064" o:spid="_x0000_s1032" style="position:absolute;left:6645;top:698;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CfTsQA&#10;AADdAAAADwAAAGRycy9kb3ducmV2LnhtbERPS0sDMRC+C/6HMIIXsdntYpW1aSlVwUtB20I9DpvZ&#10;h91MwiZt13/vHASPH997vhxdr840xM6zgXySgSKuvO24MbDfvd0/gYoJ2WLvmQz8UITl4vpqjqX1&#10;F/6k8zY1SkI4lmigTSmUWseqJYdx4gOxcLUfHCaBQ6PtgBcJd72eZtlMO+xYGloMtG6pOm5PzkAR&#10;Xk8Ph+nx++VxU3/c5V/1pgjamNubcfUMKtGY/sV/7ncrvryQ/fJGnoB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wn07EAAAA3QAAAA8AAAAAAAAAAAAAAAAAmAIAAGRycy9k&#10;b3ducmV2LnhtbFBLBQYAAAAABAAEAPUAAACJAwAAAAA=&#10;" path="m,l802,e" filled="f" strokeweight=".19381mm">
                    <v:path arrowok="t" o:connecttype="custom" o:connectlocs="0,0;802,0" o:connectangles="0,0"/>
                  </v:shape>
                </v:group>
                <v:group id="Group 3061" o:spid="_x0000_s1033" style="position:absolute;left:6645;top:885;width:802;height:2" coordorigin="6645,885"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6o9wxgAAAN0A&#10;AAAPAAAAAAAAAAAAAAAAAKoCAABkcnMvZG93bnJldi54bWxQSwUGAAAAAAQABAD6AAAAnQMAAAAA&#10;">
                  <v:shape id="Freeform 3062" o:spid="_x0000_s1034" style="position:absolute;left:6645;top:885;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fhPMUA&#10;AADdAAAADwAAAGRycy9kb3ducmV2LnhtbESPT4vCMBTE74LfITzBi2iq4p92G0WEBY+r7mVvz+bZ&#10;lm1eapNq99ubBcHjMDO/YdJtZypxp8aVlhVMJxEI4szqknMF3+fP8RqE88gaK8uk4I8cbDf9XoqJ&#10;tg8+0v3kcxEg7BJUUHhfJ1K6rCCDbmJr4uBdbWPQB9nkUjf4CHBTyVkULaXBksNCgTXtC8p+T61R&#10;EK9w1P6M4mW7xqi8tF+3xa66KTUcdLsPEJ46/w6/2getYD6dz+D/TXgCcvM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R+E8xQAAAN0AAAAPAAAAAAAAAAAAAAAAAJgCAABkcnMv&#10;ZG93bnJldi54bWxQSwUGAAAAAAQABAD1AAAAigMAAAAA&#10;" path="m,l802,e" filled="f" strokecolor="#3f3f3f" strokeweight=".19381mm">
                    <v:path arrowok="t" o:connecttype="custom" o:connectlocs="0,0;802,0" o:connectangles="0,0"/>
                  </v:shape>
                </v:group>
                <v:group id="Group 3059" o:spid="_x0000_s1035" style="position:absolute;left:6650;top:88;width:2;height:802" coordorigin="6650,88" coordsize="2,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2dLScxgAAAN0A&#10;AAAPAAAAAAAAAAAAAAAAAKoCAABkcnMvZG93bnJldi54bWxQSwUGAAAAAAQABAD6AAAAnQMAAAAA&#10;">
                  <v:shape id="Freeform 3060" o:spid="_x0000_s1036" style="position:absolute;left:6650;top:88;width:2;height:802;visibility:visible;mso-wrap-style:square;v-text-anchor:top" coordsize="2,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1vGccA&#10;AADdAAAADwAAAGRycy9kb3ducmV2LnhtbESPQUvDQBSE74L/YXmCF2k3scWW2G0paov0VNOKHh/Z&#10;ZxLMvg27zzb+e1cQPA4z8w2zWA2uUycKsfVsIB9noIgrb1uuDRwPm9EcVBRki51nMvBNEVbLy4sF&#10;Ftaf+YVOpdQqQTgWaKAR6QutY9WQwzj2PXHyPnxwKEmGWtuA5wR3nb7NsjvtsOW00GBPDw1Vn+WX&#10;MyDy9Pi6tdNdmPHNW5u/78vDsDbm+mpY34MSGuQ//Nd+tgYm+WQKv2/SE9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9bxnHAAAA3QAAAA8AAAAAAAAAAAAAAAAAmAIAAGRy&#10;cy9kb3ducmV2LnhtbFBLBQYAAAAABAAEAPUAAACMAwAAAAA=&#10;" path="m,803l,e" filled="f" strokecolor="#3f3f3f" strokeweight=".19381mm">
                    <v:path arrowok="t" o:connecttype="custom" o:connectlocs="0,891;0,88" o:connectangles="0,0"/>
                  </v:shape>
                </v:group>
                <w10:wrap anchorx="page"/>
              </v:group>
            </w:pict>
          </mc:Fallback>
        </mc:AlternateContent>
      </w:r>
      <w:r w:rsidRPr="006632F3">
        <w:rPr>
          <w:rFonts w:ascii="Times New Roman" w:hAnsi="Times New Roman" w:cs="Times New Roman"/>
          <w:noProof/>
        </w:rPr>
        <mc:AlternateContent>
          <mc:Choice Requires="wpg">
            <w:drawing>
              <wp:anchor distT="0" distB="0" distL="114300" distR="114300" simplePos="0" relativeHeight="252044288" behindDoc="1" locked="0" layoutInCell="1" allowOverlap="1" wp14:anchorId="73D55014" wp14:editId="596E0739">
                <wp:simplePos x="0" y="0"/>
                <wp:positionH relativeFrom="page">
                  <wp:posOffset>5293995</wp:posOffset>
                </wp:positionH>
                <wp:positionV relativeFrom="paragraph">
                  <wp:posOffset>52705</wp:posOffset>
                </wp:positionV>
                <wp:extent cx="523240" cy="516255"/>
                <wp:effectExtent l="7620" t="5080" r="2540" b="2540"/>
                <wp:wrapNone/>
                <wp:docPr id="3113" name="Group 30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240" cy="516255"/>
                          <a:chOff x="8337" y="83"/>
                          <a:chExt cx="824" cy="813"/>
                        </a:xfrm>
                      </wpg:grpSpPr>
                      <wpg:grpSp>
                        <wpg:cNvPr id="3114" name="Group 3056"/>
                        <wpg:cNvGrpSpPr>
                          <a:grpSpLocks/>
                        </wpg:cNvGrpSpPr>
                        <wpg:grpSpPr bwMode="auto">
                          <a:xfrm>
                            <a:off x="8353" y="88"/>
                            <a:ext cx="2" cy="802"/>
                            <a:chOff x="8353" y="88"/>
                            <a:chExt cx="2" cy="802"/>
                          </a:xfrm>
                        </wpg:grpSpPr>
                        <wps:wsp>
                          <wps:cNvPr id="3115" name="Freeform 3057"/>
                          <wps:cNvSpPr>
                            <a:spLocks/>
                          </wps:cNvSpPr>
                          <wps:spPr bwMode="auto">
                            <a:xfrm>
                              <a:off x="8353" y="88"/>
                              <a:ext cx="2" cy="802"/>
                            </a:xfrm>
                            <a:custGeom>
                              <a:avLst/>
                              <a:gdLst>
                                <a:gd name="T0" fmla="+- 0 891 88"/>
                                <a:gd name="T1" fmla="*/ 891 h 802"/>
                                <a:gd name="T2" fmla="+- 0 88 88"/>
                                <a:gd name="T3" fmla="*/ 88 h 802"/>
                              </a:gdLst>
                              <a:ahLst/>
                              <a:cxnLst>
                                <a:cxn ang="0">
                                  <a:pos x="0" y="T1"/>
                                </a:cxn>
                                <a:cxn ang="0">
                                  <a:pos x="0" y="T3"/>
                                </a:cxn>
                              </a:cxnLst>
                              <a:rect l="0" t="0" r="r" b="b"/>
                              <a:pathLst>
                                <a:path h="802">
                                  <a:moveTo>
                                    <a:pt x="0" y="803"/>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16" name="Group 3054"/>
                        <wpg:cNvGrpSpPr>
                          <a:grpSpLocks/>
                        </wpg:cNvGrpSpPr>
                        <wpg:grpSpPr bwMode="auto">
                          <a:xfrm>
                            <a:off x="8348" y="517"/>
                            <a:ext cx="802" cy="2"/>
                            <a:chOff x="8348" y="517"/>
                            <a:chExt cx="802" cy="2"/>
                          </a:xfrm>
                        </wpg:grpSpPr>
                        <wps:wsp>
                          <wps:cNvPr id="3117" name="Freeform 3055"/>
                          <wps:cNvSpPr>
                            <a:spLocks/>
                          </wps:cNvSpPr>
                          <wps:spPr bwMode="auto">
                            <a:xfrm>
                              <a:off x="8348" y="517"/>
                              <a:ext cx="802" cy="2"/>
                            </a:xfrm>
                            <a:custGeom>
                              <a:avLst/>
                              <a:gdLst>
                                <a:gd name="T0" fmla="+- 0 8348 8348"/>
                                <a:gd name="T1" fmla="*/ T0 w 802"/>
                                <a:gd name="T2" fmla="+- 0 9150 8348"/>
                                <a:gd name="T3" fmla="*/ T2 w 802"/>
                              </a:gdLst>
                              <a:ahLst/>
                              <a:cxnLst>
                                <a:cxn ang="0">
                                  <a:pos x="T1" y="0"/>
                                </a:cxn>
                                <a:cxn ang="0">
                                  <a:pos x="T3" y="0"/>
                                </a:cxn>
                              </a:cxnLst>
                              <a:rect l="0" t="0" r="r" b="b"/>
                              <a:pathLst>
                                <a:path w="802">
                                  <a:moveTo>
                                    <a:pt x="0" y="0"/>
                                  </a:moveTo>
                                  <a:lnTo>
                                    <a:pt x="802" y="0"/>
                                  </a:lnTo>
                                </a:path>
                              </a:pathLst>
                            </a:custGeom>
                            <a:noFill/>
                            <a:ln w="13954">
                              <a:solidFill>
                                <a:srgbClr val="5B5B5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18" name="Group 3052"/>
                        <wpg:cNvGrpSpPr>
                          <a:grpSpLocks/>
                        </wpg:cNvGrpSpPr>
                        <wpg:grpSpPr bwMode="auto">
                          <a:xfrm>
                            <a:off x="9144" y="187"/>
                            <a:ext cx="2" cy="704"/>
                            <a:chOff x="9144" y="187"/>
                            <a:chExt cx="2" cy="704"/>
                          </a:xfrm>
                        </wpg:grpSpPr>
                        <wps:wsp>
                          <wps:cNvPr id="3119" name="Freeform 3053"/>
                          <wps:cNvSpPr>
                            <a:spLocks/>
                          </wps:cNvSpPr>
                          <wps:spPr bwMode="auto">
                            <a:xfrm>
                              <a:off x="9144" y="187"/>
                              <a:ext cx="2" cy="704"/>
                            </a:xfrm>
                            <a:custGeom>
                              <a:avLst/>
                              <a:gdLst>
                                <a:gd name="T0" fmla="+- 0 891 187"/>
                                <a:gd name="T1" fmla="*/ 891 h 704"/>
                                <a:gd name="T2" fmla="+- 0 187 187"/>
                                <a:gd name="T3" fmla="*/ 187 h 704"/>
                              </a:gdLst>
                              <a:ahLst/>
                              <a:cxnLst>
                                <a:cxn ang="0">
                                  <a:pos x="0" y="T1"/>
                                </a:cxn>
                                <a:cxn ang="0">
                                  <a:pos x="0" y="T3"/>
                                </a:cxn>
                              </a:cxnLst>
                              <a:rect l="0" t="0" r="r" b="b"/>
                              <a:pathLst>
                                <a:path h="704">
                                  <a:moveTo>
                                    <a:pt x="0" y="704"/>
                                  </a:moveTo>
                                  <a:lnTo>
                                    <a:pt x="0" y="0"/>
                                  </a:lnTo>
                                </a:path>
                              </a:pathLst>
                            </a:custGeom>
                            <a:noFill/>
                            <a:ln w="6977">
                              <a:solidFill>
                                <a:srgbClr val="1F1F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20" name="Group 3050"/>
                        <wpg:cNvGrpSpPr>
                          <a:grpSpLocks/>
                        </wpg:cNvGrpSpPr>
                        <wpg:grpSpPr bwMode="auto">
                          <a:xfrm>
                            <a:off x="8348" y="698"/>
                            <a:ext cx="802" cy="2"/>
                            <a:chOff x="8348" y="698"/>
                            <a:chExt cx="802" cy="2"/>
                          </a:xfrm>
                        </wpg:grpSpPr>
                        <wps:wsp>
                          <wps:cNvPr id="3121" name="Freeform 3051"/>
                          <wps:cNvSpPr>
                            <a:spLocks/>
                          </wps:cNvSpPr>
                          <wps:spPr bwMode="auto">
                            <a:xfrm>
                              <a:off x="8348" y="698"/>
                              <a:ext cx="802" cy="2"/>
                            </a:xfrm>
                            <a:custGeom>
                              <a:avLst/>
                              <a:gdLst>
                                <a:gd name="T0" fmla="+- 0 8348 8348"/>
                                <a:gd name="T1" fmla="*/ T0 w 802"/>
                                <a:gd name="T2" fmla="+- 0 9150 8348"/>
                                <a:gd name="T3" fmla="*/ T2 w 802"/>
                              </a:gdLst>
                              <a:ahLst/>
                              <a:cxnLst>
                                <a:cxn ang="0">
                                  <a:pos x="T1" y="0"/>
                                </a:cxn>
                                <a:cxn ang="0">
                                  <a:pos x="T3" y="0"/>
                                </a:cxn>
                              </a:cxnLst>
                              <a:rect l="0" t="0" r="r" b="b"/>
                              <a:pathLst>
                                <a:path w="802">
                                  <a:moveTo>
                                    <a:pt x="0" y="0"/>
                                  </a:moveTo>
                                  <a:lnTo>
                                    <a:pt x="802" y="0"/>
                                  </a:lnTo>
                                </a:path>
                              </a:pathLst>
                            </a:custGeom>
                            <a:noFill/>
                            <a:ln w="69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22" name="Group 3048"/>
                        <wpg:cNvGrpSpPr>
                          <a:grpSpLocks/>
                        </wpg:cNvGrpSpPr>
                        <wpg:grpSpPr bwMode="auto">
                          <a:xfrm>
                            <a:off x="8348" y="885"/>
                            <a:ext cx="802" cy="2"/>
                            <a:chOff x="8348" y="885"/>
                            <a:chExt cx="802" cy="2"/>
                          </a:xfrm>
                        </wpg:grpSpPr>
                        <wps:wsp>
                          <wps:cNvPr id="3123" name="Freeform 3049"/>
                          <wps:cNvSpPr>
                            <a:spLocks/>
                          </wps:cNvSpPr>
                          <wps:spPr bwMode="auto">
                            <a:xfrm>
                              <a:off x="8348" y="885"/>
                              <a:ext cx="802" cy="2"/>
                            </a:xfrm>
                            <a:custGeom>
                              <a:avLst/>
                              <a:gdLst>
                                <a:gd name="T0" fmla="+- 0 8348 8348"/>
                                <a:gd name="T1" fmla="*/ T0 w 802"/>
                                <a:gd name="T2" fmla="+- 0 9150 8348"/>
                                <a:gd name="T3" fmla="*/ T2 w 802"/>
                              </a:gdLst>
                              <a:ahLst/>
                              <a:cxnLst>
                                <a:cxn ang="0">
                                  <a:pos x="T1" y="0"/>
                                </a:cxn>
                                <a:cxn ang="0">
                                  <a:pos x="T3" y="0"/>
                                </a:cxn>
                              </a:cxnLst>
                              <a:rect l="0" t="0" r="r" b="b"/>
                              <a:pathLst>
                                <a:path w="802">
                                  <a:moveTo>
                                    <a:pt x="0" y="0"/>
                                  </a:moveTo>
                                  <a:lnTo>
                                    <a:pt x="802" y="0"/>
                                  </a:lnTo>
                                </a:path>
                              </a:pathLst>
                            </a:custGeom>
                            <a:noFill/>
                            <a:ln w="6977">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047" o:spid="_x0000_s1026" style="position:absolute;margin-left:416.85pt;margin-top:4.15pt;width:41.2pt;height:40.65pt;z-index:-251272192;mso-position-horizontal-relative:page" coordorigin="8337,83" coordsize="82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">
                <v:group id="Group 3056" o:spid="_x0000_s1027" style="position:absolute;left:8353;top:88;width:2;height:802" coordorigin="8353,88" coordsize="2,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ihwiMYAAADdAAAADwAAAGRycy9kb3ducmV2LnhtbESPT2vCQBTE74V+h+UV&#10;equb1VYkuoqIlh6k4B8Qb4/sMwlm34bsmsRv7wqFHoeZ+Q0zW/S2Ei01vnSsQQ0SEMSZMyXnGo6H&#10;zccEhA/IBivHpOFOHhbz15cZpsZ1vKN2H3IRIexT1FCEUKdS+qwgi37gauLoXVxjMUTZ5NI02EW4&#10;reQwScbSYslxocCaVgVl1/3NavjusFuO1LrdXi+r+/nw9XvaKtL6/a1fTkEE6sN/+K/9YzSMlPqE&#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KHCIxgAAAN0A&#10;AAAPAAAAAAAAAAAAAAAAAKoCAABkcnMvZG93bnJldi54bWxQSwUGAAAAAAQABAD6AAAAnQMAAAAA&#10;">
                  <v:shape id="Freeform 3057" o:spid="_x0000_s1028" style="position:absolute;left:8353;top:88;width:2;height:802;visibility:visible;mso-wrap-style:square;v-text-anchor:top" coordsize="2,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I+HsQA&#10;AADdAAAADwAAAGRycy9kb3ducmV2LnhtbESPzWrDMBCE74G+g9hAb4nkpg3BiWxKoJBDe2jaB1is&#10;9Q+2VsZSIvvtq0Khx2FmvmFO5WwHcafJd441ZFsFgrhypuNGw/fX2+YAwgdkg4Nj0rCQh7J4WJ0w&#10;Ny7yJ92voREJwj5HDW0IYy6lr1qy6LduJE5e7SaLIcmpkWbCmOB2kE9K7aXFjtNCiyOdW6r6681q&#10;eI5x/1G/x+XCvdodeqVquyitH9fz6xFEoDn8h//aF6Nhl2Uv8PsmPQF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CPh7EAAAA3QAAAA8AAAAAAAAAAAAAAAAAmAIAAGRycy9k&#10;b3ducmV2LnhtbFBLBQYAAAAABAAEAPUAAACJAwAAAAA=&#10;" path="m,803l,e" filled="f" strokecolor="#1f1f1f" strokeweight=".19381mm">
                    <v:path arrowok="t" o:connecttype="custom" o:connectlocs="0,891;0,88" o:connectangles="0,0"/>
                  </v:shape>
                </v:group>
                <v:group id="Group 3054" o:spid="_x0000_s1029" style="position:absolute;left:8348;top:517;width:802;height:2" coordorigin="8348,517"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22S2TFAAAA3QAA&#10;AA8AAAAAAAAAAAAAAAAAqgIAAGRycy9kb3ducmV2LnhtbFBLBQYAAAAABAAEAPoAAACcAwAAAAA=&#10;">
                  <v:shape id="Freeform 3055" o:spid="_x0000_s1030" style="position:absolute;left:8348;top:517;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39sYA&#10;AADdAAAADwAAAGRycy9kb3ducmV2LnhtbESPQWvCQBSE74X+h+UVequbtEUlukopWHrIRe3B3p67&#10;z2ww+zZk1yT9911B8DjMzDfMcj26RvTUhdqzgnySgSDW3tRcKfjZb17mIEJENth4JgV/FGC9enxY&#10;YmH8wFvqd7ESCcKhQAU2xraQMmhLDsPEt8TJO/nOYUyyq6TpcEhw18jXLJtKhzWnBYstfVrS593F&#10;KRi29le/81dZ6svseC5LedgceqWen8aPBYhIY7yHb+1vo+Atz2dwfZOegFz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R39sYAAADdAAAADwAAAAAAAAAAAAAAAACYAgAAZHJz&#10;L2Rvd25yZXYueG1sUEsFBgAAAAAEAAQA9QAAAIsDAAAAAA==&#10;" path="m,l802,e" filled="f" strokecolor="#5b5b5b" strokeweight=".38761mm">
                    <v:path arrowok="t" o:connecttype="custom" o:connectlocs="0,0;802,0" o:connectangles="0,0"/>
                  </v:shape>
                </v:group>
                <v:group id="Group 3052" o:spid="_x0000_s1031" style="position:absolute;left:9144;top:187;width:2;height:704" coordorigin="9144,187" coordsize="2,7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Nleo3CAAAA3QAAAA8A&#10;AAAAAAAAAAAAAAAAqgIAAGRycy9kb3ducmV2LnhtbFBLBQYAAAAABAAEAPoAAACZAwAAAAA=&#10;">
                  <v:shape id="Freeform 3053" o:spid="_x0000_s1032" style="position:absolute;left:9144;top:187;width:2;height:704;visibility:visible;mso-wrap-style:square;v-text-anchor:top" coordsize="2,7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7bkMYA&#10;AADdAAAADwAAAGRycy9kb3ducmV2LnhtbESPQWvCQBSE7wX/w/KE3ppNWkg1ZhUtCC20B6MHj4/s&#10;MwnJvo3Z1aT/vlso9DjMzDdMvplMJ+40uMaygiSKQRCXVjdcKTgd908LEM4ja+wsk4JvcrBZzx5y&#10;zLQd+UD3wlciQNhlqKD2vs+kdGVNBl1ke+LgXexg0Ac5VFIPOAa46eRzHKfSYMNhocae3moq2+Jm&#10;FKTmnNJHanbJ12t/PRWjO/v2U6nH+bRdgfA0+f/wX/tdK3hJkiX8vg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U7bkMYAAADdAAAADwAAAAAAAAAAAAAAAACYAgAAZHJz&#10;L2Rvd25yZXYueG1sUEsFBgAAAAAEAAQA9QAAAIsDAAAAAA==&#10;" path="m,704l,e" filled="f" strokecolor="#1f1f1f" strokeweight=".19381mm">
                    <v:path arrowok="t" o:connecttype="custom" o:connectlocs="0,891;0,187" o:connectangles="0,0"/>
                  </v:shape>
                </v:group>
                <v:group id="Group 3050" o:spid="_x0000_s1033" style="position:absolute;left:8348;top:698;width:802;height:2" coordorigin="8348,698"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7w2wwAAAN0AAAAP&#10;AAAAAAAAAAAAAAAAAKoCAABkcnMvZG93bnJldi54bWxQSwUGAAAAAAQABAD6AAAAmgMAAAAA&#10;">
                  <v:shape id="Freeform 3051" o:spid="_x0000_s1034" style="position:absolute;left:8348;top:698;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WsCMcA&#10;AADdAAAADwAAAGRycy9kb3ducmV2LnhtbESPT2sCMRTE7wW/Q3gFL1Kzu2JbVqOIWuhFsLZQj4/N&#10;2z918xI2UbffvhGEHoeZ3wwzX/amFRfqfGNZQTpOQBAXVjdcKfj6fHt6BeEDssbWMin4JQ/LxeBh&#10;jrm2V/6gyyFUIpawz1FBHYLLpfRFTQb92Dri6JW2Mxii7CqpO7zGctPKLEmepcGG40KNjtY1FafD&#10;2SiYuO15+p2dfjYvu3I/So/lbuKkUsPHfjUDEagP/+E7/a4jl2Yp3N7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lrAjHAAAA3QAAAA8AAAAAAAAAAAAAAAAAmAIAAGRy&#10;cy9kb3ducmV2LnhtbFBLBQYAAAAABAAEAPUAAACMAwAAAAA=&#10;" path="m,l802,e" filled="f" strokeweight=".19381mm">
                    <v:path arrowok="t" o:connecttype="custom" o:connectlocs="0,0;802,0" o:connectangles="0,0"/>
                  </v:shape>
                </v:group>
                <v:group id="Group 3048" o:spid="_x0000_s1035" style="position:absolute;left:8348;top:885;width:802;height:2" coordorigin="8348,885" coordsize="8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GH2sUAAADdAAAADwAAAGRycy9kb3ducmV2LnhtbESPQYvCMBSE7wv+h/AE&#10;b2vaiotUo4jo4kGEVUG8PZpnW2xeSpNt6783wsIeh5n5hlmselOJlhpXWlYQjyMQxJnVJecKLufd&#10;5wyE88gaK8uk4EkOVsvBxwJTbTv+ofbkcxEg7FJUUHhfp1K6rCCDbmxr4uDdbWPQB9nkUjfYBbip&#10;ZBJFX9JgyWGhwJo2BWWP069R8N1ht57E2/bwuG+et/P0eD3EpNRo2K/nIDz1/j/8195rBZM4Se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hh9rFAAAA3QAA&#10;AA8AAAAAAAAAAAAAAAAAqgIAAGRycy9kb3ducmV2LnhtbFBLBQYAAAAABAAEAPoAAACcAwAAAAA=&#10;">
                  <v:shape id="Freeform 3049" o:spid="_x0000_s1036" style="position:absolute;left:8348;top:885;width:802;height:2;visibility:visible;mso-wrap-style:square;v-text-anchor:top" coordsize="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LSesUA&#10;AADdAAAADwAAAGRycy9kb3ducmV2LnhtbESPT4vCMBTE74LfITzBi2iq4p92G0WEBY+r7mVvz+bZ&#10;lm1eapNq99ubBcHjMDO/YdJtZypxp8aVlhVMJxEI4szqknMF3+fP8RqE88gaK8uk4I8cbDf9XoqJ&#10;tg8+0v3kcxEg7BJUUHhfJ1K6rCCDbmJr4uBdbWPQB9nkUjf4CHBTyVkULaXBksNCgTXtC8p+T61R&#10;EK9w1P6M4mW7xqi8tF+3xa66KTUcdLsPEJ46/w6/2getYD6dzeH/TXgCcvM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0tJ6xQAAAN0AAAAPAAAAAAAAAAAAAAAAAJgCAABkcnMv&#10;ZG93bnJldi54bWxQSwUGAAAAAAQABAD1AAAAigMAAAAA&#10;" path="m,l802,e" filled="f" strokecolor="#3f3f3f" strokeweight=".19381mm">
                    <v:path arrowok="t" o:connecttype="custom" o:connectlocs="0,0;802,0" o:connectangles="0,0"/>
                  </v:shape>
                </v:group>
                <w10:wrap anchorx="page"/>
              </v:group>
            </w:pict>
          </mc:Fallback>
        </mc:AlternateContent>
      </w:r>
      <w:proofErr w:type="gramStart"/>
      <w:r w:rsidRPr="006632F3">
        <w:rPr>
          <w:rFonts w:ascii="Times New Roman" w:eastAsia="Times New Roman" w:hAnsi="Times New Roman" w:cs="Times New Roman"/>
          <w:color w:val="424242"/>
          <w:spacing w:val="-7"/>
          <w:w w:val="104"/>
          <w:position w:val="-1"/>
        </w:rPr>
        <w:t>n</w:t>
      </w:r>
      <w:r w:rsidRPr="006632F3">
        <w:rPr>
          <w:rFonts w:ascii="Times New Roman" w:eastAsia="Times New Roman" w:hAnsi="Times New Roman" w:cs="Times New Roman"/>
          <w:color w:val="5B5B5B"/>
          <w:w w:val="108"/>
          <w:position w:val="-1"/>
        </w:rPr>
        <w:t>so</w:t>
      </w:r>
      <w:r w:rsidRPr="006632F3">
        <w:rPr>
          <w:rFonts w:ascii="Times New Roman" w:eastAsia="Times New Roman" w:hAnsi="Times New Roman" w:cs="Times New Roman"/>
          <w:color w:val="5B5B5B"/>
          <w:spacing w:val="-4"/>
          <w:w w:val="108"/>
          <w:position w:val="-1"/>
        </w:rPr>
        <w:t>r</w:t>
      </w:r>
      <w:r w:rsidRPr="006632F3">
        <w:rPr>
          <w:rFonts w:ascii="Times New Roman" w:eastAsia="Times New Roman" w:hAnsi="Times New Roman" w:cs="Times New Roman"/>
          <w:color w:val="424242"/>
          <w:spacing w:val="6"/>
          <w:w w:val="73"/>
          <w:position w:val="-1"/>
        </w:rPr>
        <w:t>l</w:t>
      </w:r>
      <w:r w:rsidRPr="006632F3">
        <w:rPr>
          <w:rFonts w:ascii="Times New Roman" w:eastAsia="Times New Roman" w:hAnsi="Times New Roman" w:cs="Times New Roman"/>
          <w:color w:val="6E6E6E"/>
          <w:w w:val="108"/>
          <w:position w:val="-1"/>
        </w:rPr>
        <w:t>d</w:t>
      </w:r>
      <w:proofErr w:type="gramEnd"/>
      <w:r w:rsidRPr="006632F3">
        <w:rPr>
          <w:rFonts w:ascii="Times New Roman" w:eastAsia="Times New Roman" w:hAnsi="Times New Roman" w:cs="Times New Roman"/>
          <w:color w:val="6E6E6E"/>
          <w:position w:val="-1"/>
        </w:rPr>
        <w:tab/>
      </w:r>
      <w:r w:rsidRPr="006632F3">
        <w:rPr>
          <w:rFonts w:ascii="Times New Roman" w:eastAsia="Arial" w:hAnsi="Times New Roman" w:cs="Times New Roman"/>
          <w:color w:val="1F1F1F"/>
          <w:w w:val="192"/>
          <w:position w:val="-1"/>
        </w:rPr>
        <w:t>I</w:t>
      </w:r>
    </w:p>
    <w:p w14:paraId="6BA1DD6B" w14:textId="77777777" w:rsidR="00583B21" w:rsidRPr="006632F3" w:rsidRDefault="00583B21" w:rsidP="00583B21">
      <w:pPr>
        <w:spacing w:after="0" w:line="92" w:lineRule="exact"/>
        <w:ind w:left="88" w:right="-20"/>
        <w:rPr>
          <w:rFonts w:ascii="Times New Roman" w:eastAsia="Arial" w:hAnsi="Times New Roman" w:cs="Times New Roman"/>
        </w:rPr>
      </w:pPr>
      <w:r w:rsidRPr="006632F3">
        <w:rPr>
          <w:rFonts w:ascii="Times New Roman" w:eastAsia="Arial" w:hAnsi="Times New Roman" w:cs="Times New Roman"/>
          <w:color w:val="1F1F1F"/>
        </w:rPr>
        <w:t>L</w:t>
      </w:r>
      <w:r w:rsidRPr="006632F3">
        <w:rPr>
          <w:rFonts w:ascii="Times New Roman" w:eastAsia="Arial" w:hAnsi="Times New Roman" w:cs="Times New Roman"/>
          <w:color w:val="1F1F1F"/>
          <w:spacing w:val="-2"/>
        </w:rPr>
        <w:t xml:space="preserve"> </w:t>
      </w:r>
      <w:r w:rsidRPr="006632F3">
        <w:rPr>
          <w:rFonts w:ascii="Times New Roman" w:eastAsia="Arial" w:hAnsi="Times New Roman" w:cs="Times New Roman"/>
          <w:color w:val="000000"/>
          <w:w w:val="387"/>
        </w:rPr>
        <w:t>---</w:t>
      </w:r>
    </w:p>
    <w:p w14:paraId="3BB834A1" w14:textId="77777777" w:rsidR="00583B21" w:rsidRPr="006632F3" w:rsidRDefault="00583B21" w:rsidP="00583B21">
      <w:pPr>
        <w:spacing w:before="22" w:after="0" w:line="240" w:lineRule="auto"/>
        <w:ind w:right="-20"/>
        <w:rPr>
          <w:rFonts w:ascii="Times New Roman" w:eastAsia="Times New Roman" w:hAnsi="Times New Roman" w:cs="Times New Roman"/>
        </w:rPr>
      </w:pPr>
      <w:r w:rsidRPr="006632F3">
        <w:rPr>
          <w:rFonts w:ascii="Times New Roman" w:eastAsia="Times New Roman" w:hAnsi="Times New Roman" w:cs="Times New Roman"/>
          <w:color w:val="424242"/>
          <w:w w:val="106"/>
        </w:rPr>
        <w:t>HashSet</w:t>
      </w:r>
    </w:p>
    <w:p w14:paraId="24C7C78D" w14:textId="77777777" w:rsidR="00583B21" w:rsidRPr="006632F3" w:rsidRDefault="00583B21" w:rsidP="00583B21">
      <w:pPr>
        <w:spacing w:after="0" w:line="278" w:lineRule="exact"/>
        <w:ind w:left="121"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color w:val="2F2F2F"/>
          <w:w w:val="499"/>
          <w:position w:val="-3"/>
        </w:rPr>
        <w:lastRenderedPageBreak/>
        <w:t>l</w:t>
      </w:r>
      <w:proofErr w:type="gramEnd"/>
      <w:r w:rsidRPr="006632F3">
        <w:rPr>
          <w:rFonts w:ascii="Times New Roman" w:eastAsia="Arial" w:hAnsi="Times New Roman" w:cs="Times New Roman"/>
          <w:color w:val="2F2F2F"/>
          <w:spacing w:val="-74"/>
          <w:w w:val="499"/>
          <w:position w:val="-3"/>
        </w:rPr>
        <w:t xml:space="preserve"> </w:t>
      </w:r>
      <w:r w:rsidRPr="006632F3">
        <w:rPr>
          <w:rFonts w:ascii="Times New Roman" w:eastAsia="Arial" w:hAnsi="Times New Roman" w:cs="Times New Roman"/>
          <w:color w:val="6E6E6E"/>
          <w:spacing w:val="-56"/>
          <w:w w:val="109"/>
          <w:position w:val="-2"/>
        </w:rPr>
        <w:t>e</w:t>
      </w:r>
      <w:r w:rsidRPr="006632F3">
        <w:rPr>
          <w:rFonts w:ascii="Times New Roman" w:eastAsia="Courier New" w:hAnsi="Times New Roman" w:cs="Times New Roman"/>
          <w:color w:val="000000"/>
          <w:spacing w:val="-80"/>
          <w:w w:val="84"/>
          <w:position w:val="3"/>
        </w:rPr>
        <w:t>-</w:t>
      </w:r>
      <w:r w:rsidRPr="006632F3">
        <w:rPr>
          <w:rFonts w:ascii="Times New Roman" w:eastAsia="Arial" w:hAnsi="Times New Roman" w:cs="Times New Roman"/>
          <w:color w:val="6E6E6E"/>
          <w:spacing w:val="-15"/>
          <w:w w:val="109"/>
          <w:position w:val="-2"/>
        </w:rPr>
        <w:t>n</w:t>
      </w:r>
      <w:r w:rsidRPr="006632F3">
        <w:rPr>
          <w:rFonts w:ascii="Times New Roman" w:eastAsia="Arial" w:hAnsi="Times New Roman" w:cs="Times New Roman"/>
          <w:color w:val="424242"/>
          <w:spacing w:val="-23"/>
          <w:w w:val="110"/>
          <w:position w:val="-2"/>
        </w:rPr>
        <w:t>t</w:t>
      </w:r>
      <w:r w:rsidRPr="006632F3">
        <w:rPr>
          <w:rFonts w:ascii="Times New Roman" w:eastAsia="Courier New" w:hAnsi="Times New Roman" w:cs="Times New Roman"/>
          <w:color w:val="000000"/>
          <w:spacing w:val="-152"/>
          <w:w w:val="84"/>
          <w:position w:val="3"/>
        </w:rPr>
        <w:t>-</w:t>
      </w:r>
      <w:r w:rsidRPr="006632F3">
        <w:rPr>
          <w:rFonts w:ascii="Times New Roman" w:eastAsia="Arial" w:hAnsi="Times New Roman" w:cs="Times New Roman"/>
          <w:color w:val="1F1F1F"/>
          <w:spacing w:val="-77"/>
          <w:w w:val="170"/>
          <w:position w:val="-3"/>
        </w:rPr>
        <w:t>_</w:t>
      </w:r>
      <w:r w:rsidRPr="006632F3">
        <w:rPr>
          <w:rFonts w:ascii="Times New Roman" w:eastAsia="Arial" w:hAnsi="Times New Roman" w:cs="Times New Roman"/>
          <w:color w:val="424242"/>
          <w:w w:val="111"/>
          <w:position w:val="-2"/>
        </w:rPr>
        <w:t>l</w:t>
      </w:r>
      <w:r w:rsidRPr="006632F3">
        <w:rPr>
          <w:rFonts w:ascii="Times New Roman" w:eastAsia="Arial" w:hAnsi="Times New Roman" w:cs="Times New Roman"/>
          <w:color w:val="5B5B5B"/>
          <w:w w:val="103"/>
          <w:position w:val="-2"/>
        </w:rPr>
        <w:t>d</w:t>
      </w:r>
      <w:r w:rsidRPr="006632F3">
        <w:rPr>
          <w:rFonts w:ascii="Times New Roman" w:eastAsia="Arial" w:hAnsi="Times New Roman" w:cs="Times New Roman"/>
          <w:color w:val="5B5B5B"/>
          <w:spacing w:val="-24"/>
          <w:w w:val="102"/>
          <w:position w:val="-2"/>
        </w:rPr>
        <w:t>,</w:t>
      </w:r>
      <w:r w:rsidRPr="006632F3">
        <w:rPr>
          <w:rFonts w:ascii="Times New Roman" w:eastAsia="Courier New" w:hAnsi="Times New Roman" w:cs="Times New Roman"/>
          <w:color w:val="000000"/>
          <w:spacing w:val="-114"/>
          <w:w w:val="84"/>
          <w:position w:val="3"/>
        </w:rPr>
        <w:t>-</w:t>
      </w:r>
      <w:r w:rsidRPr="006632F3">
        <w:rPr>
          <w:rFonts w:ascii="Times New Roman" w:eastAsia="Arial" w:hAnsi="Times New Roman" w:cs="Times New Roman"/>
          <w:color w:val="5B5B5B"/>
          <w:w w:val="101"/>
          <w:position w:val="-2"/>
        </w:rPr>
        <w:t>H</w:t>
      </w:r>
      <w:r w:rsidRPr="006632F3">
        <w:rPr>
          <w:rFonts w:ascii="Times New Roman" w:eastAsia="Arial" w:hAnsi="Times New Roman" w:cs="Times New Roman"/>
          <w:color w:val="5B5B5B"/>
          <w:spacing w:val="-56"/>
          <w:w w:val="101"/>
          <w:position w:val="-2"/>
        </w:rPr>
        <w:t>a</w:t>
      </w:r>
      <w:r w:rsidRPr="006632F3">
        <w:rPr>
          <w:rFonts w:ascii="Times New Roman" w:eastAsia="Courier New" w:hAnsi="Times New Roman" w:cs="Times New Roman"/>
          <w:color w:val="000000"/>
          <w:spacing w:val="-86"/>
          <w:w w:val="84"/>
          <w:position w:val="3"/>
        </w:rPr>
        <w:t>-</w:t>
      </w:r>
      <w:r w:rsidRPr="006632F3">
        <w:rPr>
          <w:rFonts w:ascii="Times New Roman" w:eastAsia="Arial" w:hAnsi="Times New Roman" w:cs="Times New Roman"/>
          <w:color w:val="5B5B5B"/>
          <w:w w:val="101"/>
          <w:position w:val="-2"/>
        </w:rPr>
        <w:t>s</w:t>
      </w:r>
      <w:r w:rsidRPr="006632F3">
        <w:rPr>
          <w:rFonts w:ascii="Times New Roman" w:eastAsia="Arial" w:hAnsi="Times New Roman" w:cs="Times New Roman"/>
          <w:color w:val="5B5B5B"/>
          <w:spacing w:val="-53"/>
          <w:w w:val="101"/>
          <w:position w:val="-2"/>
        </w:rPr>
        <w:t>h</w:t>
      </w:r>
      <w:r w:rsidRPr="006632F3">
        <w:rPr>
          <w:rFonts w:ascii="Times New Roman" w:eastAsia="Courier New" w:hAnsi="Times New Roman" w:cs="Times New Roman"/>
          <w:color w:val="000000"/>
          <w:spacing w:val="-90"/>
          <w:w w:val="84"/>
          <w:position w:val="3"/>
        </w:rPr>
        <w:t>-</w:t>
      </w:r>
      <w:r w:rsidRPr="006632F3">
        <w:rPr>
          <w:rFonts w:ascii="Times New Roman" w:eastAsia="Arial" w:hAnsi="Times New Roman" w:cs="Times New Roman"/>
          <w:color w:val="5B5B5B"/>
          <w:spacing w:val="-4"/>
          <w:position w:val="-2"/>
        </w:rPr>
        <w:t>S</w:t>
      </w:r>
      <w:r w:rsidRPr="006632F3">
        <w:rPr>
          <w:rFonts w:ascii="Times New Roman" w:eastAsia="Courier New" w:hAnsi="Times New Roman" w:cs="Times New Roman"/>
          <w:color w:val="000000"/>
          <w:spacing w:val="-151"/>
          <w:w w:val="84"/>
          <w:position w:val="3"/>
        </w:rPr>
        <w:t>-</w:t>
      </w:r>
      <w:r w:rsidRPr="006632F3">
        <w:rPr>
          <w:rFonts w:ascii="Times New Roman" w:eastAsia="Arial" w:hAnsi="Times New Roman" w:cs="Times New Roman"/>
          <w:color w:val="5B5B5B"/>
          <w:spacing w:val="-8"/>
          <w:w w:val="101"/>
          <w:position w:val="-2"/>
        </w:rPr>
        <w:t>e</w:t>
      </w:r>
      <w:r w:rsidRPr="006632F3">
        <w:rPr>
          <w:rFonts w:ascii="Times New Roman" w:eastAsia="Arial" w:hAnsi="Times New Roman" w:cs="Times New Roman"/>
          <w:color w:val="7E7E7E"/>
          <w:w w:val="98"/>
          <w:position w:val="-2"/>
        </w:rPr>
        <w:t>t</w:t>
      </w:r>
      <w:r w:rsidRPr="006632F3">
        <w:rPr>
          <w:rFonts w:ascii="Times New Roman" w:eastAsia="Arial" w:hAnsi="Times New Roman" w:cs="Times New Roman"/>
          <w:color w:val="7E7E7E"/>
          <w:spacing w:val="-34"/>
          <w:w w:val="98"/>
          <w:position w:val="-2"/>
        </w:rPr>
        <w:t>&lt;</w:t>
      </w:r>
      <w:r w:rsidRPr="006632F3">
        <w:rPr>
          <w:rFonts w:ascii="Times New Roman" w:eastAsia="Courier New" w:hAnsi="Times New Roman" w:cs="Times New Roman"/>
          <w:color w:val="000000"/>
          <w:spacing w:val="-113"/>
          <w:w w:val="84"/>
          <w:position w:val="3"/>
        </w:rPr>
        <w:t>-</w:t>
      </w:r>
      <w:r w:rsidRPr="006632F3">
        <w:rPr>
          <w:rFonts w:ascii="Times New Roman" w:eastAsia="Arial" w:hAnsi="Times New Roman" w:cs="Times New Roman"/>
          <w:color w:val="7E7E7E"/>
          <w:w w:val="99"/>
          <w:position w:val="-2"/>
        </w:rPr>
        <w:t>s</w:t>
      </w:r>
      <w:r w:rsidRPr="006632F3">
        <w:rPr>
          <w:rFonts w:ascii="Times New Roman" w:eastAsia="Arial" w:hAnsi="Times New Roman" w:cs="Times New Roman"/>
          <w:color w:val="7E7E7E"/>
          <w:spacing w:val="-28"/>
          <w:w w:val="99"/>
          <w:position w:val="-2"/>
        </w:rPr>
        <w:t>e</w:t>
      </w:r>
      <w:r w:rsidRPr="006632F3">
        <w:rPr>
          <w:rFonts w:ascii="Times New Roman" w:eastAsia="Courier New" w:hAnsi="Times New Roman" w:cs="Times New Roman"/>
          <w:color w:val="000000"/>
          <w:spacing w:val="-136"/>
          <w:w w:val="84"/>
          <w:position w:val="3"/>
        </w:rPr>
        <w:t>-</w:t>
      </w:r>
      <w:r w:rsidRPr="006632F3">
        <w:rPr>
          <w:rFonts w:ascii="Times New Roman" w:eastAsia="Arial" w:hAnsi="Times New Roman" w:cs="Times New Roman"/>
          <w:color w:val="5B5B5B"/>
          <w:w w:val="102"/>
          <w:position w:val="-2"/>
        </w:rPr>
        <w:t>n</w:t>
      </w:r>
      <w:r w:rsidRPr="006632F3">
        <w:rPr>
          <w:rFonts w:ascii="Times New Roman" w:eastAsia="Arial" w:hAnsi="Times New Roman" w:cs="Times New Roman"/>
          <w:color w:val="5B5B5B"/>
          <w:spacing w:val="-12"/>
          <w:w w:val="102"/>
          <w:position w:val="-2"/>
        </w:rPr>
        <w:t>s</w:t>
      </w:r>
      <w:r w:rsidRPr="006632F3">
        <w:rPr>
          <w:rFonts w:ascii="Times New Roman" w:eastAsia="Courier New" w:hAnsi="Times New Roman" w:cs="Times New Roman"/>
          <w:color w:val="000000"/>
          <w:spacing w:val="-138"/>
          <w:w w:val="84"/>
          <w:position w:val="3"/>
        </w:rPr>
        <w:t>-</w:t>
      </w:r>
      <w:r w:rsidRPr="006632F3">
        <w:rPr>
          <w:rFonts w:ascii="Times New Roman" w:eastAsia="Arial" w:hAnsi="Times New Roman" w:cs="Times New Roman"/>
          <w:color w:val="5B5B5B"/>
          <w:w w:val="101"/>
          <w:position w:val="-2"/>
        </w:rPr>
        <w:t>of</w:t>
      </w:r>
      <w:r w:rsidRPr="006632F3">
        <w:rPr>
          <w:rFonts w:ascii="Times New Roman" w:eastAsia="Arial" w:hAnsi="Times New Roman" w:cs="Times New Roman"/>
          <w:color w:val="5B5B5B"/>
          <w:spacing w:val="-10"/>
          <w:w w:val="102"/>
          <w:position w:val="-2"/>
        </w:rPr>
        <w:t>i</w:t>
      </w:r>
      <w:r w:rsidRPr="006632F3">
        <w:rPr>
          <w:rFonts w:ascii="Times New Roman" w:eastAsia="Courier New" w:hAnsi="Times New Roman" w:cs="Times New Roman"/>
          <w:color w:val="000000"/>
          <w:spacing w:val="-140"/>
          <w:w w:val="84"/>
          <w:position w:val="3"/>
        </w:rPr>
        <w:t>-</w:t>
      </w:r>
      <w:r w:rsidRPr="006632F3">
        <w:rPr>
          <w:rFonts w:ascii="Times New Roman" w:eastAsia="Arial" w:hAnsi="Times New Roman" w:cs="Times New Roman"/>
          <w:color w:val="5B5B5B"/>
          <w:w w:val="102"/>
          <w:position w:val="-2"/>
        </w:rPr>
        <w:t>d</w:t>
      </w:r>
      <w:r w:rsidRPr="006632F3">
        <w:rPr>
          <w:rFonts w:ascii="Times New Roman" w:eastAsia="Arial" w:hAnsi="Times New Roman" w:cs="Times New Roman"/>
          <w:color w:val="5B5B5B"/>
          <w:spacing w:val="-19"/>
          <w:w w:val="101"/>
          <w:position w:val="-2"/>
        </w:rPr>
        <w:t>&gt;</w:t>
      </w:r>
      <w:r w:rsidRPr="006632F3">
        <w:rPr>
          <w:rFonts w:ascii="Times New Roman" w:eastAsia="Courier New" w:hAnsi="Times New Roman" w:cs="Times New Roman"/>
          <w:color w:val="000000"/>
          <w:spacing w:val="-90"/>
          <w:w w:val="84"/>
          <w:position w:val="3"/>
        </w:rPr>
        <w:t>-</w:t>
      </w:r>
      <w:r w:rsidRPr="006632F3">
        <w:rPr>
          <w:rFonts w:ascii="Times New Roman" w:eastAsia="Arial" w:hAnsi="Times New Roman" w:cs="Times New Roman"/>
          <w:color w:val="424242"/>
          <w:w w:val="192"/>
          <w:position w:val="-2"/>
        </w:rPr>
        <w:t>I</w:t>
      </w:r>
    </w:p>
    <w:p w14:paraId="1F3F3581" w14:textId="77777777" w:rsidR="00583B21" w:rsidRPr="006632F3" w:rsidRDefault="00583B21" w:rsidP="00583B21">
      <w:pPr>
        <w:spacing w:before="99" w:after="0" w:line="240" w:lineRule="auto"/>
        <w:ind w:right="-20"/>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52480" behindDoc="1" locked="0" layoutInCell="1" allowOverlap="1" wp14:anchorId="6D180E90" wp14:editId="4EF3A9FD">
                <wp:simplePos x="0" y="0"/>
                <wp:positionH relativeFrom="page">
                  <wp:posOffset>5514975</wp:posOffset>
                </wp:positionH>
                <wp:positionV relativeFrom="paragraph">
                  <wp:posOffset>-3175</wp:posOffset>
                </wp:positionV>
                <wp:extent cx="143510" cy="1270"/>
                <wp:effectExtent l="9525" t="6350" r="8890" b="11430"/>
                <wp:wrapNone/>
                <wp:docPr id="3111" name="Group 30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3510" cy="1270"/>
                          <a:chOff x="8685" y="-5"/>
                          <a:chExt cx="226" cy="2"/>
                        </a:xfrm>
                      </wpg:grpSpPr>
                      <wps:wsp>
                        <wps:cNvPr id="3112" name="Freeform 3046"/>
                        <wps:cNvSpPr>
                          <a:spLocks/>
                        </wps:cNvSpPr>
                        <wps:spPr bwMode="auto">
                          <a:xfrm>
                            <a:off x="8685" y="-5"/>
                            <a:ext cx="226" cy="2"/>
                          </a:xfrm>
                          <a:custGeom>
                            <a:avLst/>
                            <a:gdLst>
                              <a:gd name="T0" fmla="+- 0 8685 8685"/>
                              <a:gd name="T1" fmla="*/ T0 w 226"/>
                              <a:gd name="T2" fmla="+- 0 8911 8685"/>
                              <a:gd name="T3" fmla="*/ T2 w 226"/>
                            </a:gdLst>
                            <a:ahLst/>
                            <a:cxnLst>
                              <a:cxn ang="0">
                                <a:pos x="T1" y="0"/>
                              </a:cxn>
                              <a:cxn ang="0">
                                <a:pos x="T3" y="0"/>
                              </a:cxn>
                            </a:cxnLst>
                            <a:rect l="0" t="0" r="r" b="b"/>
                            <a:pathLst>
                              <a:path w="226">
                                <a:moveTo>
                                  <a:pt x="0" y="0"/>
                                </a:moveTo>
                                <a:lnTo>
                                  <a:pt x="226" y="0"/>
                                </a:lnTo>
                              </a:path>
                            </a:pathLst>
                          </a:custGeom>
                          <a:noFill/>
                          <a:ln w="4000">
                            <a:solidFill>
                              <a:srgbClr val="1E1E1E"/>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45" o:spid="_x0000_s1026" style="position:absolute;margin-left:434.25pt;margin-top:-.25pt;width:11.3pt;height:.1pt;z-index:-251264000;mso-position-horizontal-relative:page" coordorigin="8685,-5" coordsize="2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">
                <v:shape id="Freeform 3046" o:spid="_x0000_s1027" style="position:absolute;left:8685;top:-5;width:226;height:2;visibility:visible;mso-wrap-style:square;v-text-anchor:top" coordsize="2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QSK8cA&#10;AADdAAAADwAAAGRycy9kb3ducmV2LnhtbESPT2vCQBTE74LfYXlCL1I3SamV1FXaSkEsPfiHnh/Z&#10;ZzaYfRuyq0Y/vVsQPA4z8xtmOu9sLU7U+sqxgnSUgCAunK64VLDbfj9PQPiArLF2TAou5GE+6/em&#10;mGt35jWdNqEUEcI+RwUmhCaX0heGLPqRa4ijt3etxRBlW0rd4jnCbS2zJBlLixXHBYMNfRkqDpuj&#10;VZD86N31tVx9ZovV8PfN/Zk0q4xST4Pu4x1EoC48wvf2Uit4SdMM/t/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0EivHAAAA3QAAAA8AAAAAAAAAAAAAAAAAmAIAAGRy&#10;cy9kb3ducmV2LnhtbFBLBQYAAAAABAAEAPUAAACMAwAAAAA=&#10;" path="m,l226,e" filled="f" strokecolor="#1e1e1e" strokeweight=".1111mm">
                  <v:path arrowok="t" o:connecttype="custom" o:connectlocs="0,0;226,0" o:connectangles="0,0"/>
                </v:shape>
                <w10:wrap anchorx="page"/>
              </v:group>
            </w:pict>
          </mc:Fallback>
        </mc:AlternateContent>
      </w:r>
      <w:r w:rsidRPr="006632F3">
        <w:rPr>
          <w:rFonts w:ascii="Times New Roman" w:eastAsia="Times New Roman" w:hAnsi="Times New Roman" w:cs="Times New Roman"/>
          <w:color w:val="2F2F2F"/>
          <w:w w:val="107"/>
        </w:rPr>
        <w:t>Has</w:t>
      </w:r>
      <w:r w:rsidRPr="006632F3">
        <w:rPr>
          <w:rFonts w:ascii="Times New Roman" w:eastAsia="Times New Roman" w:hAnsi="Times New Roman" w:cs="Times New Roman"/>
          <w:color w:val="2F2F2F"/>
          <w:spacing w:val="-3"/>
          <w:w w:val="108"/>
        </w:rPr>
        <w:t>h</w:t>
      </w:r>
      <w:r w:rsidRPr="006632F3">
        <w:rPr>
          <w:rFonts w:ascii="Times New Roman" w:eastAsia="Times New Roman" w:hAnsi="Times New Roman" w:cs="Times New Roman"/>
          <w:color w:val="424242"/>
          <w:w w:val="99"/>
        </w:rPr>
        <w:t>Map</w:t>
      </w:r>
    </w:p>
    <w:p w14:paraId="56F46210"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num="4" w:space="720" w:equalWidth="0">
            <w:col w:w="2833" w:space="400"/>
            <w:col w:w="1234" w:space="623"/>
            <w:col w:w="1207" w:space="463"/>
            <w:col w:w="2280"/>
          </w:cols>
        </w:sectPr>
      </w:pPr>
    </w:p>
    <w:p w14:paraId="7862F599" w14:textId="77777777" w:rsidR="00583B21" w:rsidRPr="006632F3" w:rsidRDefault="00583B21" w:rsidP="00583B21">
      <w:pPr>
        <w:spacing w:after="0" w:line="200" w:lineRule="exact"/>
        <w:rPr>
          <w:rFonts w:ascii="Times New Roman" w:hAnsi="Times New Roman" w:cs="Times New Roman"/>
        </w:rPr>
      </w:pPr>
    </w:p>
    <w:p w14:paraId="0774DD1B" w14:textId="77777777" w:rsidR="00583B21" w:rsidRPr="006632F3" w:rsidRDefault="00583B21" w:rsidP="00583B21">
      <w:pPr>
        <w:spacing w:after="0" w:line="200" w:lineRule="exact"/>
        <w:rPr>
          <w:rFonts w:ascii="Times New Roman" w:hAnsi="Times New Roman" w:cs="Times New Roman"/>
        </w:rPr>
      </w:pPr>
    </w:p>
    <w:p w14:paraId="2953054A" w14:textId="77777777" w:rsidR="00583B21" w:rsidRPr="006632F3" w:rsidRDefault="00583B21" w:rsidP="00583B21">
      <w:pPr>
        <w:spacing w:before="1" w:after="0" w:line="240" w:lineRule="exact"/>
        <w:rPr>
          <w:rFonts w:ascii="Times New Roman" w:hAnsi="Times New Roman" w:cs="Times New Roman"/>
        </w:rPr>
      </w:pPr>
    </w:p>
    <w:p w14:paraId="70FEAF5D" w14:textId="77777777" w:rsidR="00583B21" w:rsidRPr="006632F3" w:rsidRDefault="00583B21" w:rsidP="00583B21">
      <w:pPr>
        <w:spacing w:before="35" w:after="0" w:line="240" w:lineRule="auto"/>
        <w:ind w:left="310" w:right="-20"/>
        <w:rPr>
          <w:rFonts w:ascii="Times New Roman" w:eastAsia="Times New Roman" w:hAnsi="Times New Roman" w:cs="Times New Roman"/>
        </w:rPr>
      </w:pPr>
      <w:r w:rsidRPr="006632F3">
        <w:rPr>
          <w:rFonts w:ascii="Times New Roman" w:eastAsia="Times New Roman" w:hAnsi="Times New Roman" w:cs="Times New Roman"/>
          <w:w w:val="116"/>
        </w:rPr>
        <w:t>Figure</w:t>
      </w:r>
      <w:r w:rsidRPr="006632F3">
        <w:rPr>
          <w:rFonts w:ascii="Times New Roman" w:eastAsia="Times New Roman" w:hAnsi="Times New Roman" w:cs="Times New Roman"/>
          <w:spacing w:val="-27"/>
          <w:w w:val="116"/>
        </w:rPr>
        <w:t xml:space="preserve"> </w:t>
      </w:r>
      <w:r w:rsidRPr="006632F3">
        <w:rPr>
          <w:rFonts w:ascii="Times New Roman" w:eastAsia="Times New Roman" w:hAnsi="Times New Roman" w:cs="Times New Roman"/>
        </w:rPr>
        <w:t>3-25</w:t>
      </w:r>
      <w:r w:rsidRPr="006632F3">
        <w:rPr>
          <w:rFonts w:ascii="Times New Roman" w:eastAsia="Times New Roman" w:hAnsi="Times New Roman" w:cs="Times New Roman"/>
          <w:spacing w:val="29"/>
        </w:rPr>
        <w:t xml:space="preserve"> </w:t>
      </w:r>
      <w:r w:rsidRPr="006632F3">
        <w:rPr>
          <w:rFonts w:ascii="Times New Roman" w:eastAsia="Times New Roman" w:hAnsi="Times New Roman" w:cs="Times New Roman"/>
        </w:rPr>
        <w:t>Class</w:t>
      </w:r>
      <w:r w:rsidRPr="006632F3">
        <w:rPr>
          <w:rFonts w:ascii="Times New Roman" w:eastAsia="Times New Roman" w:hAnsi="Times New Roman" w:cs="Times New Roman"/>
          <w:spacing w:val="37"/>
        </w:rPr>
        <w:t xml:space="preserve"> </w:t>
      </w:r>
      <w:r w:rsidRPr="006632F3">
        <w:rPr>
          <w:rFonts w:ascii="Times New Roman" w:eastAsia="Times New Roman" w:hAnsi="Times New Roman" w:cs="Times New Roman"/>
          <w:w w:val="116"/>
        </w:rPr>
        <w:t>Diagram</w:t>
      </w:r>
      <w:r w:rsidRPr="006632F3">
        <w:rPr>
          <w:rFonts w:ascii="Times New Roman" w:eastAsia="Times New Roman" w:hAnsi="Times New Roman" w:cs="Times New Roman"/>
          <w:spacing w:val="-19"/>
          <w:w w:val="116"/>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1"/>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6"/>
        </w:rPr>
        <w:t xml:space="preserve"> </w:t>
      </w:r>
      <w:proofErr w:type="gramStart"/>
      <w:r w:rsidRPr="006632F3">
        <w:rPr>
          <w:rFonts w:ascii="Times New Roman" w:eastAsia="Times New Roman" w:hAnsi="Times New Roman" w:cs="Times New Roman"/>
        </w:rPr>
        <w:t xml:space="preserve">Sensor </w:t>
      </w:r>
      <w:r w:rsidRPr="006632F3">
        <w:rPr>
          <w:rFonts w:ascii="Times New Roman" w:eastAsia="Times New Roman" w:hAnsi="Times New Roman" w:cs="Times New Roman"/>
          <w:spacing w:val="18"/>
        </w:rPr>
        <w:t xml:space="preserve"> </w:t>
      </w:r>
      <w:r w:rsidRPr="006632F3">
        <w:rPr>
          <w:rFonts w:ascii="Times New Roman" w:eastAsia="Times New Roman" w:hAnsi="Times New Roman" w:cs="Times New Roman"/>
        </w:rPr>
        <w:t>and</w:t>
      </w:r>
      <w:proofErr w:type="gramEnd"/>
      <w:r w:rsidRPr="006632F3">
        <w:rPr>
          <w:rFonts w:ascii="Times New Roman" w:eastAsia="Times New Roman" w:hAnsi="Times New Roman" w:cs="Times New Roman"/>
          <w:spacing w:val="44"/>
        </w:rPr>
        <w:t xml:space="preserve"> </w:t>
      </w:r>
      <w:r w:rsidRPr="006632F3">
        <w:rPr>
          <w:rFonts w:ascii="Times New Roman" w:eastAsia="Times New Roman" w:hAnsi="Times New Roman" w:cs="Times New Roman"/>
          <w:w w:val="112"/>
        </w:rPr>
        <w:t>Application</w:t>
      </w:r>
      <w:r w:rsidRPr="006632F3">
        <w:rPr>
          <w:rFonts w:ascii="Times New Roman" w:eastAsia="Times New Roman" w:hAnsi="Times New Roman" w:cs="Times New Roman"/>
          <w:spacing w:val="-17"/>
          <w:w w:val="112"/>
        </w:rPr>
        <w:t xml:space="preserve"> </w:t>
      </w:r>
      <w:r w:rsidRPr="006632F3">
        <w:rPr>
          <w:rFonts w:ascii="Times New Roman" w:eastAsia="Times New Roman" w:hAnsi="Times New Roman" w:cs="Times New Roman"/>
          <w:w w:val="114"/>
        </w:rPr>
        <w:t>Client</w:t>
      </w:r>
    </w:p>
    <w:p w14:paraId="759A6790" w14:textId="77777777" w:rsidR="00583B21" w:rsidRPr="006632F3" w:rsidRDefault="00583B21" w:rsidP="00583B21">
      <w:pPr>
        <w:spacing w:before="94" w:after="0" w:line="225" w:lineRule="auto"/>
        <w:ind w:left="310" w:right="264" w:firstLine="11"/>
        <w:rPr>
          <w:rFonts w:ascii="Times New Roman" w:eastAsia="Times New Roman" w:hAnsi="Times New Roman" w:cs="Times New Roman"/>
        </w:rPr>
      </w:pPr>
      <w:r w:rsidRPr="006632F3">
        <w:rPr>
          <w:rFonts w:ascii="Times New Roman" w:eastAsia="Times New Roman" w:hAnsi="Times New Roman" w:cs="Times New Roman"/>
          <w:w w:val="92"/>
        </w:rPr>
        <w:t>The</w:t>
      </w:r>
      <w:r w:rsidRPr="006632F3">
        <w:rPr>
          <w:rFonts w:ascii="Times New Roman" w:eastAsia="Times New Roman" w:hAnsi="Times New Roman" w:cs="Times New Roman"/>
          <w:spacing w:val="-28"/>
        </w:rPr>
        <w:t xml:space="preserve"> </w:t>
      </w:r>
      <w:r w:rsidRPr="006632F3">
        <w:rPr>
          <w:rFonts w:ascii="Times New Roman" w:eastAsia="Times New Roman" w:hAnsi="Times New Roman" w:cs="Times New Roman"/>
          <w:w w:val="89"/>
        </w:rPr>
        <w:t>figure</w:t>
      </w:r>
      <w:r w:rsidRPr="006632F3">
        <w:rPr>
          <w:rFonts w:ascii="Times New Roman" w:eastAsia="Times New Roman" w:hAnsi="Times New Roman" w:cs="Times New Roman"/>
          <w:spacing w:val="22"/>
          <w:w w:val="89"/>
        </w:rPr>
        <w:t xml:space="preserve"> </w:t>
      </w:r>
      <w:r w:rsidRPr="006632F3">
        <w:rPr>
          <w:rFonts w:ascii="Times New Roman" w:eastAsia="Times New Roman" w:hAnsi="Times New Roman" w:cs="Times New Roman"/>
          <w:w w:val="89"/>
        </w:rPr>
        <w:t>above</w:t>
      </w:r>
      <w:r w:rsidRPr="006632F3">
        <w:rPr>
          <w:rFonts w:ascii="Times New Roman" w:eastAsia="Times New Roman" w:hAnsi="Times New Roman" w:cs="Times New Roman"/>
          <w:spacing w:val="18"/>
          <w:w w:val="89"/>
        </w:rPr>
        <w:t xml:space="preserve"> </w:t>
      </w:r>
      <w:r w:rsidRPr="006632F3">
        <w:rPr>
          <w:rFonts w:ascii="Times New Roman" w:eastAsia="Times New Roman" w:hAnsi="Times New Roman" w:cs="Times New Roman"/>
          <w:w w:val="89"/>
        </w:rPr>
        <w:t>shows</w:t>
      </w:r>
      <w:r w:rsidRPr="006632F3">
        <w:rPr>
          <w:rFonts w:ascii="Times New Roman" w:eastAsia="Times New Roman" w:hAnsi="Times New Roman" w:cs="Times New Roman"/>
          <w:spacing w:val="16"/>
          <w:w w:val="89"/>
        </w:rPr>
        <w:t xml:space="preserve"> </w:t>
      </w:r>
      <w:r w:rsidRPr="006632F3">
        <w:rPr>
          <w:rFonts w:ascii="Times New Roman" w:eastAsia="Times New Roman" w:hAnsi="Times New Roman" w:cs="Times New Roman"/>
          <w:w w:val="89"/>
        </w:rPr>
        <w:t>the</w:t>
      </w:r>
      <w:r w:rsidRPr="006632F3">
        <w:rPr>
          <w:rFonts w:ascii="Times New Roman" w:eastAsia="Times New Roman" w:hAnsi="Times New Roman" w:cs="Times New Roman"/>
          <w:spacing w:val="13"/>
          <w:w w:val="89"/>
        </w:rPr>
        <w:t xml:space="preserve"> </w:t>
      </w:r>
      <w:r w:rsidRPr="006632F3">
        <w:rPr>
          <w:rFonts w:ascii="Times New Roman" w:eastAsia="Times New Roman" w:hAnsi="Times New Roman" w:cs="Times New Roman"/>
          <w:w w:val="89"/>
        </w:rPr>
        <w:t>class</w:t>
      </w:r>
      <w:r w:rsidRPr="006632F3">
        <w:rPr>
          <w:rFonts w:ascii="Times New Roman" w:eastAsia="Times New Roman" w:hAnsi="Times New Roman" w:cs="Times New Roman"/>
          <w:spacing w:val="14"/>
          <w:w w:val="89"/>
        </w:rPr>
        <w:t xml:space="preserve"> </w:t>
      </w:r>
      <w:r w:rsidRPr="006632F3">
        <w:rPr>
          <w:rFonts w:ascii="Times New Roman" w:eastAsia="Times New Roman" w:hAnsi="Times New Roman" w:cs="Times New Roman"/>
          <w:w w:val="89"/>
        </w:rPr>
        <w:t>diagram</w:t>
      </w:r>
      <w:r w:rsidRPr="006632F3">
        <w:rPr>
          <w:rFonts w:ascii="Times New Roman" w:eastAsia="Times New Roman" w:hAnsi="Times New Roman" w:cs="Times New Roman"/>
          <w:spacing w:val="17"/>
          <w:w w:val="89"/>
        </w:rPr>
        <w:t xml:space="preserve"> </w:t>
      </w:r>
      <w:r w:rsidRPr="006632F3">
        <w:rPr>
          <w:rFonts w:ascii="Times New Roman" w:eastAsia="Times New Roman" w:hAnsi="Times New Roman" w:cs="Times New Roman"/>
          <w:w w:val="89"/>
        </w:rPr>
        <w:t>of</w:t>
      </w:r>
      <w:r w:rsidRPr="006632F3">
        <w:rPr>
          <w:rFonts w:ascii="Times New Roman" w:eastAsia="Times New Roman" w:hAnsi="Times New Roman" w:cs="Times New Roman"/>
          <w:spacing w:val="1"/>
          <w:w w:val="89"/>
        </w:rPr>
        <w:t xml:space="preserve"> </w:t>
      </w:r>
      <w:r w:rsidRPr="006632F3">
        <w:rPr>
          <w:rFonts w:ascii="Times New Roman" w:eastAsia="Times New Roman" w:hAnsi="Times New Roman" w:cs="Times New Roman"/>
          <w:w w:val="89"/>
        </w:rPr>
        <w:t>significant</w:t>
      </w:r>
      <w:r w:rsidRPr="006632F3">
        <w:rPr>
          <w:rFonts w:ascii="Times New Roman" w:eastAsia="Times New Roman" w:hAnsi="Times New Roman" w:cs="Times New Roman"/>
          <w:spacing w:val="32"/>
          <w:w w:val="89"/>
        </w:rPr>
        <w:t xml:space="preserve"> </w:t>
      </w:r>
      <w:r w:rsidRPr="006632F3">
        <w:rPr>
          <w:rFonts w:ascii="Times New Roman" w:eastAsia="Times New Roman" w:hAnsi="Times New Roman" w:cs="Times New Roman"/>
          <w:w w:val="89"/>
        </w:rPr>
        <w:t>classes</w:t>
      </w:r>
      <w:r w:rsidRPr="006632F3">
        <w:rPr>
          <w:rFonts w:ascii="Times New Roman" w:eastAsia="Times New Roman" w:hAnsi="Times New Roman" w:cs="Times New Roman"/>
          <w:spacing w:val="29"/>
          <w:w w:val="89"/>
        </w:rPr>
        <w:t xml:space="preserve"> </w:t>
      </w:r>
      <w:r w:rsidRPr="006632F3">
        <w:rPr>
          <w:rFonts w:ascii="Times New Roman" w:eastAsia="Times New Roman" w:hAnsi="Times New Roman" w:cs="Times New Roman"/>
          <w:w w:val="89"/>
        </w:rPr>
        <w:t>in</w:t>
      </w:r>
      <w:r w:rsidRPr="006632F3">
        <w:rPr>
          <w:rFonts w:ascii="Times New Roman" w:eastAsia="Times New Roman" w:hAnsi="Times New Roman" w:cs="Times New Roman"/>
          <w:spacing w:val="-18"/>
          <w:w w:val="89"/>
        </w:rPr>
        <w:t xml:space="preserve"> </w:t>
      </w:r>
      <w:r w:rsidRPr="006632F3">
        <w:rPr>
          <w:rFonts w:ascii="Times New Roman" w:eastAsia="Times New Roman" w:hAnsi="Times New Roman" w:cs="Times New Roman"/>
          <w:w w:val="89"/>
        </w:rPr>
        <w:t>SXO</w:t>
      </w:r>
      <w:r w:rsidRPr="006632F3">
        <w:rPr>
          <w:rFonts w:ascii="Times New Roman" w:eastAsia="Times New Roman" w:hAnsi="Times New Roman" w:cs="Times New Roman"/>
          <w:spacing w:val="26"/>
          <w:w w:val="89"/>
        </w:rPr>
        <w:t xml:space="preserve"> </w:t>
      </w:r>
      <w:r w:rsidRPr="006632F3">
        <w:rPr>
          <w:rFonts w:ascii="Times New Roman" w:eastAsia="Times New Roman" w:hAnsi="Times New Roman" w:cs="Times New Roman"/>
          <w:w w:val="89"/>
        </w:rPr>
        <w:t>and</w:t>
      </w:r>
      <w:r w:rsidRPr="006632F3">
        <w:rPr>
          <w:rFonts w:ascii="Times New Roman" w:eastAsia="Times New Roman" w:hAnsi="Times New Roman" w:cs="Times New Roman"/>
          <w:spacing w:val="6"/>
          <w:w w:val="89"/>
        </w:rPr>
        <w:t xml:space="preserve"> </w:t>
      </w:r>
      <w:r w:rsidRPr="006632F3">
        <w:rPr>
          <w:rFonts w:ascii="Times New Roman" w:eastAsia="Times New Roman" w:hAnsi="Times New Roman" w:cs="Times New Roman"/>
          <w:w w:val="97"/>
        </w:rPr>
        <w:t>SG.</w:t>
      </w:r>
      <w:r w:rsidRPr="006632F3">
        <w:rPr>
          <w:rFonts w:ascii="Times New Roman" w:eastAsia="Times New Roman" w:hAnsi="Times New Roman" w:cs="Times New Roman"/>
          <w:spacing w:val="-27"/>
        </w:rPr>
        <w:t xml:space="preserve"> </w:t>
      </w:r>
      <w:r w:rsidRPr="006632F3">
        <w:rPr>
          <w:rFonts w:ascii="Times New Roman" w:eastAsia="Times New Roman" w:hAnsi="Times New Roman" w:cs="Times New Roman"/>
        </w:rPr>
        <w:t xml:space="preserve">Within </w:t>
      </w:r>
      <w:r w:rsidRPr="006632F3">
        <w:rPr>
          <w:rFonts w:ascii="Times New Roman" w:eastAsia="Times New Roman" w:hAnsi="Times New Roman" w:cs="Times New Roman"/>
          <w:w w:val="93"/>
        </w:rPr>
        <w:t>SXO,</w:t>
      </w:r>
      <w:r w:rsidRPr="006632F3">
        <w:rPr>
          <w:rFonts w:ascii="Times New Roman" w:eastAsia="Times New Roman" w:hAnsi="Times New Roman" w:cs="Times New Roman"/>
          <w:spacing w:val="-10"/>
          <w:w w:val="93"/>
        </w:rPr>
        <w:t xml:space="preserve"> </w:t>
      </w:r>
      <w:r w:rsidRPr="006632F3">
        <w:rPr>
          <w:rFonts w:ascii="Times New Roman" w:eastAsia="Times New Roman" w:hAnsi="Times New Roman" w:cs="Times New Roman"/>
          <w:w w:val="93"/>
        </w:rPr>
        <w:t>classes</w:t>
      </w:r>
      <w:r w:rsidRPr="006632F3">
        <w:rPr>
          <w:rFonts w:ascii="Times New Roman" w:eastAsia="Times New Roman" w:hAnsi="Times New Roman" w:cs="Times New Roman"/>
          <w:spacing w:val="-16"/>
          <w:w w:val="93"/>
        </w:rPr>
        <w:t xml:space="preserve"> </w:t>
      </w:r>
      <w:r w:rsidRPr="006632F3">
        <w:rPr>
          <w:rFonts w:ascii="Times New Roman" w:eastAsia="Times New Roman" w:hAnsi="Times New Roman" w:cs="Times New Roman"/>
          <w:w w:val="93"/>
        </w:rPr>
        <w:t>used</w:t>
      </w:r>
      <w:r w:rsidRPr="006632F3">
        <w:rPr>
          <w:rFonts w:ascii="Times New Roman" w:eastAsia="Times New Roman" w:hAnsi="Times New Roman" w:cs="Times New Roman"/>
          <w:spacing w:val="8"/>
          <w:w w:val="93"/>
        </w:rPr>
        <w:t xml:space="preserve"> </w:t>
      </w:r>
      <w:r w:rsidRPr="006632F3">
        <w:rPr>
          <w:rFonts w:ascii="Times New Roman" w:eastAsia="Times New Roman" w:hAnsi="Times New Roman" w:cs="Times New Roman"/>
          <w:w w:val="93"/>
        </w:rPr>
        <w:t>by</w:t>
      </w:r>
      <w:r w:rsidRPr="006632F3">
        <w:rPr>
          <w:rFonts w:ascii="Times New Roman" w:eastAsia="Times New Roman" w:hAnsi="Times New Roman" w:cs="Times New Roman"/>
          <w:spacing w:val="-32"/>
        </w:rPr>
        <w:t xml:space="preserve"> </w:t>
      </w:r>
      <w:r w:rsidRPr="006632F3">
        <w:rPr>
          <w:rFonts w:ascii="Times New Roman" w:eastAsia="Times New Roman" w:hAnsi="Times New Roman" w:cs="Times New Roman"/>
          <w:w w:val="92"/>
        </w:rPr>
        <w:t>application</w:t>
      </w:r>
      <w:r w:rsidRPr="006632F3">
        <w:rPr>
          <w:rFonts w:ascii="Times New Roman" w:eastAsia="Times New Roman" w:hAnsi="Times New Roman" w:cs="Times New Roman"/>
          <w:spacing w:val="-3"/>
          <w:w w:val="92"/>
        </w:rPr>
        <w:t xml:space="preserve"> </w:t>
      </w:r>
      <w:r w:rsidRPr="006632F3">
        <w:rPr>
          <w:rFonts w:ascii="Times New Roman" w:eastAsia="Times New Roman" w:hAnsi="Times New Roman" w:cs="Times New Roman"/>
          <w:w w:val="92"/>
        </w:rPr>
        <w:t>clients</w:t>
      </w:r>
      <w:r w:rsidRPr="006632F3">
        <w:rPr>
          <w:rFonts w:ascii="Times New Roman" w:eastAsia="Times New Roman" w:hAnsi="Times New Roman" w:cs="Times New Roman"/>
          <w:spacing w:val="-14"/>
          <w:w w:val="92"/>
        </w:rPr>
        <w:t xml:space="preserve"> </w:t>
      </w:r>
      <w:r w:rsidRPr="006632F3">
        <w:rPr>
          <w:rFonts w:ascii="Times New Roman" w:eastAsia="Times New Roman" w:hAnsi="Times New Roman" w:cs="Times New Roman"/>
          <w:w w:val="92"/>
        </w:rPr>
        <w:t xml:space="preserve">and </w:t>
      </w:r>
      <w:r w:rsidRPr="006632F3">
        <w:rPr>
          <w:rFonts w:ascii="Times New Roman" w:eastAsia="Times New Roman" w:hAnsi="Times New Roman" w:cs="Times New Roman"/>
          <w:w w:val="93"/>
        </w:rPr>
        <w:t>classe</w:t>
      </w:r>
      <w:r w:rsidRPr="006632F3">
        <w:rPr>
          <w:rFonts w:ascii="Times New Roman" w:eastAsia="Times New Roman" w:hAnsi="Times New Roman" w:cs="Times New Roman"/>
          <w:w w:val="94"/>
        </w:rPr>
        <w:t>s</w:t>
      </w:r>
      <w:r w:rsidRPr="006632F3">
        <w:rPr>
          <w:rFonts w:ascii="Times New Roman" w:eastAsia="Times New Roman" w:hAnsi="Times New Roman" w:cs="Times New Roman"/>
          <w:spacing w:val="-32"/>
        </w:rPr>
        <w:t xml:space="preserve"> </w:t>
      </w:r>
      <w:r w:rsidRPr="006632F3">
        <w:rPr>
          <w:rFonts w:ascii="Times New Roman" w:eastAsia="Times New Roman" w:hAnsi="Times New Roman" w:cs="Times New Roman"/>
        </w:rPr>
        <w:t>for</w:t>
      </w:r>
      <w:r w:rsidRPr="006632F3">
        <w:rPr>
          <w:rFonts w:ascii="Times New Roman" w:eastAsia="Times New Roman" w:hAnsi="Times New Roman" w:cs="Times New Roman"/>
          <w:spacing w:val="-19"/>
        </w:rPr>
        <w:t xml:space="preserve"> </w:t>
      </w:r>
      <w:r w:rsidRPr="006632F3">
        <w:rPr>
          <w:rFonts w:ascii="Times New Roman" w:eastAsia="Times New Roman" w:hAnsi="Times New Roman" w:cs="Times New Roman"/>
          <w:w w:val="93"/>
        </w:rPr>
        <w:t>sensors</w:t>
      </w:r>
      <w:r w:rsidRPr="006632F3">
        <w:rPr>
          <w:rFonts w:ascii="Times New Roman" w:eastAsia="Times New Roman" w:hAnsi="Times New Roman" w:cs="Times New Roman"/>
          <w:spacing w:val="-7"/>
          <w:w w:val="93"/>
        </w:rPr>
        <w:t xml:space="preserve"> </w:t>
      </w:r>
      <w:r w:rsidRPr="006632F3">
        <w:rPr>
          <w:rFonts w:ascii="Times New Roman" w:eastAsia="Times New Roman" w:hAnsi="Times New Roman" w:cs="Times New Roman"/>
          <w:w w:val="93"/>
        </w:rPr>
        <w:t>are</w:t>
      </w:r>
      <w:r w:rsidRPr="006632F3">
        <w:rPr>
          <w:rFonts w:ascii="Times New Roman" w:eastAsia="Times New Roman" w:hAnsi="Times New Roman" w:cs="Times New Roman"/>
          <w:spacing w:val="-8"/>
          <w:w w:val="93"/>
        </w:rPr>
        <w:t xml:space="preserve"> </w:t>
      </w:r>
      <w:r w:rsidRPr="006632F3">
        <w:rPr>
          <w:rFonts w:ascii="Times New Roman" w:eastAsia="Times New Roman" w:hAnsi="Times New Roman" w:cs="Times New Roman"/>
          <w:w w:val="93"/>
        </w:rPr>
        <w:t>also</w:t>
      </w:r>
      <w:r w:rsidRPr="006632F3">
        <w:rPr>
          <w:rFonts w:ascii="Times New Roman" w:eastAsia="Times New Roman" w:hAnsi="Times New Roman" w:cs="Times New Roman"/>
          <w:spacing w:val="-13"/>
          <w:w w:val="93"/>
        </w:rPr>
        <w:t xml:space="preserve"> </w:t>
      </w:r>
      <w:r w:rsidRPr="006632F3">
        <w:rPr>
          <w:rFonts w:ascii="Times New Roman" w:eastAsia="Times New Roman" w:hAnsi="Times New Roman" w:cs="Times New Roman"/>
        </w:rPr>
        <w:t>indicated respectively.</w:t>
      </w:r>
    </w:p>
    <w:p w14:paraId="3F83E4F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480" w:bottom="280" w:left="1720" w:header="720" w:footer="720" w:gutter="0"/>
          <w:cols w:space="720"/>
        </w:sectPr>
      </w:pPr>
    </w:p>
    <w:p w14:paraId="41F4AA7B"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60672" behindDoc="1" locked="0" layoutInCell="1" allowOverlap="1" wp14:anchorId="74CD3C87" wp14:editId="0097FD49">
                <wp:simplePos x="0" y="0"/>
                <wp:positionH relativeFrom="page">
                  <wp:posOffset>1141730</wp:posOffset>
                </wp:positionH>
                <wp:positionV relativeFrom="paragraph">
                  <wp:posOffset>227330</wp:posOffset>
                </wp:positionV>
                <wp:extent cx="1840230" cy="1270"/>
                <wp:effectExtent l="17780" t="17780" r="8890" b="9525"/>
                <wp:wrapNone/>
                <wp:docPr id="3109" name="Group 30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40230" cy="1270"/>
                          <a:chOff x="1798" y="358"/>
                          <a:chExt cx="2898" cy="2"/>
                        </a:xfrm>
                      </wpg:grpSpPr>
                      <wps:wsp>
                        <wps:cNvPr id="3110" name="Freeform 3044"/>
                        <wps:cNvSpPr>
                          <a:spLocks/>
                        </wps:cNvSpPr>
                        <wps:spPr bwMode="auto">
                          <a:xfrm>
                            <a:off x="1798" y="358"/>
                            <a:ext cx="2898" cy="2"/>
                          </a:xfrm>
                          <a:custGeom>
                            <a:avLst/>
                            <a:gdLst>
                              <a:gd name="T0" fmla="+- 0 1798 1798"/>
                              <a:gd name="T1" fmla="*/ T0 w 2898"/>
                              <a:gd name="T2" fmla="+- 0 4696 1798"/>
                              <a:gd name="T3" fmla="*/ T2 w 2898"/>
                            </a:gdLst>
                            <a:ahLst/>
                            <a:cxnLst>
                              <a:cxn ang="0">
                                <a:pos x="T1" y="0"/>
                              </a:cxn>
                              <a:cxn ang="0">
                                <a:pos x="T3" y="0"/>
                              </a:cxn>
                            </a:cxnLst>
                            <a:rect l="0" t="0" r="r" b="b"/>
                            <a:pathLst>
                              <a:path w="2898">
                                <a:moveTo>
                                  <a:pt x="0" y="0"/>
                                </a:moveTo>
                                <a:lnTo>
                                  <a:pt x="2898"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43" o:spid="_x0000_s1026" style="position:absolute;margin-left:89.9pt;margin-top:17.9pt;width:144.9pt;height:.1pt;z-index:-251255808;mso-position-horizontal-relative:page" coordorigin="1798,358" coordsize="28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">
                <v:shape id="Freeform 3044" o:spid="_x0000_s1027" style="position:absolute;left:1798;top:358;width:2898;height:2;visibility:visible;mso-wrap-style:square;v-text-anchor:top" coordsize="28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xasMA&#10;AADdAAAADwAAAGRycy9kb3ducmV2LnhtbERPW0vDMBR+F/YfwhF8c2m9Id2yMQSpIjJsHezx0Jw1&#10;dc1JSWJb/715EHz8+O7r7Wx7MZIPnWMF+TIDQdw43XGr4LN+vn4EESKyxt4xKfihANvN4mKNhXYT&#10;f9BYxVakEA4FKjAxDoWUoTFkMSzdQJy4k/MWY4K+ldrjlMJtL2+y7EFa7Dg1GBzoyVBzrr6tgunL&#10;V/ejrsv35vhWv+535d3BlEpdXc67FYhIc/wX/7lftILbPE/705v0BO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xasMAAADdAAAADwAAAAAAAAAAAAAAAACYAgAAZHJzL2Rv&#10;d25yZXYueG1sUEsFBgAAAAAEAAQA9QAAAIgDAAAAAA==&#10;" path="m,l2898,e" filled="f" strokeweight=".45925mm">
                  <v:path arrowok="t" o:connecttype="custom" o:connectlocs="0,0;2898,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2.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C</w:t>
      </w:r>
      <w:r w:rsidRPr="006632F3">
        <w:rPr>
          <w:rFonts w:ascii="Times New Roman" w:eastAsia="Arial" w:hAnsi="Times New Roman" w:cs="Times New Roman"/>
          <w:b/>
          <w:bCs/>
        </w:rPr>
        <w:t>lass</w:t>
      </w:r>
      <w:r w:rsidRPr="006632F3">
        <w:rPr>
          <w:rFonts w:ascii="Times New Roman" w:eastAsia="Arial" w:hAnsi="Times New Roman" w:cs="Times New Roman"/>
          <w:b/>
          <w:bCs/>
          <w:spacing w:val="-1"/>
        </w:rPr>
        <w:t xml:space="preserve"> D</w:t>
      </w:r>
      <w:r w:rsidRPr="006632F3">
        <w:rPr>
          <w:rFonts w:ascii="Times New Roman" w:eastAsia="Arial" w:hAnsi="Times New Roman" w:cs="Times New Roman"/>
          <w:b/>
          <w:bCs/>
        </w:rPr>
        <w:t>escri</w:t>
      </w:r>
      <w:r w:rsidRPr="006632F3">
        <w:rPr>
          <w:rFonts w:ascii="Times New Roman" w:eastAsia="Arial" w:hAnsi="Times New Roman" w:cs="Times New Roman"/>
          <w:b/>
          <w:bCs/>
          <w:spacing w:val="-1"/>
        </w:rPr>
        <w:t>p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n</w:t>
      </w:r>
    </w:p>
    <w:p w14:paraId="623D1217" w14:textId="77777777" w:rsidR="00583B21" w:rsidRPr="006632F3" w:rsidRDefault="00583B21" w:rsidP="00583B21">
      <w:pPr>
        <w:spacing w:before="63"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is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m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w:t>
      </w:r>
    </w:p>
    <w:p w14:paraId="5BEBDB4A" w14:textId="77777777" w:rsidR="00583B21" w:rsidRPr="006632F3" w:rsidRDefault="00583B21" w:rsidP="00583B21">
      <w:pPr>
        <w:spacing w:before="19" w:after="0" w:line="260" w:lineRule="exact"/>
        <w:rPr>
          <w:rFonts w:ascii="Times New Roman" w:hAnsi="Times New Roman" w:cs="Times New Roman"/>
        </w:rPr>
      </w:pPr>
    </w:p>
    <w:p w14:paraId="0248850C" w14:textId="77777777" w:rsidR="00583B21" w:rsidRPr="006632F3" w:rsidRDefault="00583B21" w:rsidP="00583B21">
      <w:pPr>
        <w:tabs>
          <w:tab w:val="left" w:pos="2280"/>
        </w:tabs>
        <w:spacing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3324C4B3" w14:textId="77777777" w:rsidR="00583B21" w:rsidRPr="006632F3" w:rsidRDefault="00583B21" w:rsidP="00583B21">
      <w:pPr>
        <w:tabs>
          <w:tab w:val="left" w:pos="2280"/>
        </w:tabs>
        <w:spacing w:before="14"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p>
    <w:p w14:paraId="249AC85F" w14:textId="77777777" w:rsidR="00583B21" w:rsidRPr="006632F3" w:rsidRDefault="00583B21" w:rsidP="00583B21">
      <w:pPr>
        <w:tabs>
          <w:tab w:val="left" w:pos="2280"/>
        </w:tabs>
        <w:spacing w:before="15" w:after="0" w:line="240" w:lineRule="auto"/>
        <w:ind w:left="2285" w:right="530"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P</w:t>
      </w:r>
      <w:r w:rsidRPr="006632F3">
        <w:rPr>
          <w:rFonts w:ascii="Times New Roman" w:eastAsia="Arial" w:hAnsi="Times New Roman" w:cs="Times New Roman"/>
        </w:rPr>
        <w:t>I.</w:t>
      </w:r>
      <w:r w:rsidRPr="006632F3">
        <w:rPr>
          <w:rFonts w:ascii="Times New Roman" w:eastAsia="Arial" w:hAnsi="Times New Roman" w:cs="Times New Roman"/>
          <w:spacing w:val="-5"/>
        </w:rPr>
        <w:t xml:space="preserve"> </w:t>
      </w:r>
      <w:proofErr w:type="gramStart"/>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vid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na</w:t>
      </w:r>
      <w:r w:rsidRPr="006632F3">
        <w:rPr>
          <w:rFonts w:ascii="Times New Roman" w:eastAsia="Arial" w:hAnsi="Times New Roman" w:cs="Times New Roman"/>
        </w:rPr>
        <w:t xml:space="preserve">l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e</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proofErr w:type="gramEnd"/>
      <w:r w:rsidRPr="006632F3">
        <w:rPr>
          <w:rFonts w:ascii="Times New Roman" w:eastAsia="Arial" w:hAnsi="Times New Roman" w:cs="Times New Roman"/>
          <w:spacing w:val="-9"/>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j</w:t>
      </w:r>
      <w:r w:rsidRPr="006632F3">
        <w:rPr>
          <w:rFonts w:ascii="Times New Roman" w:eastAsia="Arial" w:hAnsi="Times New Roman" w:cs="Times New Roman"/>
          <w:spacing w:val="-1"/>
        </w:rPr>
        <w:t>oinin</w:t>
      </w:r>
      <w:r w:rsidRPr="006632F3">
        <w:rPr>
          <w:rFonts w:ascii="Times New Roman" w:eastAsia="Arial" w:hAnsi="Times New Roman" w:cs="Times New Roman"/>
        </w:rPr>
        <w:t>g</w:t>
      </w:r>
    </w:p>
    <w:p w14:paraId="6105979C"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2E96373B" w14:textId="77777777" w:rsidR="00583B21" w:rsidRPr="006632F3" w:rsidRDefault="00583B21" w:rsidP="00583B21">
      <w:pPr>
        <w:spacing w:after="0" w:line="220" w:lineRule="exact"/>
        <w:ind w:left="226" w:right="-70"/>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w:t>
      </w:r>
    </w:p>
    <w:p w14:paraId="53D19A10" w14:textId="77777777" w:rsidR="00583B21" w:rsidRPr="006632F3" w:rsidRDefault="00583B21" w:rsidP="00583B21">
      <w:pPr>
        <w:spacing w:after="0" w:line="240" w:lineRule="auto"/>
        <w:ind w:left="226" w:right="-46"/>
        <w:rPr>
          <w:rFonts w:ascii="Times New Roman" w:eastAsia="Arial" w:hAnsi="Times New Roman" w:cs="Times New Roman"/>
        </w:rPr>
      </w:pPr>
      <w:proofErr w:type="gramStart"/>
      <w:r w:rsidRPr="006632F3">
        <w:rPr>
          <w:rFonts w:ascii="Times New Roman" w:eastAsia="Arial" w:hAnsi="Times New Roman" w:cs="Times New Roman"/>
          <w:b/>
          <w:bCs/>
        </w:rPr>
        <w:t>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proofErr w:type="gramEnd"/>
      <w:r w:rsidRPr="006632F3">
        <w:rPr>
          <w:rFonts w:ascii="Times New Roman" w:eastAsia="Arial" w:hAnsi="Times New Roman" w:cs="Times New Roman"/>
          <w:b/>
          <w:bCs/>
        </w:rPr>
        <w:t>:</w:t>
      </w:r>
    </w:p>
    <w:p w14:paraId="2B104A88" w14:textId="77777777" w:rsidR="00583B21" w:rsidRPr="006632F3" w:rsidRDefault="00583B21" w:rsidP="00583B21">
      <w:pPr>
        <w:spacing w:after="0" w:line="240" w:lineRule="auto"/>
        <w:ind w:right="2141"/>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s</w:t>
      </w:r>
      <w:r w:rsidRPr="006632F3">
        <w:rPr>
          <w:rFonts w:ascii="Times New Roman" w:eastAsia="Arial" w:hAnsi="Times New Roman" w:cs="Times New Roman"/>
          <w:spacing w:val="-1"/>
        </w:rPr>
        <w:t>e</w:t>
      </w:r>
      <w:r w:rsidRPr="006632F3">
        <w:rPr>
          <w:rFonts w:ascii="Times New Roman" w:eastAsia="Arial" w:hAnsi="Times New Roman" w:cs="Times New Roman"/>
        </w:rPr>
        <w:t>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w:t>
      </w:r>
      <w:r w:rsidRPr="006632F3">
        <w:rPr>
          <w:rFonts w:ascii="Times New Roman" w:eastAsia="Arial" w:hAnsi="Times New Roman" w:cs="Times New Roman"/>
        </w:rPr>
        <w:t>(),</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u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
    <w:p w14:paraId="2B07FA6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num="2" w:space="720" w:equalWidth="0">
            <w:col w:w="1147" w:space="1138"/>
            <w:col w:w="6555"/>
          </w:cols>
        </w:sectPr>
      </w:pPr>
    </w:p>
    <w:p w14:paraId="6C1E27B1" w14:textId="77777777" w:rsidR="00583B21" w:rsidRPr="006632F3" w:rsidRDefault="00583B21" w:rsidP="00583B21">
      <w:pPr>
        <w:spacing w:before="13" w:after="0" w:line="220" w:lineRule="exact"/>
        <w:rPr>
          <w:rFonts w:ascii="Times New Roman" w:hAnsi="Times New Roman" w:cs="Times New Roman"/>
        </w:rPr>
      </w:pPr>
    </w:p>
    <w:p w14:paraId="5BE5AF2E"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hange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p>
    <w:p w14:paraId="157E578C" w14:textId="77777777" w:rsidR="00583B21" w:rsidRPr="006632F3" w:rsidRDefault="00583B21" w:rsidP="00583B21">
      <w:pPr>
        <w:tabs>
          <w:tab w:val="left" w:pos="2280"/>
        </w:tabs>
        <w:spacing w:before="14"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p>
    <w:p w14:paraId="2AF1558D" w14:textId="77777777" w:rsidR="00583B21" w:rsidRPr="006632F3" w:rsidRDefault="00583B21" w:rsidP="00583B21">
      <w:pPr>
        <w:tabs>
          <w:tab w:val="left" w:pos="2280"/>
        </w:tabs>
        <w:spacing w:before="15" w:after="0" w:line="240" w:lineRule="auto"/>
        <w:ind w:left="2285" w:right="551"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P</w:t>
      </w:r>
      <w:r w:rsidRPr="006632F3">
        <w:rPr>
          <w:rFonts w:ascii="Times New Roman" w:eastAsia="Arial" w:hAnsi="Times New Roman" w:cs="Times New Roman"/>
        </w:rPr>
        <w:t>I.</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vid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in</w:t>
      </w:r>
      <w:r w:rsidRPr="006632F3">
        <w:rPr>
          <w:rFonts w:ascii="Times New Roman" w:eastAsia="Arial" w:hAnsi="Times New Roman" w:cs="Times New Roman"/>
        </w:rPr>
        <w:t xml:space="preserve">g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du</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eplo</w:t>
      </w:r>
      <w:r w:rsidRPr="006632F3">
        <w:rPr>
          <w:rFonts w:ascii="Times New Roman" w:eastAsia="Arial" w:hAnsi="Times New Roman" w:cs="Times New Roman"/>
          <w:spacing w:val="-6"/>
        </w:rPr>
        <w:t>y</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 xml:space="preserve">d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p>
    <w:p w14:paraId="076BC4D6"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space="720"/>
        </w:sectPr>
      </w:pPr>
    </w:p>
    <w:p w14:paraId="4C6B0B93" w14:textId="77777777" w:rsidR="00583B21" w:rsidRPr="006632F3" w:rsidRDefault="00583B21" w:rsidP="00583B21">
      <w:pPr>
        <w:spacing w:after="0" w:line="220" w:lineRule="exact"/>
        <w:ind w:left="226" w:right="-70"/>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w:t>
      </w:r>
    </w:p>
    <w:p w14:paraId="41A7EB55" w14:textId="77777777" w:rsidR="00583B21" w:rsidRPr="006632F3" w:rsidRDefault="00583B21" w:rsidP="00583B21">
      <w:pPr>
        <w:spacing w:after="0" w:line="224" w:lineRule="exact"/>
        <w:ind w:left="226" w:right="-46"/>
        <w:rPr>
          <w:rFonts w:ascii="Times New Roman" w:eastAsia="Arial" w:hAnsi="Times New Roman" w:cs="Times New Roman"/>
        </w:rPr>
      </w:pPr>
      <w:proofErr w:type="gramStart"/>
      <w:r w:rsidRPr="006632F3">
        <w:rPr>
          <w:rFonts w:ascii="Times New Roman" w:eastAsia="Arial" w:hAnsi="Times New Roman" w:cs="Times New Roman"/>
          <w:b/>
          <w:bCs/>
          <w:position w:val="-1"/>
        </w:rPr>
        <w:t>in</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spacing w:val="-1"/>
          <w:position w:val="-1"/>
        </w:rPr>
        <w:t>er</w:t>
      </w:r>
      <w:r w:rsidRPr="006632F3">
        <w:rPr>
          <w:rFonts w:ascii="Times New Roman" w:eastAsia="Arial" w:hAnsi="Times New Roman" w:cs="Times New Roman"/>
          <w:b/>
          <w:bCs/>
          <w:spacing w:val="1"/>
          <w:position w:val="-1"/>
        </w:rPr>
        <w:t>f</w:t>
      </w:r>
      <w:r w:rsidRPr="006632F3">
        <w:rPr>
          <w:rFonts w:ascii="Times New Roman" w:eastAsia="Arial" w:hAnsi="Times New Roman" w:cs="Times New Roman"/>
          <w:b/>
          <w:bCs/>
          <w:spacing w:val="-1"/>
          <w:position w:val="-1"/>
        </w:rPr>
        <w:t>ace</w:t>
      </w:r>
      <w:proofErr w:type="gramEnd"/>
      <w:r w:rsidRPr="006632F3">
        <w:rPr>
          <w:rFonts w:ascii="Times New Roman" w:eastAsia="Arial" w:hAnsi="Times New Roman" w:cs="Times New Roman"/>
          <w:b/>
          <w:bCs/>
          <w:position w:val="-1"/>
        </w:rPr>
        <w:t>:</w:t>
      </w:r>
    </w:p>
    <w:p w14:paraId="61FBE90E"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I</w:t>
      </w:r>
      <w:r w:rsidRPr="006632F3">
        <w:rPr>
          <w:rFonts w:ascii="Times New Roman" w:eastAsia="Arial" w:hAnsi="Times New Roman" w:cs="Times New Roman"/>
          <w:spacing w:val="-1"/>
        </w:rPr>
        <w:t>ni</w:t>
      </w:r>
      <w:r w:rsidRPr="006632F3">
        <w:rPr>
          <w:rFonts w:ascii="Times New Roman" w:eastAsia="Arial" w:hAnsi="Times New Roman" w:cs="Times New Roman"/>
        </w:rPr>
        <w:t>t(</w:t>
      </w:r>
      <w:proofErr w:type="gramEnd"/>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p>
    <w:p w14:paraId="18289B60"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num="2" w:space="720" w:equalWidth="0">
            <w:col w:w="1147" w:space="1138"/>
            <w:col w:w="6555"/>
          </w:cols>
        </w:sectPr>
      </w:pPr>
    </w:p>
    <w:p w14:paraId="68DD6AD1" w14:textId="77777777" w:rsidR="00583B21" w:rsidRPr="006632F3" w:rsidRDefault="00583B21" w:rsidP="00583B21">
      <w:pPr>
        <w:spacing w:before="8" w:after="0" w:line="240" w:lineRule="exact"/>
        <w:rPr>
          <w:rFonts w:ascii="Times New Roman" w:hAnsi="Times New Roman" w:cs="Times New Roman"/>
        </w:rPr>
      </w:pPr>
    </w:p>
    <w:p w14:paraId="1157D5EE"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rPr>
        <w:t>w</w:t>
      </w:r>
    </w:p>
    <w:p w14:paraId="71B6C48E"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le</w:t>
      </w:r>
      <w:r w:rsidRPr="006632F3">
        <w:rPr>
          <w:rFonts w:ascii="Times New Roman" w:eastAsia="Arial" w:hAnsi="Times New Roman" w:cs="Times New Roman"/>
        </w:rPr>
        <w:t>t</w:t>
      </w:r>
    </w:p>
    <w:p w14:paraId="0B9F652A" w14:textId="77777777" w:rsidR="00583B21" w:rsidRPr="006632F3" w:rsidRDefault="00583B21" w:rsidP="00583B21">
      <w:pPr>
        <w:tabs>
          <w:tab w:val="left" w:pos="2280"/>
        </w:tabs>
        <w:spacing w:before="17" w:after="0" w:line="240" w:lineRule="auto"/>
        <w:ind w:left="2285" w:right="446"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6"/>
        </w:rPr>
        <w:t xml:space="preserve"> </w:t>
      </w:r>
      <w:proofErr w:type="gramStart"/>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d</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logi</w:t>
      </w:r>
      <w:r w:rsidRPr="006632F3">
        <w:rPr>
          <w:rFonts w:ascii="Times New Roman" w:eastAsia="Arial" w:hAnsi="Times New Roman" w:cs="Times New Roman"/>
        </w:rPr>
        <w:t>c</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s</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 xml:space="preserve">to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proofErr w:type="gramEnd"/>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opi</w:t>
      </w:r>
      <w:r w:rsidRPr="006632F3">
        <w:rPr>
          <w:rFonts w:ascii="Times New Roman" w:eastAsia="Arial" w:hAnsi="Times New Roman" w:cs="Times New Roman"/>
        </w:rPr>
        <w:t>c</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handl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rPr>
        <w:t>e</w:t>
      </w:r>
    </w:p>
    <w:p w14:paraId="7CF8AD2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space="720"/>
        </w:sectPr>
      </w:pPr>
    </w:p>
    <w:p w14:paraId="6B18D55D" w14:textId="77777777" w:rsidR="00583B21" w:rsidRPr="006632F3" w:rsidRDefault="00583B21" w:rsidP="00583B21">
      <w:pPr>
        <w:spacing w:after="0" w:line="221" w:lineRule="exact"/>
        <w:ind w:left="226" w:right="-70"/>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w:t>
      </w:r>
    </w:p>
    <w:p w14:paraId="32BE4334" w14:textId="77777777" w:rsidR="00583B21" w:rsidRPr="006632F3" w:rsidRDefault="00583B21" w:rsidP="00583B21">
      <w:pPr>
        <w:spacing w:after="0" w:line="240" w:lineRule="auto"/>
        <w:ind w:left="226" w:right="-46"/>
        <w:rPr>
          <w:rFonts w:ascii="Times New Roman" w:eastAsia="Arial" w:hAnsi="Times New Roman" w:cs="Times New Roman"/>
        </w:rPr>
      </w:pPr>
      <w:proofErr w:type="gramStart"/>
      <w:r w:rsidRPr="006632F3">
        <w:rPr>
          <w:rFonts w:ascii="Times New Roman" w:eastAsia="Arial" w:hAnsi="Times New Roman" w:cs="Times New Roman"/>
          <w:b/>
          <w:bCs/>
        </w:rPr>
        <w:t>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proofErr w:type="gramEnd"/>
      <w:r w:rsidRPr="006632F3">
        <w:rPr>
          <w:rFonts w:ascii="Times New Roman" w:eastAsia="Arial" w:hAnsi="Times New Roman" w:cs="Times New Roman"/>
          <w:b/>
          <w:bCs/>
        </w:rPr>
        <w:t>:</w:t>
      </w:r>
    </w:p>
    <w:p w14:paraId="4824E374" w14:textId="77777777" w:rsidR="00583B21" w:rsidRPr="006632F3" w:rsidRDefault="00583B21" w:rsidP="00583B21">
      <w:pPr>
        <w:spacing w:after="0" w:line="240" w:lineRule="auto"/>
        <w:ind w:right="991"/>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s</w:t>
      </w:r>
      <w:r w:rsidRPr="006632F3">
        <w:rPr>
          <w:rFonts w:ascii="Times New Roman" w:eastAsia="Arial" w:hAnsi="Times New Roman" w:cs="Times New Roman"/>
          <w:spacing w:val="-1"/>
        </w:rPr>
        <w:t>e</w:t>
      </w:r>
      <w:r w:rsidRPr="006632F3">
        <w:rPr>
          <w:rFonts w:ascii="Times New Roman" w:eastAsia="Arial" w:hAnsi="Times New Roman" w:cs="Times New Roman"/>
        </w:rPr>
        <w:t>tC</w:t>
      </w:r>
      <w:r w:rsidRPr="006632F3">
        <w:rPr>
          <w:rFonts w:ascii="Times New Roman" w:eastAsia="Arial" w:hAnsi="Times New Roman" w:cs="Times New Roman"/>
          <w:spacing w:val="-1"/>
        </w:rPr>
        <w:t>hange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 </w:t>
      </w:r>
      <w:r w:rsidRPr="006632F3">
        <w:rPr>
          <w:rFonts w:ascii="Times New Roman" w:eastAsia="Arial" w:hAnsi="Times New Roman" w:cs="Times New Roman"/>
          <w:spacing w:val="-1"/>
          <w:w w:val="99"/>
        </w:rPr>
        <w:t>u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ub</w:t>
      </w:r>
      <w:r w:rsidRPr="006632F3">
        <w:rPr>
          <w:rFonts w:ascii="Times New Roman" w:eastAsia="Arial" w:hAnsi="Times New Roman" w:cs="Times New Roman"/>
          <w:spacing w:val="1"/>
          <w:w w:val="99"/>
        </w:rPr>
        <w:t>scr</w:t>
      </w:r>
      <w:r w:rsidRPr="006632F3">
        <w:rPr>
          <w:rFonts w:ascii="Times New Roman" w:eastAsia="Arial" w:hAnsi="Times New Roman" w:cs="Times New Roman"/>
          <w:spacing w:val="-1"/>
          <w:w w:val="99"/>
        </w:rPr>
        <w:t>ibeS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D</w:t>
      </w:r>
      <w:r w:rsidRPr="006632F3">
        <w:rPr>
          <w:rFonts w:ascii="Times New Roman" w:eastAsia="Arial" w:hAnsi="Times New Roman" w:cs="Times New Roman"/>
          <w:spacing w:val="-1"/>
          <w:w w:val="99"/>
        </w:rPr>
        <w:t>a</w:t>
      </w:r>
      <w:r w:rsidRPr="006632F3">
        <w:rPr>
          <w:rFonts w:ascii="Times New Roman" w:eastAsia="Arial" w:hAnsi="Times New Roman" w:cs="Times New Roman"/>
          <w:spacing w:val="-3"/>
          <w:w w:val="99"/>
        </w:rPr>
        <w:t>w</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a</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w:t>
      </w:r>
      <w:r w:rsidRPr="006632F3">
        <w:rPr>
          <w:rFonts w:ascii="Times New Roman" w:eastAsia="Arial" w:hAnsi="Times New Roman" w:cs="Times New Roman"/>
        </w:rPr>
        <w:t>()</w:t>
      </w:r>
    </w:p>
    <w:p w14:paraId="4A36B082"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num="2" w:space="720" w:equalWidth="0">
            <w:col w:w="1147" w:space="1138"/>
            <w:col w:w="6555"/>
          </w:cols>
        </w:sectPr>
      </w:pPr>
    </w:p>
    <w:p w14:paraId="2F1E3D20" w14:textId="77777777" w:rsidR="00583B21" w:rsidRPr="006632F3" w:rsidRDefault="00583B21" w:rsidP="00583B21">
      <w:pPr>
        <w:spacing w:before="13" w:after="0" w:line="220" w:lineRule="exact"/>
        <w:rPr>
          <w:rFonts w:ascii="Times New Roman" w:hAnsi="Times New Roman" w:cs="Times New Roman"/>
        </w:rPr>
      </w:pPr>
    </w:p>
    <w:p w14:paraId="361BBC8F"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p>
    <w:p w14:paraId="611D7BCF"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p>
    <w:p w14:paraId="4323A770" w14:textId="77777777" w:rsidR="00583B21" w:rsidRPr="006632F3" w:rsidRDefault="00583B21" w:rsidP="00583B21">
      <w:pPr>
        <w:tabs>
          <w:tab w:val="left" w:pos="2280"/>
        </w:tabs>
        <w:spacing w:before="15" w:after="0" w:line="240" w:lineRule="auto"/>
        <w:ind w:left="2285" w:right="467"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P</w:t>
      </w:r>
      <w:r w:rsidRPr="006632F3">
        <w:rPr>
          <w:rFonts w:ascii="Times New Roman" w:eastAsia="Arial" w:hAnsi="Times New Roman" w:cs="Times New Roman"/>
        </w:rPr>
        <w:t>I,</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6"/>
        </w:rPr>
        <w:t>y</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w w:val="99"/>
        </w:rPr>
        <w:t>appli</w:t>
      </w:r>
      <w:r w:rsidRPr="006632F3">
        <w:rPr>
          <w:rFonts w:ascii="Times New Roman" w:eastAsia="Arial" w:hAnsi="Times New Roman" w:cs="Times New Roman"/>
          <w:spacing w:val="1"/>
          <w:w w:val="99"/>
        </w:rPr>
        <w:t>c</w:t>
      </w:r>
      <w:r w:rsidRPr="006632F3">
        <w:rPr>
          <w:rFonts w:ascii="Times New Roman" w:eastAsia="Arial" w:hAnsi="Times New Roman" w:cs="Times New Roman"/>
          <w:spacing w:val="-1"/>
          <w:w w:val="99"/>
        </w:rPr>
        <w:t>a</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io</w:t>
      </w:r>
      <w:r w:rsidRPr="006632F3">
        <w:rPr>
          <w:rFonts w:ascii="Times New Roman" w:eastAsia="Arial" w:hAnsi="Times New Roman" w:cs="Times New Roman"/>
          <w:w w:val="99"/>
        </w:rPr>
        <w:t xml:space="preserve">n </w:t>
      </w:r>
      <w:r w:rsidRPr="006632F3">
        <w:rPr>
          <w:rFonts w:ascii="Times New Roman" w:eastAsia="Arial" w:hAnsi="Times New Roman" w:cs="Times New Roman"/>
          <w:spacing w:val="-1"/>
          <w:w w:val="99"/>
        </w:rPr>
        <w:t>o</w:t>
      </w:r>
      <w:r w:rsidRPr="006632F3">
        <w:rPr>
          <w:rFonts w:ascii="Times New Roman" w:eastAsia="Arial" w:hAnsi="Times New Roman" w:cs="Times New Roman"/>
          <w:w w:val="99"/>
        </w:rPr>
        <w:t>n</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ival</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proofErr w:type="gramStart"/>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n</w:t>
      </w:r>
      <w:r w:rsidRPr="006632F3">
        <w:rPr>
          <w:rFonts w:ascii="Times New Roman" w:eastAsia="Arial" w:hAnsi="Times New Roman" w:cs="Times New Roman"/>
        </w:rPr>
        <w:t>ts</w:t>
      </w:r>
      <w:proofErr w:type="gramEnd"/>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 xml:space="preserve">ta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la</w:t>
      </w:r>
      <w:r w:rsidRPr="006632F3">
        <w:rPr>
          <w:rFonts w:ascii="Times New Roman" w:eastAsia="Arial" w:hAnsi="Times New Roman" w:cs="Times New Roman"/>
        </w:rPr>
        <w:t>r</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 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e</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iva</w:t>
      </w:r>
      <w:r w:rsidRPr="006632F3">
        <w:rPr>
          <w:rFonts w:ascii="Times New Roman" w:eastAsia="Arial" w:hAnsi="Times New Roman" w:cs="Times New Roman"/>
        </w:rPr>
        <w:t>l</w:t>
      </w:r>
    </w:p>
    <w:p w14:paraId="49DB5B77"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space="720"/>
        </w:sectPr>
      </w:pPr>
    </w:p>
    <w:p w14:paraId="7F50ADA8" w14:textId="77777777" w:rsidR="00583B21" w:rsidRPr="006632F3" w:rsidRDefault="00583B21" w:rsidP="00583B21">
      <w:pPr>
        <w:spacing w:after="0" w:line="218" w:lineRule="exact"/>
        <w:ind w:left="226" w:right="-70"/>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w:t>
      </w:r>
    </w:p>
    <w:p w14:paraId="55230688" w14:textId="77777777" w:rsidR="00583B21" w:rsidRPr="006632F3" w:rsidRDefault="00583B21" w:rsidP="00583B21">
      <w:pPr>
        <w:spacing w:after="0" w:line="225" w:lineRule="exact"/>
        <w:ind w:left="226" w:right="-46"/>
        <w:rPr>
          <w:rFonts w:ascii="Times New Roman" w:eastAsia="Arial" w:hAnsi="Times New Roman" w:cs="Times New Roman"/>
        </w:rPr>
      </w:pPr>
      <w:proofErr w:type="gramStart"/>
      <w:r w:rsidRPr="006632F3">
        <w:rPr>
          <w:rFonts w:ascii="Times New Roman" w:eastAsia="Arial" w:hAnsi="Times New Roman" w:cs="Times New Roman"/>
          <w:b/>
          <w:bCs/>
          <w:position w:val="-1"/>
        </w:rPr>
        <w:t>in</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spacing w:val="-1"/>
          <w:position w:val="-1"/>
        </w:rPr>
        <w:t>er</w:t>
      </w:r>
      <w:r w:rsidRPr="006632F3">
        <w:rPr>
          <w:rFonts w:ascii="Times New Roman" w:eastAsia="Arial" w:hAnsi="Times New Roman" w:cs="Times New Roman"/>
          <w:b/>
          <w:bCs/>
          <w:spacing w:val="1"/>
          <w:position w:val="-1"/>
        </w:rPr>
        <w:t>f</w:t>
      </w:r>
      <w:r w:rsidRPr="006632F3">
        <w:rPr>
          <w:rFonts w:ascii="Times New Roman" w:eastAsia="Arial" w:hAnsi="Times New Roman" w:cs="Times New Roman"/>
          <w:b/>
          <w:bCs/>
          <w:spacing w:val="-1"/>
          <w:position w:val="-1"/>
        </w:rPr>
        <w:t>ace</w:t>
      </w:r>
      <w:proofErr w:type="gramEnd"/>
      <w:r w:rsidRPr="006632F3">
        <w:rPr>
          <w:rFonts w:ascii="Times New Roman" w:eastAsia="Arial" w:hAnsi="Times New Roman" w:cs="Times New Roman"/>
          <w:b/>
          <w:bCs/>
          <w:position w:val="-1"/>
        </w:rPr>
        <w:t>:</w:t>
      </w:r>
    </w:p>
    <w:p w14:paraId="3BBE7D07" w14:textId="77777777" w:rsidR="00583B21" w:rsidRPr="006632F3" w:rsidRDefault="00583B21" w:rsidP="00583B21">
      <w:pPr>
        <w:spacing w:after="0" w:line="228" w:lineRule="exact"/>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p>
    <w:p w14:paraId="15CF456B"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num="2" w:space="720" w:equalWidth="0">
            <w:col w:w="1147" w:space="1138"/>
            <w:col w:w="6555"/>
          </w:cols>
        </w:sectPr>
      </w:pPr>
    </w:p>
    <w:p w14:paraId="4BA6E579" w14:textId="77777777" w:rsidR="00583B21" w:rsidRPr="006632F3" w:rsidRDefault="00583B21" w:rsidP="00583B21">
      <w:pPr>
        <w:spacing w:before="8" w:after="0" w:line="240" w:lineRule="exact"/>
        <w:rPr>
          <w:rFonts w:ascii="Times New Roman" w:hAnsi="Times New Roman" w:cs="Times New Roman"/>
        </w:rPr>
      </w:pPr>
    </w:p>
    <w:p w14:paraId="5CBE375C"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e</w:t>
      </w:r>
      <w:r w:rsidRPr="006632F3">
        <w:rPr>
          <w:rFonts w:ascii="Times New Roman" w:eastAsia="Arial" w:hAnsi="Times New Roman" w:cs="Times New Roman"/>
        </w:rPr>
        <w:t>w</w:t>
      </w:r>
    </w:p>
    <w:p w14:paraId="085EAD8D"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le</w:t>
      </w:r>
      <w:r w:rsidRPr="006632F3">
        <w:rPr>
          <w:rFonts w:ascii="Times New Roman" w:eastAsia="Arial" w:hAnsi="Times New Roman" w:cs="Times New Roman"/>
        </w:rPr>
        <w:t>t</w:t>
      </w:r>
    </w:p>
    <w:p w14:paraId="3334A7A1" w14:textId="77777777" w:rsidR="00583B21" w:rsidRPr="006632F3" w:rsidRDefault="00583B21" w:rsidP="00583B21">
      <w:pPr>
        <w:tabs>
          <w:tab w:val="left" w:pos="2280"/>
        </w:tabs>
        <w:spacing w:before="17" w:after="0" w:line="240" w:lineRule="auto"/>
        <w:ind w:left="2285" w:right="590"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6"/>
        </w:rPr>
        <w:t xml:space="preserve"> </w:t>
      </w:r>
      <w:proofErr w:type="gramStart"/>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2"/>
        </w:rPr>
        <w:t>r</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d</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logi</w:t>
      </w:r>
      <w:r w:rsidRPr="006632F3">
        <w:rPr>
          <w:rFonts w:ascii="Times New Roman" w:eastAsia="Arial" w:hAnsi="Times New Roman" w:cs="Times New Roman"/>
        </w:rPr>
        <w:t>c</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spacing w:val="1"/>
        </w:rPr>
        <w:t>s</w:t>
      </w:r>
      <w:r w:rsidRPr="006632F3">
        <w:rPr>
          <w:rFonts w:ascii="Times New Roman" w:eastAsia="Arial" w:hAnsi="Times New Roman" w:cs="Times New Roman"/>
        </w:rPr>
        <w:t>.</w:t>
      </w:r>
      <w:proofErr w:type="gramEnd"/>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opi</w:t>
      </w:r>
      <w:r w:rsidRPr="006632F3">
        <w:rPr>
          <w:rFonts w:ascii="Times New Roman" w:eastAsia="Arial" w:hAnsi="Times New Roman" w:cs="Times New Roman"/>
          <w:spacing w:val="1"/>
        </w:rPr>
        <w:t>c</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handle</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rPr>
        <w:t>e</w:t>
      </w:r>
    </w:p>
    <w:p w14:paraId="060FA82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space="720"/>
        </w:sectPr>
      </w:pPr>
    </w:p>
    <w:p w14:paraId="21B39446" w14:textId="77777777" w:rsidR="00583B21" w:rsidRPr="006632F3" w:rsidRDefault="00583B21" w:rsidP="00583B21">
      <w:pPr>
        <w:spacing w:after="0" w:line="221" w:lineRule="exact"/>
        <w:ind w:left="226" w:right="-70"/>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w:t>
      </w:r>
    </w:p>
    <w:p w14:paraId="014C17AD" w14:textId="77777777" w:rsidR="00583B21" w:rsidRPr="006632F3" w:rsidRDefault="00583B21" w:rsidP="00583B21">
      <w:pPr>
        <w:spacing w:after="0" w:line="225" w:lineRule="exact"/>
        <w:ind w:left="226" w:right="-46"/>
        <w:rPr>
          <w:rFonts w:ascii="Times New Roman" w:eastAsia="Arial" w:hAnsi="Times New Roman" w:cs="Times New Roman"/>
        </w:rPr>
      </w:pPr>
      <w:proofErr w:type="gramStart"/>
      <w:r w:rsidRPr="006632F3">
        <w:rPr>
          <w:rFonts w:ascii="Times New Roman" w:eastAsia="Arial" w:hAnsi="Times New Roman" w:cs="Times New Roman"/>
          <w:b/>
          <w:bCs/>
          <w:position w:val="-1"/>
        </w:rPr>
        <w:t>in</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spacing w:val="-1"/>
          <w:position w:val="-1"/>
        </w:rPr>
        <w:t>er</w:t>
      </w:r>
      <w:r w:rsidRPr="006632F3">
        <w:rPr>
          <w:rFonts w:ascii="Times New Roman" w:eastAsia="Arial" w:hAnsi="Times New Roman" w:cs="Times New Roman"/>
          <w:b/>
          <w:bCs/>
          <w:spacing w:val="1"/>
          <w:position w:val="-1"/>
        </w:rPr>
        <w:t>f</w:t>
      </w:r>
      <w:r w:rsidRPr="006632F3">
        <w:rPr>
          <w:rFonts w:ascii="Times New Roman" w:eastAsia="Arial" w:hAnsi="Times New Roman" w:cs="Times New Roman"/>
          <w:b/>
          <w:bCs/>
          <w:spacing w:val="-1"/>
          <w:position w:val="-1"/>
        </w:rPr>
        <w:t>ace</w:t>
      </w:r>
      <w:proofErr w:type="gramEnd"/>
      <w:r w:rsidRPr="006632F3">
        <w:rPr>
          <w:rFonts w:ascii="Times New Roman" w:eastAsia="Arial" w:hAnsi="Times New Roman" w:cs="Times New Roman"/>
          <w:b/>
          <w:bCs/>
          <w:position w:val="-1"/>
        </w:rPr>
        <w:t>:</w:t>
      </w:r>
    </w:p>
    <w:p w14:paraId="5F34FDF2" w14:textId="77777777" w:rsidR="00583B21" w:rsidRPr="006632F3" w:rsidRDefault="00583B21" w:rsidP="00583B21">
      <w:pPr>
        <w:spacing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s</w:t>
      </w:r>
      <w:r w:rsidRPr="006632F3">
        <w:rPr>
          <w:rFonts w:ascii="Times New Roman" w:eastAsia="Arial" w:hAnsi="Times New Roman" w:cs="Times New Roman"/>
          <w:spacing w:val="-1"/>
        </w:rPr>
        <w:t>e</w:t>
      </w:r>
      <w:r w:rsidRPr="006632F3">
        <w:rPr>
          <w:rFonts w:ascii="Times New Roman" w:eastAsia="Arial" w:hAnsi="Times New Roman" w:cs="Times New Roman"/>
        </w:rPr>
        <w:t>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
    <w:p w14:paraId="0EFF0C4D"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num="2" w:space="720" w:equalWidth="0">
            <w:col w:w="1147" w:space="1138"/>
            <w:col w:w="6555"/>
          </w:cols>
        </w:sectPr>
      </w:pPr>
    </w:p>
    <w:p w14:paraId="6987ADAD" w14:textId="77777777" w:rsidR="00583B21" w:rsidRPr="006632F3" w:rsidRDefault="00583B21" w:rsidP="00583B21">
      <w:pPr>
        <w:spacing w:before="8" w:after="0" w:line="240" w:lineRule="exact"/>
        <w:rPr>
          <w:rFonts w:ascii="Times New Roman" w:hAnsi="Times New Roman" w:cs="Times New Roman"/>
        </w:rPr>
      </w:pPr>
    </w:p>
    <w:p w14:paraId="151EBF89"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57A69DA5"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2DFAA998"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6"/>
        </w:rPr>
        <w:t xml:space="preserve"> </w:t>
      </w:r>
      <w:proofErr w:type="gramStart"/>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proofErr w:type="gramEnd"/>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be</w:t>
      </w:r>
      <w:r w:rsidRPr="006632F3">
        <w:rPr>
          <w:rFonts w:ascii="Times New Roman" w:eastAsia="Arial" w:hAnsi="Times New Roman" w:cs="Times New Roman"/>
        </w:rPr>
        <w:t>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ee</w:t>
      </w:r>
      <w:r w:rsidRPr="006632F3">
        <w:rPr>
          <w:rFonts w:ascii="Times New Roman" w:eastAsia="Arial" w:hAnsi="Times New Roman" w:cs="Times New Roman"/>
        </w:rPr>
        <w:t>n</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SAL</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p>
    <w:p w14:paraId="04490038" w14:textId="77777777" w:rsidR="00583B21" w:rsidRPr="006632F3" w:rsidRDefault="00583B21" w:rsidP="00583B21">
      <w:pPr>
        <w:spacing w:after="0" w:line="240" w:lineRule="auto"/>
        <w:ind w:left="2285" w:right="-20"/>
        <w:rPr>
          <w:rFonts w:ascii="Times New Roman" w:eastAsia="Arial" w:hAnsi="Times New Roman" w:cs="Times New Roman"/>
        </w:rPr>
      </w:pP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eplo</w:t>
      </w:r>
      <w:r w:rsidRPr="006632F3">
        <w:rPr>
          <w:rFonts w:ascii="Times New Roman" w:eastAsia="Arial" w:hAnsi="Times New Roman" w:cs="Times New Roman"/>
          <w:spacing w:val="-6"/>
        </w:rPr>
        <w:t>y</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p>
    <w:p w14:paraId="7F9A0934" w14:textId="77777777" w:rsidR="00583B21" w:rsidRPr="006632F3" w:rsidRDefault="00583B21" w:rsidP="00583B21">
      <w:pPr>
        <w:spacing w:before="16" w:after="0" w:line="280" w:lineRule="exact"/>
        <w:rPr>
          <w:rFonts w:ascii="Times New Roman" w:hAnsi="Times New Roman" w:cs="Times New Roman"/>
        </w:rPr>
      </w:pPr>
    </w:p>
    <w:p w14:paraId="53601E2E" w14:textId="77777777" w:rsidR="00583B21" w:rsidRPr="006632F3" w:rsidRDefault="00583B21" w:rsidP="00583B21">
      <w:pPr>
        <w:tabs>
          <w:tab w:val="left" w:pos="2280"/>
        </w:tabs>
        <w:spacing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Impo</w:t>
      </w:r>
      <w:r w:rsidRPr="006632F3">
        <w:rPr>
          <w:rFonts w:ascii="Times New Roman" w:eastAsia="Arial" w:hAnsi="Times New Roman" w:cs="Times New Roman"/>
          <w:b/>
          <w:bCs/>
          <w:spacing w:val="-1"/>
          <w:position w:val="1"/>
        </w:rPr>
        <w:t>r</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nt</w:t>
      </w:r>
      <w:r w:rsidRPr="006632F3">
        <w:rPr>
          <w:rFonts w:ascii="Times New Roman" w:eastAsia="Arial" w:hAnsi="Times New Roman" w:cs="Times New Roman"/>
          <w:b/>
          <w:bCs/>
          <w:position w:val="1"/>
        </w:rPr>
        <w:tab/>
      </w:r>
      <w:proofErr w:type="gramStart"/>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2972A227" w14:textId="77777777" w:rsidR="00583B21" w:rsidRPr="006632F3" w:rsidRDefault="00583B21" w:rsidP="00583B21">
      <w:pPr>
        <w:spacing w:before="66" w:after="0" w:line="240" w:lineRule="auto"/>
        <w:ind w:left="186" w:right="-20"/>
        <w:rPr>
          <w:rFonts w:ascii="Times New Roman" w:eastAsia="Arial" w:hAnsi="Times New Roman" w:cs="Times New Roman"/>
        </w:rPr>
      </w:pPr>
      <w:proofErr w:type="gramStart"/>
      <w:r w:rsidRPr="006632F3">
        <w:rPr>
          <w:rFonts w:ascii="Times New Roman" w:eastAsia="Arial" w:hAnsi="Times New Roman" w:cs="Times New Roman"/>
          <w:b/>
          <w:bCs/>
        </w:rPr>
        <w:t>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proofErr w:type="gramEnd"/>
      <w:r w:rsidRPr="006632F3">
        <w:rPr>
          <w:rFonts w:ascii="Times New Roman" w:eastAsia="Arial" w:hAnsi="Times New Roman" w:cs="Times New Roman"/>
          <w:b/>
          <w:bCs/>
        </w:rPr>
        <w:t>:</w:t>
      </w:r>
    </w:p>
    <w:p w14:paraId="2DC38B09" w14:textId="77777777" w:rsidR="00583B21" w:rsidRPr="006632F3" w:rsidRDefault="00583B21" w:rsidP="00583B21">
      <w:pPr>
        <w:spacing w:before="1" w:after="0" w:line="100" w:lineRule="exact"/>
        <w:rPr>
          <w:rFonts w:ascii="Times New Roman" w:hAnsi="Times New Roman" w:cs="Times New Roman"/>
        </w:rPr>
      </w:pPr>
    </w:p>
    <w:p w14:paraId="41B99C14" w14:textId="77777777" w:rsidR="00583B21" w:rsidRPr="006632F3" w:rsidRDefault="00583B21" w:rsidP="00583B21">
      <w:pPr>
        <w:spacing w:after="0" w:line="200" w:lineRule="exact"/>
        <w:rPr>
          <w:rFonts w:ascii="Times New Roman" w:hAnsi="Times New Roman" w:cs="Times New Roman"/>
        </w:rPr>
      </w:pPr>
    </w:p>
    <w:p w14:paraId="08A593DF" w14:textId="77777777" w:rsidR="00583B21" w:rsidRPr="006632F3" w:rsidRDefault="00583B21" w:rsidP="00583B21">
      <w:pPr>
        <w:tabs>
          <w:tab w:val="left" w:pos="2240"/>
        </w:tabs>
        <w:spacing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53267501"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lien</w:t>
      </w:r>
      <w:r w:rsidRPr="006632F3">
        <w:rPr>
          <w:rFonts w:ascii="Times New Roman" w:eastAsia="Arial" w:hAnsi="Times New Roman" w:cs="Times New Roman"/>
        </w:rPr>
        <w:t>t</w:t>
      </w:r>
    </w:p>
    <w:p w14:paraId="05637A8A" w14:textId="77777777" w:rsidR="00583B21" w:rsidRPr="006632F3" w:rsidRDefault="00583B21" w:rsidP="00583B21">
      <w:pPr>
        <w:tabs>
          <w:tab w:val="left" w:pos="2240"/>
        </w:tabs>
        <w:spacing w:before="17" w:after="0" w:line="240" w:lineRule="auto"/>
        <w:ind w:left="2245" w:right="399"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6"/>
        </w:rPr>
        <w:t xml:space="preserve"> </w:t>
      </w:r>
      <w:proofErr w:type="gramStart"/>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proofErr w:type="gramEnd"/>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be</w:t>
      </w:r>
      <w:r w:rsidRPr="006632F3">
        <w:rPr>
          <w:rFonts w:ascii="Times New Roman" w:eastAsia="Arial" w:hAnsi="Times New Roman" w:cs="Times New Roman"/>
        </w:rPr>
        <w:t>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ee</w:t>
      </w:r>
      <w:r w:rsidRPr="006632F3">
        <w:rPr>
          <w:rFonts w:ascii="Times New Roman" w:eastAsia="Arial" w:hAnsi="Times New Roman" w:cs="Times New Roman"/>
        </w:rPr>
        <w:t>n</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SAL</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eplo</w:t>
      </w:r>
      <w:r w:rsidRPr="006632F3">
        <w:rPr>
          <w:rFonts w:ascii="Times New Roman" w:eastAsia="Arial" w:hAnsi="Times New Roman" w:cs="Times New Roman"/>
          <w:spacing w:val="-6"/>
        </w:rPr>
        <w:t>y</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p>
    <w:p w14:paraId="5460A512" w14:textId="77777777" w:rsidR="00583B21" w:rsidRPr="006632F3" w:rsidRDefault="00583B21" w:rsidP="00583B21">
      <w:pPr>
        <w:spacing w:before="19" w:after="0" w:line="240" w:lineRule="exact"/>
        <w:rPr>
          <w:rFonts w:ascii="Times New Roman" w:hAnsi="Times New Roman" w:cs="Times New Roman"/>
        </w:rPr>
      </w:pPr>
    </w:p>
    <w:p w14:paraId="1AA9926F"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720" w:header="0" w:footer="803" w:gutter="0"/>
          <w:cols w:space="720"/>
        </w:sectPr>
      </w:pPr>
    </w:p>
    <w:p w14:paraId="76637F91" w14:textId="77777777" w:rsidR="00583B21" w:rsidRPr="006632F3" w:rsidRDefault="00583B21" w:rsidP="00583B21">
      <w:pPr>
        <w:spacing w:before="34" w:after="0" w:line="240" w:lineRule="auto"/>
        <w:ind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w:t>
      </w:r>
      <w:r>
        <w:rPr>
          <w:rFonts w:ascii="Times New Roman" w:eastAsia="Arial" w:hAnsi="Times New Roman" w:cs="Times New Roman"/>
          <w:b/>
          <w:bCs/>
        </w:rPr>
        <w:t>t</w:t>
      </w:r>
      <w:r w:rsidRPr="006632F3">
        <w:rPr>
          <w:rFonts w:ascii="Times New Roman" w:eastAsia="Arial" w:hAnsi="Times New Roman" w:cs="Times New Roman"/>
          <w:b/>
          <w:bCs/>
        </w:rPr>
        <w:t xml:space="preserve">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221D64F" w14:textId="77777777" w:rsidR="00583B21" w:rsidRPr="006632F3" w:rsidRDefault="00583B21" w:rsidP="00583B21">
      <w:pPr>
        <w:spacing w:before="43" w:after="0" w:line="240" w:lineRule="auto"/>
        <w:ind w:right="85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w:t>
      </w:r>
      <w:r w:rsidRPr="006632F3">
        <w:rPr>
          <w:rFonts w:ascii="Times New Roman" w:eastAsia="Arial" w:hAnsi="Times New Roman" w:cs="Times New Roman"/>
        </w:rPr>
        <w:t>(),</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u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
    <w:p w14:paraId="47277F9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num="2" w:space="720" w:equalWidth="0">
            <w:col w:w="1107" w:space="1138"/>
            <w:col w:w="6555"/>
          </w:cols>
        </w:sectPr>
      </w:pPr>
    </w:p>
    <w:p w14:paraId="5157D851" w14:textId="77777777" w:rsidR="00583B21" w:rsidRPr="006632F3" w:rsidRDefault="00583B21" w:rsidP="00583B21">
      <w:pPr>
        <w:spacing w:before="13" w:after="0" w:line="220" w:lineRule="exact"/>
        <w:rPr>
          <w:rFonts w:ascii="Times New Roman" w:hAnsi="Times New Roman" w:cs="Times New Roman"/>
        </w:rPr>
      </w:pPr>
    </w:p>
    <w:p w14:paraId="3212884C"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p>
    <w:p w14:paraId="0C03A288"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027EE37F" w14:textId="77777777" w:rsidR="00583B21" w:rsidRPr="006632F3" w:rsidRDefault="00583B21" w:rsidP="00583B21">
      <w:pPr>
        <w:tabs>
          <w:tab w:val="left" w:pos="2240"/>
        </w:tabs>
        <w:spacing w:before="32" w:after="0" w:line="228" w:lineRule="exact"/>
        <w:ind w:left="2245" w:right="1194"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SAL</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vid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l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p>
    <w:p w14:paraId="58EA396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space="720"/>
        </w:sectPr>
      </w:pPr>
    </w:p>
    <w:p w14:paraId="2CAA16F1" w14:textId="77777777" w:rsidR="00583B21" w:rsidRPr="006632F3" w:rsidRDefault="00583B21" w:rsidP="00583B21">
      <w:pPr>
        <w:spacing w:before="38"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143EEE33" w14:textId="77777777" w:rsidR="00583B21" w:rsidRPr="006632F3" w:rsidRDefault="00583B21" w:rsidP="00583B21">
      <w:pPr>
        <w:spacing w:before="48"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w:t>
      </w:r>
      <w:r w:rsidRPr="006632F3">
        <w:rPr>
          <w:rFonts w:ascii="Times New Roman" w:eastAsia="Arial" w:hAnsi="Times New Roman" w:cs="Times New Roman"/>
        </w:rPr>
        <w:t>()</w:t>
      </w:r>
      <w:proofErr w:type="gramEnd"/>
    </w:p>
    <w:p w14:paraId="4D44DB6A"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num="2" w:space="720" w:equalWidth="0">
            <w:col w:w="1107" w:space="1138"/>
            <w:col w:w="6555"/>
          </w:cols>
        </w:sectPr>
      </w:pPr>
    </w:p>
    <w:p w14:paraId="65A256E2" w14:textId="77777777" w:rsidR="00583B21" w:rsidRPr="006632F3" w:rsidRDefault="00583B21" w:rsidP="00583B21">
      <w:pPr>
        <w:spacing w:before="2" w:after="0" w:line="240" w:lineRule="exact"/>
        <w:rPr>
          <w:rFonts w:ascii="Times New Roman" w:hAnsi="Times New Roman" w:cs="Times New Roman"/>
        </w:rPr>
      </w:pPr>
    </w:p>
    <w:p w14:paraId="1FEC1317"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3EA51DEA"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5F797B90" w14:textId="77777777" w:rsidR="00583B21" w:rsidRPr="006632F3" w:rsidRDefault="00583B21" w:rsidP="00583B21">
      <w:pPr>
        <w:tabs>
          <w:tab w:val="left" w:pos="2240"/>
        </w:tabs>
        <w:spacing w:before="15" w:after="0" w:line="240" w:lineRule="auto"/>
        <w:ind w:left="2245" w:right="705"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SAL</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vid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rPr>
        <w:t>h</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 xml:space="preserve">to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p>
    <w:p w14:paraId="5286302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space="720"/>
        </w:sectPr>
      </w:pPr>
    </w:p>
    <w:p w14:paraId="00F351FF" w14:textId="77777777" w:rsidR="00583B21" w:rsidRPr="006632F3" w:rsidRDefault="00583B21" w:rsidP="00583B21">
      <w:pPr>
        <w:spacing w:before="41"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119D4BBA" w14:textId="77777777" w:rsidR="00583B21" w:rsidRPr="006632F3" w:rsidRDefault="00583B21" w:rsidP="00583B21">
      <w:pPr>
        <w:spacing w:before="50"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p>
    <w:p w14:paraId="5A6ED8DD"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num="2" w:space="720" w:equalWidth="0">
            <w:col w:w="1107" w:space="1138"/>
            <w:col w:w="6555"/>
          </w:cols>
        </w:sectPr>
      </w:pPr>
    </w:p>
    <w:p w14:paraId="698287C3" w14:textId="77777777" w:rsidR="00583B21" w:rsidRPr="006632F3" w:rsidRDefault="00583B21" w:rsidP="00583B21">
      <w:pPr>
        <w:spacing w:after="0" w:line="240" w:lineRule="exact"/>
        <w:rPr>
          <w:rFonts w:ascii="Times New Roman" w:hAnsi="Times New Roman" w:cs="Times New Roman"/>
        </w:rPr>
      </w:pPr>
    </w:p>
    <w:p w14:paraId="4F9F3488"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p>
    <w:p w14:paraId="29AF2671" w14:textId="77777777" w:rsidR="00583B21" w:rsidRPr="006632F3" w:rsidRDefault="00583B21" w:rsidP="00583B21">
      <w:pPr>
        <w:tabs>
          <w:tab w:val="left" w:pos="2240"/>
        </w:tabs>
        <w:spacing w:before="17"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3F627925"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SAL</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in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and</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p>
    <w:p w14:paraId="3FCE4DD8" w14:textId="77777777" w:rsidR="00583B21" w:rsidRPr="006632F3" w:rsidRDefault="00583B21" w:rsidP="00583B21">
      <w:pPr>
        <w:spacing w:after="0" w:line="225" w:lineRule="exact"/>
        <w:ind w:left="2245" w:right="-20"/>
        <w:rPr>
          <w:rFonts w:ascii="Times New Roman" w:eastAsia="Arial" w:hAnsi="Times New Roman" w:cs="Times New Roman"/>
        </w:rPr>
      </w:pPr>
      <w:r w:rsidRPr="006632F3">
        <w:rPr>
          <w:rFonts w:ascii="Times New Roman" w:eastAsia="Arial" w:hAnsi="Times New Roman" w:cs="Times New Roman"/>
          <w:position w:val="-1"/>
        </w:rPr>
        <w:t>GB</w:t>
      </w:r>
    </w:p>
    <w:p w14:paraId="688D234B"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space="720"/>
        </w:sectPr>
      </w:pPr>
    </w:p>
    <w:p w14:paraId="098FED8F" w14:textId="77777777" w:rsidR="00583B21" w:rsidRPr="006632F3" w:rsidRDefault="00583B21" w:rsidP="00583B21">
      <w:pPr>
        <w:spacing w:before="43" w:after="0" w:line="240" w:lineRule="auto"/>
        <w:ind w:left="18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71993D58" w14:textId="77777777" w:rsidR="00583B21" w:rsidRPr="006632F3" w:rsidRDefault="00583B21" w:rsidP="00583B21">
      <w:pPr>
        <w:spacing w:before="53"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w w:val="99"/>
        </w:rPr>
        <w:lastRenderedPageBreak/>
        <w:t>handleS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onne</w:t>
      </w:r>
      <w:r w:rsidRPr="006632F3">
        <w:rPr>
          <w:rFonts w:ascii="Times New Roman" w:eastAsia="Arial" w:hAnsi="Times New Roman" w:cs="Times New Roman"/>
          <w:spacing w:val="1"/>
          <w:w w:val="99"/>
        </w:rPr>
        <w:t>c</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ionLo</w:t>
      </w:r>
      <w:r w:rsidRPr="006632F3">
        <w:rPr>
          <w:rFonts w:ascii="Times New Roman" w:eastAsia="Arial" w:hAnsi="Times New Roman" w:cs="Times New Roman"/>
          <w:spacing w:val="1"/>
          <w:w w:val="99"/>
        </w:rPr>
        <w:t>ss</w:t>
      </w:r>
      <w:r w:rsidRPr="006632F3">
        <w:rPr>
          <w:rFonts w:ascii="Times New Roman" w:eastAsia="Arial" w:hAnsi="Times New Roman" w:cs="Times New Roman"/>
          <w:w w:val="99"/>
        </w:rPr>
        <w:t>(</w:t>
      </w:r>
      <w:proofErr w:type="gramEnd"/>
      <w:r w:rsidRPr="006632F3">
        <w:rPr>
          <w:rFonts w:ascii="Times New Roman" w:eastAsia="Arial" w:hAnsi="Times New Roman" w:cs="Times New Roman"/>
          <w:w w:val="99"/>
        </w:rPr>
        <w:t>),</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p</w:t>
      </w:r>
      <w:r w:rsidRPr="006632F3">
        <w:rPr>
          <w:rFonts w:ascii="Times New Roman" w:eastAsia="Arial" w:hAnsi="Times New Roman" w:cs="Times New Roman"/>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p>
    <w:p w14:paraId="1ED3543A"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num="2" w:space="720" w:equalWidth="0">
            <w:col w:w="1107" w:space="1138"/>
            <w:col w:w="6555"/>
          </w:cols>
        </w:sectPr>
      </w:pPr>
    </w:p>
    <w:p w14:paraId="2C530745" w14:textId="77777777" w:rsidR="00583B21" w:rsidRPr="006632F3" w:rsidRDefault="00583B21" w:rsidP="00583B21">
      <w:pPr>
        <w:spacing w:before="2" w:after="0" w:line="240" w:lineRule="exact"/>
        <w:rPr>
          <w:rFonts w:ascii="Times New Roman" w:hAnsi="Times New Roman" w:cs="Times New Roman"/>
        </w:rPr>
      </w:pPr>
    </w:p>
    <w:p w14:paraId="084A9F83"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oni</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31D615F8"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le</w:t>
      </w:r>
      <w:r w:rsidRPr="006632F3">
        <w:rPr>
          <w:rFonts w:ascii="Times New Roman" w:eastAsia="Arial" w:hAnsi="Times New Roman" w:cs="Times New Roman"/>
        </w:rPr>
        <w:t>t</w:t>
      </w:r>
    </w:p>
    <w:p w14:paraId="7D159977" w14:textId="77777777" w:rsidR="00583B21" w:rsidRPr="006632F3" w:rsidRDefault="00583B21" w:rsidP="00583B21">
      <w:pPr>
        <w:tabs>
          <w:tab w:val="left" w:pos="2240"/>
        </w:tabs>
        <w:spacing w:before="17" w:after="0" w:line="239" w:lineRule="auto"/>
        <w:ind w:left="2245" w:right="710"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uall</w:t>
      </w:r>
      <w:r w:rsidRPr="006632F3">
        <w:rPr>
          <w:rFonts w:ascii="Times New Roman" w:eastAsia="Arial" w:hAnsi="Times New Roman" w:cs="Times New Roman"/>
        </w:rPr>
        <w:t>y</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n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a</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odi</w:t>
      </w:r>
      <w:r w:rsidRPr="006632F3">
        <w:rPr>
          <w:rFonts w:ascii="Times New Roman" w:eastAsia="Arial" w:hAnsi="Times New Roman" w:cs="Times New Roman"/>
        </w:rPr>
        <w:t>c</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c</w:t>
      </w:r>
      <w:r w:rsidRPr="006632F3">
        <w:rPr>
          <w:rFonts w:ascii="Times New Roman" w:eastAsia="Arial" w:hAnsi="Times New Roman" w:cs="Times New Roman"/>
          <w:spacing w:val="3"/>
        </w:rPr>
        <w:t>k</w:t>
      </w:r>
      <w:r w:rsidRPr="006632F3">
        <w:rPr>
          <w:rFonts w:ascii="Times New Roman" w:eastAsia="Arial" w:hAnsi="Times New Roman" w:cs="Times New Roman"/>
          <w:spacing w:val="-1"/>
        </w:rPr>
        <w:t>u</w:t>
      </w:r>
      <w:r w:rsidRPr="006632F3">
        <w:rPr>
          <w:rFonts w:ascii="Times New Roman" w:eastAsia="Arial" w:hAnsi="Times New Roman" w:cs="Times New Roman"/>
        </w:rPr>
        <w:t>p</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upda</w:t>
      </w:r>
      <w:r w:rsidRPr="006632F3">
        <w:rPr>
          <w:rFonts w:ascii="Times New Roman" w:eastAsia="Arial" w:hAnsi="Times New Roman" w:cs="Times New Roman"/>
        </w:rPr>
        <w:t>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 xml:space="preserve">n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i</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40AD6A49" w14:textId="77777777" w:rsidR="00583B21" w:rsidRPr="006632F3" w:rsidRDefault="00583B21" w:rsidP="00583B21">
      <w:pPr>
        <w:tabs>
          <w:tab w:val="left" w:pos="2240"/>
        </w:tabs>
        <w:spacing w:after="0" w:line="231" w:lineRule="exact"/>
        <w:ind w:left="186" w:right="-20"/>
        <w:rPr>
          <w:rFonts w:ascii="Times New Roman" w:eastAsia="Arial" w:hAnsi="Times New Roman" w:cs="Times New Roman"/>
        </w:rPr>
      </w:pPr>
      <w:r w:rsidRPr="006632F3">
        <w:rPr>
          <w:rFonts w:ascii="Times New Roman" w:eastAsia="Arial" w:hAnsi="Times New Roman" w:cs="Times New Roman"/>
          <w:b/>
          <w:bCs/>
          <w:position w:val="1"/>
        </w:rPr>
        <w:t>Impo</w:t>
      </w:r>
      <w:r w:rsidRPr="006632F3">
        <w:rPr>
          <w:rFonts w:ascii="Times New Roman" w:eastAsia="Arial" w:hAnsi="Times New Roman" w:cs="Times New Roman"/>
          <w:b/>
          <w:bCs/>
          <w:spacing w:val="-1"/>
          <w:position w:val="1"/>
        </w:rPr>
        <w:t>r</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nt</w:t>
      </w:r>
      <w:r w:rsidRPr="006632F3">
        <w:rPr>
          <w:rFonts w:ascii="Times New Roman" w:eastAsia="Arial" w:hAnsi="Times New Roman" w:cs="Times New Roman"/>
          <w:b/>
          <w:bCs/>
          <w:position w:val="1"/>
        </w:rPr>
        <w:tab/>
      </w:r>
      <w:r w:rsidRPr="006632F3">
        <w:rPr>
          <w:rFonts w:ascii="Times New Roman" w:eastAsia="Arial" w:hAnsi="Times New Roman" w:cs="Times New Roman"/>
        </w:rPr>
        <w:t>0</w:t>
      </w:r>
    </w:p>
    <w:p w14:paraId="57D33654" w14:textId="77777777" w:rsidR="00583B21" w:rsidRPr="006632F3" w:rsidRDefault="00583B21" w:rsidP="00583B21">
      <w:pPr>
        <w:spacing w:after="0" w:line="217" w:lineRule="exact"/>
        <w:ind w:left="186" w:right="-20"/>
        <w:rPr>
          <w:rFonts w:ascii="Times New Roman" w:eastAsia="Arial" w:hAnsi="Times New Roman" w:cs="Times New Roman"/>
        </w:rPr>
      </w:pPr>
      <w:proofErr w:type="gramStart"/>
      <w:r w:rsidRPr="006632F3">
        <w:rPr>
          <w:rFonts w:ascii="Times New Roman" w:eastAsia="Arial" w:hAnsi="Times New Roman" w:cs="Times New Roman"/>
          <w:b/>
          <w:bCs/>
          <w:position w:val="-1"/>
        </w:rPr>
        <w:t>in</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spacing w:val="-1"/>
          <w:position w:val="-1"/>
        </w:rPr>
        <w:t>er</w:t>
      </w:r>
      <w:r w:rsidRPr="006632F3">
        <w:rPr>
          <w:rFonts w:ascii="Times New Roman" w:eastAsia="Arial" w:hAnsi="Times New Roman" w:cs="Times New Roman"/>
          <w:b/>
          <w:bCs/>
          <w:spacing w:val="1"/>
          <w:position w:val="-1"/>
        </w:rPr>
        <w:t>f</w:t>
      </w:r>
      <w:r w:rsidRPr="006632F3">
        <w:rPr>
          <w:rFonts w:ascii="Times New Roman" w:eastAsia="Arial" w:hAnsi="Times New Roman" w:cs="Times New Roman"/>
          <w:b/>
          <w:bCs/>
          <w:spacing w:val="-1"/>
          <w:position w:val="-1"/>
        </w:rPr>
        <w:t>ace</w:t>
      </w:r>
      <w:proofErr w:type="gramEnd"/>
      <w:r w:rsidRPr="006632F3">
        <w:rPr>
          <w:rFonts w:ascii="Times New Roman" w:eastAsia="Arial" w:hAnsi="Times New Roman" w:cs="Times New Roman"/>
          <w:b/>
          <w:bCs/>
          <w:position w:val="-1"/>
        </w:rPr>
        <w:t>:</w:t>
      </w:r>
    </w:p>
    <w:p w14:paraId="5CD81D1D" w14:textId="77777777" w:rsidR="00583B21" w:rsidRPr="006632F3" w:rsidRDefault="00583B21" w:rsidP="00583B21">
      <w:pPr>
        <w:spacing w:before="8" w:after="0" w:line="240" w:lineRule="exact"/>
        <w:rPr>
          <w:rFonts w:ascii="Times New Roman" w:hAnsi="Times New Roman" w:cs="Times New Roman"/>
        </w:rPr>
      </w:pPr>
    </w:p>
    <w:p w14:paraId="69E1D140"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17257DC9"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lastRenderedPageBreak/>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le</w:t>
      </w:r>
      <w:r w:rsidRPr="006632F3">
        <w:rPr>
          <w:rFonts w:ascii="Times New Roman" w:eastAsia="Arial" w:hAnsi="Times New Roman" w:cs="Times New Roman"/>
        </w:rPr>
        <w:t>t</w:t>
      </w:r>
    </w:p>
    <w:p w14:paraId="14575353" w14:textId="77777777" w:rsidR="00583B21" w:rsidRPr="006632F3" w:rsidRDefault="00583B21" w:rsidP="00583B21">
      <w:pPr>
        <w:tabs>
          <w:tab w:val="left" w:pos="2240"/>
        </w:tabs>
        <w:spacing w:before="15" w:after="0" w:line="240" w:lineRule="auto"/>
        <w:ind w:left="2245" w:right="697"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4"/>
        </w:rPr>
        <w:t xml:space="preserve"> </w:t>
      </w:r>
      <w:proofErr w:type="gramStart"/>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ogi</w:t>
      </w:r>
      <w:r w:rsidRPr="006632F3">
        <w:rPr>
          <w:rFonts w:ascii="Times New Roman" w:eastAsia="Arial" w:hAnsi="Times New Roman" w:cs="Times New Roman"/>
        </w:rPr>
        <w:t>c</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proofErr w:type="gramEnd"/>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Main</w:t>
      </w:r>
      <w:r w:rsidRPr="006632F3">
        <w:rPr>
          <w:rFonts w:ascii="Times New Roman" w:eastAsia="Arial" w:hAnsi="Times New Roman" w:cs="Times New Roman"/>
        </w:rPr>
        <w:t>t</w:t>
      </w:r>
      <w:r w:rsidRPr="006632F3">
        <w:rPr>
          <w:rFonts w:ascii="Times New Roman" w:eastAsia="Arial" w:hAnsi="Times New Roman" w:cs="Times New Roman"/>
          <w:spacing w:val="-1"/>
        </w:rPr>
        <w:t>ain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Se</w:t>
      </w:r>
      <w:r w:rsidRPr="006632F3">
        <w:rPr>
          <w:rFonts w:ascii="Times New Roman" w:eastAsia="Arial" w:hAnsi="Times New Roman" w:cs="Times New Roman"/>
        </w:rPr>
        <w:t>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Map</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 xml:space="preserve">to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e</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 xml:space="preserve">s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pp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p>
    <w:p w14:paraId="75245FA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space="720"/>
        </w:sectPr>
      </w:pPr>
    </w:p>
    <w:p w14:paraId="0F778FD3" w14:textId="77777777" w:rsidR="00583B21" w:rsidRPr="006632F3" w:rsidRDefault="00583B21" w:rsidP="00583B21">
      <w:pPr>
        <w:spacing w:after="0" w:line="218" w:lineRule="exact"/>
        <w:ind w:left="186" w:right="-70"/>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w:t>
      </w:r>
    </w:p>
    <w:p w14:paraId="78D53DA2" w14:textId="77777777" w:rsidR="00583B21" w:rsidRPr="006632F3" w:rsidRDefault="00583B21" w:rsidP="00583B21">
      <w:pPr>
        <w:spacing w:after="0" w:line="240" w:lineRule="auto"/>
        <w:ind w:left="186" w:right="-46"/>
        <w:rPr>
          <w:rFonts w:ascii="Times New Roman" w:eastAsia="Arial" w:hAnsi="Times New Roman" w:cs="Times New Roman"/>
        </w:rPr>
      </w:pPr>
      <w:proofErr w:type="gramStart"/>
      <w:r w:rsidRPr="006632F3">
        <w:rPr>
          <w:rFonts w:ascii="Times New Roman" w:eastAsia="Arial" w:hAnsi="Times New Roman" w:cs="Times New Roman"/>
          <w:b/>
          <w:bCs/>
        </w:rPr>
        <w:t>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proofErr w:type="gramEnd"/>
      <w:r w:rsidRPr="006632F3">
        <w:rPr>
          <w:rFonts w:ascii="Times New Roman" w:eastAsia="Arial" w:hAnsi="Times New Roman" w:cs="Times New Roman"/>
          <w:b/>
          <w:bCs/>
        </w:rPr>
        <w:t>:</w:t>
      </w:r>
    </w:p>
    <w:p w14:paraId="27AA6198" w14:textId="77777777" w:rsidR="00583B21" w:rsidRPr="006632F3" w:rsidRDefault="00583B21" w:rsidP="00583B21">
      <w:pPr>
        <w:spacing w:before="1" w:after="0" w:line="230" w:lineRule="exact"/>
        <w:ind w:right="1591"/>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add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v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add</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C</w:t>
      </w:r>
      <w:r w:rsidRPr="006632F3">
        <w:rPr>
          <w:rFonts w:ascii="Times New Roman" w:eastAsia="Arial" w:hAnsi="Times New Roman" w:cs="Times New Roman"/>
          <w:spacing w:val="-1"/>
        </w:rPr>
        <w:t>lie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ve</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4E6ED3DE"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num="2" w:space="720" w:equalWidth="0">
            <w:col w:w="1107" w:space="1138"/>
            <w:col w:w="6555"/>
          </w:cols>
        </w:sectPr>
      </w:pPr>
    </w:p>
    <w:p w14:paraId="0CC2C8B6" w14:textId="77777777" w:rsidR="00583B21" w:rsidRPr="006632F3" w:rsidRDefault="00583B21" w:rsidP="00583B21">
      <w:pPr>
        <w:spacing w:before="10" w:after="0" w:line="220" w:lineRule="exact"/>
        <w:rPr>
          <w:rFonts w:ascii="Times New Roman" w:hAnsi="Times New Roman" w:cs="Times New Roman"/>
        </w:rPr>
      </w:pPr>
    </w:p>
    <w:p w14:paraId="279AB886" w14:textId="77777777" w:rsidR="00583B21" w:rsidRPr="006632F3" w:rsidRDefault="00583B21" w:rsidP="00583B21">
      <w:pPr>
        <w:tabs>
          <w:tab w:val="left" w:pos="2240"/>
        </w:tabs>
        <w:spacing w:before="33" w:after="0" w:line="240" w:lineRule="auto"/>
        <w:ind w:left="18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Logi</w:t>
      </w:r>
      <w:r w:rsidRPr="006632F3">
        <w:rPr>
          <w:rFonts w:ascii="Times New Roman" w:eastAsia="Arial" w:hAnsi="Times New Roman" w:cs="Times New Roman"/>
        </w:rPr>
        <w:t>c</w:t>
      </w:r>
    </w:p>
    <w:p w14:paraId="75A5AE50" w14:textId="77777777" w:rsidR="00583B21" w:rsidRPr="006632F3" w:rsidRDefault="00583B21" w:rsidP="00583B21">
      <w:pPr>
        <w:tabs>
          <w:tab w:val="left" w:pos="2240"/>
        </w:tabs>
        <w:spacing w:before="15" w:after="0" w:line="240" w:lineRule="auto"/>
        <w:ind w:left="18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le</w:t>
      </w:r>
      <w:r w:rsidRPr="006632F3">
        <w:rPr>
          <w:rFonts w:ascii="Times New Roman" w:eastAsia="Arial" w:hAnsi="Times New Roman" w:cs="Times New Roman"/>
        </w:rPr>
        <w:t>t</w:t>
      </w:r>
    </w:p>
    <w:p w14:paraId="701D37C2" w14:textId="77777777" w:rsidR="00583B21" w:rsidRPr="006632F3" w:rsidRDefault="00583B21" w:rsidP="00583B21">
      <w:pPr>
        <w:tabs>
          <w:tab w:val="left" w:pos="2240"/>
        </w:tabs>
        <w:spacing w:before="32" w:after="0" w:line="228" w:lineRule="exact"/>
        <w:ind w:left="2245" w:right="1006"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4"/>
        </w:rPr>
        <w:t xml:space="preserve"> </w:t>
      </w:r>
      <w:proofErr w:type="gramStart"/>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h</w:t>
      </w:r>
      <w:r w:rsidRPr="006632F3">
        <w:rPr>
          <w:rFonts w:ascii="Times New Roman" w:eastAsia="Arial" w:hAnsi="Times New Roman" w:cs="Times New Roman"/>
        </w:rPr>
        <w:t>a</w:t>
      </w:r>
      <w:r w:rsidRPr="006632F3">
        <w:rPr>
          <w:rFonts w:ascii="Times New Roman" w:eastAsia="Arial" w:hAnsi="Times New Roman" w:cs="Times New Roman"/>
          <w:spacing w:val="-1"/>
        </w:rPr>
        <w:t>ndl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 xml:space="preserve">l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X</w:t>
      </w:r>
      <w:r w:rsidRPr="006632F3">
        <w:rPr>
          <w:rFonts w:ascii="Times New Roman" w:eastAsia="Arial" w:hAnsi="Times New Roman" w:cs="Times New Roman"/>
        </w:rPr>
        <w:t>O.</w:t>
      </w:r>
      <w:proofErr w:type="gramEnd"/>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e</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upda</w:t>
      </w:r>
      <w:r w:rsidRPr="006632F3">
        <w:rPr>
          <w:rFonts w:ascii="Times New Roman" w:eastAsia="Arial" w:hAnsi="Times New Roman" w:cs="Times New Roman"/>
        </w:rPr>
        <w:t>te</w:t>
      </w:r>
    </w:p>
    <w:p w14:paraId="2BF101B1"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720" w:header="720" w:footer="720" w:gutter="0"/>
          <w:cols w:space="720"/>
        </w:sectPr>
      </w:pPr>
    </w:p>
    <w:p w14:paraId="57DAB2A6" w14:textId="77777777" w:rsidR="00583B21" w:rsidRPr="006632F3" w:rsidRDefault="00583B21" w:rsidP="00583B21">
      <w:pPr>
        <w:spacing w:before="3" w:after="0" w:line="180" w:lineRule="exact"/>
        <w:rPr>
          <w:rFonts w:ascii="Times New Roman" w:hAnsi="Times New Roman" w:cs="Times New Roman"/>
        </w:rPr>
      </w:pPr>
    </w:p>
    <w:p w14:paraId="7C0471DA" w14:textId="77777777" w:rsidR="00583B21" w:rsidRPr="006632F3" w:rsidRDefault="00583B21" w:rsidP="00583B21">
      <w:pPr>
        <w:spacing w:after="0" w:line="228" w:lineRule="exact"/>
        <w:ind w:right="-54"/>
        <w:rPr>
          <w:rFonts w:ascii="Times New Roman" w:eastAsia="Arial" w:hAnsi="Times New Roman" w:cs="Times New Roman"/>
        </w:rPr>
      </w:pPr>
      <w:r w:rsidRPr="006632F3">
        <w:rPr>
          <w:rFonts w:ascii="Times New Roman" w:eastAsia="Arial" w:hAnsi="Times New Roman" w:cs="Times New Roman"/>
          <w:b/>
          <w:bCs/>
        </w:rPr>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5190B972" w14:textId="77777777" w:rsidR="00583B21" w:rsidRPr="006632F3" w:rsidRDefault="00583B21" w:rsidP="00583B21">
      <w:pPr>
        <w:spacing w:before="75" w:after="0" w:line="240" w:lineRule="auto"/>
        <w:ind w:right="434"/>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rPr>
        <w:lastRenderedPageBreak/>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proofErr w:type="gramEnd"/>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eve</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X</w:t>
      </w:r>
      <w:r w:rsidRPr="006632F3">
        <w:rPr>
          <w:rFonts w:ascii="Times New Roman" w:eastAsia="Arial" w:hAnsi="Times New Roman" w:cs="Times New Roman"/>
        </w:rPr>
        <w:t>O)</w:t>
      </w:r>
    </w:p>
    <w:p w14:paraId="382730FE" w14:textId="77777777" w:rsidR="00583B21" w:rsidRPr="006632F3" w:rsidRDefault="00583B21" w:rsidP="00583B21">
      <w:pPr>
        <w:spacing w:before="50" w:after="0" w:line="240" w:lineRule="auto"/>
        <w:ind w:right="-20"/>
        <w:rPr>
          <w:rFonts w:ascii="Times New Roman" w:eastAsia="Arial" w:hAnsi="Times New Roman" w:cs="Times New Roman"/>
        </w:rPr>
      </w:pPr>
      <w:proofErr w:type="gramStart"/>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J</w:t>
      </w:r>
      <w:r w:rsidRPr="006632F3">
        <w:rPr>
          <w:rFonts w:ascii="Times New Roman" w:eastAsia="Arial" w:hAnsi="Times New Roman" w:cs="Times New Roman"/>
          <w:spacing w:val="-1"/>
        </w:rPr>
        <w:t>oined</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Le</w:t>
      </w:r>
      <w:r w:rsidRPr="006632F3">
        <w:rPr>
          <w:rFonts w:ascii="Times New Roman" w:eastAsia="Arial" w:hAnsi="Times New Roman" w:cs="Times New Roman"/>
          <w:spacing w:val="2"/>
        </w:rPr>
        <w:t>f</w:t>
      </w:r>
      <w:r w:rsidRPr="006632F3">
        <w:rPr>
          <w:rFonts w:ascii="Times New Roman" w:eastAsia="Arial" w:hAnsi="Times New Roman" w:cs="Times New Roman"/>
        </w:rPr>
        <w:t>t()</w:t>
      </w:r>
    </w:p>
    <w:p w14:paraId="528F4D4D"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num="2" w:space="720" w:equalWidth="0">
            <w:col w:w="1147" w:space="1138"/>
            <w:col w:w="6555"/>
          </w:cols>
        </w:sectPr>
      </w:pPr>
    </w:p>
    <w:p w14:paraId="5E955252" w14:textId="77777777" w:rsidR="00583B21" w:rsidRPr="006632F3" w:rsidRDefault="00583B21" w:rsidP="00583B21">
      <w:pPr>
        <w:spacing w:before="20" w:after="0" w:line="220" w:lineRule="exact"/>
        <w:rPr>
          <w:rFonts w:ascii="Times New Roman" w:hAnsi="Times New Roman" w:cs="Times New Roman"/>
        </w:rPr>
      </w:pPr>
    </w:p>
    <w:p w14:paraId="2183FB58" w14:textId="77777777" w:rsidR="00583B21" w:rsidRPr="006632F3" w:rsidRDefault="00583B21" w:rsidP="00583B21">
      <w:pPr>
        <w:tabs>
          <w:tab w:val="left" w:pos="2280"/>
        </w:tabs>
        <w:spacing w:before="33" w:after="0" w:line="240" w:lineRule="auto"/>
        <w:ind w:left="226" w:right="-20"/>
        <w:rPr>
          <w:rFonts w:ascii="Times New Roman" w:eastAsia="Arial" w:hAnsi="Times New Roman" w:cs="Times New Roman"/>
        </w:rPr>
      </w:pPr>
      <w:r w:rsidRPr="006632F3">
        <w:rPr>
          <w:rFonts w:ascii="Times New Roman" w:eastAsia="Arial" w:hAnsi="Times New Roman" w:cs="Times New Roman"/>
          <w:b/>
          <w:bCs/>
          <w:position w:val="1"/>
        </w:rPr>
        <w:t>Cl</w:t>
      </w:r>
      <w:r w:rsidRPr="006632F3">
        <w:rPr>
          <w:rFonts w:ascii="Times New Roman" w:eastAsia="Arial" w:hAnsi="Times New Roman" w:cs="Times New Roman"/>
          <w:b/>
          <w:bCs/>
          <w:spacing w:val="-1"/>
          <w:position w:val="1"/>
        </w:rPr>
        <w:t>as</w:t>
      </w:r>
      <w:r w:rsidRPr="006632F3">
        <w:rPr>
          <w:rFonts w:ascii="Times New Roman" w:eastAsia="Arial" w:hAnsi="Times New Roman" w:cs="Times New Roman"/>
          <w:b/>
          <w:bCs/>
          <w:position w:val="1"/>
        </w:rPr>
        <w:t>s</w:t>
      </w:r>
      <w:r w:rsidRPr="006632F3">
        <w:rPr>
          <w:rFonts w:ascii="Times New Roman" w:eastAsia="Arial" w:hAnsi="Times New Roman" w:cs="Times New Roman"/>
          <w:b/>
          <w:bCs/>
          <w:spacing w:val="-6"/>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Apple</w:t>
      </w:r>
      <w:r w:rsidRPr="006632F3">
        <w:rPr>
          <w:rFonts w:ascii="Times New Roman" w:eastAsia="Arial" w:hAnsi="Times New Roman" w:cs="Times New Roman"/>
        </w:rPr>
        <w:t>t</w:t>
      </w:r>
      <w:r w:rsidRPr="006632F3">
        <w:rPr>
          <w:rFonts w:ascii="Times New Roman" w:eastAsia="Arial" w:hAnsi="Times New Roman" w:cs="Times New Roman"/>
          <w:spacing w:val="-1"/>
        </w:rPr>
        <w:t>V</w:t>
      </w:r>
      <w:r w:rsidRPr="006632F3">
        <w:rPr>
          <w:rFonts w:ascii="Times New Roman" w:eastAsia="Arial" w:hAnsi="Times New Roman" w:cs="Times New Roman"/>
        </w:rPr>
        <w:t>C</w:t>
      </w:r>
      <w:r w:rsidRPr="006632F3">
        <w:rPr>
          <w:rFonts w:ascii="Times New Roman" w:eastAsia="Arial" w:hAnsi="Times New Roman" w:cs="Times New Roman"/>
          <w:spacing w:val="-1"/>
        </w:rPr>
        <w:t>Mai</w:t>
      </w:r>
      <w:r w:rsidRPr="006632F3">
        <w:rPr>
          <w:rFonts w:ascii="Times New Roman" w:eastAsia="Arial" w:hAnsi="Times New Roman" w:cs="Times New Roman"/>
        </w:rPr>
        <w:t>n</w:t>
      </w:r>
    </w:p>
    <w:p w14:paraId="5F4E137E" w14:textId="77777777" w:rsidR="00583B21" w:rsidRPr="006632F3" w:rsidRDefault="00583B21" w:rsidP="00583B21">
      <w:pPr>
        <w:tabs>
          <w:tab w:val="left" w:pos="2280"/>
        </w:tabs>
        <w:spacing w:before="15" w:after="0" w:line="240" w:lineRule="auto"/>
        <w:ind w:left="226" w:right="-20"/>
        <w:rPr>
          <w:rFonts w:ascii="Times New Roman" w:eastAsia="Arial" w:hAnsi="Times New Roman" w:cs="Times New Roman"/>
        </w:rPr>
      </w:pPr>
      <w:r w:rsidRPr="006632F3">
        <w:rPr>
          <w:rFonts w:ascii="Times New Roman" w:eastAsia="Arial" w:hAnsi="Times New Roman" w:cs="Times New Roman"/>
          <w:b/>
          <w:bCs/>
          <w:spacing w:val="-1"/>
          <w:position w:val="1"/>
        </w:rPr>
        <w:t>Packa</w:t>
      </w:r>
      <w:r w:rsidRPr="006632F3">
        <w:rPr>
          <w:rFonts w:ascii="Times New Roman" w:eastAsia="Arial" w:hAnsi="Times New Roman" w:cs="Times New Roman"/>
          <w:b/>
          <w:bCs/>
          <w:position w:val="1"/>
        </w:rPr>
        <w:t>ge</w:t>
      </w:r>
      <w:r w:rsidRPr="006632F3">
        <w:rPr>
          <w:rFonts w:ascii="Times New Roman" w:eastAsia="Arial" w:hAnsi="Times New Roman" w:cs="Times New Roman"/>
          <w:b/>
          <w:bCs/>
          <w:spacing w:val="-9"/>
          <w:position w:val="1"/>
        </w:rPr>
        <w:t xml:space="preserve"> </w:t>
      </w:r>
      <w:r w:rsidRPr="006632F3">
        <w:rPr>
          <w:rFonts w:ascii="Times New Roman" w:eastAsia="Arial" w:hAnsi="Times New Roman" w:cs="Times New Roman"/>
          <w:b/>
          <w:bCs/>
          <w:position w:val="1"/>
        </w:rPr>
        <w:t>n</w:t>
      </w:r>
      <w:r w:rsidRPr="006632F3">
        <w:rPr>
          <w:rFonts w:ascii="Times New Roman" w:eastAsia="Arial" w:hAnsi="Times New Roman" w:cs="Times New Roman"/>
          <w:b/>
          <w:bCs/>
          <w:spacing w:val="-1"/>
          <w:position w:val="1"/>
        </w:rPr>
        <w:t>a</w:t>
      </w:r>
      <w:r w:rsidRPr="006632F3">
        <w:rPr>
          <w:rFonts w:ascii="Times New Roman" w:eastAsia="Arial" w:hAnsi="Times New Roman" w:cs="Times New Roman"/>
          <w:b/>
          <w:bCs/>
          <w:position w:val="1"/>
        </w:rPr>
        <w:t>m</w:t>
      </w:r>
      <w:r w:rsidRPr="006632F3">
        <w:rPr>
          <w:rFonts w:ascii="Times New Roman" w:eastAsia="Arial" w:hAnsi="Times New Roman" w:cs="Times New Roman"/>
          <w:b/>
          <w:bCs/>
          <w:spacing w:val="-1"/>
          <w:position w:val="1"/>
        </w:rPr>
        <w:t>e</w:t>
      </w:r>
      <w:r w:rsidRPr="006632F3">
        <w:rPr>
          <w:rFonts w:ascii="Times New Roman" w:eastAsia="Arial" w:hAnsi="Times New Roman" w:cs="Times New Roman"/>
          <w:b/>
          <w:bCs/>
          <w:position w:val="1"/>
        </w:rPr>
        <w:t>:</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1"/>
        </w:rPr>
        <w:t>anaba</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dle</w:t>
      </w:r>
      <w:r w:rsidRPr="006632F3">
        <w:rPr>
          <w:rFonts w:ascii="Times New Roman" w:eastAsia="Arial" w:hAnsi="Times New Roman" w:cs="Times New Roman"/>
        </w:rPr>
        <w:t>t.</w:t>
      </w:r>
      <w:r w:rsidRPr="006632F3">
        <w:rPr>
          <w:rFonts w:ascii="Times New Roman" w:eastAsia="Arial" w:hAnsi="Times New Roman" w:cs="Times New Roman"/>
          <w:spacing w:val="-1"/>
        </w:rPr>
        <w:t>apple</w:t>
      </w:r>
      <w:r w:rsidRPr="006632F3">
        <w:rPr>
          <w:rFonts w:ascii="Times New Roman" w:eastAsia="Arial" w:hAnsi="Times New Roman" w:cs="Times New Roman"/>
        </w:rPr>
        <w:t>t</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p>
    <w:p w14:paraId="514EAF46" w14:textId="77777777" w:rsidR="00583B21" w:rsidRPr="006632F3" w:rsidRDefault="00583B21" w:rsidP="00583B21">
      <w:pPr>
        <w:tabs>
          <w:tab w:val="left" w:pos="2280"/>
        </w:tabs>
        <w:spacing w:before="32" w:after="0" w:line="228" w:lineRule="exact"/>
        <w:ind w:left="2285" w:right="757" w:hanging="2058"/>
        <w:rPr>
          <w:rFonts w:ascii="Times New Roman" w:eastAsia="Arial" w:hAnsi="Times New Roman" w:cs="Times New Roman"/>
        </w:rPr>
      </w:pPr>
      <w:r w:rsidRPr="006632F3">
        <w:rPr>
          <w:rFonts w:ascii="Times New Roman" w:eastAsia="Arial" w:hAnsi="Times New Roman" w:cs="Times New Roman"/>
          <w:b/>
          <w:bCs/>
          <w:position w:val="1"/>
        </w:rPr>
        <w:t>D</w:t>
      </w:r>
      <w:r w:rsidRPr="006632F3">
        <w:rPr>
          <w:rFonts w:ascii="Times New Roman" w:eastAsia="Arial" w:hAnsi="Times New Roman" w:cs="Times New Roman"/>
          <w:b/>
          <w:bCs/>
          <w:spacing w:val="-1"/>
          <w:position w:val="1"/>
        </w:rPr>
        <w:t>escr</w:t>
      </w:r>
      <w:r w:rsidRPr="006632F3">
        <w:rPr>
          <w:rFonts w:ascii="Times New Roman" w:eastAsia="Arial" w:hAnsi="Times New Roman" w:cs="Times New Roman"/>
          <w:b/>
          <w:bCs/>
          <w:position w:val="1"/>
        </w:rPr>
        <w:t>ip</w:t>
      </w:r>
      <w:r w:rsidRPr="006632F3">
        <w:rPr>
          <w:rFonts w:ascii="Times New Roman" w:eastAsia="Arial" w:hAnsi="Times New Roman" w:cs="Times New Roman"/>
          <w:b/>
          <w:bCs/>
          <w:spacing w:val="1"/>
          <w:position w:val="1"/>
        </w:rPr>
        <w:t>t</w:t>
      </w:r>
      <w:r w:rsidRPr="006632F3">
        <w:rPr>
          <w:rFonts w:ascii="Times New Roman" w:eastAsia="Arial" w:hAnsi="Times New Roman" w:cs="Times New Roman"/>
          <w:b/>
          <w:bCs/>
          <w:position w:val="1"/>
        </w:rPr>
        <w:t>ion:</w:t>
      </w:r>
      <w:r w:rsidRPr="006632F3">
        <w:rPr>
          <w:rFonts w:ascii="Times New Roman" w:eastAsia="Arial" w:hAnsi="Times New Roman" w:cs="Times New Roman"/>
          <w:b/>
          <w:bCs/>
          <w:position w:val="1"/>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G</w:t>
      </w:r>
      <w:r w:rsidRPr="006632F3">
        <w:rPr>
          <w:rFonts w:ascii="Times New Roman" w:eastAsia="Arial" w:hAnsi="Times New Roman" w:cs="Times New Roman"/>
          <w:spacing w:val="1"/>
        </w:rPr>
        <w:t>X</w:t>
      </w:r>
      <w:r w:rsidRPr="006632F3">
        <w:rPr>
          <w:rFonts w:ascii="Times New Roman" w:eastAsia="Arial" w:hAnsi="Times New Roman" w:cs="Times New Roman"/>
        </w:rPr>
        <w:t>O.</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d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d</w:t>
      </w:r>
      <w:r w:rsidRPr="006632F3">
        <w:rPr>
          <w:rFonts w:ascii="Times New Roman" w:eastAsia="Arial" w:hAnsi="Times New Roman" w:cs="Times New Roman"/>
        </w:rPr>
        <w:t>e</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al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le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spacing w:val="-1"/>
        </w:rPr>
        <w:t>e</w:t>
      </w:r>
      <w:r w:rsidRPr="006632F3">
        <w:rPr>
          <w:rFonts w:ascii="Times New Roman" w:eastAsia="Arial" w:hAnsi="Times New Roman" w:cs="Times New Roman"/>
        </w:rPr>
        <w:t>s</w:t>
      </w:r>
    </w:p>
    <w:p w14:paraId="52A6FCDA"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space="720"/>
        </w:sectPr>
      </w:pPr>
    </w:p>
    <w:p w14:paraId="6B3F0AAA" w14:textId="77777777" w:rsidR="00583B21" w:rsidRPr="006632F3" w:rsidRDefault="00583B21" w:rsidP="00583B21">
      <w:pPr>
        <w:spacing w:before="38" w:after="0" w:line="240" w:lineRule="auto"/>
        <w:ind w:left="226" w:right="-54"/>
        <w:rPr>
          <w:rFonts w:ascii="Times New Roman" w:eastAsia="Arial" w:hAnsi="Times New Roman" w:cs="Times New Roman"/>
        </w:rPr>
      </w:pPr>
      <w:r w:rsidRPr="006632F3">
        <w:rPr>
          <w:rFonts w:ascii="Times New Roman" w:eastAsia="Arial" w:hAnsi="Times New Roman" w:cs="Times New Roman"/>
          <w:b/>
          <w:bCs/>
        </w:rPr>
        <w:lastRenderedPageBreak/>
        <w:t>Impo</w:t>
      </w:r>
      <w:r w:rsidRPr="006632F3">
        <w:rPr>
          <w:rFonts w:ascii="Times New Roman" w:eastAsia="Arial" w:hAnsi="Times New Roman" w:cs="Times New Roman"/>
          <w:b/>
          <w:bCs/>
          <w:spacing w:val="-1"/>
        </w:rPr>
        <w:t>r</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a</w:t>
      </w:r>
      <w:r w:rsidRPr="006632F3">
        <w:rPr>
          <w:rFonts w:ascii="Times New Roman" w:eastAsia="Arial" w:hAnsi="Times New Roman" w:cs="Times New Roman"/>
          <w:b/>
          <w:bCs/>
        </w:rPr>
        <w:t>nt in</w:t>
      </w:r>
      <w:r w:rsidRPr="006632F3">
        <w:rPr>
          <w:rFonts w:ascii="Times New Roman" w:eastAsia="Arial" w:hAnsi="Times New Roman" w:cs="Times New Roman"/>
          <w:b/>
          <w:bCs/>
          <w:spacing w:val="1"/>
        </w:rPr>
        <w:t>t</w:t>
      </w:r>
      <w:r w:rsidRPr="006632F3">
        <w:rPr>
          <w:rFonts w:ascii="Times New Roman" w:eastAsia="Arial" w:hAnsi="Times New Roman" w:cs="Times New Roman"/>
          <w:b/>
          <w:bCs/>
          <w:spacing w:val="-1"/>
        </w:rPr>
        <w:t>er</w:t>
      </w:r>
      <w:r w:rsidRPr="006632F3">
        <w:rPr>
          <w:rFonts w:ascii="Times New Roman" w:eastAsia="Arial" w:hAnsi="Times New Roman" w:cs="Times New Roman"/>
          <w:b/>
          <w:bCs/>
          <w:spacing w:val="1"/>
        </w:rPr>
        <w:t>f</w:t>
      </w:r>
      <w:r w:rsidRPr="006632F3">
        <w:rPr>
          <w:rFonts w:ascii="Times New Roman" w:eastAsia="Arial" w:hAnsi="Times New Roman" w:cs="Times New Roman"/>
          <w:b/>
          <w:bCs/>
          <w:spacing w:val="-1"/>
        </w:rPr>
        <w:t>ace</w:t>
      </w:r>
      <w:r w:rsidRPr="006632F3">
        <w:rPr>
          <w:rFonts w:ascii="Times New Roman" w:eastAsia="Arial" w:hAnsi="Times New Roman" w:cs="Times New Roman"/>
          <w:b/>
          <w:bCs/>
        </w:rPr>
        <w:t>:</w:t>
      </w:r>
    </w:p>
    <w:p w14:paraId="6C8902EF" w14:textId="77777777" w:rsidR="00583B21" w:rsidRPr="006632F3" w:rsidRDefault="00583B21" w:rsidP="00583B21">
      <w:pPr>
        <w:spacing w:before="48" w:after="0" w:line="240" w:lineRule="auto"/>
        <w:ind w:right="-20"/>
        <w:rPr>
          <w:rFonts w:ascii="Times New Roman" w:eastAsia="Arial" w:hAnsi="Times New Roman" w:cs="Times New Roman"/>
        </w:rPr>
      </w:pPr>
      <w:r w:rsidRPr="006632F3">
        <w:rPr>
          <w:rFonts w:ascii="Times New Roman" w:hAnsi="Times New Roman" w:cs="Times New Roman"/>
        </w:rPr>
        <w:br w:type="column"/>
      </w:r>
      <w:proofErr w:type="gramStart"/>
      <w:r w:rsidRPr="006632F3">
        <w:rPr>
          <w:rFonts w:ascii="Times New Roman" w:eastAsia="Arial" w:hAnsi="Times New Roman" w:cs="Times New Roman"/>
          <w:spacing w:val="-1"/>
        </w:rPr>
        <w:lastRenderedPageBreak/>
        <w:t>all</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indo</w:t>
      </w:r>
      <w:r w:rsidRPr="006632F3">
        <w:rPr>
          <w:rFonts w:ascii="Times New Roman" w:eastAsia="Arial" w:hAnsi="Times New Roman" w:cs="Times New Roman"/>
          <w:spacing w:val="-3"/>
        </w:rPr>
        <w:t>w</w:t>
      </w:r>
      <w:r w:rsidRPr="006632F3">
        <w:rPr>
          <w:rFonts w:ascii="Times New Roman" w:eastAsia="Arial" w:hAnsi="Times New Roman" w:cs="Times New Roman"/>
          <w:spacing w:val="1"/>
        </w:rPr>
        <w:t>s</w:t>
      </w:r>
      <w:r w:rsidRPr="006632F3">
        <w:rPr>
          <w:rFonts w:ascii="Times New Roman" w:eastAsia="Arial" w:hAnsi="Times New Roman" w:cs="Times New Roman"/>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d</w:t>
      </w:r>
      <w:r w:rsidRPr="006632F3">
        <w:rPr>
          <w:rFonts w:ascii="Times New Roman" w:eastAsia="Arial" w:hAnsi="Times New Roman" w:cs="Times New Roman"/>
        </w:rPr>
        <w:t>()</w:t>
      </w:r>
      <w:proofErr w:type="gramEnd"/>
    </w:p>
    <w:p w14:paraId="5F42694F"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num="2" w:space="720" w:equalWidth="0">
            <w:col w:w="1147" w:space="1138"/>
            <w:col w:w="6555"/>
          </w:cols>
        </w:sectPr>
      </w:pPr>
    </w:p>
    <w:p w14:paraId="11CED77D" w14:textId="77777777" w:rsidR="00583B21" w:rsidRPr="006632F3" w:rsidRDefault="00583B21" w:rsidP="00583B21">
      <w:pPr>
        <w:spacing w:after="0" w:line="200" w:lineRule="exact"/>
        <w:rPr>
          <w:rFonts w:ascii="Times New Roman" w:hAnsi="Times New Roman" w:cs="Times New Roman"/>
        </w:rPr>
      </w:pPr>
    </w:p>
    <w:p w14:paraId="472D9D71" w14:textId="77777777" w:rsidR="00583B21" w:rsidRPr="006632F3" w:rsidRDefault="00583B21" w:rsidP="00583B21">
      <w:pPr>
        <w:spacing w:before="2" w:after="0" w:line="280" w:lineRule="exact"/>
        <w:rPr>
          <w:rFonts w:ascii="Times New Roman" w:hAnsi="Times New Roman" w:cs="Times New Roman"/>
        </w:rPr>
      </w:pPr>
    </w:p>
    <w:p w14:paraId="3BFDD962" w14:textId="77777777" w:rsidR="00583B21" w:rsidRPr="006632F3" w:rsidRDefault="00583B21" w:rsidP="00583B21">
      <w:pPr>
        <w:spacing w:before="29" w:after="0" w:line="271" w:lineRule="exact"/>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61696" behindDoc="1" locked="0" layoutInCell="1" allowOverlap="1" wp14:anchorId="61DC7EE8" wp14:editId="62FD7C9F">
                <wp:simplePos x="0" y="0"/>
                <wp:positionH relativeFrom="page">
                  <wp:posOffset>1141730</wp:posOffset>
                </wp:positionH>
                <wp:positionV relativeFrom="paragraph">
                  <wp:posOffset>212725</wp:posOffset>
                </wp:positionV>
                <wp:extent cx="1805305" cy="1270"/>
                <wp:effectExtent l="8255" t="12700" r="5715" b="5080"/>
                <wp:wrapNone/>
                <wp:docPr id="3107" name="Group 30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5305" cy="1270"/>
                          <a:chOff x="1798" y="335"/>
                          <a:chExt cx="2843" cy="2"/>
                        </a:xfrm>
                      </wpg:grpSpPr>
                      <wps:wsp>
                        <wps:cNvPr id="3108" name="Freeform 3042"/>
                        <wps:cNvSpPr>
                          <a:spLocks/>
                        </wps:cNvSpPr>
                        <wps:spPr bwMode="auto">
                          <a:xfrm>
                            <a:off x="1798" y="335"/>
                            <a:ext cx="2843" cy="2"/>
                          </a:xfrm>
                          <a:custGeom>
                            <a:avLst/>
                            <a:gdLst>
                              <a:gd name="T0" fmla="+- 0 1798 1798"/>
                              <a:gd name="T1" fmla="*/ T0 w 2843"/>
                              <a:gd name="T2" fmla="+- 0 4641 1798"/>
                              <a:gd name="T3" fmla="*/ T2 w 2843"/>
                            </a:gdLst>
                            <a:ahLst/>
                            <a:cxnLst>
                              <a:cxn ang="0">
                                <a:pos x="T1" y="0"/>
                              </a:cxn>
                              <a:cxn ang="0">
                                <a:pos x="T3" y="0"/>
                              </a:cxn>
                            </a:cxnLst>
                            <a:rect l="0" t="0" r="r" b="b"/>
                            <a:pathLst>
                              <a:path w="2843">
                                <a:moveTo>
                                  <a:pt x="0" y="0"/>
                                </a:moveTo>
                                <a:lnTo>
                                  <a:pt x="2843"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41" o:spid="_x0000_s1026" style="position:absolute;margin-left:89.9pt;margin-top:16.75pt;width:142.15pt;height:.1pt;z-index:-251254784;mso-position-horizontal-relative:page" coordorigin="1798,335" coordsize="28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">
                <v:shape id="Freeform 3042" o:spid="_x0000_s1027" style="position:absolute;left:1798;top:335;width:2843;height:2;visibility:visible;mso-wrap-style:square;v-text-anchor:top" coordsize="28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5/3cAA&#10;AADdAAAADwAAAGRycy9kb3ducmV2LnhtbERPTYvCMBC9C/sfwix401SFulajLAsLq+BBXTwPzdgU&#10;m0lJorb/3hwEj4/3vdp0thF38qF2rGAyzkAQl07XXCn4P/2OvkCEiKyxcUwKegqwWX8MVlho9+AD&#10;3Y+xEimEQ4EKTIxtIWUoDVkMY9cSJ+7ivMWYoK+k9vhI4baR0yzLpcWaU4PBln4MldfjzSqg7T43&#10;fa7l4jDP+3oXFmfj90oNP7vvJYhIXXyLX+4/rWA2ydLc9CY9Ab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25/3cAAAADdAAAADwAAAAAAAAAAAAAAAACYAgAAZHJzL2Rvd25y&#10;ZXYueG1sUEsFBgAAAAAEAAQA9QAAAIUDAAAAAA==&#10;" path="m,l2843,e" filled="f" strokeweight=".24725mm">
                  <v:path arrowok="t" o:connecttype="custom" o:connectlocs="0,0;2843,0" o:connectangles="0,0"/>
                </v:shape>
                <w10:wrap anchorx="page"/>
              </v:group>
            </w:pict>
          </mc:Fallback>
        </mc:AlternateContent>
      </w:r>
      <w:r>
        <w:rPr>
          <w:rFonts w:ascii="Times New Roman" w:eastAsia="Arial" w:hAnsi="Times New Roman" w:cs="Times New Roman"/>
          <w:b/>
          <w:bCs/>
          <w:position w:val="-1"/>
          <w:u w:val="single" w:color="000000"/>
        </w:rPr>
        <w:t>1</w:t>
      </w:r>
      <w:r w:rsidRPr="006632F3">
        <w:rPr>
          <w:rFonts w:ascii="Times New Roman" w:eastAsia="Arial" w:hAnsi="Times New Roman" w:cs="Times New Roman"/>
          <w:b/>
          <w:bCs/>
          <w:position w:val="-1"/>
          <w:u w:val="single" w:color="000000"/>
        </w:rPr>
        <w:t>.4</w:t>
      </w:r>
      <w:r w:rsidRPr="006632F3">
        <w:rPr>
          <w:rFonts w:ascii="Times New Roman" w:eastAsia="Arial" w:hAnsi="Times New Roman" w:cs="Times New Roman"/>
          <w:b/>
          <w:bCs/>
          <w:spacing w:val="-2"/>
          <w:position w:val="-1"/>
          <w:u w:val="single" w:color="000000"/>
        </w:rPr>
        <w:t>.</w:t>
      </w:r>
      <w:r w:rsidRPr="006632F3">
        <w:rPr>
          <w:rFonts w:ascii="Times New Roman" w:eastAsia="Arial" w:hAnsi="Times New Roman" w:cs="Times New Roman"/>
          <w:b/>
          <w:bCs/>
          <w:position w:val="-1"/>
          <w:u w:val="single" w:color="000000"/>
        </w:rPr>
        <w:t>3</w:t>
      </w:r>
      <w:r w:rsidRPr="006632F3">
        <w:rPr>
          <w:rFonts w:ascii="Times New Roman" w:eastAsia="Arial" w:hAnsi="Times New Roman" w:cs="Times New Roman"/>
          <w:b/>
          <w:bCs/>
          <w:spacing w:val="65"/>
          <w:position w:val="-1"/>
          <w:u w:val="single" w:color="000000"/>
        </w:rPr>
        <w:t xml:space="preserve"> </w:t>
      </w:r>
      <w:r w:rsidRPr="006632F3">
        <w:rPr>
          <w:rFonts w:ascii="Times New Roman" w:eastAsia="Arial" w:hAnsi="Times New Roman" w:cs="Times New Roman"/>
          <w:b/>
          <w:bCs/>
          <w:position w:val="-1"/>
          <w:u w:val="single" w:color="000000"/>
        </w:rPr>
        <w:t>Im</w:t>
      </w:r>
      <w:r w:rsidRPr="006632F3">
        <w:rPr>
          <w:rFonts w:ascii="Times New Roman" w:eastAsia="Arial" w:hAnsi="Times New Roman" w:cs="Times New Roman"/>
          <w:b/>
          <w:bCs/>
          <w:spacing w:val="-1"/>
          <w:position w:val="-1"/>
          <w:u w:val="single" w:color="000000"/>
        </w:rPr>
        <w:t>po</w:t>
      </w:r>
      <w:r w:rsidRPr="006632F3">
        <w:rPr>
          <w:rFonts w:ascii="Times New Roman" w:eastAsia="Arial" w:hAnsi="Times New Roman" w:cs="Times New Roman"/>
          <w:b/>
          <w:bCs/>
          <w:position w:val="-1"/>
          <w:u w:val="single" w:color="000000"/>
        </w:rPr>
        <w:t>r</w:t>
      </w:r>
      <w:r w:rsidRPr="006632F3">
        <w:rPr>
          <w:rFonts w:ascii="Times New Roman" w:eastAsia="Arial" w:hAnsi="Times New Roman" w:cs="Times New Roman"/>
          <w:b/>
          <w:bCs/>
          <w:spacing w:val="-1"/>
          <w:position w:val="-1"/>
          <w:u w:val="single" w:color="000000"/>
        </w:rPr>
        <w:t>t</w:t>
      </w:r>
      <w:r w:rsidRPr="006632F3">
        <w:rPr>
          <w:rFonts w:ascii="Times New Roman" w:eastAsia="Arial" w:hAnsi="Times New Roman" w:cs="Times New Roman"/>
          <w:b/>
          <w:bCs/>
          <w:position w:val="-1"/>
          <w:u w:val="single" w:color="000000"/>
        </w:rPr>
        <w:t>a</w:t>
      </w:r>
      <w:r w:rsidRPr="006632F3">
        <w:rPr>
          <w:rFonts w:ascii="Times New Roman" w:eastAsia="Arial" w:hAnsi="Times New Roman" w:cs="Times New Roman"/>
          <w:b/>
          <w:bCs/>
          <w:spacing w:val="-1"/>
          <w:position w:val="-1"/>
          <w:u w:val="single" w:color="000000"/>
        </w:rPr>
        <w:t>n</w:t>
      </w:r>
      <w:r w:rsidRPr="006632F3">
        <w:rPr>
          <w:rFonts w:ascii="Times New Roman" w:eastAsia="Arial" w:hAnsi="Times New Roman" w:cs="Times New Roman"/>
          <w:b/>
          <w:bCs/>
          <w:position w:val="-1"/>
          <w:u w:val="single" w:color="000000"/>
        </w:rPr>
        <w:t>t</w:t>
      </w:r>
      <w:r w:rsidRPr="006632F3">
        <w:rPr>
          <w:rFonts w:ascii="Times New Roman" w:eastAsia="Arial" w:hAnsi="Times New Roman" w:cs="Times New Roman"/>
          <w:b/>
          <w:bCs/>
          <w:spacing w:val="-2"/>
          <w:position w:val="-1"/>
          <w:u w:val="single" w:color="000000"/>
        </w:rPr>
        <w:t xml:space="preserve"> </w:t>
      </w:r>
      <w:r w:rsidRPr="006632F3">
        <w:rPr>
          <w:rFonts w:ascii="Times New Roman" w:eastAsia="Arial" w:hAnsi="Times New Roman" w:cs="Times New Roman"/>
          <w:b/>
          <w:bCs/>
          <w:spacing w:val="-1"/>
          <w:position w:val="-1"/>
          <w:u w:val="single" w:color="000000"/>
        </w:rPr>
        <w:t>F</w:t>
      </w:r>
      <w:r w:rsidRPr="006632F3">
        <w:rPr>
          <w:rFonts w:ascii="Times New Roman" w:eastAsia="Arial" w:hAnsi="Times New Roman" w:cs="Times New Roman"/>
          <w:b/>
          <w:bCs/>
          <w:position w:val="-1"/>
          <w:u w:val="single" w:color="000000"/>
        </w:rPr>
        <w:t>ea</w:t>
      </w:r>
      <w:r w:rsidRPr="006632F3">
        <w:rPr>
          <w:rFonts w:ascii="Times New Roman" w:eastAsia="Arial" w:hAnsi="Times New Roman" w:cs="Times New Roman"/>
          <w:b/>
          <w:bCs/>
          <w:spacing w:val="-1"/>
          <w:position w:val="-1"/>
          <w:u w:val="single" w:color="000000"/>
        </w:rPr>
        <w:t>tu</w:t>
      </w:r>
      <w:r w:rsidRPr="006632F3">
        <w:rPr>
          <w:rFonts w:ascii="Times New Roman" w:eastAsia="Arial" w:hAnsi="Times New Roman" w:cs="Times New Roman"/>
          <w:b/>
          <w:bCs/>
          <w:position w:val="-1"/>
          <w:u w:val="single" w:color="000000"/>
        </w:rPr>
        <w:t>res</w:t>
      </w:r>
    </w:p>
    <w:p w14:paraId="14895C92" w14:textId="77777777" w:rsidR="00583B21" w:rsidRPr="006632F3" w:rsidRDefault="00583B21" w:rsidP="00583B21">
      <w:pPr>
        <w:spacing w:before="16" w:after="0" w:line="200" w:lineRule="exact"/>
        <w:rPr>
          <w:rFonts w:ascii="Times New Roman" w:hAnsi="Times New Roman" w:cs="Times New Roman"/>
        </w:rPr>
      </w:pPr>
    </w:p>
    <w:p w14:paraId="74B109F4" w14:textId="77777777" w:rsidR="00583B21" w:rsidRPr="006632F3" w:rsidRDefault="00583B21" w:rsidP="00583B21">
      <w:pPr>
        <w:spacing w:before="29"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62720" behindDoc="1" locked="0" layoutInCell="1" allowOverlap="1" wp14:anchorId="31A2CC1C" wp14:editId="4D7D1AAC">
                <wp:simplePos x="0" y="0"/>
                <wp:positionH relativeFrom="page">
                  <wp:posOffset>1141730</wp:posOffset>
                </wp:positionH>
                <wp:positionV relativeFrom="paragraph">
                  <wp:posOffset>207645</wp:posOffset>
                </wp:positionV>
                <wp:extent cx="3273425" cy="1270"/>
                <wp:effectExtent l="17780" t="17145" r="13970" b="10160"/>
                <wp:wrapNone/>
                <wp:docPr id="3105" name="Group 30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3425" cy="1270"/>
                          <a:chOff x="1798" y="327"/>
                          <a:chExt cx="5155" cy="2"/>
                        </a:xfrm>
                      </wpg:grpSpPr>
                      <wps:wsp>
                        <wps:cNvPr id="3106" name="Freeform 3040"/>
                        <wps:cNvSpPr>
                          <a:spLocks/>
                        </wps:cNvSpPr>
                        <wps:spPr bwMode="auto">
                          <a:xfrm>
                            <a:off x="1798" y="327"/>
                            <a:ext cx="5155" cy="2"/>
                          </a:xfrm>
                          <a:custGeom>
                            <a:avLst/>
                            <a:gdLst>
                              <a:gd name="T0" fmla="+- 0 1798 1798"/>
                              <a:gd name="T1" fmla="*/ T0 w 5155"/>
                              <a:gd name="T2" fmla="+- 0 6954 1798"/>
                              <a:gd name="T3" fmla="*/ T2 w 5155"/>
                            </a:gdLst>
                            <a:ahLst/>
                            <a:cxnLst>
                              <a:cxn ang="0">
                                <a:pos x="T1" y="0"/>
                              </a:cxn>
                              <a:cxn ang="0">
                                <a:pos x="T3" y="0"/>
                              </a:cxn>
                            </a:cxnLst>
                            <a:rect l="0" t="0" r="r" b="b"/>
                            <a:pathLst>
                              <a:path w="5155">
                                <a:moveTo>
                                  <a:pt x="0" y="0"/>
                                </a:moveTo>
                                <a:lnTo>
                                  <a:pt x="5156"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39" o:spid="_x0000_s1026" style="position:absolute;margin-left:89.9pt;margin-top:16.35pt;width:257.75pt;height:.1pt;z-index:-251253760;mso-position-horizontal-relative:page" coordorigin="1798,327" coordsize="51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">
                <v:shape id="Freeform 3040" o:spid="_x0000_s1027" style="position:absolute;left:1798;top:327;width:5155;height:2;visibility:visible;mso-wrap-style:square;v-text-anchor:top" coordsize="51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54NMUA&#10;AADdAAAADwAAAGRycy9kb3ducmV2LnhtbESPT4vCMBTE7wv7HcITvK1JVXSpRhFBEPHin4PHt82z&#10;LTYvpcm29dubhQWPw8z8hlmue1uJlhpfOtaQjBQI4syZknMN18vu6xuED8gGK8ek4Uke1qvPjyWm&#10;xnV8ovYcchEh7FPUUIRQp1L6rCCLfuRq4ujdXWMxRNnk0jTYRbit5FipmbRYclwosKZtQdnj/Gs1&#10;dP3kPm5pu7G3xB9v8+nP46DmWg8H/WYBIlAf3uH/9t5omCRqBn9v4hOQq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ng0xQAAAN0AAAAPAAAAAAAAAAAAAAAAAJgCAABkcnMv&#10;ZG93bnJldi54bWxQSwUGAAAAAAQABAD1AAAAigMAAAAA&#10;" path="m,l5156,e" filled="f" strokeweight=".45925mm">
                  <v:path arrowok="t" o:connecttype="custom" o:connectlocs="0,0;5156,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3.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B</w:t>
      </w:r>
      <w:r w:rsidRPr="006632F3">
        <w:rPr>
          <w:rFonts w:ascii="Times New Roman" w:eastAsia="Arial" w:hAnsi="Times New Roman" w:cs="Times New Roman"/>
          <w:b/>
          <w:bCs/>
          <w:spacing w:val="-1"/>
        </w:rPr>
        <w:t xml:space="preserve"> D</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 xml:space="preserve">a </w:t>
      </w:r>
      <w:r w:rsidRPr="006632F3">
        <w:rPr>
          <w:rFonts w:ascii="Times New Roman" w:eastAsia="Arial" w:hAnsi="Times New Roman" w:cs="Times New Roman"/>
          <w:b/>
          <w:bCs/>
          <w:spacing w:val="-1"/>
        </w:rPr>
        <w:t>F</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w</w:t>
      </w:r>
      <w:r w:rsidRPr="006632F3">
        <w:rPr>
          <w:rFonts w:ascii="Times New Roman" w:eastAsia="Arial" w:hAnsi="Times New Roman" w:cs="Times New Roman"/>
          <w:b/>
          <w:bCs/>
          <w:spacing w:val="4"/>
        </w:rPr>
        <w:t xml:space="preserve"> </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 xml:space="preserve">d </w:t>
      </w:r>
      <w:r w:rsidRPr="006632F3">
        <w:rPr>
          <w:rFonts w:ascii="Times New Roman" w:eastAsia="Arial" w:hAnsi="Times New Roman" w:cs="Times New Roman"/>
          <w:b/>
          <w:bCs/>
          <w:spacing w:val="-1"/>
        </w:rPr>
        <w:t>Top</w:t>
      </w:r>
      <w:r w:rsidRPr="006632F3">
        <w:rPr>
          <w:rFonts w:ascii="Times New Roman" w:eastAsia="Arial" w:hAnsi="Times New Roman" w:cs="Times New Roman"/>
          <w:b/>
          <w:bCs/>
        </w:rPr>
        <w:t>ic</w:t>
      </w:r>
      <w:r w:rsidRPr="006632F3">
        <w:rPr>
          <w:rFonts w:ascii="Times New Roman" w:eastAsia="Arial" w:hAnsi="Times New Roman" w:cs="Times New Roman"/>
          <w:b/>
          <w:bCs/>
          <w:spacing w:val="-1"/>
        </w:rPr>
        <w:t xml:space="preserve"> M</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g</w:t>
      </w:r>
      <w:r w:rsidRPr="006632F3">
        <w:rPr>
          <w:rFonts w:ascii="Times New Roman" w:eastAsia="Arial" w:hAnsi="Times New Roman" w:cs="Times New Roman"/>
          <w:b/>
          <w:bCs/>
        </w:rPr>
        <w:t>em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t</w:t>
      </w:r>
    </w:p>
    <w:p w14:paraId="46D7C954" w14:textId="77777777" w:rsidR="00583B21" w:rsidRPr="006632F3" w:rsidRDefault="00583B21" w:rsidP="00583B21">
      <w:pPr>
        <w:spacing w:before="63" w:after="0" w:line="240" w:lineRule="auto"/>
        <w:ind w:left="118" w:right="286"/>
        <w:rPr>
          <w:rFonts w:ascii="Times New Roman" w:eastAsia="Times New Roman" w:hAnsi="Times New Roman" w:cs="Times New Roman"/>
        </w:rPr>
      </w:pPr>
      <w:r w:rsidRPr="006632F3">
        <w:rPr>
          <w:rFonts w:ascii="Times New Roman" w:eastAsia="Times New Roman" w:hAnsi="Times New Roman" w:cs="Times New Roman"/>
        </w:rPr>
        <w:t>C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G</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on </w:t>
      </w:r>
      <w:r w:rsidRPr="006632F3">
        <w:rPr>
          <w:rFonts w:ascii="Times New Roman" w:eastAsia="Times New Roman" w:hAnsi="Times New Roman" w:cs="Times New Roman"/>
          <w:spacing w:val="-1"/>
        </w:rPr>
        <w:t>Nar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2"/>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k</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N</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is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n the th</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5F5386BD" w14:textId="77777777" w:rsidR="00583B21" w:rsidRPr="006632F3" w:rsidRDefault="00583B21" w:rsidP="00583B21">
      <w:pPr>
        <w:spacing w:before="16" w:after="0" w:line="260" w:lineRule="exact"/>
        <w:rPr>
          <w:rFonts w:ascii="Times New Roman" w:hAnsi="Times New Roman" w:cs="Times New Roman"/>
        </w:rPr>
      </w:pPr>
    </w:p>
    <w:p w14:paraId="2264D7BB" w14:textId="77777777" w:rsidR="00583B21" w:rsidRPr="006632F3" w:rsidRDefault="00583B21" w:rsidP="00583B21">
      <w:pPr>
        <w:spacing w:after="0" w:line="240" w:lineRule="auto"/>
        <w:ind w:left="118" w:right="201"/>
        <w:rPr>
          <w:rFonts w:ascii="Times New Roman" w:eastAsia="Times New Roman" w:hAnsi="Times New Roman" w:cs="Times New Roman"/>
        </w:rPr>
      </w:pP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pic</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ublish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7"/>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pic</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s</w:t>
      </w:r>
      <w:r w:rsidRPr="006632F3">
        <w:rPr>
          <w:rFonts w:ascii="Times New Roman" w:eastAsia="Times New Roman" w:hAnsi="Times New Roman" w:cs="Times New Roman"/>
        </w:rPr>
        <w:t>. W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is 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it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the 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 top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rec</w:t>
      </w:r>
      <w:r w:rsidRPr="006632F3">
        <w:rPr>
          <w:rFonts w:ascii="Times New Roman" w:eastAsia="Times New Roman" w:hAnsi="Times New Roman" w:cs="Times New Roman"/>
        </w:rPr>
        <w:t>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publish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11B4D6F6" w14:textId="77777777" w:rsidR="00583B21" w:rsidRPr="006632F3" w:rsidRDefault="00583B21" w:rsidP="00583B21">
      <w:pPr>
        <w:spacing w:before="16" w:after="0" w:line="260" w:lineRule="exact"/>
        <w:rPr>
          <w:rFonts w:ascii="Times New Roman" w:hAnsi="Times New Roman" w:cs="Times New Roman"/>
        </w:rPr>
      </w:pPr>
    </w:p>
    <w:p w14:paraId="61A74D6B" w14:textId="77777777" w:rsidR="00583B21" w:rsidRPr="006632F3" w:rsidRDefault="00583B21" w:rsidP="00583B21">
      <w:pPr>
        <w:spacing w:after="0" w:line="240" w:lineRule="auto"/>
        <w:ind w:left="118" w:right="190"/>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ts 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n topic</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its uniqu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G</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lso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opic to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ts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 xml:space="preserve">om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w:t>
      </w:r>
    </w:p>
    <w:p w14:paraId="6A51E898" w14:textId="77777777" w:rsidR="00583B21" w:rsidRPr="006632F3" w:rsidRDefault="00583B21" w:rsidP="00583B21">
      <w:pPr>
        <w:spacing w:after="0"/>
        <w:rPr>
          <w:rFonts w:ascii="Times New Roman" w:hAnsi="Times New Roman" w:cs="Times New Roman"/>
        </w:rPr>
        <w:sectPr w:rsidR="00583B21" w:rsidRPr="006632F3">
          <w:type w:val="continuous"/>
          <w:pgSz w:w="12240" w:h="15860"/>
          <w:pgMar w:top="1460" w:right="1720" w:bottom="280" w:left="1680" w:header="720" w:footer="720" w:gutter="0"/>
          <w:cols w:space="720"/>
        </w:sectPr>
      </w:pPr>
    </w:p>
    <w:p w14:paraId="6355108B" w14:textId="77777777" w:rsidR="00583B21" w:rsidRPr="006632F3" w:rsidRDefault="00583B21" w:rsidP="00583B21">
      <w:pPr>
        <w:spacing w:before="15" w:after="0" w:line="200" w:lineRule="exact"/>
        <w:rPr>
          <w:rFonts w:ascii="Times New Roman" w:hAnsi="Times New Roman" w:cs="Times New Roman"/>
        </w:rPr>
      </w:pPr>
    </w:p>
    <w:p w14:paraId="516891F7" w14:textId="77777777" w:rsidR="00583B21" w:rsidRPr="006632F3" w:rsidRDefault="00583B21" w:rsidP="00583B21">
      <w:pPr>
        <w:spacing w:after="0" w:line="240" w:lineRule="auto"/>
        <w:ind w:left="218" w:right="-20"/>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537523C8" wp14:editId="4FEA8DB1">
            <wp:extent cx="5422900" cy="4572000"/>
            <wp:effectExtent l="0" t="0" r="6350" b="0"/>
            <wp:docPr id="700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22900" cy="4572000"/>
                    </a:xfrm>
                    <a:prstGeom prst="rect">
                      <a:avLst/>
                    </a:prstGeom>
                    <a:noFill/>
                    <a:ln>
                      <a:noFill/>
                    </a:ln>
                  </pic:spPr>
                </pic:pic>
              </a:graphicData>
            </a:graphic>
          </wp:inline>
        </w:drawing>
      </w:r>
    </w:p>
    <w:p w14:paraId="33B49908" w14:textId="77777777" w:rsidR="00583B21" w:rsidRPr="006632F3" w:rsidRDefault="00583B21" w:rsidP="00583B21">
      <w:pPr>
        <w:spacing w:before="2" w:after="0" w:line="100" w:lineRule="exact"/>
        <w:rPr>
          <w:rFonts w:ascii="Times New Roman" w:hAnsi="Times New Roman" w:cs="Times New Roman"/>
        </w:rPr>
      </w:pPr>
    </w:p>
    <w:p w14:paraId="325F9BC1" w14:textId="77777777" w:rsidR="00583B21" w:rsidRPr="006632F3" w:rsidRDefault="00583B21" w:rsidP="00583B21">
      <w:pPr>
        <w:spacing w:after="0" w:line="200" w:lineRule="exact"/>
        <w:rPr>
          <w:rFonts w:ascii="Times New Roman" w:hAnsi="Times New Roman" w:cs="Times New Roman"/>
        </w:rPr>
      </w:pPr>
    </w:p>
    <w:tbl>
      <w:tblPr>
        <w:tblW w:w="0" w:type="auto"/>
        <w:tblInd w:w="99" w:type="dxa"/>
        <w:tblLayout w:type="fixed"/>
        <w:tblCellMar>
          <w:left w:w="0" w:type="dxa"/>
          <w:right w:w="0" w:type="dxa"/>
        </w:tblCellMar>
        <w:tblLook w:val="01E0" w:firstRow="1" w:lastRow="1" w:firstColumn="1" w:lastColumn="1" w:noHBand="0" w:noVBand="0"/>
      </w:tblPr>
      <w:tblGrid>
        <w:gridCol w:w="2267"/>
        <w:gridCol w:w="6585"/>
      </w:tblGrid>
      <w:tr w:rsidR="00583B21" w:rsidRPr="006632F3" w14:paraId="44FC8C1C"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18E6F868" w14:textId="77777777" w:rsidR="00583B21" w:rsidRPr="006632F3" w:rsidRDefault="00583B21" w:rsidP="00D97B7F">
            <w:pPr>
              <w:spacing w:after="0" w:line="203" w:lineRule="exact"/>
              <w:ind w:left="102" w:right="-20"/>
              <w:rPr>
                <w:rFonts w:ascii="Times New Roman" w:eastAsia="Times New Roman" w:hAnsi="Times New Roman" w:cs="Times New Roman"/>
              </w:rPr>
            </w:pP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m</w:t>
            </w:r>
          </w:p>
        </w:tc>
        <w:tc>
          <w:tcPr>
            <w:tcW w:w="6585" w:type="dxa"/>
            <w:tcBorders>
              <w:top w:val="single" w:sz="4" w:space="0" w:color="000000"/>
              <w:left w:val="single" w:sz="4" w:space="0" w:color="000000"/>
              <w:bottom w:val="single" w:sz="4" w:space="0" w:color="000000"/>
              <w:right w:val="single" w:sz="4" w:space="0" w:color="000000"/>
            </w:tcBorders>
          </w:tcPr>
          <w:p w14:paraId="6FD47795" w14:textId="77777777" w:rsidR="00583B21" w:rsidRPr="006632F3" w:rsidRDefault="00583B21" w:rsidP="00D97B7F">
            <w:pPr>
              <w:spacing w:after="0" w:line="203" w:lineRule="exact"/>
              <w:ind w:left="102" w:right="-20"/>
              <w:rPr>
                <w:rFonts w:ascii="Times New Roman" w:eastAsia="Times New Roman" w:hAnsi="Times New Roman" w:cs="Times New Roman"/>
              </w:rPr>
            </w:pPr>
            <w:r w:rsidRPr="006632F3">
              <w:rPr>
                <w:rFonts w:ascii="Times New Roman" w:eastAsia="Times New Roman" w:hAnsi="Times New Roman" w:cs="Times New Roman"/>
                <w:b/>
                <w:bCs/>
              </w:rPr>
              <w:t>NB</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rPr>
              <w:t>ic</w:t>
            </w:r>
          </w:p>
        </w:tc>
      </w:tr>
      <w:tr w:rsidR="00583B21" w:rsidRPr="006632F3" w14:paraId="1053F78B"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2797E71D"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_</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G</w:t>
            </w:r>
          </w:p>
        </w:tc>
        <w:tc>
          <w:tcPr>
            <w:tcW w:w="6585" w:type="dxa"/>
            <w:tcBorders>
              <w:top w:val="single" w:sz="4" w:space="0" w:color="000000"/>
              <w:left w:val="single" w:sz="4" w:space="0" w:color="000000"/>
              <w:bottom w:val="single" w:sz="4" w:space="0" w:color="000000"/>
              <w:right w:val="single" w:sz="4" w:space="0" w:color="000000"/>
            </w:tcBorders>
          </w:tcPr>
          <w:p w14:paraId="098A0E51"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pp</w:t>
            </w:r>
            <w:r w:rsidRPr="006632F3">
              <w:rPr>
                <w:rFonts w:ascii="Times New Roman" w:eastAsia="Times New Roman" w:hAnsi="Times New Roman" w:cs="Times New Roman"/>
              </w:rPr>
              <w:t>lica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x</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h</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p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v</w:t>
            </w:r>
            <w:r w:rsidRPr="006632F3">
              <w:rPr>
                <w:rFonts w:ascii="Times New Roman" w:eastAsia="Times New Roman" w:hAnsi="Times New Roman" w:cs="Times New Roman"/>
              </w:rPr>
              <w:t>ate</w:t>
            </w:r>
          </w:p>
        </w:tc>
      </w:tr>
      <w:tr w:rsidR="00583B21" w:rsidRPr="006632F3" w14:paraId="239ED0E9"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004C593B"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_</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w:t>
            </w:r>
          </w:p>
        </w:tc>
        <w:tc>
          <w:tcPr>
            <w:tcW w:w="6585" w:type="dxa"/>
            <w:tcBorders>
              <w:top w:val="single" w:sz="4" w:space="0" w:color="000000"/>
              <w:left w:val="single" w:sz="4" w:space="0" w:color="000000"/>
              <w:bottom w:val="single" w:sz="4" w:space="0" w:color="000000"/>
              <w:right w:val="single" w:sz="4" w:space="0" w:color="000000"/>
            </w:tcBorders>
          </w:tcPr>
          <w:p w14:paraId="0C07D5B9"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pp</w:t>
            </w:r>
            <w:r w:rsidRPr="006632F3">
              <w:rPr>
                <w:rFonts w:ascii="Times New Roman" w:eastAsia="Times New Roman" w:hAnsi="Times New Roman" w:cs="Times New Roman"/>
              </w:rPr>
              <w:t>lica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x</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h</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clie</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Y</w:t>
            </w:r>
          </w:p>
        </w:tc>
      </w:tr>
      <w:tr w:rsidR="00583B21" w:rsidRPr="006632F3" w14:paraId="090D6A7F"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1EC12D10"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_</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X</w:t>
            </w:r>
          </w:p>
        </w:tc>
        <w:tc>
          <w:tcPr>
            <w:tcW w:w="6585" w:type="dxa"/>
            <w:tcBorders>
              <w:top w:val="single" w:sz="4" w:space="0" w:color="000000"/>
              <w:left w:val="single" w:sz="4" w:space="0" w:color="000000"/>
              <w:bottom w:val="single" w:sz="4" w:space="0" w:color="000000"/>
              <w:right w:val="single" w:sz="4" w:space="0" w:color="000000"/>
            </w:tcBorders>
          </w:tcPr>
          <w:p w14:paraId="73EA92C4"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pp</w:t>
            </w:r>
            <w:r w:rsidRPr="006632F3">
              <w:rPr>
                <w:rFonts w:ascii="Times New Roman" w:eastAsia="Times New Roman" w:hAnsi="Times New Roman" w:cs="Times New Roman"/>
              </w:rPr>
              <w:t>lica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x</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h</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clie</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X</w:t>
            </w:r>
          </w:p>
        </w:tc>
      </w:tr>
      <w:tr w:rsidR="00583B21" w:rsidRPr="006632F3" w14:paraId="65774A84"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62BB3A9D"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_</w:t>
            </w:r>
            <w:r w:rsidRPr="006632F3">
              <w:rPr>
                <w:rFonts w:ascii="Times New Roman" w:eastAsia="Times New Roman" w:hAnsi="Times New Roman" w:cs="Times New Roman"/>
                <w:spacing w:val="-1"/>
              </w:rPr>
              <w:t>S</w:t>
            </w:r>
            <w:r w:rsidRPr="006632F3">
              <w:rPr>
                <w:rFonts w:ascii="Times New Roman" w:eastAsia="Times New Roman" w:hAnsi="Times New Roman" w:cs="Times New Roman"/>
                <w:spacing w:val="1"/>
              </w:rPr>
              <w:t>1_</w:t>
            </w:r>
            <w:r w:rsidRPr="006632F3">
              <w:rPr>
                <w:rFonts w:ascii="Times New Roman" w:eastAsia="Times New Roman" w:hAnsi="Times New Roman" w:cs="Times New Roman"/>
              </w:rPr>
              <w:t>Data</w:t>
            </w:r>
          </w:p>
        </w:tc>
        <w:tc>
          <w:tcPr>
            <w:tcW w:w="6585" w:type="dxa"/>
            <w:tcBorders>
              <w:top w:val="single" w:sz="4" w:space="0" w:color="000000"/>
              <w:left w:val="single" w:sz="4" w:space="0" w:color="000000"/>
              <w:bottom w:val="single" w:sz="4" w:space="0" w:color="000000"/>
              <w:right w:val="single" w:sz="4" w:space="0" w:color="000000"/>
            </w:tcBorders>
          </w:tcPr>
          <w:p w14:paraId="43C486E1"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pp</w:t>
            </w:r>
            <w:r w:rsidRPr="006632F3">
              <w:rPr>
                <w:rFonts w:ascii="Times New Roman" w:eastAsia="Times New Roman" w:hAnsi="Times New Roman" w:cs="Times New Roman"/>
              </w:rPr>
              <w:t>lica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x</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h</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d</w:t>
            </w:r>
            <w:r w:rsidRPr="006632F3">
              <w:rPr>
                <w:rFonts w:ascii="Times New Roman" w:eastAsia="Times New Roman" w:hAnsi="Times New Roman" w:cs="Times New Roman"/>
              </w:rPr>
              <w:t>ata/</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1</w:t>
            </w:r>
          </w:p>
        </w:tc>
      </w:tr>
      <w:tr w:rsidR="00583B21" w:rsidRPr="006632F3" w14:paraId="33AED719"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2C728F8F"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_</w:t>
            </w:r>
            <w:r w:rsidRPr="006632F3">
              <w:rPr>
                <w:rFonts w:ascii="Times New Roman" w:eastAsia="Times New Roman" w:hAnsi="Times New Roman" w:cs="Times New Roman"/>
                <w:spacing w:val="-1"/>
              </w:rPr>
              <w:t>S</w:t>
            </w:r>
            <w:r w:rsidRPr="006632F3">
              <w:rPr>
                <w:rFonts w:ascii="Times New Roman" w:eastAsia="Times New Roman" w:hAnsi="Times New Roman" w:cs="Times New Roman"/>
                <w:spacing w:val="1"/>
              </w:rPr>
              <w:t>1_</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o</w:t>
            </w:r>
            <w:r w:rsidRPr="006632F3">
              <w:rPr>
                <w:rFonts w:ascii="Times New Roman" w:eastAsia="Times New Roman" w:hAnsi="Times New Roman" w:cs="Times New Roman"/>
              </w:rPr>
              <w:t>l</w:t>
            </w:r>
          </w:p>
        </w:tc>
        <w:tc>
          <w:tcPr>
            <w:tcW w:w="6585" w:type="dxa"/>
            <w:tcBorders>
              <w:top w:val="single" w:sz="4" w:space="0" w:color="000000"/>
              <w:left w:val="single" w:sz="4" w:space="0" w:color="000000"/>
              <w:bottom w:val="single" w:sz="4" w:space="0" w:color="000000"/>
              <w:right w:val="single" w:sz="4" w:space="0" w:color="000000"/>
            </w:tcBorders>
          </w:tcPr>
          <w:p w14:paraId="41FA201D"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pp</w:t>
            </w:r>
            <w:r w:rsidRPr="006632F3">
              <w:rPr>
                <w:rFonts w:ascii="Times New Roman" w:eastAsia="Times New Roman" w:hAnsi="Times New Roman" w:cs="Times New Roman"/>
              </w:rPr>
              <w:t>lica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x</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h</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rPr>
              <w:t>c</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o</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1</w:t>
            </w:r>
          </w:p>
        </w:tc>
      </w:tr>
      <w:tr w:rsidR="00583B21" w:rsidRPr="006632F3" w14:paraId="21DA1440"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557E9666"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_</w:t>
            </w:r>
            <w:r w:rsidRPr="006632F3">
              <w:rPr>
                <w:rFonts w:ascii="Times New Roman" w:eastAsia="Times New Roman" w:hAnsi="Times New Roman" w:cs="Times New Roman"/>
                <w:spacing w:val="-1"/>
              </w:rPr>
              <w:t>S</w:t>
            </w:r>
            <w:r w:rsidRPr="006632F3">
              <w:rPr>
                <w:rFonts w:ascii="Times New Roman" w:eastAsia="Times New Roman" w:hAnsi="Times New Roman" w:cs="Times New Roman"/>
                <w:spacing w:val="1"/>
              </w:rPr>
              <w:t>2_</w:t>
            </w:r>
            <w:r w:rsidRPr="006632F3">
              <w:rPr>
                <w:rFonts w:ascii="Times New Roman" w:eastAsia="Times New Roman" w:hAnsi="Times New Roman" w:cs="Times New Roman"/>
              </w:rPr>
              <w:t>Data</w:t>
            </w:r>
          </w:p>
        </w:tc>
        <w:tc>
          <w:tcPr>
            <w:tcW w:w="6585" w:type="dxa"/>
            <w:tcBorders>
              <w:top w:val="single" w:sz="4" w:space="0" w:color="000000"/>
              <w:left w:val="single" w:sz="4" w:space="0" w:color="000000"/>
              <w:bottom w:val="single" w:sz="4" w:space="0" w:color="000000"/>
              <w:right w:val="single" w:sz="4" w:space="0" w:color="000000"/>
            </w:tcBorders>
          </w:tcPr>
          <w:p w14:paraId="745CA95C"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pp</w:t>
            </w:r>
            <w:r w:rsidRPr="006632F3">
              <w:rPr>
                <w:rFonts w:ascii="Times New Roman" w:eastAsia="Times New Roman" w:hAnsi="Times New Roman" w:cs="Times New Roman"/>
              </w:rPr>
              <w:t>lica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x</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h</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d</w:t>
            </w:r>
            <w:r w:rsidRPr="006632F3">
              <w:rPr>
                <w:rFonts w:ascii="Times New Roman" w:eastAsia="Times New Roman" w:hAnsi="Times New Roman" w:cs="Times New Roman"/>
              </w:rPr>
              <w:t>ata/</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2</w:t>
            </w:r>
          </w:p>
        </w:tc>
      </w:tr>
      <w:tr w:rsidR="00583B21" w:rsidRPr="006632F3" w14:paraId="4715473E" w14:textId="77777777" w:rsidTr="00D97B7F">
        <w:trPr>
          <w:trHeight w:hRule="exact" w:val="240"/>
        </w:trPr>
        <w:tc>
          <w:tcPr>
            <w:tcW w:w="2267" w:type="dxa"/>
            <w:tcBorders>
              <w:top w:val="single" w:sz="4" w:space="0" w:color="000000"/>
              <w:left w:val="single" w:sz="4" w:space="0" w:color="000000"/>
              <w:bottom w:val="single" w:sz="4" w:space="0" w:color="000000"/>
              <w:right w:val="single" w:sz="4" w:space="0" w:color="000000"/>
            </w:tcBorders>
          </w:tcPr>
          <w:p w14:paraId="4647AF65"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spacing w:val="3"/>
              </w:rPr>
              <w:t>T</w:t>
            </w:r>
            <w:r w:rsidRPr="006632F3">
              <w:rPr>
                <w:rFonts w:ascii="Times New Roman" w:eastAsia="Times New Roman" w:hAnsi="Times New Roman" w:cs="Times New Roman"/>
                <w:spacing w:val="1"/>
              </w:rPr>
              <w:t>_</w:t>
            </w:r>
            <w:r w:rsidRPr="006632F3">
              <w:rPr>
                <w:rFonts w:ascii="Times New Roman" w:eastAsia="Times New Roman" w:hAnsi="Times New Roman" w:cs="Times New Roman"/>
                <w:spacing w:val="-1"/>
              </w:rPr>
              <w:t>S</w:t>
            </w:r>
            <w:r w:rsidRPr="006632F3">
              <w:rPr>
                <w:rFonts w:ascii="Times New Roman" w:eastAsia="Times New Roman" w:hAnsi="Times New Roman" w:cs="Times New Roman"/>
                <w:spacing w:val="1"/>
              </w:rPr>
              <w:t>2_</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o</w:t>
            </w:r>
            <w:r w:rsidRPr="006632F3">
              <w:rPr>
                <w:rFonts w:ascii="Times New Roman" w:eastAsia="Times New Roman" w:hAnsi="Times New Roman" w:cs="Times New Roman"/>
              </w:rPr>
              <w:t>l</w:t>
            </w:r>
          </w:p>
        </w:tc>
        <w:tc>
          <w:tcPr>
            <w:tcW w:w="6585" w:type="dxa"/>
            <w:tcBorders>
              <w:top w:val="single" w:sz="4" w:space="0" w:color="000000"/>
              <w:left w:val="single" w:sz="4" w:space="0" w:color="000000"/>
              <w:bottom w:val="single" w:sz="4" w:space="0" w:color="000000"/>
              <w:right w:val="single" w:sz="4" w:space="0" w:color="000000"/>
            </w:tcBorders>
          </w:tcPr>
          <w:p w14:paraId="47208EDB" w14:textId="77777777" w:rsidR="00583B21" w:rsidRPr="006632F3" w:rsidRDefault="00583B21" w:rsidP="00D97B7F">
            <w:pPr>
              <w:spacing w:after="0" w:line="201" w:lineRule="exact"/>
              <w:ind w:left="102" w:right="-20"/>
              <w:rPr>
                <w:rFonts w:ascii="Times New Roman" w:eastAsia="Times New Roman" w:hAnsi="Times New Roman" w:cs="Times New Roman"/>
              </w:rPr>
            </w:pP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pp</w:t>
            </w:r>
            <w:r w:rsidRPr="006632F3">
              <w:rPr>
                <w:rFonts w:ascii="Times New Roman" w:eastAsia="Times New Roman" w:hAnsi="Times New Roman" w:cs="Times New Roman"/>
              </w:rPr>
              <w:t>lica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x</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h</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le</w:t>
            </w:r>
            <w:r w:rsidRPr="006632F3">
              <w:rPr>
                <w:rFonts w:ascii="Times New Roman" w:eastAsia="Times New Roman" w:hAnsi="Times New Roman" w:cs="Times New Roman"/>
                <w:spacing w:val="-1"/>
              </w:rPr>
              <w:t>t</w:t>
            </w:r>
            <w:r w:rsidRPr="006632F3">
              <w:rPr>
                <w:rFonts w:ascii="Times New Roman" w:eastAsia="Times New Roman" w:hAnsi="Times New Roman" w:cs="Times New Roman"/>
                <w:spacing w:val="-2"/>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d</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ns</w:t>
            </w:r>
            <w:r w:rsidRPr="006632F3">
              <w:rPr>
                <w:rFonts w:ascii="Times New Roman" w:eastAsia="Times New Roman" w:hAnsi="Times New Roman" w:cs="Times New Roman"/>
                <w:spacing w:val="1"/>
              </w:rPr>
              <w:t>or</w:t>
            </w:r>
            <w:r w:rsidRPr="006632F3">
              <w:rPr>
                <w:rFonts w:ascii="Times New Roman" w:eastAsia="Times New Roman" w:hAnsi="Times New Roman" w:cs="Times New Roman"/>
              </w:rPr>
              <w:t>c</w:t>
            </w:r>
            <w:r w:rsidRPr="006632F3">
              <w:rPr>
                <w:rFonts w:ascii="Times New Roman" w:eastAsia="Times New Roman" w:hAnsi="Times New Roman" w:cs="Times New Roman"/>
                <w:spacing w:val="1"/>
              </w:rPr>
              <w:t>o</w:t>
            </w: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o</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2</w:t>
            </w:r>
          </w:p>
        </w:tc>
      </w:tr>
    </w:tbl>
    <w:p w14:paraId="165AEDA4" w14:textId="77777777" w:rsidR="00583B21" w:rsidRPr="006632F3" w:rsidRDefault="00583B21" w:rsidP="00583B21">
      <w:pPr>
        <w:spacing w:before="6" w:after="0" w:line="130" w:lineRule="exact"/>
        <w:rPr>
          <w:rFonts w:ascii="Times New Roman" w:hAnsi="Times New Roman" w:cs="Times New Roman"/>
        </w:rPr>
      </w:pPr>
    </w:p>
    <w:p w14:paraId="395B776F" w14:textId="77777777" w:rsidR="00583B21" w:rsidRPr="006632F3" w:rsidRDefault="00583B21" w:rsidP="00583B21">
      <w:pPr>
        <w:spacing w:after="0" w:line="200" w:lineRule="exact"/>
        <w:rPr>
          <w:rFonts w:ascii="Times New Roman" w:hAnsi="Times New Roman" w:cs="Times New Roman"/>
        </w:rPr>
      </w:pPr>
    </w:p>
    <w:p w14:paraId="0501A269" w14:textId="77777777" w:rsidR="00583B21" w:rsidRPr="006632F3" w:rsidRDefault="00583B21" w:rsidP="00583B21">
      <w:pPr>
        <w:spacing w:before="34" w:after="0" w:line="240" w:lineRule="auto"/>
        <w:ind w:left="2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6</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g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b</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2"/>
        </w:rPr>
        <w:t>w</w:t>
      </w:r>
      <w:r w:rsidRPr="006632F3">
        <w:rPr>
          <w:rFonts w:ascii="Times New Roman" w:eastAsia="Times New Roman" w:hAnsi="Times New Roman" w:cs="Times New Roman"/>
          <w:b/>
          <w:bCs/>
        </w:rPr>
        <w:t>een</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rid</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p</w:t>
      </w:r>
      <w:r w:rsidRPr="006632F3">
        <w:rPr>
          <w:rFonts w:ascii="Times New Roman" w:eastAsia="Times New Roman" w:hAnsi="Times New Roman" w:cs="Times New Roman"/>
          <w:b/>
          <w:bCs/>
        </w:rPr>
        <w:t>lic</w:t>
      </w:r>
      <w:r w:rsidRPr="006632F3">
        <w:rPr>
          <w:rFonts w:ascii="Times New Roman" w:eastAsia="Times New Roman" w:hAnsi="Times New Roman" w:cs="Times New Roman"/>
          <w:b/>
          <w:bCs/>
          <w:spacing w:val="1"/>
        </w:rPr>
        <w:t>a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0"/>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d</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s</w:t>
      </w:r>
    </w:p>
    <w:p w14:paraId="2AC05BC1" w14:textId="77777777" w:rsidR="00583B21" w:rsidRPr="006632F3" w:rsidRDefault="00583B21" w:rsidP="00583B21">
      <w:pPr>
        <w:spacing w:after="0"/>
        <w:rPr>
          <w:rFonts w:ascii="Times New Roman" w:hAnsi="Times New Roman" w:cs="Times New Roman"/>
        </w:rPr>
        <w:sectPr w:rsidR="00583B21" w:rsidRPr="006632F3">
          <w:pgSz w:w="12240" w:h="15860"/>
          <w:pgMar w:top="1460" w:right="1580" w:bottom="1000" w:left="1580" w:header="0" w:footer="803" w:gutter="0"/>
          <w:cols w:space="720"/>
        </w:sectPr>
      </w:pPr>
    </w:p>
    <w:p w14:paraId="308CCB23"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64768" behindDoc="1" locked="0" layoutInCell="1" allowOverlap="1" wp14:anchorId="744A9790" wp14:editId="6CA56E77">
                <wp:simplePos x="0" y="0"/>
                <wp:positionH relativeFrom="page">
                  <wp:posOffset>1141730</wp:posOffset>
                </wp:positionH>
                <wp:positionV relativeFrom="paragraph">
                  <wp:posOffset>232410</wp:posOffset>
                </wp:positionV>
                <wp:extent cx="1899285" cy="1270"/>
                <wp:effectExtent l="8255" t="13335" r="6985" b="4445"/>
                <wp:wrapNone/>
                <wp:docPr id="3103" name="Group 30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99285" cy="1270"/>
                          <a:chOff x="1798" y="366"/>
                          <a:chExt cx="2991" cy="2"/>
                        </a:xfrm>
                      </wpg:grpSpPr>
                      <wps:wsp>
                        <wps:cNvPr id="3104" name="Freeform 3037"/>
                        <wps:cNvSpPr>
                          <a:spLocks/>
                        </wps:cNvSpPr>
                        <wps:spPr bwMode="auto">
                          <a:xfrm>
                            <a:off x="1798" y="366"/>
                            <a:ext cx="2991" cy="2"/>
                          </a:xfrm>
                          <a:custGeom>
                            <a:avLst/>
                            <a:gdLst>
                              <a:gd name="T0" fmla="+- 0 1798 1798"/>
                              <a:gd name="T1" fmla="*/ T0 w 2991"/>
                              <a:gd name="T2" fmla="+- 0 4790 1798"/>
                              <a:gd name="T3" fmla="*/ T2 w 2991"/>
                            </a:gdLst>
                            <a:ahLst/>
                            <a:cxnLst>
                              <a:cxn ang="0">
                                <a:pos x="T1" y="0"/>
                              </a:cxn>
                              <a:cxn ang="0">
                                <a:pos x="T3" y="0"/>
                              </a:cxn>
                            </a:cxnLst>
                            <a:rect l="0" t="0" r="r" b="b"/>
                            <a:pathLst>
                              <a:path w="2991">
                                <a:moveTo>
                                  <a:pt x="0" y="0"/>
                                </a:moveTo>
                                <a:lnTo>
                                  <a:pt x="2992"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36" o:spid="_x0000_s1026" style="position:absolute;margin-left:89.9pt;margin-top:18.3pt;width:149.55pt;height:.1pt;z-index:-251251712;mso-position-horizontal-relative:page" coordorigin="1798,366" coordsize="299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">
                <v:shape id="Freeform 3037" o:spid="_x0000_s1027" style="position:absolute;left:1798;top:366;width:2991;height:2;visibility:visible;mso-wrap-style:square;v-text-anchor:top" coordsize="29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XCf8cA&#10;AADdAAAADwAAAGRycy9kb3ducmV2LnhtbESPQWvCQBSE7wX/w/KEXoputKJtdBUtCK0H29jS82v2&#10;mQSzb8PumqT/vlso9DjMzDfMatObWrTkfGVZwWScgCDOra64UPDxvh89gPABWWNtmRR8k4fNenCz&#10;wlTbjjNqT6EQEcI+RQVlCE0qpc9LMujHtiGO3tk6gyFKV0jtsItwU8tpksylwYrjQokNPZWUX05X&#10;o+BwF966z6x1+eLx9bjLZl/dCzqlbof9dgkiUB/+w3/tZ63gfpLM4PdNfAJy/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1wn/HAAAA3QAAAA8AAAAAAAAAAAAAAAAAmAIAAGRy&#10;cy9kb3ducmV2LnhtbFBLBQYAAAAABAAEAPUAAACMAwAAAAA=&#10;" path="m,l2992,e" filled="f" strokeweight=".24725mm">
                  <v:path arrowok="t" o:connecttype="custom" o:connectlocs="0,0;2992,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4</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4</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spacing w:val="-1"/>
          <w:u w:val="single" w:color="000000"/>
        </w:rPr>
        <w:t>D</w:t>
      </w:r>
      <w:r w:rsidRPr="006632F3">
        <w:rPr>
          <w:rFonts w:ascii="Times New Roman" w:eastAsia="Arial" w:hAnsi="Times New Roman" w:cs="Times New Roman"/>
          <w:b/>
          <w:bCs/>
          <w:u w:val="single" w:color="000000"/>
        </w:rPr>
        <w:t>e</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ailed</w:t>
      </w:r>
      <w:r w:rsidRPr="006632F3">
        <w:rPr>
          <w:rFonts w:ascii="Times New Roman" w:eastAsia="Arial" w:hAnsi="Times New Roman" w:cs="Times New Roman"/>
          <w:b/>
          <w:bCs/>
          <w:spacing w:val="-2"/>
          <w:u w:val="single" w:color="000000"/>
        </w:rPr>
        <w:t xml:space="preserve"> </w:t>
      </w:r>
      <w:r w:rsidRPr="006632F3">
        <w:rPr>
          <w:rFonts w:ascii="Times New Roman" w:eastAsia="Arial" w:hAnsi="Times New Roman" w:cs="Times New Roman"/>
          <w:b/>
          <w:bCs/>
          <w:spacing w:val="-1"/>
          <w:u w:val="single" w:color="000000"/>
        </w:rPr>
        <w:t>D</w:t>
      </w:r>
      <w:r w:rsidRPr="006632F3">
        <w:rPr>
          <w:rFonts w:ascii="Times New Roman" w:eastAsia="Arial" w:hAnsi="Times New Roman" w:cs="Times New Roman"/>
          <w:b/>
          <w:bCs/>
          <w:spacing w:val="1"/>
          <w:u w:val="single" w:color="000000"/>
        </w:rPr>
        <w:t>e</w:t>
      </w:r>
      <w:r w:rsidRPr="006632F3">
        <w:rPr>
          <w:rFonts w:ascii="Times New Roman" w:eastAsia="Arial" w:hAnsi="Times New Roman" w:cs="Times New Roman"/>
          <w:b/>
          <w:bCs/>
          <w:u w:val="single" w:color="000000"/>
        </w:rPr>
        <w:t>scri</w:t>
      </w:r>
      <w:r w:rsidRPr="006632F3">
        <w:rPr>
          <w:rFonts w:ascii="Times New Roman" w:eastAsia="Arial" w:hAnsi="Times New Roman" w:cs="Times New Roman"/>
          <w:b/>
          <w:bCs/>
          <w:spacing w:val="-1"/>
          <w:u w:val="single" w:color="000000"/>
        </w:rPr>
        <w:t>pt</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n</w:t>
      </w:r>
    </w:p>
    <w:p w14:paraId="2459D742" w14:textId="77777777" w:rsidR="00583B21" w:rsidRPr="006632F3" w:rsidRDefault="00583B21" w:rsidP="00583B21">
      <w:pPr>
        <w:spacing w:before="63" w:after="0" w:line="240" w:lineRule="auto"/>
        <w:ind w:left="118" w:right="235"/>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 this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iou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ill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u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C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 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 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U</w:t>
      </w:r>
      <w:r w:rsidRPr="006632F3">
        <w:rPr>
          <w:rFonts w:ascii="Times New Roman" w:eastAsia="Times New Roman" w:hAnsi="Times New Roman" w:cs="Times New Roman"/>
        </w:rPr>
        <w:t>M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l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o</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ion 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s.</w:t>
      </w:r>
    </w:p>
    <w:p w14:paraId="25A3B4C7" w14:textId="77777777" w:rsidR="00583B21" w:rsidRPr="006632F3" w:rsidRDefault="00583B21" w:rsidP="00583B21">
      <w:pPr>
        <w:spacing w:before="18" w:after="0" w:line="220" w:lineRule="exact"/>
        <w:rPr>
          <w:rFonts w:ascii="Times New Roman" w:hAnsi="Times New Roman" w:cs="Times New Roman"/>
        </w:rPr>
      </w:pPr>
    </w:p>
    <w:p w14:paraId="145AF9CE"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65792" behindDoc="1" locked="0" layoutInCell="1" allowOverlap="1" wp14:anchorId="218BAE83" wp14:editId="06B2A4FF">
                <wp:simplePos x="0" y="0"/>
                <wp:positionH relativeFrom="page">
                  <wp:posOffset>1141730</wp:posOffset>
                </wp:positionH>
                <wp:positionV relativeFrom="paragraph">
                  <wp:posOffset>189230</wp:posOffset>
                </wp:positionV>
                <wp:extent cx="2000250" cy="1270"/>
                <wp:effectExtent l="17780" t="17780" r="10795" b="9525"/>
                <wp:wrapNone/>
                <wp:docPr id="3101" name="Group 30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00250" cy="1270"/>
                          <a:chOff x="1798" y="298"/>
                          <a:chExt cx="3150" cy="2"/>
                        </a:xfrm>
                      </wpg:grpSpPr>
                      <wps:wsp>
                        <wps:cNvPr id="3102" name="Freeform 3035"/>
                        <wps:cNvSpPr>
                          <a:spLocks/>
                        </wps:cNvSpPr>
                        <wps:spPr bwMode="auto">
                          <a:xfrm>
                            <a:off x="1798" y="298"/>
                            <a:ext cx="3150" cy="2"/>
                          </a:xfrm>
                          <a:custGeom>
                            <a:avLst/>
                            <a:gdLst>
                              <a:gd name="T0" fmla="+- 0 1798 1798"/>
                              <a:gd name="T1" fmla="*/ T0 w 3150"/>
                              <a:gd name="T2" fmla="+- 0 4948 1798"/>
                              <a:gd name="T3" fmla="*/ T2 w 3150"/>
                            </a:gdLst>
                            <a:ahLst/>
                            <a:cxnLst>
                              <a:cxn ang="0">
                                <a:pos x="T1" y="0"/>
                              </a:cxn>
                              <a:cxn ang="0">
                                <a:pos x="T3" y="0"/>
                              </a:cxn>
                            </a:cxnLst>
                            <a:rect l="0" t="0" r="r" b="b"/>
                            <a:pathLst>
                              <a:path w="3150">
                                <a:moveTo>
                                  <a:pt x="0" y="0"/>
                                </a:moveTo>
                                <a:lnTo>
                                  <a:pt x="3150"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34" o:spid="_x0000_s1026" style="position:absolute;margin-left:89.9pt;margin-top:14.9pt;width:157.5pt;height:.1pt;z-index:-251250688;mso-position-horizontal-relative:page" coordorigin="1798,298" coordsize="31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">
                <v:shape id="Freeform 3035" o:spid="_x0000_s1027" style="position:absolute;left:1798;top:298;width:3150;height:2;visibility:visible;mso-wrap-style:square;v-text-anchor:top" coordsize="315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lU/8YA&#10;AADdAAAADwAAAGRycy9kb3ducmV2LnhtbESPQWvCQBSE7wX/w/KE3upGhVajq0hA8NBLU1G8PbLP&#10;JJp9u2ZXE/99t1DocZiZb5jlujeNeFDra8sKxqMEBHFhdc2lgv339m0GwgdkjY1lUvAkD+vV4GWJ&#10;qbYdf9EjD6WIEPYpKqhCcKmUvqjIoB9ZRxy9s20NhijbUuoWuwg3jZwkybs0WHNcqNBRVlFxze9G&#10;QfY8FB/zizt+drdM5u5wKq/upNTrsN8sQATqw3/4r73TCqbjZAK/b+IT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WlU/8YAAADdAAAADwAAAAAAAAAAAAAAAACYAgAAZHJz&#10;L2Rvd25yZXYueG1sUEsFBgAAAAAEAAQA9QAAAIsDAAAAAA==&#10;" path="m,l3150,e" filled="f" strokeweight=".45925mm">
                  <v:path arrowok="t" o:connecttype="custom" o:connectlocs="0,0;3150,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 Grid S</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r</w:t>
      </w:r>
      <w:r w:rsidRPr="006632F3">
        <w:rPr>
          <w:rFonts w:ascii="Times New Roman" w:eastAsia="Arial" w:hAnsi="Times New Roman" w:cs="Times New Roman"/>
          <w:b/>
          <w:bCs/>
          <w:spacing w:val="-1"/>
        </w:rPr>
        <w:t>tu</w:t>
      </w:r>
      <w:r w:rsidRPr="006632F3">
        <w:rPr>
          <w:rFonts w:ascii="Times New Roman" w:eastAsia="Arial" w:hAnsi="Times New Roman" w:cs="Times New Roman"/>
          <w:b/>
          <w:bCs/>
        </w:rPr>
        <w:t>p</w:t>
      </w:r>
    </w:p>
    <w:p w14:paraId="012E2091" w14:textId="77777777" w:rsidR="00583B21" w:rsidRPr="006632F3" w:rsidRDefault="00583B21" w:rsidP="00583B21">
      <w:pPr>
        <w:spacing w:before="63" w:after="0" w:line="271" w:lineRule="exact"/>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63744" behindDoc="1" locked="0" layoutInCell="1" allowOverlap="1" wp14:anchorId="0E70701B" wp14:editId="0A896865">
                <wp:simplePos x="0" y="0"/>
                <wp:positionH relativeFrom="page">
                  <wp:posOffset>1137285</wp:posOffset>
                </wp:positionH>
                <wp:positionV relativeFrom="paragraph">
                  <wp:posOffset>396875</wp:posOffset>
                </wp:positionV>
                <wp:extent cx="3985260" cy="1115695"/>
                <wp:effectExtent l="3810" t="0" r="1905" b="1905"/>
                <wp:wrapNone/>
                <wp:docPr id="3100" name="Text Box 3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5260" cy="1115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C55212" w14:textId="77777777" w:rsidR="00583B21" w:rsidRDefault="00583B21" w:rsidP="00583B21">
                            <w:pPr>
                              <w:tabs>
                                <w:tab w:val="left" w:pos="2540"/>
                                <w:tab w:val="left" w:pos="4520"/>
                              </w:tabs>
                              <w:spacing w:before="6" w:after="0" w:line="240" w:lineRule="auto"/>
                              <w:ind w:left="492" w:right="-20"/>
                              <w:rPr>
                                <w:rFonts w:ascii="Arial" w:eastAsia="Arial" w:hAnsi="Arial" w:cs="Arial"/>
                                <w:sz w:val="14"/>
                                <w:szCs w:val="14"/>
                              </w:rPr>
                            </w:pPr>
                            <w:r>
                              <w:rPr>
                                <w:rFonts w:ascii="Arial" w:eastAsia="Arial" w:hAnsi="Arial" w:cs="Arial"/>
                                <w:sz w:val="14"/>
                                <w:szCs w:val="14"/>
                              </w:rPr>
                              <w:t>1</w:t>
                            </w:r>
                            <w:r>
                              <w:rPr>
                                <w:rFonts w:ascii="Arial" w:eastAsia="Arial" w:hAnsi="Arial" w:cs="Arial"/>
                                <w:sz w:val="14"/>
                                <w:szCs w:val="14"/>
                              </w:rPr>
                              <w:tab/>
                            </w:r>
                            <w:r>
                              <w:rPr>
                                <w:rFonts w:ascii="Arial" w:eastAsia="Arial" w:hAnsi="Arial" w:cs="Arial"/>
                                <w:position w:val="1"/>
                                <w:sz w:val="14"/>
                                <w:szCs w:val="14"/>
                              </w:rPr>
                              <w:t>2</w:t>
                            </w:r>
                            <w:r>
                              <w:rPr>
                                <w:rFonts w:ascii="Arial" w:eastAsia="Arial" w:hAnsi="Arial" w:cs="Arial"/>
                                <w:position w:val="1"/>
                                <w:sz w:val="14"/>
                                <w:szCs w:val="14"/>
                              </w:rPr>
                              <w:tab/>
                              <w:t>3</w:t>
                            </w:r>
                          </w:p>
                          <w:p w14:paraId="3AEA73FA" w14:textId="77777777" w:rsidR="00583B21" w:rsidRDefault="00583B21" w:rsidP="00583B21">
                            <w:pPr>
                              <w:spacing w:before="10" w:after="0" w:line="150" w:lineRule="exact"/>
                              <w:rPr>
                                <w:sz w:val="15"/>
                                <w:szCs w:val="15"/>
                              </w:rPr>
                            </w:pPr>
                          </w:p>
                          <w:p w14:paraId="4F7005D3" w14:textId="77777777" w:rsidR="00583B21" w:rsidRDefault="00583B21" w:rsidP="00583B21">
                            <w:pPr>
                              <w:tabs>
                                <w:tab w:val="left" w:pos="3020"/>
                                <w:tab w:val="left" w:pos="5020"/>
                              </w:tabs>
                              <w:spacing w:after="0" w:line="240" w:lineRule="auto"/>
                              <w:ind w:left="1024" w:right="-12"/>
                              <w:jc w:val="center"/>
                              <w:rPr>
                                <w:rFonts w:ascii="Arial" w:eastAsia="Arial" w:hAnsi="Arial" w:cs="Arial"/>
                                <w:sz w:val="14"/>
                                <w:szCs w:val="14"/>
                              </w:rPr>
                            </w:pPr>
                            <w:r>
                              <w:rPr>
                                <w:rFonts w:ascii="Arial" w:eastAsia="Arial" w:hAnsi="Arial" w:cs="Arial"/>
                                <w:spacing w:val="8"/>
                                <w:sz w:val="14"/>
                                <w:szCs w:val="14"/>
                              </w:rPr>
                              <w:t>S</w:t>
                            </w:r>
                            <w:r>
                              <w:rPr>
                                <w:rFonts w:ascii="Arial" w:eastAsia="Arial" w:hAnsi="Arial" w:cs="Arial"/>
                                <w:spacing w:val="5"/>
                                <w:sz w:val="14"/>
                                <w:szCs w:val="14"/>
                              </w:rPr>
                              <w:t>G</w:t>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6"/>
                                <w:sz w:val="14"/>
                                <w:szCs w:val="14"/>
                              </w:rPr>
                              <w:t>ss</w:t>
                            </w:r>
                            <w:r>
                              <w:rPr>
                                <w:rFonts w:ascii="Arial" w:eastAsia="Arial" w:hAnsi="Arial" w:cs="Arial"/>
                                <w:spacing w:val="7"/>
                                <w:sz w:val="14"/>
                                <w:szCs w:val="14"/>
                              </w:rPr>
                              <w:t>i</w:t>
                            </w:r>
                            <w:r>
                              <w:rPr>
                                <w:rFonts w:ascii="Arial" w:eastAsia="Arial" w:hAnsi="Arial" w:cs="Arial"/>
                                <w:spacing w:val="-2"/>
                                <w:sz w:val="14"/>
                                <w:szCs w:val="14"/>
                              </w:rPr>
                              <w:t>onLog</w:t>
                            </w:r>
                            <w:r>
                              <w:rPr>
                                <w:rFonts w:ascii="Arial" w:eastAsia="Arial" w:hAnsi="Arial" w:cs="Arial"/>
                                <w:spacing w:val="7"/>
                                <w:sz w:val="14"/>
                                <w:szCs w:val="14"/>
                              </w:rPr>
                              <w:t>i</w:t>
                            </w:r>
                            <w:r>
                              <w:rPr>
                                <w:rFonts w:ascii="Arial" w:eastAsia="Arial" w:hAnsi="Arial" w:cs="Arial"/>
                                <w:sz w:val="14"/>
                                <w:szCs w:val="14"/>
                              </w:rPr>
                              <w:t>c</w:t>
                            </w:r>
                            <w:r>
                              <w:rPr>
                                <w:rFonts w:ascii="Arial" w:eastAsia="Arial" w:hAnsi="Arial" w:cs="Arial"/>
                                <w:sz w:val="14"/>
                                <w:szCs w:val="14"/>
                              </w:rPr>
                              <w:tab/>
                            </w:r>
                            <w:r>
                              <w:rPr>
                                <w:rFonts w:ascii="Arial" w:eastAsia="Arial" w:hAnsi="Arial" w:cs="Arial"/>
                                <w:spacing w:val="8"/>
                                <w:sz w:val="14"/>
                                <w:szCs w:val="14"/>
                              </w:rPr>
                              <w:t>S</w:t>
                            </w:r>
                            <w:r>
                              <w:rPr>
                                <w:rFonts w:ascii="Arial" w:eastAsia="Arial" w:hAnsi="Arial" w:cs="Arial"/>
                                <w:spacing w:val="-2"/>
                                <w:sz w:val="14"/>
                                <w:szCs w:val="14"/>
                              </w:rPr>
                              <w:t>en</w:t>
                            </w:r>
                            <w:r>
                              <w:rPr>
                                <w:rFonts w:ascii="Arial" w:eastAsia="Arial" w:hAnsi="Arial" w:cs="Arial"/>
                                <w:spacing w:val="6"/>
                                <w:sz w:val="14"/>
                                <w:szCs w:val="14"/>
                              </w:rPr>
                              <w:t>s</w:t>
                            </w:r>
                            <w:r>
                              <w:rPr>
                                <w:rFonts w:ascii="Arial" w:eastAsia="Arial" w:hAnsi="Arial" w:cs="Arial"/>
                                <w:spacing w:val="-2"/>
                                <w:sz w:val="14"/>
                                <w:szCs w:val="14"/>
                              </w:rPr>
                              <w:t>o</w:t>
                            </w:r>
                            <w:r>
                              <w:rPr>
                                <w:rFonts w:ascii="Arial" w:eastAsia="Arial" w:hAnsi="Arial" w:cs="Arial"/>
                                <w:spacing w:val="4"/>
                                <w:sz w:val="14"/>
                                <w:szCs w:val="14"/>
                              </w:rPr>
                              <w:t>r</w:t>
                            </w:r>
                            <w:r>
                              <w:rPr>
                                <w:rFonts w:ascii="Arial" w:eastAsia="Arial" w:hAnsi="Arial" w:cs="Arial"/>
                                <w:spacing w:val="-2"/>
                                <w:sz w:val="14"/>
                                <w:szCs w:val="14"/>
                              </w:rPr>
                              <w:t>Manage</w:t>
                            </w:r>
                            <w:r>
                              <w:rPr>
                                <w:rFonts w:ascii="Arial" w:eastAsia="Arial" w:hAnsi="Arial" w:cs="Arial"/>
                                <w:sz w:val="14"/>
                                <w:szCs w:val="14"/>
                              </w:rPr>
                              <w:t>r</w:t>
                            </w:r>
                            <w:r>
                              <w:rPr>
                                <w:rFonts w:ascii="Arial" w:eastAsia="Arial" w:hAnsi="Arial" w:cs="Arial"/>
                                <w:sz w:val="14"/>
                                <w:szCs w:val="14"/>
                              </w:rPr>
                              <w:tab/>
                            </w:r>
                            <w:r>
                              <w:rPr>
                                <w:rFonts w:ascii="Arial" w:eastAsia="Arial" w:hAnsi="Arial" w:cs="Arial"/>
                                <w:spacing w:val="5"/>
                                <w:sz w:val="14"/>
                                <w:szCs w:val="14"/>
                              </w:rPr>
                              <w:t>G</w:t>
                            </w:r>
                            <w:r>
                              <w:rPr>
                                <w:rFonts w:ascii="Arial" w:eastAsia="Arial" w:hAnsi="Arial" w:cs="Arial"/>
                                <w:spacing w:val="4"/>
                                <w:sz w:val="14"/>
                                <w:szCs w:val="14"/>
                              </w:rPr>
                              <w:t>r</w:t>
                            </w:r>
                            <w:r>
                              <w:rPr>
                                <w:rFonts w:ascii="Arial" w:eastAsia="Arial" w:hAnsi="Arial" w:cs="Arial"/>
                                <w:spacing w:val="7"/>
                                <w:sz w:val="14"/>
                                <w:szCs w:val="14"/>
                              </w:rPr>
                              <w:t>i</w:t>
                            </w:r>
                            <w:r>
                              <w:rPr>
                                <w:rFonts w:ascii="Arial" w:eastAsia="Arial" w:hAnsi="Arial" w:cs="Arial"/>
                                <w:spacing w:val="-2"/>
                                <w:sz w:val="14"/>
                                <w:szCs w:val="14"/>
                              </w:rPr>
                              <w:t>d</w:t>
                            </w:r>
                            <w:r>
                              <w:rPr>
                                <w:rFonts w:ascii="Arial" w:eastAsia="Arial" w:hAnsi="Arial" w:cs="Arial"/>
                                <w:spacing w:val="8"/>
                                <w:sz w:val="14"/>
                                <w:szCs w:val="14"/>
                              </w:rPr>
                              <w:t>B</w:t>
                            </w:r>
                            <w:r>
                              <w:rPr>
                                <w:rFonts w:ascii="Arial" w:eastAsia="Arial" w:hAnsi="Arial" w:cs="Arial"/>
                                <w:spacing w:val="-2"/>
                                <w:sz w:val="14"/>
                                <w:szCs w:val="14"/>
                              </w:rPr>
                              <w:t>u</w:t>
                            </w:r>
                            <w:r>
                              <w:rPr>
                                <w:rFonts w:ascii="Arial" w:eastAsia="Arial" w:hAnsi="Arial" w:cs="Arial"/>
                                <w:spacing w:val="7"/>
                                <w:sz w:val="14"/>
                                <w:szCs w:val="14"/>
                              </w:rPr>
                              <w:t>il</w:t>
                            </w:r>
                            <w:r>
                              <w:rPr>
                                <w:rFonts w:ascii="Arial" w:eastAsia="Arial" w:hAnsi="Arial" w:cs="Arial"/>
                                <w:spacing w:val="-2"/>
                                <w:sz w:val="14"/>
                                <w:szCs w:val="14"/>
                              </w:rPr>
                              <w:t>de</w:t>
                            </w:r>
                            <w:r>
                              <w:rPr>
                                <w:rFonts w:ascii="Arial" w:eastAsia="Arial" w:hAnsi="Arial" w:cs="Arial"/>
                                <w:spacing w:val="4"/>
                                <w:sz w:val="14"/>
                                <w:szCs w:val="14"/>
                              </w:rPr>
                              <w:t>r</w:t>
                            </w:r>
                            <w:r>
                              <w:rPr>
                                <w:rFonts w:ascii="Arial" w:eastAsia="Arial" w:hAnsi="Arial" w:cs="Arial"/>
                                <w:spacing w:val="8"/>
                                <w:sz w:val="14"/>
                                <w:szCs w:val="14"/>
                              </w:rPr>
                              <w:t>B</w:t>
                            </w:r>
                            <w:r>
                              <w:rPr>
                                <w:rFonts w:ascii="Arial" w:eastAsia="Arial" w:hAnsi="Arial" w:cs="Arial"/>
                                <w:spacing w:val="4"/>
                                <w:sz w:val="14"/>
                                <w:szCs w:val="14"/>
                              </w:rPr>
                              <w:t>r</w:t>
                            </w:r>
                            <w:r>
                              <w:rPr>
                                <w:rFonts w:ascii="Arial" w:eastAsia="Arial" w:hAnsi="Arial" w:cs="Arial"/>
                                <w:spacing w:val="-2"/>
                                <w:sz w:val="14"/>
                                <w:szCs w:val="14"/>
                              </w:rPr>
                              <w:t>o</w:t>
                            </w:r>
                            <w:r>
                              <w:rPr>
                                <w:rFonts w:ascii="Arial" w:eastAsia="Arial" w:hAnsi="Arial" w:cs="Arial"/>
                                <w:spacing w:val="6"/>
                                <w:sz w:val="14"/>
                                <w:szCs w:val="14"/>
                              </w:rPr>
                              <w:t>k</w:t>
                            </w:r>
                            <w:r>
                              <w:rPr>
                                <w:rFonts w:ascii="Arial" w:eastAsia="Arial" w:hAnsi="Arial" w:cs="Arial"/>
                                <w:spacing w:val="-2"/>
                                <w:sz w:val="14"/>
                                <w:szCs w:val="14"/>
                              </w:rPr>
                              <w:t>e</w:t>
                            </w:r>
                            <w:r>
                              <w:rPr>
                                <w:rFonts w:ascii="Arial" w:eastAsia="Arial" w:hAnsi="Arial" w:cs="Arial"/>
                                <w:sz w:val="14"/>
                                <w:szCs w:val="14"/>
                              </w:rPr>
                              <w:t>r</w:t>
                            </w:r>
                          </w:p>
                          <w:p w14:paraId="179C5ED9" w14:textId="77777777" w:rsidR="00583B21" w:rsidRDefault="00583B21" w:rsidP="00583B21">
                            <w:pPr>
                              <w:spacing w:after="0" w:line="200" w:lineRule="exact"/>
                              <w:rPr>
                                <w:sz w:val="20"/>
                                <w:szCs w:val="20"/>
                              </w:rPr>
                            </w:pPr>
                          </w:p>
                          <w:p w14:paraId="64EF7396" w14:textId="77777777" w:rsidR="00583B21" w:rsidRDefault="00583B21" w:rsidP="00583B21">
                            <w:pPr>
                              <w:spacing w:before="16" w:after="0" w:line="200" w:lineRule="exact"/>
                              <w:rPr>
                                <w:sz w:val="20"/>
                                <w:szCs w:val="20"/>
                              </w:rPr>
                            </w:pPr>
                          </w:p>
                          <w:p w14:paraId="513229A4" w14:textId="77777777" w:rsidR="00583B21" w:rsidRDefault="00583B21" w:rsidP="00583B21">
                            <w:pPr>
                              <w:spacing w:after="0" w:line="240" w:lineRule="auto"/>
                              <w:ind w:left="3802" w:right="2260"/>
                              <w:jc w:val="center"/>
                              <w:rPr>
                                <w:rFonts w:ascii="Arial" w:eastAsia="Arial" w:hAnsi="Arial" w:cs="Arial"/>
                                <w:sz w:val="14"/>
                                <w:szCs w:val="14"/>
                              </w:rPr>
                            </w:pPr>
                            <w:r>
                              <w:rPr>
                                <w:rFonts w:ascii="Arial" w:eastAsia="Arial" w:hAnsi="Arial" w:cs="Arial"/>
                                <w:sz w:val="14"/>
                                <w:szCs w:val="14"/>
                              </w:rPr>
                              <w:t>4</w:t>
                            </w:r>
                          </w:p>
                          <w:p w14:paraId="0C7464DA" w14:textId="77777777" w:rsidR="00583B21" w:rsidRDefault="00583B21" w:rsidP="00583B21">
                            <w:pPr>
                              <w:spacing w:after="0" w:line="200" w:lineRule="exact"/>
                              <w:rPr>
                                <w:sz w:val="20"/>
                                <w:szCs w:val="20"/>
                              </w:rPr>
                            </w:pPr>
                          </w:p>
                          <w:p w14:paraId="684DC4BA" w14:textId="77777777" w:rsidR="00583B21" w:rsidRDefault="00583B21" w:rsidP="00583B21">
                            <w:pPr>
                              <w:spacing w:before="16" w:after="0" w:line="200" w:lineRule="exact"/>
                              <w:rPr>
                                <w:sz w:val="20"/>
                                <w:szCs w:val="20"/>
                              </w:rPr>
                            </w:pPr>
                          </w:p>
                          <w:p w14:paraId="0A8102FE" w14:textId="77777777" w:rsidR="00583B21" w:rsidRDefault="00583B21" w:rsidP="00583B21">
                            <w:pPr>
                              <w:spacing w:after="0" w:line="240" w:lineRule="auto"/>
                              <w:ind w:left="2864" w:right="2006"/>
                              <w:jc w:val="center"/>
                              <w:rPr>
                                <w:rFonts w:ascii="Arial" w:eastAsia="Arial" w:hAnsi="Arial" w:cs="Arial"/>
                                <w:sz w:val="14"/>
                                <w:szCs w:val="14"/>
                              </w:rPr>
                            </w:pPr>
                            <w:r>
                              <w:rPr>
                                <w:rFonts w:ascii="Arial" w:eastAsia="Arial" w:hAnsi="Arial" w:cs="Arial"/>
                                <w:spacing w:val="3"/>
                                <w:sz w:val="14"/>
                                <w:szCs w:val="14"/>
                              </w:rPr>
                              <w:t>T</w:t>
                            </w:r>
                            <w:r>
                              <w:rPr>
                                <w:rFonts w:ascii="Arial" w:eastAsia="Arial" w:hAnsi="Arial" w:cs="Arial"/>
                                <w:spacing w:val="-2"/>
                                <w:sz w:val="14"/>
                                <w:szCs w:val="14"/>
                              </w:rPr>
                              <w:t>h</w:t>
                            </w:r>
                            <w:r>
                              <w:rPr>
                                <w:rFonts w:ascii="Arial" w:eastAsia="Arial" w:hAnsi="Arial" w:cs="Arial"/>
                                <w:spacing w:val="4"/>
                                <w:sz w:val="14"/>
                                <w:szCs w:val="14"/>
                              </w:rPr>
                              <w:t>r</w:t>
                            </w:r>
                            <w:r>
                              <w:rPr>
                                <w:rFonts w:ascii="Arial" w:eastAsia="Arial" w:hAnsi="Arial" w:cs="Arial"/>
                                <w:spacing w:val="-2"/>
                                <w:sz w:val="14"/>
                                <w:szCs w:val="14"/>
                              </w:rPr>
                              <w:t>ead</w:t>
                            </w:r>
                            <w:r>
                              <w:rPr>
                                <w:rFonts w:ascii="Arial" w:eastAsia="Arial" w:hAnsi="Arial" w:cs="Arial"/>
                                <w:spacing w:val="-1"/>
                                <w:sz w:val="14"/>
                                <w:szCs w:val="14"/>
                              </w:rPr>
                              <w:t>::</w:t>
                            </w:r>
                            <w:r>
                              <w:rPr>
                                <w:rFonts w:ascii="Arial" w:eastAsia="Arial" w:hAnsi="Arial" w:cs="Arial"/>
                                <w:spacing w:val="3"/>
                                <w:sz w:val="14"/>
                                <w:szCs w:val="14"/>
                              </w:rPr>
                              <w:t>F</w:t>
                            </w:r>
                            <w:r>
                              <w:rPr>
                                <w:rFonts w:ascii="Arial" w:eastAsia="Arial" w:hAnsi="Arial" w:cs="Arial"/>
                                <w:spacing w:val="7"/>
                                <w:sz w:val="14"/>
                                <w:szCs w:val="14"/>
                              </w:rPr>
                              <w:t>il</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2"/>
                                <w:sz w:val="14"/>
                                <w:szCs w:val="14"/>
                              </w:rPr>
                              <w:t>Mon</w:t>
                            </w:r>
                            <w:r>
                              <w:rPr>
                                <w:rFonts w:ascii="Arial" w:eastAsia="Arial" w:hAnsi="Arial" w:cs="Arial"/>
                                <w:spacing w:val="7"/>
                                <w:sz w:val="14"/>
                                <w:szCs w:val="14"/>
                              </w:rPr>
                              <w:t>i</w:t>
                            </w:r>
                            <w:r>
                              <w:rPr>
                                <w:rFonts w:ascii="Arial" w:eastAsia="Arial" w:hAnsi="Arial" w:cs="Arial"/>
                                <w:spacing w:val="-1"/>
                                <w:sz w:val="14"/>
                                <w:szCs w:val="14"/>
                              </w:rPr>
                              <w:t>t</w:t>
                            </w:r>
                            <w:r>
                              <w:rPr>
                                <w:rFonts w:ascii="Arial" w:eastAsia="Arial" w:hAnsi="Arial" w:cs="Arial"/>
                                <w:spacing w:val="-2"/>
                                <w:sz w:val="14"/>
                                <w:szCs w:val="14"/>
                              </w:rPr>
                              <w:t>o</w:t>
                            </w:r>
                            <w:r>
                              <w:rPr>
                                <w:rFonts w:ascii="Arial" w:eastAsia="Arial" w:hAnsi="Arial" w:cs="Arial"/>
                                <w:sz w:val="14"/>
                                <w:szCs w:val="14"/>
                              </w:rPr>
                              <w:t>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33" o:spid="_x0000_s1061" type="#_x0000_t202" style="position:absolute;left:0;text-align:left;margin-left:89.55pt;margin-top:31.25pt;width:313.8pt;height:87.85pt;z-index:-251252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" filled="f" stroked="f">
                <v:textbox inset="0,0,0,0">
                  <w:txbxContent>
                    <w:p w14:paraId="66C55212" w14:textId="77777777" w:rsidR="00583B21" w:rsidRDefault="00583B21" w:rsidP="00583B21">
                      <w:pPr>
                        <w:tabs>
                          <w:tab w:val="left" w:pos="2540"/>
                          <w:tab w:val="left" w:pos="4520"/>
                        </w:tabs>
                        <w:spacing w:before="6" w:after="0" w:line="240" w:lineRule="auto"/>
                        <w:ind w:left="492" w:right="-20"/>
                        <w:rPr>
                          <w:rFonts w:ascii="Arial" w:eastAsia="Arial" w:hAnsi="Arial" w:cs="Arial"/>
                          <w:sz w:val="14"/>
                          <w:szCs w:val="14"/>
                        </w:rPr>
                      </w:pPr>
                      <w:r>
                        <w:rPr>
                          <w:rFonts w:ascii="Arial" w:eastAsia="Arial" w:hAnsi="Arial" w:cs="Arial"/>
                          <w:sz w:val="14"/>
                          <w:szCs w:val="14"/>
                        </w:rPr>
                        <w:t>1</w:t>
                      </w:r>
                      <w:r>
                        <w:rPr>
                          <w:rFonts w:ascii="Arial" w:eastAsia="Arial" w:hAnsi="Arial" w:cs="Arial"/>
                          <w:sz w:val="14"/>
                          <w:szCs w:val="14"/>
                        </w:rPr>
                        <w:tab/>
                      </w:r>
                      <w:r>
                        <w:rPr>
                          <w:rFonts w:ascii="Arial" w:eastAsia="Arial" w:hAnsi="Arial" w:cs="Arial"/>
                          <w:position w:val="1"/>
                          <w:sz w:val="14"/>
                          <w:szCs w:val="14"/>
                        </w:rPr>
                        <w:t>2</w:t>
                      </w:r>
                      <w:r>
                        <w:rPr>
                          <w:rFonts w:ascii="Arial" w:eastAsia="Arial" w:hAnsi="Arial" w:cs="Arial"/>
                          <w:position w:val="1"/>
                          <w:sz w:val="14"/>
                          <w:szCs w:val="14"/>
                        </w:rPr>
                        <w:tab/>
                        <w:t>3</w:t>
                      </w:r>
                    </w:p>
                    <w:p w14:paraId="3AEA73FA" w14:textId="77777777" w:rsidR="00583B21" w:rsidRDefault="00583B21" w:rsidP="00583B21">
                      <w:pPr>
                        <w:spacing w:before="10" w:after="0" w:line="150" w:lineRule="exact"/>
                        <w:rPr>
                          <w:sz w:val="15"/>
                          <w:szCs w:val="15"/>
                        </w:rPr>
                      </w:pPr>
                    </w:p>
                    <w:p w14:paraId="4F7005D3" w14:textId="77777777" w:rsidR="00583B21" w:rsidRDefault="00583B21" w:rsidP="00583B21">
                      <w:pPr>
                        <w:tabs>
                          <w:tab w:val="left" w:pos="3020"/>
                          <w:tab w:val="left" w:pos="5020"/>
                        </w:tabs>
                        <w:spacing w:after="0" w:line="240" w:lineRule="auto"/>
                        <w:ind w:left="1024" w:right="-12"/>
                        <w:jc w:val="center"/>
                        <w:rPr>
                          <w:rFonts w:ascii="Arial" w:eastAsia="Arial" w:hAnsi="Arial" w:cs="Arial"/>
                          <w:sz w:val="14"/>
                          <w:szCs w:val="14"/>
                        </w:rPr>
                      </w:pPr>
                      <w:r>
                        <w:rPr>
                          <w:rFonts w:ascii="Arial" w:eastAsia="Arial" w:hAnsi="Arial" w:cs="Arial"/>
                          <w:spacing w:val="8"/>
                          <w:sz w:val="14"/>
                          <w:szCs w:val="14"/>
                        </w:rPr>
                        <w:t>S</w:t>
                      </w:r>
                      <w:r>
                        <w:rPr>
                          <w:rFonts w:ascii="Arial" w:eastAsia="Arial" w:hAnsi="Arial" w:cs="Arial"/>
                          <w:spacing w:val="5"/>
                          <w:sz w:val="14"/>
                          <w:szCs w:val="14"/>
                        </w:rPr>
                        <w:t>G</w:t>
                      </w:r>
                      <w:r>
                        <w:rPr>
                          <w:rFonts w:ascii="Arial" w:eastAsia="Arial" w:hAnsi="Arial" w:cs="Arial"/>
                          <w:spacing w:val="8"/>
                          <w:sz w:val="14"/>
                          <w:szCs w:val="14"/>
                        </w:rPr>
                        <w:t>S</w:t>
                      </w:r>
                      <w:r>
                        <w:rPr>
                          <w:rFonts w:ascii="Arial" w:eastAsia="Arial" w:hAnsi="Arial" w:cs="Arial"/>
                          <w:spacing w:val="-2"/>
                          <w:sz w:val="14"/>
                          <w:szCs w:val="14"/>
                        </w:rPr>
                        <w:t>e</w:t>
                      </w:r>
                      <w:r>
                        <w:rPr>
                          <w:rFonts w:ascii="Arial" w:eastAsia="Arial" w:hAnsi="Arial" w:cs="Arial"/>
                          <w:spacing w:val="6"/>
                          <w:sz w:val="14"/>
                          <w:szCs w:val="14"/>
                        </w:rPr>
                        <w:t>ss</w:t>
                      </w:r>
                      <w:r>
                        <w:rPr>
                          <w:rFonts w:ascii="Arial" w:eastAsia="Arial" w:hAnsi="Arial" w:cs="Arial"/>
                          <w:spacing w:val="7"/>
                          <w:sz w:val="14"/>
                          <w:szCs w:val="14"/>
                        </w:rPr>
                        <w:t>i</w:t>
                      </w:r>
                      <w:r>
                        <w:rPr>
                          <w:rFonts w:ascii="Arial" w:eastAsia="Arial" w:hAnsi="Arial" w:cs="Arial"/>
                          <w:spacing w:val="-2"/>
                          <w:sz w:val="14"/>
                          <w:szCs w:val="14"/>
                        </w:rPr>
                        <w:t>onLog</w:t>
                      </w:r>
                      <w:r>
                        <w:rPr>
                          <w:rFonts w:ascii="Arial" w:eastAsia="Arial" w:hAnsi="Arial" w:cs="Arial"/>
                          <w:spacing w:val="7"/>
                          <w:sz w:val="14"/>
                          <w:szCs w:val="14"/>
                        </w:rPr>
                        <w:t>i</w:t>
                      </w:r>
                      <w:r>
                        <w:rPr>
                          <w:rFonts w:ascii="Arial" w:eastAsia="Arial" w:hAnsi="Arial" w:cs="Arial"/>
                          <w:sz w:val="14"/>
                          <w:szCs w:val="14"/>
                        </w:rPr>
                        <w:t>c</w:t>
                      </w:r>
                      <w:r>
                        <w:rPr>
                          <w:rFonts w:ascii="Arial" w:eastAsia="Arial" w:hAnsi="Arial" w:cs="Arial"/>
                          <w:sz w:val="14"/>
                          <w:szCs w:val="14"/>
                        </w:rPr>
                        <w:tab/>
                      </w:r>
                      <w:r>
                        <w:rPr>
                          <w:rFonts w:ascii="Arial" w:eastAsia="Arial" w:hAnsi="Arial" w:cs="Arial"/>
                          <w:spacing w:val="8"/>
                          <w:sz w:val="14"/>
                          <w:szCs w:val="14"/>
                        </w:rPr>
                        <w:t>S</w:t>
                      </w:r>
                      <w:r>
                        <w:rPr>
                          <w:rFonts w:ascii="Arial" w:eastAsia="Arial" w:hAnsi="Arial" w:cs="Arial"/>
                          <w:spacing w:val="-2"/>
                          <w:sz w:val="14"/>
                          <w:szCs w:val="14"/>
                        </w:rPr>
                        <w:t>en</w:t>
                      </w:r>
                      <w:r>
                        <w:rPr>
                          <w:rFonts w:ascii="Arial" w:eastAsia="Arial" w:hAnsi="Arial" w:cs="Arial"/>
                          <w:spacing w:val="6"/>
                          <w:sz w:val="14"/>
                          <w:szCs w:val="14"/>
                        </w:rPr>
                        <w:t>s</w:t>
                      </w:r>
                      <w:r>
                        <w:rPr>
                          <w:rFonts w:ascii="Arial" w:eastAsia="Arial" w:hAnsi="Arial" w:cs="Arial"/>
                          <w:spacing w:val="-2"/>
                          <w:sz w:val="14"/>
                          <w:szCs w:val="14"/>
                        </w:rPr>
                        <w:t>o</w:t>
                      </w:r>
                      <w:r>
                        <w:rPr>
                          <w:rFonts w:ascii="Arial" w:eastAsia="Arial" w:hAnsi="Arial" w:cs="Arial"/>
                          <w:spacing w:val="4"/>
                          <w:sz w:val="14"/>
                          <w:szCs w:val="14"/>
                        </w:rPr>
                        <w:t>r</w:t>
                      </w:r>
                      <w:r>
                        <w:rPr>
                          <w:rFonts w:ascii="Arial" w:eastAsia="Arial" w:hAnsi="Arial" w:cs="Arial"/>
                          <w:spacing w:val="-2"/>
                          <w:sz w:val="14"/>
                          <w:szCs w:val="14"/>
                        </w:rPr>
                        <w:t>Manage</w:t>
                      </w:r>
                      <w:r>
                        <w:rPr>
                          <w:rFonts w:ascii="Arial" w:eastAsia="Arial" w:hAnsi="Arial" w:cs="Arial"/>
                          <w:sz w:val="14"/>
                          <w:szCs w:val="14"/>
                        </w:rPr>
                        <w:t>r</w:t>
                      </w:r>
                      <w:r>
                        <w:rPr>
                          <w:rFonts w:ascii="Arial" w:eastAsia="Arial" w:hAnsi="Arial" w:cs="Arial"/>
                          <w:sz w:val="14"/>
                          <w:szCs w:val="14"/>
                        </w:rPr>
                        <w:tab/>
                      </w:r>
                      <w:r>
                        <w:rPr>
                          <w:rFonts w:ascii="Arial" w:eastAsia="Arial" w:hAnsi="Arial" w:cs="Arial"/>
                          <w:spacing w:val="5"/>
                          <w:sz w:val="14"/>
                          <w:szCs w:val="14"/>
                        </w:rPr>
                        <w:t>G</w:t>
                      </w:r>
                      <w:r>
                        <w:rPr>
                          <w:rFonts w:ascii="Arial" w:eastAsia="Arial" w:hAnsi="Arial" w:cs="Arial"/>
                          <w:spacing w:val="4"/>
                          <w:sz w:val="14"/>
                          <w:szCs w:val="14"/>
                        </w:rPr>
                        <w:t>r</w:t>
                      </w:r>
                      <w:r>
                        <w:rPr>
                          <w:rFonts w:ascii="Arial" w:eastAsia="Arial" w:hAnsi="Arial" w:cs="Arial"/>
                          <w:spacing w:val="7"/>
                          <w:sz w:val="14"/>
                          <w:szCs w:val="14"/>
                        </w:rPr>
                        <w:t>i</w:t>
                      </w:r>
                      <w:r>
                        <w:rPr>
                          <w:rFonts w:ascii="Arial" w:eastAsia="Arial" w:hAnsi="Arial" w:cs="Arial"/>
                          <w:spacing w:val="-2"/>
                          <w:sz w:val="14"/>
                          <w:szCs w:val="14"/>
                        </w:rPr>
                        <w:t>d</w:t>
                      </w:r>
                      <w:r>
                        <w:rPr>
                          <w:rFonts w:ascii="Arial" w:eastAsia="Arial" w:hAnsi="Arial" w:cs="Arial"/>
                          <w:spacing w:val="8"/>
                          <w:sz w:val="14"/>
                          <w:szCs w:val="14"/>
                        </w:rPr>
                        <w:t>B</w:t>
                      </w:r>
                      <w:r>
                        <w:rPr>
                          <w:rFonts w:ascii="Arial" w:eastAsia="Arial" w:hAnsi="Arial" w:cs="Arial"/>
                          <w:spacing w:val="-2"/>
                          <w:sz w:val="14"/>
                          <w:szCs w:val="14"/>
                        </w:rPr>
                        <w:t>u</w:t>
                      </w:r>
                      <w:r>
                        <w:rPr>
                          <w:rFonts w:ascii="Arial" w:eastAsia="Arial" w:hAnsi="Arial" w:cs="Arial"/>
                          <w:spacing w:val="7"/>
                          <w:sz w:val="14"/>
                          <w:szCs w:val="14"/>
                        </w:rPr>
                        <w:t>il</w:t>
                      </w:r>
                      <w:r>
                        <w:rPr>
                          <w:rFonts w:ascii="Arial" w:eastAsia="Arial" w:hAnsi="Arial" w:cs="Arial"/>
                          <w:spacing w:val="-2"/>
                          <w:sz w:val="14"/>
                          <w:szCs w:val="14"/>
                        </w:rPr>
                        <w:t>de</w:t>
                      </w:r>
                      <w:r>
                        <w:rPr>
                          <w:rFonts w:ascii="Arial" w:eastAsia="Arial" w:hAnsi="Arial" w:cs="Arial"/>
                          <w:spacing w:val="4"/>
                          <w:sz w:val="14"/>
                          <w:szCs w:val="14"/>
                        </w:rPr>
                        <w:t>r</w:t>
                      </w:r>
                      <w:r>
                        <w:rPr>
                          <w:rFonts w:ascii="Arial" w:eastAsia="Arial" w:hAnsi="Arial" w:cs="Arial"/>
                          <w:spacing w:val="8"/>
                          <w:sz w:val="14"/>
                          <w:szCs w:val="14"/>
                        </w:rPr>
                        <w:t>B</w:t>
                      </w:r>
                      <w:r>
                        <w:rPr>
                          <w:rFonts w:ascii="Arial" w:eastAsia="Arial" w:hAnsi="Arial" w:cs="Arial"/>
                          <w:spacing w:val="4"/>
                          <w:sz w:val="14"/>
                          <w:szCs w:val="14"/>
                        </w:rPr>
                        <w:t>r</w:t>
                      </w:r>
                      <w:r>
                        <w:rPr>
                          <w:rFonts w:ascii="Arial" w:eastAsia="Arial" w:hAnsi="Arial" w:cs="Arial"/>
                          <w:spacing w:val="-2"/>
                          <w:sz w:val="14"/>
                          <w:szCs w:val="14"/>
                        </w:rPr>
                        <w:t>o</w:t>
                      </w:r>
                      <w:r>
                        <w:rPr>
                          <w:rFonts w:ascii="Arial" w:eastAsia="Arial" w:hAnsi="Arial" w:cs="Arial"/>
                          <w:spacing w:val="6"/>
                          <w:sz w:val="14"/>
                          <w:szCs w:val="14"/>
                        </w:rPr>
                        <w:t>k</w:t>
                      </w:r>
                      <w:r>
                        <w:rPr>
                          <w:rFonts w:ascii="Arial" w:eastAsia="Arial" w:hAnsi="Arial" w:cs="Arial"/>
                          <w:spacing w:val="-2"/>
                          <w:sz w:val="14"/>
                          <w:szCs w:val="14"/>
                        </w:rPr>
                        <w:t>e</w:t>
                      </w:r>
                      <w:r>
                        <w:rPr>
                          <w:rFonts w:ascii="Arial" w:eastAsia="Arial" w:hAnsi="Arial" w:cs="Arial"/>
                          <w:sz w:val="14"/>
                          <w:szCs w:val="14"/>
                        </w:rPr>
                        <w:t>r</w:t>
                      </w:r>
                    </w:p>
                    <w:p w14:paraId="179C5ED9" w14:textId="77777777" w:rsidR="00583B21" w:rsidRDefault="00583B21" w:rsidP="00583B21">
                      <w:pPr>
                        <w:spacing w:after="0" w:line="200" w:lineRule="exact"/>
                        <w:rPr>
                          <w:sz w:val="20"/>
                          <w:szCs w:val="20"/>
                        </w:rPr>
                      </w:pPr>
                    </w:p>
                    <w:p w14:paraId="64EF7396" w14:textId="77777777" w:rsidR="00583B21" w:rsidRDefault="00583B21" w:rsidP="00583B21">
                      <w:pPr>
                        <w:spacing w:before="16" w:after="0" w:line="200" w:lineRule="exact"/>
                        <w:rPr>
                          <w:sz w:val="20"/>
                          <w:szCs w:val="20"/>
                        </w:rPr>
                      </w:pPr>
                    </w:p>
                    <w:p w14:paraId="513229A4" w14:textId="77777777" w:rsidR="00583B21" w:rsidRDefault="00583B21" w:rsidP="00583B21">
                      <w:pPr>
                        <w:spacing w:after="0" w:line="240" w:lineRule="auto"/>
                        <w:ind w:left="3802" w:right="2260"/>
                        <w:jc w:val="center"/>
                        <w:rPr>
                          <w:rFonts w:ascii="Arial" w:eastAsia="Arial" w:hAnsi="Arial" w:cs="Arial"/>
                          <w:sz w:val="14"/>
                          <w:szCs w:val="14"/>
                        </w:rPr>
                      </w:pPr>
                      <w:r>
                        <w:rPr>
                          <w:rFonts w:ascii="Arial" w:eastAsia="Arial" w:hAnsi="Arial" w:cs="Arial"/>
                          <w:sz w:val="14"/>
                          <w:szCs w:val="14"/>
                        </w:rPr>
                        <w:t>4</w:t>
                      </w:r>
                    </w:p>
                    <w:p w14:paraId="0C7464DA" w14:textId="77777777" w:rsidR="00583B21" w:rsidRDefault="00583B21" w:rsidP="00583B21">
                      <w:pPr>
                        <w:spacing w:after="0" w:line="200" w:lineRule="exact"/>
                        <w:rPr>
                          <w:sz w:val="20"/>
                          <w:szCs w:val="20"/>
                        </w:rPr>
                      </w:pPr>
                    </w:p>
                    <w:p w14:paraId="684DC4BA" w14:textId="77777777" w:rsidR="00583B21" w:rsidRDefault="00583B21" w:rsidP="00583B21">
                      <w:pPr>
                        <w:spacing w:before="16" w:after="0" w:line="200" w:lineRule="exact"/>
                        <w:rPr>
                          <w:sz w:val="20"/>
                          <w:szCs w:val="20"/>
                        </w:rPr>
                      </w:pPr>
                    </w:p>
                    <w:p w14:paraId="0A8102FE" w14:textId="77777777" w:rsidR="00583B21" w:rsidRDefault="00583B21" w:rsidP="00583B21">
                      <w:pPr>
                        <w:spacing w:after="0" w:line="240" w:lineRule="auto"/>
                        <w:ind w:left="2864" w:right="2006"/>
                        <w:jc w:val="center"/>
                        <w:rPr>
                          <w:rFonts w:ascii="Arial" w:eastAsia="Arial" w:hAnsi="Arial" w:cs="Arial"/>
                          <w:sz w:val="14"/>
                          <w:szCs w:val="14"/>
                        </w:rPr>
                      </w:pPr>
                      <w:r>
                        <w:rPr>
                          <w:rFonts w:ascii="Arial" w:eastAsia="Arial" w:hAnsi="Arial" w:cs="Arial"/>
                          <w:spacing w:val="3"/>
                          <w:sz w:val="14"/>
                          <w:szCs w:val="14"/>
                        </w:rPr>
                        <w:t>T</w:t>
                      </w:r>
                      <w:r>
                        <w:rPr>
                          <w:rFonts w:ascii="Arial" w:eastAsia="Arial" w:hAnsi="Arial" w:cs="Arial"/>
                          <w:spacing w:val="-2"/>
                          <w:sz w:val="14"/>
                          <w:szCs w:val="14"/>
                        </w:rPr>
                        <w:t>h</w:t>
                      </w:r>
                      <w:r>
                        <w:rPr>
                          <w:rFonts w:ascii="Arial" w:eastAsia="Arial" w:hAnsi="Arial" w:cs="Arial"/>
                          <w:spacing w:val="4"/>
                          <w:sz w:val="14"/>
                          <w:szCs w:val="14"/>
                        </w:rPr>
                        <w:t>r</w:t>
                      </w:r>
                      <w:r>
                        <w:rPr>
                          <w:rFonts w:ascii="Arial" w:eastAsia="Arial" w:hAnsi="Arial" w:cs="Arial"/>
                          <w:spacing w:val="-2"/>
                          <w:sz w:val="14"/>
                          <w:szCs w:val="14"/>
                        </w:rPr>
                        <w:t>ead</w:t>
                      </w:r>
                      <w:r>
                        <w:rPr>
                          <w:rFonts w:ascii="Arial" w:eastAsia="Arial" w:hAnsi="Arial" w:cs="Arial"/>
                          <w:spacing w:val="-1"/>
                          <w:sz w:val="14"/>
                          <w:szCs w:val="14"/>
                        </w:rPr>
                        <w:t>::</w:t>
                      </w:r>
                      <w:r>
                        <w:rPr>
                          <w:rFonts w:ascii="Arial" w:eastAsia="Arial" w:hAnsi="Arial" w:cs="Arial"/>
                          <w:spacing w:val="3"/>
                          <w:sz w:val="14"/>
                          <w:szCs w:val="14"/>
                        </w:rPr>
                        <w:t>F</w:t>
                      </w:r>
                      <w:r>
                        <w:rPr>
                          <w:rFonts w:ascii="Arial" w:eastAsia="Arial" w:hAnsi="Arial" w:cs="Arial"/>
                          <w:spacing w:val="7"/>
                          <w:sz w:val="14"/>
                          <w:szCs w:val="14"/>
                        </w:rPr>
                        <w:t>il</w:t>
                      </w:r>
                      <w:r>
                        <w:rPr>
                          <w:rFonts w:ascii="Arial" w:eastAsia="Arial" w:hAnsi="Arial" w:cs="Arial"/>
                          <w:spacing w:val="-1"/>
                          <w:sz w:val="14"/>
                          <w:szCs w:val="14"/>
                        </w:rPr>
                        <w:t>t</w:t>
                      </w:r>
                      <w:r>
                        <w:rPr>
                          <w:rFonts w:ascii="Arial" w:eastAsia="Arial" w:hAnsi="Arial" w:cs="Arial"/>
                          <w:spacing w:val="-2"/>
                          <w:sz w:val="14"/>
                          <w:szCs w:val="14"/>
                        </w:rPr>
                        <w:t>e</w:t>
                      </w:r>
                      <w:r>
                        <w:rPr>
                          <w:rFonts w:ascii="Arial" w:eastAsia="Arial" w:hAnsi="Arial" w:cs="Arial"/>
                          <w:spacing w:val="4"/>
                          <w:sz w:val="14"/>
                          <w:szCs w:val="14"/>
                        </w:rPr>
                        <w:t>r</w:t>
                      </w:r>
                      <w:r>
                        <w:rPr>
                          <w:rFonts w:ascii="Arial" w:eastAsia="Arial" w:hAnsi="Arial" w:cs="Arial"/>
                          <w:spacing w:val="-2"/>
                          <w:sz w:val="14"/>
                          <w:szCs w:val="14"/>
                        </w:rPr>
                        <w:t>Mon</w:t>
                      </w:r>
                      <w:r>
                        <w:rPr>
                          <w:rFonts w:ascii="Arial" w:eastAsia="Arial" w:hAnsi="Arial" w:cs="Arial"/>
                          <w:spacing w:val="7"/>
                          <w:sz w:val="14"/>
                          <w:szCs w:val="14"/>
                        </w:rPr>
                        <w:t>i</w:t>
                      </w:r>
                      <w:r>
                        <w:rPr>
                          <w:rFonts w:ascii="Arial" w:eastAsia="Arial" w:hAnsi="Arial" w:cs="Arial"/>
                          <w:spacing w:val="-1"/>
                          <w:sz w:val="14"/>
                          <w:szCs w:val="14"/>
                        </w:rPr>
                        <w:t>t</w:t>
                      </w:r>
                      <w:r>
                        <w:rPr>
                          <w:rFonts w:ascii="Arial" w:eastAsia="Arial" w:hAnsi="Arial" w:cs="Arial"/>
                          <w:spacing w:val="-2"/>
                          <w:sz w:val="14"/>
                          <w:szCs w:val="14"/>
                        </w:rPr>
                        <w:t>o</w:t>
                      </w:r>
                      <w:r>
                        <w:rPr>
                          <w:rFonts w:ascii="Arial" w:eastAsia="Arial" w:hAnsi="Arial" w:cs="Arial"/>
                          <w:sz w:val="14"/>
                          <w:szCs w:val="14"/>
                        </w:rPr>
                        <w:t>r</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66816" behindDoc="1" locked="0" layoutInCell="1" allowOverlap="1" wp14:anchorId="5476A117" wp14:editId="660EC43F">
                <wp:simplePos x="0" y="0"/>
                <wp:positionH relativeFrom="page">
                  <wp:posOffset>1137285</wp:posOffset>
                </wp:positionH>
                <wp:positionV relativeFrom="paragraph">
                  <wp:posOffset>396875</wp:posOffset>
                </wp:positionV>
                <wp:extent cx="3985260" cy="1115695"/>
                <wp:effectExtent l="0" t="0" r="1905" b="1905"/>
                <wp:wrapNone/>
                <wp:docPr id="131" name="Group 29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85260" cy="1115695"/>
                          <a:chOff x="1791" y="625"/>
                          <a:chExt cx="6276" cy="1757"/>
                        </a:xfrm>
                      </wpg:grpSpPr>
                      <wpg:grpSp>
                        <wpg:cNvPr id="132" name="Group 3031"/>
                        <wpg:cNvGrpSpPr>
                          <a:grpSpLocks/>
                        </wpg:cNvGrpSpPr>
                        <wpg:grpSpPr bwMode="auto">
                          <a:xfrm>
                            <a:off x="2827" y="916"/>
                            <a:ext cx="1103" cy="262"/>
                            <a:chOff x="2827" y="916"/>
                            <a:chExt cx="1103" cy="262"/>
                          </a:xfrm>
                        </wpg:grpSpPr>
                        <wps:wsp>
                          <wps:cNvPr id="133" name="Freeform 3032"/>
                          <wps:cNvSpPr>
                            <a:spLocks/>
                          </wps:cNvSpPr>
                          <wps:spPr bwMode="auto">
                            <a:xfrm>
                              <a:off x="2827" y="916"/>
                              <a:ext cx="1103" cy="262"/>
                            </a:xfrm>
                            <a:custGeom>
                              <a:avLst/>
                              <a:gdLst>
                                <a:gd name="T0" fmla="+- 0 2827 2827"/>
                                <a:gd name="T1" fmla="*/ T0 w 1103"/>
                                <a:gd name="T2" fmla="+- 0 1178 916"/>
                                <a:gd name="T3" fmla="*/ 1178 h 262"/>
                                <a:gd name="T4" fmla="+- 0 3930 2827"/>
                                <a:gd name="T5" fmla="*/ T4 w 1103"/>
                                <a:gd name="T6" fmla="+- 0 1178 916"/>
                                <a:gd name="T7" fmla="*/ 1178 h 262"/>
                                <a:gd name="T8" fmla="+- 0 3930 2827"/>
                                <a:gd name="T9" fmla="*/ T8 w 1103"/>
                                <a:gd name="T10" fmla="+- 0 916 916"/>
                                <a:gd name="T11" fmla="*/ 916 h 262"/>
                                <a:gd name="T12" fmla="+- 0 2827 2827"/>
                                <a:gd name="T13" fmla="*/ T12 w 1103"/>
                                <a:gd name="T14" fmla="+- 0 916 916"/>
                                <a:gd name="T15" fmla="*/ 916 h 262"/>
                                <a:gd name="T16" fmla="+- 0 2827 2827"/>
                                <a:gd name="T17" fmla="*/ T16 w 1103"/>
                                <a:gd name="T18" fmla="+- 0 1178 916"/>
                                <a:gd name="T19" fmla="*/ 1178 h 262"/>
                              </a:gdLst>
                              <a:ahLst/>
                              <a:cxnLst>
                                <a:cxn ang="0">
                                  <a:pos x="T1" y="T3"/>
                                </a:cxn>
                                <a:cxn ang="0">
                                  <a:pos x="T5" y="T7"/>
                                </a:cxn>
                                <a:cxn ang="0">
                                  <a:pos x="T9" y="T11"/>
                                </a:cxn>
                                <a:cxn ang="0">
                                  <a:pos x="T13" y="T15"/>
                                </a:cxn>
                                <a:cxn ang="0">
                                  <a:pos x="T17" y="T19"/>
                                </a:cxn>
                              </a:cxnLst>
                              <a:rect l="0" t="0" r="r" b="b"/>
                              <a:pathLst>
                                <a:path w="1103" h="262">
                                  <a:moveTo>
                                    <a:pt x="0" y="262"/>
                                  </a:moveTo>
                                  <a:lnTo>
                                    <a:pt x="1103" y="262"/>
                                  </a:lnTo>
                                  <a:lnTo>
                                    <a:pt x="1103" y="0"/>
                                  </a:lnTo>
                                  <a:lnTo>
                                    <a:pt x="0" y="0"/>
                                  </a:lnTo>
                                  <a:lnTo>
                                    <a:pt x="0" y="262"/>
                                  </a:lnTo>
                                  <a:close/>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4" name="Group 3029"/>
                        <wpg:cNvGrpSpPr>
                          <a:grpSpLocks/>
                        </wpg:cNvGrpSpPr>
                        <wpg:grpSpPr bwMode="auto">
                          <a:xfrm>
                            <a:off x="2845" y="1104"/>
                            <a:ext cx="1066" cy="2"/>
                            <a:chOff x="2845" y="1104"/>
                            <a:chExt cx="1066" cy="2"/>
                          </a:xfrm>
                        </wpg:grpSpPr>
                        <wps:wsp>
                          <wps:cNvPr id="135" name="Freeform 3030"/>
                          <wps:cNvSpPr>
                            <a:spLocks/>
                          </wps:cNvSpPr>
                          <wps:spPr bwMode="auto">
                            <a:xfrm>
                              <a:off x="2845" y="1104"/>
                              <a:ext cx="1066" cy="2"/>
                            </a:xfrm>
                            <a:custGeom>
                              <a:avLst/>
                              <a:gdLst>
                                <a:gd name="T0" fmla="+- 0 2845 2845"/>
                                <a:gd name="T1" fmla="*/ T0 w 1066"/>
                                <a:gd name="T2" fmla="+- 0 3911 2845"/>
                                <a:gd name="T3" fmla="*/ T2 w 1066"/>
                              </a:gdLst>
                              <a:ahLst/>
                              <a:cxnLst>
                                <a:cxn ang="0">
                                  <a:pos x="T1" y="0"/>
                                </a:cxn>
                                <a:cxn ang="0">
                                  <a:pos x="T3" y="0"/>
                                </a:cxn>
                              </a:cxnLst>
                              <a:rect l="0" t="0" r="r" b="b"/>
                              <a:pathLst>
                                <a:path w="1066">
                                  <a:moveTo>
                                    <a:pt x="0" y="0"/>
                                  </a:moveTo>
                                  <a:lnTo>
                                    <a:pt x="1066" y="0"/>
                                  </a:lnTo>
                                </a:path>
                              </a:pathLst>
                            </a:custGeom>
                            <a:noFill/>
                            <a:ln w="608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6" name="Group 3027"/>
                        <wpg:cNvGrpSpPr>
                          <a:grpSpLocks/>
                        </wpg:cNvGrpSpPr>
                        <wpg:grpSpPr bwMode="auto">
                          <a:xfrm>
                            <a:off x="1828" y="1047"/>
                            <a:ext cx="999" cy="5"/>
                            <a:chOff x="1828" y="1047"/>
                            <a:chExt cx="999" cy="5"/>
                          </a:xfrm>
                        </wpg:grpSpPr>
                        <wps:wsp>
                          <wps:cNvPr id="137" name="Freeform 3028"/>
                          <wps:cNvSpPr>
                            <a:spLocks/>
                          </wps:cNvSpPr>
                          <wps:spPr bwMode="auto">
                            <a:xfrm>
                              <a:off x="1828" y="1047"/>
                              <a:ext cx="999" cy="5"/>
                            </a:xfrm>
                            <a:custGeom>
                              <a:avLst/>
                              <a:gdLst>
                                <a:gd name="T0" fmla="+- 0 1828 1828"/>
                                <a:gd name="T1" fmla="*/ T0 w 999"/>
                                <a:gd name="T2" fmla="+- 0 1052 1047"/>
                                <a:gd name="T3" fmla="*/ 1052 h 5"/>
                                <a:gd name="T4" fmla="+- 0 2827 1828"/>
                                <a:gd name="T5" fmla="*/ T4 w 999"/>
                                <a:gd name="T6" fmla="+- 0 1047 1047"/>
                                <a:gd name="T7" fmla="*/ 1047 h 5"/>
                              </a:gdLst>
                              <a:ahLst/>
                              <a:cxnLst>
                                <a:cxn ang="0">
                                  <a:pos x="T1" y="T3"/>
                                </a:cxn>
                                <a:cxn ang="0">
                                  <a:pos x="T5" y="T7"/>
                                </a:cxn>
                              </a:cxnLst>
                              <a:rect l="0" t="0" r="r" b="b"/>
                              <a:pathLst>
                                <a:path w="999" h="5">
                                  <a:moveTo>
                                    <a:pt x="0" y="5"/>
                                  </a:moveTo>
                                  <a:lnTo>
                                    <a:pt x="999" y="0"/>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8" name="Group 3025"/>
                        <wpg:cNvGrpSpPr>
                          <a:grpSpLocks/>
                        </wpg:cNvGrpSpPr>
                        <wpg:grpSpPr bwMode="auto">
                          <a:xfrm>
                            <a:off x="4831" y="916"/>
                            <a:ext cx="1062" cy="262"/>
                            <a:chOff x="4831" y="916"/>
                            <a:chExt cx="1062" cy="262"/>
                          </a:xfrm>
                        </wpg:grpSpPr>
                        <wps:wsp>
                          <wps:cNvPr id="139" name="Freeform 3026"/>
                          <wps:cNvSpPr>
                            <a:spLocks/>
                          </wps:cNvSpPr>
                          <wps:spPr bwMode="auto">
                            <a:xfrm>
                              <a:off x="4831" y="916"/>
                              <a:ext cx="1062" cy="262"/>
                            </a:xfrm>
                            <a:custGeom>
                              <a:avLst/>
                              <a:gdLst>
                                <a:gd name="T0" fmla="+- 0 4831 4831"/>
                                <a:gd name="T1" fmla="*/ T0 w 1062"/>
                                <a:gd name="T2" fmla="+- 0 1178 916"/>
                                <a:gd name="T3" fmla="*/ 1178 h 262"/>
                                <a:gd name="T4" fmla="+- 0 5893 4831"/>
                                <a:gd name="T5" fmla="*/ T4 w 1062"/>
                                <a:gd name="T6" fmla="+- 0 1178 916"/>
                                <a:gd name="T7" fmla="*/ 1178 h 262"/>
                                <a:gd name="T8" fmla="+- 0 5893 4831"/>
                                <a:gd name="T9" fmla="*/ T8 w 1062"/>
                                <a:gd name="T10" fmla="+- 0 916 916"/>
                                <a:gd name="T11" fmla="*/ 916 h 262"/>
                                <a:gd name="T12" fmla="+- 0 4831 4831"/>
                                <a:gd name="T13" fmla="*/ T12 w 1062"/>
                                <a:gd name="T14" fmla="+- 0 916 916"/>
                                <a:gd name="T15" fmla="*/ 916 h 262"/>
                                <a:gd name="T16" fmla="+- 0 4831 4831"/>
                                <a:gd name="T17" fmla="*/ T16 w 1062"/>
                                <a:gd name="T18" fmla="+- 0 1178 916"/>
                                <a:gd name="T19" fmla="*/ 1178 h 262"/>
                              </a:gdLst>
                              <a:ahLst/>
                              <a:cxnLst>
                                <a:cxn ang="0">
                                  <a:pos x="T1" y="T3"/>
                                </a:cxn>
                                <a:cxn ang="0">
                                  <a:pos x="T5" y="T7"/>
                                </a:cxn>
                                <a:cxn ang="0">
                                  <a:pos x="T9" y="T11"/>
                                </a:cxn>
                                <a:cxn ang="0">
                                  <a:pos x="T13" y="T15"/>
                                </a:cxn>
                                <a:cxn ang="0">
                                  <a:pos x="T17" y="T19"/>
                                </a:cxn>
                              </a:cxnLst>
                              <a:rect l="0" t="0" r="r" b="b"/>
                              <a:pathLst>
                                <a:path w="1062" h="262">
                                  <a:moveTo>
                                    <a:pt x="0" y="262"/>
                                  </a:moveTo>
                                  <a:lnTo>
                                    <a:pt x="1062" y="262"/>
                                  </a:lnTo>
                                  <a:lnTo>
                                    <a:pt x="1062" y="0"/>
                                  </a:lnTo>
                                  <a:lnTo>
                                    <a:pt x="0" y="0"/>
                                  </a:lnTo>
                                  <a:lnTo>
                                    <a:pt x="0" y="262"/>
                                  </a:lnTo>
                                  <a:close/>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0" name="Group 3023"/>
                        <wpg:cNvGrpSpPr>
                          <a:grpSpLocks/>
                        </wpg:cNvGrpSpPr>
                        <wpg:grpSpPr bwMode="auto">
                          <a:xfrm>
                            <a:off x="4849" y="1104"/>
                            <a:ext cx="1026" cy="2"/>
                            <a:chOff x="4849" y="1104"/>
                            <a:chExt cx="1026" cy="2"/>
                          </a:xfrm>
                        </wpg:grpSpPr>
                        <wps:wsp>
                          <wps:cNvPr id="141" name="Freeform 3024"/>
                          <wps:cNvSpPr>
                            <a:spLocks/>
                          </wps:cNvSpPr>
                          <wps:spPr bwMode="auto">
                            <a:xfrm>
                              <a:off x="4849" y="1104"/>
                              <a:ext cx="1026" cy="2"/>
                            </a:xfrm>
                            <a:custGeom>
                              <a:avLst/>
                              <a:gdLst>
                                <a:gd name="T0" fmla="+- 0 4849 4849"/>
                                <a:gd name="T1" fmla="*/ T0 w 1026"/>
                                <a:gd name="T2" fmla="+- 0 5876 4849"/>
                                <a:gd name="T3" fmla="*/ T2 w 1026"/>
                              </a:gdLst>
                              <a:ahLst/>
                              <a:cxnLst>
                                <a:cxn ang="0">
                                  <a:pos x="T1" y="0"/>
                                </a:cxn>
                                <a:cxn ang="0">
                                  <a:pos x="T3" y="0"/>
                                </a:cxn>
                              </a:cxnLst>
                              <a:rect l="0" t="0" r="r" b="b"/>
                              <a:pathLst>
                                <a:path w="1026">
                                  <a:moveTo>
                                    <a:pt x="0" y="0"/>
                                  </a:moveTo>
                                  <a:lnTo>
                                    <a:pt x="1027" y="0"/>
                                  </a:lnTo>
                                </a:path>
                              </a:pathLst>
                            </a:custGeom>
                            <a:noFill/>
                            <a:ln w="608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2" name="Group 3021"/>
                        <wpg:cNvGrpSpPr>
                          <a:grpSpLocks/>
                        </wpg:cNvGrpSpPr>
                        <wpg:grpSpPr bwMode="auto">
                          <a:xfrm>
                            <a:off x="3930" y="1047"/>
                            <a:ext cx="902" cy="2"/>
                            <a:chOff x="3930" y="1047"/>
                            <a:chExt cx="902" cy="2"/>
                          </a:xfrm>
                        </wpg:grpSpPr>
                        <wps:wsp>
                          <wps:cNvPr id="143" name="Freeform 3022"/>
                          <wps:cNvSpPr>
                            <a:spLocks/>
                          </wps:cNvSpPr>
                          <wps:spPr bwMode="auto">
                            <a:xfrm>
                              <a:off x="3930" y="1047"/>
                              <a:ext cx="902" cy="2"/>
                            </a:xfrm>
                            <a:custGeom>
                              <a:avLst/>
                              <a:gdLst>
                                <a:gd name="T0" fmla="+- 0 3930 3930"/>
                                <a:gd name="T1" fmla="*/ T0 w 902"/>
                                <a:gd name="T2" fmla="+- 0 4831 3930"/>
                                <a:gd name="T3" fmla="*/ T2 w 902"/>
                              </a:gdLst>
                              <a:ahLst/>
                              <a:cxnLst>
                                <a:cxn ang="0">
                                  <a:pos x="T1" y="0"/>
                                </a:cxn>
                                <a:cxn ang="0">
                                  <a:pos x="T3" y="0"/>
                                </a:cxn>
                              </a:cxnLst>
                              <a:rect l="0" t="0" r="r" b="b"/>
                              <a:pathLst>
                                <a:path w="902">
                                  <a:moveTo>
                                    <a:pt x="0" y="0"/>
                                  </a:moveTo>
                                  <a:lnTo>
                                    <a:pt x="901" y="0"/>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4" name="Group 3019"/>
                        <wpg:cNvGrpSpPr>
                          <a:grpSpLocks/>
                        </wpg:cNvGrpSpPr>
                        <wpg:grpSpPr bwMode="auto">
                          <a:xfrm>
                            <a:off x="6835" y="916"/>
                            <a:ext cx="1183" cy="262"/>
                            <a:chOff x="6835" y="916"/>
                            <a:chExt cx="1183" cy="262"/>
                          </a:xfrm>
                        </wpg:grpSpPr>
                        <wps:wsp>
                          <wps:cNvPr id="145" name="Freeform 3020"/>
                          <wps:cNvSpPr>
                            <a:spLocks/>
                          </wps:cNvSpPr>
                          <wps:spPr bwMode="auto">
                            <a:xfrm>
                              <a:off x="6835" y="916"/>
                              <a:ext cx="1183" cy="262"/>
                            </a:xfrm>
                            <a:custGeom>
                              <a:avLst/>
                              <a:gdLst>
                                <a:gd name="T0" fmla="+- 0 6835 6835"/>
                                <a:gd name="T1" fmla="*/ T0 w 1183"/>
                                <a:gd name="T2" fmla="+- 0 1178 916"/>
                                <a:gd name="T3" fmla="*/ 1178 h 262"/>
                                <a:gd name="T4" fmla="+- 0 8018 6835"/>
                                <a:gd name="T5" fmla="*/ T4 w 1183"/>
                                <a:gd name="T6" fmla="+- 0 1178 916"/>
                                <a:gd name="T7" fmla="*/ 1178 h 262"/>
                                <a:gd name="T8" fmla="+- 0 8018 6835"/>
                                <a:gd name="T9" fmla="*/ T8 w 1183"/>
                                <a:gd name="T10" fmla="+- 0 916 916"/>
                                <a:gd name="T11" fmla="*/ 916 h 262"/>
                                <a:gd name="T12" fmla="+- 0 6835 6835"/>
                                <a:gd name="T13" fmla="*/ T12 w 1183"/>
                                <a:gd name="T14" fmla="+- 0 916 916"/>
                                <a:gd name="T15" fmla="*/ 916 h 262"/>
                                <a:gd name="T16" fmla="+- 0 6835 6835"/>
                                <a:gd name="T17" fmla="*/ T16 w 1183"/>
                                <a:gd name="T18" fmla="+- 0 1178 916"/>
                                <a:gd name="T19" fmla="*/ 1178 h 262"/>
                              </a:gdLst>
                              <a:ahLst/>
                              <a:cxnLst>
                                <a:cxn ang="0">
                                  <a:pos x="T1" y="T3"/>
                                </a:cxn>
                                <a:cxn ang="0">
                                  <a:pos x="T5" y="T7"/>
                                </a:cxn>
                                <a:cxn ang="0">
                                  <a:pos x="T9" y="T11"/>
                                </a:cxn>
                                <a:cxn ang="0">
                                  <a:pos x="T13" y="T15"/>
                                </a:cxn>
                                <a:cxn ang="0">
                                  <a:pos x="T17" y="T19"/>
                                </a:cxn>
                              </a:cxnLst>
                              <a:rect l="0" t="0" r="r" b="b"/>
                              <a:pathLst>
                                <a:path w="1183" h="262">
                                  <a:moveTo>
                                    <a:pt x="0" y="262"/>
                                  </a:moveTo>
                                  <a:lnTo>
                                    <a:pt x="1183" y="262"/>
                                  </a:lnTo>
                                  <a:lnTo>
                                    <a:pt x="1183" y="0"/>
                                  </a:lnTo>
                                  <a:lnTo>
                                    <a:pt x="0" y="0"/>
                                  </a:lnTo>
                                  <a:lnTo>
                                    <a:pt x="0" y="262"/>
                                  </a:lnTo>
                                  <a:close/>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6" name="Group 3017"/>
                        <wpg:cNvGrpSpPr>
                          <a:grpSpLocks/>
                        </wpg:cNvGrpSpPr>
                        <wpg:grpSpPr bwMode="auto">
                          <a:xfrm>
                            <a:off x="6854" y="1104"/>
                            <a:ext cx="1146" cy="2"/>
                            <a:chOff x="6854" y="1104"/>
                            <a:chExt cx="1146" cy="2"/>
                          </a:xfrm>
                        </wpg:grpSpPr>
                        <wps:wsp>
                          <wps:cNvPr id="147" name="Freeform 3018"/>
                          <wps:cNvSpPr>
                            <a:spLocks/>
                          </wps:cNvSpPr>
                          <wps:spPr bwMode="auto">
                            <a:xfrm>
                              <a:off x="6854" y="1104"/>
                              <a:ext cx="1146" cy="2"/>
                            </a:xfrm>
                            <a:custGeom>
                              <a:avLst/>
                              <a:gdLst>
                                <a:gd name="T0" fmla="+- 0 6854 6854"/>
                                <a:gd name="T1" fmla="*/ T0 w 1146"/>
                                <a:gd name="T2" fmla="+- 0 8000 6854"/>
                                <a:gd name="T3" fmla="*/ T2 w 1146"/>
                              </a:gdLst>
                              <a:ahLst/>
                              <a:cxnLst>
                                <a:cxn ang="0">
                                  <a:pos x="T1" y="0"/>
                                </a:cxn>
                                <a:cxn ang="0">
                                  <a:pos x="T3" y="0"/>
                                </a:cxn>
                              </a:cxnLst>
                              <a:rect l="0" t="0" r="r" b="b"/>
                              <a:pathLst>
                                <a:path w="1146">
                                  <a:moveTo>
                                    <a:pt x="0" y="0"/>
                                  </a:moveTo>
                                  <a:lnTo>
                                    <a:pt x="1146" y="0"/>
                                  </a:lnTo>
                                </a:path>
                              </a:pathLst>
                            </a:custGeom>
                            <a:noFill/>
                            <a:ln w="608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 name="Group 3015"/>
                        <wpg:cNvGrpSpPr>
                          <a:grpSpLocks/>
                        </wpg:cNvGrpSpPr>
                        <wpg:grpSpPr bwMode="auto">
                          <a:xfrm>
                            <a:off x="5893" y="1047"/>
                            <a:ext cx="942" cy="2"/>
                            <a:chOff x="5893" y="1047"/>
                            <a:chExt cx="942" cy="2"/>
                          </a:xfrm>
                        </wpg:grpSpPr>
                        <wps:wsp>
                          <wps:cNvPr id="149" name="Freeform 3016"/>
                          <wps:cNvSpPr>
                            <a:spLocks/>
                          </wps:cNvSpPr>
                          <wps:spPr bwMode="auto">
                            <a:xfrm>
                              <a:off x="5893" y="1047"/>
                              <a:ext cx="942" cy="2"/>
                            </a:xfrm>
                            <a:custGeom>
                              <a:avLst/>
                              <a:gdLst>
                                <a:gd name="T0" fmla="+- 0 5893 5893"/>
                                <a:gd name="T1" fmla="*/ T0 w 942"/>
                                <a:gd name="T2" fmla="+- 0 6835 5893"/>
                                <a:gd name="T3" fmla="*/ T2 w 942"/>
                              </a:gdLst>
                              <a:ahLst/>
                              <a:cxnLst>
                                <a:cxn ang="0">
                                  <a:pos x="T1" y="0"/>
                                </a:cxn>
                                <a:cxn ang="0">
                                  <a:pos x="T3" y="0"/>
                                </a:cxn>
                              </a:cxnLst>
                              <a:rect l="0" t="0" r="r" b="b"/>
                              <a:pathLst>
                                <a:path w="942">
                                  <a:moveTo>
                                    <a:pt x="0" y="0"/>
                                  </a:moveTo>
                                  <a:lnTo>
                                    <a:pt x="942" y="0"/>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0" name="Group 3013"/>
                        <wpg:cNvGrpSpPr>
                          <a:grpSpLocks/>
                        </wpg:cNvGrpSpPr>
                        <wpg:grpSpPr bwMode="auto">
                          <a:xfrm>
                            <a:off x="4672" y="2073"/>
                            <a:ext cx="1374" cy="261"/>
                            <a:chOff x="4672" y="2073"/>
                            <a:chExt cx="1374" cy="261"/>
                          </a:xfrm>
                        </wpg:grpSpPr>
                        <wps:wsp>
                          <wps:cNvPr id="151" name="Freeform 3014"/>
                          <wps:cNvSpPr>
                            <a:spLocks/>
                          </wps:cNvSpPr>
                          <wps:spPr bwMode="auto">
                            <a:xfrm>
                              <a:off x="4672" y="2073"/>
                              <a:ext cx="1374" cy="261"/>
                            </a:xfrm>
                            <a:custGeom>
                              <a:avLst/>
                              <a:gdLst>
                                <a:gd name="T0" fmla="+- 0 4672 4672"/>
                                <a:gd name="T1" fmla="*/ T0 w 1374"/>
                                <a:gd name="T2" fmla="+- 0 2334 2073"/>
                                <a:gd name="T3" fmla="*/ 2334 h 261"/>
                                <a:gd name="T4" fmla="+- 0 6046 4672"/>
                                <a:gd name="T5" fmla="*/ T4 w 1374"/>
                                <a:gd name="T6" fmla="+- 0 2334 2073"/>
                                <a:gd name="T7" fmla="*/ 2334 h 261"/>
                                <a:gd name="T8" fmla="+- 0 6046 4672"/>
                                <a:gd name="T9" fmla="*/ T8 w 1374"/>
                                <a:gd name="T10" fmla="+- 0 2073 2073"/>
                                <a:gd name="T11" fmla="*/ 2073 h 261"/>
                                <a:gd name="T12" fmla="+- 0 4672 4672"/>
                                <a:gd name="T13" fmla="*/ T12 w 1374"/>
                                <a:gd name="T14" fmla="+- 0 2073 2073"/>
                                <a:gd name="T15" fmla="*/ 2073 h 261"/>
                                <a:gd name="T16" fmla="+- 0 4672 4672"/>
                                <a:gd name="T17" fmla="*/ T16 w 1374"/>
                                <a:gd name="T18" fmla="+- 0 2334 2073"/>
                                <a:gd name="T19" fmla="*/ 2334 h 261"/>
                              </a:gdLst>
                              <a:ahLst/>
                              <a:cxnLst>
                                <a:cxn ang="0">
                                  <a:pos x="T1" y="T3"/>
                                </a:cxn>
                                <a:cxn ang="0">
                                  <a:pos x="T5" y="T7"/>
                                </a:cxn>
                                <a:cxn ang="0">
                                  <a:pos x="T9" y="T11"/>
                                </a:cxn>
                                <a:cxn ang="0">
                                  <a:pos x="T13" y="T15"/>
                                </a:cxn>
                                <a:cxn ang="0">
                                  <a:pos x="T17" y="T19"/>
                                </a:cxn>
                              </a:cxnLst>
                              <a:rect l="0" t="0" r="r" b="b"/>
                              <a:pathLst>
                                <a:path w="1374" h="261">
                                  <a:moveTo>
                                    <a:pt x="0" y="261"/>
                                  </a:moveTo>
                                  <a:lnTo>
                                    <a:pt x="1374" y="261"/>
                                  </a:lnTo>
                                  <a:lnTo>
                                    <a:pt x="1374" y="0"/>
                                  </a:lnTo>
                                  <a:lnTo>
                                    <a:pt x="0" y="0"/>
                                  </a:lnTo>
                                  <a:lnTo>
                                    <a:pt x="0" y="261"/>
                                  </a:lnTo>
                                  <a:close/>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2" name="Group 3011"/>
                        <wpg:cNvGrpSpPr>
                          <a:grpSpLocks/>
                        </wpg:cNvGrpSpPr>
                        <wpg:grpSpPr bwMode="auto">
                          <a:xfrm>
                            <a:off x="4691" y="2261"/>
                            <a:ext cx="1338" cy="2"/>
                            <a:chOff x="4691" y="2261"/>
                            <a:chExt cx="1338" cy="2"/>
                          </a:xfrm>
                        </wpg:grpSpPr>
                        <wps:wsp>
                          <wps:cNvPr id="153" name="Freeform 3012"/>
                          <wps:cNvSpPr>
                            <a:spLocks/>
                          </wps:cNvSpPr>
                          <wps:spPr bwMode="auto">
                            <a:xfrm>
                              <a:off x="4691" y="2261"/>
                              <a:ext cx="1338" cy="2"/>
                            </a:xfrm>
                            <a:custGeom>
                              <a:avLst/>
                              <a:gdLst>
                                <a:gd name="T0" fmla="+- 0 4691 4691"/>
                                <a:gd name="T1" fmla="*/ T0 w 1338"/>
                                <a:gd name="T2" fmla="+- 0 6029 4691"/>
                                <a:gd name="T3" fmla="*/ T2 w 1338"/>
                              </a:gdLst>
                              <a:ahLst/>
                              <a:cxnLst>
                                <a:cxn ang="0">
                                  <a:pos x="T1" y="0"/>
                                </a:cxn>
                                <a:cxn ang="0">
                                  <a:pos x="T3" y="0"/>
                                </a:cxn>
                              </a:cxnLst>
                              <a:rect l="0" t="0" r="r" b="b"/>
                              <a:pathLst>
                                <a:path w="1338">
                                  <a:moveTo>
                                    <a:pt x="0" y="0"/>
                                  </a:moveTo>
                                  <a:lnTo>
                                    <a:pt x="1338" y="0"/>
                                  </a:lnTo>
                                </a:path>
                              </a:pathLst>
                            </a:custGeom>
                            <a:noFill/>
                            <a:ln w="608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4" name="Group 3009"/>
                        <wpg:cNvGrpSpPr>
                          <a:grpSpLocks/>
                        </wpg:cNvGrpSpPr>
                        <wpg:grpSpPr bwMode="auto">
                          <a:xfrm>
                            <a:off x="5360" y="1178"/>
                            <a:ext cx="2" cy="895"/>
                            <a:chOff x="5360" y="1178"/>
                            <a:chExt cx="2" cy="895"/>
                          </a:xfrm>
                        </wpg:grpSpPr>
                        <wps:wsp>
                          <wps:cNvPr id="155" name="Freeform 3010"/>
                          <wps:cNvSpPr>
                            <a:spLocks/>
                          </wps:cNvSpPr>
                          <wps:spPr bwMode="auto">
                            <a:xfrm>
                              <a:off x="5360" y="1178"/>
                              <a:ext cx="2" cy="895"/>
                            </a:xfrm>
                            <a:custGeom>
                              <a:avLst/>
                              <a:gdLst>
                                <a:gd name="T0" fmla="+- 0 5362 5360"/>
                                <a:gd name="T1" fmla="*/ T0 w 2"/>
                                <a:gd name="T2" fmla="+- 0 1178 1178"/>
                                <a:gd name="T3" fmla="*/ 1178 h 895"/>
                                <a:gd name="T4" fmla="+- 0 5360 5360"/>
                                <a:gd name="T5" fmla="*/ T4 w 2"/>
                                <a:gd name="T6" fmla="+- 0 2073 1178"/>
                                <a:gd name="T7" fmla="*/ 2073 h 895"/>
                              </a:gdLst>
                              <a:ahLst/>
                              <a:cxnLst>
                                <a:cxn ang="0">
                                  <a:pos x="T1" y="T3"/>
                                </a:cxn>
                                <a:cxn ang="0">
                                  <a:pos x="T5" y="T7"/>
                                </a:cxn>
                              </a:cxnLst>
                              <a:rect l="0" t="0" r="r" b="b"/>
                              <a:pathLst>
                                <a:path w="2" h="895">
                                  <a:moveTo>
                                    <a:pt x="2" y="0"/>
                                  </a:moveTo>
                                  <a:lnTo>
                                    <a:pt x="0" y="895"/>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6" name="Group 3007"/>
                        <wpg:cNvGrpSpPr>
                          <a:grpSpLocks/>
                        </wpg:cNvGrpSpPr>
                        <wpg:grpSpPr bwMode="auto">
                          <a:xfrm>
                            <a:off x="2491" y="683"/>
                            <a:ext cx="70" cy="81"/>
                            <a:chOff x="2491" y="683"/>
                            <a:chExt cx="70" cy="81"/>
                          </a:xfrm>
                        </wpg:grpSpPr>
                        <wps:wsp>
                          <wps:cNvPr id="157" name="Freeform 3008"/>
                          <wps:cNvSpPr>
                            <a:spLocks/>
                          </wps:cNvSpPr>
                          <wps:spPr bwMode="auto">
                            <a:xfrm>
                              <a:off x="2491" y="683"/>
                              <a:ext cx="70" cy="81"/>
                            </a:xfrm>
                            <a:custGeom>
                              <a:avLst/>
                              <a:gdLst>
                                <a:gd name="T0" fmla="+- 0 2491 2491"/>
                                <a:gd name="T1" fmla="*/ T0 w 70"/>
                                <a:gd name="T2" fmla="+- 0 683 683"/>
                                <a:gd name="T3" fmla="*/ 683 h 81"/>
                                <a:gd name="T4" fmla="+- 0 2491 2491"/>
                                <a:gd name="T5" fmla="*/ T4 w 70"/>
                                <a:gd name="T6" fmla="+- 0 764 683"/>
                                <a:gd name="T7" fmla="*/ 764 h 81"/>
                                <a:gd name="T8" fmla="+- 0 2561 2491"/>
                                <a:gd name="T9" fmla="*/ T8 w 70"/>
                                <a:gd name="T10" fmla="+- 0 723 683"/>
                                <a:gd name="T11" fmla="*/ 723 h 81"/>
                                <a:gd name="T12" fmla="+- 0 2491 2491"/>
                                <a:gd name="T13" fmla="*/ T12 w 70"/>
                                <a:gd name="T14" fmla="+- 0 683 683"/>
                                <a:gd name="T15" fmla="*/ 683 h 81"/>
                              </a:gdLst>
                              <a:ahLst/>
                              <a:cxnLst>
                                <a:cxn ang="0">
                                  <a:pos x="T1" y="T3"/>
                                </a:cxn>
                                <a:cxn ang="0">
                                  <a:pos x="T5" y="T7"/>
                                </a:cxn>
                                <a:cxn ang="0">
                                  <a:pos x="T9" y="T11"/>
                                </a:cxn>
                                <a:cxn ang="0">
                                  <a:pos x="T13" y="T15"/>
                                </a:cxn>
                              </a:cxnLst>
                              <a:rect l="0" t="0" r="r" b="b"/>
                              <a:pathLst>
                                <a:path w="70" h="81">
                                  <a:moveTo>
                                    <a:pt x="0" y="0"/>
                                  </a:moveTo>
                                  <a:lnTo>
                                    <a:pt x="0" y="81"/>
                                  </a:lnTo>
                                  <a:lnTo>
                                    <a:pt x="70" y="4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 name="Group 3005"/>
                        <wpg:cNvGrpSpPr>
                          <a:grpSpLocks/>
                        </wpg:cNvGrpSpPr>
                        <wpg:grpSpPr bwMode="auto">
                          <a:xfrm>
                            <a:off x="2491" y="683"/>
                            <a:ext cx="70" cy="81"/>
                            <a:chOff x="2491" y="683"/>
                            <a:chExt cx="70" cy="81"/>
                          </a:xfrm>
                        </wpg:grpSpPr>
                        <wps:wsp>
                          <wps:cNvPr id="159" name="Freeform 3006"/>
                          <wps:cNvSpPr>
                            <a:spLocks/>
                          </wps:cNvSpPr>
                          <wps:spPr bwMode="auto">
                            <a:xfrm>
                              <a:off x="2491" y="683"/>
                              <a:ext cx="70" cy="81"/>
                            </a:xfrm>
                            <a:custGeom>
                              <a:avLst/>
                              <a:gdLst>
                                <a:gd name="T0" fmla="+- 0 2561 2491"/>
                                <a:gd name="T1" fmla="*/ T0 w 70"/>
                                <a:gd name="T2" fmla="+- 0 723 683"/>
                                <a:gd name="T3" fmla="*/ 723 h 81"/>
                                <a:gd name="T4" fmla="+- 0 2491 2491"/>
                                <a:gd name="T5" fmla="*/ T4 w 70"/>
                                <a:gd name="T6" fmla="+- 0 764 683"/>
                                <a:gd name="T7" fmla="*/ 764 h 81"/>
                                <a:gd name="T8" fmla="+- 0 2491 2491"/>
                                <a:gd name="T9" fmla="*/ T8 w 70"/>
                                <a:gd name="T10" fmla="+- 0 683 683"/>
                                <a:gd name="T11" fmla="*/ 683 h 81"/>
                                <a:gd name="T12" fmla="+- 0 2561 2491"/>
                                <a:gd name="T13" fmla="*/ T12 w 70"/>
                                <a:gd name="T14" fmla="+- 0 723 683"/>
                                <a:gd name="T15" fmla="*/ 723 h 81"/>
                              </a:gdLst>
                              <a:ahLst/>
                              <a:cxnLst>
                                <a:cxn ang="0">
                                  <a:pos x="T1" y="T3"/>
                                </a:cxn>
                                <a:cxn ang="0">
                                  <a:pos x="T5" y="T7"/>
                                </a:cxn>
                                <a:cxn ang="0">
                                  <a:pos x="T9" y="T11"/>
                                </a:cxn>
                                <a:cxn ang="0">
                                  <a:pos x="T13" y="T15"/>
                                </a:cxn>
                              </a:cxnLst>
                              <a:rect l="0" t="0" r="r" b="b"/>
                              <a:pathLst>
                                <a:path w="70" h="81">
                                  <a:moveTo>
                                    <a:pt x="70" y="40"/>
                                  </a:moveTo>
                                  <a:lnTo>
                                    <a:pt x="0" y="81"/>
                                  </a:lnTo>
                                  <a:lnTo>
                                    <a:pt x="0" y="0"/>
                                  </a:lnTo>
                                  <a:lnTo>
                                    <a:pt x="70" y="40"/>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 name="Group 3003"/>
                        <wpg:cNvGrpSpPr>
                          <a:grpSpLocks/>
                        </wpg:cNvGrpSpPr>
                        <wpg:grpSpPr bwMode="auto">
                          <a:xfrm>
                            <a:off x="2491" y="723"/>
                            <a:ext cx="70" cy="41"/>
                            <a:chOff x="2491" y="723"/>
                            <a:chExt cx="70" cy="41"/>
                          </a:xfrm>
                        </wpg:grpSpPr>
                        <wps:wsp>
                          <wps:cNvPr id="167" name="Freeform 3004"/>
                          <wps:cNvSpPr>
                            <a:spLocks/>
                          </wps:cNvSpPr>
                          <wps:spPr bwMode="auto">
                            <a:xfrm>
                              <a:off x="2491" y="723"/>
                              <a:ext cx="70" cy="41"/>
                            </a:xfrm>
                            <a:custGeom>
                              <a:avLst/>
                              <a:gdLst>
                                <a:gd name="T0" fmla="+- 0 2491 2491"/>
                                <a:gd name="T1" fmla="*/ T0 w 70"/>
                                <a:gd name="T2" fmla="+- 0 764 723"/>
                                <a:gd name="T3" fmla="*/ 764 h 41"/>
                                <a:gd name="T4" fmla="+- 0 2561 2491"/>
                                <a:gd name="T5" fmla="*/ T4 w 70"/>
                                <a:gd name="T6" fmla="+- 0 723 723"/>
                                <a:gd name="T7" fmla="*/ 723 h 41"/>
                              </a:gdLst>
                              <a:ahLst/>
                              <a:cxnLst>
                                <a:cxn ang="0">
                                  <a:pos x="T1" y="T3"/>
                                </a:cxn>
                                <a:cxn ang="0">
                                  <a:pos x="T5" y="T7"/>
                                </a:cxn>
                              </a:cxnLst>
                              <a:rect l="0" t="0" r="r" b="b"/>
                              <a:pathLst>
                                <a:path w="70" h="41">
                                  <a:moveTo>
                                    <a:pt x="0" y="41"/>
                                  </a:moveTo>
                                  <a:lnTo>
                                    <a:pt x="70" y="0"/>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8" name="Group 3001"/>
                        <wpg:cNvGrpSpPr>
                          <a:grpSpLocks/>
                        </wpg:cNvGrpSpPr>
                        <wpg:grpSpPr bwMode="auto">
                          <a:xfrm>
                            <a:off x="2378" y="723"/>
                            <a:ext cx="113" cy="2"/>
                            <a:chOff x="2378" y="723"/>
                            <a:chExt cx="113" cy="2"/>
                          </a:xfrm>
                        </wpg:grpSpPr>
                        <wps:wsp>
                          <wps:cNvPr id="169" name="Freeform 3002"/>
                          <wps:cNvSpPr>
                            <a:spLocks/>
                          </wps:cNvSpPr>
                          <wps:spPr bwMode="auto">
                            <a:xfrm>
                              <a:off x="2378" y="723"/>
                              <a:ext cx="113" cy="2"/>
                            </a:xfrm>
                            <a:custGeom>
                              <a:avLst/>
                              <a:gdLst>
                                <a:gd name="T0" fmla="+- 0 2491 2378"/>
                                <a:gd name="T1" fmla="*/ T0 w 113"/>
                                <a:gd name="T2" fmla="+- 0 723 723"/>
                                <a:gd name="T3" fmla="*/ 723 h 1"/>
                                <a:gd name="T4" fmla="+- 0 2378 2378"/>
                                <a:gd name="T5" fmla="*/ T4 w 113"/>
                                <a:gd name="T6" fmla="+- 0 724 723"/>
                                <a:gd name="T7" fmla="*/ 724 h 1"/>
                              </a:gdLst>
                              <a:ahLst/>
                              <a:cxnLst>
                                <a:cxn ang="0">
                                  <a:pos x="T1" y="T3"/>
                                </a:cxn>
                                <a:cxn ang="0">
                                  <a:pos x="T5" y="T7"/>
                                </a:cxn>
                              </a:cxnLst>
                              <a:rect l="0" t="0" r="r" b="b"/>
                              <a:pathLst>
                                <a:path w="113" h="1">
                                  <a:moveTo>
                                    <a:pt x="113" y="0"/>
                                  </a:moveTo>
                                  <a:lnTo>
                                    <a:pt x="0" y="1"/>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0" name="Group 2999"/>
                        <wpg:cNvGrpSpPr>
                          <a:grpSpLocks/>
                        </wpg:cNvGrpSpPr>
                        <wpg:grpSpPr bwMode="auto">
                          <a:xfrm>
                            <a:off x="4545" y="680"/>
                            <a:ext cx="70" cy="82"/>
                            <a:chOff x="4545" y="680"/>
                            <a:chExt cx="70" cy="82"/>
                          </a:xfrm>
                        </wpg:grpSpPr>
                        <wps:wsp>
                          <wps:cNvPr id="173" name="Freeform 3000"/>
                          <wps:cNvSpPr>
                            <a:spLocks/>
                          </wps:cNvSpPr>
                          <wps:spPr bwMode="auto">
                            <a:xfrm>
                              <a:off x="4545" y="680"/>
                              <a:ext cx="70" cy="82"/>
                            </a:xfrm>
                            <a:custGeom>
                              <a:avLst/>
                              <a:gdLst>
                                <a:gd name="T0" fmla="+- 0 4545 4545"/>
                                <a:gd name="T1" fmla="*/ T0 w 70"/>
                                <a:gd name="T2" fmla="+- 0 680 680"/>
                                <a:gd name="T3" fmla="*/ 680 h 82"/>
                                <a:gd name="T4" fmla="+- 0 4545 4545"/>
                                <a:gd name="T5" fmla="*/ T4 w 70"/>
                                <a:gd name="T6" fmla="+- 0 762 680"/>
                                <a:gd name="T7" fmla="*/ 762 h 82"/>
                                <a:gd name="T8" fmla="+- 0 4615 4545"/>
                                <a:gd name="T9" fmla="*/ T8 w 70"/>
                                <a:gd name="T10" fmla="+- 0 721 680"/>
                                <a:gd name="T11" fmla="*/ 721 h 82"/>
                                <a:gd name="T12" fmla="+- 0 4545 4545"/>
                                <a:gd name="T13" fmla="*/ T12 w 70"/>
                                <a:gd name="T14" fmla="+- 0 680 680"/>
                                <a:gd name="T15" fmla="*/ 680 h 82"/>
                              </a:gdLst>
                              <a:ahLst/>
                              <a:cxnLst>
                                <a:cxn ang="0">
                                  <a:pos x="T1" y="T3"/>
                                </a:cxn>
                                <a:cxn ang="0">
                                  <a:pos x="T5" y="T7"/>
                                </a:cxn>
                                <a:cxn ang="0">
                                  <a:pos x="T9" y="T11"/>
                                </a:cxn>
                                <a:cxn ang="0">
                                  <a:pos x="T13" y="T15"/>
                                </a:cxn>
                              </a:cxnLst>
                              <a:rect l="0" t="0" r="r" b="b"/>
                              <a:pathLst>
                                <a:path w="70" h="82">
                                  <a:moveTo>
                                    <a:pt x="0" y="0"/>
                                  </a:moveTo>
                                  <a:lnTo>
                                    <a:pt x="0" y="82"/>
                                  </a:lnTo>
                                  <a:lnTo>
                                    <a:pt x="70" y="4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976" name="Group 2997"/>
                        <wpg:cNvGrpSpPr>
                          <a:grpSpLocks/>
                        </wpg:cNvGrpSpPr>
                        <wpg:grpSpPr bwMode="auto">
                          <a:xfrm>
                            <a:off x="4545" y="680"/>
                            <a:ext cx="70" cy="82"/>
                            <a:chOff x="4545" y="680"/>
                            <a:chExt cx="70" cy="82"/>
                          </a:xfrm>
                        </wpg:grpSpPr>
                        <wps:wsp>
                          <wps:cNvPr id="6977" name="Freeform 2998"/>
                          <wps:cNvSpPr>
                            <a:spLocks/>
                          </wps:cNvSpPr>
                          <wps:spPr bwMode="auto">
                            <a:xfrm>
                              <a:off x="4545" y="680"/>
                              <a:ext cx="70" cy="82"/>
                            </a:xfrm>
                            <a:custGeom>
                              <a:avLst/>
                              <a:gdLst>
                                <a:gd name="T0" fmla="+- 0 4615 4545"/>
                                <a:gd name="T1" fmla="*/ T0 w 70"/>
                                <a:gd name="T2" fmla="+- 0 721 680"/>
                                <a:gd name="T3" fmla="*/ 721 h 82"/>
                                <a:gd name="T4" fmla="+- 0 4545 4545"/>
                                <a:gd name="T5" fmla="*/ T4 w 70"/>
                                <a:gd name="T6" fmla="+- 0 762 680"/>
                                <a:gd name="T7" fmla="*/ 762 h 82"/>
                                <a:gd name="T8" fmla="+- 0 4545 4545"/>
                                <a:gd name="T9" fmla="*/ T8 w 70"/>
                                <a:gd name="T10" fmla="+- 0 680 680"/>
                                <a:gd name="T11" fmla="*/ 680 h 82"/>
                                <a:gd name="T12" fmla="+- 0 4615 4545"/>
                                <a:gd name="T13" fmla="*/ T12 w 70"/>
                                <a:gd name="T14" fmla="+- 0 721 680"/>
                                <a:gd name="T15" fmla="*/ 721 h 82"/>
                              </a:gdLst>
                              <a:ahLst/>
                              <a:cxnLst>
                                <a:cxn ang="0">
                                  <a:pos x="T1" y="T3"/>
                                </a:cxn>
                                <a:cxn ang="0">
                                  <a:pos x="T5" y="T7"/>
                                </a:cxn>
                                <a:cxn ang="0">
                                  <a:pos x="T9" y="T11"/>
                                </a:cxn>
                                <a:cxn ang="0">
                                  <a:pos x="T13" y="T15"/>
                                </a:cxn>
                              </a:cxnLst>
                              <a:rect l="0" t="0" r="r" b="b"/>
                              <a:pathLst>
                                <a:path w="70" h="82">
                                  <a:moveTo>
                                    <a:pt x="70" y="41"/>
                                  </a:moveTo>
                                  <a:lnTo>
                                    <a:pt x="0" y="82"/>
                                  </a:lnTo>
                                  <a:lnTo>
                                    <a:pt x="0" y="0"/>
                                  </a:lnTo>
                                  <a:lnTo>
                                    <a:pt x="70" y="41"/>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78" name="Group 2995"/>
                        <wpg:cNvGrpSpPr>
                          <a:grpSpLocks/>
                        </wpg:cNvGrpSpPr>
                        <wpg:grpSpPr bwMode="auto">
                          <a:xfrm>
                            <a:off x="4545" y="721"/>
                            <a:ext cx="70" cy="41"/>
                            <a:chOff x="4545" y="721"/>
                            <a:chExt cx="70" cy="41"/>
                          </a:xfrm>
                        </wpg:grpSpPr>
                        <wps:wsp>
                          <wps:cNvPr id="6979" name="Freeform 2996"/>
                          <wps:cNvSpPr>
                            <a:spLocks/>
                          </wps:cNvSpPr>
                          <wps:spPr bwMode="auto">
                            <a:xfrm>
                              <a:off x="4545" y="721"/>
                              <a:ext cx="70" cy="41"/>
                            </a:xfrm>
                            <a:custGeom>
                              <a:avLst/>
                              <a:gdLst>
                                <a:gd name="T0" fmla="+- 0 4545 4545"/>
                                <a:gd name="T1" fmla="*/ T0 w 70"/>
                                <a:gd name="T2" fmla="+- 0 762 721"/>
                                <a:gd name="T3" fmla="*/ 762 h 41"/>
                                <a:gd name="T4" fmla="+- 0 4615 4545"/>
                                <a:gd name="T5" fmla="*/ T4 w 70"/>
                                <a:gd name="T6" fmla="+- 0 721 721"/>
                                <a:gd name="T7" fmla="*/ 721 h 41"/>
                              </a:gdLst>
                              <a:ahLst/>
                              <a:cxnLst>
                                <a:cxn ang="0">
                                  <a:pos x="T1" y="T3"/>
                                </a:cxn>
                                <a:cxn ang="0">
                                  <a:pos x="T5" y="T7"/>
                                </a:cxn>
                              </a:cxnLst>
                              <a:rect l="0" t="0" r="r" b="b"/>
                              <a:pathLst>
                                <a:path w="70" h="41">
                                  <a:moveTo>
                                    <a:pt x="0" y="41"/>
                                  </a:moveTo>
                                  <a:lnTo>
                                    <a:pt x="70" y="0"/>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80" name="Group 2993"/>
                        <wpg:cNvGrpSpPr>
                          <a:grpSpLocks/>
                        </wpg:cNvGrpSpPr>
                        <wpg:grpSpPr bwMode="auto">
                          <a:xfrm>
                            <a:off x="4433" y="721"/>
                            <a:ext cx="113" cy="2"/>
                            <a:chOff x="4433" y="721"/>
                            <a:chExt cx="113" cy="2"/>
                          </a:xfrm>
                        </wpg:grpSpPr>
                        <wps:wsp>
                          <wps:cNvPr id="6981" name="Freeform 2994"/>
                          <wps:cNvSpPr>
                            <a:spLocks/>
                          </wps:cNvSpPr>
                          <wps:spPr bwMode="auto">
                            <a:xfrm>
                              <a:off x="4433" y="721"/>
                              <a:ext cx="113" cy="2"/>
                            </a:xfrm>
                            <a:custGeom>
                              <a:avLst/>
                              <a:gdLst>
                                <a:gd name="T0" fmla="+- 0 4545 4433"/>
                                <a:gd name="T1" fmla="*/ T0 w 113"/>
                                <a:gd name="T2" fmla="+- 0 4433 4433"/>
                                <a:gd name="T3" fmla="*/ T2 w 113"/>
                              </a:gdLst>
                              <a:ahLst/>
                              <a:cxnLst>
                                <a:cxn ang="0">
                                  <a:pos x="T1" y="0"/>
                                </a:cxn>
                                <a:cxn ang="0">
                                  <a:pos x="T3" y="0"/>
                                </a:cxn>
                              </a:cxnLst>
                              <a:rect l="0" t="0" r="r" b="b"/>
                              <a:pathLst>
                                <a:path w="113">
                                  <a:moveTo>
                                    <a:pt x="112" y="0"/>
                                  </a:moveTo>
                                  <a:lnTo>
                                    <a:pt x="0" y="0"/>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82" name="Group 2991"/>
                        <wpg:cNvGrpSpPr>
                          <a:grpSpLocks/>
                        </wpg:cNvGrpSpPr>
                        <wpg:grpSpPr bwMode="auto">
                          <a:xfrm>
                            <a:off x="6530" y="680"/>
                            <a:ext cx="69" cy="82"/>
                            <a:chOff x="6530" y="680"/>
                            <a:chExt cx="69" cy="82"/>
                          </a:xfrm>
                        </wpg:grpSpPr>
                        <wps:wsp>
                          <wps:cNvPr id="6983" name="Freeform 2992"/>
                          <wps:cNvSpPr>
                            <a:spLocks/>
                          </wps:cNvSpPr>
                          <wps:spPr bwMode="auto">
                            <a:xfrm>
                              <a:off x="6530" y="680"/>
                              <a:ext cx="69" cy="82"/>
                            </a:xfrm>
                            <a:custGeom>
                              <a:avLst/>
                              <a:gdLst>
                                <a:gd name="T0" fmla="+- 0 6530 6530"/>
                                <a:gd name="T1" fmla="*/ T0 w 69"/>
                                <a:gd name="T2" fmla="+- 0 680 680"/>
                                <a:gd name="T3" fmla="*/ 680 h 82"/>
                                <a:gd name="T4" fmla="+- 0 6530 6530"/>
                                <a:gd name="T5" fmla="*/ T4 w 69"/>
                                <a:gd name="T6" fmla="+- 0 762 680"/>
                                <a:gd name="T7" fmla="*/ 762 h 82"/>
                                <a:gd name="T8" fmla="+- 0 6599 6530"/>
                                <a:gd name="T9" fmla="*/ T8 w 69"/>
                                <a:gd name="T10" fmla="+- 0 721 680"/>
                                <a:gd name="T11" fmla="*/ 721 h 82"/>
                                <a:gd name="T12" fmla="+- 0 6530 6530"/>
                                <a:gd name="T13" fmla="*/ T12 w 69"/>
                                <a:gd name="T14" fmla="+- 0 680 680"/>
                                <a:gd name="T15" fmla="*/ 680 h 82"/>
                              </a:gdLst>
                              <a:ahLst/>
                              <a:cxnLst>
                                <a:cxn ang="0">
                                  <a:pos x="T1" y="T3"/>
                                </a:cxn>
                                <a:cxn ang="0">
                                  <a:pos x="T5" y="T7"/>
                                </a:cxn>
                                <a:cxn ang="0">
                                  <a:pos x="T9" y="T11"/>
                                </a:cxn>
                                <a:cxn ang="0">
                                  <a:pos x="T13" y="T15"/>
                                </a:cxn>
                              </a:cxnLst>
                              <a:rect l="0" t="0" r="r" b="b"/>
                              <a:pathLst>
                                <a:path w="69" h="82">
                                  <a:moveTo>
                                    <a:pt x="0" y="0"/>
                                  </a:moveTo>
                                  <a:lnTo>
                                    <a:pt x="0" y="82"/>
                                  </a:lnTo>
                                  <a:lnTo>
                                    <a:pt x="69" y="4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984" name="Group 2989"/>
                        <wpg:cNvGrpSpPr>
                          <a:grpSpLocks/>
                        </wpg:cNvGrpSpPr>
                        <wpg:grpSpPr bwMode="auto">
                          <a:xfrm>
                            <a:off x="6530" y="680"/>
                            <a:ext cx="69" cy="82"/>
                            <a:chOff x="6530" y="680"/>
                            <a:chExt cx="69" cy="82"/>
                          </a:xfrm>
                        </wpg:grpSpPr>
                        <wps:wsp>
                          <wps:cNvPr id="6985" name="Freeform 2990"/>
                          <wps:cNvSpPr>
                            <a:spLocks/>
                          </wps:cNvSpPr>
                          <wps:spPr bwMode="auto">
                            <a:xfrm>
                              <a:off x="6530" y="680"/>
                              <a:ext cx="69" cy="82"/>
                            </a:xfrm>
                            <a:custGeom>
                              <a:avLst/>
                              <a:gdLst>
                                <a:gd name="T0" fmla="+- 0 6599 6530"/>
                                <a:gd name="T1" fmla="*/ T0 w 69"/>
                                <a:gd name="T2" fmla="+- 0 721 680"/>
                                <a:gd name="T3" fmla="*/ 721 h 82"/>
                                <a:gd name="T4" fmla="+- 0 6530 6530"/>
                                <a:gd name="T5" fmla="*/ T4 w 69"/>
                                <a:gd name="T6" fmla="+- 0 762 680"/>
                                <a:gd name="T7" fmla="*/ 762 h 82"/>
                                <a:gd name="T8" fmla="+- 0 6530 6530"/>
                                <a:gd name="T9" fmla="*/ T8 w 69"/>
                                <a:gd name="T10" fmla="+- 0 680 680"/>
                                <a:gd name="T11" fmla="*/ 680 h 82"/>
                                <a:gd name="T12" fmla="+- 0 6599 6530"/>
                                <a:gd name="T13" fmla="*/ T12 w 69"/>
                                <a:gd name="T14" fmla="+- 0 721 680"/>
                                <a:gd name="T15" fmla="*/ 721 h 82"/>
                              </a:gdLst>
                              <a:ahLst/>
                              <a:cxnLst>
                                <a:cxn ang="0">
                                  <a:pos x="T1" y="T3"/>
                                </a:cxn>
                                <a:cxn ang="0">
                                  <a:pos x="T5" y="T7"/>
                                </a:cxn>
                                <a:cxn ang="0">
                                  <a:pos x="T9" y="T11"/>
                                </a:cxn>
                                <a:cxn ang="0">
                                  <a:pos x="T13" y="T15"/>
                                </a:cxn>
                              </a:cxnLst>
                              <a:rect l="0" t="0" r="r" b="b"/>
                              <a:pathLst>
                                <a:path w="69" h="82">
                                  <a:moveTo>
                                    <a:pt x="69" y="41"/>
                                  </a:moveTo>
                                  <a:lnTo>
                                    <a:pt x="0" y="82"/>
                                  </a:lnTo>
                                  <a:lnTo>
                                    <a:pt x="0" y="0"/>
                                  </a:lnTo>
                                  <a:lnTo>
                                    <a:pt x="69" y="41"/>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86" name="Group 2987"/>
                        <wpg:cNvGrpSpPr>
                          <a:grpSpLocks/>
                        </wpg:cNvGrpSpPr>
                        <wpg:grpSpPr bwMode="auto">
                          <a:xfrm>
                            <a:off x="6530" y="721"/>
                            <a:ext cx="69" cy="41"/>
                            <a:chOff x="6530" y="721"/>
                            <a:chExt cx="69" cy="41"/>
                          </a:xfrm>
                        </wpg:grpSpPr>
                        <wps:wsp>
                          <wps:cNvPr id="6987" name="Freeform 2988"/>
                          <wps:cNvSpPr>
                            <a:spLocks/>
                          </wps:cNvSpPr>
                          <wps:spPr bwMode="auto">
                            <a:xfrm>
                              <a:off x="6530" y="721"/>
                              <a:ext cx="69" cy="41"/>
                            </a:xfrm>
                            <a:custGeom>
                              <a:avLst/>
                              <a:gdLst>
                                <a:gd name="T0" fmla="+- 0 6530 6530"/>
                                <a:gd name="T1" fmla="*/ T0 w 69"/>
                                <a:gd name="T2" fmla="+- 0 762 721"/>
                                <a:gd name="T3" fmla="*/ 762 h 41"/>
                                <a:gd name="T4" fmla="+- 0 6599 6530"/>
                                <a:gd name="T5" fmla="*/ T4 w 69"/>
                                <a:gd name="T6" fmla="+- 0 721 721"/>
                                <a:gd name="T7" fmla="*/ 721 h 41"/>
                              </a:gdLst>
                              <a:ahLst/>
                              <a:cxnLst>
                                <a:cxn ang="0">
                                  <a:pos x="T1" y="T3"/>
                                </a:cxn>
                                <a:cxn ang="0">
                                  <a:pos x="T5" y="T7"/>
                                </a:cxn>
                              </a:cxnLst>
                              <a:rect l="0" t="0" r="r" b="b"/>
                              <a:pathLst>
                                <a:path w="69" h="41">
                                  <a:moveTo>
                                    <a:pt x="0" y="41"/>
                                  </a:moveTo>
                                  <a:lnTo>
                                    <a:pt x="69" y="0"/>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88" name="Group 2985"/>
                        <wpg:cNvGrpSpPr>
                          <a:grpSpLocks/>
                        </wpg:cNvGrpSpPr>
                        <wpg:grpSpPr bwMode="auto">
                          <a:xfrm>
                            <a:off x="6417" y="721"/>
                            <a:ext cx="113" cy="2"/>
                            <a:chOff x="6417" y="721"/>
                            <a:chExt cx="113" cy="2"/>
                          </a:xfrm>
                        </wpg:grpSpPr>
                        <wps:wsp>
                          <wps:cNvPr id="6989" name="Freeform 2986"/>
                          <wps:cNvSpPr>
                            <a:spLocks/>
                          </wps:cNvSpPr>
                          <wps:spPr bwMode="auto">
                            <a:xfrm>
                              <a:off x="6417" y="721"/>
                              <a:ext cx="113" cy="2"/>
                            </a:xfrm>
                            <a:custGeom>
                              <a:avLst/>
                              <a:gdLst>
                                <a:gd name="T0" fmla="+- 0 6530 6417"/>
                                <a:gd name="T1" fmla="*/ T0 w 113"/>
                                <a:gd name="T2" fmla="+- 0 6417 6417"/>
                                <a:gd name="T3" fmla="*/ T2 w 113"/>
                              </a:gdLst>
                              <a:ahLst/>
                              <a:cxnLst>
                                <a:cxn ang="0">
                                  <a:pos x="T1" y="0"/>
                                </a:cxn>
                                <a:cxn ang="0">
                                  <a:pos x="T3" y="0"/>
                                </a:cxn>
                              </a:cxnLst>
                              <a:rect l="0" t="0" r="r" b="b"/>
                              <a:pathLst>
                                <a:path w="113">
                                  <a:moveTo>
                                    <a:pt x="113" y="0"/>
                                  </a:moveTo>
                                  <a:lnTo>
                                    <a:pt x="0" y="0"/>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90" name="Group 2983"/>
                        <wpg:cNvGrpSpPr>
                          <a:grpSpLocks/>
                        </wpg:cNvGrpSpPr>
                        <wpg:grpSpPr bwMode="auto">
                          <a:xfrm>
                            <a:off x="5644" y="1792"/>
                            <a:ext cx="81" cy="71"/>
                            <a:chOff x="5644" y="1792"/>
                            <a:chExt cx="81" cy="71"/>
                          </a:xfrm>
                        </wpg:grpSpPr>
                        <wps:wsp>
                          <wps:cNvPr id="6991" name="Freeform 2984"/>
                          <wps:cNvSpPr>
                            <a:spLocks/>
                          </wps:cNvSpPr>
                          <wps:spPr bwMode="auto">
                            <a:xfrm>
                              <a:off x="5644" y="1792"/>
                              <a:ext cx="81" cy="71"/>
                            </a:xfrm>
                            <a:custGeom>
                              <a:avLst/>
                              <a:gdLst>
                                <a:gd name="T0" fmla="+- 0 5725 5644"/>
                                <a:gd name="T1" fmla="*/ T0 w 81"/>
                                <a:gd name="T2" fmla="+- 0 1792 1792"/>
                                <a:gd name="T3" fmla="*/ 1792 h 71"/>
                                <a:gd name="T4" fmla="+- 0 5644 5644"/>
                                <a:gd name="T5" fmla="*/ T4 w 81"/>
                                <a:gd name="T6" fmla="+- 0 1792 1792"/>
                                <a:gd name="T7" fmla="*/ 1792 h 71"/>
                                <a:gd name="T8" fmla="+- 0 5685 5644"/>
                                <a:gd name="T9" fmla="*/ T8 w 81"/>
                                <a:gd name="T10" fmla="+- 0 1862 1792"/>
                                <a:gd name="T11" fmla="*/ 1862 h 71"/>
                                <a:gd name="T12" fmla="+- 0 5725 5644"/>
                                <a:gd name="T13" fmla="*/ T12 w 81"/>
                                <a:gd name="T14" fmla="+- 0 1792 1792"/>
                                <a:gd name="T15" fmla="*/ 1792 h 71"/>
                              </a:gdLst>
                              <a:ahLst/>
                              <a:cxnLst>
                                <a:cxn ang="0">
                                  <a:pos x="T1" y="T3"/>
                                </a:cxn>
                                <a:cxn ang="0">
                                  <a:pos x="T5" y="T7"/>
                                </a:cxn>
                                <a:cxn ang="0">
                                  <a:pos x="T9" y="T11"/>
                                </a:cxn>
                                <a:cxn ang="0">
                                  <a:pos x="T13" y="T15"/>
                                </a:cxn>
                              </a:cxnLst>
                              <a:rect l="0" t="0" r="r" b="b"/>
                              <a:pathLst>
                                <a:path w="81" h="71">
                                  <a:moveTo>
                                    <a:pt x="81" y="0"/>
                                  </a:moveTo>
                                  <a:lnTo>
                                    <a:pt x="0" y="0"/>
                                  </a:lnTo>
                                  <a:lnTo>
                                    <a:pt x="41" y="70"/>
                                  </a:lnTo>
                                  <a:lnTo>
                                    <a:pt x="8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992" name="Group 2981"/>
                        <wpg:cNvGrpSpPr>
                          <a:grpSpLocks/>
                        </wpg:cNvGrpSpPr>
                        <wpg:grpSpPr bwMode="auto">
                          <a:xfrm>
                            <a:off x="5644" y="1792"/>
                            <a:ext cx="81" cy="71"/>
                            <a:chOff x="5644" y="1792"/>
                            <a:chExt cx="81" cy="71"/>
                          </a:xfrm>
                        </wpg:grpSpPr>
                        <wps:wsp>
                          <wps:cNvPr id="6993" name="Freeform 2982"/>
                          <wps:cNvSpPr>
                            <a:spLocks/>
                          </wps:cNvSpPr>
                          <wps:spPr bwMode="auto">
                            <a:xfrm>
                              <a:off x="5644" y="1792"/>
                              <a:ext cx="81" cy="71"/>
                            </a:xfrm>
                            <a:custGeom>
                              <a:avLst/>
                              <a:gdLst>
                                <a:gd name="T0" fmla="+- 0 5685 5644"/>
                                <a:gd name="T1" fmla="*/ T0 w 81"/>
                                <a:gd name="T2" fmla="+- 0 1862 1792"/>
                                <a:gd name="T3" fmla="*/ 1862 h 71"/>
                                <a:gd name="T4" fmla="+- 0 5644 5644"/>
                                <a:gd name="T5" fmla="*/ T4 w 81"/>
                                <a:gd name="T6" fmla="+- 0 1792 1792"/>
                                <a:gd name="T7" fmla="*/ 1792 h 71"/>
                                <a:gd name="T8" fmla="+- 0 5725 5644"/>
                                <a:gd name="T9" fmla="*/ T8 w 81"/>
                                <a:gd name="T10" fmla="+- 0 1792 1792"/>
                                <a:gd name="T11" fmla="*/ 1792 h 71"/>
                                <a:gd name="T12" fmla="+- 0 5685 5644"/>
                                <a:gd name="T13" fmla="*/ T12 w 81"/>
                                <a:gd name="T14" fmla="+- 0 1862 1792"/>
                                <a:gd name="T15" fmla="*/ 1862 h 71"/>
                              </a:gdLst>
                              <a:ahLst/>
                              <a:cxnLst>
                                <a:cxn ang="0">
                                  <a:pos x="T1" y="T3"/>
                                </a:cxn>
                                <a:cxn ang="0">
                                  <a:pos x="T5" y="T7"/>
                                </a:cxn>
                                <a:cxn ang="0">
                                  <a:pos x="T9" y="T11"/>
                                </a:cxn>
                                <a:cxn ang="0">
                                  <a:pos x="T13" y="T15"/>
                                </a:cxn>
                              </a:cxnLst>
                              <a:rect l="0" t="0" r="r" b="b"/>
                              <a:pathLst>
                                <a:path w="81" h="71">
                                  <a:moveTo>
                                    <a:pt x="41" y="70"/>
                                  </a:moveTo>
                                  <a:lnTo>
                                    <a:pt x="0" y="0"/>
                                  </a:lnTo>
                                  <a:lnTo>
                                    <a:pt x="81" y="0"/>
                                  </a:lnTo>
                                  <a:lnTo>
                                    <a:pt x="41" y="70"/>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94" name="Group 2979"/>
                        <wpg:cNvGrpSpPr>
                          <a:grpSpLocks/>
                        </wpg:cNvGrpSpPr>
                        <wpg:grpSpPr bwMode="auto">
                          <a:xfrm>
                            <a:off x="5644" y="1792"/>
                            <a:ext cx="41" cy="71"/>
                            <a:chOff x="5644" y="1792"/>
                            <a:chExt cx="41" cy="71"/>
                          </a:xfrm>
                        </wpg:grpSpPr>
                        <wps:wsp>
                          <wps:cNvPr id="6995" name="Freeform 2980"/>
                          <wps:cNvSpPr>
                            <a:spLocks/>
                          </wps:cNvSpPr>
                          <wps:spPr bwMode="auto">
                            <a:xfrm>
                              <a:off x="5644" y="1792"/>
                              <a:ext cx="41" cy="71"/>
                            </a:xfrm>
                            <a:custGeom>
                              <a:avLst/>
                              <a:gdLst>
                                <a:gd name="T0" fmla="+- 0 5644 5644"/>
                                <a:gd name="T1" fmla="*/ T0 w 41"/>
                                <a:gd name="T2" fmla="+- 0 1792 1792"/>
                                <a:gd name="T3" fmla="*/ 1792 h 71"/>
                                <a:gd name="T4" fmla="+- 0 5685 5644"/>
                                <a:gd name="T5" fmla="*/ T4 w 41"/>
                                <a:gd name="T6" fmla="+- 0 1862 1792"/>
                                <a:gd name="T7" fmla="*/ 1862 h 71"/>
                              </a:gdLst>
                              <a:ahLst/>
                              <a:cxnLst>
                                <a:cxn ang="0">
                                  <a:pos x="T1" y="T3"/>
                                </a:cxn>
                                <a:cxn ang="0">
                                  <a:pos x="T5" y="T7"/>
                                </a:cxn>
                              </a:cxnLst>
                              <a:rect l="0" t="0" r="r" b="b"/>
                              <a:pathLst>
                                <a:path w="41" h="71">
                                  <a:moveTo>
                                    <a:pt x="0" y="0"/>
                                  </a:moveTo>
                                  <a:lnTo>
                                    <a:pt x="41" y="70"/>
                                  </a:lnTo>
                                </a:path>
                              </a:pathLst>
                            </a:custGeom>
                            <a:noFill/>
                            <a:ln w="81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96" name="Group 2976"/>
                        <wpg:cNvGrpSpPr>
                          <a:grpSpLocks/>
                        </wpg:cNvGrpSpPr>
                        <wpg:grpSpPr bwMode="auto">
                          <a:xfrm>
                            <a:off x="5685" y="1679"/>
                            <a:ext cx="2" cy="113"/>
                            <a:chOff x="5685" y="1679"/>
                            <a:chExt cx="2" cy="113"/>
                          </a:xfrm>
                        </wpg:grpSpPr>
                        <wps:wsp>
                          <wps:cNvPr id="6997" name="Freeform 2978"/>
                          <wps:cNvSpPr>
                            <a:spLocks/>
                          </wps:cNvSpPr>
                          <wps:spPr bwMode="auto">
                            <a:xfrm>
                              <a:off x="5685" y="1679"/>
                              <a:ext cx="2" cy="113"/>
                            </a:xfrm>
                            <a:custGeom>
                              <a:avLst/>
                              <a:gdLst>
                                <a:gd name="T0" fmla="+- 0 5685 5685"/>
                                <a:gd name="T1" fmla="*/ T0 w 1"/>
                                <a:gd name="T2" fmla="+- 0 1792 1679"/>
                                <a:gd name="T3" fmla="*/ 1792 h 113"/>
                                <a:gd name="T4" fmla="+- 0 5685 5685"/>
                                <a:gd name="T5" fmla="*/ T4 w 1"/>
                                <a:gd name="T6" fmla="+- 0 1679 1679"/>
                                <a:gd name="T7" fmla="*/ 1679 h 113"/>
                              </a:gdLst>
                              <a:ahLst/>
                              <a:cxnLst>
                                <a:cxn ang="0">
                                  <a:pos x="T1" y="T3"/>
                                </a:cxn>
                                <a:cxn ang="0">
                                  <a:pos x="T5" y="T7"/>
                                </a:cxn>
                              </a:cxnLst>
                              <a:rect l="0" t="0" r="r" b="b"/>
                              <a:pathLst>
                                <a:path w="1" h="113">
                                  <a:moveTo>
                                    <a:pt x="0" y="113"/>
                                  </a:moveTo>
                                  <a:lnTo>
                                    <a:pt x="0" y="0"/>
                                  </a:lnTo>
                                </a:path>
                              </a:pathLst>
                            </a:custGeom>
                            <a:noFill/>
                            <a:ln w="55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998" name="Picture 297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1791" y="625"/>
                              <a:ext cx="6276" cy="1757"/>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975" o:spid="_x0000_s1026" style="position:absolute;margin-left:89.55pt;margin-top:31.25pt;width:313.8pt;height:87.85pt;z-index:-251249664;mso-position-horizontal-relative:page" coordorigin="1791,625" coordsize="6276,1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">
                <v:group id="Group 3031" o:spid="_x0000_s1027" style="position:absolute;left:2827;top:916;width:1103;height:262" coordorigin="2827,916" coordsize="1103,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Freeform 3032" o:spid="_x0000_s1028" style="position:absolute;left:2827;top:916;width:1103;height:262;visibility:visible;mso-wrap-style:square;v-text-anchor:top" coordsize="1103,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XTsAA&#10;AADcAAAADwAAAGRycy9kb3ducmV2LnhtbERP24rCMBB9X/Afwgi+rakKslajiLLg7puXDxiasak2&#10;k5pk2+7fbwRh3+ZwrrPa9LYWLflQOVYwGWcgiAunKy4VXM6f7x8gQkTWWDsmBb8UYLMevK0w167j&#10;I7WnWIoUwiFHBSbGJpcyFIYshrFriBN3dd5iTNCXUnvsUrit5TTL5tJixanBYEM7Q8X99GMV0Pnu&#10;vi7eVG1nu/3OTm6P78VeqdGw3y5BROrjv/jlPug0fzaD5zPpAr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ooXTsAAAADcAAAADwAAAAAAAAAAAAAAAACYAgAAZHJzL2Rvd25y&#10;ZXYueG1sUEsFBgAAAAAEAAQA9QAAAIUDAAAAAA==&#10;" path="m,262r1103,l1103,,,,,262xe" filled="f" strokeweight=".22536mm">
                    <v:path arrowok="t" o:connecttype="custom" o:connectlocs="0,1178;1103,1178;1103,916;0,916;0,1178" o:connectangles="0,0,0,0,0"/>
                  </v:shape>
                </v:group>
                <v:group id="Group 3029" o:spid="_x0000_s1029" style="position:absolute;left:2845;top:1104;width:1066;height:2" coordorigin="2845,1104" coordsize="106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shape id="Freeform 3030" o:spid="_x0000_s1030" style="position:absolute;left:2845;top:1104;width:1066;height:2;visibility:visible;mso-wrap-style:square;v-text-anchor:top" coordsize="10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bTAsEA&#10;AADcAAAADwAAAGRycy9kb3ducmV2LnhtbERPTWsCMRC9C/6HMEJvmrVSqatRRCoU9OJa8Dpuxs3i&#10;ZrIk0d3++6ZQ6G0e73NWm9424kk+1I4VTCcZCOLS6ZorBV/n/fgdRIjIGhvHpOCbAmzWw8EKc+06&#10;PtGziJVIIRxyVGBibHMpQ2nIYpi4ljhxN+ctxgR9JbXHLoXbRr5m2VxarDk1GGxpZ6i8Fw+roClO&#10;Eufdx2JxkeZ4OOvr43D0Sr2M+u0SRKQ+/ov/3J86zZ+9we8z6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G0wLBAAAA3AAAAA8AAAAAAAAAAAAAAAAAmAIAAGRycy9kb3du&#10;cmV2LnhtbFBLBQYAAAAABAAEAPUAAACGAwAAAAA=&#10;" path="m,l1066,e" filled="f" strokeweight=".16903mm">
                    <v:path arrowok="t" o:connecttype="custom" o:connectlocs="0,0;1066,0" o:connectangles="0,0"/>
                  </v:shape>
                </v:group>
                <v:group id="Group 3027" o:spid="_x0000_s1031" style="position:absolute;left:1828;top:1047;width:999;height:5" coordorigin="1828,1047" coordsize="9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Freeform 3028" o:spid="_x0000_s1032" style="position:absolute;left:1828;top:1047;width:999;height:5;visibility:visible;mso-wrap-style:square;v-text-anchor:top" coordsize="9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uq88UA&#10;AADcAAAADwAAAGRycy9kb3ducmV2LnhtbERPS2vCQBC+F/wPywi9lLox1gepq7SC4MGDjwavY3aa&#10;BLOzIbs10V/vFgq9zcf3nPmyM5W4UuNKywqGgwgEcWZ1ybmCr+P6dQbCeWSNlWVScCMHy0XvaY6J&#10;ti3v6XrwuQgh7BJUUHhfJ1K6rCCDbmBr4sB928agD7DJpW6wDeGmknEUTaTBkkNDgTWtCsouhx+j&#10;YH1O77u39nMcp9tJmb6wuflTrNRzv/t4B+Gp8//iP/dGh/mjKfw+Ey6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e6rzxQAAANwAAAAPAAAAAAAAAAAAAAAAAJgCAABkcnMv&#10;ZG93bnJldi54bWxQSwUGAAAAAAQABAD1AAAAigMAAAAA&#10;" path="m,5l999,e" filled="f" strokeweight=".15494mm">
                    <v:path arrowok="t" o:connecttype="custom" o:connectlocs="0,1052;999,1047" o:connectangles="0,0"/>
                  </v:shape>
                </v:group>
                <v:group id="Group 3025" o:spid="_x0000_s1033" style="position:absolute;left:4831;top:916;width:1062;height:262" coordorigin="4831,916" coordsize="1062,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shape id="Freeform 3026" o:spid="_x0000_s1034" style="position:absolute;left:4831;top:916;width:1062;height:262;visibility:visible;mso-wrap-style:square;v-text-anchor:top" coordsize="1062,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4nv8QA&#10;AADcAAAADwAAAGRycy9kb3ducmV2LnhtbERP22rCQBB9L/Qflin41myqaNs0q3gFEVRqSyFvQ3aa&#10;hGZnQ3bV+PeuIPRtDuc66aQztThR6yrLCl6iGARxbnXFhYLvr9XzGwjnkTXWlknBhRxMxo8PKSba&#10;nvmTTgdfiBDCLkEFpfdNIqXLSzLoItsQB+7XtgZ9gG0hdYvnEG5q2Y/jkTRYcWgosaF5Sfnf4WgU&#10;7JfbJtP5MOs2O/pZ9HdyP3uVSvWeuukHCE+d/xff3Wsd5g/e4fZMuEC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OJ7/EAAAA3AAAAA8AAAAAAAAAAAAAAAAAmAIAAGRycy9k&#10;b3ducmV2LnhtbFBLBQYAAAAABAAEAPUAAACJAwAAAAA=&#10;" path="m,262r1062,l1062,,,,,262xe" filled="f" strokeweight=".22536mm">
                    <v:path arrowok="t" o:connecttype="custom" o:connectlocs="0,1178;1062,1178;1062,916;0,916;0,1178" o:connectangles="0,0,0,0,0"/>
                  </v:shape>
                </v:group>
                <v:group id="Group 3023" o:spid="_x0000_s1035" style="position:absolute;left:4849;top:1104;width:1026;height:2" coordorigin="4849,1104" coordsize="10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shape id="Freeform 3024" o:spid="_x0000_s1036" style="position:absolute;left:4849;top:1104;width:1026;height:2;visibility:visible;mso-wrap-style:square;v-text-anchor:top" coordsize="10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7QnsMA&#10;AADcAAAADwAAAGRycy9kb3ducmV2LnhtbERPTWvCQBC9F/wPywheSt1oW5HoKlIq6KVqFLwO2TEJ&#10;yc6G7Krbf+8Khd7m8T5nvgymETfqXGVZwWiYgCDOra64UHA6rt+mIJxH1thYJgW/5GC56L3MMdX2&#10;zge6Zb4QMYRdigpK79tUSpeXZNANbUscuYvtDPoIu0LqDu8x3DRynCQTabDi2FBiS18l5XV2NQq+&#10;19n2/LM/vIYJ12G3r+vt5/tJqUE/rGYgPAX/L/5zb3Sc/zGC5zPxAr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7QnsMAAADcAAAADwAAAAAAAAAAAAAAAACYAgAAZHJzL2Rv&#10;d25yZXYueG1sUEsFBgAAAAAEAAQA9QAAAIgDAAAAAA==&#10;" path="m,l1027,e" filled="f" strokeweight=".16903mm">
                    <v:path arrowok="t" o:connecttype="custom" o:connectlocs="0,0;1027,0" o:connectangles="0,0"/>
                  </v:shape>
                </v:group>
                <v:group id="Group 3021" o:spid="_x0000_s1037" style="position:absolute;left:3930;top:1047;width:902;height:2" coordorigin="3930,1047" coordsize="9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shape id="Freeform 3022" o:spid="_x0000_s1038" style="position:absolute;left:3930;top:1047;width:902;height:2;visibility:visible;mso-wrap-style:square;v-text-anchor:top" coordsize="9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XvrcIA&#10;AADcAAAADwAAAGRycy9kb3ducmV2LnhtbERPTWvCQBC9F/wPywheim6aFJHoKlIQvIWmheJtzI5J&#10;MDsbdtck/ffdQqG3ebzP2R0m04mBnG8tK3hZJSCIK6tbrhV8fpyWGxA+IGvsLJOCb/Jw2M+edphr&#10;O/I7DWWoRQxhn6OCJoQ+l9JXDRn0K9sTR+5mncEQoauldjjGcNPJNEnW0mDLsaHBnt4aqu7lwyjI&#10;hha1LjBLk+frRY+yuJdfg1KL+XTcggg0hX/xn/us4/zXDH6fiRfI/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te+twgAAANwAAAAPAAAAAAAAAAAAAAAAAJgCAABkcnMvZG93&#10;bnJldi54bWxQSwUGAAAAAAQABAD1AAAAhwMAAAAA&#10;" path="m,l901,e" filled="f" strokeweight=".15494mm">
                    <v:path arrowok="t" o:connecttype="custom" o:connectlocs="0,0;901,0" o:connectangles="0,0"/>
                  </v:shape>
                </v:group>
                <v:group id="Group 3019" o:spid="_x0000_s1039" style="position:absolute;left:6835;top:916;width:1183;height:262" coordorigin="6835,916" coordsize="1183,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shape id="Freeform 3020" o:spid="_x0000_s1040" style="position:absolute;left:6835;top:916;width:1183;height:262;visibility:visible;mso-wrap-style:square;v-text-anchor:top" coordsize="1183,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opjsYA&#10;AADcAAAADwAAAGRycy9kb3ducmV2LnhtbESPQWvCQBCF70L/wzKF3szGUmuJrlKKgh48RG2LtyE7&#10;TYLZ2bC7muTfdwsFbzO8N+97s1j1phE3cr62rGCSpCCIC6trLhWcjpvxGwgfkDU2lknBQB5Wy4fR&#10;AjNtO87pdgiliCHsM1RQhdBmUvqiIoM+sS1x1H6sMxji6kqpHXYx3DTyOU1fpcGaI6HClj4qKi6H&#10;q4mQS270Z59/7ddFPQu778mwPzdKPT3273MQgfpwN/9fb3Ws/zKFv2fiBH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5opjsYAAADcAAAADwAAAAAAAAAAAAAAAACYAgAAZHJz&#10;L2Rvd25yZXYueG1sUEsFBgAAAAAEAAQA9QAAAIsDAAAAAA==&#10;" path="m,262r1183,l1183,,,,,262xe" filled="f" strokeweight=".22536mm">
                    <v:path arrowok="t" o:connecttype="custom" o:connectlocs="0,1178;1183,1178;1183,916;0,916;0,1178" o:connectangles="0,0,0,0,0"/>
                  </v:shape>
                </v:group>
                <v:group id="Group 3017" o:spid="_x0000_s1041" style="position:absolute;left:6854;top:1104;width:1146;height:2" coordorigin="6854,1104" coordsize="11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shape id="Freeform 3018" o:spid="_x0000_s1042" style="position:absolute;left:6854;top:1104;width:1146;height:2;visibility:visible;mso-wrap-style:square;v-text-anchor:top" coordsize="11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W6P8IA&#10;AADcAAAADwAAAGRycy9kb3ducmV2LnhtbERPzWrCQBC+C77DMkJvutGK2tRVRCj0opK0DzBkp5vQ&#10;7GzIribx6V2h0Nt8fL+z3fe2FjdqfeVYwXyWgCAunK7YKPj++phuQPiArLF2TAoG8rDfjUdbTLXr&#10;OKNbHoyIIexTVFCG0KRS+qIki37mGuLI/bjWYoiwNVK32MVwW8tFkqykxYpjQ4kNHUsqfvOrVXDA&#10;wcw3l1c090V1ur6t+6M7Z0q9TPrDO4hAffgX/7k/dZy/XMPzmXiB3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Bbo/wgAAANwAAAAPAAAAAAAAAAAAAAAAAJgCAABkcnMvZG93&#10;bnJldi54bWxQSwUGAAAAAAQABAD1AAAAhwMAAAAA&#10;" path="m,l1146,e" filled="f" strokeweight=".16903mm">
                    <v:path arrowok="t" o:connecttype="custom" o:connectlocs="0,0;1146,0" o:connectangles="0,0"/>
                  </v:shape>
                </v:group>
                <v:group id="Group 3015" o:spid="_x0000_s1043" style="position:absolute;left:5893;top:1047;width:942;height:2" coordorigin="5893,1047" coordsize="9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shape id="Freeform 3016" o:spid="_x0000_s1044" style="position:absolute;left:5893;top:1047;width:942;height:2;visibility:visible;mso-wrap-style:square;v-text-anchor:top" coordsize="94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7ccIA&#10;AADcAAAADwAAAGRycy9kb3ducmV2LnhtbERPTWsCMRC9F/wPYQq9lJq1tKKrUVSo1IMH13ofkjG7&#10;dDNZkqjbf98UhN7m8T5nvuxdK64UYuNZwWhYgCDW3jRsFXwdP14mIGJCNth6JgU/FGG5GDzMsTT+&#10;xge6VsmKHMKxRAV1Sl0pZdQ1OYxD3xFn7uyDw5RhsNIEvOVw18rXohhLhw3nhho72tSkv6uLU2AD&#10;Tt/13m13en2221GvL8+niVJPj/1qBiJRn/7Fd/enyfPfpvD3TL5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5ntxwgAAANwAAAAPAAAAAAAAAAAAAAAAAJgCAABkcnMvZG93&#10;bnJldi54bWxQSwUGAAAAAAQABAD1AAAAhwMAAAAA&#10;" path="m,l942,e" filled="f" strokeweight=".15494mm">
                    <v:path arrowok="t" o:connecttype="custom" o:connectlocs="0,0;942,0" o:connectangles="0,0"/>
                  </v:shape>
                </v:group>
                <v:group id="Group 3013" o:spid="_x0000_s1045" style="position:absolute;left:4672;top:2073;width:1374;height:261" coordorigin="4672,2073" coordsize="1374,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shape id="Freeform 3014" o:spid="_x0000_s1046" style="position:absolute;left:4672;top:2073;width:1374;height:261;visibility:visible;mso-wrap-style:square;v-text-anchor:top" coordsize="1374,2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HI8EA&#10;AADcAAAADwAAAGRycy9kb3ducmV2LnhtbERP24rCMBB9X/Afwgi+rakVL9RG8YKwTwtb/YBpM7bF&#10;ZlKaVOvfb4SFfZvDuU66G0wjHtS52rKC2TQCQVxYXXOp4Ho5f65BOI+ssbFMCl7kYLcdfaSYaPvk&#10;H3pkvhQhhF2CCirv20RKV1Rk0E1tSxy4m+0M+gC7UuoOnyHcNDKOoqU0WHNoqLClY0XFPeuNApkt&#10;y3x+PTkT3+s+piz/PhxXSk3Gw34DwtPg/8V/7i8d5i9m8H4mXC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S6xyPBAAAA3AAAAA8AAAAAAAAAAAAAAAAAmAIAAGRycy9kb3du&#10;cmV2LnhtbFBLBQYAAAAABAAEAPUAAACGAwAAAAA=&#10;" path="m,261r1374,l1374,,,,,261xe" filled="f" strokeweight=".22536mm">
                    <v:path arrowok="t" o:connecttype="custom" o:connectlocs="0,2334;1374,2334;1374,2073;0,2073;0,2334" o:connectangles="0,0,0,0,0"/>
                  </v:shape>
                </v:group>
                <v:group id="Group 3011" o:spid="_x0000_s1047" style="position:absolute;left:4691;top:2261;width:1338;height:2" coordorigin="4691,2261" coordsize="13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shape id="Freeform 3012" o:spid="_x0000_s1048" style="position:absolute;left:4691;top:2261;width:1338;height:2;visibility:visible;mso-wrap-style:square;v-text-anchor:top" coordsize="13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zHBMQA&#10;AADcAAAADwAAAGRycy9kb3ducmV2LnhtbESPT2vDMAzF74N+B6PCbqvTdSttWrd0hcEOY9B/dxGr&#10;iUksh1hNs28/Dwa7Sbyn93tabwffqJ666AIbmE4yUMRFsI5LA+fT+9MCVBRki01gMvBNEbab0cMa&#10;cxvufKD+KKVKIRxzNFCJtLnWsajIY5yEljhp19B5lLR2pbYd3lO4b/Rzls21R8eJUGFL+4qK+njz&#10;iSufL0J9sV/WF/c19Jc3J/XBmMfxsFuBEhrk3/x3/WFT/dcZ/D6TJt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MxwTEAAAA3AAAAA8AAAAAAAAAAAAAAAAAmAIAAGRycy9k&#10;b3ducmV2LnhtbFBLBQYAAAAABAAEAPUAAACJAwAAAAA=&#10;" path="m,l1338,e" filled="f" strokeweight=".16903mm">
                    <v:path arrowok="t" o:connecttype="custom" o:connectlocs="0,0;1338,0" o:connectangles="0,0"/>
                  </v:shape>
                </v:group>
                <v:group id="Group 3009" o:spid="_x0000_s1049" style="position:absolute;left:5360;top:1178;width:2;height:895" coordorigin="5360,1178" coordsize="2,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shape id="Freeform 3010" o:spid="_x0000_s1050" style="position:absolute;left:5360;top:1178;width:2;height:895;visibility:visible;mso-wrap-style:square;v-text-anchor:top" coordsize="2,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wD8cIA&#10;AADcAAAADwAAAGRycy9kb3ducmV2LnhtbERPTWvCQBC9F/wPywi9FN1U0No0GymVgnrTeshxyE6z&#10;odnZkN2Y9N+7guBtHu9zss1oG3GhzteOFbzOExDEpdM1VwrOP9+zNQgfkDU2jknBP3nY5JOnDFPt&#10;Bj7S5RQqEUPYp6jAhNCmUvrSkEU/dy1x5H5dZzFE2FVSdzjEcNvIRZKspMWaY4PBlr4MlX+n3ipY&#10;m7ei2C94WxzeX1qq+0H320Gp5+n4+QEi0Bge4rt7p+P85RJuz8QLZH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APxwgAAANwAAAAPAAAAAAAAAAAAAAAAAJgCAABkcnMvZG93&#10;bnJldi54bWxQSwUGAAAAAAQABAD1AAAAhwMAAAAA&#10;" path="m2,l,895e" filled="f" strokeweight=".15494mm">
                    <v:path arrowok="t" o:connecttype="custom" o:connectlocs="2,1178;0,2073" o:connectangles="0,0"/>
                  </v:shape>
                </v:group>
                <v:group id="Group 3007" o:spid="_x0000_s1051" style="position:absolute;left:2491;top:683;width:70;height:81" coordorigin="2491,683" coordsize="70,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IrsIAAADcAAAADwAAAGRycy9kb3ducmV2LnhtbERPTYvCMBC9C/6HMII3&#10;TbuLIl2jiKyLBxGsC8vehmZsi82kNLGt/94Igrd5vM9ZrntTiZYaV1pWEE8jEMSZ1SXnCn7Pu8kC&#10;hPPIGivLpOBODtar4WCJibYdn6hNfS5CCLsEFRTe14mULivIoJvamjhwF9sY9AE2udQNdiHcVPIj&#10;iubSYMmhocCatgVl1/RmFPx02G0+4+/2cL1s7//n2fHvEJNS41G/+QLhqfdv8cu912H+bA7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SiK7CAAAA3AAAAA8A&#10;AAAAAAAAAAAAAAAAqgIAAGRycy9kb3ducmV2LnhtbFBLBQYAAAAABAAEAPoAAACZAwAAAAA=&#10;">
                  <v:shape id="Freeform 3008" o:spid="_x0000_s1052" style="position:absolute;left:2491;top:683;width:70;height:81;visibility:visible;mso-wrap-style:square;v-text-anchor:top" coordsize="7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87OcMA&#10;AADcAAAADwAAAGRycy9kb3ducmV2LnhtbERPTU8CMRC9m/AfmiHxJl1IBLNSCGCMkHDQVe+T7bi7&#10;up02bYXCr6ckJt7m5X3OfJlMLw7kQ2dZwXhUgCCure64UfDx/nz3ACJEZI29ZVJwogDLxeBmjqW2&#10;R36jQxUbkUM4lKigjdGVUoa6JYNhZB1x5r6sNxgz9I3UHo853PRyUhRTabDj3NCio01L9U/1axTs&#10;vr2dpJObVevG7t3L6/npM52Vuh2m1SOISCn+i//cW53n38/g+ky+QC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87OcMAAADcAAAADwAAAAAAAAAAAAAAAACYAgAAZHJzL2Rv&#10;d25yZXYueG1sUEsFBgAAAAAEAAQA9QAAAIgDAAAAAA==&#10;" path="m,l,81,70,40,,e" fillcolor="black" stroked="f">
                    <v:path arrowok="t" o:connecttype="custom" o:connectlocs="0,683;0,764;70,723;0,683" o:connectangles="0,0,0,0"/>
                  </v:shape>
                </v:group>
                <v:group id="Group 3005" o:spid="_x0000_s1053" style="position:absolute;left:2491;top:683;width:70;height:81" coordorigin="2491,683" coordsize="70,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G5R8YAAADcAAAADwAAAGRycy9kb3ducmV2LnhtbESPT2vCQBDF7wW/wzKC&#10;t7pJi0VSNyJSiwcpVAultyE7+YPZ2ZBdk/jtO4dCbzO8N+/9ZrOdXKsG6kPj2UC6TEARF942XBn4&#10;uhwe16BCRLbYeiYDdwqwzWcPG8ysH/mThnOslIRwyNBAHWOXaR2KmhyGpe+IRSt97zDK2lfa9jhK&#10;uGv1U5K8aIcNS0ONHe1rKq7nmzPwPuK4e07fhtO13N9/Lqu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AblHxgAAANwA&#10;AAAPAAAAAAAAAAAAAAAAAKoCAABkcnMvZG93bnJldi54bWxQSwUGAAAAAAQABAD6AAAAnQMAAAAA&#10;">
                  <v:shape id="Freeform 3006" o:spid="_x0000_s1054" style="position:absolute;left:2491;top:683;width:70;height:81;visibility:visible;mso-wrap-style:square;v-text-anchor:top" coordsize="7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F9osMA&#10;AADcAAAADwAAAGRycy9kb3ducmV2LnhtbESPQWvCQBCF74L/YRmhN7NJi9JG1yAFoT2q7X2anSbR&#10;7GzIjkn8991CobcZ3pv3vdkWk2vVQH1oPBvIkhQUceltw5WBj/Nh+QwqCLLF1jMZuFOAYjefbTG3&#10;fuQjDSepVAzhkKOBWqTLtQ5lTQ5D4jviqH373qHEta+07XGM4a7Vj2m61g4bjoQaO3qtqbyebi5C&#10;ntL35utyvxyvcljRLZPhcxRjHhbTfgNKaJJ/89/1m431Vy/w+0yc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1F9osMAAADcAAAADwAAAAAAAAAAAAAAAACYAgAAZHJzL2Rv&#10;d25yZXYueG1sUEsFBgAAAAAEAAQA9QAAAIgDAAAAAA==&#10;" path="m70,40l,81,,,70,40e" filled="f" strokeweight=".22536mm">
                    <v:path arrowok="t" o:connecttype="custom" o:connectlocs="70,723;0,764;0,683;70,723" o:connectangles="0,0,0,0"/>
                  </v:shape>
                </v:group>
                <v:group id="Group 3003" o:spid="_x0000_s1055" style="position:absolute;left:2491;top:723;width:70;height:41" coordorigin="2491,723" coordsize="7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shape id="Freeform 3004" o:spid="_x0000_s1056" style="position:absolute;left:2491;top:723;width:70;height:41;visibility:visible;mso-wrap-style:square;v-text-anchor:top" coordsize="7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ucGcMA&#10;AADcAAAADwAAAGRycy9kb3ducmV2LnhtbERPPWvDMBDdA/0P4gpdQiKnQ1IcK6YYGjoV6nhIt8O6&#10;WCbWyUhK4vbXV4VCtnu8zyvKyQ7iSj70jhWslhkI4tbpnjsFzeFt8QIiRGSNg2NS8E0Byt3DrMBc&#10;uxt/0rWOnUghHHJUYGIccylDa8hiWLqROHEn5y3GBH0ntcdbCreDfM6ytbTYc2owOFJlqD3XF6tg&#10;aLqfrwMe95cPM6+jkY2vskapp8fpdQsi0hTv4n/3u07z1xv4eyZd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ucGcMAAADcAAAADwAAAAAAAAAAAAAAAACYAgAAZHJzL2Rv&#10;d25yZXYueG1sUEsFBgAAAAAEAAQA9QAAAIgDAAAAAA==&#10;" path="m,41l70,e" filled="f" strokeweight=".22536mm">
                    <v:path arrowok="t" o:connecttype="custom" o:connectlocs="0,764;70,723" o:connectangles="0,0"/>
                  </v:shape>
                </v:group>
                <v:group id="Group 3001" o:spid="_x0000_s1057" style="position:absolute;left:2378;top:723;width:113;height:2" coordorigin="2378,723" coordsize="1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shape id="Freeform 3002" o:spid="_x0000_s1058" style="position:absolute;left:2378;top:723;width:113;height:2;visibility:visible;mso-wrap-style:square;v-text-anchor:top" coordsize="11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R+KsQA&#10;AADcAAAADwAAAGRycy9kb3ducmV2LnhtbERPTWvCQBC9C/6HZQRvdWOlaY2uIooo7anWQ70N2WkS&#10;mp1Ndzcm/fduoeBtHu9zluve1OJKzleWFUwnCQji3OqKCwXnj/3DCwgfkDXWlknBL3lYr4aDJWba&#10;dvxO11MoRAxhn6GCMoQmk9LnJRn0E9sQR+7LOoMhQldI7bCL4aaWj0mSSoMVx4YSG9qWlH+fWqPg&#10;+fWzreaNS9+6/W7W/rin8+5wUWo86jcLEIH6cBf/u486zk/n8PdMvE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UfirEAAAA3AAAAA8AAAAAAAAAAAAAAAAAmAIAAGRycy9k&#10;b3ducmV2LnhtbFBLBQYAAAAABAAEAPUAAACJAwAAAAA=&#10;" path="m113,l,1e" filled="f" strokeweight=".15494mm">
                    <v:path arrowok="t" o:connecttype="custom" o:connectlocs="113,1446;0,1448" o:connectangles="0,0"/>
                  </v:shape>
                </v:group>
                <v:group id="Group 2999" o:spid="_x0000_s1059" style="position:absolute;left:4545;top:680;width:70;height:82" coordorigin="4545,680" coordsize="7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Freeform 3000" o:spid="_x0000_s1060" style="position:absolute;left:4545;top:680;width:70;height:82;visibility:visible;mso-wrap-style:square;v-text-anchor:top" coordsize="7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xIUcIA&#10;AADcAAAADwAAAGRycy9kb3ducmV2LnhtbERPTWsCMRC9F/ofwhR6KTVrLV1ZjVIEwYMXd6W9Dptx&#10;E9xMlk2q8d+bQqG3ebzPWa6T68WFxmA9K5hOChDErdeWOwXHZvs6BxEissbeMym4UYD16vFhiZX2&#10;Vz7QpY6dyCEcKlRgYhwqKUNryGGY+IE4cyc/OowZjp3UI15zuOvlW1F8SIeWc4PBgTaG2nP94xTU&#10;O3sopt/7/cw0ZckvTbJf70mp56f0uQARKcV/8Z97p/P8cga/z+QL5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LEhRwgAAANwAAAAPAAAAAAAAAAAAAAAAAJgCAABkcnMvZG93&#10;bnJldi54bWxQSwUGAAAAAAQABAD1AAAAhwMAAAAA&#10;" path="m,l,82,70,41,,e" fillcolor="black" stroked="f">
                    <v:path arrowok="t" o:connecttype="custom" o:connectlocs="0,680;0,762;70,721;0,680" o:connectangles="0,0,0,0"/>
                  </v:shape>
                </v:group>
                <v:group id="Group 2997" o:spid="_x0000_s1061" style="position:absolute;left:4545;top:680;width:70;height:82" coordorigin="4545,680" coordsize="7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yXDExgAAAN0A&#10;AAAPAAAAAAAAAAAAAAAAAKoCAABkcnMvZG93bnJldi54bWxQSwUGAAAAAAQABAD6AAAAnQMAAAAA&#10;">
                  <v:shape id="Freeform 2998" o:spid="_x0000_s1062" style="position:absolute;left:4545;top:680;width:70;height:82;visibility:visible;mso-wrap-style:square;v-text-anchor:top" coordsize="7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IlzsUA&#10;AADdAAAADwAAAGRycy9kb3ducmV2LnhtbESPT2sCMRTE70K/Q3gFbzVbD9quRmkFQfAP1Ba9PpLn&#10;bujmZdnEdf32RhA8DjPzG2Y671wlWmqC9azgfZCBINbeWC4U/P0u3z5AhIhssPJMCq4UYD576U0x&#10;N/7CP9TuYyEShEOOCsoY61zKoEtyGAa+Jk7eyTcOY5JNIU2DlwR3lRxm2Ug6tJwWSqxpUZL+35+d&#10;gurq7Hm70pugd+uCjwf73cqFUv3X7msCIlIXn+FHe2UUjD7HY7i/SU9A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4iXOxQAAAN0AAAAPAAAAAAAAAAAAAAAAAJgCAABkcnMv&#10;ZG93bnJldi54bWxQSwUGAAAAAAQABAD1AAAAigMAAAAA&#10;" path="m70,41l,82,,,70,41e" filled="f" strokeweight=".22536mm">
                    <v:path arrowok="t" o:connecttype="custom" o:connectlocs="70,721;0,762;0,680;70,721" o:connectangles="0,0,0,0"/>
                  </v:shape>
                </v:group>
                <v:group id="Group 2995" o:spid="_x0000_s1063" style="position:absolute;left:4545;top:721;width:70;height:41" coordorigin="4545,721" coordsize="7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MaQS3FAAAA3QAA&#10;AA8AAAAAAAAAAAAAAAAAqgIAAGRycy9kb3ducmV2LnhtbFBLBQYAAAAABAAEAPoAAACcAwAAAAA=&#10;">
                  <v:shape id="Freeform 2996" o:spid="_x0000_s1064" style="position:absolute;left:4545;top:721;width:70;height:41;visibility:visible;mso-wrap-style:square;v-text-anchor:top" coordsize="7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dx98UA&#10;AADdAAAADwAAAGRycy9kb3ducmV2LnhtbESPQWsCMRSE7wX/Q3iCl6JZPVhdjSJCi6dC1z3o7bF5&#10;bhY3L0sSde2vbwqFHoeZ+YZZb3vbijv50DhWMJ1kIIgrpxuuFZTH9/ECRIjIGlvHpOBJAbabwcsa&#10;c+0e/EX3ItYiQTjkqMDE2OVShsqQxTBxHXHyLs5bjEn6WmqPjwS3rZxl2VxabDgtGOxob6i6Fjer&#10;oC3r7/MRTx+3T/NaRCNLv89KpUbDfrcCEamP/+G/9kErmC/flvD7Jj0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V3H3xQAAAN0AAAAPAAAAAAAAAAAAAAAAAJgCAABkcnMv&#10;ZG93bnJldi54bWxQSwUGAAAAAAQABAD1AAAAigMAAAAA&#10;" path="m,41l70,e" filled="f" strokeweight=".22536mm">
                    <v:path arrowok="t" o:connecttype="custom" o:connectlocs="0,762;70,721" o:connectangles="0,0"/>
                  </v:shape>
                </v:group>
                <v:group id="Group 2993" o:spid="_x0000_s1065" style="position:absolute;left:4433;top:721;width:113;height:2" coordorigin="4433,721" coordsize="1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YuT0MwwAAAN0AAAAP&#10;AAAAAAAAAAAAAAAAAKoCAABkcnMvZG93bnJldi54bWxQSwUGAAAAAAQABAD6AAAAmgMAAAAA&#10;">
                  <v:shape id="Freeform 2994" o:spid="_x0000_s1066" style="position:absolute;left:4433;top:721;width:113;height:2;visibility:visible;mso-wrap-style:square;v-text-anchor:top" coordsize="1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6jvsUA&#10;AADdAAAADwAAAGRycy9kb3ducmV2LnhtbESP0WqDQBRE3wv9h+UW+lKSVduImmxCKaTtY2LyARf3&#10;RiXuXXG3av4+Wyj0cZiZM8xmN5tOjDS41rKCeBmBIK6sbrlWcD7tFxkI55E1dpZJwY0c7LaPDxss&#10;tJ34SGPpaxEg7ApU0HjfF1K6qiGDbml74uBd7GDQBznUUg84BbjpZBJFqTTYclhosKePhqpr+WMU&#10;fE5vr2z3h7h9WX31SZ5njrtKqeen+X0NwtPs/8N/7W+tIM2zGH7fhCc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fqO+xQAAAN0AAAAPAAAAAAAAAAAAAAAAAJgCAABkcnMv&#10;ZG93bnJldi54bWxQSwUGAAAAAAQABAD1AAAAigMAAAAA&#10;" path="m112,l,e" filled="f" strokeweight=".15494mm">
                    <v:path arrowok="t" o:connecttype="custom" o:connectlocs="112,0;0,0" o:connectangles="0,0"/>
                  </v:shape>
                </v:group>
                <v:group id="Group 2991" o:spid="_x0000_s1067" style="position:absolute;left:6530;top:680;width:69;height:82" coordorigin="6530,680" coordsize="6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cG4MYAAADdAAAADwAAAGRycy9kb3ducmV2LnhtbESPT4vCMBTE7wt+h/CE&#10;va1pXRStRhHZXTyI4B8Qb4/m2Rabl9Jk2/rtjSB4HGbmN8x82ZlSNFS7wrKCeBCBIE6tLjhTcDr+&#10;fk1AOI+ssbRMCu7kYLnofcwx0bblPTUHn4kAYZeggtz7KpHSpTkZdANbEQfvamuDPsg6k7rGNsBN&#10;KYdRNJYGCw4LOVa0zim9Hf6Ngr8W29V3/NNsb9f1/XIc7c7bmJT67HerGQhPnX+HX+2NVjCeTo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JwbgxgAAAN0A&#10;AAAPAAAAAAAAAAAAAAAAAKoCAABkcnMvZG93bnJldi54bWxQSwUGAAAAAAQABAD6AAAAnQMAAAAA&#10;">
                  <v:shape id="Freeform 2992" o:spid="_x0000_s1068" style="position:absolute;left:6530;top:680;width:69;height:82;visibility:visible;mso-wrap-style:square;v-text-anchor:top" coordsize="6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TbscUA&#10;AADdAAAADwAAAGRycy9kb3ducmV2LnhtbESPT2vCQBTE74V+h+UVeqsbW5QYXaUVWjwJ/vf4yD6T&#10;YPZt2N2a+O1dQfA4zMxvmMmsM7W4kPOVZQX9XgKCOLe64kLBdvP7kYLwAVljbZkUXMnDbPr6MsFM&#10;25ZXdFmHQkQI+wwVlCE0mZQ+L8mg79mGOHon6wyGKF0htcM2wk0tP5NkKA1WHBdKbGheUn5e/xsF&#10;7rg7/A36XbI3y/kg/Kzy1niv1Ptb9z0GEagLz/CjvdAKhqP0C+5v4hOQ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hNuxxQAAAN0AAAAPAAAAAAAAAAAAAAAAAJgCAABkcnMv&#10;ZG93bnJldi54bWxQSwUGAAAAAAQABAD1AAAAigMAAAAA&#10;" path="m,l,82,69,41,,e" fillcolor="black" stroked="f">
                    <v:path arrowok="t" o:connecttype="custom" o:connectlocs="0,680;0,762;69,721;0,680" o:connectangles="0,0,0,0"/>
                  </v:shape>
                </v:group>
                <v:group id="Group 2989" o:spid="_x0000_s1069" style="position:absolute;left:6530;top:680;width:69;height:82" coordorigin="6530,680" coordsize="6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4I7D8cAAADd&#10;AAAADwAAAAAAAAAAAAAAAACqAgAAZHJzL2Rvd25yZXYueG1sUEsFBgAAAAAEAAQA+gAAAJ4DAAAA&#10;AA==&#10;">
                  <v:shape id="Freeform 2990" o:spid="_x0000_s1070" style="position:absolute;left:6530;top:680;width:69;height:82;visibility:visible;mso-wrap-style:square;v-text-anchor:top" coordsize="6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k6sYA&#10;AADdAAAADwAAAGRycy9kb3ducmV2LnhtbESPT2sCMRTE7wW/Q3iCt5ooKNutUUQslB6s/y7eXjev&#10;u0s3L0sS3e23bwShx2FmfsMsVr1txI18qB1rmIwVCOLCmZpLDefT23MGIkRkg41j0vBLAVbLwdMC&#10;c+M6PtDtGEuRIBxy1FDF2OZShqIii2HsWuLkfTtvMSbpS2k8dgluGzlVai4t1pwWKmxpU1Hxc7xa&#10;DYfzbr/t/eflasuvbp/tlFEfW61Hw379CiJSH//Dj/a70TB/yWZwf5Oe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7jk6sYAAADdAAAADwAAAAAAAAAAAAAAAACYAgAAZHJz&#10;L2Rvd25yZXYueG1sUEsFBgAAAAAEAAQA9QAAAIsDAAAAAA==&#10;" path="m69,41l,82,,,69,41e" filled="f" strokeweight=".22536mm">
                    <v:path arrowok="t" o:connecttype="custom" o:connectlocs="69,721;0,762;0,680;69,721" o:connectangles="0,0,0,0"/>
                  </v:shape>
                </v:group>
                <v:group id="Group 2987" o:spid="_x0000_s1071" style="position:absolute;left:6530;top:721;width:69;height:41" coordorigin="6530,721" coordsize="69,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4HADjxgAAAN0A&#10;AAAPAAAAAAAAAAAAAAAAAKoCAABkcnMvZG93bnJldi54bWxQSwUGAAAAAAQABAD6AAAAnQMAAAAA&#10;">
                  <v:shape id="Freeform 2988" o:spid="_x0000_s1072" style="position:absolute;left:6530;top:721;width:69;height:41;visibility:visible;mso-wrap-style:square;v-text-anchor:top" coordsize="69,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LxrscA&#10;AADdAAAADwAAAGRycy9kb3ducmV2LnhtbESPT2vCQBTE7wW/w/KE3uqmYv0TXUULVk+FmkKvj+xr&#10;kjb7Nu6uMfrpXaHQ4zAzv2EWq87UoiXnK8sKngcJCOLc6ooLBZ/Z9mkKwgdkjbVlUnAhD6tl72GB&#10;qbZn/qD2EAoRIexTVFCG0KRS+rwkg35gG+LofVtnMETpCqkdniPc1HKYJGNpsOK4UGJDryXlv4eT&#10;UTB5eXu3X2uXjYYhGf0cs253bTdKPfa79RxEoC78h//ae61gPJtO4P4mPg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C8a7HAAAA3QAAAA8AAAAAAAAAAAAAAAAAmAIAAGRy&#10;cy9kb3ducmV2LnhtbFBLBQYAAAAABAAEAPUAAACMAwAAAAA=&#10;" path="m,41l69,e" filled="f" strokeweight=".22536mm">
                    <v:path arrowok="t" o:connecttype="custom" o:connectlocs="0,762;69,721" o:connectangles="0,0"/>
                  </v:shape>
                </v:group>
                <v:group id="Group 2985" o:spid="_x0000_s1073" style="position:absolute;left:6417;top:721;width:113;height:2" coordorigin="6417,721" coordsize="1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zzEKwwAAAN0AAAAP&#10;AAAAAAAAAAAAAAAAAKoCAABkcnMvZG93bnJldi54bWxQSwUGAAAAAAQABAD6AAAAmgMAAAAA&#10;">
                  <v:shape id="Freeform 2986" o:spid="_x0000_s1074" style="position:absolute;left:6417;top:721;width:113;height:2;visibility:visible;mso-wrap-style:square;v-text-anchor:top" coordsize="1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ivuMMA&#10;AADdAAAADwAAAGRycy9kb3ducmV2LnhtbESP3YrCMBSE74V9h3AW9kY09Ze2axRZ8OdSqw9waI5t&#10;2eakNNF2334jCF4OM/MNs9r0phYPal1lWcFkHIEgzq2uuFBwvexGMQjnkTXWlknBHznYrD8GK0y1&#10;7fhMj8wXIkDYpaig9L5JpXR5SQbd2DbEwbvZ1qAPsi2kbrELcFPLaRQtpcGKw0KJDf2UlP9md6Ng&#10;381nbHenSTVcHJppksSO61ypr89++w3CU+/f4Vf7qBUskziB55vw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ivuMMAAADdAAAADwAAAAAAAAAAAAAAAACYAgAAZHJzL2Rv&#10;d25yZXYueG1sUEsFBgAAAAAEAAQA9QAAAIgDAAAAAA==&#10;" path="m113,l,e" filled="f" strokeweight=".15494mm">
                    <v:path arrowok="t" o:connecttype="custom" o:connectlocs="113,0;0,0" o:connectangles="0,0"/>
                  </v:shape>
                </v:group>
                <v:group id="Group 2983" o:spid="_x0000_s1075" style="position:absolute;left:5644;top:1792;width:81;height:71" coordorigin="5644,1792" coordsize="8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WCr0cMAAADdAAAADwAAAGRycy9kb3ducmV2LnhtbERPTYvCMBC9C/sfwgh7&#10;07S7KGs1ioi7eBDBuiDehmZsi82kNLGt/94cBI+P971Y9aYSLTWutKwgHkcgiDOrS84V/J9+Rz8g&#10;nEfWWFkmBQ9ysFp+DBaYaNvxkdrU5yKEsEtQQeF9nUjpsoIMurGtiQN3tY1BH2CTS91gF8JNJb+i&#10;aCoNlhwaCqxpU1B2S+9GwV+H3fo73rb723XzuJwmh/M+JqU+h/16DsJT79/il3unFUxns7A/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YKvRwwAAAN0AAAAP&#10;AAAAAAAAAAAAAAAAAKoCAABkcnMvZG93bnJldi54bWxQSwUGAAAAAAQABAD6AAAAmgMAAAAA&#10;">
                  <v:shape id="Freeform 2984" o:spid="_x0000_s1076" style="position:absolute;left:5644;top:1792;width:81;height:71;visibility:visible;mso-wrap-style:square;v-text-anchor:top" coordsize="81,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qncscA&#10;AADdAAAADwAAAGRycy9kb3ducmV2LnhtbESPQWsCMRSE7wX/Q3iCt5pVQerWKMva0tKTtULZ22Pz&#10;3CxuXpYk6vbfN4WCx2FmvmHW28F24ko+tI4VzKYZCOLa6ZYbBcev18cnECEia+wck4IfCrDdjB7W&#10;mGt340+6HmIjEoRDjgpMjH0uZagNWQxT1xMn7+S8xZikb6T2eEtw28l5li2lxZbTgsGeSkP1+XCx&#10;CoqqWZwue7PbV5Uv38ri5fv4cVZqMh6KZxCRhngP/7fftYLlajWDvzfpCc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6p3LHAAAA3QAAAA8AAAAAAAAAAAAAAAAAmAIAAGRy&#10;cy9kb3ducmV2LnhtbFBLBQYAAAAABAAEAPUAAACMAwAAAAA=&#10;" path="m81,l,,41,70,81,e" fillcolor="black" stroked="f">
                    <v:path arrowok="t" o:connecttype="custom" o:connectlocs="81,1792;0,1792;41,1862;81,1792" o:connectangles="0,0,0,0"/>
                  </v:shape>
                </v:group>
                <v:group id="Group 2981" o:spid="_x0000_s1077" style="position:absolute;left:5644;top:1792;width:81;height:71" coordorigin="5644,1792" coordsize="8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kD3FAAAA3QAA&#10;AA8AAAAAAAAAAAAAAAAAqgIAAGRycy9kb3ducmV2LnhtbFBLBQYAAAAABAAEAPoAAACcAwAAAAA=&#10;">
                  <v:shape id="Freeform 2982" o:spid="_x0000_s1078" style="position:absolute;left:5644;top:1792;width:81;height:71;visibility:visible;mso-wrap-style:square;v-text-anchor:top" coordsize="81,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GvMsgA&#10;AADdAAAADwAAAGRycy9kb3ducmV2LnhtbESPT2vCQBTE74V+h+UVehHdqBBM6ipSULwU/FOq3h7Z&#10;1yQ1+zZmV43f3hWEHoeZ+Q0znramEhdqXGlZQb8XgSDOrC45V/C9nXdHIJxH1lhZJgU3cjCdvL6M&#10;MdX2ymu6bHwuAoRdigoK7+tUSpcVZND1bE0cvF/bGPRBNrnUDV4D3FRyEEWxNFhyWCiwps+CsuPm&#10;bBScOvHhfNyvbjNPu3K5iL5+Fn+JUu9v7ewDhKfW/4ef7aVWECfJEB5vwhOQk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Aa8yyAAAAN0AAAAPAAAAAAAAAAAAAAAAAJgCAABk&#10;cnMvZG93bnJldi54bWxQSwUGAAAAAAQABAD1AAAAjQMAAAAA&#10;" path="m41,70l,,81,,41,70e" filled="f" strokeweight=".22536mm">
                    <v:path arrowok="t" o:connecttype="custom" o:connectlocs="41,1862;0,1792;81,1792;41,1862" o:connectangles="0,0,0,0"/>
                  </v:shape>
                </v:group>
                <v:group id="Group 2979" o:spid="_x0000_s1079" style="position:absolute;left:5644;top:1792;width:41;height:71" coordorigin="5644,1792" coordsize="4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ut0scAAADdAAAADwAAAGRycy9kb3ducmV2LnhtbESPT2vCQBTE7wW/w/KE&#10;3nQT24pGVxHR0oMI/gHx9sg+k2D2bciuSfz23YLQ4zAzv2Hmy86UoqHaFZYVxMMIBHFqdcGZgvNp&#10;O5iAcB5ZY2mZFDzJwXLRe5tjom3LB2qOPhMBwi5BBbn3VSKlS3My6Ia2Ig7ezdYGfZB1JnWNbYCb&#10;Uo6iaCwNFhwWcqxonVN6Pz6Mgu8W29VHvGl299v6eT197S+7mJR673erGQhPnf8Pv9o/WsF4Ov2E&#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lut0scAAADd&#10;AAAADwAAAAAAAAAAAAAAAACqAgAAZHJzL2Rvd25yZXYueG1sUEsFBgAAAAAEAAQA+gAAAJ4DAAAA&#10;AA==&#10;">
                  <v:shape id="Freeform 2980" o:spid="_x0000_s1080" style="position:absolute;left:5644;top:1792;width:41;height:71;visibility:visible;mso-wrap-style:square;v-text-anchor:top" coordsize="41,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pqcYA&#10;AADdAAAADwAAAGRycy9kb3ducmV2LnhtbESPQWvCQBSE74L/YXmF3nSjYBpTVxGlVIQKxlx6e2Sf&#10;SWz2bchuNf57t1DwOMzMN8xi1ZtGXKlztWUFk3EEgriwuuZSQX76GCUgnEfW2FgmBXdysFoOBwtM&#10;tb3xka6ZL0WAsEtRQeV9m0rpiooMurFtiYN3tp1BH2RXSt3hLcBNI6dRFEuDNYeFClvaVFT8ZL9G&#10;wZecXA5mdn/7Pu3zXZ59bpM63ir1+tKv30F46v0z/N/eaQXxfD6DvzfhCcj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upqcYAAADdAAAADwAAAAAAAAAAAAAAAACYAgAAZHJz&#10;L2Rvd25yZXYueG1sUEsFBgAAAAAEAAQA9QAAAIsDAAAAAA==&#10;" path="m,l41,70e" filled="f" strokeweight=".22536mm">
                    <v:path arrowok="t" o:connecttype="custom" o:connectlocs="0,1792;41,1862" o:connectangles="0,0"/>
                  </v:shape>
                </v:group>
                <v:group id="Group 2976" o:spid="_x0000_s1081" style="position:absolute;left:5685;top:1679;width:2;height:113" coordorigin="5685,1679" coordsize="2,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xZY+xgAAAN0A&#10;AAAPAAAAAAAAAAAAAAAAAKoCAABkcnMvZG93bnJldi54bWxQSwUGAAAAAAQABAD6AAAAnQMAAAAA&#10;">
                  <v:shape id="Freeform 2978" o:spid="_x0000_s1082" style="position:absolute;left:5685;top:1679;width:2;height:113;visibility:visible;mso-wrap-style:square;v-text-anchor:top" coordsize="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NSaMcA&#10;AADdAAAADwAAAGRycy9kb3ducmV2LnhtbESPQWvCQBSE7wX/w/IEb3WjBavRVUQMFMGDxoPeHtln&#10;Es2+TbOrpv76bqHgcZiZb5jZojWVuFPjSssKBv0IBHFmdcm5gkOavI9BOI+ssbJMCn7IwWLeeZth&#10;rO2Dd3Tf+1wECLsYFRTe17GULivIoOvbmjh4Z9sY9EE2udQNPgLcVHIYRSNpsOSwUGBNq4Ky6/5m&#10;FKTp+Hm4fB/Xx3XysRsm283JDjZK9brtcgrCU+tf4f/2l1Ywmkw+4e9Ne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CzUmjHAAAA3QAAAA8AAAAAAAAAAAAAAAAAmAIAAGRy&#10;cy9kb3ducmV2LnhtbFBLBQYAAAAABAAEAPUAAACMAwAAAAA=&#10;" path="m,113l,e" filled="f" strokeweight=".15494mm">
                    <v:path arrowok="t" o:connecttype="custom" o:connectlocs="0,1792;0,1679" o:connectangles="0,0"/>
                  </v:shape>
                  <v:shape id="Picture 2977" o:spid="_x0000_s1083" type="#_x0000_t75" style="position:absolute;left:1791;top:625;width:6276;height:17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M+PLCAAAA3QAAAA8AAABkcnMvZG93bnJldi54bWxET8uKwjAU3QvzD+EKs9O0woitRpEBB1ei&#10;dYRZXprbhzY3pYm18/dmIbg8nPdqM5hG9NS52rKCeBqBIM6trrlU8HveTRYgnEfW2FgmBf/kYLP+&#10;GK0w1fbBJ+ozX4oQwi5FBZX3bSqlyysy6Ka2JQ5cYTuDPsCulLrDRwg3jZxF0VwarDk0VNjSd0X5&#10;LbsbBa07/Hw1Rdxf7vJ6iI+3/SUr/pT6HA/bJQhPg3+LX+69VjBPkjA3vAlPQK6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TPjywgAAAN0AAAAPAAAAAAAAAAAAAAAAAJ8C&#10;AABkcnMvZG93bnJldi54bWxQSwUGAAAAAAQABAD3AAAAjgMAAAAA&#10;">
                    <v:imagedata r:id="rId69" o:title=""/>
                  </v:shape>
                </v:group>
                <w10:wrap anchorx="page"/>
              </v:group>
            </w:pict>
          </mc:Fallback>
        </mc:AlternateContent>
      </w:r>
      <w:r w:rsidRPr="006632F3">
        <w:rPr>
          <w:rFonts w:ascii="Times New Roman" w:eastAsia="Times New Roman" w:hAnsi="Times New Roman" w:cs="Times New Roman"/>
          <w:position w:val="-1"/>
        </w:rPr>
        <w:t>S</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nsor</w:t>
      </w:r>
      <w:r w:rsidRPr="006632F3">
        <w:rPr>
          <w:rFonts w:ascii="Times New Roman" w:eastAsia="Times New Roman" w:hAnsi="Times New Roman" w:cs="Times New Roman"/>
          <w:spacing w:val="-1"/>
          <w:position w:val="-1"/>
        </w:rPr>
        <w:t xml:space="preserve"> Gr</w:t>
      </w:r>
      <w:r w:rsidRPr="006632F3">
        <w:rPr>
          <w:rFonts w:ascii="Times New Roman" w:eastAsia="Times New Roman" w:hAnsi="Times New Roman" w:cs="Times New Roman"/>
          <w:position w:val="-1"/>
        </w:rPr>
        <w:t>id st</w:t>
      </w:r>
      <w:r w:rsidRPr="006632F3">
        <w:rPr>
          <w:rFonts w:ascii="Times New Roman" w:eastAsia="Times New Roman" w:hAnsi="Times New Roman" w:cs="Times New Roman"/>
          <w:spacing w:val="-1"/>
          <w:position w:val="-1"/>
        </w:rPr>
        <w:t>ar</w:t>
      </w:r>
      <w:r w:rsidRPr="006632F3">
        <w:rPr>
          <w:rFonts w:ascii="Times New Roman" w:eastAsia="Times New Roman" w:hAnsi="Times New Roman" w:cs="Times New Roman"/>
          <w:position w:val="-1"/>
        </w:rPr>
        <w:t>ts a</w:t>
      </w:r>
      <w:r w:rsidRPr="006632F3">
        <w:rPr>
          <w:rFonts w:ascii="Times New Roman" w:eastAsia="Times New Roman" w:hAnsi="Times New Roman" w:cs="Times New Roman"/>
          <w:spacing w:val="-3"/>
          <w:position w:val="-1"/>
        </w:rPr>
        <w:t xml:space="preserve"> </w:t>
      </w:r>
      <w:r w:rsidRPr="006632F3">
        <w:rPr>
          <w:rFonts w:ascii="Times New Roman" w:eastAsia="Times New Roman" w:hAnsi="Times New Roman" w:cs="Times New Roman"/>
          <w:position w:val="-1"/>
        </w:rPr>
        <w:t>p</w:t>
      </w:r>
      <w:r w:rsidRPr="006632F3">
        <w:rPr>
          <w:rFonts w:ascii="Times New Roman" w:eastAsia="Times New Roman" w:hAnsi="Times New Roman" w:cs="Times New Roman"/>
          <w:spacing w:val="-1"/>
          <w:position w:val="-1"/>
        </w:rPr>
        <w:t>er</w:t>
      </w:r>
      <w:r w:rsidRPr="006632F3">
        <w:rPr>
          <w:rFonts w:ascii="Times New Roman" w:eastAsia="Times New Roman" w:hAnsi="Times New Roman" w:cs="Times New Roman"/>
          <w:position w:val="-1"/>
        </w:rPr>
        <w:t>p</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tu</w:t>
      </w:r>
      <w:r w:rsidRPr="006632F3">
        <w:rPr>
          <w:rFonts w:ascii="Times New Roman" w:eastAsia="Times New Roman" w:hAnsi="Times New Roman" w:cs="Times New Roman"/>
          <w:spacing w:val="-1"/>
          <w:position w:val="-1"/>
        </w:rPr>
        <w:t>a</w:t>
      </w:r>
      <w:r w:rsidRPr="006632F3">
        <w:rPr>
          <w:rFonts w:ascii="Times New Roman" w:eastAsia="Times New Roman" w:hAnsi="Times New Roman" w:cs="Times New Roman"/>
          <w:position w:val="-1"/>
        </w:rPr>
        <w:t>l</w:t>
      </w:r>
      <w:r w:rsidRPr="006632F3">
        <w:rPr>
          <w:rFonts w:ascii="Times New Roman" w:eastAsia="Times New Roman" w:hAnsi="Times New Roman" w:cs="Times New Roman"/>
          <w:spacing w:val="-1"/>
          <w:position w:val="-1"/>
        </w:rPr>
        <w:t xml:space="preserve"> </w:t>
      </w:r>
      <w:r w:rsidRPr="006632F3">
        <w:rPr>
          <w:rFonts w:ascii="Times New Roman" w:eastAsia="Times New Roman" w:hAnsi="Times New Roman" w:cs="Times New Roman"/>
          <w:position w:val="-1"/>
        </w:rPr>
        <w:t>s</w:t>
      </w:r>
      <w:r w:rsidRPr="006632F3">
        <w:rPr>
          <w:rFonts w:ascii="Times New Roman" w:eastAsia="Times New Roman" w:hAnsi="Times New Roman" w:cs="Times New Roman"/>
          <w:spacing w:val="-1"/>
          <w:position w:val="-1"/>
        </w:rPr>
        <w:t>e</w:t>
      </w:r>
      <w:r w:rsidRPr="006632F3">
        <w:rPr>
          <w:rFonts w:ascii="Times New Roman" w:eastAsia="Times New Roman" w:hAnsi="Times New Roman" w:cs="Times New Roman"/>
          <w:position w:val="-1"/>
        </w:rPr>
        <w:t>ssion.</w:t>
      </w:r>
    </w:p>
    <w:p w14:paraId="61A40E26" w14:textId="77777777" w:rsidR="00583B21" w:rsidRPr="006632F3" w:rsidRDefault="00583B21" w:rsidP="00583B21">
      <w:pPr>
        <w:spacing w:after="0" w:line="200" w:lineRule="exact"/>
        <w:rPr>
          <w:rFonts w:ascii="Times New Roman" w:hAnsi="Times New Roman" w:cs="Times New Roman"/>
        </w:rPr>
      </w:pPr>
    </w:p>
    <w:p w14:paraId="6DBFBFD7" w14:textId="77777777" w:rsidR="00583B21" w:rsidRPr="006632F3" w:rsidRDefault="00583B21" w:rsidP="00583B21">
      <w:pPr>
        <w:spacing w:after="0" w:line="200" w:lineRule="exact"/>
        <w:rPr>
          <w:rFonts w:ascii="Times New Roman" w:hAnsi="Times New Roman" w:cs="Times New Roman"/>
        </w:rPr>
      </w:pPr>
    </w:p>
    <w:p w14:paraId="702F7FF5" w14:textId="77777777" w:rsidR="00583B21" w:rsidRPr="006632F3" w:rsidRDefault="00583B21" w:rsidP="00583B21">
      <w:pPr>
        <w:spacing w:after="0" w:line="200" w:lineRule="exact"/>
        <w:rPr>
          <w:rFonts w:ascii="Times New Roman" w:hAnsi="Times New Roman" w:cs="Times New Roman"/>
        </w:rPr>
      </w:pPr>
    </w:p>
    <w:p w14:paraId="694CC6B9" w14:textId="77777777" w:rsidR="00583B21" w:rsidRPr="006632F3" w:rsidRDefault="00583B21" w:rsidP="00583B21">
      <w:pPr>
        <w:spacing w:after="0" w:line="200" w:lineRule="exact"/>
        <w:rPr>
          <w:rFonts w:ascii="Times New Roman" w:hAnsi="Times New Roman" w:cs="Times New Roman"/>
        </w:rPr>
      </w:pPr>
    </w:p>
    <w:p w14:paraId="417096A0" w14:textId="77777777" w:rsidR="00583B21" w:rsidRPr="006632F3" w:rsidRDefault="00583B21" w:rsidP="00583B21">
      <w:pPr>
        <w:spacing w:after="0" w:line="200" w:lineRule="exact"/>
        <w:rPr>
          <w:rFonts w:ascii="Times New Roman" w:hAnsi="Times New Roman" w:cs="Times New Roman"/>
        </w:rPr>
      </w:pPr>
    </w:p>
    <w:p w14:paraId="174F55CA" w14:textId="77777777" w:rsidR="00583B21" w:rsidRPr="006632F3" w:rsidRDefault="00583B21" w:rsidP="00583B21">
      <w:pPr>
        <w:spacing w:after="0" w:line="200" w:lineRule="exact"/>
        <w:rPr>
          <w:rFonts w:ascii="Times New Roman" w:hAnsi="Times New Roman" w:cs="Times New Roman"/>
        </w:rPr>
      </w:pPr>
    </w:p>
    <w:p w14:paraId="599ADBCE" w14:textId="77777777" w:rsidR="00583B21" w:rsidRPr="006632F3" w:rsidRDefault="00583B21" w:rsidP="00583B21">
      <w:pPr>
        <w:spacing w:after="0" w:line="200" w:lineRule="exact"/>
        <w:rPr>
          <w:rFonts w:ascii="Times New Roman" w:hAnsi="Times New Roman" w:cs="Times New Roman"/>
        </w:rPr>
      </w:pPr>
    </w:p>
    <w:p w14:paraId="24EF5B3C" w14:textId="77777777" w:rsidR="00583B21" w:rsidRPr="006632F3" w:rsidRDefault="00583B21" w:rsidP="00583B21">
      <w:pPr>
        <w:spacing w:after="0" w:line="200" w:lineRule="exact"/>
        <w:rPr>
          <w:rFonts w:ascii="Times New Roman" w:hAnsi="Times New Roman" w:cs="Times New Roman"/>
        </w:rPr>
      </w:pPr>
    </w:p>
    <w:p w14:paraId="0D8BC7C5" w14:textId="77777777" w:rsidR="00583B21" w:rsidRPr="006632F3" w:rsidRDefault="00583B21" w:rsidP="00583B21">
      <w:pPr>
        <w:spacing w:after="0" w:line="200" w:lineRule="exact"/>
        <w:rPr>
          <w:rFonts w:ascii="Times New Roman" w:hAnsi="Times New Roman" w:cs="Times New Roman"/>
        </w:rPr>
      </w:pPr>
    </w:p>
    <w:p w14:paraId="467B822B" w14:textId="77777777" w:rsidR="00583B21" w:rsidRPr="006632F3" w:rsidRDefault="00583B21" w:rsidP="00583B21">
      <w:pPr>
        <w:spacing w:after="0" w:line="200" w:lineRule="exact"/>
        <w:rPr>
          <w:rFonts w:ascii="Times New Roman" w:hAnsi="Times New Roman" w:cs="Times New Roman"/>
        </w:rPr>
      </w:pPr>
    </w:p>
    <w:p w14:paraId="0B3D8EE8" w14:textId="77777777" w:rsidR="00583B21" w:rsidRPr="006632F3" w:rsidRDefault="00583B21" w:rsidP="00583B21">
      <w:pPr>
        <w:spacing w:after="0" w:line="200" w:lineRule="exact"/>
        <w:rPr>
          <w:rFonts w:ascii="Times New Roman" w:hAnsi="Times New Roman" w:cs="Times New Roman"/>
        </w:rPr>
      </w:pPr>
    </w:p>
    <w:p w14:paraId="53A0013E" w14:textId="77777777" w:rsidR="00583B21" w:rsidRPr="006632F3" w:rsidRDefault="00583B21" w:rsidP="00583B21">
      <w:pPr>
        <w:spacing w:after="0" w:line="200" w:lineRule="exact"/>
        <w:rPr>
          <w:rFonts w:ascii="Times New Roman" w:hAnsi="Times New Roman" w:cs="Times New Roman"/>
        </w:rPr>
      </w:pPr>
    </w:p>
    <w:p w14:paraId="3C5C92BF" w14:textId="77777777" w:rsidR="00583B21" w:rsidRPr="006632F3" w:rsidRDefault="00583B21" w:rsidP="00583B21">
      <w:pPr>
        <w:spacing w:before="2" w:after="0" w:line="200" w:lineRule="exact"/>
        <w:rPr>
          <w:rFonts w:ascii="Times New Roman" w:hAnsi="Times New Roman" w:cs="Times New Roman"/>
        </w:rPr>
      </w:pPr>
    </w:p>
    <w:p w14:paraId="46768074"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7</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 xml:space="preserve"> 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rid</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spacing w:val="1"/>
        </w:rPr>
        <w:t>ta</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p</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qu</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ce</w:t>
      </w:r>
    </w:p>
    <w:p w14:paraId="4B2ABE87" w14:textId="77777777" w:rsidR="00583B21" w:rsidRPr="006632F3" w:rsidRDefault="00583B21" w:rsidP="00583B21">
      <w:pPr>
        <w:spacing w:after="0" w:line="200" w:lineRule="exact"/>
        <w:rPr>
          <w:rFonts w:ascii="Times New Roman" w:hAnsi="Times New Roman" w:cs="Times New Roman"/>
        </w:rPr>
      </w:pPr>
    </w:p>
    <w:p w14:paraId="41DC1975" w14:textId="77777777" w:rsidR="00583B21" w:rsidRPr="006632F3" w:rsidRDefault="00583B21" w:rsidP="00583B21">
      <w:pPr>
        <w:spacing w:before="7" w:after="0" w:line="200" w:lineRule="exact"/>
        <w:rPr>
          <w:rFonts w:ascii="Times New Roman" w:hAnsi="Times New Roman" w:cs="Times New Roman"/>
        </w:rPr>
      </w:pPr>
    </w:p>
    <w:p w14:paraId="33C9843B"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Logi</w:t>
      </w:r>
      <w:r w:rsidRPr="006632F3">
        <w:rPr>
          <w:rFonts w:ascii="Times New Roman" w:eastAsia="Arial" w:hAnsi="Times New Roman" w:cs="Times New Roman"/>
        </w:rPr>
        <w:t>c</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p>
    <w:p w14:paraId="54E2A665" w14:textId="77777777" w:rsidR="00583B21" w:rsidRPr="006632F3" w:rsidRDefault="00583B21" w:rsidP="00583B21">
      <w:pPr>
        <w:tabs>
          <w:tab w:val="left" w:pos="540"/>
        </w:tabs>
        <w:spacing w:before="10" w:after="0" w:line="250" w:lineRule="auto"/>
        <w:ind w:left="550" w:right="881" w:hanging="432"/>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d</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handl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2"/>
        </w:rPr>
        <w:t>r</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p>
    <w:p w14:paraId="16165E2A" w14:textId="77777777" w:rsidR="00583B21" w:rsidRPr="006632F3" w:rsidRDefault="00583B21" w:rsidP="00583B21">
      <w:pPr>
        <w:tabs>
          <w:tab w:val="left" w:pos="540"/>
        </w:tabs>
        <w:spacing w:after="0" w:line="228" w:lineRule="exact"/>
        <w:ind w:left="118" w:right="-20"/>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uild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d</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ob</w:t>
      </w:r>
      <w:r w:rsidRPr="006632F3">
        <w:rPr>
          <w:rFonts w:ascii="Times New Roman" w:eastAsia="Arial" w:hAnsi="Times New Roman" w:cs="Times New Roman"/>
        </w:rPr>
        <w:t>t</w:t>
      </w:r>
      <w:r w:rsidRPr="006632F3">
        <w:rPr>
          <w:rFonts w:ascii="Times New Roman" w:eastAsia="Arial" w:hAnsi="Times New Roman" w:cs="Times New Roman"/>
          <w:spacing w:val="-1"/>
        </w:rPr>
        <w:t>ain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p>
    <w:p w14:paraId="73273331" w14:textId="77777777" w:rsidR="00583B21" w:rsidRPr="006632F3" w:rsidRDefault="00583B21" w:rsidP="00583B21">
      <w:pPr>
        <w:spacing w:before="10" w:after="0" w:line="240" w:lineRule="auto"/>
        <w:ind w:left="550" w:right="-20"/>
        <w:rPr>
          <w:rFonts w:ascii="Times New Roman" w:eastAsia="Arial" w:hAnsi="Times New Roman" w:cs="Times New Roman"/>
        </w:rPr>
      </w:pPr>
      <w:proofErr w:type="gramStart"/>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proofErr w:type="gramEnd"/>
      <w:r w:rsidRPr="006632F3">
        <w:rPr>
          <w:rFonts w:ascii="Times New Roman" w:eastAsia="Arial" w:hAnsi="Times New Roman" w:cs="Times New Roman"/>
          <w:spacing w:val="-1"/>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p>
    <w:p w14:paraId="41E3D902" w14:textId="77777777" w:rsidR="00583B21" w:rsidRPr="006632F3" w:rsidRDefault="00583B21" w:rsidP="00583B21">
      <w:pPr>
        <w:tabs>
          <w:tab w:val="left" w:pos="540"/>
        </w:tabs>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t>A</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2"/>
        </w:rPr>
        <w:t>f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spacing w:val="1"/>
        </w:rPr>
        <w:t>n-c</w:t>
      </w:r>
      <w:r w:rsidRPr="006632F3">
        <w:rPr>
          <w:rFonts w:ascii="Times New Roman" w:eastAsia="Arial" w:hAnsi="Times New Roman" w:cs="Times New Roman"/>
          <w:spacing w:val="-1"/>
        </w:rPr>
        <w:t>lien</w:t>
      </w:r>
      <w:r w:rsidRPr="006632F3">
        <w:rPr>
          <w:rFonts w:ascii="Times New Roman" w:eastAsia="Arial" w:hAnsi="Times New Roman" w:cs="Times New Roman"/>
        </w:rPr>
        <w:t>ts</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eve</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rPr>
        <w:t>5</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rPr>
        <w:t>s</w:t>
      </w:r>
    </w:p>
    <w:p w14:paraId="5D090574"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3E232A47"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68864" behindDoc="1" locked="0" layoutInCell="1" allowOverlap="1" wp14:anchorId="5F8B9D5F" wp14:editId="0A21225A">
                <wp:simplePos x="0" y="0"/>
                <wp:positionH relativeFrom="page">
                  <wp:posOffset>1141730</wp:posOffset>
                </wp:positionH>
                <wp:positionV relativeFrom="paragraph">
                  <wp:posOffset>227330</wp:posOffset>
                </wp:positionV>
                <wp:extent cx="1971040" cy="1270"/>
                <wp:effectExtent l="17780" t="17780" r="11430" b="9525"/>
                <wp:wrapNone/>
                <wp:docPr id="3040" name="Group 29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1040" cy="1270"/>
                          <a:chOff x="1798" y="358"/>
                          <a:chExt cx="3104" cy="2"/>
                        </a:xfrm>
                      </wpg:grpSpPr>
                      <wps:wsp>
                        <wps:cNvPr id="3041" name="Freeform 2974"/>
                        <wps:cNvSpPr>
                          <a:spLocks/>
                        </wps:cNvSpPr>
                        <wps:spPr bwMode="auto">
                          <a:xfrm>
                            <a:off x="1798" y="358"/>
                            <a:ext cx="3104" cy="2"/>
                          </a:xfrm>
                          <a:custGeom>
                            <a:avLst/>
                            <a:gdLst>
                              <a:gd name="T0" fmla="+- 0 1798 1798"/>
                              <a:gd name="T1" fmla="*/ T0 w 3104"/>
                              <a:gd name="T2" fmla="+- 0 4903 1798"/>
                              <a:gd name="T3" fmla="*/ T2 w 3104"/>
                            </a:gdLst>
                            <a:ahLst/>
                            <a:cxnLst>
                              <a:cxn ang="0">
                                <a:pos x="T1" y="0"/>
                              </a:cxn>
                              <a:cxn ang="0">
                                <a:pos x="T3" y="0"/>
                              </a:cxn>
                            </a:cxnLst>
                            <a:rect l="0" t="0" r="r" b="b"/>
                            <a:pathLst>
                              <a:path w="3104">
                                <a:moveTo>
                                  <a:pt x="0" y="0"/>
                                </a:moveTo>
                                <a:lnTo>
                                  <a:pt x="3105"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73" o:spid="_x0000_s1026" style="position:absolute;margin-left:89.9pt;margin-top:17.9pt;width:155.2pt;height:.1pt;z-index:-251247616;mso-position-horizontal-relative:page" coordorigin="1798,358" coordsize="31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">
                <v:shape id="Freeform 2974" o:spid="_x0000_s1027" style="position:absolute;left:1798;top:358;width:3104;height:2;visibility:visible;mso-wrap-style:square;v-text-anchor:top" coordsize="31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qx9cUA&#10;AADdAAAADwAAAGRycy9kb3ducmV2LnhtbESPQWvCQBSE7wX/w/IEb3WTWIpEVxFB6EGRxkLx9sg+&#10;k5Ds27i71fjv3UKhx2FmvmGW68F04kbON5YVpNMEBHFpdcOVgq/T7nUOwgdkjZ1lUvAgD+vV6GWJ&#10;ubZ3/qRbESoRIexzVFCH0OdS+rImg35qe+LoXawzGKJ0ldQO7xFuOpklybs02HBcqLGnbU1lW/wY&#10;Be542n0bV2SHfRvSedYiP85XpSbjYbMAEWgI/+G/9odWMEveUvh9E5+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rH1xQAAAN0AAAAPAAAAAAAAAAAAAAAAAJgCAABkcnMv&#10;ZG93bnJldi54bWxQSwUGAAAAAAQABAD1AAAAigMAAAAA&#10;" path="m,l3105,e" filled="f" strokeweight=".45925mm">
                  <v:path arrowok="t" o:connecttype="custom" o:connectlocs="0,0;3105,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p</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spacing w:val="-7"/>
        </w:rPr>
        <w:t>y</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a 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p>
    <w:p w14:paraId="6619B849" w14:textId="77777777" w:rsidR="00583B21" w:rsidRPr="006632F3" w:rsidRDefault="00583B21" w:rsidP="00583B21">
      <w:pPr>
        <w:spacing w:before="63" w:after="0" w:line="240" w:lineRule="auto"/>
        <w:ind w:left="118" w:right="203"/>
        <w:rPr>
          <w:rFonts w:ascii="Times New Roman" w:eastAsia="Times New Roman" w:hAnsi="Times New Roman" w:cs="Times New Roman"/>
        </w:rPr>
      </w:pPr>
      <w:r w:rsidRPr="006632F3">
        <w:rPr>
          <w:rFonts w:ascii="Times New Roman" w:eastAsia="Times New Roman" w:hAnsi="Times New Roman" w:cs="Times New Roman"/>
        </w:rPr>
        <w:t>W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spacing w:val="-6"/>
        </w:rPr>
        <w:t>u</w:t>
      </w:r>
      <w:r w:rsidRPr="006632F3">
        <w:rPr>
          <w:rFonts w:ascii="Times New Roman" w:eastAsia="Times New Roman" w:hAnsi="Times New Roman" w:cs="Times New Roman"/>
        </w:rPr>
        <w:t>ild</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ec</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vok</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to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bl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e</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isms to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o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8"/>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2"/>
        </w:rPr>
        <w:t>B</w:t>
      </w:r>
      <w:r w:rsidRPr="006632F3">
        <w:rPr>
          <w:rFonts w:ascii="Times New Roman" w:eastAsia="Times New Roman" w:hAnsi="Times New Roman" w:cs="Times New Roman"/>
        </w:rPr>
        <w:t>uil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is illu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n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28</w:t>
      </w:r>
    </w:p>
    <w:p w14:paraId="03BFC834" w14:textId="77777777" w:rsidR="00583B21" w:rsidRPr="006632F3" w:rsidRDefault="00583B21" w:rsidP="00583B21">
      <w:pPr>
        <w:spacing w:after="0" w:line="200" w:lineRule="exact"/>
        <w:rPr>
          <w:rFonts w:ascii="Times New Roman" w:hAnsi="Times New Roman" w:cs="Times New Roman"/>
        </w:rPr>
      </w:pPr>
    </w:p>
    <w:p w14:paraId="6F7013C8" w14:textId="77777777" w:rsidR="00583B21" w:rsidRPr="006632F3" w:rsidRDefault="00583B21" w:rsidP="00583B21">
      <w:pPr>
        <w:spacing w:after="0" w:line="200" w:lineRule="exact"/>
        <w:rPr>
          <w:rFonts w:ascii="Times New Roman" w:hAnsi="Times New Roman" w:cs="Times New Roman"/>
        </w:rPr>
      </w:pPr>
    </w:p>
    <w:p w14:paraId="39B3D5E5" w14:textId="77777777" w:rsidR="00583B21" w:rsidRPr="006632F3" w:rsidRDefault="00583B21" w:rsidP="00583B21">
      <w:pPr>
        <w:spacing w:after="0" w:line="200" w:lineRule="exact"/>
        <w:rPr>
          <w:rFonts w:ascii="Times New Roman" w:hAnsi="Times New Roman" w:cs="Times New Roman"/>
        </w:rPr>
      </w:pPr>
    </w:p>
    <w:p w14:paraId="43217DF2" w14:textId="77777777" w:rsidR="00583B21" w:rsidRPr="006632F3" w:rsidRDefault="00583B21" w:rsidP="00583B21">
      <w:pPr>
        <w:spacing w:after="0" w:line="200" w:lineRule="exact"/>
        <w:rPr>
          <w:rFonts w:ascii="Times New Roman" w:hAnsi="Times New Roman" w:cs="Times New Roman"/>
        </w:rPr>
      </w:pPr>
    </w:p>
    <w:p w14:paraId="76E978E3" w14:textId="77777777" w:rsidR="00583B21" w:rsidRPr="006632F3" w:rsidRDefault="00583B21" w:rsidP="00583B21">
      <w:pPr>
        <w:spacing w:after="0" w:line="200" w:lineRule="exact"/>
        <w:rPr>
          <w:rFonts w:ascii="Times New Roman" w:hAnsi="Times New Roman" w:cs="Times New Roman"/>
        </w:rPr>
      </w:pPr>
    </w:p>
    <w:p w14:paraId="75CFA3B5" w14:textId="77777777" w:rsidR="00583B21" w:rsidRPr="006632F3" w:rsidRDefault="00583B21" w:rsidP="00583B21">
      <w:pPr>
        <w:spacing w:after="0" w:line="200" w:lineRule="exact"/>
        <w:rPr>
          <w:rFonts w:ascii="Times New Roman" w:hAnsi="Times New Roman" w:cs="Times New Roman"/>
        </w:rPr>
      </w:pPr>
    </w:p>
    <w:p w14:paraId="39C851B6" w14:textId="77777777" w:rsidR="00583B21" w:rsidRPr="006632F3" w:rsidRDefault="00583B21" w:rsidP="00583B21">
      <w:pPr>
        <w:spacing w:after="0" w:line="200" w:lineRule="exact"/>
        <w:rPr>
          <w:rFonts w:ascii="Times New Roman" w:hAnsi="Times New Roman" w:cs="Times New Roman"/>
        </w:rPr>
      </w:pPr>
    </w:p>
    <w:p w14:paraId="54F38FCD" w14:textId="77777777" w:rsidR="00583B21" w:rsidRPr="006632F3" w:rsidRDefault="00583B21" w:rsidP="00583B21">
      <w:pPr>
        <w:spacing w:after="0" w:line="200" w:lineRule="exact"/>
        <w:rPr>
          <w:rFonts w:ascii="Times New Roman" w:hAnsi="Times New Roman" w:cs="Times New Roman"/>
        </w:rPr>
      </w:pPr>
    </w:p>
    <w:p w14:paraId="1EE09FC4" w14:textId="77777777" w:rsidR="00583B21" w:rsidRPr="006632F3" w:rsidRDefault="00583B21" w:rsidP="00583B21">
      <w:pPr>
        <w:spacing w:after="0" w:line="200" w:lineRule="exact"/>
        <w:rPr>
          <w:rFonts w:ascii="Times New Roman" w:hAnsi="Times New Roman" w:cs="Times New Roman"/>
        </w:rPr>
      </w:pPr>
    </w:p>
    <w:p w14:paraId="2A5DD215" w14:textId="77777777" w:rsidR="00583B21" w:rsidRPr="006632F3" w:rsidRDefault="00583B21" w:rsidP="00583B21">
      <w:pPr>
        <w:spacing w:after="0" w:line="200" w:lineRule="exact"/>
        <w:rPr>
          <w:rFonts w:ascii="Times New Roman" w:hAnsi="Times New Roman" w:cs="Times New Roman"/>
        </w:rPr>
      </w:pPr>
    </w:p>
    <w:p w14:paraId="6C514C17" w14:textId="77777777" w:rsidR="00583B21" w:rsidRPr="006632F3" w:rsidRDefault="00583B21" w:rsidP="00583B21">
      <w:pPr>
        <w:spacing w:after="0" w:line="200" w:lineRule="exact"/>
        <w:rPr>
          <w:rFonts w:ascii="Times New Roman" w:hAnsi="Times New Roman" w:cs="Times New Roman"/>
        </w:rPr>
      </w:pPr>
    </w:p>
    <w:p w14:paraId="05E0EDBE" w14:textId="77777777" w:rsidR="00583B21" w:rsidRPr="006632F3" w:rsidRDefault="00583B21" w:rsidP="00583B21">
      <w:pPr>
        <w:spacing w:after="0" w:line="200" w:lineRule="exact"/>
        <w:rPr>
          <w:rFonts w:ascii="Times New Roman" w:hAnsi="Times New Roman" w:cs="Times New Roman"/>
        </w:rPr>
      </w:pPr>
    </w:p>
    <w:p w14:paraId="210D4E58" w14:textId="77777777" w:rsidR="00583B21" w:rsidRPr="006632F3" w:rsidRDefault="00583B21" w:rsidP="00583B21">
      <w:pPr>
        <w:spacing w:after="0" w:line="200" w:lineRule="exact"/>
        <w:rPr>
          <w:rFonts w:ascii="Times New Roman" w:hAnsi="Times New Roman" w:cs="Times New Roman"/>
        </w:rPr>
      </w:pPr>
    </w:p>
    <w:p w14:paraId="168341EA" w14:textId="77777777" w:rsidR="00583B21" w:rsidRPr="006632F3" w:rsidRDefault="00583B21" w:rsidP="00583B21">
      <w:pPr>
        <w:spacing w:after="0" w:line="200" w:lineRule="exact"/>
        <w:rPr>
          <w:rFonts w:ascii="Times New Roman" w:hAnsi="Times New Roman" w:cs="Times New Roman"/>
        </w:rPr>
      </w:pPr>
    </w:p>
    <w:p w14:paraId="44846D79" w14:textId="77777777" w:rsidR="00583B21" w:rsidRPr="006632F3" w:rsidRDefault="00583B21" w:rsidP="00583B21">
      <w:pPr>
        <w:spacing w:after="0" w:line="200" w:lineRule="exact"/>
        <w:rPr>
          <w:rFonts w:ascii="Times New Roman" w:hAnsi="Times New Roman" w:cs="Times New Roman"/>
        </w:rPr>
      </w:pPr>
    </w:p>
    <w:p w14:paraId="27688F07" w14:textId="77777777" w:rsidR="00583B21" w:rsidRPr="006632F3" w:rsidRDefault="00583B21" w:rsidP="00583B21">
      <w:pPr>
        <w:spacing w:after="0" w:line="200" w:lineRule="exact"/>
        <w:rPr>
          <w:rFonts w:ascii="Times New Roman" w:hAnsi="Times New Roman" w:cs="Times New Roman"/>
        </w:rPr>
      </w:pPr>
    </w:p>
    <w:p w14:paraId="7143D1BD" w14:textId="77777777" w:rsidR="00583B21" w:rsidRPr="006632F3" w:rsidRDefault="00583B21" w:rsidP="00583B21">
      <w:pPr>
        <w:spacing w:after="0" w:line="200" w:lineRule="exact"/>
        <w:rPr>
          <w:rFonts w:ascii="Times New Roman" w:hAnsi="Times New Roman" w:cs="Times New Roman"/>
        </w:rPr>
      </w:pPr>
    </w:p>
    <w:p w14:paraId="51D22377" w14:textId="77777777" w:rsidR="00583B21" w:rsidRPr="006632F3" w:rsidRDefault="00583B21" w:rsidP="00583B21">
      <w:pPr>
        <w:spacing w:after="0" w:line="200" w:lineRule="exact"/>
        <w:rPr>
          <w:rFonts w:ascii="Times New Roman" w:hAnsi="Times New Roman" w:cs="Times New Roman"/>
        </w:rPr>
      </w:pPr>
    </w:p>
    <w:p w14:paraId="05A763FA" w14:textId="77777777" w:rsidR="00583B21" w:rsidRPr="006632F3" w:rsidRDefault="00583B21" w:rsidP="00583B21">
      <w:pPr>
        <w:spacing w:after="0" w:line="200" w:lineRule="exact"/>
        <w:rPr>
          <w:rFonts w:ascii="Times New Roman" w:hAnsi="Times New Roman" w:cs="Times New Roman"/>
        </w:rPr>
      </w:pPr>
    </w:p>
    <w:p w14:paraId="01B315D6" w14:textId="77777777" w:rsidR="00583B21" w:rsidRPr="006632F3" w:rsidRDefault="00583B21" w:rsidP="00583B21">
      <w:pPr>
        <w:spacing w:after="0" w:line="200" w:lineRule="exact"/>
        <w:rPr>
          <w:rFonts w:ascii="Times New Roman" w:hAnsi="Times New Roman" w:cs="Times New Roman"/>
        </w:rPr>
      </w:pPr>
    </w:p>
    <w:p w14:paraId="4E596611" w14:textId="77777777" w:rsidR="00583B21" w:rsidRPr="006632F3" w:rsidRDefault="00583B21" w:rsidP="00583B21">
      <w:pPr>
        <w:spacing w:after="0" w:line="200" w:lineRule="exact"/>
        <w:rPr>
          <w:rFonts w:ascii="Times New Roman" w:hAnsi="Times New Roman" w:cs="Times New Roman"/>
        </w:rPr>
      </w:pPr>
    </w:p>
    <w:p w14:paraId="56AD8447" w14:textId="77777777" w:rsidR="00583B21" w:rsidRPr="006632F3" w:rsidRDefault="00583B21" w:rsidP="00583B21">
      <w:pPr>
        <w:spacing w:after="0" w:line="200" w:lineRule="exact"/>
        <w:rPr>
          <w:rFonts w:ascii="Times New Roman" w:hAnsi="Times New Roman" w:cs="Times New Roman"/>
        </w:rPr>
      </w:pPr>
    </w:p>
    <w:p w14:paraId="59B86A10" w14:textId="77777777" w:rsidR="00583B21" w:rsidRPr="006632F3" w:rsidRDefault="00583B21" w:rsidP="00583B21">
      <w:pPr>
        <w:spacing w:after="0" w:line="200" w:lineRule="exact"/>
        <w:rPr>
          <w:rFonts w:ascii="Times New Roman" w:hAnsi="Times New Roman" w:cs="Times New Roman"/>
        </w:rPr>
      </w:pPr>
    </w:p>
    <w:p w14:paraId="12C9D297" w14:textId="77777777" w:rsidR="00583B21" w:rsidRPr="006632F3" w:rsidRDefault="00583B21" w:rsidP="00583B21">
      <w:pPr>
        <w:spacing w:after="0" w:line="200" w:lineRule="exact"/>
        <w:rPr>
          <w:rFonts w:ascii="Times New Roman" w:hAnsi="Times New Roman" w:cs="Times New Roman"/>
        </w:rPr>
      </w:pPr>
    </w:p>
    <w:p w14:paraId="63A0981C" w14:textId="77777777" w:rsidR="00583B21" w:rsidRPr="006632F3" w:rsidRDefault="00583B21" w:rsidP="00583B21">
      <w:pPr>
        <w:spacing w:after="0" w:line="200" w:lineRule="exact"/>
        <w:rPr>
          <w:rFonts w:ascii="Times New Roman" w:hAnsi="Times New Roman" w:cs="Times New Roman"/>
        </w:rPr>
      </w:pPr>
    </w:p>
    <w:p w14:paraId="22F85F49" w14:textId="77777777" w:rsidR="00583B21" w:rsidRPr="006632F3" w:rsidRDefault="00583B21" w:rsidP="00583B21">
      <w:pPr>
        <w:spacing w:after="0" w:line="200" w:lineRule="exact"/>
        <w:rPr>
          <w:rFonts w:ascii="Times New Roman" w:hAnsi="Times New Roman" w:cs="Times New Roman"/>
        </w:rPr>
      </w:pPr>
    </w:p>
    <w:p w14:paraId="2D6C49B0" w14:textId="77777777" w:rsidR="00583B21" w:rsidRPr="006632F3" w:rsidRDefault="00583B21" w:rsidP="00583B21">
      <w:pPr>
        <w:spacing w:after="0" w:line="200" w:lineRule="exact"/>
        <w:rPr>
          <w:rFonts w:ascii="Times New Roman" w:hAnsi="Times New Roman" w:cs="Times New Roman"/>
        </w:rPr>
      </w:pPr>
    </w:p>
    <w:p w14:paraId="2E53BA6F" w14:textId="77777777" w:rsidR="00583B21" w:rsidRPr="006632F3" w:rsidRDefault="00583B21" w:rsidP="00583B21">
      <w:pPr>
        <w:spacing w:after="0" w:line="200" w:lineRule="exact"/>
        <w:rPr>
          <w:rFonts w:ascii="Times New Roman" w:hAnsi="Times New Roman" w:cs="Times New Roman"/>
        </w:rPr>
      </w:pPr>
    </w:p>
    <w:p w14:paraId="5D23F177" w14:textId="77777777" w:rsidR="00583B21" w:rsidRPr="006632F3" w:rsidRDefault="00583B21" w:rsidP="00583B21">
      <w:pPr>
        <w:spacing w:after="0" w:line="200" w:lineRule="exact"/>
        <w:rPr>
          <w:rFonts w:ascii="Times New Roman" w:hAnsi="Times New Roman" w:cs="Times New Roman"/>
        </w:rPr>
      </w:pPr>
    </w:p>
    <w:p w14:paraId="46F34476" w14:textId="77777777" w:rsidR="00583B21" w:rsidRPr="006632F3" w:rsidRDefault="00583B21" w:rsidP="00583B21">
      <w:pPr>
        <w:spacing w:after="0" w:line="200" w:lineRule="exact"/>
        <w:rPr>
          <w:rFonts w:ascii="Times New Roman" w:hAnsi="Times New Roman" w:cs="Times New Roman"/>
        </w:rPr>
      </w:pPr>
    </w:p>
    <w:p w14:paraId="7D9641B9" w14:textId="77777777" w:rsidR="00583B21" w:rsidRPr="006632F3" w:rsidRDefault="00583B21" w:rsidP="00583B21">
      <w:pPr>
        <w:spacing w:after="0" w:line="200" w:lineRule="exact"/>
        <w:rPr>
          <w:rFonts w:ascii="Times New Roman" w:hAnsi="Times New Roman" w:cs="Times New Roman"/>
        </w:rPr>
      </w:pPr>
    </w:p>
    <w:p w14:paraId="086454C4" w14:textId="77777777" w:rsidR="00583B21" w:rsidRPr="006632F3" w:rsidRDefault="00583B21" w:rsidP="00583B21">
      <w:pPr>
        <w:spacing w:after="0" w:line="200" w:lineRule="exact"/>
        <w:rPr>
          <w:rFonts w:ascii="Times New Roman" w:hAnsi="Times New Roman" w:cs="Times New Roman"/>
        </w:rPr>
      </w:pPr>
    </w:p>
    <w:p w14:paraId="0C148EBD" w14:textId="77777777" w:rsidR="00583B21" w:rsidRPr="006632F3" w:rsidRDefault="00583B21" w:rsidP="00583B21">
      <w:pPr>
        <w:spacing w:before="8" w:after="0" w:line="260" w:lineRule="exact"/>
        <w:rPr>
          <w:rFonts w:ascii="Times New Roman" w:hAnsi="Times New Roman" w:cs="Times New Roman"/>
        </w:rPr>
      </w:pPr>
    </w:p>
    <w:p w14:paraId="0BB4B098"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67840" behindDoc="1" locked="0" layoutInCell="1" allowOverlap="1" wp14:anchorId="342F8C32" wp14:editId="1F22282B">
                <wp:simplePos x="0" y="0"/>
                <wp:positionH relativeFrom="page">
                  <wp:posOffset>1175385</wp:posOffset>
                </wp:positionH>
                <wp:positionV relativeFrom="paragraph">
                  <wp:posOffset>-3862070</wp:posOffset>
                </wp:positionV>
                <wp:extent cx="4394835" cy="3834130"/>
                <wp:effectExtent l="3810" t="0" r="1905" b="0"/>
                <wp:wrapNone/>
                <wp:docPr id="3039" name="Text Box 29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4835" cy="3834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399D5" w14:textId="77777777" w:rsidR="00583B21" w:rsidRDefault="00583B21" w:rsidP="00583B21">
                            <w:pPr>
                              <w:tabs>
                                <w:tab w:val="left" w:pos="5660"/>
                              </w:tabs>
                              <w:spacing w:before="88" w:after="0" w:line="240" w:lineRule="auto"/>
                              <w:ind w:left="2773"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6"/>
                                <w:sz w:val="15"/>
                                <w:szCs w:val="15"/>
                              </w:rPr>
                              <w:t>G</w:t>
                            </w:r>
                            <w:r>
                              <w:rPr>
                                <w:rFonts w:ascii="Arial" w:eastAsia="Arial" w:hAnsi="Arial" w:cs="Arial"/>
                                <w:spacing w:val="5"/>
                                <w:sz w:val="15"/>
                                <w:szCs w:val="15"/>
                              </w:rPr>
                              <w:t>r</w:t>
                            </w:r>
                            <w:r>
                              <w:rPr>
                                <w:rFonts w:ascii="Arial" w:eastAsia="Arial" w:hAnsi="Arial" w:cs="Arial"/>
                                <w:spacing w:val="8"/>
                                <w:sz w:val="15"/>
                                <w:szCs w:val="15"/>
                              </w:rPr>
                              <w:t>i</w:t>
                            </w:r>
                            <w:r>
                              <w:rPr>
                                <w:rFonts w:ascii="Arial" w:eastAsia="Arial" w:hAnsi="Arial" w:cs="Arial"/>
                                <w:spacing w:val="-2"/>
                                <w:sz w:val="15"/>
                                <w:szCs w:val="15"/>
                              </w:rPr>
                              <w:t>d</w:t>
                            </w:r>
                            <w:r>
                              <w:rPr>
                                <w:rFonts w:ascii="Arial" w:eastAsia="Arial" w:hAnsi="Arial" w:cs="Arial"/>
                                <w:spacing w:val="1"/>
                                <w:sz w:val="15"/>
                                <w:szCs w:val="15"/>
                              </w:rPr>
                              <w:t>C</w:t>
                            </w:r>
                            <w:r>
                              <w:rPr>
                                <w:rFonts w:ascii="Arial" w:eastAsia="Arial" w:hAnsi="Arial" w:cs="Arial"/>
                                <w:spacing w:val="-2"/>
                                <w:sz w:val="15"/>
                                <w:szCs w:val="15"/>
                              </w:rPr>
                              <w:t>on</w:t>
                            </w:r>
                            <w:r>
                              <w:rPr>
                                <w:rFonts w:ascii="Arial" w:eastAsia="Arial" w:hAnsi="Arial" w:cs="Arial"/>
                                <w:spacing w:val="-1"/>
                                <w:sz w:val="15"/>
                                <w:szCs w:val="15"/>
                              </w:rPr>
                              <w:t>t</w:t>
                            </w:r>
                            <w:r>
                              <w:rPr>
                                <w:rFonts w:ascii="Arial" w:eastAsia="Arial" w:hAnsi="Arial" w:cs="Arial"/>
                                <w:spacing w:val="5"/>
                                <w:sz w:val="15"/>
                                <w:szCs w:val="15"/>
                              </w:rPr>
                              <w:t>r</w:t>
                            </w:r>
                            <w:r>
                              <w:rPr>
                                <w:rFonts w:ascii="Arial" w:eastAsia="Arial" w:hAnsi="Arial" w:cs="Arial"/>
                                <w:spacing w:val="-2"/>
                                <w:sz w:val="15"/>
                                <w:szCs w:val="15"/>
                              </w:rPr>
                              <w:t>o</w:t>
                            </w:r>
                            <w:r>
                              <w:rPr>
                                <w:rFonts w:ascii="Arial" w:eastAsia="Arial" w:hAnsi="Arial" w:cs="Arial"/>
                                <w:spacing w:val="8"/>
                                <w:sz w:val="15"/>
                                <w:szCs w:val="15"/>
                              </w:rPr>
                              <w:t>l</w:t>
                            </w:r>
                            <w:r>
                              <w:rPr>
                                <w:rFonts w:ascii="Arial" w:eastAsia="Arial" w:hAnsi="Arial" w:cs="Arial"/>
                                <w:spacing w:val="-2"/>
                                <w:sz w:val="15"/>
                                <w:szCs w:val="15"/>
                              </w:rPr>
                              <w:t>L</w:t>
                            </w:r>
                            <w:r>
                              <w:rPr>
                                <w:rFonts w:ascii="Arial" w:eastAsia="Arial" w:hAnsi="Arial" w:cs="Arial"/>
                                <w:spacing w:val="8"/>
                                <w:sz w:val="15"/>
                                <w:szCs w:val="15"/>
                              </w:rPr>
                              <w:t>i</w:t>
                            </w:r>
                            <w:r>
                              <w:rPr>
                                <w:rFonts w:ascii="Arial" w:eastAsia="Arial" w:hAnsi="Arial" w:cs="Arial"/>
                                <w:spacing w:val="7"/>
                                <w:sz w:val="15"/>
                                <w:szCs w:val="15"/>
                              </w:rPr>
                              <w:t>s</w:t>
                            </w:r>
                            <w:r>
                              <w:rPr>
                                <w:rFonts w:ascii="Arial" w:eastAsia="Arial" w:hAnsi="Arial" w:cs="Arial"/>
                                <w:spacing w:val="-1"/>
                                <w:sz w:val="15"/>
                                <w:szCs w:val="15"/>
                              </w:rPr>
                              <w:t>t</w:t>
                            </w:r>
                            <w:r>
                              <w:rPr>
                                <w:rFonts w:ascii="Arial" w:eastAsia="Arial" w:hAnsi="Arial" w:cs="Arial"/>
                                <w:spacing w:val="-2"/>
                                <w:sz w:val="15"/>
                                <w:szCs w:val="15"/>
                              </w:rPr>
                              <w:t>ene</w:t>
                            </w:r>
                            <w:r>
                              <w:rPr>
                                <w:rFonts w:ascii="Arial" w:eastAsia="Arial" w:hAnsi="Arial" w:cs="Arial"/>
                                <w:sz w:val="15"/>
                                <w:szCs w:val="15"/>
                              </w:rPr>
                              <w:t>r</w:t>
                            </w:r>
                            <w:r>
                              <w:rPr>
                                <w:rFonts w:ascii="Arial" w:eastAsia="Arial" w:hAnsi="Arial" w:cs="Arial"/>
                                <w:spacing w:val="-9"/>
                                <w:sz w:val="15"/>
                                <w:szCs w:val="15"/>
                              </w:rPr>
                              <w:t xml:space="preserve"> </w:t>
                            </w:r>
                            <w:r>
                              <w:rPr>
                                <w:rFonts w:ascii="Arial" w:eastAsia="Arial" w:hAnsi="Arial" w:cs="Arial"/>
                                <w:sz w:val="15"/>
                                <w:szCs w:val="15"/>
                              </w:rPr>
                              <w:tab/>
                            </w:r>
                            <w:r>
                              <w:rPr>
                                <w:rFonts w:ascii="Arial" w:eastAsia="Arial" w:hAnsi="Arial" w:cs="Arial"/>
                                <w:spacing w:val="9"/>
                                <w:w w:val="101"/>
                                <w:sz w:val="15"/>
                                <w:szCs w:val="15"/>
                              </w:rPr>
                              <w:t>S</w:t>
                            </w:r>
                            <w:r>
                              <w:rPr>
                                <w:rFonts w:ascii="Arial" w:eastAsia="Arial" w:hAnsi="Arial" w:cs="Arial"/>
                                <w:spacing w:val="6"/>
                                <w:w w:val="101"/>
                                <w:sz w:val="15"/>
                                <w:szCs w:val="15"/>
                              </w:rPr>
                              <w:t>G</w:t>
                            </w:r>
                            <w:r>
                              <w:rPr>
                                <w:rFonts w:ascii="Arial" w:eastAsia="Arial" w:hAnsi="Arial" w:cs="Arial"/>
                                <w:spacing w:val="9"/>
                                <w:w w:val="101"/>
                                <w:sz w:val="15"/>
                                <w:szCs w:val="15"/>
                              </w:rPr>
                              <w:t>S</w:t>
                            </w:r>
                            <w:r>
                              <w:rPr>
                                <w:rFonts w:ascii="Arial" w:eastAsia="Arial" w:hAnsi="Arial" w:cs="Arial"/>
                                <w:spacing w:val="-2"/>
                                <w:w w:val="102"/>
                                <w:sz w:val="15"/>
                                <w:szCs w:val="15"/>
                              </w:rPr>
                              <w:t>en</w:t>
                            </w:r>
                            <w:r>
                              <w:rPr>
                                <w:rFonts w:ascii="Arial" w:eastAsia="Arial" w:hAnsi="Arial" w:cs="Arial"/>
                                <w:spacing w:val="7"/>
                                <w:w w:val="102"/>
                                <w:sz w:val="15"/>
                                <w:szCs w:val="15"/>
                              </w:rPr>
                              <w:t>s</w:t>
                            </w:r>
                            <w:r>
                              <w:rPr>
                                <w:rFonts w:ascii="Arial" w:eastAsia="Arial" w:hAnsi="Arial" w:cs="Arial"/>
                                <w:spacing w:val="-2"/>
                                <w:w w:val="102"/>
                                <w:sz w:val="15"/>
                                <w:szCs w:val="15"/>
                              </w:rPr>
                              <w:t>o</w:t>
                            </w:r>
                            <w:r>
                              <w:rPr>
                                <w:rFonts w:ascii="Arial" w:eastAsia="Arial" w:hAnsi="Arial" w:cs="Arial"/>
                                <w:spacing w:val="5"/>
                                <w:w w:val="102"/>
                                <w:sz w:val="15"/>
                                <w:szCs w:val="15"/>
                              </w:rPr>
                              <w:t>r</w:t>
                            </w:r>
                            <w:r>
                              <w:rPr>
                                <w:rFonts w:ascii="Arial" w:eastAsia="Arial" w:hAnsi="Arial" w:cs="Arial"/>
                                <w:spacing w:val="9"/>
                                <w:w w:val="101"/>
                                <w:sz w:val="15"/>
                                <w:szCs w:val="15"/>
                              </w:rPr>
                              <w:t>V</w:t>
                            </w:r>
                            <w:r>
                              <w:rPr>
                                <w:rFonts w:ascii="Arial" w:eastAsia="Arial" w:hAnsi="Arial" w:cs="Arial"/>
                                <w:spacing w:val="8"/>
                                <w:w w:val="102"/>
                                <w:sz w:val="15"/>
                                <w:szCs w:val="15"/>
                              </w:rPr>
                              <w:t>i</w:t>
                            </w:r>
                            <w:r>
                              <w:rPr>
                                <w:rFonts w:ascii="Arial" w:eastAsia="Arial" w:hAnsi="Arial" w:cs="Arial"/>
                                <w:spacing w:val="-2"/>
                                <w:w w:val="102"/>
                                <w:sz w:val="15"/>
                                <w:szCs w:val="15"/>
                              </w:rPr>
                              <w:t>e</w:t>
                            </w:r>
                            <w:r>
                              <w:rPr>
                                <w:rFonts w:ascii="Arial" w:eastAsia="Arial" w:hAnsi="Arial" w:cs="Arial"/>
                                <w:w w:val="102"/>
                                <w:sz w:val="15"/>
                                <w:szCs w:val="15"/>
                              </w:rPr>
                              <w:t>w</w:t>
                            </w:r>
                          </w:p>
                          <w:p w14:paraId="1391210D" w14:textId="77777777" w:rsidR="00583B21" w:rsidRDefault="00583B21" w:rsidP="00583B21">
                            <w:pPr>
                              <w:spacing w:before="1" w:after="0" w:line="100" w:lineRule="exact"/>
                              <w:rPr>
                                <w:sz w:val="10"/>
                                <w:szCs w:val="10"/>
                              </w:rPr>
                            </w:pPr>
                          </w:p>
                          <w:p w14:paraId="41ADAAB2" w14:textId="77777777" w:rsidR="00583B21" w:rsidRDefault="00583B21" w:rsidP="00583B21">
                            <w:pPr>
                              <w:spacing w:after="0" w:line="200" w:lineRule="exact"/>
                              <w:rPr>
                                <w:sz w:val="20"/>
                                <w:szCs w:val="20"/>
                              </w:rPr>
                            </w:pPr>
                          </w:p>
                          <w:p w14:paraId="3E7A3745" w14:textId="77777777" w:rsidR="00583B21" w:rsidRDefault="00583B21" w:rsidP="00583B21">
                            <w:pPr>
                              <w:spacing w:after="0" w:line="240" w:lineRule="auto"/>
                              <w:ind w:right="958"/>
                              <w:jc w:val="right"/>
                              <w:rPr>
                                <w:rFonts w:ascii="Arial" w:eastAsia="Arial" w:hAnsi="Arial" w:cs="Arial"/>
                                <w:sz w:val="15"/>
                                <w:szCs w:val="15"/>
                              </w:rPr>
                            </w:pPr>
                            <w:r>
                              <w:rPr>
                                <w:rFonts w:ascii="Arial" w:eastAsia="Arial" w:hAnsi="Arial" w:cs="Arial"/>
                                <w:w w:val="102"/>
                                <w:sz w:val="15"/>
                                <w:szCs w:val="15"/>
                              </w:rPr>
                              <w:t>6</w:t>
                            </w:r>
                          </w:p>
                          <w:p w14:paraId="71A72C47" w14:textId="77777777" w:rsidR="00583B21" w:rsidRDefault="00583B21" w:rsidP="00583B21">
                            <w:pPr>
                              <w:spacing w:before="10" w:after="0" w:line="110" w:lineRule="exact"/>
                              <w:rPr>
                                <w:sz w:val="11"/>
                                <w:szCs w:val="11"/>
                              </w:rPr>
                            </w:pPr>
                          </w:p>
                          <w:p w14:paraId="355A944F" w14:textId="77777777" w:rsidR="00583B21" w:rsidRDefault="00583B21" w:rsidP="00583B21">
                            <w:pPr>
                              <w:spacing w:after="0" w:line="240" w:lineRule="auto"/>
                              <w:ind w:right="1847"/>
                              <w:jc w:val="right"/>
                              <w:rPr>
                                <w:rFonts w:ascii="Arial" w:eastAsia="Arial" w:hAnsi="Arial" w:cs="Arial"/>
                                <w:sz w:val="15"/>
                                <w:szCs w:val="15"/>
                              </w:rPr>
                            </w:pPr>
                            <w:r>
                              <w:rPr>
                                <w:rFonts w:ascii="Arial" w:eastAsia="Arial" w:hAnsi="Arial" w:cs="Arial"/>
                                <w:w w:val="102"/>
                                <w:sz w:val="15"/>
                                <w:szCs w:val="15"/>
                              </w:rPr>
                              <w:t>4</w:t>
                            </w:r>
                          </w:p>
                          <w:p w14:paraId="6EF85F8E" w14:textId="77777777" w:rsidR="00583B21" w:rsidRDefault="00583B21" w:rsidP="00583B21">
                            <w:pPr>
                              <w:spacing w:before="9" w:after="0" w:line="170" w:lineRule="exact"/>
                              <w:rPr>
                                <w:sz w:val="17"/>
                                <w:szCs w:val="17"/>
                              </w:rPr>
                            </w:pPr>
                          </w:p>
                          <w:p w14:paraId="4976C804" w14:textId="77777777" w:rsidR="00583B21" w:rsidRDefault="00583B21" w:rsidP="00583B21">
                            <w:pPr>
                              <w:tabs>
                                <w:tab w:val="left" w:pos="2860"/>
                                <w:tab w:val="left" w:pos="5600"/>
                              </w:tabs>
                              <w:spacing w:after="0" w:line="240" w:lineRule="auto"/>
                              <w:ind w:left="1119"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1"/>
                                <w:sz w:val="15"/>
                                <w:szCs w:val="15"/>
                              </w:rPr>
                              <w:t>C</w:t>
                            </w:r>
                            <w:r>
                              <w:rPr>
                                <w:rFonts w:ascii="Arial" w:eastAsia="Arial" w:hAnsi="Arial" w:cs="Arial"/>
                                <w:spacing w:val="8"/>
                                <w:sz w:val="15"/>
                                <w:szCs w:val="15"/>
                              </w:rPr>
                              <w:t>li</w:t>
                            </w:r>
                            <w:r>
                              <w:rPr>
                                <w:rFonts w:ascii="Arial" w:eastAsia="Arial" w:hAnsi="Arial" w:cs="Arial"/>
                                <w:spacing w:val="-2"/>
                                <w:sz w:val="15"/>
                                <w:szCs w:val="15"/>
                              </w:rPr>
                              <w:t>en</w:t>
                            </w:r>
                            <w:r>
                              <w:rPr>
                                <w:rFonts w:ascii="Arial" w:eastAsia="Arial" w:hAnsi="Arial" w:cs="Arial"/>
                                <w:sz w:val="15"/>
                                <w:szCs w:val="15"/>
                              </w:rPr>
                              <w:t>t</w:t>
                            </w:r>
                            <w:r>
                              <w:rPr>
                                <w:rFonts w:ascii="Arial" w:eastAsia="Arial" w:hAnsi="Arial" w:cs="Arial"/>
                                <w:spacing w:val="-26"/>
                                <w:sz w:val="15"/>
                                <w:szCs w:val="15"/>
                              </w:rPr>
                              <w:t xml:space="preserve"> </w:t>
                            </w:r>
                            <w:r>
                              <w:rPr>
                                <w:rFonts w:ascii="Arial" w:eastAsia="Arial" w:hAnsi="Arial" w:cs="Arial"/>
                                <w:sz w:val="15"/>
                                <w:szCs w:val="15"/>
                              </w:rPr>
                              <w:tab/>
                            </w: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9"/>
                                <w:sz w:val="15"/>
                                <w:szCs w:val="15"/>
                              </w:rPr>
                              <w:t>S</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7"/>
                                <w:sz w:val="15"/>
                                <w:szCs w:val="15"/>
                              </w:rPr>
                              <w:t>v</w:t>
                            </w:r>
                            <w:r>
                              <w:rPr>
                                <w:rFonts w:ascii="Arial" w:eastAsia="Arial" w:hAnsi="Arial" w:cs="Arial"/>
                                <w:spacing w:val="8"/>
                                <w:sz w:val="15"/>
                                <w:szCs w:val="15"/>
                              </w:rPr>
                              <w:t>i</w:t>
                            </w:r>
                            <w:r>
                              <w:rPr>
                                <w:rFonts w:ascii="Arial" w:eastAsia="Arial" w:hAnsi="Arial" w:cs="Arial"/>
                                <w:spacing w:val="7"/>
                                <w:sz w:val="15"/>
                                <w:szCs w:val="15"/>
                              </w:rPr>
                              <w:t>c</w:t>
                            </w:r>
                            <w:r>
                              <w:rPr>
                                <w:rFonts w:ascii="Arial" w:eastAsia="Arial" w:hAnsi="Arial" w:cs="Arial"/>
                                <w:spacing w:val="-2"/>
                                <w:sz w:val="15"/>
                                <w:szCs w:val="15"/>
                              </w:rPr>
                              <w:t>e</w:t>
                            </w:r>
                            <w:r>
                              <w:rPr>
                                <w:rFonts w:ascii="Arial" w:eastAsia="Arial" w:hAnsi="Arial" w:cs="Arial"/>
                                <w:spacing w:val="9"/>
                                <w:sz w:val="15"/>
                                <w:szCs w:val="15"/>
                              </w:rPr>
                              <w:t>A</w:t>
                            </w:r>
                            <w:r>
                              <w:rPr>
                                <w:rFonts w:ascii="Arial" w:eastAsia="Arial" w:hAnsi="Arial" w:cs="Arial"/>
                                <w:spacing w:val="-2"/>
                                <w:sz w:val="15"/>
                                <w:szCs w:val="15"/>
                              </w:rPr>
                              <w:t>dap</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z w:val="15"/>
                                <w:szCs w:val="15"/>
                              </w:rPr>
                              <w:t>r</w:t>
                            </w:r>
                            <w:r>
                              <w:rPr>
                                <w:rFonts w:ascii="Arial" w:eastAsia="Arial" w:hAnsi="Arial" w:cs="Arial"/>
                                <w:spacing w:val="-15"/>
                                <w:sz w:val="15"/>
                                <w:szCs w:val="15"/>
                              </w:rPr>
                              <w:t xml:space="preserve"> </w:t>
                            </w:r>
                            <w:r>
                              <w:rPr>
                                <w:rFonts w:ascii="Arial" w:eastAsia="Arial" w:hAnsi="Arial" w:cs="Arial"/>
                                <w:sz w:val="15"/>
                                <w:szCs w:val="15"/>
                              </w:rPr>
                              <w:tab/>
                            </w:r>
                            <w:r>
                              <w:rPr>
                                <w:rFonts w:ascii="Arial" w:eastAsia="Arial" w:hAnsi="Arial" w:cs="Arial"/>
                                <w:spacing w:val="9"/>
                                <w:w w:val="101"/>
                                <w:position w:val="1"/>
                                <w:sz w:val="15"/>
                                <w:szCs w:val="15"/>
                              </w:rPr>
                              <w:t>S</w:t>
                            </w:r>
                            <w:r>
                              <w:rPr>
                                <w:rFonts w:ascii="Arial" w:eastAsia="Arial" w:hAnsi="Arial" w:cs="Arial"/>
                                <w:spacing w:val="-2"/>
                                <w:w w:val="102"/>
                                <w:position w:val="1"/>
                                <w:sz w:val="15"/>
                                <w:szCs w:val="15"/>
                              </w:rPr>
                              <w:t>en</w:t>
                            </w:r>
                            <w:r>
                              <w:rPr>
                                <w:rFonts w:ascii="Arial" w:eastAsia="Arial" w:hAnsi="Arial" w:cs="Arial"/>
                                <w:spacing w:val="7"/>
                                <w:w w:val="102"/>
                                <w:position w:val="1"/>
                                <w:sz w:val="15"/>
                                <w:szCs w:val="15"/>
                              </w:rPr>
                              <w:t>s</w:t>
                            </w:r>
                            <w:r>
                              <w:rPr>
                                <w:rFonts w:ascii="Arial" w:eastAsia="Arial" w:hAnsi="Arial" w:cs="Arial"/>
                                <w:spacing w:val="-2"/>
                                <w:w w:val="102"/>
                                <w:position w:val="1"/>
                                <w:sz w:val="15"/>
                                <w:szCs w:val="15"/>
                              </w:rPr>
                              <w:t>o</w:t>
                            </w:r>
                            <w:r>
                              <w:rPr>
                                <w:rFonts w:ascii="Arial" w:eastAsia="Arial" w:hAnsi="Arial" w:cs="Arial"/>
                                <w:spacing w:val="5"/>
                                <w:w w:val="102"/>
                                <w:position w:val="1"/>
                                <w:sz w:val="15"/>
                                <w:szCs w:val="15"/>
                              </w:rPr>
                              <w:t>r</w:t>
                            </w:r>
                            <w:r>
                              <w:rPr>
                                <w:rFonts w:ascii="Arial" w:eastAsia="Arial" w:hAnsi="Arial" w:cs="Arial"/>
                                <w:spacing w:val="6"/>
                                <w:w w:val="101"/>
                                <w:position w:val="1"/>
                                <w:sz w:val="15"/>
                                <w:szCs w:val="15"/>
                              </w:rPr>
                              <w:t>G</w:t>
                            </w:r>
                            <w:r>
                              <w:rPr>
                                <w:rFonts w:ascii="Arial" w:eastAsia="Arial" w:hAnsi="Arial" w:cs="Arial"/>
                                <w:spacing w:val="5"/>
                                <w:w w:val="102"/>
                                <w:position w:val="1"/>
                                <w:sz w:val="15"/>
                                <w:szCs w:val="15"/>
                              </w:rPr>
                              <w:t>r</w:t>
                            </w:r>
                            <w:r>
                              <w:rPr>
                                <w:rFonts w:ascii="Arial" w:eastAsia="Arial" w:hAnsi="Arial" w:cs="Arial"/>
                                <w:spacing w:val="8"/>
                                <w:w w:val="102"/>
                                <w:position w:val="1"/>
                                <w:sz w:val="15"/>
                                <w:szCs w:val="15"/>
                              </w:rPr>
                              <w:t>i</w:t>
                            </w:r>
                            <w:r>
                              <w:rPr>
                                <w:rFonts w:ascii="Arial" w:eastAsia="Arial" w:hAnsi="Arial" w:cs="Arial"/>
                                <w:spacing w:val="-2"/>
                                <w:w w:val="102"/>
                                <w:position w:val="1"/>
                                <w:sz w:val="15"/>
                                <w:szCs w:val="15"/>
                              </w:rPr>
                              <w:t>d</w:t>
                            </w:r>
                            <w:r>
                              <w:rPr>
                                <w:rFonts w:ascii="Arial" w:eastAsia="Arial" w:hAnsi="Arial" w:cs="Arial"/>
                                <w:spacing w:val="9"/>
                                <w:w w:val="101"/>
                                <w:position w:val="1"/>
                                <w:sz w:val="15"/>
                                <w:szCs w:val="15"/>
                              </w:rPr>
                              <w:t>B</w:t>
                            </w:r>
                            <w:r>
                              <w:rPr>
                                <w:rFonts w:ascii="Arial" w:eastAsia="Arial" w:hAnsi="Arial" w:cs="Arial"/>
                                <w:spacing w:val="5"/>
                                <w:w w:val="102"/>
                                <w:position w:val="1"/>
                                <w:sz w:val="15"/>
                                <w:szCs w:val="15"/>
                              </w:rPr>
                              <w:t>r</w:t>
                            </w:r>
                            <w:r>
                              <w:rPr>
                                <w:rFonts w:ascii="Arial" w:eastAsia="Arial" w:hAnsi="Arial" w:cs="Arial"/>
                                <w:spacing w:val="-2"/>
                                <w:w w:val="102"/>
                                <w:position w:val="1"/>
                                <w:sz w:val="15"/>
                                <w:szCs w:val="15"/>
                              </w:rPr>
                              <w:t>o</w:t>
                            </w:r>
                            <w:r>
                              <w:rPr>
                                <w:rFonts w:ascii="Arial" w:eastAsia="Arial" w:hAnsi="Arial" w:cs="Arial"/>
                                <w:spacing w:val="7"/>
                                <w:w w:val="102"/>
                                <w:position w:val="1"/>
                                <w:sz w:val="15"/>
                                <w:szCs w:val="15"/>
                              </w:rPr>
                              <w:t>k</w:t>
                            </w:r>
                            <w:r>
                              <w:rPr>
                                <w:rFonts w:ascii="Arial" w:eastAsia="Arial" w:hAnsi="Arial" w:cs="Arial"/>
                                <w:spacing w:val="-2"/>
                                <w:w w:val="102"/>
                                <w:position w:val="1"/>
                                <w:sz w:val="15"/>
                                <w:szCs w:val="15"/>
                              </w:rPr>
                              <w:t>e</w:t>
                            </w:r>
                            <w:r>
                              <w:rPr>
                                <w:rFonts w:ascii="Arial" w:eastAsia="Arial" w:hAnsi="Arial" w:cs="Arial"/>
                                <w:w w:val="102"/>
                                <w:position w:val="1"/>
                                <w:sz w:val="15"/>
                                <w:szCs w:val="15"/>
                              </w:rPr>
                              <w:t>r</w:t>
                            </w:r>
                          </w:p>
                          <w:p w14:paraId="6CE41DFD" w14:textId="77777777" w:rsidR="00583B21" w:rsidRDefault="00583B21" w:rsidP="00583B21">
                            <w:pPr>
                              <w:spacing w:before="17" w:after="0" w:line="200" w:lineRule="exact"/>
                              <w:rPr>
                                <w:sz w:val="20"/>
                                <w:szCs w:val="20"/>
                              </w:rPr>
                            </w:pPr>
                          </w:p>
                          <w:p w14:paraId="065F5944" w14:textId="77777777" w:rsidR="00583B21" w:rsidRDefault="00583B21" w:rsidP="00583B21">
                            <w:pPr>
                              <w:tabs>
                                <w:tab w:val="left" w:pos="3200"/>
                                <w:tab w:val="left" w:pos="6500"/>
                              </w:tabs>
                              <w:spacing w:after="0" w:line="227" w:lineRule="exact"/>
                              <w:ind w:left="1843" w:right="-20"/>
                              <w:rPr>
                                <w:rFonts w:ascii="Arial" w:eastAsia="Arial" w:hAnsi="Arial" w:cs="Arial"/>
                                <w:sz w:val="15"/>
                                <w:szCs w:val="15"/>
                              </w:rPr>
                            </w:pPr>
                            <w:r>
                              <w:rPr>
                                <w:rFonts w:ascii="Arial" w:eastAsia="Arial" w:hAnsi="Arial" w:cs="Arial"/>
                                <w:position w:val="-3"/>
                                <w:sz w:val="15"/>
                                <w:szCs w:val="15"/>
                              </w:rPr>
                              <w:t>1</w:t>
                            </w:r>
                            <w:r>
                              <w:rPr>
                                <w:rFonts w:ascii="Arial" w:eastAsia="Arial" w:hAnsi="Arial" w:cs="Arial"/>
                                <w:spacing w:val="-40"/>
                                <w:position w:val="-3"/>
                                <w:sz w:val="15"/>
                                <w:szCs w:val="15"/>
                              </w:rPr>
                              <w:t xml:space="preserve"> </w:t>
                            </w:r>
                            <w:r>
                              <w:rPr>
                                <w:rFonts w:ascii="Arial" w:eastAsia="Arial" w:hAnsi="Arial" w:cs="Arial"/>
                                <w:position w:val="-3"/>
                                <w:sz w:val="15"/>
                                <w:szCs w:val="15"/>
                              </w:rPr>
                              <w:tab/>
                              <w:t>3</w:t>
                            </w:r>
                            <w:r>
                              <w:rPr>
                                <w:rFonts w:ascii="Arial" w:eastAsia="Arial" w:hAnsi="Arial" w:cs="Arial"/>
                                <w:spacing w:val="-40"/>
                                <w:position w:val="-3"/>
                                <w:sz w:val="15"/>
                                <w:szCs w:val="15"/>
                              </w:rPr>
                              <w:t xml:space="preserve"> </w:t>
                            </w:r>
                            <w:r>
                              <w:rPr>
                                <w:rFonts w:ascii="Arial" w:eastAsia="Arial" w:hAnsi="Arial" w:cs="Arial"/>
                                <w:position w:val="-3"/>
                                <w:sz w:val="15"/>
                                <w:szCs w:val="15"/>
                              </w:rPr>
                              <w:tab/>
                            </w:r>
                            <w:r>
                              <w:rPr>
                                <w:rFonts w:ascii="Arial" w:eastAsia="Arial" w:hAnsi="Arial" w:cs="Arial"/>
                                <w:w w:val="102"/>
                                <w:position w:val="4"/>
                                <w:sz w:val="15"/>
                                <w:szCs w:val="15"/>
                              </w:rPr>
                              <w:t>5</w:t>
                            </w:r>
                          </w:p>
                          <w:p w14:paraId="12F03DFA" w14:textId="77777777" w:rsidR="00583B21" w:rsidRDefault="00583B21" w:rsidP="00583B21">
                            <w:pPr>
                              <w:spacing w:after="0" w:line="141" w:lineRule="exact"/>
                              <w:ind w:left="2533" w:right="4220"/>
                              <w:jc w:val="center"/>
                              <w:rPr>
                                <w:rFonts w:ascii="Arial" w:eastAsia="Arial" w:hAnsi="Arial" w:cs="Arial"/>
                                <w:sz w:val="15"/>
                                <w:szCs w:val="15"/>
                              </w:rPr>
                            </w:pPr>
                            <w:r>
                              <w:rPr>
                                <w:rFonts w:ascii="Arial" w:eastAsia="Arial" w:hAnsi="Arial" w:cs="Arial"/>
                                <w:w w:val="102"/>
                                <w:sz w:val="15"/>
                                <w:szCs w:val="15"/>
                              </w:rPr>
                              <w:t>2</w:t>
                            </w:r>
                          </w:p>
                          <w:p w14:paraId="2586631C" w14:textId="77777777" w:rsidR="00583B21" w:rsidRDefault="00583B21" w:rsidP="00583B21">
                            <w:pPr>
                              <w:spacing w:before="5" w:after="0" w:line="170" w:lineRule="exact"/>
                              <w:rPr>
                                <w:sz w:val="17"/>
                                <w:szCs w:val="17"/>
                              </w:rPr>
                            </w:pPr>
                          </w:p>
                          <w:p w14:paraId="2F94E0FF" w14:textId="77777777" w:rsidR="00583B21" w:rsidRDefault="00583B21" w:rsidP="00583B21">
                            <w:pPr>
                              <w:tabs>
                                <w:tab w:val="left" w:pos="3120"/>
                                <w:tab w:val="left" w:pos="5720"/>
                              </w:tabs>
                              <w:spacing w:after="0" w:line="240" w:lineRule="auto"/>
                              <w:ind w:left="1050"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9"/>
                                <w:sz w:val="15"/>
                                <w:szCs w:val="15"/>
                              </w:rPr>
                              <w:t>A</w:t>
                            </w:r>
                            <w:r>
                              <w:rPr>
                                <w:rFonts w:ascii="Arial" w:eastAsia="Arial" w:hAnsi="Arial" w:cs="Arial"/>
                                <w:spacing w:val="-2"/>
                                <w:sz w:val="15"/>
                                <w:szCs w:val="15"/>
                              </w:rPr>
                              <w:t>dap</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z w:val="15"/>
                                <w:szCs w:val="15"/>
                              </w:rPr>
                              <w:t>r</w:t>
                            </w:r>
                            <w:r>
                              <w:rPr>
                                <w:rFonts w:ascii="Arial" w:eastAsia="Arial" w:hAnsi="Arial" w:cs="Arial"/>
                                <w:spacing w:val="-24"/>
                                <w:sz w:val="15"/>
                                <w:szCs w:val="15"/>
                              </w:rPr>
                              <w:t xml:space="preserve"> </w:t>
                            </w:r>
                            <w:r>
                              <w:rPr>
                                <w:rFonts w:ascii="Arial" w:eastAsia="Arial" w:hAnsi="Arial" w:cs="Arial"/>
                                <w:sz w:val="15"/>
                                <w:szCs w:val="15"/>
                              </w:rPr>
                              <w:tab/>
                            </w:r>
                            <w:r>
                              <w:rPr>
                                <w:rFonts w:ascii="Arial" w:eastAsia="Arial" w:hAnsi="Arial" w:cs="Arial"/>
                                <w:spacing w:val="9"/>
                                <w:sz w:val="15"/>
                                <w:szCs w:val="15"/>
                              </w:rPr>
                              <w:t>S</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7"/>
                                <w:sz w:val="15"/>
                                <w:szCs w:val="15"/>
                              </w:rPr>
                              <w:t>v</w:t>
                            </w:r>
                            <w:r>
                              <w:rPr>
                                <w:rFonts w:ascii="Arial" w:eastAsia="Arial" w:hAnsi="Arial" w:cs="Arial"/>
                                <w:spacing w:val="8"/>
                                <w:sz w:val="15"/>
                                <w:szCs w:val="15"/>
                              </w:rPr>
                              <w:t>i</w:t>
                            </w:r>
                            <w:r>
                              <w:rPr>
                                <w:rFonts w:ascii="Arial" w:eastAsia="Arial" w:hAnsi="Arial" w:cs="Arial"/>
                                <w:spacing w:val="7"/>
                                <w:sz w:val="15"/>
                                <w:szCs w:val="15"/>
                              </w:rPr>
                              <w:t>c</w:t>
                            </w:r>
                            <w:r>
                              <w:rPr>
                                <w:rFonts w:ascii="Arial" w:eastAsia="Arial" w:hAnsi="Arial" w:cs="Arial"/>
                                <w:spacing w:val="-2"/>
                                <w:sz w:val="15"/>
                                <w:szCs w:val="15"/>
                              </w:rPr>
                              <w:t>e</w:t>
                            </w:r>
                            <w:r>
                              <w:rPr>
                                <w:rFonts w:ascii="Arial" w:eastAsia="Arial" w:hAnsi="Arial" w:cs="Arial"/>
                                <w:spacing w:val="9"/>
                                <w:sz w:val="15"/>
                                <w:szCs w:val="15"/>
                              </w:rPr>
                              <w:t>A</w:t>
                            </w:r>
                            <w:r>
                              <w:rPr>
                                <w:rFonts w:ascii="Arial" w:eastAsia="Arial" w:hAnsi="Arial" w:cs="Arial"/>
                                <w:spacing w:val="-2"/>
                                <w:sz w:val="15"/>
                                <w:szCs w:val="15"/>
                              </w:rPr>
                              <w:t>dap</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z w:val="15"/>
                                <w:szCs w:val="15"/>
                              </w:rPr>
                              <w:t>r</w:t>
                            </w:r>
                            <w:r>
                              <w:rPr>
                                <w:rFonts w:ascii="Arial" w:eastAsia="Arial" w:hAnsi="Arial" w:cs="Arial"/>
                                <w:spacing w:val="-24"/>
                                <w:sz w:val="15"/>
                                <w:szCs w:val="15"/>
                              </w:rPr>
                              <w:t xml:space="preserve"> </w:t>
                            </w:r>
                            <w:r>
                              <w:rPr>
                                <w:rFonts w:ascii="Arial" w:eastAsia="Arial" w:hAnsi="Arial" w:cs="Arial"/>
                                <w:sz w:val="15"/>
                                <w:szCs w:val="15"/>
                              </w:rPr>
                              <w:tab/>
                            </w:r>
                            <w:r>
                              <w:rPr>
                                <w:rFonts w:ascii="Arial" w:eastAsia="Arial" w:hAnsi="Arial" w:cs="Arial"/>
                                <w:spacing w:val="9"/>
                                <w:w w:val="101"/>
                                <w:position w:val="-6"/>
                                <w:sz w:val="15"/>
                                <w:szCs w:val="15"/>
                              </w:rPr>
                              <w:t>A</w:t>
                            </w:r>
                            <w:r>
                              <w:rPr>
                                <w:rFonts w:ascii="Arial" w:eastAsia="Arial" w:hAnsi="Arial" w:cs="Arial"/>
                                <w:spacing w:val="-2"/>
                                <w:w w:val="102"/>
                                <w:position w:val="-6"/>
                                <w:sz w:val="15"/>
                                <w:szCs w:val="15"/>
                              </w:rPr>
                              <w:t>pp</w:t>
                            </w:r>
                            <w:r>
                              <w:rPr>
                                <w:rFonts w:ascii="Arial" w:eastAsia="Arial" w:hAnsi="Arial" w:cs="Arial"/>
                                <w:spacing w:val="8"/>
                                <w:w w:val="102"/>
                                <w:position w:val="-6"/>
                                <w:sz w:val="15"/>
                                <w:szCs w:val="15"/>
                              </w:rPr>
                              <w:t>l</w:t>
                            </w:r>
                            <w:r>
                              <w:rPr>
                                <w:rFonts w:ascii="Arial" w:eastAsia="Arial" w:hAnsi="Arial" w:cs="Arial"/>
                                <w:spacing w:val="-2"/>
                                <w:w w:val="102"/>
                                <w:position w:val="-6"/>
                                <w:sz w:val="15"/>
                                <w:szCs w:val="15"/>
                              </w:rPr>
                              <w:t>e</w:t>
                            </w:r>
                            <w:r>
                              <w:rPr>
                                <w:rFonts w:ascii="Arial" w:eastAsia="Arial" w:hAnsi="Arial" w:cs="Arial"/>
                                <w:spacing w:val="-1"/>
                                <w:w w:val="101"/>
                                <w:position w:val="-6"/>
                                <w:sz w:val="15"/>
                                <w:szCs w:val="15"/>
                              </w:rPr>
                              <w:t>t</w:t>
                            </w:r>
                            <w:r>
                              <w:rPr>
                                <w:rFonts w:ascii="Arial" w:eastAsia="Arial" w:hAnsi="Arial" w:cs="Arial"/>
                                <w:spacing w:val="9"/>
                                <w:w w:val="101"/>
                                <w:position w:val="-6"/>
                                <w:sz w:val="15"/>
                                <w:szCs w:val="15"/>
                              </w:rPr>
                              <w:t>V</w:t>
                            </w:r>
                            <w:r>
                              <w:rPr>
                                <w:rFonts w:ascii="Arial" w:eastAsia="Arial" w:hAnsi="Arial" w:cs="Arial"/>
                                <w:spacing w:val="1"/>
                                <w:w w:val="102"/>
                                <w:position w:val="-6"/>
                                <w:sz w:val="15"/>
                                <w:szCs w:val="15"/>
                              </w:rPr>
                              <w:t>C</w:t>
                            </w:r>
                            <w:r>
                              <w:rPr>
                                <w:rFonts w:ascii="Arial" w:eastAsia="Arial" w:hAnsi="Arial" w:cs="Arial"/>
                                <w:spacing w:val="-2"/>
                                <w:w w:val="102"/>
                                <w:position w:val="-6"/>
                                <w:sz w:val="15"/>
                                <w:szCs w:val="15"/>
                              </w:rPr>
                              <w:t>Ma</w:t>
                            </w:r>
                            <w:r>
                              <w:rPr>
                                <w:rFonts w:ascii="Arial" w:eastAsia="Arial" w:hAnsi="Arial" w:cs="Arial"/>
                                <w:spacing w:val="8"/>
                                <w:w w:val="102"/>
                                <w:position w:val="-6"/>
                                <w:sz w:val="15"/>
                                <w:szCs w:val="15"/>
                              </w:rPr>
                              <w:t>i</w:t>
                            </w:r>
                            <w:r>
                              <w:rPr>
                                <w:rFonts w:ascii="Arial" w:eastAsia="Arial" w:hAnsi="Arial" w:cs="Arial"/>
                                <w:w w:val="102"/>
                                <w:position w:val="-6"/>
                                <w:sz w:val="15"/>
                                <w:szCs w:val="15"/>
                              </w:rPr>
                              <w:t>n</w:t>
                            </w:r>
                          </w:p>
                          <w:p w14:paraId="7D885679" w14:textId="77777777" w:rsidR="00583B21" w:rsidRDefault="00583B21" w:rsidP="00583B21">
                            <w:pPr>
                              <w:spacing w:before="4" w:after="0" w:line="120" w:lineRule="exact"/>
                              <w:rPr>
                                <w:sz w:val="12"/>
                                <w:szCs w:val="12"/>
                              </w:rPr>
                            </w:pPr>
                          </w:p>
                          <w:p w14:paraId="726A56DE" w14:textId="77777777" w:rsidR="00583B21" w:rsidRDefault="00583B21" w:rsidP="00583B21">
                            <w:pPr>
                              <w:spacing w:after="0" w:line="200" w:lineRule="exact"/>
                              <w:rPr>
                                <w:sz w:val="20"/>
                                <w:szCs w:val="20"/>
                              </w:rPr>
                            </w:pPr>
                          </w:p>
                          <w:p w14:paraId="749366AD" w14:textId="77777777" w:rsidR="00583B21" w:rsidRDefault="00583B21" w:rsidP="00583B21">
                            <w:pPr>
                              <w:tabs>
                                <w:tab w:val="left" w:pos="2580"/>
                                <w:tab w:val="left" w:pos="4620"/>
                              </w:tabs>
                              <w:spacing w:after="0" w:line="240" w:lineRule="auto"/>
                              <w:ind w:left="771" w:right="-20"/>
                              <w:rPr>
                                <w:rFonts w:ascii="Arial" w:eastAsia="Arial" w:hAnsi="Arial" w:cs="Arial"/>
                                <w:sz w:val="15"/>
                                <w:szCs w:val="15"/>
                              </w:rPr>
                            </w:pPr>
                            <w:r>
                              <w:rPr>
                                <w:rFonts w:ascii="Arial" w:eastAsia="Arial" w:hAnsi="Arial" w:cs="Arial"/>
                                <w:sz w:val="15"/>
                                <w:szCs w:val="15"/>
                              </w:rPr>
                              <w:t>7</w:t>
                            </w:r>
                            <w:r>
                              <w:rPr>
                                <w:rFonts w:ascii="Arial" w:eastAsia="Arial" w:hAnsi="Arial" w:cs="Arial"/>
                                <w:spacing w:val="-40"/>
                                <w:sz w:val="15"/>
                                <w:szCs w:val="15"/>
                              </w:rPr>
                              <w:t xml:space="preserve"> </w:t>
                            </w:r>
                            <w:r>
                              <w:rPr>
                                <w:rFonts w:ascii="Arial" w:eastAsia="Arial" w:hAnsi="Arial" w:cs="Arial"/>
                                <w:sz w:val="15"/>
                                <w:szCs w:val="15"/>
                              </w:rPr>
                              <w:tab/>
                              <w:t>8</w:t>
                            </w:r>
                            <w:r>
                              <w:rPr>
                                <w:rFonts w:ascii="Arial" w:eastAsia="Arial" w:hAnsi="Arial" w:cs="Arial"/>
                                <w:spacing w:val="-40"/>
                                <w:sz w:val="15"/>
                                <w:szCs w:val="15"/>
                              </w:rPr>
                              <w:t xml:space="preserve"> </w:t>
                            </w:r>
                            <w:r>
                              <w:rPr>
                                <w:rFonts w:ascii="Arial" w:eastAsia="Arial" w:hAnsi="Arial" w:cs="Arial"/>
                                <w:sz w:val="15"/>
                                <w:szCs w:val="15"/>
                              </w:rPr>
                              <w:tab/>
                            </w:r>
                            <w:r>
                              <w:rPr>
                                <w:rFonts w:ascii="Arial" w:eastAsia="Arial" w:hAnsi="Arial" w:cs="Arial"/>
                                <w:w w:val="102"/>
                                <w:sz w:val="15"/>
                                <w:szCs w:val="15"/>
                              </w:rPr>
                              <w:t>9</w:t>
                            </w:r>
                          </w:p>
                          <w:p w14:paraId="55D6E791" w14:textId="77777777" w:rsidR="00583B21" w:rsidRDefault="00583B21" w:rsidP="00583B21">
                            <w:pPr>
                              <w:spacing w:before="9" w:after="0" w:line="170" w:lineRule="exact"/>
                              <w:rPr>
                                <w:sz w:val="17"/>
                                <w:szCs w:val="17"/>
                              </w:rPr>
                            </w:pPr>
                          </w:p>
                          <w:p w14:paraId="307E9518" w14:textId="77777777" w:rsidR="00583B21" w:rsidRDefault="00583B21" w:rsidP="00583B21">
                            <w:pPr>
                              <w:tabs>
                                <w:tab w:val="left" w:pos="3080"/>
                                <w:tab w:val="left" w:pos="5140"/>
                              </w:tabs>
                              <w:spacing w:after="0" w:line="240" w:lineRule="auto"/>
                              <w:ind w:left="1036"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6"/>
                                <w:sz w:val="15"/>
                                <w:szCs w:val="15"/>
                              </w:rPr>
                              <w:t>G</w:t>
                            </w:r>
                            <w:r>
                              <w:rPr>
                                <w:rFonts w:ascii="Arial" w:eastAsia="Arial" w:hAnsi="Arial" w:cs="Arial"/>
                                <w:spacing w:val="9"/>
                                <w:sz w:val="15"/>
                                <w:szCs w:val="15"/>
                              </w:rPr>
                              <w:t>S</w:t>
                            </w:r>
                            <w:r>
                              <w:rPr>
                                <w:rFonts w:ascii="Arial" w:eastAsia="Arial" w:hAnsi="Arial" w:cs="Arial"/>
                                <w:spacing w:val="-2"/>
                                <w:sz w:val="15"/>
                                <w:szCs w:val="15"/>
                              </w:rPr>
                              <w:t>e</w:t>
                            </w:r>
                            <w:r>
                              <w:rPr>
                                <w:rFonts w:ascii="Arial" w:eastAsia="Arial" w:hAnsi="Arial" w:cs="Arial"/>
                                <w:spacing w:val="7"/>
                                <w:sz w:val="15"/>
                                <w:szCs w:val="15"/>
                              </w:rPr>
                              <w:t>ss</w:t>
                            </w:r>
                            <w:r>
                              <w:rPr>
                                <w:rFonts w:ascii="Arial" w:eastAsia="Arial" w:hAnsi="Arial" w:cs="Arial"/>
                                <w:spacing w:val="8"/>
                                <w:sz w:val="15"/>
                                <w:szCs w:val="15"/>
                              </w:rPr>
                              <w:t>i</w:t>
                            </w:r>
                            <w:r>
                              <w:rPr>
                                <w:rFonts w:ascii="Arial" w:eastAsia="Arial" w:hAnsi="Arial" w:cs="Arial"/>
                                <w:spacing w:val="-2"/>
                                <w:sz w:val="15"/>
                                <w:szCs w:val="15"/>
                              </w:rPr>
                              <w:t>onLog</w:t>
                            </w:r>
                            <w:r>
                              <w:rPr>
                                <w:rFonts w:ascii="Arial" w:eastAsia="Arial" w:hAnsi="Arial" w:cs="Arial"/>
                                <w:spacing w:val="8"/>
                                <w:sz w:val="15"/>
                                <w:szCs w:val="15"/>
                              </w:rPr>
                              <w:t>i</w:t>
                            </w:r>
                            <w:r>
                              <w:rPr>
                                <w:rFonts w:ascii="Arial" w:eastAsia="Arial" w:hAnsi="Arial" w:cs="Arial"/>
                                <w:sz w:val="15"/>
                                <w:szCs w:val="15"/>
                              </w:rPr>
                              <w:t>c</w:t>
                            </w:r>
                            <w:r>
                              <w:rPr>
                                <w:rFonts w:ascii="Arial" w:eastAsia="Arial" w:hAnsi="Arial" w:cs="Arial"/>
                                <w:spacing w:val="-23"/>
                                <w:sz w:val="15"/>
                                <w:szCs w:val="15"/>
                              </w:rPr>
                              <w:t xml:space="preserve"> </w:t>
                            </w:r>
                            <w:r>
                              <w:rPr>
                                <w:rFonts w:ascii="Arial" w:eastAsia="Arial" w:hAnsi="Arial" w:cs="Arial"/>
                                <w:sz w:val="15"/>
                                <w:szCs w:val="15"/>
                              </w:rPr>
                              <w:tab/>
                            </w:r>
                            <w:r>
                              <w:rPr>
                                <w:rFonts w:ascii="Arial" w:eastAsia="Arial" w:hAnsi="Arial" w:cs="Arial"/>
                                <w:spacing w:val="9"/>
                                <w:position w:val="1"/>
                                <w:sz w:val="15"/>
                                <w:szCs w:val="15"/>
                              </w:rPr>
                              <w:t>S</w:t>
                            </w:r>
                            <w:r>
                              <w:rPr>
                                <w:rFonts w:ascii="Arial" w:eastAsia="Arial" w:hAnsi="Arial" w:cs="Arial"/>
                                <w:spacing w:val="-2"/>
                                <w:position w:val="1"/>
                                <w:sz w:val="15"/>
                                <w:szCs w:val="15"/>
                              </w:rPr>
                              <w:t>en</w:t>
                            </w:r>
                            <w:r>
                              <w:rPr>
                                <w:rFonts w:ascii="Arial" w:eastAsia="Arial" w:hAnsi="Arial" w:cs="Arial"/>
                                <w:spacing w:val="7"/>
                                <w:position w:val="1"/>
                                <w:sz w:val="15"/>
                                <w:szCs w:val="15"/>
                              </w:rPr>
                              <w:t>s</w:t>
                            </w:r>
                            <w:r>
                              <w:rPr>
                                <w:rFonts w:ascii="Arial" w:eastAsia="Arial" w:hAnsi="Arial" w:cs="Arial"/>
                                <w:spacing w:val="-2"/>
                                <w:position w:val="1"/>
                                <w:sz w:val="15"/>
                                <w:szCs w:val="15"/>
                              </w:rPr>
                              <w:t>o</w:t>
                            </w:r>
                            <w:r>
                              <w:rPr>
                                <w:rFonts w:ascii="Arial" w:eastAsia="Arial" w:hAnsi="Arial" w:cs="Arial"/>
                                <w:spacing w:val="5"/>
                                <w:position w:val="1"/>
                                <w:sz w:val="15"/>
                                <w:szCs w:val="15"/>
                              </w:rPr>
                              <w:t>r</w:t>
                            </w:r>
                            <w:r>
                              <w:rPr>
                                <w:rFonts w:ascii="Arial" w:eastAsia="Arial" w:hAnsi="Arial" w:cs="Arial"/>
                                <w:spacing w:val="-2"/>
                                <w:position w:val="1"/>
                                <w:sz w:val="15"/>
                                <w:szCs w:val="15"/>
                              </w:rPr>
                              <w:t>Manage</w:t>
                            </w:r>
                            <w:r>
                              <w:rPr>
                                <w:rFonts w:ascii="Arial" w:eastAsia="Arial" w:hAnsi="Arial" w:cs="Arial"/>
                                <w:position w:val="1"/>
                                <w:sz w:val="15"/>
                                <w:szCs w:val="15"/>
                              </w:rPr>
                              <w:t>r</w:t>
                            </w:r>
                            <w:r>
                              <w:rPr>
                                <w:rFonts w:ascii="Arial" w:eastAsia="Arial" w:hAnsi="Arial" w:cs="Arial"/>
                                <w:spacing w:val="-21"/>
                                <w:position w:val="1"/>
                                <w:sz w:val="15"/>
                                <w:szCs w:val="15"/>
                              </w:rPr>
                              <w:t xml:space="preserve"> </w:t>
                            </w:r>
                            <w:r>
                              <w:rPr>
                                <w:rFonts w:ascii="Arial" w:eastAsia="Arial" w:hAnsi="Arial" w:cs="Arial"/>
                                <w:position w:val="1"/>
                                <w:sz w:val="15"/>
                                <w:szCs w:val="15"/>
                              </w:rPr>
                              <w:tab/>
                            </w:r>
                            <w:r>
                              <w:rPr>
                                <w:rFonts w:ascii="Arial" w:eastAsia="Arial" w:hAnsi="Arial" w:cs="Arial"/>
                                <w:spacing w:val="6"/>
                                <w:w w:val="101"/>
                                <w:position w:val="1"/>
                                <w:sz w:val="15"/>
                                <w:szCs w:val="15"/>
                              </w:rPr>
                              <w:t>G</w:t>
                            </w:r>
                            <w:r>
                              <w:rPr>
                                <w:rFonts w:ascii="Arial" w:eastAsia="Arial" w:hAnsi="Arial" w:cs="Arial"/>
                                <w:spacing w:val="5"/>
                                <w:w w:val="102"/>
                                <w:position w:val="1"/>
                                <w:sz w:val="15"/>
                                <w:szCs w:val="15"/>
                              </w:rPr>
                              <w:t>r</w:t>
                            </w:r>
                            <w:r>
                              <w:rPr>
                                <w:rFonts w:ascii="Arial" w:eastAsia="Arial" w:hAnsi="Arial" w:cs="Arial"/>
                                <w:spacing w:val="8"/>
                                <w:w w:val="102"/>
                                <w:position w:val="1"/>
                                <w:sz w:val="15"/>
                                <w:szCs w:val="15"/>
                              </w:rPr>
                              <w:t>i</w:t>
                            </w:r>
                            <w:r>
                              <w:rPr>
                                <w:rFonts w:ascii="Arial" w:eastAsia="Arial" w:hAnsi="Arial" w:cs="Arial"/>
                                <w:spacing w:val="-2"/>
                                <w:w w:val="102"/>
                                <w:position w:val="1"/>
                                <w:sz w:val="15"/>
                                <w:szCs w:val="15"/>
                              </w:rPr>
                              <w:t>d</w:t>
                            </w:r>
                            <w:r>
                              <w:rPr>
                                <w:rFonts w:ascii="Arial" w:eastAsia="Arial" w:hAnsi="Arial" w:cs="Arial"/>
                                <w:spacing w:val="9"/>
                                <w:w w:val="101"/>
                                <w:position w:val="1"/>
                                <w:sz w:val="15"/>
                                <w:szCs w:val="15"/>
                              </w:rPr>
                              <w:t>B</w:t>
                            </w:r>
                            <w:r>
                              <w:rPr>
                                <w:rFonts w:ascii="Arial" w:eastAsia="Arial" w:hAnsi="Arial" w:cs="Arial"/>
                                <w:spacing w:val="-2"/>
                                <w:w w:val="102"/>
                                <w:position w:val="1"/>
                                <w:sz w:val="15"/>
                                <w:szCs w:val="15"/>
                              </w:rPr>
                              <w:t>u</w:t>
                            </w:r>
                            <w:r>
                              <w:rPr>
                                <w:rFonts w:ascii="Arial" w:eastAsia="Arial" w:hAnsi="Arial" w:cs="Arial"/>
                                <w:spacing w:val="8"/>
                                <w:w w:val="102"/>
                                <w:position w:val="1"/>
                                <w:sz w:val="15"/>
                                <w:szCs w:val="15"/>
                              </w:rPr>
                              <w:t>il</w:t>
                            </w:r>
                            <w:r>
                              <w:rPr>
                                <w:rFonts w:ascii="Arial" w:eastAsia="Arial" w:hAnsi="Arial" w:cs="Arial"/>
                                <w:spacing w:val="-2"/>
                                <w:w w:val="102"/>
                                <w:position w:val="1"/>
                                <w:sz w:val="15"/>
                                <w:szCs w:val="15"/>
                              </w:rPr>
                              <w:t>de</w:t>
                            </w:r>
                            <w:r>
                              <w:rPr>
                                <w:rFonts w:ascii="Arial" w:eastAsia="Arial" w:hAnsi="Arial" w:cs="Arial"/>
                                <w:spacing w:val="5"/>
                                <w:w w:val="102"/>
                                <w:position w:val="1"/>
                                <w:sz w:val="15"/>
                                <w:szCs w:val="15"/>
                              </w:rPr>
                              <w:t>r</w:t>
                            </w:r>
                            <w:r>
                              <w:rPr>
                                <w:rFonts w:ascii="Arial" w:eastAsia="Arial" w:hAnsi="Arial" w:cs="Arial"/>
                                <w:spacing w:val="9"/>
                                <w:w w:val="101"/>
                                <w:position w:val="1"/>
                                <w:sz w:val="15"/>
                                <w:szCs w:val="15"/>
                              </w:rPr>
                              <w:t>B</w:t>
                            </w:r>
                            <w:r>
                              <w:rPr>
                                <w:rFonts w:ascii="Arial" w:eastAsia="Arial" w:hAnsi="Arial" w:cs="Arial"/>
                                <w:spacing w:val="5"/>
                                <w:w w:val="102"/>
                                <w:position w:val="1"/>
                                <w:sz w:val="15"/>
                                <w:szCs w:val="15"/>
                              </w:rPr>
                              <w:t>r</w:t>
                            </w:r>
                            <w:r>
                              <w:rPr>
                                <w:rFonts w:ascii="Arial" w:eastAsia="Arial" w:hAnsi="Arial" w:cs="Arial"/>
                                <w:spacing w:val="-2"/>
                                <w:w w:val="102"/>
                                <w:position w:val="1"/>
                                <w:sz w:val="15"/>
                                <w:szCs w:val="15"/>
                              </w:rPr>
                              <w:t>o</w:t>
                            </w:r>
                            <w:r>
                              <w:rPr>
                                <w:rFonts w:ascii="Arial" w:eastAsia="Arial" w:hAnsi="Arial" w:cs="Arial"/>
                                <w:spacing w:val="7"/>
                                <w:w w:val="102"/>
                                <w:position w:val="1"/>
                                <w:sz w:val="15"/>
                                <w:szCs w:val="15"/>
                              </w:rPr>
                              <w:t>k</w:t>
                            </w:r>
                            <w:r>
                              <w:rPr>
                                <w:rFonts w:ascii="Arial" w:eastAsia="Arial" w:hAnsi="Arial" w:cs="Arial"/>
                                <w:spacing w:val="-2"/>
                                <w:w w:val="102"/>
                                <w:position w:val="1"/>
                                <w:sz w:val="15"/>
                                <w:szCs w:val="15"/>
                              </w:rPr>
                              <w:t>e</w:t>
                            </w:r>
                            <w:r>
                              <w:rPr>
                                <w:rFonts w:ascii="Arial" w:eastAsia="Arial" w:hAnsi="Arial" w:cs="Arial"/>
                                <w:w w:val="102"/>
                                <w:position w:val="1"/>
                                <w:sz w:val="15"/>
                                <w:szCs w:val="15"/>
                              </w:rPr>
                              <w:t>r</w:t>
                            </w:r>
                          </w:p>
                          <w:p w14:paraId="032A9762" w14:textId="77777777" w:rsidR="00583B21" w:rsidRDefault="00583B21" w:rsidP="00583B21">
                            <w:pPr>
                              <w:spacing w:before="7" w:after="0" w:line="120" w:lineRule="exact"/>
                              <w:rPr>
                                <w:sz w:val="12"/>
                                <w:szCs w:val="12"/>
                              </w:rPr>
                            </w:pPr>
                          </w:p>
                          <w:p w14:paraId="13FE4007" w14:textId="77777777" w:rsidR="00583B21" w:rsidRDefault="00583B21" w:rsidP="00583B21">
                            <w:pPr>
                              <w:spacing w:after="0" w:line="200" w:lineRule="exact"/>
                              <w:rPr>
                                <w:sz w:val="20"/>
                                <w:szCs w:val="20"/>
                              </w:rPr>
                            </w:pPr>
                          </w:p>
                          <w:p w14:paraId="1BEB1394" w14:textId="77777777" w:rsidR="00583B21" w:rsidRDefault="00583B21" w:rsidP="00583B21">
                            <w:pPr>
                              <w:spacing w:after="0" w:line="200" w:lineRule="exact"/>
                              <w:rPr>
                                <w:sz w:val="20"/>
                                <w:szCs w:val="20"/>
                              </w:rPr>
                            </w:pPr>
                          </w:p>
                          <w:p w14:paraId="245AE6BD" w14:textId="77777777" w:rsidR="00583B21" w:rsidRDefault="00583B21" w:rsidP="00583B21">
                            <w:pPr>
                              <w:spacing w:after="0" w:line="200" w:lineRule="exact"/>
                              <w:rPr>
                                <w:sz w:val="20"/>
                                <w:szCs w:val="20"/>
                              </w:rPr>
                            </w:pPr>
                          </w:p>
                          <w:p w14:paraId="4E52AF8F" w14:textId="77777777" w:rsidR="00583B21" w:rsidRDefault="00583B21" w:rsidP="00583B21">
                            <w:pPr>
                              <w:spacing w:after="0" w:line="200" w:lineRule="exact"/>
                              <w:rPr>
                                <w:sz w:val="20"/>
                                <w:szCs w:val="20"/>
                              </w:rPr>
                            </w:pPr>
                          </w:p>
                          <w:p w14:paraId="5525E50D" w14:textId="77777777" w:rsidR="00583B21" w:rsidRDefault="00583B21" w:rsidP="00583B21">
                            <w:pPr>
                              <w:tabs>
                                <w:tab w:val="left" w:pos="2940"/>
                                <w:tab w:val="left" w:pos="5160"/>
                              </w:tabs>
                              <w:spacing w:after="0" w:line="240" w:lineRule="auto"/>
                              <w:ind w:left="952" w:right="-20"/>
                              <w:rPr>
                                <w:rFonts w:ascii="Arial" w:eastAsia="Arial" w:hAnsi="Arial" w:cs="Arial"/>
                                <w:sz w:val="15"/>
                                <w:szCs w:val="15"/>
                              </w:rPr>
                            </w:pPr>
                            <w:r>
                              <w:rPr>
                                <w:rFonts w:ascii="Arial" w:eastAsia="Arial" w:hAnsi="Arial" w:cs="Arial"/>
                                <w:spacing w:val="4"/>
                                <w:sz w:val="15"/>
                                <w:szCs w:val="15"/>
                              </w:rPr>
                              <w:t>T</w:t>
                            </w:r>
                            <w:r>
                              <w:rPr>
                                <w:rFonts w:ascii="Arial" w:eastAsia="Arial" w:hAnsi="Arial" w:cs="Arial"/>
                                <w:spacing w:val="-2"/>
                                <w:sz w:val="15"/>
                                <w:szCs w:val="15"/>
                              </w:rPr>
                              <w:t>h</w:t>
                            </w:r>
                            <w:r>
                              <w:rPr>
                                <w:rFonts w:ascii="Arial" w:eastAsia="Arial" w:hAnsi="Arial" w:cs="Arial"/>
                                <w:spacing w:val="5"/>
                                <w:sz w:val="15"/>
                                <w:szCs w:val="15"/>
                              </w:rPr>
                              <w:t>r</w:t>
                            </w:r>
                            <w:r>
                              <w:rPr>
                                <w:rFonts w:ascii="Arial" w:eastAsia="Arial" w:hAnsi="Arial" w:cs="Arial"/>
                                <w:spacing w:val="-2"/>
                                <w:sz w:val="15"/>
                                <w:szCs w:val="15"/>
                              </w:rPr>
                              <w:t>ead</w:t>
                            </w:r>
                            <w:r>
                              <w:rPr>
                                <w:rFonts w:ascii="Arial" w:eastAsia="Arial" w:hAnsi="Arial" w:cs="Arial"/>
                                <w:spacing w:val="-1"/>
                                <w:sz w:val="15"/>
                                <w:szCs w:val="15"/>
                              </w:rPr>
                              <w:t>::</w:t>
                            </w:r>
                            <w:r>
                              <w:rPr>
                                <w:rFonts w:ascii="Arial" w:eastAsia="Arial" w:hAnsi="Arial" w:cs="Arial"/>
                                <w:spacing w:val="4"/>
                                <w:sz w:val="15"/>
                                <w:szCs w:val="15"/>
                              </w:rPr>
                              <w:t>F</w:t>
                            </w:r>
                            <w:r>
                              <w:rPr>
                                <w:rFonts w:ascii="Arial" w:eastAsia="Arial" w:hAnsi="Arial" w:cs="Arial"/>
                                <w:spacing w:val="8"/>
                                <w:sz w:val="15"/>
                                <w:szCs w:val="15"/>
                              </w:rPr>
                              <w:t>il</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2"/>
                                <w:sz w:val="15"/>
                                <w:szCs w:val="15"/>
                              </w:rPr>
                              <w:t>Mon</w:t>
                            </w:r>
                            <w:r>
                              <w:rPr>
                                <w:rFonts w:ascii="Arial" w:eastAsia="Arial" w:hAnsi="Arial" w:cs="Arial"/>
                                <w:spacing w:val="8"/>
                                <w:sz w:val="15"/>
                                <w:szCs w:val="15"/>
                              </w:rPr>
                              <w:t>i</w:t>
                            </w:r>
                            <w:r>
                              <w:rPr>
                                <w:rFonts w:ascii="Arial" w:eastAsia="Arial" w:hAnsi="Arial" w:cs="Arial"/>
                                <w:spacing w:val="-1"/>
                                <w:sz w:val="15"/>
                                <w:szCs w:val="15"/>
                              </w:rPr>
                              <w:t>t</w:t>
                            </w:r>
                            <w:r>
                              <w:rPr>
                                <w:rFonts w:ascii="Arial" w:eastAsia="Arial" w:hAnsi="Arial" w:cs="Arial"/>
                                <w:spacing w:val="-2"/>
                                <w:sz w:val="15"/>
                                <w:szCs w:val="15"/>
                              </w:rPr>
                              <w:t>o</w:t>
                            </w:r>
                            <w:r>
                              <w:rPr>
                                <w:rFonts w:ascii="Arial" w:eastAsia="Arial" w:hAnsi="Arial" w:cs="Arial"/>
                                <w:sz w:val="15"/>
                                <w:szCs w:val="15"/>
                              </w:rPr>
                              <w:t>r</w:t>
                            </w:r>
                            <w:r>
                              <w:rPr>
                                <w:rFonts w:ascii="Arial" w:eastAsia="Arial" w:hAnsi="Arial" w:cs="Arial"/>
                                <w:spacing w:val="-17"/>
                                <w:sz w:val="15"/>
                                <w:szCs w:val="15"/>
                              </w:rPr>
                              <w:t xml:space="preserve"> </w:t>
                            </w:r>
                            <w:r>
                              <w:rPr>
                                <w:rFonts w:ascii="Arial" w:eastAsia="Arial" w:hAnsi="Arial" w:cs="Arial"/>
                                <w:sz w:val="15"/>
                                <w:szCs w:val="15"/>
                              </w:rPr>
                              <w:tab/>
                            </w:r>
                            <w:r>
                              <w:rPr>
                                <w:rFonts w:ascii="Arial" w:eastAsia="Arial" w:hAnsi="Arial" w:cs="Arial"/>
                                <w:spacing w:val="1"/>
                                <w:sz w:val="15"/>
                                <w:szCs w:val="15"/>
                              </w:rPr>
                              <w:t>H</w:t>
                            </w:r>
                            <w:r>
                              <w:rPr>
                                <w:rFonts w:ascii="Arial" w:eastAsia="Arial" w:hAnsi="Arial" w:cs="Arial"/>
                                <w:spacing w:val="-2"/>
                                <w:sz w:val="15"/>
                                <w:szCs w:val="15"/>
                              </w:rPr>
                              <w:t>a</w:t>
                            </w:r>
                            <w:r>
                              <w:rPr>
                                <w:rFonts w:ascii="Arial" w:eastAsia="Arial" w:hAnsi="Arial" w:cs="Arial"/>
                                <w:spacing w:val="7"/>
                                <w:sz w:val="15"/>
                                <w:szCs w:val="15"/>
                              </w:rPr>
                              <w:t>s</w:t>
                            </w:r>
                            <w:r>
                              <w:rPr>
                                <w:rFonts w:ascii="Arial" w:eastAsia="Arial" w:hAnsi="Arial" w:cs="Arial"/>
                                <w:spacing w:val="-2"/>
                                <w:sz w:val="15"/>
                                <w:szCs w:val="15"/>
                              </w:rPr>
                              <w:t>hMap</w:t>
                            </w:r>
                            <w:r>
                              <w:rPr>
                                <w:rFonts w:ascii="Arial" w:eastAsia="Arial" w:hAnsi="Arial" w:cs="Arial"/>
                                <w:spacing w:val="-1"/>
                                <w:sz w:val="15"/>
                                <w:szCs w:val="15"/>
                              </w:rPr>
                              <w:t>::</w:t>
                            </w:r>
                            <w:r>
                              <w:rPr>
                                <w:rFonts w:ascii="Arial" w:eastAsia="Arial" w:hAnsi="Arial" w:cs="Arial"/>
                                <w:spacing w:val="8"/>
                                <w:sz w:val="15"/>
                                <w:szCs w:val="15"/>
                              </w:rPr>
                              <w:t>i</w:t>
                            </w:r>
                            <w:r>
                              <w:rPr>
                                <w:rFonts w:ascii="Arial" w:eastAsia="Arial" w:hAnsi="Arial" w:cs="Arial"/>
                                <w:spacing w:val="-2"/>
                                <w:sz w:val="15"/>
                                <w:szCs w:val="15"/>
                              </w:rPr>
                              <w:t>d2</w:t>
                            </w:r>
                            <w:r>
                              <w:rPr>
                                <w:rFonts w:ascii="Arial" w:eastAsia="Arial" w:hAnsi="Arial" w:cs="Arial"/>
                                <w:spacing w:val="9"/>
                                <w:sz w:val="15"/>
                                <w:szCs w:val="15"/>
                              </w:rPr>
                              <w:t>P</w:t>
                            </w:r>
                            <w:r>
                              <w:rPr>
                                <w:rFonts w:ascii="Arial" w:eastAsia="Arial" w:hAnsi="Arial" w:cs="Arial"/>
                                <w:spacing w:val="-2"/>
                                <w:sz w:val="15"/>
                                <w:szCs w:val="15"/>
                              </w:rPr>
                              <w:t>o</w:t>
                            </w:r>
                            <w:r>
                              <w:rPr>
                                <w:rFonts w:ascii="Arial" w:eastAsia="Arial" w:hAnsi="Arial" w:cs="Arial"/>
                                <w:spacing w:val="8"/>
                                <w:sz w:val="15"/>
                                <w:szCs w:val="15"/>
                              </w:rPr>
                              <w:t>li</w:t>
                            </w:r>
                            <w:r>
                              <w:rPr>
                                <w:rFonts w:ascii="Arial" w:eastAsia="Arial" w:hAnsi="Arial" w:cs="Arial"/>
                                <w:spacing w:val="7"/>
                                <w:sz w:val="15"/>
                                <w:szCs w:val="15"/>
                              </w:rPr>
                              <w:t>c</w:t>
                            </w:r>
                            <w:r>
                              <w:rPr>
                                <w:rFonts w:ascii="Arial" w:eastAsia="Arial" w:hAnsi="Arial" w:cs="Arial"/>
                                <w:sz w:val="15"/>
                                <w:szCs w:val="15"/>
                              </w:rPr>
                              <w:t>y</w:t>
                            </w:r>
                            <w:r>
                              <w:rPr>
                                <w:rFonts w:ascii="Arial" w:eastAsia="Arial" w:hAnsi="Arial" w:cs="Arial"/>
                                <w:spacing w:val="-17"/>
                                <w:sz w:val="15"/>
                                <w:szCs w:val="15"/>
                              </w:rPr>
                              <w:t xml:space="preserve"> </w:t>
                            </w:r>
                            <w:r>
                              <w:rPr>
                                <w:rFonts w:ascii="Arial" w:eastAsia="Arial" w:hAnsi="Arial" w:cs="Arial"/>
                                <w:sz w:val="15"/>
                                <w:szCs w:val="15"/>
                              </w:rPr>
                              <w:tab/>
                            </w:r>
                            <w:r>
                              <w:rPr>
                                <w:rFonts w:ascii="Arial" w:eastAsia="Arial" w:hAnsi="Arial" w:cs="Arial"/>
                                <w:spacing w:val="1"/>
                                <w:w w:val="102"/>
                                <w:sz w:val="15"/>
                                <w:szCs w:val="15"/>
                              </w:rPr>
                              <w:t>H</w:t>
                            </w:r>
                            <w:r>
                              <w:rPr>
                                <w:rFonts w:ascii="Arial" w:eastAsia="Arial" w:hAnsi="Arial" w:cs="Arial"/>
                                <w:spacing w:val="-2"/>
                                <w:w w:val="102"/>
                                <w:sz w:val="15"/>
                                <w:szCs w:val="15"/>
                              </w:rPr>
                              <w:t>a</w:t>
                            </w:r>
                            <w:r>
                              <w:rPr>
                                <w:rFonts w:ascii="Arial" w:eastAsia="Arial" w:hAnsi="Arial" w:cs="Arial"/>
                                <w:spacing w:val="7"/>
                                <w:w w:val="102"/>
                                <w:sz w:val="15"/>
                                <w:szCs w:val="15"/>
                              </w:rPr>
                              <w:t>s</w:t>
                            </w:r>
                            <w:r>
                              <w:rPr>
                                <w:rFonts w:ascii="Arial" w:eastAsia="Arial" w:hAnsi="Arial" w:cs="Arial"/>
                                <w:spacing w:val="-2"/>
                                <w:w w:val="102"/>
                                <w:sz w:val="15"/>
                                <w:szCs w:val="15"/>
                              </w:rPr>
                              <w:t>h</w:t>
                            </w:r>
                            <w:r>
                              <w:rPr>
                                <w:rFonts w:ascii="Arial" w:eastAsia="Arial" w:hAnsi="Arial" w:cs="Arial"/>
                                <w:spacing w:val="9"/>
                                <w:w w:val="101"/>
                                <w:sz w:val="15"/>
                                <w:szCs w:val="15"/>
                              </w:rPr>
                              <w:t>S</w:t>
                            </w:r>
                            <w:r>
                              <w:rPr>
                                <w:rFonts w:ascii="Arial" w:eastAsia="Arial" w:hAnsi="Arial" w:cs="Arial"/>
                                <w:spacing w:val="-2"/>
                                <w:w w:val="102"/>
                                <w:sz w:val="15"/>
                                <w:szCs w:val="15"/>
                              </w:rPr>
                              <w:t>e</w:t>
                            </w:r>
                            <w:r>
                              <w:rPr>
                                <w:rFonts w:ascii="Arial" w:eastAsia="Arial" w:hAnsi="Arial" w:cs="Arial"/>
                                <w:spacing w:val="-1"/>
                                <w:w w:val="101"/>
                                <w:sz w:val="15"/>
                                <w:szCs w:val="15"/>
                              </w:rPr>
                              <w:t>t::</w:t>
                            </w:r>
                            <w:r>
                              <w:rPr>
                                <w:rFonts w:ascii="Arial" w:eastAsia="Arial" w:hAnsi="Arial" w:cs="Arial"/>
                                <w:spacing w:val="-2"/>
                                <w:w w:val="102"/>
                                <w:sz w:val="15"/>
                                <w:szCs w:val="15"/>
                              </w:rPr>
                              <w:t>on</w:t>
                            </w:r>
                            <w:r>
                              <w:rPr>
                                <w:rFonts w:ascii="Arial" w:eastAsia="Arial" w:hAnsi="Arial" w:cs="Arial"/>
                                <w:spacing w:val="8"/>
                                <w:w w:val="102"/>
                                <w:sz w:val="15"/>
                                <w:szCs w:val="15"/>
                              </w:rPr>
                              <w:t>li</w:t>
                            </w:r>
                            <w:r>
                              <w:rPr>
                                <w:rFonts w:ascii="Arial" w:eastAsia="Arial" w:hAnsi="Arial" w:cs="Arial"/>
                                <w:spacing w:val="-2"/>
                                <w:w w:val="102"/>
                                <w:sz w:val="15"/>
                                <w:szCs w:val="15"/>
                              </w:rPr>
                              <w:t>ne</w:t>
                            </w:r>
                            <w:r>
                              <w:rPr>
                                <w:rFonts w:ascii="Arial" w:eastAsia="Arial" w:hAnsi="Arial" w:cs="Arial"/>
                                <w:spacing w:val="9"/>
                                <w:w w:val="101"/>
                                <w:sz w:val="15"/>
                                <w:szCs w:val="15"/>
                              </w:rPr>
                              <w:t>S</w:t>
                            </w:r>
                            <w:r>
                              <w:rPr>
                                <w:rFonts w:ascii="Arial" w:eastAsia="Arial" w:hAnsi="Arial" w:cs="Arial"/>
                                <w:spacing w:val="-2"/>
                                <w:w w:val="102"/>
                                <w:sz w:val="15"/>
                                <w:szCs w:val="15"/>
                              </w:rPr>
                              <w:t>en</w:t>
                            </w:r>
                            <w:r>
                              <w:rPr>
                                <w:rFonts w:ascii="Arial" w:eastAsia="Arial" w:hAnsi="Arial" w:cs="Arial"/>
                                <w:spacing w:val="7"/>
                                <w:w w:val="102"/>
                                <w:sz w:val="15"/>
                                <w:szCs w:val="15"/>
                              </w:rPr>
                              <w:t>s</w:t>
                            </w:r>
                            <w:r>
                              <w:rPr>
                                <w:rFonts w:ascii="Arial" w:eastAsia="Arial" w:hAnsi="Arial" w:cs="Arial"/>
                                <w:spacing w:val="-2"/>
                                <w:w w:val="102"/>
                                <w:sz w:val="15"/>
                                <w:szCs w:val="15"/>
                              </w:rPr>
                              <w:t>o</w:t>
                            </w:r>
                            <w:r>
                              <w:rPr>
                                <w:rFonts w:ascii="Arial" w:eastAsia="Arial" w:hAnsi="Arial" w:cs="Arial"/>
                                <w:spacing w:val="5"/>
                                <w:w w:val="102"/>
                                <w:sz w:val="15"/>
                                <w:szCs w:val="15"/>
                              </w:rPr>
                              <w:t>r</w:t>
                            </w:r>
                            <w:r>
                              <w:rPr>
                                <w:rFonts w:ascii="Arial" w:eastAsia="Arial" w:hAnsi="Arial" w:cs="Arial"/>
                                <w:w w:val="102"/>
                                <w:sz w:val="15"/>
                                <w:szCs w:val="15"/>
                              </w:rPr>
                              <w:t>s</w:t>
                            </w:r>
                          </w:p>
                          <w:p w14:paraId="29D11757" w14:textId="77777777" w:rsidR="00583B21" w:rsidRDefault="00583B21" w:rsidP="00583B21">
                            <w:pPr>
                              <w:spacing w:after="0" w:line="200" w:lineRule="exact"/>
                              <w:rPr>
                                <w:sz w:val="20"/>
                                <w:szCs w:val="20"/>
                              </w:rPr>
                            </w:pPr>
                          </w:p>
                          <w:p w14:paraId="5579227F" w14:textId="77777777" w:rsidR="00583B21" w:rsidRDefault="00583B21" w:rsidP="00583B21">
                            <w:pPr>
                              <w:spacing w:after="0" w:line="200" w:lineRule="exact"/>
                              <w:rPr>
                                <w:sz w:val="20"/>
                                <w:szCs w:val="20"/>
                              </w:rPr>
                            </w:pPr>
                          </w:p>
                          <w:p w14:paraId="232D3D54" w14:textId="77777777" w:rsidR="00583B21" w:rsidRDefault="00583B21" w:rsidP="00583B21">
                            <w:pPr>
                              <w:spacing w:after="0" w:line="200" w:lineRule="exact"/>
                              <w:rPr>
                                <w:sz w:val="20"/>
                                <w:szCs w:val="20"/>
                              </w:rPr>
                            </w:pPr>
                          </w:p>
                          <w:p w14:paraId="1996752B" w14:textId="77777777" w:rsidR="00583B21" w:rsidRDefault="00583B21" w:rsidP="00583B21">
                            <w:pPr>
                              <w:spacing w:before="11" w:after="0" w:line="260" w:lineRule="exact"/>
                              <w:rPr>
                                <w:sz w:val="26"/>
                                <w:szCs w:val="26"/>
                              </w:rPr>
                            </w:pPr>
                          </w:p>
                          <w:p w14:paraId="3C19A832" w14:textId="77777777" w:rsidR="00583B21" w:rsidRDefault="00583B21" w:rsidP="00583B21">
                            <w:pPr>
                              <w:spacing w:after="0" w:line="171" w:lineRule="exact"/>
                              <w:ind w:left="118" w:right="-20"/>
                              <w:rPr>
                                <w:rFonts w:ascii="Arial" w:eastAsia="Arial" w:hAnsi="Arial" w:cs="Arial"/>
                                <w:sz w:val="15"/>
                                <w:szCs w:val="15"/>
                              </w:rPr>
                            </w:pPr>
                            <w:r>
                              <w:rPr>
                                <w:rFonts w:ascii="Arial" w:eastAsia="Arial" w:hAnsi="Arial" w:cs="Arial"/>
                                <w:spacing w:val="9"/>
                                <w:sz w:val="15"/>
                                <w:szCs w:val="15"/>
                              </w:rPr>
                              <w:t>P</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8"/>
                                <w:sz w:val="15"/>
                                <w:szCs w:val="15"/>
                              </w:rPr>
                              <w:t>i</w:t>
                            </w:r>
                            <w:r>
                              <w:rPr>
                                <w:rFonts w:ascii="Arial" w:eastAsia="Arial" w:hAnsi="Arial" w:cs="Arial"/>
                                <w:spacing w:val="-2"/>
                                <w:sz w:val="15"/>
                                <w:szCs w:val="15"/>
                              </w:rPr>
                              <w:t>od</w:t>
                            </w:r>
                            <w:r>
                              <w:rPr>
                                <w:rFonts w:ascii="Arial" w:eastAsia="Arial" w:hAnsi="Arial" w:cs="Arial"/>
                                <w:spacing w:val="8"/>
                                <w:sz w:val="15"/>
                                <w:szCs w:val="15"/>
                              </w:rPr>
                              <w:t>i</w:t>
                            </w:r>
                            <w:r>
                              <w:rPr>
                                <w:rFonts w:ascii="Arial" w:eastAsia="Arial" w:hAnsi="Arial" w:cs="Arial"/>
                                <w:sz w:val="15"/>
                                <w:szCs w:val="15"/>
                              </w:rPr>
                              <w:t>c</w:t>
                            </w:r>
                            <w:r>
                              <w:rPr>
                                <w:rFonts w:ascii="Arial" w:eastAsia="Arial" w:hAnsi="Arial" w:cs="Arial"/>
                                <w:spacing w:val="17"/>
                                <w:sz w:val="15"/>
                                <w:szCs w:val="15"/>
                              </w:rPr>
                              <w:t xml:space="preserve"> </w:t>
                            </w:r>
                            <w:r>
                              <w:rPr>
                                <w:rFonts w:ascii="Arial" w:eastAsia="Arial" w:hAnsi="Arial" w:cs="Arial"/>
                                <w:spacing w:val="-1"/>
                                <w:sz w:val="15"/>
                                <w:szCs w:val="15"/>
                              </w:rPr>
                              <w:t>f</w:t>
                            </w:r>
                            <w:r>
                              <w:rPr>
                                <w:rFonts w:ascii="Arial" w:eastAsia="Arial" w:hAnsi="Arial" w:cs="Arial"/>
                                <w:spacing w:val="8"/>
                                <w:sz w:val="15"/>
                                <w:szCs w:val="15"/>
                              </w:rPr>
                              <w:t>il</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8"/>
                                <w:sz w:val="15"/>
                                <w:szCs w:val="15"/>
                              </w:rPr>
                              <w:t>i</w:t>
                            </w:r>
                            <w:r>
                              <w:rPr>
                                <w:rFonts w:ascii="Arial" w:eastAsia="Arial" w:hAnsi="Arial" w:cs="Arial"/>
                                <w:spacing w:val="-2"/>
                                <w:sz w:val="15"/>
                                <w:szCs w:val="15"/>
                              </w:rPr>
                              <w:t>n</w:t>
                            </w:r>
                            <w:r>
                              <w:rPr>
                                <w:rFonts w:ascii="Arial" w:eastAsia="Arial" w:hAnsi="Arial" w:cs="Arial"/>
                                <w:sz w:val="15"/>
                                <w:szCs w:val="15"/>
                              </w:rPr>
                              <w:t>g</w:t>
                            </w:r>
                            <w:r>
                              <w:rPr>
                                <w:rFonts w:ascii="Arial" w:eastAsia="Arial" w:hAnsi="Arial" w:cs="Arial"/>
                                <w:spacing w:val="7"/>
                                <w:sz w:val="15"/>
                                <w:szCs w:val="15"/>
                              </w:rPr>
                              <w:t xml:space="preserve"> </w:t>
                            </w:r>
                            <w:r>
                              <w:rPr>
                                <w:rFonts w:ascii="Arial" w:eastAsia="Arial" w:hAnsi="Arial" w:cs="Arial"/>
                                <w:spacing w:val="-2"/>
                                <w:w w:val="102"/>
                                <w:sz w:val="15"/>
                                <w:szCs w:val="15"/>
                              </w:rPr>
                              <w:t>me</w:t>
                            </w:r>
                            <w:r>
                              <w:rPr>
                                <w:rFonts w:ascii="Arial" w:eastAsia="Arial" w:hAnsi="Arial" w:cs="Arial"/>
                                <w:spacing w:val="7"/>
                                <w:w w:val="102"/>
                                <w:sz w:val="15"/>
                                <w:szCs w:val="15"/>
                              </w:rPr>
                              <w:t>c</w:t>
                            </w:r>
                            <w:r>
                              <w:rPr>
                                <w:rFonts w:ascii="Arial" w:eastAsia="Arial" w:hAnsi="Arial" w:cs="Arial"/>
                                <w:spacing w:val="-2"/>
                                <w:w w:val="102"/>
                                <w:sz w:val="15"/>
                                <w:szCs w:val="15"/>
                              </w:rPr>
                              <w:t>han</w:t>
                            </w:r>
                            <w:r>
                              <w:rPr>
                                <w:rFonts w:ascii="Arial" w:eastAsia="Arial" w:hAnsi="Arial" w:cs="Arial"/>
                                <w:spacing w:val="8"/>
                                <w:w w:val="102"/>
                                <w:sz w:val="15"/>
                                <w:szCs w:val="15"/>
                              </w:rPr>
                              <w:t>i</w:t>
                            </w:r>
                            <w:r>
                              <w:rPr>
                                <w:rFonts w:ascii="Arial" w:eastAsia="Arial" w:hAnsi="Arial" w:cs="Arial"/>
                                <w:spacing w:val="7"/>
                                <w:w w:val="102"/>
                                <w:sz w:val="15"/>
                                <w:szCs w:val="15"/>
                              </w:rPr>
                              <w:t>s</w:t>
                            </w:r>
                            <w:r>
                              <w:rPr>
                                <w:rFonts w:ascii="Arial" w:eastAsia="Arial" w:hAnsi="Arial" w:cs="Arial"/>
                                <w:w w:val="102"/>
                                <w:sz w:val="15"/>
                                <w:szCs w:val="15"/>
                              </w:rPr>
                              <w:t>m</w:t>
                            </w:r>
                          </w:p>
                          <w:p w14:paraId="3F565B22" w14:textId="77777777" w:rsidR="00583B21" w:rsidRDefault="00583B21" w:rsidP="00583B21">
                            <w:pPr>
                              <w:spacing w:after="0" w:line="154" w:lineRule="exact"/>
                              <w:ind w:left="3089" w:right="2811"/>
                              <w:jc w:val="center"/>
                              <w:rPr>
                                <w:rFonts w:ascii="Arial" w:eastAsia="Arial" w:hAnsi="Arial" w:cs="Arial"/>
                                <w:sz w:val="15"/>
                                <w:szCs w:val="15"/>
                              </w:rPr>
                            </w:pPr>
                            <w:r>
                              <w:rPr>
                                <w:rFonts w:ascii="Arial" w:eastAsia="Arial" w:hAnsi="Arial" w:cs="Arial"/>
                                <w:spacing w:val="9"/>
                                <w:w w:val="101"/>
                                <w:sz w:val="15"/>
                                <w:szCs w:val="15"/>
                              </w:rPr>
                              <w:t>S</w:t>
                            </w:r>
                            <w:r>
                              <w:rPr>
                                <w:rFonts w:ascii="Arial" w:eastAsia="Arial" w:hAnsi="Arial" w:cs="Arial"/>
                                <w:spacing w:val="-2"/>
                                <w:w w:val="102"/>
                                <w:sz w:val="15"/>
                                <w:szCs w:val="15"/>
                              </w:rPr>
                              <w:t>en</w:t>
                            </w:r>
                            <w:r>
                              <w:rPr>
                                <w:rFonts w:ascii="Arial" w:eastAsia="Arial" w:hAnsi="Arial" w:cs="Arial"/>
                                <w:spacing w:val="7"/>
                                <w:w w:val="102"/>
                                <w:sz w:val="15"/>
                                <w:szCs w:val="15"/>
                              </w:rPr>
                              <w:t>s</w:t>
                            </w:r>
                            <w:r>
                              <w:rPr>
                                <w:rFonts w:ascii="Arial" w:eastAsia="Arial" w:hAnsi="Arial" w:cs="Arial"/>
                                <w:spacing w:val="-2"/>
                                <w:w w:val="102"/>
                                <w:sz w:val="15"/>
                                <w:szCs w:val="15"/>
                              </w:rPr>
                              <w:t>o</w:t>
                            </w:r>
                            <w:r>
                              <w:rPr>
                                <w:rFonts w:ascii="Arial" w:eastAsia="Arial" w:hAnsi="Arial" w:cs="Arial"/>
                                <w:spacing w:val="5"/>
                                <w:w w:val="102"/>
                                <w:sz w:val="15"/>
                                <w:szCs w:val="15"/>
                              </w:rPr>
                              <w:t>r</w:t>
                            </w:r>
                            <w:r>
                              <w:rPr>
                                <w:rFonts w:ascii="Arial" w:eastAsia="Arial" w:hAnsi="Arial" w:cs="Arial"/>
                                <w:spacing w:val="9"/>
                                <w:w w:val="101"/>
                                <w:sz w:val="15"/>
                                <w:szCs w:val="15"/>
                              </w:rPr>
                              <w:t>P</w:t>
                            </w:r>
                            <w:r>
                              <w:rPr>
                                <w:rFonts w:ascii="Arial" w:eastAsia="Arial" w:hAnsi="Arial" w:cs="Arial"/>
                                <w:spacing w:val="-2"/>
                                <w:w w:val="102"/>
                                <w:sz w:val="15"/>
                                <w:szCs w:val="15"/>
                              </w:rPr>
                              <w:t>o</w:t>
                            </w:r>
                            <w:r>
                              <w:rPr>
                                <w:rFonts w:ascii="Arial" w:eastAsia="Arial" w:hAnsi="Arial" w:cs="Arial"/>
                                <w:spacing w:val="8"/>
                                <w:w w:val="102"/>
                                <w:sz w:val="15"/>
                                <w:szCs w:val="15"/>
                              </w:rPr>
                              <w:t>li</w:t>
                            </w:r>
                            <w:r>
                              <w:rPr>
                                <w:rFonts w:ascii="Arial" w:eastAsia="Arial" w:hAnsi="Arial" w:cs="Arial"/>
                                <w:spacing w:val="7"/>
                                <w:w w:val="102"/>
                                <w:sz w:val="15"/>
                                <w:szCs w:val="15"/>
                              </w:rPr>
                              <w:t>c</w:t>
                            </w:r>
                            <w:r>
                              <w:rPr>
                                <w:rFonts w:ascii="Arial" w:eastAsia="Arial" w:hAnsi="Arial" w:cs="Arial"/>
                                <w:w w:val="102"/>
                                <w:sz w:val="15"/>
                                <w:szCs w:val="15"/>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72" o:spid="_x0000_s1062" type="#_x0000_t202" style="position:absolute;left:0;text-align:left;margin-left:92.55pt;margin-top:-304.1pt;width:346.05pt;height:301.9pt;z-index:-25124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" filled="f" stroked="f">
                <v:textbox inset="0,0,0,0">
                  <w:txbxContent>
                    <w:p w14:paraId="01E399D5" w14:textId="77777777" w:rsidR="00583B21" w:rsidRDefault="00583B21" w:rsidP="00583B21">
                      <w:pPr>
                        <w:tabs>
                          <w:tab w:val="left" w:pos="5660"/>
                        </w:tabs>
                        <w:spacing w:before="88" w:after="0" w:line="240" w:lineRule="auto"/>
                        <w:ind w:left="2773"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6"/>
                          <w:sz w:val="15"/>
                          <w:szCs w:val="15"/>
                        </w:rPr>
                        <w:t>G</w:t>
                      </w:r>
                      <w:r>
                        <w:rPr>
                          <w:rFonts w:ascii="Arial" w:eastAsia="Arial" w:hAnsi="Arial" w:cs="Arial"/>
                          <w:spacing w:val="5"/>
                          <w:sz w:val="15"/>
                          <w:szCs w:val="15"/>
                        </w:rPr>
                        <w:t>r</w:t>
                      </w:r>
                      <w:r>
                        <w:rPr>
                          <w:rFonts w:ascii="Arial" w:eastAsia="Arial" w:hAnsi="Arial" w:cs="Arial"/>
                          <w:spacing w:val="8"/>
                          <w:sz w:val="15"/>
                          <w:szCs w:val="15"/>
                        </w:rPr>
                        <w:t>i</w:t>
                      </w:r>
                      <w:r>
                        <w:rPr>
                          <w:rFonts w:ascii="Arial" w:eastAsia="Arial" w:hAnsi="Arial" w:cs="Arial"/>
                          <w:spacing w:val="-2"/>
                          <w:sz w:val="15"/>
                          <w:szCs w:val="15"/>
                        </w:rPr>
                        <w:t>d</w:t>
                      </w:r>
                      <w:r>
                        <w:rPr>
                          <w:rFonts w:ascii="Arial" w:eastAsia="Arial" w:hAnsi="Arial" w:cs="Arial"/>
                          <w:spacing w:val="1"/>
                          <w:sz w:val="15"/>
                          <w:szCs w:val="15"/>
                        </w:rPr>
                        <w:t>C</w:t>
                      </w:r>
                      <w:r>
                        <w:rPr>
                          <w:rFonts w:ascii="Arial" w:eastAsia="Arial" w:hAnsi="Arial" w:cs="Arial"/>
                          <w:spacing w:val="-2"/>
                          <w:sz w:val="15"/>
                          <w:szCs w:val="15"/>
                        </w:rPr>
                        <w:t>on</w:t>
                      </w:r>
                      <w:r>
                        <w:rPr>
                          <w:rFonts w:ascii="Arial" w:eastAsia="Arial" w:hAnsi="Arial" w:cs="Arial"/>
                          <w:spacing w:val="-1"/>
                          <w:sz w:val="15"/>
                          <w:szCs w:val="15"/>
                        </w:rPr>
                        <w:t>t</w:t>
                      </w:r>
                      <w:r>
                        <w:rPr>
                          <w:rFonts w:ascii="Arial" w:eastAsia="Arial" w:hAnsi="Arial" w:cs="Arial"/>
                          <w:spacing w:val="5"/>
                          <w:sz w:val="15"/>
                          <w:szCs w:val="15"/>
                        </w:rPr>
                        <w:t>r</w:t>
                      </w:r>
                      <w:r>
                        <w:rPr>
                          <w:rFonts w:ascii="Arial" w:eastAsia="Arial" w:hAnsi="Arial" w:cs="Arial"/>
                          <w:spacing w:val="-2"/>
                          <w:sz w:val="15"/>
                          <w:szCs w:val="15"/>
                        </w:rPr>
                        <w:t>o</w:t>
                      </w:r>
                      <w:r>
                        <w:rPr>
                          <w:rFonts w:ascii="Arial" w:eastAsia="Arial" w:hAnsi="Arial" w:cs="Arial"/>
                          <w:spacing w:val="8"/>
                          <w:sz w:val="15"/>
                          <w:szCs w:val="15"/>
                        </w:rPr>
                        <w:t>l</w:t>
                      </w:r>
                      <w:r>
                        <w:rPr>
                          <w:rFonts w:ascii="Arial" w:eastAsia="Arial" w:hAnsi="Arial" w:cs="Arial"/>
                          <w:spacing w:val="-2"/>
                          <w:sz w:val="15"/>
                          <w:szCs w:val="15"/>
                        </w:rPr>
                        <w:t>L</w:t>
                      </w:r>
                      <w:r>
                        <w:rPr>
                          <w:rFonts w:ascii="Arial" w:eastAsia="Arial" w:hAnsi="Arial" w:cs="Arial"/>
                          <w:spacing w:val="8"/>
                          <w:sz w:val="15"/>
                          <w:szCs w:val="15"/>
                        </w:rPr>
                        <w:t>i</w:t>
                      </w:r>
                      <w:r>
                        <w:rPr>
                          <w:rFonts w:ascii="Arial" w:eastAsia="Arial" w:hAnsi="Arial" w:cs="Arial"/>
                          <w:spacing w:val="7"/>
                          <w:sz w:val="15"/>
                          <w:szCs w:val="15"/>
                        </w:rPr>
                        <w:t>s</w:t>
                      </w:r>
                      <w:r>
                        <w:rPr>
                          <w:rFonts w:ascii="Arial" w:eastAsia="Arial" w:hAnsi="Arial" w:cs="Arial"/>
                          <w:spacing w:val="-1"/>
                          <w:sz w:val="15"/>
                          <w:szCs w:val="15"/>
                        </w:rPr>
                        <w:t>t</w:t>
                      </w:r>
                      <w:r>
                        <w:rPr>
                          <w:rFonts w:ascii="Arial" w:eastAsia="Arial" w:hAnsi="Arial" w:cs="Arial"/>
                          <w:spacing w:val="-2"/>
                          <w:sz w:val="15"/>
                          <w:szCs w:val="15"/>
                        </w:rPr>
                        <w:t>ene</w:t>
                      </w:r>
                      <w:r>
                        <w:rPr>
                          <w:rFonts w:ascii="Arial" w:eastAsia="Arial" w:hAnsi="Arial" w:cs="Arial"/>
                          <w:sz w:val="15"/>
                          <w:szCs w:val="15"/>
                        </w:rPr>
                        <w:t>r</w:t>
                      </w:r>
                      <w:r>
                        <w:rPr>
                          <w:rFonts w:ascii="Arial" w:eastAsia="Arial" w:hAnsi="Arial" w:cs="Arial"/>
                          <w:spacing w:val="-9"/>
                          <w:sz w:val="15"/>
                          <w:szCs w:val="15"/>
                        </w:rPr>
                        <w:t xml:space="preserve"> </w:t>
                      </w:r>
                      <w:r>
                        <w:rPr>
                          <w:rFonts w:ascii="Arial" w:eastAsia="Arial" w:hAnsi="Arial" w:cs="Arial"/>
                          <w:sz w:val="15"/>
                          <w:szCs w:val="15"/>
                        </w:rPr>
                        <w:tab/>
                      </w:r>
                      <w:r>
                        <w:rPr>
                          <w:rFonts w:ascii="Arial" w:eastAsia="Arial" w:hAnsi="Arial" w:cs="Arial"/>
                          <w:spacing w:val="9"/>
                          <w:w w:val="101"/>
                          <w:sz w:val="15"/>
                          <w:szCs w:val="15"/>
                        </w:rPr>
                        <w:t>S</w:t>
                      </w:r>
                      <w:r>
                        <w:rPr>
                          <w:rFonts w:ascii="Arial" w:eastAsia="Arial" w:hAnsi="Arial" w:cs="Arial"/>
                          <w:spacing w:val="6"/>
                          <w:w w:val="101"/>
                          <w:sz w:val="15"/>
                          <w:szCs w:val="15"/>
                        </w:rPr>
                        <w:t>G</w:t>
                      </w:r>
                      <w:r>
                        <w:rPr>
                          <w:rFonts w:ascii="Arial" w:eastAsia="Arial" w:hAnsi="Arial" w:cs="Arial"/>
                          <w:spacing w:val="9"/>
                          <w:w w:val="101"/>
                          <w:sz w:val="15"/>
                          <w:szCs w:val="15"/>
                        </w:rPr>
                        <w:t>S</w:t>
                      </w:r>
                      <w:r>
                        <w:rPr>
                          <w:rFonts w:ascii="Arial" w:eastAsia="Arial" w:hAnsi="Arial" w:cs="Arial"/>
                          <w:spacing w:val="-2"/>
                          <w:w w:val="102"/>
                          <w:sz w:val="15"/>
                          <w:szCs w:val="15"/>
                        </w:rPr>
                        <w:t>en</w:t>
                      </w:r>
                      <w:r>
                        <w:rPr>
                          <w:rFonts w:ascii="Arial" w:eastAsia="Arial" w:hAnsi="Arial" w:cs="Arial"/>
                          <w:spacing w:val="7"/>
                          <w:w w:val="102"/>
                          <w:sz w:val="15"/>
                          <w:szCs w:val="15"/>
                        </w:rPr>
                        <w:t>s</w:t>
                      </w:r>
                      <w:r>
                        <w:rPr>
                          <w:rFonts w:ascii="Arial" w:eastAsia="Arial" w:hAnsi="Arial" w:cs="Arial"/>
                          <w:spacing w:val="-2"/>
                          <w:w w:val="102"/>
                          <w:sz w:val="15"/>
                          <w:szCs w:val="15"/>
                        </w:rPr>
                        <w:t>o</w:t>
                      </w:r>
                      <w:r>
                        <w:rPr>
                          <w:rFonts w:ascii="Arial" w:eastAsia="Arial" w:hAnsi="Arial" w:cs="Arial"/>
                          <w:spacing w:val="5"/>
                          <w:w w:val="102"/>
                          <w:sz w:val="15"/>
                          <w:szCs w:val="15"/>
                        </w:rPr>
                        <w:t>r</w:t>
                      </w:r>
                      <w:r>
                        <w:rPr>
                          <w:rFonts w:ascii="Arial" w:eastAsia="Arial" w:hAnsi="Arial" w:cs="Arial"/>
                          <w:spacing w:val="9"/>
                          <w:w w:val="101"/>
                          <w:sz w:val="15"/>
                          <w:szCs w:val="15"/>
                        </w:rPr>
                        <w:t>V</w:t>
                      </w:r>
                      <w:r>
                        <w:rPr>
                          <w:rFonts w:ascii="Arial" w:eastAsia="Arial" w:hAnsi="Arial" w:cs="Arial"/>
                          <w:spacing w:val="8"/>
                          <w:w w:val="102"/>
                          <w:sz w:val="15"/>
                          <w:szCs w:val="15"/>
                        </w:rPr>
                        <w:t>i</w:t>
                      </w:r>
                      <w:r>
                        <w:rPr>
                          <w:rFonts w:ascii="Arial" w:eastAsia="Arial" w:hAnsi="Arial" w:cs="Arial"/>
                          <w:spacing w:val="-2"/>
                          <w:w w:val="102"/>
                          <w:sz w:val="15"/>
                          <w:szCs w:val="15"/>
                        </w:rPr>
                        <w:t>e</w:t>
                      </w:r>
                      <w:r>
                        <w:rPr>
                          <w:rFonts w:ascii="Arial" w:eastAsia="Arial" w:hAnsi="Arial" w:cs="Arial"/>
                          <w:w w:val="102"/>
                          <w:sz w:val="15"/>
                          <w:szCs w:val="15"/>
                        </w:rPr>
                        <w:t>w</w:t>
                      </w:r>
                    </w:p>
                    <w:p w14:paraId="1391210D" w14:textId="77777777" w:rsidR="00583B21" w:rsidRDefault="00583B21" w:rsidP="00583B21">
                      <w:pPr>
                        <w:spacing w:before="1" w:after="0" w:line="100" w:lineRule="exact"/>
                        <w:rPr>
                          <w:sz w:val="10"/>
                          <w:szCs w:val="10"/>
                        </w:rPr>
                      </w:pPr>
                    </w:p>
                    <w:p w14:paraId="41ADAAB2" w14:textId="77777777" w:rsidR="00583B21" w:rsidRDefault="00583B21" w:rsidP="00583B21">
                      <w:pPr>
                        <w:spacing w:after="0" w:line="200" w:lineRule="exact"/>
                        <w:rPr>
                          <w:sz w:val="20"/>
                          <w:szCs w:val="20"/>
                        </w:rPr>
                      </w:pPr>
                    </w:p>
                    <w:p w14:paraId="3E7A3745" w14:textId="77777777" w:rsidR="00583B21" w:rsidRDefault="00583B21" w:rsidP="00583B21">
                      <w:pPr>
                        <w:spacing w:after="0" w:line="240" w:lineRule="auto"/>
                        <w:ind w:right="958"/>
                        <w:jc w:val="right"/>
                        <w:rPr>
                          <w:rFonts w:ascii="Arial" w:eastAsia="Arial" w:hAnsi="Arial" w:cs="Arial"/>
                          <w:sz w:val="15"/>
                          <w:szCs w:val="15"/>
                        </w:rPr>
                      </w:pPr>
                      <w:r>
                        <w:rPr>
                          <w:rFonts w:ascii="Arial" w:eastAsia="Arial" w:hAnsi="Arial" w:cs="Arial"/>
                          <w:w w:val="102"/>
                          <w:sz w:val="15"/>
                          <w:szCs w:val="15"/>
                        </w:rPr>
                        <w:t>6</w:t>
                      </w:r>
                    </w:p>
                    <w:p w14:paraId="71A72C47" w14:textId="77777777" w:rsidR="00583B21" w:rsidRDefault="00583B21" w:rsidP="00583B21">
                      <w:pPr>
                        <w:spacing w:before="10" w:after="0" w:line="110" w:lineRule="exact"/>
                        <w:rPr>
                          <w:sz w:val="11"/>
                          <w:szCs w:val="11"/>
                        </w:rPr>
                      </w:pPr>
                    </w:p>
                    <w:p w14:paraId="355A944F" w14:textId="77777777" w:rsidR="00583B21" w:rsidRDefault="00583B21" w:rsidP="00583B21">
                      <w:pPr>
                        <w:spacing w:after="0" w:line="240" w:lineRule="auto"/>
                        <w:ind w:right="1847"/>
                        <w:jc w:val="right"/>
                        <w:rPr>
                          <w:rFonts w:ascii="Arial" w:eastAsia="Arial" w:hAnsi="Arial" w:cs="Arial"/>
                          <w:sz w:val="15"/>
                          <w:szCs w:val="15"/>
                        </w:rPr>
                      </w:pPr>
                      <w:r>
                        <w:rPr>
                          <w:rFonts w:ascii="Arial" w:eastAsia="Arial" w:hAnsi="Arial" w:cs="Arial"/>
                          <w:w w:val="102"/>
                          <w:sz w:val="15"/>
                          <w:szCs w:val="15"/>
                        </w:rPr>
                        <w:t>4</w:t>
                      </w:r>
                    </w:p>
                    <w:p w14:paraId="6EF85F8E" w14:textId="77777777" w:rsidR="00583B21" w:rsidRDefault="00583B21" w:rsidP="00583B21">
                      <w:pPr>
                        <w:spacing w:before="9" w:after="0" w:line="170" w:lineRule="exact"/>
                        <w:rPr>
                          <w:sz w:val="17"/>
                          <w:szCs w:val="17"/>
                        </w:rPr>
                      </w:pPr>
                    </w:p>
                    <w:p w14:paraId="4976C804" w14:textId="77777777" w:rsidR="00583B21" w:rsidRDefault="00583B21" w:rsidP="00583B21">
                      <w:pPr>
                        <w:tabs>
                          <w:tab w:val="left" w:pos="2860"/>
                          <w:tab w:val="left" w:pos="5600"/>
                        </w:tabs>
                        <w:spacing w:after="0" w:line="240" w:lineRule="auto"/>
                        <w:ind w:left="1119"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1"/>
                          <w:sz w:val="15"/>
                          <w:szCs w:val="15"/>
                        </w:rPr>
                        <w:t>C</w:t>
                      </w:r>
                      <w:r>
                        <w:rPr>
                          <w:rFonts w:ascii="Arial" w:eastAsia="Arial" w:hAnsi="Arial" w:cs="Arial"/>
                          <w:spacing w:val="8"/>
                          <w:sz w:val="15"/>
                          <w:szCs w:val="15"/>
                        </w:rPr>
                        <w:t>li</w:t>
                      </w:r>
                      <w:r>
                        <w:rPr>
                          <w:rFonts w:ascii="Arial" w:eastAsia="Arial" w:hAnsi="Arial" w:cs="Arial"/>
                          <w:spacing w:val="-2"/>
                          <w:sz w:val="15"/>
                          <w:szCs w:val="15"/>
                        </w:rPr>
                        <w:t>en</w:t>
                      </w:r>
                      <w:r>
                        <w:rPr>
                          <w:rFonts w:ascii="Arial" w:eastAsia="Arial" w:hAnsi="Arial" w:cs="Arial"/>
                          <w:sz w:val="15"/>
                          <w:szCs w:val="15"/>
                        </w:rPr>
                        <w:t>t</w:t>
                      </w:r>
                      <w:r>
                        <w:rPr>
                          <w:rFonts w:ascii="Arial" w:eastAsia="Arial" w:hAnsi="Arial" w:cs="Arial"/>
                          <w:spacing w:val="-26"/>
                          <w:sz w:val="15"/>
                          <w:szCs w:val="15"/>
                        </w:rPr>
                        <w:t xml:space="preserve"> </w:t>
                      </w:r>
                      <w:r>
                        <w:rPr>
                          <w:rFonts w:ascii="Arial" w:eastAsia="Arial" w:hAnsi="Arial" w:cs="Arial"/>
                          <w:sz w:val="15"/>
                          <w:szCs w:val="15"/>
                        </w:rPr>
                        <w:tab/>
                      </w: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9"/>
                          <w:sz w:val="15"/>
                          <w:szCs w:val="15"/>
                        </w:rPr>
                        <w:t>S</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7"/>
                          <w:sz w:val="15"/>
                          <w:szCs w:val="15"/>
                        </w:rPr>
                        <w:t>v</w:t>
                      </w:r>
                      <w:r>
                        <w:rPr>
                          <w:rFonts w:ascii="Arial" w:eastAsia="Arial" w:hAnsi="Arial" w:cs="Arial"/>
                          <w:spacing w:val="8"/>
                          <w:sz w:val="15"/>
                          <w:szCs w:val="15"/>
                        </w:rPr>
                        <w:t>i</w:t>
                      </w:r>
                      <w:r>
                        <w:rPr>
                          <w:rFonts w:ascii="Arial" w:eastAsia="Arial" w:hAnsi="Arial" w:cs="Arial"/>
                          <w:spacing w:val="7"/>
                          <w:sz w:val="15"/>
                          <w:szCs w:val="15"/>
                        </w:rPr>
                        <w:t>c</w:t>
                      </w:r>
                      <w:r>
                        <w:rPr>
                          <w:rFonts w:ascii="Arial" w:eastAsia="Arial" w:hAnsi="Arial" w:cs="Arial"/>
                          <w:spacing w:val="-2"/>
                          <w:sz w:val="15"/>
                          <w:szCs w:val="15"/>
                        </w:rPr>
                        <w:t>e</w:t>
                      </w:r>
                      <w:r>
                        <w:rPr>
                          <w:rFonts w:ascii="Arial" w:eastAsia="Arial" w:hAnsi="Arial" w:cs="Arial"/>
                          <w:spacing w:val="9"/>
                          <w:sz w:val="15"/>
                          <w:szCs w:val="15"/>
                        </w:rPr>
                        <w:t>A</w:t>
                      </w:r>
                      <w:r>
                        <w:rPr>
                          <w:rFonts w:ascii="Arial" w:eastAsia="Arial" w:hAnsi="Arial" w:cs="Arial"/>
                          <w:spacing w:val="-2"/>
                          <w:sz w:val="15"/>
                          <w:szCs w:val="15"/>
                        </w:rPr>
                        <w:t>dap</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z w:val="15"/>
                          <w:szCs w:val="15"/>
                        </w:rPr>
                        <w:t>r</w:t>
                      </w:r>
                      <w:r>
                        <w:rPr>
                          <w:rFonts w:ascii="Arial" w:eastAsia="Arial" w:hAnsi="Arial" w:cs="Arial"/>
                          <w:spacing w:val="-15"/>
                          <w:sz w:val="15"/>
                          <w:szCs w:val="15"/>
                        </w:rPr>
                        <w:t xml:space="preserve"> </w:t>
                      </w:r>
                      <w:r>
                        <w:rPr>
                          <w:rFonts w:ascii="Arial" w:eastAsia="Arial" w:hAnsi="Arial" w:cs="Arial"/>
                          <w:sz w:val="15"/>
                          <w:szCs w:val="15"/>
                        </w:rPr>
                        <w:tab/>
                      </w:r>
                      <w:r>
                        <w:rPr>
                          <w:rFonts w:ascii="Arial" w:eastAsia="Arial" w:hAnsi="Arial" w:cs="Arial"/>
                          <w:spacing w:val="9"/>
                          <w:w w:val="101"/>
                          <w:position w:val="1"/>
                          <w:sz w:val="15"/>
                          <w:szCs w:val="15"/>
                        </w:rPr>
                        <w:t>S</w:t>
                      </w:r>
                      <w:r>
                        <w:rPr>
                          <w:rFonts w:ascii="Arial" w:eastAsia="Arial" w:hAnsi="Arial" w:cs="Arial"/>
                          <w:spacing w:val="-2"/>
                          <w:w w:val="102"/>
                          <w:position w:val="1"/>
                          <w:sz w:val="15"/>
                          <w:szCs w:val="15"/>
                        </w:rPr>
                        <w:t>en</w:t>
                      </w:r>
                      <w:r>
                        <w:rPr>
                          <w:rFonts w:ascii="Arial" w:eastAsia="Arial" w:hAnsi="Arial" w:cs="Arial"/>
                          <w:spacing w:val="7"/>
                          <w:w w:val="102"/>
                          <w:position w:val="1"/>
                          <w:sz w:val="15"/>
                          <w:szCs w:val="15"/>
                        </w:rPr>
                        <w:t>s</w:t>
                      </w:r>
                      <w:r>
                        <w:rPr>
                          <w:rFonts w:ascii="Arial" w:eastAsia="Arial" w:hAnsi="Arial" w:cs="Arial"/>
                          <w:spacing w:val="-2"/>
                          <w:w w:val="102"/>
                          <w:position w:val="1"/>
                          <w:sz w:val="15"/>
                          <w:szCs w:val="15"/>
                        </w:rPr>
                        <w:t>o</w:t>
                      </w:r>
                      <w:r>
                        <w:rPr>
                          <w:rFonts w:ascii="Arial" w:eastAsia="Arial" w:hAnsi="Arial" w:cs="Arial"/>
                          <w:spacing w:val="5"/>
                          <w:w w:val="102"/>
                          <w:position w:val="1"/>
                          <w:sz w:val="15"/>
                          <w:szCs w:val="15"/>
                        </w:rPr>
                        <w:t>r</w:t>
                      </w:r>
                      <w:r>
                        <w:rPr>
                          <w:rFonts w:ascii="Arial" w:eastAsia="Arial" w:hAnsi="Arial" w:cs="Arial"/>
                          <w:spacing w:val="6"/>
                          <w:w w:val="101"/>
                          <w:position w:val="1"/>
                          <w:sz w:val="15"/>
                          <w:szCs w:val="15"/>
                        </w:rPr>
                        <w:t>G</w:t>
                      </w:r>
                      <w:r>
                        <w:rPr>
                          <w:rFonts w:ascii="Arial" w:eastAsia="Arial" w:hAnsi="Arial" w:cs="Arial"/>
                          <w:spacing w:val="5"/>
                          <w:w w:val="102"/>
                          <w:position w:val="1"/>
                          <w:sz w:val="15"/>
                          <w:szCs w:val="15"/>
                        </w:rPr>
                        <w:t>r</w:t>
                      </w:r>
                      <w:r>
                        <w:rPr>
                          <w:rFonts w:ascii="Arial" w:eastAsia="Arial" w:hAnsi="Arial" w:cs="Arial"/>
                          <w:spacing w:val="8"/>
                          <w:w w:val="102"/>
                          <w:position w:val="1"/>
                          <w:sz w:val="15"/>
                          <w:szCs w:val="15"/>
                        </w:rPr>
                        <w:t>i</w:t>
                      </w:r>
                      <w:r>
                        <w:rPr>
                          <w:rFonts w:ascii="Arial" w:eastAsia="Arial" w:hAnsi="Arial" w:cs="Arial"/>
                          <w:spacing w:val="-2"/>
                          <w:w w:val="102"/>
                          <w:position w:val="1"/>
                          <w:sz w:val="15"/>
                          <w:szCs w:val="15"/>
                        </w:rPr>
                        <w:t>d</w:t>
                      </w:r>
                      <w:r>
                        <w:rPr>
                          <w:rFonts w:ascii="Arial" w:eastAsia="Arial" w:hAnsi="Arial" w:cs="Arial"/>
                          <w:spacing w:val="9"/>
                          <w:w w:val="101"/>
                          <w:position w:val="1"/>
                          <w:sz w:val="15"/>
                          <w:szCs w:val="15"/>
                        </w:rPr>
                        <w:t>B</w:t>
                      </w:r>
                      <w:r>
                        <w:rPr>
                          <w:rFonts w:ascii="Arial" w:eastAsia="Arial" w:hAnsi="Arial" w:cs="Arial"/>
                          <w:spacing w:val="5"/>
                          <w:w w:val="102"/>
                          <w:position w:val="1"/>
                          <w:sz w:val="15"/>
                          <w:szCs w:val="15"/>
                        </w:rPr>
                        <w:t>r</w:t>
                      </w:r>
                      <w:r>
                        <w:rPr>
                          <w:rFonts w:ascii="Arial" w:eastAsia="Arial" w:hAnsi="Arial" w:cs="Arial"/>
                          <w:spacing w:val="-2"/>
                          <w:w w:val="102"/>
                          <w:position w:val="1"/>
                          <w:sz w:val="15"/>
                          <w:szCs w:val="15"/>
                        </w:rPr>
                        <w:t>o</w:t>
                      </w:r>
                      <w:r>
                        <w:rPr>
                          <w:rFonts w:ascii="Arial" w:eastAsia="Arial" w:hAnsi="Arial" w:cs="Arial"/>
                          <w:spacing w:val="7"/>
                          <w:w w:val="102"/>
                          <w:position w:val="1"/>
                          <w:sz w:val="15"/>
                          <w:szCs w:val="15"/>
                        </w:rPr>
                        <w:t>k</w:t>
                      </w:r>
                      <w:r>
                        <w:rPr>
                          <w:rFonts w:ascii="Arial" w:eastAsia="Arial" w:hAnsi="Arial" w:cs="Arial"/>
                          <w:spacing w:val="-2"/>
                          <w:w w:val="102"/>
                          <w:position w:val="1"/>
                          <w:sz w:val="15"/>
                          <w:szCs w:val="15"/>
                        </w:rPr>
                        <w:t>e</w:t>
                      </w:r>
                      <w:r>
                        <w:rPr>
                          <w:rFonts w:ascii="Arial" w:eastAsia="Arial" w:hAnsi="Arial" w:cs="Arial"/>
                          <w:w w:val="102"/>
                          <w:position w:val="1"/>
                          <w:sz w:val="15"/>
                          <w:szCs w:val="15"/>
                        </w:rPr>
                        <w:t>r</w:t>
                      </w:r>
                    </w:p>
                    <w:p w14:paraId="6CE41DFD" w14:textId="77777777" w:rsidR="00583B21" w:rsidRDefault="00583B21" w:rsidP="00583B21">
                      <w:pPr>
                        <w:spacing w:before="17" w:after="0" w:line="200" w:lineRule="exact"/>
                        <w:rPr>
                          <w:sz w:val="20"/>
                          <w:szCs w:val="20"/>
                        </w:rPr>
                      </w:pPr>
                    </w:p>
                    <w:p w14:paraId="065F5944" w14:textId="77777777" w:rsidR="00583B21" w:rsidRDefault="00583B21" w:rsidP="00583B21">
                      <w:pPr>
                        <w:tabs>
                          <w:tab w:val="left" w:pos="3200"/>
                          <w:tab w:val="left" w:pos="6500"/>
                        </w:tabs>
                        <w:spacing w:after="0" w:line="227" w:lineRule="exact"/>
                        <w:ind w:left="1843" w:right="-20"/>
                        <w:rPr>
                          <w:rFonts w:ascii="Arial" w:eastAsia="Arial" w:hAnsi="Arial" w:cs="Arial"/>
                          <w:sz w:val="15"/>
                          <w:szCs w:val="15"/>
                        </w:rPr>
                      </w:pPr>
                      <w:r>
                        <w:rPr>
                          <w:rFonts w:ascii="Arial" w:eastAsia="Arial" w:hAnsi="Arial" w:cs="Arial"/>
                          <w:position w:val="-3"/>
                          <w:sz w:val="15"/>
                          <w:szCs w:val="15"/>
                        </w:rPr>
                        <w:t>1</w:t>
                      </w:r>
                      <w:r>
                        <w:rPr>
                          <w:rFonts w:ascii="Arial" w:eastAsia="Arial" w:hAnsi="Arial" w:cs="Arial"/>
                          <w:spacing w:val="-40"/>
                          <w:position w:val="-3"/>
                          <w:sz w:val="15"/>
                          <w:szCs w:val="15"/>
                        </w:rPr>
                        <w:t xml:space="preserve"> </w:t>
                      </w:r>
                      <w:r>
                        <w:rPr>
                          <w:rFonts w:ascii="Arial" w:eastAsia="Arial" w:hAnsi="Arial" w:cs="Arial"/>
                          <w:position w:val="-3"/>
                          <w:sz w:val="15"/>
                          <w:szCs w:val="15"/>
                        </w:rPr>
                        <w:tab/>
                        <w:t>3</w:t>
                      </w:r>
                      <w:r>
                        <w:rPr>
                          <w:rFonts w:ascii="Arial" w:eastAsia="Arial" w:hAnsi="Arial" w:cs="Arial"/>
                          <w:spacing w:val="-40"/>
                          <w:position w:val="-3"/>
                          <w:sz w:val="15"/>
                          <w:szCs w:val="15"/>
                        </w:rPr>
                        <w:t xml:space="preserve"> </w:t>
                      </w:r>
                      <w:r>
                        <w:rPr>
                          <w:rFonts w:ascii="Arial" w:eastAsia="Arial" w:hAnsi="Arial" w:cs="Arial"/>
                          <w:position w:val="-3"/>
                          <w:sz w:val="15"/>
                          <w:szCs w:val="15"/>
                        </w:rPr>
                        <w:tab/>
                      </w:r>
                      <w:r>
                        <w:rPr>
                          <w:rFonts w:ascii="Arial" w:eastAsia="Arial" w:hAnsi="Arial" w:cs="Arial"/>
                          <w:w w:val="102"/>
                          <w:position w:val="4"/>
                          <w:sz w:val="15"/>
                          <w:szCs w:val="15"/>
                        </w:rPr>
                        <w:t>5</w:t>
                      </w:r>
                    </w:p>
                    <w:p w14:paraId="12F03DFA" w14:textId="77777777" w:rsidR="00583B21" w:rsidRDefault="00583B21" w:rsidP="00583B21">
                      <w:pPr>
                        <w:spacing w:after="0" w:line="141" w:lineRule="exact"/>
                        <w:ind w:left="2533" w:right="4220"/>
                        <w:jc w:val="center"/>
                        <w:rPr>
                          <w:rFonts w:ascii="Arial" w:eastAsia="Arial" w:hAnsi="Arial" w:cs="Arial"/>
                          <w:sz w:val="15"/>
                          <w:szCs w:val="15"/>
                        </w:rPr>
                      </w:pPr>
                      <w:r>
                        <w:rPr>
                          <w:rFonts w:ascii="Arial" w:eastAsia="Arial" w:hAnsi="Arial" w:cs="Arial"/>
                          <w:w w:val="102"/>
                          <w:sz w:val="15"/>
                          <w:szCs w:val="15"/>
                        </w:rPr>
                        <w:t>2</w:t>
                      </w:r>
                    </w:p>
                    <w:p w14:paraId="2586631C" w14:textId="77777777" w:rsidR="00583B21" w:rsidRDefault="00583B21" w:rsidP="00583B21">
                      <w:pPr>
                        <w:spacing w:before="5" w:after="0" w:line="170" w:lineRule="exact"/>
                        <w:rPr>
                          <w:sz w:val="17"/>
                          <w:szCs w:val="17"/>
                        </w:rPr>
                      </w:pPr>
                    </w:p>
                    <w:p w14:paraId="2F94E0FF" w14:textId="77777777" w:rsidR="00583B21" w:rsidRDefault="00583B21" w:rsidP="00583B21">
                      <w:pPr>
                        <w:tabs>
                          <w:tab w:val="left" w:pos="3120"/>
                          <w:tab w:val="left" w:pos="5720"/>
                        </w:tabs>
                        <w:spacing w:after="0" w:line="240" w:lineRule="auto"/>
                        <w:ind w:left="1050"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2"/>
                          <w:sz w:val="15"/>
                          <w:szCs w:val="15"/>
                        </w:rPr>
                        <w:t>en</w:t>
                      </w:r>
                      <w:r>
                        <w:rPr>
                          <w:rFonts w:ascii="Arial" w:eastAsia="Arial" w:hAnsi="Arial" w:cs="Arial"/>
                          <w:spacing w:val="7"/>
                          <w:sz w:val="15"/>
                          <w:szCs w:val="15"/>
                        </w:rPr>
                        <w:t>s</w:t>
                      </w:r>
                      <w:r>
                        <w:rPr>
                          <w:rFonts w:ascii="Arial" w:eastAsia="Arial" w:hAnsi="Arial" w:cs="Arial"/>
                          <w:spacing w:val="-2"/>
                          <w:sz w:val="15"/>
                          <w:szCs w:val="15"/>
                        </w:rPr>
                        <w:t>o</w:t>
                      </w:r>
                      <w:r>
                        <w:rPr>
                          <w:rFonts w:ascii="Arial" w:eastAsia="Arial" w:hAnsi="Arial" w:cs="Arial"/>
                          <w:spacing w:val="5"/>
                          <w:sz w:val="15"/>
                          <w:szCs w:val="15"/>
                        </w:rPr>
                        <w:t>r</w:t>
                      </w:r>
                      <w:r>
                        <w:rPr>
                          <w:rFonts w:ascii="Arial" w:eastAsia="Arial" w:hAnsi="Arial" w:cs="Arial"/>
                          <w:spacing w:val="9"/>
                          <w:sz w:val="15"/>
                          <w:szCs w:val="15"/>
                        </w:rPr>
                        <w:t>A</w:t>
                      </w:r>
                      <w:r>
                        <w:rPr>
                          <w:rFonts w:ascii="Arial" w:eastAsia="Arial" w:hAnsi="Arial" w:cs="Arial"/>
                          <w:spacing w:val="-2"/>
                          <w:sz w:val="15"/>
                          <w:szCs w:val="15"/>
                        </w:rPr>
                        <w:t>dap</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z w:val="15"/>
                          <w:szCs w:val="15"/>
                        </w:rPr>
                        <w:t>r</w:t>
                      </w:r>
                      <w:r>
                        <w:rPr>
                          <w:rFonts w:ascii="Arial" w:eastAsia="Arial" w:hAnsi="Arial" w:cs="Arial"/>
                          <w:spacing w:val="-24"/>
                          <w:sz w:val="15"/>
                          <w:szCs w:val="15"/>
                        </w:rPr>
                        <w:t xml:space="preserve"> </w:t>
                      </w:r>
                      <w:r>
                        <w:rPr>
                          <w:rFonts w:ascii="Arial" w:eastAsia="Arial" w:hAnsi="Arial" w:cs="Arial"/>
                          <w:sz w:val="15"/>
                          <w:szCs w:val="15"/>
                        </w:rPr>
                        <w:tab/>
                      </w:r>
                      <w:r>
                        <w:rPr>
                          <w:rFonts w:ascii="Arial" w:eastAsia="Arial" w:hAnsi="Arial" w:cs="Arial"/>
                          <w:spacing w:val="9"/>
                          <w:sz w:val="15"/>
                          <w:szCs w:val="15"/>
                        </w:rPr>
                        <w:t>S</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7"/>
                          <w:sz w:val="15"/>
                          <w:szCs w:val="15"/>
                        </w:rPr>
                        <w:t>v</w:t>
                      </w:r>
                      <w:r>
                        <w:rPr>
                          <w:rFonts w:ascii="Arial" w:eastAsia="Arial" w:hAnsi="Arial" w:cs="Arial"/>
                          <w:spacing w:val="8"/>
                          <w:sz w:val="15"/>
                          <w:szCs w:val="15"/>
                        </w:rPr>
                        <w:t>i</w:t>
                      </w:r>
                      <w:r>
                        <w:rPr>
                          <w:rFonts w:ascii="Arial" w:eastAsia="Arial" w:hAnsi="Arial" w:cs="Arial"/>
                          <w:spacing w:val="7"/>
                          <w:sz w:val="15"/>
                          <w:szCs w:val="15"/>
                        </w:rPr>
                        <w:t>c</w:t>
                      </w:r>
                      <w:r>
                        <w:rPr>
                          <w:rFonts w:ascii="Arial" w:eastAsia="Arial" w:hAnsi="Arial" w:cs="Arial"/>
                          <w:spacing w:val="-2"/>
                          <w:sz w:val="15"/>
                          <w:szCs w:val="15"/>
                        </w:rPr>
                        <w:t>e</w:t>
                      </w:r>
                      <w:r>
                        <w:rPr>
                          <w:rFonts w:ascii="Arial" w:eastAsia="Arial" w:hAnsi="Arial" w:cs="Arial"/>
                          <w:spacing w:val="9"/>
                          <w:sz w:val="15"/>
                          <w:szCs w:val="15"/>
                        </w:rPr>
                        <w:t>A</w:t>
                      </w:r>
                      <w:r>
                        <w:rPr>
                          <w:rFonts w:ascii="Arial" w:eastAsia="Arial" w:hAnsi="Arial" w:cs="Arial"/>
                          <w:spacing w:val="-2"/>
                          <w:sz w:val="15"/>
                          <w:szCs w:val="15"/>
                        </w:rPr>
                        <w:t>dap</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z w:val="15"/>
                          <w:szCs w:val="15"/>
                        </w:rPr>
                        <w:t>r</w:t>
                      </w:r>
                      <w:r>
                        <w:rPr>
                          <w:rFonts w:ascii="Arial" w:eastAsia="Arial" w:hAnsi="Arial" w:cs="Arial"/>
                          <w:spacing w:val="-24"/>
                          <w:sz w:val="15"/>
                          <w:szCs w:val="15"/>
                        </w:rPr>
                        <w:t xml:space="preserve"> </w:t>
                      </w:r>
                      <w:r>
                        <w:rPr>
                          <w:rFonts w:ascii="Arial" w:eastAsia="Arial" w:hAnsi="Arial" w:cs="Arial"/>
                          <w:sz w:val="15"/>
                          <w:szCs w:val="15"/>
                        </w:rPr>
                        <w:tab/>
                      </w:r>
                      <w:r>
                        <w:rPr>
                          <w:rFonts w:ascii="Arial" w:eastAsia="Arial" w:hAnsi="Arial" w:cs="Arial"/>
                          <w:spacing w:val="9"/>
                          <w:w w:val="101"/>
                          <w:position w:val="-6"/>
                          <w:sz w:val="15"/>
                          <w:szCs w:val="15"/>
                        </w:rPr>
                        <w:t>A</w:t>
                      </w:r>
                      <w:r>
                        <w:rPr>
                          <w:rFonts w:ascii="Arial" w:eastAsia="Arial" w:hAnsi="Arial" w:cs="Arial"/>
                          <w:spacing w:val="-2"/>
                          <w:w w:val="102"/>
                          <w:position w:val="-6"/>
                          <w:sz w:val="15"/>
                          <w:szCs w:val="15"/>
                        </w:rPr>
                        <w:t>pp</w:t>
                      </w:r>
                      <w:r>
                        <w:rPr>
                          <w:rFonts w:ascii="Arial" w:eastAsia="Arial" w:hAnsi="Arial" w:cs="Arial"/>
                          <w:spacing w:val="8"/>
                          <w:w w:val="102"/>
                          <w:position w:val="-6"/>
                          <w:sz w:val="15"/>
                          <w:szCs w:val="15"/>
                        </w:rPr>
                        <w:t>l</w:t>
                      </w:r>
                      <w:r>
                        <w:rPr>
                          <w:rFonts w:ascii="Arial" w:eastAsia="Arial" w:hAnsi="Arial" w:cs="Arial"/>
                          <w:spacing w:val="-2"/>
                          <w:w w:val="102"/>
                          <w:position w:val="-6"/>
                          <w:sz w:val="15"/>
                          <w:szCs w:val="15"/>
                        </w:rPr>
                        <w:t>e</w:t>
                      </w:r>
                      <w:r>
                        <w:rPr>
                          <w:rFonts w:ascii="Arial" w:eastAsia="Arial" w:hAnsi="Arial" w:cs="Arial"/>
                          <w:spacing w:val="-1"/>
                          <w:w w:val="101"/>
                          <w:position w:val="-6"/>
                          <w:sz w:val="15"/>
                          <w:szCs w:val="15"/>
                        </w:rPr>
                        <w:t>t</w:t>
                      </w:r>
                      <w:r>
                        <w:rPr>
                          <w:rFonts w:ascii="Arial" w:eastAsia="Arial" w:hAnsi="Arial" w:cs="Arial"/>
                          <w:spacing w:val="9"/>
                          <w:w w:val="101"/>
                          <w:position w:val="-6"/>
                          <w:sz w:val="15"/>
                          <w:szCs w:val="15"/>
                        </w:rPr>
                        <w:t>V</w:t>
                      </w:r>
                      <w:r>
                        <w:rPr>
                          <w:rFonts w:ascii="Arial" w:eastAsia="Arial" w:hAnsi="Arial" w:cs="Arial"/>
                          <w:spacing w:val="1"/>
                          <w:w w:val="102"/>
                          <w:position w:val="-6"/>
                          <w:sz w:val="15"/>
                          <w:szCs w:val="15"/>
                        </w:rPr>
                        <w:t>C</w:t>
                      </w:r>
                      <w:r>
                        <w:rPr>
                          <w:rFonts w:ascii="Arial" w:eastAsia="Arial" w:hAnsi="Arial" w:cs="Arial"/>
                          <w:spacing w:val="-2"/>
                          <w:w w:val="102"/>
                          <w:position w:val="-6"/>
                          <w:sz w:val="15"/>
                          <w:szCs w:val="15"/>
                        </w:rPr>
                        <w:t>Ma</w:t>
                      </w:r>
                      <w:r>
                        <w:rPr>
                          <w:rFonts w:ascii="Arial" w:eastAsia="Arial" w:hAnsi="Arial" w:cs="Arial"/>
                          <w:spacing w:val="8"/>
                          <w:w w:val="102"/>
                          <w:position w:val="-6"/>
                          <w:sz w:val="15"/>
                          <w:szCs w:val="15"/>
                        </w:rPr>
                        <w:t>i</w:t>
                      </w:r>
                      <w:r>
                        <w:rPr>
                          <w:rFonts w:ascii="Arial" w:eastAsia="Arial" w:hAnsi="Arial" w:cs="Arial"/>
                          <w:w w:val="102"/>
                          <w:position w:val="-6"/>
                          <w:sz w:val="15"/>
                          <w:szCs w:val="15"/>
                        </w:rPr>
                        <w:t>n</w:t>
                      </w:r>
                    </w:p>
                    <w:p w14:paraId="7D885679" w14:textId="77777777" w:rsidR="00583B21" w:rsidRDefault="00583B21" w:rsidP="00583B21">
                      <w:pPr>
                        <w:spacing w:before="4" w:after="0" w:line="120" w:lineRule="exact"/>
                        <w:rPr>
                          <w:sz w:val="12"/>
                          <w:szCs w:val="12"/>
                        </w:rPr>
                      </w:pPr>
                    </w:p>
                    <w:p w14:paraId="726A56DE" w14:textId="77777777" w:rsidR="00583B21" w:rsidRDefault="00583B21" w:rsidP="00583B21">
                      <w:pPr>
                        <w:spacing w:after="0" w:line="200" w:lineRule="exact"/>
                        <w:rPr>
                          <w:sz w:val="20"/>
                          <w:szCs w:val="20"/>
                        </w:rPr>
                      </w:pPr>
                    </w:p>
                    <w:p w14:paraId="749366AD" w14:textId="77777777" w:rsidR="00583B21" w:rsidRDefault="00583B21" w:rsidP="00583B21">
                      <w:pPr>
                        <w:tabs>
                          <w:tab w:val="left" w:pos="2580"/>
                          <w:tab w:val="left" w:pos="4620"/>
                        </w:tabs>
                        <w:spacing w:after="0" w:line="240" w:lineRule="auto"/>
                        <w:ind w:left="771" w:right="-20"/>
                        <w:rPr>
                          <w:rFonts w:ascii="Arial" w:eastAsia="Arial" w:hAnsi="Arial" w:cs="Arial"/>
                          <w:sz w:val="15"/>
                          <w:szCs w:val="15"/>
                        </w:rPr>
                      </w:pPr>
                      <w:r>
                        <w:rPr>
                          <w:rFonts w:ascii="Arial" w:eastAsia="Arial" w:hAnsi="Arial" w:cs="Arial"/>
                          <w:sz w:val="15"/>
                          <w:szCs w:val="15"/>
                        </w:rPr>
                        <w:t>7</w:t>
                      </w:r>
                      <w:r>
                        <w:rPr>
                          <w:rFonts w:ascii="Arial" w:eastAsia="Arial" w:hAnsi="Arial" w:cs="Arial"/>
                          <w:spacing w:val="-40"/>
                          <w:sz w:val="15"/>
                          <w:szCs w:val="15"/>
                        </w:rPr>
                        <w:t xml:space="preserve"> </w:t>
                      </w:r>
                      <w:r>
                        <w:rPr>
                          <w:rFonts w:ascii="Arial" w:eastAsia="Arial" w:hAnsi="Arial" w:cs="Arial"/>
                          <w:sz w:val="15"/>
                          <w:szCs w:val="15"/>
                        </w:rPr>
                        <w:tab/>
                        <w:t>8</w:t>
                      </w:r>
                      <w:r>
                        <w:rPr>
                          <w:rFonts w:ascii="Arial" w:eastAsia="Arial" w:hAnsi="Arial" w:cs="Arial"/>
                          <w:spacing w:val="-40"/>
                          <w:sz w:val="15"/>
                          <w:szCs w:val="15"/>
                        </w:rPr>
                        <w:t xml:space="preserve"> </w:t>
                      </w:r>
                      <w:r>
                        <w:rPr>
                          <w:rFonts w:ascii="Arial" w:eastAsia="Arial" w:hAnsi="Arial" w:cs="Arial"/>
                          <w:sz w:val="15"/>
                          <w:szCs w:val="15"/>
                        </w:rPr>
                        <w:tab/>
                      </w:r>
                      <w:r>
                        <w:rPr>
                          <w:rFonts w:ascii="Arial" w:eastAsia="Arial" w:hAnsi="Arial" w:cs="Arial"/>
                          <w:w w:val="102"/>
                          <w:sz w:val="15"/>
                          <w:szCs w:val="15"/>
                        </w:rPr>
                        <w:t>9</w:t>
                      </w:r>
                    </w:p>
                    <w:p w14:paraId="55D6E791" w14:textId="77777777" w:rsidR="00583B21" w:rsidRDefault="00583B21" w:rsidP="00583B21">
                      <w:pPr>
                        <w:spacing w:before="9" w:after="0" w:line="170" w:lineRule="exact"/>
                        <w:rPr>
                          <w:sz w:val="17"/>
                          <w:szCs w:val="17"/>
                        </w:rPr>
                      </w:pPr>
                    </w:p>
                    <w:p w14:paraId="307E9518" w14:textId="77777777" w:rsidR="00583B21" w:rsidRDefault="00583B21" w:rsidP="00583B21">
                      <w:pPr>
                        <w:tabs>
                          <w:tab w:val="left" w:pos="3080"/>
                          <w:tab w:val="left" w:pos="5140"/>
                        </w:tabs>
                        <w:spacing w:after="0" w:line="240" w:lineRule="auto"/>
                        <w:ind w:left="1036" w:right="-20"/>
                        <w:rPr>
                          <w:rFonts w:ascii="Arial" w:eastAsia="Arial" w:hAnsi="Arial" w:cs="Arial"/>
                          <w:sz w:val="15"/>
                          <w:szCs w:val="15"/>
                        </w:rPr>
                      </w:pPr>
                      <w:r>
                        <w:rPr>
                          <w:rFonts w:ascii="Arial" w:eastAsia="Arial" w:hAnsi="Arial" w:cs="Arial"/>
                          <w:spacing w:val="9"/>
                          <w:sz w:val="15"/>
                          <w:szCs w:val="15"/>
                        </w:rPr>
                        <w:t>S</w:t>
                      </w:r>
                      <w:r>
                        <w:rPr>
                          <w:rFonts w:ascii="Arial" w:eastAsia="Arial" w:hAnsi="Arial" w:cs="Arial"/>
                          <w:spacing w:val="6"/>
                          <w:sz w:val="15"/>
                          <w:szCs w:val="15"/>
                        </w:rPr>
                        <w:t>G</w:t>
                      </w:r>
                      <w:r>
                        <w:rPr>
                          <w:rFonts w:ascii="Arial" w:eastAsia="Arial" w:hAnsi="Arial" w:cs="Arial"/>
                          <w:spacing w:val="9"/>
                          <w:sz w:val="15"/>
                          <w:szCs w:val="15"/>
                        </w:rPr>
                        <w:t>S</w:t>
                      </w:r>
                      <w:r>
                        <w:rPr>
                          <w:rFonts w:ascii="Arial" w:eastAsia="Arial" w:hAnsi="Arial" w:cs="Arial"/>
                          <w:spacing w:val="-2"/>
                          <w:sz w:val="15"/>
                          <w:szCs w:val="15"/>
                        </w:rPr>
                        <w:t>e</w:t>
                      </w:r>
                      <w:r>
                        <w:rPr>
                          <w:rFonts w:ascii="Arial" w:eastAsia="Arial" w:hAnsi="Arial" w:cs="Arial"/>
                          <w:spacing w:val="7"/>
                          <w:sz w:val="15"/>
                          <w:szCs w:val="15"/>
                        </w:rPr>
                        <w:t>ss</w:t>
                      </w:r>
                      <w:r>
                        <w:rPr>
                          <w:rFonts w:ascii="Arial" w:eastAsia="Arial" w:hAnsi="Arial" w:cs="Arial"/>
                          <w:spacing w:val="8"/>
                          <w:sz w:val="15"/>
                          <w:szCs w:val="15"/>
                        </w:rPr>
                        <w:t>i</w:t>
                      </w:r>
                      <w:r>
                        <w:rPr>
                          <w:rFonts w:ascii="Arial" w:eastAsia="Arial" w:hAnsi="Arial" w:cs="Arial"/>
                          <w:spacing w:val="-2"/>
                          <w:sz w:val="15"/>
                          <w:szCs w:val="15"/>
                        </w:rPr>
                        <w:t>onLog</w:t>
                      </w:r>
                      <w:r>
                        <w:rPr>
                          <w:rFonts w:ascii="Arial" w:eastAsia="Arial" w:hAnsi="Arial" w:cs="Arial"/>
                          <w:spacing w:val="8"/>
                          <w:sz w:val="15"/>
                          <w:szCs w:val="15"/>
                        </w:rPr>
                        <w:t>i</w:t>
                      </w:r>
                      <w:r>
                        <w:rPr>
                          <w:rFonts w:ascii="Arial" w:eastAsia="Arial" w:hAnsi="Arial" w:cs="Arial"/>
                          <w:sz w:val="15"/>
                          <w:szCs w:val="15"/>
                        </w:rPr>
                        <w:t>c</w:t>
                      </w:r>
                      <w:r>
                        <w:rPr>
                          <w:rFonts w:ascii="Arial" w:eastAsia="Arial" w:hAnsi="Arial" w:cs="Arial"/>
                          <w:spacing w:val="-23"/>
                          <w:sz w:val="15"/>
                          <w:szCs w:val="15"/>
                        </w:rPr>
                        <w:t xml:space="preserve"> </w:t>
                      </w:r>
                      <w:r>
                        <w:rPr>
                          <w:rFonts w:ascii="Arial" w:eastAsia="Arial" w:hAnsi="Arial" w:cs="Arial"/>
                          <w:sz w:val="15"/>
                          <w:szCs w:val="15"/>
                        </w:rPr>
                        <w:tab/>
                      </w:r>
                      <w:r>
                        <w:rPr>
                          <w:rFonts w:ascii="Arial" w:eastAsia="Arial" w:hAnsi="Arial" w:cs="Arial"/>
                          <w:spacing w:val="9"/>
                          <w:position w:val="1"/>
                          <w:sz w:val="15"/>
                          <w:szCs w:val="15"/>
                        </w:rPr>
                        <w:t>S</w:t>
                      </w:r>
                      <w:r>
                        <w:rPr>
                          <w:rFonts w:ascii="Arial" w:eastAsia="Arial" w:hAnsi="Arial" w:cs="Arial"/>
                          <w:spacing w:val="-2"/>
                          <w:position w:val="1"/>
                          <w:sz w:val="15"/>
                          <w:szCs w:val="15"/>
                        </w:rPr>
                        <w:t>en</w:t>
                      </w:r>
                      <w:r>
                        <w:rPr>
                          <w:rFonts w:ascii="Arial" w:eastAsia="Arial" w:hAnsi="Arial" w:cs="Arial"/>
                          <w:spacing w:val="7"/>
                          <w:position w:val="1"/>
                          <w:sz w:val="15"/>
                          <w:szCs w:val="15"/>
                        </w:rPr>
                        <w:t>s</w:t>
                      </w:r>
                      <w:r>
                        <w:rPr>
                          <w:rFonts w:ascii="Arial" w:eastAsia="Arial" w:hAnsi="Arial" w:cs="Arial"/>
                          <w:spacing w:val="-2"/>
                          <w:position w:val="1"/>
                          <w:sz w:val="15"/>
                          <w:szCs w:val="15"/>
                        </w:rPr>
                        <w:t>o</w:t>
                      </w:r>
                      <w:r>
                        <w:rPr>
                          <w:rFonts w:ascii="Arial" w:eastAsia="Arial" w:hAnsi="Arial" w:cs="Arial"/>
                          <w:spacing w:val="5"/>
                          <w:position w:val="1"/>
                          <w:sz w:val="15"/>
                          <w:szCs w:val="15"/>
                        </w:rPr>
                        <w:t>r</w:t>
                      </w:r>
                      <w:r>
                        <w:rPr>
                          <w:rFonts w:ascii="Arial" w:eastAsia="Arial" w:hAnsi="Arial" w:cs="Arial"/>
                          <w:spacing w:val="-2"/>
                          <w:position w:val="1"/>
                          <w:sz w:val="15"/>
                          <w:szCs w:val="15"/>
                        </w:rPr>
                        <w:t>Manage</w:t>
                      </w:r>
                      <w:r>
                        <w:rPr>
                          <w:rFonts w:ascii="Arial" w:eastAsia="Arial" w:hAnsi="Arial" w:cs="Arial"/>
                          <w:position w:val="1"/>
                          <w:sz w:val="15"/>
                          <w:szCs w:val="15"/>
                        </w:rPr>
                        <w:t>r</w:t>
                      </w:r>
                      <w:r>
                        <w:rPr>
                          <w:rFonts w:ascii="Arial" w:eastAsia="Arial" w:hAnsi="Arial" w:cs="Arial"/>
                          <w:spacing w:val="-21"/>
                          <w:position w:val="1"/>
                          <w:sz w:val="15"/>
                          <w:szCs w:val="15"/>
                        </w:rPr>
                        <w:t xml:space="preserve"> </w:t>
                      </w:r>
                      <w:r>
                        <w:rPr>
                          <w:rFonts w:ascii="Arial" w:eastAsia="Arial" w:hAnsi="Arial" w:cs="Arial"/>
                          <w:position w:val="1"/>
                          <w:sz w:val="15"/>
                          <w:szCs w:val="15"/>
                        </w:rPr>
                        <w:tab/>
                      </w:r>
                      <w:r>
                        <w:rPr>
                          <w:rFonts w:ascii="Arial" w:eastAsia="Arial" w:hAnsi="Arial" w:cs="Arial"/>
                          <w:spacing w:val="6"/>
                          <w:w w:val="101"/>
                          <w:position w:val="1"/>
                          <w:sz w:val="15"/>
                          <w:szCs w:val="15"/>
                        </w:rPr>
                        <w:t>G</w:t>
                      </w:r>
                      <w:r>
                        <w:rPr>
                          <w:rFonts w:ascii="Arial" w:eastAsia="Arial" w:hAnsi="Arial" w:cs="Arial"/>
                          <w:spacing w:val="5"/>
                          <w:w w:val="102"/>
                          <w:position w:val="1"/>
                          <w:sz w:val="15"/>
                          <w:szCs w:val="15"/>
                        </w:rPr>
                        <w:t>r</w:t>
                      </w:r>
                      <w:r>
                        <w:rPr>
                          <w:rFonts w:ascii="Arial" w:eastAsia="Arial" w:hAnsi="Arial" w:cs="Arial"/>
                          <w:spacing w:val="8"/>
                          <w:w w:val="102"/>
                          <w:position w:val="1"/>
                          <w:sz w:val="15"/>
                          <w:szCs w:val="15"/>
                        </w:rPr>
                        <w:t>i</w:t>
                      </w:r>
                      <w:r>
                        <w:rPr>
                          <w:rFonts w:ascii="Arial" w:eastAsia="Arial" w:hAnsi="Arial" w:cs="Arial"/>
                          <w:spacing w:val="-2"/>
                          <w:w w:val="102"/>
                          <w:position w:val="1"/>
                          <w:sz w:val="15"/>
                          <w:szCs w:val="15"/>
                        </w:rPr>
                        <w:t>d</w:t>
                      </w:r>
                      <w:r>
                        <w:rPr>
                          <w:rFonts w:ascii="Arial" w:eastAsia="Arial" w:hAnsi="Arial" w:cs="Arial"/>
                          <w:spacing w:val="9"/>
                          <w:w w:val="101"/>
                          <w:position w:val="1"/>
                          <w:sz w:val="15"/>
                          <w:szCs w:val="15"/>
                        </w:rPr>
                        <w:t>B</w:t>
                      </w:r>
                      <w:r>
                        <w:rPr>
                          <w:rFonts w:ascii="Arial" w:eastAsia="Arial" w:hAnsi="Arial" w:cs="Arial"/>
                          <w:spacing w:val="-2"/>
                          <w:w w:val="102"/>
                          <w:position w:val="1"/>
                          <w:sz w:val="15"/>
                          <w:szCs w:val="15"/>
                        </w:rPr>
                        <w:t>u</w:t>
                      </w:r>
                      <w:r>
                        <w:rPr>
                          <w:rFonts w:ascii="Arial" w:eastAsia="Arial" w:hAnsi="Arial" w:cs="Arial"/>
                          <w:spacing w:val="8"/>
                          <w:w w:val="102"/>
                          <w:position w:val="1"/>
                          <w:sz w:val="15"/>
                          <w:szCs w:val="15"/>
                        </w:rPr>
                        <w:t>il</w:t>
                      </w:r>
                      <w:r>
                        <w:rPr>
                          <w:rFonts w:ascii="Arial" w:eastAsia="Arial" w:hAnsi="Arial" w:cs="Arial"/>
                          <w:spacing w:val="-2"/>
                          <w:w w:val="102"/>
                          <w:position w:val="1"/>
                          <w:sz w:val="15"/>
                          <w:szCs w:val="15"/>
                        </w:rPr>
                        <w:t>de</w:t>
                      </w:r>
                      <w:r>
                        <w:rPr>
                          <w:rFonts w:ascii="Arial" w:eastAsia="Arial" w:hAnsi="Arial" w:cs="Arial"/>
                          <w:spacing w:val="5"/>
                          <w:w w:val="102"/>
                          <w:position w:val="1"/>
                          <w:sz w:val="15"/>
                          <w:szCs w:val="15"/>
                        </w:rPr>
                        <w:t>r</w:t>
                      </w:r>
                      <w:r>
                        <w:rPr>
                          <w:rFonts w:ascii="Arial" w:eastAsia="Arial" w:hAnsi="Arial" w:cs="Arial"/>
                          <w:spacing w:val="9"/>
                          <w:w w:val="101"/>
                          <w:position w:val="1"/>
                          <w:sz w:val="15"/>
                          <w:szCs w:val="15"/>
                        </w:rPr>
                        <w:t>B</w:t>
                      </w:r>
                      <w:r>
                        <w:rPr>
                          <w:rFonts w:ascii="Arial" w:eastAsia="Arial" w:hAnsi="Arial" w:cs="Arial"/>
                          <w:spacing w:val="5"/>
                          <w:w w:val="102"/>
                          <w:position w:val="1"/>
                          <w:sz w:val="15"/>
                          <w:szCs w:val="15"/>
                        </w:rPr>
                        <w:t>r</w:t>
                      </w:r>
                      <w:r>
                        <w:rPr>
                          <w:rFonts w:ascii="Arial" w:eastAsia="Arial" w:hAnsi="Arial" w:cs="Arial"/>
                          <w:spacing w:val="-2"/>
                          <w:w w:val="102"/>
                          <w:position w:val="1"/>
                          <w:sz w:val="15"/>
                          <w:szCs w:val="15"/>
                        </w:rPr>
                        <w:t>o</w:t>
                      </w:r>
                      <w:r>
                        <w:rPr>
                          <w:rFonts w:ascii="Arial" w:eastAsia="Arial" w:hAnsi="Arial" w:cs="Arial"/>
                          <w:spacing w:val="7"/>
                          <w:w w:val="102"/>
                          <w:position w:val="1"/>
                          <w:sz w:val="15"/>
                          <w:szCs w:val="15"/>
                        </w:rPr>
                        <w:t>k</w:t>
                      </w:r>
                      <w:r>
                        <w:rPr>
                          <w:rFonts w:ascii="Arial" w:eastAsia="Arial" w:hAnsi="Arial" w:cs="Arial"/>
                          <w:spacing w:val="-2"/>
                          <w:w w:val="102"/>
                          <w:position w:val="1"/>
                          <w:sz w:val="15"/>
                          <w:szCs w:val="15"/>
                        </w:rPr>
                        <w:t>e</w:t>
                      </w:r>
                      <w:r>
                        <w:rPr>
                          <w:rFonts w:ascii="Arial" w:eastAsia="Arial" w:hAnsi="Arial" w:cs="Arial"/>
                          <w:w w:val="102"/>
                          <w:position w:val="1"/>
                          <w:sz w:val="15"/>
                          <w:szCs w:val="15"/>
                        </w:rPr>
                        <w:t>r</w:t>
                      </w:r>
                    </w:p>
                    <w:p w14:paraId="032A9762" w14:textId="77777777" w:rsidR="00583B21" w:rsidRDefault="00583B21" w:rsidP="00583B21">
                      <w:pPr>
                        <w:spacing w:before="7" w:after="0" w:line="120" w:lineRule="exact"/>
                        <w:rPr>
                          <w:sz w:val="12"/>
                          <w:szCs w:val="12"/>
                        </w:rPr>
                      </w:pPr>
                    </w:p>
                    <w:p w14:paraId="13FE4007" w14:textId="77777777" w:rsidR="00583B21" w:rsidRDefault="00583B21" w:rsidP="00583B21">
                      <w:pPr>
                        <w:spacing w:after="0" w:line="200" w:lineRule="exact"/>
                        <w:rPr>
                          <w:sz w:val="20"/>
                          <w:szCs w:val="20"/>
                        </w:rPr>
                      </w:pPr>
                    </w:p>
                    <w:p w14:paraId="1BEB1394" w14:textId="77777777" w:rsidR="00583B21" w:rsidRDefault="00583B21" w:rsidP="00583B21">
                      <w:pPr>
                        <w:spacing w:after="0" w:line="200" w:lineRule="exact"/>
                        <w:rPr>
                          <w:sz w:val="20"/>
                          <w:szCs w:val="20"/>
                        </w:rPr>
                      </w:pPr>
                    </w:p>
                    <w:p w14:paraId="245AE6BD" w14:textId="77777777" w:rsidR="00583B21" w:rsidRDefault="00583B21" w:rsidP="00583B21">
                      <w:pPr>
                        <w:spacing w:after="0" w:line="200" w:lineRule="exact"/>
                        <w:rPr>
                          <w:sz w:val="20"/>
                          <w:szCs w:val="20"/>
                        </w:rPr>
                      </w:pPr>
                    </w:p>
                    <w:p w14:paraId="4E52AF8F" w14:textId="77777777" w:rsidR="00583B21" w:rsidRDefault="00583B21" w:rsidP="00583B21">
                      <w:pPr>
                        <w:spacing w:after="0" w:line="200" w:lineRule="exact"/>
                        <w:rPr>
                          <w:sz w:val="20"/>
                          <w:szCs w:val="20"/>
                        </w:rPr>
                      </w:pPr>
                    </w:p>
                    <w:p w14:paraId="5525E50D" w14:textId="77777777" w:rsidR="00583B21" w:rsidRDefault="00583B21" w:rsidP="00583B21">
                      <w:pPr>
                        <w:tabs>
                          <w:tab w:val="left" w:pos="2940"/>
                          <w:tab w:val="left" w:pos="5160"/>
                        </w:tabs>
                        <w:spacing w:after="0" w:line="240" w:lineRule="auto"/>
                        <w:ind w:left="952" w:right="-20"/>
                        <w:rPr>
                          <w:rFonts w:ascii="Arial" w:eastAsia="Arial" w:hAnsi="Arial" w:cs="Arial"/>
                          <w:sz w:val="15"/>
                          <w:szCs w:val="15"/>
                        </w:rPr>
                      </w:pPr>
                      <w:r>
                        <w:rPr>
                          <w:rFonts w:ascii="Arial" w:eastAsia="Arial" w:hAnsi="Arial" w:cs="Arial"/>
                          <w:spacing w:val="4"/>
                          <w:sz w:val="15"/>
                          <w:szCs w:val="15"/>
                        </w:rPr>
                        <w:t>T</w:t>
                      </w:r>
                      <w:r>
                        <w:rPr>
                          <w:rFonts w:ascii="Arial" w:eastAsia="Arial" w:hAnsi="Arial" w:cs="Arial"/>
                          <w:spacing w:val="-2"/>
                          <w:sz w:val="15"/>
                          <w:szCs w:val="15"/>
                        </w:rPr>
                        <w:t>h</w:t>
                      </w:r>
                      <w:r>
                        <w:rPr>
                          <w:rFonts w:ascii="Arial" w:eastAsia="Arial" w:hAnsi="Arial" w:cs="Arial"/>
                          <w:spacing w:val="5"/>
                          <w:sz w:val="15"/>
                          <w:szCs w:val="15"/>
                        </w:rPr>
                        <w:t>r</w:t>
                      </w:r>
                      <w:r>
                        <w:rPr>
                          <w:rFonts w:ascii="Arial" w:eastAsia="Arial" w:hAnsi="Arial" w:cs="Arial"/>
                          <w:spacing w:val="-2"/>
                          <w:sz w:val="15"/>
                          <w:szCs w:val="15"/>
                        </w:rPr>
                        <w:t>ead</w:t>
                      </w:r>
                      <w:r>
                        <w:rPr>
                          <w:rFonts w:ascii="Arial" w:eastAsia="Arial" w:hAnsi="Arial" w:cs="Arial"/>
                          <w:spacing w:val="-1"/>
                          <w:sz w:val="15"/>
                          <w:szCs w:val="15"/>
                        </w:rPr>
                        <w:t>::</w:t>
                      </w:r>
                      <w:r>
                        <w:rPr>
                          <w:rFonts w:ascii="Arial" w:eastAsia="Arial" w:hAnsi="Arial" w:cs="Arial"/>
                          <w:spacing w:val="4"/>
                          <w:sz w:val="15"/>
                          <w:szCs w:val="15"/>
                        </w:rPr>
                        <w:t>F</w:t>
                      </w:r>
                      <w:r>
                        <w:rPr>
                          <w:rFonts w:ascii="Arial" w:eastAsia="Arial" w:hAnsi="Arial" w:cs="Arial"/>
                          <w:spacing w:val="8"/>
                          <w:sz w:val="15"/>
                          <w:szCs w:val="15"/>
                        </w:rPr>
                        <w:t>il</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2"/>
                          <w:sz w:val="15"/>
                          <w:szCs w:val="15"/>
                        </w:rPr>
                        <w:t>Mon</w:t>
                      </w:r>
                      <w:r>
                        <w:rPr>
                          <w:rFonts w:ascii="Arial" w:eastAsia="Arial" w:hAnsi="Arial" w:cs="Arial"/>
                          <w:spacing w:val="8"/>
                          <w:sz w:val="15"/>
                          <w:szCs w:val="15"/>
                        </w:rPr>
                        <w:t>i</w:t>
                      </w:r>
                      <w:r>
                        <w:rPr>
                          <w:rFonts w:ascii="Arial" w:eastAsia="Arial" w:hAnsi="Arial" w:cs="Arial"/>
                          <w:spacing w:val="-1"/>
                          <w:sz w:val="15"/>
                          <w:szCs w:val="15"/>
                        </w:rPr>
                        <w:t>t</w:t>
                      </w:r>
                      <w:r>
                        <w:rPr>
                          <w:rFonts w:ascii="Arial" w:eastAsia="Arial" w:hAnsi="Arial" w:cs="Arial"/>
                          <w:spacing w:val="-2"/>
                          <w:sz w:val="15"/>
                          <w:szCs w:val="15"/>
                        </w:rPr>
                        <w:t>o</w:t>
                      </w:r>
                      <w:r>
                        <w:rPr>
                          <w:rFonts w:ascii="Arial" w:eastAsia="Arial" w:hAnsi="Arial" w:cs="Arial"/>
                          <w:sz w:val="15"/>
                          <w:szCs w:val="15"/>
                        </w:rPr>
                        <w:t>r</w:t>
                      </w:r>
                      <w:r>
                        <w:rPr>
                          <w:rFonts w:ascii="Arial" w:eastAsia="Arial" w:hAnsi="Arial" w:cs="Arial"/>
                          <w:spacing w:val="-17"/>
                          <w:sz w:val="15"/>
                          <w:szCs w:val="15"/>
                        </w:rPr>
                        <w:t xml:space="preserve"> </w:t>
                      </w:r>
                      <w:r>
                        <w:rPr>
                          <w:rFonts w:ascii="Arial" w:eastAsia="Arial" w:hAnsi="Arial" w:cs="Arial"/>
                          <w:sz w:val="15"/>
                          <w:szCs w:val="15"/>
                        </w:rPr>
                        <w:tab/>
                      </w:r>
                      <w:r>
                        <w:rPr>
                          <w:rFonts w:ascii="Arial" w:eastAsia="Arial" w:hAnsi="Arial" w:cs="Arial"/>
                          <w:spacing w:val="1"/>
                          <w:sz w:val="15"/>
                          <w:szCs w:val="15"/>
                        </w:rPr>
                        <w:t>H</w:t>
                      </w:r>
                      <w:r>
                        <w:rPr>
                          <w:rFonts w:ascii="Arial" w:eastAsia="Arial" w:hAnsi="Arial" w:cs="Arial"/>
                          <w:spacing w:val="-2"/>
                          <w:sz w:val="15"/>
                          <w:szCs w:val="15"/>
                        </w:rPr>
                        <w:t>a</w:t>
                      </w:r>
                      <w:r>
                        <w:rPr>
                          <w:rFonts w:ascii="Arial" w:eastAsia="Arial" w:hAnsi="Arial" w:cs="Arial"/>
                          <w:spacing w:val="7"/>
                          <w:sz w:val="15"/>
                          <w:szCs w:val="15"/>
                        </w:rPr>
                        <w:t>s</w:t>
                      </w:r>
                      <w:r>
                        <w:rPr>
                          <w:rFonts w:ascii="Arial" w:eastAsia="Arial" w:hAnsi="Arial" w:cs="Arial"/>
                          <w:spacing w:val="-2"/>
                          <w:sz w:val="15"/>
                          <w:szCs w:val="15"/>
                        </w:rPr>
                        <w:t>hMap</w:t>
                      </w:r>
                      <w:r>
                        <w:rPr>
                          <w:rFonts w:ascii="Arial" w:eastAsia="Arial" w:hAnsi="Arial" w:cs="Arial"/>
                          <w:spacing w:val="-1"/>
                          <w:sz w:val="15"/>
                          <w:szCs w:val="15"/>
                        </w:rPr>
                        <w:t>::</w:t>
                      </w:r>
                      <w:r>
                        <w:rPr>
                          <w:rFonts w:ascii="Arial" w:eastAsia="Arial" w:hAnsi="Arial" w:cs="Arial"/>
                          <w:spacing w:val="8"/>
                          <w:sz w:val="15"/>
                          <w:szCs w:val="15"/>
                        </w:rPr>
                        <w:t>i</w:t>
                      </w:r>
                      <w:r>
                        <w:rPr>
                          <w:rFonts w:ascii="Arial" w:eastAsia="Arial" w:hAnsi="Arial" w:cs="Arial"/>
                          <w:spacing w:val="-2"/>
                          <w:sz w:val="15"/>
                          <w:szCs w:val="15"/>
                        </w:rPr>
                        <w:t>d2</w:t>
                      </w:r>
                      <w:r>
                        <w:rPr>
                          <w:rFonts w:ascii="Arial" w:eastAsia="Arial" w:hAnsi="Arial" w:cs="Arial"/>
                          <w:spacing w:val="9"/>
                          <w:sz w:val="15"/>
                          <w:szCs w:val="15"/>
                        </w:rPr>
                        <w:t>P</w:t>
                      </w:r>
                      <w:r>
                        <w:rPr>
                          <w:rFonts w:ascii="Arial" w:eastAsia="Arial" w:hAnsi="Arial" w:cs="Arial"/>
                          <w:spacing w:val="-2"/>
                          <w:sz w:val="15"/>
                          <w:szCs w:val="15"/>
                        </w:rPr>
                        <w:t>o</w:t>
                      </w:r>
                      <w:r>
                        <w:rPr>
                          <w:rFonts w:ascii="Arial" w:eastAsia="Arial" w:hAnsi="Arial" w:cs="Arial"/>
                          <w:spacing w:val="8"/>
                          <w:sz w:val="15"/>
                          <w:szCs w:val="15"/>
                        </w:rPr>
                        <w:t>li</w:t>
                      </w:r>
                      <w:r>
                        <w:rPr>
                          <w:rFonts w:ascii="Arial" w:eastAsia="Arial" w:hAnsi="Arial" w:cs="Arial"/>
                          <w:spacing w:val="7"/>
                          <w:sz w:val="15"/>
                          <w:szCs w:val="15"/>
                        </w:rPr>
                        <w:t>c</w:t>
                      </w:r>
                      <w:r>
                        <w:rPr>
                          <w:rFonts w:ascii="Arial" w:eastAsia="Arial" w:hAnsi="Arial" w:cs="Arial"/>
                          <w:sz w:val="15"/>
                          <w:szCs w:val="15"/>
                        </w:rPr>
                        <w:t>y</w:t>
                      </w:r>
                      <w:r>
                        <w:rPr>
                          <w:rFonts w:ascii="Arial" w:eastAsia="Arial" w:hAnsi="Arial" w:cs="Arial"/>
                          <w:spacing w:val="-17"/>
                          <w:sz w:val="15"/>
                          <w:szCs w:val="15"/>
                        </w:rPr>
                        <w:t xml:space="preserve"> </w:t>
                      </w:r>
                      <w:r>
                        <w:rPr>
                          <w:rFonts w:ascii="Arial" w:eastAsia="Arial" w:hAnsi="Arial" w:cs="Arial"/>
                          <w:sz w:val="15"/>
                          <w:szCs w:val="15"/>
                        </w:rPr>
                        <w:tab/>
                      </w:r>
                      <w:r>
                        <w:rPr>
                          <w:rFonts w:ascii="Arial" w:eastAsia="Arial" w:hAnsi="Arial" w:cs="Arial"/>
                          <w:spacing w:val="1"/>
                          <w:w w:val="102"/>
                          <w:sz w:val="15"/>
                          <w:szCs w:val="15"/>
                        </w:rPr>
                        <w:t>H</w:t>
                      </w:r>
                      <w:r>
                        <w:rPr>
                          <w:rFonts w:ascii="Arial" w:eastAsia="Arial" w:hAnsi="Arial" w:cs="Arial"/>
                          <w:spacing w:val="-2"/>
                          <w:w w:val="102"/>
                          <w:sz w:val="15"/>
                          <w:szCs w:val="15"/>
                        </w:rPr>
                        <w:t>a</w:t>
                      </w:r>
                      <w:r>
                        <w:rPr>
                          <w:rFonts w:ascii="Arial" w:eastAsia="Arial" w:hAnsi="Arial" w:cs="Arial"/>
                          <w:spacing w:val="7"/>
                          <w:w w:val="102"/>
                          <w:sz w:val="15"/>
                          <w:szCs w:val="15"/>
                        </w:rPr>
                        <w:t>s</w:t>
                      </w:r>
                      <w:r>
                        <w:rPr>
                          <w:rFonts w:ascii="Arial" w:eastAsia="Arial" w:hAnsi="Arial" w:cs="Arial"/>
                          <w:spacing w:val="-2"/>
                          <w:w w:val="102"/>
                          <w:sz w:val="15"/>
                          <w:szCs w:val="15"/>
                        </w:rPr>
                        <w:t>h</w:t>
                      </w:r>
                      <w:r>
                        <w:rPr>
                          <w:rFonts w:ascii="Arial" w:eastAsia="Arial" w:hAnsi="Arial" w:cs="Arial"/>
                          <w:spacing w:val="9"/>
                          <w:w w:val="101"/>
                          <w:sz w:val="15"/>
                          <w:szCs w:val="15"/>
                        </w:rPr>
                        <w:t>S</w:t>
                      </w:r>
                      <w:r>
                        <w:rPr>
                          <w:rFonts w:ascii="Arial" w:eastAsia="Arial" w:hAnsi="Arial" w:cs="Arial"/>
                          <w:spacing w:val="-2"/>
                          <w:w w:val="102"/>
                          <w:sz w:val="15"/>
                          <w:szCs w:val="15"/>
                        </w:rPr>
                        <w:t>e</w:t>
                      </w:r>
                      <w:r>
                        <w:rPr>
                          <w:rFonts w:ascii="Arial" w:eastAsia="Arial" w:hAnsi="Arial" w:cs="Arial"/>
                          <w:spacing w:val="-1"/>
                          <w:w w:val="101"/>
                          <w:sz w:val="15"/>
                          <w:szCs w:val="15"/>
                        </w:rPr>
                        <w:t>t::</w:t>
                      </w:r>
                      <w:r>
                        <w:rPr>
                          <w:rFonts w:ascii="Arial" w:eastAsia="Arial" w:hAnsi="Arial" w:cs="Arial"/>
                          <w:spacing w:val="-2"/>
                          <w:w w:val="102"/>
                          <w:sz w:val="15"/>
                          <w:szCs w:val="15"/>
                        </w:rPr>
                        <w:t>on</w:t>
                      </w:r>
                      <w:r>
                        <w:rPr>
                          <w:rFonts w:ascii="Arial" w:eastAsia="Arial" w:hAnsi="Arial" w:cs="Arial"/>
                          <w:spacing w:val="8"/>
                          <w:w w:val="102"/>
                          <w:sz w:val="15"/>
                          <w:szCs w:val="15"/>
                        </w:rPr>
                        <w:t>li</w:t>
                      </w:r>
                      <w:r>
                        <w:rPr>
                          <w:rFonts w:ascii="Arial" w:eastAsia="Arial" w:hAnsi="Arial" w:cs="Arial"/>
                          <w:spacing w:val="-2"/>
                          <w:w w:val="102"/>
                          <w:sz w:val="15"/>
                          <w:szCs w:val="15"/>
                        </w:rPr>
                        <w:t>ne</w:t>
                      </w:r>
                      <w:r>
                        <w:rPr>
                          <w:rFonts w:ascii="Arial" w:eastAsia="Arial" w:hAnsi="Arial" w:cs="Arial"/>
                          <w:spacing w:val="9"/>
                          <w:w w:val="101"/>
                          <w:sz w:val="15"/>
                          <w:szCs w:val="15"/>
                        </w:rPr>
                        <w:t>S</w:t>
                      </w:r>
                      <w:r>
                        <w:rPr>
                          <w:rFonts w:ascii="Arial" w:eastAsia="Arial" w:hAnsi="Arial" w:cs="Arial"/>
                          <w:spacing w:val="-2"/>
                          <w:w w:val="102"/>
                          <w:sz w:val="15"/>
                          <w:szCs w:val="15"/>
                        </w:rPr>
                        <w:t>en</w:t>
                      </w:r>
                      <w:r>
                        <w:rPr>
                          <w:rFonts w:ascii="Arial" w:eastAsia="Arial" w:hAnsi="Arial" w:cs="Arial"/>
                          <w:spacing w:val="7"/>
                          <w:w w:val="102"/>
                          <w:sz w:val="15"/>
                          <w:szCs w:val="15"/>
                        </w:rPr>
                        <w:t>s</w:t>
                      </w:r>
                      <w:r>
                        <w:rPr>
                          <w:rFonts w:ascii="Arial" w:eastAsia="Arial" w:hAnsi="Arial" w:cs="Arial"/>
                          <w:spacing w:val="-2"/>
                          <w:w w:val="102"/>
                          <w:sz w:val="15"/>
                          <w:szCs w:val="15"/>
                        </w:rPr>
                        <w:t>o</w:t>
                      </w:r>
                      <w:r>
                        <w:rPr>
                          <w:rFonts w:ascii="Arial" w:eastAsia="Arial" w:hAnsi="Arial" w:cs="Arial"/>
                          <w:spacing w:val="5"/>
                          <w:w w:val="102"/>
                          <w:sz w:val="15"/>
                          <w:szCs w:val="15"/>
                        </w:rPr>
                        <w:t>r</w:t>
                      </w:r>
                      <w:r>
                        <w:rPr>
                          <w:rFonts w:ascii="Arial" w:eastAsia="Arial" w:hAnsi="Arial" w:cs="Arial"/>
                          <w:w w:val="102"/>
                          <w:sz w:val="15"/>
                          <w:szCs w:val="15"/>
                        </w:rPr>
                        <w:t>s</w:t>
                      </w:r>
                    </w:p>
                    <w:p w14:paraId="29D11757" w14:textId="77777777" w:rsidR="00583B21" w:rsidRDefault="00583B21" w:rsidP="00583B21">
                      <w:pPr>
                        <w:spacing w:after="0" w:line="200" w:lineRule="exact"/>
                        <w:rPr>
                          <w:sz w:val="20"/>
                          <w:szCs w:val="20"/>
                        </w:rPr>
                      </w:pPr>
                    </w:p>
                    <w:p w14:paraId="5579227F" w14:textId="77777777" w:rsidR="00583B21" w:rsidRDefault="00583B21" w:rsidP="00583B21">
                      <w:pPr>
                        <w:spacing w:after="0" w:line="200" w:lineRule="exact"/>
                        <w:rPr>
                          <w:sz w:val="20"/>
                          <w:szCs w:val="20"/>
                        </w:rPr>
                      </w:pPr>
                    </w:p>
                    <w:p w14:paraId="232D3D54" w14:textId="77777777" w:rsidR="00583B21" w:rsidRDefault="00583B21" w:rsidP="00583B21">
                      <w:pPr>
                        <w:spacing w:after="0" w:line="200" w:lineRule="exact"/>
                        <w:rPr>
                          <w:sz w:val="20"/>
                          <w:szCs w:val="20"/>
                        </w:rPr>
                      </w:pPr>
                    </w:p>
                    <w:p w14:paraId="1996752B" w14:textId="77777777" w:rsidR="00583B21" w:rsidRDefault="00583B21" w:rsidP="00583B21">
                      <w:pPr>
                        <w:spacing w:before="11" w:after="0" w:line="260" w:lineRule="exact"/>
                        <w:rPr>
                          <w:sz w:val="26"/>
                          <w:szCs w:val="26"/>
                        </w:rPr>
                      </w:pPr>
                    </w:p>
                    <w:p w14:paraId="3C19A832" w14:textId="77777777" w:rsidR="00583B21" w:rsidRDefault="00583B21" w:rsidP="00583B21">
                      <w:pPr>
                        <w:spacing w:after="0" w:line="171" w:lineRule="exact"/>
                        <w:ind w:left="118" w:right="-20"/>
                        <w:rPr>
                          <w:rFonts w:ascii="Arial" w:eastAsia="Arial" w:hAnsi="Arial" w:cs="Arial"/>
                          <w:sz w:val="15"/>
                          <w:szCs w:val="15"/>
                        </w:rPr>
                      </w:pPr>
                      <w:r>
                        <w:rPr>
                          <w:rFonts w:ascii="Arial" w:eastAsia="Arial" w:hAnsi="Arial" w:cs="Arial"/>
                          <w:spacing w:val="9"/>
                          <w:sz w:val="15"/>
                          <w:szCs w:val="15"/>
                        </w:rPr>
                        <w:t>P</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8"/>
                          <w:sz w:val="15"/>
                          <w:szCs w:val="15"/>
                        </w:rPr>
                        <w:t>i</w:t>
                      </w:r>
                      <w:r>
                        <w:rPr>
                          <w:rFonts w:ascii="Arial" w:eastAsia="Arial" w:hAnsi="Arial" w:cs="Arial"/>
                          <w:spacing w:val="-2"/>
                          <w:sz w:val="15"/>
                          <w:szCs w:val="15"/>
                        </w:rPr>
                        <w:t>od</w:t>
                      </w:r>
                      <w:r>
                        <w:rPr>
                          <w:rFonts w:ascii="Arial" w:eastAsia="Arial" w:hAnsi="Arial" w:cs="Arial"/>
                          <w:spacing w:val="8"/>
                          <w:sz w:val="15"/>
                          <w:szCs w:val="15"/>
                        </w:rPr>
                        <w:t>i</w:t>
                      </w:r>
                      <w:r>
                        <w:rPr>
                          <w:rFonts w:ascii="Arial" w:eastAsia="Arial" w:hAnsi="Arial" w:cs="Arial"/>
                          <w:sz w:val="15"/>
                          <w:szCs w:val="15"/>
                        </w:rPr>
                        <w:t>c</w:t>
                      </w:r>
                      <w:r>
                        <w:rPr>
                          <w:rFonts w:ascii="Arial" w:eastAsia="Arial" w:hAnsi="Arial" w:cs="Arial"/>
                          <w:spacing w:val="17"/>
                          <w:sz w:val="15"/>
                          <w:szCs w:val="15"/>
                        </w:rPr>
                        <w:t xml:space="preserve"> </w:t>
                      </w:r>
                      <w:r>
                        <w:rPr>
                          <w:rFonts w:ascii="Arial" w:eastAsia="Arial" w:hAnsi="Arial" w:cs="Arial"/>
                          <w:spacing w:val="-1"/>
                          <w:sz w:val="15"/>
                          <w:szCs w:val="15"/>
                        </w:rPr>
                        <w:t>f</w:t>
                      </w:r>
                      <w:r>
                        <w:rPr>
                          <w:rFonts w:ascii="Arial" w:eastAsia="Arial" w:hAnsi="Arial" w:cs="Arial"/>
                          <w:spacing w:val="8"/>
                          <w:sz w:val="15"/>
                          <w:szCs w:val="15"/>
                        </w:rPr>
                        <w:t>il</w:t>
                      </w:r>
                      <w:r>
                        <w:rPr>
                          <w:rFonts w:ascii="Arial" w:eastAsia="Arial" w:hAnsi="Arial" w:cs="Arial"/>
                          <w:spacing w:val="-1"/>
                          <w:sz w:val="15"/>
                          <w:szCs w:val="15"/>
                        </w:rPr>
                        <w:t>t</w:t>
                      </w:r>
                      <w:r>
                        <w:rPr>
                          <w:rFonts w:ascii="Arial" w:eastAsia="Arial" w:hAnsi="Arial" w:cs="Arial"/>
                          <w:spacing w:val="-2"/>
                          <w:sz w:val="15"/>
                          <w:szCs w:val="15"/>
                        </w:rPr>
                        <w:t>e</w:t>
                      </w:r>
                      <w:r>
                        <w:rPr>
                          <w:rFonts w:ascii="Arial" w:eastAsia="Arial" w:hAnsi="Arial" w:cs="Arial"/>
                          <w:spacing w:val="5"/>
                          <w:sz w:val="15"/>
                          <w:szCs w:val="15"/>
                        </w:rPr>
                        <w:t>r</w:t>
                      </w:r>
                      <w:r>
                        <w:rPr>
                          <w:rFonts w:ascii="Arial" w:eastAsia="Arial" w:hAnsi="Arial" w:cs="Arial"/>
                          <w:spacing w:val="8"/>
                          <w:sz w:val="15"/>
                          <w:szCs w:val="15"/>
                        </w:rPr>
                        <w:t>i</w:t>
                      </w:r>
                      <w:r>
                        <w:rPr>
                          <w:rFonts w:ascii="Arial" w:eastAsia="Arial" w:hAnsi="Arial" w:cs="Arial"/>
                          <w:spacing w:val="-2"/>
                          <w:sz w:val="15"/>
                          <w:szCs w:val="15"/>
                        </w:rPr>
                        <w:t>n</w:t>
                      </w:r>
                      <w:r>
                        <w:rPr>
                          <w:rFonts w:ascii="Arial" w:eastAsia="Arial" w:hAnsi="Arial" w:cs="Arial"/>
                          <w:sz w:val="15"/>
                          <w:szCs w:val="15"/>
                        </w:rPr>
                        <w:t>g</w:t>
                      </w:r>
                      <w:r>
                        <w:rPr>
                          <w:rFonts w:ascii="Arial" w:eastAsia="Arial" w:hAnsi="Arial" w:cs="Arial"/>
                          <w:spacing w:val="7"/>
                          <w:sz w:val="15"/>
                          <w:szCs w:val="15"/>
                        </w:rPr>
                        <w:t xml:space="preserve"> </w:t>
                      </w:r>
                      <w:r>
                        <w:rPr>
                          <w:rFonts w:ascii="Arial" w:eastAsia="Arial" w:hAnsi="Arial" w:cs="Arial"/>
                          <w:spacing w:val="-2"/>
                          <w:w w:val="102"/>
                          <w:sz w:val="15"/>
                          <w:szCs w:val="15"/>
                        </w:rPr>
                        <w:t>me</w:t>
                      </w:r>
                      <w:r>
                        <w:rPr>
                          <w:rFonts w:ascii="Arial" w:eastAsia="Arial" w:hAnsi="Arial" w:cs="Arial"/>
                          <w:spacing w:val="7"/>
                          <w:w w:val="102"/>
                          <w:sz w:val="15"/>
                          <w:szCs w:val="15"/>
                        </w:rPr>
                        <w:t>c</w:t>
                      </w:r>
                      <w:r>
                        <w:rPr>
                          <w:rFonts w:ascii="Arial" w:eastAsia="Arial" w:hAnsi="Arial" w:cs="Arial"/>
                          <w:spacing w:val="-2"/>
                          <w:w w:val="102"/>
                          <w:sz w:val="15"/>
                          <w:szCs w:val="15"/>
                        </w:rPr>
                        <w:t>han</w:t>
                      </w:r>
                      <w:r>
                        <w:rPr>
                          <w:rFonts w:ascii="Arial" w:eastAsia="Arial" w:hAnsi="Arial" w:cs="Arial"/>
                          <w:spacing w:val="8"/>
                          <w:w w:val="102"/>
                          <w:sz w:val="15"/>
                          <w:szCs w:val="15"/>
                        </w:rPr>
                        <w:t>i</w:t>
                      </w:r>
                      <w:r>
                        <w:rPr>
                          <w:rFonts w:ascii="Arial" w:eastAsia="Arial" w:hAnsi="Arial" w:cs="Arial"/>
                          <w:spacing w:val="7"/>
                          <w:w w:val="102"/>
                          <w:sz w:val="15"/>
                          <w:szCs w:val="15"/>
                        </w:rPr>
                        <w:t>s</w:t>
                      </w:r>
                      <w:r>
                        <w:rPr>
                          <w:rFonts w:ascii="Arial" w:eastAsia="Arial" w:hAnsi="Arial" w:cs="Arial"/>
                          <w:w w:val="102"/>
                          <w:sz w:val="15"/>
                          <w:szCs w:val="15"/>
                        </w:rPr>
                        <w:t>m</w:t>
                      </w:r>
                    </w:p>
                    <w:p w14:paraId="3F565B22" w14:textId="77777777" w:rsidR="00583B21" w:rsidRDefault="00583B21" w:rsidP="00583B21">
                      <w:pPr>
                        <w:spacing w:after="0" w:line="154" w:lineRule="exact"/>
                        <w:ind w:left="3089" w:right="2811"/>
                        <w:jc w:val="center"/>
                        <w:rPr>
                          <w:rFonts w:ascii="Arial" w:eastAsia="Arial" w:hAnsi="Arial" w:cs="Arial"/>
                          <w:sz w:val="15"/>
                          <w:szCs w:val="15"/>
                        </w:rPr>
                      </w:pPr>
                      <w:r>
                        <w:rPr>
                          <w:rFonts w:ascii="Arial" w:eastAsia="Arial" w:hAnsi="Arial" w:cs="Arial"/>
                          <w:spacing w:val="9"/>
                          <w:w w:val="101"/>
                          <w:sz w:val="15"/>
                          <w:szCs w:val="15"/>
                        </w:rPr>
                        <w:t>S</w:t>
                      </w:r>
                      <w:r>
                        <w:rPr>
                          <w:rFonts w:ascii="Arial" w:eastAsia="Arial" w:hAnsi="Arial" w:cs="Arial"/>
                          <w:spacing w:val="-2"/>
                          <w:w w:val="102"/>
                          <w:sz w:val="15"/>
                          <w:szCs w:val="15"/>
                        </w:rPr>
                        <w:t>en</w:t>
                      </w:r>
                      <w:r>
                        <w:rPr>
                          <w:rFonts w:ascii="Arial" w:eastAsia="Arial" w:hAnsi="Arial" w:cs="Arial"/>
                          <w:spacing w:val="7"/>
                          <w:w w:val="102"/>
                          <w:sz w:val="15"/>
                          <w:szCs w:val="15"/>
                        </w:rPr>
                        <w:t>s</w:t>
                      </w:r>
                      <w:r>
                        <w:rPr>
                          <w:rFonts w:ascii="Arial" w:eastAsia="Arial" w:hAnsi="Arial" w:cs="Arial"/>
                          <w:spacing w:val="-2"/>
                          <w:w w:val="102"/>
                          <w:sz w:val="15"/>
                          <w:szCs w:val="15"/>
                        </w:rPr>
                        <w:t>o</w:t>
                      </w:r>
                      <w:r>
                        <w:rPr>
                          <w:rFonts w:ascii="Arial" w:eastAsia="Arial" w:hAnsi="Arial" w:cs="Arial"/>
                          <w:spacing w:val="5"/>
                          <w:w w:val="102"/>
                          <w:sz w:val="15"/>
                          <w:szCs w:val="15"/>
                        </w:rPr>
                        <w:t>r</w:t>
                      </w:r>
                      <w:r>
                        <w:rPr>
                          <w:rFonts w:ascii="Arial" w:eastAsia="Arial" w:hAnsi="Arial" w:cs="Arial"/>
                          <w:spacing w:val="9"/>
                          <w:w w:val="101"/>
                          <w:sz w:val="15"/>
                          <w:szCs w:val="15"/>
                        </w:rPr>
                        <w:t>P</w:t>
                      </w:r>
                      <w:r>
                        <w:rPr>
                          <w:rFonts w:ascii="Arial" w:eastAsia="Arial" w:hAnsi="Arial" w:cs="Arial"/>
                          <w:spacing w:val="-2"/>
                          <w:w w:val="102"/>
                          <w:sz w:val="15"/>
                          <w:szCs w:val="15"/>
                        </w:rPr>
                        <w:t>o</w:t>
                      </w:r>
                      <w:r>
                        <w:rPr>
                          <w:rFonts w:ascii="Arial" w:eastAsia="Arial" w:hAnsi="Arial" w:cs="Arial"/>
                          <w:spacing w:val="8"/>
                          <w:w w:val="102"/>
                          <w:sz w:val="15"/>
                          <w:szCs w:val="15"/>
                        </w:rPr>
                        <w:t>li</w:t>
                      </w:r>
                      <w:r>
                        <w:rPr>
                          <w:rFonts w:ascii="Arial" w:eastAsia="Arial" w:hAnsi="Arial" w:cs="Arial"/>
                          <w:spacing w:val="7"/>
                          <w:w w:val="102"/>
                          <w:sz w:val="15"/>
                          <w:szCs w:val="15"/>
                        </w:rPr>
                        <w:t>c</w:t>
                      </w:r>
                      <w:r>
                        <w:rPr>
                          <w:rFonts w:ascii="Arial" w:eastAsia="Arial" w:hAnsi="Arial" w:cs="Arial"/>
                          <w:w w:val="102"/>
                          <w:sz w:val="15"/>
                          <w:szCs w:val="15"/>
                        </w:rPr>
                        <w:t>y</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69888" behindDoc="1" locked="0" layoutInCell="1" allowOverlap="1" wp14:anchorId="7C6BB077" wp14:editId="4A5DC3EF">
                <wp:simplePos x="0" y="0"/>
                <wp:positionH relativeFrom="page">
                  <wp:posOffset>1175385</wp:posOffset>
                </wp:positionH>
                <wp:positionV relativeFrom="paragraph">
                  <wp:posOffset>-3862070</wp:posOffset>
                </wp:positionV>
                <wp:extent cx="4394835" cy="3834130"/>
                <wp:effectExtent l="0" t="5080" r="1905" b="0"/>
                <wp:wrapNone/>
                <wp:docPr id="2867" name="Group 28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4835" cy="3834130"/>
                          <a:chOff x="1851" y="-6082"/>
                          <a:chExt cx="6921" cy="6038"/>
                        </a:xfrm>
                      </wpg:grpSpPr>
                      <wpg:grpSp>
                        <wpg:cNvPr id="2868" name="Group 2970"/>
                        <wpg:cNvGrpSpPr>
                          <a:grpSpLocks/>
                        </wpg:cNvGrpSpPr>
                        <wpg:grpSpPr bwMode="auto">
                          <a:xfrm>
                            <a:off x="2892" y="-4921"/>
                            <a:ext cx="1056" cy="284"/>
                            <a:chOff x="2892" y="-4921"/>
                            <a:chExt cx="1056" cy="284"/>
                          </a:xfrm>
                        </wpg:grpSpPr>
                        <wps:wsp>
                          <wps:cNvPr id="2869" name="Freeform 2971"/>
                          <wps:cNvSpPr>
                            <a:spLocks/>
                          </wps:cNvSpPr>
                          <wps:spPr bwMode="auto">
                            <a:xfrm>
                              <a:off x="2892" y="-4921"/>
                              <a:ext cx="1056" cy="284"/>
                            </a:xfrm>
                            <a:custGeom>
                              <a:avLst/>
                              <a:gdLst>
                                <a:gd name="T0" fmla="+- 0 2892 2892"/>
                                <a:gd name="T1" fmla="*/ T0 w 1056"/>
                                <a:gd name="T2" fmla="+- 0 -4636 -4921"/>
                                <a:gd name="T3" fmla="*/ -4636 h 284"/>
                                <a:gd name="T4" fmla="+- 0 3948 2892"/>
                                <a:gd name="T5" fmla="*/ T4 w 1056"/>
                                <a:gd name="T6" fmla="+- 0 -4636 -4921"/>
                                <a:gd name="T7" fmla="*/ -4636 h 284"/>
                                <a:gd name="T8" fmla="+- 0 3948 2892"/>
                                <a:gd name="T9" fmla="*/ T8 w 1056"/>
                                <a:gd name="T10" fmla="+- 0 -4921 -4921"/>
                                <a:gd name="T11" fmla="*/ -4921 h 284"/>
                                <a:gd name="T12" fmla="+- 0 2892 2892"/>
                                <a:gd name="T13" fmla="*/ T12 w 1056"/>
                                <a:gd name="T14" fmla="+- 0 -4921 -4921"/>
                                <a:gd name="T15" fmla="*/ -4921 h 284"/>
                                <a:gd name="T16" fmla="+- 0 2892 2892"/>
                                <a:gd name="T17" fmla="*/ T16 w 1056"/>
                                <a:gd name="T18" fmla="+- 0 -4636 -4921"/>
                                <a:gd name="T19" fmla="*/ -4636 h 284"/>
                              </a:gdLst>
                              <a:ahLst/>
                              <a:cxnLst>
                                <a:cxn ang="0">
                                  <a:pos x="T1" y="T3"/>
                                </a:cxn>
                                <a:cxn ang="0">
                                  <a:pos x="T5" y="T7"/>
                                </a:cxn>
                                <a:cxn ang="0">
                                  <a:pos x="T9" y="T11"/>
                                </a:cxn>
                                <a:cxn ang="0">
                                  <a:pos x="T13" y="T15"/>
                                </a:cxn>
                                <a:cxn ang="0">
                                  <a:pos x="T17" y="T19"/>
                                </a:cxn>
                              </a:cxnLst>
                              <a:rect l="0" t="0" r="r" b="b"/>
                              <a:pathLst>
                                <a:path w="1056" h="284">
                                  <a:moveTo>
                                    <a:pt x="0" y="285"/>
                                  </a:moveTo>
                                  <a:lnTo>
                                    <a:pt x="1056" y="285"/>
                                  </a:lnTo>
                                  <a:lnTo>
                                    <a:pt x="1056" y="0"/>
                                  </a:lnTo>
                                  <a:lnTo>
                                    <a:pt x="0" y="0"/>
                                  </a:lnTo>
                                  <a:lnTo>
                                    <a:pt x="0" y="285"/>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70" name="Group 2968"/>
                        <wpg:cNvGrpSpPr>
                          <a:grpSpLocks/>
                        </wpg:cNvGrpSpPr>
                        <wpg:grpSpPr bwMode="auto">
                          <a:xfrm>
                            <a:off x="2970" y="-4716"/>
                            <a:ext cx="899" cy="2"/>
                            <a:chOff x="2970" y="-4716"/>
                            <a:chExt cx="899" cy="2"/>
                          </a:xfrm>
                        </wpg:grpSpPr>
                        <wps:wsp>
                          <wps:cNvPr id="2871" name="Freeform 2969"/>
                          <wps:cNvSpPr>
                            <a:spLocks/>
                          </wps:cNvSpPr>
                          <wps:spPr bwMode="auto">
                            <a:xfrm>
                              <a:off x="2970" y="-4716"/>
                              <a:ext cx="899" cy="2"/>
                            </a:xfrm>
                            <a:custGeom>
                              <a:avLst/>
                              <a:gdLst>
                                <a:gd name="T0" fmla="+- 0 2970 2970"/>
                                <a:gd name="T1" fmla="*/ T0 w 899"/>
                                <a:gd name="T2" fmla="+- 0 3869 2970"/>
                                <a:gd name="T3" fmla="*/ T2 w 899"/>
                              </a:gdLst>
                              <a:ahLst/>
                              <a:cxnLst>
                                <a:cxn ang="0">
                                  <a:pos x="T1" y="0"/>
                                </a:cxn>
                                <a:cxn ang="0">
                                  <a:pos x="T3" y="0"/>
                                </a:cxn>
                              </a:cxnLst>
                              <a:rect l="0" t="0" r="r" b="b"/>
                              <a:pathLst>
                                <a:path w="899">
                                  <a:moveTo>
                                    <a:pt x="0" y="0"/>
                                  </a:moveTo>
                                  <a:lnTo>
                                    <a:pt x="899"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72" name="Group 2966"/>
                        <wpg:cNvGrpSpPr>
                          <a:grpSpLocks/>
                        </wpg:cNvGrpSpPr>
                        <wpg:grpSpPr bwMode="auto">
                          <a:xfrm>
                            <a:off x="3420" y="-4636"/>
                            <a:ext cx="2" cy="657"/>
                            <a:chOff x="3420" y="-4636"/>
                            <a:chExt cx="2" cy="657"/>
                          </a:xfrm>
                        </wpg:grpSpPr>
                        <wps:wsp>
                          <wps:cNvPr id="2873" name="Freeform 2967"/>
                          <wps:cNvSpPr>
                            <a:spLocks/>
                          </wps:cNvSpPr>
                          <wps:spPr bwMode="auto">
                            <a:xfrm>
                              <a:off x="3420" y="-4636"/>
                              <a:ext cx="2" cy="657"/>
                            </a:xfrm>
                            <a:custGeom>
                              <a:avLst/>
                              <a:gdLst>
                                <a:gd name="T0" fmla="+- 0 -4636 -4636"/>
                                <a:gd name="T1" fmla="*/ -4636 h 657"/>
                                <a:gd name="T2" fmla="+- 0 -3980 -4636"/>
                                <a:gd name="T3" fmla="*/ -3980 h 657"/>
                              </a:gdLst>
                              <a:ahLst/>
                              <a:cxnLst>
                                <a:cxn ang="0">
                                  <a:pos x="0" y="T1"/>
                                </a:cxn>
                                <a:cxn ang="0">
                                  <a:pos x="0" y="T3"/>
                                </a:cxn>
                              </a:cxnLst>
                              <a:rect l="0" t="0" r="r" b="b"/>
                              <a:pathLst>
                                <a:path h="657">
                                  <a:moveTo>
                                    <a:pt x="0" y="0"/>
                                  </a:moveTo>
                                  <a:lnTo>
                                    <a:pt x="0" y="656"/>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74" name="Group 2964"/>
                        <wpg:cNvGrpSpPr>
                          <a:grpSpLocks/>
                        </wpg:cNvGrpSpPr>
                        <wpg:grpSpPr bwMode="auto">
                          <a:xfrm>
                            <a:off x="4608" y="-6045"/>
                            <a:ext cx="1897" cy="284"/>
                            <a:chOff x="4608" y="-6045"/>
                            <a:chExt cx="1897" cy="284"/>
                          </a:xfrm>
                        </wpg:grpSpPr>
                        <wps:wsp>
                          <wps:cNvPr id="2875" name="Freeform 2965"/>
                          <wps:cNvSpPr>
                            <a:spLocks/>
                          </wps:cNvSpPr>
                          <wps:spPr bwMode="auto">
                            <a:xfrm>
                              <a:off x="4608" y="-6045"/>
                              <a:ext cx="1897" cy="284"/>
                            </a:xfrm>
                            <a:custGeom>
                              <a:avLst/>
                              <a:gdLst>
                                <a:gd name="T0" fmla="+- 0 4608 4608"/>
                                <a:gd name="T1" fmla="*/ T0 w 1897"/>
                                <a:gd name="T2" fmla="+- 0 -5761 -6045"/>
                                <a:gd name="T3" fmla="*/ -5761 h 284"/>
                                <a:gd name="T4" fmla="+- 0 6506 4608"/>
                                <a:gd name="T5" fmla="*/ T4 w 1897"/>
                                <a:gd name="T6" fmla="+- 0 -5761 -6045"/>
                                <a:gd name="T7" fmla="*/ -5761 h 284"/>
                                <a:gd name="T8" fmla="+- 0 6506 4608"/>
                                <a:gd name="T9" fmla="*/ T8 w 1897"/>
                                <a:gd name="T10" fmla="+- 0 -6045 -6045"/>
                                <a:gd name="T11" fmla="*/ -6045 h 284"/>
                                <a:gd name="T12" fmla="+- 0 4608 4608"/>
                                <a:gd name="T13" fmla="*/ T12 w 1897"/>
                                <a:gd name="T14" fmla="+- 0 -6045 -6045"/>
                                <a:gd name="T15" fmla="*/ -6045 h 284"/>
                                <a:gd name="T16" fmla="+- 0 4608 4608"/>
                                <a:gd name="T17" fmla="*/ T16 w 1897"/>
                                <a:gd name="T18" fmla="+- 0 -5761 -6045"/>
                                <a:gd name="T19" fmla="*/ -5761 h 284"/>
                              </a:gdLst>
                              <a:ahLst/>
                              <a:cxnLst>
                                <a:cxn ang="0">
                                  <a:pos x="T1" y="T3"/>
                                </a:cxn>
                                <a:cxn ang="0">
                                  <a:pos x="T5" y="T7"/>
                                </a:cxn>
                                <a:cxn ang="0">
                                  <a:pos x="T9" y="T11"/>
                                </a:cxn>
                                <a:cxn ang="0">
                                  <a:pos x="T13" y="T15"/>
                                </a:cxn>
                                <a:cxn ang="0">
                                  <a:pos x="T17" y="T19"/>
                                </a:cxn>
                              </a:cxnLst>
                              <a:rect l="0" t="0" r="r" b="b"/>
                              <a:pathLst>
                                <a:path w="1897" h="284">
                                  <a:moveTo>
                                    <a:pt x="0" y="284"/>
                                  </a:moveTo>
                                  <a:lnTo>
                                    <a:pt x="1898" y="284"/>
                                  </a:lnTo>
                                  <a:lnTo>
                                    <a:pt x="1898"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76" name="Group 2962"/>
                        <wpg:cNvGrpSpPr>
                          <a:grpSpLocks/>
                        </wpg:cNvGrpSpPr>
                        <wpg:grpSpPr bwMode="auto">
                          <a:xfrm>
                            <a:off x="4628" y="-5841"/>
                            <a:ext cx="1857" cy="2"/>
                            <a:chOff x="4628" y="-5841"/>
                            <a:chExt cx="1857" cy="2"/>
                          </a:xfrm>
                        </wpg:grpSpPr>
                        <wps:wsp>
                          <wps:cNvPr id="2877" name="Freeform 2963"/>
                          <wps:cNvSpPr>
                            <a:spLocks/>
                          </wps:cNvSpPr>
                          <wps:spPr bwMode="auto">
                            <a:xfrm>
                              <a:off x="4628" y="-5841"/>
                              <a:ext cx="1857" cy="2"/>
                            </a:xfrm>
                            <a:custGeom>
                              <a:avLst/>
                              <a:gdLst>
                                <a:gd name="T0" fmla="+- 0 4628 4628"/>
                                <a:gd name="T1" fmla="*/ T0 w 1857"/>
                                <a:gd name="T2" fmla="+- 0 6486 4628"/>
                                <a:gd name="T3" fmla="*/ T2 w 1857"/>
                              </a:gdLst>
                              <a:ahLst/>
                              <a:cxnLst>
                                <a:cxn ang="0">
                                  <a:pos x="T1" y="0"/>
                                </a:cxn>
                                <a:cxn ang="0">
                                  <a:pos x="T3" y="0"/>
                                </a:cxn>
                              </a:cxnLst>
                              <a:rect l="0" t="0" r="r" b="b"/>
                              <a:pathLst>
                                <a:path w="1857">
                                  <a:moveTo>
                                    <a:pt x="0" y="0"/>
                                  </a:moveTo>
                                  <a:lnTo>
                                    <a:pt x="1858"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78" name="Group 2960"/>
                        <wpg:cNvGrpSpPr>
                          <a:grpSpLocks/>
                        </wpg:cNvGrpSpPr>
                        <wpg:grpSpPr bwMode="auto">
                          <a:xfrm>
                            <a:off x="3420" y="-5761"/>
                            <a:ext cx="2137" cy="840"/>
                            <a:chOff x="3420" y="-5761"/>
                            <a:chExt cx="2137" cy="840"/>
                          </a:xfrm>
                        </wpg:grpSpPr>
                        <wps:wsp>
                          <wps:cNvPr id="2879" name="Freeform 2961"/>
                          <wps:cNvSpPr>
                            <a:spLocks/>
                          </wps:cNvSpPr>
                          <wps:spPr bwMode="auto">
                            <a:xfrm>
                              <a:off x="3420" y="-5761"/>
                              <a:ext cx="2137" cy="840"/>
                            </a:xfrm>
                            <a:custGeom>
                              <a:avLst/>
                              <a:gdLst>
                                <a:gd name="T0" fmla="+- 0 3420 3420"/>
                                <a:gd name="T1" fmla="*/ T0 w 2137"/>
                                <a:gd name="T2" fmla="+- 0 -4921 -5761"/>
                                <a:gd name="T3" fmla="*/ -4921 h 840"/>
                                <a:gd name="T4" fmla="+- 0 5557 3420"/>
                                <a:gd name="T5" fmla="*/ T4 w 2137"/>
                                <a:gd name="T6" fmla="+- 0 -5761 -5761"/>
                                <a:gd name="T7" fmla="*/ -5761 h 840"/>
                              </a:gdLst>
                              <a:ahLst/>
                              <a:cxnLst>
                                <a:cxn ang="0">
                                  <a:pos x="T1" y="T3"/>
                                </a:cxn>
                                <a:cxn ang="0">
                                  <a:pos x="T5" y="T7"/>
                                </a:cxn>
                              </a:cxnLst>
                              <a:rect l="0" t="0" r="r" b="b"/>
                              <a:pathLst>
                                <a:path w="2137" h="840">
                                  <a:moveTo>
                                    <a:pt x="0" y="840"/>
                                  </a:moveTo>
                                  <a:lnTo>
                                    <a:pt x="2137"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80" name="Group 2958"/>
                        <wpg:cNvGrpSpPr>
                          <a:grpSpLocks/>
                        </wpg:cNvGrpSpPr>
                        <wpg:grpSpPr bwMode="auto">
                          <a:xfrm>
                            <a:off x="7434" y="-4926"/>
                            <a:ext cx="1295" cy="284"/>
                            <a:chOff x="7434" y="-4926"/>
                            <a:chExt cx="1295" cy="284"/>
                          </a:xfrm>
                        </wpg:grpSpPr>
                        <wps:wsp>
                          <wps:cNvPr id="2881" name="Freeform 2959"/>
                          <wps:cNvSpPr>
                            <a:spLocks/>
                          </wps:cNvSpPr>
                          <wps:spPr bwMode="auto">
                            <a:xfrm>
                              <a:off x="7434" y="-4926"/>
                              <a:ext cx="1295" cy="284"/>
                            </a:xfrm>
                            <a:custGeom>
                              <a:avLst/>
                              <a:gdLst>
                                <a:gd name="T0" fmla="+- 0 7434 7434"/>
                                <a:gd name="T1" fmla="*/ T0 w 1295"/>
                                <a:gd name="T2" fmla="+- 0 -4642 -4926"/>
                                <a:gd name="T3" fmla="*/ -4642 h 284"/>
                                <a:gd name="T4" fmla="+- 0 8729 7434"/>
                                <a:gd name="T5" fmla="*/ T4 w 1295"/>
                                <a:gd name="T6" fmla="+- 0 -4642 -4926"/>
                                <a:gd name="T7" fmla="*/ -4642 h 284"/>
                                <a:gd name="T8" fmla="+- 0 8729 7434"/>
                                <a:gd name="T9" fmla="*/ T8 w 1295"/>
                                <a:gd name="T10" fmla="+- 0 -4926 -4926"/>
                                <a:gd name="T11" fmla="*/ -4926 h 284"/>
                                <a:gd name="T12" fmla="+- 0 7434 7434"/>
                                <a:gd name="T13" fmla="*/ T12 w 1295"/>
                                <a:gd name="T14" fmla="+- 0 -4926 -4926"/>
                                <a:gd name="T15" fmla="*/ -4926 h 284"/>
                                <a:gd name="T16" fmla="+- 0 7434 7434"/>
                                <a:gd name="T17" fmla="*/ T16 w 1295"/>
                                <a:gd name="T18" fmla="+- 0 -4642 -4926"/>
                                <a:gd name="T19" fmla="*/ -4642 h 284"/>
                              </a:gdLst>
                              <a:ahLst/>
                              <a:cxnLst>
                                <a:cxn ang="0">
                                  <a:pos x="T1" y="T3"/>
                                </a:cxn>
                                <a:cxn ang="0">
                                  <a:pos x="T5" y="T7"/>
                                </a:cxn>
                                <a:cxn ang="0">
                                  <a:pos x="T9" y="T11"/>
                                </a:cxn>
                                <a:cxn ang="0">
                                  <a:pos x="T13" y="T15"/>
                                </a:cxn>
                                <a:cxn ang="0">
                                  <a:pos x="T17" y="T19"/>
                                </a:cxn>
                              </a:cxnLst>
                              <a:rect l="0" t="0" r="r" b="b"/>
                              <a:pathLst>
                                <a:path w="1295" h="284">
                                  <a:moveTo>
                                    <a:pt x="0" y="284"/>
                                  </a:moveTo>
                                  <a:lnTo>
                                    <a:pt x="1295" y="284"/>
                                  </a:lnTo>
                                  <a:lnTo>
                                    <a:pt x="1295"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82" name="Group 2956"/>
                        <wpg:cNvGrpSpPr>
                          <a:grpSpLocks/>
                        </wpg:cNvGrpSpPr>
                        <wpg:grpSpPr bwMode="auto">
                          <a:xfrm>
                            <a:off x="7453" y="-4722"/>
                            <a:ext cx="1256" cy="2"/>
                            <a:chOff x="7453" y="-4722"/>
                            <a:chExt cx="1256" cy="2"/>
                          </a:xfrm>
                        </wpg:grpSpPr>
                        <wps:wsp>
                          <wps:cNvPr id="2883" name="Freeform 2957"/>
                          <wps:cNvSpPr>
                            <a:spLocks/>
                          </wps:cNvSpPr>
                          <wps:spPr bwMode="auto">
                            <a:xfrm>
                              <a:off x="7453" y="-4722"/>
                              <a:ext cx="1256" cy="2"/>
                            </a:xfrm>
                            <a:custGeom>
                              <a:avLst/>
                              <a:gdLst>
                                <a:gd name="T0" fmla="+- 0 7453 7453"/>
                                <a:gd name="T1" fmla="*/ T0 w 1256"/>
                                <a:gd name="T2" fmla="+- 0 8709 7453"/>
                                <a:gd name="T3" fmla="*/ T2 w 1256"/>
                              </a:gdLst>
                              <a:ahLst/>
                              <a:cxnLst>
                                <a:cxn ang="0">
                                  <a:pos x="T1" y="0"/>
                                </a:cxn>
                                <a:cxn ang="0">
                                  <a:pos x="T3" y="0"/>
                                </a:cxn>
                              </a:cxnLst>
                              <a:rect l="0" t="0" r="r" b="b"/>
                              <a:pathLst>
                                <a:path w="1256">
                                  <a:moveTo>
                                    <a:pt x="0" y="0"/>
                                  </a:moveTo>
                                  <a:lnTo>
                                    <a:pt x="1256"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84" name="Group 2954"/>
                        <wpg:cNvGrpSpPr>
                          <a:grpSpLocks/>
                        </wpg:cNvGrpSpPr>
                        <wpg:grpSpPr bwMode="auto">
                          <a:xfrm>
                            <a:off x="7515" y="-6045"/>
                            <a:ext cx="1103" cy="284"/>
                            <a:chOff x="7515" y="-6045"/>
                            <a:chExt cx="1103" cy="284"/>
                          </a:xfrm>
                        </wpg:grpSpPr>
                        <wps:wsp>
                          <wps:cNvPr id="2885" name="Freeform 2955"/>
                          <wps:cNvSpPr>
                            <a:spLocks/>
                          </wps:cNvSpPr>
                          <wps:spPr bwMode="auto">
                            <a:xfrm>
                              <a:off x="7515" y="-6045"/>
                              <a:ext cx="1103" cy="284"/>
                            </a:xfrm>
                            <a:custGeom>
                              <a:avLst/>
                              <a:gdLst>
                                <a:gd name="T0" fmla="+- 0 7515 7515"/>
                                <a:gd name="T1" fmla="*/ T0 w 1103"/>
                                <a:gd name="T2" fmla="+- 0 -5761 -6045"/>
                                <a:gd name="T3" fmla="*/ -5761 h 284"/>
                                <a:gd name="T4" fmla="+- 0 8618 7515"/>
                                <a:gd name="T5" fmla="*/ T4 w 1103"/>
                                <a:gd name="T6" fmla="+- 0 -5761 -6045"/>
                                <a:gd name="T7" fmla="*/ -5761 h 284"/>
                                <a:gd name="T8" fmla="+- 0 8618 7515"/>
                                <a:gd name="T9" fmla="*/ T8 w 1103"/>
                                <a:gd name="T10" fmla="+- 0 -6045 -6045"/>
                                <a:gd name="T11" fmla="*/ -6045 h 284"/>
                                <a:gd name="T12" fmla="+- 0 7515 7515"/>
                                <a:gd name="T13" fmla="*/ T12 w 1103"/>
                                <a:gd name="T14" fmla="+- 0 -6045 -6045"/>
                                <a:gd name="T15" fmla="*/ -6045 h 284"/>
                                <a:gd name="T16" fmla="+- 0 7515 7515"/>
                                <a:gd name="T17" fmla="*/ T16 w 1103"/>
                                <a:gd name="T18" fmla="+- 0 -5761 -6045"/>
                                <a:gd name="T19" fmla="*/ -5761 h 284"/>
                              </a:gdLst>
                              <a:ahLst/>
                              <a:cxnLst>
                                <a:cxn ang="0">
                                  <a:pos x="T1" y="T3"/>
                                </a:cxn>
                                <a:cxn ang="0">
                                  <a:pos x="T5" y="T7"/>
                                </a:cxn>
                                <a:cxn ang="0">
                                  <a:pos x="T9" y="T11"/>
                                </a:cxn>
                                <a:cxn ang="0">
                                  <a:pos x="T13" y="T15"/>
                                </a:cxn>
                                <a:cxn ang="0">
                                  <a:pos x="T17" y="T19"/>
                                </a:cxn>
                              </a:cxnLst>
                              <a:rect l="0" t="0" r="r" b="b"/>
                              <a:pathLst>
                                <a:path w="1103" h="284">
                                  <a:moveTo>
                                    <a:pt x="0" y="284"/>
                                  </a:moveTo>
                                  <a:lnTo>
                                    <a:pt x="1103" y="284"/>
                                  </a:lnTo>
                                  <a:lnTo>
                                    <a:pt x="1103"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86" name="Group 2952"/>
                        <wpg:cNvGrpSpPr>
                          <a:grpSpLocks/>
                        </wpg:cNvGrpSpPr>
                        <wpg:grpSpPr bwMode="auto">
                          <a:xfrm>
                            <a:off x="7534" y="-5841"/>
                            <a:ext cx="1064" cy="2"/>
                            <a:chOff x="7534" y="-5841"/>
                            <a:chExt cx="1064" cy="2"/>
                          </a:xfrm>
                        </wpg:grpSpPr>
                        <wps:wsp>
                          <wps:cNvPr id="2887" name="Freeform 2953"/>
                          <wps:cNvSpPr>
                            <a:spLocks/>
                          </wps:cNvSpPr>
                          <wps:spPr bwMode="auto">
                            <a:xfrm>
                              <a:off x="7534" y="-5841"/>
                              <a:ext cx="1064" cy="2"/>
                            </a:xfrm>
                            <a:custGeom>
                              <a:avLst/>
                              <a:gdLst>
                                <a:gd name="T0" fmla="+- 0 7534 7534"/>
                                <a:gd name="T1" fmla="*/ T0 w 1064"/>
                                <a:gd name="T2" fmla="+- 0 8598 7534"/>
                                <a:gd name="T3" fmla="*/ T2 w 1064"/>
                              </a:gdLst>
                              <a:ahLst/>
                              <a:cxnLst>
                                <a:cxn ang="0">
                                  <a:pos x="T1" y="0"/>
                                </a:cxn>
                                <a:cxn ang="0">
                                  <a:pos x="T3" y="0"/>
                                </a:cxn>
                              </a:cxnLst>
                              <a:rect l="0" t="0" r="r" b="b"/>
                              <a:pathLst>
                                <a:path w="1064">
                                  <a:moveTo>
                                    <a:pt x="0" y="0"/>
                                  </a:moveTo>
                                  <a:lnTo>
                                    <a:pt x="1064"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88" name="Group 2950"/>
                        <wpg:cNvGrpSpPr>
                          <a:grpSpLocks/>
                        </wpg:cNvGrpSpPr>
                        <wpg:grpSpPr bwMode="auto">
                          <a:xfrm>
                            <a:off x="8067" y="-5761"/>
                            <a:ext cx="15" cy="835"/>
                            <a:chOff x="8067" y="-5761"/>
                            <a:chExt cx="15" cy="835"/>
                          </a:xfrm>
                        </wpg:grpSpPr>
                        <wps:wsp>
                          <wps:cNvPr id="2889" name="Freeform 2951"/>
                          <wps:cNvSpPr>
                            <a:spLocks/>
                          </wps:cNvSpPr>
                          <wps:spPr bwMode="auto">
                            <a:xfrm>
                              <a:off x="8067" y="-5761"/>
                              <a:ext cx="15" cy="835"/>
                            </a:xfrm>
                            <a:custGeom>
                              <a:avLst/>
                              <a:gdLst>
                                <a:gd name="T0" fmla="+- 0 8081 8067"/>
                                <a:gd name="T1" fmla="*/ T0 w 15"/>
                                <a:gd name="T2" fmla="+- 0 -4926 -5761"/>
                                <a:gd name="T3" fmla="*/ -4926 h 835"/>
                                <a:gd name="T4" fmla="+- 0 8067 8067"/>
                                <a:gd name="T5" fmla="*/ T4 w 15"/>
                                <a:gd name="T6" fmla="+- 0 -5761 -5761"/>
                                <a:gd name="T7" fmla="*/ -5761 h 835"/>
                              </a:gdLst>
                              <a:ahLst/>
                              <a:cxnLst>
                                <a:cxn ang="0">
                                  <a:pos x="T1" y="T3"/>
                                </a:cxn>
                                <a:cxn ang="0">
                                  <a:pos x="T5" y="T7"/>
                                </a:cxn>
                              </a:cxnLst>
                              <a:rect l="0" t="0" r="r" b="b"/>
                              <a:pathLst>
                                <a:path w="15" h="835">
                                  <a:moveTo>
                                    <a:pt x="14" y="835"/>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90" name="Group 2948"/>
                        <wpg:cNvGrpSpPr>
                          <a:grpSpLocks/>
                        </wpg:cNvGrpSpPr>
                        <wpg:grpSpPr bwMode="auto">
                          <a:xfrm>
                            <a:off x="6506" y="-5902"/>
                            <a:ext cx="1009" cy="2"/>
                            <a:chOff x="6506" y="-5902"/>
                            <a:chExt cx="1009" cy="2"/>
                          </a:xfrm>
                        </wpg:grpSpPr>
                        <wps:wsp>
                          <wps:cNvPr id="2891" name="Freeform 2949"/>
                          <wps:cNvSpPr>
                            <a:spLocks/>
                          </wps:cNvSpPr>
                          <wps:spPr bwMode="auto">
                            <a:xfrm>
                              <a:off x="6506" y="-5902"/>
                              <a:ext cx="1009" cy="2"/>
                            </a:xfrm>
                            <a:custGeom>
                              <a:avLst/>
                              <a:gdLst>
                                <a:gd name="T0" fmla="+- 0 6506 6506"/>
                                <a:gd name="T1" fmla="*/ T0 w 1009"/>
                                <a:gd name="T2" fmla="+- 0 7515 6506"/>
                                <a:gd name="T3" fmla="*/ T2 w 1009"/>
                              </a:gdLst>
                              <a:ahLst/>
                              <a:cxnLst>
                                <a:cxn ang="0">
                                  <a:pos x="T1" y="0"/>
                                </a:cxn>
                                <a:cxn ang="0">
                                  <a:pos x="T3" y="0"/>
                                </a:cxn>
                              </a:cxnLst>
                              <a:rect l="0" t="0" r="r" b="b"/>
                              <a:pathLst>
                                <a:path w="1009">
                                  <a:moveTo>
                                    <a:pt x="0" y="0"/>
                                  </a:moveTo>
                                  <a:lnTo>
                                    <a:pt x="1009"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92" name="Group 2946"/>
                        <wpg:cNvGrpSpPr>
                          <a:grpSpLocks/>
                        </wpg:cNvGrpSpPr>
                        <wpg:grpSpPr bwMode="auto">
                          <a:xfrm>
                            <a:off x="7562" y="-3930"/>
                            <a:ext cx="1056" cy="284"/>
                            <a:chOff x="7562" y="-3930"/>
                            <a:chExt cx="1056" cy="284"/>
                          </a:xfrm>
                        </wpg:grpSpPr>
                        <wps:wsp>
                          <wps:cNvPr id="2893" name="Freeform 2947"/>
                          <wps:cNvSpPr>
                            <a:spLocks/>
                          </wps:cNvSpPr>
                          <wps:spPr bwMode="auto">
                            <a:xfrm>
                              <a:off x="7562" y="-3930"/>
                              <a:ext cx="1056" cy="284"/>
                            </a:xfrm>
                            <a:custGeom>
                              <a:avLst/>
                              <a:gdLst>
                                <a:gd name="T0" fmla="+- 0 7562 7562"/>
                                <a:gd name="T1" fmla="*/ T0 w 1056"/>
                                <a:gd name="T2" fmla="+- 0 -3646 -3930"/>
                                <a:gd name="T3" fmla="*/ -3646 h 284"/>
                                <a:gd name="T4" fmla="+- 0 8618 7562"/>
                                <a:gd name="T5" fmla="*/ T4 w 1056"/>
                                <a:gd name="T6" fmla="+- 0 -3646 -3930"/>
                                <a:gd name="T7" fmla="*/ -3646 h 284"/>
                                <a:gd name="T8" fmla="+- 0 8618 7562"/>
                                <a:gd name="T9" fmla="*/ T8 w 1056"/>
                                <a:gd name="T10" fmla="+- 0 -3930 -3930"/>
                                <a:gd name="T11" fmla="*/ -3930 h 284"/>
                                <a:gd name="T12" fmla="+- 0 7562 7562"/>
                                <a:gd name="T13" fmla="*/ T12 w 1056"/>
                                <a:gd name="T14" fmla="+- 0 -3930 -3930"/>
                                <a:gd name="T15" fmla="*/ -3930 h 284"/>
                                <a:gd name="T16" fmla="+- 0 7562 7562"/>
                                <a:gd name="T17" fmla="*/ T16 w 1056"/>
                                <a:gd name="T18" fmla="+- 0 -3646 -3930"/>
                                <a:gd name="T19" fmla="*/ -3646 h 284"/>
                              </a:gdLst>
                              <a:ahLst/>
                              <a:cxnLst>
                                <a:cxn ang="0">
                                  <a:pos x="T1" y="T3"/>
                                </a:cxn>
                                <a:cxn ang="0">
                                  <a:pos x="T5" y="T7"/>
                                </a:cxn>
                                <a:cxn ang="0">
                                  <a:pos x="T9" y="T11"/>
                                </a:cxn>
                                <a:cxn ang="0">
                                  <a:pos x="T13" y="T15"/>
                                </a:cxn>
                                <a:cxn ang="0">
                                  <a:pos x="T17" y="T19"/>
                                </a:cxn>
                              </a:cxnLst>
                              <a:rect l="0" t="0" r="r" b="b"/>
                              <a:pathLst>
                                <a:path w="1056" h="284">
                                  <a:moveTo>
                                    <a:pt x="0" y="284"/>
                                  </a:moveTo>
                                  <a:lnTo>
                                    <a:pt x="1056" y="284"/>
                                  </a:lnTo>
                                  <a:lnTo>
                                    <a:pt x="1056"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94" name="Group 2944"/>
                        <wpg:cNvGrpSpPr>
                          <a:grpSpLocks/>
                        </wpg:cNvGrpSpPr>
                        <wpg:grpSpPr bwMode="auto">
                          <a:xfrm>
                            <a:off x="7588" y="-3726"/>
                            <a:ext cx="1003" cy="2"/>
                            <a:chOff x="7588" y="-3726"/>
                            <a:chExt cx="1003" cy="2"/>
                          </a:xfrm>
                        </wpg:grpSpPr>
                        <wps:wsp>
                          <wps:cNvPr id="2895" name="Freeform 2945"/>
                          <wps:cNvSpPr>
                            <a:spLocks/>
                          </wps:cNvSpPr>
                          <wps:spPr bwMode="auto">
                            <a:xfrm>
                              <a:off x="7588" y="-3726"/>
                              <a:ext cx="1003" cy="2"/>
                            </a:xfrm>
                            <a:custGeom>
                              <a:avLst/>
                              <a:gdLst>
                                <a:gd name="T0" fmla="+- 0 7588 7588"/>
                                <a:gd name="T1" fmla="*/ T0 w 1003"/>
                                <a:gd name="T2" fmla="+- 0 8591 7588"/>
                                <a:gd name="T3" fmla="*/ T2 w 1003"/>
                              </a:gdLst>
                              <a:ahLst/>
                              <a:cxnLst>
                                <a:cxn ang="0">
                                  <a:pos x="T1" y="0"/>
                                </a:cxn>
                                <a:cxn ang="0">
                                  <a:pos x="T3" y="0"/>
                                </a:cxn>
                              </a:cxnLst>
                              <a:rect l="0" t="0" r="r" b="b"/>
                              <a:pathLst>
                                <a:path w="1003">
                                  <a:moveTo>
                                    <a:pt x="0" y="0"/>
                                  </a:moveTo>
                                  <a:lnTo>
                                    <a:pt x="1003"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96" name="Group 2942"/>
                        <wpg:cNvGrpSpPr>
                          <a:grpSpLocks/>
                        </wpg:cNvGrpSpPr>
                        <wpg:grpSpPr bwMode="auto">
                          <a:xfrm>
                            <a:off x="8081" y="-4642"/>
                            <a:ext cx="9" cy="712"/>
                            <a:chOff x="8081" y="-4642"/>
                            <a:chExt cx="9" cy="712"/>
                          </a:xfrm>
                        </wpg:grpSpPr>
                        <wps:wsp>
                          <wps:cNvPr id="2897" name="Freeform 2943"/>
                          <wps:cNvSpPr>
                            <a:spLocks/>
                          </wps:cNvSpPr>
                          <wps:spPr bwMode="auto">
                            <a:xfrm>
                              <a:off x="8081" y="-4642"/>
                              <a:ext cx="9" cy="712"/>
                            </a:xfrm>
                            <a:custGeom>
                              <a:avLst/>
                              <a:gdLst>
                                <a:gd name="T0" fmla="+- 0 8081 8081"/>
                                <a:gd name="T1" fmla="*/ T0 w 9"/>
                                <a:gd name="T2" fmla="+- 0 -4642 -4642"/>
                                <a:gd name="T3" fmla="*/ -4642 h 712"/>
                                <a:gd name="T4" fmla="+- 0 8090 8081"/>
                                <a:gd name="T5" fmla="*/ T4 w 9"/>
                                <a:gd name="T6" fmla="+- 0 -3930 -4642"/>
                                <a:gd name="T7" fmla="*/ -3930 h 712"/>
                              </a:gdLst>
                              <a:ahLst/>
                              <a:cxnLst>
                                <a:cxn ang="0">
                                  <a:pos x="T1" y="T3"/>
                                </a:cxn>
                                <a:cxn ang="0">
                                  <a:pos x="T5" y="T7"/>
                                </a:cxn>
                              </a:cxnLst>
                              <a:rect l="0" t="0" r="r" b="b"/>
                              <a:pathLst>
                                <a:path w="9" h="712">
                                  <a:moveTo>
                                    <a:pt x="0" y="0"/>
                                  </a:moveTo>
                                  <a:lnTo>
                                    <a:pt x="9" y="712"/>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98" name="Group 2940"/>
                        <wpg:cNvGrpSpPr>
                          <a:grpSpLocks/>
                        </wpg:cNvGrpSpPr>
                        <wpg:grpSpPr bwMode="auto">
                          <a:xfrm>
                            <a:off x="2876" y="-3980"/>
                            <a:ext cx="1087" cy="284"/>
                            <a:chOff x="2876" y="-3980"/>
                            <a:chExt cx="1087" cy="284"/>
                          </a:xfrm>
                        </wpg:grpSpPr>
                        <wps:wsp>
                          <wps:cNvPr id="2899" name="Freeform 2941"/>
                          <wps:cNvSpPr>
                            <a:spLocks/>
                          </wps:cNvSpPr>
                          <wps:spPr bwMode="auto">
                            <a:xfrm>
                              <a:off x="2876" y="-3980"/>
                              <a:ext cx="1087" cy="284"/>
                            </a:xfrm>
                            <a:custGeom>
                              <a:avLst/>
                              <a:gdLst>
                                <a:gd name="T0" fmla="+- 0 2876 2876"/>
                                <a:gd name="T1" fmla="*/ T0 w 1087"/>
                                <a:gd name="T2" fmla="+- 0 -3696 -3980"/>
                                <a:gd name="T3" fmla="*/ -3696 h 284"/>
                                <a:gd name="T4" fmla="+- 0 3963 2876"/>
                                <a:gd name="T5" fmla="*/ T4 w 1087"/>
                                <a:gd name="T6" fmla="+- 0 -3696 -3980"/>
                                <a:gd name="T7" fmla="*/ -3696 h 284"/>
                                <a:gd name="T8" fmla="+- 0 3963 2876"/>
                                <a:gd name="T9" fmla="*/ T8 w 1087"/>
                                <a:gd name="T10" fmla="+- 0 -3980 -3980"/>
                                <a:gd name="T11" fmla="*/ -3980 h 284"/>
                                <a:gd name="T12" fmla="+- 0 2876 2876"/>
                                <a:gd name="T13" fmla="*/ T12 w 1087"/>
                                <a:gd name="T14" fmla="+- 0 -3980 -3980"/>
                                <a:gd name="T15" fmla="*/ -3980 h 284"/>
                                <a:gd name="T16" fmla="+- 0 2876 2876"/>
                                <a:gd name="T17" fmla="*/ T16 w 1087"/>
                                <a:gd name="T18" fmla="+- 0 -3696 -3980"/>
                                <a:gd name="T19" fmla="*/ -3696 h 284"/>
                              </a:gdLst>
                              <a:ahLst/>
                              <a:cxnLst>
                                <a:cxn ang="0">
                                  <a:pos x="T1" y="T3"/>
                                </a:cxn>
                                <a:cxn ang="0">
                                  <a:pos x="T5" y="T7"/>
                                </a:cxn>
                                <a:cxn ang="0">
                                  <a:pos x="T9" y="T11"/>
                                </a:cxn>
                                <a:cxn ang="0">
                                  <a:pos x="T13" y="T15"/>
                                </a:cxn>
                                <a:cxn ang="0">
                                  <a:pos x="T17" y="T19"/>
                                </a:cxn>
                              </a:cxnLst>
                              <a:rect l="0" t="0" r="r" b="b"/>
                              <a:pathLst>
                                <a:path w="1087" h="284">
                                  <a:moveTo>
                                    <a:pt x="0" y="284"/>
                                  </a:moveTo>
                                  <a:lnTo>
                                    <a:pt x="1087" y="284"/>
                                  </a:lnTo>
                                  <a:lnTo>
                                    <a:pt x="1087"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00" name="Group 2938"/>
                        <wpg:cNvGrpSpPr>
                          <a:grpSpLocks/>
                        </wpg:cNvGrpSpPr>
                        <wpg:grpSpPr bwMode="auto">
                          <a:xfrm>
                            <a:off x="2896" y="-3776"/>
                            <a:ext cx="1047" cy="2"/>
                            <a:chOff x="2896" y="-3776"/>
                            <a:chExt cx="1047" cy="2"/>
                          </a:xfrm>
                        </wpg:grpSpPr>
                        <wps:wsp>
                          <wps:cNvPr id="2901" name="Freeform 2939"/>
                          <wps:cNvSpPr>
                            <a:spLocks/>
                          </wps:cNvSpPr>
                          <wps:spPr bwMode="auto">
                            <a:xfrm>
                              <a:off x="2896" y="-3776"/>
                              <a:ext cx="1047" cy="2"/>
                            </a:xfrm>
                            <a:custGeom>
                              <a:avLst/>
                              <a:gdLst>
                                <a:gd name="T0" fmla="+- 0 2896 2896"/>
                                <a:gd name="T1" fmla="*/ T0 w 1047"/>
                                <a:gd name="T2" fmla="+- 0 3943 2896"/>
                                <a:gd name="T3" fmla="*/ T2 w 1047"/>
                              </a:gdLst>
                              <a:ahLst/>
                              <a:cxnLst>
                                <a:cxn ang="0">
                                  <a:pos x="T1" y="0"/>
                                </a:cxn>
                                <a:cxn ang="0">
                                  <a:pos x="T3" y="0"/>
                                </a:cxn>
                              </a:cxnLst>
                              <a:rect l="0" t="0" r="r" b="b"/>
                              <a:pathLst>
                                <a:path w="1047">
                                  <a:moveTo>
                                    <a:pt x="0" y="0"/>
                                  </a:moveTo>
                                  <a:lnTo>
                                    <a:pt x="1047"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02" name="Group 2936"/>
                        <wpg:cNvGrpSpPr>
                          <a:grpSpLocks/>
                        </wpg:cNvGrpSpPr>
                        <wpg:grpSpPr bwMode="auto">
                          <a:xfrm>
                            <a:off x="4700" y="-4921"/>
                            <a:ext cx="1610" cy="284"/>
                            <a:chOff x="4700" y="-4921"/>
                            <a:chExt cx="1610" cy="284"/>
                          </a:xfrm>
                        </wpg:grpSpPr>
                        <wps:wsp>
                          <wps:cNvPr id="2903" name="Freeform 2937"/>
                          <wps:cNvSpPr>
                            <a:spLocks/>
                          </wps:cNvSpPr>
                          <wps:spPr bwMode="auto">
                            <a:xfrm>
                              <a:off x="4700" y="-4921"/>
                              <a:ext cx="1610" cy="284"/>
                            </a:xfrm>
                            <a:custGeom>
                              <a:avLst/>
                              <a:gdLst>
                                <a:gd name="T0" fmla="+- 0 4700 4700"/>
                                <a:gd name="T1" fmla="*/ T0 w 1610"/>
                                <a:gd name="T2" fmla="+- 0 -4636 -4921"/>
                                <a:gd name="T3" fmla="*/ -4636 h 284"/>
                                <a:gd name="T4" fmla="+- 0 6309 4700"/>
                                <a:gd name="T5" fmla="*/ T4 w 1610"/>
                                <a:gd name="T6" fmla="+- 0 -4636 -4921"/>
                                <a:gd name="T7" fmla="*/ -4636 h 284"/>
                                <a:gd name="T8" fmla="+- 0 6309 4700"/>
                                <a:gd name="T9" fmla="*/ T8 w 1610"/>
                                <a:gd name="T10" fmla="+- 0 -4921 -4921"/>
                                <a:gd name="T11" fmla="*/ -4921 h 284"/>
                                <a:gd name="T12" fmla="+- 0 4700 4700"/>
                                <a:gd name="T13" fmla="*/ T12 w 1610"/>
                                <a:gd name="T14" fmla="+- 0 -4921 -4921"/>
                                <a:gd name="T15" fmla="*/ -4921 h 284"/>
                                <a:gd name="T16" fmla="+- 0 4700 4700"/>
                                <a:gd name="T17" fmla="*/ T16 w 1610"/>
                                <a:gd name="T18" fmla="+- 0 -4636 -4921"/>
                                <a:gd name="T19" fmla="*/ -4636 h 284"/>
                              </a:gdLst>
                              <a:ahLst/>
                              <a:cxnLst>
                                <a:cxn ang="0">
                                  <a:pos x="T1" y="T3"/>
                                </a:cxn>
                                <a:cxn ang="0">
                                  <a:pos x="T5" y="T7"/>
                                </a:cxn>
                                <a:cxn ang="0">
                                  <a:pos x="T9" y="T11"/>
                                </a:cxn>
                                <a:cxn ang="0">
                                  <a:pos x="T13" y="T15"/>
                                </a:cxn>
                                <a:cxn ang="0">
                                  <a:pos x="T17" y="T19"/>
                                </a:cxn>
                              </a:cxnLst>
                              <a:rect l="0" t="0" r="r" b="b"/>
                              <a:pathLst>
                                <a:path w="1610" h="284">
                                  <a:moveTo>
                                    <a:pt x="0" y="285"/>
                                  </a:moveTo>
                                  <a:lnTo>
                                    <a:pt x="1609" y="285"/>
                                  </a:lnTo>
                                  <a:lnTo>
                                    <a:pt x="1609" y="0"/>
                                  </a:lnTo>
                                  <a:lnTo>
                                    <a:pt x="0" y="0"/>
                                  </a:lnTo>
                                  <a:lnTo>
                                    <a:pt x="0" y="285"/>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04" name="Group 2934"/>
                        <wpg:cNvGrpSpPr>
                          <a:grpSpLocks/>
                        </wpg:cNvGrpSpPr>
                        <wpg:grpSpPr bwMode="auto">
                          <a:xfrm>
                            <a:off x="4720" y="-4716"/>
                            <a:ext cx="1570" cy="2"/>
                            <a:chOff x="4720" y="-4716"/>
                            <a:chExt cx="1570" cy="2"/>
                          </a:xfrm>
                        </wpg:grpSpPr>
                        <wps:wsp>
                          <wps:cNvPr id="2905" name="Freeform 2935"/>
                          <wps:cNvSpPr>
                            <a:spLocks/>
                          </wps:cNvSpPr>
                          <wps:spPr bwMode="auto">
                            <a:xfrm>
                              <a:off x="4720" y="-4716"/>
                              <a:ext cx="1570" cy="2"/>
                            </a:xfrm>
                            <a:custGeom>
                              <a:avLst/>
                              <a:gdLst>
                                <a:gd name="T0" fmla="+- 0 4720 4720"/>
                                <a:gd name="T1" fmla="*/ T0 w 1570"/>
                                <a:gd name="T2" fmla="+- 0 6289 4720"/>
                                <a:gd name="T3" fmla="*/ T2 w 1570"/>
                              </a:gdLst>
                              <a:ahLst/>
                              <a:cxnLst>
                                <a:cxn ang="0">
                                  <a:pos x="T1" y="0"/>
                                </a:cxn>
                                <a:cxn ang="0">
                                  <a:pos x="T3" y="0"/>
                                </a:cxn>
                              </a:cxnLst>
                              <a:rect l="0" t="0" r="r" b="b"/>
                              <a:pathLst>
                                <a:path w="1570">
                                  <a:moveTo>
                                    <a:pt x="0" y="0"/>
                                  </a:moveTo>
                                  <a:lnTo>
                                    <a:pt x="1569"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06" name="Group 2932"/>
                        <wpg:cNvGrpSpPr>
                          <a:grpSpLocks/>
                        </wpg:cNvGrpSpPr>
                        <wpg:grpSpPr bwMode="auto">
                          <a:xfrm>
                            <a:off x="4948" y="-3980"/>
                            <a:ext cx="1113" cy="284"/>
                            <a:chOff x="4948" y="-3980"/>
                            <a:chExt cx="1113" cy="284"/>
                          </a:xfrm>
                        </wpg:grpSpPr>
                        <wps:wsp>
                          <wps:cNvPr id="2907" name="Freeform 2933"/>
                          <wps:cNvSpPr>
                            <a:spLocks/>
                          </wps:cNvSpPr>
                          <wps:spPr bwMode="auto">
                            <a:xfrm>
                              <a:off x="4948" y="-3980"/>
                              <a:ext cx="1113" cy="284"/>
                            </a:xfrm>
                            <a:custGeom>
                              <a:avLst/>
                              <a:gdLst>
                                <a:gd name="T0" fmla="+- 0 4948 4948"/>
                                <a:gd name="T1" fmla="*/ T0 w 1113"/>
                                <a:gd name="T2" fmla="+- 0 -3696 -3980"/>
                                <a:gd name="T3" fmla="*/ -3696 h 284"/>
                                <a:gd name="T4" fmla="+- 0 6061 4948"/>
                                <a:gd name="T5" fmla="*/ T4 w 1113"/>
                                <a:gd name="T6" fmla="+- 0 -3696 -3980"/>
                                <a:gd name="T7" fmla="*/ -3696 h 284"/>
                                <a:gd name="T8" fmla="+- 0 6061 4948"/>
                                <a:gd name="T9" fmla="*/ T8 w 1113"/>
                                <a:gd name="T10" fmla="+- 0 -3980 -3980"/>
                                <a:gd name="T11" fmla="*/ -3980 h 284"/>
                                <a:gd name="T12" fmla="+- 0 4948 4948"/>
                                <a:gd name="T13" fmla="*/ T12 w 1113"/>
                                <a:gd name="T14" fmla="+- 0 -3980 -3980"/>
                                <a:gd name="T15" fmla="*/ -3980 h 284"/>
                                <a:gd name="T16" fmla="+- 0 4948 4948"/>
                                <a:gd name="T17" fmla="*/ T16 w 1113"/>
                                <a:gd name="T18" fmla="+- 0 -3696 -3980"/>
                                <a:gd name="T19" fmla="*/ -3696 h 284"/>
                              </a:gdLst>
                              <a:ahLst/>
                              <a:cxnLst>
                                <a:cxn ang="0">
                                  <a:pos x="T1" y="T3"/>
                                </a:cxn>
                                <a:cxn ang="0">
                                  <a:pos x="T5" y="T7"/>
                                </a:cxn>
                                <a:cxn ang="0">
                                  <a:pos x="T9" y="T11"/>
                                </a:cxn>
                                <a:cxn ang="0">
                                  <a:pos x="T13" y="T15"/>
                                </a:cxn>
                                <a:cxn ang="0">
                                  <a:pos x="T17" y="T19"/>
                                </a:cxn>
                              </a:cxnLst>
                              <a:rect l="0" t="0" r="r" b="b"/>
                              <a:pathLst>
                                <a:path w="1113" h="284">
                                  <a:moveTo>
                                    <a:pt x="0" y="284"/>
                                  </a:moveTo>
                                  <a:lnTo>
                                    <a:pt x="1113" y="284"/>
                                  </a:lnTo>
                                  <a:lnTo>
                                    <a:pt x="1113"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08" name="Group 2930"/>
                        <wpg:cNvGrpSpPr>
                          <a:grpSpLocks/>
                        </wpg:cNvGrpSpPr>
                        <wpg:grpSpPr bwMode="auto">
                          <a:xfrm>
                            <a:off x="4968" y="-3776"/>
                            <a:ext cx="1073" cy="2"/>
                            <a:chOff x="4968" y="-3776"/>
                            <a:chExt cx="1073" cy="2"/>
                          </a:xfrm>
                        </wpg:grpSpPr>
                        <wps:wsp>
                          <wps:cNvPr id="2909" name="Freeform 2931"/>
                          <wps:cNvSpPr>
                            <a:spLocks/>
                          </wps:cNvSpPr>
                          <wps:spPr bwMode="auto">
                            <a:xfrm>
                              <a:off x="4968" y="-3776"/>
                              <a:ext cx="1073" cy="2"/>
                            </a:xfrm>
                            <a:custGeom>
                              <a:avLst/>
                              <a:gdLst>
                                <a:gd name="T0" fmla="+- 0 4968 4968"/>
                                <a:gd name="T1" fmla="*/ T0 w 1073"/>
                                <a:gd name="T2" fmla="+- 0 6041 4968"/>
                                <a:gd name="T3" fmla="*/ T2 w 1073"/>
                              </a:gdLst>
                              <a:ahLst/>
                              <a:cxnLst>
                                <a:cxn ang="0">
                                  <a:pos x="T1" y="0"/>
                                </a:cxn>
                                <a:cxn ang="0">
                                  <a:pos x="T3" y="0"/>
                                </a:cxn>
                              </a:cxnLst>
                              <a:rect l="0" t="0" r="r" b="b"/>
                              <a:pathLst>
                                <a:path w="1073">
                                  <a:moveTo>
                                    <a:pt x="0" y="0"/>
                                  </a:moveTo>
                                  <a:lnTo>
                                    <a:pt x="1073"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10" name="Group 2928"/>
                        <wpg:cNvGrpSpPr>
                          <a:grpSpLocks/>
                        </wpg:cNvGrpSpPr>
                        <wpg:grpSpPr bwMode="auto">
                          <a:xfrm>
                            <a:off x="3963" y="-3838"/>
                            <a:ext cx="985" cy="2"/>
                            <a:chOff x="3963" y="-3838"/>
                            <a:chExt cx="985" cy="2"/>
                          </a:xfrm>
                        </wpg:grpSpPr>
                        <wps:wsp>
                          <wps:cNvPr id="2911" name="Freeform 2929"/>
                          <wps:cNvSpPr>
                            <a:spLocks/>
                          </wps:cNvSpPr>
                          <wps:spPr bwMode="auto">
                            <a:xfrm>
                              <a:off x="3963" y="-3838"/>
                              <a:ext cx="985" cy="2"/>
                            </a:xfrm>
                            <a:custGeom>
                              <a:avLst/>
                              <a:gdLst>
                                <a:gd name="T0" fmla="+- 0 3963 3963"/>
                                <a:gd name="T1" fmla="*/ T0 w 985"/>
                                <a:gd name="T2" fmla="+- 0 4948 3963"/>
                                <a:gd name="T3" fmla="*/ T2 w 985"/>
                              </a:gdLst>
                              <a:ahLst/>
                              <a:cxnLst>
                                <a:cxn ang="0">
                                  <a:pos x="T1" y="0"/>
                                </a:cxn>
                                <a:cxn ang="0">
                                  <a:pos x="T3" y="0"/>
                                </a:cxn>
                              </a:cxnLst>
                              <a:rect l="0" t="0" r="r" b="b"/>
                              <a:pathLst>
                                <a:path w="985">
                                  <a:moveTo>
                                    <a:pt x="0" y="0"/>
                                  </a:moveTo>
                                  <a:lnTo>
                                    <a:pt x="985"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12" name="Group 2926"/>
                        <wpg:cNvGrpSpPr>
                          <a:grpSpLocks/>
                        </wpg:cNvGrpSpPr>
                        <wpg:grpSpPr bwMode="auto">
                          <a:xfrm>
                            <a:off x="5505" y="-4636"/>
                            <a:ext cx="2" cy="657"/>
                            <a:chOff x="5505" y="-4636"/>
                            <a:chExt cx="2" cy="657"/>
                          </a:xfrm>
                        </wpg:grpSpPr>
                        <wps:wsp>
                          <wps:cNvPr id="2913" name="Freeform 2927"/>
                          <wps:cNvSpPr>
                            <a:spLocks/>
                          </wps:cNvSpPr>
                          <wps:spPr bwMode="auto">
                            <a:xfrm>
                              <a:off x="5505" y="-4636"/>
                              <a:ext cx="2" cy="657"/>
                            </a:xfrm>
                            <a:custGeom>
                              <a:avLst/>
                              <a:gdLst>
                                <a:gd name="T0" fmla="+- 0 -3980 -4636"/>
                                <a:gd name="T1" fmla="*/ -3980 h 657"/>
                                <a:gd name="T2" fmla="+- 0 -4636 -4636"/>
                                <a:gd name="T3" fmla="*/ -4636 h 657"/>
                              </a:gdLst>
                              <a:ahLst/>
                              <a:cxnLst>
                                <a:cxn ang="0">
                                  <a:pos x="0" y="T1"/>
                                </a:cxn>
                                <a:cxn ang="0">
                                  <a:pos x="0" y="T3"/>
                                </a:cxn>
                              </a:cxnLst>
                              <a:rect l="0" t="0" r="r" b="b"/>
                              <a:pathLst>
                                <a:path h="657">
                                  <a:moveTo>
                                    <a:pt x="0" y="656"/>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14" name="Group 2924"/>
                        <wpg:cNvGrpSpPr>
                          <a:grpSpLocks/>
                        </wpg:cNvGrpSpPr>
                        <wpg:grpSpPr bwMode="auto">
                          <a:xfrm>
                            <a:off x="6309" y="-4784"/>
                            <a:ext cx="1125" cy="5"/>
                            <a:chOff x="6309" y="-4784"/>
                            <a:chExt cx="1125" cy="5"/>
                          </a:xfrm>
                        </wpg:grpSpPr>
                        <wps:wsp>
                          <wps:cNvPr id="2915" name="Freeform 2925"/>
                          <wps:cNvSpPr>
                            <a:spLocks/>
                          </wps:cNvSpPr>
                          <wps:spPr bwMode="auto">
                            <a:xfrm>
                              <a:off x="6309" y="-4784"/>
                              <a:ext cx="1125" cy="5"/>
                            </a:xfrm>
                            <a:custGeom>
                              <a:avLst/>
                              <a:gdLst>
                                <a:gd name="T0" fmla="+- 0 6309 6309"/>
                                <a:gd name="T1" fmla="*/ T0 w 1125"/>
                                <a:gd name="T2" fmla="+- 0 -4779 -4784"/>
                                <a:gd name="T3" fmla="*/ -4779 h 5"/>
                                <a:gd name="T4" fmla="+- 0 7434 6309"/>
                                <a:gd name="T5" fmla="*/ T4 w 1125"/>
                                <a:gd name="T6" fmla="+- 0 -4784 -4784"/>
                                <a:gd name="T7" fmla="*/ -4784 h 5"/>
                              </a:gdLst>
                              <a:ahLst/>
                              <a:cxnLst>
                                <a:cxn ang="0">
                                  <a:pos x="T1" y="T3"/>
                                </a:cxn>
                                <a:cxn ang="0">
                                  <a:pos x="T5" y="T7"/>
                                </a:cxn>
                              </a:cxnLst>
                              <a:rect l="0" t="0" r="r" b="b"/>
                              <a:pathLst>
                                <a:path w="1125" h="5">
                                  <a:moveTo>
                                    <a:pt x="0" y="5"/>
                                  </a:moveTo>
                                  <a:lnTo>
                                    <a:pt x="1125"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16" name="Group 2922"/>
                        <wpg:cNvGrpSpPr>
                          <a:grpSpLocks/>
                        </wpg:cNvGrpSpPr>
                        <wpg:grpSpPr bwMode="auto">
                          <a:xfrm>
                            <a:off x="3729" y="-4128"/>
                            <a:ext cx="89" cy="76"/>
                            <a:chOff x="3729" y="-4128"/>
                            <a:chExt cx="89" cy="76"/>
                          </a:xfrm>
                        </wpg:grpSpPr>
                        <wps:wsp>
                          <wps:cNvPr id="2917" name="Freeform 2923"/>
                          <wps:cNvSpPr>
                            <a:spLocks/>
                          </wps:cNvSpPr>
                          <wps:spPr bwMode="auto">
                            <a:xfrm>
                              <a:off x="3729" y="-4128"/>
                              <a:ext cx="89" cy="76"/>
                            </a:xfrm>
                            <a:custGeom>
                              <a:avLst/>
                              <a:gdLst>
                                <a:gd name="T0" fmla="+- 0 3817 3729"/>
                                <a:gd name="T1" fmla="*/ T0 w 89"/>
                                <a:gd name="T2" fmla="+- 0 -4128 -4128"/>
                                <a:gd name="T3" fmla="*/ -4128 h 76"/>
                                <a:gd name="T4" fmla="+- 0 3729 3729"/>
                                <a:gd name="T5" fmla="*/ T4 w 89"/>
                                <a:gd name="T6" fmla="+- 0 -4128 -4128"/>
                                <a:gd name="T7" fmla="*/ -4128 h 76"/>
                                <a:gd name="T8" fmla="+- 0 3773 3729"/>
                                <a:gd name="T9" fmla="*/ T8 w 89"/>
                                <a:gd name="T10" fmla="+- 0 -4053 -4128"/>
                                <a:gd name="T11" fmla="*/ -4053 h 76"/>
                                <a:gd name="T12" fmla="+- 0 3817 3729"/>
                                <a:gd name="T13" fmla="*/ T12 w 89"/>
                                <a:gd name="T14" fmla="+- 0 -4128 -4128"/>
                                <a:gd name="T15" fmla="*/ -4128 h 76"/>
                              </a:gdLst>
                              <a:ahLst/>
                              <a:cxnLst>
                                <a:cxn ang="0">
                                  <a:pos x="T1" y="T3"/>
                                </a:cxn>
                                <a:cxn ang="0">
                                  <a:pos x="T5" y="T7"/>
                                </a:cxn>
                                <a:cxn ang="0">
                                  <a:pos x="T9" y="T11"/>
                                </a:cxn>
                                <a:cxn ang="0">
                                  <a:pos x="T13" y="T15"/>
                                </a:cxn>
                              </a:cxnLst>
                              <a:rect l="0" t="0" r="r" b="b"/>
                              <a:pathLst>
                                <a:path w="89" h="76">
                                  <a:moveTo>
                                    <a:pt x="88" y="0"/>
                                  </a:moveTo>
                                  <a:lnTo>
                                    <a:pt x="0" y="0"/>
                                  </a:lnTo>
                                  <a:lnTo>
                                    <a:pt x="44" y="75"/>
                                  </a:lnTo>
                                  <a:lnTo>
                                    <a:pt x="8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18" name="Group 2920"/>
                        <wpg:cNvGrpSpPr>
                          <a:grpSpLocks/>
                        </wpg:cNvGrpSpPr>
                        <wpg:grpSpPr bwMode="auto">
                          <a:xfrm>
                            <a:off x="3729" y="-4128"/>
                            <a:ext cx="89" cy="76"/>
                            <a:chOff x="3729" y="-4128"/>
                            <a:chExt cx="89" cy="76"/>
                          </a:xfrm>
                        </wpg:grpSpPr>
                        <wps:wsp>
                          <wps:cNvPr id="2919" name="Freeform 2921"/>
                          <wps:cNvSpPr>
                            <a:spLocks/>
                          </wps:cNvSpPr>
                          <wps:spPr bwMode="auto">
                            <a:xfrm>
                              <a:off x="3729" y="-4128"/>
                              <a:ext cx="89" cy="76"/>
                            </a:xfrm>
                            <a:custGeom>
                              <a:avLst/>
                              <a:gdLst>
                                <a:gd name="T0" fmla="+- 0 3773 3729"/>
                                <a:gd name="T1" fmla="*/ T0 w 89"/>
                                <a:gd name="T2" fmla="+- 0 -4053 -4128"/>
                                <a:gd name="T3" fmla="*/ -4053 h 76"/>
                                <a:gd name="T4" fmla="+- 0 3729 3729"/>
                                <a:gd name="T5" fmla="*/ T4 w 89"/>
                                <a:gd name="T6" fmla="+- 0 -4128 -4128"/>
                                <a:gd name="T7" fmla="*/ -4128 h 76"/>
                                <a:gd name="T8" fmla="+- 0 3817 3729"/>
                                <a:gd name="T9" fmla="*/ T8 w 89"/>
                                <a:gd name="T10" fmla="+- 0 -4128 -4128"/>
                                <a:gd name="T11" fmla="*/ -4128 h 76"/>
                                <a:gd name="T12" fmla="+- 0 3773 3729"/>
                                <a:gd name="T13" fmla="*/ T12 w 89"/>
                                <a:gd name="T14" fmla="+- 0 -4053 -4128"/>
                                <a:gd name="T15" fmla="*/ -4053 h 76"/>
                              </a:gdLst>
                              <a:ahLst/>
                              <a:cxnLst>
                                <a:cxn ang="0">
                                  <a:pos x="T1" y="T3"/>
                                </a:cxn>
                                <a:cxn ang="0">
                                  <a:pos x="T5" y="T7"/>
                                </a:cxn>
                                <a:cxn ang="0">
                                  <a:pos x="T9" y="T11"/>
                                </a:cxn>
                                <a:cxn ang="0">
                                  <a:pos x="T13" y="T15"/>
                                </a:cxn>
                              </a:cxnLst>
                              <a:rect l="0" t="0" r="r" b="b"/>
                              <a:pathLst>
                                <a:path w="89" h="76">
                                  <a:moveTo>
                                    <a:pt x="44" y="75"/>
                                  </a:moveTo>
                                  <a:lnTo>
                                    <a:pt x="0" y="0"/>
                                  </a:lnTo>
                                  <a:lnTo>
                                    <a:pt x="88" y="0"/>
                                  </a:lnTo>
                                  <a:lnTo>
                                    <a:pt x="44" y="75"/>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20" name="Group 2918"/>
                        <wpg:cNvGrpSpPr>
                          <a:grpSpLocks/>
                        </wpg:cNvGrpSpPr>
                        <wpg:grpSpPr bwMode="auto">
                          <a:xfrm>
                            <a:off x="3729" y="-4128"/>
                            <a:ext cx="44" cy="76"/>
                            <a:chOff x="3729" y="-4128"/>
                            <a:chExt cx="44" cy="76"/>
                          </a:xfrm>
                        </wpg:grpSpPr>
                        <wps:wsp>
                          <wps:cNvPr id="2921" name="Freeform 2919"/>
                          <wps:cNvSpPr>
                            <a:spLocks/>
                          </wps:cNvSpPr>
                          <wps:spPr bwMode="auto">
                            <a:xfrm>
                              <a:off x="3729" y="-4128"/>
                              <a:ext cx="44" cy="76"/>
                            </a:xfrm>
                            <a:custGeom>
                              <a:avLst/>
                              <a:gdLst>
                                <a:gd name="T0" fmla="+- 0 3729 3729"/>
                                <a:gd name="T1" fmla="*/ T0 w 44"/>
                                <a:gd name="T2" fmla="+- 0 -4128 -4128"/>
                                <a:gd name="T3" fmla="*/ -4128 h 76"/>
                                <a:gd name="T4" fmla="+- 0 3773 3729"/>
                                <a:gd name="T5" fmla="*/ T4 w 44"/>
                                <a:gd name="T6" fmla="+- 0 -4053 -4128"/>
                                <a:gd name="T7" fmla="*/ -4053 h 76"/>
                              </a:gdLst>
                              <a:ahLst/>
                              <a:cxnLst>
                                <a:cxn ang="0">
                                  <a:pos x="T1" y="T3"/>
                                </a:cxn>
                                <a:cxn ang="0">
                                  <a:pos x="T5" y="T7"/>
                                </a:cxn>
                              </a:cxnLst>
                              <a:rect l="0" t="0" r="r" b="b"/>
                              <a:pathLst>
                                <a:path w="44" h="76">
                                  <a:moveTo>
                                    <a:pt x="0" y="0"/>
                                  </a:moveTo>
                                  <a:lnTo>
                                    <a:pt x="44" y="75"/>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22" name="Group 2916"/>
                        <wpg:cNvGrpSpPr>
                          <a:grpSpLocks/>
                        </wpg:cNvGrpSpPr>
                        <wpg:grpSpPr bwMode="auto">
                          <a:xfrm>
                            <a:off x="3773" y="-4251"/>
                            <a:ext cx="2" cy="123"/>
                            <a:chOff x="3773" y="-4251"/>
                            <a:chExt cx="2" cy="123"/>
                          </a:xfrm>
                        </wpg:grpSpPr>
                        <wps:wsp>
                          <wps:cNvPr id="2923" name="Freeform 2917"/>
                          <wps:cNvSpPr>
                            <a:spLocks/>
                          </wps:cNvSpPr>
                          <wps:spPr bwMode="auto">
                            <a:xfrm>
                              <a:off x="3773" y="-4251"/>
                              <a:ext cx="2" cy="123"/>
                            </a:xfrm>
                            <a:custGeom>
                              <a:avLst/>
                              <a:gdLst>
                                <a:gd name="T0" fmla="+- 0 -4128 -4251"/>
                                <a:gd name="T1" fmla="*/ -4128 h 123"/>
                                <a:gd name="T2" fmla="+- 0 -4251 -4251"/>
                                <a:gd name="T3" fmla="*/ -4251 h 123"/>
                              </a:gdLst>
                              <a:ahLst/>
                              <a:cxnLst>
                                <a:cxn ang="0">
                                  <a:pos x="0" y="T1"/>
                                </a:cxn>
                                <a:cxn ang="0">
                                  <a:pos x="0" y="T3"/>
                                </a:cxn>
                              </a:cxnLst>
                              <a:rect l="0" t="0" r="r" b="b"/>
                              <a:pathLst>
                                <a:path h="123">
                                  <a:moveTo>
                                    <a:pt x="0" y="123"/>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24" name="Group 2914"/>
                        <wpg:cNvGrpSpPr>
                          <a:grpSpLocks/>
                        </wpg:cNvGrpSpPr>
                        <wpg:grpSpPr bwMode="auto">
                          <a:xfrm>
                            <a:off x="7673" y="-5593"/>
                            <a:ext cx="89" cy="77"/>
                            <a:chOff x="7673" y="-5593"/>
                            <a:chExt cx="89" cy="77"/>
                          </a:xfrm>
                        </wpg:grpSpPr>
                        <wps:wsp>
                          <wps:cNvPr id="2925" name="Freeform 2915"/>
                          <wps:cNvSpPr>
                            <a:spLocks/>
                          </wps:cNvSpPr>
                          <wps:spPr bwMode="auto">
                            <a:xfrm>
                              <a:off x="7673" y="-5593"/>
                              <a:ext cx="89" cy="77"/>
                            </a:xfrm>
                            <a:custGeom>
                              <a:avLst/>
                              <a:gdLst>
                                <a:gd name="T0" fmla="+- 0 7716 7673"/>
                                <a:gd name="T1" fmla="*/ T0 w 89"/>
                                <a:gd name="T2" fmla="+- 0 -5593 -5593"/>
                                <a:gd name="T3" fmla="*/ -5593 h 77"/>
                                <a:gd name="T4" fmla="+- 0 7673 7673"/>
                                <a:gd name="T5" fmla="*/ T4 w 89"/>
                                <a:gd name="T6" fmla="+- 0 -5515 -5593"/>
                                <a:gd name="T7" fmla="*/ -5515 h 77"/>
                                <a:gd name="T8" fmla="+- 0 7762 7673"/>
                                <a:gd name="T9" fmla="*/ T8 w 89"/>
                                <a:gd name="T10" fmla="+- 0 -5517 -5593"/>
                                <a:gd name="T11" fmla="*/ -5517 h 77"/>
                                <a:gd name="T12" fmla="+- 0 7716 7673"/>
                                <a:gd name="T13" fmla="*/ T12 w 89"/>
                                <a:gd name="T14" fmla="+- 0 -5593 -5593"/>
                                <a:gd name="T15" fmla="*/ -5593 h 77"/>
                              </a:gdLst>
                              <a:ahLst/>
                              <a:cxnLst>
                                <a:cxn ang="0">
                                  <a:pos x="T1" y="T3"/>
                                </a:cxn>
                                <a:cxn ang="0">
                                  <a:pos x="T5" y="T7"/>
                                </a:cxn>
                                <a:cxn ang="0">
                                  <a:pos x="T9" y="T11"/>
                                </a:cxn>
                                <a:cxn ang="0">
                                  <a:pos x="T13" y="T15"/>
                                </a:cxn>
                              </a:cxnLst>
                              <a:rect l="0" t="0" r="r" b="b"/>
                              <a:pathLst>
                                <a:path w="89" h="77">
                                  <a:moveTo>
                                    <a:pt x="43" y="0"/>
                                  </a:moveTo>
                                  <a:lnTo>
                                    <a:pt x="0" y="78"/>
                                  </a:lnTo>
                                  <a:lnTo>
                                    <a:pt x="89" y="76"/>
                                  </a:lnTo>
                                  <a:lnTo>
                                    <a:pt x="4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26" name="Group 2912"/>
                        <wpg:cNvGrpSpPr>
                          <a:grpSpLocks/>
                        </wpg:cNvGrpSpPr>
                        <wpg:grpSpPr bwMode="auto">
                          <a:xfrm>
                            <a:off x="7673" y="-5593"/>
                            <a:ext cx="89" cy="77"/>
                            <a:chOff x="7673" y="-5593"/>
                            <a:chExt cx="89" cy="77"/>
                          </a:xfrm>
                        </wpg:grpSpPr>
                        <wps:wsp>
                          <wps:cNvPr id="2927" name="Freeform 2913"/>
                          <wps:cNvSpPr>
                            <a:spLocks/>
                          </wps:cNvSpPr>
                          <wps:spPr bwMode="auto">
                            <a:xfrm>
                              <a:off x="7673" y="-5593"/>
                              <a:ext cx="89" cy="77"/>
                            </a:xfrm>
                            <a:custGeom>
                              <a:avLst/>
                              <a:gdLst>
                                <a:gd name="T0" fmla="+- 0 7716 7673"/>
                                <a:gd name="T1" fmla="*/ T0 w 89"/>
                                <a:gd name="T2" fmla="+- 0 -5593 -5593"/>
                                <a:gd name="T3" fmla="*/ -5593 h 77"/>
                                <a:gd name="T4" fmla="+- 0 7762 7673"/>
                                <a:gd name="T5" fmla="*/ T4 w 89"/>
                                <a:gd name="T6" fmla="+- 0 -5517 -5593"/>
                                <a:gd name="T7" fmla="*/ -5517 h 77"/>
                                <a:gd name="T8" fmla="+- 0 7673 7673"/>
                                <a:gd name="T9" fmla="*/ T8 w 89"/>
                                <a:gd name="T10" fmla="+- 0 -5515 -5593"/>
                                <a:gd name="T11" fmla="*/ -5515 h 77"/>
                                <a:gd name="T12" fmla="+- 0 7716 7673"/>
                                <a:gd name="T13" fmla="*/ T12 w 89"/>
                                <a:gd name="T14" fmla="+- 0 -5593 -5593"/>
                                <a:gd name="T15" fmla="*/ -5593 h 77"/>
                              </a:gdLst>
                              <a:ahLst/>
                              <a:cxnLst>
                                <a:cxn ang="0">
                                  <a:pos x="T1" y="T3"/>
                                </a:cxn>
                                <a:cxn ang="0">
                                  <a:pos x="T5" y="T7"/>
                                </a:cxn>
                                <a:cxn ang="0">
                                  <a:pos x="T9" y="T11"/>
                                </a:cxn>
                                <a:cxn ang="0">
                                  <a:pos x="T13" y="T15"/>
                                </a:cxn>
                              </a:cxnLst>
                              <a:rect l="0" t="0" r="r" b="b"/>
                              <a:pathLst>
                                <a:path w="89" h="77">
                                  <a:moveTo>
                                    <a:pt x="43" y="0"/>
                                  </a:moveTo>
                                  <a:lnTo>
                                    <a:pt x="89" y="76"/>
                                  </a:lnTo>
                                  <a:lnTo>
                                    <a:pt x="0" y="78"/>
                                  </a:lnTo>
                                  <a:lnTo>
                                    <a:pt x="43"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28" name="Group 2910"/>
                        <wpg:cNvGrpSpPr>
                          <a:grpSpLocks/>
                        </wpg:cNvGrpSpPr>
                        <wpg:grpSpPr bwMode="auto">
                          <a:xfrm>
                            <a:off x="7716" y="-5593"/>
                            <a:ext cx="45" cy="76"/>
                            <a:chOff x="7716" y="-5593"/>
                            <a:chExt cx="45" cy="76"/>
                          </a:xfrm>
                        </wpg:grpSpPr>
                        <wps:wsp>
                          <wps:cNvPr id="2929" name="Freeform 2911"/>
                          <wps:cNvSpPr>
                            <a:spLocks/>
                          </wps:cNvSpPr>
                          <wps:spPr bwMode="auto">
                            <a:xfrm>
                              <a:off x="7716" y="-5593"/>
                              <a:ext cx="45" cy="76"/>
                            </a:xfrm>
                            <a:custGeom>
                              <a:avLst/>
                              <a:gdLst>
                                <a:gd name="T0" fmla="+- 0 7762 7716"/>
                                <a:gd name="T1" fmla="*/ T0 w 45"/>
                                <a:gd name="T2" fmla="+- 0 -5517 -5593"/>
                                <a:gd name="T3" fmla="*/ -5517 h 76"/>
                                <a:gd name="T4" fmla="+- 0 7716 7716"/>
                                <a:gd name="T5" fmla="*/ T4 w 45"/>
                                <a:gd name="T6" fmla="+- 0 -5593 -5593"/>
                                <a:gd name="T7" fmla="*/ -5593 h 76"/>
                              </a:gdLst>
                              <a:ahLst/>
                              <a:cxnLst>
                                <a:cxn ang="0">
                                  <a:pos x="T1" y="T3"/>
                                </a:cxn>
                                <a:cxn ang="0">
                                  <a:pos x="T5" y="T7"/>
                                </a:cxn>
                              </a:cxnLst>
                              <a:rect l="0" t="0" r="r" b="b"/>
                              <a:pathLst>
                                <a:path w="45" h="76">
                                  <a:moveTo>
                                    <a:pt x="46" y="76"/>
                                  </a:moveTo>
                                  <a:lnTo>
                                    <a:pt x="0"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30" name="Group 2908"/>
                        <wpg:cNvGrpSpPr>
                          <a:grpSpLocks/>
                        </wpg:cNvGrpSpPr>
                        <wpg:grpSpPr bwMode="auto">
                          <a:xfrm>
                            <a:off x="7717" y="-5516"/>
                            <a:ext cx="3" cy="123"/>
                            <a:chOff x="7717" y="-5516"/>
                            <a:chExt cx="3" cy="123"/>
                          </a:xfrm>
                        </wpg:grpSpPr>
                        <wps:wsp>
                          <wps:cNvPr id="2931" name="Freeform 2909"/>
                          <wps:cNvSpPr>
                            <a:spLocks/>
                          </wps:cNvSpPr>
                          <wps:spPr bwMode="auto">
                            <a:xfrm>
                              <a:off x="7717" y="-5516"/>
                              <a:ext cx="3" cy="123"/>
                            </a:xfrm>
                            <a:custGeom>
                              <a:avLst/>
                              <a:gdLst>
                                <a:gd name="T0" fmla="+- 0 7717 7717"/>
                                <a:gd name="T1" fmla="*/ T0 w 3"/>
                                <a:gd name="T2" fmla="+- 0 -5516 -5516"/>
                                <a:gd name="T3" fmla="*/ -5516 h 123"/>
                                <a:gd name="T4" fmla="+- 0 7720 7717"/>
                                <a:gd name="T5" fmla="*/ T4 w 3"/>
                                <a:gd name="T6" fmla="+- 0 -5394 -5516"/>
                                <a:gd name="T7" fmla="*/ -5394 h 123"/>
                              </a:gdLst>
                              <a:ahLst/>
                              <a:cxnLst>
                                <a:cxn ang="0">
                                  <a:pos x="T1" y="T3"/>
                                </a:cxn>
                                <a:cxn ang="0">
                                  <a:pos x="T5" y="T7"/>
                                </a:cxn>
                              </a:cxnLst>
                              <a:rect l="0" t="0" r="r" b="b"/>
                              <a:pathLst>
                                <a:path w="3" h="123">
                                  <a:moveTo>
                                    <a:pt x="0" y="0"/>
                                  </a:moveTo>
                                  <a:lnTo>
                                    <a:pt x="3" y="122"/>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32" name="Group 2906"/>
                        <wpg:cNvGrpSpPr>
                          <a:grpSpLocks/>
                        </wpg:cNvGrpSpPr>
                        <wpg:grpSpPr bwMode="auto">
                          <a:xfrm>
                            <a:off x="2861" y="-3063"/>
                            <a:ext cx="1200" cy="284"/>
                            <a:chOff x="2861" y="-3063"/>
                            <a:chExt cx="1200" cy="284"/>
                          </a:xfrm>
                        </wpg:grpSpPr>
                        <wps:wsp>
                          <wps:cNvPr id="2933" name="Freeform 2907"/>
                          <wps:cNvSpPr>
                            <a:spLocks/>
                          </wps:cNvSpPr>
                          <wps:spPr bwMode="auto">
                            <a:xfrm>
                              <a:off x="2861" y="-3063"/>
                              <a:ext cx="1200" cy="284"/>
                            </a:xfrm>
                            <a:custGeom>
                              <a:avLst/>
                              <a:gdLst>
                                <a:gd name="T0" fmla="+- 0 2861 2861"/>
                                <a:gd name="T1" fmla="*/ T0 w 1200"/>
                                <a:gd name="T2" fmla="+- 0 -2779 -3063"/>
                                <a:gd name="T3" fmla="*/ -2779 h 284"/>
                                <a:gd name="T4" fmla="+- 0 4060 2861"/>
                                <a:gd name="T5" fmla="*/ T4 w 1200"/>
                                <a:gd name="T6" fmla="+- 0 -2779 -3063"/>
                                <a:gd name="T7" fmla="*/ -2779 h 284"/>
                                <a:gd name="T8" fmla="+- 0 4060 2861"/>
                                <a:gd name="T9" fmla="*/ T8 w 1200"/>
                                <a:gd name="T10" fmla="+- 0 -3063 -3063"/>
                                <a:gd name="T11" fmla="*/ -3063 h 284"/>
                                <a:gd name="T12" fmla="+- 0 2861 2861"/>
                                <a:gd name="T13" fmla="*/ T12 w 1200"/>
                                <a:gd name="T14" fmla="+- 0 -3063 -3063"/>
                                <a:gd name="T15" fmla="*/ -3063 h 284"/>
                                <a:gd name="T16" fmla="+- 0 2861 2861"/>
                                <a:gd name="T17" fmla="*/ T16 w 1200"/>
                                <a:gd name="T18" fmla="+- 0 -2779 -3063"/>
                                <a:gd name="T19" fmla="*/ -2779 h 284"/>
                              </a:gdLst>
                              <a:ahLst/>
                              <a:cxnLst>
                                <a:cxn ang="0">
                                  <a:pos x="T1" y="T3"/>
                                </a:cxn>
                                <a:cxn ang="0">
                                  <a:pos x="T5" y="T7"/>
                                </a:cxn>
                                <a:cxn ang="0">
                                  <a:pos x="T9" y="T11"/>
                                </a:cxn>
                                <a:cxn ang="0">
                                  <a:pos x="T13" y="T15"/>
                                </a:cxn>
                                <a:cxn ang="0">
                                  <a:pos x="T17" y="T19"/>
                                </a:cxn>
                              </a:cxnLst>
                              <a:rect l="0" t="0" r="r" b="b"/>
                              <a:pathLst>
                                <a:path w="1200" h="284">
                                  <a:moveTo>
                                    <a:pt x="0" y="284"/>
                                  </a:moveTo>
                                  <a:lnTo>
                                    <a:pt x="1199" y="284"/>
                                  </a:lnTo>
                                  <a:lnTo>
                                    <a:pt x="1199"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34" name="Group 2904"/>
                        <wpg:cNvGrpSpPr>
                          <a:grpSpLocks/>
                        </wpg:cNvGrpSpPr>
                        <wpg:grpSpPr bwMode="auto">
                          <a:xfrm>
                            <a:off x="2881" y="-2859"/>
                            <a:ext cx="1160" cy="2"/>
                            <a:chOff x="2881" y="-2859"/>
                            <a:chExt cx="1160" cy="2"/>
                          </a:xfrm>
                        </wpg:grpSpPr>
                        <wps:wsp>
                          <wps:cNvPr id="2935" name="Freeform 2905"/>
                          <wps:cNvSpPr>
                            <a:spLocks/>
                          </wps:cNvSpPr>
                          <wps:spPr bwMode="auto">
                            <a:xfrm>
                              <a:off x="2881" y="-2859"/>
                              <a:ext cx="1160" cy="2"/>
                            </a:xfrm>
                            <a:custGeom>
                              <a:avLst/>
                              <a:gdLst>
                                <a:gd name="T0" fmla="+- 0 2881 2881"/>
                                <a:gd name="T1" fmla="*/ T0 w 1160"/>
                                <a:gd name="T2" fmla="+- 0 4040 2881"/>
                                <a:gd name="T3" fmla="*/ T2 w 1160"/>
                              </a:gdLst>
                              <a:ahLst/>
                              <a:cxnLst>
                                <a:cxn ang="0">
                                  <a:pos x="T1" y="0"/>
                                </a:cxn>
                                <a:cxn ang="0">
                                  <a:pos x="T3" y="0"/>
                                </a:cxn>
                              </a:cxnLst>
                              <a:rect l="0" t="0" r="r" b="b"/>
                              <a:pathLst>
                                <a:path w="1160">
                                  <a:moveTo>
                                    <a:pt x="0" y="0"/>
                                  </a:moveTo>
                                  <a:lnTo>
                                    <a:pt x="1159"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36" name="Group 2902"/>
                        <wpg:cNvGrpSpPr>
                          <a:grpSpLocks/>
                        </wpg:cNvGrpSpPr>
                        <wpg:grpSpPr bwMode="auto">
                          <a:xfrm>
                            <a:off x="2448" y="-2935"/>
                            <a:ext cx="413" cy="14"/>
                            <a:chOff x="2448" y="-2935"/>
                            <a:chExt cx="413" cy="14"/>
                          </a:xfrm>
                        </wpg:grpSpPr>
                        <wps:wsp>
                          <wps:cNvPr id="2937" name="Freeform 2903"/>
                          <wps:cNvSpPr>
                            <a:spLocks/>
                          </wps:cNvSpPr>
                          <wps:spPr bwMode="auto">
                            <a:xfrm>
                              <a:off x="2448" y="-2935"/>
                              <a:ext cx="413" cy="14"/>
                            </a:xfrm>
                            <a:custGeom>
                              <a:avLst/>
                              <a:gdLst>
                                <a:gd name="T0" fmla="+- 0 2448 2448"/>
                                <a:gd name="T1" fmla="*/ T0 w 413"/>
                                <a:gd name="T2" fmla="+- 0 -2935 -2935"/>
                                <a:gd name="T3" fmla="*/ -2935 h 14"/>
                                <a:gd name="T4" fmla="+- 0 2861 2448"/>
                                <a:gd name="T5" fmla="*/ T4 w 413"/>
                                <a:gd name="T6" fmla="+- 0 -2921 -2935"/>
                                <a:gd name="T7" fmla="*/ -2921 h 14"/>
                              </a:gdLst>
                              <a:ahLst/>
                              <a:cxnLst>
                                <a:cxn ang="0">
                                  <a:pos x="T1" y="T3"/>
                                </a:cxn>
                                <a:cxn ang="0">
                                  <a:pos x="T5" y="T7"/>
                                </a:cxn>
                              </a:cxnLst>
                              <a:rect l="0" t="0" r="r" b="b"/>
                              <a:pathLst>
                                <a:path w="413" h="14">
                                  <a:moveTo>
                                    <a:pt x="0" y="0"/>
                                  </a:moveTo>
                                  <a:lnTo>
                                    <a:pt x="413" y="14"/>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38" name="Group 2900"/>
                        <wpg:cNvGrpSpPr>
                          <a:grpSpLocks/>
                        </wpg:cNvGrpSpPr>
                        <wpg:grpSpPr bwMode="auto">
                          <a:xfrm>
                            <a:off x="4927" y="-3077"/>
                            <a:ext cx="1156" cy="284"/>
                            <a:chOff x="4927" y="-3077"/>
                            <a:chExt cx="1156" cy="284"/>
                          </a:xfrm>
                        </wpg:grpSpPr>
                        <wps:wsp>
                          <wps:cNvPr id="2939" name="Freeform 2901"/>
                          <wps:cNvSpPr>
                            <a:spLocks/>
                          </wps:cNvSpPr>
                          <wps:spPr bwMode="auto">
                            <a:xfrm>
                              <a:off x="4927" y="-3077"/>
                              <a:ext cx="1156" cy="284"/>
                            </a:xfrm>
                            <a:custGeom>
                              <a:avLst/>
                              <a:gdLst>
                                <a:gd name="T0" fmla="+- 0 4927 4927"/>
                                <a:gd name="T1" fmla="*/ T0 w 1156"/>
                                <a:gd name="T2" fmla="+- 0 -2793 -3077"/>
                                <a:gd name="T3" fmla="*/ -2793 h 284"/>
                                <a:gd name="T4" fmla="+- 0 6083 4927"/>
                                <a:gd name="T5" fmla="*/ T4 w 1156"/>
                                <a:gd name="T6" fmla="+- 0 -2793 -3077"/>
                                <a:gd name="T7" fmla="*/ -2793 h 284"/>
                                <a:gd name="T8" fmla="+- 0 6083 4927"/>
                                <a:gd name="T9" fmla="*/ T8 w 1156"/>
                                <a:gd name="T10" fmla="+- 0 -3077 -3077"/>
                                <a:gd name="T11" fmla="*/ -3077 h 284"/>
                                <a:gd name="T12" fmla="+- 0 4927 4927"/>
                                <a:gd name="T13" fmla="*/ T12 w 1156"/>
                                <a:gd name="T14" fmla="+- 0 -3077 -3077"/>
                                <a:gd name="T15" fmla="*/ -3077 h 284"/>
                                <a:gd name="T16" fmla="+- 0 4927 4927"/>
                                <a:gd name="T17" fmla="*/ T16 w 1156"/>
                                <a:gd name="T18" fmla="+- 0 -2793 -3077"/>
                                <a:gd name="T19" fmla="*/ -2793 h 284"/>
                              </a:gdLst>
                              <a:ahLst/>
                              <a:cxnLst>
                                <a:cxn ang="0">
                                  <a:pos x="T1" y="T3"/>
                                </a:cxn>
                                <a:cxn ang="0">
                                  <a:pos x="T5" y="T7"/>
                                </a:cxn>
                                <a:cxn ang="0">
                                  <a:pos x="T9" y="T11"/>
                                </a:cxn>
                                <a:cxn ang="0">
                                  <a:pos x="T13" y="T15"/>
                                </a:cxn>
                                <a:cxn ang="0">
                                  <a:pos x="T17" y="T19"/>
                                </a:cxn>
                              </a:cxnLst>
                              <a:rect l="0" t="0" r="r" b="b"/>
                              <a:pathLst>
                                <a:path w="1156" h="284">
                                  <a:moveTo>
                                    <a:pt x="0" y="284"/>
                                  </a:moveTo>
                                  <a:lnTo>
                                    <a:pt x="1156" y="284"/>
                                  </a:lnTo>
                                  <a:lnTo>
                                    <a:pt x="1156"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40" name="Group 2898"/>
                        <wpg:cNvGrpSpPr>
                          <a:grpSpLocks/>
                        </wpg:cNvGrpSpPr>
                        <wpg:grpSpPr bwMode="auto">
                          <a:xfrm>
                            <a:off x="4947" y="-2873"/>
                            <a:ext cx="1116" cy="2"/>
                            <a:chOff x="4947" y="-2873"/>
                            <a:chExt cx="1116" cy="2"/>
                          </a:xfrm>
                        </wpg:grpSpPr>
                        <wps:wsp>
                          <wps:cNvPr id="2941" name="Freeform 2899"/>
                          <wps:cNvSpPr>
                            <a:spLocks/>
                          </wps:cNvSpPr>
                          <wps:spPr bwMode="auto">
                            <a:xfrm>
                              <a:off x="4947" y="-2873"/>
                              <a:ext cx="1116" cy="2"/>
                            </a:xfrm>
                            <a:custGeom>
                              <a:avLst/>
                              <a:gdLst>
                                <a:gd name="T0" fmla="+- 0 4947 4947"/>
                                <a:gd name="T1" fmla="*/ T0 w 1116"/>
                                <a:gd name="T2" fmla="+- 0 6063 4947"/>
                                <a:gd name="T3" fmla="*/ T2 w 1116"/>
                              </a:gdLst>
                              <a:ahLst/>
                              <a:cxnLst>
                                <a:cxn ang="0">
                                  <a:pos x="T1" y="0"/>
                                </a:cxn>
                                <a:cxn ang="0">
                                  <a:pos x="T3" y="0"/>
                                </a:cxn>
                              </a:cxnLst>
                              <a:rect l="0" t="0" r="r" b="b"/>
                              <a:pathLst>
                                <a:path w="1116">
                                  <a:moveTo>
                                    <a:pt x="0" y="0"/>
                                  </a:moveTo>
                                  <a:lnTo>
                                    <a:pt x="1116"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42" name="Group 2896"/>
                        <wpg:cNvGrpSpPr>
                          <a:grpSpLocks/>
                        </wpg:cNvGrpSpPr>
                        <wpg:grpSpPr bwMode="auto">
                          <a:xfrm>
                            <a:off x="4060" y="-2935"/>
                            <a:ext cx="867" cy="14"/>
                            <a:chOff x="4060" y="-2935"/>
                            <a:chExt cx="867" cy="14"/>
                          </a:xfrm>
                        </wpg:grpSpPr>
                        <wps:wsp>
                          <wps:cNvPr id="2943" name="Freeform 2897"/>
                          <wps:cNvSpPr>
                            <a:spLocks/>
                          </wps:cNvSpPr>
                          <wps:spPr bwMode="auto">
                            <a:xfrm>
                              <a:off x="4060" y="-2935"/>
                              <a:ext cx="867" cy="14"/>
                            </a:xfrm>
                            <a:custGeom>
                              <a:avLst/>
                              <a:gdLst>
                                <a:gd name="T0" fmla="+- 0 4060 4060"/>
                                <a:gd name="T1" fmla="*/ T0 w 867"/>
                                <a:gd name="T2" fmla="+- 0 -2921 -2935"/>
                                <a:gd name="T3" fmla="*/ -2921 h 14"/>
                                <a:gd name="T4" fmla="+- 0 4927 4060"/>
                                <a:gd name="T5" fmla="*/ T4 w 867"/>
                                <a:gd name="T6" fmla="+- 0 -2935 -2935"/>
                                <a:gd name="T7" fmla="*/ -2935 h 14"/>
                              </a:gdLst>
                              <a:ahLst/>
                              <a:cxnLst>
                                <a:cxn ang="0">
                                  <a:pos x="T1" y="T3"/>
                                </a:cxn>
                                <a:cxn ang="0">
                                  <a:pos x="T5" y="T7"/>
                                </a:cxn>
                              </a:cxnLst>
                              <a:rect l="0" t="0" r="r" b="b"/>
                              <a:pathLst>
                                <a:path w="867" h="14">
                                  <a:moveTo>
                                    <a:pt x="0" y="14"/>
                                  </a:moveTo>
                                  <a:lnTo>
                                    <a:pt x="867"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44" name="Group 2894"/>
                        <wpg:cNvGrpSpPr>
                          <a:grpSpLocks/>
                        </wpg:cNvGrpSpPr>
                        <wpg:grpSpPr bwMode="auto">
                          <a:xfrm>
                            <a:off x="6975" y="-3077"/>
                            <a:ext cx="1286" cy="284"/>
                            <a:chOff x="6975" y="-3077"/>
                            <a:chExt cx="1286" cy="284"/>
                          </a:xfrm>
                        </wpg:grpSpPr>
                        <wps:wsp>
                          <wps:cNvPr id="2945" name="Freeform 2895"/>
                          <wps:cNvSpPr>
                            <a:spLocks/>
                          </wps:cNvSpPr>
                          <wps:spPr bwMode="auto">
                            <a:xfrm>
                              <a:off x="6975" y="-3077"/>
                              <a:ext cx="1286" cy="284"/>
                            </a:xfrm>
                            <a:custGeom>
                              <a:avLst/>
                              <a:gdLst>
                                <a:gd name="T0" fmla="+- 0 6975 6975"/>
                                <a:gd name="T1" fmla="*/ T0 w 1286"/>
                                <a:gd name="T2" fmla="+- 0 -2793 -3077"/>
                                <a:gd name="T3" fmla="*/ -2793 h 284"/>
                                <a:gd name="T4" fmla="+- 0 8261 6975"/>
                                <a:gd name="T5" fmla="*/ T4 w 1286"/>
                                <a:gd name="T6" fmla="+- 0 -2793 -3077"/>
                                <a:gd name="T7" fmla="*/ -2793 h 284"/>
                                <a:gd name="T8" fmla="+- 0 8261 6975"/>
                                <a:gd name="T9" fmla="*/ T8 w 1286"/>
                                <a:gd name="T10" fmla="+- 0 -3077 -3077"/>
                                <a:gd name="T11" fmla="*/ -3077 h 284"/>
                                <a:gd name="T12" fmla="+- 0 6975 6975"/>
                                <a:gd name="T13" fmla="*/ T12 w 1286"/>
                                <a:gd name="T14" fmla="+- 0 -3077 -3077"/>
                                <a:gd name="T15" fmla="*/ -3077 h 284"/>
                                <a:gd name="T16" fmla="+- 0 6975 6975"/>
                                <a:gd name="T17" fmla="*/ T16 w 1286"/>
                                <a:gd name="T18" fmla="+- 0 -2793 -3077"/>
                                <a:gd name="T19" fmla="*/ -2793 h 284"/>
                              </a:gdLst>
                              <a:ahLst/>
                              <a:cxnLst>
                                <a:cxn ang="0">
                                  <a:pos x="T1" y="T3"/>
                                </a:cxn>
                                <a:cxn ang="0">
                                  <a:pos x="T5" y="T7"/>
                                </a:cxn>
                                <a:cxn ang="0">
                                  <a:pos x="T9" y="T11"/>
                                </a:cxn>
                                <a:cxn ang="0">
                                  <a:pos x="T13" y="T15"/>
                                </a:cxn>
                                <a:cxn ang="0">
                                  <a:pos x="T17" y="T19"/>
                                </a:cxn>
                              </a:cxnLst>
                              <a:rect l="0" t="0" r="r" b="b"/>
                              <a:pathLst>
                                <a:path w="1286" h="284">
                                  <a:moveTo>
                                    <a:pt x="0" y="284"/>
                                  </a:moveTo>
                                  <a:lnTo>
                                    <a:pt x="1286" y="284"/>
                                  </a:lnTo>
                                  <a:lnTo>
                                    <a:pt x="1286" y="0"/>
                                  </a:lnTo>
                                  <a:lnTo>
                                    <a:pt x="0" y="0"/>
                                  </a:lnTo>
                                  <a:lnTo>
                                    <a:pt x="0" y="284"/>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46" name="Group 2892"/>
                        <wpg:cNvGrpSpPr>
                          <a:grpSpLocks/>
                        </wpg:cNvGrpSpPr>
                        <wpg:grpSpPr bwMode="auto">
                          <a:xfrm>
                            <a:off x="6995" y="-2873"/>
                            <a:ext cx="1247" cy="2"/>
                            <a:chOff x="6995" y="-2873"/>
                            <a:chExt cx="1247" cy="2"/>
                          </a:xfrm>
                        </wpg:grpSpPr>
                        <wps:wsp>
                          <wps:cNvPr id="2947" name="Freeform 2893"/>
                          <wps:cNvSpPr>
                            <a:spLocks/>
                          </wps:cNvSpPr>
                          <wps:spPr bwMode="auto">
                            <a:xfrm>
                              <a:off x="6995" y="-2873"/>
                              <a:ext cx="1247" cy="2"/>
                            </a:xfrm>
                            <a:custGeom>
                              <a:avLst/>
                              <a:gdLst>
                                <a:gd name="T0" fmla="+- 0 6995 6995"/>
                                <a:gd name="T1" fmla="*/ T0 w 1247"/>
                                <a:gd name="T2" fmla="+- 0 8241 6995"/>
                                <a:gd name="T3" fmla="*/ T2 w 1247"/>
                              </a:gdLst>
                              <a:ahLst/>
                              <a:cxnLst>
                                <a:cxn ang="0">
                                  <a:pos x="T1" y="0"/>
                                </a:cxn>
                                <a:cxn ang="0">
                                  <a:pos x="T3" y="0"/>
                                </a:cxn>
                              </a:cxnLst>
                              <a:rect l="0" t="0" r="r" b="b"/>
                              <a:pathLst>
                                <a:path w="1247">
                                  <a:moveTo>
                                    <a:pt x="0" y="0"/>
                                  </a:moveTo>
                                  <a:lnTo>
                                    <a:pt x="1246"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48" name="Group 2890"/>
                        <wpg:cNvGrpSpPr>
                          <a:grpSpLocks/>
                        </wpg:cNvGrpSpPr>
                        <wpg:grpSpPr bwMode="auto">
                          <a:xfrm>
                            <a:off x="6083" y="-2935"/>
                            <a:ext cx="891" cy="2"/>
                            <a:chOff x="6083" y="-2935"/>
                            <a:chExt cx="891" cy="2"/>
                          </a:xfrm>
                        </wpg:grpSpPr>
                        <wps:wsp>
                          <wps:cNvPr id="2949" name="Freeform 2891"/>
                          <wps:cNvSpPr>
                            <a:spLocks/>
                          </wps:cNvSpPr>
                          <wps:spPr bwMode="auto">
                            <a:xfrm>
                              <a:off x="6083" y="-2935"/>
                              <a:ext cx="891" cy="2"/>
                            </a:xfrm>
                            <a:custGeom>
                              <a:avLst/>
                              <a:gdLst>
                                <a:gd name="T0" fmla="+- 0 6083 6083"/>
                                <a:gd name="T1" fmla="*/ T0 w 891"/>
                                <a:gd name="T2" fmla="+- 0 6975 6083"/>
                                <a:gd name="T3" fmla="*/ T2 w 891"/>
                              </a:gdLst>
                              <a:ahLst/>
                              <a:cxnLst>
                                <a:cxn ang="0">
                                  <a:pos x="T1" y="0"/>
                                </a:cxn>
                                <a:cxn ang="0">
                                  <a:pos x="T3" y="0"/>
                                </a:cxn>
                              </a:cxnLst>
                              <a:rect l="0" t="0" r="r" b="b"/>
                              <a:pathLst>
                                <a:path w="891">
                                  <a:moveTo>
                                    <a:pt x="0" y="0"/>
                                  </a:moveTo>
                                  <a:lnTo>
                                    <a:pt x="892"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50" name="Group 2888"/>
                        <wpg:cNvGrpSpPr>
                          <a:grpSpLocks/>
                        </wpg:cNvGrpSpPr>
                        <wpg:grpSpPr bwMode="auto">
                          <a:xfrm>
                            <a:off x="2787" y="-1964"/>
                            <a:ext cx="1496" cy="284"/>
                            <a:chOff x="2787" y="-1964"/>
                            <a:chExt cx="1496" cy="284"/>
                          </a:xfrm>
                        </wpg:grpSpPr>
                        <wps:wsp>
                          <wps:cNvPr id="2951" name="Freeform 2889"/>
                          <wps:cNvSpPr>
                            <a:spLocks/>
                          </wps:cNvSpPr>
                          <wps:spPr bwMode="auto">
                            <a:xfrm>
                              <a:off x="2787" y="-1964"/>
                              <a:ext cx="1496" cy="284"/>
                            </a:xfrm>
                            <a:custGeom>
                              <a:avLst/>
                              <a:gdLst>
                                <a:gd name="T0" fmla="+- 0 2787 2787"/>
                                <a:gd name="T1" fmla="*/ T0 w 1496"/>
                                <a:gd name="T2" fmla="+- 0 -1679 -1964"/>
                                <a:gd name="T3" fmla="*/ -1679 h 284"/>
                                <a:gd name="T4" fmla="+- 0 4283 2787"/>
                                <a:gd name="T5" fmla="*/ T4 w 1496"/>
                                <a:gd name="T6" fmla="+- 0 -1679 -1964"/>
                                <a:gd name="T7" fmla="*/ -1679 h 284"/>
                                <a:gd name="T8" fmla="+- 0 4283 2787"/>
                                <a:gd name="T9" fmla="*/ T8 w 1496"/>
                                <a:gd name="T10" fmla="+- 0 -1964 -1964"/>
                                <a:gd name="T11" fmla="*/ -1964 h 284"/>
                                <a:gd name="T12" fmla="+- 0 2787 2787"/>
                                <a:gd name="T13" fmla="*/ T12 w 1496"/>
                                <a:gd name="T14" fmla="+- 0 -1964 -1964"/>
                                <a:gd name="T15" fmla="*/ -1964 h 284"/>
                                <a:gd name="T16" fmla="+- 0 2787 2787"/>
                                <a:gd name="T17" fmla="*/ T16 w 1496"/>
                                <a:gd name="T18" fmla="+- 0 -1679 -1964"/>
                                <a:gd name="T19" fmla="*/ -1679 h 284"/>
                              </a:gdLst>
                              <a:ahLst/>
                              <a:cxnLst>
                                <a:cxn ang="0">
                                  <a:pos x="T1" y="T3"/>
                                </a:cxn>
                                <a:cxn ang="0">
                                  <a:pos x="T5" y="T7"/>
                                </a:cxn>
                                <a:cxn ang="0">
                                  <a:pos x="T9" y="T11"/>
                                </a:cxn>
                                <a:cxn ang="0">
                                  <a:pos x="T13" y="T15"/>
                                </a:cxn>
                                <a:cxn ang="0">
                                  <a:pos x="T17" y="T19"/>
                                </a:cxn>
                              </a:cxnLst>
                              <a:rect l="0" t="0" r="r" b="b"/>
                              <a:pathLst>
                                <a:path w="1496" h="284">
                                  <a:moveTo>
                                    <a:pt x="0" y="285"/>
                                  </a:moveTo>
                                  <a:lnTo>
                                    <a:pt x="1496" y="285"/>
                                  </a:lnTo>
                                  <a:lnTo>
                                    <a:pt x="1496" y="0"/>
                                  </a:lnTo>
                                  <a:lnTo>
                                    <a:pt x="0" y="0"/>
                                  </a:lnTo>
                                  <a:lnTo>
                                    <a:pt x="0" y="285"/>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52" name="Group 2886"/>
                        <wpg:cNvGrpSpPr>
                          <a:grpSpLocks/>
                        </wpg:cNvGrpSpPr>
                        <wpg:grpSpPr bwMode="auto">
                          <a:xfrm>
                            <a:off x="2807" y="-1759"/>
                            <a:ext cx="1456" cy="2"/>
                            <a:chOff x="2807" y="-1759"/>
                            <a:chExt cx="1456" cy="2"/>
                          </a:xfrm>
                        </wpg:grpSpPr>
                        <wps:wsp>
                          <wps:cNvPr id="2953" name="Freeform 2887"/>
                          <wps:cNvSpPr>
                            <a:spLocks/>
                          </wps:cNvSpPr>
                          <wps:spPr bwMode="auto">
                            <a:xfrm>
                              <a:off x="2807" y="-1759"/>
                              <a:ext cx="1456" cy="2"/>
                            </a:xfrm>
                            <a:custGeom>
                              <a:avLst/>
                              <a:gdLst>
                                <a:gd name="T0" fmla="+- 0 2807 2807"/>
                                <a:gd name="T1" fmla="*/ T0 w 1456"/>
                                <a:gd name="T2" fmla="+- 0 4263 2807"/>
                                <a:gd name="T3" fmla="*/ T2 w 1456"/>
                              </a:gdLst>
                              <a:ahLst/>
                              <a:cxnLst>
                                <a:cxn ang="0">
                                  <a:pos x="T1" y="0"/>
                                </a:cxn>
                                <a:cxn ang="0">
                                  <a:pos x="T3" y="0"/>
                                </a:cxn>
                              </a:cxnLst>
                              <a:rect l="0" t="0" r="r" b="b"/>
                              <a:pathLst>
                                <a:path w="1456">
                                  <a:moveTo>
                                    <a:pt x="0" y="0"/>
                                  </a:moveTo>
                                  <a:lnTo>
                                    <a:pt x="1456"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54" name="Group 2884"/>
                        <wpg:cNvGrpSpPr>
                          <a:grpSpLocks/>
                        </wpg:cNvGrpSpPr>
                        <wpg:grpSpPr bwMode="auto">
                          <a:xfrm>
                            <a:off x="3535" y="-2793"/>
                            <a:ext cx="1971" cy="829"/>
                            <a:chOff x="3535" y="-2793"/>
                            <a:chExt cx="1971" cy="829"/>
                          </a:xfrm>
                        </wpg:grpSpPr>
                        <wps:wsp>
                          <wps:cNvPr id="2955" name="Freeform 2885"/>
                          <wps:cNvSpPr>
                            <a:spLocks/>
                          </wps:cNvSpPr>
                          <wps:spPr bwMode="auto">
                            <a:xfrm>
                              <a:off x="3535" y="-2793"/>
                              <a:ext cx="1971" cy="829"/>
                            </a:xfrm>
                            <a:custGeom>
                              <a:avLst/>
                              <a:gdLst>
                                <a:gd name="T0" fmla="+- 0 5506 3535"/>
                                <a:gd name="T1" fmla="*/ T0 w 1971"/>
                                <a:gd name="T2" fmla="+- 0 -2793 -2793"/>
                                <a:gd name="T3" fmla="*/ -2793 h 829"/>
                                <a:gd name="T4" fmla="+- 0 3535 3535"/>
                                <a:gd name="T5" fmla="*/ T4 w 1971"/>
                                <a:gd name="T6" fmla="+- 0 -1964 -2793"/>
                                <a:gd name="T7" fmla="*/ -1964 h 829"/>
                              </a:gdLst>
                              <a:ahLst/>
                              <a:cxnLst>
                                <a:cxn ang="0">
                                  <a:pos x="T1" y="T3"/>
                                </a:cxn>
                                <a:cxn ang="0">
                                  <a:pos x="T5" y="T7"/>
                                </a:cxn>
                              </a:cxnLst>
                              <a:rect l="0" t="0" r="r" b="b"/>
                              <a:pathLst>
                                <a:path w="1971" h="829">
                                  <a:moveTo>
                                    <a:pt x="1971" y="0"/>
                                  </a:moveTo>
                                  <a:lnTo>
                                    <a:pt x="0" y="829"/>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56" name="Group 2882"/>
                        <wpg:cNvGrpSpPr>
                          <a:grpSpLocks/>
                        </wpg:cNvGrpSpPr>
                        <wpg:grpSpPr bwMode="auto">
                          <a:xfrm>
                            <a:off x="4106" y="-1137"/>
                            <a:ext cx="177" cy="212"/>
                            <a:chOff x="4106" y="-1137"/>
                            <a:chExt cx="177" cy="212"/>
                          </a:xfrm>
                        </wpg:grpSpPr>
                        <wps:wsp>
                          <wps:cNvPr id="2957" name="Freeform 2883"/>
                          <wps:cNvSpPr>
                            <a:spLocks/>
                          </wps:cNvSpPr>
                          <wps:spPr bwMode="auto">
                            <a:xfrm>
                              <a:off x="4106" y="-1137"/>
                              <a:ext cx="177" cy="212"/>
                            </a:xfrm>
                            <a:custGeom>
                              <a:avLst/>
                              <a:gdLst>
                                <a:gd name="T0" fmla="+- 0 4283 4106"/>
                                <a:gd name="T1" fmla="*/ T0 w 177"/>
                                <a:gd name="T2" fmla="+- 0 -925 -1137"/>
                                <a:gd name="T3" fmla="*/ -925 h 212"/>
                                <a:gd name="T4" fmla="+- 0 4106 4106"/>
                                <a:gd name="T5" fmla="*/ T4 w 177"/>
                                <a:gd name="T6" fmla="+- 0 -1137 -1137"/>
                                <a:gd name="T7" fmla="*/ -1137 h 212"/>
                                <a:gd name="T8" fmla="+- 0 4106 4106"/>
                                <a:gd name="T9" fmla="*/ T8 w 177"/>
                                <a:gd name="T10" fmla="+- 0 -925 -1137"/>
                                <a:gd name="T11" fmla="*/ -925 h 212"/>
                                <a:gd name="T12" fmla="+- 0 4283 4106"/>
                                <a:gd name="T13" fmla="*/ T12 w 177"/>
                                <a:gd name="T14" fmla="+- 0 -925 -1137"/>
                                <a:gd name="T15" fmla="*/ -925 h 212"/>
                              </a:gdLst>
                              <a:ahLst/>
                              <a:cxnLst>
                                <a:cxn ang="0">
                                  <a:pos x="T1" y="T3"/>
                                </a:cxn>
                                <a:cxn ang="0">
                                  <a:pos x="T5" y="T7"/>
                                </a:cxn>
                                <a:cxn ang="0">
                                  <a:pos x="T9" y="T11"/>
                                </a:cxn>
                                <a:cxn ang="0">
                                  <a:pos x="T13" y="T15"/>
                                </a:cxn>
                              </a:cxnLst>
                              <a:rect l="0" t="0" r="r" b="b"/>
                              <a:pathLst>
                                <a:path w="177" h="212">
                                  <a:moveTo>
                                    <a:pt x="177" y="212"/>
                                  </a:moveTo>
                                  <a:lnTo>
                                    <a:pt x="0" y="0"/>
                                  </a:lnTo>
                                  <a:lnTo>
                                    <a:pt x="0" y="212"/>
                                  </a:lnTo>
                                  <a:lnTo>
                                    <a:pt x="177" y="212"/>
                                  </a:lnTo>
                                  <a:close/>
                                </a:path>
                              </a:pathLst>
                            </a:custGeom>
                            <a:noFill/>
                            <a:ln w="27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58" name="Group 2880"/>
                        <wpg:cNvGrpSpPr>
                          <a:grpSpLocks/>
                        </wpg:cNvGrpSpPr>
                        <wpg:grpSpPr bwMode="auto">
                          <a:xfrm>
                            <a:off x="1885" y="-1137"/>
                            <a:ext cx="2397" cy="706"/>
                            <a:chOff x="1885" y="-1137"/>
                            <a:chExt cx="2397" cy="706"/>
                          </a:xfrm>
                        </wpg:grpSpPr>
                        <wps:wsp>
                          <wps:cNvPr id="2959" name="Freeform 2881"/>
                          <wps:cNvSpPr>
                            <a:spLocks/>
                          </wps:cNvSpPr>
                          <wps:spPr bwMode="auto">
                            <a:xfrm>
                              <a:off x="1885" y="-1137"/>
                              <a:ext cx="2397" cy="706"/>
                            </a:xfrm>
                            <a:custGeom>
                              <a:avLst/>
                              <a:gdLst>
                                <a:gd name="T0" fmla="+- 0 1885 1885"/>
                                <a:gd name="T1" fmla="*/ T0 w 2397"/>
                                <a:gd name="T2" fmla="+- 0 -431 -1137"/>
                                <a:gd name="T3" fmla="*/ -431 h 706"/>
                                <a:gd name="T4" fmla="+- 0 4283 1885"/>
                                <a:gd name="T5" fmla="*/ T4 w 2397"/>
                                <a:gd name="T6" fmla="+- 0 -431 -1137"/>
                                <a:gd name="T7" fmla="*/ -431 h 706"/>
                                <a:gd name="T8" fmla="+- 0 4283 1885"/>
                                <a:gd name="T9" fmla="*/ T8 w 2397"/>
                                <a:gd name="T10" fmla="+- 0 -925 -1137"/>
                                <a:gd name="T11" fmla="*/ -925 h 706"/>
                                <a:gd name="T12" fmla="+- 0 4106 1885"/>
                                <a:gd name="T13" fmla="*/ T12 w 2397"/>
                                <a:gd name="T14" fmla="+- 0 -925 -1137"/>
                                <a:gd name="T15" fmla="*/ -925 h 706"/>
                                <a:gd name="T16" fmla="+- 0 4106 1885"/>
                                <a:gd name="T17" fmla="*/ T16 w 2397"/>
                                <a:gd name="T18" fmla="+- 0 -1137 -1137"/>
                                <a:gd name="T19" fmla="*/ -1137 h 706"/>
                                <a:gd name="T20" fmla="+- 0 1885 1885"/>
                                <a:gd name="T21" fmla="*/ T20 w 2397"/>
                                <a:gd name="T22" fmla="+- 0 -1137 -1137"/>
                                <a:gd name="T23" fmla="*/ -1137 h 706"/>
                                <a:gd name="T24" fmla="+- 0 1885 1885"/>
                                <a:gd name="T25" fmla="*/ T24 w 2397"/>
                                <a:gd name="T26" fmla="+- 0 -431 -1137"/>
                                <a:gd name="T27" fmla="*/ -431 h 706"/>
                              </a:gdLst>
                              <a:ahLst/>
                              <a:cxnLst>
                                <a:cxn ang="0">
                                  <a:pos x="T1" y="T3"/>
                                </a:cxn>
                                <a:cxn ang="0">
                                  <a:pos x="T5" y="T7"/>
                                </a:cxn>
                                <a:cxn ang="0">
                                  <a:pos x="T9" y="T11"/>
                                </a:cxn>
                                <a:cxn ang="0">
                                  <a:pos x="T13" y="T15"/>
                                </a:cxn>
                                <a:cxn ang="0">
                                  <a:pos x="T17" y="T19"/>
                                </a:cxn>
                                <a:cxn ang="0">
                                  <a:pos x="T21" y="T23"/>
                                </a:cxn>
                                <a:cxn ang="0">
                                  <a:pos x="T25" y="T27"/>
                                </a:cxn>
                              </a:cxnLst>
                              <a:rect l="0" t="0" r="r" b="b"/>
                              <a:pathLst>
                                <a:path w="2397" h="706">
                                  <a:moveTo>
                                    <a:pt x="0" y="706"/>
                                  </a:moveTo>
                                  <a:lnTo>
                                    <a:pt x="2398" y="706"/>
                                  </a:lnTo>
                                  <a:lnTo>
                                    <a:pt x="2398" y="212"/>
                                  </a:lnTo>
                                  <a:lnTo>
                                    <a:pt x="2221" y="212"/>
                                  </a:lnTo>
                                  <a:lnTo>
                                    <a:pt x="2221" y="0"/>
                                  </a:lnTo>
                                  <a:lnTo>
                                    <a:pt x="0" y="0"/>
                                  </a:lnTo>
                                  <a:lnTo>
                                    <a:pt x="0" y="706"/>
                                  </a:lnTo>
                                  <a:close/>
                                </a:path>
                              </a:pathLst>
                            </a:custGeom>
                            <a:noFill/>
                            <a:ln w="27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60" name="Group 2878"/>
                        <wpg:cNvGrpSpPr>
                          <a:grpSpLocks/>
                        </wpg:cNvGrpSpPr>
                        <wpg:grpSpPr bwMode="auto">
                          <a:xfrm>
                            <a:off x="3084" y="-1679"/>
                            <a:ext cx="451" cy="543"/>
                            <a:chOff x="3084" y="-1679"/>
                            <a:chExt cx="451" cy="543"/>
                          </a:xfrm>
                        </wpg:grpSpPr>
                        <wps:wsp>
                          <wps:cNvPr id="2961" name="Freeform 2879"/>
                          <wps:cNvSpPr>
                            <a:spLocks/>
                          </wps:cNvSpPr>
                          <wps:spPr bwMode="auto">
                            <a:xfrm>
                              <a:off x="3084" y="-1679"/>
                              <a:ext cx="451" cy="543"/>
                            </a:xfrm>
                            <a:custGeom>
                              <a:avLst/>
                              <a:gdLst>
                                <a:gd name="T0" fmla="+- 0 3535 3084"/>
                                <a:gd name="T1" fmla="*/ T0 w 451"/>
                                <a:gd name="T2" fmla="+- 0 -1679 -1679"/>
                                <a:gd name="T3" fmla="*/ -1679 h 543"/>
                                <a:gd name="T4" fmla="+- 0 3084 3084"/>
                                <a:gd name="T5" fmla="*/ T4 w 451"/>
                                <a:gd name="T6" fmla="+- 0 -1137 -1679"/>
                                <a:gd name="T7" fmla="*/ -1137 h 543"/>
                              </a:gdLst>
                              <a:ahLst/>
                              <a:cxnLst>
                                <a:cxn ang="0">
                                  <a:pos x="T1" y="T3"/>
                                </a:cxn>
                                <a:cxn ang="0">
                                  <a:pos x="T5" y="T7"/>
                                </a:cxn>
                              </a:cxnLst>
                              <a:rect l="0" t="0" r="r" b="b"/>
                              <a:pathLst>
                                <a:path w="451" h="543">
                                  <a:moveTo>
                                    <a:pt x="451" y="0"/>
                                  </a:moveTo>
                                  <a:lnTo>
                                    <a:pt x="0" y="542"/>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62" name="Group 2876"/>
                        <wpg:cNvGrpSpPr>
                          <a:grpSpLocks/>
                        </wpg:cNvGrpSpPr>
                        <wpg:grpSpPr bwMode="auto">
                          <a:xfrm>
                            <a:off x="4793" y="-1964"/>
                            <a:ext cx="1425" cy="284"/>
                            <a:chOff x="4793" y="-1964"/>
                            <a:chExt cx="1425" cy="284"/>
                          </a:xfrm>
                        </wpg:grpSpPr>
                        <wps:wsp>
                          <wps:cNvPr id="2963" name="Freeform 2877"/>
                          <wps:cNvSpPr>
                            <a:spLocks/>
                          </wps:cNvSpPr>
                          <wps:spPr bwMode="auto">
                            <a:xfrm>
                              <a:off x="4793" y="-1964"/>
                              <a:ext cx="1425" cy="284"/>
                            </a:xfrm>
                            <a:custGeom>
                              <a:avLst/>
                              <a:gdLst>
                                <a:gd name="T0" fmla="+- 0 4793 4793"/>
                                <a:gd name="T1" fmla="*/ T0 w 1425"/>
                                <a:gd name="T2" fmla="+- 0 -1679 -1964"/>
                                <a:gd name="T3" fmla="*/ -1679 h 284"/>
                                <a:gd name="T4" fmla="+- 0 6218 4793"/>
                                <a:gd name="T5" fmla="*/ T4 w 1425"/>
                                <a:gd name="T6" fmla="+- 0 -1679 -1964"/>
                                <a:gd name="T7" fmla="*/ -1679 h 284"/>
                                <a:gd name="T8" fmla="+- 0 6218 4793"/>
                                <a:gd name="T9" fmla="*/ T8 w 1425"/>
                                <a:gd name="T10" fmla="+- 0 -1964 -1964"/>
                                <a:gd name="T11" fmla="*/ -1964 h 284"/>
                                <a:gd name="T12" fmla="+- 0 4793 4793"/>
                                <a:gd name="T13" fmla="*/ T12 w 1425"/>
                                <a:gd name="T14" fmla="+- 0 -1964 -1964"/>
                                <a:gd name="T15" fmla="*/ -1964 h 284"/>
                                <a:gd name="T16" fmla="+- 0 4793 4793"/>
                                <a:gd name="T17" fmla="*/ T16 w 1425"/>
                                <a:gd name="T18" fmla="+- 0 -1679 -1964"/>
                                <a:gd name="T19" fmla="*/ -1679 h 284"/>
                              </a:gdLst>
                              <a:ahLst/>
                              <a:cxnLst>
                                <a:cxn ang="0">
                                  <a:pos x="T1" y="T3"/>
                                </a:cxn>
                                <a:cxn ang="0">
                                  <a:pos x="T5" y="T7"/>
                                </a:cxn>
                                <a:cxn ang="0">
                                  <a:pos x="T9" y="T11"/>
                                </a:cxn>
                                <a:cxn ang="0">
                                  <a:pos x="T13" y="T15"/>
                                </a:cxn>
                                <a:cxn ang="0">
                                  <a:pos x="T17" y="T19"/>
                                </a:cxn>
                              </a:cxnLst>
                              <a:rect l="0" t="0" r="r" b="b"/>
                              <a:pathLst>
                                <a:path w="1425" h="284">
                                  <a:moveTo>
                                    <a:pt x="0" y="285"/>
                                  </a:moveTo>
                                  <a:lnTo>
                                    <a:pt x="1425" y="285"/>
                                  </a:lnTo>
                                  <a:lnTo>
                                    <a:pt x="1425" y="0"/>
                                  </a:lnTo>
                                  <a:lnTo>
                                    <a:pt x="0" y="0"/>
                                  </a:lnTo>
                                  <a:lnTo>
                                    <a:pt x="0" y="285"/>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64" name="Group 2874"/>
                        <wpg:cNvGrpSpPr>
                          <a:grpSpLocks/>
                        </wpg:cNvGrpSpPr>
                        <wpg:grpSpPr bwMode="auto">
                          <a:xfrm>
                            <a:off x="4812" y="-1759"/>
                            <a:ext cx="1387" cy="2"/>
                            <a:chOff x="4812" y="-1759"/>
                            <a:chExt cx="1387" cy="2"/>
                          </a:xfrm>
                        </wpg:grpSpPr>
                        <wps:wsp>
                          <wps:cNvPr id="2965" name="Freeform 2875"/>
                          <wps:cNvSpPr>
                            <a:spLocks/>
                          </wps:cNvSpPr>
                          <wps:spPr bwMode="auto">
                            <a:xfrm>
                              <a:off x="4812" y="-1759"/>
                              <a:ext cx="1387" cy="2"/>
                            </a:xfrm>
                            <a:custGeom>
                              <a:avLst/>
                              <a:gdLst>
                                <a:gd name="T0" fmla="+- 0 4812 4812"/>
                                <a:gd name="T1" fmla="*/ T0 w 1387"/>
                                <a:gd name="T2" fmla="+- 0 6199 4812"/>
                                <a:gd name="T3" fmla="*/ T2 w 1387"/>
                              </a:gdLst>
                              <a:ahLst/>
                              <a:cxnLst>
                                <a:cxn ang="0">
                                  <a:pos x="T1" y="0"/>
                                </a:cxn>
                                <a:cxn ang="0">
                                  <a:pos x="T3" y="0"/>
                                </a:cxn>
                              </a:cxnLst>
                              <a:rect l="0" t="0" r="r" b="b"/>
                              <a:pathLst>
                                <a:path w="1387">
                                  <a:moveTo>
                                    <a:pt x="0" y="0"/>
                                  </a:moveTo>
                                  <a:lnTo>
                                    <a:pt x="1387"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66" name="Group 2872"/>
                        <wpg:cNvGrpSpPr>
                          <a:grpSpLocks/>
                        </wpg:cNvGrpSpPr>
                        <wpg:grpSpPr bwMode="auto">
                          <a:xfrm>
                            <a:off x="7007" y="-1964"/>
                            <a:ext cx="1723" cy="284"/>
                            <a:chOff x="7007" y="-1964"/>
                            <a:chExt cx="1723" cy="284"/>
                          </a:xfrm>
                        </wpg:grpSpPr>
                        <wps:wsp>
                          <wps:cNvPr id="2967" name="Freeform 2873"/>
                          <wps:cNvSpPr>
                            <a:spLocks/>
                          </wps:cNvSpPr>
                          <wps:spPr bwMode="auto">
                            <a:xfrm>
                              <a:off x="7007" y="-1964"/>
                              <a:ext cx="1723" cy="284"/>
                            </a:xfrm>
                            <a:custGeom>
                              <a:avLst/>
                              <a:gdLst>
                                <a:gd name="T0" fmla="+- 0 7007 7007"/>
                                <a:gd name="T1" fmla="*/ T0 w 1723"/>
                                <a:gd name="T2" fmla="+- 0 -1679 -1964"/>
                                <a:gd name="T3" fmla="*/ -1679 h 284"/>
                                <a:gd name="T4" fmla="+- 0 8729 7007"/>
                                <a:gd name="T5" fmla="*/ T4 w 1723"/>
                                <a:gd name="T6" fmla="+- 0 -1679 -1964"/>
                                <a:gd name="T7" fmla="*/ -1679 h 284"/>
                                <a:gd name="T8" fmla="+- 0 8729 7007"/>
                                <a:gd name="T9" fmla="*/ T8 w 1723"/>
                                <a:gd name="T10" fmla="+- 0 -1964 -1964"/>
                                <a:gd name="T11" fmla="*/ -1964 h 284"/>
                                <a:gd name="T12" fmla="+- 0 7007 7007"/>
                                <a:gd name="T13" fmla="*/ T12 w 1723"/>
                                <a:gd name="T14" fmla="+- 0 -1964 -1964"/>
                                <a:gd name="T15" fmla="*/ -1964 h 284"/>
                                <a:gd name="T16" fmla="+- 0 7007 7007"/>
                                <a:gd name="T17" fmla="*/ T16 w 1723"/>
                                <a:gd name="T18" fmla="+- 0 -1679 -1964"/>
                                <a:gd name="T19" fmla="*/ -1679 h 284"/>
                              </a:gdLst>
                              <a:ahLst/>
                              <a:cxnLst>
                                <a:cxn ang="0">
                                  <a:pos x="T1" y="T3"/>
                                </a:cxn>
                                <a:cxn ang="0">
                                  <a:pos x="T5" y="T7"/>
                                </a:cxn>
                                <a:cxn ang="0">
                                  <a:pos x="T9" y="T11"/>
                                </a:cxn>
                                <a:cxn ang="0">
                                  <a:pos x="T13" y="T15"/>
                                </a:cxn>
                                <a:cxn ang="0">
                                  <a:pos x="T17" y="T19"/>
                                </a:cxn>
                              </a:cxnLst>
                              <a:rect l="0" t="0" r="r" b="b"/>
                              <a:pathLst>
                                <a:path w="1723" h="284">
                                  <a:moveTo>
                                    <a:pt x="0" y="285"/>
                                  </a:moveTo>
                                  <a:lnTo>
                                    <a:pt x="1722" y="285"/>
                                  </a:lnTo>
                                  <a:lnTo>
                                    <a:pt x="1722" y="0"/>
                                  </a:lnTo>
                                  <a:lnTo>
                                    <a:pt x="0" y="0"/>
                                  </a:lnTo>
                                  <a:lnTo>
                                    <a:pt x="0" y="285"/>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68" name="Group 2870"/>
                        <wpg:cNvGrpSpPr>
                          <a:grpSpLocks/>
                        </wpg:cNvGrpSpPr>
                        <wpg:grpSpPr bwMode="auto">
                          <a:xfrm>
                            <a:off x="7026" y="-1759"/>
                            <a:ext cx="1683" cy="2"/>
                            <a:chOff x="7026" y="-1759"/>
                            <a:chExt cx="1683" cy="2"/>
                          </a:xfrm>
                        </wpg:grpSpPr>
                        <wps:wsp>
                          <wps:cNvPr id="2969" name="Freeform 2871"/>
                          <wps:cNvSpPr>
                            <a:spLocks/>
                          </wps:cNvSpPr>
                          <wps:spPr bwMode="auto">
                            <a:xfrm>
                              <a:off x="7026" y="-1759"/>
                              <a:ext cx="1683" cy="2"/>
                            </a:xfrm>
                            <a:custGeom>
                              <a:avLst/>
                              <a:gdLst>
                                <a:gd name="T0" fmla="+- 0 7026 7026"/>
                                <a:gd name="T1" fmla="*/ T0 w 1683"/>
                                <a:gd name="T2" fmla="+- 0 8709 7026"/>
                                <a:gd name="T3" fmla="*/ T2 w 1683"/>
                              </a:gdLst>
                              <a:ahLst/>
                              <a:cxnLst>
                                <a:cxn ang="0">
                                  <a:pos x="T1" y="0"/>
                                </a:cxn>
                                <a:cxn ang="0">
                                  <a:pos x="T3" y="0"/>
                                </a:cxn>
                              </a:cxnLst>
                              <a:rect l="0" t="0" r="r" b="b"/>
                              <a:pathLst>
                                <a:path w="1683">
                                  <a:moveTo>
                                    <a:pt x="0" y="0"/>
                                  </a:moveTo>
                                  <a:lnTo>
                                    <a:pt x="1683"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70" name="Group 2868"/>
                        <wpg:cNvGrpSpPr>
                          <a:grpSpLocks/>
                        </wpg:cNvGrpSpPr>
                        <wpg:grpSpPr bwMode="auto">
                          <a:xfrm>
                            <a:off x="5506" y="-2793"/>
                            <a:ext cx="1501" cy="971"/>
                            <a:chOff x="5506" y="-2793"/>
                            <a:chExt cx="1501" cy="971"/>
                          </a:xfrm>
                        </wpg:grpSpPr>
                        <wps:wsp>
                          <wps:cNvPr id="2971" name="Freeform 2869"/>
                          <wps:cNvSpPr>
                            <a:spLocks/>
                          </wps:cNvSpPr>
                          <wps:spPr bwMode="auto">
                            <a:xfrm>
                              <a:off x="5506" y="-2793"/>
                              <a:ext cx="1501" cy="971"/>
                            </a:xfrm>
                            <a:custGeom>
                              <a:avLst/>
                              <a:gdLst>
                                <a:gd name="T0" fmla="+- 0 5506 5506"/>
                                <a:gd name="T1" fmla="*/ T0 w 1501"/>
                                <a:gd name="T2" fmla="+- 0 -2793 -2793"/>
                                <a:gd name="T3" fmla="*/ -2793 h 971"/>
                                <a:gd name="T4" fmla="+- 0 7007 5506"/>
                                <a:gd name="T5" fmla="*/ T4 w 1501"/>
                                <a:gd name="T6" fmla="+- 0 -1822 -2793"/>
                                <a:gd name="T7" fmla="*/ -1822 h 971"/>
                              </a:gdLst>
                              <a:ahLst/>
                              <a:cxnLst>
                                <a:cxn ang="0">
                                  <a:pos x="T1" y="T3"/>
                                </a:cxn>
                                <a:cxn ang="0">
                                  <a:pos x="T5" y="T7"/>
                                </a:cxn>
                              </a:cxnLst>
                              <a:rect l="0" t="0" r="r" b="b"/>
                              <a:pathLst>
                                <a:path w="1501" h="971">
                                  <a:moveTo>
                                    <a:pt x="0" y="0"/>
                                  </a:moveTo>
                                  <a:lnTo>
                                    <a:pt x="1501" y="971"/>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72" name="Group 2866"/>
                        <wpg:cNvGrpSpPr>
                          <a:grpSpLocks/>
                        </wpg:cNvGrpSpPr>
                        <wpg:grpSpPr bwMode="auto">
                          <a:xfrm>
                            <a:off x="5506" y="-2793"/>
                            <a:ext cx="2" cy="829"/>
                            <a:chOff x="5506" y="-2793"/>
                            <a:chExt cx="2" cy="829"/>
                          </a:xfrm>
                        </wpg:grpSpPr>
                        <wps:wsp>
                          <wps:cNvPr id="2973" name="Freeform 2867"/>
                          <wps:cNvSpPr>
                            <a:spLocks/>
                          </wps:cNvSpPr>
                          <wps:spPr bwMode="auto">
                            <a:xfrm>
                              <a:off x="5506" y="-2793"/>
                              <a:ext cx="2" cy="829"/>
                            </a:xfrm>
                            <a:custGeom>
                              <a:avLst/>
                              <a:gdLst>
                                <a:gd name="T0" fmla="+- 0 -2793 -2793"/>
                                <a:gd name="T1" fmla="*/ -2793 h 829"/>
                                <a:gd name="T2" fmla="+- 0 -1964 -2793"/>
                                <a:gd name="T3" fmla="*/ -1964 h 829"/>
                              </a:gdLst>
                              <a:ahLst/>
                              <a:cxnLst>
                                <a:cxn ang="0">
                                  <a:pos x="0" y="T1"/>
                                </a:cxn>
                                <a:cxn ang="0">
                                  <a:pos x="0" y="T3"/>
                                </a:cxn>
                              </a:cxnLst>
                              <a:rect l="0" t="0" r="r" b="b"/>
                              <a:pathLst>
                                <a:path h="829">
                                  <a:moveTo>
                                    <a:pt x="0" y="0"/>
                                  </a:moveTo>
                                  <a:lnTo>
                                    <a:pt x="0" y="829"/>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74" name="Group 2864"/>
                        <wpg:cNvGrpSpPr>
                          <a:grpSpLocks/>
                        </wpg:cNvGrpSpPr>
                        <wpg:grpSpPr bwMode="auto">
                          <a:xfrm>
                            <a:off x="4862" y="-1022"/>
                            <a:ext cx="1126" cy="925"/>
                            <a:chOff x="4862" y="-1022"/>
                            <a:chExt cx="1126" cy="925"/>
                          </a:xfrm>
                        </wpg:grpSpPr>
                        <wps:wsp>
                          <wps:cNvPr id="2975" name="Freeform 2865"/>
                          <wps:cNvSpPr>
                            <a:spLocks/>
                          </wps:cNvSpPr>
                          <wps:spPr bwMode="auto">
                            <a:xfrm>
                              <a:off x="4862" y="-1022"/>
                              <a:ext cx="1126" cy="925"/>
                            </a:xfrm>
                            <a:custGeom>
                              <a:avLst/>
                              <a:gdLst>
                                <a:gd name="T0" fmla="+- 0 4862 4862"/>
                                <a:gd name="T1" fmla="*/ T0 w 1126"/>
                                <a:gd name="T2" fmla="+- 0 -97 -1022"/>
                                <a:gd name="T3" fmla="*/ -97 h 925"/>
                                <a:gd name="T4" fmla="+- 0 5988 4862"/>
                                <a:gd name="T5" fmla="*/ T4 w 1126"/>
                                <a:gd name="T6" fmla="+- 0 -97 -1022"/>
                                <a:gd name="T7" fmla="*/ -97 h 925"/>
                                <a:gd name="T8" fmla="+- 0 5988 4862"/>
                                <a:gd name="T9" fmla="*/ T8 w 1126"/>
                                <a:gd name="T10" fmla="+- 0 -1022 -1022"/>
                                <a:gd name="T11" fmla="*/ -1022 h 925"/>
                                <a:gd name="T12" fmla="+- 0 4862 4862"/>
                                <a:gd name="T13" fmla="*/ T12 w 1126"/>
                                <a:gd name="T14" fmla="+- 0 -1022 -1022"/>
                                <a:gd name="T15" fmla="*/ -1022 h 925"/>
                                <a:gd name="T16" fmla="+- 0 4862 4862"/>
                                <a:gd name="T17" fmla="*/ T16 w 1126"/>
                                <a:gd name="T18" fmla="+- 0 -97 -1022"/>
                                <a:gd name="T19" fmla="*/ -97 h 925"/>
                              </a:gdLst>
                              <a:ahLst/>
                              <a:cxnLst>
                                <a:cxn ang="0">
                                  <a:pos x="T1" y="T3"/>
                                </a:cxn>
                                <a:cxn ang="0">
                                  <a:pos x="T5" y="T7"/>
                                </a:cxn>
                                <a:cxn ang="0">
                                  <a:pos x="T9" y="T11"/>
                                </a:cxn>
                                <a:cxn ang="0">
                                  <a:pos x="T13" y="T15"/>
                                </a:cxn>
                                <a:cxn ang="0">
                                  <a:pos x="T17" y="T19"/>
                                </a:cxn>
                              </a:cxnLst>
                              <a:rect l="0" t="0" r="r" b="b"/>
                              <a:pathLst>
                                <a:path w="1126" h="925">
                                  <a:moveTo>
                                    <a:pt x="0" y="925"/>
                                  </a:moveTo>
                                  <a:lnTo>
                                    <a:pt x="1126" y="925"/>
                                  </a:lnTo>
                                  <a:lnTo>
                                    <a:pt x="1126" y="0"/>
                                  </a:lnTo>
                                  <a:lnTo>
                                    <a:pt x="0" y="0"/>
                                  </a:lnTo>
                                  <a:lnTo>
                                    <a:pt x="0" y="925"/>
                                  </a:lnTo>
                                  <a:close/>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76" name="Group 2862"/>
                        <wpg:cNvGrpSpPr>
                          <a:grpSpLocks/>
                        </wpg:cNvGrpSpPr>
                        <wpg:grpSpPr bwMode="auto">
                          <a:xfrm>
                            <a:off x="5023" y="-1154"/>
                            <a:ext cx="1126" cy="925"/>
                            <a:chOff x="5023" y="-1154"/>
                            <a:chExt cx="1126" cy="925"/>
                          </a:xfrm>
                        </wpg:grpSpPr>
                        <wps:wsp>
                          <wps:cNvPr id="2977" name="Freeform 2863"/>
                          <wps:cNvSpPr>
                            <a:spLocks/>
                          </wps:cNvSpPr>
                          <wps:spPr bwMode="auto">
                            <a:xfrm>
                              <a:off x="5023" y="-1154"/>
                              <a:ext cx="1126" cy="925"/>
                            </a:xfrm>
                            <a:custGeom>
                              <a:avLst/>
                              <a:gdLst>
                                <a:gd name="T0" fmla="+- 0 5023 5023"/>
                                <a:gd name="T1" fmla="*/ T0 w 1126"/>
                                <a:gd name="T2" fmla="+- 0 -1022 -1154"/>
                                <a:gd name="T3" fmla="*/ -1022 h 925"/>
                                <a:gd name="T4" fmla="+- 0 5988 5023"/>
                                <a:gd name="T5" fmla="*/ T4 w 1126"/>
                                <a:gd name="T6" fmla="+- 0 -1022 -1154"/>
                                <a:gd name="T7" fmla="*/ -1022 h 925"/>
                                <a:gd name="T8" fmla="+- 0 5988 5023"/>
                                <a:gd name="T9" fmla="*/ T8 w 1126"/>
                                <a:gd name="T10" fmla="+- 0 -229 -1154"/>
                                <a:gd name="T11" fmla="*/ -229 h 925"/>
                                <a:gd name="T12" fmla="+- 0 6149 5023"/>
                                <a:gd name="T13" fmla="*/ T12 w 1126"/>
                                <a:gd name="T14" fmla="+- 0 -229 -1154"/>
                                <a:gd name="T15" fmla="*/ -229 h 925"/>
                                <a:gd name="T16" fmla="+- 0 6149 5023"/>
                                <a:gd name="T17" fmla="*/ T16 w 1126"/>
                                <a:gd name="T18" fmla="+- 0 -1154 -1154"/>
                                <a:gd name="T19" fmla="*/ -1154 h 925"/>
                                <a:gd name="T20" fmla="+- 0 5023 5023"/>
                                <a:gd name="T21" fmla="*/ T20 w 1126"/>
                                <a:gd name="T22" fmla="+- 0 -1154 -1154"/>
                                <a:gd name="T23" fmla="*/ -1154 h 925"/>
                                <a:gd name="T24" fmla="+- 0 5023 5023"/>
                                <a:gd name="T25" fmla="*/ T24 w 1126"/>
                                <a:gd name="T26" fmla="+- 0 -1022 -1154"/>
                                <a:gd name="T27" fmla="*/ -1022 h 925"/>
                              </a:gdLst>
                              <a:ahLst/>
                              <a:cxnLst>
                                <a:cxn ang="0">
                                  <a:pos x="T1" y="T3"/>
                                </a:cxn>
                                <a:cxn ang="0">
                                  <a:pos x="T5" y="T7"/>
                                </a:cxn>
                                <a:cxn ang="0">
                                  <a:pos x="T9" y="T11"/>
                                </a:cxn>
                                <a:cxn ang="0">
                                  <a:pos x="T13" y="T15"/>
                                </a:cxn>
                                <a:cxn ang="0">
                                  <a:pos x="T17" y="T19"/>
                                </a:cxn>
                                <a:cxn ang="0">
                                  <a:pos x="T21" y="T23"/>
                                </a:cxn>
                                <a:cxn ang="0">
                                  <a:pos x="T25" y="T27"/>
                                </a:cxn>
                              </a:cxnLst>
                              <a:rect l="0" t="0" r="r" b="b"/>
                              <a:pathLst>
                                <a:path w="1126" h="925">
                                  <a:moveTo>
                                    <a:pt x="0" y="132"/>
                                  </a:moveTo>
                                  <a:lnTo>
                                    <a:pt x="965" y="132"/>
                                  </a:lnTo>
                                  <a:lnTo>
                                    <a:pt x="965" y="925"/>
                                  </a:lnTo>
                                  <a:lnTo>
                                    <a:pt x="1126" y="925"/>
                                  </a:lnTo>
                                  <a:lnTo>
                                    <a:pt x="1126" y="0"/>
                                  </a:lnTo>
                                  <a:lnTo>
                                    <a:pt x="0" y="0"/>
                                  </a:lnTo>
                                  <a:lnTo>
                                    <a:pt x="0" y="132"/>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78" name="Group 2860"/>
                        <wpg:cNvGrpSpPr>
                          <a:grpSpLocks/>
                        </wpg:cNvGrpSpPr>
                        <wpg:grpSpPr bwMode="auto">
                          <a:xfrm>
                            <a:off x="4967" y="-563"/>
                            <a:ext cx="916" cy="2"/>
                            <a:chOff x="4967" y="-563"/>
                            <a:chExt cx="916" cy="2"/>
                          </a:xfrm>
                        </wpg:grpSpPr>
                        <wps:wsp>
                          <wps:cNvPr id="2979" name="Freeform 2861"/>
                          <wps:cNvSpPr>
                            <a:spLocks/>
                          </wps:cNvSpPr>
                          <wps:spPr bwMode="auto">
                            <a:xfrm>
                              <a:off x="4967" y="-563"/>
                              <a:ext cx="916" cy="2"/>
                            </a:xfrm>
                            <a:custGeom>
                              <a:avLst/>
                              <a:gdLst>
                                <a:gd name="T0" fmla="+- 0 4967 4967"/>
                                <a:gd name="T1" fmla="*/ T0 w 916"/>
                                <a:gd name="T2" fmla="+- 0 5883 4967"/>
                                <a:gd name="T3" fmla="*/ T2 w 916"/>
                              </a:gdLst>
                              <a:ahLst/>
                              <a:cxnLst>
                                <a:cxn ang="0">
                                  <a:pos x="T1" y="0"/>
                                </a:cxn>
                                <a:cxn ang="0">
                                  <a:pos x="T3" y="0"/>
                                </a:cxn>
                              </a:cxnLst>
                              <a:rect l="0" t="0" r="r" b="b"/>
                              <a:pathLst>
                                <a:path w="916">
                                  <a:moveTo>
                                    <a:pt x="0" y="0"/>
                                  </a:moveTo>
                                  <a:lnTo>
                                    <a:pt x="916" y="0"/>
                                  </a:lnTo>
                                </a:path>
                              </a:pathLst>
                            </a:custGeom>
                            <a:noFill/>
                            <a:ln w="66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80" name="Group 2858"/>
                        <wpg:cNvGrpSpPr>
                          <a:grpSpLocks/>
                        </wpg:cNvGrpSpPr>
                        <wpg:grpSpPr bwMode="auto">
                          <a:xfrm>
                            <a:off x="5506" y="-1679"/>
                            <a:ext cx="2" cy="525"/>
                            <a:chOff x="5506" y="-1679"/>
                            <a:chExt cx="2" cy="525"/>
                          </a:xfrm>
                        </wpg:grpSpPr>
                        <wps:wsp>
                          <wps:cNvPr id="2981" name="Freeform 2859"/>
                          <wps:cNvSpPr>
                            <a:spLocks/>
                          </wps:cNvSpPr>
                          <wps:spPr bwMode="auto">
                            <a:xfrm>
                              <a:off x="5506" y="-1679"/>
                              <a:ext cx="2" cy="525"/>
                            </a:xfrm>
                            <a:custGeom>
                              <a:avLst/>
                              <a:gdLst>
                                <a:gd name="T0" fmla="+- 0 -1679 -1679"/>
                                <a:gd name="T1" fmla="*/ -1679 h 525"/>
                                <a:gd name="T2" fmla="+- 0 -1154 -1679"/>
                                <a:gd name="T3" fmla="*/ -1154 h 525"/>
                              </a:gdLst>
                              <a:ahLst/>
                              <a:cxnLst>
                                <a:cxn ang="0">
                                  <a:pos x="0" y="T1"/>
                                </a:cxn>
                                <a:cxn ang="0">
                                  <a:pos x="0" y="T3"/>
                                </a:cxn>
                              </a:cxnLst>
                              <a:rect l="0" t="0" r="r" b="b"/>
                              <a:pathLst>
                                <a:path h="525">
                                  <a:moveTo>
                                    <a:pt x="0" y="0"/>
                                  </a:moveTo>
                                  <a:lnTo>
                                    <a:pt x="0" y="525"/>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82" name="Group 2856"/>
                        <wpg:cNvGrpSpPr>
                          <a:grpSpLocks/>
                        </wpg:cNvGrpSpPr>
                        <wpg:grpSpPr bwMode="auto">
                          <a:xfrm>
                            <a:off x="2844" y="-3320"/>
                            <a:ext cx="77" cy="89"/>
                            <a:chOff x="2844" y="-3320"/>
                            <a:chExt cx="77" cy="89"/>
                          </a:xfrm>
                        </wpg:grpSpPr>
                        <wps:wsp>
                          <wps:cNvPr id="2983" name="Freeform 2857"/>
                          <wps:cNvSpPr>
                            <a:spLocks/>
                          </wps:cNvSpPr>
                          <wps:spPr bwMode="auto">
                            <a:xfrm>
                              <a:off x="2844" y="-3320"/>
                              <a:ext cx="77" cy="89"/>
                            </a:xfrm>
                            <a:custGeom>
                              <a:avLst/>
                              <a:gdLst>
                                <a:gd name="T0" fmla="+- 0 2847 2844"/>
                                <a:gd name="T1" fmla="*/ T0 w 77"/>
                                <a:gd name="T2" fmla="+- 0 -3320 -3320"/>
                                <a:gd name="T3" fmla="*/ -3320 h 89"/>
                                <a:gd name="T4" fmla="+- 0 2844 2844"/>
                                <a:gd name="T5" fmla="*/ T4 w 77"/>
                                <a:gd name="T6" fmla="+- 0 -3231 -3320"/>
                                <a:gd name="T7" fmla="*/ -3231 h 89"/>
                                <a:gd name="T8" fmla="+- 0 2922 2844"/>
                                <a:gd name="T9" fmla="*/ T8 w 77"/>
                                <a:gd name="T10" fmla="+- 0 -3273 -3320"/>
                                <a:gd name="T11" fmla="*/ -3273 h 89"/>
                                <a:gd name="T12" fmla="+- 0 2847 2844"/>
                                <a:gd name="T13" fmla="*/ T12 w 77"/>
                                <a:gd name="T14" fmla="+- 0 -3320 -3320"/>
                                <a:gd name="T15" fmla="*/ -3320 h 89"/>
                              </a:gdLst>
                              <a:ahLst/>
                              <a:cxnLst>
                                <a:cxn ang="0">
                                  <a:pos x="T1" y="T3"/>
                                </a:cxn>
                                <a:cxn ang="0">
                                  <a:pos x="T5" y="T7"/>
                                </a:cxn>
                                <a:cxn ang="0">
                                  <a:pos x="T9" y="T11"/>
                                </a:cxn>
                                <a:cxn ang="0">
                                  <a:pos x="T13" y="T15"/>
                                </a:cxn>
                              </a:cxnLst>
                              <a:rect l="0" t="0" r="r" b="b"/>
                              <a:pathLst>
                                <a:path w="77" h="89">
                                  <a:moveTo>
                                    <a:pt x="3" y="0"/>
                                  </a:moveTo>
                                  <a:lnTo>
                                    <a:pt x="0" y="89"/>
                                  </a:lnTo>
                                  <a:lnTo>
                                    <a:pt x="78" y="47"/>
                                  </a:lnTo>
                                  <a:lnTo>
                                    <a:pt x="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84" name="Group 2854"/>
                        <wpg:cNvGrpSpPr>
                          <a:grpSpLocks/>
                        </wpg:cNvGrpSpPr>
                        <wpg:grpSpPr bwMode="auto">
                          <a:xfrm>
                            <a:off x="2844" y="-3320"/>
                            <a:ext cx="77" cy="89"/>
                            <a:chOff x="2844" y="-3320"/>
                            <a:chExt cx="77" cy="89"/>
                          </a:xfrm>
                        </wpg:grpSpPr>
                        <wps:wsp>
                          <wps:cNvPr id="2985" name="Freeform 2855"/>
                          <wps:cNvSpPr>
                            <a:spLocks/>
                          </wps:cNvSpPr>
                          <wps:spPr bwMode="auto">
                            <a:xfrm>
                              <a:off x="2844" y="-3320"/>
                              <a:ext cx="77" cy="89"/>
                            </a:xfrm>
                            <a:custGeom>
                              <a:avLst/>
                              <a:gdLst>
                                <a:gd name="T0" fmla="+- 0 2922 2844"/>
                                <a:gd name="T1" fmla="*/ T0 w 77"/>
                                <a:gd name="T2" fmla="+- 0 -3273 -3320"/>
                                <a:gd name="T3" fmla="*/ -3273 h 89"/>
                                <a:gd name="T4" fmla="+- 0 2844 2844"/>
                                <a:gd name="T5" fmla="*/ T4 w 77"/>
                                <a:gd name="T6" fmla="+- 0 -3231 -3320"/>
                                <a:gd name="T7" fmla="*/ -3231 h 89"/>
                                <a:gd name="T8" fmla="+- 0 2847 2844"/>
                                <a:gd name="T9" fmla="*/ T8 w 77"/>
                                <a:gd name="T10" fmla="+- 0 -3320 -3320"/>
                                <a:gd name="T11" fmla="*/ -3320 h 89"/>
                                <a:gd name="T12" fmla="+- 0 2922 2844"/>
                                <a:gd name="T13" fmla="*/ T12 w 77"/>
                                <a:gd name="T14" fmla="+- 0 -3273 -3320"/>
                                <a:gd name="T15" fmla="*/ -3273 h 89"/>
                              </a:gdLst>
                              <a:ahLst/>
                              <a:cxnLst>
                                <a:cxn ang="0">
                                  <a:pos x="T1" y="T3"/>
                                </a:cxn>
                                <a:cxn ang="0">
                                  <a:pos x="T5" y="T7"/>
                                </a:cxn>
                                <a:cxn ang="0">
                                  <a:pos x="T9" y="T11"/>
                                </a:cxn>
                                <a:cxn ang="0">
                                  <a:pos x="T13" y="T15"/>
                                </a:cxn>
                              </a:cxnLst>
                              <a:rect l="0" t="0" r="r" b="b"/>
                              <a:pathLst>
                                <a:path w="77" h="89">
                                  <a:moveTo>
                                    <a:pt x="78" y="47"/>
                                  </a:moveTo>
                                  <a:lnTo>
                                    <a:pt x="0" y="89"/>
                                  </a:lnTo>
                                  <a:lnTo>
                                    <a:pt x="3" y="0"/>
                                  </a:lnTo>
                                  <a:lnTo>
                                    <a:pt x="78" y="47"/>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86" name="Group 2852"/>
                        <wpg:cNvGrpSpPr>
                          <a:grpSpLocks/>
                        </wpg:cNvGrpSpPr>
                        <wpg:grpSpPr bwMode="auto">
                          <a:xfrm>
                            <a:off x="2844" y="-3273"/>
                            <a:ext cx="77" cy="42"/>
                            <a:chOff x="2844" y="-3273"/>
                            <a:chExt cx="77" cy="42"/>
                          </a:xfrm>
                        </wpg:grpSpPr>
                        <wps:wsp>
                          <wps:cNvPr id="2987" name="Freeform 2853"/>
                          <wps:cNvSpPr>
                            <a:spLocks/>
                          </wps:cNvSpPr>
                          <wps:spPr bwMode="auto">
                            <a:xfrm>
                              <a:off x="2844" y="-3273"/>
                              <a:ext cx="77" cy="42"/>
                            </a:xfrm>
                            <a:custGeom>
                              <a:avLst/>
                              <a:gdLst>
                                <a:gd name="T0" fmla="+- 0 2844 2844"/>
                                <a:gd name="T1" fmla="*/ T0 w 77"/>
                                <a:gd name="T2" fmla="+- 0 -3231 -3273"/>
                                <a:gd name="T3" fmla="*/ -3231 h 42"/>
                                <a:gd name="T4" fmla="+- 0 2922 2844"/>
                                <a:gd name="T5" fmla="*/ T4 w 77"/>
                                <a:gd name="T6" fmla="+- 0 -3273 -3273"/>
                                <a:gd name="T7" fmla="*/ -3273 h 42"/>
                              </a:gdLst>
                              <a:ahLst/>
                              <a:cxnLst>
                                <a:cxn ang="0">
                                  <a:pos x="T1" y="T3"/>
                                </a:cxn>
                                <a:cxn ang="0">
                                  <a:pos x="T5" y="T7"/>
                                </a:cxn>
                              </a:cxnLst>
                              <a:rect l="0" t="0" r="r" b="b"/>
                              <a:pathLst>
                                <a:path w="77" h="42">
                                  <a:moveTo>
                                    <a:pt x="0" y="42"/>
                                  </a:moveTo>
                                  <a:lnTo>
                                    <a:pt x="78"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88" name="Group 2850"/>
                        <wpg:cNvGrpSpPr>
                          <a:grpSpLocks/>
                        </wpg:cNvGrpSpPr>
                        <wpg:grpSpPr bwMode="auto">
                          <a:xfrm>
                            <a:off x="2723" y="-3280"/>
                            <a:ext cx="122" cy="4"/>
                            <a:chOff x="2723" y="-3280"/>
                            <a:chExt cx="122" cy="4"/>
                          </a:xfrm>
                        </wpg:grpSpPr>
                        <wps:wsp>
                          <wps:cNvPr id="2989" name="Freeform 2851"/>
                          <wps:cNvSpPr>
                            <a:spLocks/>
                          </wps:cNvSpPr>
                          <wps:spPr bwMode="auto">
                            <a:xfrm>
                              <a:off x="2723" y="-3280"/>
                              <a:ext cx="122" cy="4"/>
                            </a:xfrm>
                            <a:custGeom>
                              <a:avLst/>
                              <a:gdLst>
                                <a:gd name="T0" fmla="+- 0 2846 2723"/>
                                <a:gd name="T1" fmla="*/ T0 w 122"/>
                                <a:gd name="T2" fmla="+- 0 -3275 -3280"/>
                                <a:gd name="T3" fmla="*/ -3275 h 4"/>
                                <a:gd name="T4" fmla="+- 0 2723 2723"/>
                                <a:gd name="T5" fmla="*/ T4 w 122"/>
                                <a:gd name="T6" fmla="+- 0 -3280 -3280"/>
                                <a:gd name="T7" fmla="*/ -3280 h 4"/>
                              </a:gdLst>
                              <a:ahLst/>
                              <a:cxnLst>
                                <a:cxn ang="0">
                                  <a:pos x="T1" y="T3"/>
                                </a:cxn>
                                <a:cxn ang="0">
                                  <a:pos x="T5" y="T7"/>
                                </a:cxn>
                              </a:cxnLst>
                              <a:rect l="0" t="0" r="r" b="b"/>
                              <a:pathLst>
                                <a:path w="122" h="4">
                                  <a:moveTo>
                                    <a:pt x="123" y="5"/>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90" name="Group 2848"/>
                        <wpg:cNvGrpSpPr>
                          <a:grpSpLocks/>
                        </wpg:cNvGrpSpPr>
                        <wpg:grpSpPr bwMode="auto">
                          <a:xfrm>
                            <a:off x="4667" y="-3328"/>
                            <a:ext cx="77" cy="89"/>
                            <a:chOff x="4667" y="-3328"/>
                            <a:chExt cx="77" cy="89"/>
                          </a:xfrm>
                        </wpg:grpSpPr>
                        <wps:wsp>
                          <wps:cNvPr id="2991" name="Freeform 2849"/>
                          <wps:cNvSpPr>
                            <a:spLocks/>
                          </wps:cNvSpPr>
                          <wps:spPr bwMode="auto">
                            <a:xfrm>
                              <a:off x="4667" y="-3328"/>
                              <a:ext cx="77" cy="89"/>
                            </a:xfrm>
                            <a:custGeom>
                              <a:avLst/>
                              <a:gdLst>
                                <a:gd name="T0" fmla="+- 0 4667 4667"/>
                                <a:gd name="T1" fmla="*/ T0 w 77"/>
                                <a:gd name="T2" fmla="+- 0 -3328 -3328"/>
                                <a:gd name="T3" fmla="*/ -3328 h 89"/>
                                <a:gd name="T4" fmla="+- 0 4668 4667"/>
                                <a:gd name="T5" fmla="*/ T4 w 77"/>
                                <a:gd name="T6" fmla="+- 0 -3240 -3328"/>
                                <a:gd name="T7" fmla="*/ -3240 h 89"/>
                                <a:gd name="T8" fmla="+- 0 4744 4667"/>
                                <a:gd name="T9" fmla="*/ T8 w 77"/>
                                <a:gd name="T10" fmla="+- 0 -3286 -3328"/>
                                <a:gd name="T11" fmla="*/ -3286 h 89"/>
                                <a:gd name="T12" fmla="+- 0 4667 4667"/>
                                <a:gd name="T13" fmla="*/ T12 w 77"/>
                                <a:gd name="T14" fmla="+- 0 -3328 -3328"/>
                                <a:gd name="T15" fmla="*/ -3328 h 89"/>
                              </a:gdLst>
                              <a:ahLst/>
                              <a:cxnLst>
                                <a:cxn ang="0">
                                  <a:pos x="T1" y="T3"/>
                                </a:cxn>
                                <a:cxn ang="0">
                                  <a:pos x="T5" y="T7"/>
                                </a:cxn>
                                <a:cxn ang="0">
                                  <a:pos x="T9" y="T11"/>
                                </a:cxn>
                                <a:cxn ang="0">
                                  <a:pos x="T13" y="T15"/>
                                </a:cxn>
                              </a:cxnLst>
                              <a:rect l="0" t="0" r="r" b="b"/>
                              <a:pathLst>
                                <a:path w="77" h="89">
                                  <a:moveTo>
                                    <a:pt x="0" y="0"/>
                                  </a:moveTo>
                                  <a:lnTo>
                                    <a:pt x="1" y="88"/>
                                  </a:lnTo>
                                  <a:lnTo>
                                    <a:pt x="77" y="4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92" name="Group 2846"/>
                        <wpg:cNvGrpSpPr>
                          <a:grpSpLocks/>
                        </wpg:cNvGrpSpPr>
                        <wpg:grpSpPr bwMode="auto">
                          <a:xfrm>
                            <a:off x="4667" y="-3328"/>
                            <a:ext cx="77" cy="89"/>
                            <a:chOff x="4667" y="-3328"/>
                            <a:chExt cx="77" cy="89"/>
                          </a:xfrm>
                        </wpg:grpSpPr>
                        <wps:wsp>
                          <wps:cNvPr id="2993" name="Freeform 2847"/>
                          <wps:cNvSpPr>
                            <a:spLocks/>
                          </wps:cNvSpPr>
                          <wps:spPr bwMode="auto">
                            <a:xfrm>
                              <a:off x="4667" y="-3328"/>
                              <a:ext cx="77" cy="89"/>
                            </a:xfrm>
                            <a:custGeom>
                              <a:avLst/>
                              <a:gdLst>
                                <a:gd name="T0" fmla="+- 0 4744 4667"/>
                                <a:gd name="T1" fmla="*/ T0 w 77"/>
                                <a:gd name="T2" fmla="+- 0 -3286 -3328"/>
                                <a:gd name="T3" fmla="*/ -3286 h 89"/>
                                <a:gd name="T4" fmla="+- 0 4668 4667"/>
                                <a:gd name="T5" fmla="*/ T4 w 77"/>
                                <a:gd name="T6" fmla="+- 0 -3240 -3328"/>
                                <a:gd name="T7" fmla="*/ -3240 h 89"/>
                                <a:gd name="T8" fmla="+- 0 4667 4667"/>
                                <a:gd name="T9" fmla="*/ T8 w 77"/>
                                <a:gd name="T10" fmla="+- 0 -3328 -3328"/>
                                <a:gd name="T11" fmla="*/ -3328 h 89"/>
                                <a:gd name="T12" fmla="+- 0 4744 4667"/>
                                <a:gd name="T13" fmla="*/ T12 w 77"/>
                                <a:gd name="T14" fmla="+- 0 -3286 -3328"/>
                                <a:gd name="T15" fmla="*/ -3286 h 89"/>
                              </a:gdLst>
                              <a:ahLst/>
                              <a:cxnLst>
                                <a:cxn ang="0">
                                  <a:pos x="T1" y="T3"/>
                                </a:cxn>
                                <a:cxn ang="0">
                                  <a:pos x="T5" y="T7"/>
                                </a:cxn>
                                <a:cxn ang="0">
                                  <a:pos x="T9" y="T11"/>
                                </a:cxn>
                                <a:cxn ang="0">
                                  <a:pos x="T13" y="T15"/>
                                </a:cxn>
                              </a:cxnLst>
                              <a:rect l="0" t="0" r="r" b="b"/>
                              <a:pathLst>
                                <a:path w="77" h="89">
                                  <a:moveTo>
                                    <a:pt x="77" y="42"/>
                                  </a:moveTo>
                                  <a:lnTo>
                                    <a:pt x="1" y="88"/>
                                  </a:lnTo>
                                  <a:lnTo>
                                    <a:pt x="0" y="0"/>
                                  </a:lnTo>
                                  <a:lnTo>
                                    <a:pt x="77" y="42"/>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94" name="Group 2844"/>
                        <wpg:cNvGrpSpPr>
                          <a:grpSpLocks/>
                        </wpg:cNvGrpSpPr>
                        <wpg:grpSpPr bwMode="auto">
                          <a:xfrm>
                            <a:off x="4668" y="-3286"/>
                            <a:ext cx="76" cy="46"/>
                            <a:chOff x="4668" y="-3286"/>
                            <a:chExt cx="76" cy="46"/>
                          </a:xfrm>
                        </wpg:grpSpPr>
                        <wps:wsp>
                          <wps:cNvPr id="2995" name="Freeform 2845"/>
                          <wps:cNvSpPr>
                            <a:spLocks/>
                          </wps:cNvSpPr>
                          <wps:spPr bwMode="auto">
                            <a:xfrm>
                              <a:off x="4668" y="-3286"/>
                              <a:ext cx="76" cy="46"/>
                            </a:xfrm>
                            <a:custGeom>
                              <a:avLst/>
                              <a:gdLst>
                                <a:gd name="T0" fmla="+- 0 4668 4668"/>
                                <a:gd name="T1" fmla="*/ T0 w 76"/>
                                <a:gd name="T2" fmla="+- 0 -3240 -3286"/>
                                <a:gd name="T3" fmla="*/ -3240 h 46"/>
                                <a:gd name="T4" fmla="+- 0 4744 4668"/>
                                <a:gd name="T5" fmla="*/ T4 w 76"/>
                                <a:gd name="T6" fmla="+- 0 -3286 -3286"/>
                                <a:gd name="T7" fmla="*/ -3286 h 46"/>
                              </a:gdLst>
                              <a:ahLst/>
                              <a:cxnLst>
                                <a:cxn ang="0">
                                  <a:pos x="T1" y="T3"/>
                                </a:cxn>
                                <a:cxn ang="0">
                                  <a:pos x="T5" y="T7"/>
                                </a:cxn>
                              </a:cxnLst>
                              <a:rect l="0" t="0" r="r" b="b"/>
                              <a:pathLst>
                                <a:path w="76" h="46">
                                  <a:moveTo>
                                    <a:pt x="0" y="46"/>
                                  </a:moveTo>
                                  <a:lnTo>
                                    <a:pt x="76"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96" name="Group 2842"/>
                        <wpg:cNvGrpSpPr>
                          <a:grpSpLocks/>
                        </wpg:cNvGrpSpPr>
                        <wpg:grpSpPr bwMode="auto">
                          <a:xfrm>
                            <a:off x="4545" y="-3284"/>
                            <a:ext cx="122" cy="2"/>
                            <a:chOff x="4545" y="-3284"/>
                            <a:chExt cx="122" cy="2"/>
                          </a:xfrm>
                        </wpg:grpSpPr>
                        <wps:wsp>
                          <wps:cNvPr id="2997" name="Freeform 2843"/>
                          <wps:cNvSpPr>
                            <a:spLocks/>
                          </wps:cNvSpPr>
                          <wps:spPr bwMode="auto">
                            <a:xfrm>
                              <a:off x="4545" y="-3284"/>
                              <a:ext cx="122" cy="2"/>
                            </a:xfrm>
                            <a:custGeom>
                              <a:avLst/>
                              <a:gdLst>
                                <a:gd name="T0" fmla="+- 0 4668 4545"/>
                                <a:gd name="T1" fmla="*/ T0 w 122"/>
                                <a:gd name="T2" fmla="+- 0 -3284 -3284"/>
                                <a:gd name="T3" fmla="*/ -3284 h 2"/>
                                <a:gd name="T4" fmla="+- 0 4545 4545"/>
                                <a:gd name="T5" fmla="*/ T4 w 122"/>
                                <a:gd name="T6" fmla="+- 0 -3282 -3284"/>
                                <a:gd name="T7" fmla="*/ -3282 h 2"/>
                              </a:gdLst>
                              <a:ahLst/>
                              <a:cxnLst>
                                <a:cxn ang="0">
                                  <a:pos x="T1" y="T3"/>
                                </a:cxn>
                                <a:cxn ang="0">
                                  <a:pos x="T5" y="T7"/>
                                </a:cxn>
                              </a:cxnLst>
                              <a:rect l="0" t="0" r="r" b="b"/>
                              <a:pathLst>
                                <a:path w="122" h="2">
                                  <a:moveTo>
                                    <a:pt x="123" y="0"/>
                                  </a:moveTo>
                                  <a:lnTo>
                                    <a:pt x="0" y="2"/>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98" name="Group 2840"/>
                        <wpg:cNvGrpSpPr>
                          <a:grpSpLocks/>
                        </wpg:cNvGrpSpPr>
                        <wpg:grpSpPr bwMode="auto">
                          <a:xfrm>
                            <a:off x="6709" y="-3333"/>
                            <a:ext cx="76" cy="89"/>
                            <a:chOff x="6709" y="-3333"/>
                            <a:chExt cx="76" cy="89"/>
                          </a:xfrm>
                        </wpg:grpSpPr>
                        <wps:wsp>
                          <wps:cNvPr id="2999" name="Freeform 2841"/>
                          <wps:cNvSpPr>
                            <a:spLocks/>
                          </wps:cNvSpPr>
                          <wps:spPr bwMode="auto">
                            <a:xfrm>
                              <a:off x="6709" y="-3333"/>
                              <a:ext cx="76" cy="89"/>
                            </a:xfrm>
                            <a:custGeom>
                              <a:avLst/>
                              <a:gdLst>
                                <a:gd name="T0" fmla="+- 0 6709 6709"/>
                                <a:gd name="T1" fmla="*/ T0 w 76"/>
                                <a:gd name="T2" fmla="+- 0 -3333 -3333"/>
                                <a:gd name="T3" fmla="*/ -3333 h 89"/>
                                <a:gd name="T4" fmla="+- 0 6709 6709"/>
                                <a:gd name="T5" fmla="*/ T4 w 76"/>
                                <a:gd name="T6" fmla="+- 0 -3244 -3333"/>
                                <a:gd name="T7" fmla="*/ -3244 h 89"/>
                                <a:gd name="T8" fmla="+- 0 6784 6709"/>
                                <a:gd name="T9" fmla="*/ T8 w 76"/>
                                <a:gd name="T10" fmla="+- 0 -3288 -3333"/>
                                <a:gd name="T11" fmla="*/ -3288 h 89"/>
                                <a:gd name="T12" fmla="+- 0 6709 6709"/>
                                <a:gd name="T13" fmla="*/ T12 w 76"/>
                                <a:gd name="T14" fmla="+- 0 -3333 -3333"/>
                                <a:gd name="T15" fmla="*/ -3333 h 89"/>
                              </a:gdLst>
                              <a:ahLst/>
                              <a:cxnLst>
                                <a:cxn ang="0">
                                  <a:pos x="T1" y="T3"/>
                                </a:cxn>
                                <a:cxn ang="0">
                                  <a:pos x="T5" y="T7"/>
                                </a:cxn>
                                <a:cxn ang="0">
                                  <a:pos x="T9" y="T11"/>
                                </a:cxn>
                                <a:cxn ang="0">
                                  <a:pos x="T13" y="T15"/>
                                </a:cxn>
                              </a:cxnLst>
                              <a:rect l="0" t="0" r="r" b="b"/>
                              <a:pathLst>
                                <a:path w="76" h="89">
                                  <a:moveTo>
                                    <a:pt x="0" y="0"/>
                                  </a:moveTo>
                                  <a:lnTo>
                                    <a:pt x="0" y="89"/>
                                  </a:lnTo>
                                  <a:lnTo>
                                    <a:pt x="75" y="4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00" name="Group 2838"/>
                        <wpg:cNvGrpSpPr>
                          <a:grpSpLocks/>
                        </wpg:cNvGrpSpPr>
                        <wpg:grpSpPr bwMode="auto">
                          <a:xfrm>
                            <a:off x="6709" y="-3333"/>
                            <a:ext cx="76" cy="89"/>
                            <a:chOff x="6709" y="-3333"/>
                            <a:chExt cx="76" cy="89"/>
                          </a:xfrm>
                        </wpg:grpSpPr>
                        <wps:wsp>
                          <wps:cNvPr id="3001" name="Freeform 2839"/>
                          <wps:cNvSpPr>
                            <a:spLocks/>
                          </wps:cNvSpPr>
                          <wps:spPr bwMode="auto">
                            <a:xfrm>
                              <a:off x="6709" y="-3333"/>
                              <a:ext cx="76" cy="89"/>
                            </a:xfrm>
                            <a:custGeom>
                              <a:avLst/>
                              <a:gdLst>
                                <a:gd name="T0" fmla="+- 0 6784 6709"/>
                                <a:gd name="T1" fmla="*/ T0 w 76"/>
                                <a:gd name="T2" fmla="+- 0 -3288 -3333"/>
                                <a:gd name="T3" fmla="*/ -3288 h 89"/>
                                <a:gd name="T4" fmla="+- 0 6709 6709"/>
                                <a:gd name="T5" fmla="*/ T4 w 76"/>
                                <a:gd name="T6" fmla="+- 0 -3244 -3333"/>
                                <a:gd name="T7" fmla="*/ -3244 h 89"/>
                                <a:gd name="T8" fmla="+- 0 6709 6709"/>
                                <a:gd name="T9" fmla="*/ T8 w 76"/>
                                <a:gd name="T10" fmla="+- 0 -3333 -3333"/>
                                <a:gd name="T11" fmla="*/ -3333 h 89"/>
                                <a:gd name="T12" fmla="+- 0 6784 6709"/>
                                <a:gd name="T13" fmla="*/ T12 w 76"/>
                                <a:gd name="T14" fmla="+- 0 -3288 -3333"/>
                                <a:gd name="T15" fmla="*/ -3288 h 89"/>
                              </a:gdLst>
                              <a:ahLst/>
                              <a:cxnLst>
                                <a:cxn ang="0">
                                  <a:pos x="T1" y="T3"/>
                                </a:cxn>
                                <a:cxn ang="0">
                                  <a:pos x="T5" y="T7"/>
                                </a:cxn>
                                <a:cxn ang="0">
                                  <a:pos x="T9" y="T11"/>
                                </a:cxn>
                                <a:cxn ang="0">
                                  <a:pos x="T13" y="T15"/>
                                </a:cxn>
                              </a:cxnLst>
                              <a:rect l="0" t="0" r="r" b="b"/>
                              <a:pathLst>
                                <a:path w="76" h="89">
                                  <a:moveTo>
                                    <a:pt x="75" y="45"/>
                                  </a:moveTo>
                                  <a:lnTo>
                                    <a:pt x="0" y="89"/>
                                  </a:lnTo>
                                  <a:lnTo>
                                    <a:pt x="0" y="0"/>
                                  </a:lnTo>
                                  <a:lnTo>
                                    <a:pt x="75" y="45"/>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02" name="Group 2836"/>
                        <wpg:cNvGrpSpPr>
                          <a:grpSpLocks/>
                        </wpg:cNvGrpSpPr>
                        <wpg:grpSpPr bwMode="auto">
                          <a:xfrm>
                            <a:off x="6709" y="-3288"/>
                            <a:ext cx="76" cy="44"/>
                            <a:chOff x="6709" y="-3288"/>
                            <a:chExt cx="76" cy="44"/>
                          </a:xfrm>
                        </wpg:grpSpPr>
                        <wps:wsp>
                          <wps:cNvPr id="3003" name="Freeform 2837"/>
                          <wps:cNvSpPr>
                            <a:spLocks/>
                          </wps:cNvSpPr>
                          <wps:spPr bwMode="auto">
                            <a:xfrm>
                              <a:off x="6709" y="-3288"/>
                              <a:ext cx="76" cy="44"/>
                            </a:xfrm>
                            <a:custGeom>
                              <a:avLst/>
                              <a:gdLst>
                                <a:gd name="T0" fmla="+- 0 6709 6709"/>
                                <a:gd name="T1" fmla="*/ T0 w 76"/>
                                <a:gd name="T2" fmla="+- 0 -3244 -3288"/>
                                <a:gd name="T3" fmla="*/ -3244 h 44"/>
                                <a:gd name="T4" fmla="+- 0 6784 6709"/>
                                <a:gd name="T5" fmla="*/ T4 w 76"/>
                                <a:gd name="T6" fmla="+- 0 -3288 -3288"/>
                                <a:gd name="T7" fmla="*/ -3288 h 44"/>
                              </a:gdLst>
                              <a:ahLst/>
                              <a:cxnLst>
                                <a:cxn ang="0">
                                  <a:pos x="T1" y="T3"/>
                                </a:cxn>
                                <a:cxn ang="0">
                                  <a:pos x="T5" y="T7"/>
                                </a:cxn>
                              </a:cxnLst>
                              <a:rect l="0" t="0" r="r" b="b"/>
                              <a:pathLst>
                                <a:path w="76" h="44">
                                  <a:moveTo>
                                    <a:pt x="0" y="44"/>
                                  </a:moveTo>
                                  <a:lnTo>
                                    <a:pt x="75"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04" name="Group 2834"/>
                        <wpg:cNvGrpSpPr>
                          <a:grpSpLocks/>
                        </wpg:cNvGrpSpPr>
                        <wpg:grpSpPr bwMode="auto">
                          <a:xfrm>
                            <a:off x="6586" y="-3288"/>
                            <a:ext cx="123" cy="2"/>
                            <a:chOff x="6586" y="-3288"/>
                            <a:chExt cx="123" cy="2"/>
                          </a:xfrm>
                        </wpg:grpSpPr>
                        <wps:wsp>
                          <wps:cNvPr id="3005" name="Freeform 2835"/>
                          <wps:cNvSpPr>
                            <a:spLocks/>
                          </wps:cNvSpPr>
                          <wps:spPr bwMode="auto">
                            <a:xfrm>
                              <a:off x="6586" y="-3288"/>
                              <a:ext cx="123" cy="2"/>
                            </a:xfrm>
                            <a:custGeom>
                              <a:avLst/>
                              <a:gdLst>
                                <a:gd name="T0" fmla="+- 0 6709 6586"/>
                                <a:gd name="T1" fmla="*/ T0 w 123"/>
                                <a:gd name="T2" fmla="+- 0 6586 6586"/>
                                <a:gd name="T3" fmla="*/ T2 w 123"/>
                              </a:gdLst>
                              <a:ahLst/>
                              <a:cxnLst>
                                <a:cxn ang="0">
                                  <a:pos x="T1" y="0"/>
                                </a:cxn>
                                <a:cxn ang="0">
                                  <a:pos x="T3" y="0"/>
                                </a:cxn>
                              </a:cxnLst>
                              <a:rect l="0" t="0" r="r" b="b"/>
                              <a:pathLst>
                                <a:path w="123">
                                  <a:moveTo>
                                    <a:pt x="123" y="0"/>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06" name="Group 2832"/>
                        <wpg:cNvGrpSpPr>
                          <a:grpSpLocks/>
                        </wpg:cNvGrpSpPr>
                        <wpg:grpSpPr bwMode="auto">
                          <a:xfrm>
                            <a:off x="8397" y="-4111"/>
                            <a:ext cx="88" cy="77"/>
                            <a:chOff x="8397" y="-4111"/>
                            <a:chExt cx="88" cy="77"/>
                          </a:xfrm>
                        </wpg:grpSpPr>
                        <wps:wsp>
                          <wps:cNvPr id="3007" name="Freeform 2833"/>
                          <wps:cNvSpPr>
                            <a:spLocks/>
                          </wps:cNvSpPr>
                          <wps:spPr bwMode="auto">
                            <a:xfrm>
                              <a:off x="8397" y="-4111"/>
                              <a:ext cx="88" cy="77"/>
                            </a:xfrm>
                            <a:custGeom>
                              <a:avLst/>
                              <a:gdLst>
                                <a:gd name="T0" fmla="+- 0 8484 8397"/>
                                <a:gd name="T1" fmla="*/ T0 w 88"/>
                                <a:gd name="T2" fmla="+- 0 -4111 -4111"/>
                                <a:gd name="T3" fmla="*/ -4111 h 77"/>
                                <a:gd name="T4" fmla="+- 0 8397 8397"/>
                                <a:gd name="T5" fmla="*/ T4 w 88"/>
                                <a:gd name="T6" fmla="+- 0 -4109 -4111"/>
                                <a:gd name="T7" fmla="*/ -4109 h 77"/>
                                <a:gd name="T8" fmla="+- 0 8442 8397"/>
                                <a:gd name="T9" fmla="*/ T8 w 88"/>
                                <a:gd name="T10" fmla="+- 0 -4034 -4111"/>
                                <a:gd name="T11" fmla="*/ -4034 h 77"/>
                                <a:gd name="T12" fmla="+- 0 8484 8397"/>
                                <a:gd name="T13" fmla="*/ T12 w 88"/>
                                <a:gd name="T14" fmla="+- 0 -4111 -4111"/>
                                <a:gd name="T15" fmla="*/ -4111 h 77"/>
                              </a:gdLst>
                              <a:ahLst/>
                              <a:cxnLst>
                                <a:cxn ang="0">
                                  <a:pos x="T1" y="T3"/>
                                </a:cxn>
                                <a:cxn ang="0">
                                  <a:pos x="T5" y="T7"/>
                                </a:cxn>
                                <a:cxn ang="0">
                                  <a:pos x="T9" y="T11"/>
                                </a:cxn>
                                <a:cxn ang="0">
                                  <a:pos x="T13" y="T15"/>
                                </a:cxn>
                              </a:cxnLst>
                              <a:rect l="0" t="0" r="r" b="b"/>
                              <a:pathLst>
                                <a:path w="88" h="77">
                                  <a:moveTo>
                                    <a:pt x="87" y="0"/>
                                  </a:moveTo>
                                  <a:lnTo>
                                    <a:pt x="0" y="2"/>
                                  </a:lnTo>
                                  <a:lnTo>
                                    <a:pt x="45" y="77"/>
                                  </a:lnTo>
                                  <a:lnTo>
                                    <a:pt x="8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08" name="Group 2830"/>
                        <wpg:cNvGrpSpPr>
                          <a:grpSpLocks/>
                        </wpg:cNvGrpSpPr>
                        <wpg:grpSpPr bwMode="auto">
                          <a:xfrm>
                            <a:off x="8397" y="-4111"/>
                            <a:ext cx="88" cy="77"/>
                            <a:chOff x="8397" y="-4111"/>
                            <a:chExt cx="88" cy="77"/>
                          </a:xfrm>
                        </wpg:grpSpPr>
                        <wps:wsp>
                          <wps:cNvPr id="3009" name="Freeform 2831"/>
                          <wps:cNvSpPr>
                            <a:spLocks/>
                          </wps:cNvSpPr>
                          <wps:spPr bwMode="auto">
                            <a:xfrm>
                              <a:off x="8397" y="-4111"/>
                              <a:ext cx="88" cy="77"/>
                            </a:xfrm>
                            <a:custGeom>
                              <a:avLst/>
                              <a:gdLst>
                                <a:gd name="T0" fmla="+- 0 8442 8397"/>
                                <a:gd name="T1" fmla="*/ T0 w 88"/>
                                <a:gd name="T2" fmla="+- 0 -4034 -4111"/>
                                <a:gd name="T3" fmla="*/ -4034 h 77"/>
                                <a:gd name="T4" fmla="+- 0 8397 8397"/>
                                <a:gd name="T5" fmla="*/ T4 w 88"/>
                                <a:gd name="T6" fmla="+- 0 -4109 -4111"/>
                                <a:gd name="T7" fmla="*/ -4109 h 77"/>
                                <a:gd name="T8" fmla="+- 0 8484 8397"/>
                                <a:gd name="T9" fmla="*/ T8 w 88"/>
                                <a:gd name="T10" fmla="+- 0 -4111 -4111"/>
                                <a:gd name="T11" fmla="*/ -4111 h 77"/>
                                <a:gd name="T12" fmla="+- 0 8442 8397"/>
                                <a:gd name="T13" fmla="*/ T12 w 88"/>
                                <a:gd name="T14" fmla="+- 0 -4034 -4111"/>
                                <a:gd name="T15" fmla="*/ -4034 h 77"/>
                              </a:gdLst>
                              <a:ahLst/>
                              <a:cxnLst>
                                <a:cxn ang="0">
                                  <a:pos x="T1" y="T3"/>
                                </a:cxn>
                                <a:cxn ang="0">
                                  <a:pos x="T5" y="T7"/>
                                </a:cxn>
                                <a:cxn ang="0">
                                  <a:pos x="T9" y="T11"/>
                                </a:cxn>
                                <a:cxn ang="0">
                                  <a:pos x="T13" y="T15"/>
                                </a:cxn>
                              </a:cxnLst>
                              <a:rect l="0" t="0" r="r" b="b"/>
                              <a:pathLst>
                                <a:path w="88" h="77">
                                  <a:moveTo>
                                    <a:pt x="45" y="77"/>
                                  </a:moveTo>
                                  <a:lnTo>
                                    <a:pt x="0" y="2"/>
                                  </a:lnTo>
                                  <a:lnTo>
                                    <a:pt x="87" y="0"/>
                                  </a:lnTo>
                                  <a:lnTo>
                                    <a:pt x="45" y="77"/>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10" name="Group 2828"/>
                        <wpg:cNvGrpSpPr>
                          <a:grpSpLocks/>
                        </wpg:cNvGrpSpPr>
                        <wpg:grpSpPr bwMode="auto">
                          <a:xfrm>
                            <a:off x="8397" y="-4109"/>
                            <a:ext cx="45" cy="75"/>
                            <a:chOff x="8397" y="-4109"/>
                            <a:chExt cx="45" cy="75"/>
                          </a:xfrm>
                        </wpg:grpSpPr>
                        <wps:wsp>
                          <wps:cNvPr id="3011" name="Freeform 2829"/>
                          <wps:cNvSpPr>
                            <a:spLocks/>
                          </wps:cNvSpPr>
                          <wps:spPr bwMode="auto">
                            <a:xfrm>
                              <a:off x="8397" y="-4109"/>
                              <a:ext cx="45" cy="75"/>
                            </a:xfrm>
                            <a:custGeom>
                              <a:avLst/>
                              <a:gdLst>
                                <a:gd name="T0" fmla="+- 0 8397 8397"/>
                                <a:gd name="T1" fmla="*/ T0 w 45"/>
                                <a:gd name="T2" fmla="+- 0 -4109 -4109"/>
                                <a:gd name="T3" fmla="*/ -4109 h 75"/>
                                <a:gd name="T4" fmla="+- 0 8442 8397"/>
                                <a:gd name="T5" fmla="*/ T4 w 45"/>
                                <a:gd name="T6" fmla="+- 0 -4034 -4109"/>
                                <a:gd name="T7" fmla="*/ -4034 h 75"/>
                              </a:gdLst>
                              <a:ahLst/>
                              <a:cxnLst>
                                <a:cxn ang="0">
                                  <a:pos x="T1" y="T3"/>
                                </a:cxn>
                                <a:cxn ang="0">
                                  <a:pos x="T5" y="T7"/>
                                </a:cxn>
                              </a:cxnLst>
                              <a:rect l="0" t="0" r="r" b="b"/>
                              <a:pathLst>
                                <a:path w="45" h="75">
                                  <a:moveTo>
                                    <a:pt x="0" y="0"/>
                                  </a:moveTo>
                                  <a:lnTo>
                                    <a:pt x="45" y="75"/>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12" name="Group 2826"/>
                        <wpg:cNvGrpSpPr>
                          <a:grpSpLocks/>
                        </wpg:cNvGrpSpPr>
                        <wpg:grpSpPr bwMode="auto">
                          <a:xfrm>
                            <a:off x="8439" y="-4233"/>
                            <a:ext cx="2" cy="123"/>
                            <a:chOff x="8439" y="-4233"/>
                            <a:chExt cx="2" cy="123"/>
                          </a:xfrm>
                        </wpg:grpSpPr>
                        <wps:wsp>
                          <wps:cNvPr id="3013" name="Freeform 2827"/>
                          <wps:cNvSpPr>
                            <a:spLocks/>
                          </wps:cNvSpPr>
                          <wps:spPr bwMode="auto">
                            <a:xfrm>
                              <a:off x="8439" y="-4233"/>
                              <a:ext cx="2" cy="123"/>
                            </a:xfrm>
                            <a:custGeom>
                              <a:avLst/>
                              <a:gdLst>
                                <a:gd name="T0" fmla="+- 0 8441 8439"/>
                                <a:gd name="T1" fmla="*/ T0 w 2"/>
                                <a:gd name="T2" fmla="+- 0 -4110 -4233"/>
                                <a:gd name="T3" fmla="*/ -4110 h 123"/>
                                <a:gd name="T4" fmla="+- 0 8439 8439"/>
                                <a:gd name="T5" fmla="*/ T4 w 2"/>
                                <a:gd name="T6" fmla="+- 0 -4233 -4233"/>
                                <a:gd name="T7" fmla="*/ -4233 h 123"/>
                              </a:gdLst>
                              <a:ahLst/>
                              <a:cxnLst>
                                <a:cxn ang="0">
                                  <a:pos x="T1" y="T3"/>
                                </a:cxn>
                                <a:cxn ang="0">
                                  <a:pos x="T5" y="T7"/>
                                </a:cxn>
                              </a:cxnLst>
                              <a:rect l="0" t="0" r="r" b="b"/>
                              <a:pathLst>
                                <a:path w="2" h="123">
                                  <a:moveTo>
                                    <a:pt x="2" y="123"/>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14" name="Group 2824"/>
                        <wpg:cNvGrpSpPr>
                          <a:grpSpLocks/>
                        </wpg:cNvGrpSpPr>
                        <wpg:grpSpPr bwMode="auto">
                          <a:xfrm>
                            <a:off x="4635" y="-4235"/>
                            <a:ext cx="76" cy="88"/>
                            <a:chOff x="4635" y="-4235"/>
                            <a:chExt cx="76" cy="88"/>
                          </a:xfrm>
                        </wpg:grpSpPr>
                        <wps:wsp>
                          <wps:cNvPr id="3015" name="Freeform 2825"/>
                          <wps:cNvSpPr>
                            <a:spLocks/>
                          </wps:cNvSpPr>
                          <wps:spPr bwMode="auto">
                            <a:xfrm>
                              <a:off x="4635" y="-4235"/>
                              <a:ext cx="76" cy="88"/>
                            </a:xfrm>
                            <a:custGeom>
                              <a:avLst/>
                              <a:gdLst>
                                <a:gd name="T0" fmla="+- 0 4635 4635"/>
                                <a:gd name="T1" fmla="*/ T0 w 76"/>
                                <a:gd name="T2" fmla="+- 0 -4235 -4235"/>
                                <a:gd name="T3" fmla="*/ -4235 h 88"/>
                                <a:gd name="T4" fmla="+- 0 4635 4635"/>
                                <a:gd name="T5" fmla="*/ T4 w 76"/>
                                <a:gd name="T6" fmla="+- 0 -4147 -4235"/>
                                <a:gd name="T7" fmla="*/ -4147 h 88"/>
                                <a:gd name="T8" fmla="+- 0 4711 4635"/>
                                <a:gd name="T9" fmla="*/ T8 w 76"/>
                                <a:gd name="T10" fmla="+- 0 -4191 -4235"/>
                                <a:gd name="T11" fmla="*/ -4191 h 88"/>
                                <a:gd name="T12" fmla="+- 0 4635 4635"/>
                                <a:gd name="T13" fmla="*/ T12 w 76"/>
                                <a:gd name="T14" fmla="+- 0 -4235 -4235"/>
                                <a:gd name="T15" fmla="*/ -4235 h 88"/>
                              </a:gdLst>
                              <a:ahLst/>
                              <a:cxnLst>
                                <a:cxn ang="0">
                                  <a:pos x="T1" y="T3"/>
                                </a:cxn>
                                <a:cxn ang="0">
                                  <a:pos x="T5" y="T7"/>
                                </a:cxn>
                                <a:cxn ang="0">
                                  <a:pos x="T9" y="T11"/>
                                </a:cxn>
                                <a:cxn ang="0">
                                  <a:pos x="T13" y="T15"/>
                                </a:cxn>
                              </a:cxnLst>
                              <a:rect l="0" t="0" r="r" b="b"/>
                              <a:pathLst>
                                <a:path w="76" h="88">
                                  <a:moveTo>
                                    <a:pt x="0" y="0"/>
                                  </a:moveTo>
                                  <a:lnTo>
                                    <a:pt x="0" y="88"/>
                                  </a:lnTo>
                                  <a:lnTo>
                                    <a:pt x="76" y="4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6" name="Group 2822"/>
                        <wpg:cNvGrpSpPr>
                          <a:grpSpLocks/>
                        </wpg:cNvGrpSpPr>
                        <wpg:grpSpPr bwMode="auto">
                          <a:xfrm>
                            <a:off x="4635" y="-4235"/>
                            <a:ext cx="76" cy="88"/>
                            <a:chOff x="4635" y="-4235"/>
                            <a:chExt cx="76" cy="88"/>
                          </a:xfrm>
                        </wpg:grpSpPr>
                        <wps:wsp>
                          <wps:cNvPr id="3017" name="Freeform 2823"/>
                          <wps:cNvSpPr>
                            <a:spLocks/>
                          </wps:cNvSpPr>
                          <wps:spPr bwMode="auto">
                            <a:xfrm>
                              <a:off x="4635" y="-4235"/>
                              <a:ext cx="76" cy="88"/>
                            </a:xfrm>
                            <a:custGeom>
                              <a:avLst/>
                              <a:gdLst>
                                <a:gd name="T0" fmla="+- 0 4711 4635"/>
                                <a:gd name="T1" fmla="*/ T0 w 76"/>
                                <a:gd name="T2" fmla="+- 0 -4191 -4235"/>
                                <a:gd name="T3" fmla="*/ -4191 h 88"/>
                                <a:gd name="T4" fmla="+- 0 4635 4635"/>
                                <a:gd name="T5" fmla="*/ T4 w 76"/>
                                <a:gd name="T6" fmla="+- 0 -4147 -4235"/>
                                <a:gd name="T7" fmla="*/ -4147 h 88"/>
                                <a:gd name="T8" fmla="+- 0 4635 4635"/>
                                <a:gd name="T9" fmla="*/ T8 w 76"/>
                                <a:gd name="T10" fmla="+- 0 -4235 -4235"/>
                                <a:gd name="T11" fmla="*/ -4235 h 88"/>
                                <a:gd name="T12" fmla="+- 0 4711 4635"/>
                                <a:gd name="T13" fmla="*/ T12 w 76"/>
                                <a:gd name="T14" fmla="+- 0 -4191 -4235"/>
                                <a:gd name="T15" fmla="*/ -4191 h 88"/>
                              </a:gdLst>
                              <a:ahLst/>
                              <a:cxnLst>
                                <a:cxn ang="0">
                                  <a:pos x="T1" y="T3"/>
                                </a:cxn>
                                <a:cxn ang="0">
                                  <a:pos x="T5" y="T7"/>
                                </a:cxn>
                                <a:cxn ang="0">
                                  <a:pos x="T9" y="T11"/>
                                </a:cxn>
                                <a:cxn ang="0">
                                  <a:pos x="T13" y="T15"/>
                                </a:cxn>
                              </a:cxnLst>
                              <a:rect l="0" t="0" r="r" b="b"/>
                              <a:pathLst>
                                <a:path w="76" h="88">
                                  <a:moveTo>
                                    <a:pt x="76" y="44"/>
                                  </a:moveTo>
                                  <a:lnTo>
                                    <a:pt x="0" y="88"/>
                                  </a:lnTo>
                                  <a:lnTo>
                                    <a:pt x="0" y="0"/>
                                  </a:lnTo>
                                  <a:lnTo>
                                    <a:pt x="76" y="44"/>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18" name="Group 2820"/>
                        <wpg:cNvGrpSpPr>
                          <a:grpSpLocks/>
                        </wpg:cNvGrpSpPr>
                        <wpg:grpSpPr bwMode="auto">
                          <a:xfrm>
                            <a:off x="4635" y="-4191"/>
                            <a:ext cx="76" cy="43"/>
                            <a:chOff x="4635" y="-4191"/>
                            <a:chExt cx="76" cy="43"/>
                          </a:xfrm>
                        </wpg:grpSpPr>
                        <wps:wsp>
                          <wps:cNvPr id="3019" name="Freeform 2821"/>
                          <wps:cNvSpPr>
                            <a:spLocks/>
                          </wps:cNvSpPr>
                          <wps:spPr bwMode="auto">
                            <a:xfrm>
                              <a:off x="4635" y="-4191"/>
                              <a:ext cx="76" cy="43"/>
                            </a:xfrm>
                            <a:custGeom>
                              <a:avLst/>
                              <a:gdLst>
                                <a:gd name="T0" fmla="+- 0 4635 4635"/>
                                <a:gd name="T1" fmla="*/ T0 w 76"/>
                                <a:gd name="T2" fmla="+- 0 -4147 -4191"/>
                                <a:gd name="T3" fmla="*/ -4147 h 43"/>
                                <a:gd name="T4" fmla="+- 0 4711 4635"/>
                                <a:gd name="T5" fmla="*/ T4 w 76"/>
                                <a:gd name="T6" fmla="+- 0 -4191 -4191"/>
                                <a:gd name="T7" fmla="*/ -4191 h 43"/>
                              </a:gdLst>
                              <a:ahLst/>
                              <a:cxnLst>
                                <a:cxn ang="0">
                                  <a:pos x="T1" y="T3"/>
                                </a:cxn>
                                <a:cxn ang="0">
                                  <a:pos x="T5" y="T7"/>
                                </a:cxn>
                              </a:cxnLst>
                              <a:rect l="0" t="0" r="r" b="b"/>
                              <a:pathLst>
                                <a:path w="76" h="43">
                                  <a:moveTo>
                                    <a:pt x="0" y="44"/>
                                  </a:moveTo>
                                  <a:lnTo>
                                    <a:pt x="76"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20" name="Group 2818"/>
                        <wpg:cNvGrpSpPr>
                          <a:grpSpLocks/>
                        </wpg:cNvGrpSpPr>
                        <wpg:grpSpPr bwMode="auto">
                          <a:xfrm>
                            <a:off x="4512" y="-4191"/>
                            <a:ext cx="123" cy="2"/>
                            <a:chOff x="4512" y="-4191"/>
                            <a:chExt cx="123" cy="2"/>
                          </a:xfrm>
                        </wpg:grpSpPr>
                        <wps:wsp>
                          <wps:cNvPr id="3021" name="Freeform 2819"/>
                          <wps:cNvSpPr>
                            <a:spLocks/>
                          </wps:cNvSpPr>
                          <wps:spPr bwMode="auto">
                            <a:xfrm>
                              <a:off x="4512" y="-4191"/>
                              <a:ext cx="123" cy="2"/>
                            </a:xfrm>
                            <a:custGeom>
                              <a:avLst/>
                              <a:gdLst>
                                <a:gd name="T0" fmla="+- 0 4635 4512"/>
                                <a:gd name="T1" fmla="*/ T0 w 123"/>
                                <a:gd name="T2" fmla="+- 0 4512 4512"/>
                                <a:gd name="T3" fmla="*/ T2 w 123"/>
                              </a:gdLst>
                              <a:ahLst/>
                              <a:cxnLst>
                                <a:cxn ang="0">
                                  <a:pos x="T1" y="0"/>
                                </a:cxn>
                                <a:cxn ang="0">
                                  <a:pos x="T3" y="0"/>
                                </a:cxn>
                              </a:cxnLst>
                              <a:rect l="0" t="0" r="r" b="b"/>
                              <a:pathLst>
                                <a:path w="123">
                                  <a:moveTo>
                                    <a:pt x="123" y="0"/>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22" name="Group 2816"/>
                        <wpg:cNvGrpSpPr>
                          <a:grpSpLocks/>
                        </wpg:cNvGrpSpPr>
                        <wpg:grpSpPr bwMode="auto">
                          <a:xfrm>
                            <a:off x="5107" y="-4564"/>
                            <a:ext cx="89" cy="77"/>
                            <a:chOff x="5107" y="-4564"/>
                            <a:chExt cx="89" cy="77"/>
                          </a:xfrm>
                        </wpg:grpSpPr>
                        <wps:wsp>
                          <wps:cNvPr id="3023" name="Freeform 2817"/>
                          <wps:cNvSpPr>
                            <a:spLocks/>
                          </wps:cNvSpPr>
                          <wps:spPr bwMode="auto">
                            <a:xfrm>
                              <a:off x="5107" y="-4564"/>
                              <a:ext cx="89" cy="77"/>
                            </a:xfrm>
                            <a:custGeom>
                              <a:avLst/>
                              <a:gdLst>
                                <a:gd name="T0" fmla="+- 0 5151 5107"/>
                                <a:gd name="T1" fmla="*/ T0 w 89"/>
                                <a:gd name="T2" fmla="+- 0 -4564 -4564"/>
                                <a:gd name="T3" fmla="*/ -4564 h 77"/>
                                <a:gd name="T4" fmla="+- 0 5107 5107"/>
                                <a:gd name="T5" fmla="*/ T4 w 89"/>
                                <a:gd name="T6" fmla="+- 0 -4488 -4564"/>
                                <a:gd name="T7" fmla="*/ -4488 h 77"/>
                                <a:gd name="T8" fmla="+- 0 5196 5107"/>
                                <a:gd name="T9" fmla="*/ T8 w 89"/>
                                <a:gd name="T10" fmla="+- 0 -4488 -4564"/>
                                <a:gd name="T11" fmla="*/ -4488 h 77"/>
                                <a:gd name="T12" fmla="+- 0 5151 5107"/>
                                <a:gd name="T13" fmla="*/ T12 w 89"/>
                                <a:gd name="T14" fmla="+- 0 -4564 -4564"/>
                                <a:gd name="T15" fmla="*/ -4564 h 77"/>
                              </a:gdLst>
                              <a:ahLst/>
                              <a:cxnLst>
                                <a:cxn ang="0">
                                  <a:pos x="T1" y="T3"/>
                                </a:cxn>
                                <a:cxn ang="0">
                                  <a:pos x="T5" y="T7"/>
                                </a:cxn>
                                <a:cxn ang="0">
                                  <a:pos x="T9" y="T11"/>
                                </a:cxn>
                                <a:cxn ang="0">
                                  <a:pos x="T13" y="T15"/>
                                </a:cxn>
                              </a:cxnLst>
                              <a:rect l="0" t="0" r="r" b="b"/>
                              <a:pathLst>
                                <a:path w="89" h="77">
                                  <a:moveTo>
                                    <a:pt x="44" y="0"/>
                                  </a:moveTo>
                                  <a:lnTo>
                                    <a:pt x="0" y="76"/>
                                  </a:lnTo>
                                  <a:lnTo>
                                    <a:pt x="89" y="76"/>
                                  </a:lnTo>
                                  <a:lnTo>
                                    <a:pt x="4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24" name="Group 2814"/>
                        <wpg:cNvGrpSpPr>
                          <a:grpSpLocks/>
                        </wpg:cNvGrpSpPr>
                        <wpg:grpSpPr bwMode="auto">
                          <a:xfrm>
                            <a:off x="5107" y="-4564"/>
                            <a:ext cx="89" cy="77"/>
                            <a:chOff x="5107" y="-4564"/>
                            <a:chExt cx="89" cy="77"/>
                          </a:xfrm>
                        </wpg:grpSpPr>
                        <wps:wsp>
                          <wps:cNvPr id="3025" name="Freeform 2815"/>
                          <wps:cNvSpPr>
                            <a:spLocks/>
                          </wps:cNvSpPr>
                          <wps:spPr bwMode="auto">
                            <a:xfrm>
                              <a:off x="5107" y="-4564"/>
                              <a:ext cx="89" cy="77"/>
                            </a:xfrm>
                            <a:custGeom>
                              <a:avLst/>
                              <a:gdLst>
                                <a:gd name="T0" fmla="+- 0 5151 5107"/>
                                <a:gd name="T1" fmla="*/ T0 w 89"/>
                                <a:gd name="T2" fmla="+- 0 -4564 -4564"/>
                                <a:gd name="T3" fmla="*/ -4564 h 77"/>
                                <a:gd name="T4" fmla="+- 0 5196 5107"/>
                                <a:gd name="T5" fmla="*/ T4 w 89"/>
                                <a:gd name="T6" fmla="+- 0 -4488 -4564"/>
                                <a:gd name="T7" fmla="*/ -4488 h 77"/>
                                <a:gd name="T8" fmla="+- 0 5107 5107"/>
                                <a:gd name="T9" fmla="*/ T8 w 89"/>
                                <a:gd name="T10" fmla="+- 0 -4488 -4564"/>
                                <a:gd name="T11" fmla="*/ -4488 h 77"/>
                                <a:gd name="T12" fmla="+- 0 5151 5107"/>
                                <a:gd name="T13" fmla="*/ T12 w 89"/>
                                <a:gd name="T14" fmla="+- 0 -4564 -4564"/>
                                <a:gd name="T15" fmla="*/ -4564 h 77"/>
                              </a:gdLst>
                              <a:ahLst/>
                              <a:cxnLst>
                                <a:cxn ang="0">
                                  <a:pos x="T1" y="T3"/>
                                </a:cxn>
                                <a:cxn ang="0">
                                  <a:pos x="T5" y="T7"/>
                                </a:cxn>
                                <a:cxn ang="0">
                                  <a:pos x="T9" y="T11"/>
                                </a:cxn>
                                <a:cxn ang="0">
                                  <a:pos x="T13" y="T15"/>
                                </a:cxn>
                              </a:cxnLst>
                              <a:rect l="0" t="0" r="r" b="b"/>
                              <a:pathLst>
                                <a:path w="89" h="77">
                                  <a:moveTo>
                                    <a:pt x="44" y="0"/>
                                  </a:moveTo>
                                  <a:lnTo>
                                    <a:pt x="89" y="76"/>
                                  </a:lnTo>
                                  <a:lnTo>
                                    <a:pt x="0" y="76"/>
                                  </a:lnTo>
                                  <a:lnTo>
                                    <a:pt x="44"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26" name="Group 2812"/>
                        <wpg:cNvGrpSpPr>
                          <a:grpSpLocks/>
                        </wpg:cNvGrpSpPr>
                        <wpg:grpSpPr bwMode="auto">
                          <a:xfrm>
                            <a:off x="5151" y="-4564"/>
                            <a:ext cx="44" cy="77"/>
                            <a:chOff x="5151" y="-4564"/>
                            <a:chExt cx="44" cy="77"/>
                          </a:xfrm>
                        </wpg:grpSpPr>
                        <wps:wsp>
                          <wps:cNvPr id="3027" name="Freeform 2813"/>
                          <wps:cNvSpPr>
                            <a:spLocks/>
                          </wps:cNvSpPr>
                          <wps:spPr bwMode="auto">
                            <a:xfrm>
                              <a:off x="5151" y="-4564"/>
                              <a:ext cx="44" cy="77"/>
                            </a:xfrm>
                            <a:custGeom>
                              <a:avLst/>
                              <a:gdLst>
                                <a:gd name="T0" fmla="+- 0 5196 5151"/>
                                <a:gd name="T1" fmla="*/ T0 w 44"/>
                                <a:gd name="T2" fmla="+- 0 -4488 -4564"/>
                                <a:gd name="T3" fmla="*/ -4488 h 77"/>
                                <a:gd name="T4" fmla="+- 0 5151 5151"/>
                                <a:gd name="T5" fmla="*/ T4 w 44"/>
                                <a:gd name="T6" fmla="+- 0 -4564 -4564"/>
                                <a:gd name="T7" fmla="*/ -4564 h 77"/>
                              </a:gdLst>
                              <a:ahLst/>
                              <a:cxnLst>
                                <a:cxn ang="0">
                                  <a:pos x="T1" y="T3"/>
                                </a:cxn>
                                <a:cxn ang="0">
                                  <a:pos x="T5" y="T7"/>
                                </a:cxn>
                              </a:cxnLst>
                              <a:rect l="0" t="0" r="r" b="b"/>
                              <a:pathLst>
                                <a:path w="44" h="77">
                                  <a:moveTo>
                                    <a:pt x="45" y="76"/>
                                  </a:moveTo>
                                  <a:lnTo>
                                    <a:pt x="0"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28" name="Group 2810"/>
                        <wpg:cNvGrpSpPr>
                          <a:grpSpLocks/>
                        </wpg:cNvGrpSpPr>
                        <wpg:grpSpPr bwMode="auto">
                          <a:xfrm>
                            <a:off x="5151" y="-4488"/>
                            <a:ext cx="2" cy="123"/>
                            <a:chOff x="5151" y="-4488"/>
                            <a:chExt cx="2" cy="123"/>
                          </a:xfrm>
                        </wpg:grpSpPr>
                        <wps:wsp>
                          <wps:cNvPr id="3029" name="Freeform 2811"/>
                          <wps:cNvSpPr>
                            <a:spLocks/>
                          </wps:cNvSpPr>
                          <wps:spPr bwMode="auto">
                            <a:xfrm>
                              <a:off x="5151" y="-4488"/>
                              <a:ext cx="2" cy="123"/>
                            </a:xfrm>
                            <a:custGeom>
                              <a:avLst/>
                              <a:gdLst>
                                <a:gd name="T0" fmla="+- 0 -4488 -4488"/>
                                <a:gd name="T1" fmla="*/ -4488 h 123"/>
                                <a:gd name="T2" fmla="+- 0 -4365 -4488"/>
                                <a:gd name="T3" fmla="*/ -4365 h 123"/>
                              </a:gdLst>
                              <a:ahLst/>
                              <a:cxnLst>
                                <a:cxn ang="0">
                                  <a:pos x="0" y="T1"/>
                                </a:cxn>
                                <a:cxn ang="0">
                                  <a:pos x="0" y="T3"/>
                                </a:cxn>
                              </a:cxnLst>
                              <a:rect l="0" t="0" r="r" b="b"/>
                              <a:pathLst>
                                <a:path h="123">
                                  <a:moveTo>
                                    <a:pt x="0" y="0"/>
                                  </a:moveTo>
                                  <a:lnTo>
                                    <a:pt x="0" y="123"/>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30" name="Group 2808"/>
                        <wpg:cNvGrpSpPr>
                          <a:grpSpLocks/>
                        </wpg:cNvGrpSpPr>
                        <wpg:grpSpPr bwMode="auto">
                          <a:xfrm>
                            <a:off x="7049" y="-5180"/>
                            <a:ext cx="76" cy="89"/>
                            <a:chOff x="7049" y="-5180"/>
                            <a:chExt cx="76" cy="89"/>
                          </a:xfrm>
                        </wpg:grpSpPr>
                        <wps:wsp>
                          <wps:cNvPr id="3031" name="Freeform 2809"/>
                          <wps:cNvSpPr>
                            <a:spLocks/>
                          </wps:cNvSpPr>
                          <wps:spPr bwMode="auto">
                            <a:xfrm>
                              <a:off x="7049" y="-5180"/>
                              <a:ext cx="76" cy="89"/>
                            </a:xfrm>
                            <a:custGeom>
                              <a:avLst/>
                              <a:gdLst>
                                <a:gd name="T0" fmla="+- 0 7049 7049"/>
                                <a:gd name="T1" fmla="*/ T0 w 76"/>
                                <a:gd name="T2" fmla="+- 0 -5180 -5180"/>
                                <a:gd name="T3" fmla="*/ -5180 h 89"/>
                                <a:gd name="T4" fmla="+- 0 7049 7049"/>
                                <a:gd name="T5" fmla="*/ T4 w 76"/>
                                <a:gd name="T6" fmla="+- 0 -5091 -5180"/>
                                <a:gd name="T7" fmla="*/ -5091 h 89"/>
                                <a:gd name="T8" fmla="+- 0 7125 7049"/>
                                <a:gd name="T9" fmla="*/ T8 w 76"/>
                                <a:gd name="T10" fmla="+- 0 -5136 -5180"/>
                                <a:gd name="T11" fmla="*/ -5136 h 89"/>
                                <a:gd name="T12" fmla="+- 0 7049 7049"/>
                                <a:gd name="T13" fmla="*/ T12 w 76"/>
                                <a:gd name="T14" fmla="+- 0 -5180 -5180"/>
                                <a:gd name="T15" fmla="*/ -5180 h 89"/>
                              </a:gdLst>
                              <a:ahLst/>
                              <a:cxnLst>
                                <a:cxn ang="0">
                                  <a:pos x="T1" y="T3"/>
                                </a:cxn>
                                <a:cxn ang="0">
                                  <a:pos x="T5" y="T7"/>
                                </a:cxn>
                                <a:cxn ang="0">
                                  <a:pos x="T9" y="T11"/>
                                </a:cxn>
                                <a:cxn ang="0">
                                  <a:pos x="T13" y="T15"/>
                                </a:cxn>
                              </a:cxnLst>
                              <a:rect l="0" t="0" r="r" b="b"/>
                              <a:pathLst>
                                <a:path w="76" h="89">
                                  <a:moveTo>
                                    <a:pt x="0" y="0"/>
                                  </a:moveTo>
                                  <a:lnTo>
                                    <a:pt x="0" y="89"/>
                                  </a:lnTo>
                                  <a:lnTo>
                                    <a:pt x="76" y="4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32" name="Group 2806"/>
                        <wpg:cNvGrpSpPr>
                          <a:grpSpLocks/>
                        </wpg:cNvGrpSpPr>
                        <wpg:grpSpPr bwMode="auto">
                          <a:xfrm>
                            <a:off x="7049" y="-5180"/>
                            <a:ext cx="76" cy="89"/>
                            <a:chOff x="7049" y="-5180"/>
                            <a:chExt cx="76" cy="89"/>
                          </a:xfrm>
                        </wpg:grpSpPr>
                        <wps:wsp>
                          <wps:cNvPr id="3033" name="Freeform 2807"/>
                          <wps:cNvSpPr>
                            <a:spLocks/>
                          </wps:cNvSpPr>
                          <wps:spPr bwMode="auto">
                            <a:xfrm>
                              <a:off x="7049" y="-5180"/>
                              <a:ext cx="76" cy="89"/>
                            </a:xfrm>
                            <a:custGeom>
                              <a:avLst/>
                              <a:gdLst>
                                <a:gd name="T0" fmla="+- 0 7125 7049"/>
                                <a:gd name="T1" fmla="*/ T0 w 76"/>
                                <a:gd name="T2" fmla="+- 0 -5136 -5180"/>
                                <a:gd name="T3" fmla="*/ -5136 h 89"/>
                                <a:gd name="T4" fmla="+- 0 7049 7049"/>
                                <a:gd name="T5" fmla="*/ T4 w 76"/>
                                <a:gd name="T6" fmla="+- 0 -5091 -5180"/>
                                <a:gd name="T7" fmla="*/ -5091 h 89"/>
                                <a:gd name="T8" fmla="+- 0 7049 7049"/>
                                <a:gd name="T9" fmla="*/ T8 w 76"/>
                                <a:gd name="T10" fmla="+- 0 -5180 -5180"/>
                                <a:gd name="T11" fmla="*/ -5180 h 89"/>
                                <a:gd name="T12" fmla="+- 0 7125 7049"/>
                                <a:gd name="T13" fmla="*/ T12 w 76"/>
                                <a:gd name="T14" fmla="+- 0 -5136 -5180"/>
                                <a:gd name="T15" fmla="*/ -5136 h 89"/>
                              </a:gdLst>
                              <a:ahLst/>
                              <a:cxnLst>
                                <a:cxn ang="0">
                                  <a:pos x="T1" y="T3"/>
                                </a:cxn>
                                <a:cxn ang="0">
                                  <a:pos x="T5" y="T7"/>
                                </a:cxn>
                                <a:cxn ang="0">
                                  <a:pos x="T9" y="T11"/>
                                </a:cxn>
                                <a:cxn ang="0">
                                  <a:pos x="T13" y="T15"/>
                                </a:cxn>
                              </a:cxnLst>
                              <a:rect l="0" t="0" r="r" b="b"/>
                              <a:pathLst>
                                <a:path w="76" h="89">
                                  <a:moveTo>
                                    <a:pt x="76" y="44"/>
                                  </a:moveTo>
                                  <a:lnTo>
                                    <a:pt x="0" y="89"/>
                                  </a:lnTo>
                                  <a:lnTo>
                                    <a:pt x="0" y="0"/>
                                  </a:lnTo>
                                  <a:lnTo>
                                    <a:pt x="76" y="44"/>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34" name="Group 2804"/>
                        <wpg:cNvGrpSpPr>
                          <a:grpSpLocks/>
                        </wpg:cNvGrpSpPr>
                        <wpg:grpSpPr bwMode="auto">
                          <a:xfrm>
                            <a:off x="7049" y="-5136"/>
                            <a:ext cx="76" cy="45"/>
                            <a:chOff x="7049" y="-5136"/>
                            <a:chExt cx="76" cy="45"/>
                          </a:xfrm>
                        </wpg:grpSpPr>
                        <wps:wsp>
                          <wps:cNvPr id="3035" name="Freeform 2805"/>
                          <wps:cNvSpPr>
                            <a:spLocks/>
                          </wps:cNvSpPr>
                          <wps:spPr bwMode="auto">
                            <a:xfrm>
                              <a:off x="7049" y="-5136"/>
                              <a:ext cx="76" cy="45"/>
                            </a:xfrm>
                            <a:custGeom>
                              <a:avLst/>
                              <a:gdLst>
                                <a:gd name="T0" fmla="+- 0 7049 7049"/>
                                <a:gd name="T1" fmla="*/ T0 w 76"/>
                                <a:gd name="T2" fmla="+- 0 -5091 -5136"/>
                                <a:gd name="T3" fmla="*/ -5091 h 45"/>
                                <a:gd name="T4" fmla="+- 0 7125 7049"/>
                                <a:gd name="T5" fmla="*/ T4 w 76"/>
                                <a:gd name="T6" fmla="+- 0 -5136 -5136"/>
                                <a:gd name="T7" fmla="*/ -5136 h 45"/>
                              </a:gdLst>
                              <a:ahLst/>
                              <a:cxnLst>
                                <a:cxn ang="0">
                                  <a:pos x="T1" y="T3"/>
                                </a:cxn>
                                <a:cxn ang="0">
                                  <a:pos x="T5" y="T7"/>
                                </a:cxn>
                              </a:cxnLst>
                              <a:rect l="0" t="0" r="r" b="b"/>
                              <a:pathLst>
                                <a:path w="76" h="45">
                                  <a:moveTo>
                                    <a:pt x="0" y="45"/>
                                  </a:moveTo>
                                  <a:lnTo>
                                    <a:pt x="76" y="0"/>
                                  </a:lnTo>
                                </a:path>
                              </a:pathLst>
                            </a:custGeom>
                            <a:noFill/>
                            <a:ln w="88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36" name="Group 2801"/>
                        <wpg:cNvGrpSpPr>
                          <a:grpSpLocks/>
                        </wpg:cNvGrpSpPr>
                        <wpg:grpSpPr bwMode="auto">
                          <a:xfrm>
                            <a:off x="6927" y="-5135"/>
                            <a:ext cx="122" cy="2"/>
                            <a:chOff x="6927" y="-5135"/>
                            <a:chExt cx="122" cy="2"/>
                          </a:xfrm>
                        </wpg:grpSpPr>
                        <wps:wsp>
                          <wps:cNvPr id="3037" name="Freeform 2803"/>
                          <wps:cNvSpPr>
                            <a:spLocks/>
                          </wps:cNvSpPr>
                          <wps:spPr bwMode="auto">
                            <a:xfrm>
                              <a:off x="6927" y="-5135"/>
                              <a:ext cx="122" cy="2"/>
                            </a:xfrm>
                            <a:custGeom>
                              <a:avLst/>
                              <a:gdLst>
                                <a:gd name="T0" fmla="+- 0 7049 6927"/>
                                <a:gd name="T1" fmla="*/ T0 w 122"/>
                                <a:gd name="T2" fmla="+- 0 -5135 -5135"/>
                                <a:gd name="T3" fmla="*/ -5135 h 1"/>
                                <a:gd name="T4" fmla="+- 0 6927 6927"/>
                                <a:gd name="T5" fmla="*/ T4 w 122"/>
                                <a:gd name="T6" fmla="+- 0 -5135 -5135"/>
                                <a:gd name="T7" fmla="*/ -5135 h 1"/>
                              </a:gdLst>
                              <a:ahLst/>
                              <a:cxnLst>
                                <a:cxn ang="0">
                                  <a:pos x="T1" y="T3"/>
                                </a:cxn>
                                <a:cxn ang="0">
                                  <a:pos x="T5" y="T7"/>
                                </a:cxn>
                              </a:cxnLst>
                              <a:rect l="0" t="0" r="r" b="b"/>
                              <a:pathLst>
                                <a:path w="122" h="1">
                                  <a:moveTo>
                                    <a:pt x="122" y="0"/>
                                  </a:moveTo>
                                  <a:lnTo>
                                    <a:pt x="0" y="0"/>
                                  </a:lnTo>
                                </a:path>
                              </a:pathLst>
                            </a:custGeom>
                            <a:noFill/>
                            <a:ln w="606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38" name="Picture 280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1851" y="-6082"/>
                              <a:ext cx="6921" cy="6038"/>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800" o:spid="_x0000_s1026" style="position:absolute;margin-left:92.55pt;margin-top:-304.1pt;width:346.05pt;height:301.9pt;z-index:-251246592;mso-position-horizontal-relative:page" coordorigin="1851,-6082" coordsize="6921,60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">
                <v:group id="Group 2970" o:spid="_x0000_s1027" style="position:absolute;left:2892;top:-4921;width:1056;height:284" coordorigin="2892,-4921" coordsize="1056,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ek58MAAADdAAAADwAAAGRycy9kb3ducmV2LnhtbERPy4rCMBTdC/5DuII7&#10;TeugSDUVEWdwIQM+YJjdpbm2pc1NaTJt/XuzGHB5OO/tbjC16Kh1pWUF8TwCQZxZXXKu4H77nK1B&#10;OI+ssbZMCp7kYJeOR1tMtO35Qt3V5yKEsEtQQeF9k0jpsoIMurltiAP3sK1BH2CbS91iH8JNLRdR&#10;tJIGSw4NBTZ0KCirrn9GwVeP/f4jPnbn6nF4/t6W3z/nmJSaTob9BoSnwb/F/+6TVrBYr8Lc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DR6TnwwAAAN0AAAAP&#10;AAAAAAAAAAAAAAAAAKoCAABkcnMvZG93bnJldi54bWxQSwUGAAAAAAQABAD6AAAAmgMAAAAA&#10;">
                  <v:shape id="Freeform 2971" o:spid="_x0000_s1028" style="position:absolute;left:2892;top:-4921;width:1056;height:284;visibility:visible;mso-wrap-style:square;v-text-anchor:top" coordsize="1056,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DwdMUA&#10;AADdAAAADwAAAGRycy9kb3ducmV2LnhtbESPT4vCMBTE7wv7HcJb8LJoqkipXaMsC4oXBf/BHh/N&#10;sy02L6GJtfvtN4LgcZiZ3zDzZW8a0VHra8sKxqMEBHFhdc2lgtNxNcxA+ICssbFMCv7Iw3Lx/jbH&#10;XNs776k7hFJECPscFVQhuFxKX1Rk0I+sI47exbYGQ5RtKXWL9wg3jZwkSSoN1hwXKnT0U1FxPdyM&#10;gv30rO1W7rLfnfvsUs3bdO2CUoOP/vsLRKA+vMLP9kYrmGTpDB5v4hO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YPB0xQAAAN0AAAAPAAAAAAAAAAAAAAAAAJgCAABkcnMv&#10;ZG93bnJldi54bWxQSwUGAAAAAAQABAD1AAAAigMAAAAA&#10;" path="m,285r1056,l1056,,,,,285xe" filled="f" strokeweight=".24514mm">
                    <v:path arrowok="t" o:connecttype="custom" o:connectlocs="0,-4636;1056,-4636;1056,-4921;0,-4921;0,-4636" o:connectangles="0,0,0,0,0"/>
                  </v:shape>
                </v:group>
                <v:group id="Group 2968" o:spid="_x0000_s1029" style="position:absolute;left:2970;top:-4716;width:899;height:2" coordorigin="2970,-4716" coordsize="8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g+PMQAAADdAAAADwAAAGRycy9kb3ducmV2LnhtbERPTWvCQBC9F/wPyxS8&#10;1U2U1pC6BhErHqSgEUpvQ3ZMQrKzIbtN4r/vHgo9Pt73JptMKwbqXW1ZQbyIQBAXVtdcKrjlHy8J&#10;COeRNbaWScGDHGTb2dMGU21HvtBw9aUIIexSVFB536VSuqIig25hO+LA3W1v0AfYl1L3OIZw08pl&#10;FL1JgzWHhgo72ldUNNcfo+A44rhbxYfh3Nz3j+/89fPrHJNS8+dp9w7C0+T/xX/uk1awTNZ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Og+PMQAAADdAAAA&#10;DwAAAAAAAAAAAAAAAACqAgAAZHJzL2Rvd25yZXYueG1sUEsFBgAAAAAEAAQA+gAAAJsDAAAAAA==&#10;">
                  <v:shape id="Freeform 2969" o:spid="_x0000_s1030" style="position:absolute;left:2970;top:-4716;width:899;height:2;visibility:visible;mso-wrap-style:square;v-text-anchor:top" coordsize="8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bhMYA&#10;AADdAAAADwAAAGRycy9kb3ducmV2LnhtbESP3WrCQBSE74W+w3IKvdONYm2IrlIqFqkgNP5cH7LH&#10;JJo9G7JbjX16VxC8HGbmG2Yya00lztS40rKCfi8CQZxZXXKuYLtZdGMQziNrrCyTgis5mE1fOhNM&#10;tL3wL51Tn4sAYZeggsL7OpHSZQUZdD1bEwfvYBuDPsgml7rBS4CbSg6iaCQNlhwWCqzpq6DslP4Z&#10;Batrevyeb+XynXc4PO1/5muX/iv19tp+jkF4av0z/GgvtYJB/NGH+5vwBO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bhMYAAADdAAAADwAAAAAAAAAAAAAAAACYAgAAZHJz&#10;L2Rvd25yZXYueG1sUEsFBgAAAAAEAAQA9QAAAIsDAAAAAA==&#10;" path="m,l899,e" filled="f" strokeweight=".18386mm">
                    <v:path arrowok="t" o:connecttype="custom" o:connectlocs="0,0;899,0" o:connectangles="0,0"/>
                  </v:shape>
                </v:group>
                <v:group id="Group 2966" o:spid="_x0000_s1031" style="position:absolute;left:3420;top:-4636;width:2;height:657" coordorigin="3420,-4636" coordsize="2,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YF0MYAAADdAAAADwAAAGRycy9kb3ducmV2LnhtbESPQWvCQBSE70L/w/IK&#10;vekmkapEVxHR0oMUjIXi7ZF9JsHs25Bdk/jvu4WCx2FmvmFWm8HUoqPWVZYVxJMIBHFudcWFgu/z&#10;YbwA4TyyxtoyKXiQg836ZbTCVNueT9RlvhABwi5FBaX3TSqly0sy6Ca2IQ7e1bYGfZBtIXWLfYCb&#10;WiZRNJMGKw4LJTa0Kym/ZXej4KPHfjuN993xdt09Luf3r59jTEq9vQ7bJQhPg3+G/9ufWkGymCf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dgXQxgAAAN0A&#10;AAAPAAAAAAAAAAAAAAAAAKoCAABkcnMvZG93bnJldi54bWxQSwUGAAAAAAQABAD6AAAAnQMAAAAA&#10;">
                  <v:shape id="Freeform 2967" o:spid="_x0000_s1032" style="position:absolute;left:3420;top:-4636;width:2;height:657;visibility:visible;mso-wrap-style:square;v-text-anchor:top" coordsize="2,6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I3mMUA&#10;AADdAAAADwAAAGRycy9kb3ducmV2LnhtbESPQWsCMRSE74X+h/CEXkrNVqGG1SilrNCDSF178PjY&#10;PHcXk5dlE3X77xtB8DjMzDfMYjU4Ky7Uh9azhvdxBoK48qblWsPvfv2mQISIbNB6Jg1/FGC1fH5a&#10;YG78lXd0KWMtEoRDjhqaGLtcylA15DCMfUecvKPvHcYk+1qaHq8J7qycZNmHdNhyWmiwo6+GqlN5&#10;dhqsOuL5EG1ZFD+bTK3Va+Fxq/XLaPicg4g0xEf43v42GiZqNoXbm/Q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jeYxQAAAN0AAAAPAAAAAAAAAAAAAAAAAJgCAABkcnMv&#10;ZG93bnJldi54bWxQSwUGAAAAAAQABAD1AAAAigMAAAAA&#10;" path="m,l,656e" filled="f" strokeweight=".16856mm">
                    <v:path arrowok="t" o:connecttype="custom" o:connectlocs="0,-4636;0,-3980" o:connectangles="0,0"/>
                  </v:shape>
                </v:group>
                <v:group id="Group 2964" o:spid="_x0000_s1033" style="position:absolute;left:4608;top:-6045;width:1897;height:284" coordorigin="4608,-6045" coordsize="1897,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M4P8YAAADdAAAADwAAAGRycy9kb3ducmV2LnhtbESPQWvCQBSE74X+h+UJ&#10;vekmtlaJriJSiwcRqoJ4e2SfSTD7NmTXJP57VxB6HGbmG2a26EwpGqpdYVlBPIhAEKdWF5wpOB7W&#10;/QkI55E1lpZJwZ0cLObvbzNMtG35j5q9z0SAsEtQQe59lUjp0pwMuoGtiIN3sbVBH2SdSV1jG+Cm&#10;lMMo+pYGCw4LOVa0yim97m9GwW+L7fIz/mm218vqfj6MdqdtTEp99LrlFISnzv+HX+2NVjCcjL/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0zg/xgAAAN0A&#10;AAAPAAAAAAAAAAAAAAAAAKoCAABkcnMvZG93bnJldi54bWxQSwUGAAAAAAQABAD6AAAAnQMAAAAA&#10;">
                  <v:shape id="Freeform 2965" o:spid="_x0000_s1034" style="position:absolute;left:4608;top:-6045;width:1897;height:284;visibility:visible;mso-wrap-style:square;v-text-anchor:top" coordsize="1897,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Fd8UA&#10;AADdAAAADwAAAGRycy9kb3ducmV2LnhtbESP0WrCQBRE3wv+w3IF3+quAVuJrqJCaEupYPQDrtlr&#10;EszeDdmtJn/fLRT6OMzMGWa16W0j7tT52rGG2VSBIC6cqbnUcD5lzwsQPiAbbByThoE8bNajpxWm&#10;xj34SPc8lCJC2KeooQqhTaX0RUUW/dS1xNG7us5iiLIrpenwEeG2kYlSL9JizXGhwpb2FRW3/Ntq&#10;OLRFdlEq+8zevnb8kQzDtja51pNxv12CCNSH//Bf+91oSBavc/h9E5+AX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5sV3xQAAAN0AAAAPAAAAAAAAAAAAAAAAAJgCAABkcnMv&#10;ZG93bnJldi54bWxQSwUGAAAAAAQABAD1AAAAigMAAAAA&#10;" path="m,284r1898,l1898,,,,,284xe" filled="f" strokeweight=".24514mm">
                    <v:path arrowok="t" o:connecttype="custom" o:connectlocs="0,-5761;1898,-5761;1898,-6045;0,-6045;0,-5761" o:connectangles="0,0,0,0,0"/>
                  </v:shape>
                </v:group>
                <v:group id="Group 2962" o:spid="_x0000_s1035" style="position:absolute;left:4628;top:-5841;width:1857;height:2" coordorigin="4628,-5841" coordsize="18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NA9PFAAAA3QAA&#10;AA8AAAAAAAAAAAAAAAAAqgIAAGRycy9kb3ducmV2LnhtbFBLBQYAAAAABAAEAPoAAACcAwAAAAA=&#10;">
                  <v:shape id="Freeform 2963" o:spid="_x0000_s1036" style="position:absolute;left:4628;top:-5841;width:1857;height:2;visibility:visible;mso-wrap-style:square;v-text-anchor:top" coordsize="185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vpksQA&#10;AADdAAAADwAAAGRycy9kb3ducmV2LnhtbESPQYvCMBSE74L/ITxhb5rqoUo1ShGEFezB6sXbo3m2&#10;1ealNNna/febBcHjMDPfMJvdYBrRU+dqywrmswgEcWF1zaWC6+UwXYFwHlljY5kU/JKD3XY82mCi&#10;7YvP1Oe+FAHCLkEFlfdtIqUrKjLoZrYlDt7ddgZ9kF0pdYevADeNXERRLA3WHBYqbGlfUfHMf4yC&#10;Uxwfc3crnlcns7T3j+ycXjKlviZDugbhafCf8Lv9rRUsVssl/L8JT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r6ZLEAAAA3QAAAA8AAAAAAAAAAAAAAAAAmAIAAGRycy9k&#10;b3ducmV2LnhtbFBLBQYAAAAABAAEAPUAAACJAwAAAAA=&#10;" path="m,l1858,e" filled="f" strokeweight=".18386mm">
                    <v:path arrowok="t" o:connecttype="custom" o:connectlocs="0,0;1858,0" o:connectangles="0,0"/>
                  </v:shape>
                </v:group>
                <v:group id="Group 2960" o:spid="_x0000_s1037" style="position:absolute;left:3420;top:-5761;width:2137;height:840" coordorigin="3420,-5761" coordsize="2137,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4yOsQAAADdAAAADwAAAGRycy9kb3ducmV2LnhtbERPTWvCQBC9F/wPyxS8&#10;1U2U1pC6BhErHqSgEUpvQ3ZMQrKzIbtN4r/vHgo9Pt73JptMKwbqXW1ZQbyIQBAXVtdcKrjlHy8J&#10;COeRNbaWScGDHGTb2dMGU21HvtBw9aUIIexSVFB536VSuqIig25hO+LA3W1v0AfYl1L3OIZw08pl&#10;FL1JgzWHhgo72ldUNNcfo+A44rhbxYfh3Nz3j+/89fPrHJNS8+dp9w7C0+T/xX/uk1awTNZ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p4yOsQAAADdAAAA&#10;DwAAAAAAAAAAAAAAAACqAgAAZHJzL2Rvd25yZXYueG1sUEsFBgAAAAAEAAQA+gAAAJsDAAAAAA==&#10;">
                  <v:shape id="Freeform 2961" o:spid="_x0000_s1038" style="position:absolute;left:3420;top:-5761;width:2137;height:840;visibility:visible;mso-wrap-style:square;v-text-anchor:top" coordsize="2137,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3jQcQA&#10;AADdAAAADwAAAGRycy9kb3ducmV2LnhtbESP3YrCMBSE74V9h3AW9k5TvfCnaxRZWehFUaw+wKE5&#10;2xabk24Stb69EQQvh5n5hlmue9OKKznfWFYwHiUgiEurG64UnI6/wzkIH5A1tpZJwZ08rFcfgyWm&#10;2t74QNciVCJC2KeooA6hS6X0ZU0G/ch2xNH7s85giNJVUju8Rbhp5SRJptJgw3Ghxo5+airPxcUo&#10;MNMs7ORpUeUbn2//3T7r87tV6uuz33yDCNSHd/jVzrSCyXy2gOeb+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940HEAAAA3QAAAA8AAAAAAAAAAAAAAAAAmAIAAGRycy9k&#10;b3ducmV2LnhtbFBLBQYAAAAABAAEAPUAAACJAwAAAAA=&#10;" path="m,840l2137,e" filled="f" strokeweight=".16856mm">
                    <v:path arrowok="t" o:connecttype="custom" o:connectlocs="0,-4921;2137,-5761" o:connectangles="0,0"/>
                  </v:shape>
                </v:group>
                <v:group id="Group 2958" o:spid="_x0000_s1039" style="position:absolute;left:7434;top:-4926;width:1295;height:284" coordorigin="7434,-4926" coordsize="1295,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PU4bwwAAAN0AAAAP&#10;AAAAAAAAAAAAAAAAAKoCAABkcnMvZG93bnJldi54bWxQSwUGAAAAAAQABAD6AAAAmgMAAAAA&#10;">
                  <v:shape id="Freeform 2959" o:spid="_x0000_s1040" style="position:absolute;left:7434;top:-4926;width:1295;height:284;visibility:visible;mso-wrap-style:square;v-text-anchor:top" coordsize="1295,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QipsYA&#10;AADdAAAADwAAAGRycy9kb3ducmV2LnhtbESPQWvCQBSE70L/w/IKXsRs4qGENKtIsRA8FKpC29sz&#10;+8wGs29DdjXpv+8WCj0OM/MNU24m24k7Db51rCBLUhDEtdMtNwpOx9dlDsIHZI2dY1LwTR4264dZ&#10;iYV2I7/T/RAaESHsC1RgQugLKX1tyKJPXE8cvYsbLIYoh0bqAccIt51cpemTtNhyXDDY04uh+nq4&#10;WQV7u1jYPnyhfztX5uNz3O0vtFNq/jhtn0EEmsJ/+K9daQWrPM/g9018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QipsYAAADdAAAADwAAAAAAAAAAAAAAAACYAgAAZHJz&#10;L2Rvd25yZXYueG1sUEsFBgAAAAAEAAQA9QAAAIsDAAAAAA==&#10;" path="m,284r1295,l1295,,,,,284xe" filled="f" strokeweight=".24514mm">
                    <v:path arrowok="t" o:connecttype="custom" o:connectlocs="0,-4642;1295,-4642;1295,-4926;0,-4926;0,-4642" o:connectangles="0,0,0,0,0"/>
                  </v:shape>
                </v:group>
                <v:group id="Group 2956" o:spid="_x0000_s1041" style="position:absolute;left:7453;top:-4722;width:1256;height:2" coordorigin="7453,-4722" coordsize="12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o3X3xgAAAN0A&#10;AAAPAAAAAAAAAAAAAAAAAKoCAABkcnMvZG93bnJldi54bWxQSwUGAAAAAAQABAD6AAAAnQMAAAAA&#10;">
                  <v:shape id="Freeform 2957" o:spid="_x0000_s1042" style="position:absolute;left:7453;top:-4722;width:1256;height:2;visibility:visible;mso-wrap-style:square;v-text-anchor:top" coordsize="12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riJ8YA&#10;AADdAAAADwAAAGRycy9kb3ducmV2LnhtbESPQWvCQBSE70L/w/IK3upGi5KmbqQoxSIeWu2lt0f2&#10;NRuSfRuyq0n99a5Q8DjMzDfMcjXYRpyp85VjBdNJAoK4cLriUsH38f0pBeEDssbGMSn4Iw+r/GG0&#10;xEy7nr/ofAiliBD2GSowIbSZlL4wZNFPXEscvV/XWQxRdqXUHfYRbhs5S5KFtFhxXDDY0tpQUR9O&#10;VsFnf1rU5f6ylccXMw2bHRXzH1Jq/Di8vYIINIR7+L/9oRXM0vQZbm/iE5D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IriJ8YAAADdAAAADwAAAAAAAAAAAAAAAACYAgAAZHJz&#10;L2Rvd25yZXYueG1sUEsFBgAAAAAEAAQA9QAAAIsDAAAAAA==&#10;" path="m,l1256,e" filled="f" strokeweight=".18386mm">
                    <v:path arrowok="t" o:connecttype="custom" o:connectlocs="0,0;1256,0" o:connectangles="0,0"/>
                  </v:shape>
                </v:group>
                <v:group id="Group 2954" o:spid="_x0000_s1043" style="position:absolute;left:7515;top:-6045;width:1103;height:284" coordorigin="7515,-6045" coordsize="1103,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gZIGMcAAADd&#10;AAAADwAAAAAAAAAAAAAAAACqAgAAZHJzL2Rvd25yZXYueG1sUEsFBgAAAAAEAAQA+gAAAJ4DAAAA&#10;AA==&#10;">
                  <v:shape id="Freeform 2955" o:spid="_x0000_s1044" style="position:absolute;left:7515;top:-6045;width:1103;height:284;visibility:visible;mso-wrap-style:square;v-text-anchor:top" coordsize="1103,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a8p8UA&#10;AADdAAAADwAAAGRycy9kb3ducmV2LnhtbESPQWvCQBSE70L/w/IKvYhuqq2E6CqhIOTgxWjvj+xz&#10;E5p9G7Jbk/rrXUHocZiZb5jNbrStuFLvG8cK3ucJCOLK6YaNgvNpP0tB+ICssXVMCv7Iw277Mtlg&#10;pt3AR7qWwYgIYZ+hgjqELpPSVzVZ9HPXEUfv4nqLIcreSN3jEOG2lYskWUmLDceFGjv6qqn6KX+t&#10;gttx/3E7lEVu8u/ldMmpOXExKPX2OuZrEIHG8B9+tgutYJGmn/B4E5+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BrynxQAAAN0AAAAPAAAAAAAAAAAAAAAAAJgCAABkcnMv&#10;ZG93bnJldi54bWxQSwUGAAAAAAQABAD1AAAAigMAAAAA&#10;" path="m,284r1103,l1103,,,,,284xe" filled="f" strokeweight=".24514mm">
                    <v:path arrowok="t" o:connecttype="custom" o:connectlocs="0,-5761;1103,-5761;1103,-6045;0,-6045;0,-5761" o:connectangles="0,0,0,0,0"/>
                  </v:shape>
                </v:group>
                <v:group id="Group 2952" o:spid="_x0000_s1045" style="position:absolute;left:7534;top:-5841;width:1064;height:2" coordorigin="7534,-5841" coordsize="10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hz9MUAAADdAAAADwAAAGRycy9kb3ducmV2LnhtbESPQYvCMBSE7wv+h/AE&#10;b2taZaVUo4ioeBBhdWHx9miebbF5KU1s6783C8Ieh5n5hlmselOJlhpXWlYQjyMQxJnVJecKfi67&#10;zwSE88gaK8uk4EkOVsvBxwJTbTv+pvbscxEg7FJUUHhfp1K6rCCDbmxr4uDdbGPQB9nkUjfYBbip&#10;5CSKZtJgyWGhwJo2BWX388Mo2HfYrafxtj3eb5vn9fJ1+j3GpNRo2K/nIDz1/j/8bh+0gkmSzOD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2Yc/TFAAAA3QAA&#10;AA8AAAAAAAAAAAAAAAAAqgIAAGRycy9kb3ducmV2LnhtbFBLBQYAAAAABAAEAPoAAACcAwAAAAA=&#10;">
                  <v:shape id="Freeform 2953" o:spid="_x0000_s1046" style="position:absolute;left:7534;top:-5841;width:1064;height:2;visibility:visible;mso-wrap-style:square;v-text-anchor:top" coordsize="106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StpMQA&#10;AADdAAAADwAAAGRycy9kb3ducmV2LnhtbESPQWvCQBSE7wX/w/IEb3WjoIbUVaKgCHppWuz1kX3N&#10;hmbfhuyq8d+7gtDjMDPfMMt1bxtxpc7XjhVMxgkI4tLpmisF31+79xSED8gaG8ek4E4e1qvB2xIz&#10;7W78SdciVCJC2GeowITQZlL60pBFP3YtcfR+XWcxRNlVUnd4i3DbyGmSzKXFmuOCwZa2hsq/4mIV&#10;5JfN4m6Kdn8K+ZFnzc+5SoqzUqNhn3+ACNSH//CrfdAKpmm6gOeb+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EraTEAAAA3QAAAA8AAAAAAAAAAAAAAAAAmAIAAGRycy9k&#10;b3ducmV2LnhtbFBLBQYAAAAABAAEAPUAAACJAwAAAAA=&#10;" path="m,l1064,e" filled="f" strokeweight=".18386mm">
                    <v:path arrowok="t" o:connecttype="custom" o:connectlocs="0,0;1064,0" o:connectangles="0,0"/>
                  </v:shape>
                </v:group>
                <v:group id="Group 2950" o:spid="_x0000_s1047" style="position:absolute;left:8067;top:-5761;width:15;height:835" coordorigin="8067,-5761" coordsize="15,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0IdwwAAAN0AAAAP&#10;AAAAAAAAAAAAAAAAAKoCAABkcnMvZG93bnJldi54bWxQSwUGAAAAAAQABAD6AAAAmgMAAAAA&#10;">
                  <v:shape id="Freeform 2951" o:spid="_x0000_s1048" style="position:absolute;left:8067;top:-5761;width:15;height:835;visibility:visible;mso-wrap-style:square;v-text-anchor:top" coordsize="15,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Z9WMYA&#10;AADdAAAADwAAAGRycy9kb3ducmV2LnhtbESPQWvCQBSE7wX/w/KE3pqNUkpM3YQiCIUWpSri8TX7&#10;mgSzb2N2q9t/7xYEj8PMfMPMy2A6cabBtZYVTJIUBHFldcu1gt12+ZSBcB5ZY2eZFPyRg7IYPcwx&#10;1/bCX3Te+FpECLscFTTe97mUrmrIoEtsTxy9HzsY9FEOtdQDXiLcdHKapi/SYMtxocGeFg1Vx82v&#10;iZTDqdrtP5+P6zbs9cytPsJq+63U4zi8vYLwFPw9fGu/awXTLJvB/5v4BGR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fZ9WMYAAADdAAAADwAAAAAAAAAAAAAAAACYAgAAZHJz&#10;L2Rvd25yZXYueG1sUEsFBgAAAAAEAAQA9QAAAIsDAAAAAA==&#10;" path="m14,835l,e" filled="f" strokeweight=".16856mm">
                    <v:path arrowok="t" o:connecttype="custom" o:connectlocs="14,-4926;0,-5761" o:connectangles="0,0"/>
                  </v:shape>
                </v:group>
                <v:group id="Group 2948" o:spid="_x0000_s1049" style="position:absolute;left:6506;top:-5902;width:1009;height:2" coordorigin="6506,-5902" coordsize="10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TYxsQAAADdAAAADwAAAGRycy9kb3ducmV2LnhtbERPTWuDQBC9B/oflin0&#10;lqymJFibjYTQlh5CIFoovQ3uREV3Vtytmn+fPRR6fLzvXTabTow0uMaygngVgSAurW64UvBVvC8T&#10;EM4ja+wsk4IbOcj2D4sdptpOfKEx95UIIexSVFB736dSurImg25le+LAXe1g0Ac4VFIPOIVw08l1&#10;FG2lwYZDQ409HWsq2/zXKPiYcDo8x2/jqb0ebz/F5vx9ikmpp8f58ArC0+z/xX/uT61gnbyE/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OTYxsQAAADdAAAA&#10;DwAAAAAAAAAAAAAAAACqAgAAZHJzL2Rvd25yZXYueG1sUEsFBgAAAAAEAAQA+gAAAJsDAAAAAA==&#10;">
                  <v:shape id="Freeform 2949" o:spid="_x0000_s1050" style="position:absolute;left:6506;top:-5902;width:1009;height:2;visibility:visible;mso-wrap-style:square;v-text-anchor:top" coordsize="10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EOWcQA&#10;AADdAAAADwAAAGRycy9kb3ducmV2LnhtbESP0WrCQBRE3wv+w3IF3+pG0RKjq6hgK/hk9AOu2WsS&#10;3L0bsmtM/75bKPRxmJkzzGrTWyM6an3tWMFknIAgLpyuuVRwvRzeUxA+IGs0jknBN3nYrAdvK8y0&#10;e/GZujyUIkLYZ6igCqHJpPRFRRb92DXE0bu71mKIsi2lbvEV4dbIaZJ8SIs1x4UKG9pXVDzyp1Vw&#10;+yzmX6dkts8fJ2Pm92O3S7FTajTst0sQgfrwH/5rH7WCabqYwO+b+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xDlnEAAAA3QAAAA8AAAAAAAAAAAAAAAAAmAIAAGRycy9k&#10;b3ducmV2LnhtbFBLBQYAAAAABAAEAPUAAACJAwAAAAA=&#10;" path="m,l1009,e" filled="f" strokeweight=".16856mm">
                    <v:path arrowok="t" o:connecttype="custom" o:connectlocs="0,0;1009,0" o:connectangles="0,0"/>
                  </v:shape>
                </v:group>
                <v:group id="Group 2946" o:spid="_x0000_s1051" style="position:absolute;left:7562;top:-3930;width:1056;height:284" coordorigin="7562,-3930" coordsize="1056,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rjKsYAAADdAAAADwAAAGRycy9kb3ducmV2LnhtbESPQWvCQBSE7wX/w/IE&#10;b3WTSItGVxGx4kEKVUG8PbLPJJh9G7LbJP77riD0OMzMN8xi1ZtKtNS40rKCeByBIM6sLjlXcD59&#10;vU9BOI+ssbJMCh7kYLUcvC0w1bbjH2qPPhcBwi5FBYX3dSqlywoy6Ma2Jg7ezTYGfZBNLnWDXYCb&#10;SiZR9CkNlhwWCqxpU1B2P/4aBbsOu/Uk3raH+23zuJ4+vi+HmJQaDfv1HISn3v+HX+29VpBMZw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euMqxgAAAN0A&#10;AAAPAAAAAAAAAAAAAAAAAKoCAABkcnMvZG93bnJldi54bWxQSwUGAAAAAAQABAD6AAAAnQMAAAAA&#10;">
                  <v:shape id="Freeform 2947" o:spid="_x0000_s1052" style="position:absolute;left:7562;top:-3930;width:1056;height:284;visibility:visible;mso-wrap-style:square;v-text-anchor:top" coordsize="1056,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23ucYA&#10;AADdAAAADwAAAGRycy9kb3ducmV2LnhtbESPzWrDMBCE74W8g9hALyWRkxTjupFNKLTkkkB+Cj0u&#10;1sY2sVbCUh337atCIcdhZr5h1uVoOjFQ71vLChbzBARxZXXLtYLz6X2WgfABWWNnmRT8kIeymDys&#10;Mdf2xgcajqEWEcI+RwVNCC6X0lcNGfRz64ijd7G9wRBlX0vd4y3CTSeXSZJKgy3HhQYdvTVUXY/f&#10;RsHh+VPbndxnX3v3NKSad+mHC0o9TsfNK4hAY7iH/9tbrWCZvazg7018ArL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23ucYAAADdAAAADwAAAAAAAAAAAAAAAACYAgAAZHJz&#10;L2Rvd25yZXYueG1sUEsFBgAAAAAEAAQA9QAAAIsDAAAAAA==&#10;" path="m,284r1056,l1056,,,,,284xe" filled="f" strokeweight=".24514mm">
                    <v:path arrowok="t" o:connecttype="custom" o:connectlocs="0,-3646;1056,-3646;1056,-3930;0,-3930;0,-3646" o:connectangles="0,0,0,0,0"/>
                  </v:shape>
                </v:group>
                <v:group id="Group 2944" o:spid="_x0000_s1053" style="position:absolute;left:7588;top:-3726;width:1003;height:2" coordorigin="7588,-3726" coordsize="10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exccAAADdAAAADwAAAGRycy9kb3ducmV2LnhtbESPT2vCQBTE7wW/w/KE&#10;3nQT24pGVxHR0oMI/gHx9sg+k2D2bciuSfz23YLQ4zAzv2Hmy86UoqHaFZYVxMMIBHFqdcGZgvNp&#10;O5iAcB5ZY2mZFDzJwXLRe5tjom3LB2qOPhMBwi5BBbn3VSKlS3My6Ia2Ig7ezdYGfZB1JnWNbYCb&#10;Uo6iaCwNFhwWcqxonVN6Pz6Mgu8W29VHvGl299v6eT197S+7mJR673erGQhPnf8Pv9o/WsFoMv2E&#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9/exccAAADd&#10;AAAADwAAAAAAAAAAAAAAAACqAgAAZHJzL2Rvd25yZXYueG1sUEsFBgAAAAAEAAQA+gAAAJ4DAAAA&#10;AA==&#10;">
                  <v:shape id="Freeform 2945" o:spid="_x0000_s1054" style="position:absolute;left:7588;top:-3726;width:1003;height:2;visibility:visible;mso-wrap-style:square;v-text-anchor:top" coordsize="10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VwkcEA&#10;AADdAAAADwAAAGRycy9kb3ducmV2LnhtbESPzWoCMRSF94W+Q7gFdzXTAUWnRimC4FZjF+4uk9vJ&#10;6ORmTKKOb98UhC4P3/nhLFaD68SNQmw9K/gYFyCIa29abhQc9OZ9BiImZIOdZ1LwoAir5evLAivj&#10;77yj2z41IpdwrFCBTamvpIy1JYdx7HvizH58cJiyDI00Ae+53HWyLIqpdNhyXrDY09pSfd5fnYLg&#10;TltbZnI4dto2WuN30BelRm/D1yeIREP6Nz/TW6OgnM0n8PcmPwG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VcJHBAAAA3QAAAA8AAAAAAAAAAAAAAAAAmAIAAGRycy9kb3du&#10;cmV2LnhtbFBLBQYAAAAABAAEAPUAAACGAwAAAAA=&#10;" path="m,l1003,e" filled="f" strokeweight=".18386mm">
                    <v:path arrowok="t" o:connecttype="custom" o:connectlocs="0,0;1003,0" o:connectangles="0,0"/>
                  </v:shape>
                </v:group>
                <v:group id="Group 2942" o:spid="_x0000_s1055" style="position:absolute;left:8081;top:-4642;width:9;height:712" coordorigin="8081,-4642" coordsize="9,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HlKcYAAADdAAAADwAAAGRycy9kb3ducmV2LnhtbESPT4vCMBTE7wt+h/CE&#10;va1pXRStRhHZXTyI4B8Qb4/m2Rabl9Jk2/rtjSB4HGbmN8x82ZlSNFS7wrKCeBCBIE6tLjhTcDr+&#10;fk1AOI+ssbRMCu7kYLnofcwx0bblPTUHn4kAYZeggtz7KpHSpTkZdANbEQfvamuDPsg6k7rGNsBN&#10;KYdRNJYGCw4LOVa0zim9Hf6Ngr8W29V3/NNsb9f1/XIc7c7bmJT67HerGQhPnX+HX+2NVjCcTM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oQeUpxgAAAN0A&#10;AAAPAAAAAAAAAAAAAAAAAKoCAABkcnMvZG93bnJldi54bWxQSwUGAAAAAAQABAD6AAAAnQMAAAAA&#10;">
                  <v:shape id="Freeform 2943" o:spid="_x0000_s1056" style="position:absolute;left:8081;top:-4642;width:9;height:712;visibility:visible;mso-wrap-style:square;v-text-anchor:top" coordsize="9,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bnBsUA&#10;AADdAAAADwAAAGRycy9kb3ducmV2LnhtbESPQWvCQBSE7wX/w/IEL0U3zaGN0VWkIEpvtcXzI/uS&#10;DWbfxuyaRH99t1DocZiZb5j1drSN6KnztWMFL4sEBHHhdM2Vgu+v/TwD4QOyxsYxKbiTh+1m8rTG&#10;XLuBP6k/hUpECPscFZgQ2lxKXxiy6BeuJY5e6TqLIcqukrrDIcJtI9MkeZUWa44LBlt6N1RcTjer&#10;oEyflya9lvczuio5fDSZfWCh1Gw67lYgAo3hP/zXPmoFabZ8g9838Qn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lucGxQAAAN0AAAAPAAAAAAAAAAAAAAAAAJgCAABkcnMv&#10;ZG93bnJldi54bWxQSwUGAAAAAAQABAD1AAAAigMAAAAA&#10;" path="m,l9,712e" filled="f" strokeweight=".16856mm">
                    <v:path arrowok="t" o:connecttype="custom" o:connectlocs="0,-4642;9,-3930" o:connectangles="0,0"/>
                  </v:shape>
                </v:group>
                <v:group id="Group 2940" o:spid="_x0000_s1057" style="position:absolute;left:2876;top:-3980;width:1087;height:284" coordorigin="2876,-3980" coordsize="1087,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LUwMQAAADdAAAADwAAAGRycy9kb3ducmV2LnhtbERPTWuDQBC9B/oflin0&#10;lqymJFibjYTQlh5CIFoovQ3uREV3Vtytmn+fPRR6fLzvXTabTow0uMaygngVgSAurW64UvBVvC8T&#10;EM4ja+wsk4IbOcj2D4sdptpOfKEx95UIIexSVFB736dSurImg25le+LAXe1g0Ac4VFIPOIVw08l1&#10;FG2lwYZDQ409HWsq2/zXKPiYcDo8x2/jqb0ebz/F5vx9ikmpp8f58ArC0+z/xX/uT61gnbyEu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LUwMQAAADdAAAA&#10;DwAAAAAAAAAAAAAAAACqAgAAZHJzL2Rvd25yZXYueG1sUEsFBgAAAAAEAAQA+gAAAJsDAAAAAA==&#10;">
                  <v:shape id="Freeform 2941" o:spid="_x0000_s1058" style="position:absolute;left:2876;top:-3980;width:1087;height:284;visibility:visible;mso-wrap-style:square;v-text-anchor:top" coordsize="1087,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UJBsYA&#10;AADdAAAADwAAAGRycy9kb3ducmV2LnhtbESPQWvCQBSE74X+h+UJ3upGUZtEV7GFgoKlVM39mX0m&#10;qdm3IbvV+O9dodDjMDPfMPNlZ2pxodZVlhUMBxEI4tzqigsFh/3HSwzCeWSNtWVScCMHy8Xz0xxT&#10;ba/8TZedL0SAsEtRQel9k0rp8pIMuoFtiIN3sq1BH2RbSN3iNcBNLUdRNJUGKw4LJTb0XlJ+3v0a&#10;BdnX67C7Hbf86cfZKd7Gk/3P20apfq9bzUB46vx/+K+91gpGcZLA4014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0UJBsYAAADdAAAADwAAAAAAAAAAAAAAAACYAgAAZHJz&#10;L2Rvd25yZXYueG1sUEsFBgAAAAAEAAQA9QAAAIsDAAAAAA==&#10;" path="m,284r1087,l1087,,,,,284xe" filled="f" strokeweight=".24514mm">
                    <v:path arrowok="t" o:connecttype="custom" o:connectlocs="0,-3696;1087,-3696;1087,-3980;0,-3980;0,-3696" o:connectangles="0,0,0,0,0"/>
                  </v:shape>
                </v:group>
                <v:group id="Group 2938" o:spid="_x0000_s1059" style="position:absolute;left:2896;top:-3776;width:1047;height:2" coordorigin="2896,-3776" coordsize="10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9C3MQAAADdAAAADwAAAGRycy9kb3ducmV2LnhtbERPy2rCQBTdF/yH4Qrd&#10;1UlSWmp0FAlWXIRCVRB3l8w1CWbuhMw0j7/vLApdHs57vR1NI3rqXG1ZQbyIQBAXVtdcKricP18+&#10;QDiPrLGxTAomcrDdzJ7WmGo78Df1J1+KEMIuRQWV920qpSsqMugWtiUO3N12Bn2AXSl1h0MIN41M&#10;ouhdGqw5NFTYUlZR8Tj9GAWHAYfda7zv88c9m27nt69rHpNSz/NxtwLhafT/4j/3UStIllH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g9C3MQAAADdAAAA&#10;DwAAAAAAAAAAAAAAAACqAgAAZHJzL2Rvd25yZXYueG1sUEsFBgAAAAAEAAQA+gAAAJsDAAAAAA==&#10;">
                  <v:shape id="Freeform 2939" o:spid="_x0000_s1060" style="position:absolute;left:2896;top:-3776;width:1047;height:2;visibility:visible;mso-wrap-style:square;v-text-anchor:top" coordsize="10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ragsUA&#10;AADdAAAADwAAAGRycy9kb3ducmV2LnhtbESP0WrCQBRE3wv+w3IF3+rGFGOauooGhRLoQ7UfcMne&#10;JsHs3ZDdJvHv3UKhj8PMnGG2+8m0YqDeNZYVrJYRCOLS6oYrBV/X83MKwnlkja1lUnAnB/vd7GmL&#10;mbYjf9Jw8ZUIEHYZKqi97zIpXVmTQbe0HXHwvm1v0AfZV1L3OAa4aWUcRYk02HBYqLGjvKbydvkx&#10;CjbNS1qiyY/DR3JaF+lBFkkllVrMp8MbCE+T/w//td+1gvg1WsHvm/AE5O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itqCxQAAAN0AAAAPAAAAAAAAAAAAAAAAAJgCAABkcnMv&#10;ZG93bnJldi54bWxQSwUGAAAAAAQABAD1AAAAigMAAAAA&#10;" path="m,l1047,e" filled="f" strokeweight=".18386mm">
                    <v:path arrowok="t" o:connecttype="custom" o:connectlocs="0,0;1047,0" o:connectangles="0,0"/>
                  </v:shape>
                </v:group>
                <v:group id="Group 2936" o:spid="_x0000_s1061" style="position:absolute;left:4700;top:-4921;width:1610;height:284" coordorigin="4700,-4921" coordsize="1610,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F5MMYAAADdAAAADwAAAGRycy9kb3ducmV2LnhtbESPT2vCQBTE7wW/w/IE&#10;b3WTSItGVxFR6UEK/gHx9sg+k2D2bciuSfz23UKhx2FmfsMsVr2pREuNKy0riMcRCOLM6pJzBZfz&#10;7n0KwnlkjZVlUvAiB6vl4G2BqbYdH6k9+VwECLsUFRTe16mULivIoBvbmjh4d9sY9EE2udQNdgFu&#10;KplE0ac0WHJYKLCmTUHZ4/Q0CvYddutJvG0Pj/vmdTt/fF8PMSk1GvbrOQhPvf8P/7W/tIJkFi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JkXkwxgAAAN0A&#10;AAAPAAAAAAAAAAAAAAAAAKoCAABkcnMvZG93bnJldi54bWxQSwUGAAAAAAQABAD6AAAAnQMAAAAA&#10;">
                  <v:shape id="Freeform 2937" o:spid="_x0000_s1062" style="position:absolute;left:4700;top:-4921;width:1610;height:284;visibility:visible;mso-wrap-style:square;v-text-anchor:top" coordsize="1610,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MyZMYA&#10;AADdAAAADwAAAGRycy9kb3ducmV2LnhtbESPQWsCMRSE74L/IbxCL6JZLRa7NYoKBUEQ1B7s7bF5&#10;TbZuXpZNquu/N4LgcZiZb5jpvHWVOFMTSs8KhoMMBHHhdclGwffhqz8BESKyxsozKbhSgPms25li&#10;rv2Fd3TeRyMShEOOCmyMdS5lKCw5DANfEyfv1zcOY5KNkbrBS4K7So6y7F06LDktWKxpZak47f+d&#10;gp/NdnE6ro02f9IWdFjWveo4Vur1pV18gojUxmf40V5rBaOP7A3ub9ITk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vMyZMYAAADdAAAADwAAAAAAAAAAAAAAAACYAgAAZHJz&#10;L2Rvd25yZXYueG1sUEsFBgAAAAAEAAQA9QAAAIsDAAAAAA==&#10;" path="m,285r1609,l1609,,,,,285xe" filled="f" strokeweight=".24514mm">
                    <v:path arrowok="t" o:connecttype="custom" o:connectlocs="0,-4636;1609,-4636;1609,-4921;0,-4921;0,-4636" o:connectangles="0,0,0,0,0"/>
                  </v:shape>
                </v:group>
                <v:group id="Group 2934" o:spid="_x0000_s1063" style="position:absolute;left:4720;top:-4716;width:1570;height:2" coordorigin="4720,-4716" coordsize="15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RE38YAAADdAAAADwAAAGRycy9kb3ducmV2LnhtbESPT2vCQBTE74LfYXmC&#10;t7qJ/7DRVURUepBCtVB6e2SfSTD7NmTXJH77rlDwOMzMb5jVpjOlaKh2hWUF8SgCQZxaXXCm4Pty&#10;eFuAcB5ZY2mZFDzIwWbd760w0bblL2rOPhMBwi5BBbn3VSKlS3My6Ea2Ig7e1dYGfZB1JnWNbYCb&#10;Uo6jaC4NFhwWcqxol1N6O9+NgmOL7XYS75vT7bp7/F5mnz+nmJQaDrrtEoSnzr/C/+0PrWD8Hk3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NETfxgAAAN0A&#10;AAAPAAAAAAAAAAAAAAAAAKoCAABkcnMvZG93bnJldi54bWxQSwUGAAAAAAQABAD6AAAAnQMAAAAA&#10;">
                  <v:shape id="Freeform 2935" o:spid="_x0000_s1064" style="position:absolute;left:4720;top:-4716;width:1570;height:2;visibility:visible;mso-wrap-style:square;v-text-anchor:top" coordsize="15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hpoMgA&#10;AADdAAAADwAAAGRycy9kb3ducmV2LnhtbESPQWvCQBSE70L/w/IKvRTdNKC0aTZSgoWKBzHtQW+P&#10;7GsSzL4N2TWm/npXKHgcZuYbJl2OphUD9a6xrOBlFoEgLq1uuFLw8/05fQXhPLLG1jIp+CMHy+xh&#10;kmKi7Zl3NBS+EgHCLkEFtfddIqUrazLoZrYjDt6v7Q36IPtK6h7PAW5aGUfRQhpsOCzU2FFeU3ks&#10;TkZBvh+eD1vs1vmmvAxmW60uh/io1NPj+PEOwtPo7+H/9pdWEL9Fc7i9CU9AZl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aGmgyAAAAN0AAAAPAAAAAAAAAAAAAAAAAJgCAABk&#10;cnMvZG93bnJldi54bWxQSwUGAAAAAAQABAD1AAAAjQMAAAAA&#10;" path="m,l1569,e" filled="f" strokeweight=".18386mm">
                    <v:path arrowok="t" o:connecttype="custom" o:connectlocs="0,0;1569,0" o:connectangles="0,0"/>
                  </v:shape>
                </v:group>
                <v:group id="Group 2932" o:spid="_x0000_s1065" style="position:absolute;left:4948;top:-3980;width:1113;height:284" coordorigin="4948,-3980" coordsize="1113,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qp/M8cAAADdAAAADwAAAGRycy9kb3ducmV2LnhtbESPQWvCQBSE7wX/w/KE&#10;3ppNLA01ZhURKx5CoSqU3h7ZZxLMvg3ZbRL/fbdQ6HGYmW+YfDOZVgzUu8aygiSKQRCXVjdcKbic&#10;355eQTiPrLG1TAru5GCznj3kmGk78gcNJ1+JAGGXoYLa+y6T0pU1GXSR7YiDd7W9QR9kX0nd4xjg&#10;ppWLOE6lwYbDQo0d7Woqb6dvo+Aw4rh9TvZDcbvu7l/nl/fPIiGlHufTdgXC0+T/w3/to1awWM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qp/M8cAAADd&#10;AAAADwAAAAAAAAAAAAAAAACqAgAAZHJzL2Rvd25yZXYueG1sUEsFBgAAAAAEAAQA+gAAAJ4DAAAA&#10;AA==&#10;">
                  <v:shape id="Freeform 2933" o:spid="_x0000_s1066" style="position:absolute;left:4948;top:-3980;width:1113;height:284;visibility:visible;mso-wrap-style:square;v-text-anchor:top" coordsize="1113,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IW8UA&#10;AADdAAAADwAAAGRycy9kb3ducmV2LnhtbESPQWvCQBSE70L/w/IKXkR3zUHb1FWKVFA8SK3eH9nX&#10;JJh9G7Ibjf56VxA8DjPzDTNbdLYSZ2p86VjDeKRAEGfOlJxrOPythh8gfEA2WDkmDVfysJi/9WaY&#10;GnfhXzrvQy4ihH2KGooQ6lRKnxVk0Y9cTRy9f9dYDFE2uTQNXiLcVjJRaiItlhwXCqxpWVB22rdW&#10;A+1Wx59xaM0t2Ww9H9rTYL1UWvffu+8vEIG68Ao/22ujIflUU3i8iU9Az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gohbxQAAAN0AAAAPAAAAAAAAAAAAAAAAAJgCAABkcnMv&#10;ZG93bnJldi54bWxQSwUGAAAAAAQABAD1AAAAigMAAAAA&#10;" path="m,284r1113,l1113,,,,,284xe" filled="f" strokeweight=".24514mm">
                    <v:path arrowok="t" o:connecttype="custom" o:connectlocs="0,-3696;1113,-3696;1113,-3980;0,-3980;0,-3696" o:connectangles="0,0,0,0,0"/>
                  </v:shape>
                </v:group>
                <v:group id="Group 2930" o:spid="_x0000_s1067" style="position:absolute;left:4968;top:-3776;width:1073;height:2" coordorigin="4968,-3776" coordsize="10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lO2sQAAADdAAAADwAAAGRycy9kb3ducmV2LnhtbERPy2rCQBTdF/yH4Qrd&#10;1UlSWmp0FAlWXIRCVRB3l8w1CWbuhMw0j7/vLApdHs57vR1NI3rqXG1ZQbyIQBAXVtdcKricP18+&#10;QDiPrLGxTAomcrDdzJ7WmGo78Df1J1+KEMIuRQWV920qpSsqMugWtiUO3N12Bn2AXSl1h0MIN41M&#10;ouhdGqw5NFTYUlZR8Tj9GAWHAYfda7zv88c9m27nt69rHpNSz/NxtwLhafT/4j/3UStIllG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HlO2sQAAADdAAAA&#10;DwAAAAAAAAAAAAAAAACqAgAAZHJzL2Rvd25yZXYueG1sUEsFBgAAAAAEAAQA+gAAAJsDAAAAAA==&#10;">
                  <v:shape id="Freeform 2931" o:spid="_x0000_s1068" style="position:absolute;left:4968;top:-3776;width:1073;height:2;visibility:visible;mso-wrap-style:square;v-text-anchor:top" coordsize="10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isWsUA&#10;AADdAAAADwAAAGRycy9kb3ducmV2LnhtbESPQWuDQBSE74H+h+UVekvWSpBqswmhEMhBJCZCrg/3&#10;VSXuW3E30f77biHQ4zAz3zCb3Wx68aDRdZYVvK8iEMS11R03CqrLYfkBwnlkjb1lUvBDDnbbl8UG&#10;M20nLulx9o0IEHYZKmi9HzIpXd2SQbeyA3Hwvu1o0Ac5NlKPOAW46WUcRYk02HFYaHGgr5bq2/lu&#10;FNT5tTxNaXHNK46LpFm79cE7pd5e5/0nCE+z/w8/20etIE6jFP7ehCc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GKxaxQAAAN0AAAAPAAAAAAAAAAAAAAAAAJgCAABkcnMv&#10;ZG93bnJldi54bWxQSwUGAAAAAAQABAD1AAAAigMAAAAA&#10;" path="m,l1073,e" filled="f" strokeweight=".18386mm">
                    <v:path arrowok="t" o:connecttype="custom" o:connectlocs="0,0;1073,0" o:connectangles="0,0"/>
                  </v:shape>
                </v:group>
                <v:group id="Group 2928" o:spid="_x0000_s1069" style="position:absolute;left:3963;top:-3838;width:985;height:2" coordorigin="3963,-3838" coordsize="98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bUAcQAAADdAAAADwAAAGRycy9kb3ducmV2LnhtbERPy2rCQBTdF/yH4Qrd&#10;1UlSWmp0FAlWXIRCVRB3l8w1CWbuhMw0j7/vLApdHs57vR1NI3rqXG1ZQbyIQBAXVtdcKricP18+&#10;QDiPrLGxTAomcrDdzJ7WmGo78Df1J1+KEMIuRQWV920qpSsqMugWtiUO3N12Bn2AXSl1h0MIN41M&#10;ouhdGqw5NFTYUlZR8Tj9GAWHAYfda7zv88c9m27nt69rHpNSz/NxtwLhafT/4j/3UStIlnH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9bUAcQAAADdAAAA&#10;DwAAAAAAAAAAAAAAAACqAgAAZHJzL2Rvd25yZXYueG1sUEsFBgAAAAAEAAQA+gAAAJsDAAAAAA==&#10;">
                  <v:shape id="Freeform 2929" o:spid="_x0000_s1070" style="position:absolute;left:3963;top:-3838;width:985;height:2;visibility:visible;mso-wrap-style:square;v-text-anchor:top" coordsize="9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Fnd8YA&#10;AADdAAAADwAAAGRycy9kb3ducmV2LnhtbESP0WrCQBRE3wv+w3IF3+omAUsbXWURWrT0oVU/4JK9&#10;JtHs3Zhdk/Tvu4VCH4eZOcOsNqNtRE+drx0rSOcJCOLCmZpLBafj6+MzCB+QDTaOScE3edisJw8r&#10;zI0b+Iv6QyhFhLDPUUEVQptL6YuKLPq5a4mjd3adxRBlV0rT4RDhtpFZkjxJizXHhQpb2lZUXA93&#10;q+Dt0uhh/6F3uu7fP7PxZvWitUrNpqNeggg0hv/wX3tnFGQvaQq/b+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Fnd8YAAADdAAAADwAAAAAAAAAAAAAAAACYAgAAZHJz&#10;L2Rvd25yZXYueG1sUEsFBgAAAAAEAAQA9QAAAIsDAAAAAA==&#10;" path="m,l985,e" filled="f" strokeweight=".16856mm">
                    <v:path arrowok="t" o:connecttype="custom" o:connectlocs="0,0;985,0" o:connectangles="0,0"/>
                  </v:shape>
                </v:group>
                <v:group id="Group 2926" o:spid="_x0000_s1071" style="position:absolute;left:5505;top:-4636;width:2;height:657" coordorigin="5505,-4636" coordsize="2,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Ejv7cYAAADdAAAADwAAAGRycy9kb3ducmV2LnhtbESPT2vCQBTE7wW/w/IE&#10;b3WTSItGVxFR6UEK/gHx9sg+k2D2bciuSfz23UKhx2FmfsMsVr2pREuNKy0riMcRCOLM6pJzBZfz&#10;7n0KwnlkjZVlUvAiB6vl4G2BqbYdH6k9+VwECLsUFRTe16mULivIoBvbmjh4d9sY9EE2udQNdgFu&#10;KplE0ac0WHJYKLCmTUHZ4/Q0CvYddutJvG0Pj/vmdTt/fF8PMSk1GvbrOQhPvf8P/7W/tIJkFif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SO/txgAAAN0A&#10;AAAPAAAAAAAAAAAAAAAAAKoCAABkcnMvZG93bnJldi54bWxQSwUGAAAAAAQABAD6AAAAnQMAAAAA&#10;">
                  <v:shape id="Freeform 2927" o:spid="_x0000_s1072" style="position:absolute;left:5505;top:-4636;width:2;height:657;visibility:visible;mso-wrap-style:square;v-text-anchor:top" coordsize="2,6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zdpcYA&#10;AADdAAAADwAAAGRycy9kb3ducmV2LnhtbESPQWvCQBSE74L/YXmCF6kbLUhMsxGRCB5KsamHHh/Z&#10;ZxK6+zZkV03/fbdQ6HGYmW+YfDdaI+40+M6xgtUyAUFcO91xo+DycXxKQfiArNE4JgXf5GFXTCc5&#10;Zto9+J3uVWhEhLDPUEEbQp9J6euWLPql64mjd3WDxRDl0Eg94CPCrZHrJNlIix3HhRZ7OrRUf1U3&#10;q8CkV7x9BlOV5fk1SY/ponT4ptR8Nu5fQAQaw3/4r33SCtbb1TP8volPQB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BzdpcYAAADdAAAADwAAAAAAAAAAAAAAAACYAgAAZHJz&#10;L2Rvd25yZXYueG1sUEsFBgAAAAAEAAQA9QAAAIsDAAAAAA==&#10;" path="m,656l,e" filled="f" strokeweight=".16856mm">
                    <v:path arrowok="t" o:connecttype="custom" o:connectlocs="0,-3980;0,-4636" o:connectangles="0,0"/>
                  </v:shape>
                </v:group>
                <v:group id="Group 2924" o:spid="_x0000_s1073" style="position:absolute;left:6309;top:-4784;width:1125;height:5" coordorigin="6309,-4784" coordsize="11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3SAsYAAADdAAAADwAAAGRycy9kb3ducmV2LnhtbESPT2vCQBTE74LfYXmC&#10;t7qJ/7DRVURUepBCtVB6e2SfSTD7NmTXJH77rlDwOMzMb5jVpjOlaKh2hWUF8SgCQZxaXXCm4Pty&#10;eFuAcB5ZY2mZFDzIwWbd760w0bblL2rOPhMBwi5BBbn3VSKlS3My6Ea2Ig7e1dYGfZB1JnWNbYCb&#10;Uo6jaC4NFhwWcqxol1N6O9+NgmOL7XYS75vT7bp7/F5mnz+nmJQaDrrtEoSnzr/C/+0PrWD8Hk/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7dICxgAAAN0A&#10;AAAPAAAAAAAAAAAAAAAAAKoCAABkcnMvZG93bnJldi54bWxQSwUGAAAAAAQABAD6AAAAnQMAAAAA&#10;">
                  <v:shape id="Freeform 2925" o:spid="_x0000_s1074" style="position:absolute;left:6309;top:-4784;width:1125;height:5;visibility:visible;mso-wrap-style:square;v-text-anchor:top" coordsize="11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WoYsUA&#10;AADdAAAADwAAAGRycy9kb3ducmV2LnhtbESPQWvCQBSE7wX/w/IEb3UTpcVG1yCStF6q1Ba8PrLP&#10;JJh9G7Jrkv77bqHQ4zAz3zCbdDSN6KlztWUF8TwCQVxYXXOp4Oszf1yBcB5ZY2OZFHyTg3Q7edhg&#10;ou3AH9SffSkChF2CCirv20RKV1Rk0M1tSxy8q+0M+iC7UuoOhwA3jVxE0bM0WHNYqLClfUXF7Xw3&#10;CvL+/WQP44B8eSslLV+zvTlmSs2m424NwtPo/8N/7YNWsHiJn+D3TXgC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BahixQAAAN0AAAAPAAAAAAAAAAAAAAAAAJgCAABkcnMv&#10;ZG93bnJldi54bWxQSwUGAAAAAAQABAD1AAAAigMAAAAA&#10;" path="m,5l1125,e" filled="f" strokeweight=".16856mm">
                    <v:path arrowok="t" o:connecttype="custom" o:connectlocs="0,-4779;1125,-4784" o:connectangles="0,0"/>
                  </v:shape>
                </v:group>
                <v:group id="Group 2922" o:spid="_x0000_s1075" style="position:absolute;left:3729;top:-4128;width:89;height:76" coordorigin="3729,-4128" coordsize="8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3Pp7scAAADdAAAADwAAAGRycy9kb3ducmV2LnhtbESPQWvCQBSE7wX/w/KE&#10;3ppNLA01ZhURKx5CoSqU3h7ZZxLMvg3ZbRL/fbdQ6HGYmW+YfDOZVgzUu8aygiSKQRCXVjdcKbic&#10;355eQTiPrLG1TAru5GCznj3kmGk78gcNJ1+JAGGXoYLa+y6T0pU1GXSR7YiDd7W9QR9kX0nd4xjg&#10;ppWLOE6lwYbDQo0d7Woqb6dvo+Aw4rh9TvZDcbvu7l/nl/fPIiGlHufTdgXC0+T/w3/to1awW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3Pp7scAAADd&#10;AAAADwAAAAAAAAAAAAAAAACqAgAAZHJzL2Rvd25yZXYueG1sUEsFBgAAAAAEAAQA+gAAAJ4DAAAA&#10;AA==&#10;">
                  <v:shape id="Freeform 2923" o:spid="_x0000_s1076" style="position:absolute;left:3729;top:-4128;width:89;height:76;visibility:visible;mso-wrap-style:square;v-text-anchor:top" coordsize="8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joycYA&#10;AADdAAAADwAAAGRycy9kb3ducmV2LnhtbESPQWvCQBSE74L/YXmCN90oYtvoKtpS6sFLbcDrI/tM&#10;0u6+jdltkv57tyB4HGbmG2a97a0RLTW+cqxgNk1AEOdOV1woyL7eJ88gfEDWaByTgj/ysN0MB2tM&#10;tev4k9pTKESEsE9RQRlCnUrp85Is+qmriaN3cY3FEGVTSN1gF+HWyHmSLKXFiuNCiTW9lpT/nH6t&#10;guNxkZ33S5e1Ju/MdX95s/TxrdR41O9WIAL14RG+tw9awfxl9gT/b+IT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KjoycYAAADdAAAADwAAAAAAAAAAAAAAAACYAgAAZHJz&#10;L2Rvd25yZXYueG1sUEsFBgAAAAAEAAQA9QAAAIsDAAAAAA==&#10;" path="m88,l,,44,75,88,e" fillcolor="black" stroked="f">
                    <v:path arrowok="t" o:connecttype="custom" o:connectlocs="88,-4128;0,-4128;44,-4053;88,-4128" o:connectangles="0,0,0,0"/>
                  </v:shape>
                </v:group>
                <v:group id="Group 2920" o:spid="_x0000_s1077" style="position:absolute;left:3729;top:-4128;width:89;height:76" coordorigin="3729,-4128" coordsize="8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DYB8QAAADdAAAADwAAAGRycy9kb3ducmV2LnhtbERPy2rCQBTdF/yH4Qrd&#10;1UlSWmp0FAlWXIRCVRB3l8w1CWbuhMw0j7/vLApdHs57vR1NI3rqXG1ZQbyIQBAXVtdcKricP18+&#10;QDiPrLGxTAomcrDdzJ7WmGo78Df1J1+KEMIuRQWV920qpSsqMugWtiUO3N12Bn2AXSl1h0MIN41M&#10;ouhdGqw5NFTYUlZR8Tj9GAWHAYfda7zv88c9m27nt69rHpNSz/NxtwLhafT/4j/3UStIlnG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DYB8QAAADdAAAA&#10;DwAAAAAAAAAAAAAAAACqAgAAZHJzL2Rvd25yZXYueG1sUEsFBgAAAAAEAAQA+gAAAJsDAAAAAA==&#10;">
                  <v:shape id="Freeform 2921" o:spid="_x0000_s1078" style="position:absolute;left:3729;top:-4128;width:89;height:76;visibility:visible;mso-wrap-style:square;v-text-anchor:top" coordsize="8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APR8UA&#10;AADdAAAADwAAAGRycy9kb3ducmV2LnhtbESPX2vCMBTF3wW/Q7iDvWnagrJWo4g42PBB5gTx7a65&#10;a8uam5Jktvv2RhD2eDh/fpzlejCtuJLzjWUF6TQBQVxa3XCl4PT5OnkB4QOyxtYyKfgjD+vVeLTE&#10;QtueP+h6DJWII+wLVFCH0BVS+rImg35qO+LofVtnMETpKqkd9nHctDJLkrk02HAk1NjRtqby5/hr&#10;IsTRLvdNtr8cNi7026/ZeZa+K/X8NGwWIAIN4T/8aL9pBVme5nB/E5+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AA9HxQAAAN0AAAAPAAAAAAAAAAAAAAAAAJgCAABkcnMv&#10;ZG93bnJldi54bWxQSwUGAAAAAAQABAD1AAAAigMAAAAA&#10;" path="m44,75l,,88,,44,75e" filled="f" strokeweight=".24514mm">
                    <v:path arrowok="t" o:connecttype="custom" o:connectlocs="44,-4053;0,-4128;88,-4128;44,-4053" o:connectangles="0,0,0,0"/>
                  </v:shape>
                </v:group>
                <v:group id="Group 2918" o:spid="_x0000_s1079" style="position:absolute;left:3729;top:-4128;width:44;height:76" coordorigin="3729,-4128" coordsize="4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oevMQAAADdAAAADwAAAGRycy9kb3ducmV2LnhtbERPTWuDQBC9F/Iflink&#10;VlcNLY11IyGkIYdQaBIovQ3uREV3Vtytmn/fPRR6fLzvvJhNJ0YaXGNZQRLFIIhLqxuuFFwv70+v&#10;IJxH1thZJgV3clBsFg85ZtpO/Enj2VcihLDLUEHtfZ9J6cqaDLrI9sSBu9nBoA9wqKQecArhppNp&#10;HL9Igw2Hhhp72tVUtucfo+Aw4bRdJfvx1N529+/L88fXKSGllo/z9g2Ep9n/i//cR60gXad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boevMQAAADdAAAA&#10;DwAAAAAAAAAAAAAAAACqAgAAZHJzL2Rvd25yZXYueG1sUEsFBgAAAAAEAAQA+gAAAJsDAAAAAA==&#10;">
                  <v:shape id="Freeform 2919" o:spid="_x0000_s1080" style="position:absolute;left:3729;top:-4128;width:44;height:76;visibility:visible;mso-wrap-style:square;v-text-anchor:top" coordsize="44,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AngMUA&#10;AADdAAAADwAAAGRycy9kb3ducmV2LnhtbESPQWsCMRSE74X+h/AKvdWsC5W6NYoVil7Euuuhx9fN&#10;a3Zx87IkUdd/bwoFj8PMN8PMFoPtxJl8aB0rGI8yEMS10y0bBYfq8+UNRIjIGjvHpOBKARbzx4cZ&#10;FtpdeE/nMhqRSjgUqKCJsS+kDHVDFsPI9cTJ+3XeYkzSG6k9XlK57WSeZRNpseW00GBPq4bqY3my&#10;CvLl1/dOr7z9OZpquz6YoeTXD6Wen4blO4hIQ7yH/+mNTtw0H8Pfm/Q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MCeAxQAAAN0AAAAPAAAAAAAAAAAAAAAAAJgCAABkcnMv&#10;ZG93bnJldi54bWxQSwUGAAAAAAQABAD1AAAAigMAAAAA&#10;" path="m,l44,75e" filled="f" strokeweight=".24514mm">
                    <v:path arrowok="t" o:connecttype="custom" o:connectlocs="0,-4128;44,-4053" o:connectangles="0,0"/>
                  </v:shape>
                </v:group>
                <v:group id="Group 2916" o:spid="_x0000_s1081" style="position:absolute;left:3773;top:-4251;width:2;height:123" coordorigin="3773,-4251" coordsize="2,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CJCVQxgAAAN0A&#10;AAAPAAAAAAAAAAAAAAAAAKoCAABkcnMvZG93bnJldi54bWxQSwUGAAAAAAQABAD6AAAAnQMAAAAA&#10;">
                  <v:shape id="Freeform 2917" o:spid="_x0000_s1082" style="position:absolute;left:3773;top:-4251;width:2;height:123;visibility:visible;mso-wrap-style:square;v-text-anchor:top" coordsize="2,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j18scA&#10;AADdAAAADwAAAGRycy9kb3ducmV2LnhtbESPQWvCQBSE74L/YXmCF6mbpiA2uoqUBr1IqZbi8ZF9&#10;JtHs23R31dRf3y0Uehxm5htmvuxMI67kfG1ZweM4AUFcWF1zqeBjnz9MQfiArLGxTAq+ycNy0e/N&#10;MdP2xu903YVSRAj7DBVUIbSZlL6oyKAf25Y4ekfrDIYoXSm1w1uEm0amSTKRBmuOCxW29FJRcd5d&#10;jILL1uVv60l62OR6RKX8Or3az7tSw0G3moEI1IX/8F97oxWkz+kT/L6JT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o9fLHAAAA3QAAAA8AAAAAAAAAAAAAAAAAmAIAAGRy&#10;cy9kb3ducmV2LnhtbFBLBQYAAAAABAAEAPUAAACMAwAAAAA=&#10;" path="m,123l,e" filled="f" strokeweight=".16856mm">
                    <v:path arrowok="t" o:connecttype="custom" o:connectlocs="0,-4128;0,-4251" o:connectangles="0,0"/>
                  </v:shape>
                </v:group>
                <v:group id="Group 2914" o:spid="_x0000_s1083" style="position:absolute;left:7673;top:-5593;width:89;height:77" coordorigin="7673,-5593" coordsize="8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Yv8YAAADdAAAADwAAAGRycy9kb3ducmV2LnhtbESPQWvCQBSE74X+h+UV&#10;vOkmsZaauopILR5EUAvF2yP7TILZtyG7JvHfu4LQ4zAz3zCzRW8q0VLjSssK4lEEgjizuuRcwe9x&#10;PfwE4TyyxsoyKbiRg8X89WWGqbYd76k9+FwECLsUFRTe16mULivIoBvZmjh4Z9sY9EE2udQNdgFu&#10;KplE0Yc0WHJYKLCmVUHZ5XA1Cn467Jbj+LvdXs6r2+k42f1tY1Jq8NYvv0B46v1/+NneaAXJNHmH&#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gRi/xgAAAN0A&#10;AAAPAAAAAAAAAAAAAAAAAKoCAABkcnMvZG93bnJldi54bWxQSwUGAAAAAAQABAD6AAAAnQMAAAAA&#10;">
                  <v:shape id="Freeform 2915" o:spid="_x0000_s1084" style="position:absolute;left:7673;top:-5593;width:89;height:77;visibility:visible;mso-wrap-style:square;v-text-anchor:top" coordsize="8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J6ksUA&#10;AADdAAAADwAAAGRycy9kb3ducmV2LnhtbESPQWvCQBSE74L/YXlCb7ox0GBTN0EESw+9NIq9PrKv&#10;2WD2bcxuTeyv7xYKPQ4z8w2zLSfbiRsNvnWsYL1KQBDXTrfcKDgdD8sNCB+QNXaOScGdPJTFfLbF&#10;XLuR3+lWhUZECPscFZgQ+lxKXxuy6FeuJ47epxsshiiHRuoBxwi3nUyTJJMWW44LBnvaG6ov1ZdV&#10;0F7Pd3l+e8nIjuFivq9cJdmHUg+LafcMItAU/sN/7VetIH1KH+H3TXwC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nqSxQAAAN0AAAAPAAAAAAAAAAAAAAAAAJgCAABkcnMv&#10;ZG93bnJldi54bWxQSwUGAAAAAAQABAD1AAAAigMAAAAA&#10;" path="m43,l,78,89,76,43,e" fillcolor="black" stroked="f">
                    <v:path arrowok="t" o:connecttype="custom" o:connectlocs="43,-5593;0,-5515;89,-5517;43,-5593" o:connectangles="0,0,0,0"/>
                  </v:shape>
                </v:group>
                <v:group id="Group 2912" o:spid="_x0000_s1085" style="position:absolute;left:7673;top:-5593;width:89;height:77" coordorigin="7673,-5593" coordsize="8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8jU8YAAADdAAAADwAAAGRycy9kb3ducmV2LnhtbESPQWvCQBSE74L/YXmC&#10;t7pJpFKjq4hY8SCFqiDeHtlnEsy+DdltEv99t1DwOMzMN8xy3ZtKtNS40rKCeBKBIM6sLjlXcDl/&#10;vn2AcB5ZY2WZFDzJwXo1HCwx1bbjb2pPPhcBwi5FBYX3dSqlywoy6Ca2Jg7e3TYGfZBNLnWDXYCb&#10;SiZRNJMGSw4LBda0LSh7nH6Mgn2H3WYa79rj47593s7vX9djTEqNR/1mAcJT71/h//ZBK0jmy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HyNTxgAAAN0A&#10;AAAPAAAAAAAAAAAAAAAAAKoCAABkcnMvZG93bnJldi54bWxQSwUGAAAAAAQABAD6AAAAnQMAAAAA&#10;">
                  <v:shape id="Freeform 2913" o:spid="_x0000_s1086" style="position:absolute;left:7673;top:-5593;width:89;height:77;visibility:visible;mso-wrap-style:square;v-text-anchor:top" coordsize="8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HFscUA&#10;AADdAAAADwAAAGRycy9kb3ducmV2LnhtbESPT2vCQBTE74V+h+UVvNWNOfgnuoooYqFFqBW9PnZf&#10;k9Ds25hdY/z2XUHwOMzMb5jZorOVaKnxpWMFg34Cglg7U3Ku4PCzeR+D8AHZYOWYFNzIw2L++jLD&#10;zLgrf1O7D7mIEPYZKihCqDMpvS7Iou+7mjh6v66xGKJscmkavEa4rWSaJENpseS4UGBNq4L03/5i&#10;FQzJya+t/jyOTvrWrirG9W5yVqr31i2nIAJ14Rl+tD+MgnSSjuD+Jj4BOf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8cWxxQAAAN0AAAAPAAAAAAAAAAAAAAAAAJgCAABkcnMv&#10;ZG93bnJldi54bWxQSwUGAAAAAAQABAD1AAAAigMAAAAA&#10;" path="m43,l89,76,,78,43,e" filled="f" strokeweight=".24514mm">
                    <v:path arrowok="t" o:connecttype="custom" o:connectlocs="43,-5593;89,-5517;0,-5515;43,-5593" o:connectangles="0,0,0,0"/>
                  </v:shape>
                </v:group>
                <v:group id="Group 2910" o:spid="_x0000_s1087" style="position:absolute;left:7716;top:-5593;width:45;height:76" coordorigin="7716,-5593" coordsize="4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8wSusQAAADdAAAADwAAAGRycy9kb3ducmV2LnhtbERPTWuDQBC9F/Iflink&#10;VlcNLY11IyGkIYdQaBIovQ3uREV3Vtytmn/fPRR6fLzvvJhNJ0YaXGNZQRLFIIhLqxuuFFwv70+v&#10;IJxH1thZJgV3clBsFg85ZtpO/Enj2VcihLDLUEHtfZ9J6cqaDLrI9sSBu9nBoA9wqKQecArhppNp&#10;HL9Igw2Hhhp72tVUtucfo+Aw4bRdJfvx1N529+/L88fXKSGllo/z9g2Ep9n/i//cR60gXad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8wSusQAAADdAAAA&#10;DwAAAAAAAAAAAAAAAACqAgAAZHJzL2Rvd25yZXYueG1sUEsFBgAAAAAEAAQA+gAAAJsDAAAAAA==&#10;">
                  <v:shape id="Freeform 2911" o:spid="_x0000_s1088" style="position:absolute;left:7716;top:-5593;width:45;height:76;visibility:visible;mso-wrap-style:square;v-text-anchor:top" coordsize="45,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tgQ8cA&#10;AADdAAAADwAAAGRycy9kb3ducmV2LnhtbESPQWvCQBSE74X+h+UVvEjdGIo2qauIWPAgRY0Fj4/s&#10;a5KafRuya4z/visIPQ4z8w0zW/SmFh21rrKsYDyKQBDnVldcKDhmn6/vIJxH1lhbJgU3crCYPz/N&#10;MNX2ynvqDr4QAcIuRQWl900qpctLMuhGtiEO3o9tDfog20LqFq8BbmoZR9FEGqw4LJTY0Kqk/Hy4&#10;mEDZJCca/35n68syO3a76ddp+zZUavDSLz9AeOr9f/jR3mgFcRIncH8Tno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LYEPHAAAA3QAAAA8AAAAAAAAAAAAAAAAAmAIAAGRy&#10;cy9kb3ducmV2LnhtbFBLBQYAAAAABAAEAPUAAACMAwAAAAA=&#10;" path="m46,76l,e" filled="f" strokeweight=".24514mm">
                    <v:path arrowok="t" o:connecttype="custom" o:connectlocs="46,-5517;0,-5593" o:connectangles="0,0"/>
                  </v:shape>
                </v:group>
                <v:group id="Group 2908" o:spid="_x0000_s1089" style="position:absolute;left:7717;top:-5516;width:3;height:123" coordorigin="7717,-5516" coordsize="3,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OIYcQAAADdAAAADwAAAGRycy9kb3ducmV2LnhtbERPy2rCQBTdF/yH4Qrd&#10;NZMYWmzqKCJWXEhBI5TuLplrEszcCZkxj7/vLApdHs57tRlNI3rqXG1ZQRLFIIgLq2suFVzzz5cl&#10;COeRNTaWScFEDjbr2dMKM20HPlN/8aUIIewyVFB532ZSuqIigy6yLXHgbrYz6APsSqk7HEK4aeQi&#10;jt+kwZpDQ4Ut7Soq7peHUXAYcNimyb4/3W+76Sd//fo+JaTU83zcfoDwNPp/8Z/7qBUs3tO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GOIYcQAAADdAAAA&#10;DwAAAAAAAAAAAAAAAACqAgAAZHJzL2Rvd25yZXYueG1sUEsFBgAAAAAEAAQA+gAAAJsDAAAAAA==&#10;">
                  <v:shape id="Freeform 2909" o:spid="_x0000_s1090" style="position:absolute;left:7717;top:-5516;width:3;height:123;visibility:visible;mso-wrap-style:square;v-text-anchor:top" coordsize="3,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Rjt8YA&#10;AADdAAAADwAAAGRycy9kb3ducmV2LnhtbESPQWvCQBSE70L/w/IKvenGBCRJXaW0iF6kxIaeH9nX&#10;JJp9m2ZXk/77bqHgcZiZb5j1djKduNHgWssKlosIBHFldcu1gvJjN09BOI+ssbNMCn7IwXbzMFtj&#10;ru3IBd1OvhYBwi5HBY33fS6lqxoy6Ba2Jw7elx0M+iCHWuoBxwA3nYyjaCUNthwWGuzptaHqcroa&#10;BW+fdv++5zgrzklxSL/HY1ommVJPj9PLMwhPk7+H/9sHrSDOkiX8vQ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kRjt8YAAADdAAAADwAAAAAAAAAAAAAAAACYAgAAZHJz&#10;L2Rvd25yZXYueG1sUEsFBgAAAAAEAAQA9QAAAIsDAAAAAA==&#10;" path="m,l3,122e" filled="f" strokeweight=".16856mm">
                    <v:path arrowok="t" o:connecttype="custom" o:connectlocs="0,-5516;3,-5394" o:connectangles="0,0"/>
                  </v:shape>
                </v:group>
                <v:group id="Group 2906" o:spid="_x0000_s1091" style="position:absolute;left:2861;top:-3063;width:1200;height:284" coordorigin="2861,-3063" coordsize="1200,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2zjcYAAADdAAAADwAAAGRycy9kb3ducmV2LnhtbESPQWvCQBSE7wX/w/KE&#10;3uomkZYaXUVESw8iVAXx9sg+k2D2bciuSfz3riD0OMzMN8xs0ZtKtNS40rKCeBSBIM6sLjlXcDxs&#10;Pr5BOI+ssbJMCu7kYDEfvM0w1bbjP2r3PhcBwi5FBYX3dSqlywoy6Ea2Jg7exTYGfZBNLnWDXYCb&#10;SiZR9CUNlhwWCqxpVVB23d+Mgp8Ou+U4Xrfb62V1Px8+d6dtTEq9D/vlFISn3v+HX+1frSCZ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bONxgAAAN0A&#10;AAAPAAAAAAAAAAAAAAAAAKoCAABkcnMvZG93bnJldi54bWxQSwUGAAAAAAQABAD6AAAAnQMAAAAA&#10;">
                  <v:shape id="Freeform 2907" o:spid="_x0000_s1092" style="position:absolute;left:2861;top:-3063;width:1200;height:284;visibility:visible;mso-wrap-style:square;v-text-anchor:top" coordsize="1200,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NzZMcA&#10;AADdAAAADwAAAGRycy9kb3ducmV2LnhtbESPQUvDQBSE7wX/w/IEL9Js2lDR2G2RQkHx0kYpHp/Z&#10;12ww+zbsbpv4792C0OMwM98wy/VoO3EmH1rHCmZZDoK4drrlRsHnx3b6CCJEZI2dY1LwSwHWq5vJ&#10;EkvtBt7TuYqNSBAOJSowMfallKE2ZDFkridO3tF5izFJ30jtcUhw28l5nj9Iiy2nBYM9bQzVP9XJ&#10;KjgcF0P9VZj3t+3u+x4bT9XOnJS6ux1fnkFEGuM1/N9+1QrmT0UBlzfpCc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0zc2THAAAA3QAAAA8AAAAAAAAAAAAAAAAAmAIAAGRy&#10;cy9kb3ducmV2LnhtbFBLBQYAAAAABAAEAPUAAACMAwAAAAA=&#10;" path="m,284r1199,l1199,,,,,284xe" filled="f" strokeweight=".24514mm">
                    <v:path arrowok="t" o:connecttype="custom" o:connectlocs="0,-2779;1199,-2779;1199,-3063;0,-3063;0,-2779" o:connectangles="0,0,0,0,0"/>
                  </v:shape>
                </v:group>
                <v:group id="Group 2904" o:spid="_x0000_s1093" style="position:absolute;left:2881;top:-2859;width:1160;height:2" coordorigin="2881,-2859" coordsize="116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1iOYscAAADdAAAADwAAAGRycy9kb3ducmV2LnhtbESPT2vCQBTE70K/w/IK&#10;3uom/ik1uoqIlR5EaCyIt0f2mQSzb0N2m8Rv3xUKHoeZ+Q2zXPemEi01rrSsIB5FIIgzq0vOFfyc&#10;Pt8+QDiPrLGyTAru5GC9ehksMdG2429qU5+LAGGXoILC+zqR0mUFGXQjWxMH72obgz7IJpe6wS7A&#10;TSXHUfQuDZYcFgqsaVtQdkt/jYJ9h91mEu/aw+26vV9Os+P5EJNSw9d+swDhqffP8H/7SysYzyd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1iOYscAAADd&#10;AAAADwAAAAAAAAAAAAAAAACqAgAAZHJzL2Rvd25yZXYueG1sUEsFBgAAAAAEAAQA+gAAAJ4DAAAA&#10;AA==&#10;">
                  <v:shape id="Freeform 2905" o:spid="_x0000_s1094" style="position:absolute;left:2881;top:-2859;width:1160;height:2;visibility:visible;mso-wrap-style:square;v-text-anchor:top" coordsize="11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BPiMcA&#10;AADdAAAADwAAAGRycy9kb3ducmV2LnhtbESPQWvCQBSE74X+h+UVvNWNpq0aXaUoBb0Umiri7ZF9&#10;ZkOzb0N21eivdwuFHoeZ+YaZLTpbizO1vnKsYNBPQBAXTldcKth+fzyPQfiArLF2TAqu5GExf3yY&#10;Yabdhb/onIdSRAj7DBWYEJpMSl8Ysuj7riGO3tG1FkOUbSl1i5cIt7UcJsmbtFhxXDDY0NJQ8ZOf&#10;rIL9xu5TfU3lyPjJ7iX/XBl3uCnVe+repyACdeE//NdeawXDSfoKv2/iE5Dz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4wT4jHAAAA3QAAAA8AAAAAAAAAAAAAAAAAmAIAAGRy&#10;cy9kb3ducmV2LnhtbFBLBQYAAAAABAAEAPUAAACMAwAAAAA=&#10;" path="m,l1159,e" filled="f" strokeweight=".18386mm">
                    <v:path arrowok="t" o:connecttype="custom" o:connectlocs="0,0;1159,0" o:connectangles="0,0"/>
                  </v:shape>
                </v:group>
                <v:group id="Group 2902" o:spid="_x0000_s1095" style="position:absolute;left:2448;top:-2935;width:413;height:14" coordorigin="2448,-2935" coordsize="41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a1jsYAAADdAAAADwAAAGRycy9kb3ducmV2LnhtbESPT4vCMBTE7wv7HcJb&#10;8KZpFcWtRhHRZQ8i+AcWb4/m2Rabl9LEtn57Iwh7HGbmN8x82ZlSNFS7wrKCeBCBIE6tLjhTcD5t&#10;+1MQziNrLC2Tggc5WC4+P+aYaNvygZqjz0SAsEtQQe59lUjp0pwMuoGtiIN3tbVBH2SdSV1jG+Cm&#10;lMMomkiDBYeFHCta55Tejnej4KfFdjWKN83udl0/Lqfx/m8Xk1K9r241A+Gp8//hd/tXKxh+jy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4xrWOxgAAAN0A&#10;AAAPAAAAAAAAAAAAAAAAAKoCAABkcnMvZG93bnJldi54bWxQSwUGAAAAAAQABAD6AAAAnQMAAAAA&#10;">
                  <v:shape id="Freeform 2903" o:spid="_x0000_s1096" style="position:absolute;left:2448;top:-2935;width:413;height:14;visibility:visible;mso-wrap-style:square;v-text-anchor:top" coordsize="41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DoWMYA&#10;AADdAAAADwAAAGRycy9kb3ducmV2LnhtbESPQWsCMRSE70L/Q3gFL6LZKtp2a5QqSL3JWluvj83r&#10;7mLysiRR13/fFAoeh5n5hpkvO2vEhXxoHCt4GmUgiEunG64UHD43wxcQISJrNI5JwY0CLBcPvTnm&#10;2l25oMs+ViJBOOSooI6xzaUMZU0Ww8i1xMn7cd5iTNJXUnu8Jrg1cpxlM2mx4bRQY0vrmsrT/mwV&#10;fEyO8fhttkZPB+vTarorvgq/Uqr/2L2/gYjUxXv4v73VCsavk2f4e5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DoWMYAAADdAAAADwAAAAAAAAAAAAAAAACYAgAAZHJz&#10;L2Rvd25yZXYueG1sUEsFBgAAAAAEAAQA9QAAAIsDAAAAAA==&#10;" path="m,l413,14e" filled="f" strokeweight=".16856mm">
                    <v:path arrowok="t" o:connecttype="custom" o:connectlocs="0,-2935;413,-2921" o:connectangles="0,0"/>
                  </v:shape>
                </v:group>
                <v:group id="Group 2900" o:spid="_x0000_s1097" style="position:absolute;left:4927;top:-3077;width:1156;height:284" coordorigin="4927,-3077" coordsize="1156,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WEZ8QAAADdAAAADwAAAGRycy9kb3ducmV2LnhtbERPy2rCQBTdF/yH4Qrd&#10;NZMYWmzqKCJWXEhBI5TuLplrEszcCZkxj7/vLApdHs57tRlNI3rqXG1ZQRLFIIgLq2suFVzzz5cl&#10;COeRNTaWScFEDjbr2dMKM20HPlN/8aUIIewyVFB532ZSuqIigy6yLXHgbrYz6APsSqk7HEK4aeQi&#10;jt+kwZpDQ4Ut7Soq7peHUXAYcNimyb4/3W+76Sd//fo+JaTU83zcfoDwNPp/8Z/7qBUs3tM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hWEZ8QAAADdAAAA&#10;DwAAAAAAAAAAAAAAAACqAgAAZHJzL2Rvd25yZXYueG1sUEsFBgAAAAAEAAQA+gAAAJsDAAAAAA==&#10;">
                  <v:shape id="Freeform 2901" o:spid="_x0000_s1098" style="position:absolute;left:4927;top:-3077;width:1156;height:284;visibility:visible;mso-wrap-style:square;v-text-anchor:top" coordsize="1156,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Ox2MQA&#10;AADdAAAADwAAAGRycy9kb3ducmV2LnhtbESPzWrDMBCE74W8g9hCbo3cmBbbjRKCoZAc6+aQ42Jt&#10;LFNrZSz5p28fBQo9DrPzzc7usNhOTDT41rGC100Cgrh2uuVGweX78yUD4QOyxs4xKfglD4f96mmH&#10;hXYzf9FUhUZECPsCFZgQ+kJKXxuy6DeuJ47ezQ0WQ5RDI/WAc4TbTm6T5F1abDk2GOypNFT/VKON&#10;b5Tnublm5/TNjG0/VXVIxlkrtX5ejh8gAi3h//gvfdIKtnmaw2NNRID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TsdjEAAAA3QAAAA8AAAAAAAAAAAAAAAAAmAIAAGRycy9k&#10;b3ducmV2LnhtbFBLBQYAAAAABAAEAPUAAACJAwAAAAA=&#10;" path="m,284r1156,l1156,,,,,284xe" filled="f" strokeweight=".24514mm">
                    <v:path arrowok="t" o:connecttype="custom" o:connectlocs="0,-2793;1156,-2793;1156,-3077;0,-3077;0,-2793" o:connectangles="0,0,0,0,0"/>
                  </v:shape>
                </v:group>
                <v:group id="Group 2898" o:spid="_x0000_s1099" style="position:absolute;left:4947;top:-2873;width:1116;height:2" coordorigin="4947,-2873" coordsize="11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X7HMUAAADdAAAADwAAAGRycy9kb3ducmV2LnhtbERPTWvCQBC9F/wPywi9&#10;1U1iW9roKkFs8SBCk0LxNmTHJJidDdltEv999yD0+Hjf6+1kWjFQ7xrLCuJFBIK4tLrhSsF38fH0&#10;BsJ5ZI2tZVJwIwfbzexhjam2I3/RkPtKhBB2KSqove9SKV1Zk0G3sB1x4C62N+gD7CupexxDuGll&#10;EkWv0mDDoaHGjnY1ldf81yj4HHHMlvF+OF4vu9u5eDn9HGNS6nE+ZSsQnib/L767D1pB8v4c9oc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Bl+xzFAAAA3QAA&#10;AA8AAAAAAAAAAAAAAAAAqgIAAGRycy9kb3ducmV2LnhtbFBLBQYAAAAABAAEAPoAAACcAwAAAAA=&#10;">
                  <v:shape id="Freeform 2899" o:spid="_x0000_s1100" style="position:absolute;left:4947;top:-2873;width:1116;height:2;visibility:visible;mso-wrap-style:square;v-text-anchor:top" coordsize="11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8XKMYA&#10;AADdAAAADwAAAGRycy9kb3ducmV2LnhtbESPzWrDMBCE74W8g9hCbo1sx5TUsRLStCU55s/Q42Jt&#10;bFNrZSw1dt8+KhR6HGbmGyZfj6YVN+pdY1lBPItAEJdWN1wpuJw/nhYgnEfW2FomBT/kYL2aPOSY&#10;aTvwkW4nX4kAYZehgtr7LpPSlTUZdDPbEQfvanuDPsi+krrHIcBNK5MoepYGGw4LNXa0ran8On0b&#10;Bef3KDW7z1eKy3b7dtnPi+RQxEpNH8fNEoSn0f+H/9p7rSB5SWP4fROegF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j8XKMYAAADdAAAADwAAAAAAAAAAAAAAAACYAgAAZHJz&#10;L2Rvd25yZXYueG1sUEsFBgAAAAAEAAQA9QAAAIsDAAAAAA==&#10;" path="m,l1116,e" filled="f" strokeweight=".18386mm">
                    <v:path arrowok="t" o:connecttype="custom" o:connectlocs="0,0;1116,0" o:connectangles="0,0"/>
                  </v:shape>
                </v:group>
                <v:group id="Group 2896" o:spid="_x0000_s1101" style="position:absolute;left:4060;top:-2935;width:867;height:14" coordorigin="4060,-2935" coordsize="86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vA8MYAAADdAAAADwAAAGRycy9kb3ducmV2LnhtbESPQWvCQBSE74X+h+UV&#10;vOkmsZaauopILR5EUAvF2yP7TILZtyG7JvHfu4LQ4zAz3zCzRW8q0VLjSssK4lEEgjizuuRcwe9x&#10;PfwE4TyyxsoyKbiRg8X89WWGqbYd76k9+FwECLsUFRTe16mULivIoBvZmjh4Z9sY9EE2udQNdgFu&#10;KplE0Yc0WHJYKLCmVUHZ5XA1Cn467Jbj+LvdXs6r2+k42f1tY1Jq8NYvv0B46v1/+NneaAXJ9D2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8DwxgAAAN0A&#10;AAAPAAAAAAAAAAAAAAAAAKoCAABkcnMvZG93bnJldi54bWxQSwUGAAAAAAQABAD6AAAAnQMAAAAA&#10;">
                  <v:shape id="Freeform 2897" o:spid="_x0000_s1102" style="position:absolute;left:4060;top:-2935;width:867;height:14;visibility:visible;mso-wrap-style:square;v-text-anchor:top" coordsize="867,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UiTsMA&#10;AADdAAAADwAAAGRycy9kb3ducmV2LnhtbESPQYvCMBSE7wv+h/AEL6KpbhGtRhFF8LpV8Pponm2x&#10;ealNbOu/NwsLexxm5htms+tNJVpqXGlZwWwagSDOrC45V3C9nCZLEM4ja6wsk4I3OdhtB18bTLTt&#10;+Ifa1OciQNglqKDwvk6kdFlBBt3U1sTBu9vGoA+yyaVusAtwU8l5FC2kwZLDQoE1HQrKHunLKJDH&#10;ztXx+H7bt/GsfaaL4+s9vig1Gvb7NQhPvf8P/7XPWsF8FX/D75vwBOT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UiTsMAAADdAAAADwAAAAAAAAAAAAAAAACYAgAAZHJzL2Rv&#10;d25yZXYueG1sUEsFBgAAAAAEAAQA9QAAAIgDAAAAAA==&#10;" path="m,14l867,e" filled="f" strokeweight=".16856mm">
                    <v:path arrowok="t" o:connecttype="custom" o:connectlocs="0,-2921;867,-2935" o:connectangles="0,0"/>
                  </v:shape>
                </v:group>
                <v:group id="Group 2894" o:spid="_x0000_s1103" style="position:absolute;left:6975;top:-3077;width:1286;height:284" coordorigin="6975,-3077" coordsize="1286,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79H8cAAADdAAAADwAAAGRycy9kb3ducmV2LnhtbESPT2vCQBTE70K/w/IK&#10;vdVN/FNqdBURWzyI0FgQb4/sMwlm34bsNonf3hUKHoeZ+Q2zWPWmEi01rrSsIB5GIIgzq0vOFfwe&#10;v94/QTiPrLGyTApu5GC1fBksMNG24x9qU5+LAGGXoILC+zqR0mUFGXRDWxMH72Ibgz7IJpe6wS7A&#10;TSVHUfQhDZYcFgqsaVNQdk3/jILvDrv1ON62++tlczsfp4fTPial3l779RyEp94/w//tnVYwmk0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179H8cAAADd&#10;AAAADwAAAAAAAAAAAAAAAACqAgAAZHJzL2Rvd25yZXYueG1sUEsFBgAAAAAEAAQA+gAAAJ4DAAAA&#10;AA==&#10;">
                  <v:shape id="Freeform 2895" o:spid="_x0000_s1104" style="position:absolute;left:6975;top:-3077;width:1286;height:284;visibility:visible;mso-wrap-style:square;v-text-anchor:top" coordsize="1286,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5EhcQA&#10;AADdAAAADwAAAGRycy9kb3ducmV2LnhtbESPQWvCQBSE74X+h+UVvNVNgy2auoYgCF56aCqen9nn&#10;Jrj7NmRXE/+9Wyj0OMzMN8y6nJwVNxpC51nB2zwDQdx43bFRcPjZvS5BhIis0XomBXcKUG6en9ZY&#10;aD/yN93qaESCcChQQRtjX0gZmpYchrnviZN39oPDmORgpB5wTHBnZZ5lH9Jhx2mhxZ62LTWX+uoU&#10;nOx193W4HHXl8qyRp5U5W2mUmr1M1SeISFP8D/+191pBvlq8w++b9AT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eRIXEAAAA3QAAAA8AAAAAAAAAAAAAAAAAmAIAAGRycy9k&#10;b3ducmV2LnhtbFBLBQYAAAAABAAEAPUAAACJAwAAAAA=&#10;" path="m,284r1286,l1286,,,,,284xe" filled="f" strokeweight=".24514mm">
                    <v:path arrowok="t" o:connecttype="custom" o:connectlocs="0,-2793;1286,-2793;1286,-3077;0,-3077;0,-2793" o:connectangles="0,0,0,0,0"/>
                  </v:shape>
                </v:group>
                <v:group id="Group 2892" o:spid="_x0000_s1105" style="position:absolute;left:6995;top:-2873;width:1247;height:2" coordorigin="6995,-2873" coordsize="12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DG88cAAADdAAAADwAAAGRycy9kb3ducmV2LnhtbESPT2vCQBTE7wW/w/KE&#10;3nQT24pGVxHR0oMI/gHx9sg+k2D2bciuSfz23YLQ4zAzv2Hmy86UoqHaFZYVxMMIBHFqdcGZgvNp&#10;O5iAcB5ZY2mZFDzJwXLRe5tjom3LB2qOPhMBwi5BBbn3VSKlS3My6Ia2Ig7ezdYGfZB1JnWNbYCb&#10;Uo6iaCwNFhwWcqxonVN6Pz6Mgu8W29VHvGl299v6eT197S+7mJR673erGQhPnf8Pv9o/WsFo+jm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MDG88cAAADd&#10;AAAADwAAAAAAAAAAAAAAAACqAgAAZHJzL2Rvd25yZXYueG1sUEsFBgAAAAAEAAQA+gAAAJ4DAAAA&#10;AA==&#10;">
                  <v:shape id="Freeform 2893" o:spid="_x0000_s1106" style="position:absolute;left:6995;top:-2873;width:1247;height:2;visibility:visible;mso-wrap-style:square;v-text-anchor:top" coordsize="12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LJ4cUA&#10;AADdAAAADwAAAGRycy9kb3ducmV2LnhtbESPQWvCQBSE70L/w/IK3ppNY9UYXaUUFE+CUfD6yD6T&#10;0OzbNLvV2F/vCgWPw8x8wyxWvWnEhTpXW1bwHsUgiAuray4VHA/rtxSE88gaG8uk4EYOVsuXwQIz&#10;ba+8p0vuSxEg7DJUUHnfZlK6oiKDLrItcfDOtjPog+xKqTu8BrhpZBLHE2mw5rBQYUtfFRXf+a9R&#10;cM5vyckm681u89eO5egn3cU6VWr42n/OQXjq/TP8395qBcnsYwqPN+EJ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osnhxQAAAN0AAAAPAAAAAAAAAAAAAAAAAJgCAABkcnMv&#10;ZG93bnJldi54bWxQSwUGAAAAAAQABAD1AAAAigMAAAAA&#10;" path="m,l1246,e" filled="f" strokeweight=".18386mm">
                    <v:path arrowok="t" o:connecttype="custom" o:connectlocs="0,0;1246,0" o:connectangles="0,0"/>
                  </v:shape>
                </v:group>
                <v:group id="Group 2890" o:spid="_x0000_s1107" style="position:absolute;left:6083;top:-2935;width:891;height:2" coordorigin="6083,-2935" coordsize="8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P3GsUAAADdAAAADwAAAGRycy9kb3ducmV2LnhtbERPTWvCQBC9F/wPywi9&#10;1U1iW9roKkFs8SBCk0LxNmTHJJidDdltEv999yD0+Hjf6+1kWjFQ7xrLCuJFBIK4tLrhSsF38fH0&#10;BsJ5ZI2tZVJwIwfbzexhjam2I3/RkPtKhBB2KSqove9SKV1Zk0G3sB1x4C62N+gD7CupexxDuGll&#10;EkWv0mDDoaHGjnY1ldf81yj4HHHMlvF+OF4vu9u5eDn9HGNS6nE+ZSsQnib/L767D1pB8v4c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4T9xrFAAAA3QAA&#10;AA8AAAAAAAAAAAAAAAAAqgIAAGRycy9kb3ducmV2LnhtbFBLBQYAAAAABAAEAPoAAACcAwAAAAA=&#10;">
                  <v:shape id="Freeform 2891" o:spid="_x0000_s1108" style="position:absolute;left:6083;top:-2935;width:891;height:2;visibility:visible;mso-wrap-style:square;v-text-anchor:top" coordsize="8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ZdCscA&#10;AADdAAAADwAAAGRycy9kb3ducmV2LnhtbESPwW7CMBBE75X6D9ZW6qUCp1GhEDAIoVbkwqHAB6zi&#10;JQ6N15FtSPr3NVKlHkcz80azXA+2FTfyoXGs4HWcgSCunG64VnA6fo5mIEJE1tg6JgU/FGC9enxY&#10;YqFdz190O8RaJAiHAhWYGLtCylAZshjGriNO3tl5izFJX0vtsU9w28o8y6bSYsNpwWBHW0PV9+Fq&#10;FWzy8lL2k6x5+TD76fvZXya7cFTq+WnYLEBEGuJ/+K9dagX5/G0O9zfpCc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mXQrHAAAA3QAAAA8AAAAAAAAAAAAAAAAAmAIAAGRy&#10;cy9kb3ducmV2LnhtbFBLBQYAAAAABAAEAPUAAACMAwAAAAA=&#10;" path="m,l892,e" filled="f" strokeweight=".16856mm">
                    <v:path arrowok="t" o:connecttype="custom" o:connectlocs="0,0;892,0" o:connectangles="0,0"/>
                  </v:shape>
                </v:group>
                <v:group id="Group 2888" o:spid="_x0000_s1109" style="position:absolute;left:2787;top:-1964;width:1496;height:284" coordorigin="2787,-1964" coordsize="1496,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xtwcQAAADdAAAADwAAAGRycy9kb3ducmV2LnhtbERPy2rCQBTdF/yH4Qrd&#10;NZMoKTZ1FBEtXUhBI5TuLplrEszcCZkxj7/vLApdHs57vR1NI3rqXG1ZQRLFIIgLq2suFVzz48sK&#10;hPPIGhvLpGAiB9vN7GmNmbYDn6m/+FKEEHYZKqi8bzMpXVGRQRfZljhwN9sZ9AF2pdQdDiHcNHIR&#10;x6/SYM2hocKW9hUV98vDKPgYcNgtk0N/ut/200+efn2fElLqeT7u3kF4Gv2/+M/9qRUs3tKwP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bxtwcQAAADdAAAA&#10;DwAAAAAAAAAAAAAAAACqAgAAZHJzL2Rvd25yZXYueG1sUEsFBgAAAAAEAAQA+gAAAJsDAAAAAA==&#10;">
                  <v:shape id="Freeform 2889" o:spid="_x0000_s1110" style="position:absolute;left:2787;top:-1964;width:1496;height:284;visibility:visible;mso-wrap-style:square;v-text-anchor:top" coordsize="1496,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Dd/sUA&#10;AADdAAAADwAAAGRycy9kb3ducmV2LnhtbESPQWvCQBSE7wX/w/IK3upGwaJpNqFYCl41gj0+sq+b&#10;NNm3MbvR+O+7hYLHYWa+YbJisp240uAbxwqWiwQEceV0w0bBqfx82YDwAVlj55gU3MlDkc+eMky1&#10;u/GBrsdgRISwT1FBHUKfSumrmiz6heuJo/ftBoshysFIPeAtwm0nV0nyKi02HBdq7GlXU9UeR6tg&#10;+tlcxq78aMf72Z6/tjvTlJVRav48vb+BCDSFR/i/vdcKVtv1Ev7exCc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UN3+xQAAAN0AAAAPAAAAAAAAAAAAAAAAAJgCAABkcnMv&#10;ZG93bnJldi54bWxQSwUGAAAAAAQABAD1AAAAigMAAAAA&#10;" path="m,285r1496,l1496,,,,,285xe" filled="f" strokeweight=".24514mm">
                    <v:path arrowok="t" o:connecttype="custom" o:connectlocs="0,-1679;1496,-1679;1496,-1964;0,-1964;0,-1679" o:connectangles="0,0,0,0,0"/>
                  </v:shape>
                </v:group>
                <v:group id="Group 2886" o:spid="_x0000_s1111" style="position:absolute;left:2807;top:-1759;width:1456;height:2" coordorigin="2807,-1759" coordsize="14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iJWLcYAAADdAAAADwAAAGRycy9kb3ducmV2LnhtbESPQWvCQBSE7wX/w/IE&#10;b3WTiKVGVxGx4kGEqiDeHtlnEsy+DdltEv99tyD0OMzMN8xi1ZtKtNS40rKCeByBIM6sLjlXcDl/&#10;vX+CcB5ZY2WZFDzJwWo5eFtgqm3H39SefC4ChF2KCgrv61RKlxVk0I1tTRy8u20M+iCbXOoGuwA3&#10;lUyi6EMaLDksFFjTpqDscfoxCnYddutJvG0Pj/vmeTtPj9dDTEqNhv16DsJT7//Dr/ZeK0hm0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IlYtxgAAAN0A&#10;AAAPAAAAAAAAAAAAAAAAAKoCAABkcnMvZG93bnJldi54bWxQSwUGAAAAAAQABAD6AAAAnQMAAAAA&#10;">
                  <v:shape id="Freeform 2887" o:spid="_x0000_s1112" style="position:absolute;left:2807;top:-1759;width:1456;height:2;visibility:visible;mso-wrap-style:square;v-text-anchor:top" coordsize="14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s9fsQA&#10;AADdAAAADwAAAGRycy9kb3ducmV2LnhtbESPQYvCMBSE78L+h/AWvGmqomyrUWQXUfCku5e9PZtn&#10;W2xeShK1+uuNIHgcZuYbZrZoTS0u5HxlWcGgn4Agzq2uuFDw97vqfYHwAVljbZkU3MjDYv7RmWGm&#10;7ZV3dNmHQkQI+wwVlCE0mZQ+L8mg79uGOHpH6wyGKF0htcNrhJtaDpNkIg1WHBdKbOi7pPy0PxsF&#10;erNtdnT4uXvr0sF/uhzR9r5WqvvZLqcgArXhHX61N1rBMB2P4PkmPgE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7PX7EAAAA3QAAAA8AAAAAAAAAAAAAAAAAmAIAAGRycy9k&#10;b3ducmV2LnhtbFBLBQYAAAAABAAEAPUAAACJAwAAAAA=&#10;" path="m,l1456,e" filled="f" strokeweight=".18386mm">
                    <v:path arrowok="t" o:connecttype="custom" o:connectlocs="0,0;1456,0" o:connectangles="0,0"/>
                  </v:shape>
                </v:group>
                <v:group id="Group 2884" o:spid="_x0000_s1113" style="position:absolute;left:3535;top:-2793;width:1971;height:829" coordorigin="3535,-2793" coordsize="1971,8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drwsYAAADdAAAADwAAAGRycy9kb3ducmV2LnhtbESPQWvCQBSE74X+h+UV&#10;vOkmWkuNriKi4kGEakG8PbLPJJh9G7JrEv99VxB6HGbmG2a26EwpGqpdYVlBPIhAEKdWF5wp+D1t&#10;+t8gnEfWWFomBQ9ysJi/v80w0bblH2qOPhMBwi5BBbn3VSKlS3My6Aa2Ig7e1dYGfZB1JnWNbYCb&#10;Ug6j6EsaLDgs5FjRKqf0drwbBdsW2+UoXjf723X1uJzGh/M+JqV6H91yCsJT5//Dr/ZOKxhOxp/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h2vCxgAAAN0A&#10;AAAPAAAAAAAAAAAAAAAAAKoCAABkcnMvZG93bnJldi54bWxQSwUGAAAAAAQABAD6AAAAnQMAAAAA&#10;">
                  <v:shape id="Freeform 2885" o:spid="_x0000_s1114" style="position:absolute;left:3535;top:-2793;width:1971;height:829;visibility:visible;mso-wrap-style:square;v-text-anchor:top" coordsize="1971,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9QGMYA&#10;AADdAAAADwAAAGRycy9kb3ducmV2LnhtbESP0WrCQBRE3wv9h+UW+lY3Bi02ZiNVEFrwoaZ+wDV7&#10;TYLZu2l2TVK/3hUKfRxm5gyTrkbTiJ46V1tWMJ1EIIgLq2suFRy+ty8LEM4ja2wsk4JfcrDKHh9S&#10;TLQdeE997ksRIOwSVFB53yZSuqIig25iW+LgnWxn0AfZlVJ3OAS4aWQcRa/SYM1hocKWNhUV5/xi&#10;FODnz4Wmw3E9yxfjtT/s4q99aZR6fhrflyA8jf4//Nf+0Arit/kc7m/CE5D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9QGMYAAADdAAAADwAAAAAAAAAAAAAAAACYAgAAZHJz&#10;L2Rvd25yZXYueG1sUEsFBgAAAAAEAAQA9QAAAIsDAAAAAA==&#10;" path="m1971,l,829e" filled="f" strokeweight=".16856mm">
                    <v:path arrowok="t" o:connecttype="custom" o:connectlocs="1971,-2793;0,-1964" o:connectangles="0,0"/>
                  </v:shape>
                </v:group>
                <v:group id="Group 2882" o:spid="_x0000_s1115" style="position:absolute;left:4106;top:-1137;width:177;height:212" coordorigin="4106,-1137" coordsize="177,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lQLsYAAADdAAAADwAAAGRycy9kb3ducmV2LnhtbESPT4vCMBTE78J+h/AW&#10;9qZpXRS3GkXEXTyI4B9YvD2aZ1tsXkoT2/rtjSB4HGbmN8xs0ZlSNFS7wrKCeBCBIE6tLjhTcDr+&#10;9icgnEfWWFomBXdysJh/9GaYaNvynpqDz0SAsEtQQe59lUjp0pwMuoGtiIN3sbVBH2SdSV1jG+Cm&#10;lMMoGkuDBYeFHCta5ZReDzej4K/Fdvkdr5vt9bK6n4+j3f82JqW+PrvlFISnzr/Dr/ZGKxj+jM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lGVAuxgAAAN0A&#10;AAAPAAAAAAAAAAAAAAAAAKoCAABkcnMvZG93bnJldi54bWxQSwUGAAAAAAQABAD6AAAAnQMAAAAA&#10;">
                  <v:shape id="Freeform 2883" o:spid="_x0000_s1116" style="position:absolute;left:4106;top:-1137;width:177;height:212;visibility:visible;mso-wrap-style:square;v-text-anchor:top" coordsize="177,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pZCMYA&#10;AADdAAAADwAAAGRycy9kb3ducmV2LnhtbESPW2vCQBSE3wv9D8sp9K1uqo2X6CoiDSg+ecHnQ/aY&#10;Tc2eDdmtxn/vCoU+DjPzDTNbdLYWV2p95VjBZy8BQVw4XXGp4HjIP8YgfEDWWDsmBXfysJi/vsww&#10;0+7GO7ruQykihH2GCkwITSalLwxZ9D3XEEfv7FqLIcq2lLrFW4TbWvaTZCgtVhwXDDa0MlRc9r9W&#10;webrJNNVfknMJC8G2/Pw+2eTHpV6f+uWUxCBuvAf/muvtYL+JB3B8018An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pZCMYAAADdAAAADwAAAAAAAAAAAAAAAACYAgAAZHJz&#10;L2Rvd25yZXYueG1sUEsFBgAAAAAEAAQA9QAAAIsDAAAAAA==&#10;" path="m177,212l,,,212r177,xe" filled="f" strokeweight=".07661mm">
                    <v:path arrowok="t" o:connecttype="custom" o:connectlocs="177,-925;0,-1137;0,-925;177,-925" o:connectangles="0,0,0,0"/>
                  </v:shape>
                </v:group>
                <v:group id="Group 2880" o:spid="_x0000_s1117" style="position:absolute;left:1885;top:-1137;width:2397;height:706" coordorigin="1885,-1137" coordsize="2397,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phx8QAAADdAAAADwAAAGRycy9kb3ducmV2LnhtbERPy2rCQBTdF/yH4Qrd&#10;NZMoKTZ1FBEtXUhBI5TuLplrEszcCZkxj7/vLApdHs57vR1NI3rqXG1ZQRLFIIgLq2suFVzz48sK&#10;hPPIGhvLpGAiB9vN7GmNmbYDn6m/+FKEEHYZKqi8bzMpXVGRQRfZljhwN9sZ9AF2pdQdDiHcNHIR&#10;x6/SYM2hocKW9hUV98vDKPgYcNgtk0N/ut/200+efn2fElLqeT7u3kF4Gv2/+M/9qRUs3tIwN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8phx8QAAADdAAAA&#10;DwAAAAAAAAAAAAAAAACqAgAAZHJzL2Rvd25yZXYueG1sUEsFBgAAAAAEAAQA+gAAAJsDAAAAAA==&#10;">
                  <v:shape id="Freeform 2881" o:spid="_x0000_s1118" style="position:absolute;left:1885;top:-1137;width:2397;height:706;visibility:visible;mso-wrap-style:square;v-text-anchor:top" coordsize="2397,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E+YcYA&#10;AADdAAAADwAAAGRycy9kb3ducmV2LnhtbESPT2vCQBTE74LfYXlCb3VjWkVjNiJtBaHtwT8Xb4/s&#10;Mwlm38bsNqbfvisUPA4z8xsmXfWmFh21rrKsYDKOQBDnVldcKDgeNs9zEM4ja6wtk4JfcrDKhoMU&#10;E21vvKNu7wsRIOwSVFB63yRSurwkg25sG+LgnW1r0AfZFlK3eAtwU8s4imbSYMVhocSG3krKL/sf&#10;o+DFv398f2755DaWrl2F1sRfr0o9jfr1EoSn3j/C/+2tVhAvpgu4vwlP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YE+YcYAAADdAAAADwAAAAAAAAAAAAAAAACYAgAAZHJz&#10;L2Rvd25yZXYueG1sUEsFBgAAAAAEAAQA9QAAAIsDAAAAAA==&#10;" path="m,706r2398,l2398,212r-177,l2221,,,,,706xe" filled="f" strokeweight=".07661mm">
                    <v:path arrowok="t" o:connecttype="custom" o:connectlocs="0,-431;2398,-431;2398,-925;2221,-925;2221,-1137;0,-1137;0,-431" o:connectangles="0,0,0,0,0,0,0"/>
                  </v:shape>
                </v:group>
                <v:group id="Group 2878" o:spid="_x0000_s1119" style="position:absolute;left:3084;top:-1679;width:451;height:543" coordorigin="3084,-1679" coordsize="451,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CnfMQAAADdAAAADwAAAGRycy9kb3ducmV2LnhtbERPy2qDQBTdF/IPww10&#10;14waGlKbMQRJShehkAeU7i7OjYrOHXEmav6+syh0eTjvzXYyrRiod7VlBfEiAkFcWF1zqeB6Obys&#10;QTiPrLG1TAoe5GCbzZ42mGo78omGsy9FCGGXooLK+y6V0hUVGXQL2xEH7mZ7gz7AvpS6xzGEm1Ym&#10;UbSSBmsODRV2lFdUNOe7UfAx4rhbxvvh2Nzyx8/l9ev7GJNSz/Np9w7C0+T/xX/uT60geVuF/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9CnfMQAAADdAAAA&#10;DwAAAAAAAAAAAAAAAACqAgAAZHJzL2Rvd25yZXYueG1sUEsFBgAAAAAEAAQA+gAAAJsDAAAAAA==&#10;">
                  <v:shape id="Freeform 2879" o:spid="_x0000_s1120" style="position:absolute;left:3084;top:-1679;width:451;height:543;visibility:visible;mso-wrap-style:square;v-text-anchor:top" coordsize="451,5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3ZxcYA&#10;AADdAAAADwAAAGRycy9kb3ducmV2LnhtbESPQWvCQBSE7wX/w/KE3urGUIKmrhIKhYIlwSjY4yP7&#10;moRm3ybZrab/vlsQPA4z8w2z2U2mExcaXWtZwXIRgSCurG65VnA6vj2tQDiPrLGzTAp+ycFuO3vY&#10;YKrtlQ90KX0tAoRdigoa7/tUSlc1ZNAtbE8cvC87GvRBjrXUI14D3HQyjqJEGmw5LDTY02tD1Xf5&#10;YxSs2CbR8z6Ph6wo9mV+/tTDh1XqcT5lLyA8Tf4evrXftYJ4nSzh/014AnL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o3ZxcYAAADdAAAADwAAAAAAAAAAAAAAAACYAgAAZHJz&#10;L2Rvd25yZXYueG1sUEsFBgAAAAAEAAQA9QAAAIsDAAAAAA==&#10;" path="m451,l,542e" filled="f" strokeweight=".16856mm">
                    <v:path arrowok="t" o:connecttype="custom" o:connectlocs="451,-1679;0,-1137" o:connectangles="0,0"/>
                  </v:shape>
                </v:group>
                <v:group id="Group 2876" o:spid="_x0000_s1121" style="position:absolute;left:4793;top:-1964;width:1425;height:284" coordorigin="4793,-1964" coordsize="1425,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6ckMYAAADdAAAADwAAAGRycy9kb3ducmV2LnhtbESPQWvCQBSE74L/YXmC&#10;t7pJpFKjq4hY8SCFqiDeHtlnEsy+DdltEv99t1DwOMzMN8xy3ZtKtNS40rKCeBKBIM6sLjlXcDl/&#10;vn2AcB5ZY2WZFDzJwXo1HCwx1bbjb2pPPhcBwi5FBYX3dSqlywoy6Ca2Jg7e3TYGfZBNLnWDXYCb&#10;SiZRNJMGSw4LBda0LSh7nH6Mgn2H3WYa79rj47593s7vX9djTEqNR/1mAcJT71/h//ZBK0jmswT+&#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pyQxgAAAN0A&#10;AAAPAAAAAAAAAAAAAAAAAKoCAABkcnMvZG93bnJldi54bWxQSwUGAAAAAAQABAD6AAAAnQMAAAAA&#10;">
                  <v:shape id="Freeform 2877" o:spid="_x0000_s1122" style="position:absolute;left:4793;top:-1964;width:1425;height:284;visibility:visible;mso-wrap-style:square;v-text-anchor:top" coordsize="1425,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zgesUA&#10;AADdAAAADwAAAGRycy9kb3ducmV2LnhtbESPUUvDMBSF3wf+h3AF39bU6orWZWMIgggyrBt7vTbX&#10;ptrclCR29d+bwcDHwznnO5zlerK9GMmHzrGC6ywHQdw43XGrYPf+NL8DESKyxt4xKfilAOvVxWyJ&#10;lXZHfqOxjq1IEA4VKjAxDpWUoTFkMWRuIE7ep/MWY5K+ldrjMcFtL4s8L6XFjtOCwYEeDTXf9Y9V&#10;sPf8MlJRbze3+rX8+lgcdt6wUleX0+YBRKQp/ofP7WetoLgvb+D0Jj0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OB6xQAAAN0AAAAPAAAAAAAAAAAAAAAAAJgCAABkcnMv&#10;ZG93bnJldi54bWxQSwUGAAAAAAQABAD1AAAAigMAAAAA&#10;" path="m,285r1425,l1425,,,,,285xe" filled="f" strokeweight=".24514mm">
                    <v:path arrowok="t" o:connecttype="custom" o:connectlocs="0,-1679;1425,-1679;1425,-1964;0,-1964;0,-1679" o:connectangles="0,0,0,0,0"/>
                  </v:shape>
                </v:group>
                <v:group id="Group 2874" o:spid="_x0000_s1123" style="position:absolute;left:4812;top:-1759;width:1387;height:2" coordorigin="4812,-1759" coordsize="13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uhf8cAAADdAAAADwAAAGRycy9kb3ducmV2LnhtbESPT2vCQBTE7wW/w/KE&#10;3nQT24pGVxHR0oMI/gHx9sg+k2D2bciuSfz23YLQ4zAzv2Hmy86UoqHaFZYVxMMIBHFqdcGZgvNp&#10;O5iAcB5ZY2mZFDzJwXLRe5tjom3LB2qOPhMBwi5BBbn3VSKlS3My6Ia2Ig7ezdYGfZB1JnWNbYCb&#10;Uo6iaCwNFhwWcqxonVN6Pz6Mgu8W29VHvGl299v6eT197S+7mJR673erGQhPnf8Pv9o/WsFoOv6E&#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Ouhf8cAAADd&#10;AAAADwAAAAAAAAAAAAAAAACqAgAAZHJzL2Rvd25yZXYueG1sUEsFBgAAAAAEAAQA+gAAAJ4DAAAA&#10;AA==&#10;">
                  <v:shape id="Freeform 2875" o:spid="_x0000_s1124" style="position:absolute;left:4812;top:-1759;width:1387;height:2;visibility:visible;mso-wrap-style:square;v-text-anchor:top" coordsize="13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Tf78UA&#10;AADdAAAADwAAAGRycy9kb3ducmV2LnhtbESPQYvCMBSE78L+h/AWvGmqomjXKN2FBUE8WL14ezRv&#10;22rzUppsW/+9EQSPw8x8w6y3valES40rLSuYjCMQxJnVJecKzqff0RKE88gaK8uk4E4OtpuPwRpj&#10;bTs+Upv6XAQIuxgVFN7XsZQuK8igG9uaOHh/tjHog2xyqRvsAtxUchpFC2mw5LBQYE0/BWW39N8o&#10;MPt2lX0f8qubTZZ9FyXJKb10Sg0/++QLhKfev8Ov9k4rmK4Wc3i+CU9Ab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ZN/vxQAAAN0AAAAPAAAAAAAAAAAAAAAAAJgCAABkcnMv&#10;ZG93bnJldi54bWxQSwUGAAAAAAQABAD1AAAAigMAAAAA&#10;" path="m,l1387,e" filled="f" strokeweight=".18386mm">
                    <v:path arrowok="t" o:connecttype="custom" o:connectlocs="0,0;1387,0" o:connectangles="0,0"/>
                  </v:shape>
                </v:group>
                <v:group id="Group 2872" o:spid="_x0000_s1125" style="position:absolute;left:7007;top:-1964;width:1723;height:284" coordorigin="7007,-1964" coordsize="1723,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Wak8YAAADdAAAADwAAAGRycy9kb3ducmV2LnhtbESPQWvCQBSE74L/YXkF&#10;b3UTxdCmriJixYMUqgXx9sg+k2D2bchuk/jvXUHwOMzMN8x82ZtKtNS40rKCeByBIM6sLjlX8Hf8&#10;fv8A4TyyxsoyKbiRg+ViOJhjqm3Hv9QefC4ChF2KCgrv61RKlxVk0I1tTRy8i20M+iCbXOoGuwA3&#10;lZxEUSINlhwWCqxpXVB2PfwbBdsOu9U03rT762V9Ox9nP6d9TEqN3vrVFwhPvX+Fn+2dVjD5TB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dZqTxgAAAN0A&#10;AAAPAAAAAAAAAAAAAAAAAKoCAABkcnMvZG93bnJldi54bWxQSwUGAAAAAAQABAD6AAAAnQMAAAAA&#10;">
                  <v:shape id="Freeform 2873" o:spid="_x0000_s1126" style="position:absolute;left:7007;top:-1964;width:1723;height:284;visibility:visible;mso-wrap-style:square;v-text-anchor:top" coordsize="1723,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GRJ8gA&#10;AADdAAAADwAAAGRycy9kb3ducmV2LnhtbESPT2sCMRTE74V+h/AKXkrN1oN/tkaRouil1aoHvT03&#10;r5vFzcuSRF2/fVMo9DjMzG+Y8bS1tbiSD5VjBa/dDARx4XTFpYL9bvEyBBEissbaMSm4U4Dp5PFh&#10;jLl2N/6i6zaWIkE45KjAxNjkUobCkMXQdQ1x8r6dtxiT9KXUHm8JbmvZy7K+tFhxWjDY0Luh4ry9&#10;WAXl/bTcnT4/NoOwn5vR8nBZH/2zUp2ndvYGIlIb/8N/7ZVW0Bv1B/D7Jj0BOfk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wZEnyAAAAN0AAAAPAAAAAAAAAAAAAAAAAJgCAABk&#10;cnMvZG93bnJldi54bWxQSwUGAAAAAAQABAD1AAAAjQMAAAAA&#10;" path="m,285r1722,l1722,,,,,285xe" filled="f" strokeweight=".24514mm">
                    <v:path arrowok="t" o:connecttype="custom" o:connectlocs="0,-1679;1722,-1679;1722,-1964;0,-1964;0,-1679" o:connectangles="0,0,0,0,0"/>
                  </v:shape>
                </v:group>
                <v:group id="Group 2870" o:spid="_x0000_s1127" style="position:absolute;left:7026;top:-1759;width:1683;height:2" coordorigin="7026,-1759" coordsize="16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aresQAAADdAAAADwAAAGRycy9kb3ducmV2LnhtbERPy2qDQBTdF/IPww10&#10;14waGlKbMQRJShehkAeU7i7OjYrOHXEmav6+syh0eTjvzXYyrRiod7VlBfEiAkFcWF1zqeB6Obys&#10;QTiPrLG1TAoe5GCbzZ42mGo78omGsy9FCGGXooLK+y6V0hUVGXQL2xEH7mZ7gz7AvpS6xzGEm1Ym&#10;UbSSBmsODRV2lFdUNOe7UfAx4rhbxvvh2Nzyx8/l9ev7GJNSz/Np9w7C0+T/xX/uT60geVuFu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aaresQAAADdAAAA&#10;DwAAAAAAAAAAAAAAAACqAgAAZHJzL2Rvd25yZXYueG1sUEsFBgAAAAAEAAQA+gAAAJsDAAAAAA==&#10;">
                  <v:shape id="Freeform 2871" o:spid="_x0000_s1128" style="position:absolute;left:7026;top:-1759;width:1683;height:2;visibility:visible;mso-wrap-style:square;v-text-anchor:top" coordsize="16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jm6cgA&#10;AADdAAAADwAAAGRycy9kb3ducmV2LnhtbESP3WoCMRSE7wu+QziCN0WzWvBnaxRRrAWxUNvS28Pm&#10;dHdxc7ImcV3f3hQKvRxm5htmvmxNJRpyvrSsYDhIQBBnVpecK/j82PanIHxA1lhZJgU38rBcdB7m&#10;mGp75XdqjiEXEcI+RQVFCHUqpc8KMugHtiaO3o91BkOULpfa4TXCTSVHSTKWBkuOCwXWtC4oOx0v&#10;RsGmnrzs6fb4dsifXHP+krvhbvOtVK/brp5BBGrDf/iv/aoVjGbjGfy+iU9ALu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52ObpyAAAAN0AAAAPAAAAAAAAAAAAAAAAAJgCAABk&#10;cnMvZG93bnJldi54bWxQSwUGAAAAAAQABAD1AAAAjQMAAAAA&#10;" path="m,l1683,e" filled="f" strokeweight=".18386mm">
                    <v:path arrowok="t" o:connecttype="custom" o:connectlocs="0,0;1683,0" o:connectangles="0,0"/>
                  </v:shape>
                </v:group>
                <v:group id="Group 2868" o:spid="_x0000_s1129" style="position:absolute;left:5506;top:-2793;width:1501;height:971" coordorigin="5506,-2793" coordsize="1501,9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kxocQAAADdAAAADwAAAGRycy9kb3ducmV2LnhtbERPy2rCQBTdF/yH4Qrd&#10;1UkifUVHCWKLCxGaFIq7S+aaBDN3QmaaxL/vLIQuD+e93k6mFQP1rrGsIF5EIIhLqxuuFHwXH09v&#10;IJxH1thaJgU3crDdzB7WmGo78hcNua9ECGGXooLa+y6V0pU1GXQL2xEH7mJ7gz7AvpK6xzGEm1Ym&#10;UfQiDTYcGmrsaFdTec1/jYLPEcdsGe+H4/Wyu52L59PPMSalHudTtgLhafL/4rv7oBUk769hf3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gkxocQAAADdAAAA&#10;DwAAAAAAAAAAAAAAAACqAgAAZHJzL2Rvd25yZXYueG1sUEsFBgAAAAAEAAQA+gAAAJsDAAAAAA==&#10;">
                  <v:shape id="Freeform 2869" o:spid="_x0000_s1130" style="position:absolute;left:5506;top:-2793;width:1501;height:971;visibility:visible;mso-wrap-style:square;v-text-anchor:top" coordsize="1501,9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jJKcYA&#10;AADdAAAADwAAAGRycy9kb3ducmV2LnhtbESPT2vCQBTE70K/w/IK3nQTBa3RVWpbW8FD8d/9kX0m&#10;abNv0+w2Sb99VxA8DjPzG2ax6kwpGqpdYVlBPIxAEKdWF5wpOB03gycQziNrLC2Tgj9ysFo+9BaY&#10;aNvynpqDz0SAsEtQQe59lUjp0pwMuqGtiIN3sbVBH2SdSV1jG+CmlKMomkiDBYeFHCt6ySn9Pvwa&#10;Ba/4dvzYNT/F+dO9j1vZrG38tVaq/9g9z0F46vw9fGtvtYLRbBrD9U14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jJKcYAAADdAAAADwAAAAAAAAAAAAAAAACYAgAAZHJz&#10;L2Rvd25yZXYueG1sUEsFBgAAAAAEAAQA9QAAAIsDAAAAAA==&#10;" path="m,l1501,971e" filled="f" strokeweight=".16856mm">
                    <v:path arrowok="t" o:connecttype="custom" o:connectlocs="0,-2793;1501,-1822" o:connectangles="0,0"/>
                  </v:shape>
                </v:group>
                <v:group id="Group 2866" o:spid="_x0000_s1131" style="position:absolute;left:5506;top:-2793;width:2;height:829" coordorigin="5506,-2793" coordsize="2,8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cKTcYAAADdAAAADwAAAGRycy9kb3ducmV2LnhtbESPQWvCQBSE74X+h+UV&#10;vOkmkdqauopILR5EUAvF2yP7TILZtyG7JvHfu4LQ4zAz3zCzRW8q0VLjSssK4lEEgjizuuRcwe9x&#10;PfwE4TyyxsoyKbiRg8X89WWGqbYd76k9+FwECLsUFRTe16mULivIoBvZmjh4Z9sY9EE2udQNdgFu&#10;KplE0UQaLDksFFjTqqDscrgaBT8ddstx/N1uL+fV7XR83/1tY1Jq8NYvv0B46v1/+NneaAXJ9CO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lwpNxgAAAN0A&#10;AAAPAAAAAAAAAAAAAAAAAKoCAABkcnMvZG93bnJldi54bWxQSwUGAAAAAAQABAD6AAAAnQMAAAAA&#10;">
                  <v:shape id="Freeform 2867" o:spid="_x0000_s1132" style="position:absolute;left:5506;top:-2793;width:2;height:829;visibility:visible;mso-wrap-style:square;v-text-anchor:top" coordsize="2,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jMUA&#10;AADdAAAADwAAAGRycy9kb3ducmV2LnhtbESPQWvCQBSE7wX/w/KE3uqmFjRGVxFBKigUbfH8zL4m&#10;wezbuLs18d+7QsHjMDPfMLNFZ2pxJecrywreBwkI4tzqigsFP9/rtxSED8gaa8uk4EYeFvPeywwz&#10;bVve0/UQChEh7DNUUIbQZFL6vCSDfmAb4uj9WmcwROkKqR22EW5qOUySkTRYcVwosaFVSfn58GcU&#10;yJM7p1+X9ST93LbeXcbb4646KfXa75ZTEIG68Az/tzdawXAy/oDHm/g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PL+MxQAAAN0AAAAPAAAAAAAAAAAAAAAAAJgCAABkcnMv&#10;ZG93bnJldi54bWxQSwUGAAAAAAQABAD1AAAAigMAAAAA&#10;" path="m,l,829e" filled="f" strokeweight=".16856mm">
                    <v:path arrowok="t" o:connecttype="custom" o:connectlocs="0,-2793;0,-1964" o:connectangles="0,0"/>
                  </v:shape>
                </v:group>
                <v:group id="Group 2864" o:spid="_x0000_s1133" style="position:absolute;left:4862;top:-1022;width:1126;height:925" coordorigin="4862,-1022" coordsize="1126,9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I3oscAAADdAAAADwAAAGRycy9kb3ducmV2LnhtbESPQWvCQBSE7wX/w/IE&#10;b3UTba1GVxFpxYMIVaH09sg+k2D2bchuk/jvXUHocZiZb5jFqjOlaKh2hWUF8TACQZxaXXCm4Hz6&#10;ep2CcB5ZY2mZFNzIwWrZe1lgom3L39QcfSYChF2CCnLvq0RKl+Zk0A1tRRy8i60N+iDrTOoa2wA3&#10;pRxF0UQaLDgs5FjRJqf0evwzCrYttutx/Nnsr5fN7ff0fvjZx6TUoN+t5yA8df4//GzvtILR7OMN&#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TI3oscAAADd&#10;AAAADwAAAAAAAAAAAAAAAACqAgAAZHJzL2Rvd25yZXYueG1sUEsFBgAAAAAEAAQA+gAAAJ4DAAAA&#10;AA==&#10;">
                  <v:shape id="Freeform 2865" o:spid="_x0000_s1134" style="position:absolute;left:4862;top:-1022;width:1126;height:925;visibility:visible;mso-wrap-style:square;v-text-anchor:top" coordsize="1126,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Gn+MYA&#10;AADdAAAADwAAAGRycy9kb3ducmV2LnhtbESP0WrCQBRE3wv+w3IFX0rdKLTa1FUkqBV8MvoB1+w1&#10;Cc3eXbOrpn/fFQo+DjNzhpktOtOIG7W+tqxgNExAEBdW11wqOB7Wb1MQPiBrbCyTgl/ysJj3XmaY&#10;anvnPd3yUIoIYZ+igioEl0rpi4oM+qF1xNE729ZgiLItpW7xHuGmkeMk+ZAGa44LFTrKKip+8qtR&#10;EJrNKtudXs3hyJvd9/niTtnaKTXod8svEIG68Az/t7dawfhz8g6PN/EJy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9Gn+MYAAADdAAAADwAAAAAAAAAAAAAAAACYAgAAZHJz&#10;L2Rvd25yZXYueG1sUEsFBgAAAAAEAAQA9QAAAIsDAAAAAA==&#10;" path="m,925r1126,l1126,,,,,925xe" filled="f" strokeweight=".24514mm">
                    <v:path arrowok="t" o:connecttype="custom" o:connectlocs="0,-97;1126,-97;1126,-1022;0,-1022;0,-97" o:connectangles="0,0,0,0,0"/>
                  </v:shape>
                </v:group>
                <v:group id="Group 2862" o:spid="_x0000_s1135" style="position:absolute;left:5023;top:-1154;width:1126;height:925" coordorigin="5023,-1154" coordsize="1126,9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wMTsYAAADdAAAADwAAAGRycy9kb3ducmV2LnhtbESPQWvCQBSE74X+h+UV&#10;vOkmSm2NriKi4kGEakG8PbLPJJh9G7JrEv99VxB6HGbmG2a26EwpGqpdYVlBPIhAEKdWF5wp+D1t&#10;+t8gnEfWWFomBQ9ysJi/v80w0bblH2qOPhMBwi5BBbn3VSKlS3My6Aa2Ig7e1dYGfZB1JnWNbYCb&#10;Ug6jaCwNFhwWcqxolVN6O96Ngm2L7XIUr5v97bp6XE6fh/M+JqV6H91yCsJT5//Dr/ZOKxhOvs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rAxOxgAAAN0A&#10;AAAPAAAAAAAAAAAAAAAAAKoCAABkcnMvZG93bnJldi54bWxQSwUGAAAAAAQABAD6AAAAnQMAAAAA&#10;">
                  <v:shape id="Freeform 2863" o:spid="_x0000_s1136" style="position:absolute;left:5023;top:-1154;width:1126;height:925;visibility:visible;mso-wrap-style:square;v-text-anchor:top" coordsize="1126,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i9E8cA&#10;AADdAAAADwAAAGRycy9kb3ducmV2LnhtbESPQWvCQBSE70L/w/IKvZmNljZtdJUiCLXUYq3i9Zl9&#10;ZkOzb0N2a9J/7xaEHoeZ+YaZzntbizO1vnKsYJSkIIgLpysuFey+lsMnED4ga6wdk4Jf8jCf3Qym&#10;mGvX8Sedt6EUEcI+RwUmhCaX0heGLPrENcTRO7nWYoiyLaVusYtwW8txmj5KixXHBYMNLQwV39sf&#10;q6DDt/vjJnvffxxIbx6Oq1Cbfq3U3W3/MgERqA//4Wv7VSsYP2cZ/L2JT0DO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uIvRPHAAAA3QAAAA8AAAAAAAAAAAAAAAAAmAIAAGRy&#10;cy9kb3ducmV2LnhtbFBLBQYAAAAABAAEAPUAAACMAwAAAAA=&#10;" path="m,132r965,l965,925r161,l1126,,,,,132e" filled="f" strokeweight=".24514mm">
                    <v:path arrowok="t" o:connecttype="custom" o:connectlocs="0,-1022;965,-1022;965,-229;1126,-229;1126,-1154;0,-1154;0,-1022" o:connectangles="0,0,0,0,0,0,0"/>
                  </v:shape>
                </v:group>
                <v:group id="Group 2860" o:spid="_x0000_s1137" style="position:absolute;left:4967;top:-563;width:916;height:2" coordorigin="4967,-563" coordsize="9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89p8QAAADdAAAADwAAAGRycy9kb3ducmV2LnhtbERPy2rCQBTdF/yH4Qrd&#10;1UkifUVHCWKLCxGaFIq7S+aaBDN3QmaaxL/vLIQuD+e93k6mFQP1rrGsIF5EIIhLqxuuFHwXH09v&#10;IJxH1thaJgU3crDdzB7WmGo78hcNua9ECGGXooLa+y6V0pU1GXQL2xEH7mJ7gz7AvpK6xzGEm1Ym&#10;UfQiDTYcGmrsaFdTec1/jYLPEcdsGe+H4/Wyu52L59PPMSalHudTtgLhafL/4rv7oBUk769hbn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H89p8QAAADdAAAA&#10;DwAAAAAAAAAAAAAAAACqAgAAZHJzL2Rvd25yZXYueG1sUEsFBgAAAAAEAAQA+gAAAJsDAAAAAA==&#10;">
                  <v:shape id="Freeform 2861" o:spid="_x0000_s1138" style="position:absolute;left:4967;top:-563;width:916;height:2;visibility:visible;mso-wrap-style:square;v-text-anchor:top" coordsize="9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wx2sUA&#10;AADdAAAADwAAAGRycy9kb3ducmV2LnhtbESPQWvCQBSE74L/YXkFL6K7eqgmdRURpZ5aEqXnR/aZ&#10;hGbfhuxq4r/vFgo9DjPzDbPZDbYRD+p87VjDYq5AEBfO1FxquF5OszUIH5ANNo5Jw5M87Lbj0QZT&#10;43rO6JGHUkQI+xQ1VCG0qZS+qMiin7uWOHo311kMUXalNB32EW4buVTqVVqsOS5U2NKhouI7v1sN&#10;R8KbypLPLFfv56/nup5O2/5D68nLsH8DEWgI/+G/9tloWCarBH7fxCc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XDHaxQAAAN0AAAAPAAAAAAAAAAAAAAAAAJgCAABkcnMv&#10;ZG93bnJldi54bWxQSwUGAAAAAAQABAD1AAAAigMAAAAA&#10;" path="m,l916,e" filled="f" strokeweight=".18386mm">
                    <v:path arrowok="t" o:connecttype="custom" o:connectlocs="0,0;916,0" o:connectangles="0,0"/>
                  </v:shape>
                </v:group>
                <v:group id="Group 2858" o:spid="_x0000_s1139" style="position:absolute;left:5506;top:-1679;width:2;height:525" coordorigin="5506,-1679" coordsize="2,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xBhsQAAADdAAAADwAAAGRycy9kb3ducmV2LnhtbERPTWuDQBC9B/oflin0&#10;lqymJFibjYTQlh5CIFoovQ3uREV3Vtytmn+fPRR6fLzvXTabTow0uMaygngVgSAurW64UvBVvC8T&#10;EM4ja+wsk4IbOcj2D4sdptpOfKEx95UIIexSVFB736dSurImg25le+LAXe1g0Ac4VFIPOIVw08l1&#10;FG2lwYZDQ409HWsq2/zXKPiYcDo8x2/jqb0ebz/F5vx9ikmpp8f58ArC0+z/xX/uT61g/ZKE/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9xBhsQAAADdAAAA&#10;DwAAAAAAAAAAAAAAAACqAgAAZHJzL2Rvd25yZXYueG1sUEsFBgAAAAAEAAQA+gAAAJsDAAAAAA==&#10;">
                  <v:shape id="Freeform 2859" o:spid="_x0000_s1140" style="position:absolute;left:5506;top:-1679;width:2;height:525;visibility:visible;mso-wrap-style:square;v-text-anchor:top" coordsize="2,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CJIcYA&#10;AADdAAAADwAAAGRycy9kb3ducmV2LnhtbESPQWsCMRSE74X+h/CE3jSrBdHVrNjSFr1YqoLXx+a5&#10;CW5elk26bvvrG0HocZiZb5jlqne16KgN1rOC8SgDQVx6bblScDy8D2cgQkTWWHsmBT8UYFU8Piwx&#10;1/7KX9TtYyUShEOOCkyMTS5lKA05DCPfECfv7FuHMcm2krrFa4K7Wk6ybCodWk4LBht6NVRe9t9O&#10;QYby+XMTdrbcnua/b+Zj+zK1jVJPg369ABGpj//he3ujFUzmszHc3qQnI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LCJIcYAAADdAAAADwAAAAAAAAAAAAAAAACYAgAAZHJz&#10;L2Rvd25yZXYueG1sUEsFBgAAAAAEAAQA9QAAAIsDAAAAAA==&#10;" path="m,l,525e" filled="f" strokeweight=".16856mm">
                    <v:path arrowok="t" o:connecttype="custom" o:connectlocs="0,-1679;0,-1154" o:connectangles="0,0"/>
                  </v:shape>
                </v:group>
                <v:group id="Group 2856" o:spid="_x0000_s1141" style="position:absolute;left:2844;top:-3320;width:77;height:89" coordorigin="2844,-3320" coordsize="7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J6asYAAADdAAAADwAAAGRycy9kb3ducmV2LnhtbESPQWvCQBSE7wX/w/IE&#10;b3WTSItGVxGx4kEKVUG8PbLPJJh9G7LbJP77riD0OMzMN8xi1ZtKtNS40rKCeByBIM6sLjlXcD59&#10;vU9BOI+ssbJMCh7kYLUcvC0w1bbjH2qPPhcBwi5FBYX3dSqlywoy6Ma2Jg7ezTYGfZBNLnWDXYCb&#10;SiZR9CkNlhwWCqxpU1B2P/4aBbsOu/Uk3raH+23zuJ4+vi+HmJQaDfv1HISn3v+HX+29VpDMpg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QnpqxgAAAN0A&#10;AAAPAAAAAAAAAAAAAAAAAKoCAABkcnMvZG93bnJldi54bWxQSwUGAAAAAAQABAD6AAAAnQMAAAAA&#10;">
                  <v:shape id="Freeform 2857" o:spid="_x0000_s1142" style="position:absolute;left:2844;top:-3320;width:77;height:89;visibility:visible;mso-wrap-style:square;v-text-anchor:top" coordsize="77,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Fh8sUA&#10;AADdAAAADwAAAGRycy9kb3ducmV2LnhtbESPzWrDMBCE74W+g9hCb40cFUzqRgmhUNJDoOSHnBdr&#10;bZlYK8dSHPftq0Agx2FmvmHmy9G1YqA+NJ41TCcZCOLSm4ZrDYf999sMRIjIBlvPpOGPAiwXz09z&#10;LIy/8paGXaxFgnAoUIONsSukDKUlh2HiO+LkVb53GJPsa2l6vCa4a6XKslw6bDgtWOzoy1J52l2c&#10;hnU1HH+VsufzqsrzcNyUqORG69eXcfUJItIYH+F7+8doUB+zd7i9SU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UWHyxQAAAN0AAAAPAAAAAAAAAAAAAAAAAJgCAABkcnMv&#10;ZG93bnJldi54bWxQSwUGAAAAAAQABAD1AAAAigMAAAAA&#10;" path="m3,l,89,78,47,3,e" fillcolor="black" stroked="f">
                    <v:path arrowok="t" o:connecttype="custom" o:connectlocs="3,-3320;0,-3231;78,-3273;3,-3320" o:connectangles="0,0,0,0"/>
                  </v:shape>
                </v:group>
                <v:group id="Group 2854" o:spid="_x0000_s1143" style="position:absolute;left:2844;top:-3320;width:77;height:89" coordorigin="2844,-3320" coordsize="7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dHhccAAADdAAAADwAAAGRycy9kb3ducmV2LnhtbESPT2vCQBTE7wW/w/KE&#10;3nQT24pGVxHR0oMI/gHx9sg+k2D2bciuSfz23YLQ4zAzv2Hmy86UoqHaFZYVxMMIBHFqdcGZgvNp&#10;O5iAcB5ZY2mZFDzJwXLRe5tjom3LB2qOPhMBwi5BBbn3VSKlS3My6Ia2Ig7ezdYGfZB1JnWNbYCb&#10;Uo6iaCwNFhwWcqxonVN6Pz6Mgu8W29VHvGl299v6eT197S+7mJR673erGQhPnf8Pv9o/WsFoOvmE&#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OdHhccAAADd&#10;AAAADwAAAAAAAAAAAAAAAACqAgAAZHJzL2Rvd25yZXYueG1sUEsFBgAAAAAEAAQA+gAAAJ4DAAAA&#10;AA==&#10;">
                  <v:shape id="Freeform 2855" o:spid="_x0000_s1144" style="position:absolute;left:2844;top:-3320;width:77;height:89;visibility:visible;mso-wrap-style:square;v-text-anchor:top" coordsize="77,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2Pg8YA&#10;AADdAAAADwAAAGRycy9kb3ducmV2LnhtbESPQWsCMRSE74X+h/AKXqRmFWq3W6MUoaBeRNuLt8fm&#10;uVm7eVmSNG7/vSkUehxm5htmsRpsJxL50DpWMJ0UIIhrp1tuFHx+vD+WIEJE1tg5JgU/FGC1vL9b&#10;YKXdlQ+UjrERGcKhQgUmxr6SMtSGLIaJ64mzd3beYszSN1J7vGa47eSsKObSYst5wWBPa0P11/Hb&#10;KrigT7ttncqz0+PTPpnT/vK8VWr0MLy9gog0xP/wX3ujFcxeyif4fZOf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j2Pg8YAAADdAAAADwAAAAAAAAAAAAAAAACYAgAAZHJz&#10;L2Rvd25yZXYueG1sUEsFBgAAAAAEAAQA9QAAAIsDAAAAAA==&#10;" path="m78,47l,89,3,,78,47e" filled="f" strokeweight=".24514mm">
                    <v:path arrowok="t" o:connecttype="custom" o:connectlocs="78,-3273;0,-3231;3,-3320;78,-3273" o:connectangles="0,0,0,0"/>
                  </v:shape>
                </v:group>
                <v:group id="Group 2852" o:spid="_x0000_s1145" style="position:absolute;left:2844;top:-3273;width:77;height:42" coordorigin="2844,-3273" coordsize="7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l8acYAAADdAAAADwAAAGRycy9kb3ducmV2LnhtbESPT4vCMBTE7wt+h/CE&#10;va1pXRStRhHZXTyI4B8Qb4/m2Rabl9Jk2/rtjSB4HGbmN8x82ZlSNFS7wrKCeBCBIE6tLjhTcDr+&#10;fk1AOI+ssbRMCu7kYLnofcwx0bblPTUHn4kAYZeggtz7KpHSpTkZdANbEQfvamuDPsg6k7rGNsBN&#10;KYdRNJYGCw4LOVa0zim9Hf6Ngr8W29V3/NNsb9f1/XIc7c7bmJT67HerGQhPnX+HX+2NVjCcTs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eXxpxgAAAN0A&#10;AAAPAAAAAAAAAAAAAAAAAKoCAABkcnMvZG93bnJldi54bWxQSwUGAAAAAAQABAD6AAAAnQMAAAAA&#10;">
                  <v:shape id="Freeform 2853" o:spid="_x0000_s1146" style="position:absolute;left:2844;top:-3273;width:77;height:42;visibility:visible;mso-wrap-style:square;v-text-anchor:top" coordsize="7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8p+8cA&#10;AADdAAAADwAAAGRycy9kb3ducmV2LnhtbESPW2vCQBSE3wX/w3KEvulGKV6iq6htoQhCvSD4dswe&#10;k5Ds2ZDdmvTfdwtCH4eZ+YZZrFpTigfVLresYDiIQBAnVuecKjifPvpTEM4jaywtk4IfcrBadjsL&#10;jLVt+ECPo09FgLCLUUHmfRVL6ZKMDLqBrYiDd7e1QR9knUpdYxPgppSjKBpLgzmHhQwr2maUFMdv&#10;o2C8f93I9vp1uOhT8aab3ftkcyuUeum16zkIT63/Dz/bn1rBaDadwN+b8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vKfvHAAAA3QAAAA8AAAAAAAAAAAAAAAAAmAIAAGRy&#10;cy9kb3ducmV2LnhtbFBLBQYAAAAABAAEAPUAAACMAwAAAAA=&#10;" path="m,42l78,e" filled="f" strokeweight=".24514mm">
                    <v:path arrowok="t" o:connecttype="custom" o:connectlocs="0,-3231;78,-3273" o:connectangles="0,0"/>
                  </v:shape>
                </v:group>
                <v:group id="Group 2850" o:spid="_x0000_s1147" style="position:absolute;left:2723;top:-3280;width:122;height:4" coordorigin="2723,-3280" coordsize="1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pNgMQAAADdAAAADwAAAGRycy9kb3ducmV2LnhtbERPTWuDQBC9B/oflin0&#10;lqymJFibjYTQlh5CIFoovQ3uREV3Vtytmn+fPRR6fLzvXTabTow0uMaygngVgSAurW64UvBVvC8T&#10;EM4ja+wsk4IbOcj2D4sdptpOfKEx95UIIexSVFB736dSurImg25le+LAXe1g0Ac4VFIPOIVw08l1&#10;FG2lwYZDQ409HWsq2/zXKPiYcDo8x2/jqb0ebz/F5vx9ikmpp8f58ArC0+z/xX/uT61g/ZKEu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apNgMQAAADdAAAA&#10;DwAAAAAAAAAAAAAAAACqAgAAZHJzL2Rvd25yZXYueG1sUEsFBgAAAAAEAAQA+gAAAJsDAAAAAA==&#10;">
                  <v:shape id="Freeform 2851" o:spid="_x0000_s1148" style="position:absolute;left:2723;top:-3280;width:122;height:4;visibility:visible;mso-wrap-style:square;v-text-anchor:top" coordsize="1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EBBcQA&#10;AADdAAAADwAAAGRycy9kb3ducmV2LnhtbESP0YrCMBRE34X9h3AF3zRVWLHVKKLs4ptr6wdcm2tb&#10;bG66TbbWvzfCgo/DzJxhVpve1KKj1lWWFUwnEQji3OqKCwXn7Gu8AOE8ssbaMil4kIPN+mOwwkTb&#10;O5+oS30hAoRdggpK75tESpeXZNBNbEMcvKttDfog20LqFu8Bbmo5i6K5NFhxWCixoV1J+S39MwrS&#10;+Oe7j7Ps85rvjtvffbePLo9MqdGw3y5BeOr9O/zfPmgFs3gRw+tNe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BAQXEAAAA3QAAAA8AAAAAAAAAAAAAAAAAmAIAAGRycy9k&#10;b3ducmV2LnhtbFBLBQYAAAAABAAEAPUAAACJAwAAAAA=&#10;" path="m123,5l,e" filled="f" strokeweight=".16856mm">
                    <v:path arrowok="t" o:connecttype="custom" o:connectlocs="123,-3275;0,-3280" o:connectangles="0,0"/>
                  </v:shape>
                </v:group>
                <v:group id="Group 2848" o:spid="_x0000_s1149" style="position:absolute;left:4667;top:-3328;width:77;height:89" coordorigin="4667,-3328" coordsize="7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XXW8QAAADdAAAADwAAAGRycy9kb3ducmV2LnhtbERPTWvCQBC9F/wPyxS8&#10;1U2UFpO6BhErHqSgEUpvQ3ZMQrKzIbtN4r/vHgo9Pt73JptMKwbqXW1ZQbyIQBAXVtdcKrjlHy9r&#10;EM4ja2wtk4IHOci2s6cNptqOfKHh6ksRQtilqKDyvkuldEVFBt3CdsSBu9veoA+wL6XucQzhppXL&#10;KHqTBmsODRV2tK+oaK4/RsFxxHG3ig/DubnvH9/56+fXOSal5s/T7h2Ep8n/i//cJ61gmSR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gXXW8QAAADdAAAA&#10;DwAAAAAAAAAAAAAAAACqAgAAZHJzL2Rvd25yZXYueG1sUEsFBgAAAAAEAAQA+gAAAJsDAAAAAA==&#10;">
                  <v:shape id="Freeform 2849" o:spid="_x0000_s1150" style="position:absolute;left:4667;top:-3328;width:77;height:89;visibility:visible;mso-wrap-style:square;v-text-anchor:top" coordsize="77,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bMw8UA&#10;AADdAAAADwAAAGRycy9kb3ducmV2LnhtbESPwWrDMBBE74H+g9hCb4kcHUzjRDEmUNpDoDQNOS/W&#10;2jKxVo6lOu7fV4VCj8PMvGF25ex6MdEYOs8a1qsMBHHtTcethvPny/IZRIjIBnvPpOGbApT7h8UO&#10;C+Pv/EHTKbYiQTgUqMHGOBRShtqSw7DyA3HyGj86jEmOrTQj3hPc9VJlWS4ddpwWLA50sFRfT19O&#10;w2szXd6Vsrdb1eR5uBxrVPKo9dPjXG1BRJrjf/iv/WY0qM1mDb9v0hO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FszDxQAAAN0AAAAPAAAAAAAAAAAAAAAAAJgCAABkcnMv&#10;ZG93bnJldi54bWxQSwUGAAAAAAQABAD1AAAAigMAAAAA&#10;" path="m,l1,88,77,42,,e" fillcolor="black" stroked="f">
                    <v:path arrowok="t" o:connecttype="custom" o:connectlocs="0,-3328;1,-3240;77,-3286;0,-3328" o:connectangles="0,0,0,0"/>
                  </v:shape>
                </v:group>
                <v:group id="Group 2846" o:spid="_x0000_s1151" style="position:absolute;left:4667;top:-3328;width:77;height:89" coordorigin="4667,-3328" coordsize="7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vst8YAAADdAAAADwAAAGRycy9kb3ducmV2LnhtbESPQWvCQBSE70L/w/IK&#10;vekmkYpGVxHR0oMUjIXi7ZF9JsHs25Bdk/jvu4WCx2FmvmFWm8HUoqPWVZYVxJMIBHFudcWFgu/z&#10;YTwH4TyyxtoyKXiQg836ZbTCVNueT9RlvhABwi5FBaX3TSqly0sy6Ca2IQ7e1bYGfZBtIXWLfYCb&#10;WiZRNJMGKw4LJTa0Kym/ZXej4KPHfjuN993xdt09Luf3r59jTEq9vQ7bJQhPg3+G/9ufWkGyWCT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m+y3xgAAAN0A&#10;AAAPAAAAAAAAAAAAAAAAAKoCAABkcnMvZG93bnJldi54bWxQSwUGAAAAAAQABAD6AAAAnQMAAAAA&#10;">
                  <v:shape id="Freeform 2847" o:spid="_x0000_s1152" style="position:absolute;left:4667;top:-3328;width:77;height:89;visibility:visible;mso-wrap-style:square;v-text-anchor:top" coordsize="77,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EkscYA&#10;AADdAAAADwAAAGRycy9kb3ducmV2LnhtbESPQWsCMRSE74X+h/AKXopmtVB1NUoRCupFtL14e2ye&#10;m7WblyVJ4/bfm0Khx2FmvmGW6962IpEPjWMF41EBgrhyuuFawefH+3AGIkRkja1jUvBDAdarx4cl&#10;ltrd+EjpFGuRIRxKVGBi7EopQ2XIYhi5jjh7F+ctxix9LbXHW4bbVk6K4lVabDgvGOxoY6j6On1b&#10;BVf0ab+r0uzi9PP5kMz5cJ3ulBo89W8LEJH6+B/+a2+1gsl8/gK/b/IT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0EkscYAAADdAAAADwAAAAAAAAAAAAAAAACYAgAAZHJz&#10;L2Rvd25yZXYueG1sUEsFBgAAAAAEAAQA9QAAAIsDAAAAAA==&#10;" path="m77,42l1,88,,,77,42e" filled="f" strokeweight=".24514mm">
                    <v:path arrowok="t" o:connecttype="custom" o:connectlocs="77,-3286;1,-3240;0,-3328;77,-3286" o:connectangles="0,0,0,0"/>
                  </v:shape>
                </v:group>
                <v:group id="Group 2844" o:spid="_x0000_s1153" style="position:absolute;left:4668;top:-3286;width:76;height:46" coordorigin="4668,-3286" coordsize="7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7RWMYAAADdAAAADwAAAGRycy9kb3ducmV2LnhtbESPQWvCQBSE74X+h+UJ&#10;vekmthaNriJSiwcRqoJ4e2SfSTD7NmTXJP57VxB6HGbmG2a26EwpGqpdYVlBPIhAEKdWF5wpOB7W&#10;/TEI55E1lpZJwZ0cLObvbzNMtG35j5q9z0SAsEtQQe59lUjp0pwMuoGtiIN3sbVBH2SdSV1jG+Cm&#10;lMMo+pYGCw4LOVa0yim97m9GwW+L7fIz/mm218vqfj6MdqdtTEp99LrlFISnzv+HX+2NVjCcTL7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PtFYxgAAAN0A&#10;AAAPAAAAAAAAAAAAAAAAAKoCAABkcnMvZG93bnJldi54bWxQSwUGAAAAAAQABAD6AAAAnQMAAAAA&#10;">
                  <v:shape id="Freeform 2845" o:spid="_x0000_s1154" style="position:absolute;left:4668;top:-3286;width:76;height:46;visibility:visible;mso-wrap-style:square;v-text-anchor:top" coordsize="7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V1yccA&#10;AADdAAAADwAAAGRycy9kb3ducmV2LnhtbESPQWvCQBSE74L/YXlCb3WjxTZGVxGxUgoeTIXS2yP7&#10;TILZt2F3G2N/fbdQ8DjMzDfMct2bRnTkfG1ZwWScgCAurK65VHD6eH1MQfiArLGxTApu5GG9Gg6W&#10;mGl75SN1eShFhLDPUEEVQptJ6YuKDPqxbYmjd7bOYIjSlVI7vEa4aeQ0SZ6lwZrjQoUtbSsqLvm3&#10;UXB4T/NLJ7+eTu7nc/9yviW7JuyUehj1mwWIQH24h//bb1rBdD6fwd+b+AT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FdcnHAAAA3QAAAA8AAAAAAAAAAAAAAAAAmAIAAGRy&#10;cy9kb3ducmV2LnhtbFBLBQYAAAAABAAEAPUAAACMAwAAAAA=&#10;" path="m,46l76,e" filled="f" strokeweight=".24514mm">
                    <v:path arrowok="t" o:connecttype="custom" o:connectlocs="0,-3240;76,-3286" o:connectangles="0,0"/>
                  </v:shape>
                </v:group>
                <v:group id="Group 2842" o:spid="_x0000_s1155" style="position:absolute;left:4545;top:-3284;width:122;height:2" coordorigin="4545,-3284" coordsize="1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g6rTFAAAA3QAA&#10;AA8AAAAAAAAAAAAAAAAAqgIAAGRycy9kb3ducmV2LnhtbFBLBQYAAAAABAAEAPoAAACcAwAAAAA=&#10;">
                  <v:shape id="Freeform 2843" o:spid="_x0000_s1156" style="position:absolute;left:4545;top:-3284;width:122;height:2;visibility:visible;mso-wrap-style:square;v-text-anchor:top" coordsize="1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78o8UA&#10;AADdAAAADwAAAGRycy9kb3ducmV2LnhtbESPUUvDQBCE3wX/w7EF3+ylRdSmvZZGUCp90Nb+gCW3&#10;TUKzeyG3tum/9wTBx2FmvmEWq4Fbc6Y+NkEcTMYZGJIy+EYqB4ev1/tnMFFRPLZByMGVIqyWtzcL&#10;zH24yI7Oe61MgkjM0UGt2uXWxrImxjgOHUnyjqFn1CT7yvoeLwnOrZ1m2aNlbCQt1NjRS03laf/N&#10;DoqP7YN94917odvsutaCafPJzt2NhvUcjNKg/+G/9sY7mM5mT/D7Jj0Bu/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3vyjxQAAAN0AAAAPAAAAAAAAAAAAAAAAAJgCAABkcnMv&#10;ZG93bnJldi54bWxQSwUGAAAAAAQABAD1AAAAigMAAAAA&#10;" path="m123,l,2e" filled="f" strokeweight=".16856mm">
                    <v:path arrowok="t" o:connecttype="custom" o:connectlocs="123,-3284;0,-3282" o:connectangles="0,0"/>
                  </v:shape>
                </v:group>
                <v:group id="Group 2840" o:spid="_x0000_s1157" style="position:absolute;left:6709;top:-3333;width:76;height:89" coordorigin="6709,-3333" coordsize="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PbXcQAAADdAAAADwAAAGRycy9kb3ducmV2LnhtbERPTWvCQBC9F/wPyxS8&#10;1U2UFpO6BhErHqSgEUpvQ3ZMQrKzIbtN4r/vHgo9Pt73JptMKwbqXW1ZQbyIQBAXVtdcKrjlHy9r&#10;EM4ja2wtk4IHOci2s6cNptqOfKHh6ksRQtilqKDyvkuldEVFBt3CdsSBu9veoA+wL6XucQzhppXL&#10;KHqTBmsODRV2tK+oaK4/RsFxxHG3ig/DubnvH9/56+fXOSal5s/T7h2Ep8n/i//cJ61gmSRhbn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HPbXcQAAADdAAAA&#10;DwAAAAAAAAAAAAAAAACqAgAAZHJzL2Rvd25yZXYueG1sUEsFBgAAAAAEAAQA+gAAAJsDAAAAAA==&#10;">
                  <v:shape id="Freeform 2841" o:spid="_x0000_s1158" style="position:absolute;left:6709;top:-3333;width:76;height:89;visibility:visible;mso-wrap-style:square;v-text-anchor:top" coordsize="7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CxMcA&#10;AADdAAAADwAAAGRycy9kb3ducmV2LnhtbESPQWvCQBSE7wX/w/KE3urGHGITXaUIQiilUBW8PrOv&#10;SUj2bcxuk7S/vlsoeBxm5htms5tMKwbqXW1ZwXIRgSAurK65VHA+HZ6eQTiPrLG1TAq+ycFuO3vY&#10;YKbtyB80HH0pAoRdhgoq77tMSldUZNAtbEccvE/bG/RB9qXUPY4BbloZR1EiDdYcFirsaF9R0Ry/&#10;jILx9XL9ee/aw+pk9rleNbc31yRKPc6nlzUIT5O/h//buVYQp2kKf2/CE5D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fwsTHAAAA3QAAAA8AAAAAAAAAAAAAAAAAmAIAAGRy&#10;cy9kb3ducmV2LnhtbFBLBQYAAAAABAAEAPUAAACMAwAAAAA=&#10;" path="m,l,89,75,45,,e" fillcolor="black" stroked="f">
                    <v:path arrowok="t" o:connecttype="custom" o:connectlocs="0,-3333;0,-3244;75,-3288;0,-3333" o:connectangles="0,0,0,0"/>
                  </v:shape>
                </v:group>
                <v:group id="Group 2838" o:spid="_x0000_s1159" style="position:absolute;left:6709;top:-3333;width:76;height:89" coordorigin="6709,-3333" coordsize="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4r78vCAAAA3QAAAA8A&#10;AAAAAAAAAAAAAAAAqgIAAGRycy9kb3ducmV2LnhtbFBLBQYAAAAABAAEAPoAAACZAwAAAAA=&#10;">
                  <v:shape id="Freeform 2839" o:spid="_x0000_s1160" style="position:absolute;left:6709;top:-3333;width:76;height:89;visibility:visible;mso-wrap-style:square;v-text-anchor:top" coordsize="7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y9ZcQA&#10;AADdAAAADwAAAGRycy9kb3ducmV2LnhtbESPQWsCMRSE74X+h/AK3mpihFJWo4i02ksP2v6A5+a5&#10;Wdy8LEnU1V/fFAo9DjPzDTNfDr4TF4qpDWxgMlYgiOtgW24MfH+9P7+CSBnZYheYDNwowXLx+DDH&#10;yoYr7+iyz40oEE4VGnA595WUqXbkMY1DT1y8Y4gec5GxkTbitcB9J7VSL9Jjy2XBYU9rR/Vpf/YG&#10;3m64Pbi7Dbqdfm53XdRa9xtjRk/DagYi05D/w3/tD2tgqtQEft+UJy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svWXEAAAA3QAAAA8AAAAAAAAAAAAAAAAAmAIAAGRycy9k&#10;b3ducmV2LnhtbFBLBQYAAAAABAAEAPUAAACJAwAAAAA=&#10;" path="m75,45l,89,,,75,45e" filled="f" strokeweight=".24514mm">
                    <v:path arrowok="t" o:connecttype="custom" o:connectlocs="75,-3288;0,-3244;0,-3333;75,-3288" o:connectangles="0,0,0,0"/>
                  </v:shape>
                </v:group>
                <v:group id="Group 2836" o:spid="_x0000_s1161" style="position:absolute;left:6709;top:-3288;width:76;height:44" coordorigin="6709,-3288" coordsize="76,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G11CfFAAAA3QAA&#10;AA8AAAAAAAAAAAAAAAAAqgIAAGRycy9kb3ducmV2LnhtbFBLBQYAAAAABAAEAPoAAACcAwAAAAA=&#10;">
                  <v:shape id="Freeform 2837" o:spid="_x0000_s1162" style="position:absolute;left:6709;top:-3288;width:76;height:44;visibility:visible;mso-wrap-style:square;v-text-anchor:top" coordsize="7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CkdMQA&#10;AADdAAAADwAAAGRycy9kb3ducmV2LnhtbESPQWsCMRSE70L/Q3iCF6lJFUtZjVKE0j0IxVXo9bF5&#10;blY3L8sm1fXfG6HgcZiZb5jluneNuFAXas8a3iYKBHHpTc2VhsP+6/UDRIjIBhvPpOFGAdarl8ES&#10;M+OvvKNLESuRIBwy1GBjbDMpQ2nJYZj4ljh5R985jEl2lTQdXhPcNXKq1Lt0WHNasNjSxlJ5Lv6c&#10;hh9Xz495dRr/fiuXs9qSPWzGWo+G/ecCRKQ+PsP/7dxomCk1g8eb9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gpHTEAAAA3QAAAA8AAAAAAAAAAAAAAAAAmAIAAGRycy9k&#10;b3ducmV2LnhtbFBLBQYAAAAABAAEAPUAAACJAwAAAAA=&#10;" path="m,44l75,e" filled="f" strokeweight=".24514mm">
                    <v:path arrowok="t" o:connecttype="custom" o:connectlocs="0,-3244;75,-3288" o:connectangles="0,0"/>
                  </v:shape>
                </v:group>
                <v:group id="Group 2834" o:spid="_x0000_s1163" style="position:absolute;left:6586;top:-3288;width:123;height:2" coordorigin="6586,-3288" coordsize="1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RDpyMYAAADdAAAADwAAAGRycy9kb3ducmV2LnhtbESPT2vCQBTE74V+h+UV&#10;equ70VYkuoqIlh6k4B8Qb4/sMwlm34bsmsRv7wqFHoeZ+Q0zW/S2Ei01vnSsIRkoEMSZMyXnGo6H&#10;zccEhA/IBivHpOFOHhbz15cZpsZ1vKN2H3IRIexT1FCEUKdS+qwgi37gauLoXVxjMUTZ5NI02EW4&#10;reRQqbG0WHJcKLCmVUHZdX+zGr477JajZN1ur5fV/Xz4+j1tE9L6/a1fTkEE6sN/+K/9YzSMlPqE&#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EOnIxgAAAN0A&#10;AAAPAAAAAAAAAAAAAAAAAKoCAABkcnMvZG93bnJldi54bWxQSwUGAAAAAAQABAD6AAAAnQMAAAAA&#10;">
                  <v:shape id="Freeform 2835" o:spid="_x0000_s1164" style="position:absolute;left:6586;top:-3288;width:123;height:2;visibility:visible;mso-wrap-style:square;v-text-anchor:top" coordsize="1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sj88UA&#10;AADdAAAADwAAAGRycy9kb3ducmV2LnhtbESPQUsDMRSE70L/Q3gFL2KTWhRZm5ZSKAjKgtuCeHts&#10;npvF5GVJ0u76740geBxm5htmvZ28ExeKqQ+sYblQIIjbYHruNJyOh9tHECkjG3SBScM3JdhuZldr&#10;rEwY+Y0uTe5EgXCqUIPNeaikTK0lj2kRBuLifYboMRcZO2kijgXunbxT6kF67LksWBxob6n9as5e&#10;w+s7npx1S3xZxY9xrw51U9c3Wl/Pp90TiExT/g//tZ+NhpVS9/D7pj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6yPzxQAAAN0AAAAPAAAAAAAAAAAAAAAAAJgCAABkcnMv&#10;ZG93bnJldi54bWxQSwUGAAAAAAQABAD1AAAAigMAAAAA&#10;" path="m123,l,e" filled="f" strokeweight=".16856mm">
                    <v:path arrowok="t" o:connecttype="custom" o:connectlocs="123,0;0,0" o:connectangles="0,0"/>
                  </v:shape>
                </v:group>
                <v:group id="Group 2832" o:spid="_x0000_s1165" style="position:absolute;left:8397;top:-4111;width:88;height:77" coordorigin="8397,-4111" coordsize="8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7SJMYAAADdAAAADwAAAGRycy9kb3ducmV2LnhtbESPT2vCQBTE7wW/w/KE&#10;3uomlZYSXUMQKz0EoVoQb4/sMwlm34bsmj/fvisUehxm5jfMOh1NI3rqXG1ZQbyIQBAXVtdcKvg5&#10;fb58gHAeWWNjmRRM5CDdzJ7WmGg78Df1R1+KAGGXoILK+zaR0hUVGXQL2xIH72o7gz7IrpS6wyHA&#10;TSNfo+hdGqw5LFTY0rai4na8GwX7AYdsGe/6/HbdTpfT2+Gcx6TU83zMViA8jf4//Nf+0gqWgQi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jtIkxgAAAN0A&#10;AAAPAAAAAAAAAAAAAAAAAKoCAABkcnMvZG93bnJldi54bWxQSwUGAAAAAAQABAD6AAAAnQMAAAAA&#10;">
                  <v:shape id="Freeform 2833" o:spid="_x0000_s1166" style="position:absolute;left:8397;top:-4111;width:88;height:77;visibility:visible;mso-wrap-style:square;v-text-anchor:top" coordsize="88,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zhSsEA&#10;AADdAAAADwAAAGRycy9kb3ducmV2LnhtbESPT4vCMBTE74LfITxhbzbRBV26RlFhYa/+O+zt0bxt&#10;is1LbVKt394IgsdhZn7DLFa9q8WV2lB51jDJFAjiwpuKSw3Hw8/4C0SIyAZrz6ThTgFWy+Fggbnx&#10;N97RdR9LkSAcctRgY2xyKUNhyWHIfEOcvH/fOoxJtqU0Ld4S3NVyqtRMOqw4LVhsaGupOO87p+HS&#10;GSuLv7A9edN0Tm1IlRVp/THq198gIvXxHX61f42GT6Xm8HyTnoB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c4UrBAAAA3QAAAA8AAAAAAAAAAAAAAAAAmAIAAGRycy9kb3du&#10;cmV2LnhtbFBLBQYAAAAABAAEAPUAAACGAwAAAAA=&#10;" path="m87,l,2,45,77,87,e" fillcolor="black" stroked="f">
                    <v:path arrowok="t" o:connecttype="custom" o:connectlocs="87,-4111;0,-4109;45,-4034;87,-4111" o:connectangles="0,0,0,0"/>
                  </v:shape>
                </v:group>
                <v:group id="Group 2830" o:spid="_x0000_s1167" style="position:absolute;left:8397;top:-4111;width:88;height:77" coordorigin="8397,-4111" coordsize="8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Bd483CAAAA3QAAAA8A&#10;AAAAAAAAAAAAAAAAqgIAAGRycy9kb3ducmV2LnhtbFBLBQYAAAAABAAEAPoAAACZAwAAAAA=&#10;">
                  <v:shape id="Freeform 2831" o:spid="_x0000_s1168" style="position:absolute;left:8397;top:-4111;width:88;height:77;visibility:visible;mso-wrap-style:square;v-text-anchor:top" coordsize="88,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GmxMMA&#10;AADdAAAADwAAAGRycy9kb3ducmV2LnhtbESPzWoCQRCE74G8w9BCbnFGAyaujhKFEI9Zjfd2p/cH&#10;d3qWnY6ub58RAjkWVfUVtVwPvlUX6mMT2MJkbEARF8E1XFn4Pnw8v4GKguywDUwWbhRhvXp8WGLm&#10;wpVzuuylUgnCMUMLtUiXaR2LmjzGceiIk1eG3qMk2Vfa9XhNcN/qqTEz7bHhtFBjR9uaivP+x1uY&#10;vpZftyJ8dj4/5rPNvJRTNYi1T6PhfQFKaJD/8F975yy8GDOH+5v0BP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GmxMMAAADdAAAADwAAAAAAAAAAAAAAAACYAgAAZHJzL2Rv&#10;d25yZXYueG1sUEsFBgAAAAAEAAQA9QAAAIgDAAAAAA==&#10;" path="m45,77l,2,87,,45,77e" filled="f" strokeweight=".24514mm">
                    <v:path arrowok="t" o:connecttype="custom" o:connectlocs="45,-4034;0,-4109;87,-4111;45,-4034" o:connectangles="0,0,0,0"/>
                  </v:shape>
                </v:group>
                <v:group id="Group 2828" o:spid="_x0000_s1169" style="position:absolute;left:8397;top:-4109;width:45;height:75" coordorigin="8397,-4109" coordsize="4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78nkWwwAAAN0AAAAP&#10;AAAAAAAAAAAAAAAAAKoCAABkcnMvZG93bnJldi54bWxQSwUGAAAAAAQABAD6AAAAmgMAAAAA&#10;">
                  <v:shape id="Freeform 2829" o:spid="_x0000_s1170" style="position:absolute;left:8397;top:-4109;width:45;height:75;visibility:visible;mso-wrap-style:square;v-text-anchor:top" coordsize="45,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nCMAA&#10;AADdAAAADwAAAGRycy9kb3ducmV2LnhtbESPQYvCMBSE74L/ITzBm6ZVEKlGUUEp7Mm67PnRPJti&#10;81KaqPXfbwTB4zAz3zDrbW8b8aDO144VpNMEBHHpdM2Vgt/LcbIE4QOyxsYxKXiRh+1mOFhjpt2T&#10;z/QoQiUihH2GCkwIbSalLw1Z9FPXEkfv6jqLIcqukrrDZ4TbRs6SZCEt1hwXDLZ0MFTeiruNlL25&#10;HX9svv+bc87XE9d6EQqlxqN+twIRqA/f8KedawXzJE3h/SY+Abn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a+nCMAAAADdAAAADwAAAAAAAAAAAAAAAACYAgAAZHJzL2Rvd25y&#10;ZXYueG1sUEsFBgAAAAAEAAQA9QAAAIUDAAAAAA==&#10;" path="m,l45,75e" filled="f" strokeweight=".24514mm">
                    <v:path arrowok="t" o:connecttype="custom" o:connectlocs="0,-4109;45,-4034" o:connectangles="0,0"/>
                  </v:shape>
                </v:group>
                <v:group id="Group 2826" o:spid="_x0000_s1171" style="position:absolute;left:8439;top:-4233;width:2;height:123" coordorigin="8439,-4233" coordsize="2,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bEL6xgAAAN0A&#10;AAAPAAAAAAAAAAAAAAAAAKoCAABkcnMvZG93bnJldi54bWxQSwUGAAAAAAQABAD6AAAAnQMAAAAA&#10;">
                  <v:shape id="Freeform 2827" o:spid="_x0000_s1172" style="position:absolute;left:8439;top:-4233;width:2;height:123;visibility:visible;mso-wrap-style:square;v-text-anchor:top" coordsize="2,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CSWMcA&#10;AADdAAAADwAAAGRycy9kb3ducmV2LnhtbESPQWvCQBSE74L/YXlCL6VuVBBJXYNIQ72UUhXp8ZF9&#10;TaLZt+nuGtP++m5B8DjMzDfMMutNIzpyvrasYDJOQBAXVtdcKjjs86cFCB+QNTaWScEPechWw8ES&#10;U22v/EHdLpQiQtinqKAKoU2l9EVFBv3YtsTR+7LOYIjSlVI7vEa4aeQ0SebSYM1xocKWNhUV593F&#10;KLi8ufz9dT793Ob6kUr5fXqxx1+lHkb9+hlEoD7cw7f2ViuYJZMZ/L+JT0C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gkljHAAAA3QAAAA8AAAAAAAAAAAAAAAAAmAIAAGRy&#10;cy9kb3ducmV2LnhtbFBLBQYAAAAABAAEAPUAAACMAwAAAAA=&#10;" path="m2,123l,e" filled="f" strokeweight=".16856mm">
                    <v:path arrowok="t" o:connecttype="custom" o:connectlocs="2,-4110;0,-4233" o:connectangles="0,0"/>
                  </v:shape>
                </v:group>
                <v:group id="Group 2824" o:spid="_x0000_s1173" style="position:absolute;left:4635;top:-4235;width:76;height:88" coordorigin="4635,-4235" coordsize="7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Ml/FccAAADdAAAADwAAAGRycy9kb3ducmV2LnhtbESPT2vCQBTE70K/w/IK&#10;vZlNmlpKmlVEaulBCmqh9PbIPpNg9m3Irvnz7V2h4HGYmd8w+Wo0jeipc7VlBUkUgyAurK65VPBz&#10;3M7fQDiPrLGxTAomcrBaPsxyzLQdeE/9wZciQNhlqKDyvs2kdEVFBl1kW+LgnWxn0AfZlVJ3OAS4&#10;aeRzHL9KgzWHhQpb2lRUnA8Xo+BzwGGdJh/97nzaTH/HxffvLiGlnh7H9TsIT6O/h//bX1pBGicv&#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Ml/FccAAADd&#10;AAAADwAAAAAAAAAAAAAAAACqAgAAZHJzL2Rvd25yZXYueG1sUEsFBgAAAAAEAAQA+gAAAJ4DAAAA&#10;AA==&#10;">
                  <v:shape id="Freeform 2825" o:spid="_x0000_s1174" style="position:absolute;left:4635;top:-4235;width:76;height:88;visibility:visible;mso-wrap-style:square;v-text-anchor:top" coordsize="7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sMbMYA&#10;AADdAAAADwAAAGRycy9kb3ducmV2LnhtbESPT2sCMRTE7wW/Q3hCL0UTbRVZjSL+KT0JVUG8PTfP&#10;3cXNy5Kkuv32TaHQ4zAzv2Fmi9bW4k4+VI41DPoKBHHuTMWFhuNh25uACBHZYO2YNHxTgMW88zTD&#10;zLgHf9J9HwuRIBwy1FDG2GRShrwki6HvGuLkXZ23GJP0hTQeHwluazlUaiwtVpwWSmxoVVJ+239Z&#10;DW/jtZ+cb8bQZvdyqt4vSh12SuvnbrucgojUxv/wX/vDaHhVgxH8vk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sMbMYAAADdAAAADwAAAAAAAAAAAAAAAACYAgAAZHJz&#10;L2Rvd25yZXYueG1sUEsFBgAAAAAEAAQA9QAAAIsDAAAAAA==&#10;" path="m,l,88,76,44,,e" fillcolor="black" stroked="f">
                    <v:path arrowok="t" o:connecttype="custom" o:connectlocs="0,-4235;0,-4147;76,-4191;0,-4235" o:connectangles="0,0,0,0"/>
                  </v:shape>
                </v:group>
                <v:group id="Group 2822" o:spid="_x0000_s1175" style="position:absolute;left:4635;top:-4235;width:76;height:88" coordorigin="4635,-4235" coordsize="76,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tXRPnFAAAA3QAA&#10;AA8AAAAAAAAAAAAAAAAAqgIAAGRycy9kb3ducmV2LnhtbFBLBQYAAAAABAAEAPoAAACcAwAAAAA=&#10;">
                  <v:shape id="Freeform 2823" o:spid="_x0000_s1176" style="position:absolute;left:4635;top:-4235;width:76;height:88;visibility:visible;mso-wrap-style:square;v-text-anchor:top" coordsize="7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JL/McA&#10;AADdAAAADwAAAGRycy9kb3ducmV2LnhtbESPzWrDMBCE74G8g9hCL6aRXUNS3CgmLoS29BDyBz0u&#10;1sY2tVbGUmPn7aNCIcdhZr5hlvloWnGh3jWWFSSzGARxaXXDlYLjYfP0AsJ5ZI2tZVJwJQf5ajpZ&#10;YqbtwDu67H0lAoRdhgpq77tMSlfWZNDNbEccvLPtDfog+0rqHocAN618juO5NNhwWKixo7eayp/9&#10;r1FwitLP3dmW/ns7j7riC9NNkbwr9fgwrl9BeBr9Pfzf/tAK0jhZwN+b8ATk6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yS/zHAAAA3QAAAA8AAAAAAAAAAAAAAAAAmAIAAGRy&#10;cy9kb3ducmV2LnhtbFBLBQYAAAAABAAEAPUAAACMAwAAAAA=&#10;" path="m76,44l,88,,,76,44e" filled="f" strokeweight=".24514mm">
                    <v:path arrowok="t" o:connecttype="custom" o:connectlocs="76,-4191;0,-4147;0,-4235;76,-4191" o:connectangles="0,0,0,0"/>
                  </v:shape>
                </v:group>
                <v:group id="Group 2820" o:spid="_x0000_s1177" style="position:absolute;left:4635;top:-4191;width:76;height:43" coordorigin="4635,-4191" coordsize="76,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FhHUQwwAAAN0AAAAP&#10;AAAAAAAAAAAAAAAAAKoCAABkcnMvZG93bnJldi54bWxQSwUGAAAAAAQABAD6AAAAmgMAAAAA&#10;">
                  <v:shape id="Freeform 2821" o:spid="_x0000_s1178" style="position:absolute;left:4635;top:-4191;width:76;height:43;visibility:visible;mso-wrap-style:square;v-text-anchor:top" coordsize="7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q5CMgA&#10;AADdAAAADwAAAGRycy9kb3ducmV2LnhtbESPT2vCQBTE7wW/w/KE3pqNbf2XuoqUtgiiaPSS22v2&#10;mYRm34bsVuO37xYEj8PM/IaZLTpTizO1rrKsYBDFIIhzqysuFBwPn08TEM4ja6wtk4IrOVjMew8z&#10;TLS98J7OqS9EgLBLUEHpfZNI6fKSDLrINsTBO9nWoA+yLaRu8RLgppbPcTySBisOCyU29F5S/pP+&#10;GgUbly0/rtvTrlq97offfjveZV9rpR773fINhKfO38O39koreIkHU/h/E56AnP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irkIyAAAAN0AAAAPAAAAAAAAAAAAAAAAAJgCAABk&#10;cnMvZG93bnJldi54bWxQSwUGAAAAAAQABAD1AAAAjQMAAAAA&#10;" path="m,44l76,e" filled="f" strokeweight=".24514mm">
                    <v:path arrowok="t" o:connecttype="custom" o:connectlocs="0,-4147;76,-4191" o:connectangles="0,0"/>
                  </v:shape>
                </v:group>
                <v:group id="Group 2818" o:spid="_x0000_s1179" style="position:absolute;left:4512;top:-4191;width:123;height:2" coordorigin="4512,-4191" coordsize="1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1nrOrwwAAAN0AAAAP&#10;AAAAAAAAAAAAAAAAAKoCAABkcnMvZG93bnJldi54bWxQSwUGAAAAAAQABAD6AAAAmgMAAAAA&#10;">
                  <v:shape id="Freeform 2819" o:spid="_x0000_s1180" style="position:absolute;left:4512;top:-4191;width:123;height:2;visibility:visible;mso-wrap-style:square;v-text-anchor:top" coordsize="1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V5kMUA&#10;AADdAAAADwAAAGRycy9kb3ducmV2LnhtbESPQUsDMRSE74L/ITzBi9hkWxDZNi1SKAjKgtuCeHts&#10;XjeLycuSxO76740geBxm5htms5u9ExeKaQisoVooEMRdMAP3Gk7Hw/0jiJSRDbrApOGbEuy211cb&#10;rE2Y+I0ube5FgXCqUYPNeaylTJ0lj2kRRuLinUP0mIuMvTQRpwL3Ti6VepAeBy4LFkfaW+o+2y+v&#10;4fUdT866Cl9W8WPaq0PTNs2d1rc389MaRKY5/4f/2s9Gw0otK/h9U56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ZXmQxQAAAN0AAAAPAAAAAAAAAAAAAAAAAJgCAABkcnMv&#10;ZG93bnJldi54bWxQSwUGAAAAAAQABAD1AAAAigMAAAAA&#10;" path="m123,l,e" filled="f" strokeweight=".16856mm">
                    <v:path arrowok="t" o:connecttype="custom" o:connectlocs="123,0;0,0" o:connectangles="0,0"/>
                  </v:shape>
                </v:group>
                <v:group id="Group 2816" o:spid="_x0000_s1181" style="position:absolute;left:5107;top:-4564;width:89;height:77" coordorigin="5107,-4564" coordsize="8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CIR8UAAADdAAAADwAAAGRycy9kb3ducmV2LnhtbESPQYvCMBSE7wv+h/AE&#10;b2vaiotUo4jo4kGEVUG8PZpnW2xeSpNt6783wsIeh5n5hlmselOJlhpXWlYQjyMQxJnVJecKLufd&#10;5wyE88gaK8uk4EkOVsvBxwJTbTv+ofbkcxEg7FJUUHhfp1K6rCCDbmxr4uDdbWPQB9nkUjfYBbip&#10;ZBJFX9JgyWGhwJo2BWWP069R8N1ht57E2/bwuG+et/P0eD3EpNRo2K/nIDz1/j/8195rBZMoSe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AiEfFAAAA3QAA&#10;AA8AAAAAAAAAAAAAAAAAqgIAAGRycy9kb3ducmV2LnhtbFBLBQYAAAAABAAEAPoAAACcAwAAAAA=&#10;">
                  <v:shape id="Freeform 2817" o:spid="_x0000_s1182" style="position:absolute;left:5107;top:-4564;width:89;height:77;visibility:visible;mso-wrap-style:square;v-text-anchor:top" coordsize="8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PqasQA&#10;AADdAAAADwAAAGRycy9kb3ducmV2LnhtbESPQWsCMRSE7wX/Q3iCt5qosJStUUrB4sGLa9HrY/O6&#10;Wdy8rJvUXf31plDwOMzMN8xyPbhGXKkLtWcNs6kCQVx6U3Ol4fuweX0DESKywcYzabhRgPVq9LLE&#10;3Pie93QtYiUShEOOGmyMbS5lKC05DFPfEifvx3cOY5JdJU2HfYK7Rs6VyqTDmtOCxZY+LZXn4tdp&#10;qC/HmzzuvjJyfTzb+4ULlZ20noyHj3cQkYb4DP+3t0bDQs0X8PcmP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j6mrEAAAA3QAAAA8AAAAAAAAAAAAAAAAAmAIAAGRycy9k&#10;b3ducmV2LnhtbFBLBQYAAAAABAAEAPUAAACJAwAAAAA=&#10;" path="m44,l,76r89,l44,e" fillcolor="black" stroked="f">
                    <v:path arrowok="t" o:connecttype="custom" o:connectlocs="44,-4564;0,-4488;89,-4488;44,-4564" o:connectangles="0,0,0,0"/>
                  </v:shape>
                </v:group>
                <v:group id="Group 2814" o:spid="_x0000_s1183" style="position:absolute;left:5107;top:-4564;width:89;height:77" coordorigin="5107,-4564" coordsize="8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W1qMUAAADdAAAADwAAAGRycy9kb3ducmV2LnhtbESPQYvCMBSE78L+h/AE&#10;b5pWV1mqUURW2YMsqAvi7dE822LzUprY1n9vhAWPw8x8wyxWnSlFQ7UrLCuIRxEI4tTqgjMFf6ft&#10;8AuE88gaS8uk4EEOVsuP3gITbVs+UHP0mQgQdgkqyL2vEildmpNBN7IVcfCutjbog6wzqWtsA9yU&#10;chxFM2mw4LCQY0WbnNLb8W4U7Fps15P4u9nfrpvH5TT9Pe9jUmrQ79ZzEJ46/w7/t3+0gkk0/oT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qltajFAAAA3QAA&#10;AA8AAAAAAAAAAAAAAAAAqgIAAGRycy9kb3ducmV2LnhtbFBLBQYAAAAABAAEAPoAAACcAwAAAAA=&#10;">
                  <v:shape id="Freeform 2815" o:spid="_x0000_s1184" style="position:absolute;left:5107;top:-4564;width:89;height:77;visibility:visible;mso-wrap-style:square;v-text-anchor:top" coordsize="8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tTSsYA&#10;AADdAAAADwAAAGRycy9kb3ducmV2LnhtbESPQWvCQBSE7wX/w/KE3pqNFm2NrlIUsVApVEWvj91n&#10;Epp9G7NrjP++Wyj0OMzMN8xs0dlKtNT40rGCQZKCINbOlJwrOOzXT68gfEA2WDkmBXfysJj3HmaY&#10;GXfjL2p3IRcRwj5DBUUIdSal1wVZ9ImriaN3do3FEGWTS9PgLcJtJYdpOpYWS44LBda0LEh/765W&#10;wZic3G70x/HlpO/tsmJcfU4uSj32u7cpiEBd+A//td+Ngud0OILfN/EJy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UtTSsYAAADdAAAADwAAAAAAAAAAAAAAAACYAgAAZHJz&#10;L2Rvd25yZXYueG1sUEsFBgAAAAAEAAQA9QAAAIsDAAAAAA==&#10;" path="m44,l89,76,,76,44,e" filled="f" strokeweight=".24514mm">
                    <v:path arrowok="t" o:connecttype="custom" o:connectlocs="44,-4564;89,-4488;0,-4488;44,-4564" o:connectangles="0,0,0,0"/>
                  </v:shape>
                </v:group>
                <v:group id="Group 2812" o:spid="_x0000_s1185" style="position:absolute;left:5151;top:-4564;width:44;height:77" coordorigin="5151,-4564" coordsize="4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TuORMcAAADd&#10;AAAADwAAAAAAAAAAAAAAAACqAgAAZHJzL2Rvd25yZXYueG1sUEsFBgAAAAAEAAQA+gAAAJ4DAAAA&#10;AA==&#10;">
                  <v:shape id="Freeform 2813" o:spid="_x0000_s1186" style="position:absolute;left:5151;top:-4564;width:44;height:77;visibility:visible;mso-wrap-style:square;v-text-anchor:top" coordsize="44,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G4psUA&#10;AADdAAAADwAAAGRycy9kb3ducmV2LnhtbESPzWrDMBCE74W+g9hCbrXUFNzgRgltINBTIM4POW6t&#10;re1WWhlLSZy3jwKFHIeZ+YaZzgdnxYn60HrW8JIpEMSVNy3XGrab5fMERIjIBq1n0nChAPPZ48MU&#10;C+PPvKZTGWuRIBwK1NDE2BVShqohhyHzHXHyfnzvMCbZ19L0eE5wZ+VYqVw6bDktNNjRoqHqrzw6&#10;Dav9YUMW3Tbf558H/v7dlcoutR49DR/vICIN8R7+b38ZDa9q/Aa3N+kJy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wbimxQAAAN0AAAAPAAAAAAAAAAAAAAAAAJgCAABkcnMv&#10;ZG93bnJldi54bWxQSwUGAAAAAAQABAD1AAAAigMAAAAA&#10;" path="m45,76l,e" filled="f" strokeweight=".24514mm">
                    <v:path arrowok="t" o:connecttype="custom" o:connectlocs="45,-4488;0,-4564" o:connectangles="0,0"/>
                  </v:shape>
                </v:group>
                <v:group id="Group 2810" o:spid="_x0000_s1187" style="position:absolute;left:5151;top:-4488;width:2;height:123" coordorigin="5151,-4488" coordsize="2,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L6L+twwAAAN0AAAAP&#10;AAAAAAAAAAAAAAAAAKoCAABkcnMvZG93bnJldi54bWxQSwUGAAAAAAQABAD6AAAAmgMAAAAA&#10;">
                  <v:shape id="Freeform 2811" o:spid="_x0000_s1188" style="position:absolute;left:5151;top:-4488;width:2;height:123;visibility:visible;mso-wrap-style:square;v-text-anchor:top" coordsize="2,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RvD8cA&#10;AADdAAAADwAAAGRycy9kb3ducmV2LnhtbESPQWvCQBSE74L/YXmCF6mbpiA2uoqUBr1IqZbi8ZF9&#10;JtHs23R31dRf3y0Uehxm5htmvuxMI67kfG1ZweM4AUFcWF1zqeBjnz9MQfiArLGxTAq+ycNy0e/N&#10;MdP2xu903YVSRAj7DBVUIbSZlL6oyKAf25Y4ekfrDIYoXSm1w1uEm0amSTKRBmuOCxW29FJRcd5d&#10;jILL1uVv60l62OR6RKX8Or3az7tSw0G3moEI1IX/8F97oxU8Jekz/L6JT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kbw/HAAAA3QAAAA8AAAAAAAAAAAAAAAAAmAIAAGRy&#10;cy9kb3ducmV2LnhtbFBLBQYAAAAABAAEAPUAAACMAwAAAAA=&#10;" path="m,l,123e" filled="f" strokeweight=".16856mm">
                    <v:path arrowok="t" o:connecttype="custom" o:connectlocs="0,-4488;0,-4365" o:connectangles="0,0"/>
                  </v:shape>
                </v:group>
                <v:group id="Group 2808" o:spid="_x0000_s1189" style="position:absolute;left:7049;top:-5180;width:76;height:89" coordorigin="7049,-5180" coordsize="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EcldsQAAADdAAAA&#10;DwAAAAAAAAAAAAAAAACqAgAAZHJzL2Rvd25yZXYueG1sUEsFBgAAAAAEAAQA+gAAAJsDAAAAAA==&#10;">
                  <v:shape id="Freeform 2809" o:spid="_x0000_s1190" style="position:absolute;left:7049;top:-5180;width:76;height:89;visibility:visible;mso-wrap-style:square;v-text-anchor:top" coordsize="7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s878YA&#10;AADdAAAADwAAAGRycy9kb3ducmV2LnhtbESPQWvCQBSE7wX/w/IEb3VjhSjRVSQQECmFqtDra/aZ&#10;hGTfxuw2Sfvru4WCx2FmvmG2+9E0oqfOVZYVLOYRCOLc6ooLBddL9rwG4TyyxsYyKfgmB/vd5GmL&#10;ibYDv1N/9oUIEHYJKii9bxMpXV6SQTe3LXHwbrYz6IPsCqk7HALcNPIlimJpsOKwUGJLaUl5ff4y&#10;CobTx+fPW9tkq4tJj3pV319dHSs1m46HDQhPo3+E/9tHrWAZLRfw9yY8Abn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6s878YAAADdAAAADwAAAAAAAAAAAAAAAACYAgAAZHJz&#10;L2Rvd25yZXYueG1sUEsFBgAAAAAEAAQA9QAAAIsDAAAAAA==&#10;" path="m,l,89,76,44,,e" fillcolor="black" stroked="f">
                    <v:path arrowok="t" o:connecttype="custom" o:connectlocs="0,-5180;0,-5091;76,-5136;0,-5180" o:connectangles="0,0,0,0"/>
                  </v:shape>
                </v:group>
                <v:group id="Group 2806" o:spid="_x0000_s1191" style="position:absolute;left:7049;top:-5180;width:76;height:89" coordorigin="7049,-5180" coordsize="7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kemsUAAADdAAAADwAAAGRycy9kb3ducmV2LnhtbESPQYvCMBSE7wv+h/AE&#10;b2tayy5SjSKi4kEWVgXx9miebbF5KU1s67/fLAgeh5n5hpkve1OJlhpXWlYQjyMQxJnVJecKzqft&#10;5xSE88gaK8uk4EkOlovBxxxTbTv+pfbocxEg7FJUUHhfp1K6rCCDbmxr4uDdbGPQB9nkUjfYBbip&#10;5CSKvqXBksNCgTWtC8rux4dRsOuwWyXxpj3cb+vn9fT1cznEpNRo2K9mIDz1/h1+tfdaQRIl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ZHprFAAAA3QAA&#10;AA8AAAAAAAAAAAAAAAAAqgIAAGRycy9kb3ducmV2LnhtbFBLBQYAAAAABAAEAPoAAACcAwAAAAA=&#10;">
                  <v:shape id="Freeform 2807" o:spid="_x0000_s1192" style="position:absolute;left:7049;top:-5180;width:76;height:89;visibility:visible;mso-wrap-style:square;v-text-anchor:top" coordsize="7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5MNMQA&#10;AADdAAAADwAAAGRycy9kb3ducmV2LnhtbESPQWsCMRSE70L/Q3iF3tysWShlNYpIW730oPYHvG6e&#10;m8XNy5KkuvbXm0Khx2FmvmEWq9H14kIhdp41zIoSBHHjTceths/j2/QFREzIBnvPpOFGEVbLh8kC&#10;a+OvvKfLIbUiQzjWqMGmNNRSxsaSw1j4gTh7Jx8cpixDK03Aa4a7XqqyfJYOO84LFgfaWGrOh2+n&#10;4fWG2y/7Y7zqqo/tvg9KqeFd66fHcT0HkWhM/+G/9s5oqMqqgt83+Qn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eTDTEAAAA3QAAAA8AAAAAAAAAAAAAAAAAmAIAAGRycy9k&#10;b3ducmV2LnhtbFBLBQYAAAAABAAEAPUAAACJAwAAAAA=&#10;" path="m76,44l,89,,,76,44e" filled="f" strokeweight=".24514mm">
                    <v:path arrowok="t" o:connecttype="custom" o:connectlocs="76,-5136;0,-5091;0,-5180;76,-5136" o:connectangles="0,0,0,0"/>
                  </v:shape>
                </v:group>
                <v:group id="Group 2804" o:spid="_x0000_s1193" style="position:absolute;left:7049;top:-5136;width:76;height:45" coordorigin="7049,-5136" coordsize="7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3wjdcYAAADdAAAADwAAAGRycy9kb3ducmV2LnhtbESPT2vCQBTE7wW/w/KE&#10;3uomphWJriKipQcR/APi7ZF9JsHs25Bdk/jtuwWhx2FmfsPMl72pREuNKy0riEcRCOLM6pJzBefT&#10;9mMKwnlkjZVlUvAkB8vF4G2OqbYdH6g9+lwECLsUFRTe16mULivIoBvZmjh4N9sY9EE2udQNdgFu&#10;KjmOook0WHJYKLCmdUHZ/fgwCr477FZJvGl399v6eT197S+7mJR6H/arGQhPvf8Pv9o/WkESJZ/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fCN1xgAAAN0A&#10;AAAPAAAAAAAAAAAAAAAAAKoCAABkcnMvZG93bnJldi54bWxQSwUGAAAAAAQABAD6AAAAnQMAAAAA&#10;">
                  <v:shape id="Freeform 2805" o:spid="_x0000_s1194" style="position:absolute;left:7049;top:-5136;width:76;height:45;visibility:visible;mso-wrap-style:square;v-text-anchor:top" coordsize="7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iqTcUA&#10;AADdAAAADwAAAGRycy9kb3ducmV2LnhtbESPQU8CMRSE7yb8h+aReJOuLBKzUgiYKNyAVe8v20e7&#10;un1dtxWWf09JTDhOZuabzGzRu0YcqQu1ZwWPowwEceV1zUbB58fbwzOIEJE1Np5JwZkCLOaDuxkW&#10;2p94T8cyGpEgHApUYGNsCylDZclhGPmWOHkH3zmMSXZG6g5PCe4aOc6yqXRYc1qw2NKrpeqn/HMK&#10;vn+Xu8m7NKuzOZT5vrTrr63Olbof9ssXEJH6eAv/tzdaQZ7lT3B9k56An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SKpNxQAAAN0AAAAPAAAAAAAAAAAAAAAAAJgCAABkcnMv&#10;ZG93bnJldi54bWxQSwUGAAAAAAQABAD1AAAAigMAAAAA&#10;" path="m,45l76,e" filled="f" strokeweight=".24514mm">
                    <v:path arrowok="t" o:connecttype="custom" o:connectlocs="0,-5091;76,-5136" o:connectangles="0,0"/>
                  </v:shape>
                </v:group>
                <v:group id="Group 2801" o:spid="_x0000_s1195" style="position:absolute;left:6927;top:-5135;width:122;height:2" coordorigin="6927,-5135" coordsize="1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IYmcUAAADdAAAADwAAAGRycy9kb3ducmV2LnhtbESPQYvCMBSE7wv+h/AE&#10;b2tay4pUo4ioeJCFVUG8PZpnW2xeShPb+u/NwsIeh5n5hlmselOJlhpXWlYQjyMQxJnVJecKLufd&#10;5wyE88gaK8uk4EUOVsvBxwJTbTv+ofbkcxEg7FJUUHhfp1K6rCCDbmxr4uDdbWPQB9nkUjfYBbip&#10;5CSKptJgyWGhwJo2BWWP09Mo2HfYrZN42x4f983rdv76vh5jUmo07NdzEJ56/x/+ax+0giRK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DiGJnFAAAA3QAA&#10;AA8AAAAAAAAAAAAAAAAAqgIAAGRycy9kb3ducmV2LnhtbFBLBQYAAAAABAAEAPoAAACcAwAAAAA=&#10;">
                  <v:shape id="Freeform 2803" o:spid="_x0000_s1196" style="position:absolute;left:6927;top:-5135;width:122;height:2;visibility:visible;mso-wrap-style:square;v-text-anchor:top" coordsize="1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Q1sQA&#10;AADdAAAADwAAAGRycy9kb3ducmV2LnhtbESPQWvCQBSE7wX/w/KE3uqmBqxNXUWEFi8ejOL5mX1N&#10;gtm3IfuM6b93BaHHYWa+YRarwTWqpy7Ung28TxJQxIW3NZcGjofvtzmoIMgWG89k4I8CrJajlwVm&#10;1t94T30upYoQDhkaqETaTOtQVOQwTHxLHL1f3zmUKLtS2w5vEe4aPU2SmXZYc1yosKVNRcUlvzoD&#10;OzmfW9nV5c8lFeo/+1M+XZ+MeR0P6y9QQoP8h5/trTWQJukHPN7EJ6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pENbEAAAA3QAAAA8AAAAAAAAAAAAAAAAAmAIAAGRycy9k&#10;b3ducmV2LnhtbFBLBQYAAAAABAAEAPUAAACJAwAAAAA=&#10;" path="m122,l,e" filled="f" strokeweight=".16856mm">
                    <v:path arrowok="t" o:connecttype="custom" o:connectlocs="122,-10270;0,-10270" o:connectangles="0,0"/>
                  </v:shape>
                  <v:shape id="Picture 2802" o:spid="_x0000_s1197" type="#_x0000_t75" style="position:absolute;left:1851;top:-6082;width:6921;height:60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6xH7BAAAA3QAAAA8AAABkcnMvZG93bnJldi54bWxET8uKwjAU3Qv+Q7iCO02dwqDVKCIKwjCI&#10;D3R7aa5NtbkpTUY7f28WgsvDec8Wra3EgxpfOlYwGiYgiHOnSy4UnI6bwRiED8gaK8ek4J88LObd&#10;zgwz7Z68p8chFCKGsM9QgQmhzqT0uSGLfuhq4shdXWMxRNgUUjf4jOG2kl9J8i0tlhwbDNa0MpTf&#10;D39WAet0nNa3n0l+vrXrze/luvdmp1S/1y6nIAK14SN+u7daQZqkcW58E5+An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n6xH7BAAAA3QAAAA8AAAAAAAAAAAAAAAAAnwIA&#10;AGRycy9kb3ducmV2LnhtbFBLBQYAAAAABAAEAPcAAACNAwAAAAA=&#10;">
                    <v:imagedata r:id="rId71"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8</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2"/>
        </w:rPr>
        <w:t>w</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n</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y</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h</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rid</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B</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il</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er</w:t>
      </w:r>
    </w:p>
    <w:p w14:paraId="2DE77915" w14:textId="77777777" w:rsidR="00583B21" w:rsidRPr="006632F3" w:rsidRDefault="00583B21" w:rsidP="00583B21">
      <w:pPr>
        <w:spacing w:after="0" w:line="200" w:lineRule="exact"/>
        <w:rPr>
          <w:rFonts w:ascii="Times New Roman" w:hAnsi="Times New Roman" w:cs="Times New Roman"/>
        </w:rPr>
      </w:pPr>
    </w:p>
    <w:p w14:paraId="241CE782" w14:textId="77777777" w:rsidR="00583B21" w:rsidRPr="006632F3" w:rsidRDefault="00583B21" w:rsidP="00583B21">
      <w:pPr>
        <w:spacing w:before="7" w:after="0" w:line="200" w:lineRule="exact"/>
        <w:rPr>
          <w:rFonts w:ascii="Times New Roman" w:hAnsi="Times New Roman" w:cs="Times New Roman"/>
        </w:rPr>
      </w:pPr>
    </w:p>
    <w:p w14:paraId="03EA27A5"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p>
    <w:p w14:paraId="48FF8802"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l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nag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p>
    <w:p w14:paraId="0E118EDE" w14:textId="77777777" w:rsidR="00583B21" w:rsidRPr="006632F3" w:rsidRDefault="00583B21" w:rsidP="00583B21">
      <w:pPr>
        <w:tabs>
          <w:tab w:val="left" w:pos="540"/>
        </w:tabs>
        <w:spacing w:before="10" w:after="0" w:line="248" w:lineRule="auto"/>
        <w:ind w:left="550" w:right="1344" w:hanging="432"/>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22"/>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d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SA</w:t>
      </w:r>
      <w:r w:rsidRPr="006632F3">
        <w:rPr>
          <w:rFonts w:ascii="Times New Roman" w:eastAsia="Arial" w:hAnsi="Times New Roman" w:cs="Times New Roman"/>
        </w:rPr>
        <w:t>L</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p>
    <w:p w14:paraId="52A2A1D4" w14:textId="77777777" w:rsidR="00583B21" w:rsidRPr="006632F3" w:rsidRDefault="00583B21" w:rsidP="00583B21">
      <w:pPr>
        <w:tabs>
          <w:tab w:val="left" w:pos="540"/>
        </w:tabs>
        <w:spacing w:before="2" w:after="0" w:line="240" w:lineRule="auto"/>
        <w:ind w:left="118" w:right="-20"/>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44273149" w14:textId="77777777" w:rsidR="00583B21" w:rsidRPr="006632F3" w:rsidRDefault="00583B21" w:rsidP="00583B21">
      <w:pPr>
        <w:spacing w:before="8" w:after="0" w:line="240" w:lineRule="auto"/>
        <w:ind w:left="550" w:right="-20"/>
        <w:rPr>
          <w:rFonts w:ascii="Times New Roman" w:eastAsia="Arial" w:hAnsi="Times New Roman" w:cs="Times New Roman"/>
        </w:rPr>
      </w:pP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p>
    <w:p w14:paraId="2E9A8D3F" w14:textId="77777777" w:rsidR="00583B21" w:rsidRPr="006632F3" w:rsidRDefault="00583B21" w:rsidP="00583B21">
      <w:pPr>
        <w:tabs>
          <w:tab w:val="left" w:pos="540"/>
        </w:tabs>
        <w:spacing w:before="10" w:after="0" w:line="249" w:lineRule="auto"/>
        <w:ind w:left="550" w:right="383" w:hanging="432"/>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need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j</w:t>
      </w:r>
      <w:r w:rsidRPr="006632F3">
        <w:rPr>
          <w:rFonts w:ascii="Times New Roman" w:eastAsia="Arial" w:hAnsi="Times New Roman" w:cs="Times New Roman"/>
          <w:spacing w:val="-1"/>
        </w:rPr>
        <w:t>oi</w:t>
      </w:r>
      <w:r w:rsidRPr="006632F3">
        <w:rPr>
          <w:rFonts w:ascii="Times New Roman" w:eastAsia="Arial" w:hAnsi="Times New Roman" w:cs="Times New Roman"/>
        </w:rPr>
        <w:t>n</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ud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I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Apple</w:t>
      </w:r>
      <w:r w:rsidRPr="006632F3">
        <w:rPr>
          <w:rFonts w:ascii="Times New Roman" w:eastAsia="Arial" w:hAnsi="Times New Roman" w:cs="Times New Roman"/>
        </w:rPr>
        <w:t>t</w:t>
      </w:r>
      <w:r w:rsidRPr="006632F3">
        <w:rPr>
          <w:rFonts w:ascii="Times New Roman" w:eastAsia="Arial" w:hAnsi="Times New Roman" w:cs="Times New Roman"/>
          <w:spacing w:val="-1"/>
        </w:rPr>
        <w:t>V</w:t>
      </w:r>
      <w:r w:rsidRPr="006632F3">
        <w:rPr>
          <w:rFonts w:ascii="Times New Roman" w:eastAsia="Arial" w:hAnsi="Times New Roman" w:cs="Times New Roman"/>
        </w:rPr>
        <w:t>C</w:t>
      </w:r>
      <w:r w:rsidRPr="006632F3">
        <w:rPr>
          <w:rFonts w:ascii="Times New Roman" w:eastAsia="Arial" w:hAnsi="Times New Roman" w:cs="Times New Roman"/>
          <w:spacing w:val="-1"/>
        </w:rPr>
        <w:t>Mai</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ell</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lee</w:t>
      </w:r>
      <w:r w:rsidRPr="006632F3">
        <w:rPr>
          <w:rFonts w:ascii="Times New Roman" w:eastAsia="Arial" w:hAnsi="Times New Roman" w:cs="Times New Roman"/>
        </w:rPr>
        <w:t>p</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5</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spacing w:val="1"/>
        </w:rPr>
        <w:t>s</w:t>
      </w:r>
      <w:r w:rsidRPr="006632F3">
        <w:rPr>
          <w:rFonts w:ascii="Times New Roman" w:eastAsia="Arial" w:hAnsi="Times New Roman" w:cs="Times New Roman"/>
        </w:rPr>
        <w:t>.</w:t>
      </w:r>
    </w:p>
    <w:p w14:paraId="7A29678D" w14:textId="77777777" w:rsidR="00583B21" w:rsidRPr="006632F3" w:rsidRDefault="00583B21" w:rsidP="00583B21">
      <w:pPr>
        <w:tabs>
          <w:tab w:val="left" w:pos="540"/>
        </w:tabs>
        <w:spacing w:before="1" w:after="0" w:line="249" w:lineRule="auto"/>
        <w:ind w:left="550" w:right="719" w:hanging="432"/>
        <w:rPr>
          <w:rFonts w:ascii="Times New Roman" w:eastAsia="Arial" w:hAnsi="Times New Roman" w:cs="Times New Roman"/>
        </w:rPr>
      </w:pPr>
      <w:r w:rsidRPr="006632F3">
        <w:rPr>
          <w:rFonts w:ascii="Times New Roman" w:eastAsia="Arial" w:hAnsi="Times New Roman" w:cs="Times New Roman"/>
        </w:rPr>
        <w:t>6</w:t>
      </w:r>
      <w:r w:rsidRPr="006632F3">
        <w:rPr>
          <w:rFonts w:ascii="Times New Roman" w:eastAsia="Arial" w:hAnsi="Times New Roman" w:cs="Times New Roman"/>
        </w:rPr>
        <w:tab/>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e</w:t>
      </w:r>
      <w:r w:rsidRPr="006632F3">
        <w:rPr>
          <w:rFonts w:ascii="Times New Roman" w:eastAsia="Arial" w:hAnsi="Times New Roman" w:cs="Times New Roman"/>
        </w:rPr>
        <w:t>w</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e</w:t>
      </w:r>
      <w:r w:rsidRPr="006632F3">
        <w:rPr>
          <w:rFonts w:ascii="Times New Roman" w:eastAsia="Arial" w:hAnsi="Times New Roman" w:cs="Times New Roman"/>
        </w:rPr>
        <w:t>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ee</w:t>
      </w:r>
      <w:r w:rsidRPr="006632F3">
        <w:rPr>
          <w:rFonts w:ascii="Times New Roman" w:eastAsia="Arial" w:hAnsi="Times New Roman" w:cs="Times New Roman"/>
        </w:rPr>
        <w:t>n</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uniqu</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no</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on</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l</w:t>
      </w:r>
    </w:p>
    <w:p w14:paraId="217678DF" w14:textId="77777777" w:rsidR="00583B21" w:rsidRPr="006632F3" w:rsidRDefault="00583B21" w:rsidP="00583B21">
      <w:pPr>
        <w:spacing w:after="0" w:line="229" w:lineRule="exact"/>
        <w:ind w:left="550" w:right="-20"/>
        <w:rPr>
          <w:rFonts w:ascii="Times New Roman" w:eastAsia="Arial" w:hAnsi="Times New Roman" w:cs="Times New Roman"/>
        </w:rPr>
      </w:pPr>
      <w:proofErr w:type="gramStart"/>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spacing w:val="1"/>
        </w:rPr>
        <w:t>s</w:t>
      </w:r>
      <w:proofErr w:type="gramEnd"/>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ob</w:t>
      </w:r>
      <w:r w:rsidRPr="006632F3">
        <w:rPr>
          <w:rFonts w:ascii="Times New Roman" w:eastAsia="Arial" w:hAnsi="Times New Roman" w:cs="Times New Roman"/>
        </w:rPr>
        <w:t>t</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e</w:t>
      </w:r>
      <w:r w:rsidRPr="006632F3">
        <w:rPr>
          <w:rFonts w:ascii="Times New Roman" w:eastAsia="Arial" w:hAnsi="Times New Roman" w:cs="Times New Roman"/>
        </w:rPr>
        <w:t>w</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p>
    <w:p w14:paraId="5907C52C" w14:textId="77777777" w:rsidR="00583B21" w:rsidRPr="006632F3" w:rsidRDefault="00583B21" w:rsidP="00583B21">
      <w:pPr>
        <w:spacing w:before="10" w:after="0" w:line="240" w:lineRule="auto"/>
        <w:ind w:left="550" w:right="-20"/>
        <w:rPr>
          <w:rFonts w:ascii="Times New Roman" w:eastAsia="Arial" w:hAnsi="Times New Roman" w:cs="Times New Roman"/>
        </w:rPr>
      </w:pPr>
      <w:proofErr w:type="gramStart"/>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proofErr w:type="gramEnd"/>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p>
    <w:p w14:paraId="1A2411BD" w14:textId="77777777" w:rsidR="00583B21" w:rsidRPr="006632F3" w:rsidRDefault="00583B21" w:rsidP="00583B21">
      <w:pPr>
        <w:tabs>
          <w:tab w:val="left" w:pos="540"/>
        </w:tabs>
        <w:spacing w:before="10" w:after="0" w:line="248" w:lineRule="auto"/>
        <w:ind w:left="550" w:right="273" w:hanging="432"/>
        <w:rPr>
          <w:rFonts w:ascii="Times New Roman" w:eastAsia="Arial" w:hAnsi="Times New Roman" w:cs="Times New Roman"/>
        </w:rPr>
      </w:pPr>
      <w:r w:rsidRPr="006632F3">
        <w:rPr>
          <w:rFonts w:ascii="Times New Roman" w:eastAsia="Arial" w:hAnsi="Times New Roman" w:cs="Times New Roman"/>
        </w:rPr>
        <w:t>7</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j</w:t>
      </w:r>
      <w:r w:rsidRPr="006632F3">
        <w:rPr>
          <w:rFonts w:ascii="Times New Roman" w:eastAsia="Arial" w:hAnsi="Times New Roman" w:cs="Times New Roman"/>
          <w:spacing w:val="-1"/>
        </w:rPr>
        <w:t>oine</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Logi</w:t>
      </w:r>
      <w:r w:rsidRPr="006632F3">
        <w:rPr>
          <w:rFonts w:ascii="Times New Roman" w:eastAsia="Arial" w:hAnsi="Times New Roman" w:cs="Times New Roman"/>
        </w:rPr>
        <w:t>c</w:t>
      </w:r>
      <w:r w:rsidRPr="006632F3">
        <w:rPr>
          <w:rFonts w:ascii="Times New Roman" w:eastAsia="Arial" w:hAnsi="Times New Roman" w:cs="Times New Roman"/>
          <w:spacing w:val="-15"/>
        </w:rPr>
        <w:t xml:space="preserve"> </w:t>
      </w:r>
      <w:r w:rsidRPr="006632F3">
        <w:rPr>
          <w:rFonts w:ascii="Times New Roman" w:eastAsia="Arial" w:hAnsi="Times New Roman" w:cs="Times New Roman"/>
        </w:rPr>
        <w:t>(</w:t>
      </w:r>
      <w:proofErr w:type="gramStart"/>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J</w:t>
      </w:r>
      <w:r w:rsidRPr="006632F3">
        <w:rPr>
          <w:rFonts w:ascii="Times New Roman" w:eastAsia="Arial" w:hAnsi="Times New Roman" w:cs="Times New Roman"/>
          <w:spacing w:val="-1"/>
        </w:rPr>
        <w:t>oined</w:t>
      </w:r>
      <w:r w:rsidRPr="006632F3">
        <w:rPr>
          <w:rFonts w:ascii="Times New Roman" w:eastAsia="Arial" w:hAnsi="Times New Roman" w:cs="Times New Roman"/>
        </w:rPr>
        <w:t>(</w:t>
      </w:r>
      <w:proofErr w:type="gramEnd"/>
      <w:r w:rsidRPr="006632F3">
        <w:rPr>
          <w:rFonts w:ascii="Times New Roman" w:eastAsia="Arial" w:hAnsi="Times New Roman" w:cs="Times New Roman"/>
        </w:rPr>
        <w:t>)).</w:t>
      </w:r>
    </w:p>
    <w:p w14:paraId="74C93096" w14:textId="77777777" w:rsidR="00583B21" w:rsidRPr="006632F3" w:rsidRDefault="00583B21" w:rsidP="00583B21">
      <w:pPr>
        <w:spacing w:after="0"/>
        <w:rPr>
          <w:rFonts w:ascii="Times New Roman" w:hAnsi="Times New Roman" w:cs="Times New Roman"/>
        </w:rPr>
        <w:sectPr w:rsidR="00583B21" w:rsidRPr="006632F3">
          <w:footerReference w:type="default" r:id="rId72"/>
          <w:pgSz w:w="12240" w:h="15860"/>
          <w:pgMar w:top="1300" w:right="1720" w:bottom="1000" w:left="1680" w:header="0" w:footer="803" w:gutter="0"/>
          <w:pgNumType w:start="80"/>
          <w:cols w:space="720"/>
        </w:sectPr>
      </w:pPr>
    </w:p>
    <w:p w14:paraId="6559DBC8" w14:textId="77777777" w:rsidR="00583B21" w:rsidRPr="006632F3" w:rsidRDefault="00583B21" w:rsidP="00583B21">
      <w:pPr>
        <w:tabs>
          <w:tab w:val="left" w:pos="540"/>
        </w:tabs>
        <w:spacing w:before="65" w:after="0" w:line="240" w:lineRule="auto"/>
        <w:ind w:left="118" w:right="-20"/>
        <w:rPr>
          <w:rFonts w:ascii="Times New Roman" w:eastAsia="Arial" w:hAnsi="Times New Roman" w:cs="Times New Roman"/>
        </w:rPr>
      </w:pPr>
      <w:r w:rsidRPr="006632F3">
        <w:rPr>
          <w:rFonts w:ascii="Times New Roman" w:eastAsia="Arial" w:hAnsi="Times New Roman" w:cs="Times New Roman"/>
        </w:rPr>
        <w:lastRenderedPageBreak/>
        <w:t>8</w:t>
      </w:r>
      <w:r w:rsidRPr="006632F3">
        <w:rPr>
          <w:rFonts w:ascii="Times New Roman" w:eastAsia="Arial" w:hAnsi="Times New Roman" w:cs="Times New Roman"/>
        </w:rPr>
        <w:tab/>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add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o</w:t>
      </w:r>
      <w:r w:rsidRPr="006632F3">
        <w:rPr>
          <w:rFonts w:ascii="Times New Roman" w:eastAsia="Arial" w:hAnsi="Times New Roman" w:cs="Times New Roman"/>
          <w:spacing w:val="-3"/>
        </w:rPr>
        <w:t>w</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p>
    <w:p w14:paraId="43517A12" w14:textId="77777777" w:rsidR="00583B21" w:rsidRPr="006632F3" w:rsidRDefault="00583B21" w:rsidP="00583B21">
      <w:pPr>
        <w:spacing w:before="10" w:after="0" w:line="240" w:lineRule="auto"/>
        <w:ind w:left="550" w:right="-20"/>
        <w:rPr>
          <w:rFonts w:ascii="Times New Roman" w:eastAsia="Arial" w:hAnsi="Times New Roman" w:cs="Times New Roman"/>
        </w:rPr>
      </w:pP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Se</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Ma</w:t>
      </w:r>
      <w:r w:rsidRPr="006632F3">
        <w:rPr>
          <w:rFonts w:ascii="Times New Roman" w:eastAsia="Arial" w:hAnsi="Times New Roman" w:cs="Times New Roman"/>
        </w:rPr>
        <w:t>p</w:t>
      </w:r>
    </w:p>
    <w:p w14:paraId="27C4EC64" w14:textId="77777777" w:rsidR="00583B21" w:rsidRPr="006632F3" w:rsidRDefault="00583B21" w:rsidP="00583B21">
      <w:pPr>
        <w:tabs>
          <w:tab w:val="left" w:pos="540"/>
        </w:tabs>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rPr>
        <w:t>9</w:t>
      </w:r>
      <w:r w:rsidRPr="006632F3">
        <w:rPr>
          <w:rFonts w:ascii="Times New Roman" w:eastAsia="Arial" w:hAnsi="Times New Roman" w:cs="Times New Roman"/>
        </w:rPr>
        <w:tab/>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3"/>
        </w:rPr>
        <w:t>k</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uild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p>
    <w:p w14:paraId="48AD88BA" w14:textId="77777777" w:rsidR="00583B21" w:rsidRPr="006632F3" w:rsidRDefault="00583B21" w:rsidP="00583B21">
      <w:pPr>
        <w:spacing w:before="10" w:after="0" w:line="240" w:lineRule="auto"/>
        <w:ind w:left="550" w:right="-20"/>
        <w:rPr>
          <w:rFonts w:ascii="Times New Roman" w:eastAsia="Arial" w:hAnsi="Times New Roman" w:cs="Times New Roman"/>
        </w:rPr>
      </w:pPr>
      <w:r w:rsidRPr="006632F3">
        <w:rPr>
          <w:rFonts w:ascii="Times New Roman" w:eastAsia="Arial" w:hAnsi="Times New Roman" w:cs="Times New Roman"/>
        </w:rPr>
        <w:t>(</w:t>
      </w:r>
      <w:proofErr w:type="gramStart"/>
      <w:r w:rsidRPr="006632F3">
        <w:rPr>
          <w:rFonts w:ascii="Times New Roman" w:eastAsia="Arial" w:hAnsi="Times New Roman" w:cs="Times New Roman"/>
          <w:spacing w:val="-1"/>
        </w:rPr>
        <w:t>ge</w:t>
      </w:r>
      <w:r w:rsidRPr="006632F3">
        <w:rPr>
          <w:rFonts w:ascii="Times New Roman" w:eastAsia="Arial" w:hAnsi="Times New Roman" w:cs="Times New Roman"/>
        </w:rPr>
        <w:t>t</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spacing w:val="-6"/>
        </w:rPr>
        <w:t>y</w:t>
      </w:r>
      <w:r w:rsidRPr="006632F3">
        <w:rPr>
          <w:rFonts w:ascii="Times New Roman" w:eastAsia="Arial" w:hAnsi="Times New Roman" w:cs="Times New Roman"/>
        </w:rPr>
        <w:t>(</w:t>
      </w:r>
      <w:proofErr w:type="gramEnd"/>
      <w:r w:rsidRPr="006632F3">
        <w:rPr>
          <w:rFonts w:ascii="Times New Roman" w:eastAsia="Arial" w:hAnsi="Times New Roman" w:cs="Times New Roman"/>
          <w:spacing w:val="2"/>
        </w:rPr>
        <w:t>)</w:t>
      </w:r>
      <w:r w:rsidRPr="006632F3">
        <w:rPr>
          <w:rFonts w:ascii="Times New Roman" w:eastAsia="Arial" w:hAnsi="Times New Roman" w:cs="Times New Roman"/>
        </w:rPr>
        <w:t>)</w:t>
      </w:r>
    </w:p>
    <w:p w14:paraId="44631D97" w14:textId="77777777" w:rsidR="00583B21" w:rsidRPr="006632F3" w:rsidRDefault="00583B21" w:rsidP="00583B21">
      <w:pPr>
        <w:tabs>
          <w:tab w:val="left" w:pos="540"/>
        </w:tabs>
        <w:spacing w:before="8" w:after="0" w:line="250" w:lineRule="auto"/>
        <w:ind w:left="550" w:right="83"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0</w:t>
      </w:r>
      <w:r w:rsidRPr="006632F3">
        <w:rPr>
          <w:rFonts w:ascii="Times New Roman" w:eastAsia="Arial" w:hAnsi="Times New Roman" w:cs="Times New Roman"/>
        </w:rPr>
        <w:tab/>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oni</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s</w:t>
      </w:r>
      <w:r w:rsidRPr="006632F3">
        <w:rPr>
          <w:rFonts w:ascii="Times New Roman" w:eastAsia="Arial" w:hAnsi="Times New Roman" w:cs="Times New Roman"/>
          <w:spacing w:val="-1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f</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 xml:space="preserve">s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w:t>
      </w:r>
      <w:r w:rsidRPr="006632F3">
        <w:rPr>
          <w:rFonts w:ascii="Times New Roman" w:eastAsia="Arial" w:hAnsi="Times New Roman" w:cs="Times New Roman"/>
          <w:spacing w:val="-1"/>
        </w:rPr>
        <w:t>4</w:t>
      </w:r>
      <w:r w:rsidRPr="006632F3">
        <w:rPr>
          <w:rFonts w:ascii="Times New Roman" w:eastAsia="Arial" w:hAnsi="Times New Roman" w:cs="Times New Roman"/>
        </w:rPr>
        <w:t xml:space="preserve">.3 </w:t>
      </w:r>
      <w:r w:rsidRPr="006632F3">
        <w:rPr>
          <w:rFonts w:ascii="Times New Roman" w:eastAsia="Arial" w:hAnsi="Times New Roman" w:cs="Times New Roman"/>
          <w:spacing w:val="4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proofErr w:type="gramEnd"/>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rPr>
        <w:t>t</w:t>
      </w:r>
      <w:r w:rsidRPr="006632F3">
        <w:rPr>
          <w:rFonts w:ascii="Times New Roman" w:eastAsia="Arial" w:hAnsi="Times New Roman" w:cs="Times New Roman"/>
          <w:spacing w:val="-1"/>
        </w:rPr>
        <w:t>ail</w:t>
      </w:r>
      <w:r w:rsidRPr="006632F3">
        <w:rPr>
          <w:rFonts w:ascii="Times New Roman" w:eastAsia="Arial" w:hAnsi="Times New Roman" w:cs="Times New Roman"/>
        </w:rPr>
        <w:t>s</w:t>
      </w:r>
    </w:p>
    <w:p w14:paraId="2972F16A" w14:textId="77777777" w:rsidR="00583B21" w:rsidRPr="006632F3" w:rsidRDefault="00583B21" w:rsidP="00583B21">
      <w:pPr>
        <w:spacing w:after="0" w:line="200" w:lineRule="exact"/>
        <w:rPr>
          <w:rFonts w:ascii="Times New Roman" w:hAnsi="Times New Roman" w:cs="Times New Roman"/>
        </w:rPr>
      </w:pPr>
    </w:p>
    <w:p w14:paraId="39A434E4" w14:textId="77777777" w:rsidR="00583B21" w:rsidRPr="006632F3" w:rsidRDefault="00583B21" w:rsidP="00583B21">
      <w:pPr>
        <w:spacing w:before="10" w:after="0" w:line="280" w:lineRule="exact"/>
        <w:rPr>
          <w:rFonts w:ascii="Times New Roman" w:hAnsi="Times New Roman" w:cs="Times New Roman"/>
        </w:rPr>
      </w:pPr>
    </w:p>
    <w:p w14:paraId="6B8DF04F"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71936" behindDoc="1" locked="0" layoutInCell="1" allowOverlap="1" wp14:anchorId="0A3287A9" wp14:editId="4F8B1E15">
                <wp:simplePos x="0" y="0"/>
                <wp:positionH relativeFrom="page">
                  <wp:posOffset>1141730</wp:posOffset>
                </wp:positionH>
                <wp:positionV relativeFrom="paragraph">
                  <wp:posOffset>189230</wp:posOffset>
                </wp:positionV>
                <wp:extent cx="1797685" cy="1270"/>
                <wp:effectExtent l="17780" t="17780" r="13335" b="9525"/>
                <wp:wrapNone/>
                <wp:docPr id="2865" name="Group 27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97685" cy="1270"/>
                          <a:chOff x="1798" y="298"/>
                          <a:chExt cx="2831" cy="2"/>
                        </a:xfrm>
                      </wpg:grpSpPr>
                      <wps:wsp>
                        <wps:cNvPr id="2866" name="Freeform 2799"/>
                        <wps:cNvSpPr>
                          <a:spLocks/>
                        </wps:cNvSpPr>
                        <wps:spPr bwMode="auto">
                          <a:xfrm>
                            <a:off x="1798" y="298"/>
                            <a:ext cx="2831" cy="2"/>
                          </a:xfrm>
                          <a:custGeom>
                            <a:avLst/>
                            <a:gdLst>
                              <a:gd name="T0" fmla="+- 0 1798 1798"/>
                              <a:gd name="T1" fmla="*/ T0 w 2831"/>
                              <a:gd name="T2" fmla="+- 0 4629 1798"/>
                              <a:gd name="T3" fmla="*/ T2 w 2831"/>
                            </a:gdLst>
                            <a:ahLst/>
                            <a:cxnLst>
                              <a:cxn ang="0">
                                <a:pos x="T1" y="0"/>
                              </a:cxn>
                              <a:cxn ang="0">
                                <a:pos x="T3" y="0"/>
                              </a:cxn>
                            </a:cxnLst>
                            <a:rect l="0" t="0" r="r" b="b"/>
                            <a:pathLst>
                              <a:path w="2831">
                                <a:moveTo>
                                  <a:pt x="0" y="0"/>
                                </a:moveTo>
                                <a:lnTo>
                                  <a:pt x="2831"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98" o:spid="_x0000_s1026" style="position:absolute;margin-left:89.9pt;margin-top:14.9pt;width:141.55pt;height:.1pt;z-index:-251244544;mso-position-horizontal-relative:page" coordorigin="1798,298" coordsize="28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">
                <v:shape id="Freeform 2799" o:spid="_x0000_s1027" style="position:absolute;left:1798;top:298;width:2831;height:2;visibility:visible;mso-wrap-style:square;v-text-anchor:top" coordsize="28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hHp8YA&#10;AADdAAAADwAAAGRycy9kb3ducmV2LnhtbESPQWsCMRSE74L/IbxCb5qtlHXZGmURWvTQg7bQHl83&#10;r7upm5clibr++0YQPA4z8w2zWA22EyfywThW8DTNQBDXThtuFHx+vE4KECEia+wck4ILBVgtx6MF&#10;ltqdeUenfWxEgnAoUUEbY19KGeqWLIap64mT9+u8xZikb6T2eE5w28lZluXSouG00GJP65bqw/5o&#10;FQymev628/eDefv5q7aF9l+mmiv1+DBULyAiDfEevrU3WsGsyHO4vk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hHp8YAAADdAAAADwAAAAAAAAAAAAAAAACYAgAAZHJz&#10;L2Rvd25yZXYueG1sUEsFBgAAAAAEAAQA9QAAAIsDAAAAAA==&#10;" path="m,l2831,e" filled="f" strokeweight=".45925mm">
                  <v:path arrowok="t" o:connecttype="custom" o:connectlocs="0,0;2831,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3</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Peri</w:t>
      </w:r>
      <w:r w:rsidRPr="006632F3">
        <w:rPr>
          <w:rFonts w:ascii="Times New Roman" w:eastAsia="Arial" w:hAnsi="Times New Roman" w:cs="Times New Roman"/>
          <w:b/>
          <w:bCs/>
          <w:spacing w:val="-1"/>
        </w:rPr>
        <w:t>od</w:t>
      </w:r>
      <w:r w:rsidRPr="006632F3">
        <w:rPr>
          <w:rFonts w:ascii="Times New Roman" w:eastAsia="Arial" w:hAnsi="Times New Roman" w:cs="Times New Roman"/>
          <w:b/>
          <w:bCs/>
        </w:rPr>
        <w:t>ic</w:t>
      </w:r>
      <w:r w:rsidRPr="006632F3">
        <w:rPr>
          <w:rFonts w:ascii="Times New Roman" w:eastAsia="Arial" w:hAnsi="Times New Roman" w:cs="Times New Roman"/>
          <w:b/>
          <w:bCs/>
          <w:spacing w:val="-1"/>
        </w:rPr>
        <w:t xml:space="preserve"> F</w:t>
      </w:r>
      <w:r w:rsidRPr="006632F3">
        <w:rPr>
          <w:rFonts w:ascii="Times New Roman" w:eastAsia="Arial" w:hAnsi="Times New Roman" w:cs="Times New Roman"/>
          <w:b/>
          <w:bCs/>
        </w:rPr>
        <w:t>il</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er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p>
    <w:p w14:paraId="3F48EC9A" w14:textId="77777777" w:rsidR="00583B21" w:rsidRPr="006632F3" w:rsidRDefault="00583B21" w:rsidP="00583B21">
      <w:pPr>
        <w:spacing w:before="63" w:after="0" w:line="240" w:lineRule="auto"/>
        <w:ind w:left="118" w:right="144"/>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70912" behindDoc="1" locked="0" layoutInCell="1" allowOverlap="1" wp14:anchorId="270DF49B" wp14:editId="5D6DA424">
                <wp:simplePos x="0" y="0"/>
                <wp:positionH relativeFrom="page">
                  <wp:posOffset>1148080</wp:posOffset>
                </wp:positionH>
                <wp:positionV relativeFrom="paragraph">
                  <wp:posOffset>595630</wp:posOffset>
                </wp:positionV>
                <wp:extent cx="5281295" cy="3031490"/>
                <wp:effectExtent l="0" t="0" r="0" b="1905"/>
                <wp:wrapNone/>
                <wp:docPr id="2864" name="Text Box 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295" cy="3031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64C7C3" w14:textId="77777777" w:rsidR="00583B21" w:rsidRDefault="00583B21" w:rsidP="00583B21">
                            <w:pPr>
                              <w:spacing w:before="1" w:after="0" w:line="100" w:lineRule="exact"/>
                              <w:rPr>
                                <w:sz w:val="10"/>
                                <w:szCs w:val="10"/>
                              </w:rPr>
                            </w:pPr>
                          </w:p>
                          <w:p w14:paraId="64508670" w14:textId="77777777" w:rsidR="00583B21" w:rsidRDefault="00583B21" w:rsidP="00583B21">
                            <w:pPr>
                              <w:spacing w:after="0" w:line="200" w:lineRule="exact"/>
                              <w:rPr>
                                <w:sz w:val="20"/>
                                <w:szCs w:val="20"/>
                              </w:rPr>
                            </w:pPr>
                          </w:p>
                          <w:p w14:paraId="0042679C" w14:textId="77777777" w:rsidR="00583B21" w:rsidRDefault="00583B21" w:rsidP="00583B21">
                            <w:pPr>
                              <w:spacing w:after="0" w:line="200" w:lineRule="exact"/>
                              <w:rPr>
                                <w:sz w:val="20"/>
                                <w:szCs w:val="20"/>
                              </w:rPr>
                            </w:pPr>
                          </w:p>
                          <w:p w14:paraId="0E8D74E3" w14:textId="77777777" w:rsidR="00583B21" w:rsidRDefault="00583B21" w:rsidP="00583B21">
                            <w:pPr>
                              <w:tabs>
                                <w:tab w:val="left" w:pos="6080"/>
                              </w:tabs>
                              <w:spacing w:after="0" w:line="240" w:lineRule="auto"/>
                              <w:ind w:left="3619" w:right="-20"/>
                              <w:rPr>
                                <w:rFonts w:ascii="Arial" w:eastAsia="Arial" w:hAnsi="Arial" w:cs="Arial"/>
                                <w:sz w:val="16"/>
                                <w:szCs w:val="16"/>
                              </w:rPr>
                            </w:pPr>
                            <w:r>
                              <w:rPr>
                                <w:rFonts w:ascii="Arial" w:eastAsia="Arial" w:hAnsi="Arial" w:cs="Arial"/>
                                <w:spacing w:val="10"/>
                                <w:position w:val="3"/>
                                <w:sz w:val="16"/>
                                <w:szCs w:val="16"/>
                              </w:rPr>
                              <w:t>S</w:t>
                            </w:r>
                            <w:r>
                              <w:rPr>
                                <w:rFonts w:ascii="Arial" w:eastAsia="Arial" w:hAnsi="Arial" w:cs="Arial"/>
                                <w:spacing w:val="-2"/>
                                <w:position w:val="3"/>
                                <w:sz w:val="16"/>
                                <w:szCs w:val="16"/>
                              </w:rPr>
                              <w:t>en</w:t>
                            </w:r>
                            <w:r>
                              <w:rPr>
                                <w:rFonts w:ascii="Arial" w:eastAsia="Arial" w:hAnsi="Arial" w:cs="Arial"/>
                                <w:spacing w:val="7"/>
                                <w:position w:val="3"/>
                                <w:sz w:val="16"/>
                                <w:szCs w:val="16"/>
                              </w:rPr>
                              <w:t>s</w:t>
                            </w:r>
                            <w:r>
                              <w:rPr>
                                <w:rFonts w:ascii="Arial" w:eastAsia="Arial" w:hAnsi="Arial" w:cs="Arial"/>
                                <w:spacing w:val="-2"/>
                                <w:position w:val="3"/>
                                <w:sz w:val="16"/>
                                <w:szCs w:val="16"/>
                              </w:rPr>
                              <w:t>o</w:t>
                            </w:r>
                            <w:r>
                              <w:rPr>
                                <w:rFonts w:ascii="Arial" w:eastAsia="Arial" w:hAnsi="Arial" w:cs="Arial"/>
                                <w:spacing w:val="5"/>
                                <w:position w:val="3"/>
                                <w:sz w:val="16"/>
                                <w:szCs w:val="16"/>
                              </w:rPr>
                              <w:t>r</w:t>
                            </w:r>
                            <w:r>
                              <w:rPr>
                                <w:rFonts w:ascii="Arial" w:eastAsia="Arial" w:hAnsi="Arial" w:cs="Arial"/>
                                <w:spacing w:val="4"/>
                                <w:position w:val="3"/>
                                <w:sz w:val="16"/>
                                <w:szCs w:val="16"/>
                              </w:rPr>
                              <w:t>F</w:t>
                            </w:r>
                            <w:r>
                              <w:rPr>
                                <w:rFonts w:ascii="Arial" w:eastAsia="Arial" w:hAnsi="Arial" w:cs="Arial"/>
                                <w:spacing w:val="8"/>
                                <w:position w:val="3"/>
                                <w:sz w:val="16"/>
                                <w:szCs w:val="16"/>
                              </w:rPr>
                              <w:t>il</w:t>
                            </w:r>
                            <w:r>
                              <w:rPr>
                                <w:rFonts w:ascii="Arial" w:eastAsia="Arial" w:hAnsi="Arial" w:cs="Arial"/>
                                <w:spacing w:val="-1"/>
                                <w:position w:val="3"/>
                                <w:sz w:val="16"/>
                                <w:szCs w:val="16"/>
                              </w:rPr>
                              <w:t>t</w:t>
                            </w:r>
                            <w:r>
                              <w:rPr>
                                <w:rFonts w:ascii="Arial" w:eastAsia="Arial" w:hAnsi="Arial" w:cs="Arial"/>
                                <w:spacing w:val="-2"/>
                                <w:position w:val="3"/>
                                <w:sz w:val="16"/>
                                <w:szCs w:val="16"/>
                              </w:rPr>
                              <w:t>e</w:t>
                            </w:r>
                            <w:r>
                              <w:rPr>
                                <w:rFonts w:ascii="Arial" w:eastAsia="Arial" w:hAnsi="Arial" w:cs="Arial"/>
                                <w:position w:val="3"/>
                                <w:sz w:val="16"/>
                                <w:szCs w:val="16"/>
                              </w:rPr>
                              <w:t>r</w:t>
                            </w:r>
                            <w:r>
                              <w:rPr>
                                <w:rFonts w:ascii="Arial" w:eastAsia="Arial" w:hAnsi="Arial" w:cs="Arial"/>
                                <w:spacing w:val="-19"/>
                                <w:position w:val="3"/>
                                <w:sz w:val="16"/>
                                <w:szCs w:val="16"/>
                              </w:rPr>
                              <w:t xml:space="preserve"> </w:t>
                            </w:r>
                            <w:r>
                              <w:rPr>
                                <w:rFonts w:ascii="Arial" w:eastAsia="Arial" w:hAnsi="Arial" w:cs="Arial"/>
                                <w:position w:val="3"/>
                                <w:sz w:val="16"/>
                                <w:szCs w:val="16"/>
                              </w:rPr>
                              <w:tab/>
                            </w:r>
                            <w:r>
                              <w:rPr>
                                <w:rFonts w:ascii="Arial" w:eastAsia="Arial" w:hAnsi="Arial" w:cs="Arial"/>
                                <w:spacing w:val="10"/>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8"/>
                                <w:w w:val="103"/>
                                <w:sz w:val="16"/>
                                <w:szCs w:val="16"/>
                              </w:rPr>
                              <w:t>i</w:t>
                            </w:r>
                            <w:r>
                              <w:rPr>
                                <w:rFonts w:ascii="Arial" w:eastAsia="Arial" w:hAnsi="Arial" w:cs="Arial"/>
                                <w:spacing w:val="-2"/>
                                <w:w w:val="103"/>
                                <w:sz w:val="16"/>
                                <w:szCs w:val="16"/>
                              </w:rPr>
                              <w:t>ng</w:t>
                            </w:r>
                            <w:r>
                              <w:rPr>
                                <w:rFonts w:ascii="Arial" w:eastAsia="Arial" w:hAnsi="Arial" w:cs="Arial"/>
                                <w:spacing w:val="-1"/>
                                <w:w w:val="102"/>
                                <w:sz w:val="16"/>
                                <w:szCs w:val="16"/>
                              </w:rPr>
                              <w:t>::</w:t>
                            </w:r>
                            <w:r>
                              <w:rPr>
                                <w:rFonts w:ascii="Arial" w:eastAsia="Arial" w:hAnsi="Arial" w:cs="Arial"/>
                                <w:spacing w:val="7"/>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1"/>
                                <w:w w:val="102"/>
                                <w:sz w:val="16"/>
                                <w:szCs w:val="16"/>
                              </w:rPr>
                              <w:t>I</w:t>
                            </w:r>
                            <w:r>
                              <w:rPr>
                                <w:rFonts w:ascii="Arial" w:eastAsia="Arial" w:hAnsi="Arial" w:cs="Arial"/>
                                <w:w w:val="103"/>
                                <w:sz w:val="16"/>
                                <w:szCs w:val="16"/>
                              </w:rPr>
                              <w:t>d</w:t>
                            </w:r>
                          </w:p>
                          <w:p w14:paraId="63C9D832" w14:textId="77777777" w:rsidR="00583B21" w:rsidRDefault="00583B21" w:rsidP="00583B21">
                            <w:pPr>
                              <w:spacing w:after="0" w:line="200" w:lineRule="exact"/>
                              <w:rPr>
                                <w:sz w:val="20"/>
                                <w:szCs w:val="20"/>
                              </w:rPr>
                            </w:pPr>
                          </w:p>
                          <w:p w14:paraId="5177D30E" w14:textId="77777777" w:rsidR="00583B21" w:rsidRDefault="00583B21" w:rsidP="00583B21">
                            <w:pPr>
                              <w:spacing w:after="0" w:line="200" w:lineRule="exact"/>
                              <w:rPr>
                                <w:sz w:val="20"/>
                                <w:szCs w:val="20"/>
                              </w:rPr>
                            </w:pPr>
                          </w:p>
                          <w:p w14:paraId="7CE8AAC8" w14:textId="77777777" w:rsidR="00583B21" w:rsidRDefault="00583B21" w:rsidP="00583B21">
                            <w:pPr>
                              <w:spacing w:after="0" w:line="200" w:lineRule="exact"/>
                              <w:rPr>
                                <w:sz w:val="20"/>
                                <w:szCs w:val="20"/>
                              </w:rPr>
                            </w:pPr>
                          </w:p>
                          <w:p w14:paraId="04ECADAD" w14:textId="77777777" w:rsidR="00583B21" w:rsidRDefault="00583B21" w:rsidP="00583B21">
                            <w:pPr>
                              <w:spacing w:after="0" w:line="200" w:lineRule="exact"/>
                              <w:rPr>
                                <w:sz w:val="20"/>
                                <w:szCs w:val="20"/>
                              </w:rPr>
                            </w:pPr>
                          </w:p>
                          <w:p w14:paraId="06CF726F" w14:textId="77777777" w:rsidR="00583B21" w:rsidRDefault="00583B21" w:rsidP="00583B21">
                            <w:pPr>
                              <w:spacing w:after="0" w:line="200" w:lineRule="exact"/>
                              <w:rPr>
                                <w:sz w:val="20"/>
                                <w:szCs w:val="20"/>
                              </w:rPr>
                            </w:pPr>
                          </w:p>
                          <w:p w14:paraId="5F65C2B8" w14:textId="77777777" w:rsidR="00583B21" w:rsidRDefault="00583B21" w:rsidP="00583B21">
                            <w:pPr>
                              <w:spacing w:before="9" w:after="0" w:line="280" w:lineRule="exact"/>
                              <w:rPr>
                                <w:sz w:val="28"/>
                                <w:szCs w:val="28"/>
                              </w:rPr>
                            </w:pPr>
                          </w:p>
                          <w:p w14:paraId="5DEC0819" w14:textId="77777777" w:rsidR="00583B21" w:rsidRDefault="00583B21" w:rsidP="00583B21">
                            <w:pPr>
                              <w:tabs>
                                <w:tab w:val="left" w:pos="5700"/>
                              </w:tabs>
                              <w:spacing w:after="0" w:line="175" w:lineRule="exact"/>
                              <w:ind w:left="3244" w:right="-20"/>
                              <w:rPr>
                                <w:rFonts w:ascii="Arial" w:eastAsia="Arial" w:hAnsi="Arial" w:cs="Arial"/>
                                <w:sz w:val="16"/>
                                <w:szCs w:val="16"/>
                              </w:rPr>
                            </w:pPr>
                            <w:r>
                              <w:rPr>
                                <w:rFonts w:ascii="Arial" w:eastAsia="Arial" w:hAnsi="Arial" w:cs="Arial"/>
                                <w:position w:val="-1"/>
                                <w:sz w:val="16"/>
                                <w:szCs w:val="16"/>
                              </w:rPr>
                              <w:t>H</w:t>
                            </w:r>
                            <w:r>
                              <w:rPr>
                                <w:rFonts w:ascii="Arial" w:eastAsia="Arial" w:hAnsi="Arial" w:cs="Arial"/>
                                <w:spacing w:val="-2"/>
                                <w:position w:val="-1"/>
                                <w:sz w:val="16"/>
                                <w:szCs w:val="16"/>
                              </w:rPr>
                              <w:t>a</w:t>
                            </w:r>
                            <w:r>
                              <w:rPr>
                                <w:rFonts w:ascii="Arial" w:eastAsia="Arial" w:hAnsi="Arial" w:cs="Arial"/>
                                <w:spacing w:val="7"/>
                                <w:position w:val="-1"/>
                                <w:sz w:val="16"/>
                                <w:szCs w:val="16"/>
                              </w:rPr>
                              <w:t>s</w:t>
                            </w:r>
                            <w:r>
                              <w:rPr>
                                <w:rFonts w:ascii="Arial" w:eastAsia="Arial" w:hAnsi="Arial" w:cs="Arial"/>
                                <w:spacing w:val="-2"/>
                                <w:position w:val="-1"/>
                                <w:sz w:val="16"/>
                                <w:szCs w:val="16"/>
                              </w:rPr>
                              <w:t>h</w:t>
                            </w:r>
                            <w:r>
                              <w:rPr>
                                <w:rFonts w:ascii="Arial" w:eastAsia="Arial" w:hAnsi="Arial" w:cs="Arial"/>
                                <w:spacing w:val="-3"/>
                                <w:position w:val="-1"/>
                                <w:sz w:val="16"/>
                                <w:szCs w:val="16"/>
                              </w:rPr>
                              <w:t>M</w:t>
                            </w:r>
                            <w:r>
                              <w:rPr>
                                <w:rFonts w:ascii="Arial" w:eastAsia="Arial" w:hAnsi="Arial" w:cs="Arial"/>
                                <w:spacing w:val="-2"/>
                                <w:position w:val="-1"/>
                                <w:sz w:val="16"/>
                                <w:szCs w:val="16"/>
                              </w:rPr>
                              <w:t>ap</w:t>
                            </w:r>
                            <w:r>
                              <w:rPr>
                                <w:rFonts w:ascii="Arial" w:eastAsia="Arial" w:hAnsi="Arial" w:cs="Arial"/>
                                <w:spacing w:val="-1"/>
                                <w:position w:val="-1"/>
                                <w:sz w:val="16"/>
                                <w:szCs w:val="16"/>
                              </w:rPr>
                              <w:t>::</w:t>
                            </w:r>
                            <w:r>
                              <w:rPr>
                                <w:rFonts w:ascii="Arial" w:eastAsia="Arial" w:hAnsi="Arial" w:cs="Arial"/>
                                <w:spacing w:val="7"/>
                                <w:position w:val="-1"/>
                                <w:sz w:val="16"/>
                                <w:szCs w:val="16"/>
                              </w:rPr>
                              <w:t>c</w:t>
                            </w:r>
                            <w:r>
                              <w:rPr>
                                <w:rFonts w:ascii="Arial" w:eastAsia="Arial" w:hAnsi="Arial" w:cs="Arial"/>
                                <w:spacing w:val="8"/>
                                <w:position w:val="-1"/>
                                <w:sz w:val="16"/>
                                <w:szCs w:val="16"/>
                              </w:rPr>
                              <w:t>li</w:t>
                            </w:r>
                            <w:r>
                              <w:rPr>
                                <w:rFonts w:ascii="Arial" w:eastAsia="Arial" w:hAnsi="Arial" w:cs="Arial"/>
                                <w:spacing w:val="-2"/>
                                <w:position w:val="-1"/>
                                <w:sz w:val="16"/>
                                <w:szCs w:val="16"/>
                              </w:rPr>
                              <w:t>en</w:t>
                            </w:r>
                            <w:r>
                              <w:rPr>
                                <w:rFonts w:ascii="Arial" w:eastAsia="Arial" w:hAnsi="Arial" w:cs="Arial"/>
                                <w:spacing w:val="-1"/>
                                <w:position w:val="-1"/>
                                <w:sz w:val="16"/>
                                <w:szCs w:val="16"/>
                              </w:rPr>
                              <w:t>tI</w:t>
                            </w:r>
                            <w:r>
                              <w:rPr>
                                <w:rFonts w:ascii="Arial" w:eastAsia="Arial" w:hAnsi="Arial" w:cs="Arial"/>
                                <w:spacing w:val="-2"/>
                                <w:position w:val="-1"/>
                                <w:sz w:val="16"/>
                                <w:szCs w:val="16"/>
                              </w:rPr>
                              <w:t>d2</w:t>
                            </w:r>
                            <w:r>
                              <w:rPr>
                                <w:rFonts w:ascii="Arial" w:eastAsia="Arial" w:hAnsi="Arial" w:cs="Arial"/>
                                <w:spacing w:val="4"/>
                                <w:position w:val="-1"/>
                                <w:sz w:val="16"/>
                                <w:szCs w:val="16"/>
                              </w:rPr>
                              <w:t>F</w:t>
                            </w:r>
                            <w:r>
                              <w:rPr>
                                <w:rFonts w:ascii="Arial" w:eastAsia="Arial" w:hAnsi="Arial" w:cs="Arial"/>
                                <w:spacing w:val="8"/>
                                <w:position w:val="-1"/>
                                <w:sz w:val="16"/>
                                <w:szCs w:val="16"/>
                              </w:rPr>
                              <w:t>il</w:t>
                            </w:r>
                            <w:r>
                              <w:rPr>
                                <w:rFonts w:ascii="Arial" w:eastAsia="Arial" w:hAnsi="Arial" w:cs="Arial"/>
                                <w:spacing w:val="-1"/>
                                <w:position w:val="-1"/>
                                <w:sz w:val="16"/>
                                <w:szCs w:val="16"/>
                              </w:rPr>
                              <w:t>t</w:t>
                            </w:r>
                            <w:r>
                              <w:rPr>
                                <w:rFonts w:ascii="Arial" w:eastAsia="Arial" w:hAnsi="Arial" w:cs="Arial"/>
                                <w:spacing w:val="-2"/>
                                <w:position w:val="-1"/>
                                <w:sz w:val="16"/>
                                <w:szCs w:val="16"/>
                              </w:rPr>
                              <w:t>e</w:t>
                            </w:r>
                            <w:r>
                              <w:rPr>
                                <w:rFonts w:ascii="Arial" w:eastAsia="Arial" w:hAnsi="Arial" w:cs="Arial"/>
                                <w:position w:val="-1"/>
                                <w:sz w:val="16"/>
                                <w:szCs w:val="16"/>
                              </w:rPr>
                              <w:t>r</w:t>
                            </w:r>
                            <w:r>
                              <w:rPr>
                                <w:rFonts w:ascii="Arial" w:eastAsia="Arial" w:hAnsi="Arial" w:cs="Arial"/>
                                <w:spacing w:val="5"/>
                                <w:position w:val="-1"/>
                                <w:sz w:val="16"/>
                                <w:szCs w:val="16"/>
                              </w:rPr>
                              <w:t xml:space="preserve"> </w:t>
                            </w:r>
                            <w:r>
                              <w:rPr>
                                <w:rFonts w:ascii="Arial" w:eastAsia="Arial" w:hAnsi="Arial" w:cs="Arial"/>
                                <w:position w:val="-1"/>
                                <w:sz w:val="16"/>
                                <w:szCs w:val="16"/>
                              </w:rPr>
                              <w:tab/>
                            </w:r>
                            <w:r>
                              <w:rPr>
                                <w:rFonts w:ascii="Arial" w:eastAsia="Arial" w:hAnsi="Arial" w:cs="Arial"/>
                                <w:w w:val="103"/>
                                <w:position w:val="-1"/>
                                <w:sz w:val="16"/>
                                <w:szCs w:val="16"/>
                              </w:rPr>
                              <w:t>H</w:t>
                            </w:r>
                            <w:r>
                              <w:rPr>
                                <w:rFonts w:ascii="Arial" w:eastAsia="Arial" w:hAnsi="Arial" w:cs="Arial"/>
                                <w:spacing w:val="-2"/>
                                <w:w w:val="103"/>
                                <w:position w:val="-1"/>
                                <w:sz w:val="16"/>
                                <w:szCs w:val="16"/>
                              </w:rPr>
                              <w:t>a</w:t>
                            </w:r>
                            <w:r>
                              <w:rPr>
                                <w:rFonts w:ascii="Arial" w:eastAsia="Arial" w:hAnsi="Arial" w:cs="Arial"/>
                                <w:spacing w:val="7"/>
                                <w:w w:val="103"/>
                                <w:position w:val="-1"/>
                                <w:sz w:val="16"/>
                                <w:szCs w:val="16"/>
                              </w:rPr>
                              <w:t>s</w:t>
                            </w:r>
                            <w:r>
                              <w:rPr>
                                <w:rFonts w:ascii="Arial" w:eastAsia="Arial" w:hAnsi="Arial" w:cs="Arial"/>
                                <w:spacing w:val="-2"/>
                                <w:w w:val="103"/>
                                <w:position w:val="-1"/>
                                <w:sz w:val="16"/>
                                <w:szCs w:val="16"/>
                              </w:rPr>
                              <w:t>h</w:t>
                            </w:r>
                            <w:r>
                              <w:rPr>
                                <w:rFonts w:ascii="Arial" w:eastAsia="Arial" w:hAnsi="Arial" w:cs="Arial"/>
                                <w:spacing w:val="-3"/>
                                <w:w w:val="103"/>
                                <w:position w:val="-1"/>
                                <w:sz w:val="16"/>
                                <w:szCs w:val="16"/>
                              </w:rPr>
                              <w:t>M</w:t>
                            </w:r>
                            <w:r>
                              <w:rPr>
                                <w:rFonts w:ascii="Arial" w:eastAsia="Arial" w:hAnsi="Arial" w:cs="Arial"/>
                                <w:spacing w:val="-2"/>
                                <w:w w:val="103"/>
                                <w:position w:val="-1"/>
                                <w:sz w:val="16"/>
                                <w:szCs w:val="16"/>
                              </w:rPr>
                              <w:t>ap</w:t>
                            </w:r>
                            <w:r>
                              <w:rPr>
                                <w:rFonts w:ascii="Arial" w:eastAsia="Arial" w:hAnsi="Arial" w:cs="Arial"/>
                                <w:spacing w:val="-1"/>
                                <w:w w:val="102"/>
                                <w:position w:val="-1"/>
                                <w:sz w:val="16"/>
                                <w:szCs w:val="16"/>
                              </w:rPr>
                              <w:t>::</w:t>
                            </w:r>
                            <w:r>
                              <w:rPr>
                                <w:rFonts w:ascii="Arial" w:eastAsia="Arial" w:hAnsi="Arial" w:cs="Arial"/>
                                <w:spacing w:val="7"/>
                                <w:w w:val="103"/>
                                <w:position w:val="-1"/>
                                <w:sz w:val="16"/>
                                <w:szCs w:val="16"/>
                              </w:rPr>
                              <w:t>c</w:t>
                            </w:r>
                            <w:r>
                              <w:rPr>
                                <w:rFonts w:ascii="Arial" w:eastAsia="Arial" w:hAnsi="Arial" w:cs="Arial"/>
                                <w:spacing w:val="8"/>
                                <w:w w:val="103"/>
                                <w:position w:val="-1"/>
                                <w:sz w:val="16"/>
                                <w:szCs w:val="16"/>
                              </w:rPr>
                              <w:t>li</w:t>
                            </w:r>
                            <w:r>
                              <w:rPr>
                                <w:rFonts w:ascii="Arial" w:eastAsia="Arial" w:hAnsi="Arial" w:cs="Arial"/>
                                <w:spacing w:val="-2"/>
                                <w:w w:val="103"/>
                                <w:position w:val="-1"/>
                                <w:sz w:val="16"/>
                                <w:szCs w:val="16"/>
                              </w:rPr>
                              <w:t>en</w:t>
                            </w:r>
                            <w:r>
                              <w:rPr>
                                <w:rFonts w:ascii="Arial" w:eastAsia="Arial" w:hAnsi="Arial" w:cs="Arial"/>
                                <w:spacing w:val="-1"/>
                                <w:w w:val="102"/>
                                <w:position w:val="-1"/>
                                <w:sz w:val="16"/>
                                <w:szCs w:val="16"/>
                              </w:rPr>
                              <w:t>tI</w:t>
                            </w:r>
                            <w:r>
                              <w:rPr>
                                <w:rFonts w:ascii="Arial" w:eastAsia="Arial" w:hAnsi="Arial" w:cs="Arial"/>
                                <w:spacing w:val="-2"/>
                                <w:w w:val="103"/>
                                <w:position w:val="-1"/>
                                <w:sz w:val="16"/>
                                <w:szCs w:val="16"/>
                              </w:rPr>
                              <w:t>d2</w:t>
                            </w:r>
                            <w:r>
                              <w:rPr>
                                <w:rFonts w:ascii="Arial" w:eastAsia="Arial" w:hAnsi="Arial" w:cs="Arial"/>
                                <w:spacing w:val="7"/>
                                <w:w w:val="103"/>
                                <w:position w:val="-1"/>
                                <w:sz w:val="16"/>
                                <w:szCs w:val="16"/>
                              </w:rPr>
                              <w:t>s</w:t>
                            </w:r>
                            <w:r>
                              <w:rPr>
                                <w:rFonts w:ascii="Arial" w:eastAsia="Arial" w:hAnsi="Arial" w:cs="Arial"/>
                                <w:spacing w:val="-2"/>
                                <w:w w:val="103"/>
                                <w:position w:val="-1"/>
                                <w:sz w:val="16"/>
                                <w:szCs w:val="16"/>
                              </w:rPr>
                              <w:t>en</w:t>
                            </w:r>
                            <w:r>
                              <w:rPr>
                                <w:rFonts w:ascii="Arial" w:eastAsia="Arial" w:hAnsi="Arial" w:cs="Arial"/>
                                <w:spacing w:val="7"/>
                                <w:w w:val="103"/>
                                <w:position w:val="-1"/>
                                <w:sz w:val="16"/>
                                <w:szCs w:val="16"/>
                              </w:rPr>
                              <w:t>s</w:t>
                            </w:r>
                            <w:r>
                              <w:rPr>
                                <w:rFonts w:ascii="Arial" w:eastAsia="Arial" w:hAnsi="Arial" w:cs="Arial"/>
                                <w:spacing w:val="-2"/>
                                <w:w w:val="103"/>
                                <w:position w:val="-1"/>
                                <w:sz w:val="16"/>
                                <w:szCs w:val="16"/>
                              </w:rPr>
                              <w:t>o</w:t>
                            </w:r>
                            <w:r>
                              <w:rPr>
                                <w:rFonts w:ascii="Arial" w:eastAsia="Arial" w:hAnsi="Arial" w:cs="Arial"/>
                                <w:spacing w:val="5"/>
                                <w:w w:val="103"/>
                                <w:position w:val="-1"/>
                                <w:sz w:val="16"/>
                                <w:szCs w:val="16"/>
                              </w:rPr>
                              <w:t>r</w:t>
                            </w:r>
                            <w:r>
                              <w:rPr>
                                <w:rFonts w:ascii="Arial" w:eastAsia="Arial" w:hAnsi="Arial" w:cs="Arial"/>
                                <w:spacing w:val="-1"/>
                                <w:w w:val="102"/>
                                <w:position w:val="-1"/>
                                <w:sz w:val="16"/>
                                <w:szCs w:val="16"/>
                              </w:rPr>
                              <w:t>I</w:t>
                            </w:r>
                            <w:r>
                              <w:rPr>
                                <w:rFonts w:ascii="Arial" w:eastAsia="Arial" w:hAnsi="Arial" w:cs="Arial"/>
                                <w:spacing w:val="-2"/>
                                <w:w w:val="103"/>
                                <w:position w:val="-1"/>
                                <w:sz w:val="16"/>
                                <w:szCs w:val="16"/>
                              </w:rPr>
                              <w:t>d</w:t>
                            </w:r>
                            <w:r>
                              <w:rPr>
                                <w:rFonts w:ascii="Arial" w:eastAsia="Arial" w:hAnsi="Arial" w:cs="Arial"/>
                                <w:w w:val="103"/>
                                <w:position w:val="-1"/>
                                <w:sz w:val="16"/>
                                <w:szCs w:val="16"/>
                              </w:rPr>
                              <w:t>s</w:t>
                            </w:r>
                          </w:p>
                          <w:p w14:paraId="42FF9F91" w14:textId="77777777" w:rsidR="00583B21" w:rsidRDefault="00583B21" w:rsidP="00583B21">
                            <w:pPr>
                              <w:spacing w:after="0" w:line="159" w:lineRule="exact"/>
                              <w:ind w:left="620" w:right="-20"/>
                              <w:rPr>
                                <w:rFonts w:ascii="Arial" w:eastAsia="Arial" w:hAnsi="Arial" w:cs="Arial"/>
                                <w:sz w:val="16"/>
                                <w:szCs w:val="16"/>
                              </w:rPr>
                            </w:pPr>
                            <w:r>
                              <w:rPr>
                                <w:rFonts w:ascii="Arial" w:eastAsia="Arial" w:hAnsi="Arial" w:cs="Arial"/>
                                <w:spacing w:val="10"/>
                                <w:w w:val="103"/>
                                <w:sz w:val="16"/>
                                <w:szCs w:val="16"/>
                              </w:rPr>
                              <w:t>A</w:t>
                            </w:r>
                            <w:r>
                              <w:rPr>
                                <w:rFonts w:ascii="Arial" w:eastAsia="Arial" w:hAnsi="Arial" w:cs="Arial"/>
                                <w:spacing w:val="-2"/>
                                <w:w w:val="103"/>
                                <w:sz w:val="16"/>
                                <w:szCs w:val="16"/>
                              </w:rPr>
                              <w:t>pp</w:t>
                            </w:r>
                            <w:r>
                              <w:rPr>
                                <w:rFonts w:ascii="Arial" w:eastAsia="Arial" w:hAnsi="Arial" w:cs="Arial"/>
                                <w:spacing w:val="8"/>
                                <w:w w:val="103"/>
                                <w:sz w:val="16"/>
                                <w:szCs w:val="16"/>
                              </w:rPr>
                              <w:t>li</w:t>
                            </w:r>
                            <w:r>
                              <w:rPr>
                                <w:rFonts w:ascii="Arial" w:eastAsia="Arial" w:hAnsi="Arial" w:cs="Arial"/>
                                <w:spacing w:val="7"/>
                                <w:w w:val="103"/>
                                <w:sz w:val="16"/>
                                <w:szCs w:val="16"/>
                              </w:rPr>
                              <w:t>c</w:t>
                            </w:r>
                            <w:r>
                              <w:rPr>
                                <w:rFonts w:ascii="Arial" w:eastAsia="Arial" w:hAnsi="Arial" w:cs="Arial"/>
                                <w:spacing w:val="-2"/>
                                <w:w w:val="103"/>
                                <w:sz w:val="16"/>
                                <w:szCs w:val="16"/>
                              </w:rPr>
                              <w:t>a</w:t>
                            </w:r>
                            <w:r>
                              <w:rPr>
                                <w:rFonts w:ascii="Arial" w:eastAsia="Arial" w:hAnsi="Arial" w:cs="Arial"/>
                                <w:spacing w:val="-1"/>
                                <w:w w:val="102"/>
                                <w:sz w:val="16"/>
                                <w:szCs w:val="16"/>
                              </w:rPr>
                              <w:t>t</w:t>
                            </w:r>
                            <w:r>
                              <w:rPr>
                                <w:rFonts w:ascii="Arial" w:eastAsia="Arial" w:hAnsi="Arial" w:cs="Arial"/>
                                <w:spacing w:val="8"/>
                                <w:w w:val="103"/>
                                <w:sz w:val="16"/>
                                <w:szCs w:val="16"/>
                              </w:rPr>
                              <w:t>i</w:t>
                            </w:r>
                            <w:r>
                              <w:rPr>
                                <w:rFonts w:ascii="Arial" w:eastAsia="Arial" w:hAnsi="Arial" w:cs="Arial"/>
                                <w:spacing w:val="-2"/>
                                <w:w w:val="103"/>
                                <w:sz w:val="16"/>
                                <w:szCs w:val="16"/>
                              </w:rPr>
                              <w:t>o</w:t>
                            </w:r>
                            <w:r>
                              <w:rPr>
                                <w:rFonts w:ascii="Arial" w:eastAsia="Arial" w:hAnsi="Arial" w:cs="Arial"/>
                                <w:w w:val="103"/>
                                <w:sz w:val="16"/>
                                <w:szCs w:val="16"/>
                              </w:rPr>
                              <w:t>n</w:t>
                            </w:r>
                          </w:p>
                          <w:p w14:paraId="63995A83" w14:textId="77777777" w:rsidR="00583B21" w:rsidRDefault="00583B21" w:rsidP="00583B21">
                            <w:pPr>
                              <w:spacing w:before="2" w:after="0" w:line="140" w:lineRule="exact"/>
                              <w:rPr>
                                <w:sz w:val="14"/>
                                <w:szCs w:val="14"/>
                              </w:rPr>
                            </w:pPr>
                          </w:p>
                          <w:p w14:paraId="0D322F75" w14:textId="77777777" w:rsidR="00583B21" w:rsidRDefault="00583B21" w:rsidP="00583B21">
                            <w:pPr>
                              <w:spacing w:after="0" w:line="200" w:lineRule="exact"/>
                              <w:rPr>
                                <w:sz w:val="20"/>
                                <w:szCs w:val="20"/>
                              </w:rPr>
                            </w:pPr>
                          </w:p>
                          <w:p w14:paraId="59534324" w14:textId="77777777" w:rsidR="00583B21" w:rsidRDefault="00583B21" w:rsidP="00583B21">
                            <w:pPr>
                              <w:tabs>
                                <w:tab w:val="left" w:pos="6320"/>
                              </w:tabs>
                              <w:spacing w:after="0" w:line="240" w:lineRule="auto"/>
                              <w:ind w:left="1293" w:right="1810"/>
                              <w:jc w:val="center"/>
                              <w:rPr>
                                <w:rFonts w:ascii="Arial" w:eastAsia="Arial" w:hAnsi="Arial" w:cs="Arial"/>
                                <w:sz w:val="16"/>
                                <w:szCs w:val="16"/>
                              </w:rPr>
                            </w:pPr>
                            <w:r>
                              <w:rPr>
                                <w:rFonts w:ascii="Arial" w:eastAsia="Arial" w:hAnsi="Arial" w:cs="Arial"/>
                                <w:position w:val="-3"/>
                                <w:sz w:val="16"/>
                                <w:szCs w:val="16"/>
                              </w:rPr>
                              <w:t>6</w:t>
                            </w:r>
                            <w:r>
                              <w:rPr>
                                <w:rFonts w:ascii="Arial" w:eastAsia="Arial" w:hAnsi="Arial" w:cs="Arial"/>
                                <w:spacing w:val="-42"/>
                                <w:position w:val="-3"/>
                                <w:sz w:val="16"/>
                                <w:szCs w:val="16"/>
                              </w:rPr>
                              <w:t xml:space="preserve"> </w:t>
                            </w:r>
                            <w:r>
                              <w:rPr>
                                <w:rFonts w:ascii="Arial" w:eastAsia="Arial" w:hAnsi="Arial" w:cs="Arial"/>
                                <w:position w:val="-3"/>
                                <w:sz w:val="16"/>
                                <w:szCs w:val="16"/>
                              </w:rPr>
                              <w:tab/>
                            </w:r>
                            <w:r>
                              <w:rPr>
                                <w:rFonts w:ascii="Arial" w:eastAsia="Arial" w:hAnsi="Arial" w:cs="Arial"/>
                                <w:w w:val="103"/>
                                <w:sz w:val="16"/>
                                <w:szCs w:val="16"/>
                              </w:rPr>
                              <w:t>2</w:t>
                            </w:r>
                          </w:p>
                          <w:p w14:paraId="6A439949" w14:textId="77777777" w:rsidR="00583B21" w:rsidRDefault="00583B21" w:rsidP="00583B21">
                            <w:pPr>
                              <w:tabs>
                                <w:tab w:val="left" w:pos="6360"/>
                              </w:tabs>
                              <w:spacing w:after="0" w:line="180" w:lineRule="exact"/>
                              <w:ind w:left="2299" w:right="-20"/>
                              <w:rPr>
                                <w:rFonts w:ascii="Arial" w:eastAsia="Arial" w:hAnsi="Arial" w:cs="Arial"/>
                                <w:sz w:val="16"/>
                                <w:szCs w:val="16"/>
                              </w:rPr>
                            </w:pPr>
                            <w:r>
                              <w:rPr>
                                <w:rFonts w:ascii="Arial" w:eastAsia="Arial" w:hAnsi="Arial" w:cs="Arial"/>
                                <w:sz w:val="16"/>
                                <w:szCs w:val="16"/>
                              </w:rPr>
                              <w:t>5</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sz w:val="16"/>
                                <w:szCs w:val="16"/>
                              </w:rPr>
                              <w:t>3</w:t>
                            </w:r>
                          </w:p>
                          <w:p w14:paraId="3E5C8439" w14:textId="77777777" w:rsidR="00583B21" w:rsidRDefault="00583B21" w:rsidP="00583B21">
                            <w:pPr>
                              <w:tabs>
                                <w:tab w:val="left" w:pos="2700"/>
                                <w:tab w:val="left" w:pos="4680"/>
                                <w:tab w:val="left" w:pos="6900"/>
                              </w:tabs>
                              <w:spacing w:before="29" w:after="0" w:line="390" w:lineRule="exact"/>
                              <w:ind w:left="4053" w:right="-6" w:hanging="4003"/>
                              <w:rPr>
                                <w:rFonts w:ascii="Arial" w:eastAsia="Arial" w:hAnsi="Arial" w:cs="Arial"/>
                                <w:sz w:val="16"/>
                                <w:szCs w:val="16"/>
                              </w:rPr>
                            </w:pPr>
                            <w:r>
                              <w:rPr>
                                <w:rFonts w:ascii="Arial" w:eastAsia="Arial" w:hAnsi="Arial" w:cs="Arial"/>
                                <w:w w:val="102"/>
                                <w:sz w:val="16"/>
                                <w:szCs w:val="16"/>
                              </w:rPr>
                              <w:t>C</w:t>
                            </w:r>
                            <w:r>
                              <w:rPr>
                                <w:rFonts w:ascii="Arial" w:eastAsia="Arial" w:hAnsi="Arial" w:cs="Arial"/>
                                <w:spacing w:val="8"/>
                                <w:w w:val="102"/>
                                <w:sz w:val="16"/>
                                <w:szCs w:val="16"/>
                              </w:rPr>
                              <w:t>li</w:t>
                            </w:r>
                            <w:r>
                              <w:rPr>
                                <w:rFonts w:ascii="Arial" w:eastAsia="Arial" w:hAnsi="Arial" w:cs="Arial"/>
                                <w:spacing w:val="-2"/>
                                <w:w w:val="102"/>
                                <w:sz w:val="16"/>
                                <w:szCs w:val="16"/>
                              </w:rPr>
                              <w:t>en</w:t>
                            </w:r>
                            <w:r>
                              <w:rPr>
                                <w:rFonts w:ascii="Arial" w:eastAsia="Arial" w:hAnsi="Arial" w:cs="Arial"/>
                                <w:spacing w:val="-1"/>
                                <w:w w:val="102"/>
                                <w:sz w:val="16"/>
                                <w:szCs w:val="16"/>
                              </w:rPr>
                              <w:t>t</w:t>
                            </w:r>
                            <w:r>
                              <w:rPr>
                                <w:rFonts w:ascii="Arial" w:eastAsia="Arial" w:hAnsi="Arial" w:cs="Arial"/>
                                <w:spacing w:val="6"/>
                                <w:w w:val="102"/>
                                <w:sz w:val="16"/>
                                <w:szCs w:val="16"/>
                              </w:rPr>
                              <w:t>G</w:t>
                            </w:r>
                            <w:r>
                              <w:rPr>
                                <w:rFonts w:ascii="Arial" w:eastAsia="Arial" w:hAnsi="Arial" w:cs="Arial"/>
                                <w:spacing w:val="5"/>
                                <w:w w:val="102"/>
                                <w:sz w:val="16"/>
                                <w:szCs w:val="16"/>
                              </w:rPr>
                              <w:t>r</w:t>
                            </w:r>
                            <w:r>
                              <w:rPr>
                                <w:rFonts w:ascii="Arial" w:eastAsia="Arial" w:hAnsi="Arial" w:cs="Arial"/>
                                <w:spacing w:val="8"/>
                                <w:w w:val="102"/>
                                <w:sz w:val="16"/>
                                <w:szCs w:val="16"/>
                              </w:rPr>
                              <w:t>i</w:t>
                            </w:r>
                            <w:r>
                              <w:rPr>
                                <w:rFonts w:ascii="Arial" w:eastAsia="Arial" w:hAnsi="Arial" w:cs="Arial"/>
                                <w:spacing w:val="-2"/>
                                <w:w w:val="102"/>
                                <w:sz w:val="16"/>
                                <w:szCs w:val="16"/>
                              </w:rPr>
                              <w:t>d</w:t>
                            </w:r>
                            <w:r>
                              <w:rPr>
                                <w:rFonts w:ascii="Arial" w:eastAsia="Arial" w:hAnsi="Arial" w:cs="Arial"/>
                                <w:w w:val="102"/>
                                <w:sz w:val="16"/>
                                <w:szCs w:val="16"/>
                              </w:rPr>
                              <w:t>C</w:t>
                            </w:r>
                            <w:r>
                              <w:rPr>
                                <w:rFonts w:ascii="Arial" w:eastAsia="Arial" w:hAnsi="Arial" w:cs="Arial"/>
                                <w:spacing w:val="-2"/>
                                <w:w w:val="102"/>
                                <w:sz w:val="16"/>
                                <w:szCs w:val="16"/>
                              </w:rPr>
                              <w:t>hangeL</w:t>
                            </w:r>
                            <w:r>
                              <w:rPr>
                                <w:rFonts w:ascii="Arial" w:eastAsia="Arial" w:hAnsi="Arial" w:cs="Arial"/>
                                <w:spacing w:val="8"/>
                                <w:w w:val="102"/>
                                <w:sz w:val="16"/>
                                <w:szCs w:val="16"/>
                              </w:rPr>
                              <w:t>i</w:t>
                            </w:r>
                            <w:r>
                              <w:rPr>
                                <w:rFonts w:ascii="Arial" w:eastAsia="Arial" w:hAnsi="Arial" w:cs="Arial"/>
                                <w:spacing w:val="7"/>
                                <w:w w:val="102"/>
                                <w:sz w:val="16"/>
                                <w:szCs w:val="16"/>
                              </w:rPr>
                              <w:t>s</w:t>
                            </w:r>
                            <w:r>
                              <w:rPr>
                                <w:rFonts w:ascii="Arial" w:eastAsia="Arial" w:hAnsi="Arial" w:cs="Arial"/>
                                <w:spacing w:val="-1"/>
                                <w:w w:val="102"/>
                                <w:sz w:val="16"/>
                                <w:szCs w:val="16"/>
                              </w:rPr>
                              <w:t>t</w:t>
                            </w:r>
                            <w:r>
                              <w:rPr>
                                <w:rFonts w:ascii="Arial" w:eastAsia="Arial" w:hAnsi="Arial" w:cs="Arial"/>
                                <w:spacing w:val="-2"/>
                                <w:w w:val="102"/>
                                <w:sz w:val="16"/>
                                <w:szCs w:val="16"/>
                              </w:rPr>
                              <w:t>ene</w:t>
                            </w:r>
                            <w:r>
                              <w:rPr>
                                <w:rFonts w:ascii="Arial" w:eastAsia="Arial" w:hAnsi="Arial" w:cs="Arial"/>
                                <w:w w:val="102"/>
                                <w:sz w:val="16"/>
                                <w:szCs w:val="16"/>
                              </w:rPr>
                              <w:t>r</w:t>
                            </w:r>
                            <w:r>
                              <w:rPr>
                                <w:rFonts w:ascii="Arial" w:eastAsia="Arial" w:hAnsi="Arial" w:cs="Arial"/>
                                <w:spacing w:val="-28"/>
                                <w:w w:val="102"/>
                                <w:sz w:val="16"/>
                                <w:szCs w:val="16"/>
                              </w:rPr>
                              <w:t xml:space="preserve"> </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6"/>
                                <w:sz w:val="16"/>
                                <w:szCs w:val="16"/>
                              </w:rPr>
                              <w:t>G</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10"/>
                                <w:sz w:val="16"/>
                                <w:szCs w:val="16"/>
                              </w:rPr>
                              <w:t>V</w:t>
                            </w:r>
                            <w:r>
                              <w:rPr>
                                <w:rFonts w:ascii="Arial" w:eastAsia="Arial" w:hAnsi="Arial" w:cs="Arial"/>
                                <w:spacing w:val="8"/>
                                <w:sz w:val="16"/>
                                <w:szCs w:val="16"/>
                              </w:rPr>
                              <w:t>i</w:t>
                            </w:r>
                            <w:r>
                              <w:rPr>
                                <w:rFonts w:ascii="Arial" w:eastAsia="Arial" w:hAnsi="Arial" w:cs="Arial"/>
                                <w:spacing w:val="-2"/>
                                <w:sz w:val="16"/>
                                <w:szCs w:val="16"/>
                              </w:rPr>
                              <w:t>e</w:t>
                            </w:r>
                            <w:r>
                              <w:rPr>
                                <w:rFonts w:ascii="Arial" w:eastAsia="Arial" w:hAnsi="Arial" w:cs="Arial"/>
                                <w:sz w:val="16"/>
                                <w:szCs w:val="16"/>
                              </w:rPr>
                              <w:t>w</w:t>
                            </w:r>
                            <w:r>
                              <w:rPr>
                                <w:rFonts w:ascii="Arial" w:eastAsia="Arial" w:hAnsi="Arial" w:cs="Arial"/>
                                <w:spacing w:val="-15"/>
                                <w:sz w:val="16"/>
                                <w:szCs w:val="16"/>
                              </w:rPr>
                              <w:t xml:space="preserve"> </w:t>
                            </w:r>
                            <w:r>
                              <w:rPr>
                                <w:rFonts w:ascii="Arial" w:eastAsia="Arial" w:hAnsi="Arial" w:cs="Arial"/>
                                <w:sz w:val="16"/>
                                <w:szCs w:val="16"/>
                              </w:rPr>
                              <w:tab/>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3"/>
                                <w:w w:val="103"/>
                                <w:sz w:val="16"/>
                                <w:szCs w:val="16"/>
                              </w:rPr>
                              <w:t>M</w:t>
                            </w:r>
                            <w:r>
                              <w:rPr>
                                <w:rFonts w:ascii="Arial" w:eastAsia="Arial" w:hAnsi="Arial" w:cs="Arial"/>
                                <w:spacing w:val="-2"/>
                                <w:w w:val="103"/>
                                <w:sz w:val="16"/>
                                <w:szCs w:val="16"/>
                              </w:rPr>
                              <w:t>anage</w:t>
                            </w:r>
                            <w:r>
                              <w:rPr>
                                <w:rFonts w:ascii="Arial" w:eastAsia="Arial" w:hAnsi="Arial" w:cs="Arial"/>
                                <w:w w:val="103"/>
                                <w:sz w:val="16"/>
                                <w:szCs w:val="16"/>
                              </w:rPr>
                              <w:t>r</w:t>
                            </w:r>
                            <w:r>
                              <w:rPr>
                                <w:rFonts w:ascii="Arial" w:eastAsia="Arial" w:hAnsi="Arial" w:cs="Arial"/>
                                <w:sz w:val="16"/>
                                <w:szCs w:val="16"/>
                              </w:rPr>
                              <w:tab/>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pacing w:val="10"/>
                                <w:sz w:val="16"/>
                                <w:szCs w:val="16"/>
                              </w:rPr>
                              <w:t>B</w:t>
                            </w:r>
                            <w:r>
                              <w:rPr>
                                <w:rFonts w:ascii="Arial" w:eastAsia="Arial" w:hAnsi="Arial" w:cs="Arial"/>
                                <w:spacing w:val="-2"/>
                                <w:sz w:val="16"/>
                                <w:szCs w:val="16"/>
                              </w:rPr>
                              <w:t>u</w:t>
                            </w:r>
                            <w:r>
                              <w:rPr>
                                <w:rFonts w:ascii="Arial" w:eastAsia="Arial" w:hAnsi="Arial" w:cs="Arial"/>
                                <w:spacing w:val="8"/>
                                <w:sz w:val="16"/>
                                <w:szCs w:val="16"/>
                              </w:rPr>
                              <w:t>il</w:t>
                            </w:r>
                            <w:r>
                              <w:rPr>
                                <w:rFonts w:ascii="Arial" w:eastAsia="Arial" w:hAnsi="Arial" w:cs="Arial"/>
                                <w:spacing w:val="-2"/>
                                <w:sz w:val="16"/>
                                <w:szCs w:val="16"/>
                              </w:rPr>
                              <w:t>de</w:t>
                            </w:r>
                            <w:r>
                              <w:rPr>
                                <w:rFonts w:ascii="Arial" w:eastAsia="Arial" w:hAnsi="Arial" w:cs="Arial"/>
                                <w:spacing w:val="5"/>
                                <w:sz w:val="16"/>
                                <w:szCs w:val="16"/>
                              </w:rPr>
                              <w:t>r</w:t>
                            </w:r>
                            <w:r>
                              <w:rPr>
                                <w:rFonts w:ascii="Arial" w:eastAsia="Arial" w:hAnsi="Arial" w:cs="Arial"/>
                                <w:spacing w:val="10"/>
                                <w:sz w:val="16"/>
                                <w:szCs w:val="16"/>
                              </w:rPr>
                              <w:t>B</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39"/>
                                <w:sz w:val="16"/>
                                <w:szCs w:val="16"/>
                              </w:rPr>
                              <w:t xml:space="preserve"> </w:t>
                            </w:r>
                            <w:r>
                              <w:rPr>
                                <w:rFonts w:ascii="Arial" w:eastAsia="Arial" w:hAnsi="Arial" w:cs="Arial"/>
                                <w:sz w:val="16"/>
                                <w:szCs w:val="16"/>
                              </w:rPr>
                              <w:t>n</w:t>
                            </w:r>
                            <w:r>
                              <w:rPr>
                                <w:rFonts w:ascii="Arial" w:eastAsia="Arial" w:hAnsi="Arial" w:cs="Arial"/>
                                <w:spacing w:val="-32"/>
                                <w:sz w:val="16"/>
                                <w:szCs w:val="16"/>
                              </w:rPr>
                              <w:t xml:space="preserve"> </w:t>
                            </w:r>
                            <w:r>
                              <w:rPr>
                                <w:rFonts w:ascii="Arial" w:eastAsia="Arial" w:hAnsi="Arial" w:cs="Arial"/>
                                <w:spacing w:val="-2"/>
                                <w:sz w:val="16"/>
                                <w:szCs w:val="16"/>
                              </w:rPr>
                              <w:t>b</w:t>
                            </w:r>
                            <w:r>
                              <w:rPr>
                                <w:rFonts w:ascii="Arial" w:eastAsia="Arial" w:hAnsi="Arial" w:cs="Arial"/>
                                <w:sz w:val="16"/>
                                <w:szCs w:val="16"/>
                              </w:rPr>
                              <w:t>:</w:t>
                            </w:r>
                            <w:r>
                              <w:rPr>
                                <w:rFonts w:ascii="Arial" w:eastAsia="Arial" w:hAnsi="Arial" w:cs="Arial"/>
                                <w:spacing w:val="3"/>
                                <w:sz w:val="16"/>
                                <w:szCs w:val="16"/>
                              </w:rPr>
                              <w:t xml:space="preserve"> </w:t>
                            </w:r>
                            <w:r>
                              <w:rPr>
                                <w:rFonts w:ascii="Arial" w:eastAsia="Arial" w:hAnsi="Arial" w:cs="Arial"/>
                                <w:w w:val="103"/>
                                <w:sz w:val="16"/>
                                <w:szCs w:val="16"/>
                              </w:rPr>
                              <w:t>4</w:t>
                            </w:r>
                          </w:p>
                          <w:p w14:paraId="7E495E76" w14:textId="77777777" w:rsidR="00583B21" w:rsidRDefault="00583B21" w:rsidP="00583B21">
                            <w:pPr>
                              <w:spacing w:after="0" w:line="166" w:lineRule="exact"/>
                              <w:ind w:right="2533"/>
                              <w:jc w:val="right"/>
                              <w:rPr>
                                <w:rFonts w:ascii="Arial" w:eastAsia="Arial" w:hAnsi="Arial" w:cs="Arial"/>
                                <w:sz w:val="16"/>
                                <w:szCs w:val="16"/>
                              </w:rPr>
                            </w:pPr>
                            <w:r>
                              <w:rPr>
                                <w:rFonts w:ascii="Arial" w:eastAsia="Arial" w:hAnsi="Arial" w:cs="Arial"/>
                                <w:w w:val="103"/>
                                <w:sz w:val="16"/>
                                <w:szCs w:val="16"/>
                              </w:rPr>
                              <w:t>1</w:t>
                            </w:r>
                          </w:p>
                          <w:p w14:paraId="5FB9DA50" w14:textId="77777777" w:rsidR="00583B21" w:rsidRDefault="00583B21" w:rsidP="00583B21">
                            <w:pPr>
                              <w:spacing w:after="0" w:line="200" w:lineRule="exact"/>
                              <w:rPr>
                                <w:sz w:val="20"/>
                                <w:szCs w:val="20"/>
                              </w:rPr>
                            </w:pPr>
                          </w:p>
                          <w:p w14:paraId="77F91C3B" w14:textId="77777777" w:rsidR="00583B21" w:rsidRDefault="00583B21" w:rsidP="00583B21">
                            <w:pPr>
                              <w:spacing w:before="17" w:after="0" w:line="200" w:lineRule="exact"/>
                              <w:rPr>
                                <w:sz w:val="20"/>
                                <w:szCs w:val="20"/>
                              </w:rPr>
                            </w:pPr>
                          </w:p>
                          <w:p w14:paraId="2ABCF63A" w14:textId="77777777" w:rsidR="00583B21" w:rsidRDefault="00583B21" w:rsidP="00583B21">
                            <w:pPr>
                              <w:tabs>
                                <w:tab w:val="left" w:pos="4480"/>
                              </w:tabs>
                              <w:spacing w:after="0" w:line="240" w:lineRule="auto"/>
                              <w:ind w:left="1712" w:right="2192"/>
                              <w:jc w:val="center"/>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s</w:t>
                            </w:r>
                            <w:r>
                              <w:rPr>
                                <w:rFonts w:ascii="Arial" w:eastAsia="Arial" w:hAnsi="Arial" w:cs="Arial"/>
                                <w:spacing w:val="6"/>
                                <w:sz w:val="16"/>
                                <w:szCs w:val="16"/>
                              </w:rPr>
                              <w:t xml:space="preserve"> </w:t>
                            </w:r>
                            <w:r>
                              <w:rPr>
                                <w:rFonts w:ascii="Arial" w:eastAsia="Arial" w:hAnsi="Arial" w:cs="Arial"/>
                                <w:sz w:val="16"/>
                                <w:szCs w:val="16"/>
                              </w:rPr>
                              <w:tab/>
                            </w:r>
                            <w:r>
                              <w:rPr>
                                <w:rFonts w:ascii="Arial" w:eastAsia="Arial" w:hAnsi="Arial" w:cs="Arial"/>
                                <w:spacing w:val="4"/>
                                <w:w w:val="103"/>
                                <w:sz w:val="16"/>
                                <w:szCs w:val="16"/>
                              </w:rPr>
                              <w:t>T</w:t>
                            </w:r>
                            <w:r>
                              <w:rPr>
                                <w:rFonts w:ascii="Arial" w:eastAsia="Arial" w:hAnsi="Arial" w:cs="Arial"/>
                                <w:spacing w:val="-2"/>
                                <w:w w:val="103"/>
                                <w:sz w:val="16"/>
                                <w:szCs w:val="16"/>
                              </w:rPr>
                              <w:t>h</w:t>
                            </w:r>
                            <w:r>
                              <w:rPr>
                                <w:rFonts w:ascii="Arial" w:eastAsia="Arial" w:hAnsi="Arial" w:cs="Arial"/>
                                <w:spacing w:val="5"/>
                                <w:w w:val="103"/>
                                <w:sz w:val="16"/>
                                <w:szCs w:val="16"/>
                              </w:rPr>
                              <w:t>r</w:t>
                            </w:r>
                            <w:r>
                              <w:rPr>
                                <w:rFonts w:ascii="Arial" w:eastAsia="Arial" w:hAnsi="Arial" w:cs="Arial"/>
                                <w:spacing w:val="-2"/>
                                <w:w w:val="103"/>
                                <w:sz w:val="16"/>
                                <w:szCs w:val="16"/>
                              </w:rPr>
                              <w:t>ead</w:t>
                            </w:r>
                            <w:r>
                              <w:rPr>
                                <w:rFonts w:ascii="Arial" w:eastAsia="Arial" w:hAnsi="Arial" w:cs="Arial"/>
                                <w:spacing w:val="-1"/>
                                <w:w w:val="102"/>
                                <w:sz w:val="16"/>
                                <w:szCs w:val="16"/>
                              </w:rPr>
                              <w:t>::</w:t>
                            </w:r>
                            <w:r>
                              <w:rPr>
                                <w:rFonts w:ascii="Arial" w:eastAsia="Arial" w:hAnsi="Arial" w:cs="Arial"/>
                                <w:spacing w:val="4"/>
                                <w:w w:val="103"/>
                                <w:sz w:val="16"/>
                                <w:szCs w:val="16"/>
                              </w:rPr>
                              <w:t>F</w:t>
                            </w:r>
                            <w:r>
                              <w:rPr>
                                <w:rFonts w:ascii="Arial" w:eastAsia="Arial" w:hAnsi="Arial" w:cs="Arial"/>
                                <w:spacing w:val="8"/>
                                <w:w w:val="103"/>
                                <w:sz w:val="16"/>
                                <w:szCs w:val="16"/>
                              </w:rPr>
                              <w:t>il</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3"/>
                                <w:w w:val="103"/>
                                <w:sz w:val="16"/>
                                <w:szCs w:val="16"/>
                              </w:rPr>
                              <w:t>M</w:t>
                            </w:r>
                            <w:r>
                              <w:rPr>
                                <w:rFonts w:ascii="Arial" w:eastAsia="Arial" w:hAnsi="Arial" w:cs="Arial"/>
                                <w:spacing w:val="-2"/>
                                <w:w w:val="103"/>
                                <w:sz w:val="16"/>
                                <w:szCs w:val="16"/>
                              </w:rPr>
                              <w:t>on</w:t>
                            </w:r>
                            <w:r>
                              <w:rPr>
                                <w:rFonts w:ascii="Arial" w:eastAsia="Arial" w:hAnsi="Arial" w:cs="Arial"/>
                                <w:spacing w:val="8"/>
                                <w:w w:val="103"/>
                                <w:sz w:val="16"/>
                                <w:szCs w:val="16"/>
                              </w:rPr>
                              <w:t>i</w:t>
                            </w:r>
                            <w:r>
                              <w:rPr>
                                <w:rFonts w:ascii="Arial" w:eastAsia="Arial" w:hAnsi="Arial" w:cs="Arial"/>
                                <w:spacing w:val="-1"/>
                                <w:w w:val="102"/>
                                <w:sz w:val="16"/>
                                <w:szCs w:val="16"/>
                              </w:rPr>
                              <w:t>t</w:t>
                            </w:r>
                            <w:r>
                              <w:rPr>
                                <w:rFonts w:ascii="Arial" w:eastAsia="Arial" w:hAnsi="Arial" w:cs="Arial"/>
                                <w:spacing w:val="-2"/>
                                <w:w w:val="103"/>
                                <w:sz w:val="16"/>
                                <w:szCs w:val="16"/>
                              </w:rPr>
                              <w:t>o</w:t>
                            </w:r>
                            <w:r>
                              <w:rPr>
                                <w:rFonts w:ascii="Arial" w:eastAsia="Arial" w:hAnsi="Arial" w:cs="Arial"/>
                                <w:w w:val="103"/>
                                <w:sz w:val="16"/>
                                <w:szCs w:val="16"/>
                              </w:rPr>
                              <w:t>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97" o:spid="_x0000_s1063" type="#_x0000_t202" style="position:absolute;left:0;text-align:left;margin-left:90.4pt;margin-top:46.9pt;width:415.85pt;height:238.7pt;z-index:-2512455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" filled="f" stroked="f">
                <v:textbox inset="0,0,0,0">
                  <w:txbxContent>
                    <w:p w14:paraId="7B64C7C3" w14:textId="77777777" w:rsidR="00583B21" w:rsidRDefault="00583B21" w:rsidP="00583B21">
                      <w:pPr>
                        <w:spacing w:before="1" w:after="0" w:line="100" w:lineRule="exact"/>
                        <w:rPr>
                          <w:sz w:val="10"/>
                          <w:szCs w:val="10"/>
                        </w:rPr>
                      </w:pPr>
                    </w:p>
                    <w:p w14:paraId="64508670" w14:textId="77777777" w:rsidR="00583B21" w:rsidRDefault="00583B21" w:rsidP="00583B21">
                      <w:pPr>
                        <w:spacing w:after="0" w:line="200" w:lineRule="exact"/>
                        <w:rPr>
                          <w:sz w:val="20"/>
                          <w:szCs w:val="20"/>
                        </w:rPr>
                      </w:pPr>
                    </w:p>
                    <w:p w14:paraId="0042679C" w14:textId="77777777" w:rsidR="00583B21" w:rsidRDefault="00583B21" w:rsidP="00583B21">
                      <w:pPr>
                        <w:spacing w:after="0" w:line="200" w:lineRule="exact"/>
                        <w:rPr>
                          <w:sz w:val="20"/>
                          <w:szCs w:val="20"/>
                        </w:rPr>
                      </w:pPr>
                    </w:p>
                    <w:p w14:paraId="0E8D74E3" w14:textId="77777777" w:rsidR="00583B21" w:rsidRDefault="00583B21" w:rsidP="00583B21">
                      <w:pPr>
                        <w:tabs>
                          <w:tab w:val="left" w:pos="6080"/>
                        </w:tabs>
                        <w:spacing w:after="0" w:line="240" w:lineRule="auto"/>
                        <w:ind w:left="3619" w:right="-20"/>
                        <w:rPr>
                          <w:rFonts w:ascii="Arial" w:eastAsia="Arial" w:hAnsi="Arial" w:cs="Arial"/>
                          <w:sz w:val="16"/>
                          <w:szCs w:val="16"/>
                        </w:rPr>
                      </w:pPr>
                      <w:r>
                        <w:rPr>
                          <w:rFonts w:ascii="Arial" w:eastAsia="Arial" w:hAnsi="Arial" w:cs="Arial"/>
                          <w:spacing w:val="10"/>
                          <w:position w:val="3"/>
                          <w:sz w:val="16"/>
                          <w:szCs w:val="16"/>
                        </w:rPr>
                        <w:t>S</w:t>
                      </w:r>
                      <w:r>
                        <w:rPr>
                          <w:rFonts w:ascii="Arial" w:eastAsia="Arial" w:hAnsi="Arial" w:cs="Arial"/>
                          <w:spacing w:val="-2"/>
                          <w:position w:val="3"/>
                          <w:sz w:val="16"/>
                          <w:szCs w:val="16"/>
                        </w:rPr>
                        <w:t>en</w:t>
                      </w:r>
                      <w:r>
                        <w:rPr>
                          <w:rFonts w:ascii="Arial" w:eastAsia="Arial" w:hAnsi="Arial" w:cs="Arial"/>
                          <w:spacing w:val="7"/>
                          <w:position w:val="3"/>
                          <w:sz w:val="16"/>
                          <w:szCs w:val="16"/>
                        </w:rPr>
                        <w:t>s</w:t>
                      </w:r>
                      <w:r>
                        <w:rPr>
                          <w:rFonts w:ascii="Arial" w:eastAsia="Arial" w:hAnsi="Arial" w:cs="Arial"/>
                          <w:spacing w:val="-2"/>
                          <w:position w:val="3"/>
                          <w:sz w:val="16"/>
                          <w:szCs w:val="16"/>
                        </w:rPr>
                        <w:t>o</w:t>
                      </w:r>
                      <w:r>
                        <w:rPr>
                          <w:rFonts w:ascii="Arial" w:eastAsia="Arial" w:hAnsi="Arial" w:cs="Arial"/>
                          <w:spacing w:val="5"/>
                          <w:position w:val="3"/>
                          <w:sz w:val="16"/>
                          <w:szCs w:val="16"/>
                        </w:rPr>
                        <w:t>r</w:t>
                      </w:r>
                      <w:r>
                        <w:rPr>
                          <w:rFonts w:ascii="Arial" w:eastAsia="Arial" w:hAnsi="Arial" w:cs="Arial"/>
                          <w:spacing w:val="4"/>
                          <w:position w:val="3"/>
                          <w:sz w:val="16"/>
                          <w:szCs w:val="16"/>
                        </w:rPr>
                        <w:t>F</w:t>
                      </w:r>
                      <w:r>
                        <w:rPr>
                          <w:rFonts w:ascii="Arial" w:eastAsia="Arial" w:hAnsi="Arial" w:cs="Arial"/>
                          <w:spacing w:val="8"/>
                          <w:position w:val="3"/>
                          <w:sz w:val="16"/>
                          <w:szCs w:val="16"/>
                        </w:rPr>
                        <w:t>il</w:t>
                      </w:r>
                      <w:r>
                        <w:rPr>
                          <w:rFonts w:ascii="Arial" w:eastAsia="Arial" w:hAnsi="Arial" w:cs="Arial"/>
                          <w:spacing w:val="-1"/>
                          <w:position w:val="3"/>
                          <w:sz w:val="16"/>
                          <w:szCs w:val="16"/>
                        </w:rPr>
                        <w:t>t</w:t>
                      </w:r>
                      <w:r>
                        <w:rPr>
                          <w:rFonts w:ascii="Arial" w:eastAsia="Arial" w:hAnsi="Arial" w:cs="Arial"/>
                          <w:spacing w:val="-2"/>
                          <w:position w:val="3"/>
                          <w:sz w:val="16"/>
                          <w:szCs w:val="16"/>
                        </w:rPr>
                        <w:t>e</w:t>
                      </w:r>
                      <w:r>
                        <w:rPr>
                          <w:rFonts w:ascii="Arial" w:eastAsia="Arial" w:hAnsi="Arial" w:cs="Arial"/>
                          <w:position w:val="3"/>
                          <w:sz w:val="16"/>
                          <w:szCs w:val="16"/>
                        </w:rPr>
                        <w:t>r</w:t>
                      </w:r>
                      <w:r>
                        <w:rPr>
                          <w:rFonts w:ascii="Arial" w:eastAsia="Arial" w:hAnsi="Arial" w:cs="Arial"/>
                          <w:spacing w:val="-19"/>
                          <w:position w:val="3"/>
                          <w:sz w:val="16"/>
                          <w:szCs w:val="16"/>
                        </w:rPr>
                        <w:t xml:space="preserve"> </w:t>
                      </w:r>
                      <w:r>
                        <w:rPr>
                          <w:rFonts w:ascii="Arial" w:eastAsia="Arial" w:hAnsi="Arial" w:cs="Arial"/>
                          <w:position w:val="3"/>
                          <w:sz w:val="16"/>
                          <w:szCs w:val="16"/>
                        </w:rPr>
                        <w:tab/>
                      </w:r>
                      <w:r>
                        <w:rPr>
                          <w:rFonts w:ascii="Arial" w:eastAsia="Arial" w:hAnsi="Arial" w:cs="Arial"/>
                          <w:spacing w:val="10"/>
                          <w:w w:val="103"/>
                          <w:sz w:val="16"/>
                          <w:szCs w:val="16"/>
                        </w:rPr>
                        <w:t>S</w:t>
                      </w:r>
                      <w:r>
                        <w:rPr>
                          <w:rFonts w:ascii="Arial" w:eastAsia="Arial" w:hAnsi="Arial" w:cs="Arial"/>
                          <w:spacing w:val="-1"/>
                          <w:w w:val="102"/>
                          <w:sz w:val="16"/>
                          <w:szCs w:val="16"/>
                        </w:rPr>
                        <w:t>t</w:t>
                      </w:r>
                      <w:r>
                        <w:rPr>
                          <w:rFonts w:ascii="Arial" w:eastAsia="Arial" w:hAnsi="Arial" w:cs="Arial"/>
                          <w:spacing w:val="5"/>
                          <w:w w:val="103"/>
                          <w:sz w:val="16"/>
                          <w:szCs w:val="16"/>
                        </w:rPr>
                        <w:t>r</w:t>
                      </w:r>
                      <w:r>
                        <w:rPr>
                          <w:rFonts w:ascii="Arial" w:eastAsia="Arial" w:hAnsi="Arial" w:cs="Arial"/>
                          <w:spacing w:val="8"/>
                          <w:w w:val="103"/>
                          <w:sz w:val="16"/>
                          <w:szCs w:val="16"/>
                        </w:rPr>
                        <w:t>i</w:t>
                      </w:r>
                      <w:r>
                        <w:rPr>
                          <w:rFonts w:ascii="Arial" w:eastAsia="Arial" w:hAnsi="Arial" w:cs="Arial"/>
                          <w:spacing w:val="-2"/>
                          <w:w w:val="103"/>
                          <w:sz w:val="16"/>
                          <w:szCs w:val="16"/>
                        </w:rPr>
                        <w:t>ng</w:t>
                      </w:r>
                      <w:r>
                        <w:rPr>
                          <w:rFonts w:ascii="Arial" w:eastAsia="Arial" w:hAnsi="Arial" w:cs="Arial"/>
                          <w:spacing w:val="-1"/>
                          <w:w w:val="102"/>
                          <w:sz w:val="16"/>
                          <w:szCs w:val="16"/>
                        </w:rPr>
                        <w:t>::</w:t>
                      </w:r>
                      <w:r>
                        <w:rPr>
                          <w:rFonts w:ascii="Arial" w:eastAsia="Arial" w:hAnsi="Arial" w:cs="Arial"/>
                          <w:spacing w:val="7"/>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1"/>
                          <w:w w:val="102"/>
                          <w:sz w:val="16"/>
                          <w:szCs w:val="16"/>
                        </w:rPr>
                        <w:t>I</w:t>
                      </w:r>
                      <w:r>
                        <w:rPr>
                          <w:rFonts w:ascii="Arial" w:eastAsia="Arial" w:hAnsi="Arial" w:cs="Arial"/>
                          <w:w w:val="103"/>
                          <w:sz w:val="16"/>
                          <w:szCs w:val="16"/>
                        </w:rPr>
                        <w:t>d</w:t>
                      </w:r>
                    </w:p>
                    <w:p w14:paraId="63C9D832" w14:textId="77777777" w:rsidR="00583B21" w:rsidRDefault="00583B21" w:rsidP="00583B21">
                      <w:pPr>
                        <w:spacing w:after="0" w:line="200" w:lineRule="exact"/>
                        <w:rPr>
                          <w:sz w:val="20"/>
                          <w:szCs w:val="20"/>
                        </w:rPr>
                      </w:pPr>
                    </w:p>
                    <w:p w14:paraId="5177D30E" w14:textId="77777777" w:rsidR="00583B21" w:rsidRDefault="00583B21" w:rsidP="00583B21">
                      <w:pPr>
                        <w:spacing w:after="0" w:line="200" w:lineRule="exact"/>
                        <w:rPr>
                          <w:sz w:val="20"/>
                          <w:szCs w:val="20"/>
                        </w:rPr>
                      </w:pPr>
                    </w:p>
                    <w:p w14:paraId="7CE8AAC8" w14:textId="77777777" w:rsidR="00583B21" w:rsidRDefault="00583B21" w:rsidP="00583B21">
                      <w:pPr>
                        <w:spacing w:after="0" w:line="200" w:lineRule="exact"/>
                        <w:rPr>
                          <w:sz w:val="20"/>
                          <w:szCs w:val="20"/>
                        </w:rPr>
                      </w:pPr>
                    </w:p>
                    <w:p w14:paraId="04ECADAD" w14:textId="77777777" w:rsidR="00583B21" w:rsidRDefault="00583B21" w:rsidP="00583B21">
                      <w:pPr>
                        <w:spacing w:after="0" w:line="200" w:lineRule="exact"/>
                        <w:rPr>
                          <w:sz w:val="20"/>
                          <w:szCs w:val="20"/>
                        </w:rPr>
                      </w:pPr>
                    </w:p>
                    <w:p w14:paraId="06CF726F" w14:textId="77777777" w:rsidR="00583B21" w:rsidRDefault="00583B21" w:rsidP="00583B21">
                      <w:pPr>
                        <w:spacing w:after="0" w:line="200" w:lineRule="exact"/>
                        <w:rPr>
                          <w:sz w:val="20"/>
                          <w:szCs w:val="20"/>
                        </w:rPr>
                      </w:pPr>
                    </w:p>
                    <w:p w14:paraId="5F65C2B8" w14:textId="77777777" w:rsidR="00583B21" w:rsidRDefault="00583B21" w:rsidP="00583B21">
                      <w:pPr>
                        <w:spacing w:before="9" w:after="0" w:line="280" w:lineRule="exact"/>
                        <w:rPr>
                          <w:sz w:val="28"/>
                          <w:szCs w:val="28"/>
                        </w:rPr>
                      </w:pPr>
                    </w:p>
                    <w:p w14:paraId="5DEC0819" w14:textId="77777777" w:rsidR="00583B21" w:rsidRDefault="00583B21" w:rsidP="00583B21">
                      <w:pPr>
                        <w:tabs>
                          <w:tab w:val="left" w:pos="5700"/>
                        </w:tabs>
                        <w:spacing w:after="0" w:line="175" w:lineRule="exact"/>
                        <w:ind w:left="3244" w:right="-20"/>
                        <w:rPr>
                          <w:rFonts w:ascii="Arial" w:eastAsia="Arial" w:hAnsi="Arial" w:cs="Arial"/>
                          <w:sz w:val="16"/>
                          <w:szCs w:val="16"/>
                        </w:rPr>
                      </w:pPr>
                      <w:r>
                        <w:rPr>
                          <w:rFonts w:ascii="Arial" w:eastAsia="Arial" w:hAnsi="Arial" w:cs="Arial"/>
                          <w:position w:val="-1"/>
                          <w:sz w:val="16"/>
                          <w:szCs w:val="16"/>
                        </w:rPr>
                        <w:t>H</w:t>
                      </w:r>
                      <w:r>
                        <w:rPr>
                          <w:rFonts w:ascii="Arial" w:eastAsia="Arial" w:hAnsi="Arial" w:cs="Arial"/>
                          <w:spacing w:val="-2"/>
                          <w:position w:val="-1"/>
                          <w:sz w:val="16"/>
                          <w:szCs w:val="16"/>
                        </w:rPr>
                        <w:t>a</w:t>
                      </w:r>
                      <w:r>
                        <w:rPr>
                          <w:rFonts w:ascii="Arial" w:eastAsia="Arial" w:hAnsi="Arial" w:cs="Arial"/>
                          <w:spacing w:val="7"/>
                          <w:position w:val="-1"/>
                          <w:sz w:val="16"/>
                          <w:szCs w:val="16"/>
                        </w:rPr>
                        <w:t>s</w:t>
                      </w:r>
                      <w:r>
                        <w:rPr>
                          <w:rFonts w:ascii="Arial" w:eastAsia="Arial" w:hAnsi="Arial" w:cs="Arial"/>
                          <w:spacing w:val="-2"/>
                          <w:position w:val="-1"/>
                          <w:sz w:val="16"/>
                          <w:szCs w:val="16"/>
                        </w:rPr>
                        <w:t>h</w:t>
                      </w:r>
                      <w:r>
                        <w:rPr>
                          <w:rFonts w:ascii="Arial" w:eastAsia="Arial" w:hAnsi="Arial" w:cs="Arial"/>
                          <w:spacing w:val="-3"/>
                          <w:position w:val="-1"/>
                          <w:sz w:val="16"/>
                          <w:szCs w:val="16"/>
                        </w:rPr>
                        <w:t>M</w:t>
                      </w:r>
                      <w:r>
                        <w:rPr>
                          <w:rFonts w:ascii="Arial" w:eastAsia="Arial" w:hAnsi="Arial" w:cs="Arial"/>
                          <w:spacing w:val="-2"/>
                          <w:position w:val="-1"/>
                          <w:sz w:val="16"/>
                          <w:szCs w:val="16"/>
                        </w:rPr>
                        <w:t>ap</w:t>
                      </w:r>
                      <w:r>
                        <w:rPr>
                          <w:rFonts w:ascii="Arial" w:eastAsia="Arial" w:hAnsi="Arial" w:cs="Arial"/>
                          <w:spacing w:val="-1"/>
                          <w:position w:val="-1"/>
                          <w:sz w:val="16"/>
                          <w:szCs w:val="16"/>
                        </w:rPr>
                        <w:t>::</w:t>
                      </w:r>
                      <w:r>
                        <w:rPr>
                          <w:rFonts w:ascii="Arial" w:eastAsia="Arial" w:hAnsi="Arial" w:cs="Arial"/>
                          <w:spacing w:val="7"/>
                          <w:position w:val="-1"/>
                          <w:sz w:val="16"/>
                          <w:szCs w:val="16"/>
                        </w:rPr>
                        <w:t>c</w:t>
                      </w:r>
                      <w:r>
                        <w:rPr>
                          <w:rFonts w:ascii="Arial" w:eastAsia="Arial" w:hAnsi="Arial" w:cs="Arial"/>
                          <w:spacing w:val="8"/>
                          <w:position w:val="-1"/>
                          <w:sz w:val="16"/>
                          <w:szCs w:val="16"/>
                        </w:rPr>
                        <w:t>li</w:t>
                      </w:r>
                      <w:r>
                        <w:rPr>
                          <w:rFonts w:ascii="Arial" w:eastAsia="Arial" w:hAnsi="Arial" w:cs="Arial"/>
                          <w:spacing w:val="-2"/>
                          <w:position w:val="-1"/>
                          <w:sz w:val="16"/>
                          <w:szCs w:val="16"/>
                        </w:rPr>
                        <w:t>en</w:t>
                      </w:r>
                      <w:r>
                        <w:rPr>
                          <w:rFonts w:ascii="Arial" w:eastAsia="Arial" w:hAnsi="Arial" w:cs="Arial"/>
                          <w:spacing w:val="-1"/>
                          <w:position w:val="-1"/>
                          <w:sz w:val="16"/>
                          <w:szCs w:val="16"/>
                        </w:rPr>
                        <w:t>tI</w:t>
                      </w:r>
                      <w:r>
                        <w:rPr>
                          <w:rFonts w:ascii="Arial" w:eastAsia="Arial" w:hAnsi="Arial" w:cs="Arial"/>
                          <w:spacing w:val="-2"/>
                          <w:position w:val="-1"/>
                          <w:sz w:val="16"/>
                          <w:szCs w:val="16"/>
                        </w:rPr>
                        <w:t>d2</w:t>
                      </w:r>
                      <w:r>
                        <w:rPr>
                          <w:rFonts w:ascii="Arial" w:eastAsia="Arial" w:hAnsi="Arial" w:cs="Arial"/>
                          <w:spacing w:val="4"/>
                          <w:position w:val="-1"/>
                          <w:sz w:val="16"/>
                          <w:szCs w:val="16"/>
                        </w:rPr>
                        <w:t>F</w:t>
                      </w:r>
                      <w:r>
                        <w:rPr>
                          <w:rFonts w:ascii="Arial" w:eastAsia="Arial" w:hAnsi="Arial" w:cs="Arial"/>
                          <w:spacing w:val="8"/>
                          <w:position w:val="-1"/>
                          <w:sz w:val="16"/>
                          <w:szCs w:val="16"/>
                        </w:rPr>
                        <w:t>il</w:t>
                      </w:r>
                      <w:r>
                        <w:rPr>
                          <w:rFonts w:ascii="Arial" w:eastAsia="Arial" w:hAnsi="Arial" w:cs="Arial"/>
                          <w:spacing w:val="-1"/>
                          <w:position w:val="-1"/>
                          <w:sz w:val="16"/>
                          <w:szCs w:val="16"/>
                        </w:rPr>
                        <w:t>t</w:t>
                      </w:r>
                      <w:r>
                        <w:rPr>
                          <w:rFonts w:ascii="Arial" w:eastAsia="Arial" w:hAnsi="Arial" w:cs="Arial"/>
                          <w:spacing w:val="-2"/>
                          <w:position w:val="-1"/>
                          <w:sz w:val="16"/>
                          <w:szCs w:val="16"/>
                        </w:rPr>
                        <w:t>e</w:t>
                      </w:r>
                      <w:r>
                        <w:rPr>
                          <w:rFonts w:ascii="Arial" w:eastAsia="Arial" w:hAnsi="Arial" w:cs="Arial"/>
                          <w:position w:val="-1"/>
                          <w:sz w:val="16"/>
                          <w:szCs w:val="16"/>
                        </w:rPr>
                        <w:t>r</w:t>
                      </w:r>
                      <w:r>
                        <w:rPr>
                          <w:rFonts w:ascii="Arial" w:eastAsia="Arial" w:hAnsi="Arial" w:cs="Arial"/>
                          <w:spacing w:val="5"/>
                          <w:position w:val="-1"/>
                          <w:sz w:val="16"/>
                          <w:szCs w:val="16"/>
                        </w:rPr>
                        <w:t xml:space="preserve"> </w:t>
                      </w:r>
                      <w:r>
                        <w:rPr>
                          <w:rFonts w:ascii="Arial" w:eastAsia="Arial" w:hAnsi="Arial" w:cs="Arial"/>
                          <w:position w:val="-1"/>
                          <w:sz w:val="16"/>
                          <w:szCs w:val="16"/>
                        </w:rPr>
                        <w:tab/>
                      </w:r>
                      <w:r>
                        <w:rPr>
                          <w:rFonts w:ascii="Arial" w:eastAsia="Arial" w:hAnsi="Arial" w:cs="Arial"/>
                          <w:w w:val="103"/>
                          <w:position w:val="-1"/>
                          <w:sz w:val="16"/>
                          <w:szCs w:val="16"/>
                        </w:rPr>
                        <w:t>H</w:t>
                      </w:r>
                      <w:r>
                        <w:rPr>
                          <w:rFonts w:ascii="Arial" w:eastAsia="Arial" w:hAnsi="Arial" w:cs="Arial"/>
                          <w:spacing w:val="-2"/>
                          <w:w w:val="103"/>
                          <w:position w:val="-1"/>
                          <w:sz w:val="16"/>
                          <w:szCs w:val="16"/>
                        </w:rPr>
                        <w:t>a</w:t>
                      </w:r>
                      <w:r>
                        <w:rPr>
                          <w:rFonts w:ascii="Arial" w:eastAsia="Arial" w:hAnsi="Arial" w:cs="Arial"/>
                          <w:spacing w:val="7"/>
                          <w:w w:val="103"/>
                          <w:position w:val="-1"/>
                          <w:sz w:val="16"/>
                          <w:szCs w:val="16"/>
                        </w:rPr>
                        <w:t>s</w:t>
                      </w:r>
                      <w:r>
                        <w:rPr>
                          <w:rFonts w:ascii="Arial" w:eastAsia="Arial" w:hAnsi="Arial" w:cs="Arial"/>
                          <w:spacing w:val="-2"/>
                          <w:w w:val="103"/>
                          <w:position w:val="-1"/>
                          <w:sz w:val="16"/>
                          <w:szCs w:val="16"/>
                        </w:rPr>
                        <w:t>h</w:t>
                      </w:r>
                      <w:r>
                        <w:rPr>
                          <w:rFonts w:ascii="Arial" w:eastAsia="Arial" w:hAnsi="Arial" w:cs="Arial"/>
                          <w:spacing w:val="-3"/>
                          <w:w w:val="103"/>
                          <w:position w:val="-1"/>
                          <w:sz w:val="16"/>
                          <w:szCs w:val="16"/>
                        </w:rPr>
                        <w:t>M</w:t>
                      </w:r>
                      <w:r>
                        <w:rPr>
                          <w:rFonts w:ascii="Arial" w:eastAsia="Arial" w:hAnsi="Arial" w:cs="Arial"/>
                          <w:spacing w:val="-2"/>
                          <w:w w:val="103"/>
                          <w:position w:val="-1"/>
                          <w:sz w:val="16"/>
                          <w:szCs w:val="16"/>
                        </w:rPr>
                        <w:t>ap</w:t>
                      </w:r>
                      <w:r>
                        <w:rPr>
                          <w:rFonts w:ascii="Arial" w:eastAsia="Arial" w:hAnsi="Arial" w:cs="Arial"/>
                          <w:spacing w:val="-1"/>
                          <w:w w:val="102"/>
                          <w:position w:val="-1"/>
                          <w:sz w:val="16"/>
                          <w:szCs w:val="16"/>
                        </w:rPr>
                        <w:t>::</w:t>
                      </w:r>
                      <w:r>
                        <w:rPr>
                          <w:rFonts w:ascii="Arial" w:eastAsia="Arial" w:hAnsi="Arial" w:cs="Arial"/>
                          <w:spacing w:val="7"/>
                          <w:w w:val="103"/>
                          <w:position w:val="-1"/>
                          <w:sz w:val="16"/>
                          <w:szCs w:val="16"/>
                        </w:rPr>
                        <w:t>c</w:t>
                      </w:r>
                      <w:r>
                        <w:rPr>
                          <w:rFonts w:ascii="Arial" w:eastAsia="Arial" w:hAnsi="Arial" w:cs="Arial"/>
                          <w:spacing w:val="8"/>
                          <w:w w:val="103"/>
                          <w:position w:val="-1"/>
                          <w:sz w:val="16"/>
                          <w:szCs w:val="16"/>
                        </w:rPr>
                        <w:t>li</w:t>
                      </w:r>
                      <w:r>
                        <w:rPr>
                          <w:rFonts w:ascii="Arial" w:eastAsia="Arial" w:hAnsi="Arial" w:cs="Arial"/>
                          <w:spacing w:val="-2"/>
                          <w:w w:val="103"/>
                          <w:position w:val="-1"/>
                          <w:sz w:val="16"/>
                          <w:szCs w:val="16"/>
                        </w:rPr>
                        <w:t>en</w:t>
                      </w:r>
                      <w:r>
                        <w:rPr>
                          <w:rFonts w:ascii="Arial" w:eastAsia="Arial" w:hAnsi="Arial" w:cs="Arial"/>
                          <w:spacing w:val="-1"/>
                          <w:w w:val="102"/>
                          <w:position w:val="-1"/>
                          <w:sz w:val="16"/>
                          <w:szCs w:val="16"/>
                        </w:rPr>
                        <w:t>tI</w:t>
                      </w:r>
                      <w:r>
                        <w:rPr>
                          <w:rFonts w:ascii="Arial" w:eastAsia="Arial" w:hAnsi="Arial" w:cs="Arial"/>
                          <w:spacing w:val="-2"/>
                          <w:w w:val="103"/>
                          <w:position w:val="-1"/>
                          <w:sz w:val="16"/>
                          <w:szCs w:val="16"/>
                        </w:rPr>
                        <w:t>d2</w:t>
                      </w:r>
                      <w:r>
                        <w:rPr>
                          <w:rFonts w:ascii="Arial" w:eastAsia="Arial" w:hAnsi="Arial" w:cs="Arial"/>
                          <w:spacing w:val="7"/>
                          <w:w w:val="103"/>
                          <w:position w:val="-1"/>
                          <w:sz w:val="16"/>
                          <w:szCs w:val="16"/>
                        </w:rPr>
                        <w:t>s</w:t>
                      </w:r>
                      <w:r>
                        <w:rPr>
                          <w:rFonts w:ascii="Arial" w:eastAsia="Arial" w:hAnsi="Arial" w:cs="Arial"/>
                          <w:spacing w:val="-2"/>
                          <w:w w:val="103"/>
                          <w:position w:val="-1"/>
                          <w:sz w:val="16"/>
                          <w:szCs w:val="16"/>
                        </w:rPr>
                        <w:t>en</w:t>
                      </w:r>
                      <w:r>
                        <w:rPr>
                          <w:rFonts w:ascii="Arial" w:eastAsia="Arial" w:hAnsi="Arial" w:cs="Arial"/>
                          <w:spacing w:val="7"/>
                          <w:w w:val="103"/>
                          <w:position w:val="-1"/>
                          <w:sz w:val="16"/>
                          <w:szCs w:val="16"/>
                        </w:rPr>
                        <w:t>s</w:t>
                      </w:r>
                      <w:r>
                        <w:rPr>
                          <w:rFonts w:ascii="Arial" w:eastAsia="Arial" w:hAnsi="Arial" w:cs="Arial"/>
                          <w:spacing w:val="-2"/>
                          <w:w w:val="103"/>
                          <w:position w:val="-1"/>
                          <w:sz w:val="16"/>
                          <w:szCs w:val="16"/>
                        </w:rPr>
                        <w:t>o</w:t>
                      </w:r>
                      <w:r>
                        <w:rPr>
                          <w:rFonts w:ascii="Arial" w:eastAsia="Arial" w:hAnsi="Arial" w:cs="Arial"/>
                          <w:spacing w:val="5"/>
                          <w:w w:val="103"/>
                          <w:position w:val="-1"/>
                          <w:sz w:val="16"/>
                          <w:szCs w:val="16"/>
                        </w:rPr>
                        <w:t>r</w:t>
                      </w:r>
                      <w:r>
                        <w:rPr>
                          <w:rFonts w:ascii="Arial" w:eastAsia="Arial" w:hAnsi="Arial" w:cs="Arial"/>
                          <w:spacing w:val="-1"/>
                          <w:w w:val="102"/>
                          <w:position w:val="-1"/>
                          <w:sz w:val="16"/>
                          <w:szCs w:val="16"/>
                        </w:rPr>
                        <w:t>I</w:t>
                      </w:r>
                      <w:r>
                        <w:rPr>
                          <w:rFonts w:ascii="Arial" w:eastAsia="Arial" w:hAnsi="Arial" w:cs="Arial"/>
                          <w:spacing w:val="-2"/>
                          <w:w w:val="103"/>
                          <w:position w:val="-1"/>
                          <w:sz w:val="16"/>
                          <w:szCs w:val="16"/>
                        </w:rPr>
                        <w:t>d</w:t>
                      </w:r>
                      <w:r>
                        <w:rPr>
                          <w:rFonts w:ascii="Arial" w:eastAsia="Arial" w:hAnsi="Arial" w:cs="Arial"/>
                          <w:w w:val="103"/>
                          <w:position w:val="-1"/>
                          <w:sz w:val="16"/>
                          <w:szCs w:val="16"/>
                        </w:rPr>
                        <w:t>s</w:t>
                      </w:r>
                    </w:p>
                    <w:p w14:paraId="42FF9F91" w14:textId="77777777" w:rsidR="00583B21" w:rsidRDefault="00583B21" w:rsidP="00583B21">
                      <w:pPr>
                        <w:spacing w:after="0" w:line="159" w:lineRule="exact"/>
                        <w:ind w:left="620" w:right="-20"/>
                        <w:rPr>
                          <w:rFonts w:ascii="Arial" w:eastAsia="Arial" w:hAnsi="Arial" w:cs="Arial"/>
                          <w:sz w:val="16"/>
                          <w:szCs w:val="16"/>
                        </w:rPr>
                      </w:pPr>
                      <w:r>
                        <w:rPr>
                          <w:rFonts w:ascii="Arial" w:eastAsia="Arial" w:hAnsi="Arial" w:cs="Arial"/>
                          <w:spacing w:val="10"/>
                          <w:w w:val="103"/>
                          <w:sz w:val="16"/>
                          <w:szCs w:val="16"/>
                        </w:rPr>
                        <w:t>A</w:t>
                      </w:r>
                      <w:r>
                        <w:rPr>
                          <w:rFonts w:ascii="Arial" w:eastAsia="Arial" w:hAnsi="Arial" w:cs="Arial"/>
                          <w:spacing w:val="-2"/>
                          <w:w w:val="103"/>
                          <w:sz w:val="16"/>
                          <w:szCs w:val="16"/>
                        </w:rPr>
                        <w:t>pp</w:t>
                      </w:r>
                      <w:r>
                        <w:rPr>
                          <w:rFonts w:ascii="Arial" w:eastAsia="Arial" w:hAnsi="Arial" w:cs="Arial"/>
                          <w:spacing w:val="8"/>
                          <w:w w:val="103"/>
                          <w:sz w:val="16"/>
                          <w:szCs w:val="16"/>
                        </w:rPr>
                        <w:t>li</w:t>
                      </w:r>
                      <w:r>
                        <w:rPr>
                          <w:rFonts w:ascii="Arial" w:eastAsia="Arial" w:hAnsi="Arial" w:cs="Arial"/>
                          <w:spacing w:val="7"/>
                          <w:w w:val="103"/>
                          <w:sz w:val="16"/>
                          <w:szCs w:val="16"/>
                        </w:rPr>
                        <w:t>c</w:t>
                      </w:r>
                      <w:r>
                        <w:rPr>
                          <w:rFonts w:ascii="Arial" w:eastAsia="Arial" w:hAnsi="Arial" w:cs="Arial"/>
                          <w:spacing w:val="-2"/>
                          <w:w w:val="103"/>
                          <w:sz w:val="16"/>
                          <w:szCs w:val="16"/>
                        </w:rPr>
                        <w:t>a</w:t>
                      </w:r>
                      <w:r>
                        <w:rPr>
                          <w:rFonts w:ascii="Arial" w:eastAsia="Arial" w:hAnsi="Arial" w:cs="Arial"/>
                          <w:spacing w:val="-1"/>
                          <w:w w:val="102"/>
                          <w:sz w:val="16"/>
                          <w:szCs w:val="16"/>
                        </w:rPr>
                        <w:t>t</w:t>
                      </w:r>
                      <w:r>
                        <w:rPr>
                          <w:rFonts w:ascii="Arial" w:eastAsia="Arial" w:hAnsi="Arial" w:cs="Arial"/>
                          <w:spacing w:val="8"/>
                          <w:w w:val="103"/>
                          <w:sz w:val="16"/>
                          <w:szCs w:val="16"/>
                        </w:rPr>
                        <w:t>i</w:t>
                      </w:r>
                      <w:r>
                        <w:rPr>
                          <w:rFonts w:ascii="Arial" w:eastAsia="Arial" w:hAnsi="Arial" w:cs="Arial"/>
                          <w:spacing w:val="-2"/>
                          <w:w w:val="103"/>
                          <w:sz w:val="16"/>
                          <w:szCs w:val="16"/>
                        </w:rPr>
                        <w:t>o</w:t>
                      </w:r>
                      <w:r>
                        <w:rPr>
                          <w:rFonts w:ascii="Arial" w:eastAsia="Arial" w:hAnsi="Arial" w:cs="Arial"/>
                          <w:w w:val="103"/>
                          <w:sz w:val="16"/>
                          <w:szCs w:val="16"/>
                        </w:rPr>
                        <w:t>n</w:t>
                      </w:r>
                    </w:p>
                    <w:p w14:paraId="63995A83" w14:textId="77777777" w:rsidR="00583B21" w:rsidRDefault="00583B21" w:rsidP="00583B21">
                      <w:pPr>
                        <w:spacing w:before="2" w:after="0" w:line="140" w:lineRule="exact"/>
                        <w:rPr>
                          <w:sz w:val="14"/>
                          <w:szCs w:val="14"/>
                        </w:rPr>
                      </w:pPr>
                    </w:p>
                    <w:p w14:paraId="0D322F75" w14:textId="77777777" w:rsidR="00583B21" w:rsidRDefault="00583B21" w:rsidP="00583B21">
                      <w:pPr>
                        <w:spacing w:after="0" w:line="200" w:lineRule="exact"/>
                        <w:rPr>
                          <w:sz w:val="20"/>
                          <w:szCs w:val="20"/>
                        </w:rPr>
                      </w:pPr>
                    </w:p>
                    <w:p w14:paraId="59534324" w14:textId="77777777" w:rsidR="00583B21" w:rsidRDefault="00583B21" w:rsidP="00583B21">
                      <w:pPr>
                        <w:tabs>
                          <w:tab w:val="left" w:pos="6320"/>
                        </w:tabs>
                        <w:spacing w:after="0" w:line="240" w:lineRule="auto"/>
                        <w:ind w:left="1293" w:right="1810"/>
                        <w:jc w:val="center"/>
                        <w:rPr>
                          <w:rFonts w:ascii="Arial" w:eastAsia="Arial" w:hAnsi="Arial" w:cs="Arial"/>
                          <w:sz w:val="16"/>
                          <w:szCs w:val="16"/>
                        </w:rPr>
                      </w:pPr>
                      <w:r>
                        <w:rPr>
                          <w:rFonts w:ascii="Arial" w:eastAsia="Arial" w:hAnsi="Arial" w:cs="Arial"/>
                          <w:position w:val="-3"/>
                          <w:sz w:val="16"/>
                          <w:szCs w:val="16"/>
                        </w:rPr>
                        <w:t>6</w:t>
                      </w:r>
                      <w:r>
                        <w:rPr>
                          <w:rFonts w:ascii="Arial" w:eastAsia="Arial" w:hAnsi="Arial" w:cs="Arial"/>
                          <w:spacing w:val="-42"/>
                          <w:position w:val="-3"/>
                          <w:sz w:val="16"/>
                          <w:szCs w:val="16"/>
                        </w:rPr>
                        <w:t xml:space="preserve"> </w:t>
                      </w:r>
                      <w:r>
                        <w:rPr>
                          <w:rFonts w:ascii="Arial" w:eastAsia="Arial" w:hAnsi="Arial" w:cs="Arial"/>
                          <w:position w:val="-3"/>
                          <w:sz w:val="16"/>
                          <w:szCs w:val="16"/>
                        </w:rPr>
                        <w:tab/>
                      </w:r>
                      <w:r>
                        <w:rPr>
                          <w:rFonts w:ascii="Arial" w:eastAsia="Arial" w:hAnsi="Arial" w:cs="Arial"/>
                          <w:w w:val="103"/>
                          <w:sz w:val="16"/>
                          <w:szCs w:val="16"/>
                        </w:rPr>
                        <w:t>2</w:t>
                      </w:r>
                    </w:p>
                    <w:p w14:paraId="6A439949" w14:textId="77777777" w:rsidR="00583B21" w:rsidRDefault="00583B21" w:rsidP="00583B21">
                      <w:pPr>
                        <w:tabs>
                          <w:tab w:val="left" w:pos="6360"/>
                        </w:tabs>
                        <w:spacing w:after="0" w:line="180" w:lineRule="exact"/>
                        <w:ind w:left="2299" w:right="-20"/>
                        <w:rPr>
                          <w:rFonts w:ascii="Arial" w:eastAsia="Arial" w:hAnsi="Arial" w:cs="Arial"/>
                          <w:sz w:val="16"/>
                          <w:szCs w:val="16"/>
                        </w:rPr>
                      </w:pPr>
                      <w:r>
                        <w:rPr>
                          <w:rFonts w:ascii="Arial" w:eastAsia="Arial" w:hAnsi="Arial" w:cs="Arial"/>
                          <w:sz w:val="16"/>
                          <w:szCs w:val="16"/>
                        </w:rPr>
                        <w:t>5</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sz w:val="16"/>
                          <w:szCs w:val="16"/>
                        </w:rPr>
                        <w:t>3</w:t>
                      </w:r>
                    </w:p>
                    <w:p w14:paraId="3E5C8439" w14:textId="77777777" w:rsidR="00583B21" w:rsidRDefault="00583B21" w:rsidP="00583B21">
                      <w:pPr>
                        <w:tabs>
                          <w:tab w:val="left" w:pos="2700"/>
                          <w:tab w:val="left" w:pos="4680"/>
                          <w:tab w:val="left" w:pos="6900"/>
                        </w:tabs>
                        <w:spacing w:before="29" w:after="0" w:line="390" w:lineRule="exact"/>
                        <w:ind w:left="4053" w:right="-6" w:hanging="4003"/>
                        <w:rPr>
                          <w:rFonts w:ascii="Arial" w:eastAsia="Arial" w:hAnsi="Arial" w:cs="Arial"/>
                          <w:sz w:val="16"/>
                          <w:szCs w:val="16"/>
                        </w:rPr>
                      </w:pPr>
                      <w:r>
                        <w:rPr>
                          <w:rFonts w:ascii="Arial" w:eastAsia="Arial" w:hAnsi="Arial" w:cs="Arial"/>
                          <w:w w:val="102"/>
                          <w:sz w:val="16"/>
                          <w:szCs w:val="16"/>
                        </w:rPr>
                        <w:t>C</w:t>
                      </w:r>
                      <w:r>
                        <w:rPr>
                          <w:rFonts w:ascii="Arial" w:eastAsia="Arial" w:hAnsi="Arial" w:cs="Arial"/>
                          <w:spacing w:val="8"/>
                          <w:w w:val="102"/>
                          <w:sz w:val="16"/>
                          <w:szCs w:val="16"/>
                        </w:rPr>
                        <w:t>li</w:t>
                      </w:r>
                      <w:r>
                        <w:rPr>
                          <w:rFonts w:ascii="Arial" w:eastAsia="Arial" w:hAnsi="Arial" w:cs="Arial"/>
                          <w:spacing w:val="-2"/>
                          <w:w w:val="102"/>
                          <w:sz w:val="16"/>
                          <w:szCs w:val="16"/>
                        </w:rPr>
                        <w:t>en</w:t>
                      </w:r>
                      <w:r>
                        <w:rPr>
                          <w:rFonts w:ascii="Arial" w:eastAsia="Arial" w:hAnsi="Arial" w:cs="Arial"/>
                          <w:spacing w:val="-1"/>
                          <w:w w:val="102"/>
                          <w:sz w:val="16"/>
                          <w:szCs w:val="16"/>
                        </w:rPr>
                        <w:t>t</w:t>
                      </w:r>
                      <w:r>
                        <w:rPr>
                          <w:rFonts w:ascii="Arial" w:eastAsia="Arial" w:hAnsi="Arial" w:cs="Arial"/>
                          <w:spacing w:val="6"/>
                          <w:w w:val="102"/>
                          <w:sz w:val="16"/>
                          <w:szCs w:val="16"/>
                        </w:rPr>
                        <w:t>G</w:t>
                      </w:r>
                      <w:r>
                        <w:rPr>
                          <w:rFonts w:ascii="Arial" w:eastAsia="Arial" w:hAnsi="Arial" w:cs="Arial"/>
                          <w:spacing w:val="5"/>
                          <w:w w:val="102"/>
                          <w:sz w:val="16"/>
                          <w:szCs w:val="16"/>
                        </w:rPr>
                        <w:t>r</w:t>
                      </w:r>
                      <w:r>
                        <w:rPr>
                          <w:rFonts w:ascii="Arial" w:eastAsia="Arial" w:hAnsi="Arial" w:cs="Arial"/>
                          <w:spacing w:val="8"/>
                          <w:w w:val="102"/>
                          <w:sz w:val="16"/>
                          <w:szCs w:val="16"/>
                        </w:rPr>
                        <w:t>i</w:t>
                      </w:r>
                      <w:r>
                        <w:rPr>
                          <w:rFonts w:ascii="Arial" w:eastAsia="Arial" w:hAnsi="Arial" w:cs="Arial"/>
                          <w:spacing w:val="-2"/>
                          <w:w w:val="102"/>
                          <w:sz w:val="16"/>
                          <w:szCs w:val="16"/>
                        </w:rPr>
                        <w:t>d</w:t>
                      </w:r>
                      <w:r>
                        <w:rPr>
                          <w:rFonts w:ascii="Arial" w:eastAsia="Arial" w:hAnsi="Arial" w:cs="Arial"/>
                          <w:w w:val="102"/>
                          <w:sz w:val="16"/>
                          <w:szCs w:val="16"/>
                        </w:rPr>
                        <w:t>C</w:t>
                      </w:r>
                      <w:r>
                        <w:rPr>
                          <w:rFonts w:ascii="Arial" w:eastAsia="Arial" w:hAnsi="Arial" w:cs="Arial"/>
                          <w:spacing w:val="-2"/>
                          <w:w w:val="102"/>
                          <w:sz w:val="16"/>
                          <w:szCs w:val="16"/>
                        </w:rPr>
                        <w:t>hangeL</w:t>
                      </w:r>
                      <w:r>
                        <w:rPr>
                          <w:rFonts w:ascii="Arial" w:eastAsia="Arial" w:hAnsi="Arial" w:cs="Arial"/>
                          <w:spacing w:val="8"/>
                          <w:w w:val="102"/>
                          <w:sz w:val="16"/>
                          <w:szCs w:val="16"/>
                        </w:rPr>
                        <w:t>i</w:t>
                      </w:r>
                      <w:r>
                        <w:rPr>
                          <w:rFonts w:ascii="Arial" w:eastAsia="Arial" w:hAnsi="Arial" w:cs="Arial"/>
                          <w:spacing w:val="7"/>
                          <w:w w:val="102"/>
                          <w:sz w:val="16"/>
                          <w:szCs w:val="16"/>
                        </w:rPr>
                        <w:t>s</w:t>
                      </w:r>
                      <w:r>
                        <w:rPr>
                          <w:rFonts w:ascii="Arial" w:eastAsia="Arial" w:hAnsi="Arial" w:cs="Arial"/>
                          <w:spacing w:val="-1"/>
                          <w:w w:val="102"/>
                          <w:sz w:val="16"/>
                          <w:szCs w:val="16"/>
                        </w:rPr>
                        <w:t>t</w:t>
                      </w:r>
                      <w:r>
                        <w:rPr>
                          <w:rFonts w:ascii="Arial" w:eastAsia="Arial" w:hAnsi="Arial" w:cs="Arial"/>
                          <w:spacing w:val="-2"/>
                          <w:w w:val="102"/>
                          <w:sz w:val="16"/>
                          <w:szCs w:val="16"/>
                        </w:rPr>
                        <w:t>ene</w:t>
                      </w:r>
                      <w:r>
                        <w:rPr>
                          <w:rFonts w:ascii="Arial" w:eastAsia="Arial" w:hAnsi="Arial" w:cs="Arial"/>
                          <w:w w:val="102"/>
                          <w:sz w:val="16"/>
                          <w:szCs w:val="16"/>
                        </w:rPr>
                        <w:t>r</w:t>
                      </w:r>
                      <w:r>
                        <w:rPr>
                          <w:rFonts w:ascii="Arial" w:eastAsia="Arial" w:hAnsi="Arial" w:cs="Arial"/>
                          <w:spacing w:val="-28"/>
                          <w:w w:val="102"/>
                          <w:sz w:val="16"/>
                          <w:szCs w:val="16"/>
                        </w:rPr>
                        <w:t xml:space="preserve"> </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6"/>
                          <w:sz w:val="16"/>
                          <w:szCs w:val="16"/>
                        </w:rPr>
                        <w:t>G</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10"/>
                          <w:sz w:val="16"/>
                          <w:szCs w:val="16"/>
                        </w:rPr>
                        <w:t>V</w:t>
                      </w:r>
                      <w:r>
                        <w:rPr>
                          <w:rFonts w:ascii="Arial" w:eastAsia="Arial" w:hAnsi="Arial" w:cs="Arial"/>
                          <w:spacing w:val="8"/>
                          <w:sz w:val="16"/>
                          <w:szCs w:val="16"/>
                        </w:rPr>
                        <w:t>i</w:t>
                      </w:r>
                      <w:r>
                        <w:rPr>
                          <w:rFonts w:ascii="Arial" w:eastAsia="Arial" w:hAnsi="Arial" w:cs="Arial"/>
                          <w:spacing w:val="-2"/>
                          <w:sz w:val="16"/>
                          <w:szCs w:val="16"/>
                        </w:rPr>
                        <w:t>e</w:t>
                      </w:r>
                      <w:r>
                        <w:rPr>
                          <w:rFonts w:ascii="Arial" w:eastAsia="Arial" w:hAnsi="Arial" w:cs="Arial"/>
                          <w:sz w:val="16"/>
                          <w:szCs w:val="16"/>
                        </w:rPr>
                        <w:t>w</w:t>
                      </w:r>
                      <w:r>
                        <w:rPr>
                          <w:rFonts w:ascii="Arial" w:eastAsia="Arial" w:hAnsi="Arial" w:cs="Arial"/>
                          <w:spacing w:val="-15"/>
                          <w:sz w:val="16"/>
                          <w:szCs w:val="16"/>
                        </w:rPr>
                        <w:t xml:space="preserve"> </w:t>
                      </w:r>
                      <w:r>
                        <w:rPr>
                          <w:rFonts w:ascii="Arial" w:eastAsia="Arial" w:hAnsi="Arial" w:cs="Arial"/>
                          <w:sz w:val="16"/>
                          <w:szCs w:val="16"/>
                        </w:rPr>
                        <w:tab/>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3"/>
                          <w:w w:val="103"/>
                          <w:sz w:val="16"/>
                          <w:szCs w:val="16"/>
                        </w:rPr>
                        <w:t>M</w:t>
                      </w:r>
                      <w:r>
                        <w:rPr>
                          <w:rFonts w:ascii="Arial" w:eastAsia="Arial" w:hAnsi="Arial" w:cs="Arial"/>
                          <w:spacing w:val="-2"/>
                          <w:w w:val="103"/>
                          <w:sz w:val="16"/>
                          <w:szCs w:val="16"/>
                        </w:rPr>
                        <w:t>anage</w:t>
                      </w:r>
                      <w:r>
                        <w:rPr>
                          <w:rFonts w:ascii="Arial" w:eastAsia="Arial" w:hAnsi="Arial" w:cs="Arial"/>
                          <w:w w:val="103"/>
                          <w:sz w:val="16"/>
                          <w:szCs w:val="16"/>
                        </w:rPr>
                        <w:t>r</w:t>
                      </w:r>
                      <w:r>
                        <w:rPr>
                          <w:rFonts w:ascii="Arial" w:eastAsia="Arial" w:hAnsi="Arial" w:cs="Arial"/>
                          <w:sz w:val="16"/>
                          <w:szCs w:val="16"/>
                        </w:rPr>
                        <w:tab/>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pacing w:val="10"/>
                          <w:sz w:val="16"/>
                          <w:szCs w:val="16"/>
                        </w:rPr>
                        <w:t>B</w:t>
                      </w:r>
                      <w:r>
                        <w:rPr>
                          <w:rFonts w:ascii="Arial" w:eastAsia="Arial" w:hAnsi="Arial" w:cs="Arial"/>
                          <w:spacing w:val="-2"/>
                          <w:sz w:val="16"/>
                          <w:szCs w:val="16"/>
                        </w:rPr>
                        <w:t>u</w:t>
                      </w:r>
                      <w:r>
                        <w:rPr>
                          <w:rFonts w:ascii="Arial" w:eastAsia="Arial" w:hAnsi="Arial" w:cs="Arial"/>
                          <w:spacing w:val="8"/>
                          <w:sz w:val="16"/>
                          <w:szCs w:val="16"/>
                        </w:rPr>
                        <w:t>il</w:t>
                      </w:r>
                      <w:r>
                        <w:rPr>
                          <w:rFonts w:ascii="Arial" w:eastAsia="Arial" w:hAnsi="Arial" w:cs="Arial"/>
                          <w:spacing w:val="-2"/>
                          <w:sz w:val="16"/>
                          <w:szCs w:val="16"/>
                        </w:rPr>
                        <w:t>de</w:t>
                      </w:r>
                      <w:r>
                        <w:rPr>
                          <w:rFonts w:ascii="Arial" w:eastAsia="Arial" w:hAnsi="Arial" w:cs="Arial"/>
                          <w:spacing w:val="5"/>
                          <w:sz w:val="16"/>
                          <w:szCs w:val="16"/>
                        </w:rPr>
                        <w:t>r</w:t>
                      </w:r>
                      <w:r>
                        <w:rPr>
                          <w:rFonts w:ascii="Arial" w:eastAsia="Arial" w:hAnsi="Arial" w:cs="Arial"/>
                          <w:spacing w:val="10"/>
                          <w:sz w:val="16"/>
                          <w:szCs w:val="16"/>
                        </w:rPr>
                        <w:t>B</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39"/>
                          <w:sz w:val="16"/>
                          <w:szCs w:val="16"/>
                        </w:rPr>
                        <w:t xml:space="preserve"> </w:t>
                      </w:r>
                      <w:r>
                        <w:rPr>
                          <w:rFonts w:ascii="Arial" w:eastAsia="Arial" w:hAnsi="Arial" w:cs="Arial"/>
                          <w:sz w:val="16"/>
                          <w:szCs w:val="16"/>
                        </w:rPr>
                        <w:t>n</w:t>
                      </w:r>
                      <w:r>
                        <w:rPr>
                          <w:rFonts w:ascii="Arial" w:eastAsia="Arial" w:hAnsi="Arial" w:cs="Arial"/>
                          <w:spacing w:val="-32"/>
                          <w:sz w:val="16"/>
                          <w:szCs w:val="16"/>
                        </w:rPr>
                        <w:t xml:space="preserve"> </w:t>
                      </w:r>
                      <w:r>
                        <w:rPr>
                          <w:rFonts w:ascii="Arial" w:eastAsia="Arial" w:hAnsi="Arial" w:cs="Arial"/>
                          <w:spacing w:val="-2"/>
                          <w:sz w:val="16"/>
                          <w:szCs w:val="16"/>
                        </w:rPr>
                        <w:t>b</w:t>
                      </w:r>
                      <w:r>
                        <w:rPr>
                          <w:rFonts w:ascii="Arial" w:eastAsia="Arial" w:hAnsi="Arial" w:cs="Arial"/>
                          <w:sz w:val="16"/>
                          <w:szCs w:val="16"/>
                        </w:rPr>
                        <w:t>:</w:t>
                      </w:r>
                      <w:r>
                        <w:rPr>
                          <w:rFonts w:ascii="Arial" w:eastAsia="Arial" w:hAnsi="Arial" w:cs="Arial"/>
                          <w:spacing w:val="3"/>
                          <w:sz w:val="16"/>
                          <w:szCs w:val="16"/>
                        </w:rPr>
                        <w:t xml:space="preserve"> </w:t>
                      </w:r>
                      <w:r>
                        <w:rPr>
                          <w:rFonts w:ascii="Arial" w:eastAsia="Arial" w:hAnsi="Arial" w:cs="Arial"/>
                          <w:w w:val="103"/>
                          <w:sz w:val="16"/>
                          <w:szCs w:val="16"/>
                        </w:rPr>
                        <w:t>4</w:t>
                      </w:r>
                    </w:p>
                    <w:p w14:paraId="7E495E76" w14:textId="77777777" w:rsidR="00583B21" w:rsidRDefault="00583B21" w:rsidP="00583B21">
                      <w:pPr>
                        <w:spacing w:after="0" w:line="166" w:lineRule="exact"/>
                        <w:ind w:right="2533"/>
                        <w:jc w:val="right"/>
                        <w:rPr>
                          <w:rFonts w:ascii="Arial" w:eastAsia="Arial" w:hAnsi="Arial" w:cs="Arial"/>
                          <w:sz w:val="16"/>
                          <w:szCs w:val="16"/>
                        </w:rPr>
                      </w:pPr>
                      <w:r>
                        <w:rPr>
                          <w:rFonts w:ascii="Arial" w:eastAsia="Arial" w:hAnsi="Arial" w:cs="Arial"/>
                          <w:w w:val="103"/>
                          <w:sz w:val="16"/>
                          <w:szCs w:val="16"/>
                        </w:rPr>
                        <w:t>1</w:t>
                      </w:r>
                    </w:p>
                    <w:p w14:paraId="5FB9DA50" w14:textId="77777777" w:rsidR="00583B21" w:rsidRDefault="00583B21" w:rsidP="00583B21">
                      <w:pPr>
                        <w:spacing w:after="0" w:line="200" w:lineRule="exact"/>
                        <w:rPr>
                          <w:sz w:val="20"/>
                          <w:szCs w:val="20"/>
                        </w:rPr>
                      </w:pPr>
                    </w:p>
                    <w:p w14:paraId="77F91C3B" w14:textId="77777777" w:rsidR="00583B21" w:rsidRDefault="00583B21" w:rsidP="00583B21">
                      <w:pPr>
                        <w:spacing w:before="17" w:after="0" w:line="200" w:lineRule="exact"/>
                        <w:rPr>
                          <w:sz w:val="20"/>
                          <w:szCs w:val="20"/>
                        </w:rPr>
                      </w:pPr>
                    </w:p>
                    <w:p w14:paraId="2ABCF63A" w14:textId="77777777" w:rsidR="00583B21" w:rsidRDefault="00583B21" w:rsidP="00583B21">
                      <w:pPr>
                        <w:tabs>
                          <w:tab w:val="left" w:pos="4480"/>
                        </w:tabs>
                        <w:spacing w:after="0" w:line="240" w:lineRule="auto"/>
                        <w:ind w:left="1712" w:right="2192"/>
                        <w:jc w:val="center"/>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s</w:t>
                      </w:r>
                      <w:r>
                        <w:rPr>
                          <w:rFonts w:ascii="Arial" w:eastAsia="Arial" w:hAnsi="Arial" w:cs="Arial"/>
                          <w:spacing w:val="6"/>
                          <w:sz w:val="16"/>
                          <w:szCs w:val="16"/>
                        </w:rPr>
                        <w:t xml:space="preserve"> </w:t>
                      </w:r>
                      <w:r>
                        <w:rPr>
                          <w:rFonts w:ascii="Arial" w:eastAsia="Arial" w:hAnsi="Arial" w:cs="Arial"/>
                          <w:sz w:val="16"/>
                          <w:szCs w:val="16"/>
                        </w:rPr>
                        <w:tab/>
                      </w:r>
                      <w:r>
                        <w:rPr>
                          <w:rFonts w:ascii="Arial" w:eastAsia="Arial" w:hAnsi="Arial" w:cs="Arial"/>
                          <w:spacing w:val="4"/>
                          <w:w w:val="103"/>
                          <w:sz w:val="16"/>
                          <w:szCs w:val="16"/>
                        </w:rPr>
                        <w:t>T</w:t>
                      </w:r>
                      <w:r>
                        <w:rPr>
                          <w:rFonts w:ascii="Arial" w:eastAsia="Arial" w:hAnsi="Arial" w:cs="Arial"/>
                          <w:spacing w:val="-2"/>
                          <w:w w:val="103"/>
                          <w:sz w:val="16"/>
                          <w:szCs w:val="16"/>
                        </w:rPr>
                        <w:t>h</w:t>
                      </w:r>
                      <w:r>
                        <w:rPr>
                          <w:rFonts w:ascii="Arial" w:eastAsia="Arial" w:hAnsi="Arial" w:cs="Arial"/>
                          <w:spacing w:val="5"/>
                          <w:w w:val="103"/>
                          <w:sz w:val="16"/>
                          <w:szCs w:val="16"/>
                        </w:rPr>
                        <w:t>r</w:t>
                      </w:r>
                      <w:r>
                        <w:rPr>
                          <w:rFonts w:ascii="Arial" w:eastAsia="Arial" w:hAnsi="Arial" w:cs="Arial"/>
                          <w:spacing w:val="-2"/>
                          <w:w w:val="103"/>
                          <w:sz w:val="16"/>
                          <w:szCs w:val="16"/>
                        </w:rPr>
                        <w:t>ead</w:t>
                      </w:r>
                      <w:r>
                        <w:rPr>
                          <w:rFonts w:ascii="Arial" w:eastAsia="Arial" w:hAnsi="Arial" w:cs="Arial"/>
                          <w:spacing w:val="-1"/>
                          <w:w w:val="102"/>
                          <w:sz w:val="16"/>
                          <w:szCs w:val="16"/>
                        </w:rPr>
                        <w:t>::</w:t>
                      </w:r>
                      <w:r>
                        <w:rPr>
                          <w:rFonts w:ascii="Arial" w:eastAsia="Arial" w:hAnsi="Arial" w:cs="Arial"/>
                          <w:spacing w:val="4"/>
                          <w:w w:val="103"/>
                          <w:sz w:val="16"/>
                          <w:szCs w:val="16"/>
                        </w:rPr>
                        <w:t>F</w:t>
                      </w:r>
                      <w:r>
                        <w:rPr>
                          <w:rFonts w:ascii="Arial" w:eastAsia="Arial" w:hAnsi="Arial" w:cs="Arial"/>
                          <w:spacing w:val="8"/>
                          <w:w w:val="103"/>
                          <w:sz w:val="16"/>
                          <w:szCs w:val="16"/>
                        </w:rPr>
                        <w:t>il</w:t>
                      </w:r>
                      <w:r>
                        <w:rPr>
                          <w:rFonts w:ascii="Arial" w:eastAsia="Arial" w:hAnsi="Arial" w:cs="Arial"/>
                          <w:spacing w:val="-1"/>
                          <w:w w:val="102"/>
                          <w:sz w:val="16"/>
                          <w:szCs w:val="16"/>
                        </w:rPr>
                        <w:t>t</w:t>
                      </w:r>
                      <w:r>
                        <w:rPr>
                          <w:rFonts w:ascii="Arial" w:eastAsia="Arial" w:hAnsi="Arial" w:cs="Arial"/>
                          <w:spacing w:val="-2"/>
                          <w:w w:val="103"/>
                          <w:sz w:val="16"/>
                          <w:szCs w:val="16"/>
                        </w:rPr>
                        <w:t>e</w:t>
                      </w:r>
                      <w:r>
                        <w:rPr>
                          <w:rFonts w:ascii="Arial" w:eastAsia="Arial" w:hAnsi="Arial" w:cs="Arial"/>
                          <w:spacing w:val="5"/>
                          <w:w w:val="103"/>
                          <w:sz w:val="16"/>
                          <w:szCs w:val="16"/>
                        </w:rPr>
                        <w:t>r</w:t>
                      </w:r>
                      <w:r>
                        <w:rPr>
                          <w:rFonts w:ascii="Arial" w:eastAsia="Arial" w:hAnsi="Arial" w:cs="Arial"/>
                          <w:spacing w:val="-3"/>
                          <w:w w:val="103"/>
                          <w:sz w:val="16"/>
                          <w:szCs w:val="16"/>
                        </w:rPr>
                        <w:t>M</w:t>
                      </w:r>
                      <w:r>
                        <w:rPr>
                          <w:rFonts w:ascii="Arial" w:eastAsia="Arial" w:hAnsi="Arial" w:cs="Arial"/>
                          <w:spacing w:val="-2"/>
                          <w:w w:val="103"/>
                          <w:sz w:val="16"/>
                          <w:szCs w:val="16"/>
                        </w:rPr>
                        <w:t>on</w:t>
                      </w:r>
                      <w:r>
                        <w:rPr>
                          <w:rFonts w:ascii="Arial" w:eastAsia="Arial" w:hAnsi="Arial" w:cs="Arial"/>
                          <w:spacing w:val="8"/>
                          <w:w w:val="103"/>
                          <w:sz w:val="16"/>
                          <w:szCs w:val="16"/>
                        </w:rPr>
                        <w:t>i</w:t>
                      </w:r>
                      <w:r>
                        <w:rPr>
                          <w:rFonts w:ascii="Arial" w:eastAsia="Arial" w:hAnsi="Arial" w:cs="Arial"/>
                          <w:spacing w:val="-1"/>
                          <w:w w:val="102"/>
                          <w:sz w:val="16"/>
                          <w:szCs w:val="16"/>
                        </w:rPr>
                        <w:t>t</w:t>
                      </w:r>
                      <w:r>
                        <w:rPr>
                          <w:rFonts w:ascii="Arial" w:eastAsia="Arial" w:hAnsi="Arial" w:cs="Arial"/>
                          <w:spacing w:val="-2"/>
                          <w:w w:val="103"/>
                          <w:sz w:val="16"/>
                          <w:szCs w:val="16"/>
                        </w:rPr>
                        <w:t>o</w:t>
                      </w:r>
                      <w:r>
                        <w:rPr>
                          <w:rFonts w:ascii="Arial" w:eastAsia="Arial" w:hAnsi="Arial" w:cs="Arial"/>
                          <w:w w:val="103"/>
                          <w:sz w:val="16"/>
                          <w:szCs w:val="16"/>
                        </w:rPr>
                        <w:t>r</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72960" behindDoc="1" locked="0" layoutInCell="1" allowOverlap="1" wp14:anchorId="523EDE01" wp14:editId="50D7BFE7">
                <wp:simplePos x="0" y="0"/>
                <wp:positionH relativeFrom="page">
                  <wp:posOffset>1148080</wp:posOffset>
                </wp:positionH>
                <wp:positionV relativeFrom="paragraph">
                  <wp:posOffset>595630</wp:posOffset>
                </wp:positionV>
                <wp:extent cx="5281295" cy="3031490"/>
                <wp:effectExtent l="0" t="0" r="0" b="1905"/>
                <wp:wrapNone/>
                <wp:docPr id="2752" name="Group 26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1295" cy="3031490"/>
                          <a:chOff x="1808" y="938"/>
                          <a:chExt cx="8317" cy="4774"/>
                        </a:xfrm>
                      </wpg:grpSpPr>
                      <wpg:grpSp>
                        <wpg:cNvPr id="2753" name="Group 2795"/>
                        <wpg:cNvGrpSpPr>
                          <a:grpSpLocks/>
                        </wpg:cNvGrpSpPr>
                        <wpg:grpSpPr bwMode="auto">
                          <a:xfrm>
                            <a:off x="6486" y="4153"/>
                            <a:ext cx="1247" cy="307"/>
                            <a:chOff x="6486" y="4153"/>
                            <a:chExt cx="1247" cy="307"/>
                          </a:xfrm>
                        </wpg:grpSpPr>
                        <wps:wsp>
                          <wps:cNvPr id="2754" name="Freeform 2796"/>
                          <wps:cNvSpPr>
                            <a:spLocks/>
                          </wps:cNvSpPr>
                          <wps:spPr bwMode="auto">
                            <a:xfrm>
                              <a:off x="6486" y="4153"/>
                              <a:ext cx="1247" cy="307"/>
                            </a:xfrm>
                            <a:custGeom>
                              <a:avLst/>
                              <a:gdLst>
                                <a:gd name="T0" fmla="+- 0 6486 6486"/>
                                <a:gd name="T1" fmla="*/ T0 w 1247"/>
                                <a:gd name="T2" fmla="+- 0 4460 4153"/>
                                <a:gd name="T3" fmla="*/ 4460 h 307"/>
                                <a:gd name="T4" fmla="+- 0 7733 6486"/>
                                <a:gd name="T5" fmla="*/ T4 w 1247"/>
                                <a:gd name="T6" fmla="+- 0 4460 4153"/>
                                <a:gd name="T7" fmla="*/ 4460 h 307"/>
                                <a:gd name="T8" fmla="+- 0 7733 6486"/>
                                <a:gd name="T9" fmla="*/ T8 w 1247"/>
                                <a:gd name="T10" fmla="+- 0 4153 4153"/>
                                <a:gd name="T11" fmla="*/ 4153 h 307"/>
                                <a:gd name="T12" fmla="+- 0 6486 6486"/>
                                <a:gd name="T13" fmla="*/ T12 w 1247"/>
                                <a:gd name="T14" fmla="+- 0 4153 4153"/>
                                <a:gd name="T15" fmla="*/ 4153 h 307"/>
                                <a:gd name="T16" fmla="+- 0 6486 6486"/>
                                <a:gd name="T17" fmla="*/ T16 w 1247"/>
                                <a:gd name="T18" fmla="+- 0 4460 4153"/>
                                <a:gd name="T19" fmla="*/ 4460 h 307"/>
                              </a:gdLst>
                              <a:ahLst/>
                              <a:cxnLst>
                                <a:cxn ang="0">
                                  <a:pos x="T1" y="T3"/>
                                </a:cxn>
                                <a:cxn ang="0">
                                  <a:pos x="T5" y="T7"/>
                                </a:cxn>
                                <a:cxn ang="0">
                                  <a:pos x="T9" y="T11"/>
                                </a:cxn>
                                <a:cxn ang="0">
                                  <a:pos x="T13" y="T15"/>
                                </a:cxn>
                                <a:cxn ang="0">
                                  <a:pos x="T17" y="T19"/>
                                </a:cxn>
                              </a:cxnLst>
                              <a:rect l="0" t="0" r="r" b="b"/>
                              <a:pathLst>
                                <a:path w="1247" h="307">
                                  <a:moveTo>
                                    <a:pt x="0" y="307"/>
                                  </a:moveTo>
                                  <a:lnTo>
                                    <a:pt x="1247" y="307"/>
                                  </a:lnTo>
                                  <a:lnTo>
                                    <a:pt x="1247"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55" name="Group 2793"/>
                        <wpg:cNvGrpSpPr>
                          <a:grpSpLocks/>
                        </wpg:cNvGrpSpPr>
                        <wpg:grpSpPr bwMode="auto">
                          <a:xfrm>
                            <a:off x="6507" y="4374"/>
                            <a:ext cx="1204" cy="2"/>
                            <a:chOff x="6507" y="4374"/>
                            <a:chExt cx="1204" cy="2"/>
                          </a:xfrm>
                        </wpg:grpSpPr>
                        <wps:wsp>
                          <wps:cNvPr id="2756" name="Freeform 2794"/>
                          <wps:cNvSpPr>
                            <a:spLocks/>
                          </wps:cNvSpPr>
                          <wps:spPr bwMode="auto">
                            <a:xfrm>
                              <a:off x="6507" y="4374"/>
                              <a:ext cx="1204" cy="2"/>
                            </a:xfrm>
                            <a:custGeom>
                              <a:avLst/>
                              <a:gdLst>
                                <a:gd name="T0" fmla="+- 0 6507 6507"/>
                                <a:gd name="T1" fmla="*/ T0 w 1204"/>
                                <a:gd name="T2" fmla="+- 0 7711 6507"/>
                                <a:gd name="T3" fmla="*/ T2 w 1204"/>
                              </a:gdLst>
                              <a:ahLst/>
                              <a:cxnLst>
                                <a:cxn ang="0">
                                  <a:pos x="T1" y="0"/>
                                </a:cxn>
                                <a:cxn ang="0">
                                  <a:pos x="T3" y="0"/>
                                </a:cxn>
                              </a:cxnLst>
                              <a:rect l="0" t="0" r="r" b="b"/>
                              <a:pathLst>
                                <a:path w="1204">
                                  <a:moveTo>
                                    <a:pt x="0" y="0"/>
                                  </a:moveTo>
                                  <a:lnTo>
                                    <a:pt x="1204"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57" name="Group 2791"/>
                        <wpg:cNvGrpSpPr>
                          <a:grpSpLocks/>
                        </wpg:cNvGrpSpPr>
                        <wpg:grpSpPr bwMode="auto">
                          <a:xfrm>
                            <a:off x="8694" y="4153"/>
                            <a:ext cx="1388" cy="307"/>
                            <a:chOff x="8694" y="4153"/>
                            <a:chExt cx="1388" cy="307"/>
                          </a:xfrm>
                        </wpg:grpSpPr>
                        <wps:wsp>
                          <wps:cNvPr id="2758" name="Freeform 2792"/>
                          <wps:cNvSpPr>
                            <a:spLocks/>
                          </wps:cNvSpPr>
                          <wps:spPr bwMode="auto">
                            <a:xfrm>
                              <a:off x="8694" y="4153"/>
                              <a:ext cx="1388" cy="307"/>
                            </a:xfrm>
                            <a:custGeom>
                              <a:avLst/>
                              <a:gdLst>
                                <a:gd name="T0" fmla="+- 0 8694 8694"/>
                                <a:gd name="T1" fmla="*/ T0 w 1388"/>
                                <a:gd name="T2" fmla="+- 0 4460 4153"/>
                                <a:gd name="T3" fmla="*/ 4460 h 307"/>
                                <a:gd name="T4" fmla="+- 0 10082 8694"/>
                                <a:gd name="T5" fmla="*/ T4 w 1388"/>
                                <a:gd name="T6" fmla="+- 0 4460 4153"/>
                                <a:gd name="T7" fmla="*/ 4460 h 307"/>
                                <a:gd name="T8" fmla="+- 0 10082 8694"/>
                                <a:gd name="T9" fmla="*/ T8 w 1388"/>
                                <a:gd name="T10" fmla="+- 0 4153 4153"/>
                                <a:gd name="T11" fmla="*/ 4153 h 307"/>
                                <a:gd name="T12" fmla="+- 0 8694 8694"/>
                                <a:gd name="T13" fmla="*/ T12 w 1388"/>
                                <a:gd name="T14" fmla="+- 0 4153 4153"/>
                                <a:gd name="T15" fmla="*/ 4153 h 307"/>
                                <a:gd name="T16" fmla="+- 0 8694 8694"/>
                                <a:gd name="T17" fmla="*/ T16 w 1388"/>
                                <a:gd name="T18" fmla="+- 0 4460 4153"/>
                                <a:gd name="T19" fmla="*/ 4460 h 307"/>
                              </a:gdLst>
                              <a:ahLst/>
                              <a:cxnLst>
                                <a:cxn ang="0">
                                  <a:pos x="T1" y="T3"/>
                                </a:cxn>
                                <a:cxn ang="0">
                                  <a:pos x="T5" y="T7"/>
                                </a:cxn>
                                <a:cxn ang="0">
                                  <a:pos x="T9" y="T11"/>
                                </a:cxn>
                                <a:cxn ang="0">
                                  <a:pos x="T13" y="T15"/>
                                </a:cxn>
                                <a:cxn ang="0">
                                  <a:pos x="T17" y="T19"/>
                                </a:cxn>
                              </a:cxnLst>
                              <a:rect l="0" t="0" r="r" b="b"/>
                              <a:pathLst>
                                <a:path w="1388" h="307">
                                  <a:moveTo>
                                    <a:pt x="0" y="307"/>
                                  </a:moveTo>
                                  <a:lnTo>
                                    <a:pt x="1388" y="307"/>
                                  </a:lnTo>
                                  <a:lnTo>
                                    <a:pt x="1388"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59" name="Group 2789"/>
                        <wpg:cNvGrpSpPr>
                          <a:grpSpLocks/>
                        </wpg:cNvGrpSpPr>
                        <wpg:grpSpPr bwMode="auto">
                          <a:xfrm>
                            <a:off x="8716" y="4374"/>
                            <a:ext cx="1345" cy="2"/>
                            <a:chOff x="8716" y="4374"/>
                            <a:chExt cx="1345" cy="2"/>
                          </a:xfrm>
                        </wpg:grpSpPr>
                        <wps:wsp>
                          <wps:cNvPr id="2760" name="Freeform 2790"/>
                          <wps:cNvSpPr>
                            <a:spLocks/>
                          </wps:cNvSpPr>
                          <wps:spPr bwMode="auto">
                            <a:xfrm>
                              <a:off x="8716" y="4374"/>
                              <a:ext cx="1345" cy="2"/>
                            </a:xfrm>
                            <a:custGeom>
                              <a:avLst/>
                              <a:gdLst>
                                <a:gd name="T0" fmla="+- 0 8716 8716"/>
                                <a:gd name="T1" fmla="*/ T0 w 1345"/>
                                <a:gd name="T2" fmla="+- 0 10060 8716"/>
                                <a:gd name="T3" fmla="*/ T2 w 1345"/>
                              </a:gdLst>
                              <a:ahLst/>
                              <a:cxnLst>
                                <a:cxn ang="0">
                                  <a:pos x="T1" y="0"/>
                                </a:cxn>
                                <a:cxn ang="0">
                                  <a:pos x="T3" y="0"/>
                                </a:cxn>
                              </a:cxnLst>
                              <a:rect l="0" t="0" r="r" b="b"/>
                              <a:pathLst>
                                <a:path w="1345">
                                  <a:moveTo>
                                    <a:pt x="0" y="0"/>
                                  </a:moveTo>
                                  <a:lnTo>
                                    <a:pt x="1344"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61" name="Group 2787"/>
                        <wpg:cNvGrpSpPr>
                          <a:grpSpLocks/>
                        </wpg:cNvGrpSpPr>
                        <wpg:grpSpPr bwMode="auto">
                          <a:xfrm>
                            <a:off x="7733" y="4306"/>
                            <a:ext cx="961" cy="2"/>
                            <a:chOff x="7733" y="4306"/>
                            <a:chExt cx="961" cy="2"/>
                          </a:xfrm>
                        </wpg:grpSpPr>
                        <wps:wsp>
                          <wps:cNvPr id="2762" name="Freeform 2788"/>
                          <wps:cNvSpPr>
                            <a:spLocks/>
                          </wps:cNvSpPr>
                          <wps:spPr bwMode="auto">
                            <a:xfrm>
                              <a:off x="7733" y="4306"/>
                              <a:ext cx="961" cy="2"/>
                            </a:xfrm>
                            <a:custGeom>
                              <a:avLst/>
                              <a:gdLst>
                                <a:gd name="T0" fmla="+- 0 7733 7733"/>
                                <a:gd name="T1" fmla="*/ T0 w 961"/>
                                <a:gd name="T2" fmla="+- 0 8694 7733"/>
                                <a:gd name="T3" fmla="*/ T2 w 961"/>
                              </a:gdLst>
                              <a:ahLst/>
                              <a:cxnLst>
                                <a:cxn ang="0">
                                  <a:pos x="T1" y="0"/>
                                </a:cxn>
                                <a:cxn ang="0">
                                  <a:pos x="T3" y="0"/>
                                </a:cxn>
                              </a:cxnLst>
                              <a:rect l="0" t="0" r="r" b="b"/>
                              <a:pathLst>
                                <a:path w="961">
                                  <a:moveTo>
                                    <a:pt x="0" y="0"/>
                                  </a:moveTo>
                                  <a:lnTo>
                                    <a:pt x="961"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63" name="Group 2785"/>
                        <wpg:cNvGrpSpPr>
                          <a:grpSpLocks/>
                        </wpg:cNvGrpSpPr>
                        <wpg:grpSpPr bwMode="auto">
                          <a:xfrm>
                            <a:off x="6303" y="5355"/>
                            <a:ext cx="1613" cy="307"/>
                            <a:chOff x="6303" y="5355"/>
                            <a:chExt cx="1613" cy="307"/>
                          </a:xfrm>
                        </wpg:grpSpPr>
                        <wps:wsp>
                          <wps:cNvPr id="2764" name="Freeform 2786"/>
                          <wps:cNvSpPr>
                            <a:spLocks/>
                          </wps:cNvSpPr>
                          <wps:spPr bwMode="auto">
                            <a:xfrm>
                              <a:off x="6303" y="5355"/>
                              <a:ext cx="1613" cy="307"/>
                            </a:xfrm>
                            <a:custGeom>
                              <a:avLst/>
                              <a:gdLst>
                                <a:gd name="T0" fmla="+- 0 6303 6303"/>
                                <a:gd name="T1" fmla="*/ T0 w 1613"/>
                                <a:gd name="T2" fmla="+- 0 5662 5355"/>
                                <a:gd name="T3" fmla="*/ 5662 h 307"/>
                                <a:gd name="T4" fmla="+- 0 7916 6303"/>
                                <a:gd name="T5" fmla="*/ T4 w 1613"/>
                                <a:gd name="T6" fmla="+- 0 5662 5355"/>
                                <a:gd name="T7" fmla="*/ 5662 h 307"/>
                                <a:gd name="T8" fmla="+- 0 7916 6303"/>
                                <a:gd name="T9" fmla="*/ T8 w 1613"/>
                                <a:gd name="T10" fmla="+- 0 5355 5355"/>
                                <a:gd name="T11" fmla="*/ 5355 h 307"/>
                                <a:gd name="T12" fmla="+- 0 6303 6303"/>
                                <a:gd name="T13" fmla="*/ T12 w 1613"/>
                                <a:gd name="T14" fmla="+- 0 5355 5355"/>
                                <a:gd name="T15" fmla="*/ 5355 h 307"/>
                                <a:gd name="T16" fmla="+- 0 6303 6303"/>
                                <a:gd name="T17" fmla="*/ T16 w 1613"/>
                                <a:gd name="T18" fmla="+- 0 5662 5355"/>
                                <a:gd name="T19" fmla="*/ 5662 h 307"/>
                              </a:gdLst>
                              <a:ahLst/>
                              <a:cxnLst>
                                <a:cxn ang="0">
                                  <a:pos x="T1" y="T3"/>
                                </a:cxn>
                                <a:cxn ang="0">
                                  <a:pos x="T5" y="T7"/>
                                </a:cxn>
                                <a:cxn ang="0">
                                  <a:pos x="T9" y="T11"/>
                                </a:cxn>
                                <a:cxn ang="0">
                                  <a:pos x="T13" y="T15"/>
                                </a:cxn>
                                <a:cxn ang="0">
                                  <a:pos x="T17" y="T19"/>
                                </a:cxn>
                              </a:cxnLst>
                              <a:rect l="0" t="0" r="r" b="b"/>
                              <a:pathLst>
                                <a:path w="1613" h="307">
                                  <a:moveTo>
                                    <a:pt x="0" y="307"/>
                                  </a:moveTo>
                                  <a:lnTo>
                                    <a:pt x="1613" y="307"/>
                                  </a:lnTo>
                                  <a:lnTo>
                                    <a:pt x="1613" y="0"/>
                                  </a:lnTo>
                                  <a:lnTo>
                                    <a:pt x="0" y="0"/>
                                  </a:lnTo>
                                  <a:lnTo>
                                    <a:pt x="0" y="307"/>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65" name="Group 2783"/>
                        <wpg:cNvGrpSpPr>
                          <a:grpSpLocks/>
                        </wpg:cNvGrpSpPr>
                        <wpg:grpSpPr bwMode="auto">
                          <a:xfrm>
                            <a:off x="6323" y="5576"/>
                            <a:ext cx="1571" cy="2"/>
                            <a:chOff x="6323" y="5576"/>
                            <a:chExt cx="1571" cy="2"/>
                          </a:xfrm>
                        </wpg:grpSpPr>
                        <wps:wsp>
                          <wps:cNvPr id="2766" name="Freeform 2784"/>
                          <wps:cNvSpPr>
                            <a:spLocks/>
                          </wps:cNvSpPr>
                          <wps:spPr bwMode="auto">
                            <a:xfrm>
                              <a:off x="6323" y="5576"/>
                              <a:ext cx="1571" cy="2"/>
                            </a:xfrm>
                            <a:custGeom>
                              <a:avLst/>
                              <a:gdLst>
                                <a:gd name="T0" fmla="+- 0 6323 6323"/>
                                <a:gd name="T1" fmla="*/ T0 w 1571"/>
                                <a:gd name="T2" fmla="+- 0 7895 6323"/>
                                <a:gd name="T3" fmla="*/ T2 w 1571"/>
                              </a:gdLst>
                              <a:ahLst/>
                              <a:cxnLst>
                                <a:cxn ang="0">
                                  <a:pos x="T1" y="0"/>
                                </a:cxn>
                                <a:cxn ang="0">
                                  <a:pos x="T3" y="0"/>
                                </a:cxn>
                              </a:cxnLst>
                              <a:rect l="0" t="0" r="r" b="b"/>
                              <a:pathLst>
                                <a:path w="1571">
                                  <a:moveTo>
                                    <a:pt x="0" y="0"/>
                                  </a:moveTo>
                                  <a:lnTo>
                                    <a:pt x="1572"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67" name="Group 2781"/>
                        <wpg:cNvGrpSpPr>
                          <a:grpSpLocks/>
                        </wpg:cNvGrpSpPr>
                        <wpg:grpSpPr bwMode="auto">
                          <a:xfrm>
                            <a:off x="7109" y="4460"/>
                            <a:ext cx="2" cy="895"/>
                            <a:chOff x="7109" y="4460"/>
                            <a:chExt cx="2" cy="895"/>
                          </a:xfrm>
                        </wpg:grpSpPr>
                        <wps:wsp>
                          <wps:cNvPr id="2768" name="Freeform 2782"/>
                          <wps:cNvSpPr>
                            <a:spLocks/>
                          </wps:cNvSpPr>
                          <wps:spPr bwMode="auto">
                            <a:xfrm>
                              <a:off x="7109" y="4460"/>
                              <a:ext cx="2" cy="895"/>
                            </a:xfrm>
                            <a:custGeom>
                              <a:avLst/>
                              <a:gdLst>
                                <a:gd name="T0" fmla="+- 0 4460 4460"/>
                                <a:gd name="T1" fmla="*/ 4460 h 895"/>
                                <a:gd name="T2" fmla="+- 0 5355 4460"/>
                                <a:gd name="T3" fmla="*/ 5355 h 895"/>
                              </a:gdLst>
                              <a:ahLst/>
                              <a:cxnLst>
                                <a:cxn ang="0">
                                  <a:pos x="0" y="T1"/>
                                </a:cxn>
                                <a:cxn ang="0">
                                  <a:pos x="0" y="T3"/>
                                </a:cxn>
                              </a:cxnLst>
                              <a:rect l="0" t="0" r="r" b="b"/>
                              <a:pathLst>
                                <a:path h="895">
                                  <a:moveTo>
                                    <a:pt x="0" y="0"/>
                                  </a:moveTo>
                                  <a:lnTo>
                                    <a:pt x="0" y="895"/>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69" name="Group 2779"/>
                        <wpg:cNvGrpSpPr>
                          <a:grpSpLocks/>
                        </wpg:cNvGrpSpPr>
                        <wpg:grpSpPr bwMode="auto">
                          <a:xfrm>
                            <a:off x="5311" y="1110"/>
                            <a:ext cx="1136" cy="999"/>
                            <a:chOff x="5311" y="1110"/>
                            <a:chExt cx="1136" cy="999"/>
                          </a:xfrm>
                        </wpg:grpSpPr>
                        <wps:wsp>
                          <wps:cNvPr id="2770" name="Freeform 2780"/>
                          <wps:cNvSpPr>
                            <a:spLocks/>
                          </wps:cNvSpPr>
                          <wps:spPr bwMode="auto">
                            <a:xfrm>
                              <a:off x="5311" y="1110"/>
                              <a:ext cx="1136" cy="999"/>
                            </a:xfrm>
                            <a:custGeom>
                              <a:avLst/>
                              <a:gdLst>
                                <a:gd name="T0" fmla="+- 0 5311 5311"/>
                                <a:gd name="T1" fmla="*/ T0 w 1136"/>
                                <a:gd name="T2" fmla="+- 0 2109 1110"/>
                                <a:gd name="T3" fmla="*/ 2109 h 999"/>
                                <a:gd name="T4" fmla="+- 0 6447 5311"/>
                                <a:gd name="T5" fmla="*/ T4 w 1136"/>
                                <a:gd name="T6" fmla="+- 0 2109 1110"/>
                                <a:gd name="T7" fmla="*/ 2109 h 999"/>
                                <a:gd name="T8" fmla="+- 0 6447 5311"/>
                                <a:gd name="T9" fmla="*/ T8 w 1136"/>
                                <a:gd name="T10" fmla="+- 0 1110 1110"/>
                                <a:gd name="T11" fmla="*/ 1110 h 999"/>
                                <a:gd name="T12" fmla="+- 0 5311 5311"/>
                                <a:gd name="T13" fmla="*/ T12 w 1136"/>
                                <a:gd name="T14" fmla="+- 0 1110 1110"/>
                                <a:gd name="T15" fmla="*/ 1110 h 999"/>
                                <a:gd name="T16" fmla="+- 0 5311 5311"/>
                                <a:gd name="T17" fmla="*/ T16 w 1136"/>
                                <a:gd name="T18" fmla="+- 0 2109 1110"/>
                                <a:gd name="T19" fmla="*/ 2109 h 999"/>
                              </a:gdLst>
                              <a:ahLst/>
                              <a:cxnLst>
                                <a:cxn ang="0">
                                  <a:pos x="T1" y="T3"/>
                                </a:cxn>
                                <a:cxn ang="0">
                                  <a:pos x="T5" y="T7"/>
                                </a:cxn>
                                <a:cxn ang="0">
                                  <a:pos x="T9" y="T11"/>
                                </a:cxn>
                                <a:cxn ang="0">
                                  <a:pos x="T13" y="T15"/>
                                </a:cxn>
                                <a:cxn ang="0">
                                  <a:pos x="T17" y="T19"/>
                                </a:cxn>
                              </a:cxnLst>
                              <a:rect l="0" t="0" r="r" b="b"/>
                              <a:pathLst>
                                <a:path w="1136" h="999">
                                  <a:moveTo>
                                    <a:pt x="0" y="999"/>
                                  </a:moveTo>
                                  <a:lnTo>
                                    <a:pt x="1136" y="999"/>
                                  </a:lnTo>
                                  <a:lnTo>
                                    <a:pt x="1136" y="0"/>
                                  </a:lnTo>
                                  <a:lnTo>
                                    <a:pt x="0" y="0"/>
                                  </a:lnTo>
                                  <a:lnTo>
                                    <a:pt x="0" y="999"/>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71" name="Group 2777"/>
                        <wpg:cNvGrpSpPr>
                          <a:grpSpLocks/>
                        </wpg:cNvGrpSpPr>
                        <wpg:grpSpPr bwMode="auto">
                          <a:xfrm>
                            <a:off x="5474" y="967"/>
                            <a:ext cx="1136" cy="999"/>
                            <a:chOff x="5474" y="967"/>
                            <a:chExt cx="1136" cy="999"/>
                          </a:xfrm>
                        </wpg:grpSpPr>
                        <wps:wsp>
                          <wps:cNvPr id="2772" name="Freeform 2778"/>
                          <wps:cNvSpPr>
                            <a:spLocks/>
                          </wps:cNvSpPr>
                          <wps:spPr bwMode="auto">
                            <a:xfrm>
                              <a:off x="5474" y="967"/>
                              <a:ext cx="1136" cy="999"/>
                            </a:xfrm>
                            <a:custGeom>
                              <a:avLst/>
                              <a:gdLst>
                                <a:gd name="T0" fmla="+- 0 5474 5474"/>
                                <a:gd name="T1" fmla="*/ T0 w 1136"/>
                                <a:gd name="T2" fmla="+- 0 1110 967"/>
                                <a:gd name="T3" fmla="*/ 1110 h 999"/>
                                <a:gd name="T4" fmla="+- 0 6447 5474"/>
                                <a:gd name="T5" fmla="*/ T4 w 1136"/>
                                <a:gd name="T6" fmla="+- 0 1110 967"/>
                                <a:gd name="T7" fmla="*/ 1110 h 999"/>
                                <a:gd name="T8" fmla="+- 0 6447 5474"/>
                                <a:gd name="T9" fmla="*/ T8 w 1136"/>
                                <a:gd name="T10" fmla="+- 0 1967 967"/>
                                <a:gd name="T11" fmla="*/ 1967 h 999"/>
                                <a:gd name="T12" fmla="+- 0 6609 5474"/>
                                <a:gd name="T13" fmla="*/ T12 w 1136"/>
                                <a:gd name="T14" fmla="+- 0 1967 967"/>
                                <a:gd name="T15" fmla="*/ 1967 h 999"/>
                                <a:gd name="T16" fmla="+- 0 6609 5474"/>
                                <a:gd name="T17" fmla="*/ T16 w 1136"/>
                                <a:gd name="T18" fmla="+- 0 967 967"/>
                                <a:gd name="T19" fmla="*/ 967 h 999"/>
                                <a:gd name="T20" fmla="+- 0 5474 5474"/>
                                <a:gd name="T21" fmla="*/ T20 w 1136"/>
                                <a:gd name="T22" fmla="+- 0 967 967"/>
                                <a:gd name="T23" fmla="*/ 967 h 999"/>
                                <a:gd name="T24" fmla="+- 0 5474 5474"/>
                                <a:gd name="T25" fmla="*/ T24 w 1136"/>
                                <a:gd name="T26" fmla="+- 0 1110 967"/>
                                <a:gd name="T27" fmla="*/ 1110 h 999"/>
                              </a:gdLst>
                              <a:ahLst/>
                              <a:cxnLst>
                                <a:cxn ang="0">
                                  <a:pos x="T1" y="T3"/>
                                </a:cxn>
                                <a:cxn ang="0">
                                  <a:pos x="T5" y="T7"/>
                                </a:cxn>
                                <a:cxn ang="0">
                                  <a:pos x="T9" y="T11"/>
                                </a:cxn>
                                <a:cxn ang="0">
                                  <a:pos x="T13" y="T15"/>
                                </a:cxn>
                                <a:cxn ang="0">
                                  <a:pos x="T17" y="T19"/>
                                </a:cxn>
                                <a:cxn ang="0">
                                  <a:pos x="T21" y="T23"/>
                                </a:cxn>
                                <a:cxn ang="0">
                                  <a:pos x="T25" y="T27"/>
                                </a:cxn>
                              </a:cxnLst>
                              <a:rect l="0" t="0" r="r" b="b"/>
                              <a:pathLst>
                                <a:path w="1136" h="999">
                                  <a:moveTo>
                                    <a:pt x="0" y="143"/>
                                  </a:moveTo>
                                  <a:lnTo>
                                    <a:pt x="973" y="143"/>
                                  </a:lnTo>
                                  <a:lnTo>
                                    <a:pt x="973" y="1000"/>
                                  </a:lnTo>
                                  <a:lnTo>
                                    <a:pt x="1135" y="1000"/>
                                  </a:lnTo>
                                  <a:lnTo>
                                    <a:pt x="1135" y="0"/>
                                  </a:lnTo>
                                  <a:lnTo>
                                    <a:pt x="0" y="0"/>
                                  </a:lnTo>
                                  <a:lnTo>
                                    <a:pt x="0" y="143"/>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73" name="Group 2775"/>
                        <wpg:cNvGrpSpPr>
                          <a:grpSpLocks/>
                        </wpg:cNvGrpSpPr>
                        <wpg:grpSpPr bwMode="auto">
                          <a:xfrm>
                            <a:off x="5424" y="1605"/>
                            <a:ext cx="912" cy="2"/>
                            <a:chOff x="5424" y="1605"/>
                            <a:chExt cx="912" cy="2"/>
                          </a:xfrm>
                        </wpg:grpSpPr>
                        <wps:wsp>
                          <wps:cNvPr id="2774" name="Freeform 2776"/>
                          <wps:cNvSpPr>
                            <a:spLocks/>
                          </wps:cNvSpPr>
                          <wps:spPr bwMode="auto">
                            <a:xfrm>
                              <a:off x="5424" y="1605"/>
                              <a:ext cx="912" cy="2"/>
                            </a:xfrm>
                            <a:custGeom>
                              <a:avLst/>
                              <a:gdLst>
                                <a:gd name="T0" fmla="+- 0 5424 5424"/>
                                <a:gd name="T1" fmla="*/ T0 w 912"/>
                                <a:gd name="T2" fmla="+- 0 6336 5424"/>
                                <a:gd name="T3" fmla="*/ T2 w 912"/>
                              </a:gdLst>
                              <a:ahLst/>
                              <a:cxnLst>
                                <a:cxn ang="0">
                                  <a:pos x="T1" y="0"/>
                                </a:cxn>
                                <a:cxn ang="0">
                                  <a:pos x="T3" y="0"/>
                                </a:cxn>
                              </a:cxnLst>
                              <a:rect l="0" t="0" r="r" b="b"/>
                              <a:pathLst>
                                <a:path w="912">
                                  <a:moveTo>
                                    <a:pt x="0" y="0"/>
                                  </a:moveTo>
                                  <a:lnTo>
                                    <a:pt x="912"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75" name="Group 2773"/>
                        <wpg:cNvGrpSpPr>
                          <a:grpSpLocks/>
                        </wpg:cNvGrpSpPr>
                        <wpg:grpSpPr bwMode="auto">
                          <a:xfrm>
                            <a:off x="5961" y="2109"/>
                            <a:ext cx="2" cy="776"/>
                            <a:chOff x="5961" y="2109"/>
                            <a:chExt cx="2" cy="776"/>
                          </a:xfrm>
                        </wpg:grpSpPr>
                        <wps:wsp>
                          <wps:cNvPr id="2776" name="Freeform 2774"/>
                          <wps:cNvSpPr>
                            <a:spLocks/>
                          </wps:cNvSpPr>
                          <wps:spPr bwMode="auto">
                            <a:xfrm>
                              <a:off x="5961" y="2109"/>
                              <a:ext cx="2" cy="776"/>
                            </a:xfrm>
                            <a:custGeom>
                              <a:avLst/>
                              <a:gdLst>
                                <a:gd name="T0" fmla="+- 0 2885 2109"/>
                                <a:gd name="T1" fmla="*/ 2885 h 776"/>
                                <a:gd name="T2" fmla="+- 0 2109 2109"/>
                                <a:gd name="T3" fmla="*/ 2109 h 776"/>
                              </a:gdLst>
                              <a:ahLst/>
                              <a:cxnLst>
                                <a:cxn ang="0">
                                  <a:pos x="0" y="T1"/>
                                </a:cxn>
                                <a:cxn ang="0">
                                  <a:pos x="0" y="T3"/>
                                </a:cxn>
                              </a:cxnLst>
                              <a:rect l="0" t="0" r="r" b="b"/>
                              <a:pathLst>
                                <a:path h="776">
                                  <a:moveTo>
                                    <a:pt x="0" y="776"/>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77" name="Group 2771"/>
                        <wpg:cNvGrpSpPr>
                          <a:grpSpLocks/>
                        </wpg:cNvGrpSpPr>
                        <wpg:grpSpPr bwMode="auto">
                          <a:xfrm>
                            <a:off x="5027" y="2885"/>
                            <a:ext cx="1867" cy="306"/>
                            <a:chOff x="5027" y="2885"/>
                            <a:chExt cx="1867" cy="306"/>
                          </a:xfrm>
                        </wpg:grpSpPr>
                        <wps:wsp>
                          <wps:cNvPr id="2778" name="Freeform 2772"/>
                          <wps:cNvSpPr>
                            <a:spLocks/>
                          </wps:cNvSpPr>
                          <wps:spPr bwMode="auto">
                            <a:xfrm>
                              <a:off x="5027" y="2885"/>
                              <a:ext cx="1867" cy="306"/>
                            </a:xfrm>
                            <a:custGeom>
                              <a:avLst/>
                              <a:gdLst>
                                <a:gd name="T0" fmla="+- 0 5027 5027"/>
                                <a:gd name="T1" fmla="*/ T0 w 1867"/>
                                <a:gd name="T2" fmla="+- 0 3191 2885"/>
                                <a:gd name="T3" fmla="*/ 3191 h 306"/>
                                <a:gd name="T4" fmla="+- 0 6894 5027"/>
                                <a:gd name="T5" fmla="*/ T4 w 1867"/>
                                <a:gd name="T6" fmla="+- 0 3191 2885"/>
                                <a:gd name="T7" fmla="*/ 3191 h 306"/>
                                <a:gd name="T8" fmla="+- 0 6894 5027"/>
                                <a:gd name="T9" fmla="*/ T8 w 1867"/>
                                <a:gd name="T10" fmla="+- 0 2885 2885"/>
                                <a:gd name="T11" fmla="*/ 2885 h 306"/>
                                <a:gd name="T12" fmla="+- 0 5027 5027"/>
                                <a:gd name="T13" fmla="*/ T12 w 1867"/>
                                <a:gd name="T14" fmla="+- 0 2885 2885"/>
                                <a:gd name="T15" fmla="*/ 2885 h 306"/>
                                <a:gd name="T16" fmla="+- 0 5027 5027"/>
                                <a:gd name="T17" fmla="*/ T16 w 1867"/>
                                <a:gd name="T18" fmla="+- 0 3191 2885"/>
                                <a:gd name="T19" fmla="*/ 3191 h 306"/>
                              </a:gdLst>
                              <a:ahLst/>
                              <a:cxnLst>
                                <a:cxn ang="0">
                                  <a:pos x="T1" y="T3"/>
                                </a:cxn>
                                <a:cxn ang="0">
                                  <a:pos x="T5" y="T7"/>
                                </a:cxn>
                                <a:cxn ang="0">
                                  <a:pos x="T9" y="T11"/>
                                </a:cxn>
                                <a:cxn ang="0">
                                  <a:pos x="T13" y="T15"/>
                                </a:cxn>
                                <a:cxn ang="0">
                                  <a:pos x="T17" y="T19"/>
                                </a:cxn>
                              </a:cxnLst>
                              <a:rect l="0" t="0" r="r" b="b"/>
                              <a:pathLst>
                                <a:path w="1867" h="306">
                                  <a:moveTo>
                                    <a:pt x="0" y="306"/>
                                  </a:moveTo>
                                  <a:lnTo>
                                    <a:pt x="1867" y="306"/>
                                  </a:lnTo>
                                  <a:lnTo>
                                    <a:pt x="1867"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79" name="Group 2769"/>
                        <wpg:cNvGrpSpPr>
                          <a:grpSpLocks/>
                        </wpg:cNvGrpSpPr>
                        <wpg:grpSpPr bwMode="auto">
                          <a:xfrm>
                            <a:off x="5048" y="3105"/>
                            <a:ext cx="1825" cy="2"/>
                            <a:chOff x="5048" y="3105"/>
                            <a:chExt cx="1825" cy="2"/>
                          </a:xfrm>
                        </wpg:grpSpPr>
                        <wps:wsp>
                          <wps:cNvPr id="2780" name="Freeform 2770"/>
                          <wps:cNvSpPr>
                            <a:spLocks/>
                          </wps:cNvSpPr>
                          <wps:spPr bwMode="auto">
                            <a:xfrm>
                              <a:off x="5048" y="3105"/>
                              <a:ext cx="1825" cy="2"/>
                            </a:xfrm>
                            <a:custGeom>
                              <a:avLst/>
                              <a:gdLst>
                                <a:gd name="T0" fmla="+- 0 5048 5048"/>
                                <a:gd name="T1" fmla="*/ T0 w 1825"/>
                                <a:gd name="T2" fmla="+- 0 6874 5048"/>
                                <a:gd name="T3" fmla="*/ T2 w 1825"/>
                              </a:gdLst>
                              <a:ahLst/>
                              <a:cxnLst>
                                <a:cxn ang="0">
                                  <a:pos x="T1" y="0"/>
                                </a:cxn>
                                <a:cxn ang="0">
                                  <a:pos x="T3" y="0"/>
                                </a:cxn>
                              </a:cxnLst>
                              <a:rect l="0" t="0" r="r" b="b"/>
                              <a:pathLst>
                                <a:path w="1825">
                                  <a:moveTo>
                                    <a:pt x="0" y="0"/>
                                  </a:moveTo>
                                  <a:lnTo>
                                    <a:pt x="1826"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81" name="Group 2767"/>
                        <wpg:cNvGrpSpPr>
                          <a:grpSpLocks/>
                        </wpg:cNvGrpSpPr>
                        <wpg:grpSpPr bwMode="auto">
                          <a:xfrm>
                            <a:off x="5961" y="3191"/>
                            <a:ext cx="1148" cy="962"/>
                            <a:chOff x="5961" y="3191"/>
                            <a:chExt cx="1148" cy="962"/>
                          </a:xfrm>
                        </wpg:grpSpPr>
                        <wps:wsp>
                          <wps:cNvPr id="2782" name="Freeform 2768"/>
                          <wps:cNvSpPr>
                            <a:spLocks/>
                          </wps:cNvSpPr>
                          <wps:spPr bwMode="auto">
                            <a:xfrm>
                              <a:off x="5961" y="3191"/>
                              <a:ext cx="1148" cy="962"/>
                            </a:xfrm>
                            <a:custGeom>
                              <a:avLst/>
                              <a:gdLst>
                                <a:gd name="T0" fmla="+- 0 7109 5961"/>
                                <a:gd name="T1" fmla="*/ T0 w 1148"/>
                                <a:gd name="T2" fmla="+- 0 4153 3191"/>
                                <a:gd name="T3" fmla="*/ 4153 h 962"/>
                                <a:gd name="T4" fmla="+- 0 5961 5961"/>
                                <a:gd name="T5" fmla="*/ T4 w 1148"/>
                                <a:gd name="T6" fmla="+- 0 3191 3191"/>
                                <a:gd name="T7" fmla="*/ 3191 h 962"/>
                              </a:gdLst>
                              <a:ahLst/>
                              <a:cxnLst>
                                <a:cxn ang="0">
                                  <a:pos x="T1" y="T3"/>
                                </a:cxn>
                                <a:cxn ang="0">
                                  <a:pos x="T5" y="T7"/>
                                </a:cxn>
                              </a:cxnLst>
                              <a:rect l="0" t="0" r="r" b="b"/>
                              <a:pathLst>
                                <a:path w="1148" h="962">
                                  <a:moveTo>
                                    <a:pt x="1148" y="962"/>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83" name="Group 2765"/>
                        <wpg:cNvGrpSpPr>
                          <a:grpSpLocks/>
                        </wpg:cNvGrpSpPr>
                        <wpg:grpSpPr bwMode="auto">
                          <a:xfrm>
                            <a:off x="2269" y="3038"/>
                            <a:ext cx="1139" cy="306"/>
                            <a:chOff x="2269" y="3038"/>
                            <a:chExt cx="1139" cy="306"/>
                          </a:xfrm>
                        </wpg:grpSpPr>
                        <wps:wsp>
                          <wps:cNvPr id="2784" name="Freeform 2766"/>
                          <wps:cNvSpPr>
                            <a:spLocks/>
                          </wps:cNvSpPr>
                          <wps:spPr bwMode="auto">
                            <a:xfrm>
                              <a:off x="2269" y="3038"/>
                              <a:ext cx="1139" cy="306"/>
                            </a:xfrm>
                            <a:custGeom>
                              <a:avLst/>
                              <a:gdLst>
                                <a:gd name="T0" fmla="+- 0 2269 2269"/>
                                <a:gd name="T1" fmla="*/ T0 w 1139"/>
                                <a:gd name="T2" fmla="+- 0 3344 3038"/>
                                <a:gd name="T3" fmla="*/ 3344 h 306"/>
                                <a:gd name="T4" fmla="+- 0 3408 2269"/>
                                <a:gd name="T5" fmla="*/ T4 w 1139"/>
                                <a:gd name="T6" fmla="+- 0 3344 3038"/>
                                <a:gd name="T7" fmla="*/ 3344 h 306"/>
                                <a:gd name="T8" fmla="+- 0 3408 2269"/>
                                <a:gd name="T9" fmla="*/ T8 w 1139"/>
                                <a:gd name="T10" fmla="+- 0 3038 3038"/>
                                <a:gd name="T11" fmla="*/ 3038 h 306"/>
                                <a:gd name="T12" fmla="+- 0 2269 2269"/>
                                <a:gd name="T13" fmla="*/ T12 w 1139"/>
                                <a:gd name="T14" fmla="+- 0 3038 3038"/>
                                <a:gd name="T15" fmla="*/ 3038 h 306"/>
                                <a:gd name="T16" fmla="+- 0 2269 2269"/>
                                <a:gd name="T17" fmla="*/ T16 w 1139"/>
                                <a:gd name="T18" fmla="+- 0 3344 3038"/>
                                <a:gd name="T19" fmla="*/ 3344 h 306"/>
                              </a:gdLst>
                              <a:ahLst/>
                              <a:cxnLst>
                                <a:cxn ang="0">
                                  <a:pos x="T1" y="T3"/>
                                </a:cxn>
                                <a:cxn ang="0">
                                  <a:pos x="T5" y="T7"/>
                                </a:cxn>
                                <a:cxn ang="0">
                                  <a:pos x="T9" y="T11"/>
                                </a:cxn>
                                <a:cxn ang="0">
                                  <a:pos x="T13" y="T15"/>
                                </a:cxn>
                                <a:cxn ang="0">
                                  <a:pos x="T17" y="T19"/>
                                </a:cxn>
                              </a:cxnLst>
                              <a:rect l="0" t="0" r="r" b="b"/>
                              <a:pathLst>
                                <a:path w="1139" h="306">
                                  <a:moveTo>
                                    <a:pt x="0" y="306"/>
                                  </a:moveTo>
                                  <a:lnTo>
                                    <a:pt x="1139" y="306"/>
                                  </a:lnTo>
                                  <a:lnTo>
                                    <a:pt x="1139"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85" name="Group 2763"/>
                        <wpg:cNvGrpSpPr>
                          <a:grpSpLocks/>
                        </wpg:cNvGrpSpPr>
                        <wpg:grpSpPr bwMode="auto">
                          <a:xfrm>
                            <a:off x="2424" y="3258"/>
                            <a:ext cx="827" cy="2"/>
                            <a:chOff x="2424" y="3258"/>
                            <a:chExt cx="827" cy="2"/>
                          </a:xfrm>
                        </wpg:grpSpPr>
                        <wps:wsp>
                          <wps:cNvPr id="2786" name="Freeform 2764"/>
                          <wps:cNvSpPr>
                            <a:spLocks/>
                          </wps:cNvSpPr>
                          <wps:spPr bwMode="auto">
                            <a:xfrm>
                              <a:off x="2424" y="3258"/>
                              <a:ext cx="827" cy="2"/>
                            </a:xfrm>
                            <a:custGeom>
                              <a:avLst/>
                              <a:gdLst>
                                <a:gd name="T0" fmla="+- 0 2424 2424"/>
                                <a:gd name="T1" fmla="*/ T0 w 827"/>
                                <a:gd name="T2" fmla="+- 0 3252 2424"/>
                                <a:gd name="T3" fmla="*/ T2 w 827"/>
                              </a:gdLst>
                              <a:ahLst/>
                              <a:cxnLst>
                                <a:cxn ang="0">
                                  <a:pos x="T1" y="0"/>
                                </a:cxn>
                                <a:cxn ang="0">
                                  <a:pos x="T3" y="0"/>
                                </a:cxn>
                              </a:cxnLst>
                              <a:rect l="0" t="0" r="r" b="b"/>
                              <a:pathLst>
                                <a:path w="827">
                                  <a:moveTo>
                                    <a:pt x="0" y="0"/>
                                  </a:moveTo>
                                  <a:lnTo>
                                    <a:pt x="828"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87" name="Group 2761"/>
                        <wpg:cNvGrpSpPr>
                          <a:grpSpLocks/>
                        </wpg:cNvGrpSpPr>
                        <wpg:grpSpPr bwMode="auto">
                          <a:xfrm>
                            <a:off x="1838" y="4147"/>
                            <a:ext cx="1990" cy="306"/>
                            <a:chOff x="1838" y="4147"/>
                            <a:chExt cx="1990" cy="306"/>
                          </a:xfrm>
                        </wpg:grpSpPr>
                        <wps:wsp>
                          <wps:cNvPr id="2788" name="Freeform 2762"/>
                          <wps:cNvSpPr>
                            <a:spLocks/>
                          </wps:cNvSpPr>
                          <wps:spPr bwMode="auto">
                            <a:xfrm>
                              <a:off x="1838" y="4147"/>
                              <a:ext cx="1990" cy="306"/>
                            </a:xfrm>
                            <a:custGeom>
                              <a:avLst/>
                              <a:gdLst>
                                <a:gd name="T0" fmla="+- 0 1838 1838"/>
                                <a:gd name="T1" fmla="*/ T0 w 1990"/>
                                <a:gd name="T2" fmla="+- 0 4453 4147"/>
                                <a:gd name="T3" fmla="*/ 4453 h 306"/>
                                <a:gd name="T4" fmla="+- 0 3828 1838"/>
                                <a:gd name="T5" fmla="*/ T4 w 1990"/>
                                <a:gd name="T6" fmla="+- 0 4453 4147"/>
                                <a:gd name="T7" fmla="*/ 4453 h 306"/>
                                <a:gd name="T8" fmla="+- 0 3828 1838"/>
                                <a:gd name="T9" fmla="*/ T8 w 1990"/>
                                <a:gd name="T10" fmla="+- 0 4147 4147"/>
                                <a:gd name="T11" fmla="*/ 4147 h 306"/>
                                <a:gd name="T12" fmla="+- 0 1838 1838"/>
                                <a:gd name="T13" fmla="*/ T12 w 1990"/>
                                <a:gd name="T14" fmla="+- 0 4147 4147"/>
                                <a:gd name="T15" fmla="*/ 4147 h 306"/>
                                <a:gd name="T16" fmla="+- 0 1838 1838"/>
                                <a:gd name="T17" fmla="*/ T16 w 1990"/>
                                <a:gd name="T18" fmla="+- 0 4453 4147"/>
                                <a:gd name="T19" fmla="*/ 4453 h 306"/>
                              </a:gdLst>
                              <a:ahLst/>
                              <a:cxnLst>
                                <a:cxn ang="0">
                                  <a:pos x="T1" y="T3"/>
                                </a:cxn>
                                <a:cxn ang="0">
                                  <a:pos x="T5" y="T7"/>
                                </a:cxn>
                                <a:cxn ang="0">
                                  <a:pos x="T9" y="T11"/>
                                </a:cxn>
                                <a:cxn ang="0">
                                  <a:pos x="T13" y="T15"/>
                                </a:cxn>
                                <a:cxn ang="0">
                                  <a:pos x="T17" y="T19"/>
                                </a:cxn>
                              </a:cxnLst>
                              <a:rect l="0" t="0" r="r" b="b"/>
                              <a:pathLst>
                                <a:path w="1990" h="306">
                                  <a:moveTo>
                                    <a:pt x="0" y="306"/>
                                  </a:moveTo>
                                  <a:lnTo>
                                    <a:pt x="1990" y="306"/>
                                  </a:lnTo>
                                  <a:lnTo>
                                    <a:pt x="1990"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89" name="Group 2759"/>
                        <wpg:cNvGrpSpPr>
                          <a:grpSpLocks/>
                        </wpg:cNvGrpSpPr>
                        <wpg:grpSpPr bwMode="auto">
                          <a:xfrm>
                            <a:off x="1859" y="4367"/>
                            <a:ext cx="1947" cy="2"/>
                            <a:chOff x="1859" y="4367"/>
                            <a:chExt cx="1947" cy="2"/>
                          </a:xfrm>
                        </wpg:grpSpPr>
                        <wps:wsp>
                          <wps:cNvPr id="2790" name="Freeform 2760"/>
                          <wps:cNvSpPr>
                            <a:spLocks/>
                          </wps:cNvSpPr>
                          <wps:spPr bwMode="auto">
                            <a:xfrm>
                              <a:off x="1859" y="4367"/>
                              <a:ext cx="1947" cy="2"/>
                            </a:xfrm>
                            <a:custGeom>
                              <a:avLst/>
                              <a:gdLst>
                                <a:gd name="T0" fmla="+- 0 1859 1859"/>
                                <a:gd name="T1" fmla="*/ T0 w 1947"/>
                                <a:gd name="T2" fmla="+- 0 3806 1859"/>
                                <a:gd name="T3" fmla="*/ T2 w 1947"/>
                              </a:gdLst>
                              <a:ahLst/>
                              <a:cxnLst>
                                <a:cxn ang="0">
                                  <a:pos x="T1" y="0"/>
                                </a:cxn>
                                <a:cxn ang="0">
                                  <a:pos x="T3" y="0"/>
                                </a:cxn>
                              </a:cxnLst>
                              <a:rect l="0" t="0" r="r" b="b"/>
                              <a:pathLst>
                                <a:path w="1947">
                                  <a:moveTo>
                                    <a:pt x="0" y="0"/>
                                  </a:moveTo>
                                  <a:lnTo>
                                    <a:pt x="1947"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91" name="Group 2757"/>
                        <wpg:cNvGrpSpPr>
                          <a:grpSpLocks/>
                        </wpg:cNvGrpSpPr>
                        <wpg:grpSpPr bwMode="auto">
                          <a:xfrm>
                            <a:off x="2833" y="3344"/>
                            <a:ext cx="6" cy="803"/>
                            <a:chOff x="2833" y="3344"/>
                            <a:chExt cx="6" cy="803"/>
                          </a:xfrm>
                        </wpg:grpSpPr>
                        <wps:wsp>
                          <wps:cNvPr id="2792" name="Freeform 2758"/>
                          <wps:cNvSpPr>
                            <a:spLocks/>
                          </wps:cNvSpPr>
                          <wps:spPr bwMode="auto">
                            <a:xfrm>
                              <a:off x="2833" y="3344"/>
                              <a:ext cx="6" cy="803"/>
                            </a:xfrm>
                            <a:custGeom>
                              <a:avLst/>
                              <a:gdLst>
                                <a:gd name="T0" fmla="+- 0 2838 2833"/>
                                <a:gd name="T1" fmla="*/ T0 w 6"/>
                                <a:gd name="T2" fmla="+- 0 3344 3344"/>
                                <a:gd name="T3" fmla="*/ 3344 h 803"/>
                                <a:gd name="T4" fmla="+- 0 2833 2833"/>
                                <a:gd name="T5" fmla="*/ T4 w 6"/>
                                <a:gd name="T6" fmla="+- 0 4147 3344"/>
                                <a:gd name="T7" fmla="*/ 4147 h 803"/>
                              </a:gdLst>
                              <a:ahLst/>
                              <a:cxnLst>
                                <a:cxn ang="0">
                                  <a:pos x="T1" y="T3"/>
                                </a:cxn>
                                <a:cxn ang="0">
                                  <a:pos x="T5" y="T7"/>
                                </a:cxn>
                              </a:cxnLst>
                              <a:rect l="0" t="0" r="r" b="b"/>
                              <a:pathLst>
                                <a:path w="6" h="803">
                                  <a:moveTo>
                                    <a:pt x="5" y="0"/>
                                  </a:moveTo>
                                  <a:lnTo>
                                    <a:pt x="0" y="803"/>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93" name="Group 2755"/>
                        <wpg:cNvGrpSpPr>
                          <a:grpSpLocks/>
                        </wpg:cNvGrpSpPr>
                        <wpg:grpSpPr bwMode="auto">
                          <a:xfrm>
                            <a:off x="4488" y="4154"/>
                            <a:ext cx="1139" cy="306"/>
                            <a:chOff x="4488" y="4154"/>
                            <a:chExt cx="1139" cy="306"/>
                          </a:xfrm>
                        </wpg:grpSpPr>
                        <wps:wsp>
                          <wps:cNvPr id="2794" name="Freeform 2756"/>
                          <wps:cNvSpPr>
                            <a:spLocks/>
                          </wps:cNvSpPr>
                          <wps:spPr bwMode="auto">
                            <a:xfrm>
                              <a:off x="4488" y="4154"/>
                              <a:ext cx="1139" cy="306"/>
                            </a:xfrm>
                            <a:custGeom>
                              <a:avLst/>
                              <a:gdLst>
                                <a:gd name="T0" fmla="+- 0 4488 4488"/>
                                <a:gd name="T1" fmla="*/ T0 w 1139"/>
                                <a:gd name="T2" fmla="+- 0 4460 4154"/>
                                <a:gd name="T3" fmla="*/ 4460 h 306"/>
                                <a:gd name="T4" fmla="+- 0 5627 4488"/>
                                <a:gd name="T5" fmla="*/ T4 w 1139"/>
                                <a:gd name="T6" fmla="+- 0 4460 4154"/>
                                <a:gd name="T7" fmla="*/ 4460 h 306"/>
                                <a:gd name="T8" fmla="+- 0 5627 4488"/>
                                <a:gd name="T9" fmla="*/ T8 w 1139"/>
                                <a:gd name="T10" fmla="+- 0 4154 4154"/>
                                <a:gd name="T11" fmla="*/ 4154 h 306"/>
                                <a:gd name="T12" fmla="+- 0 4488 4488"/>
                                <a:gd name="T13" fmla="*/ T12 w 1139"/>
                                <a:gd name="T14" fmla="+- 0 4154 4154"/>
                                <a:gd name="T15" fmla="*/ 4154 h 306"/>
                                <a:gd name="T16" fmla="+- 0 4488 4488"/>
                                <a:gd name="T17" fmla="*/ T16 w 1139"/>
                                <a:gd name="T18" fmla="+- 0 4460 4154"/>
                                <a:gd name="T19" fmla="*/ 4460 h 306"/>
                              </a:gdLst>
                              <a:ahLst/>
                              <a:cxnLst>
                                <a:cxn ang="0">
                                  <a:pos x="T1" y="T3"/>
                                </a:cxn>
                                <a:cxn ang="0">
                                  <a:pos x="T5" y="T7"/>
                                </a:cxn>
                                <a:cxn ang="0">
                                  <a:pos x="T9" y="T11"/>
                                </a:cxn>
                                <a:cxn ang="0">
                                  <a:pos x="T13" y="T15"/>
                                </a:cxn>
                                <a:cxn ang="0">
                                  <a:pos x="T17" y="T19"/>
                                </a:cxn>
                              </a:cxnLst>
                              <a:rect l="0" t="0" r="r" b="b"/>
                              <a:pathLst>
                                <a:path w="1139" h="306">
                                  <a:moveTo>
                                    <a:pt x="0" y="306"/>
                                  </a:moveTo>
                                  <a:lnTo>
                                    <a:pt x="1139" y="306"/>
                                  </a:lnTo>
                                  <a:lnTo>
                                    <a:pt x="1139"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95" name="Group 2753"/>
                        <wpg:cNvGrpSpPr>
                          <a:grpSpLocks/>
                        </wpg:cNvGrpSpPr>
                        <wpg:grpSpPr bwMode="auto">
                          <a:xfrm>
                            <a:off x="4535" y="4374"/>
                            <a:ext cx="1045" cy="2"/>
                            <a:chOff x="4535" y="4374"/>
                            <a:chExt cx="1045" cy="2"/>
                          </a:xfrm>
                        </wpg:grpSpPr>
                        <wps:wsp>
                          <wps:cNvPr id="2796" name="Freeform 2754"/>
                          <wps:cNvSpPr>
                            <a:spLocks/>
                          </wps:cNvSpPr>
                          <wps:spPr bwMode="auto">
                            <a:xfrm>
                              <a:off x="4535" y="4374"/>
                              <a:ext cx="1045" cy="2"/>
                            </a:xfrm>
                            <a:custGeom>
                              <a:avLst/>
                              <a:gdLst>
                                <a:gd name="T0" fmla="+- 0 4535 4535"/>
                                <a:gd name="T1" fmla="*/ T0 w 1045"/>
                                <a:gd name="T2" fmla="+- 0 5579 4535"/>
                                <a:gd name="T3" fmla="*/ T2 w 1045"/>
                              </a:gdLst>
                              <a:ahLst/>
                              <a:cxnLst>
                                <a:cxn ang="0">
                                  <a:pos x="T1" y="0"/>
                                </a:cxn>
                                <a:cxn ang="0">
                                  <a:pos x="T3" y="0"/>
                                </a:cxn>
                              </a:cxnLst>
                              <a:rect l="0" t="0" r="r" b="b"/>
                              <a:pathLst>
                                <a:path w="1045">
                                  <a:moveTo>
                                    <a:pt x="0" y="0"/>
                                  </a:moveTo>
                                  <a:lnTo>
                                    <a:pt x="1044"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97" name="Group 2751"/>
                        <wpg:cNvGrpSpPr>
                          <a:grpSpLocks/>
                        </wpg:cNvGrpSpPr>
                        <wpg:grpSpPr bwMode="auto">
                          <a:xfrm>
                            <a:off x="3828" y="4300"/>
                            <a:ext cx="660" cy="7"/>
                            <a:chOff x="3828" y="4300"/>
                            <a:chExt cx="660" cy="7"/>
                          </a:xfrm>
                        </wpg:grpSpPr>
                        <wps:wsp>
                          <wps:cNvPr id="2798" name="Freeform 2752"/>
                          <wps:cNvSpPr>
                            <a:spLocks/>
                          </wps:cNvSpPr>
                          <wps:spPr bwMode="auto">
                            <a:xfrm>
                              <a:off x="3828" y="4300"/>
                              <a:ext cx="660" cy="7"/>
                            </a:xfrm>
                            <a:custGeom>
                              <a:avLst/>
                              <a:gdLst>
                                <a:gd name="T0" fmla="+- 0 3828 3828"/>
                                <a:gd name="T1" fmla="*/ T0 w 660"/>
                                <a:gd name="T2" fmla="+- 0 4300 4300"/>
                                <a:gd name="T3" fmla="*/ 4300 h 7"/>
                                <a:gd name="T4" fmla="+- 0 4488 3828"/>
                                <a:gd name="T5" fmla="*/ T4 w 660"/>
                                <a:gd name="T6" fmla="+- 0 4307 4300"/>
                                <a:gd name="T7" fmla="*/ 4307 h 7"/>
                              </a:gdLst>
                              <a:ahLst/>
                              <a:cxnLst>
                                <a:cxn ang="0">
                                  <a:pos x="T1" y="T3"/>
                                </a:cxn>
                                <a:cxn ang="0">
                                  <a:pos x="T5" y="T7"/>
                                </a:cxn>
                              </a:cxnLst>
                              <a:rect l="0" t="0" r="r" b="b"/>
                              <a:pathLst>
                                <a:path w="660" h="7">
                                  <a:moveTo>
                                    <a:pt x="0" y="0"/>
                                  </a:moveTo>
                                  <a:lnTo>
                                    <a:pt x="660" y="7"/>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99" name="Group 2749"/>
                        <wpg:cNvGrpSpPr>
                          <a:grpSpLocks/>
                        </wpg:cNvGrpSpPr>
                        <wpg:grpSpPr bwMode="auto">
                          <a:xfrm>
                            <a:off x="5627" y="4306"/>
                            <a:ext cx="858" cy="2"/>
                            <a:chOff x="5627" y="4306"/>
                            <a:chExt cx="858" cy="2"/>
                          </a:xfrm>
                        </wpg:grpSpPr>
                        <wps:wsp>
                          <wps:cNvPr id="2800" name="Freeform 2750"/>
                          <wps:cNvSpPr>
                            <a:spLocks/>
                          </wps:cNvSpPr>
                          <wps:spPr bwMode="auto">
                            <a:xfrm>
                              <a:off x="5627" y="4306"/>
                              <a:ext cx="858" cy="2"/>
                            </a:xfrm>
                            <a:custGeom>
                              <a:avLst/>
                              <a:gdLst>
                                <a:gd name="T0" fmla="+- 0 6486 5627"/>
                                <a:gd name="T1" fmla="*/ T0 w 858"/>
                                <a:gd name="T2" fmla="+- 0 4306 4306"/>
                                <a:gd name="T3" fmla="*/ 4306 h 1"/>
                                <a:gd name="T4" fmla="+- 0 5627 5627"/>
                                <a:gd name="T5" fmla="*/ T4 w 858"/>
                                <a:gd name="T6" fmla="+- 0 4307 4306"/>
                                <a:gd name="T7" fmla="*/ 4307 h 1"/>
                              </a:gdLst>
                              <a:ahLst/>
                              <a:cxnLst>
                                <a:cxn ang="0">
                                  <a:pos x="T1" y="T3"/>
                                </a:cxn>
                                <a:cxn ang="0">
                                  <a:pos x="T5" y="T7"/>
                                </a:cxn>
                              </a:cxnLst>
                              <a:rect l="0" t="0" r="r" b="b"/>
                              <a:pathLst>
                                <a:path w="858" h="1">
                                  <a:moveTo>
                                    <a:pt x="859" y="0"/>
                                  </a:moveTo>
                                  <a:lnTo>
                                    <a:pt x="0" y="1"/>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01" name="Group 2747"/>
                        <wpg:cNvGrpSpPr>
                          <a:grpSpLocks/>
                        </wpg:cNvGrpSpPr>
                        <wpg:grpSpPr bwMode="auto">
                          <a:xfrm>
                            <a:off x="3528" y="5349"/>
                            <a:ext cx="1858" cy="306"/>
                            <a:chOff x="3528" y="5349"/>
                            <a:chExt cx="1858" cy="306"/>
                          </a:xfrm>
                        </wpg:grpSpPr>
                        <wps:wsp>
                          <wps:cNvPr id="2802" name="Freeform 2748"/>
                          <wps:cNvSpPr>
                            <a:spLocks/>
                          </wps:cNvSpPr>
                          <wps:spPr bwMode="auto">
                            <a:xfrm>
                              <a:off x="3528" y="5349"/>
                              <a:ext cx="1858" cy="306"/>
                            </a:xfrm>
                            <a:custGeom>
                              <a:avLst/>
                              <a:gdLst>
                                <a:gd name="T0" fmla="+- 0 3528 3528"/>
                                <a:gd name="T1" fmla="*/ T0 w 1858"/>
                                <a:gd name="T2" fmla="+- 0 5655 5349"/>
                                <a:gd name="T3" fmla="*/ 5655 h 306"/>
                                <a:gd name="T4" fmla="+- 0 5386 3528"/>
                                <a:gd name="T5" fmla="*/ T4 w 1858"/>
                                <a:gd name="T6" fmla="+- 0 5655 5349"/>
                                <a:gd name="T7" fmla="*/ 5655 h 306"/>
                                <a:gd name="T8" fmla="+- 0 5386 3528"/>
                                <a:gd name="T9" fmla="*/ T8 w 1858"/>
                                <a:gd name="T10" fmla="+- 0 5349 5349"/>
                                <a:gd name="T11" fmla="*/ 5349 h 306"/>
                                <a:gd name="T12" fmla="+- 0 3528 3528"/>
                                <a:gd name="T13" fmla="*/ T12 w 1858"/>
                                <a:gd name="T14" fmla="+- 0 5349 5349"/>
                                <a:gd name="T15" fmla="*/ 5349 h 306"/>
                                <a:gd name="T16" fmla="+- 0 3528 3528"/>
                                <a:gd name="T17" fmla="*/ T16 w 1858"/>
                                <a:gd name="T18" fmla="+- 0 5655 5349"/>
                                <a:gd name="T19" fmla="*/ 5655 h 306"/>
                              </a:gdLst>
                              <a:ahLst/>
                              <a:cxnLst>
                                <a:cxn ang="0">
                                  <a:pos x="T1" y="T3"/>
                                </a:cxn>
                                <a:cxn ang="0">
                                  <a:pos x="T5" y="T7"/>
                                </a:cxn>
                                <a:cxn ang="0">
                                  <a:pos x="T9" y="T11"/>
                                </a:cxn>
                                <a:cxn ang="0">
                                  <a:pos x="T13" y="T15"/>
                                </a:cxn>
                                <a:cxn ang="0">
                                  <a:pos x="T17" y="T19"/>
                                </a:cxn>
                              </a:cxnLst>
                              <a:rect l="0" t="0" r="r" b="b"/>
                              <a:pathLst>
                                <a:path w="1858" h="306">
                                  <a:moveTo>
                                    <a:pt x="0" y="306"/>
                                  </a:moveTo>
                                  <a:lnTo>
                                    <a:pt x="1858" y="306"/>
                                  </a:lnTo>
                                  <a:lnTo>
                                    <a:pt x="1858"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03" name="Group 2745"/>
                        <wpg:cNvGrpSpPr>
                          <a:grpSpLocks/>
                        </wpg:cNvGrpSpPr>
                        <wpg:grpSpPr bwMode="auto">
                          <a:xfrm>
                            <a:off x="3549" y="5569"/>
                            <a:ext cx="1816" cy="2"/>
                            <a:chOff x="3549" y="5569"/>
                            <a:chExt cx="1816" cy="2"/>
                          </a:xfrm>
                        </wpg:grpSpPr>
                        <wps:wsp>
                          <wps:cNvPr id="2804" name="Freeform 2746"/>
                          <wps:cNvSpPr>
                            <a:spLocks/>
                          </wps:cNvSpPr>
                          <wps:spPr bwMode="auto">
                            <a:xfrm>
                              <a:off x="3549" y="5569"/>
                              <a:ext cx="1816" cy="2"/>
                            </a:xfrm>
                            <a:custGeom>
                              <a:avLst/>
                              <a:gdLst>
                                <a:gd name="T0" fmla="+- 0 3549 3549"/>
                                <a:gd name="T1" fmla="*/ T0 w 1816"/>
                                <a:gd name="T2" fmla="+- 0 5365 3549"/>
                                <a:gd name="T3" fmla="*/ T2 w 1816"/>
                              </a:gdLst>
                              <a:ahLst/>
                              <a:cxnLst>
                                <a:cxn ang="0">
                                  <a:pos x="T1" y="0"/>
                                </a:cxn>
                                <a:cxn ang="0">
                                  <a:pos x="T3" y="0"/>
                                </a:cxn>
                              </a:cxnLst>
                              <a:rect l="0" t="0" r="r" b="b"/>
                              <a:pathLst>
                                <a:path w="1816">
                                  <a:moveTo>
                                    <a:pt x="0" y="0"/>
                                  </a:moveTo>
                                  <a:lnTo>
                                    <a:pt x="1816"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05" name="Group 2743"/>
                        <wpg:cNvGrpSpPr>
                          <a:grpSpLocks/>
                        </wpg:cNvGrpSpPr>
                        <wpg:grpSpPr bwMode="auto">
                          <a:xfrm>
                            <a:off x="4457" y="4460"/>
                            <a:ext cx="601" cy="889"/>
                            <a:chOff x="4457" y="4460"/>
                            <a:chExt cx="601" cy="889"/>
                          </a:xfrm>
                        </wpg:grpSpPr>
                        <wps:wsp>
                          <wps:cNvPr id="2806" name="Freeform 2744"/>
                          <wps:cNvSpPr>
                            <a:spLocks/>
                          </wps:cNvSpPr>
                          <wps:spPr bwMode="auto">
                            <a:xfrm>
                              <a:off x="4457" y="4460"/>
                              <a:ext cx="601" cy="889"/>
                            </a:xfrm>
                            <a:custGeom>
                              <a:avLst/>
                              <a:gdLst>
                                <a:gd name="T0" fmla="+- 0 5057 4457"/>
                                <a:gd name="T1" fmla="*/ T0 w 601"/>
                                <a:gd name="T2" fmla="+- 0 4460 4460"/>
                                <a:gd name="T3" fmla="*/ 4460 h 889"/>
                                <a:gd name="T4" fmla="+- 0 4457 4457"/>
                                <a:gd name="T5" fmla="*/ T4 w 601"/>
                                <a:gd name="T6" fmla="+- 0 5349 4460"/>
                                <a:gd name="T7" fmla="*/ 5349 h 889"/>
                              </a:gdLst>
                              <a:ahLst/>
                              <a:cxnLst>
                                <a:cxn ang="0">
                                  <a:pos x="T1" y="T3"/>
                                </a:cxn>
                                <a:cxn ang="0">
                                  <a:pos x="T5" y="T7"/>
                                </a:cxn>
                              </a:cxnLst>
                              <a:rect l="0" t="0" r="r" b="b"/>
                              <a:pathLst>
                                <a:path w="601" h="889">
                                  <a:moveTo>
                                    <a:pt x="600" y="0"/>
                                  </a:moveTo>
                                  <a:lnTo>
                                    <a:pt x="0" y="889"/>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07" name="Group 2741"/>
                        <wpg:cNvGrpSpPr>
                          <a:grpSpLocks/>
                        </wpg:cNvGrpSpPr>
                        <wpg:grpSpPr bwMode="auto">
                          <a:xfrm>
                            <a:off x="8407" y="3673"/>
                            <a:ext cx="82" cy="96"/>
                            <a:chOff x="8407" y="3673"/>
                            <a:chExt cx="82" cy="96"/>
                          </a:xfrm>
                        </wpg:grpSpPr>
                        <wps:wsp>
                          <wps:cNvPr id="2808" name="Freeform 2742"/>
                          <wps:cNvSpPr>
                            <a:spLocks/>
                          </wps:cNvSpPr>
                          <wps:spPr bwMode="auto">
                            <a:xfrm>
                              <a:off x="8407" y="3673"/>
                              <a:ext cx="82" cy="96"/>
                            </a:xfrm>
                            <a:custGeom>
                              <a:avLst/>
                              <a:gdLst>
                                <a:gd name="T0" fmla="+- 0 8407 8407"/>
                                <a:gd name="T1" fmla="*/ T0 w 82"/>
                                <a:gd name="T2" fmla="+- 0 3673 3673"/>
                                <a:gd name="T3" fmla="*/ 3673 h 96"/>
                                <a:gd name="T4" fmla="+- 0 8407 8407"/>
                                <a:gd name="T5" fmla="*/ T4 w 82"/>
                                <a:gd name="T6" fmla="+- 0 3769 3673"/>
                                <a:gd name="T7" fmla="*/ 3769 h 96"/>
                                <a:gd name="T8" fmla="+- 0 8489 8407"/>
                                <a:gd name="T9" fmla="*/ T8 w 82"/>
                                <a:gd name="T10" fmla="+- 0 3721 3673"/>
                                <a:gd name="T11" fmla="*/ 3721 h 96"/>
                                <a:gd name="T12" fmla="+- 0 8407 8407"/>
                                <a:gd name="T13" fmla="*/ T12 w 82"/>
                                <a:gd name="T14" fmla="+- 0 3673 3673"/>
                                <a:gd name="T15" fmla="*/ 3673 h 96"/>
                              </a:gdLst>
                              <a:ahLst/>
                              <a:cxnLst>
                                <a:cxn ang="0">
                                  <a:pos x="T1" y="T3"/>
                                </a:cxn>
                                <a:cxn ang="0">
                                  <a:pos x="T5" y="T7"/>
                                </a:cxn>
                                <a:cxn ang="0">
                                  <a:pos x="T9" y="T11"/>
                                </a:cxn>
                                <a:cxn ang="0">
                                  <a:pos x="T13" y="T15"/>
                                </a:cxn>
                              </a:cxnLst>
                              <a:rect l="0" t="0" r="r" b="b"/>
                              <a:pathLst>
                                <a:path w="82" h="96">
                                  <a:moveTo>
                                    <a:pt x="0" y="0"/>
                                  </a:moveTo>
                                  <a:lnTo>
                                    <a:pt x="0" y="96"/>
                                  </a:lnTo>
                                  <a:lnTo>
                                    <a:pt x="82" y="4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09" name="Group 2739"/>
                        <wpg:cNvGrpSpPr>
                          <a:grpSpLocks/>
                        </wpg:cNvGrpSpPr>
                        <wpg:grpSpPr bwMode="auto">
                          <a:xfrm>
                            <a:off x="8407" y="3673"/>
                            <a:ext cx="82" cy="96"/>
                            <a:chOff x="8407" y="3673"/>
                            <a:chExt cx="82" cy="96"/>
                          </a:xfrm>
                        </wpg:grpSpPr>
                        <wps:wsp>
                          <wps:cNvPr id="2810" name="Freeform 2740"/>
                          <wps:cNvSpPr>
                            <a:spLocks/>
                          </wps:cNvSpPr>
                          <wps:spPr bwMode="auto">
                            <a:xfrm>
                              <a:off x="8407" y="3673"/>
                              <a:ext cx="82" cy="96"/>
                            </a:xfrm>
                            <a:custGeom>
                              <a:avLst/>
                              <a:gdLst>
                                <a:gd name="T0" fmla="+- 0 8489 8407"/>
                                <a:gd name="T1" fmla="*/ T0 w 82"/>
                                <a:gd name="T2" fmla="+- 0 3721 3673"/>
                                <a:gd name="T3" fmla="*/ 3721 h 96"/>
                                <a:gd name="T4" fmla="+- 0 8407 8407"/>
                                <a:gd name="T5" fmla="*/ T4 w 82"/>
                                <a:gd name="T6" fmla="+- 0 3769 3673"/>
                                <a:gd name="T7" fmla="*/ 3769 h 96"/>
                                <a:gd name="T8" fmla="+- 0 8407 8407"/>
                                <a:gd name="T9" fmla="*/ T8 w 82"/>
                                <a:gd name="T10" fmla="+- 0 3673 3673"/>
                                <a:gd name="T11" fmla="*/ 3673 h 96"/>
                                <a:gd name="T12" fmla="+- 0 8489 8407"/>
                                <a:gd name="T13" fmla="*/ T12 w 82"/>
                                <a:gd name="T14" fmla="+- 0 3721 3673"/>
                                <a:gd name="T15" fmla="*/ 3721 h 96"/>
                              </a:gdLst>
                              <a:ahLst/>
                              <a:cxnLst>
                                <a:cxn ang="0">
                                  <a:pos x="T1" y="T3"/>
                                </a:cxn>
                                <a:cxn ang="0">
                                  <a:pos x="T5" y="T7"/>
                                </a:cxn>
                                <a:cxn ang="0">
                                  <a:pos x="T9" y="T11"/>
                                </a:cxn>
                                <a:cxn ang="0">
                                  <a:pos x="T13" y="T15"/>
                                </a:cxn>
                              </a:cxnLst>
                              <a:rect l="0" t="0" r="r" b="b"/>
                              <a:pathLst>
                                <a:path w="82" h="96">
                                  <a:moveTo>
                                    <a:pt x="82" y="48"/>
                                  </a:moveTo>
                                  <a:lnTo>
                                    <a:pt x="0" y="96"/>
                                  </a:lnTo>
                                  <a:lnTo>
                                    <a:pt x="0" y="0"/>
                                  </a:lnTo>
                                  <a:lnTo>
                                    <a:pt x="82" y="48"/>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11" name="Group 2737"/>
                        <wpg:cNvGrpSpPr>
                          <a:grpSpLocks/>
                        </wpg:cNvGrpSpPr>
                        <wpg:grpSpPr bwMode="auto">
                          <a:xfrm>
                            <a:off x="8407" y="3721"/>
                            <a:ext cx="82" cy="48"/>
                            <a:chOff x="8407" y="3721"/>
                            <a:chExt cx="82" cy="48"/>
                          </a:xfrm>
                        </wpg:grpSpPr>
                        <wps:wsp>
                          <wps:cNvPr id="2812" name="Freeform 2738"/>
                          <wps:cNvSpPr>
                            <a:spLocks/>
                          </wps:cNvSpPr>
                          <wps:spPr bwMode="auto">
                            <a:xfrm>
                              <a:off x="8407" y="3721"/>
                              <a:ext cx="82" cy="48"/>
                            </a:xfrm>
                            <a:custGeom>
                              <a:avLst/>
                              <a:gdLst>
                                <a:gd name="T0" fmla="+- 0 8407 8407"/>
                                <a:gd name="T1" fmla="*/ T0 w 82"/>
                                <a:gd name="T2" fmla="+- 0 3769 3721"/>
                                <a:gd name="T3" fmla="*/ 3769 h 48"/>
                                <a:gd name="T4" fmla="+- 0 8489 8407"/>
                                <a:gd name="T5" fmla="*/ T4 w 82"/>
                                <a:gd name="T6" fmla="+- 0 3721 3721"/>
                                <a:gd name="T7" fmla="*/ 3721 h 48"/>
                              </a:gdLst>
                              <a:ahLst/>
                              <a:cxnLst>
                                <a:cxn ang="0">
                                  <a:pos x="T1" y="T3"/>
                                </a:cxn>
                                <a:cxn ang="0">
                                  <a:pos x="T5" y="T7"/>
                                </a:cxn>
                              </a:cxnLst>
                              <a:rect l="0" t="0" r="r" b="b"/>
                              <a:pathLst>
                                <a:path w="82" h="48">
                                  <a:moveTo>
                                    <a:pt x="0" y="48"/>
                                  </a:moveTo>
                                  <a:lnTo>
                                    <a:pt x="82"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13" name="Group 2735"/>
                        <wpg:cNvGrpSpPr>
                          <a:grpSpLocks/>
                        </wpg:cNvGrpSpPr>
                        <wpg:grpSpPr bwMode="auto">
                          <a:xfrm>
                            <a:off x="8274" y="3721"/>
                            <a:ext cx="133" cy="2"/>
                            <a:chOff x="8274" y="3721"/>
                            <a:chExt cx="133" cy="2"/>
                          </a:xfrm>
                        </wpg:grpSpPr>
                        <wps:wsp>
                          <wps:cNvPr id="2814" name="Freeform 2736"/>
                          <wps:cNvSpPr>
                            <a:spLocks/>
                          </wps:cNvSpPr>
                          <wps:spPr bwMode="auto">
                            <a:xfrm>
                              <a:off x="8274" y="3721"/>
                              <a:ext cx="133" cy="2"/>
                            </a:xfrm>
                            <a:custGeom>
                              <a:avLst/>
                              <a:gdLst>
                                <a:gd name="T0" fmla="+- 0 8407 8274"/>
                                <a:gd name="T1" fmla="*/ T0 w 133"/>
                                <a:gd name="T2" fmla="+- 0 8274 8274"/>
                                <a:gd name="T3" fmla="*/ T2 w 133"/>
                              </a:gdLst>
                              <a:ahLst/>
                              <a:cxnLst>
                                <a:cxn ang="0">
                                  <a:pos x="T1" y="0"/>
                                </a:cxn>
                                <a:cxn ang="0">
                                  <a:pos x="T3" y="0"/>
                                </a:cxn>
                              </a:cxnLst>
                              <a:rect l="0" t="0" r="r" b="b"/>
                              <a:pathLst>
                                <a:path w="133">
                                  <a:moveTo>
                                    <a:pt x="133" y="0"/>
                                  </a:moveTo>
                                  <a:lnTo>
                                    <a:pt x="0"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15" name="Group 2733"/>
                        <wpg:cNvGrpSpPr>
                          <a:grpSpLocks/>
                        </wpg:cNvGrpSpPr>
                        <wpg:grpSpPr bwMode="auto">
                          <a:xfrm>
                            <a:off x="7938" y="3877"/>
                            <a:ext cx="82" cy="96"/>
                            <a:chOff x="7938" y="3877"/>
                            <a:chExt cx="82" cy="96"/>
                          </a:xfrm>
                        </wpg:grpSpPr>
                        <wps:wsp>
                          <wps:cNvPr id="2816" name="Freeform 2734"/>
                          <wps:cNvSpPr>
                            <a:spLocks/>
                          </wps:cNvSpPr>
                          <wps:spPr bwMode="auto">
                            <a:xfrm>
                              <a:off x="7938" y="3877"/>
                              <a:ext cx="82" cy="96"/>
                            </a:xfrm>
                            <a:custGeom>
                              <a:avLst/>
                              <a:gdLst>
                                <a:gd name="T0" fmla="+- 0 8020 7938"/>
                                <a:gd name="T1" fmla="*/ T0 w 82"/>
                                <a:gd name="T2" fmla="+- 0 3877 3877"/>
                                <a:gd name="T3" fmla="*/ 3877 h 96"/>
                                <a:gd name="T4" fmla="+- 0 7938 7938"/>
                                <a:gd name="T5" fmla="*/ T4 w 82"/>
                                <a:gd name="T6" fmla="+- 0 3925 3877"/>
                                <a:gd name="T7" fmla="*/ 3925 h 96"/>
                                <a:gd name="T8" fmla="+- 0 8020 7938"/>
                                <a:gd name="T9" fmla="*/ T8 w 82"/>
                                <a:gd name="T10" fmla="+- 0 3973 3877"/>
                                <a:gd name="T11" fmla="*/ 3973 h 96"/>
                                <a:gd name="T12" fmla="+- 0 8020 7938"/>
                                <a:gd name="T13" fmla="*/ T12 w 82"/>
                                <a:gd name="T14" fmla="+- 0 3877 3877"/>
                                <a:gd name="T15" fmla="*/ 3877 h 96"/>
                              </a:gdLst>
                              <a:ahLst/>
                              <a:cxnLst>
                                <a:cxn ang="0">
                                  <a:pos x="T1" y="T3"/>
                                </a:cxn>
                                <a:cxn ang="0">
                                  <a:pos x="T5" y="T7"/>
                                </a:cxn>
                                <a:cxn ang="0">
                                  <a:pos x="T9" y="T11"/>
                                </a:cxn>
                                <a:cxn ang="0">
                                  <a:pos x="T13" y="T15"/>
                                </a:cxn>
                              </a:cxnLst>
                              <a:rect l="0" t="0" r="r" b="b"/>
                              <a:pathLst>
                                <a:path w="82" h="96">
                                  <a:moveTo>
                                    <a:pt x="82" y="0"/>
                                  </a:moveTo>
                                  <a:lnTo>
                                    <a:pt x="0" y="48"/>
                                  </a:lnTo>
                                  <a:lnTo>
                                    <a:pt x="82" y="96"/>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17" name="Group 2731"/>
                        <wpg:cNvGrpSpPr>
                          <a:grpSpLocks/>
                        </wpg:cNvGrpSpPr>
                        <wpg:grpSpPr bwMode="auto">
                          <a:xfrm>
                            <a:off x="7938" y="3877"/>
                            <a:ext cx="82" cy="96"/>
                            <a:chOff x="7938" y="3877"/>
                            <a:chExt cx="82" cy="96"/>
                          </a:xfrm>
                        </wpg:grpSpPr>
                        <wps:wsp>
                          <wps:cNvPr id="2818" name="Freeform 2732"/>
                          <wps:cNvSpPr>
                            <a:spLocks/>
                          </wps:cNvSpPr>
                          <wps:spPr bwMode="auto">
                            <a:xfrm>
                              <a:off x="7938" y="3877"/>
                              <a:ext cx="82" cy="96"/>
                            </a:xfrm>
                            <a:custGeom>
                              <a:avLst/>
                              <a:gdLst>
                                <a:gd name="T0" fmla="+- 0 7938 7938"/>
                                <a:gd name="T1" fmla="*/ T0 w 82"/>
                                <a:gd name="T2" fmla="+- 0 3925 3877"/>
                                <a:gd name="T3" fmla="*/ 3925 h 96"/>
                                <a:gd name="T4" fmla="+- 0 8020 7938"/>
                                <a:gd name="T5" fmla="*/ T4 w 82"/>
                                <a:gd name="T6" fmla="+- 0 3877 3877"/>
                                <a:gd name="T7" fmla="*/ 3877 h 96"/>
                                <a:gd name="T8" fmla="+- 0 8020 7938"/>
                                <a:gd name="T9" fmla="*/ T8 w 82"/>
                                <a:gd name="T10" fmla="+- 0 3973 3877"/>
                                <a:gd name="T11" fmla="*/ 3973 h 96"/>
                                <a:gd name="T12" fmla="+- 0 7938 7938"/>
                                <a:gd name="T13" fmla="*/ T12 w 82"/>
                                <a:gd name="T14" fmla="+- 0 3925 3877"/>
                                <a:gd name="T15" fmla="*/ 3925 h 96"/>
                              </a:gdLst>
                              <a:ahLst/>
                              <a:cxnLst>
                                <a:cxn ang="0">
                                  <a:pos x="T1" y="T3"/>
                                </a:cxn>
                                <a:cxn ang="0">
                                  <a:pos x="T5" y="T7"/>
                                </a:cxn>
                                <a:cxn ang="0">
                                  <a:pos x="T9" y="T11"/>
                                </a:cxn>
                                <a:cxn ang="0">
                                  <a:pos x="T13" y="T15"/>
                                </a:cxn>
                              </a:cxnLst>
                              <a:rect l="0" t="0" r="r" b="b"/>
                              <a:pathLst>
                                <a:path w="82" h="96">
                                  <a:moveTo>
                                    <a:pt x="0" y="48"/>
                                  </a:moveTo>
                                  <a:lnTo>
                                    <a:pt x="82" y="0"/>
                                  </a:lnTo>
                                  <a:lnTo>
                                    <a:pt x="82" y="96"/>
                                  </a:lnTo>
                                  <a:lnTo>
                                    <a:pt x="0" y="48"/>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19" name="Group 2729"/>
                        <wpg:cNvGrpSpPr>
                          <a:grpSpLocks/>
                        </wpg:cNvGrpSpPr>
                        <wpg:grpSpPr bwMode="auto">
                          <a:xfrm>
                            <a:off x="7938" y="3877"/>
                            <a:ext cx="82" cy="48"/>
                            <a:chOff x="7938" y="3877"/>
                            <a:chExt cx="82" cy="48"/>
                          </a:xfrm>
                        </wpg:grpSpPr>
                        <wps:wsp>
                          <wps:cNvPr id="2820" name="Freeform 2730"/>
                          <wps:cNvSpPr>
                            <a:spLocks/>
                          </wps:cNvSpPr>
                          <wps:spPr bwMode="auto">
                            <a:xfrm>
                              <a:off x="7938" y="3877"/>
                              <a:ext cx="82" cy="48"/>
                            </a:xfrm>
                            <a:custGeom>
                              <a:avLst/>
                              <a:gdLst>
                                <a:gd name="T0" fmla="+- 0 8020 7938"/>
                                <a:gd name="T1" fmla="*/ T0 w 82"/>
                                <a:gd name="T2" fmla="+- 0 3877 3877"/>
                                <a:gd name="T3" fmla="*/ 3877 h 48"/>
                                <a:gd name="T4" fmla="+- 0 7938 7938"/>
                                <a:gd name="T5" fmla="*/ T4 w 82"/>
                                <a:gd name="T6" fmla="+- 0 3925 3877"/>
                                <a:gd name="T7" fmla="*/ 3925 h 48"/>
                              </a:gdLst>
                              <a:ahLst/>
                              <a:cxnLst>
                                <a:cxn ang="0">
                                  <a:pos x="T1" y="T3"/>
                                </a:cxn>
                                <a:cxn ang="0">
                                  <a:pos x="T5" y="T7"/>
                                </a:cxn>
                              </a:cxnLst>
                              <a:rect l="0" t="0" r="r" b="b"/>
                              <a:pathLst>
                                <a:path w="82" h="48">
                                  <a:moveTo>
                                    <a:pt x="82" y="0"/>
                                  </a:moveTo>
                                  <a:lnTo>
                                    <a:pt x="0" y="48"/>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21" name="Group 2727"/>
                        <wpg:cNvGrpSpPr>
                          <a:grpSpLocks/>
                        </wpg:cNvGrpSpPr>
                        <wpg:grpSpPr bwMode="auto">
                          <a:xfrm>
                            <a:off x="8020" y="3925"/>
                            <a:ext cx="132" cy="2"/>
                            <a:chOff x="8020" y="3925"/>
                            <a:chExt cx="132" cy="2"/>
                          </a:xfrm>
                        </wpg:grpSpPr>
                        <wps:wsp>
                          <wps:cNvPr id="2822" name="Freeform 2728"/>
                          <wps:cNvSpPr>
                            <a:spLocks/>
                          </wps:cNvSpPr>
                          <wps:spPr bwMode="auto">
                            <a:xfrm>
                              <a:off x="8020" y="3925"/>
                              <a:ext cx="132" cy="2"/>
                            </a:xfrm>
                            <a:custGeom>
                              <a:avLst/>
                              <a:gdLst>
                                <a:gd name="T0" fmla="+- 0 8020 8020"/>
                                <a:gd name="T1" fmla="*/ T0 w 132"/>
                                <a:gd name="T2" fmla="+- 0 8152 8020"/>
                                <a:gd name="T3" fmla="*/ T2 w 132"/>
                              </a:gdLst>
                              <a:ahLst/>
                              <a:cxnLst>
                                <a:cxn ang="0">
                                  <a:pos x="T1" y="0"/>
                                </a:cxn>
                                <a:cxn ang="0">
                                  <a:pos x="T3" y="0"/>
                                </a:cxn>
                              </a:cxnLst>
                              <a:rect l="0" t="0" r="r" b="b"/>
                              <a:pathLst>
                                <a:path w="132">
                                  <a:moveTo>
                                    <a:pt x="0" y="0"/>
                                  </a:moveTo>
                                  <a:lnTo>
                                    <a:pt x="132"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23" name="Group 2725"/>
                        <wpg:cNvGrpSpPr>
                          <a:grpSpLocks/>
                        </wpg:cNvGrpSpPr>
                        <wpg:grpSpPr bwMode="auto">
                          <a:xfrm>
                            <a:off x="7483" y="2885"/>
                            <a:ext cx="2226" cy="306"/>
                            <a:chOff x="7483" y="2885"/>
                            <a:chExt cx="2226" cy="306"/>
                          </a:xfrm>
                        </wpg:grpSpPr>
                        <wps:wsp>
                          <wps:cNvPr id="2824" name="Freeform 2726"/>
                          <wps:cNvSpPr>
                            <a:spLocks/>
                          </wps:cNvSpPr>
                          <wps:spPr bwMode="auto">
                            <a:xfrm>
                              <a:off x="7483" y="2885"/>
                              <a:ext cx="2226" cy="306"/>
                            </a:xfrm>
                            <a:custGeom>
                              <a:avLst/>
                              <a:gdLst>
                                <a:gd name="T0" fmla="+- 0 7483 7483"/>
                                <a:gd name="T1" fmla="*/ T0 w 2226"/>
                                <a:gd name="T2" fmla="+- 0 3191 2885"/>
                                <a:gd name="T3" fmla="*/ 3191 h 306"/>
                                <a:gd name="T4" fmla="+- 0 9708 7483"/>
                                <a:gd name="T5" fmla="*/ T4 w 2226"/>
                                <a:gd name="T6" fmla="+- 0 3191 2885"/>
                                <a:gd name="T7" fmla="*/ 3191 h 306"/>
                                <a:gd name="T8" fmla="+- 0 9708 7483"/>
                                <a:gd name="T9" fmla="*/ T8 w 2226"/>
                                <a:gd name="T10" fmla="+- 0 2885 2885"/>
                                <a:gd name="T11" fmla="*/ 2885 h 306"/>
                                <a:gd name="T12" fmla="+- 0 7483 7483"/>
                                <a:gd name="T13" fmla="*/ T12 w 2226"/>
                                <a:gd name="T14" fmla="+- 0 2885 2885"/>
                                <a:gd name="T15" fmla="*/ 2885 h 306"/>
                                <a:gd name="T16" fmla="+- 0 7483 7483"/>
                                <a:gd name="T17" fmla="*/ T16 w 2226"/>
                                <a:gd name="T18" fmla="+- 0 3191 2885"/>
                                <a:gd name="T19" fmla="*/ 3191 h 306"/>
                              </a:gdLst>
                              <a:ahLst/>
                              <a:cxnLst>
                                <a:cxn ang="0">
                                  <a:pos x="T1" y="T3"/>
                                </a:cxn>
                                <a:cxn ang="0">
                                  <a:pos x="T5" y="T7"/>
                                </a:cxn>
                                <a:cxn ang="0">
                                  <a:pos x="T9" y="T11"/>
                                </a:cxn>
                                <a:cxn ang="0">
                                  <a:pos x="T13" y="T15"/>
                                </a:cxn>
                                <a:cxn ang="0">
                                  <a:pos x="T17" y="T19"/>
                                </a:cxn>
                              </a:cxnLst>
                              <a:rect l="0" t="0" r="r" b="b"/>
                              <a:pathLst>
                                <a:path w="2226" h="306">
                                  <a:moveTo>
                                    <a:pt x="0" y="306"/>
                                  </a:moveTo>
                                  <a:lnTo>
                                    <a:pt x="2225" y="306"/>
                                  </a:lnTo>
                                  <a:lnTo>
                                    <a:pt x="2225" y="0"/>
                                  </a:lnTo>
                                  <a:lnTo>
                                    <a:pt x="0" y="0"/>
                                  </a:lnTo>
                                  <a:lnTo>
                                    <a:pt x="0" y="306"/>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25" name="Group 2723"/>
                        <wpg:cNvGrpSpPr>
                          <a:grpSpLocks/>
                        </wpg:cNvGrpSpPr>
                        <wpg:grpSpPr bwMode="auto">
                          <a:xfrm>
                            <a:off x="7504" y="3105"/>
                            <a:ext cx="2182" cy="2"/>
                            <a:chOff x="7504" y="3105"/>
                            <a:chExt cx="2182" cy="2"/>
                          </a:xfrm>
                        </wpg:grpSpPr>
                        <wps:wsp>
                          <wps:cNvPr id="2826" name="Freeform 2724"/>
                          <wps:cNvSpPr>
                            <a:spLocks/>
                          </wps:cNvSpPr>
                          <wps:spPr bwMode="auto">
                            <a:xfrm>
                              <a:off x="7504" y="3105"/>
                              <a:ext cx="2182" cy="2"/>
                            </a:xfrm>
                            <a:custGeom>
                              <a:avLst/>
                              <a:gdLst>
                                <a:gd name="T0" fmla="+- 0 7504 7504"/>
                                <a:gd name="T1" fmla="*/ T0 w 2182"/>
                                <a:gd name="T2" fmla="+- 0 9687 7504"/>
                                <a:gd name="T3" fmla="*/ T2 w 2182"/>
                              </a:gdLst>
                              <a:ahLst/>
                              <a:cxnLst>
                                <a:cxn ang="0">
                                  <a:pos x="T1" y="0"/>
                                </a:cxn>
                                <a:cxn ang="0">
                                  <a:pos x="T3" y="0"/>
                                </a:cxn>
                              </a:cxnLst>
                              <a:rect l="0" t="0" r="r" b="b"/>
                              <a:pathLst>
                                <a:path w="2182">
                                  <a:moveTo>
                                    <a:pt x="0" y="0"/>
                                  </a:moveTo>
                                  <a:lnTo>
                                    <a:pt x="2183"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27" name="Group 2721"/>
                        <wpg:cNvGrpSpPr>
                          <a:grpSpLocks/>
                        </wpg:cNvGrpSpPr>
                        <wpg:grpSpPr bwMode="auto">
                          <a:xfrm>
                            <a:off x="7786" y="1140"/>
                            <a:ext cx="1422" cy="999"/>
                            <a:chOff x="7786" y="1140"/>
                            <a:chExt cx="1422" cy="999"/>
                          </a:xfrm>
                        </wpg:grpSpPr>
                        <wps:wsp>
                          <wps:cNvPr id="2828" name="Freeform 2722"/>
                          <wps:cNvSpPr>
                            <a:spLocks/>
                          </wps:cNvSpPr>
                          <wps:spPr bwMode="auto">
                            <a:xfrm>
                              <a:off x="7786" y="1140"/>
                              <a:ext cx="1422" cy="999"/>
                            </a:xfrm>
                            <a:custGeom>
                              <a:avLst/>
                              <a:gdLst>
                                <a:gd name="T0" fmla="+- 0 7786 7786"/>
                                <a:gd name="T1" fmla="*/ T0 w 1422"/>
                                <a:gd name="T2" fmla="+- 0 2139 1140"/>
                                <a:gd name="T3" fmla="*/ 2139 h 999"/>
                                <a:gd name="T4" fmla="+- 0 9208 7786"/>
                                <a:gd name="T5" fmla="*/ T4 w 1422"/>
                                <a:gd name="T6" fmla="+- 0 2139 1140"/>
                                <a:gd name="T7" fmla="*/ 2139 h 999"/>
                                <a:gd name="T8" fmla="+- 0 9208 7786"/>
                                <a:gd name="T9" fmla="*/ T8 w 1422"/>
                                <a:gd name="T10" fmla="+- 0 1140 1140"/>
                                <a:gd name="T11" fmla="*/ 1140 h 999"/>
                                <a:gd name="T12" fmla="+- 0 7786 7786"/>
                                <a:gd name="T13" fmla="*/ T12 w 1422"/>
                                <a:gd name="T14" fmla="+- 0 1140 1140"/>
                                <a:gd name="T15" fmla="*/ 1140 h 999"/>
                                <a:gd name="T16" fmla="+- 0 7786 7786"/>
                                <a:gd name="T17" fmla="*/ T16 w 1422"/>
                                <a:gd name="T18" fmla="+- 0 2139 1140"/>
                                <a:gd name="T19" fmla="*/ 2139 h 999"/>
                              </a:gdLst>
                              <a:ahLst/>
                              <a:cxnLst>
                                <a:cxn ang="0">
                                  <a:pos x="T1" y="T3"/>
                                </a:cxn>
                                <a:cxn ang="0">
                                  <a:pos x="T5" y="T7"/>
                                </a:cxn>
                                <a:cxn ang="0">
                                  <a:pos x="T9" y="T11"/>
                                </a:cxn>
                                <a:cxn ang="0">
                                  <a:pos x="T13" y="T15"/>
                                </a:cxn>
                                <a:cxn ang="0">
                                  <a:pos x="T17" y="T19"/>
                                </a:cxn>
                              </a:cxnLst>
                              <a:rect l="0" t="0" r="r" b="b"/>
                              <a:pathLst>
                                <a:path w="1422" h="999">
                                  <a:moveTo>
                                    <a:pt x="0" y="999"/>
                                  </a:moveTo>
                                  <a:lnTo>
                                    <a:pt x="1422" y="999"/>
                                  </a:lnTo>
                                  <a:lnTo>
                                    <a:pt x="1422" y="0"/>
                                  </a:lnTo>
                                  <a:lnTo>
                                    <a:pt x="0" y="0"/>
                                  </a:lnTo>
                                  <a:lnTo>
                                    <a:pt x="0" y="999"/>
                                  </a:lnTo>
                                  <a:close/>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29" name="Group 2719"/>
                        <wpg:cNvGrpSpPr>
                          <a:grpSpLocks/>
                        </wpg:cNvGrpSpPr>
                        <wpg:grpSpPr bwMode="auto">
                          <a:xfrm>
                            <a:off x="7989" y="997"/>
                            <a:ext cx="1422" cy="999"/>
                            <a:chOff x="7989" y="997"/>
                            <a:chExt cx="1422" cy="999"/>
                          </a:xfrm>
                        </wpg:grpSpPr>
                        <wps:wsp>
                          <wps:cNvPr id="2830" name="Freeform 2720"/>
                          <wps:cNvSpPr>
                            <a:spLocks/>
                          </wps:cNvSpPr>
                          <wps:spPr bwMode="auto">
                            <a:xfrm>
                              <a:off x="7989" y="997"/>
                              <a:ext cx="1422" cy="999"/>
                            </a:xfrm>
                            <a:custGeom>
                              <a:avLst/>
                              <a:gdLst>
                                <a:gd name="T0" fmla="+- 0 7989 7989"/>
                                <a:gd name="T1" fmla="*/ T0 w 1422"/>
                                <a:gd name="T2" fmla="+- 0 1140 997"/>
                                <a:gd name="T3" fmla="*/ 1140 h 999"/>
                                <a:gd name="T4" fmla="+- 0 9208 7989"/>
                                <a:gd name="T5" fmla="*/ T4 w 1422"/>
                                <a:gd name="T6" fmla="+- 0 1140 997"/>
                                <a:gd name="T7" fmla="*/ 1140 h 999"/>
                                <a:gd name="T8" fmla="+- 0 9208 7989"/>
                                <a:gd name="T9" fmla="*/ T8 w 1422"/>
                                <a:gd name="T10" fmla="+- 0 1997 997"/>
                                <a:gd name="T11" fmla="*/ 1997 h 999"/>
                                <a:gd name="T12" fmla="+- 0 9411 7989"/>
                                <a:gd name="T13" fmla="*/ T12 w 1422"/>
                                <a:gd name="T14" fmla="+- 0 1997 997"/>
                                <a:gd name="T15" fmla="*/ 1997 h 999"/>
                                <a:gd name="T16" fmla="+- 0 9411 7989"/>
                                <a:gd name="T17" fmla="*/ T16 w 1422"/>
                                <a:gd name="T18" fmla="+- 0 997 997"/>
                                <a:gd name="T19" fmla="*/ 997 h 999"/>
                                <a:gd name="T20" fmla="+- 0 7989 7989"/>
                                <a:gd name="T21" fmla="*/ T20 w 1422"/>
                                <a:gd name="T22" fmla="+- 0 997 997"/>
                                <a:gd name="T23" fmla="*/ 997 h 999"/>
                                <a:gd name="T24" fmla="+- 0 7989 7989"/>
                                <a:gd name="T25" fmla="*/ T24 w 1422"/>
                                <a:gd name="T26" fmla="+- 0 1140 997"/>
                                <a:gd name="T27" fmla="*/ 1140 h 999"/>
                              </a:gdLst>
                              <a:ahLst/>
                              <a:cxnLst>
                                <a:cxn ang="0">
                                  <a:pos x="T1" y="T3"/>
                                </a:cxn>
                                <a:cxn ang="0">
                                  <a:pos x="T5" y="T7"/>
                                </a:cxn>
                                <a:cxn ang="0">
                                  <a:pos x="T9" y="T11"/>
                                </a:cxn>
                                <a:cxn ang="0">
                                  <a:pos x="T13" y="T15"/>
                                </a:cxn>
                                <a:cxn ang="0">
                                  <a:pos x="T17" y="T19"/>
                                </a:cxn>
                                <a:cxn ang="0">
                                  <a:pos x="T21" y="T23"/>
                                </a:cxn>
                                <a:cxn ang="0">
                                  <a:pos x="T25" y="T27"/>
                                </a:cxn>
                              </a:cxnLst>
                              <a:rect l="0" t="0" r="r" b="b"/>
                              <a:pathLst>
                                <a:path w="1422" h="999">
                                  <a:moveTo>
                                    <a:pt x="0" y="143"/>
                                  </a:moveTo>
                                  <a:lnTo>
                                    <a:pt x="1219" y="143"/>
                                  </a:lnTo>
                                  <a:lnTo>
                                    <a:pt x="1219" y="1000"/>
                                  </a:lnTo>
                                  <a:lnTo>
                                    <a:pt x="1422" y="1000"/>
                                  </a:lnTo>
                                  <a:lnTo>
                                    <a:pt x="1422" y="0"/>
                                  </a:lnTo>
                                  <a:lnTo>
                                    <a:pt x="0" y="0"/>
                                  </a:lnTo>
                                  <a:lnTo>
                                    <a:pt x="0" y="143"/>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31" name="Group 2717"/>
                        <wpg:cNvGrpSpPr>
                          <a:grpSpLocks/>
                        </wpg:cNvGrpSpPr>
                        <wpg:grpSpPr bwMode="auto">
                          <a:xfrm>
                            <a:off x="7904" y="1635"/>
                            <a:ext cx="1185" cy="2"/>
                            <a:chOff x="7904" y="1635"/>
                            <a:chExt cx="1185" cy="2"/>
                          </a:xfrm>
                        </wpg:grpSpPr>
                        <wps:wsp>
                          <wps:cNvPr id="2832" name="Freeform 2718"/>
                          <wps:cNvSpPr>
                            <a:spLocks/>
                          </wps:cNvSpPr>
                          <wps:spPr bwMode="auto">
                            <a:xfrm>
                              <a:off x="7904" y="1635"/>
                              <a:ext cx="1185" cy="2"/>
                            </a:xfrm>
                            <a:custGeom>
                              <a:avLst/>
                              <a:gdLst>
                                <a:gd name="T0" fmla="+- 0 7904 7904"/>
                                <a:gd name="T1" fmla="*/ T0 w 1185"/>
                                <a:gd name="T2" fmla="+- 0 9090 7904"/>
                                <a:gd name="T3" fmla="*/ T2 w 1185"/>
                              </a:gdLst>
                              <a:ahLst/>
                              <a:cxnLst>
                                <a:cxn ang="0">
                                  <a:pos x="T1" y="0"/>
                                </a:cxn>
                                <a:cxn ang="0">
                                  <a:pos x="T3" y="0"/>
                                </a:cxn>
                              </a:cxnLst>
                              <a:rect l="0" t="0" r="r" b="b"/>
                              <a:pathLst>
                                <a:path w="1185">
                                  <a:moveTo>
                                    <a:pt x="0" y="0"/>
                                  </a:moveTo>
                                  <a:lnTo>
                                    <a:pt x="1186" y="0"/>
                                  </a:lnTo>
                                </a:path>
                              </a:pathLst>
                            </a:custGeom>
                            <a:noFill/>
                            <a:ln w="71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33" name="Group 2715"/>
                        <wpg:cNvGrpSpPr>
                          <a:grpSpLocks/>
                        </wpg:cNvGrpSpPr>
                        <wpg:grpSpPr bwMode="auto">
                          <a:xfrm>
                            <a:off x="8596" y="2139"/>
                            <a:ext cx="3" cy="746"/>
                            <a:chOff x="8596" y="2139"/>
                            <a:chExt cx="3" cy="746"/>
                          </a:xfrm>
                        </wpg:grpSpPr>
                        <wps:wsp>
                          <wps:cNvPr id="2834" name="Freeform 2716"/>
                          <wps:cNvSpPr>
                            <a:spLocks/>
                          </wps:cNvSpPr>
                          <wps:spPr bwMode="auto">
                            <a:xfrm>
                              <a:off x="8596" y="2139"/>
                              <a:ext cx="3" cy="746"/>
                            </a:xfrm>
                            <a:custGeom>
                              <a:avLst/>
                              <a:gdLst>
                                <a:gd name="T0" fmla="+- 0 8596 8596"/>
                                <a:gd name="T1" fmla="*/ T0 w 3"/>
                                <a:gd name="T2" fmla="+- 0 2885 2139"/>
                                <a:gd name="T3" fmla="*/ 2885 h 746"/>
                                <a:gd name="T4" fmla="+- 0 8599 8596"/>
                                <a:gd name="T5" fmla="*/ T4 w 3"/>
                                <a:gd name="T6" fmla="+- 0 2139 2139"/>
                                <a:gd name="T7" fmla="*/ 2139 h 746"/>
                              </a:gdLst>
                              <a:ahLst/>
                              <a:cxnLst>
                                <a:cxn ang="0">
                                  <a:pos x="T1" y="T3"/>
                                </a:cxn>
                                <a:cxn ang="0">
                                  <a:pos x="T5" y="T7"/>
                                </a:cxn>
                              </a:cxnLst>
                              <a:rect l="0" t="0" r="r" b="b"/>
                              <a:pathLst>
                                <a:path w="3" h="746">
                                  <a:moveTo>
                                    <a:pt x="0" y="746"/>
                                  </a:moveTo>
                                  <a:lnTo>
                                    <a:pt x="3"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35" name="Group 2713"/>
                        <wpg:cNvGrpSpPr>
                          <a:grpSpLocks/>
                        </wpg:cNvGrpSpPr>
                        <wpg:grpSpPr bwMode="auto">
                          <a:xfrm>
                            <a:off x="7109" y="3191"/>
                            <a:ext cx="1487" cy="962"/>
                            <a:chOff x="7109" y="3191"/>
                            <a:chExt cx="1487" cy="962"/>
                          </a:xfrm>
                        </wpg:grpSpPr>
                        <wps:wsp>
                          <wps:cNvPr id="2836" name="Freeform 2714"/>
                          <wps:cNvSpPr>
                            <a:spLocks/>
                          </wps:cNvSpPr>
                          <wps:spPr bwMode="auto">
                            <a:xfrm>
                              <a:off x="7109" y="3191"/>
                              <a:ext cx="1487" cy="962"/>
                            </a:xfrm>
                            <a:custGeom>
                              <a:avLst/>
                              <a:gdLst>
                                <a:gd name="T0" fmla="+- 0 7109 7109"/>
                                <a:gd name="T1" fmla="*/ T0 w 1487"/>
                                <a:gd name="T2" fmla="+- 0 4153 3191"/>
                                <a:gd name="T3" fmla="*/ 4153 h 962"/>
                                <a:gd name="T4" fmla="+- 0 8596 7109"/>
                                <a:gd name="T5" fmla="*/ T4 w 1487"/>
                                <a:gd name="T6" fmla="+- 0 3191 3191"/>
                                <a:gd name="T7" fmla="*/ 3191 h 962"/>
                              </a:gdLst>
                              <a:ahLst/>
                              <a:cxnLst>
                                <a:cxn ang="0">
                                  <a:pos x="T1" y="T3"/>
                                </a:cxn>
                                <a:cxn ang="0">
                                  <a:pos x="T5" y="T7"/>
                                </a:cxn>
                              </a:cxnLst>
                              <a:rect l="0" t="0" r="r" b="b"/>
                              <a:pathLst>
                                <a:path w="1487" h="962">
                                  <a:moveTo>
                                    <a:pt x="0" y="962"/>
                                  </a:moveTo>
                                  <a:lnTo>
                                    <a:pt x="1487" y="0"/>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37" name="Group 2711"/>
                        <wpg:cNvGrpSpPr>
                          <a:grpSpLocks/>
                        </wpg:cNvGrpSpPr>
                        <wpg:grpSpPr bwMode="auto">
                          <a:xfrm>
                            <a:off x="7442" y="4631"/>
                            <a:ext cx="96" cy="83"/>
                            <a:chOff x="7442" y="4631"/>
                            <a:chExt cx="96" cy="83"/>
                          </a:xfrm>
                        </wpg:grpSpPr>
                        <wps:wsp>
                          <wps:cNvPr id="2838" name="Freeform 2712"/>
                          <wps:cNvSpPr>
                            <a:spLocks/>
                          </wps:cNvSpPr>
                          <wps:spPr bwMode="auto">
                            <a:xfrm>
                              <a:off x="7442" y="4631"/>
                              <a:ext cx="96" cy="83"/>
                            </a:xfrm>
                            <a:custGeom>
                              <a:avLst/>
                              <a:gdLst>
                                <a:gd name="T0" fmla="+- 0 7490 7442"/>
                                <a:gd name="T1" fmla="*/ T0 w 96"/>
                                <a:gd name="T2" fmla="+- 0 4631 4631"/>
                                <a:gd name="T3" fmla="*/ 4631 h 83"/>
                                <a:gd name="T4" fmla="+- 0 7442 7442"/>
                                <a:gd name="T5" fmla="*/ T4 w 96"/>
                                <a:gd name="T6" fmla="+- 0 4714 4631"/>
                                <a:gd name="T7" fmla="*/ 4714 h 83"/>
                                <a:gd name="T8" fmla="+- 0 7538 7442"/>
                                <a:gd name="T9" fmla="*/ T8 w 96"/>
                                <a:gd name="T10" fmla="+- 0 4714 4631"/>
                                <a:gd name="T11" fmla="*/ 4714 h 83"/>
                                <a:gd name="T12" fmla="+- 0 7490 7442"/>
                                <a:gd name="T13" fmla="*/ T12 w 96"/>
                                <a:gd name="T14" fmla="+- 0 4631 4631"/>
                                <a:gd name="T15" fmla="*/ 4631 h 83"/>
                              </a:gdLst>
                              <a:ahLst/>
                              <a:cxnLst>
                                <a:cxn ang="0">
                                  <a:pos x="T1" y="T3"/>
                                </a:cxn>
                                <a:cxn ang="0">
                                  <a:pos x="T5" y="T7"/>
                                </a:cxn>
                                <a:cxn ang="0">
                                  <a:pos x="T9" y="T11"/>
                                </a:cxn>
                                <a:cxn ang="0">
                                  <a:pos x="T13" y="T15"/>
                                </a:cxn>
                              </a:cxnLst>
                              <a:rect l="0" t="0" r="r" b="b"/>
                              <a:pathLst>
                                <a:path w="96" h="83">
                                  <a:moveTo>
                                    <a:pt x="48" y="0"/>
                                  </a:moveTo>
                                  <a:lnTo>
                                    <a:pt x="0" y="83"/>
                                  </a:lnTo>
                                  <a:lnTo>
                                    <a:pt x="96" y="83"/>
                                  </a:lnTo>
                                  <a:lnTo>
                                    <a:pt x="4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39" name="Group 2709"/>
                        <wpg:cNvGrpSpPr>
                          <a:grpSpLocks/>
                        </wpg:cNvGrpSpPr>
                        <wpg:grpSpPr bwMode="auto">
                          <a:xfrm>
                            <a:off x="7442" y="4631"/>
                            <a:ext cx="96" cy="83"/>
                            <a:chOff x="7442" y="4631"/>
                            <a:chExt cx="96" cy="83"/>
                          </a:xfrm>
                        </wpg:grpSpPr>
                        <wps:wsp>
                          <wps:cNvPr id="2840" name="Freeform 2710"/>
                          <wps:cNvSpPr>
                            <a:spLocks/>
                          </wps:cNvSpPr>
                          <wps:spPr bwMode="auto">
                            <a:xfrm>
                              <a:off x="7442" y="4631"/>
                              <a:ext cx="96" cy="83"/>
                            </a:xfrm>
                            <a:custGeom>
                              <a:avLst/>
                              <a:gdLst>
                                <a:gd name="T0" fmla="+- 0 7490 7442"/>
                                <a:gd name="T1" fmla="*/ T0 w 96"/>
                                <a:gd name="T2" fmla="+- 0 4631 4631"/>
                                <a:gd name="T3" fmla="*/ 4631 h 83"/>
                                <a:gd name="T4" fmla="+- 0 7538 7442"/>
                                <a:gd name="T5" fmla="*/ T4 w 96"/>
                                <a:gd name="T6" fmla="+- 0 4714 4631"/>
                                <a:gd name="T7" fmla="*/ 4714 h 83"/>
                                <a:gd name="T8" fmla="+- 0 7442 7442"/>
                                <a:gd name="T9" fmla="*/ T8 w 96"/>
                                <a:gd name="T10" fmla="+- 0 4714 4631"/>
                                <a:gd name="T11" fmla="*/ 4714 h 83"/>
                                <a:gd name="T12" fmla="+- 0 7490 7442"/>
                                <a:gd name="T13" fmla="*/ T12 w 96"/>
                                <a:gd name="T14" fmla="+- 0 4631 4631"/>
                                <a:gd name="T15" fmla="*/ 4631 h 83"/>
                              </a:gdLst>
                              <a:ahLst/>
                              <a:cxnLst>
                                <a:cxn ang="0">
                                  <a:pos x="T1" y="T3"/>
                                </a:cxn>
                                <a:cxn ang="0">
                                  <a:pos x="T5" y="T7"/>
                                </a:cxn>
                                <a:cxn ang="0">
                                  <a:pos x="T9" y="T11"/>
                                </a:cxn>
                                <a:cxn ang="0">
                                  <a:pos x="T13" y="T15"/>
                                </a:cxn>
                              </a:cxnLst>
                              <a:rect l="0" t="0" r="r" b="b"/>
                              <a:pathLst>
                                <a:path w="96" h="83">
                                  <a:moveTo>
                                    <a:pt x="48" y="0"/>
                                  </a:moveTo>
                                  <a:lnTo>
                                    <a:pt x="96" y="83"/>
                                  </a:lnTo>
                                  <a:lnTo>
                                    <a:pt x="0" y="83"/>
                                  </a:lnTo>
                                  <a:lnTo>
                                    <a:pt x="48"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41" name="Group 2707"/>
                        <wpg:cNvGrpSpPr>
                          <a:grpSpLocks/>
                        </wpg:cNvGrpSpPr>
                        <wpg:grpSpPr bwMode="auto">
                          <a:xfrm>
                            <a:off x="7490" y="4631"/>
                            <a:ext cx="48" cy="83"/>
                            <a:chOff x="7490" y="4631"/>
                            <a:chExt cx="48" cy="83"/>
                          </a:xfrm>
                        </wpg:grpSpPr>
                        <wps:wsp>
                          <wps:cNvPr id="2842" name="Freeform 2708"/>
                          <wps:cNvSpPr>
                            <a:spLocks/>
                          </wps:cNvSpPr>
                          <wps:spPr bwMode="auto">
                            <a:xfrm>
                              <a:off x="7490" y="4631"/>
                              <a:ext cx="48" cy="83"/>
                            </a:xfrm>
                            <a:custGeom>
                              <a:avLst/>
                              <a:gdLst>
                                <a:gd name="T0" fmla="+- 0 7538 7490"/>
                                <a:gd name="T1" fmla="*/ T0 w 48"/>
                                <a:gd name="T2" fmla="+- 0 4714 4631"/>
                                <a:gd name="T3" fmla="*/ 4714 h 83"/>
                                <a:gd name="T4" fmla="+- 0 7490 7490"/>
                                <a:gd name="T5" fmla="*/ T4 w 48"/>
                                <a:gd name="T6" fmla="+- 0 4631 4631"/>
                                <a:gd name="T7" fmla="*/ 4631 h 83"/>
                              </a:gdLst>
                              <a:ahLst/>
                              <a:cxnLst>
                                <a:cxn ang="0">
                                  <a:pos x="T1" y="T3"/>
                                </a:cxn>
                                <a:cxn ang="0">
                                  <a:pos x="T5" y="T7"/>
                                </a:cxn>
                              </a:cxnLst>
                              <a:rect l="0" t="0" r="r" b="b"/>
                              <a:pathLst>
                                <a:path w="48" h="83">
                                  <a:moveTo>
                                    <a:pt x="48" y="83"/>
                                  </a:moveTo>
                                  <a:lnTo>
                                    <a:pt x="0"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43" name="Group 2705"/>
                        <wpg:cNvGrpSpPr>
                          <a:grpSpLocks/>
                        </wpg:cNvGrpSpPr>
                        <wpg:grpSpPr bwMode="auto">
                          <a:xfrm>
                            <a:off x="7490" y="4714"/>
                            <a:ext cx="2" cy="132"/>
                            <a:chOff x="7490" y="4714"/>
                            <a:chExt cx="2" cy="132"/>
                          </a:xfrm>
                        </wpg:grpSpPr>
                        <wps:wsp>
                          <wps:cNvPr id="2844" name="Freeform 2706"/>
                          <wps:cNvSpPr>
                            <a:spLocks/>
                          </wps:cNvSpPr>
                          <wps:spPr bwMode="auto">
                            <a:xfrm>
                              <a:off x="7490" y="4714"/>
                              <a:ext cx="2" cy="132"/>
                            </a:xfrm>
                            <a:custGeom>
                              <a:avLst/>
                              <a:gdLst>
                                <a:gd name="T0" fmla="+- 0 4714 4714"/>
                                <a:gd name="T1" fmla="*/ 4714 h 132"/>
                                <a:gd name="T2" fmla="+- 0 4846 4714"/>
                                <a:gd name="T3" fmla="*/ 4846 h 132"/>
                              </a:gdLst>
                              <a:ahLst/>
                              <a:cxnLst>
                                <a:cxn ang="0">
                                  <a:pos x="0" y="T1"/>
                                </a:cxn>
                                <a:cxn ang="0">
                                  <a:pos x="0" y="T3"/>
                                </a:cxn>
                              </a:cxnLst>
                              <a:rect l="0" t="0" r="r" b="b"/>
                              <a:pathLst>
                                <a:path h="132">
                                  <a:moveTo>
                                    <a:pt x="0" y="0"/>
                                  </a:moveTo>
                                  <a:lnTo>
                                    <a:pt x="0" y="132"/>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45" name="Group 2703"/>
                        <wpg:cNvGrpSpPr>
                          <a:grpSpLocks/>
                        </wpg:cNvGrpSpPr>
                        <wpg:grpSpPr bwMode="auto">
                          <a:xfrm>
                            <a:off x="3170" y="3472"/>
                            <a:ext cx="95" cy="83"/>
                            <a:chOff x="3170" y="3472"/>
                            <a:chExt cx="95" cy="83"/>
                          </a:xfrm>
                        </wpg:grpSpPr>
                        <wps:wsp>
                          <wps:cNvPr id="2846" name="Freeform 2704"/>
                          <wps:cNvSpPr>
                            <a:spLocks/>
                          </wps:cNvSpPr>
                          <wps:spPr bwMode="auto">
                            <a:xfrm>
                              <a:off x="3170" y="3472"/>
                              <a:ext cx="95" cy="83"/>
                            </a:xfrm>
                            <a:custGeom>
                              <a:avLst/>
                              <a:gdLst>
                                <a:gd name="T0" fmla="+- 0 3218 3170"/>
                                <a:gd name="T1" fmla="*/ T0 w 95"/>
                                <a:gd name="T2" fmla="+- 0 3472 3472"/>
                                <a:gd name="T3" fmla="*/ 3472 h 83"/>
                                <a:gd name="T4" fmla="+- 0 3170 3170"/>
                                <a:gd name="T5" fmla="*/ T4 w 95"/>
                                <a:gd name="T6" fmla="+- 0 3554 3472"/>
                                <a:gd name="T7" fmla="*/ 3554 h 83"/>
                                <a:gd name="T8" fmla="+- 0 3265 3170"/>
                                <a:gd name="T9" fmla="*/ T8 w 95"/>
                                <a:gd name="T10" fmla="+- 0 3555 3472"/>
                                <a:gd name="T11" fmla="*/ 3555 h 83"/>
                                <a:gd name="T12" fmla="+- 0 3218 3170"/>
                                <a:gd name="T13" fmla="*/ T12 w 95"/>
                                <a:gd name="T14" fmla="+- 0 3472 3472"/>
                                <a:gd name="T15" fmla="*/ 3472 h 83"/>
                              </a:gdLst>
                              <a:ahLst/>
                              <a:cxnLst>
                                <a:cxn ang="0">
                                  <a:pos x="T1" y="T3"/>
                                </a:cxn>
                                <a:cxn ang="0">
                                  <a:pos x="T5" y="T7"/>
                                </a:cxn>
                                <a:cxn ang="0">
                                  <a:pos x="T9" y="T11"/>
                                </a:cxn>
                                <a:cxn ang="0">
                                  <a:pos x="T13" y="T15"/>
                                </a:cxn>
                              </a:cxnLst>
                              <a:rect l="0" t="0" r="r" b="b"/>
                              <a:pathLst>
                                <a:path w="95" h="83">
                                  <a:moveTo>
                                    <a:pt x="48" y="0"/>
                                  </a:moveTo>
                                  <a:lnTo>
                                    <a:pt x="0" y="82"/>
                                  </a:lnTo>
                                  <a:lnTo>
                                    <a:pt x="95" y="83"/>
                                  </a:lnTo>
                                  <a:lnTo>
                                    <a:pt x="4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47" name="Group 2701"/>
                        <wpg:cNvGrpSpPr>
                          <a:grpSpLocks/>
                        </wpg:cNvGrpSpPr>
                        <wpg:grpSpPr bwMode="auto">
                          <a:xfrm>
                            <a:off x="3170" y="3472"/>
                            <a:ext cx="95" cy="83"/>
                            <a:chOff x="3170" y="3472"/>
                            <a:chExt cx="95" cy="83"/>
                          </a:xfrm>
                        </wpg:grpSpPr>
                        <wps:wsp>
                          <wps:cNvPr id="2848" name="Freeform 2702"/>
                          <wps:cNvSpPr>
                            <a:spLocks/>
                          </wps:cNvSpPr>
                          <wps:spPr bwMode="auto">
                            <a:xfrm>
                              <a:off x="3170" y="3472"/>
                              <a:ext cx="95" cy="83"/>
                            </a:xfrm>
                            <a:custGeom>
                              <a:avLst/>
                              <a:gdLst>
                                <a:gd name="T0" fmla="+- 0 3218 3170"/>
                                <a:gd name="T1" fmla="*/ T0 w 95"/>
                                <a:gd name="T2" fmla="+- 0 3472 3472"/>
                                <a:gd name="T3" fmla="*/ 3472 h 83"/>
                                <a:gd name="T4" fmla="+- 0 3265 3170"/>
                                <a:gd name="T5" fmla="*/ T4 w 95"/>
                                <a:gd name="T6" fmla="+- 0 3555 3472"/>
                                <a:gd name="T7" fmla="*/ 3555 h 83"/>
                                <a:gd name="T8" fmla="+- 0 3170 3170"/>
                                <a:gd name="T9" fmla="*/ T8 w 95"/>
                                <a:gd name="T10" fmla="+- 0 3554 3472"/>
                                <a:gd name="T11" fmla="*/ 3554 h 83"/>
                                <a:gd name="T12" fmla="+- 0 3218 3170"/>
                                <a:gd name="T13" fmla="*/ T12 w 95"/>
                                <a:gd name="T14" fmla="+- 0 3472 3472"/>
                                <a:gd name="T15" fmla="*/ 3472 h 83"/>
                              </a:gdLst>
                              <a:ahLst/>
                              <a:cxnLst>
                                <a:cxn ang="0">
                                  <a:pos x="T1" y="T3"/>
                                </a:cxn>
                                <a:cxn ang="0">
                                  <a:pos x="T5" y="T7"/>
                                </a:cxn>
                                <a:cxn ang="0">
                                  <a:pos x="T9" y="T11"/>
                                </a:cxn>
                                <a:cxn ang="0">
                                  <a:pos x="T13" y="T15"/>
                                </a:cxn>
                              </a:cxnLst>
                              <a:rect l="0" t="0" r="r" b="b"/>
                              <a:pathLst>
                                <a:path w="95" h="83">
                                  <a:moveTo>
                                    <a:pt x="48" y="0"/>
                                  </a:moveTo>
                                  <a:lnTo>
                                    <a:pt x="95" y="83"/>
                                  </a:lnTo>
                                  <a:lnTo>
                                    <a:pt x="0" y="82"/>
                                  </a:lnTo>
                                  <a:lnTo>
                                    <a:pt x="48"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49" name="Group 2699"/>
                        <wpg:cNvGrpSpPr>
                          <a:grpSpLocks/>
                        </wpg:cNvGrpSpPr>
                        <wpg:grpSpPr bwMode="auto">
                          <a:xfrm>
                            <a:off x="3218" y="3472"/>
                            <a:ext cx="47" cy="83"/>
                            <a:chOff x="3218" y="3472"/>
                            <a:chExt cx="47" cy="83"/>
                          </a:xfrm>
                        </wpg:grpSpPr>
                        <wps:wsp>
                          <wps:cNvPr id="2850" name="Freeform 2700"/>
                          <wps:cNvSpPr>
                            <a:spLocks/>
                          </wps:cNvSpPr>
                          <wps:spPr bwMode="auto">
                            <a:xfrm>
                              <a:off x="3218" y="3472"/>
                              <a:ext cx="47" cy="83"/>
                            </a:xfrm>
                            <a:custGeom>
                              <a:avLst/>
                              <a:gdLst>
                                <a:gd name="T0" fmla="+- 0 3265 3218"/>
                                <a:gd name="T1" fmla="*/ T0 w 47"/>
                                <a:gd name="T2" fmla="+- 0 3555 3472"/>
                                <a:gd name="T3" fmla="*/ 3555 h 83"/>
                                <a:gd name="T4" fmla="+- 0 3218 3218"/>
                                <a:gd name="T5" fmla="*/ T4 w 47"/>
                                <a:gd name="T6" fmla="+- 0 3472 3472"/>
                                <a:gd name="T7" fmla="*/ 3472 h 83"/>
                              </a:gdLst>
                              <a:ahLst/>
                              <a:cxnLst>
                                <a:cxn ang="0">
                                  <a:pos x="T1" y="T3"/>
                                </a:cxn>
                                <a:cxn ang="0">
                                  <a:pos x="T5" y="T7"/>
                                </a:cxn>
                              </a:cxnLst>
                              <a:rect l="0" t="0" r="r" b="b"/>
                              <a:pathLst>
                                <a:path w="47" h="83">
                                  <a:moveTo>
                                    <a:pt x="47" y="83"/>
                                  </a:moveTo>
                                  <a:lnTo>
                                    <a:pt x="0" y="0"/>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51" name="Group 2697"/>
                        <wpg:cNvGrpSpPr>
                          <a:grpSpLocks/>
                        </wpg:cNvGrpSpPr>
                        <wpg:grpSpPr bwMode="auto">
                          <a:xfrm>
                            <a:off x="3217" y="3555"/>
                            <a:ext cx="2" cy="132"/>
                            <a:chOff x="3217" y="3555"/>
                            <a:chExt cx="2" cy="132"/>
                          </a:xfrm>
                        </wpg:grpSpPr>
                        <wps:wsp>
                          <wps:cNvPr id="2852" name="Freeform 2698"/>
                          <wps:cNvSpPr>
                            <a:spLocks/>
                          </wps:cNvSpPr>
                          <wps:spPr bwMode="auto">
                            <a:xfrm>
                              <a:off x="3217" y="3555"/>
                              <a:ext cx="2" cy="132"/>
                            </a:xfrm>
                            <a:custGeom>
                              <a:avLst/>
                              <a:gdLst>
                                <a:gd name="T0" fmla="+- 0 3555 3555"/>
                                <a:gd name="T1" fmla="*/ 3555 h 132"/>
                                <a:gd name="T2" fmla="+- 0 3687 3555"/>
                                <a:gd name="T3" fmla="*/ 3687 h 132"/>
                              </a:gdLst>
                              <a:ahLst/>
                              <a:cxnLst>
                                <a:cxn ang="0">
                                  <a:pos x="0" y="T1"/>
                                </a:cxn>
                                <a:cxn ang="0">
                                  <a:pos x="0" y="T3"/>
                                </a:cxn>
                              </a:cxnLst>
                              <a:rect l="0" t="0" r="r" b="b"/>
                              <a:pathLst>
                                <a:path h="132">
                                  <a:moveTo>
                                    <a:pt x="0" y="0"/>
                                  </a:moveTo>
                                  <a:lnTo>
                                    <a:pt x="0" y="132"/>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53" name="Group 2695"/>
                        <wpg:cNvGrpSpPr>
                          <a:grpSpLocks/>
                        </wpg:cNvGrpSpPr>
                        <wpg:grpSpPr bwMode="auto">
                          <a:xfrm>
                            <a:off x="3886" y="3872"/>
                            <a:ext cx="82" cy="96"/>
                            <a:chOff x="3886" y="3872"/>
                            <a:chExt cx="82" cy="96"/>
                          </a:xfrm>
                        </wpg:grpSpPr>
                        <wps:wsp>
                          <wps:cNvPr id="2854" name="Freeform 2696"/>
                          <wps:cNvSpPr>
                            <a:spLocks/>
                          </wps:cNvSpPr>
                          <wps:spPr bwMode="auto">
                            <a:xfrm>
                              <a:off x="3886" y="3872"/>
                              <a:ext cx="82" cy="96"/>
                            </a:xfrm>
                            <a:custGeom>
                              <a:avLst/>
                              <a:gdLst>
                                <a:gd name="T0" fmla="+- 0 3969 3886"/>
                                <a:gd name="T1" fmla="*/ T0 w 82"/>
                                <a:gd name="T2" fmla="+- 0 3872 3872"/>
                                <a:gd name="T3" fmla="*/ 3872 h 96"/>
                                <a:gd name="T4" fmla="+- 0 3886 3886"/>
                                <a:gd name="T5" fmla="*/ T4 w 82"/>
                                <a:gd name="T6" fmla="+- 0 3919 3872"/>
                                <a:gd name="T7" fmla="*/ 3919 h 96"/>
                                <a:gd name="T8" fmla="+- 0 3968 3886"/>
                                <a:gd name="T9" fmla="*/ T8 w 82"/>
                                <a:gd name="T10" fmla="+- 0 3968 3872"/>
                                <a:gd name="T11" fmla="*/ 3968 h 96"/>
                                <a:gd name="T12" fmla="+- 0 3969 3886"/>
                                <a:gd name="T13" fmla="*/ T12 w 82"/>
                                <a:gd name="T14" fmla="+- 0 3872 3872"/>
                                <a:gd name="T15" fmla="*/ 3872 h 96"/>
                              </a:gdLst>
                              <a:ahLst/>
                              <a:cxnLst>
                                <a:cxn ang="0">
                                  <a:pos x="T1" y="T3"/>
                                </a:cxn>
                                <a:cxn ang="0">
                                  <a:pos x="T5" y="T7"/>
                                </a:cxn>
                                <a:cxn ang="0">
                                  <a:pos x="T9" y="T11"/>
                                </a:cxn>
                                <a:cxn ang="0">
                                  <a:pos x="T13" y="T15"/>
                                </a:cxn>
                              </a:cxnLst>
                              <a:rect l="0" t="0" r="r" b="b"/>
                              <a:pathLst>
                                <a:path w="82" h="96">
                                  <a:moveTo>
                                    <a:pt x="83" y="0"/>
                                  </a:moveTo>
                                  <a:lnTo>
                                    <a:pt x="0" y="47"/>
                                  </a:lnTo>
                                  <a:lnTo>
                                    <a:pt x="82" y="96"/>
                                  </a:lnTo>
                                  <a:lnTo>
                                    <a:pt x="8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55" name="Group 2693"/>
                        <wpg:cNvGrpSpPr>
                          <a:grpSpLocks/>
                        </wpg:cNvGrpSpPr>
                        <wpg:grpSpPr bwMode="auto">
                          <a:xfrm>
                            <a:off x="3886" y="3872"/>
                            <a:ext cx="82" cy="96"/>
                            <a:chOff x="3886" y="3872"/>
                            <a:chExt cx="82" cy="96"/>
                          </a:xfrm>
                        </wpg:grpSpPr>
                        <wps:wsp>
                          <wps:cNvPr id="2856" name="Freeform 2694"/>
                          <wps:cNvSpPr>
                            <a:spLocks/>
                          </wps:cNvSpPr>
                          <wps:spPr bwMode="auto">
                            <a:xfrm>
                              <a:off x="3886" y="3872"/>
                              <a:ext cx="82" cy="96"/>
                            </a:xfrm>
                            <a:custGeom>
                              <a:avLst/>
                              <a:gdLst>
                                <a:gd name="T0" fmla="+- 0 3886 3886"/>
                                <a:gd name="T1" fmla="*/ T0 w 82"/>
                                <a:gd name="T2" fmla="+- 0 3919 3872"/>
                                <a:gd name="T3" fmla="*/ 3919 h 96"/>
                                <a:gd name="T4" fmla="+- 0 3969 3886"/>
                                <a:gd name="T5" fmla="*/ T4 w 82"/>
                                <a:gd name="T6" fmla="+- 0 3872 3872"/>
                                <a:gd name="T7" fmla="*/ 3872 h 96"/>
                                <a:gd name="T8" fmla="+- 0 3968 3886"/>
                                <a:gd name="T9" fmla="*/ T8 w 82"/>
                                <a:gd name="T10" fmla="+- 0 3968 3872"/>
                                <a:gd name="T11" fmla="*/ 3968 h 96"/>
                                <a:gd name="T12" fmla="+- 0 3886 3886"/>
                                <a:gd name="T13" fmla="*/ T12 w 82"/>
                                <a:gd name="T14" fmla="+- 0 3919 3872"/>
                                <a:gd name="T15" fmla="*/ 3919 h 96"/>
                              </a:gdLst>
                              <a:ahLst/>
                              <a:cxnLst>
                                <a:cxn ang="0">
                                  <a:pos x="T1" y="T3"/>
                                </a:cxn>
                                <a:cxn ang="0">
                                  <a:pos x="T5" y="T7"/>
                                </a:cxn>
                                <a:cxn ang="0">
                                  <a:pos x="T9" y="T11"/>
                                </a:cxn>
                                <a:cxn ang="0">
                                  <a:pos x="T13" y="T15"/>
                                </a:cxn>
                              </a:cxnLst>
                              <a:rect l="0" t="0" r="r" b="b"/>
                              <a:pathLst>
                                <a:path w="82" h="96">
                                  <a:moveTo>
                                    <a:pt x="0" y="47"/>
                                  </a:moveTo>
                                  <a:lnTo>
                                    <a:pt x="83" y="0"/>
                                  </a:lnTo>
                                  <a:lnTo>
                                    <a:pt x="82" y="96"/>
                                  </a:lnTo>
                                  <a:lnTo>
                                    <a:pt x="0" y="47"/>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57" name="Group 2691"/>
                        <wpg:cNvGrpSpPr>
                          <a:grpSpLocks/>
                        </wpg:cNvGrpSpPr>
                        <wpg:grpSpPr bwMode="auto">
                          <a:xfrm>
                            <a:off x="3886" y="3872"/>
                            <a:ext cx="82" cy="47"/>
                            <a:chOff x="3886" y="3872"/>
                            <a:chExt cx="82" cy="47"/>
                          </a:xfrm>
                        </wpg:grpSpPr>
                        <wps:wsp>
                          <wps:cNvPr id="2858" name="Freeform 2692"/>
                          <wps:cNvSpPr>
                            <a:spLocks/>
                          </wps:cNvSpPr>
                          <wps:spPr bwMode="auto">
                            <a:xfrm>
                              <a:off x="3886" y="3872"/>
                              <a:ext cx="82" cy="47"/>
                            </a:xfrm>
                            <a:custGeom>
                              <a:avLst/>
                              <a:gdLst>
                                <a:gd name="T0" fmla="+- 0 3969 3886"/>
                                <a:gd name="T1" fmla="*/ T0 w 82"/>
                                <a:gd name="T2" fmla="+- 0 3872 3872"/>
                                <a:gd name="T3" fmla="*/ 3872 h 47"/>
                                <a:gd name="T4" fmla="+- 0 3886 3886"/>
                                <a:gd name="T5" fmla="*/ T4 w 82"/>
                                <a:gd name="T6" fmla="+- 0 3919 3872"/>
                                <a:gd name="T7" fmla="*/ 3919 h 47"/>
                              </a:gdLst>
                              <a:ahLst/>
                              <a:cxnLst>
                                <a:cxn ang="0">
                                  <a:pos x="T1" y="T3"/>
                                </a:cxn>
                                <a:cxn ang="0">
                                  <a:pos x="T5" y="T7"/>
                                </a:cxn>
                              </a:cxnLst>
                              <a:rect l="0" t="0" r="r" b="b"/>
                              <a:pathLst>
                                <a:path w="82" h="47">
                                  <a:moveTo>
                                    <a:pt x="83" y="0"/>
                                  </a:moveTo>
                                  <a:lnTo>
                                    <a:pt x="0" y="47"/>
                                  </a:lnTo>
                                </a:path>
                              </a:pathLst>
                            </a:custGeom>
                            <a:noFill/>
                            <a:ln w="95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59" name="Group 2689"/>
                        <wpg:cNvGrpSpPr>
                          <a:grpSpLocks/>
                        </wpg:cNvGrpSpPr>
                        <wpg:grpSpPr bwMode="auto">
                          <a:xfrm>
                            <a:off x="3968" y="3920"/>
                            <a:ext cx="132" cy="2"/>
                            <a:chOff x="3968" y="3920"/>
                            <a:chExt cx="132" cy="2"/>
                          </a:xfrm>
                        </wpg:grpSpPr>
                        <wps:wsp>
                          <wps:cNvPr id="2860" name="Freeform 2690"/>
                          <wps:cNvSpPr>
                            <a:spLocks/>
                          </wps:cNvSpPr>
                          <wps:spPr bwMode="auto">
                            <a:xfrm>
                              <a:off x="3968" y="3920"/>
                              <a:ext cx="132" cy="2"/>
                            </a:xfrm>
                            <a:custGeom>
                              <a:avLst/>
                              <a:gdLst>
                                <a:gd name="T0" fmla="+- 0 3968 3968"/>
                                <a:gd name="T1" fmla="*/ T0 w 132"/>
                                <a:gd name="T2" fmla="+- 0 3920 3920"/>
                                <a:gd name="T3" fmla="*/ 3920 h 1"/>
                                <a:gd name="T4" fmla="+- 0 4100 3968"/>
                                <a:gd name="T5" fmla="*/ T4 w 132"/>
                                <a:gd name="T6" fmla="+- 0 3921 3920"/>
                                <a:gd name="T7" fmla="*/ 3921 h 1"/>
                              </a:gdLst>
                              <a:ahLst/>
                              <a:cxnLst>
                                <a:cxn ang="0">
                                  <a:pos x="T1" y="T3"/>
                                </a:cxn>
                                <a:cxn ang="0">
                                  <a:pos x="T5" y="T7"/>
                                </a:cxn>
                              </a:cxnLst>
                              <a:rect l="0" t="0" r="r" b="b"/>
                              <a:pathLst>
                                <a:path w="132" h="1">
                                  <a:moveTo>
                                    <a:pt x="0" y="0"/>
                                  </a:moveTo>
                                  <a:lnTo>
                                    <a:pt x="132" y="1"/>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61" name="Group 2686"/>
                        <wpg:cNvGrpSpPr>
                          <a:grpSpLocks/>
                        </wpg:cNvGrpSpPr>
                        <wpg:grpSpPr bwMode="auto">
                          <a:xfrm>
                            <a:off x="5640" y="4688"/>
                            <a:ext cx="190" cy="96"/>
                            <a:chOff x="5640" y="4688"/>
                            <a:chExt cx="190" cy="96"/>
                          </a:xfrm>
                        </wpg:grpSpPr>
                        <wps:wsp>
                          <wps:cNvPr id="2862" name="Freeform 2688"/>
                          <wps:cNvSpPr>
                            <a:spLocks/>
                          </wps:cNvSpPr>
                          <wps:spPr bwMode="auto">
                            <a:xfrm>
                              <a:off x="5640" y="4688"/>
                              <a:ext cx="190" cy="96"/>
                            </a:xfrm>
                            <a:custGeom>
                              <a:avLst/>
                              <a:gdLst>
                                <a:gd name="T0" fmla="+- 0 5831 5640"/>
                                <a:gd name="T1" fmla="*/ T0 w 190"/>
                                <a:gd name="T2" fmla="+- 0 4688 4688"/>
                                <a:gd name="T3" fmla="*/ 4688 h 96"/>
                                <a:gd name="T4" fmla="+- 0 5640 5640"/>
                                <a:gd name="T5" fmla="*/ T4 w 190"/>
                                <a:gd name="T6" fmla="+- 0 4689 4688"/>
                                <a:gd name="T7" fmla="*/ 4689 h 96"/>
                                <a:gd name="T8" fmla="+- 0 5755 5640"/>
                                <a:gd name="T9" fmla="*/ T8 w 190"/>
                                <a:gd name="T10" fmla="+- 0 4784 4688"/>
                                <a:gd name="T11" fmla="*/ 4784 h 96"/>
                              </a:gdLst>
                              <a:ahLst/>
                              <a:cxnLst>
                                <a:cxn ang="0">
                                  <a:pos x="T1" y="T3"/>
                                </a:cxn>
                                <a:cxn ang="0">
                                  <a:pos x="T5" y="T7"/>
                                </a:cxn>
                                <a:cxn ang="0">
                                  <a:pos x="T9" y="T11"/>
                                </a:cxn>
                              </a:cxnLst>
                              <a:rect l="0" t="0" r="r" b="b"/>
                              <a:pathLst>
                                <a:path w="190" h="96">
                                  <a:moveTo>
                                    <a:pt x="191" y="0"/>
                                  </a:moveTo>
                                  <a:lnTo>
                                    <a:pt x="0" y="1"/>
                                  </a:lnTo>
                                  <a:lnTo>
                                    <a:pt x="115" y="96"/>
                                  </a:lnTo>
                                </a:path>
                              </a:pathLst>
                            </a:custGeom>
                            <a:noFill/>
                            <a:ln w="65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863" name="Picture 268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1808" y="938"/>
                              <a:ext cx="8317" cy="4774"/>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685" o:spid="_x0000_s1026" style="position:absolute;margin-left:90.4pt;margin-top:46.9pt;width:415.85pt;height:238.7pt;z-index:-251243520;mso-position-horizontal-relative:page" coordorigin="1808,938" coordsize="8317,47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">
                <v:group id="Group 2795" o:spid="_x0000_s1027" style="position:absolute;left:6486;top:4153;width:1247;height:307" coordorigin="6486,4153" coordsize="1247,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tofcYAAADdAAAADwAAAGRycy9kb3ducmV2LnhtbESPT4vCMBTE78J+h/AW&#10;9qZpFXWpRhFxlz2I4B9YvD2aZ1tsXkoT2/rtjSB4HGbmN8x82ZlSNFS7wrKCeBCBIE6tLjhTcDr+&#10;9L9BOI+ssbRMCu7kYLn46M0x0bblPTUHn4kAYZeggtz7KpHSpTkZdANbEQfvYmuDPsg6k7rGNsBN&#10;KYdRNJEGCw4LOVa0zim9Hm5GwW+L7WoUb5rt9bK+n4/j3f82JqW+PrvVDISnzr/Dr/afVjCcjk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1O2h9xgAAAN0A&#10;AAAPAAAAAAAAAAAAAAAAAKoCAABkcnMvZG93bnJldi54bWxQSwUGAAAAAAQABAD6AAAAnQMAAAAA&#10;">
                  <v:shape id="Freeform 2796" o:spid="_x0000_s1028" style="position:absolute;left:6486;top:4153;width:1247;height:307;visibility:visible;mso-wrap-style:square;v-text-anchor:top" coordsize="1247,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juA8cA&#10;AADdAAAADwAAAGRycy9kb3ducmV2LnhtbESPQWvCQBCF70L/wzKF3nRTtVWiq5RIoeAhmnrwOGbH&#10;JDQ7m2a3Mf57tyB4fLx535u3XPemFh21rrKs4HUUgSDOra64UHD4/hzOQTiPrLG2TAqu5GC9ehos&#10;Mdb2wnvqMl+IAGEXo4LS+yaW0uUlGXQj2xAH72xbgz7ItpC6xUuAm1qOo+hdGqw4NJTYUFJS/pP9&#10;mfDGpj5SeuhOv5OdnW0Tn6XHNFHq5bn/WIDw1PvH8T39pRWMZ29T+F8TEC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o7gPHAAAA3QAAAA8AAAAAAAAAAAAAAAAAmAIAAGRy&#10;cy9kb3ducmV2LnhtbFBLBQYAAAAABAAEAPUAAACMAwAAAAA=&#10;" path="m,307r1247,l1247,,,,,307xe" filled="f" strokeweight=".26447mm">
                    <v:path arrowok="t" o:connecttype="custom" o:connectlocs="0,4460;1247,4460;1247,4153;0,4153;0,4460" o:connectangles="0,0,0,0,0"/>
                  </v:shape>
                </v:group>
                <v:group id="Group 2793" o:spid="_x0000_s1029" style="position:absolute;left:6507;top:4374;width:1204;height:2" coordorigin="6507,4374" coordsize="12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5VksYAAADdAAAADwAAAGRycy9kb3ducmV2LnhtbESPQWvCQBSE7wX/w/KE&#10;3nQTS6xEVxFR8SCFqiDeHtlnEsy+Ddk1if++Wyj0OMzMN8xi1ZtKtNS40rKCeByBIM6sLjlXcDnv&#10;RjMQziNrrCyTghc5WC0HbwtMte34m9qTz0WAsEtRQeF9nUrpsoIMurGtiYN3t41BH2STS91gF+Cm&#10;kpMomkqDJYeFAmvaFJQ9Tk+jYN9ht/6It+3xcd+8bufk63qMSan3Yb+eg/DU+//wX/ugFUw+kw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nlWSxgAAAN0A&#10;AAAPAAAAAAAAAAAAAAAAAKoCAABkcnMvZG93bnJldi54bWxQSwUGAAAAAAQABAD6AAAAnQMAAAAA&#10;">
                  <v:shape id="Freeform 2794" o:spid="_x0000_s1030" style="position:absolute;left:6507;top:4374;width:1204;height:2;visibility:visible;mso-wrap-style:square;v-text-anchor:top" coordsize="120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q+fcQA&#10;AADdAAAADwAAAGRycy9kb3ducmV2LnhtbESPQWvCQBSE74X+h+UVvNVNF7Q2dZUSKnrVePD42H0m&#10;0ezbkN3G+O/dQqHHYWa+YZbr0bVioD40njW8TTMQxMbbhisNx3LzugARIrLF1jNpuFOA9er5aYm5&#10;9Tfe03CIlUgQDjlqqGPscimDqclhmPqOOHln3zuMSfaVtD3eEty1UmXZXDpsOC3U2FFRk7kefpwG&#10;Y1TxYfbfclecLuX2PKoyG5TWk5fx6xNEpDH+h//aO6tBvc/m8PsmP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Kvn3EAAAA3QAAAA8AAAAAAAAAAAAAAAAAmAIAAGRycy9k&#10;b3ducmV2LnhtbFBLBQYAAAAABAAEAPUAAACJAwAAAAA=&#10;" path="m,l1204,e" filled="f" strokeweight=".19833mm">
                    <v:path arrowok="t" o:connecttype="custom" o:connectlocs="0,0;1204,0" o:connectangles="0,0"/>
                  </v:shape>
                </v:group>
                <v:group id="Group 2791" o:spid="_x0000_s1031" style="position:absolute;left:8694;top:4153;width:1388;height:307" coordorigin="8694,4153" coordsize="1388,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BufsYAAADdAAAADwAAAGRycy9kb3ducmV2LnhtbESPT4vCMBTE78J+h/AW&#10;9qZpXdSlGkXEXTyI4B9YvD2aZ1tsXkoT2/rtjSB4HGbmN8xs0ZlSNFS7wrKCeBCBIE6tLjhTcDr+&#10;9n9AOI+ssbRMCu7kYDH/6M0w0bblPTUHn4kAYZeggtz7KpHSpTkZdANbEQfvYmuDPsg6k7rGNsBN&#10;KYdRNJYGCw4LOVa0yim9Hm5GwV+L7fI7Xjfb62V1Px9Hu/9tTEp9fXbLKQhPnX+HX+2NVjCcjC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AG5+xgAAAN0A&#10;AAAPAAAAAAAAAAAAAAAAAKoCAABkcnMvZG93bnJldi54bWxQSwUGAAAAAAQABAD6AAAAnQMAAAAA&#10;">
                  <v:shape id="Freeform 2792" o:spid="_x0000_s1032" style="position:absolute;left:8694;top:4153;width:1388;height:307;visibility:visible;mso-wrap-style:square;v-text-anchor:top" coordsize="1388,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QMUA&#10;AADdAAAADwAAAGRycy9kb3ducmV2LnhtbERPz0/CMBS+m/A/NM+Ei5EOgmAmhRDAhEwvmx709myf&#10;68L6uqwVpn+9PZh4/PL9Xm0G14oz9aHxrGA6yUAQa28arhW8vjze3oMIEdlg65kUfFOAzXp0tcLc&#10;+AuXdK5iLVIIhxwV2Bi7XMqgLTkME98RJ+7T9w5jgn0tTY+XFO5aOcuyhXTYcGqw2NHOkj5VX07B&#10;k67KUhdvttj/vIfD3Ovi4+ZZqfH1sH0AEWmI/+I/99EomC3v0tz0Jj0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z91AxQAAAN0AAAAPAAAAAAAAAAAAAAAAAJgCAABkcnMv&#10;ZG93bnJldi54bWxQSwUGAAAAAAQABAD1AAAAigMAAAAA&#10;" path="m,307r1388,l1388,,,,,307xe" filled="f" strokeweight=".26447mm">
                    <v:path arrowok="t" o:connecttype="custom" o:connectlocs="0,4460;1388,4460;1388,4153;0,4153;0,4460" o:connectangles="0,0,0,0,0"/>
                  </v:shape>
                </v:group>
                <v:group id="Group 2789" o:spid="_x0000_s1033" style="position:absolute;left:8716;top:4374;width:1345;height:2" coordorigin="8716,4374" coordsize="13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Nfl8YAAADdAAAADwAAAGRycy9kb3ducmV2LnhtbESPQWvCQBSE70L/w/IK&#10;vdVNFG2NriJiiwcRGgvi7ZF9JsHs25DdJvHfu0LB4zAz3zCLVW8q0VLjSssK4mEEgjizuuRcwe/x&#10;6/0ThPPIGivLpOBGDlbLl8ECE207/qE29bkIEHYJKii8rxMpXVaQQTe0NXHwLrYx6INscqkb7ALc&#10;VHIURVNpsOSwUGBNm4Kya/pnFHx32K3H8bbdXy+b2/k4OZz2MSn19tqv5yA89f4Z/m/vtILRx2QG&#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01+XxgAAAN0A&#10;AAAPAAAAAAAAAAAAAAAAAKoCAABkcnMvZG93bnJldi54bWxQSwUGAAAAAAQABAD6AAAAnQMAAAAA&#10;">
                  <v:shape id="Freeform 2790" o:spid="_x0000_s1034" style="position:absolute;left:8716;top:4374;width:1345;height:2;visibility:visible;mso-wrap-style:square;v-text-anchor:top" coordsize="13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mHScQA&#10;AADdAAAADwAAAGRycy9kb3ducmV2LnhtbERPO2/CMBDeK/EfrENiKxcYoE0xCPFQM7RSoQztdoqP&#10;OCI+R7EL4d/XQ6WOn773YtW7Rl25C7UXDZNxBoql9KaWSsPpc//4BCpEEkONF9Zw5wCr5eBhQbnx&#10;Nznw9RgrlUIk5KTBxtjmiKG07CiMfcuSuLPvHMUEuwpNR7cU7hqcZtkMHdWSGiy1vLFcXo4/TkNh&#10;T/4bD19Yv7/hqy0+st32+aL1aNivX0BF7uO/+M9dGA3T+SztT2/SE8D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Zh0nEAAAA3QAAAA8AAAAAAAAAAAAAAAAAmAIAAGRycy9k&#10;b3ducmV2LnhtbFBLBQYAAAAABAAEAPUAAACJAwAAAAA=&#10;" path="m,l1344,e" filled="f" strokeweight=".19833mm">
                    <v:path arrowok="t" o:connecttype="custom" o:connectlocs="0,0;1344,0" o:connectangles="0,0"/>
                  </v:shape>
                </v:group>
                <v:group id="Group 2787" o:spid="_x0000_s1035" style="position:absolute;left:7733;top:4306;width:961;height:2" coordorigin="7733,4306" coordsize="9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mZLMcAAADdAAAADwAAAGRycy9kb3ducmV2LnhtbESPQWvCQBSE7wX/w/KE&#10;3ppNLE0lZhURKx5CoSqU3h7ZZxLMvg3ZbRL/fbdQ6HGYmW+YfDOZVgzUu8aygiSKQRCXVjdcKbic&#10;356WIJxH1thaJgV3crBZzx5yzLQd+YOGk69EgLDLUEHtfZdJ6cqaDLrIdsTBu9reoA+yr6TucQxw&#10;08pFHKfSYMNhocaOdjWVt9O3UXAYcdw+J/uhuF1396/zy/tnkZBSj/NpuwLhafL/4b/2UStYvKY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MmZLMcAAADd&#10;AAAADwAAAAAAAAAAAAAAAACqAgAAZHJzL2Rvd25yZXYueG1sUEsFBgAAAAAEAAQA+gAAAJ4DAAAA&#10;AA==&#10;">
                  <v:shape id="Freeform 2788" o:spid="_x0000_s1036" style="position:absolute;left:7733;top:4306;width:961;height:2;visibility:visible;mso-wrap-style:square;v-text-anchor:top" coordsize="9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VinsQA&#10;AADdAAAADwAAAGRycy9kb3ducmV2LnhtbESPT2sCMRTE74V+h/AEL6VmDWKXrVFKS8Gr1qXXx+bt&#10;H0xelk2qq5/eCEKPw8z8hlltRmfFiYbQedYwn2UgiCtvOm40HH6+X3MQISIbtJ5Jw4UCbNbPTyss&#10;jD/zjk772IgE4VCghjbGvpAyVC05DDPfEyev9oPDmOTQSDPgOcGdlSrLltJhx2mhxZ4+W6qO+z+n&#10;wb5kpawX5fUr/1X1Ildzw7bUejoZP95BRBrjf/jR3hoN6m2p4P4mPQG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lYp7EAAAA3QAAAA8AAAAAAAAAAAAAAAAAmAIAAGRycy9k&#10;b3ducmV2LnhtbFBLBQYAAAAABAAEAPUAAACJAwAAAAA=&#10;" path="m,l961,e" filled="f" strokeweight=".18181mm">
                    <v:path arrowok="t" o:connecttype="custom" o:connectlocs="0,0;961,0" o:connectangles="0,0"/>
                  </v:shape>
                </v:group>
                <v:group id="Group 2785" o:spid="_x0000_s1037" style="position:absolute;left:6303;top:5355;width:1613;height:307" coordorigin="6303,5355" coordsize="1613,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eiwMYAAADdAAAADwAAAGRycy9kb3ducmV2LnhtbESPT4vCMBTE7wv7HcJb&#10;8KZpFXWpRhHRZQ8i+AcWb4/m2Rabl9LEtn57Iwh7HGbmN8x82ZlSNFS7wrKCeBCBIE6tLjhTcD5t&#10;+98gnEfWWFomBQ9ysFx8fswx0bblAzVHn4kAYZeggtz7KpHSpTkZdANbEQfvamuDPsg6k7rGNsBN&#10;KYdRNJEGCw4LOVa0zim9He9GwU+L7WoUb5rd7bp+XE7j/d8uJqV6X91qBsJT5//D7/avVjCcTk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V6LAxgAAAN0A&#10;AAAPAAAAAAAAAAAAAAAAAKoCAABkcnMvZG93bnJldi54bWxQSwUGAAAAAAQABAD6AAAAnQMAAAAA&#10;">
                  <v:shape id="Freeform 2786" o:spid="_x0000_s1038" style="position:absolute;left:6303;top:5355;width:1613;height:307;visibility:visible;mso-wrap-style:square;v-text-anchor:top" coordsize="1613,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jZ8cA&#10;AADdAAAADwAAAGRycy9kb3ducmV2LnhtbESPQUsDMRSE7wX/Q3iCl2KzFmllbVpELLU9aRX0+Ng8&#10;d0OTlyVJd1d/fVMoeBxm5htmsRqcFR2FaDwruJsUIIgrrw3XCj4/1rcPIGJC1mg9k4JfirBaXo0W&#10;WGrf8zt1+1SLDOFYooImpbaUMlYNOYwT3xJn78cHhynLUEsdsM9wZ+W0KGbSoeG80GBLzw1Vh/3R&#10;KfjemXH/ZbqN3c7/1sG6lze9Oyh1cz08PYJINKT/8KX9qhVM57N7OL/JT0Au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J42fHAAAA3QAAAA8AAAAAAAAAAAAAAAAAmAIAAGRy&#10;cy9kb3ducmV2LnhtbFBLBQYAAAAABAAEAPUAAACMAwAAAAA=&#10;" path="m,307r1613,l1613,,,,,307xe" filled="f" strokeweight=".26447mm">
                    <v:path arrowok="t" o:connecttype="custom" o:connectlocs="0,5662;1613,5662;1613,5355;0,5355;0,5662" o:connectangles="0,0,0,0,0"/>
                  </v:shape>
                </v:group>
                <v:group id="Group 2783" o:spid="_x0000_s1039" style="position:absolute;left:6323;top:5576;width:1571;height:2" coordorigin="6323,5576" coordsize="15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fL8YAAADdAAAADwAAAGRycy9kb3ducmV2LnhtbESPT4vCMBTE78J+h/AW&#10;9qZpXdSlGkXEXTyI4B9YvD2aZ1tsXkoT2/rtjSB4HGbmN8xs0ZlSNFS7wrKCeBCBIE6tLjhTcDr+&#10;9n9AOI+ssbRMCu7kYDH/6M0w0bblPTUHn4kAYZeggtz7KpHSpTkZdANbEQfvYmuDPsg6k7rGNsBN&#10;KYdRNJYGCw4LOVa0yim9Hm5GwV+L7fI7Xjfb62V1Px9Hu/9tTEp9fXbLKQhPnX+HX+2NVjCcjE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8p8vxgAAAN0A&#10;AAAPAAAAAAAAAAAAAAAAAKoCAABkcnMvZG93bnJldi54bWxQSwUGAAAAAAQABAD6AAAAnQMAAAAA&#10;">
                  <v:shape id="Freeform 2784" o:spid="_x0000_s1040" style="position:absolute;left:6323;top:5576;width:1571;height:2;visibility:visible;mso-wrap-style:square;v-text-anchor:top" coordsize="15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dEtcUA&#10;AADdAAAADwAAAGRycy9kb3ducmV2LnhtbESPzWrDMBCE74W+g9hCb42UQO3gRAklpKWlJ+eHXBdr&#10;Y5taKyPJsfv2VaHQ4zAz3zDr7WQ7cSMfWsca5jMFgrhypuVaw+n4+rQEESKywc4xafimANvN/d0a&#10;C+NGLul2iLVIEA4Famhi7AspQ9WQxTBzPXHyrs5bjEn6WhqPY4LbTi6UyqTFltNCgz3tGqq+DoPV&#10;sJ+fl6w+hlw9j+Xb0F58fiw/tX58mF5WICJN8T/81343GhZ5lsHvm/Q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h0S1xQAAAN0AAAAPAAAAAAAAAAAAAAAAAJgCAABkcnMv&#10;ZG93bnJldi54bWxQSwUGAAAAAAQABAD1AAAAigMAAAAA&#10;" path="m,l1572,e" filled="f" strokeweight=".19833mm">
                    <v:path arrowok="t" o:connecttype="custom" o:connectlocs="0,0;1572,0" o:connectangles="0,0"/>
                  </v:shape>
                </v:group>
                <v:group id="Group 2781" o:spid="_x0000_s1041" style="position:absolute;left:7109;top:4460;width:2;height:895" coordorigin="7109,4460" coordsize="2,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bKTDxgAAAN0A&#10;AAAPAAAAAAAAAAAAAAAAAKoCAABkcnMvZG93bnJldi54bWxQSwUGAAAAAAQABAD6AAAAnQMAAAAA&#10;">
                  <v:shape id="Freeform 2782" o:spid="_x0000_s1042" style="position:absolute;left:7109;top:4460;width:2;height:895;visibility:visible;mso-wrap-style:square;v-text-anchor:top" coordsize="2,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8wcQA&#10;AADdAAAADwAAAGRycy9kb3ducmV2LnhtbERPzWrCQBC+F3yHZQQvpdkYqEqaVUQUrZfW2AcYs9Mk&#10;mJ2N2Y2mb989FHr8+P6z1WAacafO1ZYVTKMYBHFhdc2lgq/z7mUBwnlkjY1lUvBDDlbL0VOGqbYP&#10;PtE996UIIexSVFB536ZSuqIigy6yLXHgvm1n0AfYlVJ3+AjhppFJHM+kwZpDQ4UtbSoqrnlvFGxf&#10;k72Ui/zz+dxf+uPueru8fxyVmoyH9RsIT4P/F/+5D1pBMp+FueFNe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JvMHEAAAA3QAAAA8AAAAAAAAAAAAAAAAAmAIAAGRycy9k&#10;b3ducmV2LnhtbFBLBQYAAAAABAAEAPUAAACJAwAAAAA=&#10;" path="m,l,895e" filled="f" strokeweight=".18181mm">
                    <v:path arrowok="t" o:connecttype="custom" o:connectlocs="0,4460;0,5355" o:connectangles="0,0"/>
                  </v:shape>
                </v:group>
                <v:group id="Group 2779" o:spid="_x0000_s1043" style="position:absolute;left:5311;top:1110;width:1136;height:999" coordorigin="5311,1110" coordsize="1136,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KsYAAADdAAAADwAAAGRycy9kb3ducmV2LnhtbESPQWvCQBSE74X+h+UV&#10;vOkmSm2NriKi4kGEakG8PbLPJJh9G7JrEv99VxB6HGbmG2a26EwpGqpdYVlBPIhAEKdWF5wp+D1t&#10;+t8gnEfWWFomBQ9ysJi/v80w0bblH2qOPhMBwi5BBbn3VSKlS3My6Aa2Ig7e1dYGfZB1JnWNbYCb&#10;Ug6jaCwNFhwWcqxolVN6O96Ngm2L7XIUr5v97bp6XE6fh/M+JqV6H91yCsJT5//Dr/ZOKxh+jS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v5UqxgAAAN0A&#10;AAAPAAAAAAAAAAAAAAAAAKoCAABkcnMvZG93bnJldi54bWxQSwUGAAAAAAQABAD6AAAAnQMAAAAA&#10;">
                  <v:shape id="Freeform 2780" o:spid="_x0000_s1044" style="position:absolute;left:5311;top:1110;width:1136;height:999;visibility:visible;mso-wrap-style:square;v-text-anchor:top" coordsize="1136,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D3dsAA&#10;AADdAAAADwAAAGRycy9kb3ducmV2LnhtbERPS27CMBDdI3EHayqxA4dINJBiEEUglSWBA4ziyaeN&#10;x6ltIL19vUBi+fT+6+1gOnEn51vLCuazBARxaXXLtYLr5ThdgvABWWNnmRT8kYftZjxaY67tg890&#10;L0ItYgj7HBU0IfS5lL5syKCf2Z44cpV1BkOErpba4SOGm06mSfIuDbYcGxrsad9Q+VPcjAJ/+P4s&#10;FlWYr7IqLd0vtfXlVCg1eRt2HyACDeElfrq/tII0y+L++CY+Abn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ZD3dsAAAADdAAAADwAAAAAAAAAAAAAAAACYAgAAZHJzL2Rvd25y&#10;ZXYueG1sUEsFBgAAAAAEAAQA9QAAAIUDAAAAAA==&#10;" path="m,999r1136,l1136,,,,,999xe" filled="f" strokeweight=".26447mm">
                    <v:path arrowok="t" o:connecttype="custom" o:connectlocs="0,2109;1136,2109;1136,1110;0,1110;0,2109" o:connectangles="0,0,0,0,0"/>
                  </v:shape>
                </v:group>
                <v:group id="Group 2777" o:spid="_x0000_s1045" style="position:absolute;left:5474;top:967;width:1136;height:999" coordorigin="5474,967" coordsize="1136,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AP8cUAAADdAAAADwAAAGRycy9kb3ducmV2LnhtbESPQYvCMBSE78L+h/CE&#10;vWlaF3WpRhFZlz2IoC6It0fzbIvNS2liW/+9EQSPw8x8w8yXnSlFQ7UrLCuIhxEI4tTqgjMF/8fN&#10;4BuE88gaS8uk4E4OlouP3hwTbVveU3PwmQgQdgkqyL2vEildmpNBN7QVcfAutjbog6wzqWtsA9yU&#10;chRFE2mw4LCQY0XrnNLr4WYU/LbYrr7in2Z7vazv5+N4d9rGpNRnv1vNQHjq/Dv8av9pBaPpN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QD/HFAAAA3QAA&#10;AA8AAAAAAAAAAAAAAAAAqgIAAGRycy9kb3ducmV2LnhtbFBLBQYAAAAABAAEAPoAAACcAwAAAAA=&#10;">
                  <v:shape id="Freeform 2778" o:spid="_x0000_s1046" style="position:absolute;left:5474;top:967;width:1136;height:999;visibility:visible;mso-wrap-style:square;v-text-anchor:top" coordsize="1136,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o/MgA&#10;AADdAAAADwAAAGRycy9kb3ducmV2LnhtbESPT2vCQBTE70K/w/IKvemmgWpNXUWlFkEP9V/Pz+xr&#10;Esy+TbPbJH77bkHwOMzMb5jJrDOlaKh2hWUFz4MIBHFqdcGZguNh1X8F4TyyxtIyKbiSg9n0oTfB&#10;RNuWd9TsfSYChF2CCnLvq0RKl+Zk0A1sRRy8b1sb9EHWmdQ1tgFuShlH0VAaLDgs5FjRMqf0sv81&#10;Cjabczt++dweFsP35vRzPX/o8epLqafHbv4GwlPn7+Fbe60VxKNRDP9vwhOQ0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6+j8yAAAAN0AAAAPAAAAAAAAAAAAAAAAAJgCAABk&#10;cnMvZG93bnJldi54bWxQSwUGAAAAAAQABAD1AAAAjQMAAAAA&#10;" path="m,143r973,l973,1000r162,l1135,,,,,143e" filled="f" strokeweight=".26447mm">
                    <v:path arrowok="t" o:connecttype="custom" o:connectlocs="0,1110;973,1110;973,1967;1135,1967;1135,967;0,967;0,1110" o:connectangles="0,0,0,0,0,0,0"/>
                  </v:shape>
                </v:group>
                <v:group id="Group 2775" o:spid="_x0000_s1047" style="position:absolute;left:5424;top:1605;width:912;height:2" coordorigin="5424,1605" coordsize="9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40HcYAAADdAAAADwAAAGRycy9kb3ducmV2LnhtbESPT4vCMBTE78J+h/AW&#10;9qZpFXWpRhFxlz2I4B9YvD2aZ1tsXkoT2/rtjSB4HGbmN8x82ZlSNFS7wrKCeBCBIE6tLjhTcDr+&#10;9L9BOI+ssbRMCu7kYLn46M0x0bblPTUHn4kAYZeggtz7KpHSpTkZdANbEQfvYmuDPsg6k7rGNsBN&#10;KYdRNJEGCw4LOVa0zim9Hm5GwW+L7WoUb5rt9bK+n4/j3f82JqW+PrvVDISnzr/Dr/afVjCcTk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jQdxgAAAN0A&#10;AAAPAAAAAAAAAAAAAAAAAKoCAABkcnMvZG93bnJldi54bWxQSwUGAAAAAAQABAD6AAAAnQMAAAAA&#10;">
                  <v:shape id="Freeform 2776" o:spid="_x0000_s1048" style="position:absolute;left:5424;top:1605;width:912;height:2;visibility:visible;mso-wrap-style:square;v-text-anchor:top" coordsize="9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3wxcUA&#10;AADdAAAADwAAAGRycy9kb3ducmV2LnhtbESPQWvCQBSE7wX/w/IEb3WjVlPSbEQFxWOr7f01+5oE&#10;s29Ddk1if71bEHocZuYbJl0PphYdta6yrGA2jUAQ51ZXXCj4PO+fX0E4j6yxtkwKbuRgnY2eUky0&#10;7fmDupMvRICwS1BB6X2TSOnykgy6qW2Ig/djW4M+yLaQusU+wE0t51G0kgYrDgslNrQrKb+crkZB&#10;d93/VuetP2B/W6x278vvr2YRKzUZD5s3EJ4G/x9+tI9awTyOX+DvTXgCMr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bfDFxQAAAN0AAAAPAAAAAAAAAAAAAAAAAJgCAABkcnMv&#10;ZG93bnJldi54bWxQSwUGAAAAAAQABAD1AAAAigMAAAAA&#10;" path="m,l912,e" filled="f" strokeweight=".19833mm">
                    <v:path arrowok="t" o:connecttype="custom" o:connectlocs="0,0;912,0" o:connectangles="0,0"/>
                  </v:shape>
                </v:group>
                <v:group id="Group 2773" o:spid="_x0000_s1049" style="position:absolute;left:5961;top:2109;width:2;height:776" coordorigin="5961,2109" coordsize="2,7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sJ8sYAAADdAAAADwAAAGRycy9kb3ducmV2LnhtbESPT4vCMBTE78J+h/AW&#10;9qZpXdSlGkXEXTyI4B9YvD2aZ1tsXkoT2/rtjSB4HGbmN8xs0ZlSNFS7wrKCeBCBIE6tLjhTcDr+&#10;9n9AOI+ssbRMCu7kYDH/6M0w0bblPTUHn4kAYZeggtz7KpHSpTkZdANbEQfvYmuDPsg6k7rGNsBN&#10;KYdRNJYGCw4LOVa0yim9Hm5GwV+L7fI7Xjfb62V1Px9Hu/9tTEp9fXbLKQhPnX+HX+2NVjCcTE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KwnyxgAAAN0A&#10;AAAPAAAAAAAAAAAAAAAAAKoCAABkcnMvZG93bnJldi54bWxQSwUGAAAAAAQABAD6AAAAnQMAAAAA&#10;">
                  <v:shape id="Freeform 2774" o:spid="_x0000_s1050" style="position:absolute;left:5961;top:2109;width:2;height:776;visibility:visible;mso-wrap-style:square;v-text-anchor:top" coordsize="2,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VqsYA&#10;AADdAAAADwAAAGRycy9kb3ducmV2LnhtbESPT2vCQBTE7wW/w/KE3upGoUaiq2hRW/BS/+T+zD6T&#10;YPZtml1j+u3dgtDjMDO/YWaLzlSipcaVlhUMBxEI4szqknMFp+PmbQLCeWSNlWVS8EsOFvPeywwT&#10;be+8p/bgcxEg7BJUUHhfJ1K6rCCDbmBr4uBdbGPQB9nkUjd4D3BTyVEUjaXBksNCgTV9FJRdDzej&#10;IF2m23ObdqudjHeTz+Nw/f79c1Xqtd8tpyA8df4//Gx/aQWjOB7D35vwBOT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VqsYAAADdAAAADwAAAAAAAAAAAAAAAACYAgAAZHJz&#10;L2Rvd25yZXYueG1sUEsFBgAAAAAEAAQA9QAAAIsDAAAAAA==&#10;" path="m,776l,e" filled="f" strokeweight=".18181mm">
                    <v:path arrowok="t" o:connecttype="custom" o:connectlocs="0,2885;0,2109" o:connectangles="0,0"/>
                  </v:shape>
                </v:group>
                <v:group id="Group 2771" o:spid="_x0000_s1051" style="position:absolute;left:5027;top:2885;width:1867;height:306" coordorigin="5027,2885" coordsize="1867,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tTIexgAAAN0A&#10;AAAPAAAAAAAAAAAAAAAAAKoCAABkcnMvZG93bnJldi54bWxQSwUGAAAAAAQABAD6AAAAnQMAAAAA&#10;">
                  <v:shape id="Freeform 2772" o:spid="_x0000_s1052" style="position:absolute;left:5027;top:2885;width:1867;height:306;visibility:visible;mso-wrap-style:square;v-text-anchor:top" coordsize="1867,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lx3MQA&#10;AADdAAAADwAAAGRycy9kb3ducmV2LnhtbESPwWrCQBCG7wXfYRnBS9GNHkyNriIFQeipsQjehuyY&#10;BLOzIbuNsU/fOQgeh3/+b77Z7AbXqJ66UHs2MJ8loIgLb2suDfycDtMPUCEiW2w8k4EHBdhtR28b&#10;zKy/8zf1eSyVQDhkaKCKsc20DkVFDsPMt8SSXX3nMMrYldp2eBe4a/QiSZbaYc1yocKWPisqbvmv&#10;Ew1GfV65r3CZv6/+Qn7oH+dUGzMZD/s1qEhDfC0/20drYJGmoivfCAL09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5cdzEAAAA3QAAAA8AAAAAAAAAAAAAAAAAmAIAAGRycy9k&#10;b3ducmV2LnhtbFBLBQYAAAAABAAEAPUAAACJAwAAAAA=&#10;" path="m,306r1867,l1867,,,,,306xe" filled="f" strokeweight=".26447mm">
                    <v:path arrowok="t" o:connecttype="custom" o:connectlocs="0,3191;1867,3191;1867,2885;0,2885;0,3191" o:connectangles="0,0,0,0,0"/>
                  </v:shape>
                </v:group>
                <v:group id="Group 2769" o:spid="_x0000_s1053" style="position:absolute;left:5048;top:3105;width:1825;height:2" coordorigin="5048,3105" coordsize="18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2YD98cAAADdAAAADwAAAGRycy9kb3ducmV2LnhtbESPT2vCQBTE7wW/w/KE&#10;3nQTS6tGVxHR0oMI/gHx9sg+k2D2bciuSfz23YLQ4zAzv2Hmy86UoqHaFZYVxMMIBHFqdcGZgvNp&#10;O5iAcB5ZY2mZFDzJwXLRe5tjom3LB2qOPhMBwi5BBbn3VSKlS3My6Ia2Ig7ezdYGfZB1JnWNbYCb&#10;Uo6i6EsaLDgs5FjROqf0fnwYBd8ttquPeNPs7rf183r63F92MSn13u9WMxCeOv8ffrV/tILReDy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2YD98cAAADd&#10;AAAADwAAAAAAAAAAAAAAAACqAgAAZHJzL2Rvd25yZXYueG1sUEsFBgAAAAAEAAQA+gAAAJ4DAAAA&#10;AA==&#10;">
                  <v:shape id="Freeform 2770" o:spid="_x0000_s1054" style="position:absolute;left:5048;top:3105;width:1825;height:2;visibility:visible;mso-wrap-style:square;v-text-anchor:top" coordsize="18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HxscQA&#10;AADdAAAADwAAAGRycy9kb3ducmV2LnhtbERPTWvCQBC9F/wPywi9NZtKsSHNRqrYoj2ExnrxNmbH&#10;JJidDdmtpv/ePQg9Pt53thhNJy40uNaygucoBkFcWd1yrWD/8/GUgHAeWWNnmRT8kYNFPnnIMNX2&#10;yiVddr4WIYRdigoa7/tUSlc1ZNBFticO3MkOBn2AQy31gNcQbjo5i+O5NNhyaGiwp1VD1Xn3axSU&#10;xUkvXf+5L166zVavj/Pvwxcq9Tgd399AeBr9v/ju3mgFs9ck7A9vwhOQ+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h8bHEAAAA3QAAAA8AAAAAAAAAAAAAAAAAmAIAAGRycy9k&#10;b3ducmV2LnhtbFBLBQYAAAAABAAEAPUAAACJAwAAAAA=&#10;" path="m,l1826,e" filled="f" strokeweight=".19833mm">
                    <v:path arrowok="t" o:connecttype="custom" o:connectlocs="0,0;1826,0" o:connectangles="0,0"/>
                  </v:shape>
                </v:group>
                <v:group id="Group 2767" o:spid="_x0000_s1055" style="position:absolute;left:5961;top:3191;width:1148;height:962" coordorigin="5961,3191" coordsize="1148,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MV/1sYAAADdAAAADwAAAGRycy9kb3ducmV2LnhtbESPS4vCQBCE78L+h6EX&#10;9qaTuPggOorI7uJBBB8g3ppMmwQzPSEzm8R/7wiCx6KqvqLmy86UoqHaFZYVxIMIBHFqdcGZgtPx&#10;tz8F4TyyxtIyKbiTg+XiozfHRNuW99QcfCYChF2CCnLvq0RKl+Zk0A1sRRy8q60N+iDrTOoa2wA3&#10;pRxG0VgaLDgs5FjROqf0dvg3Cv5abFff8U+zvV3X98txtDtvY1Lq67NbzUB46vw7/GpvtILhZBrD&#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xX/WxgAAAN0A&#10;AAAPAAAAAAAAAAAAAAAAAKoCAABkcnMvZG93bnJldi54bWxQSwUGAAAAAAQABAD6AAAAnQMAAAAA&#10;">
                  <v:shape id="Freeform 2768" o:spid="_x0000_s1056" style="position:absolute;left:5961;top:3191;width:1148;height:962;visibility:visible;mso-wrap-style:square;v-text-anchor:top" coordsize="1148,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usR8cA&#10;AADdAAAADwAAAGRycy9kb3ducmV2LnhtbESPQWsCMRSE7wX/Q3hCbzXrHnS7NYoIFg/FtqvQ62Pz&#10;ulmavGw3UVd/fVMo9DjMzDfMYjU4K87Uh9azgukkA0Fce91yo+B42D4UIEJE1mg9k4IrBVgtR3cL&#10;LLW/8Dudq9iIBOFQogITY1dKGWpDDsPEd8TJ+/S9w5hk30jd4yXBnZV5ls2kw5bTgsGONobqr+rk&#10;FLxsH438tt2HeT6tb0Nh3/avVaPU/XhYP4GINMT/8F97pxXk8yKH3zfpCc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LrEfHAAAA3QAAAA8AAAAAAAAAAAAAAAAAmAIAAGRy&#10;cy9kb3ducmV2LnhtbFBLBQYAAAAABAAEAPUAAACMAwAAAAA=&#10;" path="m1148,962l,e" filled="f" strokeweight=".18181mm">
                    <v:path arrowok="t" o:connecttype="custom" o:connectlocs="1148,4153;0,3191" o:connectangles="0,0"/>
                  </v:shape>
                </v:group>
                <v:group id="Group 2765" o:spid="_x0000_s1057" style="position:absolute;left:2269;top:3038;width:1139;height:306" coordorigin="2269,3038" coordsize="1139,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1tEOsYAAADdAAAADwAAAGRycy9kb3ducmV2LnhtbESPT4vCMBTE7wt+h/CE&#10;va1plV2lGkVElz2I4B8Qb4/m2Rabl9LEtn57Iwh7HGbmN8xs0ZlSNFS7wrKCeBCBIE6tLjhTcDpu&#10;viYgnEfWWFomBQ9ysJj3PmaYaNvynpqDz0SAsEtQQe59lUjp0pwMuoGtiIN3tbVBH2SdSV1jG+Cm&#10;lMMo+pEGCw4LOVa0yim9He5GwW+L7XIUr5vt7bp6XI7fu/M2JqU++91yCsJT5//D7/afVjAcT0b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W0Q6xgAAAN0A&#10;AAAPAAAAAAAAAAAAAAAAAKoCAABkcnMvZG93bnJldi54bWxQSwUGAAAAAAQABAD6AAAAnQMAAAAA&#10;">
                  <v:shape id="Freeform 2766" o:spid="_x0000_s1058" style="position:absolute;left:2269;top:3038;width:1139;height:306;visibility:visible;mso-wrap-style:square;v-text-anchor:top" coordsize="1139,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FiWccA&#10;AADdAAAADwAAAGRycy9kb3ducmV2LnhtbESPW2vCQBSE3wv+h+UU+lY3Db2E6CqlUCjireqLb8fs&#10;MRvMng3ZrYn/3hUKPg4z8w0znva2FmdqfeVYwcswAUFcOF1xqWC3/X7OQPiArLF2TAou5GE6GTyM&#10;Mdeu4186b0IpIoR9jgpMCE0upS8MWfRD1xBH7+haiyHKtpS6xS7CbS3TJHmXFiuOCwYb+jJUnDZ/&#10;VkG22KfYHd+2q9naHGZLPS/Wl7lST4/95whEoD7cw//tH60g/che4fYmPgE5u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KBYlnHAAAA3QAAAA8AAAAAAAAAAAAAAAAAmAIAAGRy&#10;cy9kb3ducmV2LnhtbFBLBQYAAAAABAAEAPUAAACMAwAAAAA=&#10;" path="m,306r1139,l1139,,,,,306xe" filled="f" strokeweight=".26447mm">
                    <v:path arrowok="t" o:connecttype="custom" o:connectlocs="0,3344;1139,3344;1139,3038;0,3038;0,3344" o:connectangles="0,0,0,0,0"/>
                  </v:shape>
                </v:group>
                <v:group id="Group 2763" o:spid="_x0000_s1059" style="position:absolute;left:2424;top:3258;width:827;height:2" coordorigin="2424,3258" coordsize="8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551cYAAADdAAAADwAAAGRycy9kb3ducmV2LnhtbESPT4vCMBTE7wt+h/AE&#10;b2taxVWqUURc8SCCf0C8PZpnW2xeSpNt67ffLAh7HGbmN8xi1ZlSNFS7wrKCeBiBIE6tLjhTcL18&#10;f85AOI+ssbRMCl7kYLXsfSww0bblEzVnn4kAYZeggtz7KpHSpTkZdENbEQfvYWuDPsg6k7rGNsBN&#10;KUdR9CUNFhwWcqxok1P6PP8YBbsW2/U43jaH52Pzul8mx9shJqUG/W49B+Gp8//hd3uvFYymsw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nnVxgAAAN0A&#10;AAAPAAAAAAAAAAAAAAAAAKoCAABkcnMvZG93bnJldi54bWxQSwUGAAAAAAQABAD6AAAAnQMAAAAA&#10;">
                  <v:shape id="Freeform 2764" o:spid="_x0000_s1060" style="position:absolute;left:2424;top:3258;width:827;height:2;visibility:visible;mso-wrap-style:square;v-text-anchor:top" coordsize="8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tdRMYA&#10;AADdAAAADwAAAGRycy9kb3ducmV2LnhtbESPQWvCQBSE7wX/w/IEb3VjpKlEV7GC4KnQNCjeHtln&#10;Npp9G7JbTf99t1DocZiZb5jVZrCtuFPvG8cKZtMEBHHldMO1gvJz/7wA4QOyxtYxKfgmD5v16GmF&#10;uXYP/qB7EWoRIexzVGBC6HIpfWXIop+6jjh6F9dbDFH2tdQ9PiLctjJNkkxabDguGOxoZ6i6FV9W&#10;wemtNc28eJcv5Tk9pkVW7q7nRKnJeNguQQQawn/4r33QCtLXRQa/b+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2tdRMYAAADdAAAADwAAAAAAAAAAAAAAAACYAgAAZHJz&#10;L2Rvd25yZXYueG1sUEsFBgAAAAAEAAQA9QAAAIsDAAAAAA==&#10;" path="m,l828,e" filled="f" strokeweight=".19833mm">
                    <v:path arrowok="t" o:connecttype="custom" o:connectlocs="0,0;828,0" o:connectangles="0,0"/>
                  </v:shape>
                </v:group>
                <v:group id="Group 2761" o:spid="_x0000_s1061" style="position:absolute;left:1838;top:4147;width:1990;height:306" coordorigin="1838,4147" coordsize="199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BCOcYAAADdAAAADwAAAGRycy9kb3ducmV2LnhtbESPT4vCMBTE7wt+h/AE&#10;b2taZVepRhFxxYMs+AfE26N5tsXmpTTZtn77jSB4HGbmN8x82ZlSNFS7wrKCeBiBIE6tLjhTcD79&#10;fE5BOI+ssbRMCh7kYLnofcwx0bblAzVHn4kAYZeggtz7KpHSpTkZdENbEQfvZmuDPsg6k7rGNsBN&#10;KUdR9C0NFhwWcqxonVN6P/4ZBdsW29U43jT7+239uJ6+fi/7mJQa9LvVDISnzr/Dr/ZOKxhNph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YEI5xgAAAN0A&#10;AAAPAAAAAAAAAAAAAAAAAKoCAABkcnMvZG93bnJldi54bWxQSwUGAAAAAAQABAD6AAAAnQMAAAAA&#10;">
                  <v:shape id="Freeform 2762" o:spid="_x0000_s1062" style="position:absolute;left:1838;top:4147;width:1990;height:306;visibility:visible;mso-wrap-style:square;v-text-anchor:top" coordsize="199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0D58QA&#10;AADdAAAADwAAAGRycy9kb3ducmV2LnhtbERPz2vCMBS+D/Y/hDfwIjOdY+qqUURQhJ2sgju+Nc+m&#10;rHkpSaqdf/1yGOz48f1erHrbiCv5UDtW8DLKQBCXTtdcKTgdt88zECEia2wck4IfCrBaPj4sMNfu&#10;xge6FrESKYRDjgpMjG0uZSgNWQwj1xIn7uK8xZigr6T2eEvhtpHjLJtIizWnBoMtbQyV30VnFUxL&#10;83UuXu/bz91Ht3vj89Bv3odKDZ769RxEpD7+i//ce61gPJ2luel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dA+fEAAAA3QAAAA8AAAAAAAAAAAAAAAAAmAIAAGRycy9k&#10;b3ducmV2LnhtbFBLBQYAAAAABAAEAPUAAACJAwAAAAA=&#10;" path="m,306r1990,l1990,,,,,306xe" filled="f" strokeweight=".26447mm">
                    <v:path arrowok="t" o:connecttype="custom" o:connectlocs="0,4453;1990,4453;1990,4147;0,4147;0,4453" o:connectangles="0,0,0,0,0"/>
                  </v:shape>
                </v:group>
                <v:group id="Group 2759" o:spid="_x0000_s1063" style="position:absolute;left:1859;top:4367;width:1947;height:2" coordorigin="1859,4367" coordsize="19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Nz0McAAADdAAAADwAAAGRycy9kb3ducmV2LnhtbESPT2vCQBTE7wW/w/KE&#10;3nQTS6tGVxHR0oMI/gHx9sg+k2D2bciuSfz23YLQ4zAzv2Hmy86UoqHaFZYVxMMIBHFqdcGZgvNp&#10;O5iAcB5ZY2mZFDzJwXLRe5tjom3LB2qOPhMBwi5BBbn3VSKlS3My6Ia2Ig7ezdYGfZB1JnWNbYCb&#10;Uo6i6EsaLDgs5FjROqf0fnwYBd8ttquPeNPs7rf183r63F92MSn13u9WMxCeOv8ffrV/tILReDK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rNz0McAAADd&#10;AAAADwAAAAAAAAAAAAAAAACqAgAAZHJzL2Rvd25yZXYueG1sUEsFBgAAAAAEAAQA+gAAAJ4DAAAA&#10;AA==&#10;">
                  <v:shape id="Freeform 2760" o:spid="_x0000_s1064" style="position:absolute;left:1859;top:4367;width:1947;height:2;visibility:visible;mso-wrap-style:square;v-text-anchor:top" coordsize="19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TQ1sEA&#10;AADdAAAADwAAAGRycy9kb3ducmV2LnhtbERPy4rCMBTdC/MP4Q6409QufHSMIh0Eh7qx+gGX5k5T&#10;prkpTaz17ycLweXhvLf70bZioN43jhUs5gkI4srphmsFt+txtgbhA7LG1jEpeJKH/e5jssVMuwdf&#10;aChDLWII+wwVmBC6TEpfGbLo564jjtyv6y2GCPta6h4fMdy2Mk2SpbTYcGww2FFuqPor71bB6mc4&#10;5sXaHHhBxTen5/K0KXKlpp/j4QtEoDG8xS/3SStIV5u4P76JT0D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00NbBAAAA3QAAAA8AAAAAAAAAAAAAAAAAmAIAAGRycy9kb3du&#10;cmV2LnhtbFBLBQYAAAAABAAEAPUAAACGAwAAAAA=&#10;" path="m,l1947,e" filled="f" strokeweight=".19833mm">
                    <v:path arrowok="t" o:connecttype="custom" o:connectlocs="0,0;1947,0" o:connectangles="0,0"/>
                  </v:shape>
                </v:group>
                <v:group id="Group 2757" o:spid="_x0000_s1065" style="position:absolute;left:2833;top:3344;width:6;height:803" coordorigin="2833,3344" coordsize="6,8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zpC8YAAADdAAAADwAAAGRycy9kb3ducmV2LnhtbESPT2vCQBTE74LfYXmC&#10;t7qJ4p9GVxFR6UEK1ULp7ZF9JsHs25Bdk/jtu0LB4zAzv2FWm86UoqHaFZYVxKMIBHFqdcGZgu/L&#10;4W0BwnlkjaVlUvAgB5t1v7fCRNuWv6g5+0wECLsEFeTeV4mULs3JoBvZijh4V1sb9EHWmdQ1tgFu&#10;SjmOopk0WHBYyLGiXU7p7Xw3Co4ttttJvG9Ot+vu8XuZfv6cYlJqOOi2SxCeOv8K/7c/tILx/D2G&#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HOkLxgAAAN0A&#10;AAAPAAAAAAAAAAAAAAAAAKoCAABkcnMvZG93bnJldi54bWxQSwUGAAAAAAQABAD6AAAAnQMAAAAA&#10;">
                  <v:shape id="Freeform 2758" o:spid="_x0000_s1066" style="position:absolute;left:2833;top:3344;width:6;height:803;visibility:visible;mso-wrap-style:square;v-text-anchor:top" coordsize="6,8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lF4cMA&#10;AADdAAAADwAAAGRycy9kb3ducmV2LnhtbESPS6vCMBSE9xf8D+EI7q6pXfioRhEf4M43bg/NsS02&#10;J7WJWv+9uXDB5TAz3zCTWWNK8aTaFZYV9LoRCOLU6oIzBafj+ncIwnlkjaVlUvAmB7Np62eCibYv&#10;3tPz4DMRIOwSVJB7XyVSujQng65rK+LgXW1t0AdZZ1LX+ApwU8o4ivrSYMFhIceKFjmlt8PDKDhf&#10;eDug7Xu+WTpj7/10t3rcM6U67WY+BuGp8d/wf3ujFcSDUQx/b8ITkN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lF4cMAAADdAAAADwAAAAAAAAAAAAAAAACYAgAAZHJzL2Rv&#10;d25yZXYueG1sUEsFBgAAAAAEAAQA9QAAAIgDAAAAAA==&#10;" path="m5,l,803e" filled="f" strokeweight=".18181mm">
                    <v:path arrowok="t" o:connecttype="custom" o:connectlocs="5,3344;0,4147" o:connectangles="0,0"/>
                  </v:shape>
                </v:group>
                <v:group id="Group 2755" o:spid="_x0000_s1067" style="position:absolute;left:4488;top:4154;width:1139;height:306" coordorigin="4488,4154" coordsize="1139,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gtLnxgAAAN0A&#10;AAAPAAAAAAAAAAAAAAAAAKoCAABkcnMvZG93bnJldi54bWxQSwUGAAAAAAQABAD6AAAAnQMAAAAA&#10;">
                  <v:shape id="Freeform 2756" o:spid="_x0000_s1068" style="position:absolute;left:4488;top:4154;width:1139;height:306;visibility:visible;mso-wrap-style:square;v-text-anchor:top" coordsize="1139,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0hMcA&#10;AADdAAAADwAAAGRycy9kb3ducmV2LnhtbESPT2vCQBTE70K/w/KE3urGYFtNXaUUhCJq/Xfx9pp9&#10;ZkOzb0N2a+K3dwsFj8PM/IaZzjtbiQs1vnSsYDhIQBDnTpdcKDgeFk9jED4ga6wck4IreZjPHnpT&#10;zLRreUeXfShEhLDPUIEJoc6k9Lkhi37gauLonV1jMUTZFFI32Ea4rWSaJC/SYslxwWBNH4byn/2v&#10;VTBen1Jsz8+Hr+XWfC83epVvryulHvvd+xuIQF24h//bn1pB+joZwd+b+ATk7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Y9ITHAAAA3QAAAA8AAAAAAAAAAAAAAAAAmAIAAGRy&#10;cy9kb3ducmV2LnhtbFBLBQYAAAAABAAEAPUAAACMAwAAAAA=&#10;" path="m,306r1139,l1139,,,,,306xe" filled="f" strokeweight=".26447mm">
                    <v:path arrowok="t" o:connecttype="custom" o:connectlocs="0,4460;1139,4460;1139,4154;0,4154;0,4460" o:connectangles="0,0,0,0,0"/>
                  </v:shape>
                </v:group>
                <v:group id="Group 2753" o:spid="_x0000_s1069" style="position:absolute;left:4535;top:4374;width:1045;height:2" coordorigin="4535,4374" coordsize="10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fvCMYAAADdAAAADwAAAGRycy9kb3ducmV2LnhtbESPQWvCQBSE70L/w/IK&#10;vdVNFG2NriJiiwcRGgvi7ZF9JsHs25DdJvHfu0LB4zAz3zCLVW8q0VLjSssK4mEEgjizuuRcwe/x&#10;6/0ThPPIGivLpOBGDlbLl8ECE207/qE29bkIEHYJKii8rxMpXVaQQTe0NXHwLrYx6INscqkb7ALc&#10;VHIURVNpsOSwUGBNm4Kya/pnFHx32K3H8bbdXy+b2/k4OZz2MSn19tqv5yA89f4Z/m/vtILRx2wC&#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J+8IxgAAAN0A&#10;AAAPAAAAAAAAAAAAAAAAAKoCAABkcnMvZG93bnJldi54bWxQSwUGAAAAAAQABAD6AAAAnQMAAAAA&#10;">
                  <v:shape id="Freeform 2754" o:spid="_x0000_s1070" style="position:absolute;left:4535;top:4374;width:1045;height:2;visibility:visible;mso-wrap-style:square;v-text-anchor:top" coordsize="10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VPMUA&#10;AADdAAAADwAAAGRycy9kb3ducmV2LnhtbESP3WrCQBCF7wXfYRmhN6KbeqE2dZX+WQqCVpsHGLJj&#10;EszOptnVbN++KwheHs7Px1msgqnFhVpXWVbwOE5AEOdWV1woyH7WozkI55E11pZJwR85WC37vQWm&#10;2na8p8vBFyKOsEtRQel9k0rp8pIMurFtiKN3tK1BH2VbSN1iF8dNLSdJMpUGK46EEht6Kyk/Hc4m&#10;cj/C7+v77rMbUuO+s41MQthmSj0MwsszCE/B38O39pdWMJk9TeH6Jj4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01U8xQAAAN0AAAAPAAAAAAAAAAAAAAAAAJgCAABkcnMv&#10;ZG93bnJldi54bWxQSwUGAAAAAAQABAD1AAAAigMAAAAA&#10;" path="m,l1044,e" filled="f" strokeweight=".19833mm">
                    <v:path arrowok="t" o:connecttype="custom" o:connectlocs="0,0;1044,0" o:connectangles="0,0"/>
                  </v:shape>
                </v:group>
                <v:group id="Group 2751" o:spid="_x0000_s1071" style="position:absolute;left:3828;top:4300;width:660;height:7" coordorigin="3828,4300" coordsize="66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bnU5McAAADdAAAADwAAAGRycy9kb3ducmV2LnhtbESPT2vCQBTE7wW/w/KE&#10;3nQTS6tGVxHR0oMI/gHx9sg+k2D2bciuSfz23YLQ4zAzv2Hmy86UoqHaFZYVxMMIBHFqdcGZgvNp&#10;O5iAcB5ZY2mZFDzJwXLRe5tjom3LB2qOPhMBwi5BBbn3VSKlS3My6Ia2Ig7ezdYGfZB1JnWNbYCb&#10;Uo6i6EsaLDgs5FjROqf0fnwYBd8ttquPeNPs7rf183r63F92MSn13u9WMxCeOv8ffrV/tILReDq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bnU5McAAADd&#10;AAAADwAAAAAAAAAAAAAAAACqAgAAZHJzL2Rvd25yZXYueG1sUEsFBgAAAAAEAAQA+gAAAJ4DAAAA&#10;AA==&#10;">
                  <v:shape id="Freeform 2752" o:spid="_x0000_s1072" style="position:absolute;left:3828;top:4300;width:660;height:7;visibility:visible;mso-wrap-style:square;v-text-anchor:top" coordsize="66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nhLsMA&#10;AADdAAAADwAAAGRycy9kb3ducmV2LnhtbERPTWvCQBC9C/0PyxS8SN1EQWt0FQkIIqVoFLwO2WkS&#10;mp2N2dXEf989FDw+3vdq05taPKh1lWUF8TgCQZxbXXGh4HLefXyCcB5ZY22ZFDzJwWb9Nlhhom3H&#10;J3pkvhAhhF2CCkrvm0RKl5dk0I1tQxy4H9sa9AG2hdQtdiHc1HISRTNpsOLQUGJDaUn5b3Y3CrrR&#10;Nf66p/HZHSmm6eH78MzSm1LD9367BOGp9y/xv3uvFUzmizA3vAlP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nhLsMAAADdAAAADwAAAAAAAAAAAAAAAACYAgAAZHJzL2Rv&#10;d25yZXYueG1sUEsFBgAAAAAEAAQA9QAAAIgDAAAAAA==&#10;" path="m,l660,7e" filled="f" strokeweight=".18181mm">
                    <v:path arrowok="t" o:connecttype="custom" o:connectlocs="0,4300;660,4307" o:connectangles="0,0"/>
                  </v:shape>
                </v:group>
                <v:group id="Group 2749" o:spid="_x0000_s1073" style="position:absolute;left:5627;top:4306;width:858;height:2" coordorigin="5627,4306" coordsize="85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2rlDcYAAADdAAAADwAAAGRycy9kb3ducmV2LnhtbESPQWvCQBSE74X+h+UJ&#10;vekmllqNriJSiwcRqoJ4e2SfSTD7NmTXJP57VxB6HGbmG2a26EwpGqpdYVlBPIhAEKdWF5wpOB7W&#10;/TEI55E1lpZJwZ0cLObvbzNMtG35j5q9z0SAsEtQQe59lUjp0pwMuoGtiIN3sbVBH2SdSV1jG+Cm&#10;lMMoGkmDBYeFHCta5ZRe9zej4LfFdvkZ/zTb62V1Px++dqdtTEp99LrlFISnzv+HX+2NVjD8nkz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auUNxgAAAN0A&#10;AAAPAAAAAAAAAAAAAAAAAKoCAABkcnMvZG93bnJldi54bWxQSwUGAAAAAAQABAD6AAAAnQMAAAAA&#10;">
                  <v:shape id="Freeform 2750" o:spid="_x0000_s1074" style="position:absolute;left:5627;top:4306;width:858;height:2;visibility:visible;mso-wrap-style:square;v-text-anchor:top" coordsize="8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snDMMA&#10;AADdAAAADwAAAGRycy9kb3ducmV2LnhtbERPTUvDQBC9C/6HZQRvdtOCkqbdltIqSDxIWw8eh+w0&#10;Cc3Oht1tEv+9cxA8Pt73eju5Tg0UYuvZwHyWgSKuvG25NvB1fnvKQcWEbLHzTAZ+KMJ2c3+3xsL6&#10;kY80nFKtJIRjgQaalPpC61g15DDOfE8s3MUHh0lgqLUNOEq46/Qiy160w5alocGe9g1V19PNGVi8&#10;lvMxlHn5vXuOn/xxuyzzw2DM48O0W4FKNKV/8Z/73Yovz2S/vJEno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snDMMAAADdAAAADwAAAAAAAAAAAAAAAACYAgAAZHJzL2Rv&#10;d25yZXYueG1sUEsFBgAAAAAEAAQA9QAAAIgDAAAAAA==&#10;" path="m859,l,1e" filled="f" strokeweight=".18181mm">
                    <v:path arrowok="t" o:connecttype="custom" o:connectlocs="859,8612;0,8614" o:connectangles="0,0"/>
                  </v:shape>
                </v:group>
                <v:group id="Group 2747" o:spid="_x0000_s1075" style="position:absolute;left:3528;top:5349;width:1858;height:306" coordorigin="3528,5349" coordsize="1858,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6Lo2sUAAADdAAAADwAAAGRycy9kb3ducmV2LnhtbESPQYvCMBSE74L/ITzB&#10;m6Z1UaQaRUQXD7JgFZa9PZpnW2xeShPb+u/NwsIeh5n5hllve1OJlhpXWlYQTyMQxJnVJecKbtfj&#10;ZAnCeWSNlWVS8CIH281wsMZE244v1KY+FwHCLkEFhfd1IqXLCjLoprYmDt7dNgZ9kE0udYNdgJtK&#10;zqJoIQ2WHBYKrGlfUPZIn0bBZ4fd7iM+tOfHff/6uc6/vs8xKTUe9bsVCE+9/w//tU9awWwZxf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i6NrFAAAA3QAA&#10;AA8AAAAAAAAAAAAAAAAAqgIAAGRycy9kb3ducmV2LnhtbFBLBQYAAAAABAAEAPoAAACcAwAAAAA=&#10;">
                  <v:shape id="Freeform 2748" o:spid="_x0000_s1076" style="position:absolute;left:3528;top:5349;width:1858;height:306;visibility:visible;mso-wrap-style:square;v-text-anchor:top" coordsize="1858,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bHjsMA&#10;AADdAAAADwAAAGRycy9kb3ducmV2LnhtbESP0YrCMBRE3xf8h3AF39a0FUS6xmIVQR/X9QMuzd22&#10;trkpTdTWrzcLwj4OM3OGWWeDacWdeldbVhDPIxDEhdU1lwouP4fPFQjnkTW2lknBSA6yzeRjjam2&#10;D/6m+9mXIkDYpaig8r5LpXRFRQbd3HbEwfu1vUEfZF9K3eMjwE0rkyhaSoM1h4UKO9pVVDTnm1Gw&#10;yMsxbkx+GWl/pTF5nvLYdErNpsP2C4Snwf+H3+2jVpCsogT+3oQnID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bHjsMAAADdAAAADwAAAAAAAAAAAAAAAACYAgAAZHJzL2Rv&#10;d25yZXYueG1sUEsFBgAAAAAEAAQA9QAAAIgDAAAAAA==&#10;" path="m,306r1858,l1858,,,,,306xe" filled="f" strokeweight=".26447mm">
                    <v:path arrowok="t" o:connecttype="custom" o:connectlocs="0,5655;1858,5655;1858,5349;0,5349;0,5655" o:connectangles="0,0,0,0,0"/>
                  </v:shape>
                </v:group>
                <v:group id="Group 2745" o:spid="_x0000_s1077" style="position:absolute;left:3549;top:5569;width:1816;height:2" coordorigin="3549,5569" coordsize="18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DzTNscAAADdAAAADwAAAGRycy9kb3ducmV2LnhtbESPT2vCQBTE74V+h+UV&#10;vNVNlJYQXUVEi4cg1BSKt0f2mQSzb0N2mz/fvisUehxm5jfMejuaRvTUudqygngegSAurK65VPCV&#10;H18TEM4ja2wsk4KJHGw3z09rTLUd+JP6iy9FgLBLUUHlfZtK6YqKDLq5bYmDd7OdQR9kV0rd4RDg&#10;ppGLKHqXBmsOCxW2tK+ouF9+jIKPAYfdMj702f22n6752/k7i0mp2cu4W4HwNPr/8F/7pBUskmgJ&#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DzTNscAAADd&#10;AAAADwAAAAAAAAAAAAAAAACqAgAAZHJzL2Rvd25yZXYueG1sUEsFBgAAAAAEAAQA+gAAAJ4DAAAA&#10;AA==&#10;">
                  <v:shape id="Freeform 2746" o:spid="_x0000_s1078" style="position:absolute;left:3549;top:5569;width:1816;height:2;visibility:visible;mso-wrap-style:square;v-text-anchor:top" coordsize="18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WEMUA&#10;AADdAAAADwAAAGRycy9kb3ducmV2LnhtbESP3WoCMRSE7wXfIZxC7zRbKSJboxTBbilU/Cno5WFz&#10;ml3cnCxJXLdv3wiCl8PMfMPMl71tREc+1I4VvIwzEMSl0zUbBT+H9WgGIkRkjY1jUvBHAZaL4WCO&#10;uXZX3lG3j0YkCIccFVQxtrmUoazIYhi7ljh5v85bjEl6I7XHa4LbRk6ybCot1pwWKmxpVVF53l+s&#10;gqK8fLWnzQcWsvBH7sx2qr+NUs9P/fsbiEh9fITv7U+tYDLLXuH2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NYQxQAAAN0AAAAPAAAAAAAAAAAAAAAAAJgCAABkcnMv&#10;ZG93bnJldi54bWxQSwUGAAAAAAQABAD1AAAAigMAAAAA&#10;" path="m,l1816,e" filled="f" strokeweight=".19833mm">
                    <v:path arrowok="t" o:connecttype="custom" o:connectlocs="0,0;1816,0" o:connectangles="0,0"/>
                  </v:shape>
                </v:group>
                <v:group id="Group 2743" o:spid="_x0000_s1079" style="position:absolute;left:4457;top:4460;width:601;height:889" coordorigin="4457,4460" coordsize="601,8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Z7tnFAAAA3QAA&#10;AA8AAAAAAAAAAAAAAAAAqgIAAGRycy9kb3ducmV2LnhtbFBLBQYAAAAABAAEAPoAAACcAwAAAAA=&#10;">
                  <v:shape id="Freeform 2744" o:spid="_x0000_s1080" style="position:absolute;left:4457;top:4460;width:601;height:889;visibility:visible;mso-wrap-style:square;v-text-anchor:top" coordsize="601,8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j9xMYA&#10;AADdAAAADwAAAGRycy9kb3ducmV2LnhtbESPQWvCQBSE70L/w/IKvemmARdJ3YRiET3Ug1oKvT2y&#10;r0na7NuQXWPaX+8KgsdhZr5hlsVoWzFQ7xvHGp5nCQji0pmGKw0fx/V0AcIHZIOtY9LwRx6K/GGy&#10;xMy4M+9pOIRKRAj7DDXUIXSZlL6syaKfuY44et+utxii7CtpejxHuG1lmiRKWmw4LtTY0aqm8vdw&#10;sho+lUqH9zAvN+nbz9e/U7TD1Unrp8fx9QVEoDHcw7f21mhIF4mC65v4BGR+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j9xMYAAADdAAAADwAAAAAAAAAAAAAAAACYAgAAZHJz&#10;L2Rvd25yZXYueG1sUEsFBgAAAAAEAAQA9QAAAIsDAAAAAA==&#10;" path="m600,l,889e" filled="f" strokeweight=".18181mm">
                    <v:path arrowok="t" o:connecttype="custom" o:connectlocs="600,4460;0,5349" o:connectangles="0,0"/>
                  </v:shape>
                </v:group>
                <v:group id="Group 2741" o:spid="_x0000_s1081" style="position:absolute;left:8407;top:3673;width:82;height:96" coordorigin="8407,3673"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fVNcYAAADdAAAADwAAAGRycy9kb3ducmV2LnhtbESPS4vCQBCE78L+h6EX&#10;9qaTuPggOorI7uJBBB8g3ppMmwQzPSEzm8R/7wiCx6KqvqLmy86UoqHaFZYVxIMIBHFqdcGZgtPx&#10;tz8F4TyyxtIyKbiTg+XiozfHRNuW99QcfCYChF2CCnLvq0RKl+Zk0A1sRRy8q60N+iDrTOoa2wA3&#10;pRxG0VgaLDgs5FjROqf0dvg3Cv5abFff8U+zvV3X98txtDtvY1Lq67NbzUB46vw7/GpvtILhNJrA&#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vB9U1xgAAAN0A&#10;AAAPAAAAAAAAAAAAAAAAAKoCAABkcnMvZG93bnJldi54bWxQSwUGAAAAAAQABAD6AAAAnQMAAAAA&#10;">
                  <v:shape id="Freeform 2742" o:spid="_x0000_s1082" style="position:absolute;left:8407;top:3673;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mrOMIA&#10;AADdAAAADwAAAGRycy9kb3ducmV2LnhtbERPy4rCMBTdD/gP4QruxsQiM1qN4ggjs3HAxwdcm2tb&#10;bG5KE231681CcHk47/mys5W4UeNLxxpGQwWCOHOm5FzD8fD7OQHhA7LByjFpuJOH5aL3McfUuJZ3&#10;dNuHXMQQ9ilqKEKoUyl9VpBFP3Q1ceTOrrEYImxyaRpsY7itZKLUl7RYcmwosKZ1Qdllf7Ua2uSh&#10;xuYe1t+7a+5+6u30tPk3Wg/63WoGIlAX3uKX+89oSCYqzo1v4hO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aas4wgAAAN0AAAAPAAAAAAAAAAAAAAAAAJgCAABkcnMvZG93&#10;bnJldi54bWxQSwUGAAAAAAQABAD1AAAAhwMAAAAA&#10;" path="m,l,96,82,48,,e" fillcolor="black" stroked="f">
                    <v:path arrowok="t" o:connecttype="custom" o:connectlocs="0,3673;0,3769;82,3721;0,3673" o:connectangles="0,0,0,0"/>
                  </v:shape>
                </v:group>
                <v:group id="Group 2739" o:spid="_x0000_s1083" style="position:absolute;left:8407;top:3673;width:82;height:96" coordorigin="8407,3673"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Tk3McAAADdAAAADwAAAGRycy9kb3ducmV2LnhtbESPQWvCQBSE7wX/w/IK&#10;3ppNlJaYZhURKx5CoSqU3h7ZZxLMvg3ZbRL/fbdQ6HGYmW+YfDOZVgzUu8aygiSKQRCXVjdcKbic&#10;355SEM4ja2wtk4I7OdisZw85ZtqO/EHDyVciQNhlqKD2vsukdGVNBl1kO+LgXW1v0AfZV1L3OAa4&#10;aeUijl+kwYbDQo0d7Woqb6dvo+Aw4rhdJvuhuF1396/z8/tnkZBS88dp+wrC0+T/w3/to1awSO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dTk3McAAADd&#10;AAAADwAAAAAAAAAAAAAAAACqAgAAZHJzL2Rvd25yZXYueG1sUEsFBgAAAAAEAAQA+gAAAJ4DAAAA&#10;AA==&#10;">
                  <v:shape id="Freeform 2740" o:spid="_x0000_s1084" style="position:absolute;left:8407;top:3673;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0Vu8IA&#10;AADdAAAADwAAAGRycy9kb3ducmV2LnhtbERPy2rCQBTdF/oPwy24qxOlSoiOIi1SN4LGdn/JXPMw&#10;cydkxpj49c5CcHk47+W6N7XoqHWlZQWTcQSCOLO65FzB32n7GYNwHlljbZkUDORgvXp/W2Ki7Y2P&#10;1KU+FyGEXYIKCu+bREqXFWTQjW1DHLizbQ36ANtc6hZvIdzUchpFc2mw5NBQYEPfBWWX9GoUVP7+&#10;VVX/aT7M9nFzmHVD9/szKDX66DcLEJ56/xI/3TutYBpPwv7wJjw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3RW7wgAAAN0AAAAPAAAAAAAAAAAAAAAAAJgCAABkcnMvZG93&#10;bnJldi54bWxQSwUGAAAAAAQABAD1AAAAhwMAAAAA&#10;" path="m82,48l,96,,,82,48e" filled="f" strokeweight=".26447mm">
                    <v:path arrowok="t" o:connecttype="custom" o:connectlocs="82,3721;0,3769;0,3673;82,3721" o:connectangles="0,0,0,0"/>
                  </v:shape>
                </v:group>
                <v:group id="Group 2737" o:spid="_x0000_s1085" style="position:absolute;left:8407;top:3721;width:82;height:48" coordorigin="8407,3721"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e34HxgAAAN0A&#10;AAAPAAAAAAAAAAAAAAAAAKoCAABkcnMvZG93bnJldi54bWxQSwUGAAAAAAQABAD6AAAAnQMAAAAA&#10;">
                  <v:shape id="Freeform 2738" o:spid="_x0000_s1086" style="position:absolute;left:8407;top:3721;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U4hsYA&#10;AADdAAAADwAAAGRycy9kb3ducmV2LnhtbESPQWvCQBSE70L/w/KE3swmORRJs4oKQnsobWPx/Mg+&#10;k2j2bcxuk7S/vlsQPA4z8w2TryfTioF611hWkEQxCOLS6oYrBV+H/WIJwnlkja1lUvBDDtarh1mO&#10;mbYjf9JQ+EoECLsMFdTed5mUrqzJoItsRxy8k+0N+iD7SuoexwA3rUzj+EkabDgs1NjRrqbyUnwb&#10;BdVrIq/FNbbn4/v0tpe/ZfqxdUo9zqfNMwhPk7+Hb+0XrSBdJin8vwlP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U4hsYAAADdAAAADwAAAAAAAAAAAAAAAACYAgAAZHJz&#10;L2Rvd25yZXYueG1sUEsFBgAAAAAEAAQA9QAAAIsDAAAAAA==&#10;" path="m,48l82,e" filled="f" strokeweight=".26447mm">
                    <v:path arrowok="t" o:connecttype="custom" o:connectlocs="0,3769;82,3721" o:connectangles="0,0"/>
                  </v:shape>
                </v:group>
                <v:group id="Group 2735" o:spid="_x0000_s1087" style="position:absolute;left:8274;top:3721;width:133;height:2" coordorigin="8274,3721" coordsize="1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VF68cAAADdAAAADwAAAGRycy9kb3ducmV2LnhtbESPT2vCQBTE74V+h+UV&#10;vNVNlJYQXUVEi4cg1BSKt0f2mQSzb0N2mz/fvisUehxm5jfMejuaRvTUudqygngegSAurK65VPCV&#10;H18TEM4ja2wsk4KJHGw3z09rTLUd+JP6iy9FgLBLUUHlfZtK6YqKDLq5bYmDd7OdQR9kV0rd4RDg&#10;ppGLKHqXBmsOCxW2tK+ouF9+jIKPAYfdMj702f22n6752/k7i0mp2cu4W4HwNPr/8F/7pBUskngJ&#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eVF68cAAADd&#10;AAAADwAAAAAAAAAAAAAAAACqAgAAZHJzL2Rvd25yZXYueG1sUEsFBgAAAAAEAAQA+gAAAJ4DAAAA&#10;AA==&#10;">
                  <v:shape id="Freeform 2736" o:spid="_x0000_s1088" style="position:absolute;left:8274;top:3721;width:133;height:2;visibility:visible;mso-wrap-style:square;v-text-anchor:top" coordsize="1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gmXMQA&#10;AADdAAAADwAAAGRycy9kb3ducmV2LnhtbESPQYvCMBSE7wv+h/AEL4umallKNYqKgh72oC54fTTP&#10;tti8lCbW+u+NIOxxmJlvmPmyM5VoqXGlZQXjUQSCOLO65FzB33k3TEA4j6yxskwKnuRgueh9zTHV&#10;9sFHak8+FwHCLkUFhfd1KqXLCjLoRrYmDt7VNgZ9kE0udYOPADeVnETRjzRYclgosKZNQdntdDcK&#10;ts78+svhnE2juDXfR4yn68QqNeh3qxkIT53/D3/ae61gkoxjeL8JT0A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oJlzEAAAA3QAAAA8AAAAAAAAAAAAAAAAAmAIAAGRycy9k&#10;b3ducmV2LnhtbFBLBQYAAAAABAAEAPUAAACJAwAAAAA=&#10;" path="m133,l,e" filled="f" strokeweight=".18181mm">
                    <v:path arrowok="t" o:connecttype="custom" o:connectlocs="133,0;0,0" o:connectangles="0,0"/>
                  </v:shape>
                </v:group>
                <v:group id="Group 2733" o:spid="_x0000_s1089" style="position:absolute;left:7938;top:3877;width:82;height:96" coordorigin="7938,3877"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QHgExgAAAN0A&#10;AAAPAAAAAAAAAAAAAAAAAKoCAABkcnMvZG93bnJldi54bWxQSwUGAAAAAAQABAD6AAAAnQMAAAAA&#10;">
                  <v:shape id="Freeform 2734" o:spid="_x0000_s1090" style="position:absolute;left:7938;top:3877;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MMDMUA&#10;AADdAAAADwAAAGRycy9kb3ducmV2LnhtbESP3YrCMBSE7xd8h3AE79bUsvhTjaLCijcr+PMAx+bY&#10;FpuT0kRbffqNIHg5zMw3zGzRmlLcqXaFZQWDfgSCOLW64EzB6fj7PQbhPLLG0jIpeJCDxbzzNcNE&#10;24b3dD/4TAQIuwQV5N5XiZQuzcmg69uKOHgXWxv0QdaZ1DU2AW5KGUfRUBosOCzkWNE6p/R6uBkF&#10;TfyMfvTDr0f7W2ZX1d/kvNlppXrddjkF4an1n/C7vdUK4vFgCK834Qn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YwwMxQAAAN0AAAAPAAAAAAAAAAAAAAAAAJgCAABkcnMv&#10;ZG93bnJldi54bWxQSwUGAAAAAAQABAD1AAAAigMAAAAA&#10;" path="m82,l,48,82,96,82,e" fillcolor="black" stroked="f">
                    <v:path arrowok="t" o:connecttype="custom" o:connectlocs="82,3877;0,3925;82,3973;82,3877" o:connectangles="0,0,0,0"/>
                  </v:shape>
                </v:group>
                <v:group id="Group 2731" o:spid="_x0000_s1091" style="position:absolute;left:7938;top:3877;width:82;height:96" coordorigin="7938,3877"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5D6MYAAADdAAAADwAAAGRycy9kb3ducmV2LnhtbESPS4vCQBCE78L+h6EX&#10;9qaTuPggOorI7uJBBB8g3ppMmwQzPSEzm8R/7wiCx6KqvqLmy86UoqHaFZYVxIMIBHFqdcGZgtPx&#10;tz8F4TyyxtIyKbiTg+XiozfHRNuW99QcfCYChF2CCnLvq0RKl+Zk0A1sRRy8q60N+iDrTOoa2wA3&#10;pRxG0VgaLDgs5FjROqf0dvg3Cv5abFff8U+zvV3X98txtDtvY1Lq67NbzUB46vw7/GpvtILhNJ7A&#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3kPoxgAAAN0A&#10;AAAPAAAAAAAAAAAAAAAAAKoCAABkcnMvZG93bnJldi54bWxQSwUGAAAAAAQABAD6AAAAnQMAAAAA&#10;">
                  <v:shape id="Freeform 2732" o:spid="_x0000_s1092" style="position:absolute;left:7938;top:3877;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sZvcIA&#10;AADdAAAADwAAAGRycy9kb3ducmV2LnhtbERPy2rCQBTdF/oPwy24qxOlSoiOIi1SN4LGdn/JXPMw&#10;cydkxpj49c5CcHk47+W6N7XoqHWlZQWTcQSCOLO65FzB32n7GYNwHlljbZkUDORgvXp/W2Ki7Y2P&#10;1KU+FyGEXYIKCu+bREqXFWTQjW1DHLizbQ36ANtc6hZvIdzUchpFc2mw5NBQYEPfBWWX9GoUVP7+&#10;VVX/aT7M9nFzmHVD9/szKDX66DcLEJ56/xI/3TutYBpPwtzwJjw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qxm9wgAAAN0AAAAPAAAAAAAAAAAAAAAAAJgCAABkcnMvZG93&#10;bnJldi54bWxQSwUGAAAAAAQABAD1AAAAhwMAAAAA&#10;" path="m,48l82,r,96l,48e" filled="f" strokeweight=".26447mm">
                    <v:path arrowok="t" o:connecttype="custom" o:connectlocs="0,3925;82,3877;82,3973;0,3925" o:connectangles="0,0,0,0"/>
                  </v:shape>
                </v:group>
                <v:group id="Group 2729" o:spid="_x0000_s1093" style="position:absolute;left:7938;top:3877;width:82;height:48" coordorigin="7938,3877"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1yAcUAAADdAAAADwAAAGRycy9kb3ducmV2LnhtbESPQYvCMBSE78L+h/CE&#10;vWlaF8WtRhFZlz2IoC6It0fzbIvNS2liW/+9EQSPw8x8w8yXnSlFQ7UrLCuIhxEI4tTqgjMF/8fN&#10;YArCeWSNpWVScCcHy8VHb46Jti3vqTn4TAQIuwQV5N5XiZQuzcmgG9qKOHgXWxv0QdaZ1DW2AW5K&#10;OYqiiTRYcFjIsaJ1Tun1cDMKfltsV1/xT7O9Xtb383G8O21jUuqz361mIDx1/h1+tf+0gtE0/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QNcgHFAAAA3QAA&#10;AA8AAAAAAAAAAAAAAAAAqgIAAGRycy9kb3ducmV2LnhtbFBLBQYAAAAABAAEAPoAAACcAwAAAAA=&#10;">
                  <v:shape id="Freeform 2730" o:spid="_x0000_s1094" style="position:absolute;left:7938;top:3877;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fJ18MA&#10;AADdAAAADwAAAGRycy9kb3ducmV2LnhtbERPTWuDQBC9F/IflgnkVlc9hGDdhLQgtIfSxpaeB3ei&#10;Ju6sultj++uzh0COj/ed72bTiYlG11pWkEQxCOLK6pZrBd9fxeMGhPPIGjvLpOCPHOy2i4ccM20v&#10;fKCp9LUIIewyVNB432dSuqohgy6yPXHgjnY06AMca6lHvIRw08k0jtfSYMuhocGeXhqqzuWvUVC/&#10;JXIoh9iefj7m90L+V+nns1NqtZz3TyA8zf4uvrlftYJ0k4b94U14AnJ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fJ18MAAADdAAAADwAAAAAAAAAAAAAAAACYAgAAZHJzL2Rv&#10;d25yZXYueG1sUEsFBgAAAAAEAAQA9QAAAIgDAAAAAA==&#10;" path="m82,l,48e" filled="f" strokeweight=".26447mm">
                    <v:path arrowok="t" o:connecttype="custom" o:connectlocs="82,3877;0,3925" o:connectangles="0,0"/>
                  </v:shape>
                </v:group>
                <v:group id="Group 2727" o:spid="_x0000_s1095" style="position:absolute;left:8020;top:3925;width:132;height:2" coordorigin="8020,3925"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e0usUAAADdAAAADwAAAGRycy9kb3ducmV2LnhtbESPQYvCMBSE7wv+h/AE&#10;b2vaiotUo4i44kGEVUG8PZpnW2xeSpNt6783wsIeh5n5hlmselOJlhpXWlYQjyMQxJnVJecKLufv&#10;zxkI55E1VpZJwZMcrJaDjwWm2nb8Q+3J5yJA2KWooPC+TqV0WUEG3djWxMG728agD7LJpW6wC3BT&#10;ySSKvqTBksNCgTVtCsoep1+jYNdht57E2/bwuG+et/P0eD3EpNRo2K/nIDz1/j/8195rBcksieH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QXtLrFAAAA3QAA&#10;AA8AAAAAAAAAAAAAAAAAqgIAAGRycy9kb3ducmV2LnhtbFBLBQYAAAAABAAEAPoAAACcAwAAAAA=&#10;">
                  <v:shape id="Freeform 2728" o:spid="_x0000_s1096" style="position:absolute;left:8020;top:3925;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8WT8QA&#10;AADdAAAADwAAAGRycy9kb3ducmV2LnhtbESPzWrDMBCE74W+g9hALqWR40NxXCshLcQYemqSB1is&#10;9U8irYylOs7bR4VCj8PMfMMUu9kaMdHoe8cK1qsEBHHtdM+tgvPp8JqB8AFZo3FMCu7kYbd9fiow&#10;1+7G3zQdQysihH2OCroQhlxKX3dk0a/cQBy9xo0WQ5RjK/WItwi3RqZJ8iYt9hwXOhzos6P6evyx&#10;ChpXYjBc9pcPpo15WVfT11AptVzM+3cQgebwH/5rV1pBmqUp/L6JT0B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fFk/EAAAA3QAAAA8AAAAAAAAAAAAAAAAAmAIAAGRycy9k&#10;b3ducmV2LnhtbFBLBQYAAAAABAAEAPUAAACJAwAAAAA=&#10;" path="m,l132,e" filled="f" strokeweight=".18181mm">
                    <v:path arrowok="t" o:connecttype="custom" o:connectlocs="0,0;132,0" o:connectangles="0,0"/>
                  </v:shape>
                </v:group>
                <v:group id="Group 2725" o:spid="_x0000_s1097" style="position:absolute;left:7483;top:2885;width:2226;height:306" coordorigin="7483,2885" coordsize="2226,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4mPVsUAAADdAAAADwAAAGRycy9kb3ducmV2LnhtbESPQYvCMBSE74L/ITzB&#10;m6at7CJdo4ioeBBhVZC9PZpnW2xeShPb+u83wsIeh5n5hlmselOJlhpXWlYQTyMQxJnVJecKrpfd&#10;ZA7CeWSNlWVS8CIHq+VwsMBU246/qT37XAQIuxQVFN7XqZQuK8igm9qaOHh32xj0QTa51A12AW4q&#10;mUTRpzRYclgosKZNQdnj/DQK9h1261m8bY+P++b1c/k43Y4xKTUe9esvEJ56/x/+ax+0gmSezOD9&#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Jj1bFAAAA3QAA&#10;AA8AAAAAAAAAAAAAAAAAqgIAAGRycy9kb3ducmV2LnhtbFBLBQYAAAAABAAEAPoAAACcAwAAAAA=&#10;">
                  <v:shape id="Freeform 2726" o:spid="_x0000_s1098" style="position:absolute;left:7483;top:2885;width:2226;height:306;visibility:visible;mso-wrap-style:square;v-text-anchor:top" coordsize="2226,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u5GL0A&#10;AADdAAAADwAAAGRycy9kb3ducmV2LnhtbERPywrCMBC8C/5DWMGbptYiUo0iiuDN5weszdoWm01p&#10;ota/N4IgcxrmxcyXranEkxpXWlYwGkYgiDOrS84VXM7bwRSE88gaK8uk4E0OlotuZ46pti8+0vPk&#10;cxFK2KWooPC+TqV0WUEG3dDWxEG72cagD7TJpW7wFcpNJeMomkiDJYeFAmtaF5TdTw+jgOLx5na4&#10;bmnUjhNOsr3ZBCjV77WrGQhPrf+bf+mdVhBP4wS+b8ITkI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Hu5GL0AAADdAAAADwAAAAAAAAAAAAAAAACYAgAAZHJzL2Rvd25yZXYu&#10;eG1sUEsFBgAAAAAEAAQA9QAAAIIDAAAAAA==&#10;" path="m,306r2225,l2225,,,,,306xe" filled="f" strokeweight=".26447mm">
                    <v:path arrowok="t" o:connecttype="custom" o:connectlocs="0,3191;2225,3191;2225,2885;0,2885;0,3191" o:connectangles="0,0,0,0,0"/>
                  </v:shape>
                </v:group>
                <v:group id="Group 2723" o:spid="_x0000_s1099" style="position:absolute;left:7504;top:3105;width:2182;height:2" coordorigin="7504,3105" coordsize="21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LLK5xgAAAN0A&#10;AAAPAAAAAAAAAAAAAAAAAKoCAABkcnMvZG93bnJldi54bWxQSwUGAAAAAAQABAD6AAAAnQMAAAAA&#10;">
                  <v:shape id="Freeform 2724" o:spid="_x0000_s1100" style="position:absolute;left:7504;top:3105;width:2182;height:2;visibility:visible;mso-wrap-style:square;v-text-anchor:top" coordsize="21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2aosYA&#10;AADdAAAADwAAAGRycy9kb3ducmV2LnhtbESPzW7CMBCE75V4B2srcamKQw40TTEI8SPxd4H2AVbx&#10;Nokar63YkPD2GAmpx9HMfKOZznvTiCu1vrasYDxKQBAXVtdcKvj53rxnIHxA1thYJgU38jCfDV6m&#10;mGvb8Ymu51CKCGGfo4IqBJdL6YuKDPqRdcTR+7WtwRBlW0rdYhfhppFpkkykwZrjQoWOlhUVf+eL&#10;UVDePvaf6bHjdW0O7rLc7t5W2ik1fO0XXyAC9eE//GxvtYI0SyfweBOfgJ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2aosYAAADdAAAADwAAAAAAAAAAAAAAAACYAgAAZHJz&#10;L2Rvd25yZXYueG1sUEsFBgAAAAAEAAQA9QAAAIsDAAAAAA==&#10;" path="m,l2183,e" filled="f" strokeweight=".19833mm">
                    <v:path arrowok="t" o:connecttype="custom" o:connectlocs="0,0;2183,0" o:connectangles="0,0"/>
                  </v:shape>
                </v:group>
                <v:group id="Group 2721" o:spid="_x0000_s1101" style="position:absolute;left:7786;top:1140;width:1422;height:999" coordorigin="7786,1140" coordsize="1422,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LKJVcYAAADdAAAADwAAAGRycy9kb3ducmV2LnhtbESPQWvCQBSE70L/w/IK&#10;vekmkapEVxHR0oMUjIXi7ZF9JsHs25Bdk/jvu4WCx2FmvmFWm8HUoqPWVZYVxJMIBHFudcWFgu/z&#10;YbwA4TyyxtoyKXiQg836ZbTCVNueT9RlvhABwi5FBaX3TSqly0sy6Ca2IQ7e1bYGfZBtIXWLfYCb&#10;WiZRNJMGKw4LJTa0Kym/ZXej4KPHfjuN993xdt09Luf3r59jTEq9vQ7bJQhPg3+G/9ufWkGySOb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solVxgAAAN0A&#10;AAAPAAAAAAAAAAAAAAAAAKoCAABkcnMvZG93bnJldi54bWxQSwUGAAAAAAQABAD6AAAAnQMAAAAA&#10;">
                  <v:shape id="Freeform 2722" o:spid="_x0000_s1102" style="position:absolute;left:7786;top:1140;width:1422;height:999;visibility:visible;mso-wrap-style:square;v-text-anchor:top" coordsize="1422,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EiWsIA&#10;AADdAAAADwAAAGRycy9kb3ducmV2LnhtbERPz2vCMBS+C/4P4Qm72XRlqHRGGYKwm8yJ7PhsXpva&#10;5qU2me3+e3MYePz4fq+3o23FnXpfO1bwmqQgiAuna64UnL738xUIH5A1to5JwR952G6mkzXm2g38&#10;RfdjqEQMYZ+jAhNCl0vpC0MWfeI64siVrrcYIuwrqXscYrhtZZamC2mx5thgsKOdoaI5/loFS+5u&#10;16sZLrsllW/ny6E5/JSNUi+z8eMdRKAxPMX/7k+tIFtlcW58E5+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QSJawgAAAN0AAAAPAAAAAAAAAAAAAAAAAJgCAABkcnMvZG93&#10;bnJldi54bWxQSwUGAAAAAAQABAD1AAAAhwMAAAAA&#10;" path="m,999r1422,l1422,,,,,999xe" filled="f" strokeweight=".26447mm">
                    <v:path arrowok="t" o:connecttype="custom" o:connectlocs="0,2139;1422,2139;1422,1140;0,1140;0,2139" o:connectangles="0,0,0,0,0"/>
                  </v:shape>
                </v:group>
                <v:group id="Group 2719" o:spid="_x0000_s1103" style="position:absolute;left:7989;top:997;width:1422;height:999" coordorigin="7989,997" coordsize="1422,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4vMYAAADdAAAADwAAAGRycy9kb3ducmV2LnhtbESPQWvCQBSE7wX/w/IE&#10;b3WTSItGVxGx4kEKVUG8PbLPJJh9G7LbJP77riD0OMzMN8xi1ZtKtNS40rKCeByBIM6sLjlXcD59&#10;vU9BOI+ssbJMCh7kYLUcvC0w1bbjH2qPPhcBwi5FBYX3dSqlywoy6Ma2Jg7ezTYGfZBNLnWDXYCb&#10;SiZR9CkNlhwWCqxpU1B2P/4aBbsOu/Uk3raH+23zuJ4+vi+HmJQaDfv1HISn3v+HX+29VpBMk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Ybi8xgAAAN0A&#10;AAAPAAAAAAAAAAAAAAAAAKoCAABkcnMvZG93bnJldi54bWxQSwUGAAAAAAQABAD6AAAAnQMAAAAA&#10;">
                  <v:shape id="Freeform 2720" o:spid="_x0000_s1104" style="position:absolute;left:7989;top:997;width:1422;height:999;visibility:visible;mso-wrap-style:square;v-text-anchor:top" coordsize="1422,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n47MEA&#10;AADdAAAADwAAAGRycy9kb3ducmV2LnhtbERPTYvCMBC9C/6HMII3TVUUrUaRhYWCF9ddBG9DM22K&#10;zaQ2Ueu/Nwdhj4/3vdl1thYPan3lWMFknIAgzp2uuFTw9/s9WoLwAVlj7ZgUvMjDbtvvbTDV7sk/&#10;9DiFUsQQ9ikqMCE0qZQ+N2TRj11DHLnCtRZDhG0pdYvPGG5rOU2ShbRYcWww2NCXofx6ulsFhTFH&#10;jeciWWSHq11d9rfZPEOlhoNuvwYRqAv/4o870wqmy1ncH9/EJyC3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1p+OzBAAAA3QAAAA8AAAAAAAAAAAAAAAAAmAIAAGRycy9kb3du&#10;cmV2LnhtbFBLBQYAAAAABAAEAPUAAACGAwAAAAA=&#10;" path="m,143r1219,l1219,1000r203,l1422,,,,,143e" filled="f" strokeweight=".26447mm">
                    <v:path arrowok="t" o:connecttype="custom" o:connectlocs="0,1140;1219,1140;1219,1997;1422,1997;1422,997;0,997;0,1140" o:connectangles="0,0,0,0,0,0,0"/>
                  </v:shape>
                </v:group>
                <v:group id="Group 2717" o:spid="_x0000_s1105" style="position:absolute;left:7904;top:1635;width:1185;height:2" coordorigin="7904,1635" coordsize="118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4iZ8cAAADdAAAADwAAAGRycy9kb3ducmV2LnhtbESPT2vCQBTE74V+h+UV&#10;vNVNlJYQXUVEi4cg1BSKt0f2mQSzb0N2mz/fvisUehxm5jfMejuaRvTUudqygngegSAurK65VPCV&#10;H18TEM4ja2wsk4KJHGw3z09rTLUd+JP6iy9FgLBLUUHlfZtK6YqKDLq5bYmDd7OdQR9kV0rd4RDg&#10;ppGLKHqXBmsOCxW2tK+ouF9+jIKPAYfdMj702f22n6752/k7i0mp2cu4W4HwNPr/8F/7pBUskmUM&#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c4iZ8cAAADd&#10;AAAADwAAAAAAAAAAAAAAAACqAgAAZHJzL2Rvd25yZXYueG1sUEsFBgAAAAAEAAQA+gAAAJ4DAAAA&#10;AA==&#10;">
                  <v:shape id="Freeform 2718" o:spid="_x0000_s1106" style="position:absolute;left:7904;top:1635;width:1185;height:2;visibility:visible;mso-wrap-style:square;v-text-anchor:top" coordsize="11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n+McUA&#10;AADdAAAADwAAAGRycy9kb3ducmV2LnhtbESP0WrCQBRE3wv9h+UWfCl1Y4QqqauIVrSPxn7AbfZ2&#10;E5q9m2S3Sfx7t1DwcZiZM8xqM9pa9NT5yrGC2TQBQVw4XbFR8Hk5vCxB+ICssXZMCq7kYbN+fFhh&#10;pt3AZ+rzYESEsM9QQRlCk0npi5Is+qlriKP37TqLIcrOSN3hEOG2lmmSvEqLFceFEhvalVT85L9W&#10;wXurv4Z8Pz4vjJt/LMyxTeq+VWryNG7fQAQawz383z5pBelynsLfm/gE5P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if4xxQAAAN0AAAAPAAAAAAAAAAAAAAAAAJgCAABkcnMv&#10;ZG93bnJldi54bWxQSwUGAAAAAAQABAD1AAAAigMAAAAA&#10;" path="m,l1186,e" filled="f" strokeweight=".19833mm">
                    <v:path arrowok="t" o:connecttype="custom" o:connectlocs="0,0;1186,0" o:connectangles="0,0"/>
                  </v:shape>
                </v:group>
                <v:group id="Group 2715" o:spid="_x0000_s1107" style="position:absolute;left:8596;top:2139;width:3;height:746" coordorigin="8596,2139" coordsize="3,7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UBmLxgAAAN0A&#10;AAAPAAAAAAAAAAAAAAAAAKoCAABkcnMvZG93bnJldi54bWxQSwUGAAAAAAQABAD6AAAAnQMAAAAA&#10;">
                  <v:shape id="Freeform 2716" o:spid="_x0000_s1108" style="position:absolute;left:8596;top:2139;width:3;height:746;visibility:visible;mso-wrap-style:square;v-text-anchor:top" coordsize="3,7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mdMUA&#10;AADdAAAADwAAAGRycy9kb3ducmV2LnhtbESPQWvCQBSE74X+h+UVvNVNVYKNbkIpFM2xKlhvz+wz&#10;CWbfht1V47/vFgoeh5n5hlkWg+nElZxvLSt4GycgiCurW64V7LZfr3MQPiBr7CyTgjt5KPLnpyVm&#10;2t74m66bUIsIYZ+hgiaEPpPSVw0Z9GPbE0fvZJ3BEKWrpXZ4i3DTyUmSpNJgy3GhwZ4+G6rOm4tR&#10;4MpwKLfHtO32x33ar37KdPVeKjV6GT4WIAIN4RH+b6+1gsl8OoO/N/EJy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FiZ0xQAAAN0AAAAPAAAAAAAAAAAAAAAAAJgCAABkcnMv&#10;ZG93bnJldi54bWxQSwUGAAAAAAQABAD1AAAAigMAAAAA&#10;" path="m,746l3,e" filled="f" strokeweight=".18181mm">
                    <v:path arrowok="t" o:connecttype="custom" o:connectlocs="0,2885;3,2139" o:connectangles="0,0"/>
                  </v:shape>
                </v:group>
                <v:group id="Group 2713" o:spid="_x0000_s1109" style="position:absolute;left:7109;top:3191;width:1487;height:962" coordorigin="7109,3191" coordsize="1487,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71JGTFAAAA3QAA&#10;AA8AAAAAAAAAAAAAAAAAqgIAAGRycy9kb3ducmV2LnhtbFBLBQYAAAAABAAEAPoAAACcAwAAAAA=&#10;">
                  <v:shape id="Freeform 2714" o:spid="_x0000_s1110" style="position:absolute;left:7109;top:3191;width:1487;height:962;visibility:visible;mso-wrap-style:square;v-text-anchor:top" coordsize="1487,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kQ08YA&#10;AADdAAAADwAAAGRycy9kb3ducmV2LnhtbESPQWsCMRSE74X+h/AKvdWsFkRWo2hBUUsRVw8en5vn&#10;bnDzst1E3f57IxQ8DjPzDTOatLYSV2q8cayg20lAEOdOGy4U7HfzjwEIH5A1Vo5JwR95mIxfX0aY&#10;anfjLV2zUIgIYZ+igjKEOpXS5yVZ9B1XE0fv5BqLIcqmkLrBW4TbSvaSpC8tGo4LJdb0VVJ+zi5W&#10;wc/v4jjzh8yYzfd5bvZhtZ4dV0q9v7XTIYhAbXiG/9tLraA3+OzD4018AnJ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RkQ08YAAADdAAAADwAAAAAAAAAAAAAAAACYAgAAZHJz&#10;L2Rvd25yZXYueG1sUEsFBgAAAAAEAAQA9QAAAIsDAAAAAA==&#10;" path="m,962l1487,e" filled="f" strokeweight=".18181mm">
                    <v:path arrowok="t" o:connecttype="custom" o:connectlocs="0,4153;1487,3191" o:connectangles="0,0"/>
                  </v:shape>
                </v:group>
                <v:group id="Group 2711" o:spid="_x0000_s1111" style="position:absolute;left:7442;top:4631;width:96;height:83" coordorigin="7442,4631"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sfiMYAAADdAAAADwAAAGRycy9kb3ducmV2LnhtbESPT4vCMBTE7wt+h/CE&#10;va1plV2lGkVElz2I4B8Qb4/m2Rabl9LEtn57Iwh7HGbmN8xs0ZlSNFS7wrKCeBCBIE6tLjhTcDpu&#10;viYgnEfWWFomBQ9ysJj3PmaYaNvynpqDz0SAsEtQQe59lUjp0pwMuoGtiIN3tbVBH2SdSV1jG+Cm&#10;lMMo+pEGCw4LOVa0yim9He5GwW+L7XIUr5vt7bp6XI7fu/M2JqU++91yCsJT5//D7/afVjCcjMb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ax+IxgAAAN0A&#10;AAAPAAAAAAAAAAAAAAAAAKoCAABkcnMvZG93bnJldi54bWxQSwUGAAAAAAQABAD6AAAAnQMAAAAA&#10;">
                  <v:shape id="Freeform 2712" o:spid="_x0000_s1112" style="position:absolute;left:7442;top:4631;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o4p8IA&#10;AADdAAAADwAAAGRycy9kb3ducmV2LnhtbERPTYvCMBC9C/sfwix403QVulKNIguCPQhu9eBxaMa2&#10;2kxKEm399+awsMfH+15tBtOKJznfWFbwNU1AEJdWN1wpOJ92kwUIH5A1tpZJwYs8bNYfoxVm2vb8&#10;S88iVCKGsM9QQR1Cl0npy5oM+qntiCN3tc5giNBVUjvsY7hp5SxJUmmw4dhQY0c/NZX34mEUXH2a&#10;D2Xa0/GcH76ry/2V31yh1Phz2C5BBBrCv/jPvdcKZot5nBvfxCc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ajinwgAAAN0AAAAPAAAAAAAAAAAAAAAAAJgCAABkcnMvZG93&#10;bnJldi54bWxQSwUGAAAAAAQABAD1AAAAhwMAAAAA&#10;" path="m48,l,83r96,l48,e" fillcolor="black" stroked="f">
                    <v:path arrowok="t" o:connecttype="custom" o:connectlocs="48,4631;0,4714;96,4714;48,4631" o:connectangles="0,0,0,0"/>
                  </v:shape>
                </v:group>
                <v:group id="Group 2709" o:spid="_x0000_s1113" style="position:absolute;left:7442;top:4631;width:96;height:83" coordorigin="7442,4631"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7guYcYAAADdAAAADwAAAGRycy9kb3ducmV2LnhtbESPT4vCMBTE78J+h/AW&#10;9qZpFcWtRhFxlz2I4B9YvD2aZ1tsXkoT2/rtjSB4HGbmN8x82ZlSNFS7wrKCeBCBIE6tLjhTcDr+&#10;9KcgnEfWWFomBXdysFx89OaYaNvynpqDz0SAsEtQQe59lUjp0pwMuoGtiIN3sbVBH2SdSV1jG+Cm&#10;lMMomkiDBYeFHCta55ReDzej4LfFdjWKN832elnfz8fx7n8bk1Jfn91qBsJT59/hV/tPKxhOR9/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C5hxgAAAN0A&#10;AAAPAAAAAAAAAAAAAAAAAKoCAABkcnMvZG93bnJldi54bWxQSwUGAAAAAAQABAD6AAAAnQMAAAAA&#10;">
                  <v:shape id="Freeform 2710" o:spid="_x0000_s1114" style="position:absolute;left:7442;top:4631;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2UsMA&#10;AADdAAAADwAAAGRycy9kb3ducmV2LnhtbERPXWvCMBR9H+w/hDvwZWhqkSHVKG4gDJxCVaiPl+Ta&#10;Fpub0mS2+/fmQdjj4Xwv14NtxJ06XztWMJ0kIIi1MzWXCs6n7XgOwgdkg41jUvBHHtar15clZsb1&#10;nNP9GEoRQ9hnqKAKoc2k9Loii37iWuLIXV1nMUTYldJ02Mdw28g0ST6kxZpjQ4UtfVWkb8dfq+Bw&#10;KotDSIudlvvifHnPh17/fCo1ehs2CxCBhvAvfrq/jYJ0Pov745v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s2UsMAAADdAAAADwAAAAAAAAAAAAAAAACYAgAAZHJzL2Rv&#10;d25yZXYueG1sUEsFBgAAAAAEAAQA9QAAAIgDAAAAAA==&#10;" path="m48,l96,83,,83,48,e" filled="f" strokeweight=".26447mm">
                    <v:path arrowok="t" o:connecttype="custom" o:connectlocs="48,4631;96,4714;0,4714;48,4631" o:connectangles="0,0,0,0"/>
                  </v:shape>
                </v:group>
                <v:group id="Group 2707" o:spid="_x0000_s1115" style="position:absolute;left:7490;top:4631;width:48;height:83" coordorigin="7490,4631" coordsize="4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chRGsYAAADdAAAADwAAAGRycy9kb3ducmV2LnhtbESPT4vCMBTE78J+h/AW&#10;9qZpXRWpRhHZXTyI4B8Qb4/m2Rabl9Jk2/rtjSB4HGbmN8x82ZlSNFS7wrKCeBCBIE6tLjhTcDr+&#10;9qcgnEfWWFomBXdysFx89OaYaNvynpqDz0SAsEtQQe59lUjp0pwMuoGtiIN3tbVBH2SdSV1jG+Cm&#10;lMMomkiDBYeFHCta55TeDv9GwV+L7eo7/mm2t+v6fjmOd+dtTEp9fXarGQhPnX+HX+2NVjCcjmJ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yFEaxgAAAN0A&#10;AAAPAAAAAAAAAAAAAAAAAKoCAABkcnMvZG93bnJldi54bWxQSwUGAAAAAAQABAD6AAAAnQMAAAAA&#10;">
                  <v:shape id="Freeform 2708" o:spid="_x0000_s1116" style="position:absolute;left:7490;top:4631;width:48;height:83;visibility:visible;mso-wrap-style:square;v-text-anchor:top" coordsize="48,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KvpscA&#10;AADdAAAADwAAAGRycy9kb3ducmV2LnhtbESP3WrCQBSE7wu+w3IK3hTdGKxI6iqxKBRvij8PcNg9&#10;JmmzZ0N2m8Q+vVsoeDnMzDfMajPYWnTU+sqxgtk0AUGsnam4UHA57ydLED4gG6wdk4IbedisR08r&#10;zIzr+UjdKRQiQthnqKAMocmk9Loki37qGuLoXV1rMUTZFtK02Ee4rWWaJAtpseK4UGJD7yXp79OP&#10;VZD/br90d5wfdGh22/5VXl/6/FOp8fOQv4EINIRH+L/9YRSky3kKf2/iE5D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ir6bHAAAA3QAAAA8AAAAAAAAAAAAAAAAAmAIAAGRy&#10;cy9kb3ducmV2LnhtbFBLBQYAAAAABAAEAPUAAACMAwAAAAA=&#10;" path="m48,83l,e" filled="f" strokeweight=".26447mm">
                    <v:path arrowok="t" o:connecttype="custom" o:connectlocs="48,4714;0,4631" o:connectangles="0,0"/>
                  </v:shape>
                </v:group>
                <v:group id="Group 2705" o:spid="_x0000_s1117" style="position:absolute;left:7490;top:4714;width:2;height:132" coordorigin="7490,4714"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Zq9sYAAADdAAAADwAAAGRycy9kb3ducmV2LnhtbESPT4vCMBTE7wt+h/CE&#10;va1pdVekGkVElz2I4B8Qb4/m2Rabl9LEtn57Iwh7HGbmN8xs0ZlSNFS7wrKCeBCBIE6tLjhTcDpu&#10;viYgnEfWWFomBQ9ysJj3PmaYaNvynpqDz0SAsEtQQe59lUjp0pwMuoGtiIN3tbVBH2SdSV1jG+Cm&#10;lMMoGkuDBYeFHCta5ZTeDnej4LfFdjmK1832dl09Lsef3Xkbk1Kf/W45BeGp8//hd/tPKxhOvkf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Vmr2xgAAAN0A&#10;AAAPAAAAAAAAAAAAAAAAAKoCAABkcnMvZG93bnJldi54bWxQSwUGAAAAAAQABAD6AAAAnQMAAAAA&#10;">
                  <v:shape id="Freeform 2706" o:spid="_x0000_s1118" style="position:absolute;left:7490;top:4714;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FrgscA&#10;AADdAAAADwAAAGRycy9kb3ducmV2LnhtbESPT2vCQBDF74LfYRnBm24a/NfUVaqxIIKHpoX2OM1O&#10;k9DsbMiumn57VxA8Pt6835u3XHemFmdqXWVZwdM4AkGcW11xoeDz4220AOE8ssbaMin4JwfrVb+3&#10;xETbC7/TOfOFCBB2CSoovW8SKV1ekkE3tg1x8H5ta9AH2RZSt3gJcFPLOIpm0mDFoaHEhrYl5X/Z&#10;yYQ3NvF32h3SONscp6nbpT9fz6e5UsNB9/oCwlPnH8f39F4riBeTCdzWBATI1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Uxa4LHAAAA3QAAAA8AAAAAAAAAAAAAAAAAmAIAAGRy&#10;cy9kb3ducmV2LnhtbFBLBQYAAAAABAAEAPUAAACMAwAAAAA=&#10;" path="m,l,132e" filled="f" strokeweight=".18181mm">
                    <v:path arrowok="t" o:connecttype="custom" o:connectlocs="0,4714;0,4846" o:connectangles="0,0"/>
                  </v:shape>
                </v:group>
                <v:group id="Group 2703" o:spid="_x0000_s1119" style="position:absolute;left:3170;top:3472;width:95;height:83" coordorigin="3170,3472"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NXGcYAAADdAAAADwAAAGRycy9kb3ducmV2LnhtbESPT4vCMBTE7wv7HcIT&#10;vGla/yxSjSKyigcR1IVlb4/m2Rabl9LEtn57Iwh7HGbmN8xi1ZlSNFS7wrKCeBiBIE6tLjhT8HPZ&#10;DmYgnEfWWFomBQ9ysFp+fiww0bblEzVnn4kAYZeggtz7KpHSpTkZdENbEQfvamuDPsg6k7rGNsBN&#10;KUdR9CUNFhwWcqxok1N6O9+Ngl2L7XocfzeH23Xz+LtMj7+HmJTq97r1HISnzv+H3+29VjCaTab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81cZxgAAAN0A&#10;AAAPAAAAAAAAAAAAAAAAAKoCAABkcnMvZG93bnJldi54bWxQSwUGAAAAAAQABAD6AAAAnQMAAAAA&#10;">
                  <v:shape id="Freeform 2704" o:spid="_x0000_s1120" style="position:absolute;left:3170;top:3472;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6ba8gA&#10;AADdAAAADwAAAGRycy9kb3ducmV2LnhtbESPT2vCQBTE74V+h+UVeqsbpQ0xdZX+IaCgh6qox0f2&#10;NRuSfRuyq6bfvisUehxm5jfMbDHYVlyo97VjBeNRAoK4dLrmSsF+VzxlIHxA1tg6JgU/5GExv7+b&#10;Ya7dlb/osg2ViBD2OSowIXS5lL40ZNGPXEccvW/XWwxR9pXUPV4j3LZykiSptFhzXDDY0Yehstme&#10;rYJm95Klx2K6Wb+PD6dPKvZmtW6UenwY3l5BBBrCf/ivvdQKJtlzCrc38Qn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jptryAAAAN0AAAAPAAAAAAAAAAAAAAAAAJgCAABk&#10;cnMvZG93bnJldi54bWxQSwUGAAAAAAQABAD1AAAAjQMAAAAA&#10;" path="m48,l,82r95,1l48,e" fillcolor="black" stroked="f">
                    <v:path arrowok="t" o:connecttype="custom" o:connectlocs="48,3472;0,3554;95,3555;48,3472" o:connectangles="0,0,0,0"/>
                  </v:shape>
                </v:group>
                <v:group id="Group 2701" o:spid="_x0000_s1121" style="position:absolute;left:3170;top:3472;width:95;height:83" coordorigin="3170,3472"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W1s9cYAAADdAAAADwAAAGRycy9kb3ducmV2LnhtbESPQWvCQBSE74X+h+UJ&#10;vekmtlaJriJSiwcRqoJ4e2SfSTD7NmTXJP57VxB6HGbmG2a26EwpGqpdYVlBPIhAEKdWF5wpOB7W&#10;/QkI55E1lpZJwZ0cLObvbzNMtG35j5q9z0SAsEtQQe59lUjp0pwMuoGtiIN3sbVBH2SdSV1jG+Cm&#10;lMMo+pYGCw4LOVa0yim97m9GwW+L7fIz/mm218vqfj6MdqdtTEp99LrlFISnzv+HX+2NVjCcfI3h&#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5bWz1xgAAAN0A&#10;AAAPAAAAAAAAAAAAAAAAAKoCAABkcnMvZG93bnJldi54bWxQSwUGAAAAAAQABAD6AAAAnQMAAAAA&#10;">
                  <v:shape id="Freeform 2702" o:spid="_x0000_s1122" style="position:absolute;left:3170;top:3472;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cX0cQA&#10;AADdAAAADwAAAGRycy9kb3ducmV2LnhtbERPy2rCQBTdC/7DcIVupE4aikjMRFQoNgsXPqDba+Y2&#10;Cc3cCZnRSfv1nUWhy8N555vRdOJBg2stK3hZJCCIK6tbrhVcL2/PKxDOI2vsLJOCb3KwKaaTHDNt&#10;A5/ocfa1iCHsMlTQeN9nUrqqIYNuYXviyH3awaCPcKilHjDEcNPJNEmW0mDLsaHBnvYNVV/nu1FQ&#10;/piPfRpCeQx0mN9CvTuW3ajU02zcrkF4Gv2/+M/9rhWkq9c4N76JT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HF9HEAAAA3QAAAA8AAAAAAAAAAAAAAAAAmAIAAGRycy9k&#10;b3ducmV2LnhtbFBLBQYAAAAABAAEAPUAAACJAwAAAAA=&#10;" path="m48,l95,83,,82,48,e" filled="f" strokeweight=".26447mm">
                    <v:path arrowok="t" o:connecttype="custom" o:connectlocs="48,3472;95,3555;0,3554;48,3472" o:connectangles="0,0,0,0"/>
                  </v:shape>
                </v:group>
                <v:group id="Group 2699" o:spid="_x0000_s1123" style="position:absolute;left:3218;top:3472;width:47;height:83" coordorigin="3218,3472" coordsize="4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75dHMcAAADdAAAADwAAAGRycy9kb3ducmV2LnhtbESPT2vCQBTE7wW/w/KE&#10;3nQT24pGVxHR0oMI/gHx9sg+k2D2bciuSfz23YLQ4zAzv2Hmy86UoqHaFZYVxMMIBHFqdcGZgvNp&#10;O5iAcB5ZY2mZFDzJwXLRe5tjom3LB2qOPhMBwi5BBbn3VSKlS3My6Ia2Ig7ezdYGfZB1JnWNbYCb&#10;Uo6iaCwNFhwWcqxonVN6Pz6Mgu8W29VHvGl299v6eT197S+7mJR673erGQhPnf8Pv9o/WsFo8jm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75dHMcAAADd&#10;AAAADwAAAAAAAAAAAAAAAACqAgAAZHJzL2Rvd25yZXYueG1sUEsFBgAAAAAEAAQA+gAAAJ4DAAAA&#10;AA==&#10;">
                  <v:shape id="Freeform 2700" o:spid="_x0000_s1124" style="position:absolute;left:3218;top:3472;width:47;height:83;visibility:visible;mso-wrap-style:square;v-text-anchor:top" coordsize="47,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77YMMA&#10;AADdAAAADwAAAGRycy9kb3ducmV2LnhtbERPXWvCMBR9H/gfwhV8m8kKSumMIoIgCKJusPl2ba5t&#10;WXNTkqjVX788DPZ4ON+zRW9bcSMfGsca3sYKBHHpTMOVhs+P9WsOIkRkg61j0vCgAIv54GWGhXF3&#10;PtDtGCuRQjgUqKGOsSukDGVNFsPYdcSJuzhvMSboK2k83lO4bWWm1FRabDg11NjRqqby53i1GtS3&#10;zJYrf86rJ6krrfenr932pPVo2C/fQUTq47/4z70xGrJ8kvanN+kJy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77YMMAAADdAAAADwAAAAAAAAAAAAAAAACYAgAAZHJzL2Rv&#10;d25yZXYueG1sUEsFBgAAAAAEAAQA9QAAAIgDAAAAAA==&#10;" path="m47,83l,e" filled="f" strokeweight=".26447mm">
                    <v:path arrowok="t" o:connecttype="custom" o:connectlocs="47,3555;0,3472" o:connectangles="0,0"/>
                  </v:shape>
                </v:group>
                <v:group id="Group 2697" o:spid="_x0000_s1125" style="position:absolute;left:3217;top:3555;width:2;height:132" coordorigin="3217,3555" coordsize="2,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EcfHxgAAAN0A&#10;AAAPAAAAAAAAAAAAAAAAAKoCAABkcnMvZG93bnJldi54bWxQSwUGAAAAAAQABAD6AAAAnQMAAAAA&#10;">
                  <v:shape id="Freeform 2698" o:spid="_x0000_s1126" style="position:absolute;left:3217;top:3555;width:2;height:132;visibility:visible;mso-wrap-style:square;v-text-anchor:top" coordsize="2,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3AsMcA&#10;AADdAAAADwAAAGRycy9kb3ducmV2LnhtbESPQWvCQBCF7wX/wzJCb3XTBaumrqJNC6XgwSjocZqd&#10;JsHsbMiumv77bkHw+HjzvjdvvuxtIy7U+dqxhudRAoK4cKbmUsN+9/E0BeEDssHGMWn4JQ/LxeBh&#10;jqlxV97SJQ+liBD2KWqoQmhTKX1RkUU/ci1x9H5cZzFE2ZXSdHiNcNtIlSQv0mLNsaHClt4qKk75&#10;2cY31uqY9V+Zytebcebfs+/D7DzR+nHYr15BBOrD/fiW/jQa1HSs4H9NRIB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BNwLDHAAAA3QAAAA8AAAAAAAAAAAAAAAAAmAIAAGRy&#10;cy9kb3ducmV2LnhtbFBLBQYAAAAABAAEAPUAAACMAwAAAAA=&#10;" path="m,l,132e" filled="f" strokeweight=".18181mm">
                    <v:path arrowok="t" o:connecttype="custom" o:connectlocs="0,3555;0,3687" o:connectangles="0,0"/>
                  </v:shape>
                </v:group>
                <v:group id="Group 2695" o:spid="_x0000_s1127" style="position:absolute;left:3886;top:3872;width:82;height:96" coordorigin="3886,3872"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OP/CvFAAAA3QAA&#10;AA8AAAAAAAAAAAAAAAAAqgIAAGRycy9kb3ducmV2LnhtbFBLBQYAAAAABAAEAPoAAACcAwAAAAA=&#10;">
                  <v:shape id="Freeform 2696" o:spid="_x0000_s1128" style="position:absolute;left:3886;top:3872;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eOIMYA&#10;AADdAAAADwAAAGRycy9kb3ducmV2LnhtbESP0WrCQBRE3wv+w3KFvjUbg7ZpdBUNVHxpQdsPuM1e&#10;k2D2bshuTOzXd4VCH4eZOcOsNqNpxJU6V1tWMItiEMSF1TWXCr4+355SEM4ja2wsk4IbOdisJw8r&#10;zLQd+EjXky9FgLDLUEHlfZtJ6YqKDLrItsTBO9vOoA+yK6XucAhw08gkjp+lwZrDQoUt5RUVl1Nv&#10;FAzJTzzXN5+/HPvS7tr31+/9h1bqcTpulyA8jf4//Nc+aAVJupjD/U14An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5eOIMYAAADdAAAADwAAAAAAAAAAAAAAAACYAgAAZHJz&#10;L2Rvd25yZXYueG1sUEsFBgAAAAAEAAQA9QAAAIsDAAAAAA==&#10;" path="m83,l,47,82,96,83,e" fillcolor="black" stroked="f">
                    <v:path arrowok="t" o:connecttype="custom" o:connectlocs="83,3872;0,3919;82,3968;83,3872" o:connectangles="0,0,0,0"/>
                  </v:shape>
                </v:group>
                <v:group id="Group 2693" o:spid="_x0000_s1129" style="position:absolute;left:3886;top:3872;width:82;height:96" coordorigin="3886,3872"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rBxMUAAADdAAAADwAAAGRycy9kb3ducmV2LnhtbESPQYvCMBSE7wv+h/AE&#10;b2tapYtUo4ioeJCF1YXF26N5tsXmpTSxrf/eLAgeh5n5hlmselOJlhpXWlYQjyMQxJnVJecKfs+7&#10;zxkI55E1VpZJwYMcrJaDjwWm2nb8Q+3J5yJA2KWooPC+TqV0WUEG3djWxMG72sagD7LJpW6wC3BT&#10;yUkUfUmDJYeFAmvaFJTdTnejYN9ht57G2/Z4u24el3Py/XeMSanRsF/PQXjq/Tv8ah+0gsksSeD/&#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qwcTFAAAA3QAA&#10;AA8AAAAAAAAAAAAAAAAAqgIAAGRycy9kb3ducmV2LnhtbFBLBQYAAAAABAAEAPoAAACcAwAAAAA=&#10;">
                  <v:shape id="Freeform 2694" o:spid="_x0000_s1130" style="position:absolute;left:3886;top:3872;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KRlMYA&#10;AADdAAAADwAAAGRycy9kb3ducmV2LnhtbESPT2vCQBTE74V+h+UVvNVNxUiIriItRS8Fm+r9kX3m&#10;j9m3IbvGxE/fFQo9DjPzG2a1GUwjeupcZVnB2zQCQZxbXXGh4Pjz+ZqAcB5ZY2OZFIzkYLN+flph&#10;qu2Nv6nPfCEChF2KCkrv21RKl5dk0E1tSxy8s+0M+iC7QuoObwFuGjmLooU0WHFYKLGl95LyS3Y1&#10;Cmp/n9f1KSvG+CtpD3E/9ruPUanJy7BdgvA0+P/wX3uvFcySeAGPN+EJ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KRlMYAAADdAAAADwAAAAAAAAAAAAAAAACYAgAAZHJz&#10;L2Rvd25yZXYueG1sUEsFBgAAAAAEAAQA9QAAAIsDAAAAAA==&#10;" path="m,47l83,,82,96,,47e" filled="f" strokeweight=".26447mm">
                    <v:path arrowok="t" o:connecttype="custom" o:connectlocs="0,3919;83,3872;82,3968;0,3919" o:connectangles="0,0,0,0"/>
                  </v:shape>
                </v:group>
                <v:group id="Group 2691" o:spid="_x0000_s1131" style="position:absolute;left:3886;top:3872;width:82;height:47" coordorigin="3886,3872" coordsize="8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tPooxgAAAN0A&#10;AAAPAAAAAAAAAAAAAAAAAKoCAABkcnMvZG93bnJldi54bWxQSwUGAAAAAAQABAD6AAAAnQMAAAAA&#10;">
                  <v:shape id="Freeform 2692" o:spid="_x0000_s1132" style="position:absolute;left:3886;top:3872;width:82;height:47;visibility:visible;mso-wrap-style:square;v-text-anchor:top" coordsize="8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d4GcIA&#10;AADdAAAADwAAAGRycy9kb3ducmV2LnhtbERPy2qDQBTdB/oPwy10F8dKWsRmlFIQuirEdJHuLs6N&#10;Wp074oyP/n1mEejycN7HYjODWGhynWUFz1EMgri2uuNGwfe53KcgnEfWOFgmBX/koMgfdkfMtF35&#10;REvlGxFC2GWooPV+zKR0dUsGXWRH4sBd7WTQBzg1Uk+4hnAzyCSOX6XBjkNDiyN9tFT31WwUpCff&#10;dz9beb5WX0t9uMzJ7yE2Sj09bu9vIDxt/l98d39qBUn6EuaGN+EJyPw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x3gZwgAAAN0AAAAPAAAAAAAAAAAAAAAAAJgCAABkcnMvZG93&#10;bnJldi54bWxQSwUGAAAAAAQABAD1AAAAhwMAAAAA&#10;" path="m83,l,47e" filled="f" strokeweight=".26447mm">
                    <v:path arrowok="t" o:connecttype="custom" o:connectlocs="83,3872;0,3919" o:connectangles="0,0"/>
                  </v:shape>
                </v:group>
                <v:group id="Group 2689" o:spid="_x0000_s1133" style="position:absolute;left:3968;top:3920;width:132;height:2" coordorigin="3968,3920"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fLwcYAAADdAAAADwAAAGRycy9kb3ducmV2LnhtbESPT4vCMBTE78J+h/AW&#10;9qZpXRS3GkXEXTyI4B9YvD2aZ1tsXkoT2/rtjSB4HGbmN8xs0ZlSNFS7wrKCeBCBIE6tLjhTcDr+&#10;9icgnEfWWFomBXdysJh/9GaYaNvynpqDz0SAsEtQQe59lUjp0pwMuoGtiIN3sbVBH2SdSV1jG+Cm&#10;lMMoGkuDBYeFHCta5ZReDzej4K/Fdvkdr5vt9bK6n4+j3f82JqW+PrvlFISnzr/Dr/ZGKxhORj/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Z8vBxgAAAN0A&#10;AAAPAAAAAAAAAAAAAAAAAKoCAABkcnMvZG93bnJldi54bWxQSwUGAAAAAAQABAD6AAAAnQMAAAAA&#10;">
                  <v:shape id="Freeform 2690" o:spid="_x0000_s1134" style="position:absolute;left:3968;top:3920;width:132;height:2;visibility:visible;mso-wrap-style:square;v-text-anchor:top" coordsize="13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vMksQA&#10;AADdAAAADwAAAGRycy9kb3ducmV2LnhtbERPTYvCMBC9C/6HMII3TRVRtxpFFNdF8KAuC3sbm7Gt&#10;NpPaZLX7781B8Ph439N5bQpxp8rllhX0uhEI4sTqnFMF38d1ZwzCeWSNhWVS8E8O5rNmY4qxtg/e&#10;0/3gUxFC2MWoIPO+jKV0SUYGXdeWxIE728qgD7BKpa7wEcJNIftRNJQGcw4NGZa0zCi5Hv6MguLz&#10;91b6zeDjuv1Z7UbH82l1yUdKtVv1YgLCU+3f4pf7Syvoj4dhf3gTno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LzJLEAAAA3QAAAA8AAAAAAAAAAAAAAAAAmAIAAGRycy9k&#10;b3ducmV2LnhtbFBLBQYAAAAABAAEAPUAAACJAwAAAAA=&#10;" path="m,l132,1e" filled="f" strokeweight=".18181mm">
                    <v:path arrowok="t" o:connecttype="custom" o:connectlocs="0,7840;132,7842" o:connectangles="0,0"/>
                  </v:shape>
                </v:group>
                <v:group id="Group 2686" o:spid="_x0000_s1135" style="position:absolute;left:5640;top:4688;width:190;height:96" coordorigin="5640,4688" coordsize="19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0NesUAAADdAAAADwAAAGRycy9kb3ducmV2LnhtbESPT4vCMBTE74LfITxh&#10;b5rWZUWqUURU9iCCf0C8PZpnW2xeShPb+u03C4LHYWZ+w8yXnSlFQ7UrLCuIRxEI4tTqgjMFl/N2&#10;OAXhPLLG0jIpeJGD5aLfm2OibctHak4+EwHCLkEFufdVIqVLczLoRrYiDt7d1gZ9kHUmdY1tgJtS&#10;jqNoIg0WHBZyrGidU/o4PY2CXYvt6jveNPvHff26nX8O131MSn0NutUMhKfOf8Lv9q9WMJ5OY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J9DXrFAAAA3QAA&#10;AA8AAAAAAAAAAAAAAAAAqgIAAGRycy9kb3ducmV2LnhtbFBLBQYAAAAABAAEAPoAAACcAwAAAAA=&#10;">
                  <v:shape id="Freeform 2688" o:spid="_x0000_s1136" style="position:absolute;left:5640;top:4688;width:190;height:96;visibility:visible;mso-wrap-style:square;v-text-anchor:top" coordsize="19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oAVMIA&#10;AADdAAAADwAAAGRycy9kb3ducmV2LnhtbESPzarCMBSE9xd8h3AEdza1C9FqFBEUF278eYBjc2yK&#10;zUlpoq0+vblw4S6HmfmGWa57W4sXtb5yrGCSpCCIC6crLhVcL7vxDIQPyBprx6TgTR7Wq8HPEnPt&#10;Oj7R6xxKESHsc1RgQmhyKX1hyKJPXEMcvbtrLYYo21LqFrsIt7XM0nQqLVYcFww2tDVUPM5Pq+Dm&#10;7bGWh9Romm/6d/c4fvauUGo07DcLEIH68B/+ax+0gmw2zeD3TXwCcv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igBUwgAAAN0AAAAPAAAAAAAAAAAAAAAAAJgCAABkcnMvZG93&#10;bnJldi54bWxQSwUGAAAAAAQABAD1AAAAhwMAAAAA&#10;" path="m191,l,1,115,96e" filled="f" strokeweight=".18181mm">
                    <v:path arrowok="t" o:connecttype="custom" o:connectlocs="191,4688;0,4689;115,4784" o:connectangles="0,0,0"/>
                  </v:shape>
                  <v:shape id="Picture 2687" o:spid="_x0000_s1137" type="#_x0000_t75" style="position:absolute;left:1808;top:938;width:8317;height:47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KEL/FAAAA3QAAAA8AAABkcnMvZG93bnJldi54bWxEj0FrwkAUhO8F/8PyBG91U2NFUldRQfHQ&#10;S1Lp+TX7zEazb0N21fjv3UKhx2FmvmEWq9424kadrx0reBsnIIhLp2uuFBy/dq9zED4ga2wck4IH&#10;eVgtBy8LzLS7c063IlQiQthnqMCE0GZS+tKQRT92LXH0Tq6zGKLsKqk7vEe4beQkSWbSYs1xwWBL&#10;W0PlpbhaBenxPd1MT3t//rQ/m++zzi9FbpQaDfv1B4hAffgP/7UPWsFkPkvh9018AnL5B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yhC/xQAAAN0AAAAPAAAAAAAAAAAAAAAA&#10;AJ8CAABkcnMvZG93bnJldi54bWxQSwUGAAAAAAQABAD3AAAAkQMAAAAA&#10;">
                    <v:imagedata r:id="rId74" o:title=""/>
                  </v:shape>
                </v:group>
                <w10:wrap anchorx="page"/>
              </v:group>
            </w:pict>
          </mc:Fallback>
        </mc:AlternateConten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od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k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u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ea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proofErr w:type="gramStart"/>
      <w:r w:rsidRPr="006632F3">
        <w:rPr>
          <w:rFonts w:ascii="Times New Roman" w:eastAsia="Times New Roman" w:hAnsi="Times New Roman" w:cs="Times New Roman"/>
          <w:spacing w:val="-2"/>
        </w:rPr>
        <w:t>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w:t>
      </w:r>
      <w:proofErr w:type="gramEnd"/>
    </w:p>
    <w:p w14:paraId="6BA9AAFB" w14:textId="77777777" w:rsidR="00583B21" w:rsidRPr="006632F3" w:rsidRDefault="00583B21" w:rsidP="00583B21">
      <w:pPr>
        <w:spacing w:after="0" w:line="140" w:lineRule="exact"/>
        <w:rPr>
          <w:rFonts w:ascii="Times New Roman" w:hAnsi="Times New Roman" w:cs="Times New Roman"/>
        </w:rPr>
      </w:pPr>
    </w:p>
    <w:p w14:paraId="6711539F" w14:textId="77777777" w:rsidR="00583B21" w:rsidRPr="006632F3" w:rsidRDefault="00583B21" w:rsidP="00583B21">
      <w:pPr>
        <w:spacing w:after="0" w:line="200" w:lineRule="exact"/>
        <w:rPr>
          <w:rFonts w:ascii="Times New Roman" w:hAnsi="Times New Roman" w:cs="Times New Roman"/>
        </w:rPr>
      </w:pPr>
    </w:p>
    <w:p w14:paraId="1EC1DF18" w14:textId="77777777" w:rsidR="00583B21" w:rsidRPr="006632F3" w:rsidRDefault="00583B21" w:rsidP="00583B21">
      <w:pPr>
        <w:spacing w:after="0" w:line="200" w:lineRule="exact"/>
        <w:rPr>
          <w:rFonts w:ascii="Times New Roman" w:hAnsi="Times New Roman" w:cs="Times New Roman"/>
        </w:rPr>
      </w:pPr>
    </w:p>
    <w:p w14:paraId="0E985784" w14:textId="77777777" w:rsidR="00583B21" w:rsidRPr="006632F3" w:rsidRDefault="00583B21" w:rsidP="00583B21">
      <w:pPr>
        <w:spacing w:after="0" w:line="200" w:lineRule="exact"/>
        <w:rPr>
          <w:rFonts w:ascii="Times New Roman" w:hAnsi="Times New Roman" w:cs="Times New Roman"/>
        </w:rPr>
      </w:pPr>
    </w:p>
    <w:p w14:paraId="0562147C" w14:textId="77777777" w:rsidR="00583B21" w:rsidRPr="006632F3" w:rsidRDefault="00583B21" w:rsidP="00583B21">
      <w:pPr>
        <w:spacing w:after="0" w:line="200" w:lineRule="exact"/>
        <w:rPr>
          <w:rFonts w:ascii="Times New Roman" w:hAnsi="Times New Roman" w:cs="Times New Roman"/>
        </w:rPr>
      </w:pPr>
    </w:p>
    <w:p w14:paraId="1EB88EFF" w14:textId="77777777" w:rsidR="00583B21" w:rsidRPr="006632F3" w:rsidRDefault="00583B21" w:rsidP="00583B21">
      <w:pPr>
        <w:spacing w:after="0" w:line="200" w:lineRule="exact"/>
        <w:rPr>
          <w:rFonts w:ascii="Times New Roman" w:hAnsi="Times New Roman" w:cs="Times New Roman"/>
        </w:rPr>
      </w:pPr>
    </w:p>
    <w:p w14:paraId="29529E16" w14:textId="77777777" w:rsidR="00583B21" w:rsidRPr="006632F3" w:rsidRDefault="00583B21" w:rsidP="00583B21">
      <w:pPr>
        <w:spacing w:after="0" w:line="200" w:lineRule="exact"/>
        <w:rPr>
          <w:rFonts w:ascii="Times New Roman" w:hAnsi="Times New Roman" w:cs="Times New Roman"/>
        </w:rPr>
      </w:pPr>
    </w:p>
    <w:p w14:paraId="6187767A" w14:textId="77777777" w:rsidR="00583B21" w:rsidRPr="006632F3" w:rsidRDefault="00583B21" w:rsidP="00583B21">
      <w:pPr>
        <w:spacing w:after="0" w:line="200" w:lineRule="exact"/>
        <w:rPr>
          <w:rFonts w:ascii="Times New Roman" w:hAnsi="Times New Roman" w:cs="Times New Roman"/>
        </w:rPr>
      </w:pPr>
    </w:p>
    <w:p w14:paraId="24D900E9" w14:textId="77777777" w:rsidR="00583B21" w:rsidRPr="006632F3" w:rsidRDefault="00583B21" w:rsidP="00583B21">
      <w:pPr>
        <w:spacing w:after="0" w:line="200" w:lineRule="exact"/>
        <w:rPr>
          <w:rFonts w:ascii="Times New Roman" w:hAnsi="Times New Roman" w:cs="Times New Roman"/>
        </w:rPr>
      </w:pPr>
    </w:p>
    <w:p w14:paraId="3404B546" w14:textId="77777777" w:rsidR="00583B21" w:rsidRPr="006632F3" w:rsidRDefault="00583B21" w:rsidP="00583B21">
      <w:pPr>
        <w:spacing w:after="0" w:line="200" w:lineRule="exact"/>
        <w:rPr>
          <w:rFonts w:ascii="Times New Roman" w:hAnsi="Times New Roman" w:cs="Times New Roman"/>
        </w:rPr>
      </w:pPr>
    </w:p>
    <w:p w14:paraId="33AB14F9" w14:textId="77777777" w:rsidR="00583B21" w:rsidRPr="006632F3" w:rsidRDefault="00583B21" w:rsidP="00583B21">
      <w:pPr>
        <w:spacing w:after="0" w:line="200" w:lineRule="exact"/>
        <w:rPr>
          <w:rFonts w:ascii="Times New Roman" w:hAnsi="Times New Roman" w:cs="Times New Roman"/>
        </w:rPr>
      </w:pPr>
    </w:p>
    <w:p w14:paraId="4550666E" w14:textId="77777777" w:rsidR="00583B21" w:rsidRPr="006632F3" w:rsidRDefault="00583B21" w:rsidP="00583B21">
      <w:pPr>
        <w:spacing w:after="0" w:line="200" w:lineRule="exact"/>
        <w:rPr>
          <w:rFonts w:ascii="Times New Roman" w:hAnsi="Times New Roman" w:cs="Times New Roman"/>
        </w:rPr>
      </w:pPr>
    </w:p>
    <w:p w14:paraId="387658DC" w14:textId="77777777" w:rsidR="00583B21" w:rsidRPr="006632F3" w:rsidRDefault="00583B21" w:rsidP="00583B21">
      <w:pPr>
        <w:spacing w:after="0" w:line="200" w:lineRule="exact"/>
        <w:rPr>
          <w:rFonts w:ascii="Times New Roman" w:hAnsi="Times New Roman" w:cs="Times New Roman"/>
        </w:rPr>
      </w:pPr>
    </w:p>
    <w:p w14:paraId="2F3BD407" w14:textId="77777777" w:rsidR="00583B21" w:rsidRPr="006632F3" w:rsidRDefault="00583B21" w:rsidP="00583B21">
      <w:pPr>
        <w:spacing w:after="0" w:line="200" w:lineRule="exact"/>
        <w:rPr>
          <w:rFonts w:ascii="Times New Roman" w:hAnsi="Times New Roman" w:cs="Times New Roman"/>
        </w:rPr>
      </w:pPr>
    </w:p>
    <w:p w14:paraId="2541DDCC" w14:textId="77777777" w:rsidR="00583B21" w:rsidRPr="006632F3" w:rsidRDefault="00583B21" w:rsidP="00583B21">
      <w:pPr>
        <w:spacing w:after="0" w:line="200" w:lineRule="exact"/>
        <w:rPr>
          <w:rFonts w:ascii="Times New Roman" w:hAnsi="Times New Roman" w:cs="Times New Roman"/>
        </w:rPr>
      </w:pPr>
    </w:p>
    <w:p w14:paraId="6AE698FF" w14:textId="77777777" w:rsidR="00583B21" w:rsidRPr="006632F3" w:rsidRDefault="00583B21" w:rsidP="00583B21">
      <w:pPr>
        <w:spacing w:after="0" w:line="200" w:lineRule="exact"/>
        <w:rPr>
          <w:rFonts w:ascii="Times New Roman" w:hAnsi="Times New Roman" w:cs="Times New Roman"/>
        </w:rPr>
      </w:pPr>
    </w:p>
    <w:p w14:paraId="2B887030" w14:textId="77777777" w:rsidR="00583B21" w:rsidRPr="006632F3" w:rsidRDefault="00583B21" w:rsidP="00583B21">
      <w:pPr>
        <w:spacing w:after="0" w:line="200" w:lineRule="exact"/>
        <w:rPr>
          <w:rFonts w:ascii="Times New Roman" w:hAnsi="Times New Roman" w:cs="Times New Roman"/>
        </w:rPr>
      </w:pPr>
    </w:p>
    <w:p w14:paraId="2C44BD87" w14:textId="77777777" w:rsidR="00583B21" w:rsidRPr="006632F3" w:rsidRDefault="00583B21" w:rsidP="00583B21">
      <w:pPr>
        <w:spacing w:after="0" w:line="200" w:lineRule="exact"/>
        <w:rPr>
          <w:rFonts w:ascii="Times New Roman" w:hAnsi="Times New Roman" w:cs="Times New Roman"/>
        </w:rPr>
      </w:pPr>
    </w:p>
    <w:p w14:paraId="6427A095" w14:textId="77777777" w:rsidR="00583B21" w:rsidRPr="006632F3" w:rsidRDefault="00583B21" w:rsidP="00583B21">
      <w:pPr>
        <w:spacing w:after="0" w:line="200" w:lineRule="exact"/>
        <w:rPr>
          <w:rFonts w:ascii="Times New Roman" w:hAnsi="Times New Roman" w:cs="Times New Roman"/>
        </w:rPr>
      </w:pPr>
    </w:p>
    <w:p w14:paraId="5F486B57" w14:textId="77777777" w:rsidR="00583B21" w:rsidRPr="006632F3" w:rsidRDefault="00583B21" w:rsidP="00583B21">
      <w:pPr>
        <w:spacing w:after="0" w:line="200" w:lineRule="exact"/>
        <w:rPr>
          <w:rFonts w:ascii="Times New Roman" w:hAnsi="Times New Roman" w:cs="Times New Roman"/>
        </w:rPr>
      </w:pPr>
    </w:p>
    <w:p w14:paraId="784AC211" w14:textId="77777777" w:rsidR="00583B21" w:rsidRPr="006632F3" w:rsidRDefault="00583B21" w:rsidP="00583B21">
      <w:pPr>
        <w:spacing w:after="0" w:line="200" w:lineRule="exact"/>
        <w:rPr>
          <w:rFonts w:ascii="Times New Roman" w:hAnsi="Times New Roman" w:cs="Times New Roman"/>
        </w:rPr>
      </w:pPr>
    </w:p>
    <w:p w14:paraId="670401BB" w14:textId="77777777" w:rsidR="00583B21" w:rsidRPr="006632F3" w:rsidRDefault="00583B21" w:rsidP="00583B21">
      <w:pPr>
        <w:spacing w:after="0" w:line="200" w:lineRule="exact"/>
        <w:rPr>
          <w:rFonts w:ascii="Times New Roman" w:hAnsi="Times New Roman" w:cs="Times New Roman"/>
        </w:rPr>
      </w:pPr>
    </w:p>
    <w:p w14:paraId="1FC35101" w14:textId="77777777" w:rsidR="00583B21" w:rsidRPr="006632F3" w:rsidRDefault="00583B21" w:rsidP="00583B21">
      <w:pPr>
        <w:spacing w:after="0" w:line="200" w:lineRule="exact"/>
        <w:rPr>
          <w:rFonts w:ascii="Times New Roman" w:hAnsi="Times New Roman" w:cs="Times New Roman"/>
        </w:rPr>
      </w:pPr>
    </w:p>
    <w:p w14:paraId="230766B0" w14:textId="77777777" w:rsidR="00583B21" w:rsidRPr="006632F3" w:rsidRDefault="00583B21" w:rsidP="00583B21">
      <w:pPr>
        <w:spacing w:after="0" w:line="200" w:lineRule="exact"/>
        <w:rPr>
          <w:rFonts w:ascii="Times New Roman" w:hAnsi="Times New Roman" w:cs="Times New Roman"/>
        </w:rPr>
      </w:pPr>
    </w:p>
    <w:p w14:paraId="6DFB20D0" w14:textId="77777777" w:rsidR="00583B21" w:rsidRPr="006632F3" w:rsidRDefault="00583B21" w:rsidP="00583B21">
      <w:pPr>
        <w:spacing w:after="0" w:line="200" w:lineRule="exact"/>
        <w:rPr>
          <w:rFonts w:ascii="Times New Roman" w:hAnsi="Times New Roman" w:cs="Times New Roman"/>
        </w:rPr>
      </w:pPr>
    </w:p>
    <w:p w14:paraId="5626B237" w14:textId="77777777" w:rsidR="00583B21" w:rsidRPr="006632F3" w:rsidRDefault="00583B21" w:rsidP="00583B21">
      <w:pPr>
        <w:spacing w:after="0" w:line="200" w:lineRule="exact"/>
        <w:rPr>
          <w:rFonts w:ascii="Times New Roman" w:hAnsi="Times New Roman" w:cs="Times New Roman"/>
        </w:rPr>
      </w:pPr>
    </w:p>
    <w:p w14:paraId="258FBC20" w14:textId="77777777" w:rsidR="00583B21" w:rsidRPr="006632F3" w:rsidRDefault="00583B21" w:rsidP="00583B21">
      <w:pPr>
        <w:spacing w:after="0" w:line="200" w:lineRule="exact"/>
        <w:rPr>
          <w:rFonts w:ascii="Times New Roman" w:hAnsi="Times New Roman" w:cs="Times New Roman"/>
        </w:rPr>
      </w:pPr>
    </w:p>
    <w:p w14:paraId="1630F0CB" w14:textId="77777777" w:rsidR="00583B21" w:rsidRPr="006632F3" w:rsidRDefault="00583B21" w:rsidP="00583B21">
      <w:pPr>
        <w:spacing w:after="0" w:line="200" w:lineRule="exact"/>
        <w:rPr>
          <w:rFonts w:ascii="Times New Roman" w:hAnsi="Times New Roman" w:cs="Times New Roman"/>
        </w:rPr>
      </w:pPr>
    </w:p>
    <w:p w14:paraId="6E925510" w14:textId="77777777" w:rsidR="00583B21" w:rsidRPr="006632F3" w:rsidRDefault="00583B21" w:rsidP="00583B21">
      <w:pPr>
        <w:spacing w:after="0" w:line="200" w:lineRule="exact"/>
        <w:rPr>
          <w:rFonts w:ascii="Times New Roman" w:hAnsi="Times New Roman" w:cs="Times New Roman"/>
        </w:rPr>
      </w:pPr>
    </w:p>
    <w:p w14:paraId="7ED6454A"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2</w:t>
      </w:r>
      <w:r w:rsidRPr="006632F3">
        <w:rPr>
          <w:rFonts w:ascii="Times New Roman" w:eastAsia="Times New Roman" w:hAnsi="Times New Roman" w:cs="Times New Roman"/>
          <w:b/>
          <w:bCs/>
        </w:rPr>
        <w:t>9</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2"/>
        </w:rPr>
        <w:t>G</w:t>
      </w:r>
      <w:r w:rsidRPr="006632F3">
        <w:rPr>
          <w:rFonts w:ascii="Times New Roman" w:eastAsia="Times New Roman" w:hAnsi="Times New Roman" w:cs="Times New Roman"/>
          <w:b/>
          <w:bCs/>
        </w:rPr>
        <w:t>rid</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du</w:t>
      </w:r>
      <w:r w:rsidRPr="006632F3">
        <w:rPr>
          <w:rFonts w:ascii="Times New Roman" w:eastAsia="Times New Roman" w:hAnsi="Times New Roman" w:cs="Times New Roman"/>
          <w:b/>
          <w:bCs/>
        </w:rPr>
        <w:t>r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rPr>
        <w:t>eri</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ic</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il</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r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p>
    <w:p w14:paraId="7D2D1919" w14:textId="77777777" w:rsidR="00583B21" w:rsidRPr="006632F3" w:rsidRDefault="00583B21" w:rsidP="00583B21">
      <w:pPr>
        <w:spacing w:after="0" w:line="200" w:lineRule="exact"/>
        <w:rPr>
          <w:rFonts w:ascii="Times New Roman" w:hAnsi="Times New Roman" w:cs="Times New Roman"/>
        </w:rPr>
      </w:pPr>
    </w:p>
    <w:p w14:paraId="4628BF9B" w14:textId="77777777" w:rsidR="00583B21" w:rsidRPr="006632F3" w:rsidRDefault="00583B21" w:rsidP="00583B21">
      <w:pPr>
        <w:spacing w:before="9" w:after="0" w:line="200" w:lineRule="exact"/>
        <w:rPr>
          <w:rFonts w:ascii="Times New Roman" w:hAnsi="Times New Roman" w:cs="Times New Roman"/>
        </w:rPr>
      </w:pPr>
    </w:p>
    <w:p w14:paraId="244B69F6" w14:textId="77777777" w:rsidR="00583B21" w:rsidRPr="006632F3" w:rsidRDefault="00583B21" w:rsidP="00583B21">
      <w:pPr>
        <w:tabs>
          <w:tab w:val="left" w:pos="540"/>
        </w:tabs>
        <w:spacing w:after="0" w:line="249" w:lineRule="auto"/>
        <w:ind w:left="550" w:right="70" w:hanging="432"/>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1"/>
        </w:rPr>
        <w:t>Eve</w:t>
      </w:r>
      <w:r w:rsidRPr="006632F3">
        <w:rPr>
          <w:rFonts w:ascii="Times New Roman" w:eastAsia="Arial" w:hAnsi="Times New Roman" w:cs="Times New Roman"/>
          <w:spacing w:val="1"/>
        </w:rPr>
        <w:t>r</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rPr>
        <w:t>5</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oni</w:t>
      </w:r>
      <w:r w:rsidRPr="006632F3">
        <w:rPr>
          <w:rFonts w:ascii="Times New Roman" w:eastAsia="Arial" w:hAnsi="Times New Roman" w:cs="Times New Roman"/>
        </w:rPr>
        <w:t>t</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que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1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b</w:t>
      </w:r>
      <w:r w:rsidRPr="006632F3">
        <w:rPr>
          <w:rFonts w:ascii="Times New Roman" w:eastAsia="Arial" w:hAnsi="Times New Roman" w:cs="Times New Roman"/>
          <w:spacing w:val="1"/>
        </w:rPr>
        <w:t>j</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ob</w:t>
      </w:r>
      <w:r w:rsidRPr="006632F3">
        <w:rPr>
          <w:rFonts w:ascii="Times New Roman" w:eastAsia="Arial" w:hAnsi="Times New Roman" w:cs="Times New Roman"/>
        </w:rPr>
        <w:t>t</w:t>
      </w:r>
      <w:r w:rsidRPr="006632F3">
        <w:rPr>
          <w:rFonts w:ascii="Times New Roman" w:eastAsia="Arial" w:hAnsi="Times New Roman" w:cs="Times New Roman"/>
          <w:spacing w:val="-1"/>
        </w:rPr>
        <w:t>ain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Map</w:t>
      </w:r>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s </w:t>
      </w:r>
      <w:proofErr w:type="gramStart"/>
      <w:r w:rsidRPr="006632F3">
        <w:rPr>
          <w:rFonts w:ascii="Times New Roman" w:eastAsia="Arial" w:hAnsi="Times New Roman" w:cs="Times New Roman"/>
          <w:spacing w:val="-1"/>
        </w:rPr>
        <w:t>do</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g</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7C2CD53C" w14:textId="77777777" w:rsidR="00583B21" w:rsidRPr="006632F3" w:rsidRDefault="00583B21" w:rsidP="00583B21">
      <w:pPr>
        <w:tabs>
          <w:tab w:val="left" w:pos="540"/>
        </w:tabs>
        <w:spacing w:before="1" w:after="0" w:line="250" w:lineRule="auto"/>
        <w:ind w:left="550" w:right="206" w:hanging="432"/>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qui</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5EFD5AF4" w14:textId="77777777" w:rsidR="00583B21" w:rsidRPr="006632F3" w:rsidRDefault="00583B21" w:rsidP="00583B21">
      <w:pPr>
        <w:tabs>
          <w:tab w:val="left" w:pos="540"/>
        </w:tabs>
        <w:spacing w:after="0" w:line="228" w:lineRule="exact"/>
        <w:ind w:left="118" w:right="-20"/>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uild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ul</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l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a</w:t>
      </w:r>
    </w:p>
    <w:p w14:paraId="38971BBB" w14:textId="77777777" w:rsidR="00583B21" w:rsidRPr="006632F3" w:rsidRDefault="00583B21" w:rsidP="00583B21">
      <w:pPr>
        <w:tabs>
          <w:tab w:val="left" w:pos="540"/>
        </w:tabs>
        <w:spacing w:before="10" w:after="0" w:line="249" w:lineRule="auto"/>
        <w:ind w:left="550" w:right="864" w:hanging="432"/>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n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
        </w:rPr>
        <w:t>l</w:t>
      </w:r>
      <w:r w:rsidRPr="006632F3">
        <w:rPr>
          <w:rFonts w:ascii="Times New Roman" w:eastAsia="Arial" w:hAnsi="Times New Roman" w:cs="Times New Roman"/>
        </w:rPr>
        <w:t>y</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h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SE</w:t>
      </w:r>
      <w:r w:rsidRPr="006632F3">
        <w:rPr>
          <w:rFonts w:ascii="Times New Roman" w:eastAsia="Arial" w:hAnsi="Times New Roman" w:cs="Times New Roman"/>
        </w:rPr>
        <w:t>N</w:t>
      </w:r>
      <w:r w:rsidRPr="006632F3">
        <w:rPr>
          <w:rFonts w:ascii="Times New Roman" w:eastAsia="Arial" w:hAnsi="Times New Roman" w:cs="Times New Roman"/>
          <w:spacing w:val="-1"/>
        </w:rPr>
        <w:t>S</w:t>
      </w:r>
      <w:r w:rsidRPr="006632F3">
        <w:rPr>
          <w:rFonts w:ascii="Times New Roman" w:eastAsia="Arial" w:hAnsi="Times New Roman" w:cs="Times New Roman"/>
        </w:rPr>
        <w:t>OR</w:t>
      </w:r>
      <w:r w:rsidRPr="006632F3">
        <w:rPr>
          <w:rFonts w:ascii="Times New Roman" w:eastAsia="Arial" w:hAnsi="Times New Roman" w:cs="Times New Roman"/>
          <w:spacing w:val="-1"/>
        </w:rPr>
        <w:t>_</w:t>
      </w:r>
      <w:r w:rsidRPr="006632F3">
        <w:rPr>
          <w:rFonts w:ascii="Times New Roman" w:eastAsia="Arial" w:hAnsi="Times New Roman" w:cs="Times New Roman"/>
        </w:rPr>
        <w:t>CH</w:t>
      </w:r>
      <w:r w:rsidRPr="006632F3">
        <w:rPr>
          <w:rFonts w:ascii="Times New Roman" w:eastAsia="Arial" w:hAnsi="Times New Roman" w:cs="Times New Roman"/>
          <w:spacing w:val="-1"/>
        </w:rPr>
        <w:t>A</w:t>
      </w:r>
      <w:r w:rsidRPr="006632F3">
        <w:rPr>
          <w:rFonts w:ascii="Times New Roman" w:eastAsia="Arial" w:hAnsi="Times New Roman" w:cs="Times New Roman"/>
        </w:rPr>
        <w:t>NGE</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rPr>
        <w:t>c</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m</w:t>
      </w:r>
    </w:p>
    <w:p w14:paraId="180FADA7" w14:textId="77777777" w:rsidR="00583B21" w:rsidRPr="006632F3" w:rsidRDefault="00583B21" w:rsidP="00583B21">
      <w:pPr>
        <w:tabs>
          <w:tab w:val="left" w:pos="540"/>
        </w:tabs>
        <w:spacing w:after="0" w:line="229" w:lineRule="exact"/>
        <w:ind w:left="118" w:right="-20"/>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t>U</w:t>
      </w:r>
      <w:r w:rsidRPr="006632F3">
        <w:rPr>
          <w:rFonts w:ascii="Times New Roman" w:eastAsia="Arial" w:hAnsi="Times New Roman" w:cs="Times New Roman"/>
          <w:spacing w:val="-1"/>
        </w:rPr>
        <w:t>pd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onlin</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Se</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p>
    <w:p w14:paraId="2C85958B" w14:textId="77777777" w:rsidR="00583B21" w:rsidRPr="006632F3" w:rsidRDefault="00583B21" w:rsidP="00583B21">
      <w:pPr>
        <w:spacing w:before="10" w:after="0" w:line="240" w:lineRule="auto"/>
        <w:ind w:left="550" w:right="-20"/>
        <w:rPr>
          <w:rFonts w:ascii="Times New Roman" w:eastAsia="Arial" w:hAnsi="Times New Roman" w:cs="Times New Roman"/>
        </w:rPr>
      </w:pPr>
      <w:proofErr w:type="gramStart"/>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proofErr w:type="gramEnd"/>
      <w:r w:rsidRPr="006632F3">
        <w:rPr>
          <w:rFonts w:ascii="Times New Roman" w:eastAsia="Arial" w:hAnsi="Times New Roman" w:cs="Times New Roman"/>
          <w:spacing w:val="-10"/>
        </w:rPr>
        <w:t xml:space="preserve"> </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rPr>
        <w: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ang</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1BC6BFFA" w14:textId="77777777" w:rsidR="00583B21" w:rsidRPr="006632F3" w:rsidRDefault="00583B21" w:rsidP="00583B21">
      <w:pPr>
        <w:tabs>
          <w:tab w:val="left" w:pos="540"/>
        </w:tabs>
        <w:spacing w:before="10" w:after="0" w:line="248" w:lineRule="auto"/>
        <w:ind w:left="550" w:right="560" w:hanging="432"/>
        <w:rPr>
          <w:rFonts w:ascii="Times New Roman" w:eastAsia="Arial" w:hAnsi="Times New Roman" w:cs="Times New Roman"/>
        </w:rPr>
      </w:pPr>
      <w:r w:rsidRPr="006632F3">
        <w:rPr>
          <w:rFonts w:ascii="Times New Roman" w:eastAsia="Arial" w:hAnsi="Times New Roman" w:cs="Times New Roman"/>
        </w:rPr>
        <w:t>6</w:t>
      </w:r>
      <w:r w:rsidRPr="006632F3">
        <w:rPr>
          <w:rFonts w:ascii="Times New Roman" w:eastAsia="Arial" w:hAnsi="Times New Roman" w:cs="Times New Roman"/>
        </w:rPr>
        <w:tab/>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p>
    <w:p w14:paraId="32BFA26D" w14:textId="77777777" w:rsidR="00583B21" w:rsidRPr="006632F3" w:rsidRDefault="00583B21" w:rsidP="00583B21">
      <w:pPr>
        <w:spacing w:after="0"/>
        <w:rPr>
          <w:rFonts w:ascii="Times New Roman" w:hAnsi="Times New Roman" w:cs="Times New Roman"/>
        </w:rPr>
        <w:sectPr w:rsidR="00583B21" w:rsidRPr="006632F3">
          <w:pgSz w:w="12240" w:h="15860"/>
          <w:pgMar w:top="1320" w:right="1720" w:bottom="1000" w:left="1680" w:header="0" w:footer="803" w:gutter="0"/>
          <w:cols w:space="720"/>
        </w:sectPr>
      </w:pPr>
    </w:p>
    <w:p w14:paraId="7CC709CF"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75008" behindDoc="1" locked="0" layoutInCell="1" allowOverlap="1" wp14:anchorId="7FE9DE33" wp14:editId="49FE5033">
                <wp:simplePos x="0" y="0"/>
                <wp:positionH relativeFrom="page">
                  <wp:posOffset>1141730</wp:posOffset>
                </wp:positionH>
                <wp:positionV relativeFrom="paragraph">
                  <wp:posOffset>227330</wp:posOffset>
                </wp:positionV>
                <wp:extent cx="3855720" cy="1270"/>
                <wp:effectExtent l="17780" t="17780" r="12700" b="9525"/>
                <wp:wrapNone/>
                <wp:docPr id="2750" name="Group 26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55720" cy="1270"/>
                          <a:chOff x="1798" y="358"/>
                          <a:chExt cx="6072" cy="2"/>
                        </a:xfrm>
                      </wpg:grpSpPr>
                      <wps:wsp>
                        <wps:cNvPr id="2751" name="Freeform 2684"/>
                        <wps:cNvSpPr>
                          <a:spLocks/>
                        </wps:cNvSpPr>
                        <wps:spPr bwMode="auto">
                          <a:xfrm>
                            <a:off x="1798" y="358"/>
                            <a:ext cx="6072" cy="2"/>
                          </a:xfrm>
                          <a:custGeom>
                            <a:avLst/>
                            <a:gdLst>
                              <a:gd name="T0" fmla="+- 0 1798 1798"/>
                              <a:gd name="T1" fmla="*/ T0 w 6072"/>
                              <a:gd name="T2" fmla="+- 0 7870 1798"/>
                              <a:gd name="T3" fmla="*/ T2 w 6072"/>
                            </a:gdLst>
                            <a:ahLst/>
                            <a:cxnLst>
                              <a:cxn ang="0">
                                <a:pos x="T1" y="0"/>
                              </a:cxn>
                              <a:cxn ang="0">
                                <a:pos x="T3" y="0"/>
                              </a:cxn>
                            </a:cxnLst>
                            <a:rect l="0" t="0" r="r" b="b"/>
                            <a:pathLst>
                              <a:path w="6072">
                                <a:moveTo>
                                  <a:pt x="0" y="0"/>
                                </a:moveTo>
                                <a:lnTo>
                                  <a:pt x="6072"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683" o:spid="_x0000_s1026" style="position:absolute;margin-left:89.9pt;margin-top:17.9pt;width:303.6pt;height:.1pt;z-index:-251241472;mso-position-horizontal-relative:page" coordorigin="1798,358" coordsize="60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">
                <v:shape id="Freeform 2684" o:spid="_x0000_s1027" style="position:absolute;left:1798;top:358;width:6072;height:2;visibility:visible;mso-wrap-style:square;v-text-anchor:top" coordsize="60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NVv8gA&#10;AADdAAAADwAAAGRycy9kb3ducmV2LnhtbESPQWvCQBSE74X+h+UJvdWNgVYbXUWKBg/SotWDt0f2&#10;mQSzb0N2TWJ/vVsQehxm5htmtuhNJVpqXGlZwWgYgSDOrC45V3D4Wb9OQDiPrLGyTApu5GAxf36a&#10;YaJtxztq9z4XAcIuQQWF93UipcsKMuiGtiYO3tk2Bn2QTS51g12Am0rGUfQuDZYcFgqs6bOg7LK/&#10;GgUf7XYZ/+4up6/bOp0cj6vvVVqdlXoZ9MspCE+9/w8/2hutIB6/jeDvTXgCcn4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Q1W/yAAAAN0AAAAPAAAAAAAAAAAAAAAAAJgCAABk&#10;cnMvZG93bnJldi54bWxQSwUGAAAAAAQABAD1AAAAjQMAAAAA&#10;" path="m,l6072,e" filled="f" strokeweight=".45925mm">
                  <v:path arrowok="t" o:connecttype="custom" o:connectlocs="0,0;6072,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4</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8"/>
        </w:rPr>
        <w:t>A</w:t>
      </w:r>
      <w:r w:rsidRPr="006632F3">
        <w:rPr>
          <w:rFonts w:ascii="Times New Roman" w:eastAsia="Arial" w:hAnsi="Times New Roman" w:cs="Times New Roman"/>
          <w:b/>
          <w:bCs/>
          <w:spacing w:val="-1"/>
        </w:rPr>
        <w:t>pp</w:t>
      </w:r>
      <w:r w:rsidRPr="006632F3">
        <w:rPr>
          <w:rFonts w:ascii="Times New Roman" w:eastAsia="Arial" w:hAnsi="Times New Roman" w:cs="Times New Roman"/>
          <w:b/>
          <w:bCs/>
        </w:rPr>
        <w:t>lic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n</w:t>
      </w:r>
      <w:r w:rsidRPr="006632F3">
        <w:rPr>
          <w:rFonts w:ascii="Times New Roman" w:eastAsia="Arial" w:hAnsi="Times New Roman" w:cs="Times New Roman"/>
          <w:b/>
          <w:bCs/>
          <w:spacing w:val="-2"/>
        </w:rPr>
        <w:t xml:space="preserve"> </w:t>
      </w:r>
      <w:r w:rsidRPr="006632F3">
        <w:rPr>
          <w:rFonts w:ascii="Times New Roman" w:eastAsia="Arial" w:hAnsi="Times New Roman" w:cs="Times New Roman"/>
          <w:b/>
          <w:bCs/>
          <w:spacing w:val="-1"/>
        </w:rPr>
        <w:t>C</w:t>
      </w:r>
      <w:r w:rsidRPr="006632F3">
        <w:rPr>
          <w:rFonts w:ascii="Times New Roman" w:eastAsia="Arial" w:hAnsi="Times New Roman" w:cs="Times New Roman"/>
          <w:b/>
          <w:bCs/>
        </w:rPr>
        <w:t>li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t</w:t>
      </w:r>
      <w:r w:rsidRPr="006632F3">
        <w:rPr>
          <w:rFonts w:ascii="Times New Roman" w:eastAsia="Arial" w:hAnsi="Times New Roman" w:cs="Times New Roman"/>
          <w:b/>
          <w:bCs/>
          <w:spacing w:val="-2"/>
        </w:rPr>
        <w:t xml:space="preserve"> </w:t>
      </w:r>
      <w:r w:rsidRPr="006632F3">
        <w:rPr>
          <w:rFonts w:ascii="Times New Roman" w:eastAsia="Arial" w:hAnsi="Times New Roman" w:cs="Times New Roman"/>
          <w:b/>
          <w:bCs/>
        </w:rPr>
        <w:t>J</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2"/>
        </w:rPr>
        <w:t xml:space="preserve"> </w:t>
      </w:r>
      <w:proofErr w:type="gramStart"/>
      <w:r w:rsidRPr="006632F3">
        <w:rPr>
          <w:rFonts w:ascii="Times New Roman" w:eastAsia="Arial" w:hAnsi="Times New Roman" w:cs="Times New Roman"/>
          <w:b/>
          <w:bCs/>
        </w:rPr>
        <w:t>A</w:t>
      </w:r>
      <w:proofErr w:type="gramEnd"/>
      <w:r w:rsidRPr="006632F3">
        <w:rPr>
          <w:rFonts w:ascii="Times New Roman" w:eastAsia="Arial" w:hAnsi="Times New Roman" w:cs="Times New Roman"/>
          <w:b/>
          <w:bCs/>
          <w:spacing w:val="-8"/>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 Grid (SG)</w:t>
      </w:r>
    </w:p>
    <w:p w14:paraId="7AD03EB6" w14:textId="77777777" w:rsidR="00583B21" w:rsidRPr="006632F3" w:rsidRDefault="00583B21" w:rsidP="00583B21">
      <w:pPr>
        <w:spacing w:before="63" w:after="0" w:line="240" w:lineRule="auto"/>
        <w:ind w:left="118" w:right="754"/>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73984" behindDoc="1" locked="0" layoutInCell="1" allowOverlap="1" wp14:anchorId="3C57902A" wp14:editId="06427AB8">
                <wp:simplePos x="0" y="0"/>
                <wp:positionH relativeFrom="page">
                  <wp:posOffset>1148080</wp:posOffset>
                </wp:positionH>
                <wp:positionV relativeFrom="paragraph">
                  <wp:posOffset>601345</wp:posOffset>
                </wp:positionV>
                <wp:extent cx="5509895" cy="3850640"/>
                <wp:effectExtent l="0" t="1270" r="0" b="0"/>
                <wp:wrapNone/>
                <wp:docPr id="2749" name="Text Box 2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9895" cy="3850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CB46D" w14:textId="77777777" w:rsidR="00583B21" w:rsidRDefault="00583B21" w:rsidP="00583B21">
                            <w:pPr>
                              <w:spacing w:before="5" w:after="0" w:line="240" w:lineRule="auto"/>
                              <w:ind w:left="2927" w:right="5483"/>
                              <w:jc w:val="center"/>
                              <w:rPr>
                                <w:rFonts w:ascii="Arial" w:eastAsia="Arial" w:hAnsi="Arial" w:cs="Arial"/>
                                <w:sz w:val="16"/>
                                <w:szCs w:val="16"/>
                              </w:rPr>
                            </w:pPr>
                            <w:r>
                              <w:rPr>
                                <w:rFonts w:ascii="Arial" w:eastAsia="Arial" w:hAnsi="Arial" w:cs="Arial"/>
                                <w:spacing w:val="-2"/>
                                <w:w w:val="103"/>
                                <w:sz w:val="16"/>
                                <w:szCs w:val="16"/>
                              </w:rPr>
                              <w:t>1</w:t>
                            </w:r>
                            <w:r>
                              <w:rPr>
                                <w:rFonts w:ascii="Arial" w:eastAsia="Arial" w:hAnsi="Arial" w:cs="Arial"/>
                                <w:w w:val="103"/>
                                <w:sz w:val="16"/>
                                <w:szCs w:val="16"/>
                              </w:rPr>
                              <w:t>2</w:t>
                            </w:r>
                          </w:p>
                          <w:p w14:paraId="2BB2917D" w14:textId="77777777" w:rsidR="00583B21" w:rsidRDefault="00583B21" w:rsidP="00583B21">
                            <w:pPr>
                              <w:spacing w:before="7" w:after="0" w:line="200" w:lineRule="exact"/>
                              <w:rPr>
                                <w:sz w:val="20"/>
                                <w:szCs w:val="20"/>
                              </w:rPr>
                            </w:pPr>
                          </w:p>
                          <w:p w14:paraId="7C8444B8" w14:textId="77777777" w:rsidR="00583B21" w:rsidRDefault="00583B21" w:rsidP="00583B21">
                            <w:pPr>
                              <w:tabs>
                                <w:tab w:val="left" w:pos="4380"/>
                              </w:tabs>
                              <w:spacing w:after="0" w:line="240" w:lineRule="auto"/>
                              <w:ind w:left="678" w:right="2281"/>
                              <w:jc w:val="center"/>
                              <w:rPr>
                                <w:rFonts w:ascii="Arial" w:eastAsia="Arial" w:hAnsi="Arial" w:cs="Arial"/>
                                <w:sz w:val="16"/>
                                <w:szCs w:val="16"/>
                              </w:rPr>
                            </w:pPr>
                            <w:r>
                              <w:rPr>
                                <w:rFonts w:ascii="Arial" w:eastAsia="Arial" w:hAnsi="Arial" w:cs="Arial"/>
                                <w:spacing w:val="10"/>
                                <w:sz w:val="16"/>
                                <w:szCs w:val="16"/>
                              </w:rPr>
                              <w:t>A</w:t>
                            </w:r>
                            <w:r>
                              <w:rPr>
                                <w:rFonts w:ascii="Arial" w:eastAsia="Arial" w:hAnsi="Arial" w:cs="Arial"/>
                                <w:spacing w:val="-2"/>
                                <w:sz w:val="16"/>
                                <w:szCs w:val="16"/>
                              </w:rPr>
                              <w:t>pp</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pacing w:val="-2"/>
                                <w:sz w:val="16"/>
                                <w:szCs w:val="16"/>
                              </w:rPr>
                              <w:t>a</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21"/>
                                <w:sz w:val="16"/>
                                <w:szCs w:val="16"/>
                              </w:rPr>
                              <w:t xml:space="preserve"> </w:t>
                            </w:r>
                            <w:r>
                              <w:rPr>
                                <w:rFonts w:ascii="Arial" w:eastAsia="Arial" w:hAnsi="Arial" w:cs="Arial"/>
                                <w:sz w:val="16"/>
                                <w:szCs w:val="16"/>
                              </w:rPr>
                              <w:tab/>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6"/>
                                <w:w w:val="103"/>
                                <w:sz w:val="16"/>
                                <w:szCs w:val="16"/>
                              </w:rPr>
                              <w:t>G</w:t>
                            </w:r>
                            <w:r>
                              <w:rPr>
                                <w:rFonts w:ascii="Arial" w:eastAsia="Arial" w:hAnsi="Arial" w:cs="Arial"/>
                                <w:spacing w:val="5"/>
                                <w:w w:val="103"/>
                                <w:sz w:val="16"/>
                                <w:szCs w:val="16"/>
                              </w:rPr>
                              <w:t>r</w:t>
                            </w:r>
                            <w:r>
                              <w:rPr>
                                <w:rFonts w:ascii="Arial" w:eastAsia="Arial" w:hAnsi="Arial" w:cs="Arial"/>
                                <w:spacing w:val="8"/>
                                <w:w w:val="103"/>
                                <w:sz w:val="16"/>
                                <w:szCs w:val="16"/>
                              </w:rPr>
                              <w:t>i</w:t>
                            </w:r>
                            <w:r>
                              <w:rPr>
                                <w:rFonts w:ascii="Arial" w:eastAsia="Arial" w:hAnsi="Arial" w:cs="Arial"/>
                                <w:spacing w:val="-2"/>
                                <w:w w:val="103"/>
                                <w:sz w:val="16"/>
                                <w:szCs w:val="16"/>
                              </w:rPr>
                              <w:t>d</w:t>
                            </w:r>
                            <w:r>
                              <w:rPr>
                                <w:rFonts w:ascii="Arial" w:eastAsia="Arial" w:hAnsi="Arial" w:cs="Arial"/>
                                <w:w w:val="103"/>
                                <w:sz w:val="16"/>
                                <w:szCs w:val="16"/>
                              </w:rPr>
                              <w:t>C</w:t>
                            </w:r>
                            <w:r>
                              <w:rPr>
                                <w:rFonts w:ascii="Arial" w:eastAsia="Arial" w:hAnsi="Arial" w:cs="Arial"/>
                                <w:spacing w:val="-2"/>
                                <w:w w:val="103"/>
                                <w:sz w:val="16"/>
                                <w:szCs w:val="16"/>
                              </w:rPr>
                              <w:t>hangeL</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ene</w:t>
                            </w:r>
                            <w:r>
                              <w:rPr>
                                <w:rFonts w:ascii="Arial" w:eastAsia="Arial" w:hAnsi="Arial" w:cs="Arial"/>
                                <w:w w:val="103"/>
                                <w:sz w:val="16"/>
                                <w:szCs w:val="16"/>
                              </w:rPr>
                              <w:t>r</w:t>
                            </w:r>
                          </w:p>
                          <w:p w14:paraId="794D3EA7" w14:textId="77777777" w:rsidR="00583B21" w:rsidRDefault="00583B21" w:rsidP="00583B21">
                            <w:pPr>
                              <w:spacing w:before="7" w:after="0" w:line="180" w:lineRule="exact"/>
                              <w:rPr>
                                <w:sz w:val="18"/>
                                <w:szCs w:val="18"/>
                              </w:rPr>
                            </w:pPr>
                          </w:p>
                          <w:p w14:paraId="23697798" w14:textId="77777777" w:rsidR="00583B21" w:rsidRDefault="00583B21" w:rsidP="00583B21">
                            <w:pPr>
                              <w:spacing w:after="0" w:line="200" w:lineRule="exact"/>
                              <w:rPr>
                                <w:sz w:val="20"/>
                                <w:szCs w:val="20"/>
                              </w:rPr>
                            </w:pPr>
                          </w:p>
                          <w:p w14:paraId="201DBD7D" w14:textId="77777777" w:rsidR="00583B21" w:rsidRDefault="00583B21" w:rsidP="00583B21">
                            <w:pPr>
                              <w:spacing w:after="0" w:line="240" w:lineRule="auto"/>
                              <w:ind w:left="1429" w:right="-20"/>
                              <w:rPr>
                                <w:rFonts w:ascii="Arial" w:eastAsia="Arial" w:hAnsi="Arial" w:cs="Arial"/>
                                <w:sz w:val="16"/>
                                <w:szCs w:val="16"/>
                              </w:rPr>
                            </w:pPr>
                            <w:r>
                              <w:rPr>
                                <w:rFonts w:ascii="Arial" w:eastAsia="Arial" w:hAnsi="Arial" w:cs="Arial"/>
                                <w:w w:val="103"/>
                                <w:sz w:val="16"/>
                                <w:szCs w:val="16"/>
                              </w:rPr>
                              <w:t>1</w:t>
                            </w:r>
                          </w:p>
                          <w:p w14:paraId="2FFB31E3" w14:textId="77777777" w:rsidR="00583B21" w:rsidRDefault="00583B21" w:rsidP="00583B21">
                            <w:pPr>
                              <w:spacing w:before="7" w:after="0" w:line="260" w:lineRule="exact"/>
                              <w:rPr>
                                <w:sz w:val="26"/>
                                <w:szCs w:val="26"/>
                              </w:rPr>
                            </w:pPr>
                          </w:p>
                          <w:p w14:paraId="52B5A443" w14:textId="77777777" w:rsidR="00583B21" w:rsidRDefault="00583B21" w:rsidP="00583B21">
                            <w:pPr>
                              <w:spacing w:after="0" w:line="240" w:lineRule="auto"/>
                              <w:ind w:right="2740"/>
                              <w:jc w:val="right"/>
                              <w:rPr>
                                <w:rFonts w:ascii="Arial" w:eastAsia="Arial" w:hAnsi="Arial" w:cs="Arial"/>
                                <w:sz w:val="16"/>
                                <w:szCs w:val="16"/>
                              </w:rPr>
                            </w:pPr>
                            <w:r>
                              <w:rPr>
                                <w:rFonts w:ascii="Arial" w:eastAsia="Arial" w:hAnsi="Arial" w:cs="Arial"/>
                                <w:w w:val="103"/>
                                <w:sz w:val="16"/>
                                <w:szCs w:val="16"/>
                              </w:rPr>
                              <w:t>1</w:t>
                            </w:r>
                          </w:p>
                          <w:p w14:paraId="1D6B6D2B" w14:textId="77777777" w:rsidR="00583B21" w:rsidRDefault="00583B21" w:rsidP="00583B21">
                            <w:pPr>
                              <w:spacing w:after="0" w:line="105" w:lineRule="exact"/>
                              <w:ind w:right="2740"/>
                              <w:jc w:val="right"/>
                              <w:rPr>
                                <w:rFonts w:ascii="Arial" w:eastAsia="Arial" w:hAnsi="Arial" w:cs="Arial"/>
                                <w:sz w:val="16"/>
                                <w:szCs w:val="16"/>
                              </w:rPr>
                            </w:pPr>
                            <w:r>
                              <w:rPr>
                                <w:rFonts w:ascii="Arial" w:eastAsia="Arial" w:hAnsi="Arial" w:cs="Arial"/>
                                <w:w w:val="103"/>
                                <w:position w:val="1"/>
                                <w:sz w:val="16"/>
                                <w:szCs w:val="16"/>
                              </w:rPr>
                              <w:t>1</w:t>
                            </w:r>
                          </w:p>
                          <w:p w14:paraId="3D47C165" w14:textId="77777777" w:rsidR="00583B21" w:rsidRDefault="00583B21" w:rsidP="00583B21">
                            <w:pPr>
                              <w:tabs>
                                <w:tab w:val="left" w:pos="3460"/>
                              </w:tabs>
                              <w:spacing w:after="0" w:line="212" w:lineRule="exact"/>
                              <w:ind w:left="515" w:right="-20"/>
                              <w:rPr>
                                <w:rFonts w:ascii="Arial" w:eastAsia="Arial" w:hAnsi="Arial" w:cs="Arial"/>
                                <w:sz w:val="16"/>
                                <w:szCs w:val="16"/>
                              </w:rPr>
                            </w:pPr>
                            <w:r>
                              <w:rPr>
                                <w:rFonts w:ascii="Arial" w:eastAsia="Arial" w:hAnsi="Arial" w:cs="Arial"/>
                                <w:position w:val="-2"/>
                                <w:sz w:val="16"/>
                                <w:szCs w:val="16"/>
                              </w:rPr>
                              <w:t>C</w:t>
                            </w:r>
                            <w:r>
                              <w:rPr>
                                <w:rFonts w:ascii="Arial" w:eastAsia="Arial" w:hAnsi="Arial" w:cs="Arial"/>
                                <w:spacing w:val="8"/>
                                <w:position w:val="-2"/>
                                <w:sz w:val="16"/>
                                <w:szCs w:val="16"/>
                              </w:rPr>
                              <w:t>li</w:t>
                            </w:r>
                            <w:r>
                              <w:rPr>
                                <w:rFonts w:ascii="Arial" w:eastAsia="Arial" w:hAnsi="Arial" w:cs="Arial"/>
                                <w:spacing w:val="-2"/>
                                <w:position w:val="-2"/>
                                <w:sz w:val="16"/>
                                <w:szCs w:val="16"/>
                              </w:rPr>
                              <w:t>en</w:t>
                            </w:r>
                            <w:r>
                              <w:rPr>
                                <w:rFonts w:ascii="Arial" w:eastAsia="Arial" w:hAnsi="Arial" w:cs="Arial"/>
                                <w:spacing w:val="-1"/>
                                <w:position w:val="-2"/>
                                <w:sz w:val="16"/>
                                <w:szCs w:val="16"/>
                              </w:rPr>
                              <w:t>t</w:t>
                            </w:r>
                            <w:r>
                              <w:rPr>
                                <w:rFonts w:ascii="Arial" w:eastAsia="Arial" w:hAnsi="Arial" w:cs="Arial"/>
                                <w:spacing w:val="6"/>
                                <w:position w:val="-2"/>
                                <w:sz w:val="16"/>
                                <w:szCs w:val="16"/>
                              </w:rPr>
                              <w:t>G</w:t>
                            </w:r>
                            <w:r>
                              <w:rPr>
                                <w:rFonts w:ascii="Arial" w:eastAsia="Arial" w:hAnsi="Arial" w:cs="Arial"/>
                                <w:spacing w:val="5"/>
                                <w:position w:val="-2"/>
                                <w:sz w:val="16"/>
                                <w:szCs w:val="16"/>
                              </w:rPr>
                              <w:t>r</w:t>
                            </w:r>
                            <w:r>
                              <w:rPr>
                                <w:rFonts w:ascii="Arial" w:eastAsia="Arial" w:hAnsi="Arial" w:cs="Arial"/>
                                <w:spacing w:val="8"/>
                                <w:position w:val="-2"/>
                                <w:sz w:val="16"/>
                                <w:szCs w:val="16"/>
                              </w:rPr>
                              <w:t>i</w:t>
                            </w:r>
                            <w:r>
                              <w:rPr>
                                <w:rFonts w:ascii="Arial" w:eastAsia="Arial" w:hAnsi="Arial" w:cs="Arial"/>
                                <w:spacing w:val="-2"/>
                                <w:position w:val="-2"/>
                                <w:sz w:val="16"/>
                                <w:szCs w:val="16"/>
                              </w:rPr>
                              <w:t>d</w:t>
                            </w:r>
                            <w:r>
                              <w:rPr>
                                <w:rFonts w:ascii="Arial" w:eastAsia="Arial" w:hAnsi="Arial" w:cs="Arial"/>
                                <w:spacing w:val="10"/>
                                <w:position w:val="-2"/>
                                <w:sz w:val="16"/>
                                <w:szCs w:val="16"/>
                              </w:rPr>
                              <w:t>B</w:t>
                            </w:r>
                            <w:r>
                              <w:rPr>
                                <w:rFonts w:ascii="Arial" w:eastAsia="Arial" w:hAnsi="Arial" w:cs="Arial"/>
                                <w:spacing w:val="5"/>
                                <w:position w:val="-2"/>
                                <w:sz w:val="16"/>
                                <w:szCs w:val="16"/>
                              </w:rPr>
                              <w:t>r</w:t>
                            </w:r>
                            <w:r>
                              <w:rPr>
                                <w:rFonts w:ascii="Arial" w:eastAsia="Arial" w:hAnsi="Arial" w:cs="Arial"/>
                                <w:spacing w:val="-2"/>
                                <w:position w:val="-2"/>
                                <w:sz w:val="16"/>
                                <w:szCs w:val="16"/>
                              </w:rPr>
                              <w:t>o</w:t>
                            </w:r>
                            <w:r>
                              <w:rPr>
                                <w:rFonts w:ascii="Arial" w:eastAsia="Arial" w:hAnsi="Arial" w:cs="Arial"/>
                                <w:spacing w:val="7"/>
                                <w:position w:val="-2"/>
                                <w:sz w:val="16"/>
                                <w:szCs w:val="16"/>
                              </w:rPr>
                              <w:t>k</w:t>
                            </w:r>
                            <w:r>
                              <w:rPr>
                                <w:rFonts w:ascii="Arial" w:eastAsia="Arial" w:hAnsi="Arial" w:cs="Arial"/>
                                <w:spacing w:val="-2"/>
                                <w:position w:val="-2"/>
                                <w:sz w:val="16"/>
                                <w:szCs w:val="16"/>
                              </w:rPr>
                              <w:t>e</w:t>
                            </w:r>
                            <w:r>
                              <w:rPr>
                                <w:rFonts w:ascii="Arial" w:eastAsia="Arial" w:hAnsi="Arial" w:cs="Arial"/>
                                <w:position w:val="-2"/>
                                <w:sz w:val="16"/>
                                <w:szCs w:val="16"/>
                              </w:rPr>
                              <w:t>r</w:t>
                            </w:r>
                            <w:r>
                              <w:rPr>
                                <w:rFonts w:ascii="Arial" w:eastAsia="Arial" w:hAnsi="Arial" w:cs="Arial"/>
                                <w:spacing w:val="-9"/>
                                <w:position w:val="-2"/>
                                <w:sz w:val="16"/>
                                <w:szCs w:val="16"/>
                              </w:rPr>
                              <w:t xml:space="preserve"> </w:t>
                            </w:r>
                            <w:r>
                              <w:rPr>
                                <w:rFonts w:ascii="Arial" w:eastAsia="Arial" w:hAnsi="Arial" w:cs="Arial"/>
                                <w:position w:val="-2"/>
                                <w:sz w:val="16"/>
                                <w:szCs w:val="16"/>
                              </w:rPr>
                              <w:tab/>
                            </w:r>
                            <w:r>
                              <w:rPr>
                                <w:rFonts w:ascii="Arial" w:eastAsia="Arial" w:hAnsi="Arial" w:cs="Arial"/>
                                <w:w w:val="103"/>
                                <w:position w:val="4"/>
                                <w:sz w:val="16"/>
                                <w:szCs w:val="16"/>
                              </w:rPr>
                              <w:t>3</w:t>
                            </w:r>
                          </w:p>
                          <w:p w14:paraId="04D31111" w14:textId="77777777" w:rsidR="00583B21" w:rsidRDefault="00583B21" w:rsidP="00583B21">
                            <w:pPr>
                              <w:spacing w:after="0" w:line="148" w:lineRule="exact"/>
                              <w:ind w:left="3381" w:right="5070"/>
                              <w:jc w:val="center"/>
                              <w:rPr>
                                <w:rFonts w:ascii="Arial" w:eastAsia="Arial" w:hAnsi="Arial" w:cs="Arial"/>
                                <w:sz w:val="16"/>
                                <w:szCs w:val="16"/>
                              </w:rPr>
                            </w:pPr>
                            <w:r>
                              <w:rPr>
                                <w:rFonts w:ascii="Arial" w:eastAsia="Arial" w:hAnsi="Arial" w:cs="Arial"/>
                                <w:w w:val="103"/>
                                <w:sz w:val="16"/>
                                <w:szCs w:val="16"/>
                              </w:rPr>
                              <w:t>6</w:t>
                            </w:r>
                          </w:p>
                          <w:p w14:paraId="304276B1" w14:textId="77777777" w:rsidR="00583B21" w:rsidRDefault="00583B21" w:rsidP="00583B21">
                            <w:pPr>
                              <w:spacing w:before="1" w:after="0" w:line="100" w:lineRule="exact"/>
                              <w:rPr>
                                <w:sz w:val="10"/>
                                <w:szCs w:val="10"/>
                              </w:rPr>
                            </w:pPr>
                          </w:p>
                          <w:p w14:paraId="00D04304" w14:textId="77777777" w:rsidR="00583B21" w:rsidRDefault="00583B21" w:rsidP="00583B21">
                            <w:pPr>
                              <w:spacing w:after="0" w:line="240" w:lineRule="auto"/>
                              <w:ind w:left="1444" w:right="-20"/>
                              <w:rPr>
                                <w:rFonts w:ascii="Arial" w:eastAsia="Arial" w:hAnsi="Arial" w:cs="Arial"/>
                                <w:sz w:val="16"/>
                                <w:szCs w:val="16"/>
                              </w:rPr>
                            </w:pPr>
                            <w:r>
                              <w:rPr>
                                <w:rFonts w:ascii="Arial" w:eastAsia="Arial" w:hAnsi="Arial" w:cs="Arial"/>
                                <w:w w:val="103"/>
                                <w:sz w:val="16"/>
                                <w:szCs w:val="16"/>
                              </w:rPr>
                              <w:t>2</w:t>
                            </w:r>
                          </w:p>
                          <w:p w14:paraId="50A79458" w14:textId="77777777" w:rsidR="00583B21" w:rsidRDefault="00583B21" w:rsidP="00583B21">
                            <w:pPr>
                              <w:spacing w:after="0" w:line="200" w:lineRule="exact"/>
                              <w:rPr>
                                <w:sz w:val="20"/>
                                <w:szCs w:val="20"/>
                              </w:rPr>
                            </w:pPr>
                          </w:p>
                          <w:p w14:paraId="47F2CE09" w14:textId="77777777" w:rsidR="00583B21" w:rsidRDefault="00583B21" w:rsidP="00583B21">
                            <w:pPr>
                              <w:spacing w:before="20" w:after="0" w:line="200" w:lineRule="exact"/>
                              <w:rPr>
                                <w:sz w:val="20"/>
                                <w:szCs w:val="20"/>
                              </w:rPr>
                            </w:pPr>
                          </w:p>
                          <w:p w14:paraId="48D6FAF2" w14:textId="77777777" w:rsidR="00583B21" w:rsidRDefault="00583B21" w:rsidP="00583B21">
                            <w:pPr>
                              <w:tabs>
                                <w:tab w:val="left" w:pos="4980"/>
                                <w:tab w:val="left" w:pos="6780"/>
                              </w:tabs>
                              <w:spacing w:after="0" w:line="235" w:lineRule="auto"/>
                              <w:ind w:left="3974" w:right="18" w:hanging="3354"/>
                              <w:rPr>
                                <w:rFonts w:ascii="Arial" w:eastAsia="Arial" w:hAnsi="Arial" w:cs="Arial"/>
                                <w:sz w:val="16"/>
                                <w:szCs w:val="16"/>
                              </w:rPr>
                            </w:pPr>
                            <w:r>
                              <w:rPr>
                                <w:rFonts w:ascii="Arial" w:eastAsia="Arial" w:hAnsi="Arial" w:cs="Arial"/>
                                <w:spacing w:val="10"/>
                                <w:position w:val="-3"/>
                                <w:sz w:val="16"/>
                                <w:szCs w:val="16"/>
                              </w:rPr>
                              <w:t>A</w:t>
                            </w:r>
                            <w:r>
                              <w:rPr>
                                <w:rFonts w:ascii="Arial" w:eastAsia="Arial" w:hAnsi="Arial" w:cs="Arial"/>
                                <w:spacing w:val="-2"/>
                                <w:position w:val="-3"/>
                                <w:sz w:val="16"/>
                                <w:szCs w:val="16"/>
                              </w:rPr>
                              <w:t>pp</w:t>
                            </w:r>
                            <w:r>
                              <w:rPr>
                                <w:rFonts w:ascii="Arial" w:eastAsia="Arial" w:hAnsi="Arial" w:cs="Arial"/>
                                <w:spacing w:val="8"/>
                                <w:position w:val="-3"/>
                                <w:sz w:val="16"/>
                                <w:szCs w:val="16"/>
                              </w:rPr>
                              <w:t>l</w:t>
                            </w:r>
                            <w:r>
                              <w:rPr>
                                <w:rFonts w:ascii="Arial" w:eastAsia="Arial" w:hAnsi="Arial" w:cs="Arial"/>
                                <w:spacing w:val="-2"/>
                                <w:position w:val="-3"/>
                                <w:sz w:val="16"/>
                                <w:szCs w:val="16"/>
                              </w:rPr>
                              <w:t>e</w:t>
                            </w:r>
                            <w:r>
                              <w:rPr>
                                <w:rFonts w:ascii="Arial" w:eastAsia="Arial" w:hAnsi="Arial" w:cs="Arial"/>
                                <w:spacing w:val="-1"/>
                                <w:position w:val="-3"/>
                                <w:sz w:val="16"/>
                                <w:szCs w:val="16"/>
                              </w:rPr>
                              <w:t>t</w:t>
                            </w:r>
                            <w:r>
                              <w:rPr>
                                <w:rFonts w:ascii="Arial" w:eastAsia="Arial" w:hAnsi="Arial" w:cs="Arial"/>
                                <w:spacing w:val="10"/>
                                <w:position w:val="-3"/>
                                <w:sz w:val="16"/>
                                <w:szCs w:val="16"/>
                              </w:rPr>
                              <w:t>V</w:t>
                            </w:r>
                            <w:r>
                              <w:rPr>
                                <w:rFonts w:ascii="Arial" w:eastAsia="Arial" w:hAnsi="Arial" w:cs="Arial"/>
                                <w:position w:val="-3"/>
                                <w:sz w:val="16"/>
                                <w:szCs w:val="16"/>
                              </w:rPr>
                              <w:t>C</w:t>
                            </w:r>
                            <w:r>
                              <w:rPr>
                                <w:rFonts w:ascii="Arial" w:eastAsia="Arial" w:hAnsi="Arial" w:cs="Arial"/>
                                <w:spacing w:val="-3"/>
                                <w:position w:val="-3"/>
                                <w:sz w:val="16"/>
                                <w:szCs w:val="16"/>
                              </w:rPr>
                              <w:t>M</w:t>
                            </w:r>
                            <w:r>
                              <w:rPr>
                                <w:rFonts w:ascii="Arial" w:eastAsia="Arial" w:hAnsi="Arial" w:cs="Arial"/>
                                <w:spacing w:val="-2"/>
                                <w:position w:val="-3"/>
                                <w:sz w:val="16"/>
                                <w:szCs w:val="16"/>
                              </w:rPr>
                              <w:t>a</w:t>
                            </w:r>
                            <w:r>
                              <w:rPr>
                                <w:rFonts w:ascii="Arial" w:eastAsia="Arial" w:hAnsi="Arial" w:cs="Arial"/>
                                <w:spacing w:val="8"/>
                                <w:position w:val="-3"/>
                                <w:sz w:val="16"/>
                                <w:szCs w:val="16"/>
                              </w:rPr>
                              <w:t>i</w:t>
                            </w:r>
                            <w:r>
                              <w:rPr>
                                <w:rFonts w:ascii="Arial" w:eastAsia="Arial" w:hAnsi="Arial" w:cs="Arial"/>
                                <w:position w:val="-3"/>
                                <w:sz w:val="16"/>
                                <w:szCs w:val="16"/>
                              </w:rPr>
                              <w:t>n</w:t>
                            </w:r>
                            <w:r>
                              <w:rPr>
                                <w:rFonts w:ascii="Arial" w:eastAsia="Arial" w:hAnsi="Arial" w:cs="Arial"/>
                                <w:spacing w:val="-14"/>
                                <w:position w:val="-3"/>
                                <w:sz w:val="16"/>
                                <w:szCs w:val="16"/>
                              </w:rPr>
                              <w:t xml:space="preserve"> </w:t>
                            </w:r>
                            <w:r>
                              <w:rPr>
                                <w:rFonts w:ascii="Arial" w:eastAsia="Arial" w:hAnsi="Arial" w:cs="Arial"/>
                                <w:position w:val="-3"/>
                                <w:sz w:val="16"/>
                                <w:szCs w:val="16"/>
                              </w:rPr>
                              <w:tab/>
                            </w:r>
                            <w:r>
                              <w:rPr>
                                <w:rFonts w:ascii="Arial" w:eastAsia="Arial" w:hAnsi="Arial" w:cs="Arial"/>
                                <w:position w:val="-3"/>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10"/>
                                <w:w w:val="103"/>
                                <w:sz w:val="16"/>
                                <w:szCs w:val="16"/>
                              </w:rPr>
                              <w:t>V</w:t>
                            </w:r>
                            <w:r>
                              <w:rPr>
                                <w:rFonts w:ascii="Arial" w:eastAsia="Arial" w:hAnsi="Arial" w:cs="Arial"/>
                                <w:spacing w:val="8"/>
                                <w:w w:val="103"/>
                                <w:sz w:val="16"/>
                                <w:szCs w:val="16"/>
                              </w:rPr>
                              <w:t>i</w:t>
                            </w:r>
                            <w:r>
                              <w:rPr>
                                <w:rFonts w:ascii="Arial" w:eastAsia="Arial" w:hAnsi="Arial" w:cs="Arial"/>
                                <w:spacing w:val="-2"/>
                                <w:w w:val="103"/>
                                <w:sz w:val="16"/>
                                <w:szCs w:val="16"/>
                              </w:rPr>
                              <w:t>e</w:t>
                            </w:r>
                            <w:r>
                              <w:rPr>
                                <w:rFonts w:ascii="Arial" w:eastAsia="Arial" w:hAnsi="Arial" w:cs="Arial"/>
                                <w:w w:val="103"/>
                                <w:sz w:val="16"/>
                                <w:szCs w:val="16"/>
                              </w:rPr>
                              <w:t>w</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1"/>
                                <w:sz w:val="16"/>
                                <w:szCs w:val="16"/>
                              </w:rPr>
                              <w:t>t::</w:t>
                            </w:r>
                            <w:proofErr w:type="gramStart"/>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 xml:space="preserve">s </w:t>
                            </w:r>
                            <w:r>
                              <w:rPr>
                                <w:rFonts w:ascii="Arial" w:eastAsia="Arial" w:hAnsi="Arial" w:cs="Arial"/>
                                <w:spacing w:val="7"/>
                                <w:sz w:val="16"/>
                                <w:szCs w:val="16"/>
                              </w:rPr>
                              <w:t xml:space="preserve"> </w:t>
                            </w:r>
                            <w:r>
                              <w:rPr>
                                <w:rFonts w:ascii="Arial" w:eastAsia="Arial" w:hAnsi="Arial" w:cs="Arial"/>
                                <w:spacing w:val="-57"/>
                                <w:position w:val="-14"/>
                                <w:sz w:val="16"/>
                                <w:szCs w:val="16"/>
                              </w:rPr>
                              <w:t>n</w:t>
                            </w:r>
                            <w:r>
                              <w:rPr>
                                <w:rFonts w:ascii="Arial" w:eastAsia="Arial" w:hAnsi="Arial" w:cs="Arial"/>
                                <w:spacing w:val="-72"/>
                                <w:position w:val="-11"/>
                                <w:sz w:val="16"/>
                                <w:szCs w:val="16"/>
                              </w:rPr>
                              <w:t>b</w:t>
                            </w:r>
                            <w:r>
                              <w:rPr>
                                <w:rFonts w:ascii="Arial" w:eastAsia="Arial" w:hAnsi="Arial" w:cs="Arial"/>
                                <w:spacing w:val="-14"/>
                                <w:w w:val="102"/>
                                <w:position w:val="-6"/>
                                <w:sz w:val="16"/>
                                <w:szCs w:val="16"/>
                              </w:rPr>
                              <w:t>:</w:t>
                            </w:r>
                            <w:r>
                              <w:rPr>
                                <w:rFonts w:ascii="Arial" w:eastAsia="Arial" w:hAnsi="Arial" w:cs="Arial"/>
                                <w:spacing w:val="-57"/>
                                <w:w w:val="103"/>
                                <w:position w:val="-3"/>
                                <w:sz w:val="16"/>
                                <w:szCs w:val="16"/>
                              </w:rPr>
                              <w:t>1</w:t>
                            </w:r>
                            <w:r>
                              <w:rPr>
                                <w:rFonts w:ascii="Arial" w:eastAsia="Arial" w:hAnsi="Arial" w:cs="Arial"/>
                                <w:w w:val="103"/>
                                <w:sz w:val="16"/>
                                <w:szCs w:val="16"/>
                              </w:rPr>
                              <w:t>0</w:t>
                            </w:r>
                            <w:proofErr w:type="gramEnd"/>
                          </w:p>
                          <w:p w14:paraId="7A660148" w14:textId="77777777" w:rsidR="00583B21" w:rsidRDefault="00583B21" w:rsidP="00583B21">
                            <w:pPr>
                              <w:spacing w:after="0" w:line="133" w:lineRule="exact"/>
                              <w:ind w:right="2696"/>
                              <w:jc w:val="right"/>
                              <w:rPr>
                                <w:rFonts w:ascii="Arial" w:eastAsia="Arial" w:hAnsi="Arial" w:cs="Arial"/>
                                <w:sz w:val="16"/>
                                <w:szCs w:val="16"/>
                              </w:rPr>
                            </w:pPr>
                            <w:r>
                              <w:rPr>
                                <w:rFonts w:ascii="Arial" w:eastAsia="Arial" w:hAnsi="Arial" w:cs="Arial"/>
                                <w:w w:val="103"/>
                                <w:position w:val="1"/>
                                <w:sz w:val="16"/>
                                <w:szCs w:val="16"/>
                              </w:rPr>
                              <w:t>7</w:t>
                            </w:r>
                          </w:p>
                          <w:p w14:paraId="364C3286" w14:textId="77777777" w:rsidR="00583B21" w:rsidRDefault="00583B21" w:rsidP="00583B21">
                            <w:pPr>
                              <w:spacing w:after="0" w:line="71" w:lineRule="exact"/>
                              <w:ind w:right="2696"/>
                              <w:jc w:val="right"/>
                              <w:rPr>
                                <w:rFonts w:ascii="Arial" w:eastAsia="Arial" w:hAnsi="Arial" w:cs="Arial"/>
                                <w:sz w:val="16"/>
                                <w:szCs w:val="16"/>
                              </w:rPr>
                            </w:pPr>
                            <w:r>
                              <w:rPr>
                                <w:rFonts w:ascii="Arial" w:eastAsia="Arial" w:hAnsi="Arial" w:cs="Arial"/>
                                <w:w w:val="102"/>
                                <w:sz w:val="16"/>
                                <w:szCs w:val="16"/>
                              </w:rPr>
                              <w:t>:</w:t>
                            </w:r>
                          </w:p>
                          <w:p w14:paraId="243B12D4" w14:textId="77777777" w:rsidR="00583B21" w:rsidRDefault="00583B21" w:rsidP="00583B21">
                            <w:pPr>
                              <w:spacing w:after="0" w:line="98" w:lineRule="exact"/>
                              <w:ind w:right="2696"/>
                              <w:jc w:val="right"/>
                              <w:rPr>
                                <w:rFonts w:ascii="Arial" w:eastAsia="Arial" w:hAnsi="Arial" w:cs="Arial"/>
                                <w:sz w:val="16"/>
                                <w:szCs w:val="16"/>
                              </w:rPr>
                            </w:pPr>
                            <w:proofErr w:type="gramStart"/>
                            <w:r>
                              <w:rPr>
                                <w:rFonts w:ascii="Arial" w:eastAsia="Arial" w:hAnsi="Arial" w:cs="Arial"/>
                                <w:w w:val="103"/>
                                <w:sz w:val="16"/>
                                <w:szCs w:val="16"/>
                              </w:rPr>
                              <w:t>b</w:t>
                            </w:r>
                            <w:proofErr w:type="gramEnd"/>
                          </w:p>
                          <w:p w14:paraId="094E01D2" w14:textId="77777777" w:rsidR="00583B21" w:rsidRDefault="00583B21" w:rsidP="00583B21">
                            <w:pPr>
                              <w:spacing w:after="0" w:line="116" w:lineRule="exact"/>
                              <w:ind w:right="2696"/>
                              <w:jc w:val="right"/>
                              <w:rPr>
                                <w:rFonts w:ascii="Arial" w:eastAsia="Arial" w:hAnsi="Arial" w:cs="Arial"/>
                                <w:sz w:val="16"/>
                                <w:szCs w:val="16"/>
                              </w:rPr>
                            </w:pPr>
                            <w:proofErr w:type="gramStart"/>
                            <w:r>
                              <w:rPr>
                                <w:rFonts w:ascii="Arial" w:eastAsia="Arial" w:hAnsi="Arial" w:cs="Arial"/>
                                <w:w w:val="103"/>
                                <w:position w:val="1"/>
                                <w:sz w:val="16"/>
                                <w:szCs w:val="16"/>
                              </w:rPr>
                              <w:t>n</w:t>
                            </w:r>
                            <w:proofErr w:type="gramEnd"/>
                          </w:p>
                          <w:p w14:paraId="10A88E9D" w14:textId="77777777" w:rsidR="00583B21" w:rsidRDefault="00583B21" w:rsidP="00583B21">
                            <w:pPr>
                              <w:spacing w:before="2" w:after="0" w:line="280" w:lineRule="exact"/>
                              <w:rPr>
                                <w:sz w:val="28"/>
                                <w:szCs w:val="28"/>
                              </w:rPr>
                            </w:pPr>
                          </w:p>
                          <w:p w14:paraId="2D73CECA" w14:textId="77777777" w:rsidR="00583B21" w:rsidRDefault="00583B21" w:rsidP="00583B21">
                            <w:pPr>
                              <w:tabs>
                                <w:tab w:val="left" w:pos="2580"/>
                                <w:tab w:val="left" w:pos="4820"/>
                              </w:tabs>
                              <w:spacing w:after="0" w:line="240" w:lineRule="auto"/>
                              <w:ind w:left="18" w:right="2494"/>
                              <w:jc w:val="center"/>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8"/>
                                <w:sz w:val="16"/>
                                <w:szCs w:val="16"/>
                              </w:rPr>
                              <w:t>i</w:t>
                            </w:r>
                            <w:r>
                              <w:rPr>
                                <w:rFonts w:ascii="Arial" w:eastAsia="Arial" w:hAnsi="Arial" w:cs="Arial"/>
                                <w:spacing w:val="-2"/>
                                <w:sz w:val="16"/>
                                <w:szCs w:val="16"/>
                              </w:rPr>
                              <w:t>d2</w:t>
                            </w:r>
                            <w:r>
                              <w:rPr>
                                <w:rFonts w:ascii="Arial" w:eastAsia="Arial" w:hAnsi="Arial" w:cs="Arial"/>
                                <w:spacing w:val="10"/>
                                <w:sz w:val="16"/>
                                <w:szCs w:val="16"/>
                              </w:rPr>
                              <w:t>P</w:t>
                            </w:r>
                            <w:r>
                              <w:rPr>
                                <w:rFonts w:ascii="Arial" w:eastAsia="Arial" w:hAnsi="Arial" w:cs="Arial"/>
                                <w:spacing w:val="-2"/>
                                <w:sz w:val="16"/>
                                <w:szCs w:val="16"/>
                              </w:rPr>
                              <w:t>o</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z w:val="16"/>
                                <w:szCs w:val="16"/>
                              </w:rPr>
                              <w:t>y</w:t>
                            </w:r>
                            <w:r>
                              <w:rPr>
                                <w:rFonts w:ascii="Arial" w:eastAsia="Arial" w:hAnsi="Arial" w:cs="Arial"/>
                                <w:spacing w:val="-3"/>
                                <w:sz w:val="16"/>
                                <w:szCs w:val="16"/>
                              </w:rPr>
                              <w:t xml:space="preserve"> </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z w:val="16"/>
                                <w:szCs w:val="16"/>
                              </w:rPr>
                              <w:t>r</w:t>
                            </w:r>
                            <w:r>
                              <w:rPr>
                                <w:rFonts w:ascii="Arial" w:eastAsia="Arial" w:hAnsi="Arial" w:cs="Arial"/>
                                <w:spacing w:val="-10"/>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7"/>
                                <w:w w:val="103"/>
                                <w:sz w:val="16"/>
                                <w:szCs w:val="16"/>
                              </w:rPr>
                              <w:t>ss</w:t>
                            </w:r>
                            <w:r>
                              <w:rPr>
                                <w:rFonts w:ascii="Arial" w:eastAsia="Arial" w:hAnsi="Arial" w:cs="Arial"/>
                                <w:spacing w:val="8"/>
                                <w:w w:val="103"/>
                                <w:sz w:val="16"/>
                                <w:szCs w:val="16"/>
                              </w:rPr>
                              <w:t>i</w:t>
                            </w:r>
                            <w:r>
                              <w:rPr>
                                <w:rFonts w:ascii="Arial" w:eastAsia="Arial" w:hAnsi="Arial" w:cs="Arial"/>
                                <w:spacing w:val="-2"/>
                                <w:w w:val="103"/>
                                <w:sz w:val="16"/>
                                <w:szCs w:val="16"/>
                              </w:rPr>
                              <w:t>onLog</w:t>
                            </w:r>
                            <w:r>
                              <w:rPr>
                                <w:rFonts w:ascii="Arial" w:eastAsia="Arial" w:hAnsi="Arial" w:cs="Arial"/>
                                <w:spacing w:val="8"/>
                                <w:w w:val="103"/>
                                <w:sz w:val="16"/>
                                <w:szCs w:val="16"/>
                              </w:rPr>
                              <w:t>i</w:t>
                            </w:r>
                            <w:r>
                              <w:rPr>
                                <w:rFonts w:ascii="Arial" w:eastAsia="Arial" w:hAnsi="Arial" w:cs="Arial"/>
                                <w:w w:val="103"/>
                                <w:sz w:val="16"/>
                                <w:szCs w:val="16"/>
                              </w:rPr>
                              <w:t>c</w:t>
                            </w:r>
                          </w:p>
                          <w:p w14:paraId="4ED0E63C" w14:textId="77777777" w:rsidR="00583B21" w:rsidRDefault="00583B21" w:rsidP="00583B21">
                            <w:pPr>
                              <w:spacing w:before="2" w:after="0" w:line="170" w:lineRule="exact"/>
                              <w:rPr>
                                <w:sz w:val="17"/>
                                <w:szCs w:val="17"/>
                              </w:rPr>
                            </w:pPr>
                          </w:p>
                          <w:p w14:paraId="3F1D773F" w14:textId="77777777" w:rsidR="00583B21" w:rsidRDefault="00583B21" w:rsidP="00583B21">
                            <w:pPr>
                              <w:tabs>
                                <w:tab w:val="left" w:pos="6580"/>
                              </w:tabs>
                              <w:spacing w:after="0" w:line="240" w:lineRule="auto"/>
                              <w:ind w:left="4294" w:right="-20"/>
                              <w:rPr>
                                <w:rFonts w:ascii="Arial" w:eastAsia="Arial" w:hAnsi="Arial" w:cs="Arial"/>
                                <w:sz w:val="16"/>
                                <w:szCs w:val="16"/>
                              </w:rPr>
                            </w:pPr>
                            <w:r>
                              <w:rPr>
                                <w:rFonts w:ascii="Arial" w:eastAsia="Arial" w:hAnsi="Arial" w:cs="Arial"/>
                                <w:sz w:val="16"/>
                                <w:szCs w:val="16"/>
                              </w:rPr>
                              <w:t>8</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position w:val="2"/>
                                <w:sz w:val="16"/>
                                <w:szCs w:val="16"/>
                              </w:rPr>
                              <w:t>4</w:t>
                            </w:r>
                          </w:p>
                          <w:p w14:paraId="6874717E" w14:textId="77777777" w:rsidR="00583B21" w:rsidRDefault="00583B21" w:rsidP="00583B21">
                            <w:pPr>
                              <w:spacing w:before="26" w:after="0" w:line="165" w:lineRule="exact"/>
                              <w:ind w:left="4262" w:right="4239"/>
                              <w:jc w:val="center"/>
                              <w:rPr>
                                <w:rFonts w:ascii="Arial" w:eastAsia="Arial" w:hAnsi="Arial" w:cs="Arial"/>
                                <w:sz w:val="16"/>
                                <w:szCs w:val="16"/>
                              </w:rPr>
                            </w:pPr>
                            <w:r>
                              <w:rPr>
                                <w:rFonts w:ascii="Arial" w:eastAsia="Arial" w:hAnsi="Arial" w:cs="Arial"/>
                                <w:w w:val="103"/>
                                <w:position w:val="-2"/>
                                <w:sz w:val="16"/>
                                <w:szCs w:val="16"/>
                              </w:rPr>
                              <w:t>5</w:t>
                            </w:r>
                          </w:p>
                          <w:p w14:paraId="5632E529" w14:textId="77777777" w:rsidR="00583B21" w:rsidRDefault="00583B21" w:rsidP="00583B21">
                            <w:pPr>
                              <w:spacing w:after="0" w:line="109" w:lineRule="exact"/>
                              <w:ind w:left="3473" w:right="4962"/>
                              <w:jc w:val="center"/>
                              <w:rPr>
                                <w:rFonts w:ascii="Arial" w:eastAsia="Arial" w:hAnsi="Arial" w:cs="Arial"/>
                                <w:sz w:val="16"/>
                                <w:szCs w:val="16"/>
                              </w:rPr>
                            </w:pPr>
                            <w:r>
                              <w:rPr>
                                <w:rFonts w:ascii="Arial" w:eastAsia="Arial" w:hAnsi="Arial" w:cs="Arial"/>
                                <w:w w:val="103"/>
                                <w:position w:val="1"/>
                                <w:sz w:val="16"/>
                                <w:szCs w:val="16"/>
                              </w:rPr>
                              <w:t>9</w:t>
                            </w:r>
                          </w:p>
                          <w:p w14:paraId="798E2F6E" w14:textId="77777777" w:rsidR="00583B21" w:rsidRDefault="00583B21" w:rsidP="00583B21">
                            <w:pPr>
                              <w:spacing w:after="0" w:line="200" w:lineRule="exact"/>
                              <w:rPr>
                                <w:sz w:val="20"/>
                                <w:szCs w:val="20"/>
                              </w:rPr>
                            </w:pPr>
                          </w:p>
                          <w:p w14:paraId="5EBE917C" w14:textId="77777777" w:rsidR="00583B21" w:rsidRDefault="00583B21" w:rsidP="00583B21">
                            <w:pPr>
                              <w:spacing w:before="12" w:after="0" w:line="220" w:lineRule="exact"/>
                            </w:pPr>
                          </w:p>
                          <w:p w14:paraId="4FE02C12" w14:textId="77777777" w:rsidR="00583B21" w:rsidRDefault="00583B21" w:rsidP="00583B21">
                            <w:pPr>
                              <w:tabs>
                                <w:tab w:val="left" w:pos="2080"/>
                                <w:tab w:val="left" w:pos="4800"/>
                              </w:tabs>
                              <w:spacing w:after="0" w:line="240" w:lineRule="auto"/>
                              <w:ind w:right="2652"/>
                              <w:jc w:val="right"/>
                              <w:rPr>
                                <w:rFonts w:ascii="Arial" w:eastAsia="Arial" w:hAnsi="Arial" w:cs="Arial"/>
                                <w:sz w:val="16"/>
                                <w:szCs w:val="16"/>
                              </w:rPr>
                            </w:pPr>
                            <w:r>
                              <w:rPr>
                                <w:rFonts w:ascii="Arial" w:eastAsia="Arial" w:hAnsi="Arial" w:cs="Arial"/>
                                <w:spacing w:val="10"/>
                                <w:position w:val="6"/>
                                <w:sz w:val="16"/>
                                <w:szCs w:val="16"/>
                              </w:rPr>
                              <w:t>S</w:t>
                            </w:r>
                            <w:r>
                              <w:rPr>
                                <w:rFonts w:ascii="Arial" w:eastAsia="Arial" w:hAnsi="Arial" w:cs="Arial"/>
                                <w:spacing w:val="-2"/>
                                <w:position w:val="6"/>
                                <w:sz w:val="16"/>
                                <w:szCs w:val="16"/>
                              </w:rPr>
                              <w:t>en</w:t>
                            </w:r>
                            <w:r>
                              <w:rPr>
                                <w:rFonts w:ascii="Arial" w:eastAsia="Arial" w:hAnsi="Arial" w:cs="Arial"/>
                                <w:spacing w:val="7"/>
                                <w:position w:val="6"/>
                                <w:sz w:val="16"/>
                                <w:szCs w:val="16"/>
                              </w:rPr>
                              <w:t>s</w:t>
                            </w:r>
                            <w:r>
                              <w:rPr>
                                <w:rFonts w:ascii="Arial" w:eastAsia="Arial" w:hAnsi="Arial" w:cs="Arial"/>
                                <w:spacing w:val="-2"/>
                                <w:position w:val="6"/>
                                <w:sz w:val="16"/>
                                <w:szCs w:val="16"/>
                              </w:rPr>
                              <w:t>o</w:t>
                            </w:r>
                            <w:r>
                              <w:rPr>
                                <w:rFonts w:ascii="Arial" w:eastAsia="Arial" w:hAnsi="Arial" w:cs="Arial"/>
                                <w:spacing w:val="5"/>
                                <w:position w:val="6"/>
                                <w:sz w:val="16"/>
                                <w:szCs w:val="16"/>
                              </w:rPr>
                              <w:t>r</w:t>
                            </w:r>
                            <w:r>
                              <w:rPr>
                                <w:rFonts w:ascii="Arial" w:eastAsia="Arial" w:hAnsi="Arial" w:cs="Arial"/>
                                <w:spacing w:val="10"/>
                                <w:position w:val="6"/>
                                <w:sz w:val="16"/>
                                <w:szCs w:val="16"/>
                              </w:rPr>
                              <w:t>P</w:t>
                            </w:r>
                            <w:r>
                              <w:rPr>
                                <w:rFonts w:ascii="Arial" w:eastAsia="Arial" w:hAnsi="Arial" w:cs="Arial"/>
                                <w:spacing w:val="-2"/>
                                <w:position w:val="6"/>
                                <w:sz w:val="16"/>
                                <w:szCs w:val="16"/>
                              </w:rPr>
                              <w:t>o</w:t>
                            </w:r>
                            <w:r>
                              <w:rPr>
                                <w:rFonts w:ascii="Arial" w:eastAsia="Arial" w:hAnsi="Arial" w:cs="Arial"/>
                                <w:spacing w:val="8"/>
                                <w:position w:val="6"/>
                                <w:sz w:val="16"/>
                                <w:szCs w:val="16"/>
                              </w:rPr>
                              <w:t>li</w:t>
                            </w:r>
                            <w:r>
                              <w:rPr>
                                <w:rFonts w:ascii="Arial" w:eastAsia="Arial" w:hAnsi="Arial" w:cs="Arial"/>
                                <w:spacing w:val="7"/>
                                <w:position w:val="6"/>
                                <w:sz w:val="16"/>
                                <w:szCs w:val="16"/>
                              </w:rPr>
                              <w:t>c</w:t>
                            </w:r>
                            <w:r>
                              <w:rPr>
                                <w:rFonts w:ascii="Arial" w:eastAsia="Arial" w:hAnsi="Arial" w:cs="Arial"/>
                                <w:position w:val="6"/>
                                <w:sz w:val="16"/>
                                <w:szCs w:val="16"/>
                              </w:rPr>
                              <w:t>y</w:t>
                            </w:r>
                            <w:r>
                              <w:rPr>
                                <w:rFonts w:ascii="Arial" w:eastAsia="Arial" w:hAnsi="Arial" w:cs="Arial"/>
                                <w:spacing w:val="-16"/>
                                <w:position w:val="6"/>
                                <w:sz w:val="16"/>
                                <w:szCs w:val="16"/>
                              </w:rPr>
                              <w:t xml:space="preserve"> </w:t>
                            </w:r>
                            <w:r>
                              <w:rPr>
                                <w:rFonts w:ascii="Arial" w:eastAsia="Arial" w:hAnsi="Arial" w:cs="Arial"/>
                                <w:position w:val="6"/>
                                <w:sz w:val="16"/>
                                <w:szCs w:val="16"/>
                              </w:rPr>
                              <w:tab/>
                            </w: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8"/>
                                <w:sz w:val="16"/>
                                <w:szCs w:val="16"/>
                              </w:rPr>
                              <w:t>i</w:t>
                            </w:r>
                            <w:r>
                              <w:rPr>
                                <w:rFonts w:ascii="Arial" w:eastAsia="Arial" w:hAnsi="Arial" w:cs="Arial"/>
                                <w:spacing w:val="-2"/>
                                <w:sz w:val="16"/>
                                <w:szCs w:val="16"/>
                              </w:rPr>
                              <w:t>d2</w:t>
                            </w:r>
                            <w:r>
                              <w:rPr>
                                <w:rFonts w:ascii="Arial" w:eastAsia="Arial" w:hAnsi="Arial" w:cs="Arial"/>
                                <w:sz w:val="16"/>
                                <w:szCs w:val="16"/>
                              </w:rPr>
                              <w:t>R</w:t>
                            </w:r>
                            <w:r>
                              <w:rPr>
                                <w:rFonts w:ascii="Arial" w:eastAsia="Arial" w:hAnsi="Arial" w:cs="Arial"/>
                                <w:spacing w:val="-2"/>
                                <w:sz w:val="16"/>
                                <w:szCs w:val="16"/>
                              </w:rPr>
                              <w:t>e</w:t>
                            </w:r>
                            <w:r>
                              <w:rPr>
                                <w:rFonts w:ascii="Arial" w:eastAsia="Arial" w:hAnsi="Arial" w:cs="Arial"/>
                                <w:spacing w:val="7"/>
                                <w:sz w:val="16"/>
                                <w:szCs w:val="16"/>
                              </w:rPr>
                              <w:t>s</w:t>
                            </w:r>
                            <w:r>
                              <w:rPr>
                                <w:rFonts w:ascii="Arial" w:eastAsia="Arial" w:hAnsi="Arial" w:cs="Arial"/>
                                <w:spacing w:val="-2"/>
                                <w:sz w:val="16"/>
                                <w:szCs w:val="16"/>
                              </w:rPr>
                              <w:t>ou</w:t>
                            </w:r>
                            <w:r>
                              <w:rPr>
                                <w:rFonts w:ascii="Arial" w:eastAsia="Arial" w:hAnsi="Arial" w:cs="Arial"/>
                                <w:spacing w:val="5"/>
                                <w:sz w:val="16"/>
                                <w:szCs w:val="16"/>
                              </w:rPr>
                              <w:t>r</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5"/>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w w:val="103"/>
                                <w:sz w:val="16"/>
                                <w:szCs w:val="16"/>
                              </w:rPr>
                              <w:t>R</w:t>
                            </w:r>
                            <w:r>
                              <w:rPr>
                                <w:rFonts w:ascii="Arial" w:eastAsia="Arial" w:hAnsi="Arial" w:cs="Arial"/>
                                <w:spacing w:val="-2"/>
                                <w:w w:val="103"/>
                                <w:sz w:val="16"/>
                                <w:szCs w:val="16"/>
                              </w:rPr>
                              <w:t>e</w:t>
                            </w:r>
                            <w:r>
                              <w:rPr>
                                <w:rFonts w:ascii="Arial" w:eastAsia="Arial" w:hAnsi="Arial" w:cs="Arial"/>
                                <w:spacing w:val="7"/>
                                <w:w w:val="103"/>
                                <w:sz w:val="16"/>
                                <w:szCs w:val="16"/>
                              </w:rPr>
                              <w:t>s</w:t>
                            </w:r>
                            <w:r>
                              <w:rPr>
                                <w:rFonts w:ascii="Arial" w:eastAsia="Arial" w:hAnsi="Arial" w:cs="Arial"/>
                                <w:spacing w:val="-2"/>
                                <w:w w:val="103"/>
                                <w:sz w:val="16"/>
                                <w:szCs w:val="16"/>
                              </w:rPr>
                              <w:t>ou</w:t>
                            </w:r>
                            <w:r>
                              <w:rPr>
                                <w:rFonts w:ascii="Arial" w:eastAsia="Arial" w:hAnsi="Arial" w:cs="Arial"/>
                                <w:spacing w:val="5"/>
                                <w:w w:val="103"/>
                                <w:sz w:val="16"/>
                                <w:szCs w:val="16"/>
                              </w:rPr>
                              <w:t>r</w:t>
                            </w:r>
                            <w:r>
                              <w:rPr>
                                <w:rFonts w:ascii="Arial" w:eastAsia="Arial" w:hAnsi="Arial" w:cs="Arial"/>
                                <w:spacing w:val="7"/>
                                <w:w w:val="103"/>
                                <w:sz w:val="16"/>
                                <w:szCs w:val="16"/>
                              </w:rPr>
                              <w:t>c</w:t>
                            </w:r>
                            <w:r>
                              <w:rPr>
                                <w:rFonts w:ascii="Arial" w:eastAsia="Arial" w:hAnsi="Arial" w:cs="Arial"/>
                                <w:w w:val="103"/>
                                <w:sz w:val="16"/>
                                <w:szCs w:val="16"/>
                              </w:rPr>
                              <w: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82" o:spid="_x0000_s1064" type="#_x0000_t202" style="position:absolute;left:0;text-align:left;margin-left:90.4pt;margin-top:47.35pt;width:433.85pt;height:303.2pt;z-index:-251242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" filled="f" stroked="f">
                <v:textbox inset="0,0,0,0">
                  <w:txbxContent>
                    <w:p w14:paraId="3A4CB46D" w14:textId="77777777" w:rsidR="00583B21" w:rsidRDefault="00583B21" w:rsidP="00583B21">
                      <w:pPr>
                        <w:spacing w:before="5" w:after="0" w:line="240" w:lineRule="auto"/>
                        <w:ind w:left="2927" w:right="5483"/>
                        <w:jc w:val="center"/>
                        <w:rPr>
                          <w:rFonts w:ascii="Arial" w:eastAsia="Arial" w:hAnsi="Arial" w:cs="Arial"/>
                          <w:sz w:val="16"/>
                          <w:szCs w:val="16"/>
                        </w:rPr>
                      </w:pPr>
                      <w:r>
                        <w:rPr>
                          <w:rFonts w:ascii="Arial" w:eastAsia="Arial" w:hAnsi="Arial" w:cs="Arial"/>
                          <w:spacing w:val="-2"/>
                          <w:w w:val="103"/>
                          <w:sz w:val="16"/>
                          <w:szCs w:val="16"/>
                        </w:rPr>
                        <w:t>1</w:t>
                      </w:r>
                      <w:r>
                        <w:rPr>
                          <w:rFonts w:ascii="Arial" w:eastAsia="Arial" w:hAnsi="Arial" w:cs="Arial"/>
                          <w:w w:val="103"/>
                          <w:sz w:val="16"/>
                          <w:szCs w:val="16"/>
                        </w:rPr>
                        <w:t>2</w:t>
                      </w:r>
                    </w:p>
                    <w:p w14:paraId="2BB2917D" w14:textId="77777777" w:rsidR="00583B21" w:rsidRDefault="00583B21" w:rsidP="00583B21">
                      <w:pPr>
                        <w:spacing w:before="7" w:after="0" w:line="200" w:lineRule="exact"/>
                        <w:rPr>
                          <w:sz w:val="20"/>
                          <w:szCs w:val="20"/>
                        </w:rPr>
                      </w:pPr>
                    </w:p>
                    <w:p w14:paraId="7C8444B8" w14:textId="77777777" w:rsidR="00583B21" w:rsidRDefault="00583B21" w:rsidP="00583B21">
                      <w:pPr>
                        <w:tabs>
                          <w:tab w:val="left" w:pos="4380"/>
                        </w:tabs>
                        <w:spacing w:after="0" w:line="240" w:lineRule="auto"/>
                        <w:ind w:left="678" w:right="2281"/>
                        <w:jc w:val="center"/>
                        <w:rPr>
                          <w:rFonts w:ascii="Arial" w:eastAsia="Arial" w:hAnsi="Arial" w:cs="Arial"/>
                          <w:sz w:val="16"/>
                          <w:szCs w:val="16"/>
                        </w:rPr>
                      </w:pPr>
                      <w:r>
                        <w:rPr>
                          <w:rFonts w:ascii="Arial" w:eastAsia="Arial" w:hAnsi="Arial" w:cs="Arial"/>
                          <w:spacing w:val="10"/>
                          <w:sz w:val="16"/>
                          <w:szCs w:val="16"/>
                        </w:rPr>
                        <w:t>A</w:t>
                      </w:r>
                      <w:r>
                        <w:rPr>
                          <w:rFonts w:ascii="Arial" w:eastAsia="Arial" w:hAnsi="Arial" w:cs="Arial"/>
                          <w:spacing w:val="-2"/>
                          <w:sz w:val="16"/>
                          <w:szCs w:val="16"/>
                        </w:rPr>
                        <w:t>pp</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pacing w:val="-2"/>
                          <w:sz w:val="16"/>
                          <w:szCs w:val="16"/>
                        </w:rPr>
                        <w:t>a</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21"/>
                          <w:sz w:val="16"/>
                          <w:szCs w:val="16"/>
                        </w:rPr>
                        <w:t xml:space="preserve"> </w:t>
                      </w:r>
                      <w:r>
                        <w:rPr>
                          <w:rFonts w:ascii="Arial" w:eastAsia="Arial" w:hAnsi="Arial" w:cs="Arial"/>
                          <w:sz w:val="16"/>
                          <w:szCs w:val="16"/>
                        </w:rPr>
                        <w:tab/>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6"/>
                          <w:w w:val="103"/>
                          <w:sz w:val="16"/>
                          <w:szCs w:val="16"/>
                        </w:rPr>
                        <w:t>G</w:t>
                      </w:r>
                      <w:r>
                        <w:rPr>
                          <w:rFonts w:ascii="Arial" w:eastAsia="Arial" w:hAnsi="Arial" w:cs="Arial"/>
                          <w:spacing w:val="5"/>
                          <w:w w:val="103"/>
                          <w:sz w:val="16"/>
                          <w:szCs w:val="16"/>
                        </w:rPr>
                        <w:t>r</w:t>
                      </w:r>
                      <w:r>
                        <w:rPr>
                          <w:rFonts w:ascii="Arial" w:eastAsia="Arial" w:hAnsi="Arial" w:cs="Arial"/>
                          <w:spacing w:val="8"/>
                          <w:w w:val="103"/>
                          <w:sz w:val="16"/>
                          <w:szCs w:val="16"/>
                        </w:rPr>
                        <w:t>i</w:t>
                      </w:r>
                      <w:r>
                        <w:rPr>
                          <w:rFonts w:ascii="Arial" w:eastAsia="Arial" w:hAnsi="Arial" w:cs="Arial"/>
                          <w:spacing w:val="-2"/>
                          <w:w w:val="103"/>
                          <w:sz w:val="16"/>
                          <w:szCs w:val="16"/>
                        </w:rPr>
                        <w:t>d</w:t>
                      </w:r>
                      <w:r>
                        <w:rPr>
                          <w:rFonts w:ascii="Arial" w:eastAsia="Arial" w:hAnsi="Arial" w:cs="Arial"/>
                          <w:w w:val="103"/>
                          <w:sz w:val="16"/>
                          <w:szCs w:val="16"/>
                        </w:rPr>
                        <w:t>C</w:t>
                      </w:r>
                      <w:r>
                        <w:rPr>
                          <w:rFonts w:ascii="Arial" w:eastAsia="Arial" w:hAnsi="Arial" w:cs="Arial"/>
                          <w:spacing w:val="-2"/>
                          <w:w w:val="103"/>
                          <w:sz w:val="16"/>
                          <w:szCs w:val="16"/>
                        </w:rPr>
                        <w:t>hangeL</w:t>
                      </w:r>
                      <w:r>
                        <w:rPr>
                          <w:rFonts w:ascii="Arial" w:eastAsia="Arial" w:hAnsi="Arial" w:cs="Arial"/>
                          <w:spacing w:val="8"/>
                          <w:w w:val="103"/>
                          <w:sz w:val="16"/>
                          <w:szCs w:val="16"/>
                        </w:rPr>
                        <w:t>i</w:t>
                      </w:r>
                      <w:r>
                        <w:rPr>
                          <w:rFonts w:ascii="Arial" w:eastAsia="Arial" w:hAnsi="Arial" w:cs="Arial"/>
                          <w:spacing w:val="7"/>
                          <w:w w:val="103"/>
                          <w:sz w:val="16"/>
                          <w:szCs w:val="16"/>
                        </w:rPr>
                        <w:t>s</w:t>
                      </w:r>
                      <w:r>
                        <w:rPr>
                          <w:rFonts w:ascii="Arial" w:eastAsia="Arial" w:hAnsi="Arial" w:cs="Arial"/>
                          <w:spacing w:val="-1"/>
                          <w:w w:val="102"/>
                          <w:sz w:val="16"/>
                          <w:szCs w:val="16"/>
                        </w:rPr>
                        <w:t>t</w:t>
                      </w:r>
                      <w:r>
                        <w:rPr>
                          <w:rFonts w:ascii="Arial" w:eastAsia="Arial" w:hAnsi="Arial" w:cs="Arial"/>
                          <w:spacing w:val="-2"/>
                          <w:w w:val="103"/>
                          <w:sz w:val="16"/>
                          <w:szCs w:val="16"/>
                        </w:rPr>
                        <w:t>ene</w:t>
                      </w:r>
                      <w:r>
                        <w:rPr>
                          <w:rFonts w:ascii="Arial" w:eastAsia="Arial" w:hAnsi="Arial" w:cs="Arial"/>
                          <w:w w:val="103"/>
                          <w:sz w:val="16"/>
                          <w:szCs w:val="16"/>
                        </w:rPr>
                        <w:t>r</w:t>
                      </w:r>
                    </w:p>
                    <w:p w14:paraId="794D3EA7" w14:textId="77777777" w:rsidR="00583B21" w:rsidRDefault="00583B21" w:rsidP="00583B21">
                      <w:pPr>
                        <w:spacing w:before="7" w:after="0" w:line="180" w:lineRule="exact"/>
                        <w:rPr>
                          <w:sz w:val="18"/>
                          <w:szCs w:val="18"/>
                        </w:rPr>
                      </w:pPr>
                    </w:p>
                    <w:p w14:paraId="23697798" w14:textId="77777777" w:rsidR="00583B21" w:rsidRDefault="00583B21" w:rsidP="00583B21">
                      <w:pPr>
                        <w:spacing w:after="0" w:line="200" w:lineRule="exact"/>
                        <w:rPr>
                          <w:sz w:val="20"/>
                          <w:szCs w:val="20"/>
                        </w:rPr>
                      </w:pPr>
                    </w:p>
                    <w:p w14:paraId="201DBD7D" w14:textId="77777777" w:rsidR="00583B21" w:rsidRDefault="00583B21" w:rsidP="00583B21">
                      <w:pPr>
                        <w:spacing w:after="0" w:line="240" w:lineRule="auto"/>
                        <w:ind w:left="1429" w:right="-20"/>
                        <w:rPr>
                          <w:rFonts w:ascii="Arial" w:eastAsia="Arial" w:hAnsi="Arial" w:cs="Arial"/>
                          <w:sz w:val="16"/>
                          <w:szCs w:val="16"/>
                        </w:rPr>
                      </w:pPr>
                      <w:r>
                        <w:rPr>
                          <w:rFonts w:ascii="Arial" w:eastAsia="Arial" w:hAnsi="Arial" w:cs="Arial"/>
                          <w:w w:val="103"/>
                          <w:sz w:val="16"/>
                          <w:szCs w:val="16"/>
                        </w:rPr>
                        <w:t>1</w:t>
                      </w:r>
                    </w:p>
                    <w:p w14:paraId="2FFB31E3" w14:textId="77777777" w:rsidR="00583B21" w:rsidRDefault="00583B21" w:rsidP="00583B21">
                      <w:pPr>
                        <w:spacing w:before="7" w:after="0" w:line="260" w:lineRule="exact"/>
                        <w:rPr>
                          <w:sz w:val="26"/>
                          <w:szCs w:val="26"/>
                        </w:rPr>
                      </w:pPr>
                    </w:p>
                    <w:p w14:paraId="52B5A443" w14:textId="77777777" w:rsidR="00583B21" w:rsidRDefault="00583B21" w:rsidP="00583B21">
                      <w:pPr>
                        <w:spacing w:after="0" w:line="240" w:lineRule="auto"/>
                        <w:ind w:right="2740"/>
                        <w:jc w:val="right"/>
                        <w:rPr>
                          <w:rFonts w:ascii="Arial" w:eastAsia="Arial" w:hAnsi="Arial" w:cs="Arial"/>
                          <w:sz w:val="16"/>
                          <w:szCs w:val="16"/>
                        </w:rPr>
                      </w:pPr>
                      <w:r>
                        <w:rPr>
                          <w:rFonts w:ascii="Arial" w:eastAsia="Arial" w:hAnsi="Arial" w:cs="Arial"/>
                          <w:w w:val="103"/>
                          <w:sz w:val="16"/>
                          <w:szCs w:val="16"/>
                        </w:rPr>
                        <w:t>1</w:t>
                      </w:r>
                    </w:p>
                    <w:p w14:paraId="1D6B6D2B" w14:textId="77777777" w:rsidR="00583B21" w:rsidRDefault="00583B21" w:rsidP="00583B21">
                      <w:pPr>
                        <w:spacing w:after="0" w:line="105" w:lineRule="exact"/>
                        <w:ind w:right="2740"/>
                        <w:jc w:val="right"/>
                        <w:rPr>
                          <w:rFonts w:ascii="Arial" w:eastAsia="Arial" w:hAnsi="Arial" w:cs="Arial"/>
                          <w:sz w:val="16"/>
                          <w:szCs w:val="16"/>
                        </w:rPr>
                      </w:pPr>
                      <w:r>
                        <w:rPr>
                          <w:rFonts w:ascii="Arial" w:eastAsia="Arial" w:hAnsi="Arial" w:cs="Arial"/>
                          <w:w w:val="103"/>
                          <w:position w:val="1"/>
                          <w:sz w:val="16"/>
                          <w:szCs w:val="16"/>
                        </w:rPr>
                        <w:t>1</w:t>
                      </w:r>
                    </w:p>
                    <w:p w14:paraId="3D47C165" w14:textId="77777777" w:rsidR="00583B21" w:rsidRDefault="00583B21" w:rsidP="00583B21">
                      <w:pPr>
                        <w:tabs>
                          <w:tab w:val="left" w:pos="3460"/>
                        </w:tabs>
                        <w:spacing w:after="0" w:line="212" w:lineRule="exact"/>
                        <w:ind w:left="515" w:right="-20"/>
                        <w:rPr>
                          <w:rFonts w:ascii="Arial" w:eastAsia="Arial" w:hAnsi="Arial" w:cs="Arial"/>
                          <w:sz w:val="16"/>
                          <w:szCs w:val="16"/>
                        </w:rPr>
                      </w:pPr>
                      <w:r>
                        <w:rPr>
                          <w:rFonts w:ascii="Arial" w:eastAsia="Arial" w:hAnsi="Arial" w:cs="Arial"/>
                          <w:position w:val="-2"/>
                          <w:sz w:val="16"/>
                          <w:szCs w:val="16"/>
                        </w:rPr>
                        <w:t>C</w:t>
                      </w:r>
                      <w:r>
                        <w:rPr>
                          <w:rFonts w:ascii="Arial" w:eastAsia="Arial" w:hAnsi="Arial" w:cs="Arial"/>
                          <w:spacing w:val="8"/>
                          <w:position w:val="-2"/>
                          <w:sz w:val="16"/>
                          <w:szCs w:val="16"/>
                        </w:rPr>
                        <w:t>li</w:t>
                      </w:r>
                      <w:r>
                        <w:rPr>
                          <w:rFonts w:ascii="Arial" w:eastAsia="Arial" w:hAnsi="Arial" w:cs="Arial"/>
                          <w:spacing w:val="-2"/>
                          <w:position w:val="-2"/>
                          <w:sz w:val="16"/>
                          <w:szCs w:val="16"/>
                        </w:rPr>
                        <w:t>en</w:t>
                      </w:r>
                      <w:r>
                        <w:rPr>
                          <w:rFonts w:ascii="Arial" w:eastAsia="Arial" w:hAnsi="Arial" w:cs="Arial"/>
                          <w:spacing w:val="-1"/>
                          <w:position w:val="-2"/>
                          <w:sz w:val="16"/>
                          <w:szCs w:val="16"/>
                        </w:rPr>
                        <w:t>t</w:t>
                      </w:r>
                      <w:r>
                        <w:rPr>
                          <w:rFonts w:ascii="Arial" w:eastAsia="Arial" w:hAnsi="Arial" w:cs="Arial"/>
                          <w:spacing w:val="6"/>
                          <w:position w:val="-2"/>
                          <w:sz w:val="16"/>
                          <w:szCs w:val="16"/>
                        </w:rPr>
                        <w:t>G</w:t>
                      </w:r>
                      <w:r>
                        <w:rPr>
                          <w:rFonts w:ascii="Arial" w:eastAsia="Arial" w:hAnsi="Arial" w:cs="Arial"/>
                          <w:spacing w:val="5"/>
                          <w:position w:val="-2"/>
                          <w:sz w:val="16"/>
                          <w:szCs w:val="16"/>
                        </w:rPr>
                        <w:t>r</w:t>
                      </w:r>
                      <w:r>
                        <w:rPr>
                          <w:rFonts w:ascii="Arial" w:eastAsia="Arial" w:hAnsi="Arial" w:cs="Arial"/>
                          <w:spacing w:val="8"/>
                          <w:position w:val="-2"/>
                          <w:sz w:val="16"/>
                          <w:szCs w:val="16"/>
                        </w:rPr>
                        <w:t>i</w:t>
                      </w:r>
                      <w:r>
                        <w:rPr>
                          <w:rFonts w:ascii="Arial" w:eastAsia="Arial" w:hAnsi="Arial" w:cs="Arial"/>
                          <w:spacing w:val="-2"/>
                          <w:position w:val="-2"/>
                          <w:sz w:val="16"/>
                          <w:szCs w:val="16"/>
                        </w:rPr>
                        <w:t>d</w:t>
                      </w:r>
                      <w:r>
                        <w:rPr>
                          <w:rFonts w:ascii="Arial" w:eastAsia="Arial" w:hAnsi="Arial" w:cs="Arial"/>
                          <w:spacing w:val="10"/>
                          <w:position w:val="-2"/>
                          <w:sz w:val="16"/>
                          <w:szCs w:val="16"/>
                        </w:rPr>
                        <w:t>B</w:t>
                      </w:r>
                      <w:r>
                        <w:rPr>
                          <w:rFonts w:ascii="Arial" w:eastAsia="Arial" w:hAnsi="Arial" w:cs="Arial"/>
                          <w:spacing w:val="5"/>
                          <w:position w:val="-2"/>
                          <w:sz w:val="16"/>
                          <w:szCs w:val="16"/>
                        </w:rPr>
                        <w:t>r</w:t>
                      </w:r>
                      <w:r>
                        <w:rPr>
                          <w:rFonts w:ascii="Arial" w:eastAsia="Arial" w:hAnsi="Arial" w:cs="Arial"/>
                          <w:spacing w:val="-2"/>
                          <w:position w:val="-2"/>
                          <w:sz w:val="16"/>
                          <w:szCs w:val="16"/>
                        </w:rPr>
                        <w:t>o</w:t>
                      </w:r>
                      <w:r>
                        <w:rPr>
                          <w:rFonts w:ascii="Arial" w:eastAsia="Arial" w:hAnsi="Arial" w:cs="Arial"/>
                          <w:spacing w:val="7"/>
                          <w:position w:val="-2"/>
                          <w:sz w:val="16"/>
                          <w:szCs w:val="16"/>
                        </w:rPr>
                        <w:t>k</w:t>
                      </w:r>
                      <w:r>
                        <w:rPr>
                          <w:rFonts w:ascii="Arial" w:eastAsia="Arial" w:hAnsi="Arial" w:cs="Arial"/>
                          <w:spacing w:val="-2"/>
                          <w:position w:val="-2"/>
                          <w:sz w:val="16"/>
                          <w:szCs w:val="16"/>
                        </w:rPr>
                        <w:t>e</w:t>
                      </w:r>
                      <w:r>
                        <w:rPr>
                          <w:rFonts w:ascii="Arial" w:eastAsia="Arial" w:hAnsi="Arial" w:cs="Arial"/>
                          <w:position w:val="-2"/>
                          <w:sz w:val="16"/>
                          <w:szCs w:val="16"/>
                        </w:rPr>
                        <w:t>r</w:t>
                      </w:r>
                      <w:r>
                        <w:rPr>
                          <w:rFonts w:ascii="Arial" w:eastAsia="Arial" w:hAnsi="Arial" w:cs="Arial"/>
                          <w:spacing w:val="-9"/>
                          <w:position w:val="-2"/>
                          <w:sz w:val="16"/>
                          <w:szCs w:val="16"/>
                        </w:rPr>
                        <w:t xml:space="preserve"> </w:t>
                      </w:r>
                      <w:r>
                        <w:rPr>
                          <w:rFonts w:ascii="Arial" w:eastAsia="Arial" w:hAnsi="Arial" w:cs="Arial"/>
                          <w:position w:val="-2"/>
                          <w:sz w:val="16"/>
                          <w:szCs w:val="16"/>
                        </w:rPr>
                        <w:tab/>
                      </w:r>
                      <w:r>
                        <w:rPr>
                          <w:rFonts w:ascii="Arial" w:eastAsia="Arial" w:hAnsi="Arial" w:cs="Arial"/>
                          <w:w w:val="103"/>
                          <w:position w:val="4"/>
                          <w:sz w:val="16"/>
                          <w:szCs w:val="16"/>
                        </w:rPr>
                        <w:t>3</w:t>
                      </w:r>
                    </w:p>
                    <w:p w14:paraId="04D31111" w14:textId="77777777" w:rsidR="00583B21" w:rsidRDefault="00583B21" w:rsidP="00583B21">
                      <w:pPr>
                        <w:spacing w:after="0" w:line="148" w:lineRule="exact"/>
                        <w:ind w:left="3381" w:right="5070"/>
                        <w:jc w:val="center"/>
                        <w:rPr>
                          <w:rFonts w:ascii="Arial" w:eastAsia="Arial" w:hAnsi="Arial" w:cs="Arial"/>
                          <w:sz w:val="16"/>
                          <w:szCs w:val="16"/>
                        </w:rPr>
                      </w:pPr>
                      <w:r>
                        <w:rPr>
                          <w:rFonts w:ascii="Arial" w:eastAsia="Arial" w:hAnsi="Arial" w:cs="Arial"/>
                          <w:w w:val="103"/>
                          <w:sz w:val="16"/>
                          <w:szCs w:val="16"/>
                        </w:rPr>
                        <w:t>6</w:t>
                      </w:r>
                    </w:p>
                    <w:p w14:paraId="304276B1" w14:textId="77777777" w:rsidR="00583B21" w:rsidRDefault="00583B21" w:rsidP="00583B21">
                      <w:pPr>
                        <w:spacing w:before="1" w:after="0" w:line="100" w:lineRule="exact"/>
                        <w:rPr>
                          <w:sz w:val="10"/>
                          <w:szCs w:val="10"/>
                        </w:rPr>
                      </w:pPr>
                    </w:p>
                    <w:p w14:paraId="00D04304" w14:textId="77777777" w:rsidR="00583B21" w:rsidRDefault="00583B21" w:rsidP="00583B21">
                      <w:pPr>
                        <w:spacing w:after="0" w:line="240" w:lineRule="auto"/>
                        <w:ind w:left="1444" w:right="-20"/>
                        <w:rPr>
                          <w:rFonts w:ascii="Arial" w:eastAsia="Arial" w:hAnsi="Arial" w:cs="Arial"/>
                          <w:sz w:val="16"/>
                          <w:szCs w:val="16"/>
                        </w:rPr>
                      </w:pPr>
                      <w:r>
                        <w:rPr>
                          <w:rFonts w:ascii="Arial" w:eastAsia="Arial" w:hAnsi="Arial" w:cs="Arial"/>
                          <w:w w:val="103"/>
                          <w:sz w:val="16"/>
                          <w:szCs w:val="16"/>
                        </w:rPr>
                        <w:t>2</w:t>
                      </w:r>
                    </w:p>
                    <w:p w14:paraId="50A79458" w14:textId="77777777" w:rsidR="00583B21" w:rsidRDefault="00583B21" w:rsidP="00583B21">
                      <w:pPr>
                        <w:spacing w:after="0" w:line="200" w:lineRule="exact"/>
                        <w:rPr>
                          <w:sz w:val="20"/>
                          <w:szCs w:val="20"/>
                        </w:rPr>
                      </w:pPr>
                    </w:p>
                    <w:p w14:paraId="47F2CE09" w14:textId="77777777" w:rsidR="00583B21" w:rsidRDefault="00583B21" w:rsidP="00583B21">
                      <w:pPr>
                        <w:spacing w:before="20" w:after="0" w:line="200" w:lineRule="exact"/>
                        <w:rPr>
                          <w:sz w:val="20"/>
                          <w:szCs w:val="20"/>
                        </w:rPr>
                      </w:pPr>
                    </w:p>
                    <w:p w14:paraId="48D6FAF2" w14:textId="77777777" w:rsidR="00583B21" w:rsidRDefault="00583B21" w:rsidP="00583B21">
                      <w:pPr>
                        <w:tabs>
                          <w:tab w:val="left" w:pos="4980"/>
                          <w:tab w:val="left" w:pos="6780"/>
                        </w:tabs>
                        <w:spacing w:after="0" w:line="235" w:lineRule="auto"/>
                        <w:ind w:left="3974" w:right="18" w:hanging="3354"/>
                        <w:rPr>
                          <w:rFonts w:ascii="Arial" w:eastAsia="Arial" w:hAnsi="Arial" w:cs="Arial"/>
                          <w:sz w:val="16"/>
                          <w:szCs w:val="16"/>
                        </w:rPr>
                      </w:pPr>
                      <w:r>
                        <w:rPr>
                          <w:rFonts w:ascii="Arial" w:eastAsia="Arial" w:hAnsi="Arial" w:cs="Arial"/>
                          <w:spacing w:val="10"/>
                          <w:position w:val="-3"/>
                          <w:sz w:val="16"/>
                          <w:szCs w:val="16"/>
                        </w:rPr>
                        <w:t>A</w:t>
                      </w:r>
                      <w:r>
                        <w:rPr>
                          <w:rFonts w:ascii="Arial" w:eastAsia="Arial" w:hAnsi="Arial" w:cs="Arial"/>
                          <w:spacing w:val="-2"/>
                          <w:position w:val="-3"/>
                          <w:sz w:val="16"/>
                          <w:szCs w:val="16"/>
                        </w:rPr>
                        <w:t>pp</w:t>
                      </w:r>
                      <w:r>
                        <w:rPr>
                          <w:rFonts w:ascii="Arial" w:eastAsia="Arial" w:hAnsi="Arial" w:cs="Arial"/>
                          <w:spacing w:val="8"/>
                          <w:position w:val="-3"/>
                          <w:sz w:val="16"/>
                          <w:szCs w:val="16"/>
                        </w:rPr>
                        <w:t>l</w:t>
                      </w:r>
                      <w:r>
                        <w:rPr>
                          <w:rFonts w:ascii="Arial" w:eastAsia="Arial" w:hAnsi="Arial" w:cs="Arial"/>
                          <w:spacing w:val="-2"/>
                          <w:position w:val="-3"/>
                          <w:sz w:val="16"/>
                          <w:szCs w:val="16"/>
                        </w:rPr>
                        <w:t>e</w:t>
                      </w:r>
                      <w:r>
                        <w:rPr>
                          <w:rFonts w:ascii="Arial" w:eastAsia="Arial" w:hAnsi="Arial" w:cs="Arial"/>
                          <w:spacing w:val="-1"/>
                          <w:position w:val="-3"/>
                          <w:sz w:val="16"/>
                          <w:szCs w:val="16"/>
                        </w:rPr>
                        <w:t>t</w:t>
                      </w:r>
                      <w:r>
                        <w:rPr>
                          <w:rFonts w:ascii="Arial" w:eastAsia="Arial" w:hAnsi="Arial" w:cs="Arial"/>
                          <w:spacing w:val="10"/>
                          <w:position w:val="-3"/>
                          <w:sz w:val="16"/>
                          <w:szCs w:val="16"/>
                        </w:rPr>
                        <w:t>V</w:t>
                      </w:r>
                      <w:r>
                        <w:rPr>
                          <w:rFonts w:ascii="Arial" w:eastAsia="Arial" w:hAnsi="Arial" w:cs="Arial"/>
                          <w:position w:val="-3"/>
                          <w:sz w:val="16"/>
                          <w:szCs w:val="16"/>
                        </w:rPr>
                        <w:t>C</w:t>
                      </w:r>
                      <w:r>
                        <w:rPr>
                          <w:rFonts w:ascii="Arial" w:eastAsia="Arial" w:hAnsi="Arial" w:cs="Arial"/>
                          <w:spacing w:val="-3"/>
                          <w:position w:val="-3"/>
                          <w:sz w:val="16"/>
                          <w:szCs w:val="16"/>
                        </w:rPr>
                        <w:t>M</w:t>
                      </w:r>
                      <w:r>
                        <w:rPr>
                          <w:rFonts w:ascii="Arial" w:eastAsia="Arial" w:hAnsi="Arial" w:cs="Arial"/>
                          <w:spacing w:val="-2"/>
                          <w:position w:val="-3"/>
                          <w:sz w:val="16"/>
                          <w:szCs w:val="16"/>
                        </w:rPr>
                        <w:t>a</w:t>
                      </w:r>
                      <w:r>
                        <w:rPr>
                          <w:rFonts w:ascii="Arial" w:eastAsia="Arial" w:hAnsi="Arial" w:cs="Arial"/>
                          <w:spacing w:val="8"/>
                          <w:position w:val="-3"/>
                          <w:sz w:val="16"/>
                          <w:szCs w:val="16"/>
                        </w:rPr>
                        <w:t>i</w:t>
                      </w:r>
                      <w:r>
                        <w:rPr>
                          <w:rFonts w:ascii="Arial" w:eastAsia="Arial" w:hAnsi="Arial" w:cs="Arial"/>
                          <w:position w:val="-3"/>
                          <w:sz w:val="16"/>
                          <w:szCs w:val="16"/>
                        </w:rPr>
                        <w:t>n</w:t>
                      </w:r>
                      <w:r>
                        <w:rPr>
                          <w:rFonts w:ascii="Arial" w:eastAsia="Arial" w:hAnsi="Arial" w:cs="Arial"/>
                          <w:spacing w:val="-14"/>
                          <w:position w:val="-3"/>
                          <w:sz w:val="16"/>
                          <w:szCs w:val="16"/>
                        </w:rPr>
                        <w:t xml:space="preserve"> </w:t>
                      </w:r>
                      <w:r>
                        <w:rPr>
                          <w:rFonts w:ascii="Arial" w:eastAsia="Arial" w:hAnsi="Arial" w:cs="Arial"/>
                          <w:position w:val="-3"/>
                          <w:sz w:val="16"/>
                          <w:szCs w:val="16"/>
                        </w:rPr>
                        <w:tab/>
                      </w:r>
                      <w:r>
                        <w:rPr>
                          <w:rFonts w:ascii="Arial" w:eastAsia="Arial" w:hAnsi="Arial" w:cs="Arial"/>
                          <w:position w:val="-3"/>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10"/>
                          <w:w w:val="103"/>
                          <w:sz w:val="16"/>
                          <w:szCs w:val="16"/>
                        </w:rPr>
                        <w:t>V</w:t>
                      </w:r>
                      <w:r>
                        <w:rPr>
                          <w:rFonts w:ascii="Arial" w:eastAsia="Arial" w:hAnsi="Arial" w:cs="Arial"/>
                          <w:spacing w:val="8"/>
                          <w:w w:val="103"/>
                          <w:sz w:val="16"/>
                          <w:szCs w:val="16"/>
                        </w:rPr>
                        <w:t>i</w:t>
                      </w:r>
                      <w:r>
                        <w:rPr>
                          <w:rFonts w:ascii="Arial" w:eastAsia="Arial" w:hAnsi="Arial" w:cs="Arial"/>
                          <w:spacing w:val="-2"/>
                          <w:w w:val="103"/>
                          <w:sz w:val="16"/>
                          <w:szCs w:val="16"/>
                        </w:rPr>
                        <w:t>e</w:t>
                      </w:r>
                      <w:r>
                        <w:rPr>
                          <w:rFonts w:ascii="Arial" w:eastAsia="Arial" w:hAnsi="Arial" w:cs="Arial"/>
                          <w:w w:val="103"/>
                          <w:sz w:val="16"/>
                          <w:szCs w:val="16"/>
                        </w:rPr>
                        <w:t>w</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10"/>
                          <w:sz w:val="16"/>
                          <w:szCs w:val="16"/>
                        </w:rPr>
                        <w:t>S</w:t>
                      </w:r>
                      <w:r>
                        <w:rPr>
                          <w:rFonts w:ascii="Arial" w:eastAsia="Arial" w:hAnsi="Arial" w:cs="Arial"/>
                          <w:spacing w:val="-2"/>
                          <w:sz w:val="16"/>
                          <w:szCs w:val="16"/>
                        </w:rPr>
                        <w:t>e</w:t>
                      </w:r>
                      <w:r>
                        <w:rPr>
                          <w:rFonts w:ascii="Arial" w:eastAsia="Arial" w:hAnsi="Arial" w:cs="Arial"/>
                          <w:spacing w:val="-1"/>
                          <w:sz w:val="16"/>
                          <w:szCs w:val="16"/>
                        </w:rPr>
                        <w:t>t::</w:t>
                      </w:r>
                      <w:proofErr w:type="gramStart"/>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 xml:space="preserve">s </w:t>
                      </w:r>
                      <w:r>
                        <w:rPr>
                          <w:rFonts w:ascii="Arial" w:eastAsia="Arial" w:hAnsi="Arial" w:cs="Arial"/>
                          <w:spacing w:val="7"/>
                          <w:sz w:val="16"/>
                          <w:szCs w:val="16"/>
                        </w:rPr>
                        <w:t xml:space="preserve"> </w:t>
                      </w:r>
                      <w:r>
                        <w:rPr>
                          <w:rFonts w:ascii="Arial" w:eastAsia="Arial" w:hAnsi="Arial" w:cs="Arial"/>
                          <w:spacing w:val="-57"/>
                          <w:position w:val="-14"/>
                          <w:sz w:val="16"/>
                          <w:szCs w:val="16"/>
                        </w:rPr>
                        <w:t>n</w:t>
                      </w:r>
                      <w:r>
                        <w:rPr>
                          <w:rFonts w:ascii="Arial" w:eastAsia="Arial" w:hAnsi="Arial" w:cs="Arial"/>
                          <w:spacing w:val="-72"/>
                          <w:position w:val="-11"/>
                          <w:sz w:val="16"/>
                          <w:szCs w:val="16"/>
                        </w:rPr>
                        <w:t>b</w:t>
                      </w:r>
                      <w:r>
                        <w:rPr>
                          <w:rFonts w:ascii="Arial" w:eastAsia="Arial" w:hAnsi="Arial" w:cs="Arial"/>
                          <w:spacing w:val="-14"/>
                          <w:w w:val="102"/>
                          <w:position w:val="-6"/>
                          <w:sz w:val="16"/>
                          <w:szCs w:val="16"/>
                        </w:rPr>
                        <w:t>:</w:t>
                      </w:r>
                      <w:r>
                        <w:rPr>
                          <w:rFonts w:ascii="Arial" w:eastAsia="Arial" w:hAnsi="Arial" w:cs="Arial"/>
                          <w:spacing w:val="-57"/>
                          <w:w w:val="103"/>
                          <w:position w:val="-3"/>
                          <w:sz w:val="16"/>
                          <w:szCs w:val="16"/>
                        </w:rPr>
                        <w:t>1</w:t>
                      </w:r>
                      <w:r>
                        <w:rPr>
                          <w:rFonts w:ascii="Arial" w:eastAsia="Arial" w:hAnsi="Arial" w:cs="Arial"/>
                          <w:w w:val="103"/>
                          <w:sz w:val="16"/>
                          <w:szCs w:val="16"/>
                        </w:rPr>
                        <w:t>0</w:t>
                      </w:r>
                      <w:proofErr w:type="gramEnd"/>
                    </w:p>
                    <w:p w14:paraId="7A660148" w14:textId="77777777" w:rsidR="00583B21" w:rsidRDefault="00583B21" w:rsidP="00583B21">
                      <w:pPr>
                        <w:spacing w:after="0" w:line="133" w:lineRule="exact"/>
                        <w:ind w:right="2696"/>
                        <w:jc w:val="right"/>
                        <w:rPr>
                          <w:rFonts w:ascii="Arial" w:eastAsia="Arial" w:hAnsi="Arial" w:cs="Arial"/>
                          <w:sz w:val="16"/>
                          <w:szCs w:val="16"/>
                        </w:rPr>
                      </w:pPr>
                      <w:r>
                        <w:rPr>
                          <w:rFonts w:ascii="Arial" w:eastAsia="Arial" w:hAnsi="Arial" w:cs="Arial"/>
                          <w:w w:val="103"/>
                          <w:position w:val="1"/>
                          <w:sz w:val="16"/>
                          <w:szCs w:val="16"/>
                        </w:rPr>
                        <w:t>7</w:t>
                      </w:r>
                    </w:p>
                    <w:p w14:paraId="364C3286" w14:textId="77777777" w:rsidR="00583B21" w:rsidRDefault="00583B21" w:rsidP="00583B21">
                      <w:pPr>
                        <w:spacing w:after="0" w:line="71" w:lineRule="exact"/>
                        <w:ind w:right="2696"/>
                        <w:jc w:val="right"/>
                        <w:rPr>
                          <w:rFonts w:ascii="Arial" w:eastAsia="Arial" w:hAnsi="Arial" w:cs="Arial"/>
                          <w:sz w:val="16"/>
                          <w:szCs w:val="16"/>
                        </w:rPr>
                      </w:pPr>
                      <w:r>
                        <w:rPr>
                          <w:rFonts w:ascii="Arial" w:eastAsia="Arial" w:hAnsi="Arial" w:cs="Arial"/>
                          <w:w w:val="102"/>
                          <w:sz w:val="16"/>
                          <w:szCs w:val="16"/>
                        </w:rPr>
                        <w:t>:</w:t>
                      </w:r>
                    </w:p>
                    <w:p w14:paraId="243B12D4" w14:textId="77777777" w:rsidR="00583B21" w:rsidRDefault="00583B21" w:rsidP="00583B21">
                      <w:pPr>
                        <w:spacing w:after="0" w:line="98" w:lineRule="exact"/>
                        <w:ind w:right="2696"/>
                        <w:jc w:val="right"/>
                        <w:rPr>
                          <w:rFonts w:ascii="Arial" w:eastAsia="Arial" w:hAnsi="Arial" w:cs="Arial"/>
                          <w:sz w:val="16"/>
                          <w:szCs w:val="16"/>
                        </w:rPr>
                      </w:pPr>
                      <w:proofErr w:type="gramStart"/>
                      <w:r>
                        <w:rPr>
                          <w:rFonts w:ascii="Arial" w:eastAsia="Arial" w:hAnsi="Arial" w:cs="Arial"/>
                          <w:w w:val="103"/>
                          <w:sz w:val="16"/>
                          <w:szCs w:val="16"/>
                        </w:rPr>
                        <w:t>b</w:t>
                      </w:r>
                      <w:proofErr w:type="gramEnd"/>
                    </w:p>
                    <w:p w14:paraId="094E01D2" w14:textId="77777777" w:rsidR="00583B21" w:rsidRDefault="00583B21" w:rsidP="00583B21">
                      <w:pPr>
                        <w:spacing w:after="0" w:line="116" w:lineRule="exact"/>
                        <w:ind w:right="2696"/>
                        <w:jc w:val="right"/>
                        <w:rPr>
                          <w:rFonts w:ascii="Arial" w:eastAsia="Arial" w:hAnsi="Arial" w:cs="Arial"/>
                          <w:sz w:val="16"/>
                          <w:szCs w:val="16"/>
                        </w:rPr>
                      </w:pPr>
                      <w:proofErr w:type="gramStart"/>
                      <w:r>
                        <w:rPr>
                          <w:rFonts w:ascii="Arial" w:eastAsia="Arial" w:hAnsi="Arial" w:cs="Arial"/>
                          <w:w w:val="103"/>
                          <w:position w:val="1"/>
                          <w:sz w:val="16"/>
                          <w:szCs w:val="16"/>
                        </w:rPr>
                        <w:t>n</w:t>
                      </w:r>
                      <w:proofErr w:type="gramEnd"/>
                    </w:p>
                    <w:p w14:paraId="10A88E9D" w14:textId="77777777" w:rsidR="00583B21" w:rsidRDefault="00583B21" w:rsidP="00583B21">
                      <w:pPr>
                        <w:spacing w:before="2" w:after="0" w:line="280" w:lineRule="exact"/>
                        <w:rPr>
                          <w:sz w:val="28"/>
                          <w:szCs w:val="28"/>
                        </w:rPr>
                      </w:pPr>
                    </w:p>
                    <w:p w14:paraId="2D73CECA" w14:textId="77777777" w:rsidR="00583B21" w:rsidRDefault="00583B21" w:rsidP="00583B21">
                      <w:pPr>
                        <w:tabs>
                          <w:tab w:val="left" w:pos="2580"/>
                          <w:tab w:val="left" w:pos="4820"/>
                        </w:tabs>
                        <w:spacing w:after="0" w:line="240" w:lineRule="auto"/>
                        <w:ind w:left="18" w:right="2494"/>
                        <w:jc w:val="center"/>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8"/>
                          <w:sz w:val="16"/>
                          <w:szCs w:val="16"/>
                        </w:rPr>
                        <w:t>i</w:t>
                      </w:r>
                      <w:r>
                        <w:rPr>
                          <w:rFonts w:ascii="Arial" w:eastAsia="Arial" w:hAnsi="Arial" w:cs="Arial"/>
                          <w:spacing w:val="-2"/>
                          <w:sz w:val="16"/>
                          <w:szCs w:val="16"/>
                        </w:rPr>
                        <w:t>d2</w:t>
                      </w:r>
                      <w:r>
                        <w:rPr>
                          <w:rFonts w:ascii="Arial" w:eastAsia="Arial" w:hAnsi="Arial" w:cs="Arial"/>
                          <w:spacing w:val="10"/>
                          <w:sz w:val="16"/>
                          <w:szCs w:val="16"/>
                        </w:rPr>
                        <w:t>P</w:t>
                      </w:r>
                      <w:r>
                        <w:rPr>
                          <w:rFonts w:ascii="Arial" w:eastAsia="Arial" w:hAnsi="Arial" w:cs="Arial"/>
                          <w:spacing w:val="-2"/>
                          <w:sz w:val="16"/>
                          <w:szCs w:val="16"/>
                        </w:rPr>
                        <w:t>o</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z w:val="16"/>
                          <w:szCs w:val="16"/>
                        </w:rPr>
                        <w:t>y</w:t>
                      </w:r>
                      <w:r>
                        <w:rPr>
                          <w:rFonts w:ascii="Arial" w:eastAsia="Arial" w:hAnsi="Arial" w:cs="Arial"/>
                          <w:spacing w:val="-3"/>
                          <w:sz w:val="16"/>
                          <w:szCs w:val="16"/>
                        </w:rPr>
                        <w:t xml:space="preserve"> </w:t>
                      </w:r>
                      <w:r>
                        <w:rPr>
                          <w:rFonts w:ascii="Arial" w:eastAsia="Arial" w:hAnsi="Arial" w:cs="Arial"/>
                          <w:sz w:val="16"/>
                          <w:szCs w:val="16"/>
                        </w:rPr>
                        <w:tab/>
                      </w: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3"/>
                          <w:sz w:val="16"/>
                          <w:szCs w:val="16"/>
                        </w:rPr>
                        <w:t>M</w:t>
                      </w:r>
                      <w:r>
                        <w:rPr>
                          <w:rFonts w:ascii="Arial" w:eastAsia="Arial" w:hAnsi="Arial" w:cs="Arial"/>
                          <w:spacing w:val="-2"/>
                          <w:sz w:val="16"/>
                          <w:szCs w:val="16"/>
                        </w:rPr>
                        <w:t>anage</w:t>
                      </w:r>
                      <w:r>
                        <w:rPr>
                          <w:rFonts w:ascii="Arial" w:eastAsia="Arial" w:hAnsi="Arial" w:cs="Arial"/>
                          <w:sz w:val="16"/>
                          <w:szCs w:val="16"/>
                        </w:rPr>
                        <w:t>r</w:t>
                      </w:r>
                      <w:r>
                        <w:rPr>
                          <w:rFonts w:ascii="Arial" w:eastAsia="Arial" w:hAnsi="Arial" w:cs="Arial"/>
                          <w:spacing w:val="-10"/>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spacing w:val="10"/>
                          <w:w w:val="103"/>
                          <w:sz w:val="16"/>
                          <w:szCs w:val="16"/>
                        </w:rPr>
                        <w:t>S</w:t>
                      </w:r>
                      <w:r>
                        <w:rPr>
                          <w:rFonts w:ascii="Arial" w:eastAsia="Arial" w:hAnsi="Arial" w:cs="Arial"/>
                          <w:spacing w:val="-2"/>
                          <w:w w:val="103"/>
                          <w:sz w:val="16"/>
                          <w:szCs w:val="16"/>
                        </w:rPr>
                        <w:t>e</w:t>
                      </w:r>
                      <w:r>
                        <w:rPr>
                          <w:rFonts w:ascii="Arial" w:eastAsia="Arial" w:hAnsi="Arial" w:cs="Arial"/>
                          <w:spacing w:val="7"/>
                          <w:w w:val="103"/>
                          <w:sz w:val="16"/>
                          <w:szCs w:val="16"/>
                        </w:rPr>
                        <w:t>ss</w:t>
                      </w:r>
                      <w:r>
                        <w:rPr>
                          <w:rFonts w:ascii="Arial" w:eastAsia="Arial" w:hAnsi="Arial" w:cs="Arial"/>
                          <w:spacing w:val="8"/>
                          <w:w w:val="103"/>
                          <w:sz w:val="16"/>
                          <w:szCs w:val="16"/>
                        </w:rPr>
                        <w:t>i</w:t>
                      </w:r>
                      <w:r>
                        <w:rPr>
                          <w:rFonts w:ascii="Arial" w:eastAsia="Arial" w:hAnsi="Arial" w:cs="Arial"/>
                          <w:spacing w:val="-2"/>
                          <w:w w:val="103"/>
                          <w:sz w:val="16"/>
                          <w:szCs w:val="16"/>
                        </w:rPr>
                        <w:t>onLog</w:t>
                      </w:r>
                      <w:r>
                        <w:rPr>
                          <w:rFonts w:ascii="Arial" w:eastAsia="Arial" w:hAnsi="Arial" w:cs="Arial"/>
                          <w:spacing w:val="8"/>
                          <w:w w:val="103"/>
                          <w:sz w:val="16"/>
                          <w:szCs w:val="16"/>
                        </w:rPr>
                        <w:t>i</w:t>
                      </w:r>
                      <w:r>
                        <w:rPr>
                          <w:rFonts w:ascii="Arial" w:eastAsia="Arial" w:hAnsi="Arial" w:cs="Arial"/>
                          <w:w w:val="103"/>
                          <w:sz w:val="16"/>
                          <w:szCs w:val="16"/>
                        </w:rPr>
                        <w:t>c</w:t>
                      </w:r>
                    </w:p>
                    <w:p w14:paraId="4ED0E63C" w14:textId="77777777" w:rsidR="00583B21" w:rsidRDefault="00583B21" w:rsidP="00583B21">
                      <w:pPr>
                        <w:spacing w:before="2" w:after="0" w:line="170" w:lineRule="exact"/>
                        <w:rPr>
                          <w:sz w:val="17"/>
                          <w:szCs w:val="17"/>
                        </w:rPr>
                      </w:pPr>
                    </w:p>
                    <w:p w14:paraId="3F1D773F" w14:textId="77777777" w:rsidR="00583B21" w:rsidRDefault="00583B21" w:rsidP="00583B21">
                      <w:pPr>
                        <w:tabs>
                          <w:tab w:val="left" w:pos="6580"/>
                        </w:tabs>
                        <w:spacing w:after="0" w:line="240" w:lineRule="auto"/>
                        <w:ind w:left="4294" w:right="-20"/>
                        <w:rPr>
                          <w:rFonts w:ascii="Arial" w:eastAsia="Arial" w:hAnsi="Arial" w:cs="Arial"/>
                          <w:sz w:val="16"/>
                          <w:szCs w:val="16"/>
                        </w:rPr>
                      </w:pPr>
                      <w:r>
                        <w:rPr>
                          <w:rFonts w:ascii="Arial" w:eastAsia="Arial" w:hAnsi="Arial" w:cs="Arial"/>
                          <w:sz w:val="16"/>
                          <w:szCs w:val="16"/>
                        </w:rPr>
                        <w:t>8</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position w:val="2"/>
                          <w:sz w:val="16"/>
                          <w:szCs w:val="16"/>
                        </w:rPr>
                        <w:t>4</w:t>
                      </w:r>
                    </w:p>
                    <w:p w14:paraId="6874717E" w14:textId="77777777" w:rsidR="00583B21" w:rsidRDefault="00583B21" w:rsidP="00583B21">
                      <w:pPr>
                        <w:spacing w:before="26" w:after="0" w:line="165" w:lineRule="exact"/>
                        <w:ind w:left="4262" w:right="4239"/>
                        <w:jc w:val="center"/>
                        <w:rPr>
                          <w:rFonts w:ascii="Arial" w:eastAsia="Arial" w:hAnsi="Arial" w:cs="Arial"/>
                          <w:sz w:val="16"/>
                          <w:szCs w:val="16"/>
                        </w:rPr>
                      </w:pPr>
                      <w:r>
                        <w:rPr>
                          <w:rFonts w:ascii="Arial" w:eastAsia="Arial" w:hAnsi="Arial" w:cs="Arial"/>
                          <w:w w:val="103"/>
                          <w:position w:val="-2"/>
                          <w:sz w:val="16"/>
                          <w:szCs w:val="16"/>
                        </w:rPr>
                        <w:t>5</w:t>
                      </w:r>
                    </w:p>
                    <w:p w14:paraId="5632E529" w14:textId="77777777" w:rsidR="00583B21" w:rsidRDefault="00583B21" w:rsidP="00583B21">
                      <w:pPr>
                        <w:spacing w:after="0" w:line="109" w:lineRule="exact"/>
                        <w:ind w:left="3473" w:right="4962"/>
                        <w:jc w:val="center"/>
                        <w:rPr>
                          <w:rFonts w:ascii="Arial" w:eastAsia="Arial" w:hAnsi="Arial" w:cs="Arial"/>
                          <w:sz w:val="16"/>
                          <w:szCs w:val="16"/>
                        </w:rPr>
                      </w:pPr>
                      <w:r>
                        <w:rPr>
                          <w:rFonts w:ascii="Arial" w:eastAsia="Arial" w:hAnsi="Arial" w:cs="Arial"/>
                          <w:w w:val="103"/>
                          <w:position w:val="1"/>
                          <w:sz w:val="16"/>
                          <w:szCs w:val="16"/>
                        </w:rPr>
                        <w:t>9</w:t>
                      </w:r>
                    </w:p>
                    <w:p w14:paraId="798E2F6E" w14:textId="77777777" w:rsidR="00583B21" w:rsidRDefault="00583B21" w:rsidP="00583B21">
                      <w:pPr>
                        <w:spacing w:after="0" w:line="200" w:lineRule="exact"/>
                        <w:rPr>
                          <w:sz w:val="20"/>
                          <w:szCs w:val="20"/>
                        </w:rPr>
                      </w:pPr>
                    </w:p>
                    <w:p w14:paraId="5EBE917C" w14:textId="77777777" w:rsidR="00583B21" w:rsidRDefault="00583B21" w:rsidP="00583B21">
                      <w:pPr>
                        <w:spacing w:before="12" w:after="0" w:line="220" w:lineRule="exact"/>
                      </w:pPr>
                    </w:p>
                    <w:p w14:paraId="4FE02C12" w14:textId="77777777" w:rsidR="00583B21" w:rsidRDefault="00583B21" w:rsidP="00583B21">
                      <w:pPr>
                        <w:tabs>
                          <w:tab w:val="left" w:pos="2080"/>
                          <w:tab w:val="left" w:pos="4800"/>
                        </w:tabs>
                        <w:spacing w:after="0" w:line="240" w:lineRule="auto"/>
                        <w:ind w:right="2652"/>
                        <w:jc w:val="right"/>
                        <w:rPr>
                          <w:rFonts w:ascii="Arial" w:eastAsia="Arial" w:hAnsi="Arial" w:cs="Arial"/>
                          <w:sz w:val="16"/>
                          <w:szCs w:val="16"/>
                        </w:rPr>
                      </w:pPr>
                      <w:r>
                        <w:rPr>
                          <w:rFonts w:ascii="Arial" w:eastAsia="Arial" w:hAnsi="Arial" w:cs="Arial"/>
                          <w:spacing w:val="10"/>
                          <w:position w:val="6"/>
                          <w:sz w:val="16"/>
                          <w:szCs w:val="16"/>
                        </w:rPr>
                        <w:t>S</w:t>
                      </w:r>
                      <w:r>
                        <w:rPr>
                          <w:rFonts w:ascii="Arial" w:eastAsia="Arial" w:hAnsi="Arial" w:cs="Arial"/>
                          <w:spacing w:val="-2"/>
                          <w:position w:val="6"/>
                          <w:sz w:val="16"/>
                          <w:szCs w:val="16"/>
                        </w:rPr>
                        <w:t>en</w:t>
                      </w:r>
                      <w:r>
                        <w:rPr>
                          <w:rFonts w:ascii="Arial" w:eastAsia="Arial" w:hAnsi="Arial" w:cs="Arial"/>
                          <w:spacing w:val="7"/>
                          <w:position w:val="6"/>
                          <w:sz w:val="16"/>
                          <w:szCs w:val="16"/>
                        </w:rPr>
                        <w:t>s</w:t>
                      </w:r>
                      <w:r>
                        <w:rPr>
                          <w:rFonts w:ascii="Arial" w:eastAsia="Arial" w:hAnsi="Arial" w:cs="Arial"/>
                          <w:spacing w:val="-2"/>
                          <w:position w:val="6"/>
                          <w:sz w:val="16"/>
                          <w:szCs w:val="16"/>
                        </w:rPr>
                        <w:t>o</w:t>
                      </w:r>
                      <w:r>
                        <w:rPr>
                          <w:rFonts w:ascii="Arial" w:eastAsia="Arial" w:hAnsi="Arial" w:cs="Arial"/>
                          <w:spacing w:val="5"/>
                          <w:position w:val="6"/>
                          <w:sz w:val="16"/>
                          <w:szCs w:val="16"/>
                        </w:rPr>
                        <w:t>r</w:t>
                      </w:r>
                      <w:r>
                        <w:rPr>
                          <w:rFonts w:ascii="Arial" w:eastAsia="Arial" w:hAnsi="Arial" w:cs="Arial"/>
                          <w:spacing w:val="10"/>
                          <w:position w:val="6"/>
                          <w:sz w:val="16"/>
                          <w:szCs w:val="16"/>
                        </w:rPr>
                        <w:t>P</w:t>
                      </w:r>
                      <w:r>
                        <w:rPr>
                          <w:rFonts w:ascii="Arial" w:eastAsia="Arial" w:hAnsi="Arial" w:cs="Arial"/>
                          <w:spacing w:val="-2"/>
                          <w:position w:val="6"/>
                          <w:sz w:val="16"/>
                          <w:szCs w:val="16"/>
                        </w:rPr>
                        <w:t>o</w:t>
                      </w:r>
                      <w:r>
                        <w:rPr>
                          <w:rFonts w:ascii="Arial" w:eastAsia="Arial" w:hAnsi="Arial" w:cs="Arial"/>
                          <w:spacing w:val="8"/>
                          <w:position w:val="6"/>
                          <w:sz w:val="16"/>
                          <w:szCs w:val="16"/>
                        </w:rPr>
                        <w:t>li</w:t>
                      </w:r>
                      <w:r>
                        <w:rPr>
                          <w:rFonts w:ascii="Arial" w:eastAsia="Arial" w:hAnsi="Arial" w:cs="Arial"/>
                          <w:spacing w:val="7"/>
                          <w:position w:val="6"/>
                          <w:sz w:val="16"/>
                          <w:szCs w:val="16"/>
                        </w:rPr>
                        <w:t>c</w:t>
                      </w:r>
                      <w:r>
                        <w:rPr>
                          <w:rFonts w:ascii="Arial" w:eastAsia="Arial" w:hAnsi="Arial" w:cs="Arial"/>
                          <w:position w:val="6"/>
                          <w:sz w:val="16"/>
                          <w:szCs w:val="16"/>
                        </w:rPr>
                        <w:t>y</w:t>
                      </w:r>
                      <w:r>
                        <w:rPr>
                          <w:rFonts w:ascii="Arial" w:eastAsia="Arial" w:hAnsi="Arial" w:cs="Arial"/>
                          <w:spacing w:val="-16"/>
                          <w:position w:val="6"/>
                          <w:sz w:val="16"/>
                          <w:szCs w:val="16"/>
                        </w:rPr>
                        <w:t xml:space="preserve"> </w:t>
                      </w:r>
                      <w:r>
                        <w:rPr>
                          <w:rFonts w:ascii="Arial" w:eastAsia="Arial" w:hAnsi="Arial" w:cs="Arial"/>
                          <w:position w:val="6"/>
                          <w:sz w:val="16"/>
                          <w:szCs w:val="16"/>
                        </w:rPr>
                        <w:tab/>
                      </w: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8"/>
                          <w:sz w:val="16"/>
                          <w:szCs w:val="16"/>
                        </w:rPr>
                        <w:t>i</w:t>
                      </w:r>
                      <w:r>
                        <w:rPr>
                          <w:rFonts w:ascii="Arial" w:eastAsia="Arial" w:hAnsi="Arial" w:cs="Arial"/>
                          <w:spacing w:val="-2"/>
                          <w:sz w:val="16"/>
                          <w:szCs w:val="16"/>
                        </w:rPr>
                        <w:t>d2</w:t>
                      </w:r>
                      <w:r>
                        <w:rPr>
                          <w:rFonts w:ascii="Arial" w:eastAsia="Arial" w:hAnsi="Arial" w:cs="Arial"/>
                          <w:sz w:val="16"/>
                          <w:szCs w:val="16"/>
                        </w:rPr>
                        <w:t>R</w:t>
                      </w:r>
                      <w:r>
                        <w:rPr>
                          <w:rFonts w:ascii="Arial" w:eastAsia="Arial" w:hAnsi="Arial" w:cs="Arial"/>
                          <w:spacing w:val="-2"/>
                          <w:sz w:val="16"/>
                          <w:szCs w:val="16"/>
                        </w:rPr>
                        <w:t>e</w:t>
                      </w:r>
                      <w:r>
                        <w:rPr>
                          <w:rFonts w:ascii="Arial" w:eastAsia="Arial" w:hAnsi="Arial" w:cs="Arial"/>
                          <w:spacing w:val="7"/>
                          <w:sz w:val="16"/>
                          <w:szCs w:val="16"/>
                        </w:rPr>
                        <w:t>s</w:t>
                      </w:r>
                      <w:r>
                        <w:rPr>
                          <w:rFonts w:ascii="Arial" w:eastAsia="Arial" w:hAnsi="Arial" w:cs="Arial"/>
                          <w:spacing w:val="-2"/>
                          <w:sz w:val="16"/>
                          <w:szCs w:val="16"/>
                        </w:rPr>
                        <w:t>ou</w:t>
                      </w:r>
                      <w:r>
                        <w:rPr>
                          <w:rFonts w:ascii="Arial" w:eastAsia="Arial" w:hAnsi="Arial" w:cs="Arial"/>
                          <w:spacing w:val="5"/>
                          <w:sz w:val="16"/>
                          <w:szCs w:val="16"/>
                        </w:rPr>
                        <w:t>r</w:t>
                      </w:r>
                      <w:r>
                        <w:rPr>
                          <w:rFonts w:ascii="Arial" w:eastAsia="Arial" w:hAnsi="Arial" w:cs="Arial"/>
                          <w:spacing w:val="7"/>
                          <w:sz w:val="16"/>
                          <w:szCs w:val="16"/>
                        </w:rPr>
                        <w:t>c</w:t>
                      </w:r>
                      <w:r>
                        <w:rPr>
                          <w:rFonts w:ascii="Arial" w:eastAsia="Arial" w:hAnsi="Arial" w:cs="Arial"/>
                          <w:sz w:val="16"/>
                          <w:szCs w:val="16"/>
                        </w:rPr>
                        <w:t>e</w:t>
                      </w:r>
                      <w:r>
                        <w:rPr>
                          <w:rFonts w:ascii="Arial" w:eastAsia="Arial" w:hAnsi="Arial" w:cs="Arial"/>
                          <w:spacing w:val="5"/>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w w:val="103"/>
                          <w:sz w:val="16"/>
                          <w:szCs w:val="16"/>
                        </w:rPr>
                        <w:t>R</w:t>
                      </w:r>
                      <w:r>
                        <w:rPr>
                          <w:rFonts w:ascii="Arial" w:eastAsia="Arial" w:hAnsi="Arial" w:cs="Arial"/>
                          <w:spacing w:val="-2"/>
                          <w:w w:val="103"/>
                          <w:sz w:val="16"/>
                          <w:szCs w:val="16"/>
                        </w:rPr>
                        <w:t>e</w:t>
                      </w:r>
                      <w:r>
                        <w:rPr>
                          <w:rFonts w:ascii="Arial" w:eastAsia="Arial" w:hAnsi="Arial" w:cs="Arial"/>
                          <w:spacing w:val="7"/>
                          <w:w w:val="103"/>
                          <w:sz w:val="16"/>
                          <w:szCs w:val="16"/>
                        </w:rPr>
                        <w:t>s</w:t>
                      </w:r>
                      <w:r>
                        <w:rPr>
                          <w:rFonts w:ascii="Arial" w:eastAsia="Arial" w:hAnsi="Arial" w:cs="Arial"/>
                          <w:spacing w:val="-2"/>
                          <w:w w:val="103"/>
                          <w:sz w:val="16"/>
                          <w:szCs w:val="16"/>
                        </w:rPr>
                        <w:t>ou</w:t>
                      </w:r>
                      <w:r>
                        <w:rPr>
                          <w:rFonts w:ascii="Arial" w:eastAsia="Arial" w:hAnsi="Arial" w:cs="Arial"/>
                          <w:spacing w:val="5"/>
                          <w:w w:val="103"/>
                          <w:sz w:val="16"/>
                          <w:szCs w:val="16"/>
                        </w:rPr>
                        <w:t>r</w:t>
                      </w:r>
                      <w:r>
                        <w:rPr>
                          <w:rFonts w:ascii="Arial" w:eastAsia="Arial" w:hAnsi="Arial" w:cs="Arial"/>
                          <w:spacing w:val="7"/>
                          <w:w w:val="103"/>
                          <w:sz w:val="16"/>
                          <w:szCs w:val="16"/>
                        </w:rPr>
                        <w:t>c</w:t>
                      </w:r>
                      <w:r>
                        <w:rPr>
                          <w:rFonts w:ascii="Arial" w:eastAsia="Arial" w:hAnsi="Arial" w:cs="Arial"/>
                          <w:w w:val="103"/>
                          <w:sz w:val="16"/>
                          <w:szCs w:val="16"/>
                        </w:rPr>
                        <w:t>e</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76032" behindDoc="1" locked="0" layoutInCell="1" allowOverlap="1" wp14:anchorId="3F6AA80E" wp14:editId="79BDF84D">
                <wp:simplePos x="0" y="0"/>
                <wp:positionH relativeFrom="page">
                  <wp:posOffset>1148080</wp:posOffset>
                </wp:positionH>
                <wp:positionV relativeFrom="paragraph">
                  <wp:posOffset>601345</wp:posOffset>
                </wp:positionV>
                <wp:extent cx="5509895" cy="3850640"/>
                <wp:effectExtent l="0" t="1270" r="0" b="0"/>
                <wp:wrapNone/>
                <wp:docPr id="2583" name="Group 25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9895" cy="3850640"/>
                          <a:chOff x="1808" y="947"/>
                          <a:chExt cx="8677" cy="6064"/>
                        </a:xfrm>
                      </wpg:grpSpPr>
                      <wpg:grpSp>
                        <wpg:cNvPr id="2584" name="Group 2680"/>
                        <wpg:cNvGrpSpPr>
                          <a:grpSpLocks/>
                        </wpg:cNvGrpSpPr>
                        <wpg:grpSpPr bwMode="auto">
                          <a:xfrm>
                            <a:off x="2307" y="2641"/>
                            <a:ext cx="1293" cy="306"/>
                            <a:chOff x="2307" y="2641"/>
                            <a:chExt cx="1293" cy="306"/>
                          </a:xfrm>
                        </wpg:grpSpPr>
                        <wps:wsp>
                          <wps:cNvPr id="2585" name="Freeform 2681"/>
                          <wps:cNvSpPr>
                            <a:spLocks/>
                          </wps:cNvSpPr>
                          <wps:spPr bwMode="auto">
                            <a:xfrm>
                              <a:off x="2307" y="2641"/>
                              <a:ext cx="1293" cy="306"/>
                            </a:xfrm>
                            <a:custGeom>
                              <a:avLst/>
                              <a:gdLst>
                                <a:gd name="T0" fmla="+- 0 2307 2307"/>
                                <a:gd name="T1" fmla="*/ T0 w 1293"/>
                                <a:gd name="T2" fmla="+- 0 2948 2641"/>
                                <a:gd name="T3" fmla="*/ 2948 h 306"/>
                                <a:gd name="T4" fmla="+- 0 3601 2307"/>
                                <a:gd name="T5" fmla="*/ T4 w 1293"/>
                                <a:gd name="T6" fmla="+- 0 2948 2641"/>
                                <a:gd name="T7" fmla="*/ 2948 h 306"/>
                                <a:gd name="T8" fmla="+- 0 3601 2307"/>
                                <a:gd name="T9" fmla="*/ T8 w 1293"/>
                                <a:gd name="T10" fmla="+- 0 2641 2641"/>
                                <a:gd name="T11" fmla="*/ 2641 h 306"/>
                                <a:gd name="T12" fmla="+- 0 2307 2307"/>
                                <a:gd name="T13" fmla="*/ T12 w 1293"/>
                                <a:gd name="T14" fmla="+- 0 2641 2641"/>
                                <a:gd name="T15" fmla="*/ 2641 h 306"/>
                                <a:gd name="T16" fmla="+- 0 2307 2307"/>
                                <a:gd name="T17" fmla="*/ T16 w 1293"/>
                                <a:gd name="T18" fmla="+- 0 2948 2641"/>
                                <a:gd name="T19" fmla="*/ 2948 h 306"/>
                              </a:gdLst>
                              <a:ahLst/>
                              <a:cxnLst>
                                <a:cxn ang="0">
                                  <a:pos x="T1" y="T3"/>
                                </a:cxn>
                                <a:cxn ang="0">
                                  <a:pos x="T5" y="T7"/>
                                </a:cxn>
                                <a:cxn ang="0">
                                  <a:pos x="T9" y="T11"/>
                                </a:cxn>
                                <a:cxn ang="0">
                                  <a:pos x="T13" y="T15"/>
                                </a:cxn>
                                <a:cxn ang="0">
                                  <a:pos x="T17" y="T19"/>
                                </a:cxn>
                              </a:cxnLst>
                              <a:rect l="0" t="0" r="r" b="b"/>
                              <a:pathLst>
                                <a:path w="1293" h="306">
                                  <a:moveTo>
                                    <a:pt x="0" y="307"/>
                                  </a:moveTo>
                                  <a:lnTo>
                                    <a:pt x="1294" y="307"/>
                                  </a:lnTo>
                                  <a:lnTo>
                                    <a:pt x="1294" y="0"/>
                                  </a:lnTo>
                                  <a:lnTo>
                                    <a:pt x="0" y="0"/>
                                  </a:lnTo>
                                  <a:lnTo>
                                    <a:pt x="0" y="307"/>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86" name="Group 2678"/>
                        <wpg:cNvGrpSpPr>
                          <a:grpSpLocks/>
                        </wpg:cNvGrpSpPr>
                        <wpg:grpSpPr bwMode="auto">
                          <a:xfrm>
                            <a:off x="2328" y="2861"/>
                            <a:ext cx="1251" cy="2"/>
                            <a:chOff x="2328" y="2861"/>
                            <a:chExt cx="1251" cy="2"/>
                          </a:xfrm>
                        </wpg:grpSpPr>
                        <wps:wsp>
                          <wps:cNvPr id="2587" name="Freeform 2679"/>
                          <wps:cNvSpPr>
                            <a:spLocks/>
                          </wps:cNvSpPr>
                          <wps:spPr bwMode="auto">
                            <a:xfrm>
                              <a:off x="2328" y="2861"/>
                              <a:ext cx="1251" cy="2"/>
                            </a:xfrm>
                            <a:custGeom>
                              <a:avLst/>
                              <a:gdLst>
                                <a:gd name="T0" fmla="+- 0 2328 2328"/>
                                <a:gd name="T1" fmla="*/ T0 w 1251"/>
                                <a:gd name="T2" fmla="+- 0 3579 2328"/>
                                <a:gd name="T3" fmla="*/ T2 w 1251"/>
                              </a:gdLst>
                              <a:ahLst/>
                              <a:cxnLst>
                                <a:cxn ang="0">
                                  <a:pos x="T1" y="0"/>
                                </a:cxn>
                                <a:cxn ang="0">
                                  <a:pos x="T3" y="0"/>
                                </a:cxn>
                              </a:cxnLst>
                              <a:rect l="0" t="0" r="r" b="b"/>
                              <a:pathLst>
                                <a:path w="1251">
                                  <a:moveTo>
                                    <a:pt x="0" y="0"/>
                                  </a:moveTo>
                                  <a:lnTo>
                                    <a:pt x="1251"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88" name="Group 2676"/>
                        <wpg:cNvGrpSpPr>
                          <a:grpSpLocks/>
                        </wpg:cNvGrpSpPr>
                        <wpg:grpSpPr bwMode="auto">
                          <a:xfrm>
                            <a:off x="2367" y="1285"/>
                            <a:ext cx="1140" cy="307"/>
                            <a:chOff x="2367" y="1285"/>
                            <a:chExt cx="1140" cy="307"/>
                          </a:xfrm>
                        </wpg:grpSpPr>
                        <wps:wsp>
                          <wps:cNvPr id="2589" name="Freeform 2677"/>
                          <wps:cNvSpPr>
                            <a:spLocks/>
                          </wps:cNvSpPr>
                          <wps:spPr bwMode="auto">
                            <a:xfrm>
                              <a:off x="2367" y="1285"/>
                              <a:ext cx="1140" cy="307"/>
                            </a:xfrm>
                            <a:custGeom>
                              <a:avLst/>
                              <a:gdLst>
                                <a:gd name="T0" fmla="+- 0 2367 2367"/>
                                <a:gd name="T1" fmla="*/ T0 w 1140"/>
                                <a:gd name="T2" fmla="+- 0 1592 1285"/>
                                <a:gd name="T3" fmla="*/ 1592 h 307"/>
                                <a:gd name="T4" fmla="+- 0 3507 2367"/>
                                <a:gd name="T5" fmla="*/ T4 w 1140"/>
                                <a:gd name="T6" fmla="+- 0 1592 1285"/>
                                <a:gd name="T7" fmla="*/ 1592 h 307"/>
                                <a:gd name="T8" fmla="+- 0 3507 2367"/>
                                <a:gd name="T9" fmla="*/ T8 w 1140"/>
                                <a:gd name="T10" fmla="+- 0 1285 1285"/>
                                <a:gd name="T11" fmla="*/ 1285 h 307"/>
                                <a:gd name="T12" fmla="+- 0 2367 2367"/>
                                <a:gd name="T13" fmla="*/ T12 w 1140"/>
                                <a:gd name="T14" fmla="+- 0 1285 1285"/>
                                <a:gd name="T15" fmla="*/ 1285 h 307"/>
                                <a:gd name="T16" fmla="+- 0 2367 2367"/>
                                <a:gd name="T17" fmla="*/ T16 w 1140"/>
                                <a:gd name="T18" fmla="+- 0 1592 1285"/>
                                <a:gd name="T19" fmla="*/ 1592 h 307"/>
                              </a:gdLst>
                              <a:ahLst/>
                              <a:cxnLst>
                                <a:cxn ang="0">
                                  <a:pos x="T1" y="T3"/>
                                </a:cxn>
                                <a:cxn ang="0">
                                  <a:pos x="T5" y="T7"/>
                                </a:cxn>
                                <a:cxn ang="0">
                                  <a:pos x="T9" y="T11"/>
                                </a:cxn>
                                <a:cxn ang="0">
                                  <a:pos x="T13" y="T15"/>
                                </a:cxn>
                                <a:cxn ang="0">
                                  <a:pos x="T17" y="T19"/>
                                </a:cxn>
                              </a:cxnLst>
                              <a:rect l="0" t="0" r="r" b="b"/>
                              <a:pathLst>
                                <a:path w="1140" h="307">
                                  <a:moveTo>
                                    <a:pt x="0" y="307"/>
                                  </a:moveTo>
                                  <a:lnTo>
                                    <a:pt x="1140" y="307"/>
                                  </a:lnTo>
                                  <a:lnTo>
                                    <a:pt x="1140" y="0"/>
                                  </a:lnTo>
                                  <a:lnTo>
                                    <a:pt x="0" y="0"/>
                                  </a:lnTo>
                                  <a:lnTo>
                                    <a:pt x="0" y="307"/>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0" name="Group 2674"/>
                        <wpg:cNvGrpSpPr>
                          <a:grpSpLocks/>
                        </wpg:cNvGrpSpPr>
                        <wpg:grpSpPr bwMode="auto">
                          <a:xfrm>
                            <a:off x="2523" y="1506"/>
                            <a:ext cx="828" cy="2"/>
                            <a:chOff x="2523" y="1506"/>
                            <a:chExt cx="828" cy="2"/>
                          </a:xfrm>
                        </wpg:grpSpPr>
                        <wps:wsp>
                          <wps:cNvPr id="2591" name="Freeform 2675"/>
                          <wps:cNvSpPr>
                            <a:spLocks/>
                          </wps:cNvSpPr>
                          <wps:spPr bwMode="auto">
                            <a:xfrm>
                              <a:off x="2523" y="1506"/>
                              <a:ext cx="828" cy="2"/>
                            </a:xfrm>
                            <a:custGeom>
                              <a:avLst/>
                              <a:gdLst>
                                <a:gd name="T0" fmla="+- 0 2523 2523"/>
                                <a:gd name="T1" fmla="*/ T0 w 828"/>
                                <a:gd name="T2" fmla="+- 0 3351 2523"/>
                                <a:gd name="T3" fmla="*/ T2 w 828"/>
                              </a:gdLst>
                              <a:ahLst/>
                              <a:cxnLst>
                                <a:cxn ang="0">
                                  <a:pos x="T1" y="0"/>
                                </a:cxn>
                                <a:cxn ang="0">
                                  <a:pos x="T3" y="0"/>
                                </a:cxn>
                              </a:cxnLst>
                              <a:rect l="0" t="0" r="r" b="b"/>
                              <a:pathLst>
                                <a:path w="828">
                                  <a:moveTo>
                                    <a:pt x="0" y="0"/>
                                  </a:moveTo>
                                  <a:lnTo>
                                    <a:pt x="828"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2" name="Group 2672"/>
                        <wpg:cNvGrpSpPr>
                          <a:grpSpLocks/>
                        </wpg:cNvGrpSpPr>
                        <wpg:grpSpPr bwMode="auto">
                          <a:xfrm>
                            <a:off x="2937" y="1592"/>
                            <a:ext cx="17" cy="1049"/>
                            <a:chOff x="2937" y="1592"/>
                            <a:chExt cx="17" cy="1049"/>
                          </a:xfrm>
                        </wpg:grpSpPr>
                        <wps:wsp>
                          <wps:cNvPr id="2593" name="Freeform 2673"/>
                          <wps:cNvSpPr>
                            <a:spLocks/>
                          </wps:cNvSpPr>
                          <wps:spPr bwMode="auto">
                            <a:xfrm>
                              <a:off x="2937" y="1592"/>
                              <a:ext cx="17" cy="1049"/>
                            </a:xfrm>
                            <a:custGeom>
                              <a:avLst/>
                              <a:gdLst>
                                <a:gd name="T0" fmla="+- 0 2937 2937"/>
                                <a:gd name="T1" fmla="*/ T0 w 17"/>
                                <a:gd name="T2" fmla="+- 0 1592 1592"/>
                                <a:gd name="T3" fmla="*/ 1592 h 1049"/>
                                <a:gd name="T4" fmla="+- 0 2954 2937"/>
                                <a:gd name="T5" fmla="*/ T4 w 17"/>
                                <a:gd name="T6" fmla="+- 0 2641 1592"/>
                                <a:gd name="T7" fmla="*/ 2641 h 1049"/>
                              </a:gdLst>
                              <a:ahLst/>
                              <a:cxnLst>
                                <a:cxn ang="0">
                                  <a:pos x="T1" y="T3"/>
                                </a:cxn>
                                <a:cxn ang="0">
                                  <a:pos x="T5" y="T7"/>
                                </a:cxn>
                              </a:cxnLst>
                              <a:rect l="0" t="0" r="r" b="b"/>
                              <a:pathLst>
                                <a:path w="17" h="1049">
                                  <a:moveTo>
                                    <a:pt x="0" y="0"/>
                                  </a:moveTo>
                                  <a:lnTo>
                                    <a:pt x="17" y="1049"/>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4" name="Group 2670"/>
                        <wpg:cNvGrpSpPr>
                          <a:grpSpLocks/>
                        </wpg:cNvGrpSpPr>
                        <wpg:grpSpPr bwMode="auto">
                          <a:xfrm>
                            <a:off x="6741" y="3671"/>
                            <a:ext cx="1140" cy="306"/>
                            <a:chOff x="6741" y="3671"/>
                            <a:chExt cx="1140" cy="306"/>
                          </a:xfrm>
                        </wpg:grpSpPr>
                        <wps:wsp>
                          <wps:cNvPr id="2595" name="Freeform 2671"/>
                          <wps:cNvSpPr>
                            <a:spLocks/>
                          </wps:cNvSpPr>
                          <wps:spPr bwMode="auto">
                            <a:xfrm>
                              <a:off x="6741" y="3671"/>
                              <a:ext cx="1140" cy="306"/>
                            </a:xfrm>
                            <a:custGeom>
                              <a:avLst/>
                              <a:gdLst>
                                <a:gd name="T0" fmla="+- 0 6741 6741"/>
                                <a:gd name="T1" fmla="*/ T0 w 1140"/>
                                <a:gd name="T2" fmla="+- 0 3977 3671"/>
                                <a:gd name="T3" fmla="*/ 3977 h 306"/>
                                <a:gd name="T4" fmla="+- 0 7881 6741"/>
                                <a:gd name="T5" fmla="*/ T4 w 1140"/>
                                <a:gd name="T6" fmla="+- 0 3977 3671"/>
                                <a:gd name="T7" fmla="*/ 3977 h 306"/>
                                <a:gd name="T8" fmla="+- 0 7881 6741"/>
                                <a:gd name="T9" fmla="*/ T8 w 1140"/>
                                <a:gd name="T10" fmla="+- 0 3671 3671"/>
                                <a:gd name="T11" fmla="*/ 3671 h 306"/>
                                <a:gd name="T12" fmla="+- 0 6741 6741"/>
                                <a:gd name="T13" fmla="*/ T12 w 1140"/>
                                <a:gd name="T14" fmla="+- 0 3671 3671"/>
                                <a:gd name="T15" fmla="*/ 3671 h 306"/>
                                <a:gd name="T16" fmla="+- 0 6741 6741"/>
                                <a:gd name="T17" fmla="*/ T16 w 1140"/>
                                <a:gd name="T18" fmla="+- 0 3977 3671"/>
                                <a:gd name="T19" fmla="*/ 3977 h 306"/>
                              </a:gdLst>
                              <a:ahLst/>
                              <a:cxnLst>
                                <a:cxn ang="0">
                                  <a:pos x="T1" y="T3"/>
                                </a:cxn>
                                <a:cxn ang="0">
                                  <a:pos x="T5" y="T7"/>
                                </a:cxn>
                                <a:cxn ang="0">
                                  <a:pos x="T9" y="T11"/>
                                </a:cxn>
                                <a:cxn ang="0">
                                  <a:pos x="T13" y="T15"/>
                                </a:cxn>
                                <a:cxn ang="0">
                                  <a:pos x="T17" y="T19"/>
                                </a:cxn>
                              </a:cxnLst>
                              <a:rect l="0" t="0" r="r" b="b"/>
                              <a:pathLst>
                                <a:path w="1140" h="306">
                                  <a:moveTo>
                                    <a:pt x="0" y="306"/>
                                  </a:moveTo>
                                  <a:lnTo>
                                    <a:pt x="1140" y="306"/>
                                  </a:lnTo>
                                  <a:lnTo>
                                    <a:pt x="1140" y="0"/>
                                  </a:lnTo>
                                  <a:lnTo>
                                    <a:pt x="0" y="0"/>
                                  </a:lnTo>
                                  <a:lnTo>
                                    <a:pt x="0" y="306"/>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6" name="Group 2668"/>
                        <wpg:cNvGrpSpPr>
                          <a:grpSpLocks/>
                        </wpg:cNvGrpSpPr>
                        <wpg:grpSpPr bwMode="auto">
                          <a:xfrm>
                            <a:off x="6788" y="3890"/>
                            <a:ext cx="1045" cy="2"/>
                            <a:chOff x="6788" y="3890"/>
                            <a:chExt cx="1045" cy="2"/>
                          </a:xfrm>
                        </wpg:grpSpPr>
                        <wps:wsp>
                          <wps:cNvPr id="2597" name="Freeform 2669"/>
                          <wps:cNvSpPr>
                            <a:spLocks/>
                          </wps:cNvSpPr>
                          <wps:spPr bwMode="auto">
                            <a:xfrm>
                              <a:off x="6788" y="3890"/>
                              <a:ext cx="1045" cy="2"/>
                            </a:xfrm>
                            <a:custGeom>
                              <a:avLst/>
                              <a:gdLst>
                                <a:gd name="T0" fmla="+- 0 6788 6788"/>
                                <a:gd name="T1" fmla="*/ T0 w 1045"/>
                                <a:gd name="T2" fmla="+- 0 7833 6788"/>
                                <a:gd name="T3" fmla="*/ T2 w 1045"/>
                              </a:gdLst>
                              <a:ahLst/>
                              <a:cxnLst>
                                <a:cxn ang="0">
                                  <a:pos x="T1" y="0"/>
                                </a:cxn>
                                <a:cxn ang="0">
                                  <a:pos x="T3" y="0"/>
                                </a:cxn>
                              </a:cxnLst>
                              <a:rect l="0" t="0" r="r" b="b"/>
                              <a:pathLst>
                                <a:path w="1045">
                                  <a:moveTo>
                                    <a:pt x="0" y="0"/>
                                  </a:moveTo>
                                  <a:lnTo>
                                    <a:pt x="1045"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8" name="Group 2666"/>
                        <wpg:cNvGrpSpPr>
                          <a:grpSpLocks/>
                        </wpg:cNvGrpSpPr>
                        <wpg:grpSpPr bwMode="auto">
                          <a:xfrm>
                            <a:off x="5522" y="2768"/>
                            <a:ext cx="93" cy="90"/>
                            <a:chOff x="5522" y="2768"/>
                            <a:chExt cx="93" cy="90"/>
                          </a:xfrm>
                        </wpg:grpSpPr>
                        <wps:wsp>
                          <wps:cNvPr id="2599" name="Freeform 2667"/>
                          <wps:cNvSpPr>
                            <a:spLocks/>
                          </wps:cNvSpPr>
                          <wps:spPr bwMode="auto">
                            <a:xfrm>
                              <a:off x="5522" y="2768"/>
                              <a:ext cx="93" cy="90"/>
                            </a:xfrm>
                            <a:custGeom>
                              <a:avLst/>
                              <a:gdLst>
                                <a:gd name="T0" fmla="+- 0 5551 5522"/>
                                <a:gd name="T1" fmla="*/ T0 w 93"/>
                                <a:gd name="T2" fmla="+- 0 2768 2768"/>
                                <a:gd name="T3" fmla="*/ 2768 h 90"/>
                                <a:gd name="T4" fmla="+- 0 5522 5522"/>
                                <a:gd name="T5" fmla="*/ T4 w 93"/>
                                <a:gd name="T6" fmla="+- 0 2858 2768"/>
                                <a:gd name="T7" fmla="*/ 2858 h 90"/>
                                <a:gd name="T8" fmla="+- 0 5615 5522"/>
                                <a:gd name="T9" fmla="*/ T8 w 93"/>
                                <a:gd name="T10" fmla="+- 0 2839 2768"/>
                                <a:gd name="T11" fmla="*/ 2839 h 90"/>
                                <a:gd name="T12" fmla="+- 0 5551 5522"/>
                                <a:gd name="T13" fmla="*/ T12 w 93"/>
                                <a:gd name="T14" fmla="+- 0 2768 2768"/>
                                <a:gd name="T15" fmla="*/ 2768 h 90"/>
                              </a:gdLst>
                              <a:ahLst/>
                              <a:cxnLst>
                                <a:cxn ang="0">
                                  <a:pos x="T1" y="T3"/>
                                </a:cxn>
                                <a:cxn ang="0">
                                  <a:pos x="T5" y="T7"/>
                                </a:cxn>
                                <a:cxn ang="0">
                                  <a:pos x="T9" y="T11"/>
                                </a:cxn>
                                <a:cxn ang="0">
                                  <a:pos x="T13" y="T15"/>
                                </a:cxn>
                              </a:cxnLst>
                              <a:rect l="0" t="0" r="r" b="b"/>
                              <a:pathLst>
                                <a:path w="93" h="90">
                                  <a:moveTo>
                                    <a:pt x="29" y="0"/>
                                  </a:moveTo>
                                  <a:lnTo>
                                    <a:pt x="0" y="90"/>
                                  </a:lnTo>
                                  <a:lnTo>
                                    <a:pt x="93" y="71"/>
                                  </a:lnTo>
                                  <a:lnTo>
                                    <a:pt x="2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00" name="Group 2664"/>
                        <wpg:cNvGrpSpPr>
                          <a:grpSpLocks/>
                        </wpg:cNvGrpSpPr>
                        <wpg:grpSpPr bwMode="auto">
                          <a:xfrm>
                            <a:off x="5522" y="2768"/>
                            <a:ext cx="93" cy="90"/>
                            <a:chOff x="5522" y="2768"/>
                            <a:chExt cx="93" cy="90"/>
                          </a:xfrm>
                        </wpg:grpSpPr>
                        <wps:wsp>
                          <wps:cNvPr id="2601" name="Freeform 2665"/>
                          <wps:cNvSpPr>
                            <a:spLocks/>
                          </wps:cNvSpPr>
                          <wps:spPr bwMode="auto">
                            <a:xfrm>
                              <a:off x="5522" y="2768"/>
                              <a:ext cx="93" cy="90"/>
                            </a:xfrm>
                            <a:custGeom>
                              <a:avLst/>
                              <a:gdLst>
                                <a:gd name="T0" fmla="+- 0 5615 5522"/>
                                <a:gd name="T1" fmla="*/ T0 w 93"/>
                                <a:gd name="T2" fmla="+- 0 2839 2768"/>
                                <a:gd name="T3" fmla="*/ 2839 h 90"/>
                                <a:gd name="T4" fmla="+- 0 5522 5522"/>
                                <a:gd name="T5" fmla="*/ T4 w 93"/>
                                <a:gd name="T6" fmla="+- 0 2858 2768"/>
                                <a:gd name="T7" fmla="*/ 2858 h 90"/>
                                <a:gd name="T8" fmla="+- 0 5551 5522"/>
                                <a:gd name="T9" fmla="*/ T8 w 93"/>
                                <a:gd name="T10" fmla="+- 0 2768 2768"/>
                                <a:gd name="T11" fmla="*/ 2768 h 90"/>
                                <a:gd name="T12" fmla="+- 0 5615 5522"/>
                                <a:gd name="T13" fmla="*/ T12 w 93"/>
                                <a:gd name="T14" fmla="+- 0 2839 2768"/>
                                <a:gd name="T15" fmla="*/ 2839 h 90"/>
                              </a:gdLst>
                              <a:ahLst/>
                              <a:cxnLst>
                                <a:cxn ang="0">
                                  <a:pos x="T1" y="T3"/>
                                </a:cxn>
                                <a:cxn ang="0">
                                  <a:pos x="T5" y="T7"/>
                                </a:cxn>
                                <a:cxn ang="0">
                                  <a:pos x="T9" y="T11"/>
                                </a:cxn>
                                <a:cxn ang="0">
                                  <a:pos x="T13" y="T15"/>
                                </a:cxn>
                              </a:cxnLst>
                              <a:rect l="0" t="0" r="r" b="b"/>
                              <a:pathLst>
                                <a:path w="93" h="90">
                                  <a:moveTo>
                                    <a:pt x="93" y="71"/>
                                  </a:moveTo>
                                  <a:lnTo>
                                    <a:pt x="0" y="90"/>
                                  </a:lnTo>
                                  <a:lnTo>
                                    <a:pt x="29" y="0"/>
                                  </a:lnTo>
                                  <a:lnTo>
                                    <a:pt x="93" y="71"/>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2" name="Group 2662"/>
                        <wpg:cNvGrpSpPr>
                          <a:grpSpLocks/>
                        </wpg:cNvGrpSpPr>
                        <wpg:grpSpPr bwMode="auto">
                          <a:xfrm>
                            <a:off x="5522" y="2848"/>
                            <a:ext cx="93" cy="2"/>
                            <a:chOff x="5522" y="2848"/>
                            <a:chExt cx="93" cy="2"/>
                          </a:xfrm>
                        </wpg:grpSpPr>
                        <wps:wsp>
                          <wps:cNvPr id="2603" name="Freeform 2663"/>
                          <wps:cNvSpPr>
                            <a:spLocks/>
                          </wps:cNvSpPr>
                          <wps:spPr bwMode="auto">
                            <a:xfrm>
                              <a:off x="5522" y="2848"/>
                              <a:ext cx="93" cy="2"/>
                            </a:xfrm>
                            <a:custGeom>
                              <a:avLst/>
                              <a:gdLst>
                                <a:gd name="T0" fmla="+- 0 5522 5522"/>
                                <a:gd name="T1" fmla="*/ T0 w 93"/>
                                <a:gd name="T2" fmla="+- 0 5615 5522"/>
                                <a:gd name="T3" fmla="*/ T2 w 93"/>
                              </a:gdLst>
                              <a:ahLst/>
                              <a:cxnLst>
                                <a:cxn ang="0">
                                  <a:pos x="T1" y="0"/>
                                </a:cxn>
                                <a:cxn ang="0">
                                  <a:pos x="T3" y="0"/>
                                </a:cxn>
                              </a:cxnLst>
                              <a:rect l="0" t="0" r="r" b="b"/>
                              <a:pathLst>
                                <a:path w="93">
                                  <a:moveTo>
                                    <a:pt x="0" y="0"/>
                                  </a:moveTo>
                                  <a:lnTo>
                                    <a:pt x="93" y="0"/>
                                  </a:lnTo>
                                </a:path>
                              </a:pathLst>
                            </a:custGeom>
                            <a:noFill/>
                            <a:ln w="12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4" name="Group 2660"/>
                        <wpg:cNvGrpSpPr>
                          <a:grpSpLocks/>
                        </wpg:cNvGrpSpPr>
                        <wpg:grpSpPr bwMode="auto">
                          <a:xfrm>
                            <a:off x="5410" y="2793"/>
                            <a:ext cx="127" cy="2"/>
                            <a:chOff x="5410" y="2793"/>
                            <a:chExt cx="127" cy="2"/>
                          </a:xfrm>
                        </wpg:grpSpPr>
                        <wps:wsp>
                          <wps:cNvPr id="2605" name="Freeform 2661"/>
                          <wps:cNvSpPr>
                            <a:spLocks/>
                          </wps:cNvSpPr>
                          <wps:spPr bwMode="auto">
                            <a:xfrm>
                              <a:off x="5410" y="2793"/>
                              <a:ext cx="127" cy="2"/>
                            </a:xfrm>
                            <a:custGeom>
                              <a:avLst/>
                              <a:gdLst>
                                <a:gd name="T0" fmla="+- 0 5410 5410"/>
                                <a:gd name="T1" fmla="*/ T0 w 127"/>
                                <a:gd name="T2" fmla="+- 0 5537 5410"/>
                                <a:gd name="T3" fmla="*/ T2 w 127"/>
                              </a:gdLst>
                              <a:ahLst/>
                              <a:cxnLst>
                                <a:cxn ang="0">
                                  <a:pos x="T1" y="0"/>
                                </a:cxn>
                                <a:cxn ang="0">
                                  <a:pos x="T3" y="0"/>
                                </a:cxn>
                              </a:cxnLst>
                              <a:rect l="0" t="0" r="r" b="b"/>
                              <a:pathLst>
                                <a:path w="127">
                                  <a:moveTo>
                                    <a:pt x="0" y="0"/>
                                  </a:moveTo>
                                  <a:lnTo>
                                    <a:pt x="127" y="0"/>
                                  </a:lnTo>
                                </a:path>
                              </a:pathLst>
                            </a:custGeom>
                            <a:noFill/>
                            <a:ln w="2623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6" name="Group 2658"/>
                        <wpg:cNvGrpSpPr>
                          <a:grpSpLocks/>
                        </wpg:cNvGrpSpPr>
                        <wpg:grpSpPr bwMode="auto">
                          <a:xfrm>
                            <a:off x="5458" y="2962"/>
                            <a:ext cx="93" cy="90"/>
                            <a:chOff x="5458" y="2962"/>
                            <a:chExt cx="93" cy="90"/>
                          </a:xfrm>
                        </wpg:grpSpPr>
                        <wps:wsp>
                          <wps:cNvPr id="2607" name="Freeform 2659"/>
                          <wps:cNvSpPr>
                            <a:spLocks/>
                          </wps:cNvSpPr>
                          <wps:spPr bwMode="auto">
                            <a:xfrm>
                              <a:off x="5458" y="2962"/>
                              <a:ext cx="93" cy="90"/>
                            </a:xfrm>
                            <a:custGeom>
                              <a:avLst/>
                              <a:gdLst>
                                <a:gd name="T0" fmla="+- 0 5488 5458"/>
                                <a:gd name="T1" fmla="*/ T0 w 93"/>
                                <a:gd name="T2" fmla="+- 0 2962 2962"/>
                                <a:gd name="T3" fmla="*/ 2962 h 90"/>
                                <a:gd name="T4" fmla="+- 0 5458 5458"/>
                                <a:gd name="T5" fmla="*/ T4 w 93"/>
                                <a:gd name="T6" fmla="+- 0 3052 2962"/>
                                <a:gd name="T7" fmla="*/ 3052 h 90"/>
                                <a:gd name="T8" fmla="+- 0 5551 5458"/>
                                <a:gd name="T9" fmla="*/ T8 w 93"/>
                                <a:gd name="T10" fmla="+- 0 3032 2962"/>
                                <a:gd name="T11" fmla="*/ 3032 h 90"/>
                                <a:gd name="T12" fmla="+- 0 5488 5458"/>
                                <a:gd name="T13" fmla="*/ T12 w 93"/>
                                <a:gd name="T14" fmla="+- 0 2962 2962"/>
                                <a:gd name="T15" fmla="*/ 2962 h 90"/>
                              </a:gdLst>
                              <a:ahLst/>
                              <a:cxnLst>
                                <a:cxn ang="0">
                                  <a:pos x="T1" y="T3"/>
                                </a:cxn>
                                <a:cxn ang="0">
                                  <a:pos x="T5" y="T7"/>
                                </a:cxn>
                                <a:cxn ang="0">
                                  <a:pos x="T9" y="T11"/>
                                </a:cxn>
                                <a:cxn ang="0">
                                  <a:pos x="T13" y="T15"/>
                                </a:cxn>
                              </a:cxnLst>
                              <a:rect l="0" t="0" r="r" b="b"/>
                              <a:pathLst>
                                <a:path w="93" h="90">
                                  <a:moveTo>
                                    <a:pt x="30" y="0"/>
                                  </a:moveTo>
                                  <a:lnTo>
                                    <a:pt x="0" y="90"/>
                                  </a:lnTo>
                                  <a:lnTo>
                                    <a:pt x="93" y="70"/>
                                  </a:lnTo>
                                  <a:lnTo>
                                    <a:pt x="3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08" name="Group 2656"/>
                        <wpg:cNvGrpSpPr>
                          <a:grpSpLocks/>
                        </wpg:cNvGrpSpPr>
                        <wpg:grpSpPr bwMode="auto">
                          <a:xfrm>
                            <a:off x="5458" y="2962"/>
                            <a:ext cx="93" cy="90"/>
                            <a:chOff x="5458" y="2962"/>
                            <a:chExt cx="93" cy="90"/>
                          </a:xfrm>
                        </wpg:grpSpPr>
                        <wps:wsp>
                          <wps:cNvPr id="2609" name="Freeform 2657"/>
                          <wps:cNvSpPr>
                            <a:spLocks/>
                          </wps:cNvSpPr>
                          <wps:spPr bwMode="auto">
                            <a:xfrm>
                              <a:off x="5458" y="2962"/>
                              <a:ext cx="93" cy="90"/>
                            </a:xfrm>
                            <a:custGeom>
                              <a:avLst/>
                              <a:gdLst>
                                <a:gd name="T0" fmla="+- 0 5551 5458"/>
                                <a:gd name="T1" fmla="*/ T0 w 93"/>
                                <a:gd name="T2" fmla="+- 0 3032 2962"/>
                                <a:gd name="T3" fmla="*/ 3032 h 90"/>
                                <a:gd name="T4" fmla="+- 0 5458 5458"/>
                                <a:gd name="T5" fmla="*/ T4 w 93"/>
                                <a:gd name="T6" fmla="+- 0 3052 2962"/>
                                <a:gd name="T7" fmla="*/ 3052 h 90"/>
                                <a:gd name="T8" fmla="+- 0 5488 5458"/>
                                <a:gd name="T9" fmla="*/ T8 w 93"/>
                                <a:gd name="T10" fmla="+- 0 2962 2962"/>
                                <a:gd name="T11" fmla="*/ 2962 h 90"/>
                                <a:gd name="T12" fmla="+- 0 5551 5458"/>
                                <a:gd name="T13" fmla="*/ T12 w 93"/>
                                <a:gd name="T14" fmla="+- 0 3032 2962"/>
                                <a:gd name="T15" fmla="*/ 3032 h 90"/>
                              </a:gdLst>
                              <a:ahLst/>
                              <a:cxnLst>
                                <a:cxn ang="0">
                                  <a:pos x="T1" y="T3"/>
                                </a:cxn>
                                <a:cxn ang="0">
                                  <a:pos x="T5" y="T7"/>
                                </a:cxn>
                                <a:cxn ang="0">
                                  <a:pos x="T9" y="T11"/>
                                </a:cxn>
                                <a:cxn ang="0">
                                  <a:pos x="T13" y="T15"/>
                                </a:cxn>
                              </a:cxnLst>
                              <a:rect l="0" t="0" r="r" b="b"/>
                              <a:pathLst>
                                <a:path w="93" h="90">
                                  <a:moveTo>
                                    <a:pt x="93" y="70"/>
                                  </a:moveTo>
                                  <a:lnTo>
                                    <a:pt x="0" y="90"/>
                                  </a:lnTo>
                                  <a:lnTo>
                                    <a:pt x="30" y="0"/>
                                  </a:lnTo>
                                  <a:lnTo>
                                    <a:pt x="93" y="70"/>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10" name="Group 2654"/>
                        <wpg:cNvGrpSpPr>
                          <a:grpSpLocks/>
                        </wpg:cNvGrpSpPr>
                        <wpg:grpSpPr bwMode="auto">
                          <a:xfrm>
                            <a:off x="5458" y="3042"/>
                            <a:ext cx="93" cy="2"/>
                            <a:chOff x="5458" y="3042"/>
                            <a:chExt cx="93" cy="2"/>
                          </a:xfrm>
                        </wpg:grpSpPr>
                        <wps:wsp>
                          <wps:cNvPr id="2611" name="Freeform 2655"/>
                          <wps:cNvSpPr>
                            <a:spLocks/>
                          </wps:cNvSpPr>
                          <wps:spPr bwMode="auto">
                            <a:xfrm>
                              <a:off x="5458" y="3042"/>
                              <a:ext cx="93" cy="2"/>
                            </a:xfrm>
                            <a:custGeom>
                              <a:avLst/>
                              <a:gdLst>
                                <a:gd name="T0" fmla="+- 0 5458 5458"/>
                                <a:gd name="T1" fmla="*/ T0 w 93"/>
                                <a:gd name="T2" fmla="+- 0 5551 5458"/>
                                <a:gd name="T3" fmla="*/ T2 w 93"/>
                              </a:gdLst>
                              <a:ahLst/>
                              <a:cxnLst>
                                <a:cxn ang="0">
                                  <a:pos x="T1" y="0"/>
                                </a:cxn>
                                <a:cxn ang="0">
                                  <a:pos x="T3" y="0"/>
                                </a:cxn>
                              </a:cxnLst>
                              <a:rect l="0" t="0" r="r" b="b"/>
                              <a:pathLst>
                                <a:path w="93">
                                  <a:moveTo>
                                    <a:pt x="0" y="0"/>
                                  </a:moveTo>
                                  <a:lnTo>
                                    <a:pt x="93" y="0"/>
                                  </a:lnTo>
                                </a:path>
                              </a:pathLst>
                            </a:custGeom>
                            <a:noFill/>
                            <a:ln w="1252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12" name="Group 2652"/>
                        <wpg:cNvGrpSpPr>
                          <a:grpSpLocks/>
                        </wpg:cNvGrpSpPr>
                        <wpg:grpSpPr bwMode="auto">
                          <a:xfrm>
                            <a:off x="5348" y="2986"/>
                            <a:ext cx="126" cy="2"/>
                            <a:chOff x="5348" y="2986"/>
                            <a:chExt cx="126" cy="2"/>
                          </a:xfrm>
                        </wpg:grpSpPr>
                        <wps:wsp>
                          <wps:cNvPr id="2613" name="Freeform 2653"/>
                          <wps:cNvSpPr>
                            <a:spLocks/>
                          </wps:cNvSpPr>
                          <wps:spPr bwMode="auto">
                            <a:xfrm>
                              <a:off x="5348" y="2986"/>
                              <a:ext cx="126" cy="2"/>
                            </a:xfrm>
                            <a:custGeom>
                              <a:avLst/>
                              <a:gdLst>
                                <a:gd name="T0" fmla="+- 0 5348 5348"/>
                                <a:gd name="T1" fmla="*/ T0 w 126"/>
                                <a:gd name="T2" fmla="+- 0 5473 5348"/>
                                <a:gd name="T3" fmla="*/ T2 w 126"/>
                              </a:gdLst>
                              <a:ahLst/>
                              <a:cxnLst>
                                <a:cxn ang="0">
                                  <a:pos x="T1" y="0"/>
                                </a:cxn>
                                <a:cxn ang="0">
                                  <a:pos x="T3" y="0"/>
                                </a:cxn>
                              </a:cxnLst>
                              <a:rect l="0" t="0" r="r" b="b"/>
                              <a:pathLst>
                                <a:path w="126">
                                  <a:moveTo>
                                    <a:pt x="0" y="0"/>
                                  </a:moveTo>
                                  <a:lnTo>
                                    <a:pt x="125" y="0"/>
                                  </a:lnTo>
                                </a:path>
                              </a:pathLst>
                            </a:custGeom>
                            <a:noFill/>
                            <a:ln w="2623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14" name="Group 2650"/>
                        <wpg:cNvGrpSpPr>
                          <a:grpSpLocks/>
                        </wpg:cNvGrpSpPr>
                        <wpg:grpSpPr bwMode="auto">
                          <a:xfrm>
                            <a:off x="3601" y="2794"/>
                            <a:ext cx="3141" cy="1029"/>
                            <a:chOff x="3601" y="2794"/>
                            <a:chExt cx="3141" cy="1029"/>
                          </a:xfrm>
                        </wpg:grpSpPr>
                        <wps:wsp>
                          <wps:cNvPr id="2615" name="Freeform 2651"/>
                          <wps:cNvSpPr>
                            <a:spLocks/>
                          </wps:cNvSpPr>
                          <wps:spPr bwMode="auto">
                            <a:xfrm>
                              <a:off x="3601" y="2794"/>
                              <a:ext cx="3141" cy="1029"/>
                            </a:xfrm>
                            <a:custGeom>
                              <a:avLst/>
                              <a:gdLst>
                                <a:gd name="T0" fmla="+- 0 3601 3601"/>
                                <a:gd name="T1" fmla="*/ T0 w 3141"/>
                                <a:gd name="T2" fmla="+- 0 2794 2794"/>
                                <a:gd name="T3" fmla="*/ 2794 h 1029"/>
                                <a:gd name="T4" fmla="+- 0 6741 3601"/>
                                <a:gd name="T5" fmla="*/ T4 w 3141"/>
                                <a:gd name="T6" fmla="+- 0 3824 2794"/>
                                <a:gd name="T7" fmla="*/ 3824 h 1029"/>
                              </a:gdLst>
                              <a:ahLst/>
                              <a:cxnLst>
                                <a:cxn ang="0">
                                  <a:pos x="T1" y="T3"/>
                                </a:cxn>
                                <a:cxn ang="0">
                                  <a:pos x="T5" y="T7"/>
                                </a:cxn>
                              </a:cxnLst>
                              <a:rect l="0" t="0" r="r" b="b"/>
                              <a:pathLst>
                                <a:path w="3141" h="1029">
                                  <a:moveTo>
                                    <a:pt x="0" y="0"/>
                                  </a:moveTo>
                                  <a:lnTo>
                                    <a:pt x="3140" y="103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16" name="Group 2648"/>
                        <wpg:cNvGrpSpPr>
                          <a:grpSpLocks/>
                        </wpg:cNvGrpSpPr>
                        <wpg:grpSpPr bwMode="auto">
                          <a:xfrm>
                            <a:off x="6206" y="1285"/>
                            <a:ext cx="1990" cy="307"/>
                            <a:chOff x="6206" y="1285"/>
                            <a:chExt cx="1990" cy="307"/>
                          </a:xfrm>
                        </wpg:grpSpPr>
                        <wps:wsp>
                          <wps:cNvPr id="2617" name="Freeform 2649"/>
                          <wps:cNvSpPr>
                            <a:spLocks/>
                          </wps:cNvSpPr>
                          <wps:spPr bwMode="auto">
                            <a:xfrm>
                              <a:off x="6206" y="1285"/>
                              <a:ext cx="1990" cy="307"/>
                            </a:xfrm>
                            <a:custGeom>
                              <a:avLst/>
                              <a:gdLst>
                                <a:gd name="T0" fmla="+- 0 6206 6206"/>
                                <a:gd name="T1" fmla="*/ T0 w 1990"/>
                                <a:gd name="T2" fmla="+- 0 1592 1285"/>
                                <a:gd name="T3" fmla="*/ 1592 h 307"/>
                                <a:gd name="T4" fmla="+- 0 8196 6206"/>
                                <a:gd name="T5" fmla="*/ T4 w 1990"/>
                                <a:gd name="T6" fmla="+- 0 1592 1285"/>
                                <a:gd name="T7" fmla="*/ 1592 h 307"/>
                                <a:gd name="T8" fmla="+- 0 8196 6206"/>
                                <a:gd name="T9" fmla="*/ T8 w 1990"/>
                                <a:gd name="T10" fmla="+- 0 1285 1285"/>
                                <a:gd name="T11" fmla="*/ 1285 h 307"/>
                                <a:gd name="T12" fmla="+- 0 6206 6206"/>
                                <a:gd name="T13" fmla="*/ T12 w 1990"/>
                                <a:gd name="T14" fmla="+- 0 1285 1285"/>
                                <a:gd name="T15" fmla="*/ 1285 h 307"/>
                                <a:gd name="T16" fmla="+- 0 6206 6206"/>
                                <a:gd name="T17" fmla="*/ T16 w 1990"/>
                                <a:gd name="T18" fmla="+- 0 1592 1285"/>
                                <a:gd name="T19" fmla="*/ 1592 h 307"/>
                              </a:gdLst>
                              <a:ahLst/>
                              <a:cxnLst>
                                <a:cxn ang="0">
                                  <a:pos x="T1" y="T3"/>
                                </a:cxn>
                                <a:cxn ang="0">
                                  <a:pos x="T5" y="T7"/>
                                </a:cxn>
                                <a:cxn ang="0">
                                  <a:pos x="T9" y="T11"/>
                                </a:cxn>
                                <a:cxn ang="0">
                                  <a:pos x="T13" y="T15"/>
                                </a:cxn>
                                <a:cxn ang="0">
                                  <a:pos x="T17" y="T19"/>
                                </a:cxn>
                              </a:cxnLst>
                              <a:rect l="0" t="0" r="r" b="b"/>
                              <a:pathLst>
                                <a:path w="1990" h="307">
                                  <a:moveTo>
                                    <a:pt x="0" y="307"/>
                                  </a:moveTo>
                                  <a:lnTo>
                                    <a:pt x="1990" y="307"/>
                                  </a:lnTo>
                                  <a:lnTo>
                                    <a:pt x="1990" y="0"/>
                                  </a:lnTo>
                                  <a:lnTo>
                                    <a:pt x="0" y="0"/>
                                  </a:lnTo>
                                  <a:lnTo>
                                    <a:pt x="0" y="307"/>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18" name="Group 2646"/>
                        <wpg:cNvGrpSpPr>
                          <a:grpSpLocks/>
                        </wpg:cNvGrpSpPr>
                        <wpg:grpSpPr bwMode="auto">
                          <a:xfrm>
                            <a:off x="6227" y="1506"/>
                            <a:ext cx="1948" cy="2"/>
                            <a:chOff x="6227" y="1506"/>
                            <a:chExt cx="1948" cy="2"/>
                          </a:xfrm>
                        </wpg:grpSpPr>
                        <wps:wsp>
                          <wps:cNvPr id="2619" name="Freeform 2647"/>
                          <wps:cNvSpPr>
                            <a:spLocks/>
                          </wps:cNvSpPr>
                          <wps:spPr bwMode="auto">
                            <a:xfrm>
                              <a:off x="6227" y="1506"/>
                              <a:ext cx="1948" cy="2"/>
                            </a:xfrm>
                            <a:custGeom>
                              <a:avLst/>
                              <a:gdLst>
                                <a:gd name="T0" fmla="+- 0 6227 6227"/>
                                <a:gd name="T1" fmla="*/ T0 w 1948"/>
                                <a:gd name="T2" fmla="+- 0 8175 6227"/>
                                <a:gd name="T3" fmla="*/ T2 w 1948"/>
                              </a:gdLst>
                              <a:ahLst/>
                              <a:cxnLst>
                                <a:cxn ang="0">
                                  <a:pos x="T1" y="0"/>
                                </a:cxn>
                                <a:cxn ang="0">
                                  <a:pos x="T3" y="0"/>
                                </a:cxn>
                              </a:cxnLst>
                              <a:rect l="0" t="0" r="r" b="b"/>
                              <a:pathLst>
                                <a:path w="1948">
                                  <a:moveTo>
                                    <a:pt x="0" y="0"/>
                                  </a:moveTo>
                                  <a:lnTo>
                                    <a:pt x="1948"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20" name="Group 2644"/>
                        <wpg:cNvGrpSpPr>
                          <a:grpSpLocks/>
                        </wpg:cNvGrpSpPr>
                        <wpg:grpSpPr bwMode="auto">
                          <a:xfrm>
                            <a:off x="3507" y="1439"/>
                            <a:ext cx="2699" cy="2"/>
                            <a:chOff x="3507" y="1439"/>
                            <a:chExt cx="2699" cy="2"/>
                          </a:xfrm>
                        </wpg:grpSpPr>
                        <wps:wsp>
                          <wps:cNvPr id="2621" name="Freeform 2645"/>
                          <wps:cNvSpPr>
                            <a:spLocks/>
                          </wps:cNvSpPr>
                          <wps:spPr bwMode="auto">
                            <a:xfrm>
                              <a:off x="3507" y="1439"/>
                              <a:ext cx="2699" cy="2"/>
                            </a:xfrm>
                            <a:custGeom>
                              <a:avLst/>
                              <a:gdLst>
                                <a:gd name="T0" fmla="+- 0 3507 3507"/>
                                <a:gd name="T1" fmla="*/ T0 w 2699"/>
                                <a:gd name="T2" fmla="+- 0 6206 3507"/>
                                <a:gd name="T3" fmla="*/ T2 w 2699"/>
                              </a:gdLst>
                              <a:ahLst/>
                              <a:cxnLst>
                                <a:cxn ang="0">
                                  <a:pos x="T1" y="0"/>
                                </a:cxn>
                                <a:cxn ang="0">
                                  <a:pos x="T3" y="0"/>
                                </a:cxn>
                              </a:cxnLst>
                              <a:rect l="0" t="0" r="r" b="b"/>
                              <a:pathLst>
                                <a:path w="2699">
                                  <a:moveTo>
                                    <a:pt x="0" y="0"/>
                                  </a:moveTo>
                                  <a:lnTo>
                                    <a:pt x="2699"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22" name="Group 2642"/>
                        <wpg:cNvGrpSpPr>
                          <a:grpSpLocks/>
                        </wpg:cNvGrpSpPr>
                        <wpg:grpSpPr bwMode="auto">
                          <a:xfrm>
                            <a:off x="7201" y="1592"/>
                            <a:ext cx="110" cy="2078"/>
                            <a:chOff x="7201" y="1592"/>
                            <a:chExt cx="110" cy="2078"/>
                          </a:xfrm>
                        </wpg:grpSpPr>
                        <wps:wsp>
                          <wps:cNvPr id="2623" name="Freeform 2643"/>
                          <wps:cNvSpPr>
                            <a:spLocks/>
                          </wps:cNvSpPr>
                          <wps:spPr bwMode="auto">
                            <a:xfrm>
                              <a:off x="7201" y="1592"/>
                              <a:ext cx="110" cy="2078"/>
                            </a:xfrm>
                            <a:custGeom>
                              <a:avLst/>
                              <a:gdLst>
                                <a:gd name="T0" fmla="+- 0 7201 7201"/>
                                <a:gd name="T1" fmla="*/ T0 w 110"/>
                                <a:gd name="T2" fmla="+- 0 1592 1592"/>
                                <a:gd name="T3" fmla="*/ 1592 h 2078"/>
                                <a:gd name="T4" fmla="+- 0 7311 7201"/>
                                <a:gd name="T5" fmla="*/ T4 w 110"/>
                                <a:gd name="T6" fmla="+- 0 3671 1592"/>
                                <a:gd name="T7" fmla="*/ 3671 h 2078"/>
                              </a:gdLst>
                              <a:ahLst/>
                              <a:cxnLst>
                                <a:cxn ang="0">
                                  <a:pos x="T1" y="T3"/>
                                </a:cxn>
                                <a:cxn ang="0">
                                  <a:pos x="T5" y="T7"/>
                                </a:cxn>
                              </a:cxnLst>
                              <a:rect l="0" t="0" r="r" b="b"/>
                              <a:pathLst>
                                <a:path w="110" h="2078">
                                  <a:moveTo>
                                    <a:pt x="0" y="0"/>
                                  </a:moveTo>
                                  <a:lnTo>
                                    <a:pt x="110" y="2079"/>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24" name="Group 2640"/>
                        <wpg:cNvGrpSpPr>
                          <a:grpSpLocks/>
                        </wpg:cNvGrpSpPr>
                        <wpg:grpSpPr bwMode="auto">
                          <a:xfrm>
                            <a:off x="6651" y="4891"/>
                            <a:ext cx="1294" cy="307"/>
                            <a:chOff x="6651" y="4891"/>
                            <a:chExt cx="1294" cy="307"/>
                          </a:xfrm>
                        </wpg:grpSpPr>
                        <wps:wsp>
                          <wps:cNvPr id="2625" name="Freeform 2641"/>
                          <wps:cNvSpPr>
                            <a:spLocks/>
                          </wps:cNvSpPr>
                          <wps:spPr bwMode="auto">
                            <a:xfrm>
                              <a:off x="6651" y="4891"/>
                              <a:ext cx="1294" cy="307"/>
                            </a:xfrm>
                            <a:custGeom>
                              <a:avLst/>
                              <a:gdLst>
                                <a:gd name="T0" fmla="+- 0 6651 6651"/>
                                <a:gd name="T1" fmla="*/ T0 w 1294"/>
                                <a:gd name="T2" fmla="+- 0 5199 4891"/>
                                <a:gd name="T3" fmla="*/ 5199 h 307"/>
                                <a:gd name="T4" fmla="+- 0 7945 6651"/>
                                <a:gd name="T5" fmla="*/ T4 w 1294"/>
                                <a:gd name="T6" fmla="+- 0 5199 4891"/>
                                <a:gd name="T7" fmla="*/ 5199 h 307"/>
                                <a:gd name="T8" fmla="+- 0 7945 6651"/>
                                <a:gd name="T9" fmla="*/ T8 w 1294"/>
                                <a:gd name="T10" fmla="+- 0 4891 4891"/>
                                <a:gd name="T11" fmla="*/ 4891 h 307"/>
                                <a:gd name="T12" fmla="+- 0 6651 6651"/>
                                <a:gd name="T13" fmla="*/ T12 w 1294"/>
                                <a:gd name="T14" fmla="+- 0 4891 4891"/>
                                <a:gd name="T15" fmla="*/ 4891 h 307"/>
                                <a:gd name="T16" fmla="+- 0 6651 6651"/>
                                <a:gd name="T17" fmla="*/ T16 w 1294"/>
                                <a:gd name="T18" fmla="+- 0 5199 4891"/>
                                <a:gd name="T19" fmla="*/ 5199 h 307"/>
                              </a:gdLst>
                              <a:ahLst/>
                              <a:cxnLst>
                                <a:cxn ang="0">
                                  <a:pos x="T1" y="T3"/>
                                </a:cxn>
                                <a:cxn ang="0">
                                  <a:pos x="T5" y="T7"/>
                                </a:cxn>
                                <a:cxn ang="0">
                                  <a:pos x="T9" y="T11"/>
                                </a:cxn>
                                <a:cxn ang="0">
                                  <a:pos x="T13" y="T15"/>
                                </a:cxn>
                                <a:cxn ang="0">
                                  <a:pos x="T17" y="T19"/>
                                </a:cxn>
                              </a:cxnLst>
                              <a:rect l="0" t="0" r="r" b="b"/>
                              <a:pathLst>
                                <a:path w="1294" h="307">
                                  <a:moveTo>
                                    <a:pt x="0" y="308"/>
                                  </a:moveTo>
                                  <a:lnTo>
                                    <a:pt x="1294" y="308"/>
                                  </a:lnTo>
                                  <a:lnTo>
                                    <a:pt x="1294" y="0"/>
                                  </a:lnTo>
                                  <a:lnTo>
                                    <a:pt x="0" y="0"/>
                                  </a:lnTo>
                                  <a:lnTo>
                                    <a:pt x="0" y="308"/>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26" name="Group 2638"/>
                        <wpg:cNvGrpSpPr>
                          <a:grpSpLocks/>
                        </wpg:cNvGrpSpPr>
                        <wpg:grpSpPr bwMode="auto">
                          <a:xfrm>
                            <a:off x="6673" y="5112"/>
                            <a:ext cx="1251" cy="2"/>
                            <a:chOff x="6673" y="5112"/>
                            <a:chExt cx="1251" cy="2"/>
                          </a:xfrm>
                        </wpg:grpSpPr>
                        <wps:wsp>
                          <wps:cNvPr id="2627" name="Freeform 2639"/>
                          <wps:cNvSpPr>
                            <a:spLocks/>
                          </wps:cNvSpPr>
                          <wps:spPr bwMode="auto">
                            <a:xfrm>
                              <a:off x="6673" y="5112"/>
                              <a:ext cx="1251" cy="2"/>
                            </a:xfrm>
                            <a:custGeom>
                              <a:avLst/>
                              <a:gdLst>
                                <a:gd name="T0" fmla="+- 0 6673 6673"/>
                                <a:gd name="T1" fmla="*/ T0 w 1251"/>
                                <a:gd name="T2" fmla="+- 0 7924 6673"/>
                                <a:gd name="T3" fmla="*/ T2 w 1251"/>
                              </a:gdLst>
                              <a:ahLst/>
                              <a:cxnLst>
                                <a:cxn ang="0">
                                  <a:pos x="T1" y="0"/>
                                </a:cxn>
                                <a:cxn ang="0">
                                  <a:pos x="T3" y="0"/>
                                </a:cxn>
                              </a:cxnLst>
                              <a:rect l="0" t="0" r="r" b="b"/>
                              <a:pathLst>
                                <a:path w="1251">
                                  <a:moveTo>
                                    <a:pt x="0" y="0"/>
                                  </a:moveTo>
                                  <a:lnTo>
                                    <a:pt x="1251"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28" name="Group 2636"/>
                        <wpg:cNvGrpSpPr>
                          <a:grpSpLocks/>
                        </wpg:cNvGrpSpPr>
                        <wpg:grpSpPr bwMode="auto">
                          <a:xfrm>
                            <a:off x="7945" y="5018"/>
                            <a:ext cx="960" cy="27"/>
                            <a:chOff x="7945" y="5018"/>
                            <a:chExt cx="960" cy="27"/>
                          </a:xfrm>
                        </wpg:grpSpPr>
                        <wps:wsp>
                          <wps:cNvPr id="2629" name="Freeform 2637"/>
                          <wps:cNvSpPr>
                            <a:spLocks/>
                          </wps:cNvSpPr>
                          <wps:spPr bwMode="auto">
                            <a:xfrm>
                              <a:off x="7945" y="5018"/>
                              <a:ext cx="960" cy="27"/>
                            </a:xfrm>
                            <a:custGeom>
                              <a:avLst/>
                              <a:gdLst>
                                <a:gd name="T0" fmla="+- 0 8905 7945"/>
                                <a:gd name="T1" fmla="*/ T0 w 960"/>
                                <a:gd name="T2" fmla="+- 0 5018 5018"/>
                                <a:gd name="T3" fmla="*/ 5018 h 27"/>
                                <a:gd name="T4" fmla="+- 0 7945 7945"/>
                                <a:gd name="T5" fmla="*/ T4 w 960"/>
                                <a:gd name="T6" fmla="+- 0 5045 5018"/>
                                <a:gd name="T7" fmla="*/ 5045 h 27"/>
                              </a:gdLst>
                              <a:ahLst/>
                              <a:cxnLst>
                                <a:cxn ang="0">
                                  <a:pos x="T1" y="T3"/>
                                </a:cxn>
                                <a:cxn ang="0">
                                  <a:pos x="T5" y="T7"/>
                                </a:cxn>
                              </a:cxnLst>
                              <a:rect l="0" t="0" r="r" b="b"/>
                              <a:pathLst>
                                <a:path w="960" h="27">
                                  <a:moveTo>
                                    <a:pt x="960" y="0"/>
                                  </a:moveTo>
                                  <a:lnTo>
                                    <a:pt x="0" y="27"/>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30" name="Group 2634"/>
                        <wpg:cNvGrpSpPr>
                          <a:grpSpLocks/>
                        </wpg:cNvGrpSpPr>
                        <wpg:grpSpPr bwMode="auto">
                          <a:xfrm>
                            <a:off x="4407" y="4891"/>
                            <a:ext cx="1246" cy="307"/>
                            <a:chOff x="4407" y="4891"/>
                            <a:chExt cx="1246" cy="307"/>
                          </a:xfrm>
                        </wpg:grpSpPr>
                        <wps:wsp>
                          <wps:cNvPr id="2631" name="Freeform 2635"/>
                          <wps:cNvSpPr>
                            <a:spLocks/>
                          </wps:cNvSpPr>
                          <wps:spPr bwMode="auto">
                            <a:xfrm>
                              <a:off x="4407" y="4891"/>
                              <a:ext cx="1246" cy="307"/>
                            </a:xfrm>
                            <a:custGeom>
                              <a:avLst/>
                              <a:gdLst>
                                <a:gd name="T0" fmla="+- 0 4407 4407"/>
                                <a:gd name="T1" fmla="*/ T0 w 1246"/>
                                <a:gd name="T2" fmla="+- 0 5199 4891"/>
                                <a:gd name="T3" fmla="*/ 5199 h 307"/>
                                <a:gd name="T4" fmla="+- 0 5653 4407"/>
                                <a:gd name="T5" fmla="*/ T4 w 1246"/>
                                <a:gd name="T6" fmla="+- 0 5199 4891"/>
                                <a:gd name="T7" fmla="*/ 5199 h 307"/>
                                <a:gd name="T8" fmla="+- 0 5653 4407"/>
                                <a:gd name="T9" fmla="*/ T8 w 1246"/>
                                <a:gd name="T10" fmla="+- 0 4891 4891"/>
                                <a:gd name="T11" fmla="*/ 4891 h 307"/>
                                <a:gd name="T12" fmla="+- 0 4407 4407"/>
                                <a:gd name="T13" fmla="*/ T12 w 1246"/>
                                <a:gd name="T14" fmla="+- 0 4891 4891"/>
                                <a:gd name="T15" fmla="*/ 4891 h 307"/>
                                <a:gd name="T16" fmla="+- 0 4407 4407"/>
                                <a:gd name="T17" fmla="*/ T16 w 1246"/>
                                <a:gd name="T18" fmla="+- 0 5199 4891"/>
                                <a:gd name="T19" fmla="*/ 5199 h 307"/>
                              </a:gdLst>
                              <a:ahLst/>
                              <a:cxnLst>
                                <a:cxn ang="0">
                                  <a:pos x="T1" y="T3"/>
                                </a:cxn>
                                <a:cxn ang="0">
                                  <a:pos x="T5" y="T7"/>
                                </a:cxn>
                                <a:cxn ang="0">
                                  <a:pos x="T9" y="T11"/>
                                </a:cxn>
                                <a:cxn ang="0">
                                  <a:pos x="T13" y="T15"/>
                                </a:cxn>
                                <a:cxn ang="0">
                                  <a:pos x="T17" y="T19"/>
                                </a:cxn>
                              </a:cxnLst>
                              <a:rect l="0" t="0" r="r" b="b"/>
                              <a:pathLst>
                                <a:path w="1246" h="307">
                                  <a:moveTo>
                                    <a:pt x="0" y="308"/>
                                  </a:moveTo>
                                  <a:lnTo>
                                    <a:pt x="1246" y="308"/>
                                  </a:lnTo>
                                  <a:lnTo>
                                    <a:pt x="1246" y="0"/>
                                  </a:lnTo>
                                  <a:lnTo>
                                    <a:pt x="0" y="0"/>
                                  </a:lnTo>
                                  <a:lnTo>
                                    <a:pt x="0" y="308"/>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32" name="Group 2632"/>
                        <wpg:cNvGrpSpPr>
                          <a:grpSpLocks/>
                        </wpg:cNvGrpSpPr>
                        <wpg:grpSpPr bwMode="auto">
                          <a:xfrm>
                            <a:off x="4427" y="5112"/>
                            <a:ext cx="1205" cy="2"/>
                            <a:chOff x="4427" y="5112"/>
                            <a:chExt cx="1205" cy="2"/>
                          </a:xfrm>
                        </wpg:grpSpPr>
                        <wps:wsp>
                          <wps:cNvPr id="2633" name="Freeform 2633"/>
                          <wps:cNvSpPr>
                            <a:spLocks/>
                          </wps:cNvSpPr>
                          <wps:spPr bwMode="auto">
                            <a:xfrm>
                              <a:off x="4427" y="5112"/>
                              <a:ext cx="1205" cy="2"/>
                            </a:xfrm>
                            <a:custGeom>
                              <a:avLst/>
                              <a:gdLst>
                                <a:gd name="T0" fmla="+- 0 4427 4427"/>
                                <a:gd name="T1" fmla="*/ T0 w 1205"/>
                                <a:gd name="T2" fmla="+- 0 5632 4427"/>
                                <a:gd name="T3" fmla="*/ T2 w 1205"/>
                              </a:gdLst>
                              <a:ahLst/>
                              <a:cxnLst>
                                <a:cxn ang="0">
                                  <a:pos x="T1" y="0"/>
                                </a:cxn>
                                <a:cxn ang="0">
                                  <a:pos x="T3" y="0"/>
                                </a:cxn>
                              </a:cxnLst>
                              <a:rect l="0" t="0" r="r" b="b"/>
                              <a:pathLst>
                                <a:path w="1205">
                                  <a:moveTo>
                                    <a:pt x="0" y="0"/>
                                  </a:moveTo>
                                  <a:lnTo>
                                    <a:pt x="1205"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34" name="Group 2630"/>
                        <wpg:cNvGrpSpPr>
                          <a:grpSpLocks/>
                        </wpg:cNvGrpSpPr>
                        <wpg:grpSpPr bwMode="auto">
                          <a:xfrm>
                            <a:off x="5653" y="5045"/>
                            <a:ext cx="998" cy="2"/>
                            <a:chOff x="5653" y="5045"/>
                            <a:chExt cx="998" cy="2"/>
                          </a:xfrm>
                        </wpg:grpSpPr>
                        <wps:wsp>
                          <wps:cNvPr id="2635" name="Freeform 2631"/>
                          <wps:cNvSpPr>
                            <a:spLocks/>
                          </wps:cNvSpPr>
                          <wps:spPr bwMode="auto">
                            <a:xfrm>
                              <a:off x="5653" y="5045"/>
                              <a:ext cx="998" cy="2"/>
                            </a:xfrm>
                            <a:custGeom>
                              <a:avLst/>
                              <a:gdLst>
                                <a:gd name="T0" fmla="+- 0 6651 5653"/>
                                <a:gd name="T1" fmla="*/ T0 w 998"/>
                                <a:gd name="T2" fmla="+- 0 5653 5653"/>
                                <a:gd name="T3" fmla="*/ T2 w 998"/>
                              </a:gdLst>
                              <a:ahLst/>
                              <a:cxnLst>
                                <a:cxn ang="0">
                                  <a:pos x="T1" y="0"/>
                                </a:cxn>
                                <a:cxn ang="0">
                                  <a:pos x="T3" y="0"/>
                                </a:cxn>
                              </a:cxnLst>
                              <a:rect l="0" t="0" r="r" b="b"/>
                              <a:pathLst>
                                <a:path w="998">
                                  <a:moveTo>
                                    <a:pt x="998" y="0"/>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36" name="Group 2628"/>
                        <wpg:cNvGrpSpPr>
                          <a:grpSpLocks/>
                        </wpg:cNvGrpSpPr>
                        <wpg:grpSpPr bwMode="auto">
                          <a:xfrm>
                            <a:off x="7679" y="4666"/>
                            <a:ext cx="97" cy="191"/>
                            <a:chOff x="7679" y="4666"/>
                            <a:chExt cx="97" cy="191"/>
                          </a:xfrm>
                        </wpg:grpSpPr>
                        <wps:wsp>
                          <wps:cNvPr id="2637" name="Freeform 2629"/>
                          <wps:cNvSpPr>
                            <a:spLocks/>
                          </wps:cNvSpPr>
                          <wps:spPr bwMode="auto">
                            <a:xfrm>
                              <a:off x="7679" y="4666"/>
                              <a:ext cx="97" cy="191"/>
                            </a:xfrm>
                            <a:custGeom>
                              <a:avLst/>
                              <a:gdLst>
                                <a:gd name="T0" fmla="+- 0 7682 7679"/>
                                <a:gd name="T1" fmla="*/ T0 w 97"/>
                                <a:gd name="T2" fmla="+- 0 4666 4666"/>
                                <a:gd name="T3" fmla="*/ 4666 h 191"/>
                                <a:gd name="T4" fmla="+- 0 7679 7679"/>
                                <a:gd name="T5" fmla="*/ T4 w 97"/>
                                <a:gd name="T6" fmla="+- 0 4857 4666"/>
                                <a:gd name="T7" fmla="*/ 4857 h 191"/>
                                <a:gd name="T8" fmla="+- 0 7777 7679"/>
                                <a:gd name="T9" fmla="*/ T8 w 97"/>
                                <a:gd name="T10" fmla="+- 0 4744 4666"/>
                                <a:gd name="T11" fmla="*/ 4744 h 191"/>
                              </a:gdLst>
                              <a:ahLst/>
                              <a:cxnLst>
                                <a:cxn ang="0">
                                  <a:pos x="T1" y="T3"/>
                                </a:cxn>
                                <a:cxn ang="0">
                                  <a:pos x="T5" y="T7"/>
                                </a:cxn>
                                <a:cxn ang="0">
                                  <a:pos x="T9" y="T11"/>
                                </a:cxn>
                              </a:cxnLst>
                              <a:rect l="0" t="0" r="r" b="b"/>
                              <a:pathLst>
                                <a:path w="97" h="191">
                                  <a:moveTo>
                                    <a:pt x="3" y="0"/>
                                  </a:moveTo>
                                  <a:lnTo>
                                    <a:pt x="0" y="191"/>
                                  </a:lnTo>
                                  <a:lnTo>
                                    <a:pt x="98" y="78"/>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38" name="Group 2626"/>
                        <wpg:cNvGrpSpPr>
                          <a:grpSpLocks/>
                        </wpg:cNvGrpSpPr>
                        <wpg:grpSpPr bwMode="auto">
                          <a:xfrm>
                            <a:off x="7299" y="3977"/>
                            <a:ext cx="12" cy="915"/>
                            <a:chOff x="7299" y="3977"/>
                            <a:chExt cx="12" cy="915"/>
                          </a:xfrm>
                        </wpg:grpSpPr>
                        <wps:wsp>
                          <wps:cNvPr id="2639" name="Freeform 2627"/>
                          <wps:cNvSpPr>
                            <a:spLocks/>
                          </wps:cNvSpPr>
                          <wps:spPr bwMode="auto">
                            <a:xfrm>
                              <a:off x="7299" y="3977"/>
                              <a:ext cx="12" cy="915"/>
                            </a:xfrm>
                            <a:custGeom>
                              <a:avLst/>
                              <a:gdLst>
                                <a:gd name="T0" fmla="+- 0 7311 7299"/>
                                <a:gd name="T1" fmla="*/ T0 w 12"/>
                                <a:gd name="T2" fmla="+- 0 3977 3977"/>
                                <a:gd name="T3" fmla="*/ 3977 h 915"/>
                                <a:gd name="T4" fmla="+- 0 7299 7299"/>
                                <a:gd name="T5" fmla="*/ T4 w 12"/>
                                <a:gd name="T6" fmla="+- 0 4891 3977"/>
                                <a:gd name="T7" fmla="*/ 4891 h 915"/>
                              </a:gdLst>
                              <a:ahLst/>
                              <a:cxnLst>
                                <a:cxn ang="0">
                                  <a:pos x="T1" y="T3"/>
                                </a:cxn>
                                <a:cxn ang="0">
                                  <a:pos x="T5" y="T7"/>
                                </a:cxn>
                              </a:cxnLst>
                              <a:rect l="0" t="0" r="r" b="b"/>
                              <a:pathLst>
                                <a:path w="12" h="915">
                                  <a:moveTo>
                                    <a:pt x="12" y="0"/>
                                  </a:moveTo>
                                  <a:lnTo>
                                    <a:pt x="0" y="914"/>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40" name="Group 2624"/>
                        <wpg:cNvGrpSpPr>
                          <a:grpSpLocks/>
                        </wpg:cNvGrpSpPr>
                        <wpg:grpSpPr bwMode="auto">
                          <a:xfrm>
                            <a:off x="4101" y="6247"/>
                            <a:ext cx="1811" cy="306"/>
                            <a:chOff x="4101" y="6247"/>
                            <a:chExt cx="1811" cy="306"/>
                          </a:xfrm>
                        </wpg:grpSpPr>
                        <wps:wsp>
                          <wps:cNvPr id="2641" name="Freeform 2625"/>
                          <wps:cNvSpPr>
                            <a:spLocks/>
                          </wps:cNvSpPr>
                          <wps:spPr bwMode="auto">
                            <a:xfrm>
                              <a:off x="4101" y="6247"/>
                              <a:ext cx="1811" cy="306"/>
                            </a:xfrm>
                            <a:custGeom>
                              <a:avLst/>
                              <a:gdLst>
                                <a:gd name="T0" fmla="+- 0 4101 4101"/>
                                <a:gd name="T1" fmla="*/ T0 w 1811"/>
                                <a:gd name="T2" fmla="+- 0 6554 6247"/>
                                <a:gd name="T3" fmla="*/ 6554 h 306"/>
                                <a:gd name="T4" fmla="+- 0 5912 4101"/>
                                <a:gd name="T5" fmla="*/ T4 w 1811"/>
                                <a:gd name="T6" fmla="+- 0 6554 6247"/>
                                <a:gd name="T7" fmla="*/ 6554 h 306"/>
                                <a:gd name="T8" fmla="+- 0 5912 4101"/>
                                <a:gd name="T9" fmla="*/ T8 w 1811"/>
                                <a:gd name="T10" fmla="+- 0 6247 6247"/>
                                <a:gd name="T11" fmla="*/ 6247 h 306"/>
                                <a:gd name="T12" fmla="+- 0 4101 4101"/>
                                <a:gd name="T13" fmla="*/ T12 w 1811"/>
                                <a:gd name="T14" fmla="+- 0 6247 6247"/>
                                <a:gd name="T15" fmla="*/ 6247 h 306"/>
                                <a:gd name="T16" fmla="+- 0 4101 4101"/>
                                <a:gd name="T17" fmla="*/ T16 w 1811"/>
                                <a:gd name="T18" fmla="+- 0 6554 6247"/>
                                <a:gd name="T19" fmla="*/ 6554 h 306"/>
                              </a:gdLst>
                              <a:ahLst/>
                              <a:cxnLst>
                                <a:cxn ang="0">
                                  <a:pos x="T1" y="T3"/>
                                </a:cxn>
                                <a:cxn ang="0">
                                  <a:pos x="T5" y="T7"/>
                                </a:cxn>
                                <a:cxn ang="0">
                                  <a:pos x="T9" y="T11"/>
                                </a:cxn>
                                <a:cxn ang="0">
                                  <a:pos x="T13" y="T15"/>
                                </a:cxn>
                                <a:cxn ang="0">
                                  <a:pos x="T17" y="T19"/>
                                </a:cxn>
                              </a:cxnLst>
                              <a:rect l="0" t="0" r="r" b="b"/>
                              <a:pathLst>
                                <a:path w="1811" h="306">
                                  <a:moveTo>
                                    <a:pt x="0" y="307"/>
                                  </a:moveTo>
                                  <a:lnTo>
                                    <a:pt x="1811" y="307"/>
                                  </a:lnTo>
                                  <a:lnTo>
                                    <a:pt x="1811" y="0"/>
                                  </a:lnTo>
                                  <a:lnTo>
                                    <a:pt x="0" y="0"/>
                                  </a:lnTo>
                                  <a:lnTo>
                                    <a:pt x="0" y="307"/>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42" name="Group 2622"/>
                        <wpg:cNvGrpSpPr>
                          <a:grpSpLocks/>
                        </wpg:cNvGrpSpPr>
                        <wpg:grpSpPr bwMode="auto">
                          <a:xfrm>
                            <a:off x="4122" y="6467"/>
                            <a:ext cx="1769" cy="2"/>
                            <a:chOff x="4122" y="6467"/>
                            <a:chExt cx="1769" cy="2"/>
                          </a:xfrm>
                        </wpg:grpSpPr>
                        <wps:wsp>
                          <wps:cNvPr id="2643" name="Freeform 2623"/>
                          <wps:cNvSpPr>
                            <a:spLocks/>
                          </wps:cNvSpPr>
                          <wps:spPr bwMode="auto">
                            <a:xfrm>
                              <a:off x="4122" y="6467"/>
                              <a:ext cx="1769" cy="2"/>
                            </a:xfrm>
                            <a:custGeom>
                              <a:avLst/>
                              <a:gdLst>
                                <a:gd name="T0" fmla="+- 0 4122 4122"/>
                                <a:gd name="T1" fmla="*/ T0 w 1769"/>
                                <a:gd name="T2" fmla="+- 0 5891 4122"/>
                                <a:gd name="T3" fmla="*/ T2 w 1769"/>
                              </a:gdLst>
                              <a:ahLst/>
                              <a:cxnLst>
                                <a:cxn ang="0">
                                  <a:pos x="T1" y="0"/>
                                </a:cxn>
                                <a:cxn ang="0">
                                  <a:pos x="T3" y="0"/>
                                </a:cxn>
                              </a:cxnLst>
                              <a:rect l="0" t="0" r="r" b="b"/>
                              <a:pathLst>
                                <a:path w="1769">
                                  <a:moveTo>
                                    <a:pt x="0" y="0"/>
                                  </a:moveTo>
                                  <a:lnTo>
                                    <a:pt x="1769"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44" name="Group 2620"/>
                        <wpg:cNvGrpSpPr>
                          <a:grpSpLocks/>
                        </wpg:cNvGrpSpPr>
                        <wpg:grpSpPr bwMode="auto">
                          <a:xfrm>
                            <a:off x="5006" y="5199"/>
                            <a:ext cx="23" cy="1049"/>
                            <a:chOff x="5006" y="5199"/>
                            <a:chExt cx="23" cy="1049"/>
                          </a:xfrm>
                        </wpg:grpSpPr>
                        <wps:wsp>
                          <wps:cNvPr id="2645" name="Freeform 2621"/>
                          <wps:cNvSpPr>
                            <a:spLocks/>
                          </wps:cNvSpPr>
                          <wps:spPr bwMode="auto">
                            <a:xfrm>
                              <a:off x="5006" y="5199"/>
                              <a:ext cx="23" cy="1049"/>
                            </a:xfrm>
                            <a:custGeom>
                              <a:avLst/>
                              <a:gdLst>
                                <a:gd name="T0" fmla="+- 0 5030 5006"/>
                                <a:gd name="T1" fmla="*/ T0 w 23"/>
                                <a:gd name="T2" fmla="+- 0 5199 5199"/>
                                <a:gd name="T3" fmla="*/ 5199 h 1049"/>
                                <a:gd name="T4" fmla="+- 0 5006 5006"/>
                                <a:gd name="T5" fmla="*/ T4 w 23"/>
                                <a:gd name="T6" fmla="+- 0 6247 5199"/>
                                <a:gd name="T7" fmla="*/ 6247 h 1049"/>
                              </a:gdLst>
                              <a:ahLst/>
                              <a:cxnLst>
                                <a:cxn ang="0">
                                  <a:pos x="T1" y="T3"/>
                                </a:cxn>
                                <a:cxn ang="0">
                                  <a:pos x="T5" y="T7"/>
                                </a:cxn>
                              </a:cxnLst>
                              <a:rect l="0" t="0" r="r" b="b"/>
                              <a:pathLst>
                                <a:path w="23" h="1049">
                                  <a:moveTo>
                                    <a:pt x="24" y="0"/>
                                  </a:moveTo>
                                  <a:lnTo>
                                    <a:pt x="0" y="1048"/>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46" name="Group 2618"/>
                        <wpg:cNvGrpSpPr>
                          <a:grpSpLocks/>
                        </wpg:cNvGrpSpPr>
                        <wpg:grpSpPr bwMode="auto">
                          <a:xfrm>
                            <a:off x="5912" y="6401"/>
                            <a:ext cx="811" cy="2"/>
                            <a:chOff x="5912" y="6401"/>
                            <a:chExt cx="811" cy="2"/>
                          </a:xfrm>
                        </wpg:grpSpPr>
                        <wps:wsp>
                          <wps:cNvPr id="2647" name="Freeform 2619"/>
                          <wps:cNvSpPr>
                            <a:spLocks/>
                          </wps:cNvSpPr>
                          <wps:spPr bwMode="auto">
                            <a:xfrm>
                              <a:off x="5912" y="6401"/>
                              <a:ext cx="811" cy="2"/>
                            </a:xfrm>
                            <a:custGeom>
                              <a:avLst/>
                              <a:gdLst>
                                <a:gd name="T0" fmla="+- 0 5912 5912"/>
                                <a:gd name="T1" fmla="*/ T0 w 811"/>
                                <a:gd name="T2" fmla="+- 0 6722 5912"/>
                                <a:gd name="T3" fmla="*/ T2 w 811"/>
                              </a:gdLst>
                              <a:ahLst/>
                              <a:cxnLst>
                                <a:cxn ang="0">
                                  <a:pos x="T1" y="0"/>
                                </a:cxn>
                                <a:cxn ang="0">
                                  <a:pos x="T3" y="0"/>
                                </a:cxn>
                              </a:cxnLst>
                              <a:rect l="0" t="0" r="r" b="b"/>
                              <a:pathLst>
                                <a:path w="811">
                                  <a:moveTo>
                                    <a:pt x="0" y="0"/>
                                  </a:moveTo>
                                  <a:lnTo>
                                    <a:pt x="81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48" name="Group 2616"/>
                        <wpg:cNvGrpSpPr>
                          <a:grpSpLocks/>
                        </wpg:cNvGrpSpPr>
                        <wpg:grpSpPr bwMode="auto">
                          <a:xfrm>
                            <a:off x="1838" y="4898"/>
                            <a:ext cx="1539" cy="306"/>
                            <a:chOff x="1838" y="4898"/>
                            <a:chExt cx="1539" cy="306"/>
                          </a:xfrm>
                        </wpg:grpSpPr>
                        <wps:wsp>
                          <wps:cNvPr id="2649" name="Freeform 2617"/>
                          <wps:cNvSpPr>
                            <a:spLocks/>
                          </wps:cNvSpPr>
                          <wps:spPr bwMode="auto">
                            <a:xfrm>
                              <a:off x="1838" y="4898"/>
                              <a:ext cx="1539" cy="306"/>
                            </a:xfrm>
                            <a:custGeom>
                              <a:avLst/>
                              <a:gdLst>
                                <a:gd name="T0" fmla="+- 0 1838 1838"/>
                                <a:gd name="T1" fmla="*/ T0 w 1539"/>
                                <a:gd name="T2" fmla="+- 0 5204 4898"/>
                                <a:gd name="T3" fmla="*/ 5204 h 306"/>
                                <a:gd name="T4" fmla="+- 0 3377 1838"/>
                                <a:gd name="T5" fmla="*/ T4 w 1539"/>
                                <a:gd name="T6" fmla="+- 0 5204 4898"/>
                                <a:gd name="T7" fmla="*/ 5204 h 306"/>
                                <a:gd name="T8" fmla="+- 0 3377 1838"/>
                                <a:gd name="T9" fmla="*/ T8 w 1539"/>
                                <a:gd name="T10" fmla="+- 0 4898 4898"/>
                                <a:gd name="T11" fmla="*/ 4898 h 306"/>
                                <a:gd name="T12" fmla="+- 0 1838 1838"/>
                                <a:gd name="T13" fmla="*/ T12 w 1539"/>
                                <a:gd name="T14" fmla="+- 0 4898 4898"/>
                                <a:gd name="T15" fmla="*/ 4898 h 306"/>
                                <a:gd name="T16" fmla="+- 0 1838 1838"/>
                                <a:gd name="T17" fmla="*/ T16 w 1539"/>
                                <a:gd name="T18" fmla="+- 0 5204 4898"/>
                                <a:gd name="T19" fmla="*/ 5204 h 306"/>
                              </a:gdLst>
                              <a:ahLst/>
                              <a:cxnLst>
                                <a:cxn ang="0">
                                  <a:pos x="T1" y="T3"/>
                                </a:cxn>
                                <a:cxn ang="0">
                                  <a:pos x="T5" y="T7"/>
                                </a:cxn>
                                <a:cxn ang="0">
                                  <a:pos x="T9" y="T11"/>
                                </a:cxn>
                                <a:cxn ang="0">
                                  <a:pos x="T13" y="T15"/>
                                </a:cxn>
                                <a:cxn ang="0">
                                  <a:pos x="T17" y="T19"/>
                                </a:cxn>
                              </a:cxnLst>
                              <a:rect l="0" t="0" r="r" b="b"/>
                              <a:pathLst>
                                <a:path w="1539" h="306">
                                  <a:moveTo>
                                    <a:pt x="0" y="306"/>
                                  </a:moveTo>
                                  <a:lnTo>
                                    <a:pt x="1539" y="306"/>
                                  </a:lnTo>
                                  <a:lnTo>
                                    <a:pt x="1539" y="0"/>
                                  </a:lnTo>
                                  <a:lnTo>
                                    <a:pt x="0" y="0"/>
                                  </a:lnTo>
                                  <a:lnTo>
                                    <a:pt x="0" y="306"/>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50" name="Group 2614"/>
                        <wpg:cNvGrpSpPr>
                          <a:grpSpLocks/>
                        </wpg:cNvGrpSpPr>
                        <wpg:grpSpPr bwMode="auto">
                          <a:xfrm>
                            <a:off x="1859" y="5118"/>
                            <a:ext cx="1496" cy="2"/>
                            <a:chOff x="1859" y="5118"/>
                            <a:chExt cx="1496" cy="2"/>
                          </a:xfrm>
                        </wpg:grpSpPr>
                        <wps:wsp>
                          <wps:cNvPr id="2651" name="Freeform 2615"/>
                          <wps:cNvSpPr>
                            <a:spLocks/>
                          </wps:cNvSpPr>
                          <wps:spPr bwMode="auto">
                            <a:xfrm>
                              <a:off x="1859" y="5118"/>
                              <a:ext cx="1496" cy="2"/>
                            </a:xfrm>
                            <a:custGeom>
                              <a:avLst/>
                              <a:gdLst>
                                <a:gd name="T0" fmla="+- 0 1859 1859"/>
                                <a:gd name="T1" fmla="*/ T0 w 1496"/>
                                <a:gd name="T2" fmla="+- 0 3355 1859"/>
                                <a:gd name="T3" fmla="*/ T2 w 1496"/>
                              </a:gdLst>
                              <a:ahLst/>
                              <a:cxnLst>
                                <a:cxn ang="0">
                                  <a:pos x="T1" y="0"/>
                                </a:cxn>
                                <a:cxn ang="0">
                                  <a:pos x="T3" y="0"/>
                                </a:cxn>
                              </a:cxnLst>
                              <a:rect l="0" t="0" r="r" b="b"/>
                              <a:pathLst>
                                <a:path w="1496">
                                  <a:moveTo>
                                    <a:pt x="0" y="0"/>
                                  </a:moveTo>
                                  <a:lnTo>
                                    <a:pt x="1496"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52" name="Group 2612"/>
                        <wpg:cNvGrpSpPr>
                          <a:grpSpLocks/>
                        </wpg:cNvGrpSpPr>
                        <wpg:grpSpPr bwMode="auto">
                          <a:xfrm>
                            <a:off x="1913" y="5915"/>
                            <a:ext cx="1215" cy="999"/>
                            <a:chOff x="1913" y="5915"/>
                            <a:chExt cx="1215" cy="999"/>
                          </a:xfrm>
                        </wpg:grpSpPr>
                        <wps:wsp>
                          <wps:cNvPr id="2653" name="Freeform 2613"/>
                          <wps:cNvSpPr>
                            <a:spLocks/>
                          </wps:cNvSpPr>
                          <wps:spPr bwMode="auto">
                            <a:xfrm>
                              <a:off x="1913" y="5915"/>
                              <a:ext cx="1215" cy="999"/>
                            </a:xfrm>
                            <a:custGeom>
                              <a:avLst/>
                              <a:gdLst>
                                <a:gd name="T0" fmla="+- 0 1913 1913"/>
                                <a:gd name="T1" fmla="*/ T0 w 1215"/>
                                <a:gd name="T2" fmla="+- 0 6914 5915"/>
                                <a:gd name="T3" fmla="*/ 6914 h 999"/>
                                <a:gd name="T4" fmla="+- 0 3127 1913"/>
                                <a:gd name="T5" fmla="*/ T4 w 1215"/>
                                <a:gd name="T6" fmla="+- 0 6914 5915"/>
                                <a:gd name="T7" fmla="*/ 6914 h 999"/>
                                <a:gd name="T8" fmla="+- 0 3127 1913"/>
                                <a:gd name="T9" fmla="*/ T8 w 1215"/>
                                <a:gd name="T10" fmla="+- 0 5915 5915"/>
                                <a:gd name="T11" fmla="*/ 5915 h 999"/>
                                <a:gd name="T12" fmla="+- 0 1913 1913"/>
                                <a:gd name="T13" fmla="*/ T12 w 1215"/>
                                <a:gd name="T14" fmla="+- 0 5915 5915"/>
                                <a:gd name="T15" fmla="*/ 5915 h 999"/>
                                <a:gd name="T16" fmla="+- 0 1913 1913"/>
                                <a:gd name="T17" fmla="*/ T16 w 1215"/>
                                <a:gd name="T18" fmla="+- 0 6914 5915"/>
                                <a:gd name="T19" fmla="*/ 6914 h 999"/>
                              </a:gdLst>
                              <a:ahLst/>
                              <a:cxnLst>
                                <a:cxn ang="0">
                                  <a:pos x="T1" y="T3"/>
                                </a:cxn>
                                <a:cxn ang="0">
                                  <a:pos x="T5" y="T7"/>
                                </a:cxn>
                                <a:cxn ang="0">
                                  <a:pos x="T9" y="T11"/>
                                </a:cxn>
                                <a:cxn ang="0">
                                  <a:pos x="T13" y="T15"/>
                                </a:cxn>
                                <a:cxn ang="0">
                                  <a:pos x="T17" y="T19"/>
                                </a:cxn>
                              </a:cxnLst>
                              <a:rect l="0" t="0" r="r" b="b"/>
                              <a:pathLst>
                                <a:path w="1215" h="999">
                                  <a:moveTo>
                                    <a:pt x="0" y="999"/>
                                  </a:moveTo>
                                  <a:lnTo>
                                    <a:pt x="1214" y="999"/>
                                  </a:lnTo>
                                  <a:lnTo>
                                    <a:pt x="1214" y="0"/>
                                  </a:lnTo>
                                  <a:lnTo>
                                    <a:pt x="0" y="0"/>
                                  </a:lnTo>
                                  <a:lnTo>
                                    <a:pt x="0" y="999"/>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54" name="Group 2610"/>
                        <wpg:cNvGrpSpPr>
                          <a:grpSpLocks/>
                        </wpg:cNvGrpSpPr>
                        <wpg:grpSpPr bwMode="auto">
                          <a:xfrm>
                            <a:off x="2086" y="5772"/>
                            <a:ext cx="1216" cy="999"/>
                            <a:chOff x="2086" y="5772"/>
                            <a:chExt cx="1216" cy="999"/>
                          </a:xfrm>
                        </wpg:grpSpPr>
                        <wps:wsp>
                          <wps:cNvPr id="2655" name="Freeform 2611"/>
                          <wps:cNvSpPr>
                            <a:spLocks/>
                          </wps:cNvSpPr>
                          <wps:spPr bwMode="auto">
                            <a:xfrm>
                              <a:off x="2086" y="5772"/>
                              <a:ext cx="1216" cy="999"/>
                            </a:xfrm>
                            <a:custGeom>
                              <a:avLst/>
                              <a:gdLst>
                                <a:gd name="T0" fmla="+- 0 2086 2086"/>
                                <a:gd name="T1" fmla="*/ T0 w 1216"/>
                                <a:gd name="T2" fmla="+- 0 5915 5772"/>
                                <a:gd name="T3" fmla="*/ 5915 h 999"/>
                                <a:gd name="T4" fmla="+- 0 3127 2086"/>
                                <a:gd name="T5" fmla="*/ T4 w 1216"/>
                                <a:gd name="T6" fmla="+- 0 5915 5772"/>
                                <a:gd name="T7" fmla="*/ 5915 h 999"/>
                                <a:gd name="T8" fmla="+- 0 3127 2086"/>
                                <a:gd name="T9" fmla="*/ T8 w 1216"/>
                                <a:gd name="T10" fmla="+- 0 6771 5772"/>
                                <a:gd name="T11" fmla="*/ 6771 h 999"/>
                                <a:gd name="T12" fmla="+- 0 3302 2086"/>
                                <a:gd name="T13" fmla="*/ T12 w 1216"/>
                                <a:gd name="T14" fmla="+- 0 6771 5772"/>
                                <a:gd name="T15" fmla="*/ 6771 h 999"/>
                                <a:gd name="T16" fmla="+- 0 3302 2086"/>
                                <a:gd name="T17" fmla="*/ T16 w 1216"/>
                                <a:gd name="T18" fmla="+- 0 5772 5772"/>
                                <a:gd name="T19" fmla="*/ 5772 h 999"/>
                                <a:gd name="T20" fmla="+- 0 2086 2086"/>
                                <a:gd name="T21" fmla="*/ T20 w 1216"/>
                                <a:gd name="T22" fmla="+- 0 5772 5772"/>
                                <a:gd name="T23" fmla="*/ 5772 h 999"/>
                                <a:gd name="T24" fmla="+- 0 2086 2086"/>
                                <a:gd name="T25" fmla="*/ T24 w 1216"/>
                                <a:gd name="T26" fmla="+- 0 5915 5772"/>
                                <a:gd name="T27" fmla="*/ 5915 h 999"/>
                              </a:gdLst>
                              <a:ahLst/>
                              <a:cxnLst>
                                <a:cxn ang="0">
                                  <a:pos x="T1" y="T3"/>
                                </a:cxn>
                                <a:cxn ang="0">
                                  <a:pos x="T5" y="T7"/>
                                </a:cxn>
                                <a:cxn ang="0">
                                  <a:pos x="T9" y="T11"/>
                                </a:cxn>
                                <a:cxn ang="0">
                                  <a:pos x="T13" y="T15"/>
                                </a:cxn>
                                <a:cxn ang="0">
                                  <a:pos x="T17" y="T19"/>
                                </a:cxn>
                                <a:cxn ang="0">
                                  <a:pos x="T21" y="T23"/>
                                </a:cxn>
                                <a:cxn ang="0">
                                  <a:pos x="T25" y="T27"/>
                                </a:cxn>
                              </a:cxnLst>
                              <a:rect l="0" t="0" r="r" b="b"/>
                              <a:pathLst>
                                <a:path w="1216" h="999">
                                  <a:moveTo>
                                    <a:pt x="0" y="143"/>
                                  </a:moveTo>
                                  <a:lnTo>
                                    <a:pt x="1041" y="143"/>
                                  </a:lnTo>
                                  <a:lnTo>
                                    <a:pt x="1041" y="999"/>
                                  </a:lnTo>
                                  <a:lnTo>
                                    <a:pt x="1216" y="999"/>
                                  </a:lnTo>
                                  <a:lnTo>
                                    <a:pt x="1216" y="0"/>
                                  </a:lnTo>
                                  <a:lnTo>
                                    <a:pt x="0" y="0"/>
                                  </a:lnTo>
                                  <a:lnTo>
                                    <a:pt x="0" y="143"/>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56" name="Group 2608"/>
                        <wpg:cNvGrpSpPr>
                          <a:grpSpLocks/>
                        </wpg:cNvGrpSpPr>
                        <wpg:grpSpPr bwMode="auto">
                          <a:xfrm>
                            <a:off x="2026" y="6410"/>
                            <a:ext cx="988" cy="2"/>
                            <a:chOff x="2026" y="6410"/>
                            <a:chExt cx="988" cy="2"/>
                          </a:xfrm>
                        </wpg:grpSpPr>
                        <wps:wsp>
                          <wps:cNvPr id="2657" name="Freeform 2609"/>
                          <wps:cNvSpPr>
                            <a:spLocks/>
                          </wps:cNvSpPr>
                          <wps:spPr bwMode="auto">
                            <a:xfrm>
                              <a:off x="2026" y="6410"/>
                              <a:ext cx="988" cy="2"/>
                            </a:xfrm>
                            <a:custGeom>
                              <a:avLst/>
                              <a:gdLst>
                                <a:gd name="T0" fmla="+- 0 2026 2026"/>
                                <a:gd name="T1" fmla="*/ T0 w 988"/>
                                <a:gd name="T2" fmla="+- 0 3014 2026"/>
                                <a:gd name="T3" fmla="*/ T2 w 988"/>
                              </a:gdLst>
                              <a:ahLst/>
                              <a:cxnLst>
                                <a:cxn ang="0">
                                  <a:pos x="T1" y="0"/>
                                </a:cxn>
                                <a:cxn ang="0">
                                  <a:pos x="T3" y="0"/>
                                </a:cxn>
                              </a:cxnLst>
                              <a:rect l="0" t="0" r="r" b="b"/>
                              <a:pathLst>
                                <a:path w="988">
                                  <a:moveTo>
                                    <a:pt x="0" y="0"/>
                                  </a:moveTo>
                                  <a:lnTo>
                                    <a:pt x="988"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58" name="Group 2606"/>
                        <wpg:cNvGrpSpPr>
                          <a:grpSpLocks/>
                        </wpg:cNvGrpSpPr>
                        <wpg:grpSpPr bwMode="auto">
                          <a:xfrm>
                            <a:off x="2607" y="5204"/>
                            <a:ext cx="2" cy="568"/>
                            <a:chOff x="2607" y="5204"/>
                            <a:chExt cx="2" cy="568"/>
                          </a:xfrm>
                        </wpg:grpSpPr>
                        <wps:wsp>
                          <wps:cNvPr id="2659" name="Freeform 2607"/>
                          <wps:cNvSpPr>
                            <a:spLocks/>
                          </wps:cNvSpPr>
                          <wps:spPr bwMode="auto">
                            <a:xfrm>
                              <a:off x="2607" y="5204"/>
                              <a:ext cx="2" cy="568"/>
                            </a:xfrm>
                            <a:custGeom>
                              <a:avLst/>
                              <a:gdLst>
                                <a:gd name="T0" fmla="+- 0 5204 5204"/>
                                <a:gd name="T1" fmla="*/ 5204 h 568"/>
                                <a:gd name="T2" fmla="+- 0 5772 5204"/>
                                <a:gd name="T3" fmla="*/ 5772 h 568"/>
                              </a:gdLst>
                              <a:ahLst/>
                              <a:cxnLst>
                                <a:cxn ang="0">
                                  <a:pos x="0" y="T1"/>
                                </a:cxn>
                                <a:cxn ang="0">
                                  <a:pos x="0" y="T3"/>
                                </a:cxn>
                              </a:cxnLst>
                              <a:rect l="0" t="0" r="r" b="b"/>
                              <a:pathLst>
                                <a:path h="568">
                                  <a:moveTo>
                                    <a:pt x="0" y="0"/>
                                  </a:moveTo>
                                  <a:lnTo>
                                    <a:pt x="0" y="568"/>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60" name="Group 2604"/>
                        <wpg:cNvGrpSpPr>
                          <a:grpSpLocks/>
                        </wpg:cNvGrpSpPr>
                        <wpg:grpSpPr bwMode="auto">
                          <a:xfrm>
                            <a:off x="3377" y="5045"/>
                            <a:ext cx="1030" cy="6"/>
                            <a:chOff x="3377" y="5045"/>
                            <a:chExt cx="1030" cy="6"/>
                          </a:xfrm>
                        </wpg:grpSpPr>
                        <wps:wsp>
                          <wps:cNvPr id="2661" name="Freeform 2605"/>
                          <wps:cNvSpPr>
                            <a:spLocks/>
                          </wps:cNvSpPr>
                          <wps:spPr bwMode="auto">
                            <a:xfrm>
                              <a:off x="3377" y="5045"/>
                              <a:ext cx="1030" cy="6"/>
                            </a:xfrm>
                            <a:custGeom>
                              <a:avLst/>
                              <a:gdLst>
                                <a:gd name="T0" fmla="+- 0 4407 3377"/>
                                <a:gd name="T1" fmla="*/ T0 w 1030"/>
                                <a:gd name="T2" fmla="+- 0 5045 5045"/>
                                <a:gd name="T3" fmla="*/ 5045 h 6"/>
                                <a:gd name="T4" fmla="+- 0 3377 3377"/>
                                <a:gd name="T5" fmla="*/ T4 w 1030"/>
                                <a:gd name="T6" fmla="+- 0 5051 5045"/>
                                <a:gd name="T7" fmla="*/ 5051 h 6"/>
                              </a:gdLst>
                              <a:ahLst/>
                              <a:cxnLst>
                                <a:cxn ang="0">
                                  <a:pos x="T1" y="T3"/>
                                </a:cxn>
                                <a:cxn ang="0">
                                  <a:pos x="T5" y="T7"/>
                                </a:cxn>
                              </a:cxnLst>
                              <a:rect l="0" t="0" r="r" b="b"/>
                              <a:pathLst>
                                <a:path w="1030" h="6">
                                  <a:moveTo>
                                    <a:pt x="1030" y="0"/>
                                  </a:moveTo>
                                  <a:lnTo>
                                    <a:pt x="0" y="6"/>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62" name="Group 2602"/>
                        <wpg:cNvGrpSpPr>
                          <a:grpSpLocks/>
                        </wpg:cNvGrpSpPr>
                        <wpg:grpSpPr bwMode="auto">
                          <a:xfrm>
                            <a:off x="6722" y="5972"/>
                            <a:ext cx="1195" cy="999"/>
                            <a:chOff x="6722" y="5972"/>
                            <a:chExt cx="1195" cy="999"/>
                          </a:xfrm>
                        </wpg:grpSpPr>
                        <wps:wsp>
                          <wps:cNvPr id="2663" name="Freeform 2603"/>
                          <wps:cNvSpPr>
                            <a:spLocks/>
                          </wps:cNvSpPr>
                          <wps:spPr bwMode="auto">
                            <a:xfrm>
                              <a:off x="6722" y="5972"/>
                              <a:ext cx="1195" cy="999"/>
                            </a:xfrm>
                            <a:custGeom>
                              <a:avLst/>
                              <a:gdLst>
                                <a:gd name="T0" fmla="+- 0 6722 6722"/>
                                <a:gd name="T1" fmla="*/ T0 w 1195"/>
                                <a:gd name="T2" fmla="+- 0 6972 5972"/>
                                <a:gd name="T3" fmla="*/ 6972 h 999"/>
                                <a:gd name="T4" fmla="+- 0 7917 6722"/>
                                <a:gd name="T5" fmla="*/ T4 w 1195"/>
                                <a:gd name="T6" fmla="+- 0 6972 5972"/>
                                <a:gd name="T7" fmla="*/ 6972 h 999"/>
                                <a:gd name="T8" fmla="+- 0 7917 6722"/>
                                <a:gd name="T9" fmla="*/ T8 w 1195"/>
                                <a:gd name="T10" fmla="+- 0 5972 5972"/>
                                <a:gd name="T11" fmla="*/ 5972 h 999"/>
                                <a:gd name="T12" fmla="+- 0 6722 6722"/>
                                <a:gd name="T13" fmla="*/ T12 w 1195"/>
                                <a:gd name="T14" fmla="+- 0 5972 5972"/>
                                <a:gd name="T15" fmla="*/ 5972 h 999"/>
                                <a:gd name="T16" fmla="+- 0 6722 6722"/>
                                <a:gd name="T17" fmla="*/ T16 w 1195"/>
                                <a:gd name="T18" fmla="+- 0 6972 5972"/>
                                <a:gd name="T19" fmla="*/ 6972 h 999"/>
                              </a:gdLst>
                              <a:ahLst/>
                              <a:cxnLst>
                                <a:cxn ang="0">
                                  <a:pos x="T1" y="T3"/>
                                </a:cxn>
                                <a:cxn ang="0">
                                  <a:pos x="T5" y="T7"/>
                                </a:cxn>
                                <a:cxn ang="0">
                                  <a:pos x="T9" y="T11"/>
                                </a:cxn>
                                <a:cxn ang="0">
                                  <a:pos x="T13" y="T15"/>
                                </a:cxn>
                                <a:cxn ang="0">
                                  <a:pos x="T17" y="T19"/>
                                </a:cxn>
                              </a:cxnLst>
                              <a:rect l="0" t="0" r="r" b="b"/>
                              <a:pathLst>
                                <a:path w="1195" h="999">
                                  <a:moveTo>
                                    <a:pt x="0" y="1000"/>
                                  </a:moveTo>
                                  <a:lnTo>
                                    <a:pt x="1195" y="1000"/>
                                  </a:lnTo>
                                  <a:lnTo>
                                    <a:pt x="1195" y="0"/>
                                  </a:lnTo>
                                  <a:lnTo>
                                    <a:pt x="0" y="0"/>
                                  </a:lnTo>
                                  <a:lnTo>
                                    <a:pt x="0" y="1000"/>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64" name="Group 2600"/>
                        <wpg:cNvGrpSpPr>
                          <a:grpSpLocks/>
                        </wpg:cNvGrpSpPr>
                        <wpg:grpSpPr bwMode="auto">
                          <a:xfrm>
                            <a:off x="6893" y="5830"/>
                            <a:ext cx="1196" cy="999"/>
                            <a:chOff x="6893" y="5830"/>
                            <a:chExt cx="1196" cy="999"/>
                          </a:xfrm>
                        </wpg:grpSpPr>
                        <wps:wsp>
                          <wps:cNvPr id="2665" name="Freeform 2601"/>
                          <wps:cNvSpPr>
                            <a:spLocks/>
                          </wps:cNvSpPr>
                          <wps:spPr bwMode="auto">
                            <a:xfrm>
                              <a:off x="6893" y="5830"/>
                              <a:ext cx="1196" cy="999"/>
                            </a:xfrm>
                            <a:custGeom>
                              <a:avLst/>
                              <a:gdLst>
                                <a:gd name="T0" fmla="+- 0 6893 6893"/>
                                <a:gd name="T1" fmla="*/ T0 w 1196"/>
                                <a:gd name="T2" fmla="+- 0 5972 5830"/>
                                <a:gd name="T3" fmla="*/ 5972 h 999"/>
                                <a:gd name="T4" fmla="+- 0 7917 6893"/>
                                <a:gd name="T5" fmla="*/ T4 w 1196"/>
                                <a:gd name="T6" fmla="+- 0 5972 5830"/>
                                <a:gd name="T7" fmla="*/ 5972 h 999"/>
                                <a:gd name="T8" fmla="+- 0 7917 6893"/>
                                <a:gd name="T9" fmla="*/ T8 w 1196"/>
                                <a:gd name="T10" fmla="+- 0 6829 5830"/>
                                <a:gd name="T11" fmla="*/ 6829 h 999"/>
                                <a:gd name="T12" fmla="+- 0 8089 6893"/>
                                <a:gd name="T13" fmla="*/ T12 w 1196"/>
                                <a:gd name="T14" fmla="+- 0 6829 5830"/>
                                <a:gd name="T15" fmla="*/ 6829 h 999"/>
                                <a:gd name="T16" fmla="+- 0 8089 6893"/>
                                <a:gd name="T17" fmla="*/ T16 w 1196"/>
                                <a:gd name="T18" fmla="+- 0 5830 5830"/>
                                <a:gd name="T19" fmla="*/ 5830 h 999"/>
                                <a:gd name="T20" fmla="+- 0 6893 6893"/>
                                <a:gd name="T21" fmla="*/ T20 w 1196"/>
                                <a:gd name="T22" fmla="+- 0 5830 5830"/>
                                <a:gd name="T23" fmla="*/ 5830 h 999"/>
                                <a:gd name="T24" fmla="+- 0 6893 6893"/>
                                <a:gd name="T25" fmla="*/ T24 w 1196"/>
                                <a:gd name="T26" fmla="+- 0 5972 5830"/>
                                <a:gd name="T27" fmla="*/ 5972 h 999"/>
                              </a:gdLst>
                              <a:ahLst/>
                              <a:cxnLst>
                                <a:cxn ang="0">
                                  <a:pos x="T1" y="T3"/>
                                </a:cxn>
                                <a:cxn ang="0">
                                  <a:pos x="T5" y="T7"/>
                                </a:cxn>
                                <a:cxn ang="0">
                                  <a:pos x="T9" y="T11"/>
                                </a:cxn>
                                <a:cxn ang="0">
                                  <a:pos x="T13" y="T15"/>
                                </a:cxn>
                                <a:cxn ang="0">
                                  <a:pos x="T17" y="T19"/>
                                </a:cxn>
                                <a:cxn ang="0">
                                  <a:pos x="T21" y="T23"/>
                                </a:cxn>
                                <a:cxn ang="0">
                                  <a:pos x="T25" y="T27"/>
                                </a:cxn>
                              </a:cxnLst>
                              <a:rect l="0" t="0" r="r" b="b"/>
                              <a:pathLst>
                                <a:path w="1196" h="999">
                                  <a:moveTo>
                                    <a:pt x="0" y="142"/>
                                  </a:moveTo>
                                  <a:lnTo>
                                    <a:pt x="1024" y="142"/>
                                  </a:lnTo>
                                  <a:lnTo>
                                    <a:pt x="1024" y="999"/>
                                  </a:lnTo>
                                  <a:lnTo>
                                    <a:pt x="1196" y="999"/>
                                  </a:lnTo>
                                  <a:lnTo>
                                    <a:pt x="1196" y="0"/>
                                  </a:lnTo>
                                  <a:lnTo>
                                    <a:pt x="0" y="0"/>
                                  </a:lnTo>
                                  <a:lnTo>
                                    <a:pt x="0" y="142"/>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66" name="Group 2598"/>
                        <wpg:cNvGrpSpPr>
                          <a:grpSpLocks/>
                        </wpg:cNvGrpSpPr>
                        <wpg:grpSpPr bwMode="auto">
                          <a:xfrm>
                            <a:off x="6836" y="6467"/>
                            <a:ext cx="969" cy="2"/>
                            <a:chOff x="6836" y="6467"/>
                            <a:chExt cx="969" cy="2"/>
                          </a:xfrm>
                        </wpg:grpSpPr>
                        <wps:wsp>
                          <wps:cNvPr id="2667" name="Freeform 2599"/>
                          <wps:cNvSpPr>
                            <a:spLocks/>
                          </wps:cNvSpPr>
                          <wps:spPr bwMode="auto">
                            <a:xfrm>
                              <a:off x="6836" y="6467"/>
                              <a:ext cx="969" cy="2"/>
                            </a:xfrm>
                            <a:custGeom>
                              <a:avLst/>
                              <a:gdLst>
                                <a:gd name="T0" fmla="+- 0 6836 6836"/>
                                <a:gd name="T1" fmla="*/ T0 w 969"/>
                                <a:gd name="T2" fmla="+- 0 7805 6836"/>
                                <a:gd name="T3" fmla="*/ T2 w 969"/>
                              </a:gdLst>
                              <a:ahLst/>
                              <a:cxnLst>
                                <a:cxn ang="0">
                                  <a:pos x="T1" y="0"/>
                                </a:cxn>
                                <a:cxn ang="0">
                                  <a:pos x="T3" y="0"/>
                                </a:cxn>
                              </a:cxnLst>
                              <a:rect l="0" t="0" r="r" b="b"/>
                              <a:pathLst>
                                <a:path w="969">
                                  <a:moveTo>
                                    <a:pt x="0" y="0"/>
                                  </a:moveTo>
                                  <a:lnTo>
                                    <a:pt x="969"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68" name="Group 2596"/>
                        <wpg:cNvGrpSpPr>
                          <a:grpSpLocks/>
                        </wpg:cNvGrpSpPr>
                        <wpg:grpSpPr bwMode="auto">
                          <a:xfrm>
                            <a:off x="6283" y="3861"/>
                            <a:ext cx="176" cy="117"/>
                            <a:chOff x="6283" y="3861"/>
                            <a:chExt cx="176" cy="117"/>
                          </a:xfrm>
                        </wpg:grpSpPr>
                        <wps:wsp>
                          <wps:cNvPr id="2669" name="Freeform 2597"/>
                          <wps:cNvSpPr>
                            <a:spLocks/>
                          </wps:cNvSpPr>
                          <wps:spPr bwMode="auto">
                            <a:xfrm>
                              <a:off x="6283" y="3861"/>
                              <a:ext cx="176" cy="117"/>
                            </a:xfrm>
                            <a:custGeom>
                              <a:avLst/>
                              <a:gdLst>
                                <a:gd name="T0" fmla="+- 0 6283 6283"/>
                                <a:gd name="T1" fmla="*/ T0 w 176"/>
                                <a:gd name="T2" fmla="+- 0 3979 3861"/>
                                <a:gd name="T3" fmla="*/ 3979 h 117"/>
                                <a:gd name="T4" fmla="+- 0 6459 6283"/>
                                <a:gd name="T5" fmla="*/ T4 w 176"/>
                                <a:gd name="T6" fmla="+- 0 3907 3861"/>
                                <a:gd name="T7" fmla="*/ 3907 h 117"/>
                                <a:gd name="T8" fmla="+- 0 6318 6283"/>
                                <a:gd name="T9" fmla="*/ T8 w 176"/>
                                <a:gd name="T10" fmla="+- 0 3861 3861"/>
                                <a:gd name="T11" fmla="*/ 3861 h 117"/>
                              </a:gdLst>
                              <a:ahLst/>
                              <a:cxnLst>
                                <a:cxn ang="0">
                                  <a:pos x="T1" y="T3"/>
                                </a:cxn>
                                <a:cxn ang="0">
                                  <a:pos x="T5" y="T7"/>
                                </a:cxn>
                                <a:cxn ang="0">
                                  <a:pos x="T9" y="T11"/>
                                </a:cxn>
                              </a:cxnLst>
                              <a:rect l="0" t="0" r="r" b="b"/>
                              <a:pathLst>
                                <a:path w="176" h="117">
                                  <a:moveTo>
                                    <a:pt x="0" y="118"/>
                                  </a:moveTo>
                                  <a:lnTo>
                                    <a:pt x="176" y="46"/>
                                  </a:lnTo>
                                  <a:lnTo>
                                    <a:pt x="35"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70" name="Group 2594"/>
                        <wpg:cNvGrpSpPr>
                          <a:grpSpLocks/>
                        </wpg:cNvGrpSpPr>
                        <wpg:grpSpPr bwMode="auto">
                          <a:xfrm>
                            <a:off x="5030" y="3977"/>
                            <a:ext cx="2281" cy="915"/>
                            <a:chOff x="5030" y="3977"/>
                            <a:chExt cx="2281" cy="915"/>
                          </a:xfrm>
                        </wpg:grpSpPr>
                        <wps:wsp>
                          <wps:cNvPr id="2671" name="Freeform 2595"/>
                          <wps:cNvSpPr>
                            <a:spLocks/>
                          </wps:cNvSpPr>
                          <wps:spPr bwMode="auto">
                            <a:xfrm>
                              <a:off x="5030" y="3977"/>
                              <a:ext cx="2281" cy="915"/>
                            </a:xfrm>
                            <a:custGeom>
                              <a:avLst/>
                              <a:gdLst>
                                <a:gd name="T0" fmla="+- 0 5030 5030"/>
                                <a:gd name="T1" fmla="*/ T0 w 2281"/>
                                <a:gd name="T2" fmla="+- 0 4891 3977"/>
                                <a:gd name="T3" fmla="*/ 4891 h 915"/>
                                <a:gd name="T4" fmla="+- 0 7311 5030"/>
                                <a:gd name="T5" fmla="*/ T4 w 2281"/>
                                <a:gd name="T6" fmla="+- 0 3977 3977"/>
                                <a:gd name="T7" fmla="*/ 3977 h 915"/>
                              </a:gdLst>
                              <a:ahLst/>
                              <a:cxnLst>
                                <a:cxn ang="0">
                                  <a:pos x="T1" y="T3"/>
                                </a:cxn>
                                <a:cxn ang="0">
                                  <a:pos x="T5" y="T7"/>
                                </a:cxn>
                              </a:cxnLst>
                              <a:rect l="0" t="0" r="r" b="b"/>
                              <a:pathLst>
                                <a:path w="2281" h="915">
                                  <a:moveTo>
                                    <a:pt x="0" y="914"/>
                                  </a:moveTo>
                                  <a:lnTo>
                                    <a:pt x="2281"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72" name="Group 2592"/>
                        <wpg:cNvGrpSpPr>
                          <a:grpSpLocks/>
                        </wpg:cNvGrpSpPr>
                        <wpg:grpSpPr bwMode="auto">
                          <a:xfrm>
                            <a:off x="8575" y="3663"/>
                            <a:ext cx="1858" cy="306"/>
                            <a:chOff x="8575" y="3663"/>
                            <a:chExt cx="1858" cy="306"/>
                          </a:xfrm>
                        </wpg:grpSpPr>
                        <wps:wsp>
                          <wps:cNvPr id="2673" name="Freeform 2593"/>
                          <wps:cNvSpPr>
                            <a:spLocks/>
                          </wps:cNvSpPr>
                          <wps:spPr bwMode="auto">
                            <a:xfrm>
                              <a:off x="8575" y="3663"/>
                              <a:ext cx="1858" cy="306"/>
                            </a:xfrm>
                            <a:custGeom>
                              <a:avLst/>
                              <a:gdLst>
                                <a:gd name="T0" fmla="+- 0 8575 8575"/>
                                <a:gd name="T1" fmla="*/ T0 w 1858"/>
                                <a:gd name="T2" fmla="+- 0 3969 3663"/>
                                <a:gd name="T3" fmla="*/ 3969 h 306"/>
                                <a:gd name="T4" fmla="+- 0 10434 8575"/>
                                <a:gd name="T5" fmla="*/ T4 w 1858"/>
                                <a:gd name="T6" fmla="+- 0 3969 3663"/>
                                <a:gd name="T7" fmla="*/ 3969 h 306"/>
                                <a:gd name="T8" fmla="+- 0 10434 8575"/>
                                <a:gd name="T9" fmla="*/ T8 w 1858"/>
                                <a:gd name="T10" fmla="+- 0 3663 3663"/>
                                <a:gd name="T11" fmla="*/ 3663 h 306"/>
                                <a:gd name="T12" fmla="+- 0 8575 8575"/>
                                <a:gd name="T13" fmla="*/ T12 w 1858"/>
                                <a:gd name="T14" fmla="+- 0 3663 3663"/>
                                <a:gd name="T15" fmla="*/ 3663 h 306"/>
                                <a:gd name="T16" fmla="+- 0 8575 8575"/>
                                <a:gd name="T17" fmla="*/ T16 w 1858"/>
                                <a:gd name="T18" fmla="+- 0 3969 3663"/>
                                <a:gd name="T19" fmla="*/ 3969 h 306"/>
                              </a:gdLst>
                              <a:ahLst/>
                              <a:cxnLst>
                                <a:cxn ang="0">
                                  <a:pos x="T1" y="T3"/>
                                </a:cxn>
                                <a:cxn ang="0">
                                  <a:pos x="T5" y="T7"/>
                                </a:cxn>
                                <a:cxn ang="0">
                                  <a:pos x="T9" y="T11"/>
                                </a:cxn>
                                <a:cxn ang="0">
                                  <a:pos x="T13" y="T15"/>
                                </a:cxn>
                                <a:cxn ang="0">
                                  <a:pos x="T17" y="T19"/>
                                </a:cxn>
                              </a:cxnLst>
                              <a:rect l="0" t="0" r="r" b="b"/>
                              <a:pathLst>
                                <a:path w="1858" h="306">
                                  <a:moveTo>
                                    <a:pt x="0" y="306"/>
                                  </a:moveTo>
                                  <a:lnTo>
                                    <a:pt x="1859" y="306"/>
                                  </a:lnTo>
                                  <a:lnTo>
                                    <a:pt x="1859" y="0"/>
                                  </a:lnTo>
                                  <a:lnTo>
                                    <a:pt x="0" y="0"/>
                                  </a:lnTo>
                                  <a:lnTo>
                                    <a:pt x="0" y="306"/>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74" name="Group 2590"/>
                        <wpg:cNvGrpSpPr>
                          <a:grpSpLocks/>
                        </wpg:cNvGrpSpPr>
                        <wpg:grpSpPr bwMode="auto">
                          <a:xfrm>
                            <a:off x="8597" y="3883"/>
                            <a:ext cx="1816" cy="2"/>
                            <a:chOff x="8597" y="3883"/>
                            <a:chExt cx="1816" cy="2"/>
                          </a:xfrm>
                        </wpg:grpSpPr>
                        <wps:wsp>
                          <wps:cNvPr id="2675" name="Freeform 2591"/>
                          <wps:cNvSpPr>
                            <a:spLocks/>
                          </wps:cNvSpPr>
                          <wps:spPr bwMode="auto">
                            <a:xfrm>
                              <a:off x="8597" y="3883"/>
                              <a:ext cx="1816" cy="2"/>
                            </a:xfrm>
                            <a:custGeom>
                              <a:avLst/>
                              <a:gdLst>
                                <a:gd name="T0" fmla="+- 0 8597 8597"/>
                                <a:gd name="T1" fmla="*/ T0 w 1816"/>
                                <a:gd name="T2" fmla="+- 0 10413 8597"/>
                                <a:gd name="T3" fmla="*/ T2 w 1816"/>
                              </a:gdLst>
                              <a:ahLst/>
                              <a:cxnLst>
                                <a:cxn ang="0">
                                  <a:pos x="T1" y="0"/>
                                </a:cxn>
                                <a:cxn ang="0">
                                  <a:pos x="T3" y="0"/>
                                </a:cxn>
                              </a:cxnLst>
                              <a:rect l="0" t="0" r="r" b="b"/>
                              <a:pathLst>
                                <a:path w="1816">
                                  <a:moveTo>
                                    <a:pt x="0" y="0"/>
                                  </a:moveTo>
                                  <a:lnTo>
                                    <a:pt x="1816"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76" name="Group 2588"/>
                        <wpg:cNvGrpSpPr>
                          <a:grpSpLocks/>
                        </wpg:cNvGrpSpPr>
                        <wpg:grpSpPr bwMode="auto">
                          <a:xfrm>
                            <a:off x="7881" y="3816"/>
                            <a:ext cx="694" cy="8"/>
                            <a:chOff x="7881" y="3816"/>
                            <a:chExt cx="694" cy="8"/>
                          </a:xfrm>
                        </wpg:grpSpPr>
                        <wps:wsp>
                          <wps:cNvPr id="2677" name="Freeform 2589"/>
                          <wps:cNvSpPr>
                            <a:spLocks/>
                          </wps:cNvSpPr>
                          <wps:spPr bwMode="auto">
                            <a:xfrm>
                              <a:off x="7881" y="3816"/>
                              <a:ext cx="694" cy="8"/>
                            </a:xfrm>
                            <a:custGeom>
                              <a:avLst/>
                              <a:gdLst>
                                <a:gd name="T0" fmla="+- 0 7881 7881"/>
                                <a:gd name="T1" fmla="*/ T0 w 694"/>
                                <a:gd name="T2" fmla="+- 0 3824 3816"/>
                                <a:gd name="T3" fmla="*/ 3824 h 8"/>
                                <a:gd name="T4" fmla="+- 0 8575 7881"/>
                                <a:gd name="T5" fmla="*/ T4 w 694"/>
                                <a:gd name="T6" fmla="+- 0 3816 3816"/>
                                <a:gd name="T7" fmla="*/ 3816 h 8"/>
                              </a:gdLst>
                              <a:ahLst/>
                              <a:cxnLst>
                                <a:cxn ang="0">
                                  <a:pos x="T1" y="T3"/>
                                </a:cxn>
                                <a:cxn ang="0">
                                  <a:pos x="T5" y="T7"/>
                                </a:cxn>
                              </a:cxnLst>
                              <a:rect l="0" t="0" r="r" b="b"/>
                              <a:pathLst>
                                <a:path w="694" h="8">
                                  <a:moveTo>
                                    <a:pt x="0" y="8"/>
                                  </a:moveTo>
                                  <a:lnTo>
                                    <a:pt x="694"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78" name="Group 2586"/>
                        <wpg:cNvGrpSpPr>
                          <a:grpSpLocks/>
                        </wpg:cNvGrpSpPr>
                        <wpg:grpSpPr bwMode="auto">
                          <a:xfrm>
                            <a:off x="2397" y="3696"/>
                            <a:ext cx="1140" cy="306"/>
                            <a:chOff x="2397" y="3696"/>
                            <a:chExt cx="1140" cy="306"/>
                          </a:xfrm>
                        </wpg:grpSpPr>
                        <wps:wsp>
                          <wps:cNvPr id="2679" name="Freeform 2587"/>
                          <wps:cNvSpPr>
                            <a:spLocks/>
                          </wps:cNvSpPr>
                          <wps:spPr bwMode="auto">
                            <a:xfrm>
                              <a:off x="2397" y="3696"/>
                              <a:ext cx="1140" cy="306"/>
                            </a:xfrm>
                            <a:custGeom>
                              <a:avLst/>
                              <a:gdLst>
                                <a:gd name="T0" fmla="+- 0 2397 2397"/>
                                <a:gd name="T1" fmla="*/ T0 w 1140"/>
                                <a:gd name="T2" fmla="+- 0 4002 3696"/>
                                <a:gd name="T3" fmla="*/ 4002 h 306"/>
                                <a:gd name="T4" fmla="+- 0 3537 2397"/>
                                <a:gd name="T5" fmla="*/ T4 w 1140"/>
                                <a:gd name="T6" fmla="+- 0 4002 3696"/>
                                <a:gd name="T7" fmla="*/ 4002 h 306"/>
                                <a:gd name="T8" fmla="+- 0 3537 2397"/>
                                <a:gd name="T9" fmla="*/ T8 w 1140"/>
                                <a:gd name="T10" fmla="+- 0 3696 3696"/>
                                <a:gd name="T11" fmla="*/ 3696 h 306"/>
                                <a:gd name="T12" fmla="+- 0 2397 2397"/>
                                <a:gd name="T13" fmla="*/ T12 w 1140"/>
                                <a:gd name="T14" fmla="+- 0 3696 3696"/>
                                <a:gd name="T15" fmla="*/ 3696 h 306"/>
                                <a:gd name="T16" fmla="+- 0 2397 2397"/>
                                <a:gd name="T17" fmla="*/ T16 w 1140"/>
                                <a:gd name="T18" fmla="+- 0 4002 3696"/>
                                <a:gd name="T19" fmla="*/ 4002 h 306"/>
                              </a:gdLst>
                              <a:ahLst/>
                              <a:cxnLst>
                                <a:cxn ang="0">
                                  <a:pos x="T1" y="T3"/>
                                </a:cxn>
                                <a:cxn ang="0">
                                  <a:pos x="T5" y="T7"/>
                                </a:cxn>
                                <a:cxn ang="0">
                                  <a:pos x="T9" y="T11"/>
                                </a:cxn>
                                <a:cxn ang="0">
                                  <a:pos x="T13" y="T15"/>
                                </a:cxn>
                                <a:cxn ang="0">
                                  <a:pos x="T17" y="T19"/>
                                </a:cxn>
                              </a:cxnLst>
                              <a:rect l="0" t="0" r="r" b="b"/>
                              <a:pathLst>
                                <a:path w="1140" h="306">
                                  <a:moveTo>
                                    <a:pt x="0" y="306"/>
                                  </a:moveTo>
                                  <a:lnTo>
                                    <a:pt x="1140" y="306"/>
                                  </a:lnTo>
                                  <a:lnTo>
                                    <a:pt x="1140" y="0"/>
                                  </a:lnTo>
                                  <a:lnTo>
                                    <a:pt x="0" y="0"/>
                                  </a:lnTo>
                                  <a:lnTo>
                                    <a:pt x="0" y="306"/>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80" name="Group 2584"/>
                        <wpg:cNvGrpSpPr>
                          <a:grpSpLocks/>
                        </wpg:cNvGrpSpPr>
                        <wpg:grpSpPr bwMode="auto">
                          <a:xfrm>
                            <a:off x="2426" y="3916"/>
                            <a:ext cx="1082" cy="2"/>
                            <a:chOff x="2426" y="3916"/>
                            <a:chExt cx="1082" cy="2"/>
                          </a:xfrm>
                        </wpg:grpSpPr>
                        <wps:wsp>
                          <wps:cNvPr id="2681" name="Freeform 2585"/>
                          <wps:cNvSpPr>
                            <a:spLocks/>
                          </wps:cNvSpPr>
                          <wps:spPr bwMode="auto">
                            <a:xfrm>
                              <a:off x="2426" y="3916"/>
                              <a:ext cx="1082" cy="2"/>
                            </a:xfrm>
                            <a:custGeom>
                              <a:avLst/>
                              <a:gdLst>
                                <a:gd name="T0" fmla="+- 0 2426 2426"/>
                                <a:gd name="T1" fmla="*/ T0 w 1082"/>
                                <a:gd name="T2" fmla="+- 0 3508 2426"/>
                                <a:gd name="T3" fmla="*/ T2 w 1082"/>
                              </a:gdLst>
                              <a:ahLst/>
                              <a:cxnLst>
                                <a:cxn ang="0">
                                  <a:pos x="T1" y="0"/>
                                </a:cxn>
                                <a:cxn ang="0">
                                  <a:pos x="T3" y="0"/>
                                </a:cxn>
                              </a:cxnLst>
                              <a:rect l="0" t="0" r="r" b="b"/>
                              <a:pathLst>
                                <a:path w="1082">
                                  <a:moveTo>
                                    <a:pt x="0" y="0"/>
                                  </a:moveTo>
                                  <a:lnTo>
                                    <a:pt x="1082" y="0"/>
                                  </a:lnTo>
                                </a:path>
                              </a:pathLst>
                            </a:custGeom>
                            <a:noFill/>
                            <a:ln w="714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82" name="Group 2582"/>
                        <wpg:cNvGrpSpPr>
                          <a:grpSpLocks/>
                        </wpg:cNvGrpSpPr>
                        <wpg:grpSpPr bwMode="auto">
                          <a:xfrm>
                            <a:off x="2954" y="2948"/>
                            <a:ext cx="13" cy="748"/>
                            <a:chOff x="2954" y="2948"/>
                            <a:chExt cx="13" cy="748"/>
                          </a:xfrm>
                        </wpg:grpSpPr>
                        <wps:wsp>
                          <wps:cNvPr id="2683" name="Freeform 2583"/>
                          <wps:cNvSpPr>
                            <a:spLocks/>
                          </wps:cNvSpPr>
                          <wps:spPr bwMode="auto">
                            <a:xfrm>
                              <a:off x="2954" y="2948"/>
                              <a:ext cx="13" cy="748"/>
                            </a:xfrm>
                            <a:custGeom>
                              <a:avLst/>
                              <a:gdLst>
                                <a:gd name="T0" fmla="+- 0 2954 2954"/>
                                <a:gd name="T1" fmla="*/ T0 w 13"/>
                                <a:gd name="T2" fmla="+- 0 2948 2948"/>
                                <a:gd name="T3" fmla="*/ 2948 h 748"/>
                                <a:gd name="T4" fmla="+- 0 2967 2954"/>
                                <a:gd name="T5" fmla="*/ T4 w 13"/>
                                <a:gd name="T6" fmla="+- 0 3696 2948"/>
                                <a:gd name="T7" fmla="*/ 3696 h 748"/>
                              </a:gdLst>
                              <a:ahLst/>
                              <a:cxnLst>
                                <a:cxn ang="0">
                                  <a:pos x="T1" y="T3"/>
                                </a:cxn>
                                <a:cxn ang="0">
                                  <a:pos x="T5" y="T7"/>
                                </a:cxn>
                              </a:cxnLst>
                              <a:rect l="0" t="0" r="r" b="b"/>
                              <a:pathLst>
                                <a:path w="13" h="748">
                                  <a:moveTo>
                                    <a:pt x="0" y="0"/>
                                  </a:moveTo>
                                  <a:lnTo>
                                    <a:pt x="13" y="748"/>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84" name="Group 2580"/>
                        <wpg:cNvGrpSpPr>
                          <a:grpSpLocks/>
                        </wpg:cNvGrpSpPr>
                        <wpg:grpSpPr bwMode="auto">
                          <a:xfrm>
                            <a:off x="3282" y="2304"/>
                            <a:ext cx="95" cy="83"/>
                            <a:chOff x="3282" y="2304"/>
                            <a:chExt cx="95" cy="83"/>
                          </a:xfrm>
                        </wpg:grpSpPr>
                        <wps:wsp>
                          <wps:cNvPr id="2685" name="Freeform 2581"/>
                          <wps:cNvSpPr>
                            <a:spLocks/>
                          </wps:cNvSpPr>
                          <wps:spPr bwMode="auto">
                            <a:xfrm>
                              <a:off x="3282" y="2304"/>
                              <a:ext cx="95" cy="83"/>
                            </a:xfrm>
                            <a:custGeom>
                              <a:avLst/>
                              <a:gdLst>
                                <a:gd name="T0" fmla="+- 0 3377 3282"/>
                                <a:gd name="T1" fmla="*/ T0 w 95"/>
                                <a:gd name="T2" fmla="+- 0 2304 2304"/>
                                <a:gd name="T3" fmla="*/ 2304 h 83"/>
                                <a:gd name="T4" fmla="+- 0 3282 3282"/>
                                <a:gd name="T5" fmla="*/ T4 w 95"/>
                                <a:gd name="T6" fmla="+- 0 2305 2304"/>
                                <a:gd name="T7" fmla="*/ 2305 h 83"/>
                                <a:gd name="T8" fmla="+- 0 3331 3282"/>
                                <a:gd name="T9" fmla="*/ T8 w 95"/>
                                <a:gd name="T10" fmla="+- 0 2387 2304"/>
                                <a:gd name="T11" fmla="*/ 2387 h 83"/>
                                <a:gd name="T12" fmla="+- 0 3377 3282"/>
                                <a:gd name="T13" fmla="*/ T12 w 95"/>
                                <a:gd name="T14" fmla="+- 0 2304 2304"/>
                                <a:gd name="T15" fmla="*/ 2304 h 83"/>
                              </a:gdLst>
                              <a:ahLst/>
                              <a:cxnLst>
                                <a:cxn ang="0">
                                  <a:pos x="T1" y="T3"/>
                                </a:cxn>
                                <a:cxn ang="0">
                                  <a:pos x="T5" y="T7"/>
                                </a:cxn>
                                <a:cxn ang="0">
                                  <a:pos x="T9" y="T11"/>
                                </a:cxn>
                                <a:cxn ang="0">
                                  <a:pos x="T13" y="T15"/>
                                </a:cxn>
                              </a:cxnLst>
                              <a:rect l="0" t="0" r="r" b="b"/>
                              <a:pathLst>
                                <a:path w="95" h="83">
                                  <a:moveTo>
                                    <a:pt x="95" y="0"/>
                                  </a:moveTo>
                                  <a:lnTo>
                                    <a:pt x="0" y="1"/>
                                  </a:lnTo>
                                  <a:lnTo>
                                    <a:pt x="49" y="83"/>
                                  </a:lnTo>
                                  <a:lnTo>
                                    <a:pt x="9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86" name="Group 2578"/>
                        <wpg:cNvGrpSpPr>
                          <a:grpSpLocks/>
                        </wpg:cNvGrpSpPr>
                        <wpg:grpSpPr bwMode="auto">
                          <a:xfrm>
                            <a:off x="3282" y="2304"/>
                            <a:ext cx="95" cy="83"/>
                            <a:chOff x="3282" y="2304"/>
                            <a:chExt cx="95" cy="83"/>
                          </a:xfrm>
                        </wpg:grpSpPr>
                        <wps:wsp>
                          <wps:cNvPr id="2687" name="Freeform 2579"/>
                          <wps:cNvSpPr>
                            <a:spLocks/>
                          </wps:cNvSpPr>
                          <wps:spPr bwMode="auto">
                            <a:xfrm>
                              <a:off x="3282" y="2304"/>
                              <a:ext cx="95" cy="83"/>
                            </a:xfrm>
                            <a:custGeom>
                              <a:avLst/>
                              <a:gdLst>
                                <a:gd name="T0" fmla="+- 0 3331 3282"/>
                                <a:gd name="T1" fmla="*/ T0 w 95"/>
                                <a:gd name="T2" fmla="+- 0 2387 2304"/>
                                <a:gd name="T3" fmla="*/ 2387 h 83"/>
                                <a:gd name="T4" fmla="+- 0 3282 3282"/>
                                <a:gd name="T5" fmla="*/ T4 w 95"/>
                                <a:gd name="T6" fmla="+- 0 2305 2304"/>
                                <a:gd name="T7" fmla="*/ 2305 h 83"/>
                                <a:gd name="T8" fmla="+- 0 3377 3282"/>
                                <a:gd name="T9" fmla="*/ T8 w 95"/>
                                <a:gd name="T10" fmla="+- 0 2304 2304"/>
                                <a:gd name="T11" fmla="*/ 2304 h 83"/>
                                <a:gd name="T12" fmla="+- 0 3331 3282"/>
                                <a:gd name="T13" fmla="*/ T12 w 95"/>
                                <a:gd name="T14" fmla="+- 0 2387 2304"/>
                                <a:gd name="T15" fmla="*/ 2387 h 83"/>
                              </a:gdLst>
                              <a:ahLst/>
                              <a:cxnLst>
                                <a:cxn ang="0">
                                  <a:pos x="T1" y="T3"/>
                                </a:cxn>
                                <a:cxn ang="0">
                                  <a:pos x="T5" y="T7"/>
                                </a:cxn>
                                <a:cxn ang="0">
                                  <a:pos x="T9" y="T11"/>
                                </a:cxn>
                                <a:cxn ang="0">
                                  <a:pos x="T13" y="T15"/>
                                </a:cxn>
                              </a:cxnLst>
                              <a:rect l="0" t="0" r="r" b="b"/>
                              <a:pathLst>
                                <a:path w="95" h="83">
                                  <a:moveTo>
                                    <a:pt x="49" y="83"/>
                                  </a:moveTo>
                                  <a:lnTo>
                                    <a:pt x="0" y="1"/>
                                  </a:lnTo>
                                  <a:lnTo>
                                    <a:pt x="95" y="0"/>
                                  </a:lnTo>
                                  <a:lnTo>
                                    <a:pt x="49" y="83"/>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88" name="Group 2576"/>
                        <wpg:cNvGrpSpPr>
                          <a:grpSpLocks/>
                        </wpg:cNvGrpSpPr>
                        <wpg:grpSpPr bwMode="auto">
                          <a:xfrm>
                            <a:off x="3282" y="2305"/>
                            <a:ext cx="49" cy="82"/>
                            <a:chOff x="3282" y="2305"/>
                            <a:chExt cx="49" cy="82"/>
                          </a:xfrm>
                        </wpg:grpSpPr>
                        <wps:wsp>
                          <wps:cNvPr id="2689" name="Freeform 2577"/>
                          <wps:cNvSpPr>
                            <a:spLocks/>
                          </wps:cNvSpPr>
                          <wps:spPr bwMode="auto">
                            <a:xfrm>
                              <a:off x="3282" y="2305"/>
                              <a:ext cx="49" cy="82"/>
                            </a:xfrm>
                            <a:custGeom>
                              <a:avLst/>
                              <a:gdLst>
                                <a:gd name="T0" fmla="+- 0 3282 3282"/>
                                <a:gd name="T1" fmla="*/ T0 w 49"/>
                                <a:gd name="T2" fmla="+- 0 2305 2305"/>
                                <a:gd name="T3" fmla="*/ 2305 h 82"/>
                                <a:gd name="T4" fmla="+- 0 3331 3282"/>
                                <a:gd name="T5" fmla="*/ T4 w 49"/>
                                <a:gd name="T6" fmla="+- 0 2387 2305"/>
                                <a:gd name="T7" fmla="*/ 2387 h 82"/>
                              </a:gdLst>
                              <a:ahLst/>
                              <a:cxnLst>
                                <a:cxn ang="0">
                                  <a:pos x="T1" y="T3"/>
                                </a:cxn>
                                <a:cxn ang="0">
                                  <a:pos x="T5" y="T7"/>
                                </a:cxn>
                              </a:cxnLst>
                              <a:rect l="0" t="0" r="r" b="b"/>
                              <a:pathLst>
                                <a:path w="49" h="82">
                                  <a:moveTo>
                                    <a:pt x="0" y="0"/>
                                  </a:moveTo>
                                  <a:lnTo>
                                    <a:pt x="49" y="82"/>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90" name="Group 2574"/>
                        <wpg:cNvGrpSpPr>
                          <a:grpSpLocks/>
                        </wpg:cNvGrpSpPr>
                        <wpg:grpSpPr bwMode="auto">
                          <a:xfrm>
                            <a:off x="3327" y="2172"/>
                            <a:ext cx="3" cy="132"/>
                            <a:chOff x="3327" y="2172"/>
                            <a:chExt cx="3" cy="132"/>
                          </a:xfrm>
                        </wpg:grpSpPr>
                        <wps:wsp>
                          <wps:cNvPr id="2691" name="Freeform 2575"/>
                          <wps:cNvSpPr>
                            <a:spLocks/>
                          </wps:cNvSpPr>
                          <wps:spPr bwMode="auto">
                            <a:xfrm>
                              <a:off x="3327" y="2172"/>
                              <a:ext cx="3" cy="132"/>
                            </a:xfrm>
                            <a:custGeom>
                              <a:avLst/>
                              <a:gdLst>
                                <a:gd name="T0" fmla="+- 0 3330 3327"/>
                                <a:gd name="T1" fmla="*/ T0 w 3"/>
                                <a:gd name="T2" fmla="+- 0 2304 2172"/>
                                <a:gd name="T3" fmla="*/ 2304 h 132"/>
                                <a:gd name="T4" fmla="+- 0 3327 3327"/>
                                <a:gd name="T5" fmla="*/ T4 w 3"/>
                                <a:gd name="T6" fmla="+- 0 2172 2172"/>
                                <a:gd name="T7" fmla="*/ 2172 h 132"/>
                              </a:gdLst>
                              <a:ahLst/>
                              <a:cxnLst>
                                <a:cxn ang="0">
                                  <a:pos x="T1" y="T3"/>
                                </a:cxn>
                                <a:cxn ang="0">
                                  <a:pos x="T5" y="T7"/>
                                </a:cxn>
                              </a:cxnLst>
                              <a:rect l="0" t="0" r="r" b="b"/>
                              <a:pathLst>
                                <a:path w="3" h="132">
                                  <a:moveTo>
                                    <a:pt x="3" y="132"/>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92" name="Group 2572"/>
                        <wpg:cNvGrpSpPr>
                          <a:grpSpLocks/>
                        </wpg:cNvGrpSpPr>
                        <wpg:grpSpPr bwMode="auto">
                          <a:xfrm>
                            <a:off x="8160" y="5371"/>
                            <a:ext cx="83" cy="95"/>
                            <a:chOff x="8160" y="5371"/>
                            <a:chExt cx="83" cy="95"/>
                          </a:xfrm>
                        </wpg:grpSpPr>
                        <wps:wsp>
                          <wps:cNvPr id="2693" name="Freeform 2573"/>
                          <wps:cNvSpPr>
                            <a:spLocks/>
                          </wps:cNvSpPr>
                          <wps:spPr bwMode="auto">
                            <a:xfrm>
                              <a:off x="8160" y="5371"/>
                              <a:ext cx="83" cy="95"/>
                            </a:xfrm>
                            <a:custGeom>
                              <a:avLst/>
                              <a:gdLst>
                                <a:gd name="T0" fmla="+- 0 8241 8160"/>
                                <a:gd name="T1" fmla="*/ T0 w 83"/>
                                <a:gd name="T2" fmla="+- 0 5371 5371"/>
                                <a:gd name="T3" fmla="*/ 5371 h 95"/>
                                <a:gd name="T4" fmla="+- 0 8160 8160"/>
                                <a:gd name="T5" fmla="*/ T4 w 83"/>
                                <a:gd name="T6" fmla="+- 0 5421 5371"/>
                                <a:gd name="T7" fmla="*/ 5421 h 95"/>
                                <a:gd name="T8" fmla="+- 0 8243 8160"/>
                                <a:gd name="T9" fmla="*/ T8 w 83"/>
                                <a:gd name="T10" fmla="+- 0 5466 5371"/>
                                <a:gd name="T11" fmla="*/ 5466 h 95"/>
                                <a:gd name="T12" fmla="+- 0 8241 8160"/>
                                <a:gd name="T13" fmla="*/ T12 w 83"/>
                                <a:gd name="T14" fmla="+- 0 5371 5371"/>
                                <a:gd name="T15" fmla="*/ 5371 h 95"/>
                              </a:gdLst>
                              <a:ahLst/>
                              <a:cxnLst>
                                <a:cxn ang="0">
                                  <a:pos x="T1" y="T3"/>
                                </a:cxn>
                                <a:cxn ang="0">
                                  <a:pos x="T5" y="T7"/>
                                </a:cxn>
                                <a:cxn ang="0">
                                  <a:pos x="T9" y="T11"/>
                                </a:cxn>
                                <a:cxn ang="0">
                                  <a:pos x="T13" y="T15"/>
                                </a:cxn>
                              </a:cxnLst>
                              <a:rect l="0" t="0" r="r" b="b"/>
                              <a:pathLst>
                                <a:path w="83" h="95">
                                  <a:moveTo>
                                    <a:pt x="81" y="0"/>
                                  </a:moveTo>
                                  <a:lnTo>
                                    <a:pt x="0" y="50"/>
                                  </a:lnTo>
                                  <a:lnTo>
                                    <a:pt x="83" y="95"/>
                                  </a:lnTo>
                                  <a:lnTo>
                                    <a:pt x="8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94" name="Group 2570"/>
                        <wpg:cNvGrpSpPr>
                          <a:grpSpLocks/>
                        </wpg:cNvGrpSpPr>
                        <wpg:grpSpPr bwMode="auto">
                          <a:xfrm>
                            <a:off x="8160" y="5371"/>
                            <a:ext cx="83" cy="95"/>
                            <a:chOff x="8160" y="5371"/>
                            <a:chExt cx="83" cy="95"/>
                          </a:xfrm>
                        </wpg:grpSpPr>
                        <wps:wsp>
                          <wps:cNvPr id="2695" name="Freeform 2571"/>
                          <wps:cNvSpPr>
                            <a:spLocks/>
                          </wps:cNvSpPr>
                          <wps:spPr bwMode="auto">
                            <a:xfrm>
                              <a:off x="8160" y="5371"/>
                              <a:ext cx="83" cy="95"/>
                            </a:xfrm>
                            <a:custGeom>
                              <a:avLst/>
                              <a:gdLst>
                                <a:gd name="T0" fmla="+- 0 8160 8160"/>
                                <a:gd name="T1" fmla="*/ T0 w 83"/>
                                <a:gd name="T2" fmla="+- 0 5421 5371"/>
                                <a:gd name="T3" fmla="*/ 5421 h 95"/>
                                <a:gd name="T4" fmla="+- 0 8241 8160"/>
                                <a:gd name="T5" fmla="*/ T4 w 83"/>
                                <a:gd name="T6" fmla="+- 0 5371 5371"/>
                                <a:gd name="T7" fmla="*/ 5371 h 95"/>
                                <a:gd name="T8" fmla="+- 0 8243 8160"/>
                                <a:gd name="T9" fmla="*/ T8 w 83"/>
                                <a:gd name="T10" fmla="+- 0 5466 5371"/>
                                <a:gd name="T11" fmla="*/ 5466 h 95"/>
                                <a:gd name="T12" fmla="+- 0 8160 8160"/>
                                <a:gd name="T13" fmla="*/ T12 w 83"/>
                                <a:gd name="T14" fmla="+- 0 5421 5371"/>
                                <a:gd name="T15" fmla="*/ 5421 h 95"/>
                              </a:gdLst>
                              <a:ahLst/>
                              <a:cxnLst>
                                <a:cxn ang="0">
                                  <a:pos x="T1" y="T3"/>
                                </a:cxn>
                                <a:cxn ang="0">
                                  <a:pos x="T5" y="T7"/>
                                </a:cxn>
                                <a:cxn ang="0">
                                  <a:pos x="T9" y="T11"/>
                                </a:cxn>
                                <a:cxn ang="0">
                                  <a:pos x="T13" y="T15"/>
                                </a:cxn>
                              </a:cxnLst>
                              <a:rect l="0" t="0" r="r" b="b"/>
                              <a:pathLst>
                                <a:path w="83" h="95">
                                  <a:moveTo>
                                    <a:pt x="0" y="50"/>
                                  </a:moveTo>
                                  <a:lnTo>
                                    <a:pt x="81" y="0"/>
                                  </a:lnTo>
                                  <a:lnTo>
                                    <a:pt x="83" y="95"/>
                                  </a:lnTo>
                                  <a:lnTo>
                                    <a:pt x="0" y="50"/>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96" name="Group 2568"/>
                        <wpg:cNvGrpSpPr>
                          <a:grpSpLocks/>
                        </wpg:cNvGrpSpPr>
                        <wpg:grpSpPr bwMode="auto">
                          <a:xfrm>
                            <a:off x="8160" y="5371"/>
                            <a:ext cx="81" cy="50"/>
                            <a:chOff x="8160" y="5371"/>
                            <a:chExt cx="81" cy="50"/>
                          </a:xfrm>
                        </wpg:grpSpPr>
                        <wps:wsp>
                          <wps:cNvPr id="2697" name="Freeform 2569"/>
                          <wps:cNvSpPr>
                            <a:spLocks/>
                          </wps:cNvSpPr>
                          <wps:spPr bwMode="auto">
                            <a:xfrm>
                              <a:off x="8160" y="5371"/>
                              <a:ext cx="81" cy="50"/>
                            </a:xfrm>
                            <a:custGeom>
                              <a:avLst/>
                              <a:gdLst>
                                <a:gd name="T0" fmla="+- 0 8241 8160"/>
                                <a:gd name="T1" fmla="*/ T0 w 81"/>
                                <a:gd name="T2" fmla="+- 0 5371 5371"/>
                                <a:gd name="T3" fmla="*/ 5371 h 50"/>
                                <a:gd name="T4" fmla="+- 0 8160 8160"/>
                                <a:gd name="T5" fmla="*/ T4 w 81"/>
                                <a:gd name="T6" fmla="+- 0 5421 5371"/>
                                <a:gd name="T7" fmla="*/ 5421 h 50"/>
                              </a:gdLst>
                              <a:ahLst/>
                              <a:cxnLst>
                                <a:cxn ang="0">
                                  <a:pos x="T1" y="T3"/>
                                </a:cxn>
                                <a:cxn ang="0">
                                  <a:pos x="T5" y="T7"/>
                                </a:cxn>
                              </a:cxnLst>
                              <a:rect l="0" t="0" r="r" b="b"/>
                              <a:pathLst>
                                <a:path w="81" h="50">
                                  <a:moveTo>
                                    <a:pt x="81" y="0"/>
                                  </a:moveTo>
                                  <a:lnTo>
                                    <a:pt x="0" y="50"/>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98" name="Group 2566"/>
                        <wpg:cNvGrpSpPr>
                          <a:grpSpLocks/>
                        </wpg:cNvGrpSpPr>
                        <wpg:grpSpPr bwMode="auto">
                          <a:xfrm>
                            <a:off x="8243" y="5415"/>
                            <a:ext cx="132" cy="4"/>
                            <a:chOff x="8243" y="5415"/>
                            <a:chExt cx="132" cy="4"/>
                          </a:xfrm>
                        </wpg:grpSpPr>
                        <wps:wsp>
                          <wps:cNvPr id="2699" name="Freeform 2567"/>
                          <wps:cNvSpPr>
                            <a:spLocks/>
                          </wps:cNvSpPr>
                          <wps:spPr bwMode="auto">
                            <a:xfrm>
                              <a:off x="8243" y="5415"/>
                              <a:ext cx="132" cy="4"/>
                            </a:xfrm>
                            <a:custGeom>
                              <a:avLst/>
                              <a:gdLst>
                                <a:gd name="T0" fmla="+- 0 8243 8243"/>
                                <a:gd name="T1" fmla="*/ T0 w 132"/>
                                <a:gd name="T2" fmla="+- 0 5418 5415"/>
                                <a:gd name="T3" fmla="*/ 5418 h 4"/>
                                <a:gd name="T4" fmla="+- 0 8375 8243"/>
                                <a:gd name="T5" fmla="*/ T4 w 132"/>
                                <a:gd name="T6" fmla="+- 0 5415 5415"/>
                                <a:gd name="T7" fmla="*/ 5415 h 4"/>
                              </a:gdLst>
                              <a:ahLst/>
                              <a:cxnLst>
                                <a:cxn ang="0">
                                  <a:pos x="T1" y="T3"/>
                                </a:cxn>
                                <a:cxn ang="0">
                                  <a:pos x="T5" y="T7"/>
                                </a:cxn>
                              </a:cxnLst>
                              <a:rect l="0" t="0" r="r" b="b"/>
                              <a:pathLst>
                                <a:path w="132" h="4">
                                  <a:moveTo>
                                    <a:pt x="0" y="3"/>
                                  </a:moveTo>
                                  <a:lnTo>
                                    <a:pt x="13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00" name="Group 2564"/>
                        <wpg:cNvGrpSpPr>
                          <a:grpSpLocks/>
                        </wpg:cNvGrpSpPr>
                        <wpg:grpSpPr bwMode="auto">
                          <a:xfrm>
                            <a:off x="5877" y="5583"/>
                            <a:ext cx="82" cy="96"/>
                            <a:chOff x="5877" y="5583"/>
                            <a:chExt cx="82" cy="96"/>
                          </a:xfrm>
                        </wpg:grpSpPr>
                        <wps:wsp>
                          <wps:cNvPr id="2701" name="Freeform 2565"/>
                          <wps:cNvSpPr>
                            <a:spLocks/>
                          </wps:cNvSpPr>
                          <wps:spPr bwMode="auto">
                            <a:xfrm>
                              <a:off x="5877" y="5583"/>
                              <a:ext cx="82" cy="96"/>
                            </a:xfrm>
                            <a:custGeom>
                              <a:avLst/>
                              <a:gdLst>
                                <a:gd name="T0" fmla="+- 0 5959 5877"/>
                                <a:gd name="T1" fmla="*/ T0 w 82"/>
                                <a:gd name="T2" fmla="+- 0 5583 5583"/>
                                <a:gd name="T3" fmla="*/ 5583 h 96"/>
                                <a:gd name="T4" fmla="+- 0 5877 5877"/>
                                <a:gd name="T5" fmla="*/ T4 w 82"/>
                                <a:gd name="T6" fmla="+- 0 5631 5583"/>
                                <a:gd name="T7" fmla="*/ 5631 h 96"/>
                                <a:gd name="T8" fmla="+- 0 5959 5877"/>
                                <a:gd name="T9" fmla="*/ T8 w 82"/>
                                <a:gd name="T10" fmla="+- 0 5678 5583"/>
                                <a:gd name="T11" fmla="*/ 5678 h 96"/>
                                <a:gd name="T12" fmla="+- 0 5959 5877"/>
                                <a:gd name="T13" fmla="*/ T12 w 82"/>
                                <a:gd name="T14" fmla="+- 0 5583 5583"/>
                                <a:gd name="T15" fmla="*/ 5583 h 96"/>
                              </a:gdLst>
                              <a:ahLst/>
                              <a:cxnLst>
                                <a:cxn ang="0">
                                  <a:pos x="T1" y="T3"/>
                                </a:cxn>
                                <a:cxn ang="0">
                                  <a:pos x="T5" y="T7"/>
                                </a:cxn>
                                <a:cxn ang="0">
                                  <a:pos x="T9" y="T11"/>
                                </a:cxn>
                                <a:cxn ang="0">
                                  <a:pos x="T13" y="T15"/>
                                </a:cxn>
                              </a:cxnLst>
                              <a:rect l="0" t="0" r="r" b="b"/>
                              <a:pathLst>
                                <a:path w="82" h="96">
                                  <a:moveTo>
                                    <a:pt x="82" y="0"/>
                                  </a:moveTo>
                                  <a:lnTo>
                                    <a:pt x="0" y="48"/>
                                  </a:lnTo>
                                  <a:lnTo>
                                    <a:pt x="82" y="95"/>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02" name="Group 2562"/>
                        <wpg:cNvGrpSpPr>
                          <a:grpSpLocks/>
                        </wpg:cNvGrpSpPr>
                        <wpg:grpSpPr bwMode="auto">
                          <a:xfrm>
                            <a:off x="5877" y="5583"/>
                            <a:ext cx="82" cy="96"/>
                            <a:chOff x="5877" y="5583"/>
                            <a:chExt cx="82" cy="96"/>
                          </a:xfrm>
                        </wpg:grpSpPr>
                        <wps:wsp>
                          <wps:cNvPr id="2703" name="Freeform 2563"/>
                          <wps:cNvSpPr>
                            <a:spLocks/>
                          </wps:cNvSpPr>
                          <wps:spPr bwMode="auto">
                            <a:xfrm>
                              <a:off x="5877" y="5583"/>
                              <a:ext cx="82" cy="96"/>
                            </a:xfrm>
                            <a:custGeom>
                              <a:avLst/>
                              <a:gdLst>
                                <a:gd name="T0" fmla="+- 0 5877 5877"/>
                                <a:gd name="T1" fmla="*/ T0 w 82"/>
                                <a:gd name="T2" fmla="+- 0 5631 5583"/>
                                <a:gd name="T3" fmla="*/ 5631 h 96"/>
                                <a:gd name="T4" fmla="+- 0 5959 5877"/>
                                <a:gd name="T5" fmla="*/ T4 w 82"/>
                                <a:gd name="T6" fmla="+- 0 5583 5583"/>
                                <a:gd name="T7" fmla="*/ 5583 h 96"/>
                                <a:gd name="T8" fmla="+- 0 5959 5877"/>
                                <a:gd name="T9" fmla="*/ T8 w 82"/>
                                <a:gd name="T10" fmla="+- 0 5678 5583"/>
                                <a:gd name="T11" fmla="*/ 5678 h 96"/>
                                <a:gd name="T12" fmla="+- 0 5877 5877"/>
                                <a:gd name="T13" fmla="*/ T12 w 82"/>
                                <a:gd name="T14" fmla="+- 0 5631 5583"/>
                                <a:gd name="T15" fmla="*/ 5631 h 96"/>
                              </a:gdLst>
                              <a:ahLst/>
                              <a:cxnLst>
                                <a:cxn ang="0">
                                  <a:pos x="T1" y="T3"/>
                                </a:cxn>
                                <a:cxn ang="0">
                                  <a:pos x="T5" y="T7"/>
                                </a:cxn>
                                <a:cxn ang="0">
                                  <a:pos x="T9" y="T11"/>
                                </a:cxn>
                                <a:cxn ang="0">
                                  <a:pos x="T13" y="T15"/>
                                </a:cxn>
                              </a:cxnLst>
                              <a:rect l="0" t="0" r="r" b="b"/>
                              <a:pathLst>
                                <a:path w="82" h="96">
                                  <a:moveTo>
                                    <a:pt x="0" y="48"/>
                                  </a:moveTo>
                                  <a:lnTo>
                                    <a:pt x="82" y="0"/>
                                  </a:lnTo>
                                  <a:lnTo>
                                    <a:pt x="82" y="95"/>
                                  </a:lnTo>
                                  <a:lnTo>
                                    <a:pt x="0" y="48"/>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04" name="Group 2560"/>
                        <wpg:cNvGrpSpPr>
                          <a:grpSpLocks/>
                        </wpg:cNvGrpSpPr>
                        <wpg:grpSpPr bwMode="auto">
                          <a:xfrm>
                            <a:off x="5877" y="5583"/>
                            <a:ext cx="82" cy="48"/>
                            <a:chOff x="5877" y="5583"/>
                            <a:chExt cx="82" cy="48"/>
                          </a:xfrm>
                        </wpg:grpSpPr>
                        <wps:wsp>
                          <wps:cNvPr id="2705" name="Freeform 2561"/>
                          <wps:cNvSpPr>
                            <a:spLocks/>
                          </wps:cNvSpPr>
                          <wps:spPr bwMode="auto">
                            <a:xfrm>
                              <a:off x="5877" y="5583"/>
                              <a:ext cx="82" cy="48"/>
                            </a:xfrm>
                            <a:custGeom>
                              <a:avLst/>
                              <a:gdLst>
                                <a:gd name="T0" fmla="+- 0 5959 5877"/>
                                <a:gd name="T1" fmla="*/ T0 w 82"/>
                                <a:gd name="T2" fmla="+- 0 5583 5583"/>
                                <a:gd name="T3" fmla="*/ 5583 h 48"/>
                                <a:gd name="T4" fmla="+- 0 5877 5877"/>
                                <a:gd name="T5" fmla="*/ T4 w 82"/>
                                <a:gd name="T6" fmla="+- 0 5631 5583"/>
                                <a:gd name="T7" fmla="*/ 5631 h 48"/>
                              </a:gdLst>
                              <a:ahLst/>
                              <a:cxnLst>
                                <a:cxn ang="0">
                                  <a:pos x="T1" y="T3"/>
                                </a:cxn>
                                <a:cxn ang="0">
                                  <a:pos x="T5" y="T7"/>
                                </a:cxn>
                              </a:cxnLst>
                              <a:rect l="0" t="0" r="r" b="b"/>
                              <a:pathLst>
                                <a:path w="82" h="48">
                                  <a:moveTo>
                                    <a:pt x="82" y="0"/>
                                  </a:moveTo>
                                  <a:lnTo>
                                    <a:pt x="0" y="48"/>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06" name="Group 2558"/>
                        <wpg:cNvGrpSpPr>
                          <a:grpSpLocks/>
                        </wpg:cNvGrpSpPr>
                        <wpg:grpSpPr bwMode="auto">
                          <a:xfrm>
                            <a:off x="5959" y="5631"/>
                            <a:ext cx="132" cy="2"/>
                            <a:chOff x="5959" y="5631"/>
                            <a:chExt cx="132" cy="2"/>
                          </a:xfrm>
                        </wpg:grpSpPr>
                        <wps:wsp>
                          <wps:cNvPr id="2707" name="Freeform 2559"/>
                          <wps:cNvSpPr>
                            <a:spLocks/>
                          </wps:cNvSpPr>
                          <wps:spPr bwMode="auto">
                            <a:xfrm>
                              <a:off x="5959" y="5631"/>
                              <a:ext cx="132" cy="2"/>
                            </a:xfrm>
                            <a:custGeom>
                              <a:avLst/>
                              <a:gdLst>
                                <a:gd name="T0" fmla="+- 0 5959 5959"/>
                                <a:gd name="T1" fmla="*/ T0 w 132"/>
                                <a:gd name="T2" fmla="+- 0 6091 5959"/>
                                <a:gd name="T3" fmla="*/ T2 w 132"/>
                              </a:gdLst>
                              <a:ahLst/>
                              <a:cxnLst>
                                <a:cxn ang="0">
                                  <a:pos x="T1" y="0"/>
                                </a:cxn>
                                <a:cxn ang="0">
                                  <a:pos x="T3" y="0"/>
                                </a:cxn>
                              </a:cxnLst>
                              <a:rect l="0" t="0" r="r" b="b"/>
                              <a:pathLst>
                                <a:path w="132">
                                  <a:moveTo>
                                    <a:pt x="0" y="0"/>
                                  </a:moveTo>
                                  <a:lnTo>
                                    <a:pt x="13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08" name="Group 2556"/>
                        <wpg:cNvGrpSpPr>
                          <a:grpSpLocks/>
                        </wpg:cNvGrpSpPr>
                        <wpg:grpSpPr bwMode="auto">
                          <a:xfrm>
                            <a:off x="5877" y="5379"/>
                            <a:ext cx="82" cy="96"/>
                            <a:chOff x="5877" y="5379"/>
                            <a:chExt cx="82" cy="96"/>
                          </a:xfrm>
                        </wpg:grpSpPr>
                        <wps:wsp>
                          <wps:cNvPr id="2709" name="Freeform 2557"/>
                          <wps:cNvSpPr>
                            <a:spLocks/>
                          </wps:cNvSpPr>
                          <wps:spPr bwMode="auto">
                            <a:xfrm>
                              <a:off x="5877" y="5379"/>
                              <a:ext cx="82" cy="96"/>
                            </a:xfrm>
                            <a:custGeom>
                              <a:avLst/>
                              <a:gdLst>
                                <a:gd name="T0" fmla="+- 0 5959 5877"/>
                                <a:gd name="T1" fmla="*/ T0 w 82"/>
                                <a:gd name="T2" fmla="+- 0 5379 5379"/>
                                <a:gd name="T3" fmla="*/ 5379 h 96"/>
                                <a:gd name="T4" fmla="+- 0 5877 5877"/>
                                <a:gd name="T5" fmla="*/ T4 w 82"/>
                                <a:gd name="T6" fmla="+- 0 5427 5379"/>
                                <a:gd name="T7" fmla="*/ 5427 h 96"/>
                                <a:gd name="T8" fmla="+- 0 5959 5877"/>
                                <a:gd name="T9" fmla="*/ T8 w 82"/>
                                <a:gd name="T10" fmla="+- 0 5475 5379"/>
                                <a:gd name="T11" fmla="*/ 5475 h 96"/>
                                <a:gd name="T12" fmla="+- 0 5959 5877"/>
                                <a:gd name="T13" fmla="*/ T12 w 82"/>
                                <a:gd name="T14" fmla="+- 0 5379 5379"/>
                                <a:gd name="T15" fmla="*/ 5379 h 96"/>
                              </a:gdLst>
                              <a:ahLst/>
                              <a:cxnLst>
                                <a:cxn ang="0">
                                  <a:pos x="T1" y="T3"/>
                                </a:cxn>
                                <a:cxn ang="0">
                                  <a:pos x="T5" y="T7"/>
                                </a:cxn>
                                <a:cxn ang="0">
                                  <a:pos x="T9" y="T11"/>
                                </a:cxn>
                                <a:cxn ang="0">
                                  <a:pos x="T13" y="T15"/>
                                </a:cxn>
                              </a:cxnLst>
                              <a:rect l="0" t="0" r="r" b="b"/>
                              <a:pathLst>
                                <a:path w="82" h="96">
                                  <a:moveTo>
                                    <a:pt x="82" y="0"/>
                                  </a:moveTo>
                                  <a:lnTo>
                                    <a:pt x="0" y="48"/>
                                  </a:lnTo>
                                  <a:lnTo>
                                    <a:pt x="82" y="96"/>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10" name="Group 2554"/>
                        <wpg:cNvGrpSpPr>
                          <a:grpSpLocks/>
                        </wpg:cNvGrpSpPr>
                        <wpg:grpSpPr bwMode="auto">
                          <a:xfrm>
                            <a:off x="5877" y="5379"/>
                            <a:ext cx="82" cy="96"/>
                            <a:chOff x="5877" y="5379"/>
                            <a:chExt cx="82" cy="96"/>
                          </a:xfrm>
                        </wpg:grpSpPr>
                        <wps:wsp>
                          <wps:cNvPr id="2711" name="Freeform 2555"/>
                          <wps:cNvSpPr>
                            <a:spLocks/>
                          </wps:cNvSpPr>
                          <wps:spPr bwMode="auto">
                            <a:xfrm>
                              <a:off x="5877" y="5379"/>
                              <a:ext cx="82" cy="96"/>
                            </a:xfrm>
                            <a:custGeom>
                              <a:avLst/>
                              <a:gdLst>
                                <a:gd name="T0" fmla="+- 0 5877 5877"/>
                                <a:gd name="T1" fmla="*/ T0 w 82"/>
                                <a:gd name="T2" fmla="+- 0 5427 5379"/>
                                <a:gd name="T3" fmla="*/ 5427 h 96"/>
                                <a:gd name="T4" fmla="+- 0 5959 5877"/>
                                <a:gd name="T5" fmla="*/ T4 w 82"/>
                                <a:gd name="T6" fmla="+- 0 5379 5379"/>
                                <a:gd name="T7" fmla="*/ 5379 h 96"/>
                                <a:gd name="T8" fmla="+- 0 5959 5877"/>
                                <a:gd name="T9" fmla="*/ T8 w 82"/>
                                <a:gd name="T10" fmla="+- 0 5475 5379"/>
                                <a:gd name="T11" fmla="*/ 5475 h 96"/>
                                <a:gd name="T12" fmla="+- 0 5877 5877"/>
                                <a:gd name="T13" fmla="*/ T12 w 82"/>
                                <a:gd name="T14" fmla="+- 0 5427 5379"/>
                                <a:gd name="T15" fmla="*/ 5427 h 96"/>
                              </a:gdLst>
                              <a:ahLst/>
                              <a:cxnLst>
                                <a:cxn ang="0">
                                  <a:pos x="T1" y="T3"/>
                                </a:cxn>
                                <a:cxn ang="0">
                                  <a:pos x="T5" y="T7"/>
                                </a:cxn>
                                <a:cxn ang="0">
                                  <a:pos x="T9" y="T11"/>
                                </a:cxn>
                                <a:cxn ang="0">
                                  <a:pos x="T13" y="T15"/>
                                </a:cxn>
                              </a:cxnLst>
                              <a:rect l="0" t="0" r="r" b="b"/>
                              <a:pathLst>
                                <a:path w="82" h="96">
                                  <a:moveTo>
                                    <a:pt x="0" y="48"/>
                                  </a:moveTo>
                                  <a:lnTo>
                                    <a:pt x="82" y="0"/>
                                  </a:lnTo>
                                  <a:lnTo>
                                    <a:pt x="82" y="96"/>
                                  </a:lnTo>
                                  <a:lnTo>
                                    <a:pt x="0" y="48"/>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12" name="Group 2552"/>
                        <wpg:cNvGrpSpPr>
                          <a:grpSpLocks/>
                        </wpg:cNvGrpSpPr>
                        <wpg:grpSpPr bwMode="auto">
                          <a:xfrm>
                            <a:off x="5877" y="5379"/>
                            <a:ext cx="82" cy="48"/>
                            <a:chOff x="5877" y="5379"/>
                            <a:chExt cx="82" cy="48"/>
                          </a:xfrm>
                        </wpg:grpSpPr>
                        <wps:wsp>
                          <wps:cNvPr id="2713" name="Freeform 2553"/>
                          <wps:cNvSpPr>
                            <a:spLocks/>
                          </wps:cNvSpPr>
                          <wps:spPr bwMode="auto">
                            <a:xfrm>
                              <a:off x="5877" y="5379"/>
                              <a:ext cx="82" cy="48"/>
                            </a:xfrm>
                            <a:custGeom>
                              <a:avLst/>
                              <a:gdLst>
                                <a:gd name="T0" fmla="+- 0 5959 5877"/>
                                <a:gd name="T1" fmla="*/ T0 w 82"/>
                                <a:gd name="T2" fmla="+- 0 5379 5379"/>
                                <a:gd name="T3" fmla="*/ 5379 h 48"/>
                                <a:gd name="T4" fmla="+- 0 5877 5877"/>
                                <a:gd name="T5" fmla="*/ T4 w 82"/>
                                <a:gd name="T6" fmla="+- 0 5427 5379"/>
                                <a:gd name="T7" fmla="*/ 5427 h 48"/>
                              </a:gdLst>
                              <a:ahLst/>
                              <a:cxnLst>
                                <a:cxn ang="0">
                                  <a:pos x="T1" y="T3"/>
                                </a:cxn>
                                <a:cxn ang="0">
                                  <a:pos x="T5" y="T7"/>
                                </a:cxn>
                              </a:cxnLst>
                              <a:rect l="0" t="0" r="r" b="b"/>
                              <a:pathLst>
                                <a:path w="82" h="48">
                                  <a:moveTo>
                                    <a:pt x="82" y="0"/>
                                  </a:moveTo>
                                  <a:lnTo>
                                    <a:pt x="0" y="48"/>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14" name="Group 2550"/>
                        <wpg:cNvGrpSpPr>
                          <a:grpSpLocks/>
                        </wpg:cNvGrpSpPr>
                        <wpg:grpSpPr bwMode="auto">
                          <a:xfrm>
                            <a:off x="5959" y="5427"/>
                            <a:ext cx="132" cy="2"/>
                            <a:chOff x="5959" y="5427"/>
                            <a:chExt cx="132" cy="2"/>
                          </a:xfrm>
                        </wpg:grpSpPr>
                        <wps:wsp>
                          <wps:cNvPr id="2715" name="Freeform 2551"/>
                          <wps:cNvSpPr>
                            <a:spLocks/>
                          </wps:cNvSpPr>
                          <wps:spPr bwMode="auto">
                            <a:xfrm>
                              <a:off x="5959" y="5427"/>
                              <a:ext cx="132" cy="2"/>
                            </a:xfrm>
                            <a:custGeom>
                              <a:avLst/>
                              <a:gdLst>
                                <a:gd name="T0" fmla="+- 0 5959 5959"/>
                                <a:gd name="T1" fmla="*/ T0 w 132"/>
                                <a:gd name="T2" fmla="+- 0 6091 5959"/>
                                <a:gd name="T3" fmla="*/ T2 w 132"/>
                              </a:gdLst>
                              <a:ahLst/>
                              <a:cxnLst>
                                <a:cxn ang="0">
                                  <a:pos x="T1" y="0"/>
                                </a:cxn>
                                <a:cxn ang="0">
                                  <a:pos x="T3" y="0"/>
                                </a:cxn>
                              </a:cxnLst>
                              <a:rect l="0" t="0" r="r" b="b"/>
                              <a:pathLst>
                                <a:path w="132">
                                  <a:moveTo>
                                    <a:pt x="0" y="0"/>
                                  </a:moveTo>
                                  <a:lnTo>
                                    <a:pt x="13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16" name="Group 2548"/>
                        <wpg:cNvGrpSpPr>
                          <a:grpSpLocks/>
                        </wpg:cNvGrpSpPr>
                        <wpg:grpSpPr bwMode="auto">
                          <a:xfrm>
                            <a:off x="4534" y="1009"/>
                            <a:ext cx="82" cy="96"/>
                            <a:chOff x="4534" y="1009"/>
                            <a:chExt cx="82" cy="96"/>
                          </a:xfrm>
                        </wpg:grpSpPr>
                        <wps:wsp>
                          <wps:cNvPr id="2717" name="Freeform 2549"/>
                          <wps:cNvSpPr>
                            <a:spLocks/>
                          </wps:cNvSpPr>
                          <wps:spPr bwMode="auto">
                            <a:xfrm>
                              <a:off x="4534" y="1009"/>
                              <a:ext cx="82" cy="96"/>
                            </a:xfrm>
                            <a:custGeom>
                              <a:avLst/>
                              <a:gdLst>
                                <a:gd name="T0" fmla="+- 0 4616 4534"/>
                                <a:gd name="T1" fmla="*/ T0 w 82"/>
                                <a:gd name="T2" fmla="+- 0 1009 1009"/>
                                <a:gd name="T3" fmla="*/ 1009 h 96"/>
                                <a:gd name="T4" fmla="+- 0 4534 4534"/>
                                <a:gd name="T5" fmla="*/ T4 w 82"/>
                                <a:gd name="T6" fmla="+- 0 1057 1009"/>
                                <a:gd name="T7" fmla="*/ 1057 h 96"/>
                                <a:gd name="T8" fmla="+- 0 4616 4534"/>
                                <a:gd name="T9" fmla="*/ T8 w 82"/>
                                <a:gd name="T10" fmla="+- 0 1105 1009"/>
                                <a:gd name="T11" fmla="*/ 1105 h 96"/>
                                <a:gd name="T12" fmla="+- 0 4616 4534"/>
                                <a:gd name="T13" fmla="*/ T12 w 82"/>
                                <a:gd name="T14" fmla="+- 0 1009 1009"/>
                                <a:gd name="T15" fmla="*/ 1009 h 96"/>
                              </a:gdLst>
                              <a:ahLst/>
                              <a:cxnLst>
                                <a:cxn ang="0">
                                  <a:pos x="T1" y="T3"/>
                                </a:cxn>
                                <a:cxn ang="0">
                                  <a:pos x="T5" y="T7"/>
                                </a:cxn>
                                <a:cxn ang="0">
                                  <a:pos x="T9" y="T11"/>
                                </a:cxn>
                                <a:cxn ang="0">
                                  <a:pos x="T13" y="T15"/>
                                </a:cxn>
                              </a:cxnLst>
                              <a:rect l="0" t="0" r="r" b="b"/>
                              <a:pathLst>
                                <a:path w="82" h="96">
                                  <a:moveTo>
                                    <a:pt x="82" y="0"/>
                                  </a:moveTo>
                                  <a:lnTo>
                                    <a:pt x="0" y="48"/>
                                  </a:lnTo>
                                  <a:lnTo>
                                    <a:pt x="82" y="96"/>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18" name="Group 2546"/>
                        <wpg:cNvGrpSpPr>
                          <a:grpSpLocks/>
                        </wpg:cNvGrpSpPr>
                        <wpg:grpSpPr bwMode="auto">
                          <a:xfrm>
                            <a:off x="4534" y="1009"/>
                            <a:ext cx="82" cy="96"/>
                            <a:chOff x="4534" y="1009"/>
                            <a:chExt cx="82" cy="96"/>
                          </a:xfrm>
                        </wpg:grpSpPr>
                        <wps:wsp>
                          <wps:cNvPr id="2719" name="Freeform 2547"/>
                          <wps:cNvSpPr>
                            <a:spLocks/>
                          </wps:cNvSpPr>
                          <wps:spPr bwMode="auto">
                            <a:xfrm>
                              <a:off x="4534" y="1009"/>
                              <a:ext cx="82" cy="96"/>
                            </a:xfrm>
                            <a:custGeom>
                              <a:avLst/>
                              <a:gdLst>
                                <a:gd name="T0" fmla="+- 0 4534 4534"/>
                                <a:gd name="T1" fmla="*/ T0 w 82"/>
                                <a:gd name="T2" fmla="+- 0 1057 1009"/>
                                <a:gd name="T3" fmla="*/ 1057 h 96"/>
                                <a:gd name="T4" fmla="+- 0 4616 4534"/>
                                <a:gd name="T5" fmla="*/ T4 w 82"/>
                                <a:gd name="T6" fmla="+- 0 1009 1009"/>
                                <a:gd name="T7" fmla="*/ 1009 h 96"/>
                                <a:gd name="T8" fmla="+- 0 4616 4534"/>
                                <a:gd name="T9" fmla="*/ T8 w 82"/>
                                <a:gd name="T10" fmla="+- 0 1105 1009"/>
                                <a:gd name="T11" fmla="*/ 1105 h 96"/>
                                <a:gd name="T12" fmla="+- 0 4534 4534"/>
                                <a:gd name="T13" fmla="*/ T12 w 82"/>
                                <a:gd name="T14" fmla="+- 0 1057 1009"/>
                                <a:gd name="T15" fmla="*/ 1057 h 96"/>
                              </a:gdLst>
                              <a:ahLst/>
                              <a:cxnLst>
                                <a:cxn ang="0">
                                  <a:pos x="T1" y="T3"/>
                                </a:cxn>
                                <a:cxn ang="0">
                                  <a:pos x="T5" y="T7"/>
                                </a:cxn>
                                <a:cxn ang="0">
                                  <a:pos x="T9" y="T11"/>
                                </a:cxn>
                                <a:cxn ang="0">
                                  <a:pos x="T13" y="T15"/>
                                </a:cxn>
                              </a:cxnLst>
                              <a:rect l="0" t="0" r="r" b="b"/>
                              <a:pathLst>
                                <a:path w="82" h="96">
                                  <a:moveTo>
                                    <a:pt x="0" y="48"/>
                                  </a:moveTo>
                                  <a:lnTo>
                                    <a:pt x="82" y="0"/>
                                  </a:lnTo>
                                  <a:lnTo>
                                    <a:pt x="82" y="96"/>
                                  </a:lnTo>
                                  <a:lnTo>
                                    <a:pt x="0" y="48"/>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20" name="Group 2544"/>
                        <wpg:cNvGrpSpPr>
                          <a:grpSpLocks/>
                        </wpg:cNvGrpSpPr>
                        <wpg:grpSpPr bwMode="auto">
                          <a:xfrm>
                            <a:off x="4534" y="1009"/>
                            <a:ext cx="82" cy="48"/>
                            <a:chOff x="4534" y="1009"/>
                            <a:chExt cx="82" cy="48"/>
                          </a:xfrm>
                        </wpg:grpSpPr>
                        <wps:wsp>
                          <wps:cNvPr id="2721" name="Freeform 2545"/>
                          <wps:cNvSpPr>
                            <a:spLocks/>
                          </wps:cNvSpPr>
                          <wps:spPr bwMode="auto">
                            <a:xfrm>
                              <a:off x="4534" y="1009"/>
                              <a:ext cx="82" cy="48"/>
                            </a:xfrm>
                            <a:custGeom>
                              <a:avLst/>
                              <a:gdLst>
                                <a:gd name="T0" fmla="+- 0 4616 4534"/>
                                <a:gd name="T1" fmla="*/ T0 w 82"/>
                                <a:gd name="T2" fmla="+- 0 1009 1009"/>
                                <a:gd name="T3" fmla="*/ 1009 h 48"/>
                                <a:gd name="T4" fmla="+- 0 4534 4534"/>
                                <a:gd name="T5" fmla="*/ T4 w 82"/>
                                <a:gd name="T6" fmla="+- 0 1057 1009"/>
                                <a:gd name="T7" fmla="*/ 1057 h 48"/>
                              </a:gdLst>
                              <a:ahLst/>
                              <a:cxnLst>
                                <a:cxn ang="0">
                                  <a:pos x="T1" y="T3"/>
                                </a:cxn>
                                <a:cxn ang="0">
                                  <a:pos x="T5" y="T7"/>
                                </a:cxn>
                              </a:cxnLst>
                              <a:rect l="0" t="0" r="r" b="b"/>
                              <a:pathLst>
                                <a:path w="82" h="48">
                                  <a:moveTo>
                                    <a:pt x="82" y="0"/>
                                  </a:moveTo>
                                  <a:lnTo>
                                    <a:pt x="0" y="48"/>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22" name="Group 2542"/>
                        <wpg:cNvGrpSpPr>
                          <a:grpSpLocks/>
                        </wpg:cNvGrpSpPr>
                        <wpg:grpSpPr bwMode="auto">
                          <a:xfrm>
                            <a:off x="4616" y="1057"/>
                            <a:ext cx="132" cy="2"/>
                            <a:chOff x="4616" y="1057"/>
                            <a:chExt cx="132" cy="2"/>
                          </a:xfrm>
                        </wpg:grpSpPr>
                        <wps:wsp>
                          <wps:cNvPr id="2723" name="Freeform 2543"/>
                          <wps:cNvSpPr>
                            <a:spLocks/>
                          </wps:cNvSpPr>
                          <wps:spPr bwMode="auto">
                            <a:xfrm>
                              <a:off x="4616" y="1057"/>
                              <a:ext cx="132" cy="2"/>
                            </a:xfrm>
                            <a:custGeom>
                              <a:avLst/>
                              <a:gdLst>
                                <a:gd name="T0" fmla="+- 0 4616 4616"/>
                                <a:gd name="T1" fmla="*/ T0 w 132"/>
                                <a:gd name="T2" fmla="+- 0 4748 4616"/>
                                <a:gd name="T3" fmla="*/ T2 w 132"/>
                              </a:gdLst>
                              <a:ahLst/>
                              <a:cxnLst>
                                <a:cxn ang="0">
                                  <a:pos x="T1" y="0"/>
                                </a:cxn>
                                <a:cxn ang="0">
                                  <a:pos x="T3" y="0"/>
                                </a:cxn>
                              </a:cxnLst>
                              <a:rect l="0" t="0" r="r" b="b"/>
                              <a:pathLst>
                                <a:path w="132">
                                  <a:moveTo>
                                    <a:pt x="0" y="0"/>
                                  </a:moveTo>
                                  <a:lnTo>
                                    <a:pt x="132"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24" name="Group 2540"/>
                        <wpg:cNvGrpSpPr>
                          <a:grpSpLocks/>
                        </wpg:cNvGrpSpPr>
                        <wpg:grpSpPr bwMode="auto">
                          <a:xfrm>
                            <a:off x="7576" y="2288"/>
                            <a:ext cx="95" cy="85"/>
                            <a:chOff x="7576" y="2288"/>
                            <a:chExt cx="95" cy="85"/>
                          </a:xfrm>
                        </wpg:grpSpPr>
                        <wps:wsp>
                          <wps:cNvPr id="2725" name="Freeform 2541"/>
                          <wps:cNvSpPr>
                            <a:spLocks/>
                          </wps:cNvSpPr>
                          <wps:spPr bwMode="auto">
                            <a:xfrm>
                              <a:off x="7576" y="2288"/>
                              <a:ext cx="95" cy="85"/>
                            </a:xfrm>
                            <a:custGeom>
                              <a:avLst/>
                              <a:gdLst>
                                <a:gd name="T0" fmla="+- 0 7619 7576"/>
                                <a:gd name="T1" fmla="*/ T0 w 95"/>
                                <a:gd name="T2" fmla="+- 0 2288 2288"/>
                                <a:gd name="T3" fmla="*/ 2288 h 85"/>
                                <a:gd name="T4" fmla="+- 0 7576 7576"/>
                                <a:gd name="T5" fmla="*/ T4 w 95"/>
                                <a:gd name="T6" fmla="+- 0 2373 2288"/>
                                <a:gd name="T7" fmla="*/ 2373 h 85"/>
                                <a:gd name="T8" fmla="+- 0 7671 7576"/>
                                <a:gd name="T9" fmla="*/ T8 w 95"/>
                                <a:gd name="T10" fmla="+- 0 2368 2288"/>
                                <a:gd name="T11" fmla="*/ 2368 h 85"/>
                                <a:gd name="T12" fmla="+- 0 7619 7576"/>
                                <a:gd name="T13" fmla="*/ T12 w 95"/>
                                <a:gd name="T14" fmla="+- 0 2288 2288"/>
                                <a:gd name="T15" fmla="*/ 2288 h 85"/>
                              </a:gdLst>
                              <a:ahLst/>
                              <a:cxnLst>
                                <a:cxn ang="0">
                                  <a:pos x="T1" y="T3"/>
                                </a:cxn>
                                <a:cxn ang="0">
                                  <a:pos x="T5" y="T7"/>
                                </a:cxn>
                                <a:cxn ang="0">
                                  <a:pos x="T9" y="T11"/>
                                </a:cxn>
                                <a:cxn ang="0">
                                  <a:pos x="T13" y="T15"/>
                                </a:cxn>
                              </a:cxnLst>
                              <a:rect l="0" t="0" r="r" b="b"/>
                              <a:pathLst>
                                <a:path w="95" h="85">
                                  <a:moveTo>
                                    <a:pt x="43" y="0"/>
                                  </a:moveTo>
                                  <a:lnTo>
                                    <a:pt x="0" y="85"/>
                                  </a:lnTo>
                                  <a:lnTo>
                                    <a:pt x="95" y="80"/>
                                  </a:lnTo>
                                  <a:lnTo>
                                    <a:pt x="4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26" name="Group 2538"/>
                        <wpg:cNvGrpSpPr>
                          <a:grpSpLocks/>
                        </wpg:cNvGrpSpPr>
                        <wpg:grpSpPr bwMode="auto">
                          <a:xfrm>
                            <a:off x="7576" y="2288"/>
                            <a:ext cx="95" cy="85"/>
                            <a:chOff x="7576" y="2288"/>
                            <a:chExt cx="95" cy="85"/>
                          </a:xfrm>
                        </wpg:grpSpPr>
                        <wps:wsp>
                          <wps:cNvPr id="2727" name="Freeform 2539"/>
                          <wps:cNvSpPr>
                            <a:spLocks/>
                          </wps:cNvSpPr>
                          <wps:spPr bwMode="auto">
                            <a:xfrm>
                              <a:off x="7576" y="2288"/>
                              <a:ext cx="95" cy="85"/>
                            </a:xfrm>
                            <a:custGeom>
                              <a:avLst/>
                              <a:gdLst>
                                <a:gd name="T0" fmla="+- 0 7619 7576"/>
                                <a:gd name="T1" fmla="*/ T0 w 95"/>
                                <a:gd name="T2" fmla="+- 0 2288 2288"/>
                                <a:gd name="T3" fmla="*/ 2288 h 85"/>
                                <a:gd name="T4" fmla="+- 0 7671 7576"/>
                                <a:gd name="T5" fmla="*/ T4 w 95"/>
                                <a:gd name="T6" fmla="+- 0 2368 2288"/>
                                <a:gd name="T7" fmla="*/ 2368 h 85"/>
                                <a:gd name="T8" fmla="+- 0 7576 7576"/>
                                <a:gd name="T9" fmla="*/ T8 w 95"/>
                                <a:gd name="T10" fmla="+- 0 2373 2288"/>
                                <a:gd name="T11" fmla="*/ 2373 h 85"/>
                                <a:gd name="T12" fmla="+- 0 7619 7576"/>
                                <a:gd name="T13" fmla="*/ T12 w 95"/>
                                <a:gd name="T14" fmla="+- 0 2288 2288"/>
                                <a:gd name="T15" fmla="*/ 2288 h 85"/>
                              </a:gdLst>
                              <a:ahLst/>
                              <a:cxnLst>
                                <a:cxn ang="0">
                                  <a:pos x="T1" y="T3"/>
                                </a:cxn>
                                <a:cxn ang="0">
                                  <a:pos x="T5" y="T7"/>
                                </a:cxn>
                                <a:cxn ang="0">
                                  <a:pos x="T9" y="T11"/>
                                </a:cxn>
                                <a:cxn ang="0">
                                  <a:pos x="T13" y="T15"/>
                                </a:cxn>
                              </a:cxnLst>
                              <a:rect l="0" t="0" r="r" b="b"/>
                              <a:pathLst>
                                <a:path w="95" h="85">
                                  <a:moveTo>
                                    <a:pt x="43" y="0"/>
                                  </a:moveTo>
                                  <a:lnTo>
                                    <a:pt x="95" y="80"/>
                                  </a:lnTo>
                                  <a:lnTo>
                                    <a:pt x="0" y="85"/>
                                  </a:lnTo>
                                  <a:lnTo>
                                    <a:pt x="43" y="0"/>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28" name="Group 2536"/>
                        <wpg:cNvGrpSpPr>
                          <a:grpSpLocks/>
                        </wpg:cNvGrpSpPr>
                        <wpg:grpSpPr bwMode="auto">
                          <a:xfrm>
                            <a:off x="7619" y="2288"/>
                            <a:ext cx="52" cy="80"/>
                            <a:chOff x="7619" y="2288"/>
                            <a:chExt cx="52" cy="80"/>
                          </a:xfrm>
                        </wpg:grpSpPr>
                        <wps:wsp>
                          <wps:cNvPr id="2729" name="Freeform 2537"/>
                          <wps:cNvSpPr>
                            <a:spLocks/>
                          </wps:cNvSpPr>
                          <wps:spPr bwMode="auto">
                            <a:xfrm>
                              <a:off x="7619" y="2288"/>
                              <a:ext cx="52" cy="80"/>
                            </a:xfrm>
                            <a:custGeom>
                              <a:avLst/>
                              <a:gdLst>
                                <a:gd name="T0" fmla="+- 0 7671 7619"/>
                                <a:gd name="T1" fmla="*/ T0 w 52"/>
                                <a:gd name="T2" fmla="+- 0 2368 2288"/>
                                <a:gd name="T3" fmla="*/ 2368 h 80"/>
                                <a:gd name="T4" fmla="+- 0 7619 7619"/>
                                <a:gd name="T5" fmla="*/ T4 w 52"/>
                                <a:gd name="T6" fmla="+- 0 2288 2288"/>
                                <a:gd name="T7" fmla="*/ 2288 h 80"/>
                              </a:gdLst>
                              <a:ahLst/>
                              <a:cxnLst>
                                <a:cxn ang="0">
                                  <a:pos x="T1" y="T3"/>
                                </a:cxn>
                                <a:cxn ang="0">
                                  <a:pos x="T5" y="T7"/>
                                </a:cxn>
                              </a:cxnLst>
                              <a:rect l="0" t="0" r="r" b="b"/>
                              <a:pathLst>
                                <a:path w="52" h="80">
                                  <a:moveTo>
                                    <a:pt x="52" y="80"/>
                                  </a:moveTo>
                                  <a:lnTo>
                                    <a:pt x="0" y="0"/>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30" name="Group 2534"/>
                        <wpg:cNvGrpSpPr>
                          <a:grpSpLocks/>
                        </wpg:cNvGrpSpPr>
                        <wpg:grpSpPr bwMode="auto">
                          <a:xfrm>
                            <a:off x="7623" y="2370"/>
                            <a:ext cx="7" cy="132"/>
                            <a:chOff x="7623" y="2370"/>
                            <a:chExt cx="7" cy="132"/>
                          </a:xfrm>
                        </wpg:grpSpPr>
                        <wps:wsp>
                          <wps:cNvPr id="2731" name="Freeform 2535"/>
                          <wps:cNvSpPr>
                            <a:spLocks/>
                          </wps:cNvSpPr>
                          <wps:spPr bwMode="auto">
                            <a:xfrm>
                              <a:off x="7623" y="2370"/>
                              <a:ext cx="7" cy="132"/>
                            </a:xfrm>
                            <a:custGeom>
                              <a:avLst/>
                              <a:gdLst>
                                <a:gd name="T0" fmla="+- 0 7623 7623"/>
                                <a:gd name="T1" fmla="*/ T0 w 7"/>
                                <a:gd name="T2" fmla="+- 0 2370 2370"/>
                                <a:gd name="T3" fmla="*/ 2370 h 132"/>
                                <a:gd name="T4" fmla="+- 0 7631 7623"/>
                                <a:gd name="T5" fmla="*/ T4 w 7"/>
                                <a:gd name="T6" fmla="+- 0 2502 2370"/>
                                <a:gd name="T7" fmla="*/ 2502 h 132"/>
                              </a:gdLst>
                              <a:ahLst/>
                              <a:cxnLst>
                                <a:cxn ang="0">
                                  <a:pos x="T1" y="T3"/>
                                </a:cxn>
                                <a:cxn ang="0">
                                  <a:pos x="T5" y="T7"/>
                                </a:cxn>
                              </a:cxnLst>
                              <a:rect l="0" t="0" r="r" b="b"/>
                              <a:pathLst>
                                <a:path w="7" h="132">
                                  <a:moveTo>
                                    <a:pt x="0" y="0"/>
                                  </a:moveTo>
                                  <a:lnTo>
                                    <a:pt x="8" y="132"/>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32" name="Group 2532"/>
                        <wpg:cNvGrpSpPr>
                          <a:grpSpLocks/>
                        </wpg:cNvGrpSpPr>
                        <wpg:grpSpPr bwMode="auto">
                          <a:xfrm>
                            <a:off x="5347" y="5924"/>
                            <a:ext cx="96" cy="83"/>
                            <a:chOff x="5347" y="5924"/>
                            <a:chExt cx="96" cy="83"/>
                          </a:xfrm>
                        </wpg:grpSpPr>
                        <wps:wsp>
                          <wps:cNvPr id="2733" name="Freeform 2533"/>
                          <wps:cNvSpPr>
                            <a:spLocks/>
                          </wps:cNvSpPr>
                          <wps:spPr bwMode="auto">
                            <a:xfrm>
                              <a:off x="5347" y="5924"/>
                              <a:ext cx="96" cy="83"/>
                            </a:xfrm>
                            <a:custGeom>
                              <a:avLst/>
                              <a:gdLst>
                                <a:gd name="T0" fmla="+- 0 5347 5347"/>
                                <a:gd name="T1" fmla="*/ T0 w 96"/>
                                <a:gd name="T2" fmla="+- 0 5924 5924"/>
                                <a:gd name="T3" fmla="*/ 5924 h 83"/>
                                <a:gd name="T4" fmla="+- 0 5392 5347"/>
                                <a:gd name="T5" fmla="*/ T4 w 96"/>
                                <a:gd name="T6" fmla="+- 0 6007 5924"/>
                                <a:gd name="T7" fmla="*/ 6007 h 83"/>
                                <a:gd name="T8" fmla="+- 0 5442 5347"/>
                                <a:gd name="T9" fmla="*/ T8 w 96"/>
                                <a:gd name="T10" fmla="+- 0 5926 5924"/>
                                <a:gd name="T11" fmla="*/ 5926 h 83"/>
                                <a:gd name="T12" fmla="+- 0 5347 5347"/>
                                <a:gd name="T13" fmla="*/ T12 w 96"/>
                                <a:gd name="T14" fmla="+- 0 5924 5924"/>
                                <a:gd name="T15" fmla="*/ 5924 h 83"/>
                              </a:gdLst>
                              <a:ahLst/>
                              <a:cxnLst>
                                <a:cxn ang="0">
                                  <a:pos x="T1" y="T3"/>
                                </a:cxn>
                                <a:cxn ang="0">
                                  <a:pos x="T5" y="T7"/>
                                </a:cxn>
                                <a:cxn ang="0">
                                  <a:pos x="T9" y="T11"/>
                                </a:cxn>
                                <a:cxn ang="0">
                                  <a:pos x="T13" y="T15"/>
                                </a:cxn>
                              </a:cxnLst>
                              <a:rect l="0" t="0" r="r" b="b"/>
                              <a:pathLst>
                                <a:path w="96" h="83">
                                  <a:moveTo>
                                    <a:pt x="0" y="0"/>
                                  </a:moveTo>
                                  <a:lnTo>
                                    <a:pt x="45" y="83"/>
                                  </a:lnTo>
                                  <a:lnTo>
                                    <a:pt x="95" y="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34" name="Group 2530"/>
                        <wpg:cNvGrpSpPr>
                          <a:grpSpLocks/>
                        </wpg:cNvGrpSpPr>
                        <wpg:grpSpPr bwMode="auto">
                          <a:xfrm>
                            <a:off x="5347" y="5924"/>
                            <a:ext cx="96" cy="83"/>
                            <a:chOff x="5347" y="5924"/>
                            <a:chExt cx="96" cy="83"/>
                          </a:xfrm>
                        </wpg:grpSpPr>
                        <wps:wsp>
                          <wps:cNvPr id="2735" name="Freeform 2531"/>
                          <wps:cNvSpPr>
                            <a:spLocks/>
                          </wps:cNvSpPr>
                          <wps:spPr bwMode="auto">
                            <a:xfrm>
                              <a:off x="5347" y="5924"/>
                              <a:ext cx="96" cy="83"/>
                            </a:xfrm>
                            <a:custGeom>
                              <a:avLst/>
                              <a:gdLst>
                                <a:gd name="T0" fmla="+- 0 5392 5347"/>
                                <a:gd name="T1" fmla="*/ T0 w 96"/>
                                <a:gd name="T2" fmla="+- 0 6007 5924"/>
                                <a:gd name="T3" fmla="*/ 6007 h 83"/>
                                <a:gd name="T4" fmla="+- 0 5347 5347"/>
                                <a:gd name="T5" fmla="*/ T4 w 96"/>
                                <a:gd name="T6" fmla="+- 0 5924 5924"/>
                                <a:gd name="T7" fmla="*/ 5924 h 83"/>
                                <a:gd name="T8" fmla="+- 0 5442 5347"/>
                                <a:gd name="T9" fmla="*/ T8 w 96"/>
                                <a:gd name="T10" fmla="+- 0 5926 5924"/>
                                <a:gd name="T11" fmla="*/ 5926 h 83"/>
                                <a:gd name="T12" fmla="+- 0 5392 5347"/>
                                <a:gd name="T13" fmla="*/ T12 w 96"/>
                                <a:gd name="T14" fmla="+- 0 6007 5924"/>
                                <a:gd name="T15" fmla="*/ 6007 h 83"/>
                              </a:gdLst>
                              <a:ahLst/>
                              <a:cxnLst>
                                <a:cxn ang="0">
                                  <a:pos x="T1" y="T3"/>
                                </a:cxn>
                                <a:cxn ang="0">
                                  <a:pos x="T5" y="T7"/>
                                </a:cxn>
                                <a:cxn ang="0">
                                  <a:pos x="T9" y="T11"/>
                                </a:cxn>
                                <a:cxn ang="0">
                                  <a:pos x="T13" y="T15"/>
                                </a:cxn>
                              </a:cxnLst>
                              <a:rect l="0" t="0" r="r" b="b"/>
                              <a:pathLst>
                                <a:path w="96" h="83">
                                  <a:moveTo>
                                    <a:pt x="45" y="83"/>
                                  </a:moveTo>
                                  <a:lnTo>
                                    <a:pt x="0" y="0"/>
                                  </a:lnTo>
                                  <a:lnTo>
                                    <a:pt x="95" y="2"/>
                                  </a:lnTo>
                                  <a:lnTo>
                                    <a:pt x="45" y="83"/>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36" name="Group 2528"/>
                        <wpg:cNvGrpSpPr>
                          <a:grpSpLocks/>
                        </wpg:cNvGrpSpPr>
                        <wpg:grpSpPr bwMode="auto">
                          <a:xfrm>
                            <a:off x="5347" y="5924"/>
                            <a:ext cx="46" cy="83"/>
                            <a:chOff x="5347" y="5924"/>
                            <a:chExt cx="46" cy="83"/>
                          </a:xfrm>
                        </wpg:grpSpPr>
                        <wps:wsp>
                          <wps:cNvPr id="2737" name="Freeform 2529"/>
                          <wps:cNvSpPr>
                            <a:spLocks/>
                          </wps:cNvSpPr>
                          <wps:spPr bwMode="auto">
                            <a:xfrm>
                              <a:off x="5347" y="5924"/>
                              <a:ext cx="46" cy="83"/>
                            </a:xfrm>
                            <a:custGeom>
                              <a:avLst/>
                              <a:gdLst>
                                <a:gd name="T0" fmla="+- 0 5347 5347"/>
                                <a:gd name="T1" fmla="*/ T0 w 46"/>
                                <a:gd name="T2" fmla="+- 0 5924 5924"/>
                                <a:gd name="T3" fmla="*/ 5924 h 83"/>
                                <a:gd name="T4" fmla="+- 0 5392 5347"/>
                                <a:gd name="T5" fmla="*/ T4 w 46"/>
                                <a:gd name="T6" fmla="+- 0 6007 5924"/>
                                <a:gd name="T7" fmla="*/ 6007 h 83"/>
                              </a:gdLst>
                              <a:ahLst/>
                              <a:cxnLst>
                                <a:cxn ang="0">
                                  <a:pos x="T1" y="T3"/>
                                </a:cxn>
                                <a:cxn ang="0">
                                  <a:pos x="T5" y="T7"/>
                                </a:cxn>
                              </a:cxnLst>
                              <a:rect l="0" t="0" r="r" b="b"/>
                              <a:pathLst>
                                <a:path w="46" h="83">
                                  <a:moveTo>
                                    <a:pt x="0" y="0"/>
                                  </a:moveTo>
                                  <a:lnTo>
                                    <a:pt x="45" y="83"/>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38" name="Group 2526"/>
                        <wpg:cNvGrpSpPr>
                          <a:grpSpLocks/>
                        </wpg:cNvGrpSpPr>
                        <wpg:grpSpPr bwMode="auto">
                          <a:xfrm>
                            <a:off x="5394" y="5793"/>
                            <a:ext cx="3" cy="132"/>
                            <a:chOff x="5394" y="5793"/>
                            <a:chExt cx="3" cy="132"/>
                          </a:xfrm>
                        </wpg:grpSpPr>
                        <wps:wsp>
                          <wps:cNvPr id="2739" name="Freeform 2527"/>
                          <wps:cNvSpPr>
                            <a:spLocks/>
                          </wps:cNvSpPr>
                          <wps:spPr bwMode="auto">
                            <a:xfrm>
                              <a:off x="5394" y="5793"/>
                              <a:ext cx="3" cy="132"/>
                            </a:xfrm>
                            <a:custGeom>
                              <a:avLst/>
                              <a:gdLst>
                                <a:gd name="T0" fmla="+- 0 5394 5394"/>
                                <a:gd name="T1" fmla="*/ T0 w 3"/>
                                <a:gd name="T2" fmla="+- 0 5925 5793"/>
                                <a:gd name="T3" fmla="*/ 5925 h 132"/>
                                <a:gd name="T4" fmla="+- 0 5397 5394"/>
                                <a:gd name="T5" fmla="*/ T4 w 3"/>
                                <a:gd name="T6" fmla="+- 0 5793 5793"/>
                                <a:gd name="T7" fmla="*/ 5793 h 132"/>
                              </a:gdLst>
                              <a:ahLst/>
                              <a:cxnLst>
                                <a:cxn ang="0">
                                  <a:pos x="T1" y="T3"/>
                                </a:cxn>
                                <a:cxn ang="0">
                                  <a:pos x="T5" y="T7"/>
                                </a:cxn>
                              </a:cxnLst>
                              <a:rect l="0" t="0" r="r" b="b"/>
                              <a:pathLst>
                                <a:path w="3" h="132">
                                  <a:moveTo>
                                    <a:pt x="0" y="132"/>
                                  </a:moveTo>
                                  <a:lnTo>
                                    <a:pt x="3"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40" name="Group 2524"/>
                        <wpg:cNvGrpSpPr>
                          <a:grpSpLocks/>
                        </wpg:cNvGrpSpPr>
                        <wpg:grpSpPr bwMode="auto">
                          <a:xfrm>
                            <a:off x="3297" y="3508"/>
                            <a:ext cx="96" cy="83"/>
                            <a:chOff x="3297" y="3508"/>
                            <a:chExt cx="96" cy="83"/>
                          </a:xfrm>
                        </wpg:grpSpPr>
                        <wps:wsp>
                          <wps:cNvPr id="2741" name="Freeform 2525"/>
                          <wps:cNvSpPr>
                            <a:spLocks/>
                          </wps:cNvSpPr>
                          <wps:spPr bwMode="auto">
                            <a:xfrm>
                              <a:off x="3297" y="3508"/>
                              <a:ext cx="96" cy="83"/>
                            </a:xfrm>
                            <a:custGeom>
                              <a:avLst/>
                              <a:gdLst>
                                <a:gd name="T0" fmla="+- 0 3393 3297"/>
                                <a:gd name="T1" fmla="*/ T0 w 96"/>
                                <a:gd name="T2" fmla="+- 0 3508 3508"/>
                                <a:gd name="T3" fmla="*/ 3508 h 83"/>
                                <a:gd name="T4" fmla="+- 0 3297 3297"/>
                                <a:gd name="T5" fmla="*/ T4 w 96"/>
                                <a:gd name="T6" fmla="+- 0 3510 3508"/>
                                <a:gd name="T7" fmla="*/ 3510 h 83"/>
                                <a:gd name="T8" fmla="+- 0 3346 3297"/>
                                <a:gd name="T9" fmla="*/ T8 w 96"/>
                                <a:gd name="T10" fmla="+- 0 3591 3508"/>
                                <a:gd name="T11" fmla="*/ 3591 h 83"/>
                                <a:gd name="T12" fmla="+- 0 3393 3297"/>
                                <a:gd name="T13" fmla="*/ T12 w 96"/>
                                <a:gd name="T14" fmla="+- 0 3508 3508"/>
                                <a:gd name="T15" fmla="*/ 3508 h 83"/>
                              </a:gdLst>
                              <a:ahLst/>
                              <a:cxnLst>
                                <a:cxn ang="0">
                                  <a:pos x="T1" y="T3"/>
                                </a:cxn>
                                <a:cxn ang="0">
                                  <a:pos x="T5" y="T7"/>
                                </a:cxn>
                                <a:cxn ang="0">
                                  <a:pos x="T9" y="T11"/>
                                </a:cxn>
                                <a:cxn ang="0">
                                  <a:pos x="T13" y="T15"/>
                                </a:cxn>
                              </a:cxnLst>
                              <a:rect l="0" t="0" r="r" b="b"/>
                              <a:pathLst>
                                <a:path w="96" h="83">
                                  <a:moveTo>
                                    <a:pt x="96" y="0"/>
                                  </a:moveTo>
                                  <a:lnTo>
                                    <a:pt x="0" y="2"/>
                                  </a:lnTo>
                                  <a:lnTo>
                                    <a:pt x="49" y="83"/>
                                  </a:lnTo>
                                  <a:lnTo>
                                    <a:pt x="9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42" name="Group 2522"/>
                        <wpg:cNvGrpSpPr>
                          <a:grpSpLocks/>
                        </wpg:cNvGrpSpPr>
                        <wpg:grpSpPr bwMode="auto">
                          <a:xfrm>
                            <a:off x="3297" y="3508"/>
                            <a:ext cx="96" cy="83"/>
                            <a:chOff x="3297" y="3508"/>
                            <a:chExt cx="96" cy="83"/>
                          </a:xfrm>
                        </wpg:grpSpPr>
                        <wps:wsp>
                          <wps:cNvPr id="2743" name="Freeform 2523"/>
                          <wps:cNvSpPr>
                            <a:spLocks/>
                          </wps:cNvSpPr>
                          <wps:spPr bwMode="auto">
                            <a:xfrm>
                              <a:off x="3297" y="3508"/>
                              <a:ext cx="96" cy="83"/>
                            </a:xfrm>
                            <a:custGeom>
                              <a:avLst/>
                              <a:gdLst>
                                <a:gd name="T0" fmla="+- 0 3346 3297"/>
                                <a:gd name="T1" fmla="*/ T0 w 96"/>
                                <a:gd name="T2" fmla="+- 0 3591 3508"/>
                                <a:gd name="T3" fmla="*/ 3591 h 83"/>
                                <a:gd name="T4" fmla="+- 0 3297 3297"/>
                                <a:gd name="T5" fmla="*/ T4 w 96"/>
                                <a:gd name="T6" fmla="+- 0 3510 3508"/>
                                <a:gd name="T7" fmla="*/ 3510 h 83"/>
                                <a:gd name="T8" fmla="+- 0 3393 3297"/>
                                <a:gd name="T9" fmla="*/ T8 w 96"/>
                                <a:gd name="T10" fmla="+- 0 3508 3508"/>
                                <a:gd name="T11" fmla="*/ 3508 h 83"/>
                                <a:gd name="T12" fmla="+- 0 3346 3297"/>
                                <a:gd name="T13" fmla="*/ T12 w 96"/>
                                <a:gd name="T14" fmla="+- 0 3591 3508"/>
                                <a:gd name="T15" fmla="*/ 3591 h 83"/>
                              </a:gdLst>
                              <a:ahLst/>
                              <a:cxnLst>
                                <a:cxn ang="0">
                                  <a:pos x="T1" y="T3"/>
                                </a:cxn>
                                <a:cxn ang="0">
                                  <a:pos x="T5" y="T7"/>
                                </a:cxn>
                                <a:cxn ang="0">
                                  <a:pos x="T9" y="T11"/>
                                </a:cxn>
                                <a:cxn ang="0">
                                  <a:pos x="T13" y="T15"/>
                                </a:cxn>
                              </a:cxnLst>
                              <a:rect l="0" t="0" r="r" b="b"/>
                              <a:pathLst>
                                <a:path w="96" h="83">
                                  <a:moveTo>
                                    <a:pt x="49" y="83"/>
                                  </a:moveTo>
                                  <a:lnTo>
                                    <a:pt x="0" y="2"/>
                                  </a:lnTo>
                                  <a:lnTo>
                                    <a:pt x="96" y="0"/>
                                  </a:lnTo>
                                  <a:lnTo>
                                    <a:pt x="49" y="83"/>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44" name="Group 2520"/>
                        <wpg:cNvGrpSpPr>
                          <a:grpSpLocks/>
                        </wpg:cNvGrpSpPr>
                        <wpg:grpSpPr bwMode="auto">
                          <a:xfrm>
                            <a:off x="3297" y="3510"/>
                            <a:ext cx="49" cy="81"/>
                            <a:chOff x="3297" y="3510"/>
                            <a:chExt cx="49" cy="81"/>
                          </a:xfrm>
                        </wpg:grpSpPr>
                        <wps:wsp>
                          <wps:cNvPr id="2745" name="Freeform 2521"/>
                          <wps:cNvSpPr>
                            <a:spLocks/>
                          </wps:cNvSpPr>
                          <wps:spPr bwMode="auto">
                            <a:xfrm>
                              <a:off x="3297" y="3510"/>
                              <a:ext cx="49" cy="81"/>
                            </a:xfrm>
                            <a:custGeom>
                              <a:avLst/>
                              <a:gdLst>
                                <a:gd name="T0" fmla="+- 0 3297 3297"/>
                                <a:gd name="T1" fmla="*/ T0 w 49"/>
                                <a:gd name="T2" fmla="+- 0 3510 3510"/>
                                <a:gd name="T3" fmla="*/ 3510 h 81"/>
                                <a:gd name="T4" fmla="+- 0 3346 3297"/>
                                <a:gd name="T5" fmla="*/ T4 w 49"/>
                                <a:gd name="T6" fmla="+- 0 3591 3510"/>
                                <a:gd name="T7" fmla="*/ 3591 h 81"/>
                              </a:gdLst>
                              <a:ahLst/>
                              <a:cxnLst>
                                <a:cxn ang="0">
                                  <a:pos x="T1" y="T3"/>
                                </a:cxn>
                                <a:cxn ang="0">
                                  <a:pos x="T5" y="T7"/>
                                </a:cxn>
                              </a:cxnLst>
                              <a:rect l="0" t="0" r="r" b="b"/>
                              <a:pathLst>
                                <a:path w="49" h="81">
                                  <a:moveTo>
                                    <a:pt x="0" y="0"/>
                                  </a:moveTo>
                                  <a:lnTo>
                                    <a:pt x="49" y="81"/>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746" name="Group 2517"/>
                        <wpg:cNvGrpSpPr>
                          <a:grpSpLocks/>
                        </wpg:cNvGrpSpPr>
                        <wpg:grpSpPr bwMode="auto">
                          <a:xfrm>
                            <a:off x="3342" y="3377"/>
                            <a:ext cx="3" cy="132"/>
                            <a:chOff x="3342" y="3377"/>
                            <a:chExt cx="3" cy="132"/>
                          </a:xfrm>
                        </wpg:grpSpPr>
                        <wps:wsp>
                          <wps:cNvPr id="2747" name="Freeform 2519"/>
                          <wps:cNvSpPr>
                            <a:spLocks/>
                          </wps:cNvSpPr>
                          <wps:spPr bwMode="auto">
                            <a:xfrm>
                              <a:off x="3342" y="3377"/>
                              <a:ext cx="3" cy="132"/>
                            </a:xfrm>
                            <a:custGeom>
                              <a:avLst/>
                              <a:gdLst>
                                <a:gd name="T0" fmla="+- 0 3345 3342"/>
                                <a:gd name="T1" fmla="*/ T0 w 3"/>
                                <a:gd name="T2" fmla="+- 0 3509 3377"/>
                                <a:gd name="T3" fmla="*/ 3509 h 132"/>
                                <a:gd name="T4" fmla="+- 0 3342 3342"/>
                                <a:gd name="T5" fmla="*/ T4 w 3"/>
                                <a:gd name="T6" fmla="+- 0 3377 3377"/>
                                <a:gd name="T7" fmla="*/ 3377 h 132"/>
                              </a:gdLst>
                              <a:ahLst/>
                              <a:cxnLst>
                                <a:cxn ang="0">
                                  <a:pos x="T1" y="T3"/>
                                </a:cxn>
                                <a:cxn ang="0">
                                  <a:pos x="T5" y="T7"/>
                                </a:cxn>
                              </a:cxnLst>
                              <a:rect l="0" t="0" r="r" b="b"/>
                              <a:pathLst>
                                <a:path w="3" h="132">
                                  <a:moveTo>
                                    <a:pt x="3" y="132"/>
                                  </a:moveTo>
                                  <a:lnTo>
                                    <a:pt x="0" y="0"/>
                                  </a:lnTo>
                                </a:path>
                              </a:pathLst>
                            </a:custGeom>
                            <a:noFill/>
                            <a:ln w="65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48" name="Picture 25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1808" y="947"/>
                              <a:ext cx="8677" cy="6064"/>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516" o:spid="_x0000_s1026" style="position:absolute;margin-left:90.4pt;margin-top:47.35pt;width:433.85pt;height:303.2pt;z-index:-251240448;mso-position-horizontal-relative:page" coordorigin="1808,947" coordsize="8677,60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">
                <v:group id="Group 2680" o:spid="_x0000_s1027" style="position:absolute;left:2307;top:2641;width:1293;height:306" coordorigin="2307,2641" coordsize="1293,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Xayr8YAAADdAAAADwAAAGRycy9kb3ducmV2LnhtbESPT4vCMBTE7wv7HcIT&#10;vGla/yxSjSKyigcR1IVlb4/m2Rabl9LEtn57Iwh7HGbmN8xi1ZlSNFS7wrKCeBiBIE6tLjhT8HPZ&#10;DmYgnEfWWFomBQ9ysFp+fiww0bblEzVnn4kAYZeggtz7KpHSpTkZdENbEQfvamuDPsg6k7rGNsBN&#10;KUdR9CUNFhwWcqxok1N6O9+Ngl2L7XocfzeH23Xz+LtMj7+HmJTq97r1HISnzv+H3+29VjCazib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drKvxgAAAN0A&#10;AAAPAAAAAAAAAAAAAAAAAKoCAABkcnMvZG93bnJldi54bWxQSwUGAAAAAAQABAD6AAAAnQMAAAAA&#10;">
                  <v:shape id="Freeform 2681" o:spid="_x0000_s1028" style="position:absolute;left:2307;top:2641;width:1293;height:306;visibility:visible;mso-wrap-style:square;v-text-anchor:top" coordsize="1293,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lYX8QA&#10;AADdAAAADwAAAGRycy9kb3ducmV2LnhtbESP0YrCMBRE3xf8h3AF39ZUoWvpGkUEQV8K1v2A2+ba&#10;Fpub0sRa/XqzsLCPw8ycYdbb0bRioN41lhUs5hEI4tLqhisFP5fDZwLCeWSNrWVS8CQH283kY42p&#10;tg8+05D7SgQIuxQV1N53qZSurMmgm9uOOHhX2xv0QfaV1D0+Aty0chlFX9Jgw2Ghxo72NZW3/G4U&#10;HIvhsCsKzpP74nWK4yxbnctMqdl03H2D8DT6//Bf+6gVLOMkht834QnIz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ZWF/EAAAA3QAAAA8AAAAAAAAAAAAAAAAAmAIAAGRycy9k&#10;b3ducmV2LnhtbFBLBQYAAAAABAAEAPUAAACJAwAAAAA=&#10;" path="m,307r1294,l1294,,,,,307xe" filled="f" strokeweight=".2645mm">
                    <v:path arrowok="t" o:connecttype="custom" o:connectlocs="0,2948;1294,2948;1294,2641;0,2641;0,2948" o:connectangles="0,0,0,0,0"/>
                  </v:shape>
                </v:group>
                <v:group id="Group 2678" o:spid="_x0000_s1029" style="position:absolute;left:2328;top:2861;width:1251;height:2" coordorigin="2328,2861" coordsize="12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oiUPFAAAA3QAA&#10;AA8AAAAAAAAAAAAAAAAAqgIAAGRycy9kb3ducmV2LnhtbFBLBQYAAAAABAAEAPoAAACcAwAAAAA=&#10;">
                  <v:shape id="Freeform 2679" o:spid="_x0000_s1030" style="position:absolute;left:2328;top:2861;width:1251;height:2;visibility:visible;mso-wrap-style:square;v-text-anchor:top" coordsize="12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3ccA&#10;AADdAAAADwAAAGRycy9kb3ducmV2LnhtbESPW2sCMRSE3wv+h3CEvtXsSltlNYqUCr2A4A18PCTH&#10;zermZNmk7vbfN4VCH4eZ+YaZL3tXixu1ofKsIB9lIIi1NxWXCg779cMURIjIBmvPpOCbAiwXg7s5&#10;FsZ3vKXbLpYiQTgUqMDG2BRSBm3JYRj5hjh5Z986jEm2pTQtdgnuajnOsmfpsOK0YLGhF0v6uvty&#10;Cj51935qXK4318vH8dX1uT09rpW6H/arGYhIffwP/7XfjILx03QCv2/SE5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xIN3HAAAA3QAAAA8AAAAAAAAAAAAAAAAAmAIAAGRy&#10;cy9kb3ducmV2LnhtbFBLBQYAAAAABAAEAPUAAACMAwAAAAA=&#10;" path="m,l1251,e" filled="f" strokeweight=".19836mm">
                    <v:path arrowok="t" o:connecttype="custom" o:connectlocs="0,0;1251,0" o:connectangles="0,0"/>
                  </v:shape>
                </v:group>
                <v:group id="Group 2676" o:spid="_x0000_s1031" style="position:absolute;left:2367;top:1285;width:1140;height:307" coordorigin="2367,1285"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u4qsMAAADdAAAADwAAAGRycy9kb3ducmV2LnhtbERPy4rCMBTdC/5DuII7&#10;TeugSDUVEWdwIQM+YJjdpbm2pc1NaTJt/XuzEGZ5OO/tbjC16Kh1pWUF8TwCQZxZXXKu4H77nK1B&#10;OI+ssbZMCp7kYJeOR1tMtO35Qt3V5yKEsEtQQeF9k0jpsoIMurltiAP3sK1BH2CbS91iH8JNLRdR&#10;tJIGSw4NBTZ0KCirrn9GwVeP/f4jPnbn6nF4/t6W3z/nmJSaTob9BoSnwf+L3+6TVrBYrsPc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O7iqwwAAAN0AAAAP&#10;AAAAAAAAAAAAAAAAAKoCAABkcnMvZG93bnJldi54bWxQSwUGAAAAAAQABAD6AAAAmgMAAAAA&#10;">
                  <v:shape id="Freeform 2677" o:spid="_x0000_s1032" style="position:absolute;left:2367;top:1285;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4WFcUA&#10;AADdAAAADwAAAGRycy9kb3ducmV2LnhtbESPQWvCQBSE70L/w/IK3nSjomh0lVIo6aViUy/eHtln&#10;Nm32bchuTfz3riB4HGbmG2az620tLtT6yrGCyTgBQVw4XXGp4PjzMVqC8AFZY+2YFFzJw277Mthg&#10;ql3H33TJQykihH2KCkwITSqlLwxZ9GPXEEfv7FqLIcq2lLrFLsJtLadJspAWK44LBht6N1T85f9W&#10;QbWfZZOuO8hD1nydfrPrysgyKDV87d/WIAL14Rl+tD+1gul8uYL7m/gE5P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zhYVxQAAAN0AAAAPAAAAAAAAAAAAAAAAAJgCAABkcnMv&#10;ZG93bnJldi54bWxQSwUGAAAAAAQABAD1AAAAigMAAAAA&#10;" path="m,307r1140,l1140,,,,,307xe" filled="f" strokeweight=".2645mm">
                    <v:path arrowok="t" o:connecttype="custom" o:connectlocs="0,1592;1140,1592;1140,1285;0,1285;0,1592" o:connectangles="0,0,0,0,0"/>
                  </v:shape>
                </v:group>
                <v:group id="Group 2674" o:spid="_x0000_s1033" style="position:absolute;left:2523;top:1506;width:828;height:2" coordorigin="2523,1506" coordsize="8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5QiccQAAADdAAAADwAAAGRycy9kb3ducmV2LnhtbERPy2rCQBTdF/yH4Qrd&#10;NZMoKTZ1FBEtXUhBI5TuLplrEszcCZkxj7/vLApdHs57vR1NI3rqXG1ZQRLFIIgLq2suFVzz48sK&#10;hPPIGhvLpGAiB9vN7GmNmbYDn6m/+FKEEHYZKqi8bzMpXVGRQRfZljhwN9sZ9AF2pdQdDiHcNHIR&#10;x6/SYM2hocKW9hUV98vDKPgYcNgtk0N/ut/200+efn2fElLqeT7u3kF4Gv2/+M/9qRUs0rewP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5QiccQAAADdAAAA&#10;DwAAAAAAAAAAAAAAAACqAgAAZHJzL2Rvd25yZXYueG1sUEsFBgAAAAAEAAQA+gAAAJsDAAAAAA==&#10;">
                  <v:shape id="Freeform 2675" o:spid="_x0000_s1034" style="position:absolute;left:2523;top:1506;width:828;height:2;visibility:visible;mso-wrap-style:square;v-text-anchor:top" coordsize="8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ZvMMcA&#10;AADdAAAADwAAAGRycy9kb3ducmV2LnhtbESPQWvCQBSE70L/w/IK3upGi1Kjm1CEirnVtKDentnX&#10;JG32bciuGvvr3ULB4zAz3zDLtDeNOFPnassKxqMIBHFhdc2lgs+Pt6cXEM4ja2wsk4IrOUiTh8ES&#10;Y20vvKVz7ksRIOxiVFB538ZSuqIig25kW+LgfdnOoA+yK6Xu8BLgppGTKJpJgzWHhQpbWlVU/OQn&#10;o+B5m51WdeTXeSGzw36Xfa/fj79KDR/71wUIT72/h//bG61gMp2P4e9NeAIyu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2mbzDHAAAA3QAAAA8AAAAAAAAAAAAAAAAAmAIAAGRy&#10;cy9kb3ducmV2LnhtbFBLBQYAAAAABAAEAPUAAACMAwAAAAA=&#10;" path="m,l828,e" filled="f" strokeweight=".19836mm">
                    <v:path arrowok="t" o:connecttype="custom" o:connectlocs="0,0;828,0" o:connectangles="0,0"/>
                  </v:shape>
                </v:group>
                <v:group id="Group 2672" o:spid="_x0000_s1035" style="position:absolute;left:2937;top:1592;width:17;height:1049" coordorigin="2937,1592" coordsize="17,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oZncYAAADdAAAADwAAAGRycy9kb3ducmV2LnhtbESPQWvCQBSE7wX/w/IE&#10;b3WTiKVGVxGx4kGEqiDeHtlnEsy+DdltEv99tyD0OMzMN8xi1ZtKtNS40rKCeByBIM6sLjlXcDl/&#10;vX+CcB5ZY2WZFDzJwWo5eFtgqm3H39SefC4ChF2KCgrv61RKlxVk0I1tTRy8u20M+iCbXOoGuwA3&#10;lUyi6EMaLDksFFjTpqDscfoxCnYddutJvG0Pj/vmeTtPj9dDTEqNhv16DsJT7//Dr/ZeK0ims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ChmdxgAAAN0A&#10;AAAPAAAAAAAAAAAAAAAAAKoCAABkcnMvZG93bnJldi54bWxQSwUGAAAAAAQABAD6AAAAnQMAAAAA&#10;">
                  <v:shape id="Freeform 2673" o:spid="_x0000_s1036" style="position:absolute;left:2937;top:1592;width:17;height:1049;visibility:visible;mso-wrap-style:square;v-text-anchor:top" coordsize="17,10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A2DMgA&#10;AADdAAAADwAAAGRycy9kb3ducmV2LnhtbESPT2vCQBTE7wW/w/KE3pqNlhSNrhILhR68+OeS2zP7&#10;mqRm34bs1iR++m6h4HGYmd8w6+1gGnGjztWWFcyiGARxYXXNpYLz6eNlAcJ5ZI2NZVIwkoPtZvK0&#10;xlTbng90O/pSBAi7FBVU3replK6oyKCLbEscvC/bGfRBdqXUHfYBbho5j+M3abDmsFBhS+8VFdfj&#10;j1Gwy/O+nV0Oi2ud+N3YfJ+ybH9X6nk6ZCsQngb/CP+3P7WCebJ8hb834QnI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YDYMyAAAAN0AAAAPAAAAAAAAAAAAAAAAAJgCAABk&#10;cnMvZG93bnJldi54bWxQSwUGAAAAAAQABAD1AAAAjQMAAAAA&#10;" path="m,l17,1049e" filled="f" strokeweight=".18183mm">
                    <v:path arrowok="t" o:connecttype="custom" o:connectlocs="0,1592;17,2641" o:connectangles="0,0"/>
                  </v:shape>
                </v:group>
                <v:group id="Group 2670" o:spid="_x0000_s1037" style="position:absolute;left:6741;top:3671;width:1140;height:306" coordorigin="6741,3671" coordsize="114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K8kcsYAAADdAAAADwAAAGRycy9kb3ducmV2LnhtbESPQWvCQBSE74X+h+UV&#10;vOkmWkuNriKi4kGEakG8PbLPJJh9G7JrEv99VxB6HGbmG2a26EwpGqpdYVlBPIhAEKdWF5wp+D1t&#10;+t8gnEfWWFomBQ9ysJi/v80w0bblH2qOPhMBwi5BBbn3VSKlS3My6Aa2Ig7e1dYGfZB1JnWNbYCb&#10;Ug6j6EsaLDgs5FjRKqf0drwbBdsW2+UoXjf723X1uJzGh/M+JqV6H91yCsJT5//Dr/ZOKxiOJ5/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ryRyxgAAAN0A&#10;AAAPAAAAAAAAAAAAAAAAAKoCAABkcnMvZG93bnJldi54bWxQSwUGAAAAAAQABAD6AAAAnQMAAAAA&#10;">
                  <v:shape id="Freeform 2671" o:spid="_x0000_s1038" style="position:absolute;left:6741;top:3671;width:1140;height:306;visibility:visible;mso-wrap-style:square;v-text-anchor:top" coordsize="114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RQwcIA&#10;AADdAAAADwAAAGRycy9kb3ducmV2LnhtbESP3YrCMBSE7wXfIRzBG9FU8bcaRWQXvbX6AIfm2Bab&#10;k9rE2n37jSB4OczMN8xm15pSNFS7wrKC8SgCQZxaXXCm4Hr5HS5BOI+ssbRMCv7IwW7b7Www1vbF&#10;Z2oSn4kAYRejgtz7KpbSpTkZdCNbEQfvZmuDPsg6k7rGV4CbUk6iaC4NFhwWcqzokFN6T55GwbI5&#10;/TzcsznKwzEZ3FnrBU29Uv1eu1+D8NT6b/jTPmkFk9lqBu834QnI7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VFDBwgAAAN0AAAAPAAAAAAAAAAAAAAAAAJgCAABkcnMvZG93&#10;bnJldi54bWxQSwUGAAAAAAQABAD1AAAAhwMAAAAA&#10;" path="m,306r1140,l1140,,,,,306xe" filled="f" strokeweight=".2645mm">
                    <v:path arrowok="t" o:connecttype="custom" o:connectlocs="0,3977;1140,3977;1140,3671;0,3671;0,3977" o:connectangles="0,0,0,0,0"/>
                  </v:shape>
                </v:group>
                <v:group id="Group 2668" o:spid="_x0000_s1039" style="position:absolute;left:6788;top:3890;width:1045;height:2" coordorigin="6788,3890" coordsize="10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EfnsYAAADdAAAADwAAAGRycy9kb3ducmV2LnhtbESPT4vCMBTE78J+h/AW&#10;9qZpXRS3GkXEXTyI4B9YvD2aZ1tsXkoT2/rtjSB4HGbmN8xs0ZlSNFS7wrKCeBCBIE6tLjhTcDr+&#10;9icgnEfWWFomBXdysJh/9GaYaNvynpqDz0SAsEtQQe59lUjp0pwMuoGtiIN3sbVBH2SdSV1jG+Cm&#10;lMMoGkuDBYeFHCta5ZReDzej4K/Fdvkdr5vt9bK6n4+j3f82JqW+PrvlFISnzr/Dr/ZGKxiOfs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MR+exgAAAN0A&#10;AAAPAAAAAAAAAAAAAAAAAKoCAABkcnMvZG93bnJldi54bWxQSwUGAAAAAAQABAD6AAAAnQMAAAAA&#10;">
                  <v:shape id="Freeform 2669" o:spid="_x0000_s1040" style="position:absolute;left:6788;top:3890;width:1045;height:2;visibility:visible;mso-wrap-style:square;v-text-anchor:top" coordsize="10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oc8QA&#10;AADdAAAADwAAAGRycy9kb3ducmV2LnhtbESP3YrCMBSE74V9h3AWvNN0BX+2a1pEEEQU1BWvj83Z&#10;tmxzUpqo1ac3guDlMDPfMNO0NZW4UONKywq++hEI4szqknMFh99FbwLCeWSNlWVScCMHafLRmWKs&#10;7ZV3dNn7XAQIuxgVFN7XsZQuK8ig69uaOHh/tjHog2xyqRu8Brip5CCKRtJgyWGhwJrmBWX/+7NR&#10;sFne3UGuKsqzens8jddGr7VRqvvZzn5AeGr9O/xqL7WCwfB7DM834QnI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qHPEAAAA3QAAAA8AAAAAAAAAAAAAAAAAmAIAAGRycy9k&#10;b3ducmV2LnhtbFBLBQYAAAAABAAEAPUAAACJAwAAAAA=&#10;" path="m,l1045,e" filled="f" strokeweight=".19836mm">
                    <v:path arrowok="t" o:connecttype="custom" o:connectlocs="0,0;1045,0" o:connectangles="0,0"/>
                  </v:shape>
                </v:group>
                <v:group id="Group 2666" o:spid="_x0000_s1041" style="position:absolute;left:5522;top:2768;width:93;height:90" coordorigin="5522,2768" coordsize="9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eIud8QAAADdAAAADwAAAGRycy9kb3ducmV2LnhtbERPy2rCQBTdF/yH4Qrd&#10;NZMoKTZ1FBEtXUhBI5TuLplrEszcCZkxj7/vLApdHs57vR1NI3rqXG1ZQRLFIIgLq2suFVzz48sK&#10;hPPIGhvLpGAiB9vN7GmNmbYDn6m/+FKEEHYZKqi8bzMpXVGRQRfZljhwN9sZ9AF2pdQdDiHcNHIR&#10;x6/SYM2hocKW9hUV98vDKPgYcNgtk0N/ut/200+efn2fElLqeT7u3kF4Gv2/+M/9qRUs0rcwN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eIud8QAAADdAAAA&#10;DwAAAAAAAAAAAAAAAACqAgAAZHJzL2Rvd25yZXYueG1sUEsFBgAAAAAEAAQA+gAAAJsDAAAAAA==&#10;">
                  <v:shape id="Freeform 2667" o:spid="_x0000_s1042" style="position:absolute;left:5522;top:2768;width:93;height:90;visibility:visible;mso-wrap-style:square;v-text-anchor:top" coordsize="9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aW3MYA&#10;AADdAAAADwAAAGRycy9kb3ducmV2LnhtbESPQYvCMBSE74L/IbyFvYimCsraNUoRXHQvoqsHb8/m&#10;2ZY2L6WJWv/9RhA8DjPzDTNbtKYSN2pcYVnBcBCBIE6tLjhTcPhb9b9AOI+ssbJMCh7kYDHvdmYY&#10;a3vnHd32PhMBwi5GBbn3dSylS3My6Aa2Jg7exTYGfZBNJnWD9wA3lRxF0UQaLDgs5FjTMqe03F+N&#10;gnGSmB3jpSy3vdPm51yVx9/koNTnR5t8g/DU+nf41V5rBaPxdArPN+EJy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WaW3MYAAADdAAAADwAAAAAAAAAAAAAAAACYAgAAZHJz&#10;L2Rvd25yZXYueG1sUEsFBgAAAAAEAAQA9QAAAIsDAAAAAA==&#10;" path="m29,l,90,93,71,29,e" fillcolor="black" stroked="f">
                    <v:path arrowok="t" o:connecttype="custom" o:connectlocs="29,2768;0,2858;93,2839;29,2768" o:connectangles="0,0,0,0"/>
                  </v:shape>
                </v:group>
                <v:group id="Group 2664" o:spid="_x0000_s1043" style="position:absolute;left:5522;top:2768;width:93;height:90" coordorigin="5522,2768" coordsize="9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vWisMAAADdAAAADwAAAGRycy9kb3ducmV2LnhtbERPy4rCMBTdC/MP4Qqz&#10;07QOilRTERmHWYjgA4bZXZrbBzY3pYlt/XuzEFweznu9GUwtOmpdZVlBPI1AEGdWV1wouF72kyUI&#10;55E11pZJwYMcbNKP0RoTbXs+UXf2hQgh7BJUUHrfJFK6rCSDbmob4sDltjXoA2wLqVvsQ7ip5SyK&#10;FtJgxaGhxIZ2JWW3890o+Omx337F393hlu8e/5f58e8Qk1Kf42G7AuFp8G/xy/2rFcwWUdgf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u9aKwwAAAN0AAAAP&#10;AAAAAAAAAAAAAAAAAKoCAABkcnMvZG93bnJldi54bWxQSwUGAAAAAAQABAD6AAAAmgMAAAAA&#10;">
                  <v:shape id="Freeform 2665" o:spid="_x0000_s1044" style="position:absolute;left:5522;top:2768;width:93;height:90;visibility:visible;mso-wrap-style:square;v-text-anchor:top" coordsize="9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v1+cYA&#10;AADdAAAADwAAAGRycy9kb3ducmV2LnhtbESPQWvCQBSE7wX/w/IEL0V3lSoxukoRhKIn04rXR/aZ&#10;RLNvQ3araX+9Wyh4HGbmG2a57mwtbtT6yrGG8UiBIM6dqbjQ8PW5HSYgfEA2WDsmDT/kYb3qvSwx&#10;Ne7OB7ploRARwj5FDWUITSqlz0uy6EeuIY7e2bUWQ5RtIU2L9wi3tZwoNZMWK44LJTa0KSm/Zt9W&#10;w5zejtMkO8jf02W62ydqk73uKq0H/e59ASJQF57h//aH0TCZqTH8vYlPQK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v1+cYAAADdAAAADwAAAAAAAAAAAAAAAACYAgAAZHJz&#10;L2Rvd25yZXYueG1sUEsFBgAAAAAEAAQA9QAAAIsDAAAAAA==&#10;" path="m93,71l,90,29,,93,71e" filled="f" strokeweight=".2645mm">
                    <v:path arrowok="t" o:connecttype="custom" o:connectlocs="93,2839;0,2858;29,2768;93,2839" o:connectangles="0,0,0,0"/>
                  </v:shape>
                </v:group>
                <v:group id="Group 2662" o:spid="_x0000_s1045" style="position:absolute;left:5522;top:2848;width:93;height:2" coordorigin="5522,2848" coordsize="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XtZsUAAADdAAAADwAAAGRycy9kb3ducmV2LnhtbESPQYvCMBSE7wv+h/AE&#10;b2vayopUo4ioeJCFVUG8PZpnW2xeShPb+u/NwsIeh5n5hlmselOJlhpXWlYQjyMQxJnVJecKLufd&#10;5wyE88gaK8uk4EUOVsvBxwJTbTv+ofbkcxEg7FJUUHhfp1K6rCCDbmxr4uDdbWPQB9nkUjfYBbip&#10;ZBJFU2mw5LBQYE2bgrLH6WkU7Dvs1pN42x4f983rdv76vh5jUmo07NdzEJ56/x/+ax+0gmQa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l7WbFAAAA3QAA&#10;AA8AAAAAAAAAAAAAAAAAqgIAAGRycy9kb3ducmV2LnhtbFBLBQYAAAAABAAEAPoAAACcAwAAAAA=&#10;">
                  <v:shape id="Freeform 2663" o:spid="_x0000_s1046" style="position:absolute;left:5522;top:2848;width:93;height:2;visibility:visible;mso-wrap-style:square;v-text-anchor:top" coordsize="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hPHcUA&#10;AADdAAAADwAAAGRycy9kb3ducmV2LnhtbESPzWrDMBCE74W+g9hCL6WR6kAITpRQSkPTS2l+el+s&#10;jWVsrYykxM7bV4FCj8PMfMMs16PrxIVCbDxreJkoEMSVNw3XGo6HzfMcREzIBjvPpOFKEdar+7sl&#10;lsYPvKPLPtUiQziWqMGm1JdSxsqSwzjxPXH2Tj44TFmGWpqAQ4a7ThZKzaTDhvOCxZ7eLFXt/uw0&#10;zL+sU5/d98dPEZ/aQ6D2fbBK68eH8XUBItGY/sN/7a3RUMzUFG5v8hO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SE8dxQAAAN0AAAAPAAAAAAAAAAAAAAAAAJgCAABkcnMv&#10;ZG93bnJldi54bWxQSwUGAAAAAAQABAD1AAAAigMAAAAA&#10;" path="m,l93,e" filled="f" strokeweight=".34786mm">
                    <v:path arrowok="t" o:connecttype="custom" o:connectlocs="0,0;93,0" o:connectangles="0,0"/>
                  </v:shape>
                </v:group>
                <v:group id="Group 2660" o:spid="_x0000_s1047" style="position:absolute;left:5410;top:2793;width:127;height:2" coordorigin="5410,2793" coordsize="1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4DQiccAAADdAAAADwAAAGRycy9kb3ducmV2LnhtbESPQWvCQBSE7wX/w/IK&#10;3ppNtA2SZhURKx5CoSqU3h7ZZxLMvg3ZbRL/fbdQ6HGYmW+YfDOZVgzUu8aygiSKQRCXVjdcKbic&#10;355WIJxH1thaJgV3crBZzx5yzLQd+YOGk69EgLDLUEHtfZdJ6cqaDLrIdsTBu9reoA+yr6TucQxw&#10;08pFHKfSYMNhocaOdjWVt9O3UXAYcdwuk/1Q3K67+9f55f2zSEip+eO0fQXhafL/4b/2UStYpPEz&#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4DQiccAAADd&#10;AAAADwAAAAAAAAAAAAAAAACqAgAAZHJzL2Rvd25yZXYueG1sUEsFBgAAAAAEAAQA+gAAAJ4DAAAA&#10;AA==&#10;">
                  <v:shape id="Freeform 2661" o:spid="_x0000_s1048" style="position:absolute;left:5410;top:2793;width:127;height:2;visibility:visible;mso-wrap-style:square;v-text-anchor:top" coordsize="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NMN8UA&#10;AADdAAAADwAAAGRycy9kb3ducmV2LnhtbESPwWrDMBBE74X+g9hCbo0cQ9PUsRxMIRB6KU3c+2Jt&#10;LBNrZSzFdvL1VaHQ4zAzb5h8N9tOjDT41rGC1TIBQVw73XKjoDrtnzcgfEDW2DkmBTfysCseH3LM&#10;tJv4i8ZjaESEsM9QgQmhz6T0tSGLful64uid3WAxRDk0Ug84RbjtZJoka2mx5bhgsKd3Q/XleLUK&#10;rt39VZrbd/X2UZZVKk+fh/00KrV4msstiEBz+A//tQ9aQbpOXuD3TXwC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A0w3xQAAAN0AAAAPAAAAAAAAAAAAAAAAAJgCAABkcnMv&#10;ZG93bnJldi54bWxQSwUGAAAAAAQABAD1AAAAigMAAAAA&#10;" path="m,l127,e" filled="f" strokeweight=".72883mm">
                    <v:path arrowok="t" o:connecttype="custom" o:connectlocs="0,0;127,0" o:connectangles="0,0"/>
                  </v:shape>
                </v:group>
                <v:group id="Group 2658" o:spid="_x0000_s1049" style="position:absolute;left:5458;top:2962;width:93;height:90" coordorigin="5458,2962" coordsize="9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7rZcUAAADdAAAADwAAAGRycy9kb3ducmV2LnhtbESPQYvCMBSE7wv+h/CE&#10;va1pXSxSjSKisgcRVgXx9miebbF5KU1s67/fCMIeh5n5hpkve1OJlhpXWlYQjyIQxJnVJecKzqft&#10;1xSE88gaK8uk4EkOlovBxxxTbTv+pfbocxEg7FJUUHhfp1K6rCCDbmRr4uDdbGPQB9nkUjfYBbip&#10;5DiKEmmw5LBQYE3rgrL78WEU7DrsVt/xpt3fb+vn9TQ5XPYxKfU57FczEJ56/x9+t3+0gnESJfB6&#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e62XFAAAA3QAA&#10;AA8AAAAAAAAAAAAAAAAAqgIAAGRycy9kb3ducmV2LnhtbFBLBQYAAAAABAAEAPoAAACcAwAAAAA=&#10;">
                  <v:shape id="Freeform 2659" o:spid="_x0000_s1050" style="position:absolute;left:5458;top:2962;width:93;height:90;visibility:visible;mso-wrap-style:square;v-text-anchor:top" coordsize="9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pTzsYA&#10;AADdAAAADwAAAGRycy9kb3ducmV2LnhtbESPT4vCMBTE74LfITzBi6zpCqtSjVKEFdeL+GcPe3vb&#10;PNvS5qU0Ueu3N4LgcZiZ3zDzZWsqcaXGFZYVfA4jEMSp1QVnCk7H748pCOeRNVaWScGdHCwX3c4c&#10;Y21vvKfrwWciQNjFqCD3vo6ldGlOBt3Q1sTBO9vGoA+yyaRu8BbgppKjKBpLgwWHhRxrWuWUloeL&#10;UfCVJGbPeC7L3eDvZ/1flb/b5KRUv9cmMxCeWv8Ov9obrWA0jibwfBOe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pTzsYAAADdAAAADwAAAAAAAAAAAAAAAACYAgAAZHJz&#10;L2Rvd25yZXYueG1sUEsFBgAAAAAEAAQA9QAAAIsDAAAAAA==&#10;" path="m30,l,90,93,70,30,e" fillcolor="black" stroked="f">
                    <v:path arrowok="t" o:connecttype="custom" o:connectlocs="30,2962;0,3052;93,3032;30,2962" o:connectangles="0,0,0,0"/>
                  </v:shape>
                </v:group>
                <v:group id="Group 2656" o:spid="_x0000_s1051" style="position:absolute;left:5458;top:2962;width:93;height:90" coordorigin="5458,2962" coordsize="9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3ajMMAAADdAAAADwAAAGRycy9kb3ducmV2LnhtbERPy4rCMBTdC/MP4Qqz&#10;07QOilRTERmHWYjgA4bZXZrbBzY3pYlt/XuzEFweznu9GUwtOmpdZVlBPI1AEGdWV1wouF72kyUI&#10;55E11pZJwYMcbNKP0RoTbXs+UXf2hQgh7BJUUHrfJFK6rCSDbmob4sDltjXoA2wLqVvsQ7ip5SyK&#10;FtJgxaGhxIZ2JWW3890o+Omx337F393hlu8e/5f58e8Qk1Kf42G7AuFp8G/xy/2rFcwWU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zdqMwwAAAN0AAAAP&#10;AAAAAAAAAAAAAAAAAKoCAABkcnMvZG93bnJldi54bWxQSwUGAAAAAAQABAD6AAAAmgMAAAAA&#10;">
                  <v:shape id="Freeform 2657" o:spid="_x0000_s1052" style="position:absolute;left:5458;top:2962;width:93;height:90;visibility:visible;mso-wrap-style:square;v-text-anchor:top" coordsize="9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35/8cA&#10;AADdAAAADwAAAGRycy9kb3ducmV2LnhtbESPQWvCQBSE74X+h+UJvZRmV1GJaVYpQqHoybTF6yP7&#10;TFKzb0N21dRf7xYKHoeZ+YbJV4NtxZl63zjWME4UCOLSmYYrDV+f7y8pCB+QDbaOScMveVgtHx9y&#10;zIy78I7ORahEhLDPUEMdQpdJ6cuaLPrEdcTRO7jeYoiyr6Tp8RLhtpUTpebSYsNxocaO1jWVx+Jk&#10;NSxo+j1Li5287n9mm22q1sXzptH6aTS8vYIINIR7+L/9YTRM5moBf2/iE5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gN+f/HAAAA3QAAAA8AAAAAAAAAAAAAAAAAmAIAAGRy&#10;cy9kb3ducmV2LnhtbFBLBQYAAAAABAAEAPUAAACMAwAAAAA=&#10;" path="m93,70l,90,30,,93,70e" filled="f" strokeweight=".2645mm">
                    <v:path arrowok="t" o:connecttype="custom" o:connectlocs="93,3032;0,3052;30,2962;93,3032" o:connectangles="0,0,0,0"/>
                  </v:shape>
                </v:group>
                <v:group id="Group 2654" o:spid="_x0000_s1053" style="position:absolute;left:5458;top:3042;width:93;height:2" coordorigin="5458,3042" coordsize="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JAV8MAAADdAAAADwAAAGRycy9kb3ducmV2LnhtbERPy4rCMBTdC/MP4Qqz&#10;07QOilRTERmHWYjgA4bZXZrbBzY3pYlt/XuzEFweznu9GUwtOmpdZVlBPI1AEGdWV1wouF72kyUI&#10;55E11pZJwYMcbNKP0RoTbXs+UXf2hQgh7BJUUHrfJFK6rCSDbmob4sDltjXoA2wLqVvsQ7ip5SyK&#10;FtJgxaGhxIZ2JWW3890o+Omx337F393hlu8e/5f58e8Qk1Kf42G7AuFp8G/xy/2rFcwWcdgf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YkBXwwAAAN0AAAAP&#10;AAAAAAAAAAAAAAAAAKoCAABkcnMvZG93bnJldi54bWxQSwUGAAAAAAQABAD6AAAAmgMAAAAA&#10;">
                  <v:shape id="Freeform 2655" o:spid="_x0000_s1054" style="position:absolute;left:5458;top:3042;width:93;height:2;visibility:visible;mso-wrap-style:square;v-text-anchor:top" coordsize="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LMUA&#10;AADdAAAADwAAAGRycy9kb3ducmV2LnhtbESPwWrDMBBE74X+g9hCLiWR7EMITpQQSkvbS0mT9r5Y&#10;G8vYWhlJjZ2/rwqBHoeZecNsdpPrxYVCbD1rKBYKBHHtTcuNhq/Ty3wFIiZkg71n0nClCLvt/d0G&#10;K+NH/qTLMTUiQzhWqMGmNFRSxtqSw7jwA3H2zj44TFmGRpqAY4a7XpZKLaXDlvOCxYGeLNXd8cdp&#10;WH1Yp977w+t3GR+7U6DuebRK69nDtF+DSDSl//Ct/WY0lMuigL83+Qn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D+IsxQAAAN0AAAAPAAAAAAAAAAAAAAAAAJgCAABkcnMv&#10;ZG93bnJldi54bWxQSwUGAAAAAAQABAD1AAAAigMAAAAA&#10;" path="m,l93,e" filled="f" strokeweight=".34786mm">
                    <v:path arrowok="t" o:connecttype="custom" o:connectlocs="0,0;93,0" o:connectangles="0,0"/>
                  </v:shape>
                </v:group>
                <v:group id="Group 2652" o:spid="_x0000_s1055" style="position:absolute;left:5348;top:2986;width:126;height:2" coordorigin="5348,2986" coordsize="1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x7u8UAAADdAAAADwAAAGRycy9kb3ducmV2LnhtbESPQYvCMBSE7wv+h/AE&#10;b2vayopUo4ioeJCFVUG8PZpnW2xeShPb+u/NwsIeh5n5hlmselOJlhpXWlYQjyMQxJnVJecKLufd&#10;5wyE88gaK8uk4EUOVsvBxwJTbTv+ofbkcxEg7FJUUHhfp1K6rCCDbmxr4uDdbWPQB9nkUjfYBbip&#10;ZBJFU2mw5LBQYE2bgrLH6WkU7Dvs1pN42x4f983rdv76vh5jUmo07NdzEJ56/x/+ax+0gmQa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r8e7vFAAAA3QAA&#10;AA8AAAAAAAAAAAAAAAAAqgIAAGRycy9kb3ducmV2LnhtbFBLBQYAAAAABAAEAPoAAACcAwAAAAA=&#10;">
                  <v:shape id="Freeform 2653" o:spid="_x0000_s1056" style="position:absolute;left:5348;top:2986;width:126;height:2;visibility:visible;mso-wrap-style:square;v-text-anchor:top" coordsize="1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GOsMcA&#10;AADdAAAADwAAAGRycy9kb3ducmV2LnhtbESPQWvCQBSE7wX/w/KE3urGFENJXaWKWnvTVNrra/Y1&#10;Wcy+DdlVU399Vyj0OMzMN8x03ttGnKnzxrGC8SgBQVw6bbhScHhfPzyB8AFZY+OYFPyQh/lscDfF&#10;XLsL7+lchEpECPscFdQhtLmUvqzJoh+5ljh6366zGKLsKqk7vES4bWSaJJm0aDgu1NjSsqbyWJys&#10;ggluDqX5+lytTLorFtn17eN1N1Hqfti/PIMI1If/8F97qxWk2fgRbm/iE5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xjrDHAAAA3QAAAA8AAAAAAAAAAAAAAAAAmAIAAGRy&#10;cy9kb3ducmV2LnhtbFBLBQYAAAAABAAEAPUAAACMAwAAAAA=&#10;" path="m,l125,e" filled="f" strokeweight=".72883mm">
                    <v:path arrowok="t" o:connecttype="custom" o:connectlocs="0,0;125,0" o:connectangles="0,0"/>
                  </v:shape>
                </v:group>
                <v:group id="Group 2650" o:spid="_x0000_s1057" style="position:absolute;left:3601;top:2794;width:3141;height:1029" coordorigin="3601,2794" coordsize="3141,1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lGVMUAAADdAAAADwAAAGRycy9kb3ducmV2LnhtbESPQYvCMBSE78L+h/CE&#10;vWlaV2WpRhFZlz2IoC6It0fzbIvNS2liW/+9EQSPw8x8w8yXnSlFQ7UrLCuIhxEI4tTqgjMF/8fN&#10;4BuE88gaS8uk4E4OlouP3hwTbVveU3PwmQgQdgkqyL2vEildmpNBN7QVcfAutjbog6wzqWtsA9yU&#10;chRFU2mw4LCQY0XrnNLr4WYU/LbYrr7in2Z7vazv5+Nkd9rGpNRnv1vNQHjq/Dv8av9pBaNpP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pZRlTFAAAA3QAA&#10;AA8AAAAAAAAAAAAAAAAAqgIAAGRycy9kb3ducmV2LnhtbFBLBQYAAAAABAAEAPoAAACcAwAAAAA=&#10;">
                  <v:shape id="Freeform 2651" o:spid="_x0000_s1058" style="position:absolute;left:3601;top:2794;width:3141;height:1029;visibility:visible;mso-wrap-style:square;v-text-anchor:top" coordsize="3141,10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H8cA&#10;AADdAAAADwAAAGRycy9kb3ducmV2LnhtbESPQWvCQBSE74L/YXmCF9GNQq1EV9GCUHpoiYrg7ZF9&#10;JsHs23R3m6T/vlso9DjMzDfMZtebWrTkfGVZwXyWgCDOra64UHA5H6crED4ga6wtk4Jv8rDbDgcb&#10;TLXtOKP2FAoRIexTVFCG0KRS+rwkg35mG+Lo3a0zGKJ0hdQOuwg3tVwkyVIarDgulNjQS0n54/Rl&#10;FNzN5+H5o3ubZO9Ze0vq9pG560Wp8ajfr0EE6sN/+K/9qhUslvMn+H0Tn4D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vv+B/HAAAA3QAAAA8AAAAAAAAAAAAAAAAAmAIAAGRy&#10;cy9kb3ducmV2LnhtbFBLBQYAAAAABAAEAPUAAACMAwAAAAA=&#10;" path="m,l3140,1030e" filled="f" strokeweight=".18183mm">
                    <v:path arrowok="t" o:connecttype="custom" o:connectlocs="0,2794;3140,3824" o:connectangles="0,0"/>
                  </v:shape>
                </v:group>
                <v:group id="Group 2648" o:spid="_x0000_s1059" style="position:absolute;left:6206;top:1285;width:1990;height:307" coordorigin="6206,1285" coordsize="199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d9uMUAAADdAAAADwAAAGRycy9kb3ducmV2LnhtbESPQYvCMBSE7wv+h/CE&#10;va1pXSxSjSKisgcRVgXx9miebbF5KU1s67/fCMIeh5n5hpkve1OJlhpXWlYQjyIQxJnVJecKzqft&#10;1xSE88gaK8uk4EkOlovBxxxTbTv+pfbocxEg7FJUUHhfp1K6rCCDbmRr4uDdbGPQB9nkUjfYBbip&#10;5DiKEmmw5LBQYE3rgrL78WEU7DrsVt/xpt3fb+vn9TQ5XPYxKfU57FczEJ56/x9+t3+0gnESJ/B6&#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HfbjFAAAA3QAA&#10;AA8AAAAAAAAAAAAAAAAAqgIAAGRycy9kb3ducmV2LnhtbFBLBQYAAAAABAAEAPoAAACcAwAAAAA=&#10;">
                  <v:shape id="Freeform 2649" o:spid="_x0000_s1060" style="position:absolute;left:6206;top:1285;width:1990;height:307;visibility:visible;mso-wrap-style:square;v-text-anchor:top" coordsize="199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Ff5cYA&#10;AADdAAAADwAAAGRycy9kb3ducmV2LnhtbESPQWvCQBSE7wX/w/KE3uomQleJriKWUqFU0FbPz+xr&#10;Epp9m2ZXE/99tyB4HGbmG2a+7G0tLtT6yrGGdJSAIM6dqbjQ8PX5+jQF4QOywdoxabiSh+Vi8DDH&#10;zLiOd3TZh0JECPsMNZQhNJmUPi/Joh+5hjh63661GKJsC2la7CLc1nKcJEparDgulNjQuqT8Z3+2&#10;GtSufj+o9Hp6s/TSbdUx/D6rD60fh/1qBiJQH+7hW3tjNIxVOoH/N/EJ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Ff5cYAAADdAAAADwAAAAAAAAAAAAAAAACYAgAAZHJz&#10;L2Rvd25yZXYueG1sUEsFBgAAAAAEAAQA9QAAAIsDAAAAAA==&#10;" path="m,307r1990,l1990,,,,,307xe" filled="f" strokeweight=".2645mm">
                    <v:path arrowok="t" o:connecttype="custom" o:connectlocs="0,1592;1990,1592;1990,1285;0,1285;0,1592" o:connectangles="0,0,0,0,0"/>
                  </v:shape>
                </v:group>
                <v:group id="Group 2646" o:spid="_x0000_s1061" style="position:absolute;left:6227;top:1506;width:1948;height:2" coordorigin="6227,1506" coordsize="19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RMUcMAAADdAAAADwAAAGRycy9kb3ducmV2LnhtbERPy4rCMBTdC/MP4Qqz&#10;07QOilRTERmHWYjgA4bZXZrbBzY3pYlt/XuzEFweznu9GUwtOmpdZVlBPI1AEGdWV1wouF72kyUI&#10;55E11pZJwYMcbNKP0RoTbXs+UXf2hQgh7BJUUHrfJFK6rCSDbmob4sDltjXoA2wLqVvsQ7ip5SyK&#10;FtJgxaGhxIZ2JWW3890o+Omx337F393hlu8e/5f58e8Qk1Kf42G7AuFp8G/xy/2rFcwWc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FExRwwAAAN0AAAAP&#10;AAAAAAAAAAAAAAAAAKoCAABkcnMvZG93bnJldi54bWxQSwUGAAAAAAQABAD6AAAAmgMAAAAA&#10;">
                  <v:shape id="Freeform 2647" o:spid="_x0000_s1062" style="position:absolute;left:6227;top:1506;width:1948;height:2;visibility:visible;mso-wrap-style:square;v-text-anchor:top" coordsize="19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wRHsUA&#10;AADdAAAADwAAAGRycy9kb3ducmV2LnhtbESP0WrCQBRE3wX/YbmCb7prHmyNriKCUAoWtX7Abfaa&#10;BLN3Y3ZN4t+7hUIfh5k5w6w2va1ES40vHWuYTRUI4syZknMNl+/95B2ED8gGK8ek4UkeNuvhYIWp&#10;cR2fqD2HXEQI+xQ1FCHUqZQ+K8iin7qaOHpX11gMUTa5NA12EW4rmSg1lxZLjgsF1rQrKLudH1bD&#10;W5I8fj5b/3U/HY77enHJlTp2Wo9H/XYJIlAf/sN/7Q+jIZnPFvD7Jj4BuX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LBEexQAAAN0AAAAPAAAAAAAAAAAAAAAAAJgCAABkcnMv&#10;ZG93bnJldi54bWxQSwUGAAAAAAQABAD1AAAAigMAAAAA&#10;" path="m,l1948,e" filled="f" strokeweight=".19836mm">
                    <v:path arrowok="t" o:connecttype="custom" o:connectlocs="0,0;1948,0" o:connectangles="0,0"/>
                  </v:shape>
                </v:group>
                <v:group id="Group 2644" o:spid="_x0000_s1063" style="position:absolute;left:3507;top:1439;width:2699;height:2" coordorigin="3507,1439" coordsize="26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6K6sMAAADdAAAADwAAAGRycy9kb3ducmV2LnhtbERPTYvCMBC9C/6HMII3&#10;TdtFkWoUEXfxIAtWYdnb0IxtsZmUJtvWf28OCx4f73uzG0wtOmpdZVlBPI9AEOdWV1wouF0/ZysQ&#10;ziNrrC2Tgic52G3How2m2vZ8oS7zhQgh7FJUUHrfpFK6vCSDbm4b4sDdbWvQB9gWUrfYh3BTyySK&#10;ltJgxaGhxIYOJeWP7M8o+Oqx33/Ex+78uB+ev9fF9885JqWmk2G/BuFp8G/xv/ukFSTLJOwP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rDorqwwAAAN0AAAAP&#10;AAAAAAAAAAAAAAAAAKoCAABkcnMvZG93bnJldi54bWxQSwUGAAAAAAQABAD6AAAAmgMAAAAA&#10;">
                  <v:shape id="Freeform 2645" o:spid="_x0000_s1064" style="position:absolute;left:3507;top:1439;width:2699;height:2;visibility:visible;mso-wrap-style:square;v-text-anchor:top" coordsize="26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3ZhsMA&#10;AADdAAAADwAAAGRycy9kb3ducmV2LnhtbESP0WrCQBRE3wv+w3KFvtVNIopGV5FApfgiVT/gmr1m&#10;g9m7IbuN6d93BaGPw8yZYdbbwTaip87XjhWkkwQEcel0zZWCy/nzYwHCB2SNjWNS8EsetpvR2xpz&#10;7R78Tf0pVCKWsM9RgQmhzaX0pSGLfuJa4ujdXGcxRNlVUnf4iOW2kVmSzKXFmuOCwZYKQ+X99GMV&#10;ZMdZWqBJb8swvc+u1d4d+sIp9T4edisQgYbwH37RXzpy8yyF55v4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3ZhsMAAADdAAAADwAAAAAAAAAAAAAAAACYAgAAZHJzL2Rv&#10;d25yZXYueG1sUEsFBgAAAAAEAAQA9QAAAIgDAAAAAA==&#10;" path="m,l2699,e" filled="f" strokeweight=".18183mm">
                    <v:path arrowok="t" o:connecttype="custom" o:connectlocs="0,0;2699,0" o:connectangles="0,0"/>
                  </v:shape>
                </v:group>
                <v:group id="Group 2642" o:spid="_x0000_s1065" style="position:absolute;left:7201;top:1592;width:110;height:2078" coordorigin="7201,1592" coordsize="110,2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CxBsUAAADdAAAADwAAAGRycy9kb3ducmV2LnhtbESPQYvCMBSE7wv+h/AE&#10;b2vayopUo4ioeJCFVUG8PZpnW2xeShPb+u/NwsIeh5n5hlmselOJlhpXWlYQjyMQxJnVJecKLufd&#10;5wyE88gaK8uk4EUOVsvBxwJTbTv+ofbkcxEg7FJUUHhfp1K6rCCDbmxr4uDdbWPQB9nkUjfYBbip&#10;ZBJFU2mw5LBQYE2bgrLH6WkU7Dvs1pN42x4f983rdv76vh5jUmo07NdzEJ56/x/+ax+0gmSa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SQsQbFAAAA3QAA&#10;AA8AAAAAAAAAAAAAAAAAqgIAAGRycy9kb3ducmV2LnhtbFBLBQYAAAAABAAEAPoAAACcAwAAAAA=&#10;">
                  <v:shape id="Freeform 2643" o:spid="_x0000_s1066" style="position:absolute;left:7201;top:1592;width:110;height:2078;visibility:visible;mso-wrap-style:square;v-text-anchor:top" coordsize="110,20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x3TcUA&#10;AADdAAAADwAAAGRycy9kb3ducmV2LnhtbESPQWsCMRSE74L/ITyhN812LdpujVKKW7yqbenxkTw3&#10;225elk2q6783guBxmJlvmMWqd404UhdqzwoeJxkIYu1NzZWCz305fgYRIrLBxjMpOFOA1XI4WGBh&#10;/Im3dNzFSiQIhwIV2BjbQsqgLTkME98SJ+/gO4cxya6SpsNTgrtG5lk2kw5rTgsWW3q3pP92/07B&#10;z0HLF95/1d+21B+/5dN8uzZzpR5G/dsriEh9vIdv7Y1RkM/yKVzfpCcgl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HdNxQAAAN0AAAAPAAAAAAAAAAAAAAAAAJgCAABkcnMv&#10;ZG93bnJldi54bWxQSwUGAAAAAAQABAD1AAAAigMAAAAA&#10;" path="m,l110,2079e" filled="f" strokeweight=".18183mm">
                    <v:path arrowok="t" o:connecttype="custom" o:connectlocs="0,1592;110,3671" o:connectangles="0,0"/>
                  </v:shape>
                </v:group>
                <v:group id="Group 2640" o:spid="_x0000_s1067" style="position:absolute;left:6651;top:4891;width:1294;height:307" coordorigin="6651,4891" coordsize="1294,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WM6cYAAADdAAAADwAAAGRycy9kb3ducmV2LnhtbESPQWvCQBSE7wX/w/IE&#10;b3WT2IpEVxGx4kEKVUG8PbLPJJh9G7LbJP77riD0OMzMN8xi1ZtKtNS40rKCeByBIM6sLjlXcD59&#10;vc9AOI+ssbJMCh7kYLUcvC0w1bbjH2qPPhcBwi5FBYX3dSqlywoy6Ma2Jg7ezTYGfZBNLnWDXYCb&#10;SiZRNJUGSw4LBda0KSi7H3+Ngl2H3XoSb9vD/bZ5XE+f35dDTEqNhv16DsJT7//Dr/ZeK0imyQc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NYzpxgAAAN0A&#10;AAAPAAAAAAAAAAAAAAAAAKoCAABkcnMvZG93bnJldi54bWxQSwUGAAAAAAQABAD6AAAAnQMAAAAA&#10;">
                  <v:shape id="Freeform 2641" o:spid="_x0000_s1068" style="position:absolute;left:6651;top:4891;width:1294;height:307;visibility:visible;mso-wrap-style:square;v-text-anchor:top" coordsize="1294,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bm18QA&#10;AADdAAAADwAAAGRycy9kb3ducmV2LnhtbESPwWrDMBBE74X+g9hAb40clwbjRgmlYMitrRMTclus&#10;rWVqrYylJOrfV4FAjsPMvGFWm2gHcabJ944VLOYZCOLW6Z47Bftd9VyA8AFZ4+CYFPyRh8368WGF&#10;pXYX/qZzHTqRIOxLVGBCGEspfWvIop+7kTh5P26yGJKcOqknvCS4HWSeZUtpsee0YHCkD0Ptb32y&#10;CuShaHRlo36R9Bn9l2mOVd0o9TSL728gAsVwD9/aW60gX+avcH2Tn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W5tfEAAAA3QAAAA8AAAAAAAAAAAAAAAAAmAIAAGRycy9k&#10;b3ducmV2LnhtbFBLBQYAAAAABAAEAPUAAACJAwAAAAA=&#10;" path="m,308r1294,l1294,,,,,308xe" filled="f" strokeweight=".2645mm">
                    <v:path arrowok="t" o:connecttype="custom" o:connectlocs="0,5199;1294,5199;1294,4891;0,4891;0,5199" o:connectangles="0,0,0,0,0"/>
                  </v:shape>
                </v:group>
                <v:group id="Group 2638" o:spid="_x0000_s1069" style="position:absolute;left:6673;top:5112;width:1251;height:2" coordorigin="6673,5112" coordsize="12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q7cFxgAAAN0A&#10;AAAPAAAAAAAAAAAAAAAAAKoCAABkcnMvZG93bnJldi54bWxQSwUGAAAAAAQABAD6AAAAnQMAAAAA&#10;">
                  <v:shape id="Freeform 2639" o:spid="_x0000_s1070" style="position:absolute;left:6673;top:5112;width:1251;height:2;visibility:visible;mso-wrap-style:square;v-text-anchor:top" coordsize="12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Iem8YA&#10;AADdAAAADwAAAGRycy9kb3ducmV2LnhtbESPUWvCMBSF3wf7D+EOfJtpy3CjGkXGhOlgoFPw8ZJc&#10;m2pzU5pou3+/DAZ7PJxzvsOZLQbXiBt1ofasIB9nIIi1NzVXCvZfq8cXECEiG2w8k4JvCrCY39/N&#10;sDS+5y3ddrESCcKhRAU2xraUMmhLDsPYt8TJO/nOYUyyq6TpsE9w18giyybSYc1pwWJLr5b0ZXd1&#10;Cj50vz62Ltefl/Pm8OaG3B6fVkqNHoblFESkIf6H/9rvRkExKZ7h9016An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Iem8YAAADdAAAADwAAAAAAAAAAAAAAAACYAgAAZHJz&#10;L2Rvd25yZXYueG1sUEsFBgAAAAAEAAQA9QAAAIsDAAAAAA==&#10;" path="m,l1251,e" filled="f" strokeweight=".19836mm">
                    <v:path arrowok="t" o:connecttype="custom" o:connectlocs="0,0;1251,0" o:connectangles="0,0"/>
                  </v:shape>
                </v:group>
                <v:group id="Group 2636" o:spid="_x0000_s1071" style="position:absolute;left:7945;top:5018;width:960;height:27" coordorigin="7945,5018" coordsize="960,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iG7MMAAADdAAAADwAAAGRycy9kb3ducmV2LnhtbERPTYvCMBC9C/6HMII3&#10;TdtFkWoUEXfxIAtWYdnb0IxtsZmUJtvWf28OCx4f73uzG0wtOmpdZVlBPI9AEOdWV1wouF0/ZysQ&#10;ziNrrC2Tgic52G3How2m2vZ8oS7zhQgh7FJUUHrfpFK6vCSDbm4b4sDdbWvQB9gWUrfYh3BTyySK&#10;ltJgxaGhxIYOJeWP7M8o+Oqx33/Ex+78uB+ev9fF9885JqWmk2G/BuFp8G/xv/ukFSTLJMwN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VeIbswwAAAN0AAAAP&#10;AAAAAAAAAAAAAAAAAKoCAABkcnMvZG93bnJldi54bWxQSwUGAAAAAAQABAD6AAAAmgMAAAAA&#10;">
                  <v:shape id="Freeform 2637" o:spid="_x0000_s1072" style="position:absolute;left:7945;top:5018;width:960;height:27;visibility:visible;mso-wrap-style:square;v-text-anchor:top" coordsize="960,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qTCsUA&#10;AADdAAAADwAAAGRycy9kb3ducmV2LnhtbESPQUsDMRSE74L/ITzBm802h6pr01JsC1LowdWLt9fN&#10;c3dx87Imr+367xtB8DjMzDfMfDn6Xp0opi6whemkAEVcB9dxY+H9bXv3ACoJssM+MFn4oQTLxfXV&#10;HEsXzvxKp0oalSGcSrTQigyl1qluyWOahIE4e58hepQsY6NdxHOG+16bophpjx3nhRYHem6p/qqO&#10;3oJ4X+12dIhyv5H9d/1hDutkrL29GVdPoIRG+Q//tV+cBTMzj/D7Jj8Bvb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ipMKxQAAAN0AAAAPAAAAAAAAAAAAAAAAAJgCAABkcnMv&#10;ZG93bnJldi54bWxQSwUGAAAAAAQABAD1AAAAigMAAAAA&#10;" path="m960,l,27e" filled="f" strokeweight=".18183mm">
                    <v:path arrowok="t" o:connecttype="custom" o:connectlocs="960,5018;0,5045" o:connectangles="0,0"/>
                  </v:shape>
                </v:group>
                <v:group id="Group 2634" o:spid="_x0000_s1073" style="position:absolute;left:4407;top:4891;width:1246;height:307" coordorigin="4407,4891" coordsize="1246,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ccN8MAAADdAAAADwAAAGRycy9kb3ducmV2LnhtbERPy4rCMBTdC/5DuII7&#10;Taso0jEVkRlxIQPqwDC7S3P7wOamNLGtf28WAy4P573dDaYWHbWusqwgnkcgiDOrKy4U/Ny+ZhsQ&#10;ziNrrC2Tgic52KXj0RYTbXu+UHf1hQgh7BJUUHrfJFK6rCSDbm4b4sDltjXoA2wLqVvsQ7ip5SKK&#10;1tJgxaGhxIYOJWX368MoOPbY75fxZ3e+54fn3231/XuOSanpZNh/gPA0+Lf4333SChbrZdgf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u1xw3wwAAAN0AAAAP&#10;AAAAAAAAAAAAAAAAAKoCAABkcnMvZG93bnJldi54bWxQSwUGAAAAAAQABAD6AAAAmgMAAAAA&#10;">
                  <v:shape id="Freeform 2635" o:spid="_x0000_s1074" style="position:absolute;left:4407;top:4891;width:1246;height:307;visibility:visible;mso-wrap-style:square;v-text-anchor:top" coordsize="1246,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pWkMcA&#10;AADdAAAADwAAAGRycy9kb3ducmV2LnhtbESPT2vCQBTE7wW/w/IEb3VjBGmjq4hYaUUpRg96e2Rf&#10;/tDs25BdNX57t1DocZiZ3zCzRWdqcaPWVZYVjIYRCOLM6ooLBafjx+sbCOeRNdaWScGDHCzmvZcZ&#10;Jtre+UC31BciQNglqKD0vkmkdFlJBt3QNsTBy21r0AfZFlK3eA9wU8s4iibSYMVhocSGViVlP+nV&#10;KNjl+/P7Jd7kq/V1PU6/loa230apQb9bTkF46vx/+K/9qRXEk/EIft+EJyD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qVpDHAAAA3QAAAA8AAAAAAAAAAAAAAAAAmAIAAGRy&#10;cy9kb3ducmV2LnhtbFBLBQYAAAAABAAEAPUAAACMAwAAAAA=&#10;" path="m,308r1246,l1246,,,,,308xe" filled="f" strokeweight=".2645mm">
                    <v:path arrowok="t" o:connecttype="custom" o:connectlocs="0,5199;1246,5199;1246,4891;0,4891;0,5199" o:connectangles="0,0,0,0,0"/>
                  </v:shape>
                </v:group>
                <v:group id="Group 2632" o:spid="_x0000_s1075" style="position:absolute;left:4427;top:5112;width:1205;height:2" coordorigin="4427,5112" coordsize="1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SSfbxgAAAN0A&#10;AAAPAAAAAAAAAAAAAAAAAKoCAABkcnMvZG93bnJldi54bWxQSwUGAAAAAAQABAD6AAAAnQMAAAAA&#10;">
                  <v:shape id="Freeform 2633" o:spid="_x0000_s1076" style="position:absolute;left:4427;top:5112;width:1205;height:2;visibility:visible;mso-wrap-style:square;v-text-anchor:top" coordsize="12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NxeccA&#10;AADdAAAADwAAAGRycy9kb3ducmV2LnhtbESPT2vCQBTE70K/w/IKvelGxbSkrtI/tHhRMM2lt2f2&#10;NQlm36a7q8Zv7wqCx2FmfsPMl71pxZGcbywrGI8SEMSl1Q1XCoqfr+ELCB+QNbaWScGZPCwXD4M5&#10;ZtqeeEvHPFQiQthnqKAOocuk9GVNBv3IdsTR+7POYIjSVVI7PEW4aeUkSVJpsOG4UGNHHzWV+/xg&#10;FHz/HxpTvKfrmSw2rvtNn3efO6fU02P/9goiUB/u4Vt7pRVM0ukUrm/iE5C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jcXnHAAAA3QAAAA8AAAAAAAAAAAAAAAAAmAIAAGRy&#10;cy9kb3ducmV2LnhtbFBLBQYAAAAABAAEAPUAAACMAwAAAAA=&#10;" path="m,l1205,e" filled="f" strokeweight=".19836mm">
                    <v:path arrowok="t" o:connecttype="custom" o:connectlocs="0,0;1205,0" o:connectangles="0,0"/>
                  </v:shape>
                </v:group>
                <v:group id="Group 2630" o:spid="_x0000_s1077" style="position:absolute;left:5653;top:5045;width:998;height:2" coordorigin="5653,5045" coordsize="9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waNMYAAADdAAAADwAAAGRycy9kb3ducmV2LnhtbESPS4vCQBCE78L+h6EX&#10;9qaT+GKJjiLiLnsQwQcs3ppMmwQzPSEzJvHfO4Lgsaiqr6j5sjOlaKh2hWUF8SACQZxaXXCm4HT8&#10;6X+DcB5ZY2mZFNzJwXLx0Ztjom3Le2oOPhMBwi5BBbn3VSKlS3My6Aa2Ig7exdYGfZB1JnWNbYCb&#10;Ug6jaCoNFhwWcqxonVN6PdyMgt8W29Uo3jTb62V9Px8nu/9tTEp9fXarGQhPnX+HX+0/rWA4HY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7Bo0xgAAAN0A&#10;AAAPAAAAAAAAAAAAAAAAAKoCAABkcnMvZG93bnJldi54bWxQSwUGAAAAAAQABAD6AAAAnQMAAAAA&#10;">
                  <v:shape id="Freeform 2631" o:spid="_x0000_s1078" style="position:absolute;left:5653;top:5045;width:998;height:2;visibility:visible;mso-wrap-style:square;v-text-anchor:top" coordsize="9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3TL8UA&#10;AADdAAAADwAAAGRycy9kb3ducmV2LnhtbESPT2vCQBTE74LfYXlCb7ppSiVNXUUsQg5B0P67PrKv&#10;SWj2bciucfvtu4LgcZiZ3zCrTTCdGGlwrWUFj4sEBHFldcu1go/3/TwD4Tyyxs4yKfgjB5v1dLLC&#10;XNsLH2k8+VpECLscFTTe97mUrmrIoFvYnjh6P3Yw6KMcaqkHvES46WSaJEtpsOW40GBPu4aq39PZ&#10;REoR3r7KfZniy+ehGLvv7ByoVOphFravIDwFfw/f2oVWkC6fnuH6Jj4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vdMvxQAAAN0AAAAPAAAAAAAAAAAAAAAAAJgCAABkcnMv&#10;ZG93bnJldi54bWxQSwUGAAAAAAQABAD1AAAAigMAAAAA&#10;" path="m998,l,e" filled="f" strokeweight=".18183mm">
                    <v:path arrowok="t" o:connecttype="custom" o:connectlocs="998,0;0,0" o:connectangles="0,0"/>
                  </v:shape>
                </v:group>
                <v:group id="Group 2628" o:spid="_x0000_s1079" style="position:absolute;left:7679;top:4666;width:97;height:191" coordorigin="7679,4666"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ciHYxgAAAN0A&#10;AAAPAAAAAAAAAAAAAAAAAKoCAABkcnMvZG93bnJldi54bWxQSwUGAAAAAAQABAD6AAAAnQMAAAAA&#10;">
                  <v:shape id="Freeform 2629" o:spid="_x0000_s1080" style="position:absolute;left:7679;top:4666;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qRWsMA&#10;AADdAAAADwAAAGRycy9kb3ducmV2LnhtbESPQWvCQBSE70L/w/IKvenGrFiJrqEKpV4bS3t9Zp9J&#10;aPZtyG6T9N93C4LHYWa+YXb5ZFsxUO8bxxqWiwQEcelMw5WGj/PrfAPCB2SDrWPS8Ese8v3DbIeZ&#10;cSO/01CESkQI+ww11CF0mZS+rMmiX7iOOHpX11sMUfaVND2OEW5bmSbJWlpsOC7U2NGxpvK7+LGR&#10;wuqgPpdflwuGFY9jot5oo7R+epxetiACTeEevrVPRkO6Vs/w/yY+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qRWsMAAADdAAAADwAAAAAAAAAAAAAAAACYAgAAZHJzL2Rv&#10;d25yZXYueG1sUEsFBgAAAAAEAAQA9QAAAIgDAAAAAA==&#10;" path="m3,l,191,98,78e" filled="f" strokeweight=".18183mm">
                    <v:path arrowok="t" o:connecttype="custom" o:connectlocs="3,4666;0,4857;98,4744" o:connectangles="0,0,0"/>
                  </v:shape>
                </v:group>
                <v:group id="Group 2626" o:spid="_x0000_s1081" style="position:absolute;left:7299;top:3977;width:12;height:915" coordorigin="7299,3977" coordsize="12,9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QoRAxwwAAAN0AAAAP&#10;AAAAAAAAAAAAAAAAAKoCAABkcnMvZG93bnJldi54bWxQSwUGAAAAAAQABAD6AAAAmgMAAAAA&#10;">
                  <v:shape id="Freeform 2627" o:spid="_x0000_s1082" style="position:absolute;left:7299;top:3977;width:12;height:915;visibility:visible;mso-wrap-style:square;v-text-anchor:top" coordsize="1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w8gMYA&#10;AADdAAAADwAAAGRycy9kb3ducmV2LnhtbESPQWvCQBSE70L/w/IK3nRTLWJTVxFbofaiVQ89PrKv&#10;STD7Nu6uJvn3rlDwOMzMN8xs0ZpKXMn50rKCl2ECgjizuuRcwfGwHkxB+ICssbJMCjrysJg/9WaY&#10;atvwD133IRcRwj5FBUUIdSqlzwoy6Ie2Jo7en3UGQ5Qul9phE+GmkqMkmUiDJceFAmtaFZSd9hej&#10;YNPosz1uT9NP18ldt9wcvn9fP5TqP7fLdxCB2vAI/7e/tILRZPwG9zfxCcj5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kw8gMYAAADdAAAADwAAAAAAAAAAAAAAAACYAgAAZHJz&#10;L2Rvd25yZXYueG1sUEsFBgAAAAAEAAQA9QAAAIsDAAAAAA==&#10;" path="m12,l,914e" filled="f" strokeweight=".18183mm">
                    <v:path arrowok="t" o:connecttype="custom" o:connectlocs="12,3977;0,4891" o:connectangles="0,0"/>
                  </v:shape>
                </v:group>
                <v:group id="Group 2624" o:spid="_x0000_s1083" style="position:absolute;left:4101;top:6247;width:1811;height:306" coordorigin="4101,6247" coordsize="1811,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FvSsQAAADdAAAADwAAAGRycy9kb3ducmV2LnhtbERPTWuDQBC9B/oflin0&#10;lqymiRSbjYTQlh5CIFoovQ3uREV3Vtytmn+fPRR6fLzvXTabTow0uMaygngVgSAurW64UvBVvC9f&#10;QDiPrLGzTApu5CDbPyx2mGo78YXG3FcihLBLUUHtfZ9K6cqaDLqV7YkDd7WDQR/gUEk94BTCTSfX&#10;UZRIgw2Hhhp7OtZUtvmvUfAx4XR4jt/GU3s93n6K7fn7FJNST4/z4RWEp9n/i//cn1rBOtmE/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tFvSsQAAADdAAAA&#10;DwAAAAAAAAAAAAAAAACqAgAAZHJzL2Rvd25yZXYueG1sUEsFBgAAAAAEAAQA+gAAAJsDAAAAAA==&#10;">
                  <v:shape id="Freeform 2625" o:spid="_x0000_s1084" style="position:absolute;left:4101;top:6247;width:1811;height:306;visibility:visible;mso-wrap-style:square;v-text-anchor:top" coordsize="1811,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R6SMUA&#10;AADdAAAADwAAAGRycy9kb3ducmV2LnhtbESP3WrCQBSE74W+w3IK3tWNYoNEN6EtFAWp4u/1IXua&#10;Dc2eDdlV49t3CwUvh5n5hlkUvW3ElTpfO1YwHiUgiEuna64UHA+fLzMQPiBrbByTgjt5KPKnwQIz&#10;7W68o+s+VCJC2GeowITQZlL60pBFP3ItcfS+XWcxRNlVUnd4i3DbyEmSpNJizXHBYEsfhsqf/cUq&#10;qGxpdul2s1x+yff0tLpvzutXUmr43L/NQQTqwyP8315pBZN0Ooa/N/EJy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HpIxQAAAN0AAAAPAAAAAAAAAAAAAAAAAJgCAABkcnMv&#10;ZG93bnJldi54bWxQSwUGAAAAAAQABAD1AAAAigMAAAAA&#10;" path="m,307r1811,l1811,,,,,307xe" filled="f" strokeweight=".2645mm">
                    <v:path arrowok="t" o:connecttype="custom" o:connectlocs="0,6554;1811,6554;1811,6247;0,6247;0,6554" o:connectangles="0,0,0,0,0"/>
                  </v:shape>
                </v:group>
                <v:group id="Group 2622" o:spid="_x0000_s1085" style="position:absolute;left:4122;top:6467;width:1769;height:2" coordorigin="4122,6467" coordsize="17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9UpsYAAADdAAAADwAAAGRycy9kb3ducmV2LnhtbESPQWvCQBSE7wX/w/IE&#10;b3WT2IpEVxGx4kEKVUG8PbLPJJh9G7LbJP77riD0OMzMN8xi1ZtKtNS40rKCeByBIM6sLjlXcD59&#10;vc9AOI+ssbJMCh7kYLUcvC0w1bbjH2qPPhcBwi5FBYX3dSqlywoy6Ma2Jg7ezTYGfZBNLnWDXYCb&#10;SiZRNJUGSw4LBda0KSi7H3+Ngl2H3XoSb9vD/bZ5XE+f35dDTEqNhv16DsJT7//Dr/ZeK0imHw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T1SmxgAAAN0A&#10;AAAPAAAAAAAAAAAAAAAAAKoCAABkcnMvZG93bnJldi54bWxQSwUGAAAAAAQABAD6AAAAnQMAAAAA&#10;">
                  <v:shape id="Freeform 2623" o:spid="_x0000_s1086" style="position:absolute;left:4122;top:6467;width:1769;height:2;visibility:visible;mso-wrap-style:square;v-text-anchor:top" coordsize="17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HflsUA&#10;AADdAAAADwAAAGRycy9kb3ducmV2LnhtbESPwWrDMBBE74H+g9hCLqGWm9RJcKOEUlNoc0vcD1is&#10;rWVsrYylxs7fV4VAjsPMvGF2h8l24kKDbxwreE5SEMSV0w3XCr7Lj6ctCB+QNXaOScGVPBz2D7Md&#10;5tqNfKLLOdQiQtjnqMCE0OdS+sqQRZ+4njh6P26wGKIcaqkHHCPcdnKZpmtpseG4YLCnd0NVe/61&#10;Cr42hZ3KbNTHRTH2mVkVbepKpeaP09sriEBTuIdv7U+tYLl+WcH/m/gE5P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Id+WxQAAAN0AAAAPAAAAAAAAAAAAAAAAAJgCAABkcnMv&#10;ZG93bnJldi54bWxQSwUGAAAAAAQABAD1AAAAigMAAAAA&#10;" path="m,l1769,e" filled="f" strokeweight=".19836mm">
                    <v:path arrowok="t" o:connecttype="custom" o:connectlocs="0,0;1769,0" o:connectangles="0,0"/>
                  </v:shape>
                </v:group>
                <v:group id="Group 2620" o:spid="_x0000_s1087" style="position:absolute;left:5006;top:5199;width:23;height:1049" coordorigin="5006,5199" coordsize="23,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ppScYAAADdAAAADwAAAGRycy9kb3ducmV2LnhtbESPT4vCMBTE78J+h/AW&#10;9qZpXZWlGkXEXTyI4B9YvD2aZ1tsXkoT2/rtjSB4HGbmN8xs0ZlSNFS7wrKCeBCBIE6tLjhTcDr+&#10;9n9AOI+ssbRMCu7kYDH/6M0w0bblPTUHn4kAYZeggtz7KpHSpTkZdANbEQfvYmuDPsg6k7rGNsBN&#10;KYdRNJEGCw4LOVa0yim9Hm5GwV+L7fI7Xjfb62V1Px/Hu/9tTEp9fXbLKQhPnX+HX+2NVjCcjE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6mlJxgAAAN0A&#10;AAAPAAAAAAAAAAAAAAAAAKoCAABkcnMvZG93bnJldi54bWxQSwUGAAAAAAQABAD6AAAAnQMAAAAA&#10;">
                  <v:shape id="Freeform 2621" o:spid="_x0000_s1088" style="position:absolute;left:5006;top:5199;width:23;height:1049;visibility:visible;mso-wrap-style:square;v-text-anchor:top" coordsize="23,10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q2sMA&#10;AADdAAAADwAAAGRycy9kb3ducmV2LnhtbESP0YrCMBRE34X9h3AX9s2mipalGsVVBJ9E637Apbm2&#10;xeamm0Stf78RBB+HmTnDzJe9acWNnG8sKxglKQji0uqGKwW/p+3wG4QPyBpby6TgQR6Wi4/BHHNt&#10;73ykWxEqESHsc1RQh9DlUvqyJoM+sR1x9M7WGQxRukpqh/cIN60cp2kmDTYcF2rsaF1TeSmuRsHP&#10;um/p+CjCSB9cl232f+kOM6W+PvvVDESgPrzDr/ZOKxhnkyk838Qn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q2sMAAADdAAAADwAAAAAAAAAAAAAAAACYAgAAZHJzL2Rv&#10;d25yZXYueG1sUEsFBgAAAAAEAAQA9QAAAIgDAAAAAA==&#10;" path="m24,l,1048e" filled="f" strokeweight=".18183mm">
                    <v:path arrowok="t" o:connecttype="custom" o:connectlocs="24,5199;0,6247" o:connectangles="0,0"/>
                  </v:shape>
                </v:group>
                <v:group id="Group 2618" o:spid="_x0000_s1089" style="position:absolute;left:5912;top:6401;width:811;height:2" coordorigin="5912,6401" coordsize="8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dFKlxgAAAN0A&#10;AAAPAAAAAAAAAAAAAAAAAKoCAABkcnMvZG93bnJldi54bWxQSwUGAAAAAAQABAD6AAAAnQMAAAAA&#10;">
                  <v:shape id="Freeform 2619" o:spid="_x0000_s1090" style="position:absolute;left:5912;top:6401;width:811;height:2;visibility:visible;mso-wrap-style:square;v-text-anchor:top" coordsize="8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x6QccA&#10;AADdAAAADwAAAGRycy9kb3ducmV2LnhtbESP3WoCMRSE7wu+QzhC72q24k+7GsUKxYIIVqXXx83p&#10;7urmZLtJzfr2TUHwcpiZb5jpvDWVuFDjSssKnnsJCOLM6pJzBYf9+9MLCOeRNVaWScGVHMxnnYcp&#10;ptoG/qTLzuciQtilqKDwvk6ldFlBBl3P1sTR+7aNQR9lk0vdYIhwU8l+koykwZLjQoE1LQvKzrtf&#10;o+A1H/gwPF5Xi7cNn362bVh+rYNSj912MQHhqfX38K39oRX0R4Mx/L+JT0DO/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MekHHAAAA3QAAAA8AAAAAAAAAAAAAAAAAmAIAAGRy&#10;cy9kb3ducmV2LnhtbFBLBQYAAAAABAAEAPUAAACMAwAAAAA=&#10;" path="m,l810,e" filled="f" strokeweight=".18183mm">
                    <v:path arrowok="t" o:connecttype="custom" o:connectlocs="0,0;810,0" o:connectangles="0,0"/>
                  </v:shape>
                </v:group>
                <v:group id="Group 2616" o:spid="_x0000_s1091" style="position:absolute;left:1838;top:4898;width:1539;height:306" coordorigin="1838,4898" coordsize="1539,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KdjTMQAAADdAAAA&#10;DwAAAAAAAAAAAAAAAACqAgAAZHJzL2Rvd25yZXYueG1sUEsFBgAAAAAEAAQA+gAAAJsDAAAAAA==&#10;">
                  <v:shape id="Freeform 2617" o:spid="_x0000_s1092" style="position:absolute;left:1838;top:4898;width:1539;height:306;visibility:visible;mso-wrap-style:square;v-text-anchor:top" coordsize="1539,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upMsUA&#10;AADdAAAADwAAAGRycy9kb3ducmV2LnhtbESPQWvCQBSE74L/YXkFb3VTEdHoKlFb8NAejIJ4e2Sf&#10;2WD2bchuTfrvu4WCx2FmvmFWm97W4kGtrxwreBsnIIgLpysuFZxPH69zED4ga6wdk4If8rBZDwcr&#10;TLXr+EiPPJQiQtinqMCE0KRS+sKQRT92DXH0bq61GKJsS6lb7CLc1nKSJDNpseK4YLChnaHinn9b&#10;Bfm+CFvTZNWnebedzQ5fl+tcKzV66bMliEB9eIb/2wetYDKbLuDvTXw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6kyxQAAAN0AAAAPAAAAAAAAAAAAAAAAAJgCAABkcnMv&#10;ZG93bnJldi54bWxQSwUGAAAAAAQABAD1AAAAigMAAAAA&#10;" path="m,306r1539,l1539,,,,,306xe" filled="f" strokeweight=".2645mm">
                    <v:path arrowok="t" o:connecttype="custom" o:connectlocs="0,5204;1539,5204;1539,4898;0,4898;0,5204" o:connectangles="0,0,0,0,0"/>
                  </v:shape>
                </v:group>
                <v:group id="Group 2614" o:spid="_x0000_s1093" style="position:absolute;left:1859;top:5118;width:1496;height:2" coordorigin="1859,5118" coordsize="14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CPmXwwAAAN0AAAAP&#10;AAAAAAAAAAAAAAAAAKoCAABkcnMvZG93bnJldi54bWxQSwUGAAAAAAQABAD6AAAAmgMAAAAA&#10;">
                  <v:shape id="Freeform 2615" o:spid="_x0000_s1094" style="position:absolute;left:1859;top:5118;width:1496;height:2;visibility:visible;mso-wrap-style:square;v-text-anchor:top" coordsize="14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aF/8YA&#10;AADdAAAADwAAAGRycy9kb3ducmV2LnhtbESP0WoCMRRE3wv+Q7iCL6VmlSp1NUoVLVakxdUPuGyu&#10;m6Wbm2UTdf37piD0cZiZM8xs0dpKXKnxpWMFg34Cgjh3uuRCwem4eXkD4QOyxsoxKbiTh8W88zTD&#10;VLsbH+iahUJECPsUFZgQ6lRKnxuy6PuuJo7e2TUWQ5RNIXWDtwi3lRwmyVhaLDkuGKxpZSj/yS5W&#10;wTr/CKPPVzkxX5PT/XuZ6efdXivV67bvUxCB2vAffrS3WsFwPBrA35v4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aF/8YAAADdAAAADwAAAAAAAAAAAAAAAACYAgAAZHJz&#10;L2Rvd25yZXYueG1sUEsFBgAAAAAEAAQA9QAAAIsDAAAAAA==&#10;" path="m,l1496,e" filled="f" strokeweight=".19836mm">
                    <v:path arrowok="t" o:connecttype="custom" o:connectlocs="0,0;1496,0" o:connectangles="0,0"/>
                  </v:shape>
                </v:group>
                <v:group id="Group 2612" o:spid="_x0000_s1095" style="position:absolute;left:1913;top:5915;width:1215;height:999" coordorigin="1913,5915" coordsize="1215,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bCe8UAAADdAAAADwAAAGRycy9kb3ducmV2LnhtbESPQYvCMBSE7wv+h/AE&#10;b2vairJUo4i44kGE1QXx9miebbF5KU22rf/eCMIeh5n5hlmselOJlhpXWlYQjyMQxJnVJecKfs/f&#10;n18gnEfWWFkmBQ9ysFoOPhaYatvxD7Unn4sAYZeigsL7OpXSZQUZdGNbEwfvZhuDPsgml7rBLsBN&#10;JZMomkmDJYeFAmvaFJTdT39Gwa7Dbj2Jt+3hfts8rufp8XKISanRsF/PQXjq/X/43d5rBclsmsDr&#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WwnvFAAAA3QAA&#10;AA8AAAAAAAAAAAAAAAAAqgIAAGRycy9kb3ducmV2LnhtbFBLBQYAAAAABAAEAPoAAACcAwAAAAA=&#10;">
                  <v:shape id="Freeform 2613" o:spid="_x0000_s1096" style="position:absolute;left:1913;top:5915;width:1215;height:999;visibility:visible;mso-wrap-style:square;v-text-anchor:top" coordsize="1215,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e1AsYA&#10;AADdAAAADwAAAGRycy9kb3ducmV2LnhtbESPT2vCQBTE74V+h+UVvNWNfyoSXUXUitdGRY+P7DNJ&#10;m327ZLcmfnu3UPA4zMxvmPmyM7W4UeMrywoG/QQEcW51xYWC4+HzfQrCB2SNtWVScCcPy8XryxxT&#10;bVv+olsWChEh7FNUUIbgUil9XpJB37eOOHpX2xgMUTaF1A22EW5qOUySiTRYcVwo0dG6pPwn+zUK&#10;3C673tvTefU9vWTdaDMYb91ur1TvrVvNQATqwjP8395rBcPJxwj+3s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e1AsYAAADdAAAADwAAAAAAAAAAAAAAAACYAgAAZHJz&#10;L2Rvd25yZXYueG1sUEsFBgAAAAAEAAQA9QAAAIsDAAAAAA==&#10;" path="m,999r1214,l1214,,,,,999xe" filled="f" strokeweight=".2645mm">
                    <v:path arrowok="t" o:connecttype="custom" o:connectlocs="0,6914;1214,6914;1214,5915;0,5915;0,6914" o:connectangles="0,0,0,0,0"/>
                  </v:shape>
                </v:group>
                <v:group id="Group 2610" o:spid="_x0000_s1097" style="position:absolute;left:2086;top:5772;width:1216;height:999" coordorigin="2086,5772" coordsize="1216,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P/lMYAAADdAAAADwAAAGRycy9kb3ducmV2LnhtbESPT4vCMBTE7wt+h/CE&#10;va1pXRWpRhHZXTyI4B8Qb4/m2Rabl9Jk2/rtjSB4HGbmN8x82ZlSNFS7wrKCeBCBIE6tLjhTcDr+&#10;fk1BOI+ssbRMCu7kYLnofcwx0bblPTUHn4kAYZeggtz7KpHSpTkZdANbEQfvamuDPsg6k7rGNsBN&#10;KYdRNJEGCw4LOVa0zim9Hf6Ngr8W29V3/NNsb9f1/XIc787bmJT67HerGQhPnX+HX+2NVjCcjE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M/+UxgAAAN0A&#10;AAAPAAAAAAAAAAAAAAAAAKoCAABkcnMvZG93bnJldi54bWxQSwUGAAAAAAQABAD6AAAAnQMAAAAA&#10;">
                  <v:shape id="Freeform 2611" o:spid="_x0000_s1098" style="position:absolute;left:2086;top:5772;width:1216;height:999;visibility:visible;mso-wrap-style:square;v-text-anchor:top" coordsize="1216,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7EAMYA&#10;AADdAAAADwAAAGRycy9kb3ducmV2LnhtbESPQWvCQBSE7wX/w/IEb3WThUhJXaUULPXgobaHHh/Z&#10;1ySa9zZmV4399d1CocdhZr5hluuRO3WhIbReLOTzDBRJ5V0rtYWP9839A6gQURx2XsjCjQKsV5O7&#10;JZbOX+WNLvtYqwSRUKKFJsa+1DpUDTGGue9JkvflB8aY5FBrN+A1wbnTJssWmrGVtNBgT88NVcf9&#10;mS0cztKeiq3P+dvw58suM3nOxtrZdHx6BBVpjP/hv/ars2AWRQG/b9IT0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7EAMYAAADdAAAADwAAAAAAAAAAAAAAAACYAgAAZHJz&#10;L2Rvd25yZXYueG1sUEsFBgAAAAAEAAQA9QAAAIsDAAAAAA==&#10;" path="m,143r1041,l1041,999r175,l1216,,,,,143e" filled="f" strokeweight=".2645mm">
                    <v:path arrowok="t" o:connecttype="custom" o:connectlocs="0,5915;1041,5915;1041,6771;1216,6771;1216,5772;0,5772;0,5915" o:connectangles="0,0,0,0,0,0,0"/>
                  </v:shape>
                </v:group>
                <v:group id="Group 2608" o:spid="_x0000_s1099" style="position:absolute;left:2026;top:6410;width:988;height:2" coordorigin="2026,6410" coordsize="9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3EeMUAAADdAAAADwAAAGRycy9kb3ducmV2LnhtbESPQYvCMBSE7wv+h/AE&#10;b2taxbJUo4i44kGE1QXx9miebbF5KU22rf/eCMIeh5n5hlmselOJlhpXWlYQjyMQxJnVJecKfs/f&#10;n18gnEfWWFkmBQ9ysFoOPhaYatvxD7Unn4sAYZeigsL7OpXSZQUZdGNbEwfvZhuDPsgml7rBLsBN&#10;JSdRlEiDJYeFAmvaFJTdT39Gwa7Dbj2Nt+3hfts8rufZ8XKISanRsF/PQXjq/X/43d5rBZNklsDr&#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OtxHjFAAAA3QAA&#10;AA8AAAAAAAAAAAAAAAAAqgIAAGRycy9kb3ducmV2LnhtbFBLBQYAAAAABAAEAPoAAACcAwAAAAA=&#10;">
                  <v:shape id="Freeform 2609" o:spid="_x0000_s1100" style="position:absolute;left:2026;top:6410;width:988;height:2;visibility:visible;mso-wrap-style:square;v-text-anchor:top" coordsize="9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9WosQA&#10;AADdAAAADwAAAGRycy9kb3ducmV2LnhtbESPT4vCMBTE7wt+h/CEva2pBf9Vo6iwsKAeVkWvj+bZ&#10;FpuX0mTb+u2NIOxxmJnfMItVZ0rRUO0KywqGgwgEcWp1wZmC8+n7awrCeWSNpWVS8CAHq2XvY4GJ&#10;ti3/UnP0mQgQdgkqyL2vEildmpNBN7AVcfButjbog6wzqWtsA9yUMo6isTRYcFjIsaJtTun9+GcU&#10;XM2mPbCdnV3j4uHOXvanzWiq1Ge/W89BeOr8f/jd/tEK4vFoAq834Qn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fVqLEAAAA3QAAAA8AAAAAAAAAAAAAAAAAmAIAAGRycy9k&#10;b3ducmV2LnhtbFBLBQYAAAAABAAEAPUAAACJAwAAAAA=&#10;" path="m,l988,e" filled="f" strokeweight=".19836mm">
                    <v:path arrowok="t" o:connecttype="custom" o:connectlocs="0,0;988,0" o:connectangles="0,0"/>
                  </v:shape>
                </v:group>
                <v:group id="Group 2606" o:spid="_x0000_s1101" style="position:absolute;left:2607;top:5204;width:2;height:568" coordorigin="2607,5204" coordsize="2,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fvWRwwAAAN0AAAAP&#10;AAAAAAAAAAAAAAAAAKoCAABkcnMvZG93bnJldi54bWxQSwUGAAAAAAQABAD6AAAAmgMAAAAA&#10;">
                  <v:shape id="Freeform 2607" o:spid="_x0000_s1102" style="position:absolute;left:2607;top:5204;width:2;height:568;visibility:visible;mso-wrap-style:square;v-text-anchor:top" coordsize="2,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uZscA&#10;AADdAAAADwAAAGRycy9kb3ducmV2LnhtbESPQWvCQBSE74X+h+UVeim6UWnU1FVsQSyUHhoDXh/Z&#10;1yQk+zbsbjX6691CocdhZr5hVpvBdOJEzjeWFUzGCQji0uqGKwXFYTdagPABWWNnmRRcyMNmfX+3&#10;wkzbM3/RKQ+ViBD2GSqoQ+gzKX1Zk0E/tj1x9L6tMxiidJXUDs8Rbjo5TZJUGmw4LtTY01tNZZv/&#10;GAX7oSmf7Ow1L3qXXqmYt5/Hj1apx4dh+wIi0BD+w3/td61gmj4v4fdNfAJyf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nbmbHAAAA3QAAAA8AAAAAAAAAAAAAAAAAmAIAAGRy&#10;cy9kb3ducmV2LnhtbFBLBQYAAAAABAAEAPUAAACMAwAAAAA=&#10;" path="m,l,568e" filled="f" strokeweight=".18183mm">
                    <v:path arrowok="t" o:connecttype="custom" o:connectlocs="0,5204;0,5772" o:connectangles="0,0"/>
                  </v:shape>
                </v:group>
                <v:group id="Group 2604" o:spid="_x0000_s1103" style="position:absolute;left:3377;top:5045;width:1030;height:6" coordorigin="3377,5045" coordsize="1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ZDMqwwAAAN0AAAAP&#10;AAAAAAAAAAAAAAAAAKoCAABkcnMvZG93bnJldi54bWxQSwUGAAAAAAQABAD6AAAAmgMAAAAA&#10;">
                  <v:shape id="Freeform 2605" o:spid="_x0000_s1104" style="position:absolute;left:3377;top:5045;width:1030;height:6;visibility:visible;mso-wrap-style:square;v-text-anchor:top" coordsize="1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9GMMcA&#10;AADdAAAADwAAAGRycy9kb3ducmV2LnhtbESPT2vCQBTE70K/w/IKvZmNHkJJXYOEtuilUvXQ3l6z&#10;zyQ0+zZkN3/003cLgsdhZn7DrLLJNGKgztWWFSyiGARxYXXNpYLT8W3+DMJ5ZI2NZVJwIQfZ+mG2&#10;wlTbkT9pOPhSBAi7FBVU3replK6oyKCLbEscvLPtDPogu1LqDscAN41cxnEiDdYcFipsKa+o+D30&#10;RsH+2r/m/fTzberB8Nf7tR937kOpp8dp8wLC0+Tv4Vt7qxUsk2QB/2/CE5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PRjDHAAAA3QAAAA8AAAAAAAAAAAAAAAAAmAIAAGRy&#10;cy9kb3ducmV2LnhtbFBLBQYAAAAABAAEAPUAAACMAwAAAAA=&#10;" path="m1030,l,6e" filled="f" strokeweight=".18183mm">
                    <v:path arrowok="t" o:connecttype="custom" o:connectlocs="1030,5045;0,5051" o:connectangles="0,0"/>
                  </v:shape>
                </v:group>
                <v:group id="Group 2602" o:spid="_x0000_s1105" style="position:absolute;left:6722;top:5972;width:1195;height:999" coordorigin="6722,5972" coordsize="1195,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gjGxgAAAN0A&#10;AAAPAAAAAAAAAAAAAAAAAKoCAABkcnMvZG93bnJldi54bWxQSwUGAAAAAAQABAD6AAAAnQMAAAAA&#10;">
                  <v:shape id="Freeform 2603" o:spid="_x0000_s1106" style="position:absolute;left:6722;top:5972;width:1195;height:999;visibility:visible;mso-wrap-style:square;v-text-anchor:top" coordsize="1195,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HW1ccA&#10;AADdAAAADwAAAGRycy9kb3ducmV2LnhtbESPT2vCQBTE7wW/w/KEXopuGjFImlVEKFhoQG0PPT6y&#10;r0lq9m3IbvPn27uFgsdhZn7DZLvRNKKnztWWFTwvIxDEhdU1lwo+P14XGxDOI2tsLJOCiRzstrOH&#10;DFNtBz5Tf/GlCBB2KSqovG9TKV1RkUG3tC1x8L5tZ9AH2ZVSdzgEuGlkHEWJNFhzWKiwpUNFxfXy&#10;axR8Tfokf/LEntbF+zHfP71FTq+VepyP+xcQnkZ/D/+3j1pBnCQr+HsTnoD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R1tXHAAAA3QAAAA8AAAAAAAAAAAAAAAAAmAIAAGRy&#10;cy9kb3ducmV2LnhtbFBLBQYAAAAABAAEAPUAAACMAwAAAAA=&#10;" path="m,1000r1195,l1195,,,,,1000xe" filled="f" strokeweight=".2645mm">
                    <v:path arrowok="t" o:connecttype="custom" o:connectlocs="0,6972;1195,6972;1195,5972;0,5972;0,6972" o:connectangles="0,0,0,0,0"/>
                  </v:shape>
                </v:group>
                <v:group id="Group 2600" o:spid="_x0000_s1107" style="position:absolute;left:6893;top:5830;width:1196;height:999" coordorigin="6893,5830" coordsize="1196,9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XzUpxgAAAN0A&#10;AAAPAAAAAAAAAAAAAAAAAKoCAABkcnMvZG93bnJldi54bWxQSwUGAAAAAAQABAD6AAAAnQMAAAAA&#10;">
                  <v:shape id="Freeform 2601" o:spid="_x0000_s1108" style="position:absolute;left:6893;top:5830;width:1196;height:999;visibility:visible;mso-wrap-style:square;v-text-anchor:top" coordsize="1196,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k5lcUA&#10;AADdAAAADwAAAGRycy9kb3ducmV2LnhtbESPQWvCQBSE70L/w/KEXkQ3tRgkukobCBR6UkvB22P3&#10;mQSzb9PdbUz/fVco9DjMzDfMdj/aTgzkQ+tYwdMiA0GsnWm5VvBxquZrECEiG+wck4IfCrDfPUy2&#10;WBh34wMNx1iLBOFQoIImxr6QMuiGLIaF64mTd3HeYkzS19J4vCW47eQyy3JpseW00GBPZUP6evy2&#10;Cmp95mpWlvqZhk/pbXV+/XpfKfU4HV82ICKN8T/8134zCpZ5voL7m/QE5O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eTmVxQAAAN0AAAAPAAAAAAAAAAAAAAAAAJgCAABkcnMv&#10;ZG93bnJldi54bWxQSwUGAAAAAAQABAD1AAAAigMAAAAA&#10;" path="m,142r1024,l1024,999r172,l1196,,,,,142e" filled="f" strokeweight=".2645mm">
                    <v:path arrowok="t" o:connecttype="custom" o:connectlocs="0,5972;1024,5972;1024,6829;1196,6829;1196,5830;0,5830;0,5972" o:connectangles="0,0,0,0,0,0,0"/>
                  </v:shape>
                </v:group>
                <v:group id="Group 2598" o:spid="_x0000_s1109" style="position:absolute;left:6836;top:6467;width:969;height:2" coordorigin="6836,6467" coordsize="9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EOxcUAAADdAAAADwAAAGRycy9kb3ducmV2LnhtbESPQYvCMBSE7wv+h/AE&#10;b2taZYtUo4ioeJCFVUG8PZpnW2xeShPb+u/NwsIeh5n5hlmselOJlhpXWlYQjyMQxJnVJecKLufd&#10;5wyE88gaK8uk4EUOVsvBxwJTbTv+ofbkcxEg7FJUUHhfp1K6rCCDbmxr4uDdbWPQB9nkUjfYBbip&#10;5CSKEmmw5LBQYE2bgrLH6WkU7Dvs1tN42x4f983rdv76vh5jUmo07NdzEJ56/x/+ax+0gkmS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3BDsXFAAAA3QAA&#10;AA8AAAAAAAAAAAAAAAAAqgIAAGRycy9kb3ducmV2LnhtbFBLBQYAAAAABAAEAPoAAACcAwAAAAA=&#10;">
                  <v:shape id="Freeform 2599" o:spid="_x0000_s1110" style="position:absolute;left:6836;top:6467;width:969;height:2;visibility:visible;mso-wrap-style:square;v-text-anchor:top" coordsize="9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JtbsYA&#10;AADdAAAADwAAAGRycy9kb3ducmV2LnhtbESPQWvCQBSE70L/w/IEb7qrYNTUVaQiFNqDiV68PbLP&#10;JDT7NmRXTfvru4WCx2FmvmHW29424k6drx1rmE4UCOLCmZpLDefTYbwE4QOywcYxafgmD9vNy2CN&#10;qXEPzuieh1JECPsUNVQhtKmUvqjIop+4ljh6V9dZDFF2pTQdPiLcNnKmVCIt1hwXKmzpraLiK79Z&#10;Datztr+6+Q+pz+x4wY9yvlOri9ajYb97BRGoD8/wf/vdaJglyQL+3sQn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JtbsYAAADdAAAADwAAAAAAAAAAAAAAAACYAgAAZHJz&#10;L2Rvd25yZXYueG1sUEsFBgAAAAAEAAQA9QAAAIsDAAAAAA==&#10;" path="m,l969,e" filled="f" strokeweight=".19836mm">
                    <v:path arrowok="t" o:connecttype="custom" o:connectlocs="0,0;969,0" o:connectangles="0,0"/>
                  </v:shape>
                </v:group>
                <v:group id="Group 2596" o:spid="_x0000_s1111" style="position:absolute;left:6283;top:3861;width:176;height:117" coordorigin="6283,3861" coordsize="176,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Ej8swwAAAN0AAAAP&#10;AAAAAAAAAAAAAAAAAKoCAABkcnMvZG93bnJldi54bWxQSwUGAAAAAAQABAD6AAAAmgMAAAAA&#10;">
                  <v:shape id="Freeform 2597" o:spid="_x0000_s1112" style="position:absolute;left:6283;top:3861;width:176;height:117;visibility:visible;mso-wrap-style:square;v-text-anchor:top" coordsize="176,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MwGsMA&#10;AADdAAAADwAAAGRycy9kb3ducmV2LnhtbESPQUvDQBSE70L/w/IEb3ZjlKBpt6UKhdKbUe/P7GsS&#10;zb4Nu69N8u9dQfA4zHwzzHo7uV5dKMTOs4G7ZQaKuPa248bA+9v+9hFUFGSLvWcyMFOE7WZxtcbS&#10;+pFf6VJJo1IJxxINtCJDqXWsW3IYl34gTt7JB4eSZGi0DTimctfrPMsK7bDjtNDiQC8t1d/V2RnI&#10;q/vRHefi8Jk/P3zJUeaPkHfG3FxPuxUooUn+w3/0wSauKJ7g9016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MwGsMAAADdAAAADwAAAAAAAAAAAAAAAACYAgAAZHJzL2Rv&#10;d25yZXYueG1sUEsFBgAAAAAEAAQA9QAAAIgDAAAAAA==&#10;" path="m,118l176,46,35,e" filled="f" strokeweight=".18183mm">
                    <v:path arrowok="t" o:connecttype="custom" o:connectlocs="0,3979;176,3907;35,3861" o:connectangles="0,0,0"/>
                  </v:shape>
                </v:group>
                <v:group id="Group 2594" o:spid="_x0000_s1113" style="position:absolute;left:5030;top:3977;width:2281;height:915" coordorigin="5030,3977" coordsize="2281,9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l98QAAADdAAAADwAAAGRycy9kb3ducmV2LnhtbERPy2qDQBTdF/IPww10&#10;14wamhSbMQRJShehkAeU7i7OjYrOHXEmav6+syh0eTjvzXYyrRiod7VlBfEiAkFcWF1zqeB6Oby8&#10;gXAeWWNrmRQ8yME2mz1tMNV25BMNZ1+KEMIuRQWV910qpSsqMugWtiMO3M32Bn2AfSl1j2MIN61M&#10;omglDdYcGirsKK+oaM53o+BjxHG3jPfDsbnlj5/L69f3MSalnufT7h2Ep8n/i//cn1pBslqH/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2l98QAAADdAAAA&#10;DwAAAAAAAAAAAAAAAACqAgAAZHJzL2Rvd25yZXYueG1sUEsFBgAAAAAEAAQA+gAAAJsDAAAAAA==&#10;">
                  <v:shape id="Freeform 2595" o:spid="_x0000_s1114" style="position:absolute;left:5030;top:3977;width:2281;height:915;visibility:visible;mso-wrap-style:square;v-text-anchor:top" coordsize="22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4ngsMA&#10;AADdAAAADwAAAGRycy9kb3ducmV2LnhtbESP0YrCMBRE34X9h3AX9k1TZa1ajbIIQgURdPcDLs21&#10;LTY32SZq/XsjCD4OM3OGWaw604grtb62rGA4SEAQF1bXXCr4+930pyB8QNbYWCYFd/KwWn70Fphp&#10;e+MDXY+hFBHCPkMFVQguk9IXFRn0A+uIo3eyrcEQZVtK3eItwk0jR0mSSoM1x4UKHa0rKs7Hi1Gw&#10;5V2dr7//jcvTWXHYn7duzE6pr8/uZw4iUBfe4Vc71wpG6WQIzzfxCc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4ngsMAAADdAAAADwAAAAAAAAAAAAAAAACYAgAAZHJzL2Rv&#10;d25yZXYueG1sUEsFBgAAAAAEAAQA9QAAAIgDAAAAAA==&#10;" path="m,914l2281,e" filled="f" strokeweight=".18183mm">
                    <v:path arrowok="t" o:connecttype="custom" o:connectlocs="0,4891;2281,3977" o:connectangles="0,0"/>
                  </v:shape>
                </v:group>
                <v:group id="Group 2592" o:spid="_x0000_s1115" style="position:absolute;left:8575;top:3663;width:1858;height:306" coordorigin="8575,3663" coordsize="1858,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yOeG8YAAADdAAAADwAAAGRycy9kb3ducmV2LnhtbESPQWvCQBSE74L/YXmC&#10;t7pJpFaiq4hY8SCFqiDeHtlnEsy+DdltEv99t1DwOMzMN8xy3ZtKtNS40rKCeBKBIM6sLjlXcDl/&#10;vs1BOI+ssbJMCp7kYL0aDpaYatvxN7Unn4sAYZeigsL7OpXSZQUZdBNbEwfvbhuDPsgml7rBLsBN&#10;JZMomkmDJYeFAmvaFpQ9Tj9Gwb7DbjONd+3xcd8+b+f3r+sxJqXGo36zAOGp96/wf/ugFSSzjwT+&#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I54bxgAAAN0A&#10;AAAPAAAAAAAAAAAAAAAAAKoCAABkcnMvZG93bnJldi54bWxQSwUGAAAAAAQABAD6AAAAnQMAAAAA&#10;">
                  <v:shape id="Freeform 2593" o:spid="_x0000_s1116" style="position:absolute;left:8575;top:3663;width:1858;height:306;visibility:visible;mso-wrap-style:square;v-text-anchor:top" coordsize="1858,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NrF8YA&#10;AADdAAAADwAAAGRycy9kb3ducmV2LnhtbESPQWsCMRSE74L/ITzBS6lZV7B1axQRhR6kUFvo9bl5&#10;TZZuXpZNVrf/3giCx2FmvmGW697V4kxtqDwrmE4yEMSl1xUbBd9f++dXECEia6w9k4J/CrBeDQdL&#10;LLS/8Cedj9GIBOFQoAIbY1NIGUpLDsPEN8TJ+/Wtw5hka6Ru8ZLgrpZ5ls2lw4rTgsWGtpbKv2Pn&#10;FPx8nFw3tWaXLw4n2ZmneNh0C6XGo37zBiJSHx/he/tdK8jnLzO4vUlP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NrF8YAAADdAAAADwAAAAAAAAAAAAAAAACYAgAAZHJz&#10;L2Rvd25yZXYueG1sUEsFBgAAAAAEAAQA9QAAAIsDAAAAAA==&#10;" path="m,306r1859,l1859,,,,,306xe" filled="f" strokeweight=".2645mm">
                    <v:path arrowok="t" o:connecttype="custom" o:connectlocs="0,3969;1859,3969;1859,3663;0,3663;0,3969" o:connectangles="0,0,0,0,0"/>
                  </v:shape>
                </v:group>
                <v:group id="Group 2590" o:spid="_x0000_s1117" style="position:absolute;left:8597;top:3883;width:1816;height:2" coordorigin="8597,3883" coordsize="18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4aj9McAAADdAAAADwAAAGRycy9kb3ducmV2LnhtbESPT2vCQBTE7wW/w/KE&#10;3nQT26pEVxHR0oMI/gHx9sg+k2D2bciuSfz23YLQ4zAzv2Hmy86UoqHaFZYVxMMIBHFqdcGZgvNp&#10;O5iCcB5ZY2mZFDzJwXLRe5tjom3LB2qOPhMBwi5BBbn3VSKlS3My6Ia2Ig7ezdYGfZB1JnWNbYCb&#10;Uo6iaCwNFhwWcqxonVN6Pz6Mgu8W29VHvGl299v6eT197S+7mJR673erGQhPnf8Pv9o/WsFoPPmE&#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4aj9McAAADd&#10;AAAADwAAAAAAAAAAAAAAAACqAgAAZHJzL2Rvd25yZXYueG1sUEsFBgAAAAAEAAQA+gAAAJ4DAAAA&#10;AA==&#10;">
                  <v:shape id="Freeform 2591" o:spid="_x0000_s1118" style="position:absolute;left:8597;top:3883;width:1816;height:2;visibility:visible;mso-wrap-style:square;v-text-anchor:top" coordsize="18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uIsQA&#10;AADdAAAADwAAAGRycy9kb3ducmV2LnhtbESPQWvCQBSE74X+h+UVeqsvVbQlukpRpEJPjYVeH9ln&#10;sph9G7Mbjf/eFQo9DjPzDbNYDa5RZ+6C9aLhdZSBYim9sVJp+NlvX95BhUhiqPHCGq4cYLV8fFhQ&#10;bvxFvvlcxEoliIScNNQxtjliKGt2FEa+ZUnewXeOYpJdhaajS4K7BsdZNkNHVtJCTS2vay6PRe80&#10;FJsJ7iZH9yvlCfHr0/Ziqdf6+Wn4mIOKPMT/8F97ZzSMZ29TuL9JTw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f7iLEAAAA3QAAAA8AAAAAAAAAAAAAAAAAmAIAAGRycy9k&#10;b3ducmV2LnhtbFBLBQYAAAAABAAEAPUAAACJAwAAAAA=&#10;" path="m,l1816,e" filled="f" strokeweight=".19836mm">
                    <v:path arrowok="t" o:connecttype="custom" o:connectlocs="0,0;1816,0" o:connectangles="0,0"/>
                  </v:shape>
                </v:group>
                <v:group id="Group 2588" o:spid="_x0000_s1119" style="position:absolute;left:7881;top:3816;width:694;height:8" coordorigin="7881,3816" coordsize="69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iYGMYAAADdAAAADwAAAGRycy9kb3ducmV2LnhtbESPQWvCQBSE74L/YXkF&#10;b3UTxbSkriJixYMUqgXx9sg+k2D2bchuk/jvXUHwOMzMN8x82ZtKtNS40rKCeByBIM6sLjlX8Hf8&#10;fv8E4TyyxsoyKbiRg+ViOJhjqm3Hv9QefC4ChF2KCgrv61RKlxVk0I1tTRy8i20M+iCbXOoGuwA3&#10;lZxEUSINlhwWCqxpXVB2PfwbBdsOu9U03rT762V9Ox9nP6d9TEqN3vrVFwhPvX+Fn+2dVjBJPh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GJgYxgAAAN0A&#10;AAAPAAAAAAAAAAAAAAAAAKoCAABkcnMvZG93bnJldi54bWxQSwUGAAAAAAQABAD6AAAAnQMAAAAA&#10;">
                  <v:shape id="Freeform 2589" o:spid="_x0000_s1120" style="position:absolute;left:7881;top:3816;width:694;height:8;visibility:visible;mso-wrap-style:square;v-text-anchor:top" coordsize="69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nZTMQA&#10;AADdAAAADwAAAGRycy9kb3ducmV2LnhtbESPS4sCMRCE74L/IbTgTTN68DEaRZRFLyLrA6/NpJ0Z&#10;nHSGJKuz++uNsOCxqKqvqPmyMZV4kPOlZQWDfgKCOLO65FzB+fTVm4DwAVljZZkU/JKH5aLdmmOq&#10;7ZO/6XEMuYgQ9ikqKEKoUyl9VpBB37c1cfRu1hkMUbpcaofPCDeVHCbJSBosOS4UWNO6oOx+/DEK&#10;pvW1CTxw9rDly27vJpvEXv+U6naa1QxEoCZ8wv/tnVYwHI3H8H4Tn4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2UzEAAAA3QAAAA8AAAAAAAAAAAAAAAAAmAIAAGRycy9k&#10;b3ducmV2LnhtbFBLBQYAAAAABAAEAPUAAACJAwAAAAA=&#10;" path="m,8l694,e" filled="f" strokeweight=".18183mm">
                    <v:path arrowok="t" o:connecttype="custom" o:connectlocs="0,3824;694,3816" o:connectangles="0,0"/>
                  </v:shape>
                </v:group>
                <v:group id="Group 2586" o:spid="_x0000_s1121" style="position:absolute;left:2397;top:3696;width:1140;height:306" coordorigin="2397,3696" coordsize="114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up8cQAAADdAAAADwAAAGRycy9kb3ducmV2LnhtbERPy2qDQBTdF/IPww10&#10;14wamhSbMQRJShehkAeU7i7OjYrOHXEmav6+syh0eTjvzXYyrRiod7VlBfEiAkFcWF1zqeB6Oby8&#10;gXAeWWNrmRQ8yME2mz1tMNV25BMNZ1+KEMIuRQWV910qpSsqMugWtiMO3M32Bn2AfSl1j2MIN61M&#10;omglDdYcGirsKK+oaM53o+BjxHG3jPfDsbnlj5/L69f3MSalnufT7h2Ep8n/i//cn1pBslqHu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sup8cQAAADdAAAA&#10;DwAAAAAAAAAAAAAAAACqAgAAZHJzL2Rvd25yZXYueG1sUEsFBgAAAAAEAAQA+gAAAJsDAAAAAA==&#10;">
                  <v:shape id="Freeform 2587" o:spid="_x0000_s1122" style="position:absolute;left:2397;top:3696;width:1140;height:306;visibility:visible;mso-wrap-style:square;v-text-anchor:top" coordsize="114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DdQsIA&#10;AADdAAAADwAAAGRycy9kb3ducmV2LnhtbESP0YrCMBRE3wX/IdwFX0TTFVG321QWUfTV6gdcmrtt&#10;sbmpTaz1740g+DjMzBkmWfemFh21rrKs4HsagSDOra64UHA+7SYrEM4ja6wtk4IHOVinw0GCsbZ3&#10;PlKX+UIECLsYFZTeN7GULi/JoJvahjh4/7Y16INsC6lbvAe4qeUsihbSYMVhocSGNiXll+xmFKy6&#10;w/bqbt1ebvbZ+MJaL2nulRp99X+/IDz1/hN+tw9awWyx/IHXm/AEZPo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MN1CwgAAAN0AAAAPAAAAAAAAAAAAAAAAAJgCAABkcnMvZG93&#10;bnJldi54bWxQSwUGAAAAAAQABAD1AAAAhwMAAAAA&#10;" path="m,306r1140,l1140,,,,,306xe" filled="f" strokeweight=".2645mm">
                    <v:path arrowok="t" o:connecttype="custom" o:connectlocs="0,4002;1140,4002;1140,3696;0,3696;0,4002" o:connectangles="0,0,0,0,0"/>
                  </v:shape>
                </v:group>
                <v:group id="Group 2584" o:spid="_x0000_s1123" style="position:absolute;left:2426;top:3916;width:1082;height:2" coordorigin="2426,3916" coordsize="10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jV0MMAAADdAAAADwAAAGRycy9kb3ducmV2LnhtbERPy4rCMBTdC/5DuII7&#10;TeugSDUVEWdwIQM+YJjdpbm2pc1NaTJt/XuzGHB5OO/tbjC16Kh1pWUF8TwCQZxZXXKu4H77nK1B&#10;OI+ssbZMCp7kYJeOR1tMtO35Qt3V5yKEsEtQQeF9k0jpsoIMurltiAP3sK1BH2CbS91iH8JNLRdR&#10;tJIGSw4NBTZ0KCirrn9GwVeP/f4jPnbn6nF4/t6W3z/nmJSaTob9BoSnwb/F/+6TVrBYrcP+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aNXQwwAAAN0AAAAP&#10;AAAAAAAAAAAAAAAAAKoCAABkcnMvZG93bnJldi54bWxQSwUGAAAAAAQABAD6AAAAmgMAAAAA&#10;">
                  <v:shape id="Freeform 2585" o:spid="_x0000_s1124" style="position:absolute;left:2426;top:3916;width:1082;height:2;visibility:visible;mso-wrap-style:square;v-text-anchor:top" coordsize="10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XeoMYA&#10;AADdAAAADwAAAGRycy9kb3ducmV2LnhtbESPzWrDMBCE74W+g9hCbo2cHFLjRjZNIMG5FOIW2uNi&#10;bW1Ta2UsxT95+ihQ6HGYmW+YbTaZVgzUu8aygtUyAkFcWt1wpeDz4/Acg3AeWWNrmRTM5CBLHx+2&#10;mGg78pmGwlciQNglqKD2vkukdGVNBt3SdsTB+7G9QR9kX0nd4xjgppXrKNpIgw2HhRo72tdU/hYX&#10;o8B+f+W7l/dd5+WVo1OuZ26Ps1KLp+ntFYSnyf+H/9q5VrDexCu4vwlPQK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ZXeoMYAAADdAAAADwAAAAAAAAAAAAAAAACYAgAAZHJz&#10;L2Rvd25yZXYueG1sUEsFBgAAAAAEAAQA9QAAAIsDAAAAAA==&#10;" path="m,l1082,e" filled="f" strokeweight=".19836mm">
                    <v:path arrowok="t" o:connecttype="custom" o:connectlocs="0,0;1082,0" o:connectangles="0,0"/>
                  </v:shape>
                </v:group>
                <v:group id="Group 2582" o:spid="_x0000_s1125" style="position:absolute;left:2954;top:2948;width:13;height:748" coordorigin="2954,2948" coordsize="13,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buPMUAAADdAAAADwAAAGRycy9kb3ducmV2LnhtbESPQYvCMBSE7wv+h/AE&#10;b2vayopUo4ioeBBhdWHx9miebbF5KU1s6783C8Ieh5n5hlmselOJlhpXWlYQjyMQxJnVJecKfi67&#10;zxkI55E1VpZJwZMcrJaDjwWm2nb8Te3Z5yJA2KWooPC+TqV0WUEG3djWxMG72cagD7LJpW6wC3BT&#10;ySSKptJgyWGhwJo2BWX388Mo2HfYrSfxtj3eb5vn9fJ1+j3GpNRo2K/nIDz1/j/8bh+0gmQ6S+D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L27jzFAAAA3QAA&#10;AA8AAAAAAAAAAAAAAAAAqgIAAGRycy9kb3ducmV2LnhtbFBLBQYAAAAABAAEAPoAAACcAwAAAAA=&#10;">
                  <v:shape id="Freeform 2583" o:spid="_x0000_s1126" style="position:absolute;left:2954;top:2948;width:13;height:748;visibility:visible;mso-wrap-style:square;v-text-anchor:top" coordsize="13,7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o1z8YA&#10;AADdAAAADwAAAGRycy9kb3ducmV2LnhtbESPT2vCQBTE7wW/w/IEb3UTQ6xEV9GCtJcijX/Oj+wz&#10;CWbfht2tpt++Wyj0OMzMb5jVZjCduJPzrWUF6TQBQVxZ3XKt4HTcPy9A+ICssbNMCr7Jw2Y9elph&#10;oe2DP+lehlpECPsCFTQh9IWUvmrIoJ/anjh6V+sMhihdLbXDR4SbTs6SZC4NthwXGuzptaHqVn4Z&#10;BedD+ZJ9uCTdZQNdMH3LD/k1V2oyHrZLEIGG8B/+a79rBbP5IoPfN/EJ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o1z8YAAADdAAAADwAAAAAAAAAAAAAAAACYAgAAZHJz&#10;L2Rvd25yZXYueG1sUEsFBgAAAAAEAAQA9QAAAIsDAAAAAA==&#10;" path="m,l13,748e" filled="f" strokeweight=".18183mm">
                    <v:path arrowok="t" o:connecttype="custom" o:connectlocs="0,2948;13,3696" o:connectangles="0,0"/>
                  </v:shape>
                </v:group>
                <v:group id="Group 2580" o:spid="_x0000_s1127" style="position:absolute;left:3282;top:2304;width:95;height:83" coordorigin="3282,2304"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lPT08YAAADdAAAADwAAAGRycy9kb3ducmV2LnhtbESPT4vCMBTE7wt+h/AE&#10;b2ta3RWpRhFxxYMs+AfE26N5tsXmpTTZtn77jSB4HGbmN8x82ZlSNFS7wrKCeBiBIE6tLjhTcD79&#10;fE5BOI+ssbRMCh7kYLnofcwx0bblAzVHn4kAYZeggtz7KpHSpTkZdENbEQfvZmuDPsg6k7rGNsBN&#10;KUdRNJEGCw4LOVa0zim9H/+Mgm2L7Wocb5r9/bZ+XE/fv5d9TEoN+t1qBsJT59/hV3unFYwm0y9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U9PTxgAAAN0A&#10;AAAPAAAAAAAAAAAAAAAAAKoCAABkcnMvZG93bnJldi54bWxQSwUGAAAAAAQABAD6AAAAnQMAAAAA&#10;">
                  <v:shape id="Freeform 2581" o:spid="_x0000_s1128" style="position:absolute;left:3282;top:2304;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AkTccA&#10;AADdAAAADwAAAGRycy9kb3ducmV2LnhtbESPT2vCQBTE74V+h+UVvNWNgiGmrtJWAgr24B/aHh/Z&#10;12xI9m3Irhq/fbdQ8DjMzG+YxWqwrbhQ72vHCibjBARx6XTNlYLTsXjOQPiArLF1TApu5GG1fHxY&#10;YK7dlfd0OYRKRAj7HBWYELpcSl8asujHriOO3o/rLYYo+0rqHq8Rbls5TZJUWqw5Lhjs6N1Q2RzO&#10;VkFznGXpVzH/2L1NPr/XVJzMdtcoNXoaXl9ABBrCPfzf3mgF0zSbwd+b+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wJE3HAAAA3QAAAA8AAAAAAAAAAAAAAAAAmAIAAGRy&#10;cy9kb3ducmV2LnhtbFBLBQYAAAAABAAEAPUAAACMAwAAAAA=&#10;" path="m95,l,1,49,83,95,e" fillcolor="black" stroked="f">
                    <v:path arrowok="t" o:connecttype="custom" o:connectlocs="95,2304;0,2305;49,2387;95,2304" o:connectangles="0,0,0,0"/>
                  </v:shape>
                </v:group>
                <v:group id="Group 2578" o:spid="_x0000_s1129" style="position:absolute;left:3282;top:2304;width:95;height:83" coordorigin="3282,2304" coordsize="9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zeg/xgAAAN0A&#10;AAAPAAAAAAAAAAAAAAAAAKoCAABkcnMvZG93bnJldi54bWxQSwUGAAAAAAQABAD6AAAAnQMAAAAA&#10;">
                  <v:shape id="Freeform 2579" o:spid="_x0000_s1130" style="position:absolute;left:3282;top:2304;width:95;height:83;visibility:visible;mso-wrap-style:square;v-text-anchor:top" coordsize="9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KXMsYA&#10;AADdAAAADwAAAGRycy9kb3ducmV2LnhtbESPQWvCQBSE74X+h+UJ3urGgGlIXSUUCi14qVp6fWaf&#10;SWz2bdjdmthf7wpCj8PMfMMs16PpxJmcby0rmM8SEMSV1S3XCva7t6cchA/IGjvLpOBCHtarx4cl&#10;FtoO/EnnbahFhLAvUEETQl9I6auGDPqZ7Ymjd7TOYIjS1VI7HCLcdDJNkkwabDkuNNjTa0PVz/bX&#10;KNgc/NehO33kZZIO5bc7ZX/HRabUdDKWLyACjeE/fG+/awVplj/D7U18AnJ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YKXMsYAAADdAAAADwAAAAAAAAAAAAAAAACYAgAAZHJz&#10;L2Rvd25yZXYueG1sUEsFBgAAAAAEAAQA9QAAAIsDAAAAAA==&#10;" path="m49,83l,1,95,,49,83e" filled="f" strokeweight=".2645mm">
                    <v:path arrowok="t" o:connecttype="custom" o:connectlocs="49,2387;0,2305;95,2304;49,2387" o:connectangles="0,0,0,0"/>
                  </v:shape>
                </v:group>
                <v:group id="Group 2576" o:spid="_x0000_s1131" style="position:absolute;left:3282;top:2305;width:49;height:82" coordorigin="3282,2305" coordsize="4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HtnWwwAAAN0AAAAP&#10;AAAAAAAAAAAAAAAAAKoCAABkcnMvZG93bnJldi54bWxQSwUGAAAAAAQABAD6AAAAmgMAAAAA&#10;">
                  <v:shape id="Freeform 2577" o:spid="_x0000_s1132" style="position:absolute;left:3282;top:2305;width:49;height:82;visibility:visible;mso-wrap-style:square;v-text-anchor:top" coordsize="4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9BXMcA&#10;AADdAAAADwAAAGRycy9kb3ducmV2LnhtbESPQWvCQBSE7wX/w/KEXopu6kFjzEbaQqteFG3B6zP7&#10;TKLZtyG7jem/7xYKHoeZ+YZJl72pRUetqywreB5HIIhzqysuFHx9vo9iEM4ja6wtk4IfcrDMBg8p&#10;JtreeE/dwRciQNglqKD0vkmkdHlJBt3YNsTBO9vWoA+yLaRu8RbgppaTKJpKgxWHhRIbeispvx6+&#10;jYLVa/y038x01803BW4/djN3vJyUehz2LwsQnnp/D/+311rBZBrP4e9NeAIy+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PQVzHAAAA3QAAAA8AAAAAAAAAAAAAAAAAmAIAAGRy&#10;cy9kb3ducmV2LnhtbFBLBQYAAAAABAAEAPUAAACMAwAAAAA=&#10;" path="m,l49,82e" filled="f" strokeweight=".2645mm">
                    <v:path arrowok="t" o:connecttype="custom" o:connectlocs="0,2305;49,2387" o:connectangles="0,0"/>
                  </v:shape>
                </v:group>
                <v:group id="Group 2574" o:spid="_x0000_s1133" style="position:absolute;left:3327;top:2172;width:3;height:132" coordorigin="3327,2172" coordsize="3,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LFDDcQAAADdAAAADwAAAGRycy9kb3ducmV2LnhtbERPy2qDQBTdF/IPww10&#10;14waGlKbMQRJShehkAeU7i7OjYrOHXEmav6+syh0eTjvzXYyrRiod7VlBfEiAkFcWF1zqeB6Obys&#10;QTiPrLG1TAoe5GCbzZ42mGo78omGsy9FCGGXooLK+y6V0hUVGXQL2xEH7mZ7gz7AvpS6xzGEm1Ym&#10;UbSSBmsODRV2lFdUNOe7UfAx4rhbxvvh2Nzyx8/l9ev7GJNSz/Np9w7C0+T/xX/uT60gWb2F/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LFDDcQAAADdAAAA&#10;DwAAAAAAAAAAAAAAAACqAgAAZHJzL2Rvd25yZXYueG1sUEsFBgAAAAAEAAQA+gAAAJsDAAAAAA==&#10;">
                  <v:shape id="Freeform 2575" o:spid="_x0000_s1134" style="position:absolute;left:3327;top:2172;width:3;height:132;visibility:visible;mso-wrap-style:square;v-text-anchor:top" coordsize="3,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0v8QA&#10;AADdAAAADwAAAGRycy9kb3ducmV2LnhtbESPQWsCMRSE70L/Q3iCN03cw1K3RhGp0EMPanvp7bF5&#10;TRY3L8sm1fTfG6HQ4zAz3zDrbfa9uNIYu8AalgsFgrgNpmOr4fPjMH8GEROywT4wafilCNvN02SN&#10;jQk3PtH1nKwoEI4NanApDY2UsXXkMS7CQFy87zB6TEWOVpoRbwXue1kpVUuPHZcFhwPtHbWX84/X&#10;kFX91e5ebe0OlTXHd7XKp33SejbNuxcQiXL6D/+134yGql4t4fGmPAG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otL/EAAAA3QAAAA8AAAAAAAAAAAAAAAAAmAIAAGRycy9k&#10;b3ducmV2LnhtbFBLBQYAAAAABAAEAPUAAACJAwAAAAA=&#10;" path="m3,132l,e" filled="f" strokeweight=".18183mm">
                    <v:path arrowok="t" o:connecttype="custom" o:connectlocs="3,2304;0,2172" o:connectangles="0,0"/>
                  </v:shape>
                </v:group>
                <v:group id="Group 2572" o:spid="_x0000_s1135" style="position:absolute;left:8160;top:5371;width:83;height:95" coordorigin="8160,5371" coordsize="8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y944cYAAADdAAAADwAAAGRycy9kb3ducmV2LnhtbESPQWvCQBSE74L/YXmC&#10;t7pJpFKjq4hY8SCFqiDeHtlnEsy+DdltEv99t1DwOMzMN8xy3ZtKtNS40rKCeBKBIM6sLjlXcDl/&#10;vn2AcB5ZY2WZFDzJwXo1HCwx1bbjb2pPPhcBwi5FBYX3dSqlywoy6Ca2Jg7e3TYGfZBNLnWDXYCb&#10;SiZRNJMGSw4LBda0LSh7nH6Mgn2H3WYa79rj47593s7vX9djTEqNR/1mAcJT71/h//ZBK0hm8wT+&#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L3jhxgAAAN0A&#10;AAAPAAAAAAAAAAAAAAAAAKoCAABkcnMvZG93bnJldi54bWxQSwUGAAAAAAQABAD6AAAAnQMAAAAA&#10;">
                  <v:shape id="Freeform 2573" o:spid="_x0000_s1136" style="position:absolute;left:8160;top:5371;width:83;height:95;visibility:visible;mso-wrap-style:square;v-text-anchor:top" coordsize="8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FF8sYA&#10;AADdAAAADwAAAGRycy9kb3ducmV2LnhtbESPW2sCMRSE34X+h3AKfRHNqiB2a5QiFKQv4gWpb6eb&#10;sxe6OQmbdHf990YQfBxm5htmue5NLVpqfGVZwWScgCDOrK64UHA6fo0WIHxA1lhbJgVX8rBevQyW&#10;mGrb8Z7aQyhEhLBPUUEZgkul9FlJBv3YOuLo5bYxGKJsCqkb7CLc1HKaJHNpsOK4UKKjTUnZ3+Hf&#10;KNjms+rne+h2p7bzrfs95yG57JR6e+0/P0AE6sMz/GhvtYLp/H0G9zfxCc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iFF8sYAAADdAAAADwAAAAAAAAAAAAAAAACYAgAAZHJz&#10;L2Rvd25yZXYueG1sUEsFBgAAAAAEAAQA9QAAAIsDAAAAAA==&#10;" path="m81,l,50,83,95,81,e" fillcolor="black" stroked="f">
                    <v:path arrowok="t" o:connecttype="custom" o:connectlocs="81,5371;0,5421;83,5466;81,5371" o:connectangles="0,0,0,0"/>
                  </v:shape>
                </v:group>
                <v:group id="Group 2570" o:spid="_x0000_s1137" style="position:absolute;left:8160;top:5371;width:83;height:95" coordorigin="8160,5371" coordsize="8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4pFDscAAADdAAAADwAAAGRycy9kb3ducmV2LnhtbESPT2vCQBTE7wW/w/KE&#10;3nQT24pGVxHR0oMI/gHx9sg+k2D2bciuSfz23YLQ4zAzv2Hmy86UoqHaFZYVxMMIBHFqdcGZgvNp&#10;O5iAcB5ZY2mZFDzJwXLRe5tjom3LB2qOPhMBwi5BBbn3VSKlS3My6Ia2Ig7ezdYGfZB1JnWNbYCb&#10;Uo6iaCwNFhwWcqxonVN6Pz6Mgu8W29VHvGl299v6eT197S+7mJR673erGQhPnf8Pv9o/WsFoPP2E&#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4pFDscAAADd&#10;AAAADwAAAAAAAAAAAAAAAACqAgAAZHJzL2Rvd25yZXYueG1sUEsFBgAAAAAEAAQA+gAAAJ4DAAAA&#10;AA==&#10;">
                  <v:shape id="Freeform 2571" o:spid="_x0000_s1138" style="position:absolute;left:8160;top:5371;width:83;height:95;visibility:visible;mso-wrap-style:square;v-text-anchor:top" coordsize="8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QZn8QA&#10;AADdAAAADwAAAGRycy9kb3ducmV2LnhtbESP0WrCQBRE3wv+w3IF3+pGqaFGVwkFUfpkUz/gmr1m&#10;g9m7Mbtq/Hu3IPRxmJkzzHLd20bcqPO1YwWTcQKCuHS65krB4Xfz/gnCB2SNjWNS8CAP69XgbYmZ&#10;dnf+oVsRKhEh7DNUYEJoMyl9aciiH7uWOHon11kMUXaV1B3eI9w2cpokqbRYc1ww2NKXofJcXK2C&#10;Y272k02RzgJd8o8rH7ZOf2+VGg37fAEiUB/+w6/2TiuYpvMZ/L2JT0C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0GZ/EAAAA3QAAAA8AAAAAAAAAAAAAAAAAmAIAAGRycy9k&#10;b3ducmV2LnhtbFBLBQYAAAAABAAEAPUAAACJAwAAAAA=&#10;" path="m,50l81,r2,95l,50e" filled="f" strokeweight=".2645mm">
                    <v:path arrowok="t" o:connecttype="custom" o:connectlocs="0,5421;81,5371;83,5466;0,5421" o:connectangles="0,0,0,0"/>
                  </v:shape>
                </v:group>
                <v:group id="Group 2568" o:spid="_x0000_s1139" style="position:absolute;left:8160;top:5371;width:81;height:50" coordorigin="8160,5371" coordsize="8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R+4sYAAADdAAAADwAAAGRycy9kb3ducmV2LnhtbESPQWvCQBSE74L/YXkF&#10;b3UTxdCmriJixYMUqgXx9sg+k2D2bchuk/jvXUHwOMzMN8x82ZtKtNS40rKCeByBIM6sLjlX8Hf8&#10;fv8A4TyyxsoyKbiRg+ViOJhjqm3Hv9QefC4ChF2KCgrv61RKlxVk0I1tTRy8i20M+iCbXOoGuwA3&#10;lZxEUSINlhwWCqxpXVB2PfwbBdsOu9U03rT762V9Ox9nP6d9TEqN3vrVFwhPvX+Fn+2dVjBJPhN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FH7ixgAAAN0A&#10;AAAPAAAAAAAAAAAAAAAAAKoCAABkcnMvZG93bnJldi54bWxQSwUGAAAAAAQABAD6AAAAnQMAAAAA&#10;">
                  <v:shape id="Freeform 2569" o:spid="_x0000_s1140" style="position:absolute;left:8160;top:5371;width:81;height:50;visibility:visible;mso-wrap-style:square;v-text-anchor:top" coordsize="8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HJX8cA&#10;AADdAAAADwAAAGRycy9kb3ducmV2LnhtbESPQWvCQBSE7wX/w/IEL0U39WBN6ioitQhWS1V6fmSf&#10;STD7Nuxuk/jvu4VCj8PMfMMsVr2pRUvOV5YVPE0SEMS51RUXCi7n7XgOwgdkjbVlUnAnD6vl4GGB&#10;mbYdf1J7CoWIEPYZKihDaDIpfV6SQT+xDXH0rtYZDFG6QmqHXYSbWk6TZCYNVhwXSmxoU1J+O30b&#10;BQd339y+9KU2b49tsX8/dunHa6fUaNivX0AE6sN/+K+90wqms/QZft/EJy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uRyV/HAAAA3QAAAA8AAAAAAAAAAAAAAAAAmAIAAGRy&#10;cy9kb3ducmV2LnhtbFBLBQYAAAAABAAEAPUAAACMAwAAAAA=&#10;" path="m81,l,50e" filled="f" strokeweight=".2645mm">
                    <v:path arrowok="t" o:connecttype="custom" o:connectlocs="81,5371;0,5421" o:connectangles="0,0"/>
                  </v:shape>
                </v:group>
                <v:group id="Group 2566" o:spid="_x0000_s1141" style="position:absolute;left:8243;top:5415;width:132;height:4" coordorigin="8243,5415" coordsize="13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dPC8QAAADdAAAADwAAAGRycy9kb3ducmV2LnhtbERPy2qDQBTdF/IPww10&#10;14waGlKbMQRJShehkAeU7i7OjYrOHXEmav6+syh0eTjvzXYyrRiod7VlBfEiAkFcWF1zqeB6Obys&#10;QTiPrLG1TAoe5GCbzZ42mGo78omGsy9FCGGXooLK+y6V0hUVGXQL2xEH7mZ7gz7AvpS6xzGEm1Ym&#10;UbSSBmsODRV2lFdUNOe7UfAx4rhbxvvh2Nzyx8/l9ev7GJNSz/Np9w7C0+T/xX/uT60gWb2Fu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sdPC8QAAADdAAAA&#10;DwAAAAAAAAAAAAAAAACqAgAAZHJzL2Rvd25yZXYueG1sUEsFBgAAAAAEAAQA+gAAAJsDAAAAAA==&#10;">
                  <v:shape id="Freeform 2567" o:spid="_x0000_s1142" style="position:absolute;left:8243;top:5415;width:132;height:4;visibility:visible;mso-wrap-style:square;v-text-anchor:top" coordsize="13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BqzMgA&#10;AADdAAAADwAAAGRycy9kb3ducmV2LnhtbESPQWsCMRSE74X+h/AKvRTN1oPU1Si2pdAqBV0Fr4/N&#10;c7N287Ikcd3665tCocdhZr5hZoveNqIjH2rHCh6HGQji0umaKwX73dvgCUSIyBobx6TgmwIs5rc3&#10;M8y1u/CWuiJWIkE45KjAxNjmUobSkMUwdC1x8o7OW4xJ+kpqj5cEt40cZdlYWqw5LRhs6cVQ+VWc&#10;rYLnna9WZn04t/LzYXP9WJ+6uHxV6v6uX05BROrjf/iv/a4VjMaTCfy+SU9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wGrMyAAAAN0AAAAPAAAAAAAAAAAAAAAAAJgCAABk&#10;cnMvZG93bnJldi54bWxQSwUGAAAAAAQABAD1AAAAjQMAAAAA&#10;" path="m,3l132,e" filled="f" strokeweight=".18183mm">
                    <v:path arrowok="t" o:connecttype="custom" o:connectlocs="0,5418;132,5415" o:connectangles="0,0"/>
                  </v:shape>
                </v:group>
                <v:group id="Group 2564" o:spid="_x0000_s1143" style="position:absolute;left:5877;top:5583;width:82;height:96" coordorigin="5877,5583"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rZF8QAAADdAAAADwAAAGRycy9kb3ducmV2LnhtbERPy2rCQBTdF/yH4Qrd&#10;1UlS2kp0FAlWXIRCVRB3l8w1CWbuhMw0j7/vLApdHs57vR1NI3rqXG1ZQbyIQBAXVtdcKricP1+W&#10;IJxH1thYJgUTOdhuZk9rTLUd+Jv6ky9FCGGXooLK+zaV0hUVGXQL2xIH7m47gz7ArpS6wyGEm0Ym&#10;UfQuDdYcGipsKauoeJx+jILDgMPuNd73+eOeTbfz29c1j0mp5/m4W4HwNPp/8Z/7qBUkH1H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lrZF8QAAADdAAAA&#10;DwAAAAAAAAAAAAAAAACqAgAAZHJzL2Rvd25yZXYueG1sUEsFBgAAAAAEAAQA+gAAAJsDAAAAAA==&#10;">
                  <v:shape id="Freeform 2565" o:spid="_x0000_s1144" style="position:absolute;left:5877;top:5583;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eW88UA&#10;AADdAAAADwAAAGRycy9kb3ducmV2LnhtbESP0WrCQBRE34X+w3ILvumuoWgbXUWFSl8qmPYDrtlr&#10;EszeDdnVxH69WxB8HGbmDLNY9bYWV2p95VjDZKxAEOfOVFxo+P35HL2D8AHZYO2YNNzIw2r5Mlhg&#10;alzHB7pmoRARwj5FDWUITSqlz0uy6MeuIY7eybUWQ5RtIU2LXYTbWiZKTaXFiuNCiQ1tS8rP2cVq&#10;6JI/9WZuYTs7XAq3ab4/jru90Xr42q/nIAL14Rl+tL+MhmSmJvD/Jj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55bzxQAAAN0AAAAPAAAAAAAAAAAAAAAAAJgCAABkcnMv&#10;ZG93bnJldi54bWxQSwUGAAAAAAQABAD1AAAAigMAAAAA&#10;" path="m82,l,48,82,95,82,e" fillcolor="black" stroked="f">
                    <v:path arrowok="t" o:connecttype="custom" o:connectlocs="82,5583;0,5631;82,5678;82,5583" o:connectangles="0,0,0,0"/>
                  </v:shape>
                </v:group>
                <v:group id="Group 2562" o:spid="_x0000_s1145" style="position:absolute;left:5877;top:5583;width:82;height:96" coordorigin="5877,5583"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Ti+8YAAADdAAAADwAAAGRycy9kb3ducmV2LnhtbESPT2vCQBTE7wW/w/IE&#10;b3WTSKtEVxFR6UEK/gHx9sg+k2D2bciuSfz23UKhx2FmfsMsVr2pREuNKy0riMcRCOLM6pJzBZfz&#10;7n0GwnlkjZVlUvAiB6vl4G2BqbYdH6k9+VwECLsUFRTe16mULivIoBvbmjh4d9sY9EE2udQNdgFu&#10;KplE0ac0WHJYKLCmTUHZ4/Q0CvYddutJvG0Pj/vmdTt/fF8PMSk1GvbrOQhPvf8P/7W/tIJkGi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xOL7xgAAAN0A&#10;AAAPAAAAAAAAAAAAAAAAAKoCAABkcnMvZG93bnJldi54bWxQSwUGAAAAAAQABAD6AAAAnQMAAAAA&#10;">
                  <v:shape id="Freeform 2563" o:spid="_x0000_s1146" style="position:absolute;left:5877;top:5583;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6E8QA&#10;AADdAAAADwAAAGRycy9kb3ducmV2LnhtbESPQWvCQBSE7wX/w/IKXkrdVUFLdBURBempRlG8PbLP&#10;JDT7NmTXmP77riB4HGbmG2a+7GwlWmp86VjDcKBAEGfOlJxrOB62n18gfEA2WDkmDX/kYbnovc0x&#10;Me7Oe2rTkIsIYZ+ghiKEOpHSZwVZ9ANXE0fv6hqLIcoml6bBe4TbSo6UmkiLJceFAmtaF5T9pjcb&#10;KZuPdn1RWzr93My35+vZpeOz1v33bjUDEagLr/CzvTMaRlM1hseb+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eehPEAAAA3QAAAA8AAAAAAAAAAAAAAAAAmAIAAGRycy9k&#10;b3ducmV2LnhtbFBLBQYAAAAABAAEAPUAAACJAwAAAAA=&#10;" path="m,48l82,r,95l,48e" filled="f" strokeweight=".2645mm">
                    <v:path arrowok="t" o:connecttype="custom" o:connectlocs="0,5631;82,5583;82,5678;0,5631" o:connectangles="0,0,0,0"/>
                  </v:shape>
                </v:group>
                <v:group id="Group 2560" o:spid="_x0000_s1147" style="position:absolute;left:5877;top:5583;width:82;height:48" coordorigin="5877,5583"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HfFMYAAADdAAAADwAAAGRycy9kb3ducmV2LnhtbESPT2vCQBTE74LfYXmC&#10;t7qJf0t0FRGVHqRQLZTeHtlnEsy+Ddk1id++KxQ8DjPzG2a16UwpGqpdYVlBPIpAEKdWF5wp+L4c&#10;3t5BOI+ssbRMCh7kYLPu91aYaNvyFzVnn4kAYZeggtz7KpHSpTkZdCNbEQfvamuDPsg6k7rGNsBN&#10;KcdRNJcGCw4LOVa0yym9ne9GwbHFdjuJ983pdt09fi+zz59TTEoNB912CcJT51/h//aHVjBeRF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Yd8UxgAAAN0A&#10;AAAPAAAAAAAAAAAAAAAAAKoCAABkcnMvZG93bnJldi54bWxQSwUGAAAAAAQABAD6AAAAnQMAAAAA&#10;">
                  <v:shape id="Freeform 2561" o:spid="_x0000_s1148" style="position:absolute;left:5877;top:5583;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X9JcUA&#10;AADdAAAADwAAAGRycy9kb3ducmV2LnhtbESPQYvCMBSE7wv+h/AEb2tqQV2qUVxZ0YsHdRG8PZpn&#10;W2xeShK1/fdmYcHjMDPfMPNla2rxIOcrywpGwwQEcW51xYWC39Pm8wuED8gaa8ukoCMPy0XvY46Z&#10;tk8+0OMYChEh7DNUUIbQZFL6vCSDfmgb4uhdrTMYonSF1A6fEW5qmSbJRBqsOC6U2NC6pPx2vBsF&#10;+yudztvbenVI5WWy/+42P52rlRr029UMRKA2vMP/7Z1WkE6TMfy9iU9AL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hf0lxQAAAN0AAAAPAAAAAAAAAAAAAAAAAJgCAABkcnMv&#10;ZG93bnJldi54bWxQSwUGAAAAAAQABAD1AAAAigMAAAAA&#10;" path="m82,l,48e" filled="f" strokeweight=".2645mm">
                    <v:path arrowok="t" o:connecttype="custom" o:connectlocs="82,5583;0,5631" o:connectangles="0,0"/>
                  </v:shape>
                </v:group>
                <v:group id="Group 2558" o:spid="_x0000_s1149" style="position:absolute;left:5959;top:5631;width:132;height:2" coordorigin="5959,5631"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k+McAAADdAAAADwAAAGRycy9kb3ducmV2LnhtbESPQWvCQBSE7wX/w/KE&#10;3ppNLE0lZhURKx5CoSqU3h7ZZxLMvg3ZbRL/fbdQ6HGYmW+YfDOZVgzUu8aygiSKQRCXVjdcKbic&#10;356WIJxH1thaJgV3crBZzx5yzLQd+YOGk69EgLDLUEHtfZdJ6cqaDLrIdsTBu9reoA+yr6TucQxw&#10;08pFHKfSYMNhocaOdjWVt9O3UXAYcdw+J/uhuF1396/zy/tnkZBSj/NpuwLhafL/4b/2UStYvM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v/k+McAAADd&#10;AAAADwAAAAAAAAAAAAAAAACqAgAAZHJzL2Rvd25yZXYueG1sUEsFBgAAAAAEAAQA+gAAAJ4DAAAA&#10;AA==&#10;">
                  <v:shape id="Freeform 2559" o:spid="_x0000_s1150" style="position:absolute;left:5959;top:5631;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HZPcUA&#10;AADdAAAADwAAAGRycy9kb3ducmV2LnhtbESPT2sCMRTE7wW/Q3hCbzXRg8pqFFEKxW4PtcXzY/P2&#10;D25e1k1Wd7+9EQo9DjPzG2a97W0tbtT6yrGG6USBIM6cqbjQ8Pvz/rYE4QOywdoxaRjIw3Yzellj&#10;Ytydv+l2CoWIEPYJaihDaBIpfVaSRT9xDXH0ctdaDFG2hTQt3iPc1nKm1FxarDgulNjQvqTscuqs&#10;hjT/KpaX61AfeZcfBtWl588u1fp13O9WIAL14T/81/4wGmYLtYDnm/gE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odk9xQAAAN0AAAAPAAAAAAAAAAAAAAAAAJgCAABkcnMv&#10;ZG93bnJldi54bWxQSwUGAAAAAAQABAD1AAAAigMAAAAA&#10;" path="m,l132,e" filled="f" strokeweight=".18183mm">
                    <v:path arrowok="t" o:connecttype="custom" o:connectlocs="0,0;132,0" o:connectangles="0,0"/>
                  </v:shape>
                </v:group>
                <v:group id="Group 2556" o:spid="_x0000_s1151" style="position:absolute;left:5877;top:5379;width:82;height:96" coordorigin="5877,5379"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zVEcQAAADdAAAADwAAAGRycy9kb3ducmV2LnhtbERPy2rCQBTdF/yH4Qrd&#10;1UlS2kp0FAlWXIRCVRB3l8w1CWbuhMw0j7/vLApdHs57vR1NI3rqXG1ZQbyIQBAXVtdcKricP1+W&#10;IJxH1thYJgUTOdhuZk9rTLUd+Jv6ky9FCGGXooLK+zaV0hUVGXQL2xIH7m47gz7ArpS6wyGEm0Ym&#10;UfQuDdYcGipsKauoeJx+jILDgMPuNd73+eOeTbfz29c1j0mp5/m4W4HwNPp/8Z/7qBUkH1G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CzVEcQAAADdAAAA&#10;DwAAAAAAAAAAAAAAAACqAgAAZHJzL2Rvd25yZXYueG1sUEsFBgAAAAAEAAQA+gAAAJsDAAAAAA==&#10;">
                  <v:shape id="Freeform 2557" o:spid="_x0000_s1152" style="position:absolute;left:5877;top:5379;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Ga9cUA&#10;AADdAAAADwAAAGRycy9kb3ducmV2LnhtbESP0WrCQBRE3wv+w3KFvtVdg9SaZiMqWHyxoO0H3GZv&#10;k2D2bsiuJvr1XaHg4zAzZ5hsOdhGXKjztWMN04kCQVw4U3Op4ftr+/IGwgdkg41j0nAlD8t89JRh&#10;alzPB7ocQykihH2KGqoQ2lRKX1Rk0U9cSxy9X9dZDFF2pTQd9hFuG5ko9Sot1hwXKmxpU1FxOp6t&#10;hj65qZm5hs38cC7dut0vfj4+jdbP42H1DiLQEB7h//bOaEjmagH3N/EJ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kZr1xQAAAN0AAAAPAAAAAAAAAAAAAAAAAJgCAABkcnMv&#10;ZG93bnJldi54bWxQSwUGAAAAAAQABAD1AAAAigMAAAAA&#10;" path="m82,l,48,82,96,82,e" fillcolor="black" stroked="f">
                    <v:path arrowok="t" o:connecttype="custom" o:connectlocs="82,5379;0,5427;82,5475;82,5379" o:connectangles="0,0,0,0"/>
                  </v:shape>
                </v:group>
                <v:group id="Group 2554" o:spid="_x0000_s1153" style="position:absolute;left:5877;top:5379;width:82;height:96" coordorigin="5877,5379"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NPysQAAADdAAAADwAAAGRycy9kb3ducmV2LnhtbERPy2rCQBTdF/yH4Qrd&#10;1UlS2kp0FAlWXIRCVRB3l8w1CWbuhMw0j7/vLApdHs57vR1NI3rqXG1ZQbyIQBAXVtdcKricP1+W&#10;IJxH1thYJgUTOdhuZk9rTLUd+Jv6ky9FCGGXooLK+zaV0hUVGXQL2xIH7m47gz7ArpS6wyGEm0Ym&#10;UfQuDdYcGipsKauoeJx+jILDgMPuNd73+eOeTbfz29c1j0mp5/m4W4HwNPp/8Z/7qBUkH3H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4NPysQAAADdAAAA&#10;DwAAAAAAAAAAAAAAAACqAgAAZHJzL2Rvd25yZXYueG1sUEsFBgAAAAAEAAQA+gAAAJsDAAAAAA==&#10;">
                  <v:shape id="Freeform 2555" o:spid="_x0000_s1154" style="position:absolute;left:5877;top:5379;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nXIsYA&#10;AADdAAAADwAAAGRycy9kb3ducmV2LnhtbESPT2vCQBTE74V+h+UVeim6SQQraVYpoULxpGmp9PbI&#10;vvyh2bchu8b027uC4HGYmd8w2WYynRhpcK1lBfE8AkFcWt1yreD7aztbgXAeWWNnmRT8k4PN+vEh&#10;w1TbMx9oLHwtAoRdigoa7/tUSlc2ZNDNbU8cvMoOBn2QQy31gOcAN51MomgpDbYcFhrsKW+o/CtO&#10;JlA+Xsb8N9rSz/6kd46roy0WR6Wen6b3NxCeJn8P39qfWkHyGsdwfROegF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5nXIsYAAADdAAAADwAAAAAAAAAAAAAAAACYAgAAZHJz&#10;L2Rvd25yZXYueG1sUEsFBgAAAAAEAAQA9QAAAIsDAAAAAA==&#10;" path="m,48l82,r,96l,48e" filled="f" strokeweight=".2645mm">
                    <v:path arrowok="t" o:connecttype="custom" o:connectlocs="0,5427;82,5379;82,5475;0,5427" o:connectangles="0,0,0,0"/>
                  </v:shape>
                </v:group>
                <v:group id="Group 2552" o:spid="_x0000_s1155" style="position:absolute;left:5877;top:5379;width:82;height:48" coordorigin="5877,5379"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10JsYAAADdAAAADwAAAGRycy9kb3ducmV2LnhtbESPT2vCQBTE7wW/w/IE&#10;b3WTSKtEVxFR6UEK/gHx9sg+k2D2bciuSfz23UKhx2FmfsMsVr2pREuNKy0riMcRCOLM6pJzBZfz&#10;7n0GwnlkjZVlUvAiB6vl4G2BqbYdH6k9+VwECLsUFRTe16mULivIoBvbmjh4d9sY9EE2udQNdgFu&#10;KplE0ac0WHJYKLCmTUHZ4/Q0CvYddutJvG0Pj/vmdTt/fF8PMSk1GvbrOQhPvf8P/7W/tIJkGif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HXQmxgAAAN0A&#10;AAAPAAAAAAAAAAAAAAAAAKoCAABkcnMvZG93bnJldi54bWxQSwUGAAAAAAQABAD6AAAAnQMAAAAA&#10;">
                  <v:shape id="Freeform 2553" o:spid="_x0000_s1156" style="position:absolute;left:5877;top:5379;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WF8UA&#10;AADdAAAADwAAAGRycy9kb3ducmV2LnhtbESPT4vCMBTE74LfITzBm6Z2wZVqFFdW9OLBPwjeHs2z&#10;LTYvJclq++3NwsIeh5n5DbNYtaYWT3K+sqxgMk5AEOdWV1wouJy3oxkIH5A11pZJQUceVst+b4GZ&#10;ti8+0vMUChEh7DNUUIbQZFL6vCSDfmwb4ujdrTMYonSF1A5fEW5qmSbJVBqsOC6U2NCmpPxx+jEK&#10;Dnc6X3ePzfqYytv08NVtvztXKzUctOs5iEBt+A//tfdaQfo5+YDfN/EJyOU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VYXxQAAAN0AAAAPAAAAAAAAAAAAAAAAAJgCAABkcnMv&#10;ZG93bnJldi54bWxQSwUGAAAAAAQABAD1AAAAigMAAAAA&#10;" path="m82,l,48e" filled="f" strokeweight=".2645mm">
                    <v:path arrowok="t" o:connecttype="custom" o:connectlocs="82,5379;0,5427" o:connectangles="0,0"/>
                  </v:shape>
                </v:group>
                <v:group id="Group 2550" o:spid="_x0000_s1157" style="position:absolute;left:5959;top:5427;width:132;height:2" coordorigin="5959,5427"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hJycYAAADdAAAADwAAAGRycy9kb3ducmV2LnhtbESPT2vCQBTE74LfYXmC&#10;t7qJf0t0FRGVHqRQLZTeHtlnEsy+Ddk1id++KxQ8DjPzG2a16UwpGqpdYVlBPIpAEKdWF5wp+L4c&#10;3t5BOI+ssbRMCh7kYLPu91aYaNvyFzVnn4kAYZeggtz7KpHSpTkZdCNbEQfvamuDPsg6k7rGNsBN&#10;KcdRNJcGCw4LOVa0yym9ne9GwbHFdjuJ983pdt09fi+zz59TTEoNB912CcJT51/h//aHVjBexF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uEnJxgAAAN0A&#10;AAAPAAAAAAAAAAAAAAAAAKoCAABkcnMvZG93bnJldi54bWxQSwUGAAAAAAQABAD6AAAAnQMAAAAA&#10;">
                  <v:shape id="Freeform 2551" o:spid="_x0000_s1158" style="position:absolute;left:5959;top:5427;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Z0DMYA&#10;AADdAAAADwAAAGRycy9kb3ducmV2LnhtbESPT2vCQBTE70K/w/KE3nSjUJXoKtIiSBsPxtLzI/vy&#10;B7Nv0+xGk2/vFgoeh5n5DbPZ9aYWN2pdZVnBbBqBIM6srrhQ8H05TFYgnEfWWFsmBQM52G1fRhuM&#10;tb3zmW6pL0SAsItRQel9E0vpspIMuqltiIOX29agD7ItpG7xHuCmlvMoWkiDFYeFEht6Lym7pp1R&#10;kOSnYnX9HepP3ucfQ9QlP19dotTruN+vQXjq/TP83z5qBfPl7A3+3oQnIL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uZ0DMYAAADdAAAADwAAAAAAAAAAAAAAAACYAgAAZHJz&#10;L2Rvd25yZXYueG1sUEsFBgAAAAAEAAQA9QAAAIsDAAAAAA==&#10;" path="m,l132,e" filled="f" strokeweight=".18183mm">
                    <v:path arrowok="t" o:connecttype="custom" o:connectlocs="0,0;132,0" o:connectangles="0,0"/>
                  </v:shape>
                </v:group>
                <v:group id="Group 2548" o:spid="_x0000_s1159" style="position:absolute;left:4534;top:1009;width:82;height:96" coordorigin="4534,1009"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ZyJccAAADdAAAADwAAAGRycy9kb3ducmV2LnhtbESPQWvCQBSE7wX/w/KE&#10;3ppNLE0lZhURKx5CoSqU3h7ZZxLMvg3ZbRL/fbdQ6HGYmW+YfDOZVgzUu8aygiSKQRCXVjdcKbic&#10;356WIJxH1thaJgV3crBZzx5yzLQd+YOGk69EgLDLUEHtfZdJ6cqaDLrIdsTBu9reoA+yr6TucQxw&#10;08pFHKfSYMNhocaOdjWVt9O3UXAYcdw+J/uhuF1396/zy/tnkZBSj/NpuwLhafL/4b/2UStYv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yZyJccAAADd&#10;AAAADwAAAAAAAAAAAAAAAACqAgAAZHJzL2Rvd25yZXYueG1sUEsFBgAAAAAEAAQA+gAAAJ4DAAAA&#10;AA==&#10;">
                  <v:shape id="Freeform 2549" o:spid="_x0000_s1160" style="position:absolute;left:4534;top:1009;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s9wcQA&#10;AADdAAAADwAAAGRycy9kb3ducmV2LnhtbESP0YrCMBRE34X9h3AXfNPUInatRtkVlH1R0PUDrs21&#10;LTY3pYm27tcbQfBxmJkzzHzZmUrcqHGlZQWjYQSCOLO65FzB8W89+ALhPLLGyjIpuJOD5eKjN8dU&#10;25b3dDv4XAQIuxQVFN7XqZQuK8igG9qaOHhn2xj0QTa51A22AW4qGUfRRBosOSwUWNOqoOxyuBoF&#10;bfwfjfXdr5L9Nbc/9XZ62uy0Uv3P7nsGwlPn3+FX+1criJNRAs834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cHEAAAA3QAAAA8AAAAAAAAAAAAAAAAAmAIAAGRycy9k&#10;b3ducmV2LnhtbFBLBQYAAAAABAAEAPUAAACJAwAAAAA=&#10;" path="m82,l,48,82,96,82,e" fillcolor="black" stroked="f">
                    <v:path arrowok="t" o:connecttype="custom" o:connectlocs="82,1009;0,1057;82,1105;82,1009" o:connectangles="0,0,0,0"/>
                  </v:shape>
                </v:group>
                <v:group id="Group 2546" o:spid="_x0000_s1161" style="position:absolute;left:4534;top:1009;width:82;height:96" coordorigin="4534,1009"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fVDzMQAAADdAAAADwAAAGRycy9kb3ducmV2LnhtbERPy2rCQBTdF/yH4Qrd&#10;1UlS2kp0FAlWXIRCVRB3l8w1CWbuhMw0j7/vLApdHs57vR1NI3rqXG1ZQbyIQBAXVtdcKricP1+W&#10;IJxH1thYJgUTOdhuZk9rTLUd+Jv6ky9FCGGXooLK+zaV0hUVGXQL2xIH7m47gz7ArpS6wyGEm0Ym&#10;UfQuDdYcGipsKauoeJx+jILDgMPuNd73+eOeTbfz29c1j0mp5/m4W4HwNPp/8Z/7qBUkH3G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fVDzMQAAADdAAAA&#10;DwAAAAAAAAAAAAAAAACqAgAAZHJzL2Rvd25yZXYueG1sUEsFBgAAAAAEAAQA+gAAAJsDAAAAAA==&#10;">
                  <v:shape id="Freeform 2547" o:spid="_x0000_s1162" style="position:absolute;left:4534;top:1009;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bJMQA&#10;AADdAAAADwAAAGRycy9kb3ducmV2LnhtbESPQYvCMBSE74L/IbyFvYimuqBuNYrICosnrbLi7dE8&#10;27LNS2lirf/eCILHYWa+YebL1pSiodoVlhUMBxEI4tTqgjMFx8OmPwXhPLLG0jIpuJOD5aLbmWOs&#10;7Y331CQ+EwHCLkYFufdVLKVLczLoBrYiDt7F1gZ9kHUmdY23ADelHEXRWBosOCzkWNE6p/Q/uZpA&#10;+ek163O0ob/dVW8dX042+Top9fnRrmYgPLX+HX61f7WC0WT4Dc834Qn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v2yTEAAAA3QAAAA8AAAAAAAAAAAAAAAAAmAIAAGRycy9k&#10;b3ducmV2LnhtbFBLBQYAAAAABAAEAPUAAACJAwAAAAA=&#10;" path="m,48l82,r,96l,48e" filled="f" strokeweight=".2645mm">
                    <v:path arrowok="t" o:connecttype="custom" o:connectlocs="0,1057;82,1009;82,1105;0,1057" o:connectangles="0,0,0,0"/>
                  </v:shape>
                </v:group>
                <v:group id="Group 2544" o:spid="_x0000_s1163" style="position:absolute;left:4534;top:1009;width:82;height:48" coordorigin="4534,1009" coordsize="8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Fd8QAAADdAAAADwAAAGRycy9kb3ducmV2LnhtbERPTWuDQBC9F/Iflink&#10;VlcNbYN1IyGkIYdQaBIovQ3uREV3Vtytmn/fPRR6fLzvvJhNJ0YaXGNZQRLFIIhLqxuuFFwv709r&#10;EM4ja+wsk4I7OSg2i4ccM20n/qTx7CsRQthlqKD2vs+kdGVNBl1ke+LA3exg0Ac4VFIPOIVw08k0&#10;jl+kwYZDQ4097Woq2/OPUXCYcNqukv14am+7+/fl+ePrlJBSy8d5+wbC0+z/xX/uo1aQvqZ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e+Fd8QAAADdAAAA&#10;DwAAAAAAAAAAAAAAAACqAgAAZHJzL2Rvd25yZXYueG1sUEsFBgAAAAAEAAQA+gAAAJsDAAAAAA==&#10;">
                  <v:shape id="Freeform 2545" o:spid="_x0000_s1164" style="position:absolute;left:4534;top:1009;width:82;height:48;visibility:visible;mso-wrap-style:square;v-text-anchor:top" coordsize="8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unRsUA&#10;AADdAAAADwAAAGRycy9kb3ducmV2LnhtbESPT4vCMBTE78J+h/AEb5ragyvVKCor68WDfxC8PZpn&#10;W2xeSpLV9ttvBMHjMDO/YebL1tTiQc5XlhWMRwkI4tzqigsF59N2OAXhA7LG2jIp6MjDcvHVm2Om&#10;7ZMP9DiGQkQI+wwVlCE0mZQ+L8mgH9mGOHo36wyGKF0htcNnhJtapkkykQYrjgslNrQpKb8f/4yC&#10;/Y1Ol9/7ZnVI5XWyX3fbn87VSg367WoGIlAbPuF3e6cVpN/pGF5v4hO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C6dGxQAAAN0AAAAPAAAAAAAAAAAAAAAAAJgCAABkcnMv&#10;ZG93bnJldi54bWxQSwUGAAAAAAQABAD1AAAAigMAAAAA&#10;" path="m82,l,48e" filled="f" strokeweight=".2645mm">
                    <v:path arrowok="t" o:connecttype="custom" o:connectlocs="82,1009;0,1057" o:connectangles="0,0"/>
                  </v:shape>
                </v:group>
                <v:group id="Group 2542" o:spid="_x0000_s1165" style="position:absolute;left:4616;top:1057;width:132;height:2" coordorigin="4616,1057"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cb6bxgAAAN0A&#10;AAAPAAAAAAAAAAAAAAAAAKoCAABkcnMvZG93bnJldi54bWxQSwUGAAAAAAQABAD6AAAAnQMAAAAA&#10;">
                  <v:shape id="Freeform 2543" o:spid="_x0000_s1166" style="position:absolute;left:4616;top:1057;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DXsYA&#10;AADdAAAADwAAAGRycy9kb3ducmV2LnhtbESPT2vCQBTE7wW/w/IEb3VjhFaiq4hSKG16qIrnR/bl&#10;D2bfxuxGk2/fFYQeh5n5DbPa9KYWN2pdZVnBbBqBIM6srrhQcDp+vC5AOI+ssbZMCgZysFmPXlaY&#10;aHvnX7odfCEChF2CCkrvm0RKl5Vk0E1tQxy83LYGfZBtIXWL9wA3tYyj6E0arDgslNjQrqTscuiM&#10;gjT/KRaX61B/8TbfD1GXnr+7VKnJuN8uQXjq/X/42f7UCuL3eA6PN+EJy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DXsYAAADdAAAADwAAAAAAAAAAAAAAAACYAgAAZHJz&#10;L2Rvd25yZXYueG1sUEsFBgAAAAAEAAQA9QAAAIsDAAAAAA==&#10;" path="m,l132,e" filled="f" strokeweight=".18183mm">
                    <v:path arrowok="t" o:connecttype="custom" o:connectlocs="0,0;132,0" o:connectangles="0,0"/>
                  </v:shape>
                </v:group>
                <v:group id="Group 2540" o:spid="_x0000_s1167" style="position:absolute;left:7576;top:2288;width:95;height:85" coordorigin="7576,2288" coordsize="95,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tSDdMYAAADdAAAADwAAAGRycy9kb3ducmV2LnhtbESPQWvCQBSE74X+h+UV&#10;vOkmsbaSuopILR5EUAvF2yP7TILZtyG7JvHfu4LQ4zAz3zCzRW8q0VLjSssK4lEEgjizuuRcwe9x&#10;PZyCcB5ZY2WZFNzIwWL++jLDVNuO99QefC4ChF2KCgrv61RKlxVk0I1sTRy8s20M+iCbXOoGuwA3&#10;lUyi6EMaLDksFFjTqqDscrgaBT8ddstx/N1uL+fV7XSc7P62MSk1eOuXXyA89f4//GxvtILkM3mH&#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1IN0xgAAAN0A&#10;AAAPAAAAAAAAAAAAAAAAAKoCAABkcnMvZG93bnJldi54bWxQSwUGAAAAAAQABAD6AAAAnQMAAAAA&#10;">
                  <v:shape id="Freeform 2541" o:spid="_x0000_s1168" style="position:absolute;left:7576;top:2288;width:95;height:85;visibility:visible;mso-wrap-style:square;v-text-anchor:top" coordsize="95,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7yscA&#10;AADdAAAADwAAAGRycy9kb3ducmV2LnhtbESPT2vCQBTE7wW/w/IKvRTdNLQq0VWsIPSgiP/uj+wz&#10;Sc2+Dbtbk/bTu0LB4zAzv2Gm887U4krOV5YVvA0SEMS51RUXCo6HVX8MwgdkjbVlUvBLHuaz3tMU&#10;M21b3tF1HwoRIewzVFCG0GRS+rwkg35gG+Lona0zGKJ0hdQO2wg3tUyTZCgNVhwXSmxoWVJ+2f8Y&#10;BZcWz4fl6dWs9fv2b+O+d+Ph6lOpl+duMQERqAuP8H/7SytIR+kH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Pu8rHAAAA3QAAAA8AAAAAAAAAAAAAAAAAmAIAAGRy&#10;cy9kb3ducmV2LnhtbFBLBQYAAAAABAAEAPUAAACMAwAAAAA=&#10;" path="m43,l,85,95,80,43,e" fillcolor="black" stroked="f">
                    <v:path arrowok="t" o:connecttype="custom" o:connectlocs="43,2288;0,2373;95,2368;43,2288" o:connectangles="0,0,0,0"/>
                  </v:shape>
                </v:group>
                <v:group id="Group 2538" o:spid="_x0000_s1169" style="position:absolute;left:7576;top:2288;width:95;height:85" coordorigin="7576,2288" coordsize="95,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q4mMYAAADdAAAADwAAAGRycy9kb3ducmV2LnhtbESPQWvCQBSE74L/YXmC&#10;t7pJpFaiq4hY8SCFqiDeHtlnEsy+DdltEv99t1DwOMzMN8xy3ZtKtNS40rKCeBKBIM6sLjlXcDl/&#10;vs1BOI+ssbJMCp7kYL0aDpaYatvxN7Unn4sAYZeigsL7OpXSZQUZdBNbEwfvbhuDPsgml7rBLsBN&#10;JZMomkmDJYeFAmvaFpQ9Tj9Gwb7DbjONd+3xcd8+b+f3r+sxJqXGo36zAOGp96/wf/ugFSQfy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SriYxgAAAN0A&#10;AAAPAAAAAAAAAAAAAAAAAKoCAABkcnMvZG93bnJldi54bWxQSwUGAAAAAAQABAD6AAAAnQMAAAAA&#10;">
                  <v:shape id="Freeform 2539" o:spid="_x0000_s1170" style="position:absolute;left:7576;top:2288;width:95;height:85;visibility:visible;mso-wrap-style:square;v-text-anchor:top" coordsize="95,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kzocYA&#10;AADdAAAADwAAAGRycy9kb3ducmV2LnhtbESPQWsCMRSE70L/Q3gFb5rtVrSuRqkFQW9qPejtsXnd&#10;3bp5WTZRo7++KQgeh5n5hpnOg6nFhVpXWVbw1k9AEOdWV1wo2H8vex8gnEfWWFsmBTdyMJ+9dKaY&#10;aXvlLV12vhARwi5DBaX3TSaly0sy6Pq2IY7ej20N+ijbQuoWrxFuapkmyVAarDgulNjQV0n5aXc2&#10;CobV5hyW6ft6/zu4j8PpsMj1caFU9zV8TkB4Cv4ZfrRXWkE6Skfw/yY+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kzocYAAADdAAAADwAAAAAAAAAAAAAAAACYAgAAZHJz&#10;L2Rvd25yZXYueG1sUEsFBgAAAAAEAAQA9QAAAIsDAAAAAA==&#10;" path="m43,l95,80,,85,43,e" filled="f" strokeweight=".2645mm">
                    <v:path arrowok="t" o:connecttype="custom" o:connectlocs="43,2288;95,2368;0,2373;43,2288" o:connectangles="0,0,0,0"/>
                  </v:shape>
                </v:group>
                <v:group id="Group 2536" o:spid="_x0000_s1171" style="position:absolute;left:7619;top:2288;width:52;height:80" coordorigin="7619,2288" coordsize="52,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5mJccQAAADdAAAADwAAAGRycy9kb3ducmV2LnhtbERPTWuDQBC9F/Iflink&#10;VlcNbYN1IyGkIYdQaBIovQ3uREV3Vtytmn/fPRR6fLzvvJhNJ0YaXGNZQRLFIIhLqxuuFFwv709r&#10;EM4ja+wsk4I7OSg2i4ccM20n/qTx7CsRQthlqKD2vs+kdGVNBl1ke+LA3exg0Ac4VFIPOIVw08k0&#10;jl+kwYZDQ4097Woq2/OPUXCYcNqukv14am+7+/fl+ePrlJBSy8d5+wbC0+z/xX/uo1aQvqZ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5mJccQAAADdAAAA&#10;DwAAAAAAAAAAAAAAAACqAgAAZHJzL2Rvd25yZXYueG1sUEsFBgAAAAAEAAQA+gAAAJsDAAAAAA==&#10;">
                  <v:shape id="Freeform 2537" o:spid="_x0000_s1172" style="position:absolute;left:7619;top:2288;width:52;height:80;visibility:visible;mso-wrap-style:square;v-text-anchor:top" coordsize="5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6jRMQA&#10;AADdAAAADwAAAGRycy9kb3ducmV2LnhtbESPQWvCQBSE74X+h+UVeqsbU6mauooIhYIno4ceH9ln&#10;Et19G7OrSf69Kwg9DjPzDbNY9daIG7W+dqxgPEpAEBdO11wqOOx/PmYgfEDWaByTgoE8rJavLwvM&#10;tOt4R7c8lCJC2GeooAqhyaT0RUUW/cg1xNE7utZiiLItpW6xi3BrZJokX9JizXGhwoY2FRXn/GoV&#10;dEYPxbjczv7MZcjnE/o89idW6v2tX3+DCNSH//Cz/asVpNN0Do838Qn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o0TEAAAA3QAAAA8AAAAAAAAAAAAAAAAAmAIAAGRycy9k&#10;b3ducmV2LnhtbFBLBQYAAAAABAAEAPUAAACJAwAAAAA=&#10;" path="m52,80l,e" filled="f" strokeweight=".2645mm">
                    <v:path arrowok="t" o:connecttype="custom" o:connectlocs="52,2368;0,2288" o:connectangles="0,0"/>
                  </v:shape>
                </v:group>
                <v:group id="Group 2534" o:spid="_x0000_s1173" style="position:absolute;left:7623;top:2370;width:7;height:132" coordorigin="7623,2370" coordsize="7,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DYTqsQAAADdAAAADwAAAGRycy9kb3ducmV2LnhtbERPy2rCQBTdF/yH4Qrd&#10;NZMYWkvqKCJWXEhBI5TuLplrEszcCZkxj7/vLApdHs57tRlNI3rqXG1ZQRLFIIgLq2suFVzzz5d3&#10;EM4ja2wsk4KJHGzWs6cVZtoOfKb+4ksRQthlqKDyvs2kdEVFBl1kW+LA3Wxn0AfYlVJ3OIRw08hF&#10;HL9JgzWHhgpb2lVU3C8Po+Aw4LBNk31/ut9200/++vV9Skip5/m4/QDhafT/4j/3UStYLNO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DYTqsQAAADdAAAA&#10;DwAAAAAAAAAAAAAAAACqAgAAZHJzL2Rvd25yZXYueG1sUEsFBgAAAAAEAAQA+gAAAJsDAAAAAA==&#10;">
                  <v:shape id="Freeform 2535" o:spid="_x0000_s1174" style="position:absolute;left:7623;top:2370;width:7;height:132;visibility:visible;mso-wrap-style:square;v-text-anchor:top" coordsize="7,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Tr6McA&#10;AADdAAAADwAAAGRycy9kb3ducmV2LnhtbESPQWvCQBSE74X+h+UVvIhutLTW6CpSEFsslCa9eHtk&#10;n0lw922aXWP8992C0OMwM98wy3Vvjeio9bVjBZNxAoK4cLrmUsF3vh29gPABWaNxTAqu5GG9ur9b&#10;Yqrdhb+oy0IpIoR9igqqEJpUSl9UZNGPXUMcvaNrLYYo21LqFi8Rbo2cJsmztFhzXKiwodeKilN2&#10;tgr23a4ffr7PDz9POZcmd5n5MFelBg/9ZgEiUB/+w7f2m1YwnT1O4O9NfAJy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U6+jHAAAA3QAAAA8AAAAAAAAAAAAAAAAAmAIAAGRy&#10;cy9kb3ducmV2LnhtbFBLBQYAAAAABAAEAPUAAACMAwAAAAA=&#10;" path="m,l8,132e" filled="f" strokeweight=".18183mm">
                    <v:path arrowok="t" o:connecttype="custom" o:connectlocs="0,2370;8,2502" o:connectangles="0,0"/>
                  </v:shape>
                </v:group>
                <v:group id="Group 2532" o:spid="_x0000_s1175" style="position:absolute;left:5347;top:5924;width:96;height:83" coordorigin="5347,5924"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6goRsYAAADdAAAADwAAAGRycy9kb3ducmV2LnhtbESPQWvCQBSE7wX/w/KE&#10;3uomkbYSXUVESw8iVAXx9sg+k2D2bciuSfz3riD0OMzMN8xs0ZtKtNS40rKCeBSBIM6sLjlXcDxs&#10;PiYgnEfWWFkmBXdysJgP3maYatvxH7V7n4sAYZeigsL7OpXSZQUZdCNbEwfvYhuDPsgml7rBLsBN&#10;JZMo+pIGSw4LBda0Kii77m9GwU+H3XIcr9vt9bK6nw+fu9M2JqXeh/1yCsJT7//Dr/avVpB8jx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qChGxgAAAN0A&#10;AAAPAAAAAAAAAAAAAAAAAKoCAABkcnMvZG93bnJldi54bWxQSwUGAAAAAAQABAD6AAAAnQMAAAAA&#10;">
                  <v:shape id="Freeform 2533" o:spid="_x0000_s1176" style="position:absolute;left:5347;top:5924;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o+gMUA&#10;AADdAAAADwAAAGRycy9kb3ducmV2LnhtbESPQWvCQBSE74X+h+UVeqsbFaKkriKC0BwKGj14fGSf&#10;SWr2bdjdmvjvXUHwOMzMN8xiNZhWXMn5xrKC8SgBQVxa3XCl4HjYfs1B+ICssbVMCm7kYbV8f1tg&#10;pm3Pe7oWoRIRwj5DBXUIXSalL2sy6Ee2I47e2TqDIUpXSe2wj3DTykmSpNJgw3Ghxo42NZWX4t8o&#10;OPs0H8q0p90x/51Vp8st/3OFUp8fw/obRKAhvMLP9o9WMJlNp/B4E5+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ej6AxQAAAN0AAAAPAAAAAAAAAAAAAAAAAJgCAABkcnMv&#10;ZG93bnJldi54bWxQSwUGAAAAAAQABAD1AAAAigMAAAAA&#10;" path="m,l45,83,95,2,,e" fillcolor="black" stroked="f">
                    <v:path arrowok="t" o:connecttype="custom" o:connectlocs="0,5924;45,6007;95,5926;0,5924" o:connectangles="0,0,0,0"/>
                  </v:shape>
                </v:group>
                <v:group id="Group 2530" o:spid="_x0000_s1177" style="position:absolute;left:5347;top:5924;width:96;height:83" coordorigin="5347,5924"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0VqccAAADdAAAADwAAAGRycy9kb3ducmV2LnhtbESPT2vCQBTE70K/w/IK&#10;3uom/mkluoqIlR5EaCyIt0f2mQSzb0N2m8Rv3xUKHoeZ+Q2zXPemEi01rrSsIB5FIIgzq0vOFfyc&#10;Pt/mIJxH1lhZJgV3crBevQyWmGjb8Te1qc9FgLBLUEHhfZ1I6bKCDLqRrYmDd7WNQR9kk0vdYBfg&#10;ppLjKHqXBksOCwXWtC0ou6W/RsG+w24ziXft4Xbd3i+n2fF8iEmp4Wu/WYDw1Ptn+L/9pRWMPy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w0VqccAAADd&#10;AAAADwAAAAAAAAAAAAAAAACqAgAAZHJzL2Rvd25yZXYueG1sUEsFBgAAAAAEAAQA+gAAAJ4DAAAA&#10;AA==&#10;">
                  <v:shape id="Freeform 2531" o:spid="_x0000_s1178" style="position:absolute;left:5347;top:5924;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Ec7MUA&#10;AADdAAAADwAAAGRycy9kb3ducmV2LnhtbESPT2sCMRTE70K/Q3iF3jRbW2tZjbIsFHr1z8XbY/NM&#10;Vjcv2yTVtZ/eFAo9DjPzG2a5HlwnLhRi61nB86QAQdx43bJRsN99jN9BxISssfNMCm4UYb16GC2x&#10;1P7KG7pskxEZwrFEBTalvpQyNpYcxonvibN39MFhyjIYqQNeM9x1cloUb9Jhy3nBYk+1pea8/XYK&#10;kjbHrpq3t4OtXk04+Z+6/jop9fQ4VAsQiYb0H/5rf2oF0/nLDH7f5Cc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cRzsxQAAAN0AAAAPAAAAAAAAAAAAAAAAAJgCAABkcnMv&#10;ZG93bnJldi54bWxQSwUGAAAAAAQABAD1AAAAigMAAAAA&#10;" path="m45,83l,,95,2,45,83e" filled="f" strokeweight=".2645mm">
                    <v:path arrowok="t" o:connecttype="custom" o:connectlocs="45,6007;0,5924;95,5926;45,6007" o:connectangles="0,0,0,0"/>
                  </v:shape>
                </v:group>
                <v:group id="Group 2528" o:spid="_x0000_s1179" style="position:absolute;left:5347;top:5924;width:46;height:83" coordorigin="5347,5924" coordsize="4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MuRcYAAADdAAAADwAAAGRycy9kb3ducmV2LnhtbESPT4vCMBTE7wv7HcJb&#10;8KZpFXWpRhHRZQ8i+AcWb4/m2Rabl9LEtn57Iwh7HGbmN8x82ZlSNFS7wrKCeBCBIE6tLjhTcD5t&#10;+98gnEfWWFomBQ9ysFx8fswx0bblAzVHn4kAYZeggtz7KpHSpTkZdANbEQfvamuDPsg6k7rGNsBN&#10;KYdRNJEGCw4LOVa0zim9He9GwU+L7WoUb5rd7bp+XE7j/d8uJqV6X91qBsJT5//D7/avVjCcji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4ky5FxgAAAN0A&#10;AAAPAAAAAAAAAAAAAAAAAKoCAABkcnMvZG93bnJldi54bWxQSwUGAAAAAAQABAD6AAAAnQMAAAAA&#10;">
                  <v:shape id="Freeform 2529" o:spid="_x0000_s1180" style="position:absolute;left:5347;top:5924;width:46;height:83;visibility:visible;mso-wrap-style:square;v-text-anchor:top" coordsize="4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DShMYA&#10;AADdAAAADwAAAGRycy9kb3ducmV2LnhtbESPzW7CMBCE75V4B2uRuBWnUAFKMQhaodJb+Tlw3MZb&#10;JyJeR7GbuG+PKyH1OJqZbzTLdbS16Kj1lWMFT+MMBHHhdMVGwfm0e1yA8AFZY+2YFPySh/Vq8LDE&#10;XLueD9QdgxEJwj5HBWUITS6lL0qy6MeuIU7et2sthiRbI3WLfYLbWk6ybCYtVpwWSmzotaTievyx&#10;CszHM31erofz11ufxd2l2/bmPSo1GsbNC4hAMfyH7+29VjCZT+fw9yY9Ab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DShMYAAADdAAAADwAAAAAAAAAAAAAAAACYAgAAZHJz&#10;L2Rvd25yZXYueG1sUEsFBgAAAAAEAAQA9QAAAIsDAAAAAA==&#10;" path="m,l45,83e" filled="f" strokeweight=".2645mm">
                    <v:path arrowok="t" o:connecttype="custom" o:connectlocs="0,5924;45,6007" o:connectangles="0,0"/>
                  </v:shape>
                </v:group>
                <v:group id="Group 2526" o:spid="_x0000_s1181" style="position:absolute;left:5394;top:5793;width:3;height:132" coordorigin="5394,5793" coordsize="3,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kAfrMQAAADdAAAADwAAAGRycy9kb3ducmV2LnhtbERPy2rCQBTdF/yH4Qrd&#10;NZMYWkvqKCJWXEhBI5TuLplrEszcCZkxj7/vLApdHs57tRlNI3rqXG1ZQRLFIIgLq2suFVzzz5d3&#10;EM4ja2wsk4KJHGzWs6cVZtoOfKb+4ksRQthlqKDyvs2kdEVFBl1kW+LA3Wxn0AfYlVJ3OIRw08hF&#10;HL9JgzWHhgpb2lVU3C8Po+Aw4LBNk31/ut9200/++vV9Skip5/m4/QDhafT/4j/3UStYLNM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kAfrMQAAADdAAAA&#10;DwAAAAAAAAAAAAAAAACqAgAAZHJzL2Rvd25yZXYueG1sUEsFBgAAAAAEAAQA+gAAAJsDAAAAAA==&#10;">
                  <v:shape id="Freeform 2527" o:spid="_x0000_s1182" style="position:absolute;left:5394;top:5793;width:3;height:132;visibility:visible;mso-wrap-style:square;v-text-anchor:top" coordsize="3,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noHsUA&#10;AADdAAAADwAAAGRycy9kb3ducmV2LnhtbESPQWsCMRSE7wX/Q3hCbzVxC9u6NYpIhR56qNpLb4/N&#10;M1ncvCybqOm/bwqFHoeZ+YZZrrPvxZXG2AXWMJ8pEMRtMB1bDZ/H3cMziJiQDfaBScM3RVivJndL&#10;bEy48Z6uh2RFgXBsUINLaWikjK0jj3EWBuLincLoMRU5WmlGvBW472WlVC09dlwWHA60ddSeDxev&#10;Iav6q9282trtKms+3tUi77dJ6/tp3ryASJTTf/iv/WY0VE+PC/h9U56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megexQAAAN0AAAAPAAAAAAAAAAAAAAAAAJgCAABkcnMv&#10;ZG93bnJldi54bWxQSwUGAAAAAAQABAD1AAAAigMAAAAA&#10;" path="m,132l3,e" filled="f" strokeweight=".18183mm">
                    <v:path arrowok="t" o:connecttype="custom" o:connectlocs="0,5925;3,5793" o:connectangles="0,0"/>
                  </v:shape>
                </v:group>
                <v:group id="Group 2524" o:spid="_x0000_s1183" style="position:absolute;left:3297;top:3508;width:96;height:83" coordorigin="3297,3508"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DBg18QAAADdAAAA&#10;DwAAAAAAAAAAAAAAAACqAgAAZHJzL2Rvd25yZXYueG1sUEsFBgAAAAAEAAQA+gAAAJsDAAAAAA==&#10;">
                  <v:shape id="Freeform 2525" o:spid="_x0000_s1184" style="position:absolute;left:3297;top:3508;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2EcUA&#10;AADdAAAADwAAAGRycy9kb3ducmV2LnhtbESPQWvCQBSE7wX/w/KE3upGkSjRVUQomEPBRg8eH9ln&#10;Es2+DbtbE/+9Wyj0OMzMN8x6O5hWPMj5xrKC6SQBQVxa3XCl4Hz6/FiC8AFZY2uZFDzJw3Yzeltj&#10;pm3P3/QoQiUihH2GCuoQukxKX9Zk0E9sRxy9q3UGQ5SuktphH+GmlbMkSaXBhuNCjR3tayrvxY9R&#10;cPVpPpRpT8dz/rWoLvdnfnOFUu/jYbcCEWgI/+G/9kErmC3mU/h9E5+A3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4nYRxQAAAN0AAAAPAAAAAAAAAAAAAAAAAJgCAABkcnMv&#10;ZG93bnJldi54bWxQSwUGAAAAAAQABAD1AAAAigMAAAAA&#10;" path="m96,l,2,49,83,96,e" fillcolor="black" stroked="f">
                    <v:path arrowok="t" o:connecttype="custom" o:connectlocs="96,3508;0,3510;49,3591;96,3508" o:connectangles="0,0,0,0"/>
                  </v:shape>
                </v:group>
                <v:group id="Group 2522" o:spid="_x0000_s1185" style="position:absolute;left:3297;top:3508;width:96;height:83" coordorigin="3297,3508" coordsize="9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65bO8YAAADdAAAADwAAAGRycy9kb3ducmV2LnhtbESPQWvCQBSE74X+h+UV&#10;vOkmsbaSuopILR5EUAvF2yP7TILZtyG7JvHfu4LQ4zAz3zCzRW8q0VLjSssK4lEEgjizuuRcwe9x&#10;PZyCcB5ZY2WZFNzIwWL++jLDVNuO99QefC4ChF2KCgrv61RKlxVk0I1sTRy8s20M+iCbXOoGuwA3&#10;lUyi6EMaLDksFFjTqqDscrgaBT8ddstx/N1uL+fV7XSc7P62MSk1eOuXXyA89f4//GxvtILk8z2B&#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rls7xgAAAN0A&#10;AAAPAAAAAAAAAAAAAAAAAKoCAABkcnMvZG93bnJldi54bWxQSwUGAAAAAAQABAD6AAAAnQMAAAAA&#10;">
                  <v:shape id="Freeform 2523" o:spid="_x0000_s1186" style="position:absolute;left:3297;top:3508;width:96;height:83;visibility:visible;mso-wrap-style:square;v-text-anchor:top" coordsize="96,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JSfsQA&#10;AADdAAAADwAAAGRycy9kb3ducmV2LnhtbESPQWsCMRSE74X+h/AEbzWrlVq2RlkWhF61vfT22DyT&#10;tZuXbRJ19dcbQehxmJlvmOV6cJ04UYitZwXTSQGCuPG6ZaPg+2vz8g4iJmSNnWdScKEI69Xz0xJL&#10;7c+8pdMuGZEhHEtUYFPqSyljY8lhnPieOHt7HxymLIOROuA5w10nZ0XxJh22nBcs9lRban53R6cg&#10;abPvqkV7+bHV3ISDv9b130Gp8WioPkAkGtJ/+NH+1Apmi/kr3N/kJ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SUn7EAAAA3QAAAA8AAAAAAAAAAAAAAAAAmAIAAGRycy9k&#10;b3ducmV2LnhtbFBLBQYAAAAABAAEAPUAAACJAwAAAAA=&#10;" path="m49,83l,2,96,,49,83e" filled="f" strokeweight=".2645mm">
                    <v:path arrowok="t" o:connecttype="custom" o:connectlocs="49,3591;0,3510;96,3508;49,3591" o:connectangles="0,0,0,0"/>
                  </v:shape>
                </v:group>
                <v:group id="Group 2520" o:spid="_x0000_s1187" style="position:absolute;left:3297;top:3510;width:49;height:81" coordorigin="3297,3510" coordsize="49,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tm1McAAADdAAAADwAAAGRycy9kb3ducmV2LnhtbESPT2vCQBTE70K/w/IK&#10;vdVN/NNKdBURWzyI0FgQb4/sMwlm34bsNonf3hUKHoeZ+Q2zWPWmEi01rrSsIB5GIIgzq0vOFfwe&#10;v95nIJxH1lhZJgU3crBavgwWmGjb8Q+1qc9FgLBLUEHhfZ1I6bKCDLqhrYmDd7GNQR9kk0vdYBfg&#10;ppKjKPqQBksOCwXWtCkou6Z/RsF3h916HG/b/fWyuZ2P08NpH5NSb6/9eg7CU++f4f/2TisYfU4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wtm1McAAADd&#10;AAAADwAAAAAAAAAAAAAAAACqAgAAZHJzL2Rvd25yZXYueG1sUEsFBgAAAAAEAAQA+gAAAJ4DAAAA&#10;AA==&#10;">
                  <v:shape id="Freeform 2521" o:spid="_x0000_s1188" style="position:absolute;left:3297;top:3510;width:49;height:81;visibility:visible;mso-wrap-style:square;v-text-anchor:top" coordsize="49,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u65sgA&#10;AADdAAAADwAAAGRycy9kb3ducmV2LnhtbESPQWvCQBSE7wX/w/IEL0V3K1YldZW2KFhyqVGwvT2y&#10;r0kw+zZk15j++26h0OMwM98wq01va9FR6yvHGh4mCgRx7kzFhYbTcTdegvAB2WDtmDR8k4fNenC3&#10;wsS4Gx+oy0IhIoR9ghrKEJpESp+XZNFPXEMcvS/XWgxRtoU0Ld4i3NZyqtRcWqw4LpTY0GtJ+SW7&#10;Wg3ZLt3epy/m7SzTy8fe5erzvVNaj4b98xOIQH34D/+190bDdDF7hN838QnI9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G7rmyAAAAN0AAAAPAAAAAAAAAAAAAAAAAJgCAABk&#10;cnMvZG93bnJldi54bWxQSwUGAAAAAAQABAD1AAAAjQMAAAAA&#10;" path="m,l49,81e" filled="f" strokeweight=".2645mm">
                    <v:path arrowok="t" o:connecttype="custom" o:connectlocs="0,3510;49,3591" o:connectangles="0,0"/>
                  </v:shape>
                </v:group>
                <v:group id="Group 2517" o:spid="_x0000_s1189" style="position:absolute;left:3342;top:3377;width:3;height:132" coordorigin="3342,3377" coordsize="3,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VdOMcAAADdAAAADwAAAGRycy9kb3ducmV2LnhtbESPT2vCQBTE7wW/w/KE&#10;3nQT26pEVxHR0oMI/gHx9sg+k2D2bciuSfz23YLQ4zAzv2Hmy86UoqHaFZYVxMMIBHFqdcGZgvNp&#10;O5iCcB5ZY2mZFDzJwXLRe5tjom3LB2qOPhMBwi5BBbn3VSKlS3My6Ia2Ig7ezdYGfZB1JnWNbYCb&#10;Uo6iaCwNFhwWcqxonVN6Pz6Mgu8W29VHvGl299v6eT197S+7mJR673erGQhPnf8Pv9o/WsFo8jmG&#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JVdOMcAAADd&#10;AAAADwAAAAAAAAAAAAAAAACqAgAAZHJzL2Rvd25yZXYueG1sUEsFBgAAAAAEAAQA+gAAAJ4DAAAA&#10;AA==&#10;">
                  <v:shape id="Freeform 2519" o:spid="_x0000_s1190" style="position:absolute;left:3342;top:3377;width:3;height:132;visibility:visible;mso-wrap-style:square;v-text-anchor:top" coordsize="3,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yqisUA&#10;AADdAAAADwAAAGRycy9kb3ducmV2LnhtbESPQWsCMRSE7wX/Q3hCbzXpUtZ2NYqIQg89VO2lt8fm&#10;mSzdvCybqOm/bwqFHoeZ+YZZrrPvxZXG2AXW8DhTIIjbYDq2Gj5O+4dnEDEhG+wDk4ZvirBeTe6W&#10;2Jhw4wNdj8mKAuHYoAaX0tBIGVtHHuMsDMTFO4fRYypytNKMeCtw38tKqVp67LgsOBxo66j9Ol68&#10;hqzqz3azs7XbV9a8v6mXfNgmre+nebMAkSin//Bf+9VoqOZPc/h9U56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TKqKxQAAAN0AAAAPAAAAAAAAAAAAAAAAAJgCAABkcnMv&#10;ZG93bnJldi54bWxQSwUGAAAAAAQABAD1AAAAigMAAAAA&#10;" path="m3,132l,e" filled="f" strokeweight=".18183mm">
                    <v:path arrowok="t" o:connecttype="custom" o:connectlocs="3,3509;0,3377" o:connectangles="0,0"/>
                  </v:shape>
                  <v:shape id="Picture 2518" o:spid="_x0000_s1191" type="#_x0000_t75" style="position:absolute;left:1808;top:947;width:8677;height:60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wtUvBAAAA3QAAAA8AAABkcnMvZG93bnJldi54bWxET01rAjEQvRf8D2EEbzWrSFtXo4ggVHpp&#10;teB12IybxWSyblKN/vrmIHh8vO/5MjkrLtSFxrOC0bAAQVx53XCt4He/ef0AESKyRuuZFNwowHLR&#10;e5ljqf2Vf+iyi7XIIRxKVGBibEspQ2XIYRj6ljhzR985jBl2tdQdXnO4s3JcFG/SYcO5wWBLa0PV&#10;affnFGzX0y87SpLas73vJ+lsvlcHo9Sgn1YzEJFSfIof7k+tYPw+yXPzm/wE5OI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vwtUvBAAAA3QAAAA8AAAAAAAAAAAAAAAAAnwIA&#10;AGRycy9kb3ducmV2LnhtbFBLBQYAAAAABAAEAPcAAACNAwAAAAA=&#10;">
                    <v:imagedata r:id="rId76" o:title=""/>
                  </v:shape>
                </v:group>
                <w10:wrap anchorx="page"/>
              </v:group>
            </w:pict>
          </mc:Fallback>
        </mc:AlternateContent>
      </w:r>
      <w:r w:rsidRPr="006632F3">
        <w:rPr>
          <w:rFonts w:ascii="Times New Roman" w:eastAsia="Times New Roman" w:hAnsi="Times New Roman" w:cs="Times New Roman"/>
        </w:rPr>
        <w:t>W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join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d (S</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the</w:t>
      </w:r>
      <w:r w:rsidRPr="006632F3">
        <w:rPr>
          <w:rFonts w:ascii="Times New Roman" w:eastAsia="Times New Roman" w:hAnsi="Times New Roman" w:cs="Times New Roman"/>
          <w:spacing w:val="-10"/>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illus</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w:t>
      </w:r>
    </w:p>
    <w:p w14:paraId="2202B757" w14:textId="77777777" w:rsidR="00583B21" w:rsidRPr="006632F3" w:rsidRDefault="00583B21" w:rsidP="00583B21">
      <w:pPr>
        <w:spacing w:before="8" w:after="0" w:line="100" w:lineRule="exact"/>
        <w:rPr>
          <w:rFonts w:ascii="Times New Roman" w:hAnsi="Times New Roman" w:cs="Times New Roman"/>
        </w:rPr>
      </w:pPr>
    </w:p>
    <w:p w14:paraId="5D405BBF" w14:textId="77777777" w:rsidR="00583B21" w:rsidRPr="006632F3" w:rsidRDefault="00583B21" w:rsidP="00583B21">
      <w:pPr>
        <w:spacing w:after="0" w:line="200" w:lineRule="exact"/>
        <w:rPr>
          <w:rFonts w:ascii="Times New Roman" w:hAnsi="Times New Roman" w:cs="Times New Roman"/>
        </w:rPr>
      </w:pPr>
    </w:p>
    <w:p w14:paraId="090C91BF" w14:textId="77777777" w:rsidR="00583B21" w:rsidRPr="006632F3" w:rsidRDefault="00583B21" w:rsidP="00583B21">
      <w:pPr>
        <w:spacing w:after="0" w:line="200" w:lineRule="exact"/>
        <w:rPr>
          <w:rFonts w:ascii="Times New Roman" w:hAnsi="Times New Roman" w:cs="Times New Roman"/>
        </w:rPr>
      </w:pPr>
    </w:p>
    <w:p w14:paraId="423FFA51" w14:textId="77777777" w:rsidR="00583B21" w:rsidRPr="006632F3" w:rsidRDefault="00583B21" w:rsidP="00583B21">
      <w:pPr>
        <w:spacing w:after="0" w:line="200" w:lineRule="exact"/>
        <w:rPr>
          <w:rFonts w:ascii="Times New Roman" w:hAnsi="Times New Roman" w:cs="Times New Roman"/>
        </w:rPr>
      </w:pPr>
    </w:p>
    <w:p w14:paraId="2B72DC87" w14:textId="77777777" w:rsidR="00583B21" w:rsidRPr="006632F3" w:rsidRDefault="00583B21" w:rsidP="00583B21">
      <w:pPr>
        <w:spacing w:after="0" w:line="200" w:lineRule="exact"/>
        <w:rPr>
          <w:rFonts w:ascii="Times New Roman" w:hAnsi="Times New Roman" w:cs="Times New Roman"/>
        </w:rPr>
      </w:pPr>
    </w:p>
    <w:p w14:paraId="7082FE7B" w14:textId="77777777" w:rsidR="00583B21" w:rsidRPr="006632F3" w:rsidRDefault="00583B21" w:rsidP="00583B21">
      <w:pPr>
        <w:spacing w:after="0" w:line="200" w:lineRule="exact"/>
        <w:rPr>
          <w:rFonts w:ascii="Times New Roman" w:hAnsi="Times New Roman" w:cs="Times New Roman"/>
        </w:rPr>
      </w:pPr>
    </w:p>
    <w:p w14:paraId="6C69B3E9" w14:textId="77777777" w:rsidR="00583B21" w:rsidRPr="006632F3" w:rsidRDefault="00583B21" w:rsidP="00583B21">
      <w:pPr>
        <w:spacing w:after="0" w:line="200" w:lineRule="exact"/>
        <w:rPr>
          <w:rFonts w:ascii="Times New Roman" w:hAnsi="Times New Roman" w:cs="Times New Roman"/>
        </w:rPr>
      </w:pPr>
    </w:p>
    <w:p w14:paraId="2E27DBF8" w14:textId="77777777" w:rsidR="00583B21" w:rsidRPr="006632F3" w:rsidRDefault="00583B21" w:rsidP="00583B21">
      <w:pPr>
        <w:spacing w:after="0" w:line="200" w:lineRule="exact"/>
        <w:rPr>
          <w:rFonts w:ascii="Times New Roman" w:hAnsi="Times New Roman" w:cs="Times New Roman"/>
        </w:rPr>
      </w:pPr>
    </w:p>
    <w:p w14:paraId="4A2E8957" w14:textId="77777777" w:rsidR="00583B21" w:rsidRPr="006632F3" w:rsidRDefault="00583B21" w:rsidP="00583B21">
      <w:pPr>
        <w:spacing w:after="0" w:line="200" w:lineRule="exact"/>
        <w:rPr>
          <w:rFonts w:ascii="Times New Roman" w:hAnsi="Times New Roman" w:cs="Times New Roman"/>
        </w:rPr>
      </w:pPr>
    </w:p>
    <w:p w14:paraId="7657BD0C" w14:textId="77777777" w:rsidR="00583B21" w:rsidRPr="006632F3" w:rsidRDefault="00583B21" w:rsidP="00583B21">
      <w:pPr>
        <w:spacing w:after="0" w:line="200" w:lineRule="exact"/>
        <w:rPr>
          <w:rFonts w:ascii="Times New Roman" w:hAnsi="Times New Roman" w:cs="Times New Roman"/>
        </w:rPr>
      </w:pPr>
    </w:p>
    <w:p w14:paraId="1EFC6B86" w14:textId="77777777" w:rsidR="00583B21" w:rsidRPr="006632F3" w:rsidRDefault="00583B21" w:rsidP="00583B21">
      <w:pPr>
        <w:spacing w:after="0" w:line="200" w:lineRule="exact"/>
        <w:rPr>
          <w:rFonts w:ascii="Times New Roman" w:hAnsi="Times New Roman" w:cs="Times New Roman"/>
        </w:rPr>
      </w:pPr>
    </w:p>
    <w:p w14:paraId="54B5B863" w14:textId="77777777" w:rsidR="00583B21" w:rsidRPr="006632F3" w:rsidRDefault="00583B21" w:rsidP="00583B21">
      <w:pPr>
        <w:spacing w:after="0" w:line="200" w:lineRule="exact"/>
        <w:rPr>
          <w:rFonts w:ascii="Times New Roman" w:hAnsi="Times New Roman" w:cs="Times New Roman"/>
        </w:rPr>
      </w:pPr>
    </w:p>
    <w:p w14:paraId="5A6F9D75" w14:textId="77777777" w:rsidR="00583B21" w:rsidRPr="006632F3" w:rsidRDefault="00583B21" w:rsidP="00583B21">
      <w:pPr>
        <w:spacing w:after="0" w:line="200" w:lineRule="exact"/>
        <w:rPr>
          <w:rFonts w:ascii="Times New Roman" w:hAnsi="Times New Roman" w:cs="Times New Roman"/>
        </w:rPr>
      </w:pPr>
    </w:p>
    <w:p w14:paraId="06F87623" w14:textId="77777777" w:rsidR="00583B21" w:rsidRPr="006632F3" w:rsidRDefault="00583B21" w:rsidP="00583B21">
      <w:pPr>
        <w:spacing w:after="0" w:line="200" w:lineRule="exact"/>
        <w:rPr>
          <w:rFonts w:ascii="Times New Roman" w:hAnsi="Times New Roman" w:cs="Times New Roman"/>
        </w:rPr>
      </w:pPr>
    </w:p>
    <w:p w14:paraId="04D8CE06" w14:textId="77777777" w:rsidR="00583B21" w:rsidRPr="006632F3" w:rsidRDefault="00583B21" w:rsidP="00583B21">
      <w:pPr>
        <w:spacing w:after="0" w:line="200" w:lineRule="exact"/>
        <w:rPr>
          <w:rFonts w:ascii="Times New Roman" w:hAnsi="Times New Roman" w:cs="Times New Roman"/>
        </w:rPr>
      </w:pPr>
    </w:p>
    <w:p w14:paraId="0C645D3A" w14:textId="77777777" w:rsidR="00583B21" w:rsidRPr="006632F3" w:rsidRDefault="00583B21" w:rsidP="00583B21">
      <w:pPr>
        <w:spacing w:after="0" w:line="200" w:lineRule="exact"/>
        <w:rPr>
          <w:rFonts w:ascii="Times New Roman" w:hAnsi="Times New Roman" w:cs="Times New Roman"/>
        </w:rPr>
      </w:pPr>
    </w:p>
    <w:p w14:paraId="01593185" w14:textId="77777777" w:rsidR="00583B21" w:rsidRPr="006632F3" w:rsidRDefault="00583B21" w:rsidP="00583B21">
      <w:pPr>
        <w:spacing w:after="0" w:line="200" w:lineRule="exact"/>
        <w:rPr>
          <w:rFonts w:ascii="Times New Roman" w:hAnsi="Times New Roman" w:cs="Times New Roman"/>
        </w:rPr>
      </w:pPr>
    </w:p>
    <w:p w14:paraId="55CD7EAD" w14:textId="77777777" w:rsidR="00583B21" w:rsidRPr="006632F3" w:rsidRDefault="00583B21" w:rsidP="00583B21">
      <w:pPr>
        <w:spacing w:after="0" w:line="200" w:lineRule="exact"/>
        <w:rPr>
          <w:rFonts w:ascii="Times New Roman" w:hAnsi="Times New Roman" w:cs="Times New Roman"/>
        </w:rPr>
      </w:pPr>
    </w:p>
    <w:p w14:paraId="47819800" w14:textId="77777777" w:rsidR="00583B21" w:rsidRPr="006632F3" w:rsidRDefault="00583B21" w:rsidP="00583B21">
      <w:pPr>
        <w:spacing w:after="0" w:line="200" w:lineRule="exact"/>
        <w:rPr>
          <w:rFonts w:ascii="Times New Roman" w:hAnsi="Times New Roman" w:cs="Times New Roman"/>
        </w:rPr>
      </w:pPr>
    </w:p>
    <w:p w14:paraId="51B1258B" w14:textId="77777777" w:rsidR="00583B21" w:rsidRPr="006632F3" w:rsidRDefault="00583B21" w:rsidP="00583B21">
      <w:pPr>
        <w:spacing w:after="0" w:line="200" w:lineRule="exact"/>
        <w:rPr>
          <w:rFonts w:ascii="Times New Roman" w:hAnsi="Times New Roman" w:cs="Times New Roman"/>
        </w:rPr>
      </w:pPr>
    </w:p>
    <w:p w14:paraId="13FA34C5" w14:textId="77777777" w:rsidR="00583B21" w:rsidRPr="006632F3" w:rsidRDefault="00583B21" w:rsidP="00583B21">
      <w:pPr>
        <w:spacing w:after="0" w:line="200" w:lineRule="exact"/>
        <w:rPr>
          <w:rFonts w:ascii="Times New Roman" w:hAnsi="Times New Roman" w:cs="Times New Roman"/>
        </w:rPr>
      </w:pPr>
    </w:p>
    <w:p w14:paraId="00C712EE" w14:textId="77777777" w:rsidR="00583B21" w:rsidRPr="006632F3" w:rsidRDefault="00583B21" w:rsidP="00583B21">
      <w:pPr>
        <w:spacing w:after="0" w:line="200" w:lineRule="exact"/>
        <w:rPr>
          <w:rFonts w:ascii="Times New Roman" w:hAnsi="Times New Roman" w:cs="Times New Roman"/>
        </w:rPr>
      </w:pPr>
    </w:p>
    <w:p w14:paraId="702DF220" w14:textId="77777777" w:rsidR="00583B21" w:rsidRPr="006632F3" w:rsidRDefault="00583B21" w:rsidP="00583B21">
      <w:pPr>
        <w:spacing w:after="0" w:line="200" w:lineRule="exact"/>
        <w:rPr>
          <w:rFonts w:ascii="Times New Roman" w:hAnsi="Times New Roman" w:cs="Times New Roman"/>
        </w:rPr>
      </w:pPr>
    </w:p>
    <w:p w14:paraId="2DAEA246" w14:textId="77777777" w:rsidR="00583B21" w:rsidRPr="006632F3" w:rsidRDefault="00583B21" w:rsidP="00583B21">
      <w:pPr>
        <w:spacing w:after="0" w:line="200" w:lineRule="exact"/>
        <w:rPr>
          <w:rFonts w:ascii="Times New Roman" w:hAnsi="Times New Roman" w:cs="Times New Roman"/>
        </w:rPr>
      </w:pPr>
    </w:p>
    <w:p w14:paraId="1F9424FC" w14:textId="77777777" w:rsidR="00583B21" w:rsidRPr="006632F3" w:rsidRDefault="00583B21" w:rsidP="00583B21">
      <w:pPr>
        <w:spacing w:after="0" w:line="200" w:lineRule="exact"/>
        <w:rPr>
          <w:rFonts w:ascii="Times New Roman" w:hAnsi="Times New Roman" w:cs="Times New Roman"/>
        </w:rPr>
      </w:pPr>
    </w:p>
    <w:p w14:paraId="115B8AF3" w14:textId="77777777" w:rsidR="00583B21" w:rsidRPr="006632F3" w:rsidRDefault="00583B21" w:rsidP="00583B21">
      <w:pPr>
        <w:spacing w:after="0" w:line="200" w:lineRule="exact"/>
        <w:rPr>
          <w:rFonts w:ascii="Times New Roman" w:hAnsi="Times New Roman" w:cs="Times New Roman"/>
        </w:rPr>
      </w:pPr>
    </w:p>
    <w:p w14:paraId="7FEE56FA" w14:textId="77777777" w:rsidR="00583B21" w:rsidRPr="006632F3" w:rsidRDefault="00583B21" w:rsidP="00583B21">
      <w:pPr>
        <w:spacing w:after="0" w:line="200" w:lineRule="exact"/>
        <w:rPr>
          <w:rFonts w:ascii="Times New Roman" w:hAnsi="Times New Roman" w:cs="Times New Roman"/>
        </w:rPr>
      </w:pPr>
    </w:p>
    <w:p w14:paraId="758BB8B1" w14:textId="77777777" w:rsidR="00583B21" w:rsidRPr="006632F3" w:rsidRDefault="00583B21" w:rsidP="00583B21">
      <w:pPr>
        <w:spacing w:after="0" w:line="200" w:lineRule="exact"/>
        <w:rPr>
          <w:rFonts w:ascii="Times New Roman" w:hAnsi="Times New Roman" w:cs="Times New Roman"/>
        </w:rPr>
      </w:pPr>
    </w:p>
    <w:p w14:paraId="0C395285" w14:textId="77777777" w:rsidR="00583B21" w:rsidRPr="006632F3" w:rsidRDefault="00583B21" w:rsidP="00583B21">
      <w:pPr>
        <w:spacing w:after="0" w:line="200" w:lineRule="exact"/>
        <w:rPr>
          <w:rFonts w:ascii="Times New Roman" w:hAnsi="Times New Roman" w:cs="Times New Roman"/>
        </w:rPr>
      </w:pPr>
    </w:p>
    <w:p w14:paraId="0E1F614E" w14:textId="77777777" w:rsidR="00583B21" w:rsidRPr="006632F3" w:rsidRDefault="00583B21" w:rsidP="00583B21">
      <w:pPr>
        <w:spacing w:after="0" w:line="200" w:lineRule="exact"/>
        <w:rPr>
          <w:rFonts w:ascii="Times New Roman" w:hAnsi="Times New Roman" w:cs="Times New Roman"/>
        </w:rPr>
      </w:pPr>
    </w:p>
    <w:p w14:paraId="64E4AE86" w14:textId="77777777" w:rsidR="00583B21" w:rsidRPr="006632F3" w:rsidRDefault="00583B21" w:rsidP="00583B21">
      <w:pPr>
        <w:spacing w:after="0" w:line="200" w:lineRule="exact"/>
        <w:rPr>
          <w:rFonts w:ascii="Times New Roman" w:hAnsi="Times New Roman" w:cs="Times New Roman"/>
        </w:rPr>
      </w:pPr>
    </w:p>
    <w:p w14:paraId="34082592" w14:textId="77777777" w:rsidR="00583B21" w:rsidRPr="006632F3" w:rsidRDefault="00583B21" w:rsidP="00583B21">
      <w:pPr>
        <w:spacing w:after="0" w:line="200" w:lineRule="exact"/>
        <w:rPr>
          <w:rFonts w:ascii="Times New Roman" w:hAnsi="Times New Roman" w:cs="Times New Roman"/>
        </w:rPr>
      </w:pPr>
    </w:p>
    <w:p w14:paraId="3796122E" w14:textId="77777777" w:rsidR="00583B21" w:rsidRPr="006632F3" w:rsidRDefault="00583B21" w:rsidP="00583B21">
      <w:pPr>
        <w:spacing w:after="0" w:line="200" w:lineRule="exact"/>
        <w:rPr>
          <w:rFonts w:ascii="Times New Roman" w:hAnsi="Times New Roman" w:cs="Times New Roman"/>
        </w:rPr>
      </w:pPr>
    </w:p>
    <w:p w14:paraId="134434C6" w14:textId="77777777" w:rsidR="00583B21" w:rsidRPr="006632F3" w:rsidRDefault="00583B21" w:rsidP="00583B21">
      <w:pPr>
        <w:spacing w:after="0" w:line="200" w:lineRule="exact"/>
        <w:rPr>
          <w:rFonts w:ascii="Times New Roman" w:hAnsi="Times New Roman" w:cs="Times New Roman"/>
        </w:rPr>
      </w:pPr>
    </w:p>
    <w:p w14:paraId="3AA93D0A" w14:textId="77777777" w:rsidR="00583B21" w:rsidRPr="006632F3" w:rsidRDefault="00583B21" w:rsidP="00583B21">
      <w:pPr>
        <w:spacing w:after="0" w:line="200" w:lineRule="exact"/>
        <w:rPr>
          <w:rFonts w:ascii="Times New Roman" w:hAnsi="Times New Roman" w:cs="Times New Roman"/>
        </w:rPr>
      </w:pPr>
    </w:p>
    <w:p w14:paraId="09976973"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0</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2"/>
        </w:rPr>
        <w:t>w</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n</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n</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p</w:t>
      </w:r>
      <w:r w:rsidRPr="006632F3">
        <w:rPr>
          <w:rFonts w:ascii="Times New Roman" w:eastAsia="Times New Roman" w:hAnsi="Times New Roman" w:cs="Times New Roman"/>
          <w:b/>
          <w:bCs/>
        </w:rPr>
        <w:t>lic</w:t>
      </w:r>
      <w:r w:rsidRPr="006632F3">
        <w:rPr>
          <w:rFonts w:ascii="Times New Roman" w:eastAsia="Times New Roman" w:hAnsi="Times New Roman" w:cs="Times New Roman"/>
          <w:b/>
          <w:bCs/>
          <w:spacing w:val="1"/>
        </w:rPr>
        <w:t>a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n</w:t>
      </w:r>
      <w:r w:rsidRPr="006632F3">
        <w:rPr>
          <w:rFonts w:ascii="Times New Roman" w:eastAsia="Times New Roman" w:hAnsi="Times New Roman" w:cs="Times New Roman"/>
          <w:b/>
          <w:bCs/>
          <w:spacing w:val="-10"/>
        </w:rPr>
        <w:t xml:space="preserve"> </w:t>
      </w:r>
      <w:r w:rsidRPr="006632F3">
        <w:rPr>
          <w:rFonts w:ascii="Times New Roman" w:eastAsia="Times New Roman" w:hAnsi="Times New Roman" w:cs="Times New Roman"/>
          <w:b/>
          <w:bCs/>
          <w:spacing w:val="1"/>
        </w:rPr>
        <w:t>jo</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p>
    <w:p w14:paraId="10B518D4" w14:textId="77777777" w:rsidR="00583B21" w:rsidRPr="006632F3" w:rsidRDefault="00583B21" w:rsidP="00583B21">
      <w:pPr>
        <w:spacing w:before="1" w:after="0" w:line="170" w:lineRule="exact"/>
        <w:rPr>
          <w:rFonts w:ascii="Times New Roman" w:hAnsi="Times New Roman" w:cs="Times New Roman"/>
        </w:rPr>
      </w:pPr>
    </w:p>
    <w:p w14:paraId="0E862B66" w14:textId="77777777" w:rsidR="00583B21" w:rsidRPr="006632F3" w:rsidRDefault="00583B21" w:rsidP="00583B21">
      <w:pPr>
        <w:spacing w:after="0" w:line="200" w:lineRule="exact"/>
        <w:rPr>
          <w:rFonts w:ascii="Times New Roman" w:hAnsi="Times New Roman" w:cs="Times New Roman"/>
        </w:rPr>
      </w:pPr>
    </w:p>
    <w:p w14:paraId="4C3BAC3D"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spacing w:val="4"/>
        </w:rPr>
        <w:t>m</w:t>
      </w:r>
      <w:r w:rsidRPr="006632F3">
        <w:rPr>
          <w:rFonts w:ascii="Times New Roman" w:eastAsia="Arial" w:hAnsi="Times New Roman" w:cs="Times New Roman"/>
          <w:spacing w:val="-1"/>
        </w:rPr>
        <w:t>pl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n</w:t>
      </w:r>
      <w:r w:rsidRPr="006632F3">
        <w:rPr>
          <w:rFonts w:ascii="Times New Roman" w:eastAsia="Arial" w:hAnsi="Times New Roman" w:cs="Times New Roman"/>
        </w:rPr>
        <w:t>ts</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rPr>
        <w: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ng</w:t>
      </w:r>
      <w:r w:rsidRPr="006632F3">
        <w:rPr>
          <w:rFonts w:ascii="Times New Roman" w:eastAsia="Arial" w:hAnsi="Times New Roman" w:cs="Times New Roman"/>
        </w:rPr>
        <w:t>e</w:t>
      </w:r>
    </w:p>
    <w:p w14:paraId="284B853D" w14:textId="77777777" w:rsidR="00583B21" w:rsidRPr="006632F3" w:rsidRDefault="00583B21" w:rsidP="00583B21">
      <w:pPr>
        <w:spacing w:before="10" w:after="0" w:line="240" w:lineRule="auto"/>
        <w:ind w:left="550" w:right="-20"/>
        <w:rPr>
          <w:rFonts w:ascii="Times New Roman" w:eastAsia="Arial" w:hAnsi="Times New Roman" w:cs="Times New Roman"/>
        </w:rPr>
      </w:pP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3"/>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74435045" w14:textId="77777777" w:rsidR="00583B21" w:rsidRPr="006632F3" w:rsidRDefault="00583B21" w:rsidP="00583B21">
      <w:pPr>
        <w:tabs>
          <w:tab w:val="left" w:pos="540"/>
        </w:tabs>
        <w:spacing w:before="8" w:after="0" w:line="250" w:lineRule="auto"/>
        <w:ind w:left="550" w:right="159" w:hanging="432"/>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need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j</w:t>
      </w:r>
      <w:r w:rsidRPr="006632F3">
        <w:rPr>
          <w:rFonts w:ascii="Times New Roman" w:eastAsia="Arial" w:hAnsi="Times New Roman" w:cs="Times New Roman"/>
          <w:spacing w:val="-1"/>
        </w:rPr>
        <w:t>oi</w:t>
      </w:r>
      <w:r w:rsidRPr="006632F3">
        <w:rPr>
          <w:rFonts w:ascii="Times New Roman" w:eastAsia="Arial" w:hAnsi="Times New Roman" w:cs="Times New Roman"/>
        </w:rPr>
        <w:t>n</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ud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gen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3"/>
        </w:rPr>
        <w:t xml:space="preserve"> 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uniqu</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m</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6"/>
        </w:rPr>
        <w:t>y</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m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g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Apple</w:t>
      </w:r>
      <w:r w:rsidRPr="006632F3">
        <w:rPr>
          <w:rFonts w:ascii="Times New Roman" w:eastAsia="Arial" w:hAnsi="Times New Roman" w:cs="Times New Roman"/>
        </w:rPr>
        <w:t>t</w:t>
      </w:r>
      <w:r w:rsidRPr="006632F3">
        <w:rPr>
          <w:rFonts w:ascii="Times New Roman" w:eastAsia="Arial" w:hAnsi="Times New Roman" w:cs="Times New Roman"/>
          <w:spacing w:val="-1"/>
        </w:rPr>
        <w:t>V</w:t>
      </w:r>
      <w:r w:rsidRPr="006632F3">
        <w:rPr>
          <w:rFonts w:ascii="Times New Roman" w:eastAsia="Arial" w:hAnsi="Times New Roman" w:cs="Times New Roman"/>
        </w:rPr>
        <w:t>C</w:t>
      </w:r>
      <w:r w:rsidRPr="006632F3">
        <w:rPr>
          <w:rFonts w:ascii="Times New Roman" w:eastAsia="Arial" w:hAnsi="Times New Roman" w:cs="Times New Roman"/>
          <w:spacing w:val="-1"/>
        </w:rPr>
        <w:t>Mai</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ell</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p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lee</w:t>
      </w:r>
      <w:r w:rsidRPr="006632F3">
        <w:rPr>
          <w:rFonts w:ascii="Times New Roman" w:eastAsia="Arial" w:hAnsi="Times New Roman" w:cs="Times New Roman"/>
        </w:rPr>
        <w:t>p</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5</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d</w:t>
      </w:r>
      <w:r w:rsidRPr="006632F3">
        <w:rPr>
          <w:rFonts w:ascii="Times New Roman" w:eastAsia="Arial" w:hAnsi="Times New Roman" w:cs="Times New Roman"/>
          <w:spacing w:val="1"/>
        </w:rPr>
        <w:t>s</w:t>
      </w:r>
      <w:r w:rsidRPr="006632F3">
        <w:rPr>
          <w:rFonts w:ascii="Times New Roman" w:eastAsia="Arial" w:hAnsi="Times New Roman" w:cs="Times New Roman"/>
        </w:rPr>
        <w:t>.</w:t>
      </w:r>
    </w:p>
    <w:p w14:paraId="556B6279" w14:textId="77777777" w:rsidR="00583B21" w:rsidRPr="006632F3" w:rsidRDefault="00583B21" w:rsidP="00583B21">
      <w:pPr>
        <w:tabs>
          <w:tab w:val="left" w:pos="540"/>
        </w:tabs>
        <w:spacing w:before="1" w:after="0" w:line="249" w:lineRule="auto"/>
        <w:ind w:left="550" w:right="173" w:hanging="432"/>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rPr>
        <w:t>w</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k</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bl</w:t>
      </w:r>
      <w:r w:rsidRPr="006632F3">
        <w:rPr>
          <w:rFonts w:ascii="Times New Roman" w:eastAsia="Arial" w:hAnsi="Times New Roman" w:cs="Times New Roman"/>
        </w:rPr>
        <w:t>e</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w:t>
      </w:r>
      <w:r w:rsidRPr="006632F3">
        <w:rPr>
          <w:rFonts w:ascii="Times New Roman" w:eastAsia="Arial" w:hAnsi="Times New Roman" w:cs="Times New Roman"/>
        </w:rPr>
        <w:t>g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n</w:t>
      </w:r>
      <w:r w:rsidRPr="006632F3">
        <w:rPr>
          <w:rFonts w:ascii="Times New Roman" w:eastAsia="Arial" w:hAnsi="Times New Roman" w:cs="Times New Roman"/>
        </w:rPr>
        <w:t xml:space="preserve">g </w:t>
      </w:r>
      <w:r w:rsidRPr="006632F3">
        <w:rPr>
          <w:rFonts w:ascii="Times New Roman" w:eastAsia="Arial" w:hAnsi="Times New Roman" w:cs="Times New Roman"/>
          <w:spacing w:val="-1"/>
        </w:rPr>
        <w:t>be</w:t>
      </w:r>
      <w:r w:rsidRPr="006632F3">
        <w:rPr>
          <w:rFonts w:ascii="Times New Roman" w:eastAsia="Arial" w:hAnsi="Times New Roman" w:cs="Times New Roman"/>
        </w:rPr>
        <w:t>t</w:t>
      </w:r>
      <w:r w:rsidRPr="006632F3">
        <w:rPr>
          <w:rFonts w:ascii="Times New Roman" w:eastAsia="Arial" w:hAnsi="Times New Roman" w:cs="Times New Roman"/>
          <w:spacing w:val="-3"/>
        </w:rPr>
        <w:t>w</w:t>
      </w:r>
      <w:r w:rsidRPr="006632F3">
        <w:rPr>
          <w:rFonts w:ascii="Times New Roman" w:eastAsia="Arial" w:hAnsi="Times New Roman" w:cs="Times New Roman"/>
          <w:spacing w:val="-1"/>
        </w:rPr>
        <w:t>ee</w:t>
      </w:r>
      <w:r w:rsidRPr="006632F3">
        <w:rPr>
          <w:rFonts w:ascii="Times New Roman" w:eastAsia="Arial" w:hAnsi="Times New Roman" w:cs="Times New Roman"/>
        </w:rPr>
        <w:t>n</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uniqu</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e</w:t>
      </w:r>
      <w:r w:rsidRPr="006632F3">
        <w:rPr>
          <w:rFonts w:ascii="Times New Roman" w:eastAsia="Arial" w:hAnsi="Times New Roman" w:cs="Times New Roman"/>
        </w:rPr>
        <w:t>s</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
        </w:rPr>
        <w:t>g</w:t>
      </w:r>
      <w:r w:rsidRPr="006632F3">
        <w:rPr>
          <w:rFonts w:ascii="Times New Roman" w:eastAsia="Arial" w:hAnsi="Times New Roman" w:cs="Times New Roman"/>
        </w:rPr>
        <w:t>.</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ob</w:t>
      </w:r>
      <w:r w:rsidRPr="006632F3">
        <w:rPr>
          <w:rFonts w:ascii="Times New Roman" w:eastAsia="Arial" w:hAnsi="Times New Roman" w:cs="Times New Roman"/>
        </w:rPr>
        <w:t>t</w:t>
      </w:r>
      <w:r w:rsidRPr="006632F3">
        <w:rPr>
          <w:rFonts w:ascii="Times New Roman" w:eastAsia="Arial" w:hAnsi="Times New Roman" w:cs="Times New Roman"/>
          <w:spacing w:val="-1"/>
        </w:rPr>
        <w:t>ain</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rPr>
        <w:t>w</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 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hange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p>
    <w:p w14:paraId="13AD9C18" w14:textId="77777777" w:rsidR="00583B21" w:rsidRPr="006632F3" w:rsidRDefault="00583B21" w:rsidP="00583B21">
      <w:pPr>
        <w:tabs>
          <w:tab w:val="left" w:pos="540"/>
        </w:tabs>
        <w:spacing w:before="1" w:after="0" w:line="248" w:lineRule="auto"/>
        <w:ind w:left="550" w:right="230" w:hanging="432"/>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ne</w:t>
      </w:r>
      <w:r w:rsidRPr="006632F3">
        <w:rPr>
          <w:rFonts w:ascii="Times New Roman" w:eastAsia="Arial" w:hAnsi="Times New Roman" w:cs="Times New Roman"/>
        </w:rPr>
        <w:t>w</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j</w:t>
      </w:r>
      <w:r w:rsidRPr="006632F3">
        <w:rPr>
          <w:rFonts w:ascii="Times New Roman" w:eastAsia="Arial" w:hAnsi="Times New Roman" w:cs="Times New Roman"/>
          <w:spacing w:val="-1"/>
        </w:rPr>
        <w:t>oine</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in</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Logi</w:t>
      </w:r>
      <w:r w:rsidRPr="006632F3">
        <w:rPr>
          <w:rFonts w:ascii="Times New Roman" w:eastAsia="Arial" w:hAnsi="Times New Roman" w:cs="Times New Roman"/>
        </w:rPr>
        <w:t>c</w:t>
      </w:r>
      <w:r w:rsidRPr="006632F3">
        <w:rPr>
          <w:rFonts w:ascii="Times New Roman" w:eastAsia="Arial" w:hAnsi="Times New Roman" w:cs="Times New Roman"/>
          <w:spacing w:val="-15"/>
        </w:rPr>
        <w:t xml:space="preserve"> </w:t>
      </w:r>
      <w:r w:rsidRPr="006632F3">
        <w:rPr>
          <w:rFonts w:ascii="Times New Roman" w:eastAsia="Arial" w:hAnsi="Times New Roman" w:cs="Times New Roman"/>
        </w:rPr>
        <w:t>(</w:t>
      </w:r>
      <w:proofErr w:type="gramStart"/>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J</w:t>
      </w:r>
      <w:r w:rsidRPr="006632F3">
        <w:rPr>
          <w:rFonts w:ascii="Times New Roman" w:eastAsia="Arial" w:hAnsi="Times New Roman" w:cs="Times New Roman"/>
          <w:spacing w:val="-1"/>
        </w:rPr>
        <w:t>oined</w:t>
      </w:r>
      <w:r w:rsidRPr="006632F3">
        <w:rPr>
          <w:rFonts w:ascii="Times New Roman" w:eastAsia="Arial" w:hAnsi="Times New Roman" w:cs="Times New Roman"/>
        </w:rPr>
        <w:t>(</w:t>
      </w:r>
      <w:proofErr w:type="gramEnd"/>
      <w:r w:rsidRPr="006632F3">
        <w:rPr>
          <w:rFonts w:ascii="Times New Roman" w:eastAsia="Arial" w:hAnsi="Times New Roman" w:cs="Times New Roman"/>
        </w:rPr>
        <w:t>)).</w:t>
      </w:r>
    </w:p>
    <w:p w14:paraId="0649F9EC" w14:textId="77777777" w:rsidR="00583B21" w:rsidRPr="006632F3" w:rsidRDefault="00583B21" w:rsidP="00583B21">
      <w:pPr>
        <w:tabs>
          <w:tab w:val="left" w:pos="540"/>
        </w:tabs>
        <w:spacing w:before="2" w:after="0" w:line="248" w:lineRule="auto"/>
        <w:ind w:left="550" w:right="1070" w:hanging="432"/>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r>
      <w:r w:rsidRPr="006632F3">
        <w:rPr>
          <w:rFonts w:ascii="Times New Roman" w:eastAsia="Arial" w:hAnsi="Times New Roman" w:cs="Times New Roman"/>
          <w:spacing w:val="-1"/>
        </w:rPr>
        <w:t>i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add</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proofErr w:type="gramEnd"/>
      <w:r w:rsidRPr="006632F3">
        <w:rPr>
          <w:rFonts w:ascii="Times New Roman" w:eastAsia="Arial" w:hAnsi="Times New Roman" w:cs="Times New Roman"/>
        </w:rPr>
        <w:t>)</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al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m</w:t>
      </w:r>
      <w:r w:rsidRPr="006632F3">
        <w:rPr>
          <w:rFonts w:ascii="Times New Roman" w:eastAsia="Arial" w:hAnsi="Times New Roman" w:cs="Times New Roman"/>
          <w:spacing w:val="-1"/>
        </w:rPr>
        <w:t>un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p>
    <w:p w14:paraId="5F0584DC" w14:textId="77777777" w:rsidR="00583B21" w:rsidRPr="006632F3" w:rsidRDefault="00583B21" w:rsidP="00583B21">
      <w:pPr>
        <w:tabs>
          <w:tab w:val="left" w:pos="540"/>
        </w:tabs>
        <w:spacing w:before="2" w:after="0" w:line="248" w:lineRule="auto"/>
        <w:ind w:left="550" w:right="1170" w:hanging="432"/>
        <w:rPr>
          <w:rFonts w:ascii="Times New Roman" w:eastAsia="Arial" w:hAnsi="Times New Roman" w:cs="Times New Roman"/>
        </w:rPr>
      </w:pPr>
      <w:r w:rsidRPr="006632F3">
        <w:rPr>
          <w:rFonts w:ascii="Times New Roman" w:eastAsia="Arial" w:hAnsi="Times New Roman" w:cs="Times New Roman"/>
        </w:rPr>
        <w:t>6</w:t>
      </w:r>
      <w:r w:rsidRPr="006632F3">
        <w:rPr>
          <w:rFonts w:ascii="Times New Roman" w:eastAsia="Arial" w:hAnsi="Times New Roman" w:cs="Times New Roman"/>
        </w:rPr>
        <w:tab/>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w:t>
      </w:r>
      <w:r w:rsidRPr="006632F3">
        <w:rPr>
          <w:rFonts w:ascii="Times New Roman" w:eastAsia="Arial" w:hAnsi="Times New Roman" w:cs="Times New Roman"/>
          <w:spacing w:val="-1"/>
          <w:w w:val="99"/>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w:t>
      </w:r>
      <w:r w:rsidRPr="006632F3">
        <w:rPr>
          <w:rFonts w:ascii="Times New Roman" w:eastAsia="Arial" w:hAnsi="Times New Roman" w:cs="Times New Roman"/>
        </w:rPr>
        <w:t xml:space="preserve">s </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rPr>
        <w:t>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w:t>
      </w:r>
      <w:proofErr w:type="gramEnd"/>
    </w:p>
    <w:p w14:paraId="71C6D99D" w14:textId="77777777" w:rsidR="00583B21" w:rsidRPr="006632F3" w:rsidRDefault="00583B21" w:rsidP="00583B21">
      <w:pPr>
        <w:tabs>
          <w:tab w:val="left" w:pos="540"/>
        </w:tabs>
        <w:spacing w:before="2" w:after="0" w:line="240" w:lineRule="auto"/>
        <w:ind w:left="118" w:right="-20"/>
        <w:rPr>
          <w:rFonts w:ascii="Times New Roman" w:eastAsia="Arial" w:hAnsi="Times New Roman" w:cs="Times New Roman"/>
        </w:rPr>
      </w:pPr>
      <w:r w:rsidRPr="006632F3">
        <w:rPr>
          <w:rFonts w:ascii="Times New Roman" w:eastAsia="Arial" w:hAnsi="Times New Roman" w:cs="Times New Roman"/>
        </w:rPr>
        <w:t>7</w:t>
      </w:r>
      <w:r w:rsidRPr="006632F3">
        <w:rPr>
          <w:rFonts w:ascii="Times New Roman" w:eastAsia="Arial" w:hAnsi="Times New Roman" w:cs="Times New Roman"/>
        </w:rPr>
        <w:tab/>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3"/>
        </w:rPr>
        <w:t>T</w:t>
      </w:r>
      <w:r w:rsidRPr="006632F3">
        <w:rPr>
          <w:rFonts w:ascii="Times New Roman" w:eastAsia="Arial" w:hAnsi="Times New Roman" w:cs="Times New Roman"/>
          <w:spacing w:val="-1"/>
        </w:rPr>
        <w:t>A</w:t>
      </w:r>
      <w:r w:rsidRPr="006632F3">
        <w:rPr>
          <w:rFonts w:ascii="Times New Roman" w:eastAsia="Arial" w:hAnsi="Times New Roman" w:cs="Times New Roman"/>
        </w:rPr>
        <w:t>R</w:t>
      </w:r>
      <w:r w:rsidRPr="006632F3">
        <w:rPr>
          <w:rFonts w:ascii="Times New Roman" w:eastAsia="Arial" w:hAnsi="Times New Roman" w:cs="Times New Roman"/>
          <w:spacing w:val="3"/>
        </w:rPr>
        <w:t>T</w:t>
      </w:r>
      <w:r w:rsidRPr="006632F3">
        <w:rPr>
          <w:rFonts w:ascii="Times New Roman" w:eastAsia="Arial" w:hAnsi="Times New Roman" w:cs="Times New Roman"/>
          <w:spacing w:val="-1"/>
        </w:rPr>
        <w:t>_</w:t>
      </w:r>
      <w:r w:rsidRPr="006632F3">
        <w:rPr>
          <w:rFonts w:ascii="Times New Roman" w:eastAsia="Arial" w:hAnsi="Times New Roman" w:cs="Times New Roman"/>
        </w:rPr>
        <w:t>C</w:t>
      </w:r>
      <w:r w:rsidRPr="006632F3">
        <w:rPr>
          <w:rFonts w:ascii="Times New Roman" w:eastAsia="Arial" w:hAnsi="Times New Roman" w:cs="Times New Roman"/>
          <w:spacing w:val="-1"/>
        </w:rPr>
        <w:t>L</w:t>
      </w:r>
      <w:r w:rsidRPr="006632F3">
        <w:rPr>
          <w:rFonts w:ascii="Times New Roman" w:eastAsia="Arial" w:hAnsi="Times New Roman" w:cs="Times New Roman"/>
        </w:rPr>
        <w:t>I</w:t>
      </w:r>
      <w:r w:rsidRPr="006632F3">
        <w:rPr>
          <w:rFonts w:ascii="Times New Roman" w:eastAsia="Arial" w:hAnsi="Times New Roman" w:cs="Times New Roman"/>
          <w:spacing w:val="-1"/>
        </w:rPr>
        <w:t>E</w:t>
      </w:r>
      <w:r w:rsidRPr="006632F3">
        <w:rPr>
          <w:rFonts w:ascii="Times New Roman" w:eastAsia="Arial" w:hAnsi="Times New Roman" w:cs="Times New Roman"/>
        </w:rPr>
        <w:t>NT</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d</w:t>
      </w:r>
    </w:p>
    <w:p w14:paraId="7497593D"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rPr>
        <w:t>8</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6D476714"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674A5616" w14:textId="77777777" w:rsidR="00583B21" w:rsidRPr="006632F3" w:rsidRDefault="00583B21" w:rsidP="00583B21">
      <w:pPr>
        <w:tabs>
          <w:tab w:val="left" w:pos="540"/>
        </w:tabs>
        <w:spacing w:before="65" w:after="0" w:line="250" w:lineRule="auto"/>
        <w:ind w:left="550" w:right="690" w:hanging="432"/>
        <w:rPr>
          <w:rFonts w:ascii="Times New Roman" w:eastAsia="Arial" w:hAnsi="Times New Roman" w:cs="Times New Roman"/>
        </w:rPr>
      </w:pPr>
      <w:r w:rsidRPr="006632F3">
        <w:rPr>
          <w:rFonts w:ascii="Times New Roman" w:eastAsia="Arial" w:hAnsi="Times New Roman" w:cs="Times New Roman"/>
        </w:rPr>
        <w:lastRenderedPageBreak/>
        <w:t>9</w:t>
      </w:r>
      <w:r w:rsidRPr="006632F3">
        <w:rPr>
          <w:rFonts w:ascii="Times New Roman" w:eastAsia="Arial" w:hAnsi="Times New Roman" w:cs="Times New Roman"/>
        </w:rPr>
        <w:tab/>
        <w:t>C</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Ma</w:t>
      </w:r>
      <w:r w:rsidRPr="006632F3">
        <w:rPr>
          <w:rFonts w:ascii="Times New Roman" w:eastAsia="Arial" w:hAnsi="Times New Roman" w:cs="Times New Roman"/>
        </w:rPr>
        <w:t>p</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p</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n</w:t>
      </w:r>
      <w:r w:rsidRPr="006632F3">
        <w:rPr>
          <w:rFonts w:ascii="Times New Roman" w:eastAsia="Arial" w:hAnsi="Times New Roman" w:cs="Times New Roman"/>
          <w:spacing w:val="-1"/>
        </w:rPr>
        <w:t>lin</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s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pp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p>
    <w:p w14:paraId="29D57285" w14:textId="77777777" w:rsidR="00583B21" w:rsidRPr="006632F3" w:rsidRDefault="00583B21" w:rsidP="00583B21">
      <w:pPr>
        <w:spacing w:after="0" w:line="228" w:lineRule="exact"/>
        <w:ind w:left="118" w:right="1216"/>
        <w:jc w:val="both"/>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 xml:space="preserve">0  </w:t>
      </w:r>
      <w:r w:rsidRPr="006632F3">
        <w:rPr>
          <w:rFonts w:ascii="Times New Roman" w:eastAsia="Arial" w:hAnsi="Times New Roman" w:cs="Times New Roman"/>
          <w:spacing w:val="41"/>
        </w:rPr>
        <w:t xml:space="preserve"> </w:t>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INI</w:t>
      </w:r>
      <w:r w:rsidRPr="006632F3">
        <w:rPr>
          <w:rFonts w:ascii="Times New Roman" w:eastAsia="Arial" w:hAnsi="Times New Roman" w:cs="Times New Roman"/>
          <w:spacing w:val="3"/>
        </w:rPr>
        <w:t>T</w:t>
      </w:r>
      <w:r w:rsidRPr="006632F3">
        <w:rPr>
          <w:rFonts w:ascii="Times New Roman" w:eastAsia="Arial" w:hAnsi="Times New Roman" w:cs="Times New Roman"/>
          <w:spacing w:val="-1"/>
        </w:rPr>
        <w:t>_SE</w:t>
      </w:r>
      <w:r w:rsidRPr="006632F3">
        <w:rPr>
          <w:rFonts w:ascii="Times New Roman" w:eastAsia="Arial" w:hAnsi="Times New Roman" w:cs="Times New Roman"/>
        </w:rPr>
        <w:t>N</w:t>
      </w:r>
      <w:r w:rsidRPr="006632F3">
        <w:rPr>
          <w:rFonts w:ascii="Times New Roman" w:eastAsia="Arial" w:hAnsi="Times New Roman" w:cs="Times New Roman"/>
          <w:spacing w:val="-1"/>
        </w:rPr>
        <w:t>S</w:t>
      </w:r>
      <w:r w:rsidRPr="006632F3">
        <w:rPr>
          <w:rFonts w:ascii="Times New Roman" w:eastAsia="Arial" w:hAnsi="Times New Roman" w:cs="Times New Roman"/>
        </w:rPr>
        <w:t>OR</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ain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Ma</w:t>
      </w:r>
      <w:r w:rsidRPr="006632F3">
        <w:rPr>
          <w:rFonts w:ascii="Times New Roman" w:eastAsia="Arial" w:hAnsi="Times New Roman" w:cs="Times New Roman"/>
        </w:rPr>
        <w:t>p</w:t>
      </w:r>
    </w:p>
    <w:p w14:paraId="7C971AB3" w14:textId="77777777" w:rsidR="00583B21" w:rsidRPr="006632F3" w:rsidRDefault="00583B21" w:rsidP="00583B21">
      <w:pPr>
        <w:tabs>
          <w:tab w:val="left" w:pos="540"/>
        </w:tabs>
        <w:spacing w:before="10" w:after="0" w:line="248" w:lineRule="auto"/>
        <w:ind w:left="550" w:right="548"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1</w:t>
      </w:r>
      <w:r w:rsidRPr="006632F3">
        <w:rPr>
          <w:rFonts w:ascii="Times New Roman" w:eastAsia="Arial" w:hAnsi="Times New Roman" w:cs="Times New Roman"/>
        </w:rPr>
        <w:tab/>
        <w:t>U</w:t>
      </w:r>
      <w:r w:rsidRPr="006632F3">
        <w:rPr>
          <w:rFonts w:ascii="Times New Roman" w:eastAsia="Arial" w:hAnsi="Times New Roman" w:cs="Times New Roman"/>
          <w:spacing w:val="-1"/>
        </w:rPr>
        <w:t>pd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onlin</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Se</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I</w:t>
      </w:r>
      <w:r w:rsidRPr="006632F3">
        <w:rPr>
          <w:rFonts w:ascii="Times New Roman" w:eastAsia="Arial" w:hAnsi="Times New Roman" w:cs="Times New Roman"/>
          <w:spacing w:val="-1"/>
        </w:rPr>
        <w:t>ni</w:t>
      </w:r>
      <w:r w:rsidRPr="006632F3">
        <w:rPr>
          <w:rFonts w:ascii="Times New Roman" w:eastAsia="Arial" w:hAnsi="Times New Roman" w:cs="Times New Roman"/>
        </w:rPr>
        <w:t>t(</w:t>
      </w:r>
      <w:proofErr w:type="gramEnd"/>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hange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p>
    <w:p w14:paraId="4BE842AF" w14:textId="77777777" w:rsidR="00583B21" w:rsidRPr="006632F3" w:rsidRDefault="00583B21" w:rsidP="00583B21">
      <w:pPr>
        <w:tabs>
          <w:tab w:val="left" w:pos="540"/>
        </w:tabs>
        <w:spacing w:before="2" w:after="0" w:line="248" w:lineRule="auto"/>
        <w:ind w:left="550" w:right="560"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2</w:t>
      </w:r>
      <w:r w:rsidRPr="006632F3">
        <w:rPr>
          <w:rFonts w:ascii="Times New Roman" w:eastAsia="Arial" w:hAnsi="Times New Roman" w:cs="Times New Roman"/>
        </w:rPr>
        <w:tab/>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p>
    <w:p w14:paraId="2852FE94" w14:textId="77777777" w:rsidR="00583B21" w:rsidRPr="006632F3" w:rsidRDefault="00583B21" w:rsidP="00583B21">
      <w:pPr>
        <w:spacing w:before="18" w:after="0" w:line="200" w:lineRule="exact"/>
        <w:rPr>
          <w:rFonts w:ascii="Times New Roman" w:hAnsi="Times New Roman" w:cs="Times New Roman"/>
        </w:rPr>
      </w:pPr>
    </w:p>
    <w:p w14:paraId="12FD46CA" w14:textId="77777777" w:rsidR="00583B21" w:rsidRPr="006632F3" w:rsidRDefault="00583B21" w:rsidP="00583B21">
      <w:pPr>
        <w:spacing w:after="0" w:line="240" w:lineRule="auto"/>
        <w:ind w:left="118" w:right="5104"/>
        <w:jc w:val="both"/>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78080" behindDoc="1" locked="0" layoutInCell="1" allowOverlap="1" wp14:anchorId="07EB8C4D" wp14:editId="72720FDB">
                <wp:simplePos x="0" y="0"/>
                <wp:positionH relativeFrom="page">
                  <wp:posOffset>1141730</wp:posOffset>
                </wp:positionH>
                <wp:positionV relativeFrom="paragraph">
                  <wp:posOffset>189230</wp:posOffset>
                </wp:positionV>
                <wp:extent cx="2263775" cy="1270"/>
                <wp:effectExtent l="17780" t="17780" r="13970" b="9525"/>
                <wp:wrapNone/>
                <wp:docPr id="2581" name="Group 25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63775" cy="1270"/>
                          <a:chOff x="1798" y="298"/>
                          <a:chExt cx="3565" cy="2"/>
                        </a:xfrm>
                      </wpg:grpSpPr>
                      <wps:wsp>
                        <wps:cNvPr id="2582" name="Freeform 2515"/>
                        <wps:cNvSpPr>
                          <a:spLocks/>
                        </wps:cNvSpPr>
                        <wps:spPr bwMode="auto">
                          <a:xfrm>
                            <a:off x="1798" y="298"/>
                            <a:ext cx="3565" cy="2"/>
                          </a:xfrm>
                          <a:custGeom>
                            <a:avLst/>
                            <a:gdLst>
                              <a:gd name="T0" fmla="+- 0 1798 1798"/>
                              <a:gd name="T1" fmla="*/ T0 w 3565"/>
                              <a:gd name="T2" fmla="+- 0 5363 1798"/>
                              <a:gd name="T3" fmla="*/ T2 w 3565"/>
                            </a:gdLst>
                            <a:ahLst/>
                            <a:cxnLst>
                              <a:cxn ang="0">
                                <a:pos x="T1" y="0"/>
                              </a:cxn>
                              <a:cxn ang="0">
                                <a:pos x="T3" y="0"/>
                              </a:cxn>
                            </a:cxnLst>
                            <a:rect l="0" t="0" r="r" b="b"/>
                            <a:pathLst>
                              <a:path w="3565">
                                <a:moveTo>
                                  <a:pt x="0" y="0"/>
                                </a:moveTo>
                                <a:lnTo>
                                  <a:pt x="3565"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514" o:spid="_x0000_s1026" style="position:absolute;margin-left:89.9pt;margin-top:14.9pt;width:178.25pt;height:.1pt;z-index:-251238400;mso-position-horizontal-relative:page" coordorigin="1798,298" coordsize="35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">
                <v:shape id="Freeform 2515" o:spid="_x0000_s1027" style="position:absolute;left:1798;top:298;width:3565;height:2;visibility:visible;mso-wrap-style:square;v-text-anchor:top" coordsize="35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9LqsUA&#10;AADdAAAADwAAAGRycy9kb3ducmV2LnhtbESPQWuDQBSE74X8h+UVcil1jWBJrJsQhNIceqkJeH24&#10;rypx34q7GvPvs4VCj8PMfMPkh8X0YqbRdZYVbKIYBHFtdceNgsv543ULwnlkjb1lUnAnB4f96inH&#10;TNsbf9Nc+kYECLsMFbTeD5mUrm7JoIvsQBy8Hzsa9EGOjdQj3gLc9DKJ4zdpsOOw0OJARUv1tZyM&#10;glRW1We/K6/FlFZfC8rCv2w6pdbPy/EdhKfF/4f/2ietIEm3Cfy+CU9A7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n0uqxQAAAN0AAAAPAAAAAAAAAAAAAAAAAJgCAABkcnMv&#10;ZG93bnJldi54bWxQSwUGAAAAAAQABAD1AAAAigMAAAAA&#10;" path="m,l3565,e" filled="f" strokeweight=".45925mm">
                  <v:path arrowok="t" o:connecttype="custom" o:connectlocs="0,0;3565,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5</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 P</w:t>
      </w:r>
      <w:r w:rsidRPr="006632F3">
        <w:rPr>
          <w:rFonts w:ascii="Times New Roman" w:eastAsia="Arial" w:hAnsi="Times New Roman" w:cs="Times New Roman"/>
          <w:b/>
          <w:bCs/>
          <w:spacing w:val="-1"/>
        </w:rPr>
        <w:t>ub</w:t>
      </w:r>
      <w:r w:rsidRPr="006632F3">
        <w:rPr>
          <w:rFonts w:ascii="Times New Roman" w:eastAsia="Arial" w:hAnsi="Times New Roman" w:cs="Times New Roman"/>
          <w:b/>
          <w:bCs/>
        </w:rPr>
        <w:t>lis</w:t>
      </w:r>
      <w:r w:rsidRPr="006632F3">
        <w:rPr>
          <w:rFonts w:ascii="Times New Roman" w:eastAsia="Arial" w:hAnsi="Times New Roman" w:cs="Times New Roman"/>
          <w:b/>
          <w:bCs/>
          <w:spacing w:val="-1"/>
        </w:rPr>
        <w:t>h</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2"/>
        </w:rPr>
        <w:t xml:space="preserve">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w:t>
      </w:r>
    </w:p>
    <w:p w14:paraId="199170C0" w14:textId="77777777" w:rsidR="00583B21" w:rsidRPr="006632F3" w:rsidRDefault="00583B21" w:rsidP="00583B21">
      <w:pPr>
        <w:spacing w:before="63" w:after="0" w:line="240" w:lineRule="auto"/>
        <w:ind w:left="118" w:right="142"/>
        <w:jc w:val="both"/>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77056" behindDoc="1" locked="0" layoutInCell="1" allowOverlap="1" wp14:anchorId="1CD73301" wp14:editId="06CC7D51">
                <wp:simplePos x="0" y="0"/>
                <wp:positionH relativeFrom="page">
                  <wp:posOffset>1144905</wp:posOffset>
                </wp:positionH>
                <wp:positionV relativeFrom="paragraph">
                  <wp:posOffset>868680</wp:posOffset>
                </wp:positionV>
                <wp:extent cx="4998085" cy="2057400"/>
                <wp:effectExtent l="1905" t="1905" r="635" b="0"/>
                <wp:wrapNone/>
                <wp:docPr id="2580" name="Text Box 2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085" cy="2057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7617D" w14:textId="77777777" w:rsidR="00583B21" w:rsidRDefault="00583B21" w:rsidP="00583B21">
                            <w:pPr>
                              <w:spacing w:after="0" w:line="200" w:lineRule="exact"/>
                              <w:rPr>
                                <w:sz w:val="20"/>
                                <w:szCs w:val="20"/>
                              </w:rPr>
                            </w:pPr>
                          </w:p>
                          <w:p w14:paraId="63D3CAD4" w14:textId="77777777" w:rsidR="00583B21" w:rsidRDefault="00583B21" w:rsidP="00583B21">
                            <w:pPr>
                              <w:spacing w:before="6" w:after="0" w:line="200" w:lineRule="exact"/>
                              <w:rPr>
                                <w:sz w:val="20"/>
                                <w:szCs w:val="20"/>
                              </w:rPr>
                            </w:pPr>
                          </w:p>
                          <w:p w14:paraId="4F191FB9" w14:textId="77777777" w:rsidR="00583B21" w:rsidRDefault="00583B21" w:rsidP="00583B21">
                            <w:pPr>
                              <w:tabs>
                                <w:tab w:val="left" w:pos="1860"/>
                                <w:tab w:val="left" w:pos="5960"/>
                              </w:tabs>
                              <w:spacing w:after="0" w:line="240" w:lineRule="auto"/>
                              <w:ind w:left="313" w:right="-20"/>
                              <w:rPr>
                                <w:rFonts w:ascii="Arial" w:eastAsia="Arial" w:hAnsi="Arial" w:cs="Arial"/>
                                <w:sz w:val="13"/>
                                <w:szCs w:val="13"/>
                              </w:rPr>
                            </w:pPr>
                            <w:r>
                              <w:rPr>
                                <w:rFonts w:ascii="Arial" w:eastAsia="Arial" w:hAnsi="Arial" w:cs="Arial"/>
                                <w:spacing w:val="8"/>
                                <w:position w:val="1"/>
                                <w:sz w:val="13"/>
                                <w:szCs w:val="13"/>
                              </w:rPr>
                              <w:t>S</w:t>
                            </w:r>
                            <w:r>
                              <w:rPr>
                                <w:rFonts w:ascii="Arial" w:eastAsia="Arial" w:hAnsi="Arial" w:cs="Arial"/>
                                <w:spacing w:val="-1"/>
                                <w:position w:val="1"/>
                                <w:sz w:val="13"/>
                                <w:szCs w:val="13"/>
                              </w:rPr>
                              <w:t>en</w:t>
                            </w:r>
                            <w:r>
                              <w:rPr>
                                <w:rFonts w:ascii="Arial" w:eastAsia="Arial" w:hAnsi="Arial" w:cs="Arial"/>
                                <w:spacing w:val="6"/>
                                <w:position w:val="1"/>
                                <w:sz w:val="13"/>
                                <w:szCs w:val="13"/>
                              </w:rPr>
                              <w:t>s</w:t>
                            </w:r>
                            <w:r>
                              <w:rPr>
                                <w:rFonts w:ascii="Arial" w:eastAsia="Arial" w:hAnsi="Arial" w:cs="Arial"/>
                                <w:spacing w:val="-1"/>
                                <w:position w:val="1"/>
                                <w:sz w:val="13"/>
                                <w:szCs w:val="13"/>
                              </w:rPr>
                              <w:t>o</w:t>
                            </w:r>
                            <w:r>
                              <w:rPr>
                                <w:rFonts w:ascii="Arial" w:eastAsia="Arial" w:hAnsi="Arial" w:cs="Arial"/>
                                <w:spacing w:val="4"/>
                                <w:position w:val="1"/>
                                <w:sz w:val="13"/>
                                <w:szCs w:val="13"/>
                              </w:rPr>
                              <w:t>r</w:t>
                            </w:r>
                            <w:r>
                              <w:rPr>
                                <w:rFonts w:ascii="Arial" w:eastAsia="Arial" w:hAnsi="Arial" w:cs="Arial"/>
                                <w:position w:val="1"/>
                                <w:sz w:val="13"/>
                                <w:szCs w:val="13"/>
                              </w:rPr>
                              <w:t>C</w:t>
                            </w:r>
                            <w:r>
                              <w:rPr>
                                <w:rFonts w:ascii="Arial" w:eastAsia="Arial" w:hAnsi="Arial" w:cs="Arial"/>
                                <w:spacing w:val="7"/>
                                <w:position w:val="1"/>
                                <w:sz w:val="13"/>
                                <w:szCs w:val="13"/>
                              </w:rPr>
                              <w:t>li</w:t>
                            </w:r>
                            <w:r>
                              <w:rPr>
                                <w:rFonts w:ascii="Arial" w:eastAsia="Arial" w:hAnsi="Arial" w:cs="Arial"/>
                                <w:spacing w:val="-1"/>
                                <w:position w:val="1"/>
                                <w:sz w:val="13"/>
                                <w:szCs w:val="13"/>
                              </w:rPr>
                              <w:t>en</w:t>
                            </w:r>
                            <w:r>
                              <w:rPr>
                                <w:rFonts w:ascii="Arial" w:eastAsia="Arial" w:hAnsi="Arial" w:cs="Arial"/>
                                <w:position w:val="1"/>
                                <w:sz w:val="13"/>
                                <w:szCs w:val="13"/>
                              </w:rPr>
                              <w:t>t</w:t>
                            </w:r>
                            <w:r>
                              <w:rPr>
                                <w:rFonts w:ascii="Arial" w:eastAsia="Arial" w:hAnsi="Arial" w:cs="Arial"/>
                                <w:spacing w:val="-14"/>
                                <w:position w:val="1"/>
                                <w:sz w:val="13"/>
                                <w:szCs w:val="13"/>
                              </w:rPr>
                              <w:t xml:space="preserve"> </w:t>
                            </w:r>
                            <w:r>
                              <w:rPr>
                                <w:rFonts w:ascii="Arial" w:eastAsia="Arial" w:hAnsi="Arial" w:cs="Arial"/>
                                <w:position w:val="1"/>
                                <w:sz w:val="13"/>
                                <w:szCs w:val="13"/>
                              </w:rPr>
                              <w:tab/>
                            </w:r>
                            <w:r>
                              <w:rPr>
                                <w:rFonts w:ascii="Arial" w:eastAsia="Arial" w:hAnsi="Arial" w:cs="Arial"/>
                                <w:position w:val="2"/>
                                <w:sz w:val="13"/>
                                <w:szCs w:val="13"/>
                              </w:rPr>
                              <w:t>C</w:t>
                            </w:r>
                            <w:r>
                              <w:rPr>
                                <w:rFonts w:ascii="Arial" w:eastAsia="Arial" w:hAnsi="Arial" w:cs="Arial"/>
                                <w:spacing w:val="7"/>
                                <w:position w:val="2"/>
                                <w:sz w:val="13"/>
                                <w:szCs w:val="13"/>
                              </w:rPr>
                              <w:t>li</w:t>
                            </w:r>
                            <w:r>
                              <w:rPr>
                                <w:rFonts w:ascii="Arial" w:eastAsia="Arial" w:hAnsi="Arial" w:cs="Arial"/>
                                <w:spacing w:val="-1"/>
                                <w:position w:val="2"/>
                                <w:sz w:val="13"/>
                                <w:szCs w:val="13"/>
                              </w:rPr>
                              <w:t>ent</w:t>
                            </w:r>
                            <w:r>
                              <w:rPr>
                                <w:rFonts w:ascii="Arial" w:eastAsia="Arial" w:hAnsi="Arial" w:cs="Arial"/>
                                <w:spacing w:val="5"/>
                                <w:position w:val="2"/>
                                <w:sz w:val="13"/>
                                <w:szCs w:val="13"/>
                              </w:rPr>
                              <w:t>G</w:t>
                            </w:r>
                            <w:r>
                              <w:rPr>
                                <w:rFonts w:ascii="Arial" w:eastAsia="Arial" w:hAnsi="Arial" w:cs="Arial"/>
                                <w:spacing w:val="4"/>
                                <w:position w:val="2"/>
                                <w:sz w:val="13"/>
                                <w:szCs w:val="13"/>
                              </w:rPr>
                              <w:t>r</w:t>
                            </w:r>
                            <w:r>
                              <w:rPr>
                                <w:rFonts w:ascii="Arial" w:eastAsia="Arial" w:hAnsi="Arial" w:cs="Arial"/>
                                <w:spacing w:val="7"/>
                                <w:position w:val="2"/>
                                <w:sz w:val="13"/>
                                <w:szCs w:val="13"/>
                              </w:rPr>
                              <w:t>i</w:t>
                            </w:r>
                            <w:r>
                              <w:rPr>
                                <w:rFonts w:ascii="Arial" w:eastAsia="Arial" w:hAnsi="Arial" w:cs="Arial"/>
                                <w:spacing w:val="-1"/>
                                <w:position w:val="2"/>
                                <w:sz w:val="13"/>
                                <w:szCs w:val="13"/>
                              </w:rPr>
                              <w:t>d</w:t>
                            </w:r>
                            <w:r>
                              <w:rPr>
                                <w:rFonts w:ascii="Arial" w:eastAsia="Arial" w:hAnsi="Arial" w:cs="Arial"/>
                                <w:position w:val="2"/>
                                <w:sz w:val="13"/>
                                <w:szCs w:val="13"/>
                              </w:rPr>
                              <w:t>D</w:t>
                            </w:r>
                            <w:r>
                              <w:rPr>
                                <w:rFonts w:ascii="Arial" w:eastAsia="Arial" w:hAnsi="Arial" w:cs="Arial"/>
                                <w:spacing w:val="-1"/>
                                <w:position w:val="2"/>
                                <w:sz w:val="13"/>
                                <w:szCs w:val="13"/>
                              </w:rPr>
                              <w:t>ataL</w:t>
                            </w:r>
                            <w:r>
                              <w:rPr>
                                <w:rFonts w:ascii="Arial" w:eastAsia="Arial" w:hAnsi="Arial" w:cs="Arial"/>
                                <w:spacing w:val="7"/>
                                <w:position w:val="2"/>
                                <w:sz w:val="13"/>
                                <w:szCs w:val="13"/>
                              </w:rPr>
                              <w:t>i</w:t>
                            </w:r>
                            <w:r>
                              <w:rPr>
                                <w:rFonts w:ascii="Arial" w:eastAsia="Arial" w:hAnsi="Arial" w:cs="Arial"/>
                                <w:spacing w:val="6"/>
                                <w:position w:val="2"/>
                                <w:sz w:val="13"/>
                                <w:szCs w:val="13"/>
                              </w:rPr>
                              <w:t>s</w:t>
                            </w:r>
                            <w:r>
                              <w:rPr>
                                <w:rFonts w:ascii="Arial" w:eastAsia="Arial" w:hAnsi="Arial" w:cs="Arial"/>
                                <w:spacing w:val="-1"/>
                                <w:position w:val="2"/>
                                <w:sz w:val="13"/>
                                <w:szCs w:val="13"/>
                              </w:rPr>
                              <w:t>tene</w:t>
                            </w:r>
                            <w:r>
                              <w:rPr>
                                <w:rFonts w:ascii="Arial" w:eastAsia="Arial" w:hAnsi="Arial" w:cs="Arial"/>
                                <w:position w:val="2"/>
                                <w:sz w:val="13"/>
                                <w:szCs w:val="13"/>
                              </w:rPr>
                              <w:t>r</w:t>
                            </w:r>
                            <w:r>
                              <w:rPr>
                                <w:rFonts w:ascii="Arial" w:eastAsia="Arial" w:hAnsi="Arial" w:cs="Arial"/>
                                <w:spacing w:val="3"/>
                                <w:position w:val="2"/>
                                <w:sz w:val="13"/>
                                <w:szCs w:val="13"/>
                              </w:rPr>
                              <w:t xml:space="preserve"> </w:t>
                            </w:r>
                            <w:r>
                              <w:rPr>
                                <w:rFonts w:ascii="Arial" w:eastAsia="Arial" w:hAnsi="Arial" w:cs="Arial"/>
                                <w:position w:val="2"/>
                                <w:sz w:val="13"/>
                                <w:szCs w:val="13"/>
                              </w:rPr>
                              <w:tab/>
                            </w:r>
                            <w:r>
                              <w:rPr>
                                <w:rFonts w:ascii="Arial" w:eastAsia="Arial" w:hAnsi="Arial" w:cs="Arial"/>
                                <w:w w:val="103"/>
                                <w:sz w:val="13"/>
                                <w:szCs w:val="13"/>
                              </w:rPr>
                              <w:t>H</w:t>
                            </w:r>
                            <w:r>
                              <w:rPr>
                                <w:rFonts w:ascii="Arial" w:eastAsia="Arial" w:hAnsi="Arial" w:cs="Arial"/>
                                <w:spacing w:val="-1"/>
                                <w:w w:val="103"/>
                                <w:sz w:val="13"/>
                                <w:szCs w:val="13"/>
                              </w:rPr>
                              <w:t>a</w:t>
                            </w:r>
                            <w:r>
                              <w:rPr>
                                <w:rFonts w:ascii="Arial" w:eastAsia="Arial" w:hAnsi="Arial" w:cs="Arial"/>
                                <w:spacing w:val="6"/>
                                <w:w w:val="103"/>
                                <w:sz w:val="13"/>
                                <w:szCs w:val="13"/>
                              </w:rPr>
                              <w:t>s</w:t>
                            </w:r>
                            <w:r>
                              <w:rPr>
                                <w:rFonts w:ascii="Arial" w:eastAsia="Arial" w:hAnsi="Arial" w:cs="Arial"/>
                                <w:spacing w:val="-1"/>
                                <w:w w:val="103"/>
                                <w:sz w:val="13"/>
                                <w:szCs w:val="13"/>
                              </w:rPr>
                              <w:t>h</w:t>
                            </w:r>
                            <w:r>
                              <w:rPr>
                                <w:rFonts w:ascii="Arial" w:eastAsia="Arial" w:hAnsi="Arial" w:cs="Arial"/>
                                <w:spacing w:val="8"/>
                                <w:w w:val="103"/>
                                <w:sz w:val="13"/>
                                <w:szCs w:val="13"/>
                              </w:rPr>
                              <w:t>S</w:t>
                            </w:r>
                            <w:r>
                              <w:rPr>
                                <w:rFonts w:ascii="Arial" w:eastAsia="Arial" w:hAnsi="Arial" w:cs="Arial"/>
                                <w:spacing w:val="-1"/>
                                <w:w w:val="103"/>
                                <w:sz w:val="13"/>
                                <w:szCs w:val="13"/>
                              </w:rPr>
                              <w:t>et::</w:t>
                            </w:r>
                            <w:r>
                              <w:rPr>
                                <w:rFonts w:ascii="Arial" w:eastAsia="Arial" w:hAnsi="Arial" w:cs="Arial"/>
                                <w:w w:val="103"/>
                                <w:sz w:val="13"/>
                                <w:szCs w:val="13"/>
                              </w:rPr>
                              <w:t>D</w:t>
                            </w:r>
                            <w:r>
                              <w:rPr>
                                <w:rFonts w:ascii="Arial" w:eastAsia="Arial" w:hAnsi="Arial" w:cs="Arial"/>
                                <w:spacing w:val="-1"/>
                                <w:w w:val="103"/>
                                <w:sz w:val="13"/>
                                <w:szCs w:val="13"/>
                              </w:rPr>
                              <w:t>ataL</w:t>
                            </w:r>
                            <w:r>
                              <w:rPr>
                                <w:rFonts w:ascii="Arial" w:eastAsia="Arial" w:hAnsi="Arial" w:cs="Arial"/>
                                <w:spacing w:val="7"/>
                                <w:w w:val="103"/>
                                <w:sz w:val="13"/>
                                <w:szCs w:val="13"/>
                              </w:rPr>
                              <w:t>i</w:t>
                            </w:r>
                            <w:r>
                              <w:rPr>
                                <w:rFonts w:ascii="Arial" w:eastAsia="Arial" w:hAnsi="Arial" w:cs="Arial"/>
                                <w:spacing w:val="6"/>
                                <w:w w:val="103"/>
                                <w:sz w:val="13"/>
                                <w:szCs w:val="13"/>
                              </w:rPr>
                              <w:t>s</w:t>
                            </w:r>
                            <w:r>
                              <w:rPr>
                                <w:rFonts w:ascii="Arial" w:eastAsia="Arial" w:hAnsi="Arial" w:cs="Arial"/>
                                <w:spacing w:val="-1"/>
                                <w:w w:val="103"/>
                                <w:sz w:val="13"/>
                                <w:szCs w:val="13"/>
                              </w:rPr>
                              <w:t>tene</w:t>
                            </w:r>
                            <w:r>
                              <w:rPr>
                                <w:rFonts w:ascii="Arial" w:eastAsia="Arial" w:hAnsi="Arial" w:cs="Arial"/>
                                <w:w w:val="103"/>
                                <w:sz w:val="13"/>
                                <w:szCs w:val="13"/>
                              </w:rPr>
                              <w:t>r</w:t>
                            </w:r>
                          </w:p>
                          <w:p w14:paraId="11E2EDF4" w14:textId="77777777" w:rsidR="00583B21" w:rsidRDefault="00583B21" w:rsidP="00583B21">
                            <w:pPr>
                              <w:spacing w:before="8" w:after="0" w:line="160" w:lineRule="exact"/>
                              <w:rPr>
                                <w:sz w:val="16"/>
                                <w:szCs w:val="16"/>
                              </w:rPr>
                            </w:pPr>
                          </w:p>
                          <w:p w14:paraId="49CF52C7" w14:textId="77777777" w:rsidR="00583B21" w:rsidRDefault="00583B21" w:rsidP="00583B21">
                            <w:pPr>
                              <w:spacing w:after="0" w:line="200" w:lineRule="exact"/>
                              <w:rPr>
                                <w:sz w:val="20"/>
                                <w:szCs w:val="20"/>
                              </w:rPr>
                            </w:pPr>
                          </w:p>
                          <w:p w14:paraId="31A76B6B" w14:textId="77777777" w:rsidR="00583B21" w:rsidRDefault="00583B21" w:rsidP="00583B21">
                            <w:pPr>
                              <w:tabs>
                                <w:tab w:val="left" w:pos="2200"/>
                              </w:tabs>
                              <w:spacing w:after="0" w:line="240" w:lineRule="auto"/>
                              <w:ind w:left="961" w:right="-20"/>
                              <w:rPr>
                                <w:rFonts w:ascii="Arial" w:eastAsia="Arial" w:hAnsi="Arial" w:cs="Arial"/>
                                <w:sz w:val="13"/>
                                <w:szCs w:val="13"/>
                              </w:rPr>
                            </w:pPr>
                            <w:r>
                              <w:rPr>
                                <w:rFonts w:ascii="Arial" w:eastAsia="Arial" w:hAnsi="Arial" w:cs="Arial"/>
                                <w:sz w:val="13"/>
                                <w:szCs w:val="13"/>
                              </w:rPr>
                              <w:t>1</w:t>
                            </w:r>
                            <w:r>
                              <w:rPr>
                                <w:rFonts w:ascii="Arial" w:eastAsia="Arial" w:hAnsi="Arial" w:cs="Arial"/>
                                <w:spacing w:val="-34"/>
                                <w:sz w:val="13"/>
                                <w:szCs w:val="13"/>
                              </w:rPr>
                              <w:t xml:space="preserve"> </w:t>
                            </w:r>
                            <w:r>
                              <w:rPr>
                                <w:rFonts w:ascii="Arial" w:eastAsia="Arial" w:hAnsi="Arial" w:cs="Arial"/>
                                <w:sz w:val="13"/>
                                <w:szCs w:val="13"/>
                              </w:rPr>
                              <w:tab/>
                            </w:r>
                            <w:r>
                              <w:rPr>
                                <w:rFonts w:ascii="Arial" w:eastAsia="Arial" w:hAnsi="Arial" w:cs="Arial"/>
                                <w:w w:val="103"/>
                                <w:position w:val="1"/>
                                <w:sz w:val="13"/>
                                <w:szCs w:val="13"/>
                              </w:rPr>
                              <w:t>8</w:t>
                            </w:r>
                          </w:p>
                          <w:p w14:paraId="7ED0BA83" w14:textId="77777777" w:rsidR="00583B21" w:rsidRDefault="00583B21" w:rsidP="00583B21">
                            <w:pPr>
                              <w:spacing w:before="9" w:after="0" w:line="160" w:lineRule="exact"/>
                              <w:rPr>
                                <w:sz w:val="16"/>
                                <w:szCs w:val="16"/>
                              </w:rPr>
                            </w:pPr>
                          </w:p>
                          <w:p w14:paraId="28904135" w14:textId="77777777" w:rsidR="00583B21" w:rsidRDefault="00583B21" w:rsidP="00583B21">
                            <w:pPr>
                              <w:tabs>
                                <w:tab w:val="left" w:pos="5300"/>
                              </w:tabs>
                              <w:spacing w:after="0" w:line="240" w:lineRule="auto"/>
                              <w:ind w:left="3336" w:right="-20"/>
                              <w:rPr>
                                <w:rFonts w:ascii="Arial" w:eastAsia="Arial" w:hAnsi="Arial" w:cs="Arial"/>
                                <w:sz w:val="13"/>
                                <w:szCs w:val="13"/>
                              </w:rPr>
                            </w:pPr>
                            <w:r>
                              <w:rPr>
                                <w:rFonts w:ascii="Arial" w:eastAsia="Arial" w:hAnsi="Arial" w:cs="Arial"/>
                                <w:sz w:val="13"/>
                                <w:szCs w:val="13"/>
                              </w:rPr>
                              <w:t>7</w:t>
                            </w:r>
                            <w:r>
                              <w:rPr>
                                <w:rFonts w:ascii="Arial" w:eastAsia="Arial" w:hAnsi="Arial" w:cs="Arial"/>
                                <w:spacing w:val="-34"/>
                                <w:sz w:val="13"/>
                                <w:szCs w:val="13"/>
                              </w:rPr>
                              <w:t xml:space="preserve"> </w:t>
                            </w:r>
                            <w:r>
                              <w:rPr>
                                <w:rFonts w:ascii="Arial" w:eastAsia="Arial" w:hAnsi="Arial" w:cs="Arial"/>
                                <w:sz w:val="13"/>
                                <w:szCs w:val="13"/>
                              </w:rPr>
                              <w:tab/>
                            </w:r>
                            <w:r>
                              <w:rPr>
                                <w:rFonts w:ascii="Arial" w:eastAsia="Arial" w:hAnsi="Arial" w:cs="Arial"/>
                                <w:w w:val="103"/>
                                <w:position w:val="-4"/>
                                <w:sz w:val="13"/>
                                <w:szCs w:val="13"/>
                              </w:rPr>
                              <w:t>6</w:t>
                            </w:r>
                          </w:p>
                          <w:p w14:paraId="41224D6B" w14:textId="77777777" w:rsidR="00583B21" w:rsidRDefault="00583B21" w:rsidP="00583B21">
                            <w:pPr>
                              <w:spacing w:before="8" w:after="0" w:line="150" w:lineRule="exact"/>
                              <w:rPr>
                                <w:sz w:val="15"/>
                                <w:szCs w:val="15"/>
                              </w:rPr>
                            </w:pPr>
                          </w:p>
                          <w:p w14:paraId="5C00E06E" w14:textId="77777777" w:rsidR="00583B21" w:rsidRDefault="00583B21" w:rsidP="00583B21">
                            <w:pPr>
                              <w:tabs>
                                <w:tab w:val="left" w:pos="2240"/>
                                <w:tab w:val="left" w:pos="4060"/>
                                <w:tab w:val="left" w:pos="5740"/>
                              </w:tabs>
                              <w:spacing w:after="0" w:line="240" w:lineRule="auto"/>
                              <w:ind w:left="264" w:right="-20"/>
                              <w:rPr>
                                <w:rFonts w:ascii="Arial" w:eastAsia="Arial" w:hAnsi="Arial" w:cs="Arial"/>
                                <w:sz w:val="13"/>
                                <w:szCs w:val="13"/>
                              </w:rPr>
                            </w:pP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8"/>
                                <w:sz w:val="13"/>
                                <w:szCs w:val="13"/>
                              </w:rPr>
                              <w:t>A</w:t>
                            </w:r>
                            <w:r>
                              <w:rPr>
                                <w:rFonts w:ascii="Arial" w:eastAsia="Arial" w:hAnsi="Arial" w:cs="Arial"/>
                                <w:spacing w:val="-1"/>
                                <w:sz w:val="13"/>
                                <w:szCs w:val="13"/>
                              </w:rPr>
                              <w:t>dapte</w:t>
                            </w:r>
                            <w:r>
                              <w:rPr>
                                <w:rFonts w:ascii="Arial" w:eastAsia="Arial" w:hAnsi="Arial" w:cs="Arial"/>
                                <w:sz w:val="13"/>
                                <w:szCs w:val="13"/>
                              </w:rPr>
                              <w:t>r</w:t>
                            </w:r>
                            <w:r>
                              <w:rPr>
                                <w:rFonts w:ascii="Arial" w:eastAsia="Arial" w:hAnsi="Arial" w:cs="Arial"/>
                                <w:spacing w:val="-10"/>
                                <w:sz w:val="13"/>
                                <w:szCs w:val="13"/>
                              </w:rPr>
                              <w:t xml:space="preserve"> </w:t>
                            </w:r>
                            <w:r>
                              <w:rPr>
                                <w:rFonts w:ascii="Arial" w:eastAsia="Arial" w:hAnsi="Arial" w:cs="Arial"/>
                                <w:sz w:val="13"/>
                                <w:szCs w:val="13"/>
                              </w:rPr>
                              <w:tab/>
                            </w:r>
                            <w:r>
                              <w:rPr>
                                <w:rFonts w:ascii="Arial" w:eastAsia="Arial" w:hAnsi="Arial" w:cs="Arial"/>
                                <w:spacing w:val="8"/>
                                <w:sz w:val="13"/>
                                <w:szCs w:val="13"/>
                              </w:rPr>
                              <w:t>A</w:t>
                            </w:r>
                            <w:r>
                              <w:rPr>
                                <w:rFonts w:ascii="Arial" w:eastAsia="Arial" w:hAnsi="Arial" w:cs="Arial"/>
                                <w:spacing w:val="-1"/>
                                <w:sz w:val="13"/>
                                <w:szCs w:val="13"/>
                              </w:rPr>
                              <w:t>pp</w:t>
                            </w:r>
                            <w:r>
                              <w:rPr>
                                <w:rFonts w:ascii="Arial" w:eastAsia="Arial" w:hAnsi="Arial" w:cs="Arial"/>
                                <w:spacing w:val="7"/>
                                <w:sz w:val="13"/>
                                <w:szCs w:val="13"/>
                              </w:rPr>
                              <w:t>li</w:t>
                            </w:r>
                            <w:r>
                              <w:rPr>
                                <w:rFonts w:ascii="Arial" w:eastAsia="Arial" w:hAnsi="Arial" w:cs="Arial"/>
                                <w:spacing w:val="6"/>
                                <w:sz w:val="13"/>
                                <w:szCs w:val="13"/>
                              </w:rPr>
                              <w:t>c</w:t>
                            </w:r>
                            <w:r>
                              <w:rPr>
                                <w:rFonts w:ascii="Arial" w:eastAsia="Arial" w:hAnsi="Arial" w:cs="Arial"/>
                                <w:spacing w:val="-1"/>
                                <w:sz w:val="13"/>
                                <w:szCs w:val="13"/>
                              </w:rPr>
                              <w:t>at</w:t>
                            </w:r>
                            <w:r>
                              <w:rPr>
                                <w:rFonts w:ascii="Arial" w:eastAsia="Arial" w:hAnsi="Arial" w:cs="Arial"/>
                                <w:spacing w:val="7"/>
                                <w:sz w:val="13"/>
                                <w:szCs w:val="13"/>
                              </w:rPr>
                              <w:t>i</w:t>
                            </w:r>
                            <w:r>
                              <w:rPr>
                                <w:rFonts w:ascii="Arial" w:eastAsia="Arial" w:hAnsi="Arial" w:cs="Arial"/>
                                <w:spacing w:val="-1"/>
                                <w:sz w:val="13"/>
                                <w:szCs w:val="13"/>
                              </w:rPr>
                              <w:t>o</w:t>
                            </w:r>
                            <w:r>
                              <w:rPr>
                                <w:rFonts w:ascii="Arial" w:eastAsia="Arial" w:hAnsi="Arial" w:cs="Arial"/>
                                <w:sz w:val="13"/>
                                <w:szCs w:val="13"/>
                              </w:rPr>
                              <w:t>n</w:t>
                            </w:r>
                            <w:r>
                              <w:rPr>
                                <w:rFonts w:ascii="Arial" w:eastAsia="Arial" w:hAnsi="Arial" w:cs="Arial"/>
                                <w:spacing w:val="-17"/>
                                <w:sz w:val="13"/>
                                <w:szCs w:val="13"/>
                              </w:rPr>
                              <w:t xml:space="preserve"> </w:t>
                            </w:r>
                            <w:r>
                              <w:rPr>
                                <w:rFonts w:ascii="Arial" w:eastAsia="Arial" w:hAnsi="Arial" w:cs="Arial"/>
                                <w:sz w:val="13"/>
                                <w:szCs w:val="13"/>
                              </w:rPr>
                              <w:tab/>
                            </w:r>
                            <w:r>
                              <w:rPr>
                                <w:rFonts w:ascii="Arial" w:eastAsia="Arial" w:hAnsi="Arial" w:cs="Arial"/>
                                <w:spacing w:val="8"/>
                                <w:position w:val="1"/>
                                <w:sz w:val="13"/>
                                <w:szCs w:val="13"/>
                              </w:rPr>
                              <w:t>S</w:t>
                            </w:r>
                            <w:r>
                              <w:rPr>
                                <w:rFonts w:ascii="Arial" w:eastAsia="Arial" w:hAnsi="Arial" w:cs="Arial"/>
                                <w:spacing w:val="5"/>
                                <w:position w:val="1"/>
                                <w:sz w:val="13"/>
                                <w:szCs w:val="13"/>
                              </w:rPr>
                              <w:t>G</w:t>
                            </w:r>
                            <w:r>
                              <w:rPr>
                                <w:rFonts w:ascii="Arial" w:eastAsia="Arial" w:hAnsi="Arial" w:cs="Arial"/>
                                <w:position w:val="1"/>
                                <w:sz w:val="13"/>
                                <w:szCs w:val="13"/>
                              </w:rPr>
                              <w:t>C</w:t>
                            </w:r>
                            <w:r>
                              <w:rPr>
                                <w:rFonts w:ascii="Arial" w:eastAsia="Arial" w:hAnsi="Arial" w:cs="Arial"/>
                                <w:spacing w:val="7"/>
                                <w:position w:val="1"/>
                                <w:sz w:val="13"/>
                                <w:szCs w:val="13"/>
                              </w:rPr>
                              <w:t>li</w:t>
                            </w:r>
                            <w:r>
                              <w:rPr>
                                <w:rFonts w:ascii="Arial" w:eastAsia="Arial" w:hAnsi="Arial" w:cs="Arial"/>
                                <w:spacing w:val="-1"/>
                                <w:position w:val="1"/>
                                <w:sz w:val="13"/>
                                <w:szCs w:val="13"/>
                              </w:rPr>
                              <w:t>ent</w:t>
                            </w:r>
                            <w:r>
                              <w:rPr>
                                <w:rFonts w:ascii="Arial" w:eastAsia="Arial" w:hAnsi="Arial" w:cs="Arial"/>
                                <w:spacing w:val="8"/>
                                <w:position w:val="1"/>
                                <w:sz w:val="13"/>
                                <w:szCs w:val="13"/>
                              </w:rPr>
                              <w:t>V</w:t>
                            </w:r>
                            <w:r>
                              <w:rPr>
                                <w:rFonts w:ascii="Arial" w:eastAsia="Arial" w:hAnsi="Arial" w:cs="Arial"/>
                                <w:spacing w:val="7"/>
                                <w:position w:val="1"/>
                                <w:sz w:val="13"/>
                                <w:szCs w:val="13"/>
                              </w:rPr>
                              <w:t>i</w:t>
                            </w:r>
                            <w:r>
                              <w:rPr>
                                <w:rFonts w:ascii="Arial" w:eastAsia="Arial" w:hAnsi="Arial" w:cs="Arial"/>
                                <w:spacing w:val="-1"/>
                                <w:position w:val="1"/>
                                <w:sz w:val="13"/>
                                <w:szCs w:val="13"/>
                              </w:rPr>
                              <w:t>e</w:t>
                            </w:r>
                            <w:r>
                              <w:rPr>
                                <w:rFonts w:ascii="Arial" w:eastAsia="Arial" w:hAnsi="Arial" w:cs="Arial"/>
                                <w:position w:val="1"/>
                                <w:sz w:val="13"/>
                                <w:szCs w:val="13"/>
                              </w:rPr>
                              <w:t>w</w:t>
                            </w:r>
                            <w:r>
                              <w:rPr>
                                <w:rFonts w:ascii="Arial" w:eastAsia="Arial" w:hAnsi="Arial" w:cs="Arial"/>
                                <w:spacing w:val="-12"/>
                                <w:position w:val="1"/>
                                <w:sz w:val="13"/>
                                <w:szCs w:val="13"/>
                              </w:rPr>
                              <w:t xml:space="preserve"> </w:t>
                            </w:r>
                            <w:r>
                              <w:rPr>
                                <w:rFonts w:ascii="Arial" w:eastAsia="Arial" w:hAnsi="Arial" w:cs="Arial"/>
                                <w:position w:val="1"/>
                                <w:sz w:val="13"/>
                                <w:szCs w:val="13"/>
                              </w:rPr>
                              <w:tab/>
                            </w:r>
                            <w:r>
                              <w:rPr>
                                <w:rFonts w:ascii="Arial" w:eastAsia="Arial" w:hAnsi="Arial" w:cs="Arial"/>
                                <w:w w:val="103"/>
                                <w:position w:val="2"/>
                                <w:sz w:val="13"/>
                                <w:szCs w:val="13"/>
                              </w:rPr>
                              <w:t>H</w:t>
                            </w:r>
                            <w:r>
                              <w:rPr>
                                <w:rFonts w:ascii="Arial" w:eastAsia="Arial" w:hAnsi="Arial" w:cs="Arial"/>
                                <w:spacing w:val="-1"/>
                                <w:w w:val="103"/>
                                <w:position w:val="2"/>
                                <w:sz w:val="13"/>
                                <w:szCs w:val="13"/>
                              </w:rPr>
                              <w:t>a</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h</w:t>
                            </w:r>
                            <w:r>
                              <w:rPr>
                                <w:rFonts w:ascii="Arial" w:eastAsia="Arial" w:hAnsi="Arial" w:cs="Arial"/>
                                <w:spacing w:val="-2"/>
                                <w:w w:val="103"/>
                                <w:position w:val="2"/>
                                <w:sz w:val="13"/>
                                <w:szCs w:val="13"/>
                              </w:rPr>
                              <w:t>M</w:t>
                            </w:r>
                            <w:r>
                              <w:rPr>
                                <w:rFonts w:ascii="Arial" w:eastAsia="Arial" w:hAnsi="Arial" w:cs="Arial"/>
                                <w:spacing w:val="-1"/>
                                <w:w w:val="103"/>
                                <w:position w:val="2"/>
                                <w:sz w:val="13"/>
                                <w:szCs w:val="13"/>
                              </w:rPr>
                              <w:t>ap::</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en</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o</w:t>
                            </w:r>
                            <w:r>
                              <w:rPr>
                                <w:rFonts w:ascii="Arial" w:eastAsia="Arial" w:hAnsi="Arial" w:cs="Arial"/>
                                <w:spacing w:val="4"/>
                                <w:w w:val="103"/>
                                <w:position w:val="2"/>
                                <w:sz w:val="13"/>
                                <w:szCs w:val="13"/>
                              </w:rPr>
                              <w:t>r</w:t>
                            </w:r>
                            <w:r>
                              <w:rPr>
                                <w:rFonts w:ascii="Arial" w:eastAsia="Arial" w:hAnsi="Arial" w:cs="Arial"/>
                                <w:spacing w:val="-1"/>
                                <w:w w:val="103"/>
                                <w:position w:val="2"/>
                                <w:sz w:val="13"/>
                                <w:szCs w:val="13"/>
                              </w:rPr>
                              <w:t>Id2</w:t>
                            </w:r>
                            <w:r>
                              <w:rPr>
                                <w:rFonts w:ascii="Arial" w:eastAsia="Arial" w:hAnsi="Arial" w:cs="Arial"/>
                                <w:w w:val="103"/>
                                <w:position w:val="2"/>
                                <w:sz w:val="13"/>
                                <w:szCs w:val="13"/>
                              </w:rPr>
                              <w:t>D</w:t>
                            </w:r>
                            <w:r>
                              <w:rPr>
                                <w:rFonts w:ascii="Arial" w:eastAsia="Arial" w:hAnsi="Arial" w:cs="Arial"/>
                                <w:spacing w:val="-1"/>
                                <w:w w:val="103"/>
                                <w:position w:val="2"/>
                                <w:sz w:val="13"/>
                                <w:szCs w:val="13"/>
                              </w:rPr>
                              <w:t>ataL</w:t>
                            </w:r>
                            <w:r>
                              <w:rPr>
                                <w:rFonts w:ascii="Arial" w:eastAsia="Arial" w:hAnsi="Arial" w:cs="Arial"/>
                                <w:spacing w:val="7"/>
                                <w:w w:val="103"/>
                                <w:position w:val="2"/>
                                <w:sz w:val="13"/>
                                <w:szCs w:val="13"/>
                              </w:rPr>
                              <w:t>i</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tene</w:t>
                            </w:r>
                            <w:r>
                              <w:rPr>
                                <w:rFonts w:ascii="Arial" w:eastAsia="Arial" w:hAnsi="Arial" w:cs="Arial"/>
                                <w:w w:val="103"/>
                                <w:position w:val="2"/>
                                <w:sz w:val="13"/>
                                <w:szCs w:val="13"/>
                              </w:rPr>
                              <w:t>r</w:t>
                            </w:r>
                          </w:p>
                          <w:p w14:paraId="28AEBEA5" w14:textId="77777777" w:rsidR="00583B21" w:rsidRDefault="00583B21" w:rsidP="00583B21">
                            <w:pPr>
                              <w:spacing w:after="0" w:line="200" w:lineRule="exact"/>
                              <w:rPr>
                                <w:sz w:val="20"/>
                                <w:szCs w:val="20"/>
                              </w:rPr>
                            </w:pPr>
                          </w:p>
                          <w:p w14:paraId="52D47BE2" w14:textId="77777777" w:rsidR="00583B21" w:rsidRDefault="00583B21" w:rsidP="00583B21">
                            <w:pPr>
                              <w:spacing w:before="2" w:after="0" w:line="200" w:lineRule="exact"/>
                              <w:rPr>
                                <w:sz w:val="20"/>
                                <w:szCs w:val="20"/>
                              </w:rPr>
                            </w:pPr>
                          </w:p>
                          <w:p w14:paraId="3CA172EE" w14:textId="77777777" w:rsidR="00583B21" w:rsidRDefault="00583B21" w:rsidP="00583B21">
                            <w:pPr>
                              <w:spacing w:after="0" w:line="240" w:lineRule="auto"/>
                              <w:ind w:left="4082" w:right="3582"/>
                              <w:jc w:val="center"/>
                              <w:rPr>
                                <w:rFonts w:ascii="Arial" w:eastAsia="Arial" w:hAnsi="Arial" w:cs="Arial"/>
                                <w:sz w:val="13"/>
                                <w:szCs w:val="13"/>
                              </w:rPr>
                            </w:pPr>
                            <w:r>
                              <w:rPr>
                                <w:rFonts w:ascii="Arial" w:eastAsia="Arial" w:hAnsi="Arial" w:cs="Arial"/>
                                <w:w w:val="103"/>
                                <w:sz w:val="13"/>
                                <w:szCs w:val="13"/>
                              </w:rPr>
                              <w:t>5</w:t>
                            </w:r>
                          </w:p>
                          <w:p w14:paraId="18C2E888" w14:textId="77777777" w:rsidR="00583B21" w:rsidRDefault="00583B21" w:rsidP="00583B21">
                            <w:pPr>
                              <w:spacing w:after="0" w:line="47" w:lineRule="exact"/>
                              <w:ind w:left="4084" w:right="3585"/>
                              <w:jc w:val="center"/>
                              <w:rPr>
                                <w:rFonts w:ascii="Arial" w:eastAsia="Arial" w:hAnsi="Arial" w:cs="Arial"/>
                                <w:sz w:val="13"/>
                                <w:szCs w:val="13"/>
                              </w:rPr>
                            </w:pPr>
                            <w:r>
                              <w:rPr>
                                <w:rFonts w:ascii="Arial" w:eastAsia="Arial" w:hAnsi="Arial" w:cs="Arial"/>
                                <w:w w:val="103"/>
                                <w:position w:val="-1"/>
                                <w:sz w:val="13"/>
                                <w:szCs w:val="13"/>
                              </w:rPr>
                              <w:t>:</w:t>
                            </w:r>
                          </w:p>
                          <w:p w14:paraId="085F7B9B" w14:textId="77777777" w:rsidR="00583B21" w:rsidRDefault="00583B21" w:rsidP="00583B21">
                            <w:pPr>
                              <w:tabs>
                                <w:tab w:val="left" w:pos="4100"/>
                              </w:tabs>
                              <w:spacing w:after="0" w:line="92" w:lineRule="exact"/>
                              <w:ind w:left="973" w:right="-20"/>
                              <w:rPr>
                                <w:rFonts w:ascii="Arial" w:eastAsia="Arial" w:hAnsi="Arial" w:cs="Arial"/>
                                <w:sz w:val="13"/>
                                <w:szCs w:val="13"/>
                              </w:rPr>
                            </w:pPr>
                            <w:r>
                              <w:rPr>
                                <w:rFonts w:ascii="Arial" w:eastAsia="Arial" w:hAnsi="Arial" w:cs="Arial"/>
                                <w:position w:val="10"/>
                                <w:sz w:val="13"/>
                                <w:szCs w:val="13"/>
                              </w:rPr>
                              <w:t>2</w:t>
                            </w:r>
                            <w:r>
                              <w:rPr>
                                <w:rFonts w:ascii="Arial" w:eastAsia="Arial" w:hAnsi="Arial" w:cs="Arial"/>
                                <w:spacing w:val="-34"/>
                                <w:position w:val="10"/>
                                <w:sz w:val="13"/>
                                <w:szCs w:val="13"/>
                              </w:rPr>
                              <w:t xml:space="preserve"> </w:t>
                            </w:r>
                            <w:r>
                              <w:rPr>
                                <w:rFonts w:ascii="Arial" w:eastAsia="Arial" w:hAnsi="Arial" w:cs="Arial"/>
                                <w:position w:val="10"/>
                                <w:sz w:val="13"/>
                                <w:szCs w:val="13"/>
                              </w:rPr>
                              <w:tab/>
                            </w:r>
                            <w:r>
                              <w:rPr>
                                <w:rFonts w:ascii="Arial" w:eastAsia="Arial" w:hAnsi="Arial" w:cs="Arial"/>
                                <w:w w:val="103"/>
                                <w:sz w:val="13"/>
                                <w:szCs w:val="13"/>
                              </w:rPr>
                              <w:t>b</w:t>
                            </w:r>
                          </w:p>
                          <w:p w14:paraId="5215A6C0" w14:textId="77777777" w:rsidR="00583B21" w:rsidRDefault="00583B21" w:rsidP="00583B21">
                            <w:pPr>
                              <w:spacing w:after="0" w:line="94" w:lineRule="exact"/>
                              <w:ind w:left="4082" w:right="3582"/>
                              <w:jc w:val="center"/>
                              <w:rPr>
                                <w:rFonts w:ascii="Arial" w:eastAsia="Arial" w:hAnsi="Arial" w:cs="Arial"/>
                                <w:sz w:val="13"/>
                                <w:szCs w:val="13"/>
                              </w:rPr>
                            </w:pPr>
                            <w:proofErr w:type="gramStart"/>
                            <w:r>
                              <w:rPr>
                                <w:rFonts w:ascii="Arial" w:eastAsia="Arial" w:hAnsi="Arial" w:cs="Arial"/>
                                <w:w w:val="103"/>
                                <w:position w:val="1"/>
                                <w:sz w:val="13"/>
                                <w:szCs w:val="13"/>
                              </w:rPr>
                              <w:t>n</w:t>
                            </w:r>
                            <w:proofErr w:type="gramEnd"/>
                          </w:p>
                          <w:p w14:paraId="23AAEB7E" w14:textId="77777777" w:rsidR="00583B21" w:rsidRDefault="00583B21" w:rsidP="00583B21">
                            <w:pPr>
                              <w:spacing w:before="8" w:after="0" w:line="100" w:lineRule="exact"/>
                              <w:rPr>
                                <w:sz w:val="10"/>
                                <w:szCs w:val="10"/>
                              </w:rPr>
                            </w:pPr>
                          </w:p>
                          <w:p w14:paraId="6F190F25" w14:textId="77777777" w:rsidR="00583B21" w:rsidRDefault="00583B21" w:rsidP="00583B21">
                            <w:pPr>
                              <w:tabs>
                                <w:tab w:val="left" w:pos="3500"/>
                              </w:tabs>
                              <w:spacing w:after="0" w:line="240" w:lineRule="auto"/>
                              <w:ind w:left="1666" w:right="4214"/>
                              <w:jc w:val="center"/>
                              <w:rPr>
                                <w:rFonts w:ascii="Arial" w:eastAsia="Arial" w:hAnsi="Arial" w:cs="Arial"/>
                                <w:sz w:val="13"/>
                                <w:szCs w:val="13"/>
                              </w:rPr>
                            </w:pPr>
                            <w:r>
                              <w:rPr>
                                <w:rFonts w:ascii="Arial" w:eastAsia="Arial" w:hAnsi="Arial" w:cs="Arial"/>
                                <w:sz w:val="13"/>
                                <w:szCs w:val="13"/>
                              </w:rPr>
                              <w:t>3</w:t>
                            </w:r>
                            <w:r>
                              <w:rPr>
                                <w:rFonts w:ascii="Arial" w:eastAsia="Arial" w:hAnsi="Arial" w:cs="Arial"/>
                                <w:spacing w:val="-34"/>
                                <w:sz w:val="13"/>
                                <w:szCs w:val="13"/>
                              </w:rPr>
                              <w:t xml:space="preserve"> </w:t>
                            </w:r>
                            <w:r>
                              <w:rPr>
                                <w:rFonts w:ascii="Arial" w:eastAsia="Arial" w:hAnsi="Arial" w:cs="Arial"/>
                                <w:sz w:val="13"/>
                                <w:szCs w:val="13"/>
                              </w:rPr>
                              <w:tab/>
                            </w:r>
                            <w:r>
                              <w:rPr>
                                <w:rFonts w:ascii="Arial" w:eastAsia="Arial" w:hAnsi="Arial" w:cs="Arial"/>
                                <w:w w:val="103"/>
                                <w:sz w:val="13"/>
                                <w:szCs w:val="13"/>
                              </w:rPr>
                              <w:t>4</w:t>
                            </w:r>
                          </w:p>
                          <w:p w14:paraId="2F66FE7F" w14:textId="77777777" w:rsidR="00583B21" w:rsidRDefault="00583B21" w:rsidP="00583B21">
                            <w:pPr>
                              <w:spacing w:before="9" w:after="0" w:line="160" w:lineRule="exact"/>
                              <w:rPr>
                                <w:sz w:val="16"/>
                                <w:szCs w:val="16"/>
                              </w:rPr>
                            </w:pPr>
                          </w:p>
                          <w:p w14:paraId="1D3E11F3" w14:textId="77777777" w:rsidR="00583B21" w:rsidRDefault="00583B21" w:rsidP="00583B21">
                            <w:pPr>
                              <w:tabs>
                                <w:tab w:val="left" w:pos="2020"/>
                                <w:tab w:val="left" w:pos="4000"/>
                              </w:tabs>
                              <w:spacing w:after="0" w:line="240" w:lineRule="auto"/>
                              <w:ind w:left="44" w:right="-20"/>
                              <w:rPr>
                                <w:rFonts w:ascii="Arial" w:eastAsia="Arial" w:hAnsi="Arial" w:cs="Arial"/>
                                <w:sz w:val="13"/>
                                <w:szCs w:val="13"/>
                              </w:rPr>
                            </w:pP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8"/>
                                <w:sz w:val="13"/>
                                <w:szCs w:val="13"/>
                              </w:rPr>
                              <w:t>S</w:t>
                            </w:r>
                            <w:r>
                              <w:rPr>
                                <w:rFonts w:ascii="Arial" w:eastAsia="Arial" w:hAnsi="Arial" w:cs="Arial"/>
                                <w:spacing w:val="-1"/>
                                <w:sz w:val="13"/>
                                <w:szCs w:val="13"/>
                              </w:rPr>
                              <w:t>e</w:t>
                            </w:r>
                            <w:r>
                              <w:rPr>
                                <w:rFonts w:ascii="Arial" w:eastAsia="Arial" w:hAnsi="Arial" w:cs="Arial"/>
                                <w:spacing w:val="4"/>
                                <w:sz w:val="13"/>
                                <w:szCs w:val="13"/>
                              </w:rPr>
                              <w:t>r</w:t>
                            </w:r>
                            <w:r>
                              <w:rPr>
                                <w:rFonts w:ascii="Arial" w:eastAsia="Arial" w:hAnsi="Arial" w:cs="Arial"/>
                                <w:spacing w:val="6"/>
                                <w:sz w:val="13"/>
                                <w:szCs w:val="13"/>
                              </w:rPr>
                              <w:t>v</w:t>
                            </w:r>
                            <w:r>
                              <w:rPr>
                                <w:rFonts w:ascii="Arial" w:eastAsia="Arial" w:hAnsi="Arial" w:cs="Arial"/>
                                <w:spacing w:val="7"/>
                                <w:sz w:val="13"/>
                                <w:szCs w:val="13"/>
                              </w:rPr>
                              <w:t>i</w:t>
                            </w:r>
                            <w:r>
                              <w:rPr>
                                <w:rFonts w:ascii="Arial" w:eastAsia="Arial" w:hAnsi="Arial" w:cs="Arial"/>
                                <w:spacing w:val="6"/>
                                <w:sz w:val="13"/>
                                <w:szCs w:val="13"/>
                              </w:rPr>
                              <w:t>c</w:t>
                            </w:r>
                            <w:r>
                              <w:rPr>
                                <w:rFonts w:ascii="Arial" w:eastAsia="Arial" w:hAnsi="Arial" w:cs="Arial"/>
                                <w:spacing w:val="-1"/>
                                <w:sz w:val="13"/>
                                <w:szCs w:val="13"/>
                              </w:rPr>
                              <w:t>e</w:t>
                            </w:r>
                            <w:r>
                              <w:rPr>
                                <w:rFonts w:ascii="Arial" w:eastAsia="Arial" w:hAnsi="Arial" w:cs="Arial"/>
                                <w:spacing w:val="8"/>
                                <w:sz w:val="13"/>
                                <w:szCs w:val="13"/>
                              </w:rPr>
                              <w:t>A</w:t>
                            </w:r>
                            <w:r>
                              <w:rPr>
                                <w:rFonts w:ascii="Arial" w:eastAsia="Arial" w:hAnsi="Arial" w:cs="Arial"/>
                                <w:spacing w:val="-1"/>
                                <w:sz w:val="13"/>
                                <w:szCs w:val="13"/>
                              </w:rPr>
                              <w:t>dapte</w:t>
                            </w:r>
                            <w:r>
                              <w:rPr>
                                <w:rFonts w:ascii="Arial" w:eastAsia="Arial" w:hAnsi="Arial" w:cs="Arial"/>
                                <w:sz w:val="13"/>
                                <w:szCs w:val="13"/>
                              </w:rPr>
                              <w:t>r</w:t>
                            </w:r>
                            <w:r>
                              <w:rPr>
                                <w:rFonts w:ascii="Arial" w:eastAsia="Arial" w:hAnsi="Arial" w:cs="Arial"/>
                                <w:spacing w:val="3"/>
                                <w:sz w:val="13"/>
                                <w:szCs w:val="13"/>
                              </w:rPr>
                              <w:t xml:space="preserve"> </w:t>
                            </w:r>
                            <w:r>
                              <w:rPr>
                                <w:rFonts w:ascii="Arial" w:eastAsia="Arial" w:hAnsi="Arial" w:cs="Arial"/>
                                <w:sz w:val="13"/>
                                <w:szCs w:val="13"/>
                              </w:rPr>
                              <w:tab/>
                            </w: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5"/>
                                <w:sz w:val="13"/>
                                <w:szCs w:val="13"/>
                              </w:rPr>
                              <w:t>G</w:t>
                            </w:r>
                            <w:r>
                              <w:rPr>
                                <w:rFonts w:ascii="Arial" w:eastAsia="Arial" w:hAnsi="Arial" w:cs="Arial"/>
                                <w:spacing w:val="4"/>
                                <w:sz w:val="13"/>
                                <w:szCs w:val="13"/>
                              </w:rPr>
                              <w:t>r</w:t>
                            </w:r>
                            <w:r>
                              <w:rPr>
                                <w:rFonts w:ascii="Arial" w:eastAsia="Arial" w:hAnsi="Arial" w:cs="Arial"/>
                                <w:spacing w:val="7"/>
                                <w:sz w:val="13"/>
                                <w:szCs w:val="13"/>
                              </w:rPr>
                              <w:t>i</w:t>
                            </w:r>
                            <w:r>
                              <w:rPr>
                                <w:rFonts w:ascii="Arial" w:eastAsia="Arial" w:hAnsi="Arial" w:cs="Arial"/>
                                <w:spacing w:val="-1"/>
                                <w:sz w:val="13"/>
                                <w:szCs w:val="13"/>
                              </w:rPr>
                              <w:t>d</w:t>
                            </w:r>
                            <w:r>
                              <w:rPr>
                                <w:rFonts w:ascii="Arial" w:eastAsia="Arial" w:hAnsi="Arial" w:cs="Arial"/>
                                <w:spacing w:val="8"/>
                                <w:sz w:val="13"/>
                                <w:szCs w:val="13"/>
                              </w:rPr>
                              <w:t>B</w:t>
                            </w:r>
                            <w:r>
                              <w:rPr>
                                <w:rFonts w:ascii="Arial" w:eastAsia="Arial" w:hAnsi="Arial" w:cs="Arial"/>
                                <w:spacing w:val="4"/>
                                <w:sz w:val="13"/>
                                <w:szCs w:val="13"/>
                              </w:rPr>
                              <w:t>r</w:t>
                            </w:r>
                            <w:r>
                              <w:rPr>
                                <w:rFonts w:ascii="Arial" w:eastAsia="Arial" w:hAnsi="Arial" w:cs="Arial"/>
                                <w:spacing w:val="-1"/>
                                <w:sz w:val="13"/>
                                <w:szCs w:val="13"/>
                              </w:rPr>
                              <w:t>o</w:t>
                            </w:r>
                            <w:r>
                              <w:rPr>
                                <w:rFonts w:ascii="Arial" w:eastAsia="Arial" w:hAnsi="Arial" w:cs="Arial"/>
                                <w:spacing w:val="6"/>
                                <w:sz w:val="13"/>
                                <w:szCs w:val="13"/>
                              </w:rPr>
                              <w:t>k</w:t>
                            </w:r>
                            <w:r>
                              <w:rPr>
                                <w:rFonts w:ascii="Arial" w:eastAsia="Arial" w:hAnsi="Arial" w:cs="Arial"/>
                                <w:spacing w:val="-1"/>
                                <w:sz w:val="13"/>
                                <w:szCs w:val="13"/>
                              </w:rPr>
                              <w:t>e</w:t>
                            </w:r>
                            <w:r>
                              <w:rPr>
                                <w:rFonts w:ascii="Arial" w:eastAsia="Arial" w:hAnsi="Arial" w:cs="Arial"/>
                                <w:sz w:val="13"/>
                                <w:szCs w:val="13"/>
                              </w:rPr>
                              <w:t>r</w:t>
                            </w:r>
                            <w:r>
                              <w:rPr>
                                <w:rFonts w:ascii="Arial" w:eastAsia="Arial" w:hAnsi="Arial" w:cs="Arial"/>
                                <w:spacing w:val="-5"/>
                                <w:sz w:val="13"/>
                                <w:szCs w:val="13"/>
                              </w:rPr>
                              <w:t xml:space="preserve"> </w:t>
                            </w:r>
                            <w:r>
                              <w:rPr>
                                <w:rFonts w:ascii="Arial" w:eastAsia="Arial" w:hAnsi="Arial" w:cs="Arial"/>
                                <w:sz w:val="13"/>
                                <w:szCs w:val="13"/>
                              </w:rPr>
                              <w:tab/>
                            </w:r>
                            <w:r>
                              <w:rPr>
                                <w:rFonts w:ascii="Arial" w:eastAsia="Arial" w:hAnsi="Arial" w:cs="Arial"/>
                                <w:spacing w:val="8"/>
                                <w:w w:val="103"/>
                                <w:sz w:val="13"/>
                                <w:szCs w:val="13"/>
                              </w:rPr>
                              <w:t>S</w:t>
                            </w:r>
                            <w:r>
                              <w:rPr>
                                <w:rFonts w:ascii="Arial" w:eastAsia="Arial" w:hAnsi="Arial" w:cs="Arial"/>
                                <w:spacing w:val="5"/>
                                <w:w w:val="103"/>
                                <w:sz w:val="13"/>
                                <w:szCs w:val="13"/>
                              </w:rPr>
                              <w:t>G</w:t>
                            </w:r>
                            <w:r>
                              <w:rPr>
                                <w:rFonts w:ascii="Arial" w:eastAsia="Arial" w:hAnsi="Arial" w:cs="Arial"/>
                                <w:spacing w:val="8"/>
                                <w:w w:val="103"/>
                                <w:sz w:val="13"/>
                                <w:szCs w:val="13"/>
                              </w:rPr>
                              <w:t>S</w:t>
                            </w:r>
                            <w:r>
                              <w:rPr>
                                <w:rFonts w:ascii="Arial" w:eastAsia="Arial" w:hAnsi="Arial" w:cs="Arial"/>
                                <w:spacing w:val="-1"/>
                                <w:w w:val="103"/>
                                <w:sz w:val="13"/>
                                <w:szCs w:val="13"/>
                              </w:rPr>
                              <w:t>en</w:t>
                            </w:r>
                            <w:r>
                              <w:rPr>
                                <w:rFonts w:ascii="Arial" w:eastAsia="Arial" w:hAnsi="Arial" w:cs="Arial"/>
                                <w:spacing w:val="6"/>
                                <w:w w:val="103"/>
                                <w:sz w:val="13"/>
                                <w:szCs w:val="13"/>
                              </w:rPr>
                              <w:t>s</w:t>
                            </w:r>
                            <w:r>
                              <w:rPr>
                                <w:rFonts w:ascii="Arial" w:eastAsia="Arial" w:hAnsi="Arial" w:cs="Arial"/>
                                <w:spacing w:val="-1"/>
                                <w:w w:val="103"/>
                                <w:sz w:val="13"/>
                                <w:szCs w:val="13"/>
                              </w:rPr>
                              <w:t>o</w:t>
                            </w:r>
                            <w:r>
                              <w:rPr>
                                <w:rFonts w:ascii="Arial" w:eastAsia="Arial" w:hAnsi="Arial" w:cs="Arial"/>
                                <w:spacing w:val="4"/>
                                <w:w w:val="103"/>
                                <w:sz w:val="13"/>
                                <w:szCs w:val="13"/>
                              </w:rPr>
                              <w:t>r</w:t>
                            </w:r>
                            <w:r>
                              <w:rPr>
                                <w:rFonts w:ascii="Arial" w:eastAsia="Arial" w:hAnsi="Arial" w:cs="Arial"/>
                                <w:spacing w:val="8"/>
                                <w:w w:val="103"/>
                                <w:sz w:val="13"/>
                                <w:szCs w:val="13"/>
                              </w:rPr>
                              <w:t>V</w:t>
                            </w:r>
                            <w:r>
                              <w:rPr>
                                <w:rFonts w:ascii="Arial" w:eastAsia="Arial" w:hAnsi="Arial" w:cs="Arial"/>
                                <w:spacing w:val="7"/>
                                <w:w w:val="103"/>
                                <w:sz w:val="13"/>
                                <w:szCs w:val="13"/>
                              </w:rPr>
                              <w:t>i</w:t>
                            </w:r>
                            <w:r>
                              <w:rPr>
                                <w:rFonts w:ascii="Arial" w:eastAsia="Arial" w:hAnsi="Arial" w:cs="Arial"/>
                                <w:spacing w:val="-1"/>
                                <w:w w:val="103"/>
                                <w:sz w:val="13"/>
                                <w:szCs w:val="13"/>
                              </w:rPr>
                              <w:t>e</w:t>
                            </w:r>
                            <w:r>
                              <w:rPr>
                                <w:rFonts w:ascii="Arial" w:eastAsia="Arial" w:hAnsi="Arial" w:cs="Arial"/>
                                <w:w w:val="103"/>
                                <w:sz w:val="13"/>
                                <w:szCs w:val="13"/>
                              </w:rPr>
                              <w:t>w</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13" o:spid="_x0000_s1065" type="#_x0000_t202" style="position:absolute;left:0;text-align:left;margin-left:90.15pt;margin-top:68.4pt;width:393.55pt;height:162pt;z-index:-251239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" filled="f" stroked="f">
                <v:textbox inset="0,0,0,0">
                  <w:txbxContent>
                    <w:p w14:paraId="4A27617D" w14:textId="77777777" w:rsidR="00583B21" w:rsidRDefault="00583B21" w:rsidP="00583B21">
                      <w:pPr>
                        <w:spacing w:after="0" w:line="200" w:lineRule="exact"/>
                        <w:rPr>
                          <w:sz w:val="20"/>
                          <w:szCs w:val="20"/>
                        </w:rPr>
                      </w:pPr>
                    </w:p>
                    <w:p w14:paraId="63D3CAD4" w14:textId="77777777" w:rsidR="00583B21" w:rsidRDefault="00583B21" w:rsidP="00583B21">
                      <w:pPr>
                        <w:spacing w:before="6" w:after="0" w:line="200" w:lineRule="exact"/>
                        <w:rPr>
                          <w:sz w:val="20"/>
                          <w:szCs w:val="20"/>
                        </w:rPr>
                      </w:pPr>
                    </w:p>
                    <w:p w14:paraId="4F191FB9" w14:textId="77777777" w:rsidR="00583B21" w:rsidRDefault="00583B21" w:rsidP="00583B21">
                      <w:pPr>
                        <w:tabs>
                          <w:tab w:val="left" w:pos="1860"/>
                          <w:tab w:val="left" w:pos="5960"/>
                        </w:tabs>
                        <w:spacing w:after="0" w:line="240" w:lineRule="auto"/>
                        <w:ind w:left="313" w:right="-20"/>
                        <w:rPr>
                          <w:rFonts w:ascii="Arial" w:eastAsia="Arial" w:hAnsi="Arial" w:cs="Arial"/>
                          <w:sz w:val="13"/>
                          <w:szCs w:val="13"/>
                        </w:rPr>
                      </w:pPr>
                      <w:r>
                        <w:rPr>
                          <w:rFonts w:ascii="Arial" w:eastAsia="Arial" w:hAnsi="Arial" w:cs="Arial"/>
                          <w:spacing w:val="8"/>
                          <w:position w:val="1"/>
                          <w:sz w:val="13"/>
                          <w:szCs w:val="13"/>
                        </w:rPr>
                        <w:t>S</w:t>
                      </w:r>
                      <w:r>
                        <w:rPr>
                          <w:rFonts w:ascii="Arial" w:eastAsia="Arial" w:hAnsi="Arial" w:cs="Arial"/>
                          <w:spacing w:val="-1"/>
                          <w:position w:val="1"/>
                          <w:sz w:val="13"/>
                          <w:szCs w:val="13"/>
                        </w:rPr>
                        <w:t>en</w:t>
                      </w:r>
                      <w:r>
                        <w:rPr>
                          <w:rFonts w:ascii="Arial" w:eastAsia="Arial" w:hAnsi="Arial" w:cs="Arial"/>
                          <w:spacing w:val="6"/>
                          <w:position w:val="1"/>
                          <w:sz w:val="13"/>
                          <w:szCs w:val="13"/>
                        </w:rPr>
                        <w:t>s</w:t>
                      </w:r>
                      <w:r>
                        <w:rPr>
                          <w:rFonts w:ascii="Arial" w:eastAsia="Arial" w:hAnsi="Arial" w:cs="Arial"/>
                          <w:spacing w:val="-1"/>
                          <w:position w:val="1"/>
                          <w:sz w:val="13"/>
                          <w:szCs w:val="13"/>
                        </w:rPr>
                        <w:t>o</w:t>
                      </w:r>
                      <w:r>
                        <w:rPr>
                          <w:rFonts w:ascii="Arial" w:eastAsia="Arial" w:hAnsi="Arial" w:cs="Arial"/>
                          <w:spacing w:val="4"/>
                          <w:position w:val="1"/>
                          <w:sz w:val="13"/>
                          <w:szCs w:val="13"/>
                        </w:rPr>
                        <w:t>r</w:t>
                      </w:r>
                      <w:r>
                        <w:rPr>
                          <w:rFonts w:ascii="Arial" w:eastAsia="Arial" w:hAnsi="Arial" w:cs="Arial"/>
                          <w:position w:val="1"/>
                          <w:sz w:val="13"/>
                          <w:szCs w:val="13"/>
                        </w:rPr>
                        <w:t>C</w:t>
                      </w:r>
                      <w:r>
                        <w:rPr>
                          <w:rFonts w:ascii="Arial" w:eastAsia="Arial" w:hAnsi="Arial" w:cs="Arial"/>
                          <w:spacing w:val="7"/>
                          <w:position w:val="1"/>
                          <w:sz w:val="13"/>
                          <w:szCs w:val="13"/>
                        </w:rPr>
                        <w:t>li</w:t>
                      </w:r>
                      <w:r>
                        <w:rPr>
                          <w:rFonts w:ascii="Arial" w:eastAsia="Arial" w:hAnsi="Arial" w:cs="Arial"/>
                          <w:spacing w:val="-1"/>
                          <w:position w:val="1"/>
                          <w:sz w:val="13"/>
                          <w:szCs w:val="13"/>
                        </w:rPr>
                        <w:t>en</w:t>
                      </w:r>
                      <w:r>
                        <w:rPr>
                          <w:rFonts w:ascii="Arial" w:eastAsia="Arial" w:hAnsi="Arial" w:cs="Arial"/>
                          <w:position w:val="1"/>
                          <w:sz w:val="13"/>
                          <w:szCs w:val="13"/>
                        </w:rPr>
                        <w:t>t</w:t>
                      </w:r>
                      <w:r>
                        <w:rPr>
                          <w:rFonts w:ascii="Arial" w:eastAsia="Arial" w:hAnsi="Arial" w:cs="Arial"/>
                          <w:spacing w:val="-14"/>
                          <w:position w:val="1"/>
                          <w:sz w:val="13"/>
                          <w:szCs w:val="13"/>
                        </w:rPr>
                        <w:t xml:space="preserve"> </w:t>
                      </w:r>
                      <w:r>
                        <w:rPr>
                          <w:rFonts w:ascii="Arial" w:eastAsia="Arial" w:hAnsi="Arial" w:cs="Arial"/>
                          <w:position w:val="1"/>
                          <w:sz w:val="13"/>
                          <w:szCs w:val="13"/>
                        </w:rPr>
                        <w:tab/>
                      </w:r>
                      <w:r>
                        <w:rPr>
                          <w:rFonts w:ascii="Arial" w:eastAsia="Arial" w:hAnsi="Arial" w:cs="Arial"/>
                          <w:position w:val="2"/>
                          <w:sz w:val="13"/>
                          <w:szCs w:val="13"/>
                        </w:rPr>
                        <w:t>C</w:t>
                      </w:r>
                      <w:r>
                        <w:rPr>
                          <w:rFonts w:ascii="Arial" w:eastAsia="Arial" w:hAnsi="Arial" w:cs="Arial"/>
                          <w:spacing w:val="7"/>
                          <w:position w:val="2"/>
                          <w:sz w:val="13"/>
                          <w:szCs w:val="13"/>
                        </w:rPr>
                        <w:t>li</w:t>
                      </w:r>
                      <w:r>
                        <w:rPr>
                          <w:rFonts w:ascii="Arial" w:eastAsia="Arial" w:hAnsi="Arial" w:cs="Arial"/>
                          <w:spacing w:val="-1"/>
                          <w:position w:val="2"/>
                          <w:sz w:val="13"/>
                          <w:szCs w:val="13"/>
                        </w:rPr>
                        <w:t>ent</w:t>
                      </w:r>
                      <w:r>
                        <w:rPr>
                          <w:rFonts w:ascii="Arial" w:eastAsia="Arial" w:hAnsi="Arial" w:cs="Arial"/>
                          <w:spacing w:val="5"/>
                          <w:position w:val="2"/>
                          <w:sz w:val="13"/>
                          <w:szCs w:val="13"/>
                        </w:rPr>
                        <w:t>G</w:t>
                      </w:r>
                      <w:r>
                        <w:rPr>
                          <w:rFonts w:ascii="Arial" w:eastAsia="Arial" w:hAnsi="Arial" w:cs="Arial"/>
                          <w:spacing w:val="4"/>
                          <w:position w:val="2"/>
                          <w:sz w:val="13"/>
                          <w:szCs w:val="13"/>
                        </w:rPr>
                        <w:t>r</w:t>
                      </w:r>
                      <w:r>
                        <w:rPr>
                          <w:rFonts w:ascii="Arial" w:eastAsia="Arial" w:hAnsi="Arial" w:cs="Arial"/>
                          <w:spacing w:val="7"/>
                          <w:position w:val="2"/>
                          <w:sz w:val="13"/>
                          <w:szCs w:val="13"/>
                        </w:rPr>
                        <w:t>i</w:t>
                      </w:r>
                      <w:r>
                        <w:rPr>
                          <w:rFonts w:ascii="Arial" w:eastAsia="Arial" w:hAnsi="Arial" w:cs="Arial"/>
                          <w:spacing w:val="-1"/>
                          <w:position w:val="2"/>
                          <w:sz w:val="13"/>
                          <w:szCs w:val="13"/>
                        </w:rPr>
                        <w:t>d</w:t>
                      </w:r>
                      <w:r>
                        <w:rPr>
                          <w:rFonts w:ascii="Arial" w:eastAsia="Arial" w:hAnsi="Arial" w:cs="Arial"/>
                          <w:position w:val="2"/>
                          <w:sz w:val="13"/>
                          <w:szCs w:val="13"/>
                        </w:rPr>
                        <w:t>D</w:t>
                      </w:r>
                      <w:r>
                        <w:rPr>
                          <w:rFonts w:ascii="Arial" w:eastAsia="Arial" w:hAnsi="Arial" w:cs="Arial"/>
                          <w:spacing w:val="-1"/>
                          <w:position w:val="2"/>
                          <w:sz w:val="13"/>
                          <w:szCs w:val="13"/>
                        </w:rPr>
                        <w:t>ataL</w:t>
                      </w:r>
                      <w:r>
                        <w:rPr>
                          <w:rFonts w:ascii="Arial" w:eastAsia="Arial" w:hAnsi="Arial" w:cs="Arial"/>
                          <w:spacing w:val="7"/>
                          <w:position w:val="2"/>
                          <w:sz w:val="13"/>
                          <w:szCs w:val="13"/>
                        </w:rPr>
                        <w:t>i</w:t>
                      </w:r>
                      <w:r>
                        <w:rPr>
                          <w:rFonts w:ascii="Arial" w:eastAsia="Arial" w:hAnsi="Arial" w:cs="Arial"/>
                          <w:spacing w:val="6"/>
                          <w:position w:val="2"/>
                          <w:sz w:val="13"/>
                          <w:szCs w:val="13"/>
                        </w:rPr>
                        <w:t>s</w:t>
                      </w:r>
                      <w:r>
                        <w:rPr>
                          <w:rFonts w:ascii="Arial" w:eastAsia="Arial" w:hAnsi="Arial" w:cs="Arial"/>
                          <w:spacing w:val="-1"/>
                          <w:position w:val="2"/>
                          <w:sz w:val="13"/>
                          <w:szCs w:val="13"/>
                        </w:rPr>
                        <w:t>tene</w:t>
                      </w:r>
                      <w:r>
                        <w:rPr>
                          <w:rFonts w:ascii="Arial" w:eastAsia="Arial" w:hAnsi="Arial" w:cs="Arial"/>
                          <w:position w:val="2"/>
                          <w:sz w:val="13"/>
                          <w:szCs w:val="13"/>
                        </w:rPr>
                        <w:t>r</w:t>
                      </w:r>
                      <w:r>
                        <w:rPr>
                          <w:rFonts w:ascii="Arial" w:eastAsia="Arial" w:hAnsi="Arial" w:cs="Arial"/>
                          <w:spacing w:val="3"/>
                          <w:position w:val="2"/>
                          <w:sz w:val="13"/>
                          <w:szCs w:val="13"/>
                        </w:rPr>
                        <w:t xml:space="preserve"> </w:t>
                      </w:r>
                      <w:r>
                        <w:rPr>
                          <w:rFonts w:ascii="Arial" w:eastAsia="Arial" w:hAnsi="Arial" w:cs="Arial"/>
                          <w:position w:val="2"/>
                          <w:sz w:val="13"/>
                          <w:szCs w:val="13"/>
                        </w:rPr>
                        <w:tab/>
                      </w:r>
                      <w:r>
                        <w:rPr>
                          <w:rFonts w:ascii="Arial" w:eastAsia="Arial" w:hAnsi="Arial" w:cs="Arial"/>
                          <w:w w:val="103"/>
                          <w:sz w:val="13"/>
                          <w:szCs w:val="13"/>
                        </w:rPr>
                        <w:t>H</w:t>
                      </w:r>
                      <w:r>
                        <w:rPr>
                          <w:rFonts w:ascii="Arial" w:eastAsia="Arial" w:hAnsi="Arial" w:cs="Arial"/>
                          <w:spacing w:val="-1"/>
                          <w:w w:val="103"/>
                          <w:sz w:val="13"/>
                          <w:szCs w:val="13"/>
                        </w:rPr>
                        <w:t>a</w:t>
                      </w:r>
                      <w:r>
                        <w:rPr>
                          <w:rFonts w:ascii="Arial" w:eastAsia="Arial" w:hAnsi="Arial" w:cs="Arial"/>
                          <w:spacing w:val="6"/>
                          <w:w w:val="103"/>
                          <w:sz w:val="13"/>
                          <w:szCs w:val="13"/>
                        </w:rPr>
                        <w:t>s</w:t>
                      </w:r>
                      <w:r>
                        <w:rPr>
                          <w:rFonts w:ascii="Arial" w:eastAsia="Arial" w:hAnsi="Arial" w:cs="Arial"/>
                          <w:spacing w:val="-1"/>
                          <w:w w:val="103"/>
                          <w:sz w:val="13"/>
                          <w:szCs w:val="13"/>
                        </w:rPr>
                        <w:t>h</w:t>
                      </w:r>
                      <w:r>
                        <w:rPr>
                          <w:rFonts w:ascii="Arial" w:eastAsia="Arial" w:hAnsi="Arial" w:cs="Arial"/>
                          <w:spacing w:val="8"/>
                          <w:w w:val="103"/>
                          <w:sz w:val="13"/>
                          <w:szCs w:val="13"/>
                        </w:rPr>
                        <w:t>S</w:t>
                      </w:r>
                      <w:r>
                        <w:rPr>
                          <w:rFonts w:ascii="Arial" w:eastAsia="Arial" w:hAnsi="Arial" w:cs="Arial"/>
                          <w:spacing w:val="-1"/>
                          <w:w w:val="103"/>
                          <w:sz w:val="13"/>
                          <w:szCs w:val="13"/>
                        </w:rPr>
                        <w:t>et::</w:t>
                      </w:r>
                      <w:r>
                        <w:rPr>
                          <w:rFonts w:ascii="Arial" w:eastAsia="Arial" w:hAnsi="Arial" w:cs="Arial"/>
                          <w:w w:val="103"/>
                          <w:sz w:val="13"/>
                          <w:szCs w:val="13"/>
                        </w:rPr>
                        <w:t>D</w:t>
                      </w:r>
                      <w:r>
                        <w:rPr>
                          <w:rFonts w:ascii="Arial" w:eastAsia="Arial" w:hAnsi="Arial" w:cs="Arial"/>
                          <w:spacing w:val="-1"/>
                          <w:w w:val="103"/>
                          <w:sz w:val="13"/>
                          <w:szCs w:val="13"/>
                        </w:rPr>
                        <w:t>ataL</w:t>
                      </w:r>
                      <w:r>
                        <w:rPr>
                          <w:rFonts w:ascii="Arial" w:eastAsia="Arial" w:hAnsi="Arial" w:cs="Arial"/>
                          <w:spacing w:val="7"/>
                          <w:w w:val="103"/>
                          <w:sz w:val="13"/>
                          <w:szCs w:val="13"/>
                        </w:rPr>
                        <w:t>i</w:t>
                      </w:r>
                      <w:r>
                        <w:rPr>
                          <w:rFonts w:ascii="Arial" w:eastAsia="Arial" w:hAnsi="Arial" w:cs="Arial"/>
                          <w:spacing w:val="6"/>
                          <w:w w:val="103"/>
                          <w:sz w:val="13"/>
                          <w:szCs w:val="13"/>
                        </w:rPr>
                        <w:t>s</w:t>
                      </w:r>
                      <w:r>
                        <w:rPr>
                          <w:rFonts w:ascii="Arial" w:eastAsia="Arial" w:hAnsi="Arial" w:cs="Arial"/>
                          <w:spacing w:val="-1"/>
                          <w:w w:val="103"/>
                          <w:sz w:val="13"/>
                          <w:szCs w:val="13"/>
                        </w:rPr>
                        <w:t>tene</w:t>
                      </w:r>
                      <w:r>
                        <w:rPr>
                          <w:rFonts w:ascii="Arial" w:eastAsia="Arial" w:hAnsi="Arial" w:cs="Arial"/>
                          <w:w w:val="103"/>
                          <w:sz w:val="13"/>
                          <w:szCs w:val="13"/>
                        </w:rPr>
                        <w:t>r</w:t>
                      </w:r>
                    </w:p>
                    <w:p w14:paraId="11E2EDF4" w14:textId="77777777" w:rsidR="00583B21" w:rsidRDefault="00583B21" w:rsidP="00583B21">
                      <w:pPr>
                        <w:spacing w:before="8" w:after="0" w:line="160" w:lineRule="exact"/>
                        <w:rPr>
                          <w:sz w:val="16"/>
                          <w:szCs w:val="16"/>
                        </w:rPr>
                      </w:pPr>
                    </w:p>
                    <w:p w14:paraId="49CF52C7" w14:textId="77777777" w:rsidR="00583B21" w:rsidRDefault="00583B21" w:rsidP="00583B21">
                      <w:pPr>
                        <w:spacing w:after="0" w:line="200" w:lineRule="exact"/>
                        <w:rPr>
                          <w:sz w:val="20"/>
                          <w:szCs w:val="20"/>
                        </w:rPr>
                      </w:pPr>
                    </w:p>
                    <w:p w14:paraId="31A76B6B" w14:textId="77777777" w:rsidR="00583B21" w:rsidRDefault="00583B21" w:rsidP="00583B21">
                      <w:pPr>
                        <w:tabs>
                          <w:tab w:val="left" w:pos="2200"/>
                        </w:tabs>
                        <w:spacing w:after="0" w:line="240" w:lineRule="auto"/>
                        <w:ind w:left="961" w:right="-20"/>
                        <w:rPr>
                          <w:rFonts w:ascii="Arial" w:eastAsia="Arial" w:hAnsi="Arial" w:cs="Arial"/>
                          <w:sz w:val="13"/>
                          <w:szCs w:val="13"/>
                        </w:rPr>
                      </w:pPr>
                      <w:r>
                        <w:rPr>
                          <w:rFonts w:ascii="Arial" w:eastAsia="Arial" w:hAnsi="Arial" w:cs="Arial"/>
                          <w:sz w:val="13"/>
                          <w:szCs w:val="13"/>
                        </w:rPr>
                        <w:t>1</w:t>
                      </w:r>
                      <w:r>
                        <w:rPr>
                          <w:rFonts w:ascii="Arial" w:eastAsia="Arial" w:hAnsi="Arial" w:cs="Arial"/>
                          <w:spacing w:val="-34"/>
                          <w:sz w:val="13"/>
                          <w:szCs w:val="13"/>
                        </w:rPr>
                        <w:t xml:space="preserve"> </w:t>
                      </w:r>
                      <w:r>
                        <w:rPr>
                          <w:rFonts w:ascii="Arial" w:eastAsia="Arial" w:hAnsi="Arial" w:cs="Arial"/>
                          <w:sz w:val="13"/>
                          <w:szCs w:val="13"/>
                        </w:rPr>
                        <w:tab/>
                      </w:r>
                      <w:r>
                        <w:rPr>
                          <w:rFonts w:ascii="Arial" w:eastAsia="Arial" w:hAnsi="Arial" w:cs="Arial"/>
                          <w:w w:val="103"/>
                          <w:position w:val="1"/>
                          <w:sz w:val="13"/>
                          <w:szCs w:val="13"/>
                        </w:rPr>
                        <w:t>8</w:t>
                      </w:r>
                    </w:p>
                    <w:p w14:paraId="7ED0BA83" w14:textId="77777777" w:rsidR="00583B21" w:rsidRDefault="00583B21" w:rsidP="00583B21">
                      <w:pPr>
                        <w:spacing w:before="9" w:after="0" w:line="160" w:lineRule="exact"/>
                        <w:rPr>
                          <w:sz w:val="16"/>
                          <w:szCs w:val="16"/>
                        </w:rPr>
                      </w:pPr>
                    </w:p>
                    <w:p w14:paraId="28904135" w14:textId="77777777" w:rsidR="00583B21" w:rsidRDefault="00583B21" w:rsidP="00583B21">
                      <w:pPr>
                        <w:tabs>
                          <w:tab w:val="left" w:pos="5300"/>
                        </w:tabs>
                        <w:spacing w:after="0" w:line="240" w:lineRule="auto"/>
                        <w:ind w:left="3336" w:right="-20"/>
                        <w:rPr>
                          <w:rFonts w:ascii="Arial" w:eastAsia="Arial" w:hAnsi="Arial" w:cs="Arial"/>
                          <w:sz w:val="13"/>
                          <w:szCs w:val="13"/>
                        </w:rPr>
                      </w:pPr>
                      <w:r>
                        <w:rPr>
                          <w:rFonts w:ascii="Arial" w:eastAsia="Arial" w:hAnsi="Arial" w:cs="Arial"/>
                          <w:sz w:val="13"/>
                          <w:szCs w:val="13"/>
                        </w:rPr>
                        <w:t>7</w:t>
                      </w:r>
                      <w:r>
                        <w:rPr>
                          <w:rFonts w:ascii="Arial" w:eastAsia="Arial" w:hAnsi="Arial" w:cs="Arial"/>
                          <w:spacing w:val="-34"/>
                          <w:sz w:val="13"/>
                          <w:szCs w:val="13"/>
                        </w:rPr>
                        <w:t xml:space="preserve"> </w:t>
                      </w:r>
                      <w:r>
                        <w:rPr>
                          <w:rFonts w:ascii="Arial" w:eastAsia="Arial" w:hAnsi="Arial" w:cs="Arial"/>
                          <w:sz w:val="13"/>
                          <w:szCs w:val="13"/>
                        </w:rPr>
                        <w:tab/>
                      </w:r>
                      <w:r>
                        <w:rPr>
                          <w:rFonts w:ascii="Arial" w:eastAsia="Arial" w:hAnsi="Arial" w:cs="Arial"/>
                          <w:w w:val="103"/>
                          <w:position w:val="-4"/>
                          <w:sz w:val="13"/>
                          <w:szCs w:val="13"/>
                        </w:rPr>
                        <w:t>6</w:t>
                      </w:r>
                    </w:p>
                    <w:p w14:paraId="41224D6B" w14:textId="77777777" w:rsidR="00583B21" w:rsidRDefault="00583B21" w:rsidP="00583B21">
                      <w:pPr>
                        <w:spacing w:before="8" w:after="0" w:line="150" w:lineRule="exact"/>
                        <w:rPr>
                          <w:sz w:val="15"/>
                          <w:szCs w:val="15"/>
                        </w:rPr>
                      </w:pPr>
                    </w:p>
                    <w:p w14:paraId="5C00E06E" w14:textId="77777777" w:rsidR="00583B21" w:rsidRDefault="00583B21" w:rsidP="00583B21">
                      <w:pPr>
                        <w:tabs>
                          <w:tab w:val="left" w:pos="2240"/>
                          <w:tab w:val="left" w:pos="4060"/>
                          <w:tab w:val="left" w:pos="5740"/>
                        </w:tabs>
                        <w:spacing w:after="0" w:line="240" w:lineRule="auto"/>
                        <w:ind w:left="264" w:right="-20"/>
                        <w:rPr>
                          <w:rFonts w:ascii="Arial" w:eastAsia="Arial" w:hAnsi="Arial" w:cs="Arial"/>
                          <w:sz w:val="13"/>
                          <w:szCs w:val="13"/>
                        </w:rPr>
                      </w:pP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8"/>
                          <w:sz w:val="13"/>
                          <w:szCs w:val="13"/>
                        </w:rPr>
                        <w:t>A</w:t>
                      </w:r>
                      <w:r>
                        <w:rPr>
                          <w:rFonts w:ascii="Arial" w:eastAsia="Arial" w:hAnsi="Arial" w:cs="Arial"/>
                          <w:spacing w:val="-1"/>
                          <w:sz w:val="13"/>
                          <w:szCs w:val="13"/>
                        </w:rPr>
                        <w:t>dapte</w:t>
                      </w:r>
                      <w:r>
                        <w:rPr>
                          <w:rFonts w:ascii="Arial" w:eastAsia="Arial" w:hAnsi="Arial" w:cs="Arial"/>
                          <w:sz w:val="13"/>
                          <w:szCs w:val="13"/>
                        </w:rPr>
                        <w:t>r</w:t>
                      </w:r>
                      <w:r>
                        <w:rPr>
                          <w:rFonts w:ascii="Arial" w:eastAsia="Arial" w:hAnsi="Arial" w:cs="Arial"/>
                          <w:spacing w:val="-10"/>
                          <w:sz w:val="13"/>
                          <w:szCs w:val="13"/>
                        </w:rPr>
                        <w:t xml:space="preserve"> </w:t>
                      </w:r>
                      <w:r>
                        <w:rPr>
                          <w:rFonts w:ascii="Arial" w:eastAsia="Arial" w:hAnsi="Arial" w:cs="Arial"/>
                          <w:sz w:val="13"/>
                          <w:szCs w:val="13"/>
                        </w:rPr>
                        <w:tab/>
                      </w:r>
                      <w:r>
                        <w:rPr>
                          <w:rFonts w:ascii="Arial" w:eastAsia="Arial" w:hAnsi="Arial" w:cs="Arial"/>
                          <w:spacing w:val="8"/>
                          <w:sz w:val="13"/>
                          <w:szCs w:val="13"/>
                        </w:rPr>
                        <w:t>A</w:t>
                      </w:r>
                      <w:r>
                        <w:rPr>
                          <w:rFonts w:ascii="Arial" w:eastAsia="Arial" w:hAnsi="Arial" w:cs="Arial"/>
                          <w:spacing w:val="-1"/>
                          <w:sz w:val="13"/>
                          <w:szCs w:val="13"/>
                        </w:rPr>
                        <w:t>pp</w:t>
                      </w:r>
                      <w:r>
                        <w:rPr>
                          <w:rFonts w:ascii="Arial" w:eastAsia="Arial" w:hAnsi="Arial" w:cs="Arial"/>
                          <w:spacing w:val="7"/>
                          <w:sz w:val="13"/>
                          <w:szCs w:val="13"/>
                        </w:rPr>
                        <w:t>li</w:t>
                      </w:r>
                      <w:r>
                        <w:rPr>
                          <w:rFonts w:ascii="Arial" w:eastAsia="Arial" w:hAnsi="Arial" w:cs="Arial"/>
                          <w:spacing w:val="6"/>
                          <w:sz w:val="13"/>
                          <w:szCs w:val="13"/>
                        </w:rPr>
                        <w:t>c</w:t>
                      </w:r>
                      <w:r>
                        <w:rPr>
                          <w:rFonts w:ascii="Arial" w:eastAsia="Arial" w:hAnsi="Arial" w:cs="Arial"/>
                          <w:spacing w:val="-1"/>
                          <w:sz w:val="13"/>
                          <w:szCs w:val="13"/>
                        </w:rPr>
                        <w:t>at</w:t>
                      </w:r>
                      <w:r>
                        <w:rPr>
                          <w:rFonts w:ascii="Arial" w:eastAsia="Arial" w:hAnsi="Arial" w:cs="Arial"/>
                          <w:spacing w:val="7"/>
                          <w:sz w:val="13"/>
                          <w:szCs w:val="13"/>
                        </w:rPr>
                        <w:t>i</w:t>
                      </w:r>
                      <w:r>
                        <w:rPr>
                          <w:rFonts w:ascii="Arial" w:eastAsia="Arial" w:hAnsi="Arial" w:cs="Arial"/>
                          <w:spacing w:val="-1"/>
                          <w:sz w:val="13"/>
                          <w:szCs w:val="13"/>
                        </w:rPr>
                        <w:t>o</w:t>
                      </w:r>
                      <w:r>
                        <w:rPr>
                          <w:rFonts w:ascii="Arial" w:eastAsia="Arial" w:hAnsi="Arial" w:cs="Arial"/>
                          <w:sz w:val="13"/>
                          <w:szCs w:val="13"/>
                        </w:rPr>
                        <w:t>n</w:t>
                      </w:r>
                      <w:r>
                        <w:rPr>
                          <w:rFonts w:ascii="Arial" w:eastAsia="Arial" w:hAnsi="Arial" w:cs="Arial"/>
                          <w:spacing w:val="-17"/>
                          <w:sz w:val="13"/>
                          <w:szCs w:val="13"/>
                        </w:rPr>
                        <w:t xml:space="preserve"> </w:t>
                      </w:r>
                      <w:r>
                        <w:rPr>
                          <w:rFonts w:ascii="Arial" w:eastAsia="Arial" w:hAnsi="Arial" w:cs="Arial"/>
                          <w:sz w:val="13"/>
                          <w:szCs w:val="13"/>
                        </w:rPr>
                        <w:tab/>
                      </w:r>
                      <w:r>
                        <w:rPr>
                          <w:rFonts w:ascii="Arial" w:eastAsia="Arial" w:hAnsi="Arial" w:cs="Arial"/>
                          <w:spacing w:val="8"/>
                          <w:position w:val="1"/>
                          <w:sz w:val="13"/>
                          <w:szCs w:val="13"/>
                        </w:rPr>
                        <w:t>S</w:t>
                      </w:r>
                      <w:r>
                        <w:rPr>
                          <w:rFonts w:ascii="Arial" w:eastAsia="Arial" w:hAnsi="Arial" w:cs="Arial"/>
                          <w:spacing w:val="5"/>
                          <w:position w:val="1"/>
                          <w:sz w:val="13"/>
                          <w:szCs w:val="13"/>
                        </w:rPr>
                        <w:t>G</w:t>
                      </w:r>
                      <w:r>
                        <w:rPr>
                          <w:rFonts w:ascii="Arial" w:eastAsia="Arial" w:hAnsi="Arial" w:cs="Arial"/>
                          <w:position w:val="1"/>
                          <w:sz w:val="13"/>
                          <w:szCs w:val="13"/>
                        </w:rPr>
                        <w:t>C</w:t>
                      </w:r>
                      <w:r>
                        <w:rPr>
                          <w:rFonts w:ascii="Arial" w:eastAsia="Arial" w:hAnsi="Arial" w:cs="Arial"/>
                          <w:spacing w:val="7"/>
                          <w:position w:val="1"/>
                          <w:sz w:val="13"/>
                          <w:szCs w:val="13"/>
                        </w:rPr>
                        <w:t>li</w:t>
                      </w:r>
                      <w:r>
                        <w:rPr>
                          <w:rFonts w:ascii="Arial" w:eastAsia="Arial" w:hAnsi="Arial" w:cs="Arial"/>
                          <w:spacing w:val="-1"/>
                          <w:position w:val="1"/>
                          <w:sz w:val="13"/>
                          <w:szCs w:val="13"/>
                        </w:rPr>
                        <w:t>ent</w:t>
                      </w:r>
                      <w:r>
                        <w:rPr>
                          <w:rFonts w:ascii="Arial" w:eastAsia="Arial" w:hAnsi="Arial" w:cs="Arial"/>
                          <w:spacing w:val="8"/>
                          <w:position w:val="1"/>
                          <w:sz w:val="13"/>
                          <w:szCs w:val="13"/>
                        </w:rPr>
                        <w:t>V</w:t>
                      </w:r>
                      <w:r>
                        <w:rPr>
                          <w:rFonts w:ascii="Arial" w:eastAsia="Arial" w:hAnsi="Arial" w:cs="Arial"/>
                          <w:spacing w:val="7"/>
                          <w:position w:val="1"/>
                          <w:sz w:val="13"/>
                          <w:szCs w:val="13"/>
                        </w:rPr>
                        <w:t>i</w:t>
                      </w:r>
                      <w:r>
                        <w:rPr>
                          <w:rFonts w:ascii="Arial" w:eastAsia="Arial" w:hAnsi="Arial" w:cs="Arial"/>
                          <w:spacing w:val="-1"/>
                          <w:position w:val="1"/>
                          <w:sz w:val="13"/>
                          <w:szCs w:val="13"/>
                        </w:rPr>
                        <w:t>e</w:t>
                      </w:r>
                      <w:r>
                        <w:rPr>
                          <w:rFonts w:ascii="Arial" w:eastAsia="Arial" w:hAnsi="Arial" w:cs="Arial"/>
                          <w:position w:val="1"/>
                          <w:sz w:val="13"/>
                          <w:szCs w:val="13"/>
                        </w:rPr>
                        <w:t>w</w:t>
                      </w:r>
                      <w:r>
                        <w:rPr>
                          <w:rFonts w:ascii="Arial" w:eastAsia="Arial" w:hAnsi="Arial" w:cs="Arial"/>
                          <w:spacing w:val="-12"/>
                          <w:position w:val="1"/>
                          <w:sz w:val="13"/>
                          <w:szCs w:val="13"/>
                        </w:rPr>
                        <w:t xml:space="preserve"> </w:t>
                      </w:r>
                      <w:r>
                        <w:rPr>
                          <w:rFonts w:ascii="Arial" w:eastAsia="Arial" w:hAnsi="Arial" w:cs="Arial"/>
                          <w:position w:val="1"/>
                          <w:sz w:val="13"/>
                          <w:szCs w:val="13"/>
                        </w:rPr>
                        <w:tab/>
                      </w:r>
                      <w:r>
                        <w:rPr>
                          <w:rFonts w:ascii="Arial" w:eastAsia="Arial" w:hAnsi="Arial" w:cs="Arial"/>
                          <w:w w:val="103"/>
                          <w:position w:val="2"/>
                          <w:sz w:val="13"/>
                          <w:szCs w:val="13"/>
                        </w:rPr>
                        <w:t>H</w:t>
                      </w:r>
                      <w:r>
                        <w:rPr>
                          <w:rFonts w:ascii="Arial" w:eastAsia="Arial" w:hAnsi="Arial" w:cs="Arial"/>
                          <w:spacing w:val="-1"/>
                          <w:w w:val="103"/>
                          <w:position w:val="2"/>
                          <w:sz w:val="13"/>
                          <w:szCs w:val="13"/>
                        </w:rPr>
                        <w:t>a</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h</w:t>
                      </w:r>
                      <w:r>
                        <w:rPr>
                          <w:rFonts w:ascii="Arial" w:eastAsia="Arial" w:hAnsi="Arial" w:cs="Arial"/>
                          <w:spacing w:val="-2"/>
                          <w:w w:val="103"/>
                          <w:position w:val="2"/>
                          <w:sz w:val="13"/>
                          <w:szCs w:val="13"/>
                        </w:rPr>
                        <w:t>M</w:t>
                      </w:r>
                      <w:r>
                        <w:rPr>
                          <w:rFonts w:ascii="Arial" w:eastAsia="Arial" w:hAnsi="Arial" w:cs="Arial"/>
                          <w:spacing w:val="-1"/>
                          <w:w w:val="103"/>
                          <w:position w:val="2"/>
                          <w:sz w:val="13"/>
                          <w:szCs w:val="13"/>
                        </w:rPr>
                        <w:t>ap::</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en</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o</w:t>
                      </w:r>
                      <w:r>
                        <w:rPr>
                          <w:rFonts w:ascii="Arial" w:eastAsia="Arial" w:hAnsi="Arial" w:cs="Arial"/>
                          <w:spacing w:val="4"/>
                          <w:w w:val="103"/>
                          <w:position w:val="2"/>
                          <w:sz w:val="13"/>
                          <w:szCs w:val="13"/>
                        </w:rPr>
                        <w:t>r</w:t>
                      </w:r>
                      <w:r>
                        <w:rPr>
                          <w:rFonts w:ascii="Arial" w:eastAsia="Arial" w:hAnsi="Arial" w:cs="Arial"/>
                          <w:spacing w:val="-1"/>
                          <w:w w:val="103"/>
                          <w:position w:val="2"/>
                          <w:sz w:val="13"/>
                          <w:szCs w:val="13"/>
                        </w:rPr>
                        <w:t>Id2</w:t>
                      </w:r>
                      <w:r>
                        <w:rPr>
                          <w:rFonts w:ascii="Arial" w:eastAsia="Arial" w:hAnsi="Arial" w:cs="Arial"/>
                          <w:w w:val="103"/>
                          <w:position w:val="2"/>
                          <w:sz w:val="13"/>
                          <w:szCs w:val="13"/>
                        </w:rPr>
                        <w:t>D</w:t>
                      </w:r>
                      <w:r>
                        <w:rPr>
                          <w:rFonts w:ascii="Arial" w:eastAsia="Arial" w:hAnsi="Arial" w:cs="Arial"/>
                          <w:spacing w:val="-1"/>
                          <w:w w:val="103"/>
                          <w:position w:val="2"/>
                          <w:sz w:val="13"/>
                          <w:szCs w:val="13"/>
                        </w:rPr>
                        <w:t>ataL</w:t>
                      </w:r>
                      <w:r>
                        <w:rPr>
                          <w:rFonts w:ascii="Arial" w:eastAsia="Arial" w:hAnsi="Arial" w:cs="Arial"/>
                          <w:spacing w:val="7"/>
                          <w:w w:val="103"/>
                          <w:position w:val="2"/>
                          <w:sz w:val="13"/>
                          <w:szCs w:val="13"/>
                        </w:rPr>
                        <w:t>i</w:t>
                      </w:r>
                      <w:r>
                        <w:rPr>
                          <w:rFonts w:ascii="Arial" w:eastAsia="Arial" w:hAnsi="Arial" w:cs="Arial"/>
                          <w:spacing w:val="6"/>
                          <w:w w:val="103"/>
                          <w:position w:val="2"/>
                          <w:sz w:val="13"/>
                          <w:szCs w:val="13"/>
                        </w:rPr>
                        <w:t>s</w:t>
                      </w:r>
                      <w:r>
                        <w:rPr>
                          <w:rFonts w:ascii="Arial" w:eastAsia="Arial" w:hAnsi="Arial" w:cs="Arial"/>
                          <w:spacing w:val="-1"/>
                          <w:w w:val="103"/>
                          <w:position w:val="2"/>
                          <w:sz w:val="13"/>
                          <w:szCs w:val="13"/>
                        </w:rPr>
                        <w:t>tene</w:t>
                      </w:r>
                      <w:r>
                        <w:rPr>
                          <w:rFonts w:ascii="Arial" w:eastAsia="Arial" w:hAnsi="Arial" w:cs="Arial"/>
                          <w:w w:val="103"/>
                          <w:position w:val="2"/>
                          <w:sz w:val="13"/>
                          <w:szCs w:val="13"/>
                        </w:rPr>
                        <w:t>r</w:t>
                      </w:r>
                    </w:p>
                    <w:p w14:paraId="28AEBEA5" w14:textId="77777777" w:rsidR="00583B21" w:rsidRDefault="00583B21" w:rsidP="00583B21">
                      <w:pPr>
                        <w:spacing w:after="0" w:line="200" w:lineRule="exact"/>
                        <w:rPr>
                          <w:sz w:val="20"/>
                          <w:szCs w:val="20"/>
                        </w:rPr>
                      </w:pPr>
                    </w:p>
                    <w:p w14:paraId="52D47BE2" w14:textId="77777777" w:rsidR="00583B21" w:rsidRDefault="00583B21" w:rsidP="00583B21">
                      <w:pPr>
                        <w:spacing w:before="2" w:after="0" w:line="200" w:lineRule="exact"/>
                        <w:rPr>
                          <w:sz w:val="20"/>
                          <w:szCs w:val="20"/>
                        </w:rPr>
                      </w:pPr>
                    </w:p>
                    <w:p w14:paraId="3CA172EE" w14:textId="77777777" w:rsidR="00583B21" w:rsidRDefault="00583B21" w:rsidP="00583B21">
                      <w:pPr>
                        <w:spacing w:after="0" w:line="240" w:lineRule="auto"/>
                        <w:ind w:left="4082" w:right="3582"/>
                        <w:jc w:val="center"/>
                        <w:rPr>
                          <w:rFonts w:ascii="Arial" w:eastAsia="Arial" w:hAnsi="Arial" w:cs="Arial"/>
                          <w:sz w:val="13"/>
                          <w:szCs w:val="13"/>
                        </w:rPr>
                      </w:pPr>
                      <w:r>
                        <w:rPr>
                          <w:rFonts w:ascii="Arial" w:eastAsia="Arial" w:hAnsi="Arial" w:cs="Arial"/>
                          <w:w w:val="103"/>
                          <w:sz w:val="13"/>
                          <w:szCs w:val="13"/>
                        </w:rPr>
                        <w:t>5</w:t>
                      </w:r>
                    </w:p>
                    <w:p w14:paraId="18C2E888" w14:textId="77777777" w:rsidR="00583B21" w:rsidRDefault="00583B21" w:rsidP="00583B21">
                      <w:pPr>
                        <w:spacing w:after="0" w:line="47" w:lineRule="exact"/>
                        <w:ind w:left="4084" w:right="3585"/>
                        <w:jc w:val="center"/>
                        <w:rPr>
                          <w:rFonts w:ascii="Arial" w:eastAsia="Arial" w:hAnsi="Arial" w:cs="Arial"/>
                          <w:sz w:val="13"/>
                          <w:szCs w:val="13"/>
                        </w:rPr>
                      </w:pPr>
                      <w:r>
                        <w:rPr>
                          <w:rFonts w:ascii="Arial" w:eastAsia="Arial" w:hAnsi="Arial" w:cs="Arial"/>
                          <w:w w:val="103"/>
                          <w:position w:val="-1"/>
                          <w:sz w:val="13"/>
                          <w:szCs w:val="13"/>
                        </w:rPr>
                        <w:t>:</w:t>
                      </w:r>
                    </w:p>
                    <w:p w14:paraId="085F7B9B" w14:textId="77777777" w:rsidR="00583B21" w:rsidRDefault="00583B21" w:rsidP="00583B21">
                      <w:pPr>
                        <w:tabs>
                          <w:tab w:val="left" w:pos="4100"/>
                        </w:tabs>
                        <w:spacing w:after="0" w:line="92" w:lineRule="exact"/>
                        <w:ind w:left="973" w:right="-20"/>
                        <w:rPr>
                          <w:rFonts w:ascii="Arial" w:eastAsia="Arial" w:hAnsi="Arial" w:cs="Arial"/>
                          <w:sz w:val="13"/>
                          <w:szCs w:val="13"/>
                        </w:rPr>
                      </w:pPr>
                      <w:r>
                        <w:rPr>
                          <w:rFonts w:ascii="Arial" w:eastAsia="Arial" w:hAnsi="Arial" w:cs="Arial"/>
                          <w:position w:val="10"/>
                          <w:sz w:val="13"/>
                          <w:szCs w:val="13"/>
                        </w:rPr>
                        <w:t>2</w:t>
                      </w:r>
                      <w:r>
                        <w:rPr>
                          <w:rFonts w:ascii="Arial" w:eastAsia="Arial" w:hAnsi="Arial" w:cs="Arial"/>
                          <w:spacing w:val="-34"/>
                          <w:position w:val="10"/>
                          <w:sz w:val="13"/>
                          <w:szCs w:val="13"/>
                        </w:rPr>
                        <w:t xml:space="preserve"> </w:t>
                      </w:r>
                      <w:r>
                        <w:rPr>
                          <w:rFonts w:ascii="Arial" w:eastAsia="Arial" w:hAnsi="Arial" w:cs="Arial"/>
                          <w:position w:val="10"/>
                          <w:sz w:val="13"/>
                          <w:szCs w:val="13"/>
                        </w:rPr>
                        <w:tab/>
                      </w:r>
                      <w:r>
                        <w:rPr>
                          <w:rFonts w:ascii="Arial" w:eastAsia="Arial" w:hAnsi="Arial" w:cs="Arial"/>
                          <w:w w:val="103"/>
                          <w:sz w:val="13"/>
                          <w:szCs w:val="13"/>
                        </w:rPr>
                        <w:t>b</w:t>
                      </w:r>
                    </w:p>
                    <w:p w14:paraId="5215A6C0" w14:textId="77777777" w:rsidR="00583B21" w:rsidRDefault="00583B21" w:rsidP="00583B21">
                      <w:pPr>
                        <w:spacing w:after="0" w:line="94" w:lineRule="exact"/>
                        <w:ind w:left="4082" w:right="3582"/>
                        <w:jc w:val="center"/>
                        <w:rPr>
                          <w:rFonts w:ascii="Arial" w:eastAsia="Arial" w:hAnsi="Arial" w:cs="Arial"/>
                          <w:sz w:val="13"/>
                          <w:szCs w:val="13"/>
                        </w:rPr>
                      </w:pPr>
                      <w:proofErr w:type="gramStart"/>
                      <w:r>
                        <w:rPr>
                          <w:rFonts w:ascii="Arial" w:eastAsia="Arial" w:hAnsi="Arial" w:cs="Arial"/>
                          <w:w w:val="103"/>
                          <w:position w:val="1"/>
                          <w:sz w:val="13"/>
                          <w:szCs w:val="13"/>
                        </w:rPr>
                        <w:t>n</w:t>
                      </w:r>
                      <w:proofErr w:type="gramEnd"/>
                    </w:p>
                    <w:p w14:paraId="23AAEB7E" w14:textId="77777777" w:rsidR="00583B21" w:rsidRDefault="00583B21" w:rsidP="00583B21">
                      <w:pPr>
                        <w:spacing w:before="8" w:after="0" w:line="100" w:lineRule="exact"/>
                        <w:rPr>
                          <w:sz w:val="10"/>
                          <w:szCs w:val="10"/>
                        </w:rPr>
                      </w:pPr>
                    </w:p>
                    <w:p w14:paraId="6F190F25" w14:textId="77777777" w:rsidR="00583B21" w:rsidRDefault="00583B21" w:rsidP="00583B21">
                      <w:pPr>
                        <w:tabs>
                          <w:tab w:val="left" w:pos="3500"/>
                        </w:tabs>
                        <w:spacing w:after="0" w:line="240" w:lineRule="auto"/>
                        <w:ind w:left="1666" w:right="4214"/>
                        <w:jc w:val="center"/>
                        <w:rPr>
                          <w:rFonts w:ascii="Arial" w:eastAsia="Arial" w:hAnsi="Arial" w:cs="Arial"/>
                          <w:sz w:val="13"/>
                          <w:szCs w:val="13"/>
                        </w:rPr>
                      </w:pPr>
                      <w:r>
                        <w:rPr>
                          <w:rFonts w:ascii="Arial" w:eastAsia="Arial" w:hAnsi="Arial" w:cs="Arial"/>
                          <w:sz w:val="13"/>
                          <w:szCs w:val="13"/>
                        </w:rPr>
                        <w:t>3</w:t>
                      </w:r>
                      <w:r>
                        <w:rPr>
                          <w:rFonts w:ascii="Arial" w:eastAsia="Arial" w:hAnsi="Arial" w:cs="Arial"/>
                          <w:spacing w:val="-34"/>
                          <w:sz w:val="13"/>
                          <w:szCs w:val="13"/>
                        </w:rPr>
                        <w:t xml:space="preserve"> </w:t>
                      </w:r>
                      <w:r>
                        <w:rPr>
                          <w:rFonts w:ascii="Arial" w:eastAsia="Arial" w:hAnsi="Arial" w:cs="Arial"/>
                          <w:sz w:val="13"/>
                          <w:szCs w:val="13"/>
                        </w:rPr>
                        <w:tab/>
                      </w:r>
                      <w:r>
                        <w:rPr>
                          <w:rFonts w:ascii="Arial" w:eastAsia="Arial" w:hAnsi="Arial" w:cs="Arial"/>
                          <w:w w:val="103"/>
                          <w:sz w:val="13"/>
                          <w:szCs w:val="13"/>
                        </w:rPr>
                        <w:t>4</w:t>
                      </w:r>
                    </w:p>
                    <w:p w14:paraId="2F66FE7F" w14:textId="77777777" w:rsidR="00583B21" w:rsidRDefault="00583B21" w:rsidP="00583B21">
                      <w:pPr>
                        <w:spacing w:before="9" w:after="0" w:line="160" w:lineRule="exact"/>
                        <w:rPr>
                          <w:sz w:val="16"/>
                          <w:szCs w:val="16"/>
                        </w:rPr>
                      </w:pPr>
                    </w:p>
                    <w:p w14:paraId="1D3E11F3" w14:textId="77777777" w:rsidR="00583B21" w:rsidRDefault="00583B21" w:rsidP="00583B21">
                      <w:pPr>
                        <w:tabs>
                          <w:tab w:val="left" w:pos="2020"/>
                          <w:tab w:val="left" w:pos="4000"/>
                        </w:tabs>
                        <w:spacing w:after="0" w:line="240" w:lineRule="auto"/>
                        <w:ind w:left="44" w:right="-20"/>
                        <w:rPr>
                          <w:rFonts w:ascii="Arial" w:eastAsia="Arial" w:hAnsi="Arial" w:cs="Arial"/>
                          <w:sz w:val="13"/>
                          <w:szCs w:val="13"/>
                        </w:rPr>
                      </w:pP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8"/>
                          <w:sz w:val="13"/>
                          <w:szCs w:val="13"/>
                        </w:rPr>
                        <w:t>S</w:t>
                      </w:r>
                      <w:r>
                        <w:rPr>
                          <w:rFonts w:ascii="Arial" w:eastAsia="Arial" w:hAnsi="Arial" w:cs="Arial"/>
                          <w:spacing w:val="-1"/>
                          <w:sz w:val="13"/>
                          <w:szCs w:val="13"/>
                        </w:rPr>
                        <w:t>e</w:t>
                      </w:r>
                      <w:r>
                        <w:rPr>
                          <w:rFonts w:ascii="Arial" w:eastAsia="Arial" w:hAnsi="Arial" w:cs="Arial"/>
                          <w:spacing w:val="4"/>
                          <w:sz w:val="13"/>
                          <w:szCs w:val="13"/>
                        </w:rPr>
                        <w:t>r</w:t>
                      </w:r>
                      <w:r>
                        <w:rPr>
                          <w:rFonts w:ascii="Arial" w:eastAsia="Arial" w:hAnsi="Arial" w:cs="Arial"/>
                          <w:spacing w:val="6"/>
                          <w:sz w:val="13"/>
                          <w:szCs w:val="13"/>
                        </w:rPr>
                        <w:t>v</w:t>
                      </w:r>
                      <w:r>
                        <w:rPr>
                          <w:rFonts w:ascii="Arial" w:eastAsia="Arial" w:hAnsi="Arial" w:cs="Arial"/>
                          <w:spacing w:val="7"/>
                          <w:sz w:val="13"/>
                          <w:szCs w:val="13"/>
                        </w:rPr>
                        <w:t>i</w:t>
                      </w:r>
                      <w:r>
                        <w:rPr>
                          <w:rFonts w:ascii="Arial" w:eastAsia="Arial" w:hAnsi="Arial" w:cs="Arial"/>
                          <w:spacing w:val="6"/>
                          <w:sz w:val="13"/>
                          <w:szCs w:val="13"/>
                        </w:rPr>
                        <w:t>c</w:t>
                      </w:r>
                      <w:r>
                        <w:rPr>
                          <w:rFonts w:ascii="Arial" w:eastAsia="Arial" w:hAnsi="Arial" w:cs="Arial"/>
                          <w:spacing w:val="-1"/>
                          <w:sz w:val="13"/>
                          <w:szCs w:val="13"/>
                        </w:rPr>
                        <w:t>e</w:t>
                      </w:r>
                      <w:r>
                        <w:rPr>
                          <w:rFonts w:ascii="Arial" w:eastAsia="Arial" w:hAnsi="Arial" w:cs="Arial"/>
                          <w:spacing w:val="8"/>
                          <w:sz w:val="13"/>
                          <w:szCs w:val="13"/>
                        </w:rPr>
                        <w:t>A</w:t>
                      </w:r>
                      <w:r>
                        <w:rPr>
                          <w:rFonts w:ascii="Arial" w:eastAsia="Arial" w:hAnsi="Arial" w:cs="Arial"/>
                          <w:spacing w:val="-1"/>
                          <w:sz w:val="13"/>
                          <w:szCs w:val="13"/>
                        </w:rPr>
                        <w:t>dapte</w:t>
                      </w:r>
                      <w:r>
                        <w:rPr>
                          <w:rFonts w:ascii="Arial" w:eastAsia="Arial" w:hAnsi="Arial" w:cs="Arial"/>
                          <w:sz w:val="13"/>
                          <w:szCs w:val="13"/>
                        </w:rPr>
                        <w:t>r</w:t>
                      </w:r>
                      <w:r>
                        <w:rPr>
                          <w:rFonts w:ascii="Arial" w:eastAsia="Arial" w:hAnsi="Arial" w:cs="Arial"/>
                          <w:spacing w:val="3"/>
                          <w:sz w:val="13"/>
                          <w:szCs w:val="13"/>
                        </w:rPr>
                        <w:t xml:space="preserve"> </w:t>
                      </w:r>
                      <w:r>
                        <w:rPr>
                          <w:rFonts w:ascii="Arial" w:eastAsia="Arial" w:hAnsi="Arial" w:cs="Arial"/>
                          <w:sz w:val="13"/>
                          <w:szCs w:val="13"/>
                        </w:rPr>
                        <w:tab/>
                      </w: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5"/>
                          <w:sz w:val="13"/>
                          <w:szCs w:val="13"/>
                        </w:rPr>
                        <w:t>G</w:t>
                      </w:r>
                      <w:r>
                        <w:rPr>
                          <w:rFonts w:ascii="Arial" w:eastAsia="Arial" w:hAnsi="Arial" w:cs="Arial"/>
                          <w:spacing w:val="4"/>
                          <w:sz w:val="13"/>
                          <w:szCs w:val="13"/>
                        </w:rPr>
                        <w:t>r</w:t>
                      </w:r>
                      <w:r>
                        <w:rPr>
                          <w:rFonts w:ascii="Arial" w:eastAsia="Arial" w:hAnsi="Arial" w:cs="Arial"/>
                          <w:spacing w:val="7"/>
                          <w:sz w:val="13"/>
                          <w:szCs w:val="13"/>
                        </w:rPr>
                        <w:t>i</w:t>
                      </w:r>
                      <w:r>
                        <w:rPr>
                          <w:rFonts w:ascii="Arial" w:eastAsia="Arial" w:hAnsi="Arial" w:cs="Arial"/>
                          <w:spacing w:val="-1"/>
                          <w:sz w:val="13"/>
                          <w:szCs w:val="13"/>
                        </w:rPr>
                        <w:t>d</w:t>
                      </w:r>
                      <w:r>
                        <w:rPr>
                          <w:rFonts w:ascii="Arial" w:eastAsia="Arial" w:hAnsi="Arial" w:cs="Arial"/>
                          <w:spacing w:val="8"/>
                          <w:sz w:val="13"/>
                          <w:szCs w:val="13"/>
                        </w:rPr>
                        <w:t>B</w:t>
                      </w:r>
                      <w:r>
                        <w:rPr>
                          <w:rFonts w:ascii="Arial" w:eastAsia="Arial" w:hAnsi="Arial" w:cs="Arial"/>
                          <w:spacing w:val="4"/>
                          <w:sz w:val="13"/>
                          <w:szCs w:val="13"/>
                        </w:rPr>
                        <w:t>r</w:t>
                      </w:r>
                      <w:r>
                        <w:rPr>
                          <w:rFonts w:ascii="Arial" w:eastAsia="Arial" w:hAnsi="Arial" w:cs="Arial"/>
                          <w:spacing w:val="-1"/>
                          <w:sz w:val="13"/>
                          <w:szCs w:val="13"/>
                        </w:rPr>
                        <w:t>o</w:t>
                      </w:r>
                      <w:r>
                        <w:rPr>
                          <w:rFonts w:ascii="Arial" w:eastAsia="Arial" w:hAnsi="Arial" w:cs="Arial"/>
                          <w:spacing w:val="6"/>
                          <w:sz w:val="13"/>
                          <w:szCs w:val="13"/>
                        </w:rPr>
                        <w:t>k</w:t>
                      </w:r>
                      <w:r>
                        <w:rPr>
                          <w:rFonts w:ascii="Arial" w:eastAsia="Arial" w:hAnsi="Arial" w:cs="Arial"/>
                          <w:spacing w:val="-1"/>
                          <w:sz w:val="13"/>
                          <w:szCs w:val="13"/>
                        </w:rPr>
                        <w:t>e</w:t>
                      </w:r>
                      <w:r>
                        <w:rPr>
                          <w:rFonts w:ascii="Arial" w:eastAsia="Arial" w:hAnsi="Arial" w:cs="Arial"/>
                          <w:sz w:val="13"/>
                          <w:szCs w:val="13"/>
                        </w:rPr>
                        <w:t>r</w:t>
                      </w:r>
                      <w:r>
                        <w:rPr>
                          <w:rFonts w:ascii="Arial" w:eastAsia="Arial" w:hAnsi="Arial" w:cs="Arial"/>
                          <w:spacing w:val="-5"/>
                          <w:sz w:val="13"/>
                          <w:szCs w:val="13"/>
                        </w:rPr>
                        <w:t xml:space="preserve"> </w:t>
                      </w:r>
                      <w:r>
                        <w:rPr>
                          <w:rFonts w:ascii="Arial" w:eastAsia="Arial" w:hAnsi="Arial" w:cs="Arial"/>
                          <w:sz w:val="13"/>
                          <w:szCs w:val="13"/>
                        </w:rPr>
                        <w:tab/>
                      </w:r>
                      <w:r>
                        <w:rPr>
                          <w:rFonts w:ascii="Arial" w:eastAsia="Arial" w:hAnsi="Arial" w:cs="Arial"/>
                          <w:spacing w:val="8"/>
                          <w:w w:val="103"/>
                          <w:sz w:val="13"/>
                          <w:szCs w:val="13"/>
                        </w:rPr>
                        <w:t>S</w:t>
                      </w:r>
                      <w:r>
                        <w:rPr>
                          <w:rFonts w:ascii="Arial" w:eastAsia="Arial" w:hAnsi="Arial" w:cs="Arial"/>
                          <w:spacing w:val="5"/>
                          <w:w w:val="103"/>
                          <w:sz w:val="13"/>
                          <w:szCs w:val="13"/>
                        </w:rPr>
                        <w:t>G</w:t>
                      </w:r>
                      <w:r>
                        <w:rPr>
                          <w:rFonts w:ascii="Arial" w:eastAsia="Arial" w:hAnsi="Arial" w:cs="Arial"/>
                          <w:spacing w:val="8"/>
                          <w:w w:val="103"/>
                          <w:sz w:val="13"/>
                          <w:szCs w:val="13"/>
                        </w:rPr>
                        <w:t>S</w:t>
                      </w:r>
                      <w:r>
                        <w:rPr>
                          <w:rFonts w:ascii="Arial" w:eastAsia="Arial" w:hAnsi="Arial" w:cs="Arial"/>
                          <w:spacing w:val="-1"/>
                          <w:w w:val="103"/>
                          <w:sz w:val="13"/>
                          <w:szCs w:val="13"/>
                        </w:rPr>
                        <w:t>en</w:t>
                      </w:r>
                      <w:r>
                        <w:rPr>
                          <w:rFonts w:ascii="Arial" w:eastAsia="Arial" w:hAnsi="Arial" w:cs="Arial"/>
                          <w:spacing w:val="6"/>
                          <w:w w:val="103"/>
                          <w:sz w:val="13"/>
                          <w:szCs w:val="13"/>
                        </w:rPr>
                        <w:t>s</w:t>
                      </w:r>
                      <w:r>
                        <w:rPr>
                          <w:rFonts w:ascii="Arial" w:eastAsia="Arial" w:hAnsi="Arial" w:cs="Arial"/>
                          <w:spacing w:val="-1"/>
                          <w:w w:val="103"/>
                          <w:sz w:val="13"/>
                          <w:szCs w:val="13"/>
                        </w:rPr>
                        <w:t>o</w:t>
                      </w:r>
                      <w:r>
                        <w:rPr>
                          <w:rFonts w:ascii="Arial" w:eastAsia="Arial" w:hAnsi="Arial" w:cs="Arial"/>
                          <w:spacing w:val="4"/>
                          <w:w w:val="103"/>
                          <w:sz w:val="13"/>
                          <w:szCs w:val="13"/>
                        </w:rPr>
                        <w:t>r</w:t>
                      </w:r>
                      <w:r>
                        <w:rPr>
                          <w:rFonts w:ascii="Arial" w:eastAsia="Arial" w:hAnsi="Arial" w:cs="Arial"/>
                          <w:spacing w:val="8"/>
                          <w:w w:val="103"/>
                          <w:sz w:val="13"/>
                          <w:szCs w:val="13"/>
                        </w:rPr>
                        <w:t>V</w:t>
                      </w:r>
                      <w:r>
                        <w:rPr>
                          <w:rFonts w:ascii="Arial" w:eastAsia="Arial" w:hAnsi="Arial" w:cs="Arial"/>
                          <w:spacing w:val="7"/>
                          <w:w w:val="103"/>
                          <w:sz w:val="13"/>
                          <w:szCs w:val="13"/>
                        </w:rPr>
                        <w:t>i</w:t>
                      </w:r>
                      <w:r>
                        <w:rPr>
                          <w:rFonts w:ascii="Arial" w:eastAsia="Arial" w:hAnsi="Arial" w:cs="Arial"/>
                          <w:spacing w:val="-1"/>
                          <w:w w:val="103"/>
                          <w:sz w:val="13"/>
                          <w:szCs w:val="13"/>
                        </w:rPr>
                        <w:t>e</w:t>
                      </w:r>
                      <w:r>
                        <w:rPr>
                          <w:rFonts w:ascii="Arial" w:eastAsia="Arial" w:hAnsi="Arial" w:cs="Arial"/>
                          <w:w w:val="103"/>
                          <w:sz w:val="13"/>
                          <w:szCs w:val="13"/>
                        </w:rPr>
                        <w:t>w</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79104" behindDoc="1" locked="0" layoutInCell="1" allowOverlap="1" wp14:anchorId="6DF038A2" wp14:editId="33B97F23">
                <wp:simplePos x="0" y="0"/>
                <wp:positionH relativeFrom="page">
                  <wp:posOffset>1144905</wp:posOffset>
                </wp:positionH>
                <wp:positionV relativeFrom="paragraph">
                  <wp:posOffset>868680</wp:posOffset>
                </wp:positionV>
                <wp:extent cx="4998085" cy="2057400"/>
                <wp:effectExtent l="1905" t="1905" r="635" b="0"/>
                <wp:wrapNone/>
                <wp:docPr id="2458" name="Group 23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98085" cy="2057400"/>
                          <a:chOff x="1803" y="1368"/>
                          <a:chExt cx="7871" cy="3240"/>
                        </a:xfrm>
                      </wpg:grpSpPr>
                      <wpg:grpSp>
                        <wpg:cNvPr id="2459" name="Group 2511"/>
                        <wpg:cNvGrpSpPr>
                          <a:grpSpLocks/>
                        </wpg:cNvGrpSpPr>
                        <wpg:grpSpPr bwMode="auto">
                          <a:xfrm>
                            <a:off x="3932" y="2968"/>
                            <a:ext cx="930" cy="250"/>
                            <a:chOff x="3932" y="2968"/>
                            <a:chExt cx="930" cy="250"/>
                          </a:xfrm>
                        </wpg:grpSpPr>
                        <wps:wsp>
                          <wps:cNvPr id="2460" name="Freeform 2512"/>
                          <wps:cNvSpPr>
                            <a:spLocks/>
                          </wps:cNvSpPr>
                          <wps:spPr bwMode="auto">
                            <a:xfrm>
                              <a:off x="3932" y="2968"/>
                              <a:ext cx="930" cy="250"/>
                            </a:xfrm>
                            <a:custGeom>
                              <a:avLst/>
                              <a:gdLst>
                                <a:gd name="T0" fmla="+- 0 3932 3932"/>
                                <a:gd name="T1" fmla="*/ T0 w 930"/>
                                <a:gd name="T2" fmla="+- 0 3218 2968"/>
                                <a:gd name="T3" fmla="*/ 3218 h 250"/>
                                <a:gd name="T4" fmla="+- 0 4862 3932"/>
                                <a:gd name="T5" fmla="*/ T4 w 930"/>
                                <a:gd name="T6" fmla="+- 0 3218 2968"/>
                                <a:gd name="T7" fmla="*/ 3218 h 250"/>
                                <a:gd name="T8" fmla="+- 0 4862 3932"/>
                                <a:gd name="T9" fmla="*/ T8 w 930"/>
                                <a:gd name="T10" fmla="+- 0 2968 2968"/>
                                <a:gd name="T11" fmla="*/ 2968 h 250"/>
                                <a:gd name="T12" fmla="+- 0 3932 3932"/>
                                <a:gd name="T13" fmla="*/ T12 w 930"/>
                                <a:gd name="T14" fmla="+- 0 2968 2968"/>
                                <a:gd name="T15" fmla="*/ 2968 h 250"/>
                                <a:gd name="T16" fmla="+- 0 3932 3932"/>
                                <a:gd name="T17" fmla="*/ T16 w 930"/>
                                <a:gd name="T18" fmla="+- 0 3218 2968"/>
                                <a:gd name="T19" fmla="*/ 3218 h 250"/>
                              </a:gdLst>
                              <a:ahLst/>
                              <a:cxnLst>
                                <a:cxn ang="0">
                                  <a:pos x="T1" y="T3"/>
                                </a:cxn>
                                <a:cxn ang="0">
                                  <a:pos x="T5" y="T7"/>
                                </a:cxn>
                                <a:cxn ang="0">
                                  <a:pos x="T9" y="T11"/>
                                </a:cxn>
                                <a:cxn ang="0">
                                  <a:pos x="T13" y="T15"/>
                                </a:cxn>
                                <a:cxn ang="0">
                                  <a:pos x="T17" y="T19"/>
                                </a:cxn>
                              </a:cxnLst>
                              <a:rect l="0" t="0" r="r" b="b"/>
                              <a:pathLst>
                                <a:path w="930" h="250">
                                  <a:moveTo>
                                    <a:pt x="0" y="250"/>
                                  </a:moveTo>
                                  <a:lnTo>
                                    <a:pt x="930" y="250"/>
                                  </a:lnTo>
                                  <a:lnTo>
                                    <a:pt x="930"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61" name="Group 2509"/>
                        <wpg:cNvGrpSpPr>
                          <a:grpSpLocks/>
                        </wpg:cNvGrpSpPr>
                        <wpg:grpSpPr bwMode="auto">
                          <a:xfrm>
                            <a:off x="4060" y="3147"/>
                            <a:ext cx="675" cy="2"/>
                            <a:chOff x="4060" y="3147"/>
                            <a:chExt cx="675" cy="2"/>
                          </a:xfrm>
                        </wpg:grpSpPr>
                        <wps:wsp>
                          <wps:cNvPr id="2462" name="Freeform 2510"/>
                          <wps:cNvSpPr>
                            <a:spLocks/>
                          </wps:cNvSpPr>
                          <wps:spPr bwMode="auto">
                            <a:xfrm>
                              <a:off x="4060" y="3147"/>
                              <a:ext cx="675" cy="2"/>
                            </a:xfrm>
                            <a:custGeom>
                              <a:avLst/>
                              <a:gdLst>
                                <a:gd name="T0" fmla="+- 0 4060 4060"/>
                                <a:gd name="T1" fmla="*/ T0 w 675"/>
                                <a:gd name="T2" fmla="+- 0 4735 4060"/>
                                <a:gd name="T3" fmla="*/ T2 w 675"/>
                              </a:gdLst>
                              <a:ahLst/>
                              <a:cxnLst>
                                <a:cxn ang="0">
                                  <a:pos x="T1" y="0"/>
                                </a:cxn>
                                <a:cxn ang="0">
                                  <a:pos x="T3" y="0"/>
                                </a:cxn>
                              </a:cxnLst>
                              <a:rect l="0" t="0" r="r" b="b"/>
                              <a:pathLst>
                                <a:path w="675">
                                  <a:moveTo>
                                    <a:pt x="0" y="0"/>
                                  </a:moveTo>
                                  <a:lnTo>
                                    <a:pt x="675"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63" name="Group 2507"/>
                        <wpg:cNvGrpSpPr>
                          <a:grpSpLocks/>
                        </wpg:cNvGrpSpPr>
                        <wpg:grpSpPr bwMode="auto">
                          <a:xfrm>
                            <a:off x="3668" y="1722"/>
                            <a:ext cx="1432" cy="251"/>
                            <a:chOff x="3668" y="1722"/>
                            <a:chExt cx="1432" cy="251"/>
                          </a:xfrm>
                        </wpg:grpSpPr>
                        <wps:wsp>
                          <wps:cNvPr id="2464" name="Freeform 2508"/>
                          <wps:cNvSpPr>
                            <a:spLocks/>
                          </wps:cNvSpPr>
                          <wps:spPr bwMode="auto">
                            <a:xfrm>
                              <a:off x="3668" y="1722"/>
                              <a:ext cx="1432" cy="251"/>
                            </a:xfrm>
                            <a:custGeom>
                              <a:avLst/>
                              <a:gdLst>
                                <a:gd name="T0" fmla="+- 0 3668 3668"/>
                                <a:gd name="T1" fmla="*/ T0 w 1432"/>
                                <a:gd name="T2" fmla="+- 0 1972 1722"/>
                                <a:gd name="T3" fmla="*/ 1972 h 251"/>
                                <a:gd name="T4" fmla="+- 0 5100 3668"/>
                                <a:gd name="T5" fmla="*/ T4 w 1432"/>
                                <a:gd name="T6" fmla="+- 0 1972 1722"/>
                                <a:gd name="T7" fmla="*/ 1972 h 251"/>
                                <a:gd name="T8" fmla="+- 0 5100 3668"/>
                                <a:gd name="T9" fmla="*/ T8 w 1432"/>
                                <a:gd name="T10" fmla="+- 0 1722 1722"/>
                                <a:gd name="T11" fmla="*/ 1722 h 251"/>
                                <a:gd name="T12" fmla="+- 0 3668 3668"/>
                                <a:gd name="T13" fmla="*/ T12 w 1432"/>
                                <a:gd name="T14" fmla="+- 0 1722 1722"/>
                                <a:gd name="T15" fmla="*/ 1722 h 251"/>
                                <a:gd name="T16" fmla="+- 0 3668 3668"/>
                                <a:gd name="T17" fmla="*/ T16 w 1432"/>
                                <a:gd name="T18" fmla="+- 0 1972 1722"/>
                                <a:gd name="T19" fmla="*/ 1972 h 251"/>
                              </a:gdLst>
                              <a:ahLst/>
                              <a:cxnLst>
                                <a:cxn ang="0">
                                  <a:pos x="T1" y="T3"/>
                                </a:cxn>
                                <a:cxn ang="0">
                                  <a:pos x="T5" y="T7"/>
                                </a:cxn>
                                <a:cxn ang="0">
                                  <a:pos x="T9" y="T11"/>
                                </a:cxn>
                                <a:cxn ang="0">
                                  <a:pos x="T13" y="T15"/>
                                </a:cxn>
                                <a:cxn ang="0">
                                  <a:pos x="T17" y="T19"/>
                                </a:cxn>
                              </a:cxnLst>
                              <a:rect l="0" t="0" r="r" b="b"/>
                              <a:pathLst>
                                <a:path w="1432" h="251">
                                  <a:moveTo>
                                    <a:pt x="0" y="250"/>
                                  </a:moveTo>
                                  <a:lnTo>
                                    <a:pt x="1432" y="250"/>
                                  </a:lnTo>
                                  <a:lnTo>
                                    <a:pt x="1432"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65" name="Group 2505"/>
                        <wpg:cNvGrpSpPr>
                          <a:grpSpLocks/>
                        </wpg:cNvGrpSpPr>
                        <wpg:grpSpPr bwMode="auto">
                          <a:xfrm>
                            <a:off x="3686" y="1902"/>
                            <a:ext cx="1397" cy="2"/>
                            <a:chOff x="3686" y="1902"/>
                            <a:chExt cx="1397" cy="2"/>
                          </a:xfrm>
                        </wpg:grpSpPr>
                        <wps:wsp>
                          <wps:cNvPr id="2466" name="Freeform 2506"/>
                          <wps:cNvSpPr>
                            <a:spLocks/>
                          </wps:cNvSpPr>
                          <wps:spPr bwMode="auto">
                            <a:xfrm>
                              <a:off x="3686" y="1902"/>
                              <a:ext cx="1397" cy="2"/>
                            </a:xfrm>
                            <a:custGeom>
                              <a:avLst/>
                              <a:gdLst>
                                <a:gd name="T0" fmla="+- 0 3686 3686"/>
                                <a:gd name="T1" fmla="*/ T0 w 1397"/>
                                <a:gd name="T2" fmla="+- 0 5083 3686"/>
                                <a:gd name="T3" fmla="*/ T2 w 1397"/>
                              </a:gdLst>
                              <a:ahLst/>
                              <a:cxnLst>
                                <a:cxn ang="0">
                                  <a:pos x="T1" y="0"/>
                                </a:cxn>
                                <a:cxn ang="0">
                                  <a:pos x="T3" y="0"/>
                                </a:cxn>
                              </a:cxnLst>
                              <a:rect l="0" t="0" r="r" b="b"/>
                              <a:pathLst>
                                <a:path w="1397">
                                  <a:moveTo>
                                    <a:pt x="0" y="0"/>
                                  </a:moveTo>
                                  <a:lnTo>
                                    <a:pt x="1397"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67" name="Group 2503"/>
                        <wpg:cNvGrpSpPr>
                          <a:grpSpLocks/>
                        </wpg:cNvGrpSpPr>
                        <wpg:grpSpPr bwMode="auto">
                          <a:xfrm>
                            <a:off x="4384" y="1972"/>
                            <a:ext cx="13" cy="996"/>
                            <a:chOff x="4384" y="1972"/>
                            <a:chExt cx="13" cy="996"/>
                          </a:xfrm>
                        </wpg:grpSpPr>
                        <wps:wsp>
                          <wps:cNvPr id="2468" name="Freeform 2504"/>
                          <wps:cNvSpPr>
                            <a:spLocks/>
                          </wps:cNvSpPr>
                          <wps:spPr bwMode="auto">
                            <a:xfrm>
                              <a:off x="4384" y="1972"/>
                              <a:ext cx="13" cy="996"/>
                            </a:xfrm>
                            <a:custGeom>
                              <a:avLst/>
                              <a:gdLst>
                                <a:gd name="T0" fmla="+- 0 4397 4384"/>
                                <a:gd name="T1" fmla="*/ T0 w 13"/>
                                <a:gd name="T2" fmla="+- 0 2968 1972"/>
                                <a:gd name="T3" fmla="*/ 2968 h 996"/>
                                <a:gd name="T4" fmla="+- 0 4384 4384"/>
                                <a:gd name="T5" fmla="*/ T4 w 13"/>
                                <a:gd name="T6" fmla="+- 0 1972 1972"/>
                                <a:gd name="T7" fmla="*/ 1972 h 996"/>
                              </a:gdLst>
                              <a:ahLst/>
                              <a:cxnLst>
                                <a:cxn ang="0">
                                  <a:pos x="T1" y="T3"/>
                                </a:cxn>
                                <a:cxn ang="0">
                                  <a:pos x="T5" y="T7"/>
                                </a:cxn>
                              </a:cxnLst>
                              <a:rect l="0" t="0" r="r" b="b"/>
                              <a:pathLst>
                                <a:path w="13" h="996">
                                  <a:moveTo>
                                    <a:pt x="13" y="996"/>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69" name="Group 2501"/>
                        <wpg:cNvGrpSpPr>
                          <a:grpSpLocks/>
                        </wpg:cNvGrpSpPr>
                        <wpg:grpSpPr bwMode="auto">
                          <a:xfrm>
                            <a:off x="7541" y="2943"/>
                            <a:ext cx="2092" cy="250"/>
                            <a:chOff x="7541" y="2943"/>
                            <a:chExt cx="2092" cy="250"/>
                          </a:xfrm>
                        </wpg:grpSpPr>
                        <wps:wsp>
                          <wps:cNvPr id="2470" name="Freeform 2502"/>
                          <wps:cNvSpPr>
                            <a:spLocks/>
                          </wps:cNvSpPr>
                          <wps:spPr bwMode="auto">
                            <a:xfrm>
                              <a:off x="7541" y="2943"/>
                              <a:ext cx="2092" cy="250"/>
                            </a:xfrm>
                            <a:custGeom>
                              <a:avLst/>
                              <a:gdLst>
                                <a:gd name="T0" fmla="+- 0 7541 7541"/>
                                <a:gd name="T1" fmla="*/ T0 w 2092"/>
                                <a:gd name="T2" fmla="+- 0 3193 2943"/>
                                <a:gd name="T3" fmla="*/ 3193 h 250"/>
                                <a:gd name="T4" fmla="+- 0 9633 7541"/>
                                <a:gd name="T5" fmla="*/ T4 w 2092"/>
                                <a:gd name="T6" fmla="+- 0 3193 2943"/>
                                <a:gd name="T7" fmla="*/ 3193 h 250"/>
                                <a:gd name="T8" fmla="+- 0 9633 7541"/>
                                <a:gd name="T9" fmla="*/ T8 w 2092"/>
                                <a:gd name="T10" fmla="+- 0 2943 2943"/>
                                <a:gd name="T11" fmla="*/ 2943 h 250"/>
                                <a:gd name="T12" fmla="+- 0 7541 7541"/>
                                <a:gd name="T13" fmla="*/ T12 w 2092"/>
                                <a:gd name="T14" fmla="+- 0 2943 2943"/>
                                <a:gd name="T15" fmla="*/ 2943 h 250"/>
                                <a:gd name="T16" fmla="+- 0 7541 7541"/>
                                <a:gd name="T17" fmla="*/ T16 w 2092"/>
                                <a:gd name="T18" fmla="+- 0 3193 2943"/>
                                <a:gd name="T19" fmla="*/ 3193 h 250"/>
                              </a:gdLst>
                              <a:ahLst/>
                              <a:cxnLst>
                                <a:cxn ang="0">
                                  <a:pos x="T1" y="T3"/>
                                </a:cxn>
                                <a:cxn ang="0">
                                  <a:pos x="T5" y="T7"/>
                                </a:cxn>
                                <a:cxn ang="0">
                                  <a:pos x="T9" y="T11"/>
                                </a:cxn>
                                <a:cxn ang="0">
                                  <a:pos x="T13" y="T15"/>
                                </a:cxn>
                                <a:cxn ang="0">
                                  <a:pos x="T17" y="T19"/>
                                </a:cxn>
                              </a:cxnLst>
                              <a:rect l="0" t="0" r="r" b="b"/>
                              <a:pathLst>
                                <a:path w="2092" h="250">
                                  <a:moveTo>
                                    <a:pt x="0" y="250"/>
                                  </a:moveTo>
                                  <a:lnTo>
                                    <a:pt x="2092" y="250"/>
                                  </a:lnTo>
                                  <a:lnTo>
                                    <a:pt x="2092"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1" name="Group 2499"/>
                        <wpg:cNvGrpSpPr>
                          <a:grpSpLocks/>
                        </wpg:cNvGrpSpPr>
                        <wpg:grpSpPr bwMode="auto">
                          <a:xfrm>
                            <a:off x="7558" y="3123"/>
                            <a:ext cx="2058" cy="2"/>
                            <a:chOff x="7558" y="3123"/>
                            <a:chExt cx="2058" cy="2"/>
                          </a:xfrm>
                        </wpg:grpSpPr>
                        <wps:wsp>
                          <wps:cNvPr id="2472" name="Freeform 2500"/>
                          <wps:cNvSpPr>
                            <a:spLocks/>
                          </wps:cNvSpPr>
                          <wps:spPr bwMode="auto">
                            <a:xfrm>
                              <a:off x="7558" y="3123"/>
                              <a:ext cx="2058" cy="2"/>
                            </a:xfrm>
                            <a:custGeom>
                              <a:avLst/>
                              <a:gdLst>
                                <a:gd name="T0" fmla="+- 0 7558 7558"/>
                                <a:gd name="T1" fmla="*/ T0 w 2058"/>
                                <a:gd name="T2" fmla="+- 0 9616 7558"/>
                                <a:gd name="T3" fmla="*/ T2 w 2058"/>
                              </a:gdLst>
                              <a:ahLst/>
                              <a:cxnLst>
                                <a:cxn ang="0">
                                  <a:pos x="T1" y="0"/>
                                </a:cxn>
                                <a:cxn ang="0">
                                  <a:pos x="T3" y="0"/>
                                </a:cxn>
                              </a:cxnLst>
                              <a:rect l="0" t="0" r="r" b="b"/>
                              <a:pathLst>
                                <a:path w="2058">
                                  <a:moveTo>
                                    <a:pt x="0" y="0"/>
                                  </a:moveTo>
                                  <a:lnTo>
                                    <a:pt x="2058"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3" name="Group 2497"/>
                        <wpg:cNvGrpSpPr>
                          <a:grpSpLocks/>
                        </wpg:cNvGrpSpPr>
                        <wpg:grpSpPr bwMode="auto">
                          <a:xfrm>
                            <a:off x="7665" y="1519"/>
                            <a:ext cx="1604" cy="815"/>
                            <a:chOff x="7665" y="1519"/>
                            <a:chExt cx="1604" cy="815"/>
                          </a:xfrm>
                        </wpg:grpSpPr>
                        <wps:wsp>
                          <wps:cNvPr id="2474" name="Freeform 2498"/>
                          <wps:cNvSpPr>
                            <a:spLocks/>
                          </wps:cNvSpPr>
                          <wps:spPr bwMode="auto">
                            <a:xfrm>
                              <a:off x="7665" y="1519"/>
                              <a:ext cx="1604" cy="815"/>
                            </a:xfrm>
                            <a:custGeom>
                              <a:avLst/>
                              <a:gdLst>
                                <a:gd name="T0" fmla="+- 0 7665 7665"/>
                                <a:gd name="T1" fmla="*/ T0 w 1604"/>
                                <a:gd name="T2" fmla="+- 0 2335 1519"/>
                                <a:gd name="T3" fmla="*/ 2335 h 815"/>
                                <a:gd name="T4" fmla="+- 0 9270 7665"/>
                                <a:gd name="T5" fmla="*/ T4 w 1604"/>
                                <a:gd name="T6" fmla="+- 0 2335 1519"/>
                                <a:gd name="T7" fmla="*/ 2335 h 815"/>
                                <a:gd name="T8" fmla="+- 0 9270 7665"/>
                                <a:gd name="T9" fmla="*/ T8 w 1604"/>
                                <a:gd name="T10" fmla="+- 0 1519 1519"/>
                                <a:gd name="T11" fmla="*/ 1519 h 815"/>
                                <a:gd name="T12" fmla="+- 0 7665 7665"/>
                                <a:gd name="T13" fmla="*/ T12 w 1604"/>
                                <a:gd name="T14" fmla="+- 0 1519 1519"/>
                                <a:gd name="T15" fmla="*/ 1519 h 815"/>
                                <a:gd name="T16" fmla="+- 0 7665 7665"/>
                                <a:gd name="T17" fmla="*/ T16 w 1604"/>
                                <a:gd name="T18" fmla="+- 0 2335 1519"/>
                                <a:gd name="T19" fmla="*/ 2335 h 815"/>
                              </a:gdLst>
                              <a:ahLst/>
                              <a:cxnLst>
                                <a:cxn ang="0">
                                  <a:pos x="T1" y="T3"/>
                                </a:cxn>
                                <a:cxn ang="0">
                                  <a:pos x="T5" y="T7"/>
                                </a:cxn>
                                <a:cxn ang="0">
                                  <a:pos x="T9" y="T11"/>
                                </a:cxn>
                                <a:cxn ang="0">
                                  <a:pos x="T13" y="T15"/>
                                </a:cxn>
                                <a:cxn ang="0">
                                  <a:pos x="T17" y="T19"/>
                                </a:cxn>
                              </a:cxnLst>
                              <a:rect l="0" t="0" r="r" b="b"/>
                              <a:pathLst>
                                <a:path w="1604" h="815">
                                  <a:moveTo>
                                    <a:pt x="0" y="816"/>
                                  </a:moveTo>
                                  <a:lnTo>
                                    <a:pt x="1605" y="816"/>
                                  </a:lnTo>
                                  <a:lnTo>
                                    <a:pt x="1605" y="0"/>
                                  </a:lnTo>
                                  <a:lnTo>
                                    <a:pt x="0" y="0"/>
                                  </a:lnTo>
                                  <a:lnTo>
                                    <a:pt x="0" y="816"/>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5" name="Group 2495"/>
                        <wpg:cNvGrpSpPr>
                          <a:grpSpLocks/>
                        </wpg:cNvGrpSpPr>
                        <wpg:grpSpPr bwMode="auto">
                          <a:xfrm>
                            <a:off x="7895" y="1403"/>
                            <a:ext cx="1604" cy="815"/>
                            <a:chOff x="7895" y="1403"/>
                            <a:chExt cx="1604" cy="815"/>
                          </a:xfrm>
                        </wpg:grpSpPr>
                        <wps:wsp>
                          <wps:cNvPr id="2476" name="Freeform 2496"/>
                          <wps:cNvSpPr>
                            <a:spLocks/>
                          </wps:cNvSpPr>
                          <wps:spPr bwMode="auto">
                            <a:xfrm>
                              <a:off x="7895" y="1403"/>
                              <a:ext cx="1604" cy="815"/>
                            </a:xfrm>
                            <a:custGeom>
                              <a:avLst/>
                              <a:gdLst>
                                <a:gd name="T0" fmla="+- 0 7895 7895"/>
                                <a:gd name="T1" fmla="*/ T0 w 1604"/>
                                <a:gd name="T2" fmla="+- 0 1519 1403"/>
                                <a:gd name="T3" fmla="*/ 1519 h 815"/>
                                <a:gd name="T4" fmla="+- 0 9270 7895"/>
                                <a:gd name="T5" fmla="*/ T4 w 1604"/>
                                <a:gd name="T6" fmla="+- 0 1519 1403"/>
                                <a:gd name="T7" fmla="*/ 1519 h 815"/>
                                <a:gd name="T8" fmla="+- 0 9270 7895"/>
                                <a:gd name="T9" fmla="*/ T8 w 1604"/>
                                <a:gd name="T10" fmla="+- 0 2218 1403"/>
                                <a:gd name="T11" fmla="*/ 2218 h 815"/>
                                <a:gd name="T12" fmla="+- 0 9498 7895"/>
                                <a:gd name="T13" fmla="*/ T12 w 1604"/>
                                <a:gd name="T14" fmla="+- 0 2218 1403"/>
                                <a:gd name="T15" fmla="*/ 2218 h 815"/>
                                <a:gd name="T16" fmla="+- 0 9498 7895"/>
                                <a:gd name="T17" fmla="*/ T16 w 1604"/>
                                <a:gd name="T18" fmla="+- 0 1403 1403"/>
                                <a:gd name="T19" fmla="*/ 1403 h 815"/>
                                <a:gd name="T20" fmla="+- 0 7895 7895"/>
                                <a:gd name="T21" fmla="*/ T20 w 1604"/>
                                <a:gd name="T22" fmla="+- 0 1403 1403"/>
                                <a:gd name="T23" fmla="*/ 1403 h 815"/>
                                <a:gd name="T24" fmla="+- 0 7895 7895"/>
                                <a:gd name="T25" fmla="*/ T24 w 1604"/>
                                <a:gd name="T26" fmla="+- 0 1519 1403"/>
                                <a:gd name="T27" fmla="*/ 1519 h 815"/>
                              </a:gdLst>
                              <a:ahLst/>
                              <a:cxnLst>
                                <a:cxn ang="0">
                                  <a:pos x="T1" y="T3"/>
                                </a:cxn>
                                <a:cxn ang="0">
                                  <a:pos x="T5" y="T7"/>
                                </a:cxn>
                                <a:cxn ang="0">
                                  <a:pos x="T9" y="T11"/>
                                </a:cxn>
                                <a:cxn ang="0">
                                  <a:pos x="T13" y="T15"/>
                                </a:cxn>
                                <a:cxn ang="0">
                                  <a:pos x="T17" y="T19"/>
                                </a:cxn>
                                <a:cxn ang="0">
                                  <a:pos x="T21" y="T23"/>
                                </a:cxn>
                                <a:cxn ang="0">
                                  <a:pos x="T25" y="T27"/>
                                </a:cxn>
                              </a:cxnLst>
                              <a:rect l="0" t="0" r="r" b="b"/>
                              <a:pathLst>
                                <a:path w="1604" h="815">
                                  <a:moveTo>
                                    <a:pt x="0" y="116"/>
                                  </a:moveTo>
                                  <a:lnTo>
                                    <a:pt x="1375" y="116"/>
                                  </a:lnTo>
                                  <a:lnTo>
                                    <a:pt x="1375" y="815"/>
                                  </a:lnTo>
                                  <a:lnTo>
                                    <a:pt x="1603" y="815"/>
                                  </a:lnTo>
                                  <a:lnTo>
                                    <a:pt x="1603" y="0"/>
                                  </a:lnTo>
                                  <a:lnTo>
                                    <a:pt x="0" y="0"/>
                                  </a:lnTo>
                                  <a:lnTo>
                                    <a:pt x="0" y="116"/>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7" name="Group 2493"/>
                        <wpg:cNvGrpSpPr>
                          <a:grpSpLocks/>
                        </wpg:cNvGrpSpPr>
                        <wpg:grpSpPr bwMode="auto">
                          <a:xfrm>
                            <a:off x="7772" y="1924"/>
                            <a:ext cx="1390" cy="2"/>
                            <a:chOff x="7772" y="1924"/>
                            <a:chExt cx="1390" cy="2"/>
                          </a:xfrm>
                        </wpg:grpSpPr>
                        <wps:wsp>
                          <wps:cNvPr id="2478" name="Freeform 2494"/>
                          <wps:cNvSpPr>
                            <a:spLocks/>
                          </wps:cNvSpPr>
                          <wps:spPr bwMode="auto">
                            <a:xfrm>
                              <a:off x="7772" y="1924"/>
                              <a:ext cx="1390" cy="2"/>
                            </a:xfrm>
                            <a:custGeom>
                              <a:avLst/>
                              <a:gdLst>
                                <a:gd name="T0" fmla="+- 0 7772 7772"/>
                                <a:gd name="T1" fmla="*/ T0 w 1390"/>
                                <a:gd name="T2" fmla="+- 0 9162 7772"/>
                                <a:gd name="T3" fmla="*/ T2 w 1390"/>
                              </a:gdLst>
                              <a:ahLst/>
                              <a:cxnLst>
                                <a:cxn ang="0">
                                  <a:pos x="T1" y="0"/>
                                </a:cxn>
                                <a:cxn ang="0">
                                  <a:pos x="T3" y="0"/>
                                </a:cxn>
                              </a:cxnLst>
                              <a:rect l="0" t="0" r="r" b="b"/>
                              <a:pathLst>
                                <a:path w="1390">
                                  <a:moveTo>
                                    <a:pt x="0" y="0"/>
                                  </a:moveTo>
                                  <a:lnTo>
                                    <a:pt x="1390"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9" name="Group 2491"/>
                        <wpg:cNvGrpSpPr>
                          <a:grpSpLocks/>
                        </wpg:cNvGrpSpPr>
                        <wpg:grpSpPr bwMode="auto">
                          <a:xfrm>
                            <a:off x="8582" y="2335"/>
                            <a:ext cx="5" cy="608"/>
                            <a:chOff x="8582" y="2335"/>
                            <a:chExt cx="5" cy="608"/>
                          </a:xfrm>
                        </wpg:grpSpPr>
                        <wps:wsp>
                          <wps:cNvPr id="2480" name="Freeform 2492"/>
                          <wps:cNvSpPr>
                            <a:spLocks/>
                          </wps:cNvSpPr>
                          <wps:spPr bwMode="auto">
                            <a:xfrm>
                              <a:off x="8582" y="2335"/>
                              <a:ext cx="5" cy="608"/>
                            </a:xfrm>
                            <a:custGeom>
                              <a:avLst/>
                              <a:gdLst>
                                <a:gd name="T0" fmla="+- 0 8587 8582"/>
                                <a:gd name="T1" fmla="*/ T0 w 5"/>
                                <a:gd name="T2" fmla="+- 0 2943 2335"/>
                                <a:gd name="T3" fmla="*/ 2943 h 608"/>
                                <a:gd name="T4" fmla="+- 0 8582 8582"/>
                                <a:gd name="T5" fmla="*/ T4 w 5"/>
                                <a:gd name="T6" fmla="+- 0 2335 2335"/>
                                <a:gd name="T7" fmla="*/ 2335 h 608"/>
                              </a:gdLst>
                              <a:ahLst/>
                              <a:cxnLst>
                                <a:cxn ang="0">
                                  <a:pos x="T1" y="T3"/>
                                </a:cxn>
                                <a:cxn ang="0">
                                  <a:pos x="T5" y="T7"/>
                                </a:cxn>
                              </a:cxnLst>
                              <a:rect l="0" t="0" r="r" b="b"/>
                              <a:pathLst>
                                <a:path w="5" h="608">
                                  <a:moveTo>
                                    <a:pt x="5" y="608"/>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1" name="Group 2489"/>
                        <wpg:cNvGrpSpPr>
                          <a:grpSpLocks/>
                        </wpg:cNvGrpSpPr>
                        <wpg:grpSpPr bwMode="auto">
                          <a:xfrm>
                            <a:off x="5100" y="1847"/>
                            <a:ext cx="2566" cy="21"/>
                            <a:chOff x="5100" y="1847"/>
                            <a:chExt cx="2566" cy="21"/>
                          </a:xfrm>
                        </wpg:grpSpPr>
                        <wps:wsp>
                          <wps:cNvPr id="2482" name="Freeform 2490"/>
                          <wps:cNvSpPr>
                            <a:spLocks/>
                          </wps:cNvSpPr>
                          <wps:spPr bwMode="auto">
                            <a:xfrm>
                              <a:off x="5100" y="1847"/>
                              <a:ext cx="2566" cy="21"/>
                            </a:xfrm>
                            <a:custGeom>
                              <a:avLst/>
                              <a:gdLst>
                                <a:gd name="T0" fmla="+- 0 7665 5100"/>
                                <a:gd name="T1" fmla="*/ T0 w 2566"/>
                                <a:gd name="T2" fmla="+- 0 1869 1847"/>
                                <a:gd name="T3" fmla="*/ 1869 h 21"/>
                                <a:gd name="T4" fmla="+- 0 5100 5100"/>
                                <a:gd name="T5" fmla="*/ T4 w 2566"/>
                                <a:gd name="T6" fmla="+- 0 1847 1847"/>
                                <a:gd name="T7" fmla="*/ 1847 h 21"/>
                              </a:gdLst>
                              <a:ahLst/>
                              <a:cxnLst>
                                <a:cxn ang="0">
                                  <a:pos x="T1" y="T3"/>
                                </a:cxn>
                                <a:cxn ang="0">
                                  <a:pos x="T5" y="T7"/>
                                </a:cxn>
                              </a:cxnLst>
                              <a:rect l="0" t="0" r="r" b="b"/>
                              <a:pathLst>
                                <a:path w="2566" h="21">
                                  <a:moveTo>
                                    <a:pt x="2565" y="22"/>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3" name="Group 2487"/>
                        <wpg:cNvGrpSpPr>
                          <a:grpSpLocks/>
                        </wpg:cNvGrpSpPr>
                        <wpg:grpSpPr bwMode="auto">
                          <a:xfrm>
                            <a:off x="5832" y="2951"/>
                            <a:ext cx="930" cy="251"/>
                            <a:chOff x="5832" y="2951"/>
                            <a:chExt cx="930" cy="251"/>
                          </a:xfrm>
                        </wpg:grpSpPr>
                        <wps:wsp>
                          <wps:cNvPr id="2484" name="Freeform 2488"/>
                          <wps:cNvSpPr>
                            <a:spLocks/>
                          </wps:cNvSpPr>
                          <wps:spPr bwMode="auto">
                            <a:xfrm>
                              <a:off x="5832" y="2951"/>
                              <a:ext cx="930" cy="251"/>
                            </a:xfrm>
                            <a:custGeom>
                              <a:avLst/>
                              <a:gdLst>
                                <a:gd name="T0" fmla="+- 0 5832 5832"/>
                                <a:gd name="T1" fmla="*/ T0 w 930"/>
                                <a:gd name="T2" fmla="+- 0 3202 2951"/>
                                <a:gd name="T3" fmla="*/ 3202 h 251"/>
                                <a:gd name="T4" fmla="+- 0 6762 5832"/>
                                <a:gd name="T5" fmla="*/ T4 w 930"/>
                                <a:gd name="T6" fmla="+- 0 3202 2951"/>
                                <a:gd name="T7" fmla="*/ 3202 h 251"/>
                                <a:gd name="T8" fmla="+- 0 6762 5832"/>
                                <a:gd name="T9" fmla="*/ T8 w 930"/>
                                <a:gd name="T10" fmla="+- 0 2951 2951"/>
                                <a:gd name="T11" fmla="*/ 2951 h 251"/>
                                <a:gd name="T12" fmla="+- 0 5832 5832"/>
                                <a:gd name="T13" fmla="*/ T12 w 930"/>
                                <a:gd name="T14" fmla="+- 0 2951 2951"/>
                                <a:gd name="T15" fmla="*/ 2951 h 251"/>
                                <a:gd name="T16" fmla="+- 0 5832 5832"/>
                                <a:gd name="T17" fmla="*/ T16 w 930"/>
                                <a:gd name="T18" fmla="+- 0 3202 2951"/>
                                <a:gd name="T19" fmla="*/ 3202 h 251"/>
                              </a:gdLst>
                              <a:ahLst/>
                              <a:cxnLst>
                                <a:cxn ang="0">
                                  <a:pos x="T1" y="T3"/>
                                </a:cxn>
                                <a:cxn ang="0">
                                  <a:pos x="T5" y="T7"/>
                                </a:cxn>
                                <a:cxn ang="0">
                                  <a:pos x="T9" y="T11"/>
                                </a:cxn>
                                <a:cxn ang="0">
                                  <a:pos x="T13" y="T15"/>
                                </a:cxn>
                                <a:cxn ang="0">
                                  <a:pos x="T17" y="T19"/>
                                </a:cxn>
                              </a:cxnLst>
                              <a:rect l="0" t="0" r="r" b="b"/>
                              <a:pathLst>
                                <a:path w="930" h="251">
                                  <a:moveTo>
                                    <a:pt x="0" y="251"/>
                                  </a:moveTo>
                                  <a:lnTo>
                                    <a:pt x="930" y="251"/>
                                  </a:lnTo>
                                  <a:lnTo>
                                    <a:pt x="930" y="0"/>
                                  </a:lnTo>
                                  <a:lnTo>
                                    <a:pt x="0" y="0"/>
                                  </a:lnTo>
                                  <a:lnTo>
                                    <a:pt x="0" y="251"/>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5" name="Group 2485"/>
                        <wpg:cNvGrpSpPr>
                          <a:grpSpLocks/>
                        </wpg:cNvGrpSpPr>
                        <wpg:grpSpPr bwMode="auto">
                          <a:xfrm>
                            <a:off x="5871" y="3131"/>
                            <a:ext cx="852" cy="2"/>
                            <a:chOff x="5871" y="3131"/>
                            <a:chExt cx="852" cy="2"/>
                          </a:xfrm>
                        </wpg:grpSpPr>
                        <wps:wsp>
                          <wps:cNvPr id="2486" name="Freeform 2486"/>
                          <wps:cNvSpPr>
                            <a:spLocks/>
                          </wps:cNvSpPr>
                          <wps:spPr bwMode="auto">
                            <a:xfrm>
                              <a:off x="5871" y="3131"/>
                              <a:ext cx="852" cy="2"/>
                            </a:xfrm>
                            <a:custGeom>
                              <a:avLst/>
                              <a:gdLst>
                                <a:gd name="T0" fmla="+- 0 5871 5871"/>
                                <a:gd name="T1" fmla="*/ T0 w 852"/>
                                <a:gd name="T2" fmla="+- 0 6723 5871"/>
                                <a:gd name="T3" fmla="*/ T2 w 852"/>
                              </a:gdLst>
                              <a:ahLst/>
                              <a:cxnLst>
                                <a:cxn ang="0">
                                  <a:pos x="T1" y="0"/>
                                </a:cxn>
                                <a:cxn ang="0">
                                  <a:pos x="T3" y="0"/>
                                </a:cxn>
                              </a:cxnLst>
                              <a:rect l="0" t="0" r="r" b="b"/>
                              <a:pathLst>
                                <a:path w="852">
                                  <a:moveTo>
                                    <a:pt x="0" y="0"/>
                                  </a:moveTo>
                                  <a:lnTo>
                                    <a:pt x="852"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7" name="Group 2483"/>
                        <wpg:cNvGrpSpPr>
                          <a:grpSpLocks/>
                        </wpg:cNvGrpSpPr>
                        <wpg:grpSpPr bwMode="auto">
                          <a:xfrm>
                            <a:off x="6762" y="3068"/>
                            <a:ext cx="779" cy="8"/>
                            <a:chOff x="6762" y="3068"/>
                            <a:chExt cx="779" cy="8"/>
                          </a:xfrm>
                        </wpg:grpSpPr>
                        <wps:wsp>
                          <wps:cNvPr id="2488" name="Freeform 2484"/>
                          <wps:cNvSpPr>
                            <a:spLocks/>
                          </wps:cNvSpPr>
                          <wps:spPr bwMode="auto">
                            <a:xfrm>
                              <a:off x="6762" y="3068"/>
                              <a:ext cx="779" cy="8"/>
                            </a:xfrm>
                            <a:custGeom>
                              <a:avLst/>
                              <a:gdLst>
                                <a:gd name="T0" fmla="+- 0 6762 6762"/>
                                <a:gd name="T1" fmla="*/ T0 w 779"/>
                                <a:gd name="T2" fmla="+- 0 3076 3068"/>
                                <a:gd name="T3" fmla="*/ 3076 h 8"/>
                                <a:gd name="T4" fmla="+- 0 7541 6762"/>
                                <a:gd name="T5" fmla="*/ T4 w 779"/>
                                <a:gd name="T6" fmla="+- 0 3068 3068"/>
                                <a:gd name="T7" fmla="*/ 3068 h 8"/>
                              </a:gdLst>
                              <a:ahLst/>
                              <a:cxnLst>
                                <a:cxn ang="0">
                                  <a:pos x="T1" y="T3"/>
                                </a:cxn>
                                <a:cxn ang="0">
                                  <a:pos x="T5" y="T7"/>
                                </a:cxn>
                              </a:cxnLst>
                              <a:rect l="0" t="0" r="r" b="b"/>
                              <a:pathLst>
                                <a:path w="779" h="8">
                                  <a:moveTo>
                                    <a:pt x="0" y="8"/>
                                  </a:moveTo>
                                  <a:lnTo>
                                    <a:pt x="779"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9" name="Group 2481"/>
                        <wpg:cNvGrpSpPr>
                          <a:grpSpLocks/>
                        </wpg:cNvGrpSpPr>
                        <wpg:grpSpPr bwMode="auto">
                          <a:xfrm>
                            <a:off x="3820" y="4319"/>
                            <a:ext cx="1139" cy="250"/>
                            <a:chOff x="3820" y="4319"/>
                            <a:chExt cx="1139" cy="250"/>
                          </a:xfrm>
                        </wpg:grpSpPr>
                        <wps:wsp>
                          <wps:cNvPr id="2490" name="Freeform 2482"/>
                          <wps:cNvSpPr>
                            <a:spLocks/>
                          </wps:cNvSpPr>
                          <wps:spPr bwMode="auto">
                            <a:xfrm>
                              <a:off x="3820" y="4319"/>
                              <a:ext cx="1139" cy="250"/>
                            </a:xfrm>
                            <a:custGeom>
                              <a:avLst/>
                              <a:gdLst>
                                <a:gd name="T0" fmla="+- 0 3820 3820"/>
                                <a:gd name="T1" fmla="*/ T0 w 1139"/>
                                <a:gd name="T2" fmla="+- 0 4569 4319"/>
                                <a:gd name="T3" fmla="*/ 4569 h 250"/>
                                <a:gd name="T4" fmla="+- 0 4960 3820"/>
                                <a:gd name="T5" fmla="*/ T4 w 1139"/>
                                <a:gd name="T6" fmla="+- 0 4569 4319"/>
                                <a:gd name="T7" fmla="*/ 4569 h 250"/>
                                <a:gd name="T8" fmla="+- 0 4960 3820"/>
                                <a:gd name="T9" fmla="*/ T8 w 1139"/>
                                <a:gd name="T10" fmla="+- 0 4319 4319"/>
                                <a:gd name="T11" fmla="*/ 4319 h 250"/>
                                <a:gd name="T12" fmla="+- 0 3820 3820"/>
                                <a:gd name="T13" fmla="*/ T12 w 1139"/>
                                <a:gd name="T14" fmla="+- 0 4319 4319"/>
                                <a:gd name="T15" fmla="*/ 4319 h 250"/>
                                <a:gd name="T16" fmla="+- 0 3820 3820"/>
                                <a:gd name="T17" fmla="*/ T16 w 1139"/>
                                <a:gd name="T18" fmla="+- 0 4569 4319"/>
                                <a:gd name="T19" fmla="*/ 4569 h 250"/>
                              </a:gdLst>
                              <a:ahLst/>
                              <a:cxnLst>
                                <a:cxn ang="0">
                                  <a:pos x="T1" y="T3"/>
                                </a:cxn>
                                <a:cxn ang="0">
                                  <a:pos x="T5" y="T7"/>
                                </a:cxn>
                                <a:cxn ang="0">
                                  <a:pos x="T9" y="T11"/>
                                </a:cxn>
                                <a:cxn ang="0">
                                  <a:pos x="T13" y="T15"/>
                                </a:cxn>
                                <a:cxn ang="0">
                                  <a:pos x="T17" y="T19"/>
                                </a:cxn>
                              </a:cxnLst>
                              <a:rect l="0" t="0" r="r" b="b"/>
                              <a:pathLst>
                                <a:path w="1139" h="250">
                                  <a:moveTo>
                                    <a:pt x="0" y="250"/>
                                  </a:moveTo>
                                  <a:lnTo>
                                    <a:pt x="1140" y="250"/>
                                  </a:lnTo>
                                  <a:lnTo>
                                    <a:pt x="1140"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1" name="Group 2479"/>
                        <wpg:cNvGrpSpPr>
                          <a:grpSpLocks/>
                        </wpg:cNvGrpSpPr>
                        <wpg:grpSpPr bwMode="auto">
                          <a:xfrm>
                            <a:off x="3837" y="4499"/>
                            <a:ext cx="1106" cy="2"/>
                            <a:chOff x="3837" y="4499"/>
                            <a:chExt cx="1106" cy="2"/>
                          </a:xfrm>
                        </wpg:grpSpPr>
                        <wps:wsp>
                          <wps:cNvPr id="2492" name="Freeform 2480"/>
                          <wps:cNvSpPr>
                            <a:spLocks/>
                          </wps:cNvSpPr>
                          <wps:spPr bwMode="auto">
                            <a:xfrm>
                              <a:off x="3837" y="4499"/>
                              <a:ext cx="1106" cy="2"/>
                            </a:xfrm>
                            <a:custGeom>
                              <a:avLst/>
                              <a:gdLst>
                                <a:gd name="T0" fmla="+- 0 3837 3837"/>
                                <a:gd name="T1" fmla="*/ T0 w 1106"/>
                                <a:gd name="T2" fmla="+- 0 4943 3837"/>
                                <a:gd name="T3" fmla="*/ T2 w 1106"/>
                              </a:gdLst>
                              <a:ahLst/>
                              <a:cxnLst>
                                <a:cxn ang="0">
                                  <a:pos x="T1" y="0"/>
                                </a:cxn>
                                <a:cxn ang="0">
                                  <a:pos x="T3" y="0"/>
                                </a:cxn>
                              </a:cxnLst>
                              <a:rect l="0" t="0" r="r" b="b"/>
                              <a:pathLst>
                                <a:path w="1106">
                                  <a:moveTo>
                                    <a:pt x="0" y="0"/>
                                  </a:moveTo>
                                  <a:lnTo>
                                    <a:pt x="1106"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3" name="Group 2477"/>
                        <wpg:cNvGrpSpPr>
                          <a:grpSpLocks/>
                        </wpg:cNvGrpSpPr>
                        <wpg:grpSpPr bwMode="auto">
                          <a:xfrm>
                            <a:off x="5792" y="4319"/>
                            <a:ext cx="971" cy="250"/>
                            <a:chOff x="5792" y="4319"/>
                            <a:chExt cx="971" cy="250"/>
                          </a:xfrm>
                        </wpg:grpSpPr>
                        <wps:wsp>
                          <wps:cNvPr id="2494" name="Freeform 2478"/>
                          <wps:cNvSpPr>
                            <a:spLocks/>
                          </wps:cNvSpPr>
                          <wps:spPr bwMode="auto">
                            <a:xfrm>
                              <a:off x="5792" y="4319"/>
                              <a:ext cx="971" cy="250"/>
                            </a:xfrm>
                            <a:custGeom>
                              <a:avLst/>
                              <a:gdLst>
                                <a:gd name="T0" fmla="+- 0 5792 5792"/>
                                <a:gd name="T1" fmla="*/ T0 w 971"/>
                                <a:gd name="T2" fmla="+- 0 4569 4319"/>
                                <a:gd name="T3" fmla="*/ 4569 h 250"/>
                                <a:gd name="T4" fmla="+- 0 6763 5792"/>
                                <a:gd name="T5" fmla="*/ T4 w 971"/>
                                <a:gd name="T6" fmla="+- 0 4569 4319"/>
                                <a:gd name="T7" fmla="*/ 4569 h 250"/>
                                <a:gd name="T8" fmla="+- 0 6763 5792"/>
                                <a:gd name="T9" fmla="*/ T8 w 971"/>
                                <a:gd name="T10" fmla="+- 0 4319 4319"/>
                                <a:gd name="T11" fmla="*/ 4319 h 250"/>
                                <a:gd name="T12" fmla="+- 0 5792 5792"/>
                                <a:gd name="T13" fmla="*/ T12 w 971"/>
                                <a:gd name="T14" fmla="+- 0 4319 4319"/>
                                <a:gd name="T15" fmla="*/ 4319 h 250"/>
                                <a:gd name="T16" fmla="+- 0 5792 5792"/>
                                <a:gd name="T17" fmla="*/ T16 w 971"/>
                                <a:gd name="T18" fmla="+- 0 4569 4319"/>
                                <a:gd name="T19" fmla="*/ 4569 h 250"/>
                              </a:gdLst>
                              <a:ahLst/>
                              <a:cxnLst>
                                <a:cxn ang="0">
                                  <a:pos x="T1" y="T3"/>
                                </a:cxn>
                                <a:cxn ang="0">
                                  <a:pos x="T5" y="T7"/>
                                </a:cxn>
                                <a:cxn ang="0">
                                  <a:pos x="T9" y="T11"/>
                                </a:cxn>
                                <a:cxn ang="0">
                                  <a:pos x="T13" y="T15"/>
                                </a:cxn>
                                <a:cxn ang="0">
                                  <a:pos x="T17" y="T19"/>
                                </a:cxn>
                              </a:cxnLst>
                              <a:rect l="0" t="0" r="r" b="b"/>
                              <a:pathLst>
                                <a:path w="971" h="250">
                                  <a:moveTo>
                                    <a:pt x="0" y="250"/>
                                  </a:moveTo>
                                  <a:lnTo>
                                    <a:pt x="971" y="250"/>
                                  </a:lnTo>
                                  <a:lnTo>
                                    <a:pt x="971"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5" name="Group 2475"/>
                        <wpg:cNvGrpSpPr>
                          <a:grpSpLocks/>
                        </wpg:cNvGrpSpPr>
                        <wpg:grpSpPr bwMode="auto">
                          <a:xfrm>
                            <a:off x="5809" y="4499"/>
                            <a:ext cx="937" cy="2"/>
                            <a:chOff x="5809" y="4499"/>
                            <a:chExt cx="937" cy="2"/>
                          </a:xfrm>
                        </wpg:grpSpPr>
                        <wps:wsp>
                          <wps:cNvPr id="2496" name="Freeform 2476"/>
                          <wps:cNvSpPr>
                            <a:spLocks/>
                          </wps:cNvSpPr>
                          <wps:spPr bwMode="auto">
                            <a:xfrm>
                              <a:off x="5809" y="4499"/>
                              <a:ext cx="937" cy="2"/>
                            </a:xfrm>
                            <a:custGeom>
                              <a:avLst/>
                              <a:gdLst>
                                <a:gd name="T0" fmla="+- 0 5809 5809"/>
                                <a:gd name="T1" fmla="*/ T0 w 937"/>
                                <a:gd name="T2" fmla="+- 0 6746 5809"/>
                                <a:gd name="T3" fmla="*/ T2 w 937"/>
                              </a:gdLst>
                              <a:ahLst/>
                              <a:cxnLst>
                                <a:cxn ang="0">
                                  <a:pos x="T1" y="0"/>
                                </a:cxn>
                                <a:cxn ang="0">
                                  <a:pos x="T3" y="0"/>
                                </a:cxn>
                              </a:cxnLst>
                              <a:rect l="0" t="0" r="r" b="b"/>
                              <a:pathLst>
                                <a:path w="937">
                                  <a:moveTo>
                                    <a:pt x="0" y="0"/>
                                  </a:moveTo>
                                  <a:lnTo>
                                    <a:pt x="937"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7" name="Group 2473"/>
                        <wpg:cNvGrpSpPr>
                          <a:grpSpLocks/>
                        </wpg:cNvGrpSpPr>
                        <wpg:grpSpPr bwMode="auto">
                          <a:xfrm>
                            <a:off x="4960" y="4444"/>
                            <a:ext cx="832" cy="2"/>
                            <a:chOff x="4960" y="4444"/>
                            <a:chExt cx="832" cy="2"/>
                          </a:xfrm>
                        </wpg:grpSpPr>
                        <wps:wsp>
                          <wps:cNvPr id="2498" name="Freeform 2474"/>
                          <wps:cNvSpPr>
                            <a:spLocks/>
                          </wps:cNvSpPr>
                          <wps:spPr bwMode="auto">
                            <a:xfrm>
                              <a:off x="4960" y="4444"/>
                              <a:ext cx="832" cy="2"/>
                            </a:xfrm>
                            <a:custGeom>
                              <a:avLst/>
                              <a:gdLst>
                                <a:gd name="T0" fmla="+- 0 4960 4960"/>
                                <a:gd name="T1" fmla="*/ T0 w 832"/>
                                <a:gd name="T2" fmla="+- 0 5792 4960"/>
                                <a:gd name="T3" fmla="*/ T2 w 832"/>
                              </a:gdLst>
                              <a:ahLst/>
                              <a:cxnLst>
                                <a:cxn ang="0">
                                  <a:pos x="T1" y="0"/>
                                </a:cxn>
                                <a:cxn ang="0">
                                  <a:pos x="T3" y="0"/>
                                </a:cxn>
                              </a:cxnLst>
                              <a:rect l="0" t="0" r="r" b="b"/>
                              <a:pathLst>
                                <a:path w="832">
                                  <a:moveTo>
                                    <a:pt x="0" y="0"/>
                                  </a:moveTo>
                                  <a:lnTo>
                                    <a:pt x="832"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9" name="Group 2471"/>
                        <wpg:cNvGrpSpPr>
                          <a:grpSpLocks/>
                        </wpg:cNvGrpSpPr>
                        <wpg:grpSpPr bwMode="auto">
                          <a:xfrm>
                            <a:off x="6277" y="3202"/>
                            <a:ext cx="20" cy="1117"/>
                            <a:chOff x="6277" y="3202"/>
                            <a:chExt cx="20" cy="1117"/>
                          </a:xfrm>
                        </wpg:grpSpPr>
                        <wps:wsp>
                          <wps:cNvPr id="2500" name="Freeform 2472"/>
                          <wps:cNvSpPr>
                            <a:spLocks/>
                          </wps:cNvSpPr>
                          <wps:spPr bwMode="auto">
                            <a:xfrm>
                              <a:off x="6277" y="3202"/>
                              <a:ext cx="20" cy="1117"/>
                            </a:xfrm>
                            <a:custGeom>
                              <a:avLst/>
                              <a:gdLst>
                                <a:gd name="T0" fmla="+- 0 6277 6277"/>
                                <a:gd name="T1" fmla="*/ T0 w 20"/>
                                <a:gd name="T2" fmla="+- 0 4319 3202"/>
                                <a:gd name="T3" fmla="*/ 4319 h 1117"/>
                                <a:gd name="T4" fmla="+- 0 6297 6277"/>
                                <a:gd name="T5" fmla="*/ T4 w 20"/>
                                <a:gd name="T6" fmla="+- 0 3202 3202"/>
                                <a:gd name="T7" fmla="*/ 3202 h 1117"/>
                              </a:gdLst>
                              <a:ahLst/>
                              <a:cxnLst>
                                <a:cxn ang="0">
                                  <a:pos x="T1" y="T3"/>
                                </a:cxn>
                                <a:cxn ang="0">
                                  <a:pos x="T5" y="T7"/>
                                </a:cxn>
                              </a:cxnLst>
                              <a:rect l="0" t="0" r="r" b="b"/>
                              <a:pathLst>
                                <a:path w="20" h="1117">
                                  <a:moveTo>
                                    <a:pt x="0" y="1117"/>
                                  </a:moveTo>
                                  <a:lnTo>
                                    <a:pt x="2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01" name="Group 2469"/>
                        <wpg:cNvGrpSpPr>
                          <a:grpSpLocks/>
                        </wpg:cNvGrpSpPr>
                        <wpg:grpSpPr bwMode="auto">
                          <a:xfrm>
                            <a:off x="4999" y="2633"/>
                            <a:ext cx="77" cy="69"/>
                            <a:chOff x="4999" y="2633"/>
                            <a:chExt cx="77" cy="69"/>
                          </a:xfrm>
                        </wpg:grpSpPr>
                        <wps:wsp>
                          <wps:cNvPr id="2502" name="Freeform 2470"/>
                          <wps:cNvSpPr>
                            <a:spLocks/>
                          </wps:cNvSpPr>
                          <wps:spPr bwMode="auto">
                            <a:xfrm>
                              <a:off x="4999" y="2633"/>
                              <a:ext cx="77" cy="69"/>
                            </a:xfrm>
                            <a:custGeom>
                              <a:avLst/>
                              <a:gdLst>
                                <a:gd name="T0" fmla="+- 0 5076 4999"/>
                                <a:gd name="T1" fmla="*/ T0 w 77"/>
                                <a:gd name="T2" fmla="+- 0 2633 2633"/>
                                <a:gd name="T3" fmla="*/ 2633 h 69"/>
                                <a:gd name="T4" fmla="+- 0 4999 4999"/>
                                <a:gd name="T5" fmla="*/ T4 w 77"/>
                                <a:gd name="T6" fmla="+- 0 2636 2633"/>
                                <a:gd name="T7" fmla="*/ 2636 h 69"/>
                                <a:gd name="T8" fmla="+- 0 5041 4999"/>
                                <a:gd name="T9" fmla="*/ T8 w 77"/>
                                <a:gd name="T10" fmla="+- 0 2702 2633"/>
                                <a:gd name="T11" fmla="*/ 2702 h 69"/>
                                <a:gd name="T12" fmla="+- 0 5076 4999"/>
                                <a:gd name="T13" fmla="*/ T12 w 77"/>
                                <a:gd name="T14" fmla="+- 0 2633 2633"/>
                                <a:gd name="T15" fmla="*/ 2633 h 69"/>
                              </a:gdLst>
                              <a:ahLst/>
                              <a:cxnLst>
                                <a:cxn ang="0">
                                  <a:pos x="T1" y="T3"/>
                                </a:cxn>
                                <a:cxn ang="0">
                                  <a:pos x="T5" y="T7"/>
                                </a:cxn>
                                <a:cxn ang="0">
                                  <a:pos x="T9" y="T11"/>
                                </a:cxn>
                                <a:cxn ang="0">
                                  <a:pos x="T13" y="T15"/>
                                </a:cxn>
                              </a:cxnLst>
                              <a:rect l="0" t="0" r="r" b="b"/>
                              <a:pathLst>
                                <a:path w="77" h="69">
                                  <a:moveTo>
                                    <a:pt x="77" y="0"/>
                                  </a:moveTo>
                                  <a:lnTo>
                                    <a:pt x="0" y="3"/>
                                  </a:lnTo>
                                  <a:lnTo>
                                    <a:pt x="42" y="69"/>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03" name="Group 2467"/>
                        <wpg:cNvGrpSpPr>
                          <a:grpSpLocks/>
                        </wpg:cNvGrpSpPr>
                        <wpg:grpSpPr bwMode="auto">
                          <a:xfrm>
                            <a:off x="4999" y="2633"/>
                            <a:ext cx="77" cy="69"/>
                            <a:chOff x="4999" y="2633"/>
                            <a:chExt cx="77" cy="69"/>
                          </a:xfrm>
                        </wpg:grpSpPr>
                        <wps:wsp>
                          <wps:cNvPr id="2504" name="Freeform 2468"/>
                          <wps:cNvSpPr>
                            <a:spLocks/>
                          </wps:cNvSpPr>
                          <wps:spPr bwMode="auto">
                            <a:xfrm>
                              <a:off x="4999" y="2633"/>
                              <a:ext cx="77" cy="69"/>
                            </a:xfrm>
                            <a:custGeom>
                              <a:avLst/>
                              <a:gdLst>
                                <a:gd name="T0" fmla="+- 0 4999 4999"/>
                                <a:gd name="T1" fmla="*/ T0 w 77"/>
                                <a:gd name="T2" fmla="+- 0 2636 2633"/>
                                <a:gd name="T3" fmla="*/ 2636 h 69"/>
                                <a:gd name="T4" fmla="+- 0 5076 4999"/>
                                <a:gd name="T5" fmla="*/ T4 w 77"/>
                                <a:gd name="T6" fmla="+- 0 2633 2633"/>
                                <a:gd name="T7" fmla="*/ 2633 h 69"/>
                                <a:gd name="T8" fmla="+- 0 5041 4999"/>
                                <a:gd name="T9" fmla="*/ T8 w 77"/>
                                <a:gd name="T10" fmla="+- 0 2702 2633"/>
                                <a:gd name="T11" fmla="*/ 2702 h 69"/>
                                <a:gd name="T12" fmla="+- 0 4999 4999"/>
                                <a:gd name="T13" fmla="*/ T12 w 77"/>
                                <a:gd name="T14" fmla="+- 0 2636 2633"/>
                                <a:gd name="T15" fmla="*/ 2636 h 69"/>
                              </a:gdLst>
                              <a:ahLst/>
                              <a:cxnLst>
                                <a:cxn ang="0">
                                  <a:pos x="T1" y="T3"/>
                                </a:cxn>
                                <a:cxn ang="0">
                                  <a:pos x="T5" y="T7"/>
                                </a:cxn>
                                <a:cxn ang="0">
                                  <a:pos x="T9" y="T11"/>
                                </a:cxn>
                                <a:cxn ang="0">
                                  <a:pos x="T13" y="T15"/>
                                </a:cxn>
                              </a:cxnLst>
                              <a:rect l="0" t="0" r="r" b="b"/>
                              <a:pathLst>
                                <a:path w="77" h="69">
                                  <a:moveTo>
                                    <a:pt x="0" y="3"/>
                                  </a:moveTo>
                                  <a:lnTo>
                                    <a:pt x="77" y="0"/>
                                  </a:lnTo>
                                  <a:lnTo>
                                    <a:pt x="42" y="69"/>
                                  </a:lnTo>
                                  <a:lnTo>
                                    <a:pt x="0" y="3"/>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05" name="Group 2465"/>
                        <wpg:cNvGrpSpPr>
                          <a:grpSpLocks/>
                        </wpg:cNvGrpSpPr>
                        <wpg:grpSpPr bwMode="auto">
                          <a:xfrm>
                            <a:off x="4999" y="2633"/>
                            <a:ext cx="77" cy="4"/>
                            <a:chOff x="4999" y="2633"/>
                            <a:chExt cx="77" cy="4"/>
                          </a:xfrm>
                        </wpg:grpSpPr>
                        <wps:wsp>
                          <wps:cNvPr id="2506" name="Freeform 2466"/>
                          <wps:cNvSpPr>
                            <a:spLocks/>
                          </wps:cNvSpPr>
                          <wps:spPr bwMode="auto">
                            <a:xfrm>
                              <a:off x="4999" y="2633"/>
                              <a:ext cx="77" cy="4"/>
                            </a:xfrm>
                            <a:custGeom>
                              <a:avLst/>
                              <a:gdLst>
                                <a:gd name="T0" fmla="+- 0 5076 4999"/>
                                <a:gd name="T1" fmla="*/ T0 w 77"/>
                                <a:gd name="T2" fmla="+- 0 2633 2633"/>
                                <a:gd name="T3" fmla="*/ 2633 h 4"/>
                                <a:gd name="T4" fmla="+- 0 4999 4999"/>
                                <a:gd name="T5" fmla="*/ T4 w 77"/>
                                <a:gd name="T6" fmla="+- 0 2636 2633"/>
                                <a:gd name="T7" fmla="*/ 2636 h 4"/>
                              </a:gdLst>
                              <a:ahLst/>
                              <a:cxnLst>
                                <a:cxn ang="0">
                                  <a:pos x="T1" y="T3"/>
                                </a:cxn>
                                <a:cxn ang="0">
                                  <a:pos x="T5" y="T7"/>
                                </a:cxn>
                              </a:cxnLst>
                              <a:rect l="0" t="0" r="r" b="b"/>
                              <a:pathLst>
                                <a:path w="77" h="4">
                                  <a:moveTo>
                                    <a:pt x="77" y="0"/>
                                  </a:moveTo>
                                  <a:lnTo>
                                    <a:pt x="0" y="3"/>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07" name="Group 2463"/>
                        <wpg:cNvGrpSpPr>
                          <a:grpSpLocks/>
                        </wpg:cNvGrpSpPr>
                        <wpg:grpSpPr bwMode="auto">
                          <a:xfrm>
                            <a:off x="5058" y="2667"/>
                            <a:ext cx="96" cy="49"/>
                            <a:chOff x="5058" y="2667"/>
                            <a:chExt cx="96" cy="49"/>
                          </a:xfrm>
                        </wpg:grpSpPr>
                        <wps:wsp>
                          <wps:cNvPr id="2508" name="Freeform 2464"/>
                          <wps:cNvSpPr>
                            <a:spLocks/>
                          </wps:cNvSpPr>
                          <wps:spPr bwMode="auto">
                            <a:xfrm>
                              <a:off x="5058" y="2667"/>
                              <a:ext cx="96" cy="49"/>
                            </a:xfrm>
                            <a:custGeom>
                              <a:avLst/>
                              <a:gdLst>
                                <a:gd name="T0" fmla="+- 0 5058 5058"/>
                                <a:gd name="T1" fmla="*/ T0 w 96"/>
                                <a:gd name="T2" fmla="+- 0 2667 2667"/>
                                <a:gd name="T3" fmla="*/ 2667 h 49"/>
                                <a:gd name="T4" fmla="+- 0 5155 5058"/>
                                <a:gd name="T5" fmla="*/ T4 w 96"/>
                                <a:gd name="T6" fmla="+- 0 2716 2667"/>
                                <a:gd name="T7" fmla="*/ 2716 h 49"/>
                              </a:gdLst>
                              <a:ahLst/>
                              <a:cxnLst>
                                <a:cxn ang="0">
                                  <a:pos x="T1" y="T3"/>
                                </a:cxn>
                                <a:cxn ang="0">
                                  <a:pos x="T5" y="T7"/>
                                </a:cxn>
                              </a:cxnLst>
                              <a:rect l="0" t="0" r="r" b="b"/>
                              <a:pathLst>
                                <a:path w="96" h="49">
                                  <a:moveTo>
                                    <a:pt x="0" y="0"/>
                                  </a:moveTo>
                                  <a:lnTo>
                                    <a:pt x="97" y="49"/>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09" name="Group 2461"/>
                        <wpg:cNvGrpSpPr>
                          <a:grpSpLocks/>
                        </wpg:cNvGrpSpPr>
                        <wpg:grpSpPr bwMode="auto">
                          <a:xfrm>
                            <a:off x="4384" y="1972"/>
                            <a:ext cx="1913" cy="979"/>
                            <a:chOff x="4384" y="1972"/>
                            <a:chExt cx="1913" cy="979"/>
                          </a:xfrm>
                        </wpg:grpSpPr>
                        <wps:wsp>
                          <wps:cNvPr id="2510" name="Freeform 2462"/>
                          <wps:cNvSpPr>
                            <a:spLocks/>
                          </wps:cNvSpPr>
                          <wps:spPr bwMode="auto">
                            <a:xfrm>
                              <a:off x="4384" y="1972"/>
                              <a:ext cx="1913" cy="979"/>
                            </a:xfrm>
                            <a:custGeom>
                              <a:avLst/>
                              <a:gdLst>
                                <a:gd name="T0" fmla="+- 0 6297 4384"/>
                                <a:gd name="T1" fmla="*/ T0 w 1913"/>
                                <a:gd name="T2" fmla="+- 0 2951 1972"/>
                                <a:gd name="T3" fmla="*/ 2951 h 979"/>
                                <a:gd name="T4" fmla="+- 0 4384 4384"/>
                                <a:gd name="T5" fmla="*/ T4 w 1913"/>
                                <a:gd name="T6" fmla="+- 0 1972 1972"/>
                                <a:gd name="T7" fmla="*/ 1972 h 979"/>
                              </a:gdLst>
                              <a:ahLst/>
                              <a:cxnLst>
                                <a:cxn ang="0">
                                  <a:pos x="T1" y="T3"/>
                                </a:cxn>
                                <a:cxn ang="0">
                                  <a:pos x="T5" y="T7"/>
                                </a:cxn>
                              </a:cxnLst>
                              <a:rect l="0" t="0" r="r" b="b"/>
                              <a:pathLst>
                                <a:path w="1913" h="979">
                                  <a:moveTo>
                                    <a:pt x="1913" y="979"/>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1" name="Group 2459"/>
                        <wpg:cNvGrpSpPr>
                          <a:grpSpLocks/>
                        </wpg:cNvGrpSpPr>
                        <wpg:grpSpPr bwMode="auto">
                          <a:xfrm>
                            <a:off x="2048" y="1742"/>
                            <a:ext cx="930" cy="250"/>
                            <a:chOff x="2048" y="1742"/>
                            <a:chExt cx="930" cy="250"/>
                          </a:xfrm>
                        </wpg:grpSpPr>
                        <wps:wsp>
                          <wps:cNvPr id="2512" name="Freeform 2460"/>
                          <wps:cNvSpPr>
                            <a:spLocks/>
                          </wps:cNvSpPr>
                          <wps:spPr bwMode="auto">
                            <a:xfrm>
                              <a:off x="2048" y="1742"/>
                              <a:ext cx="930" cy="250"/>
                            </a:xfrm>
                            <a:custGeom>
                              <a:avLst/>
                              <a:gdLst>
                                <a:gd name="T0" fmla="+- 0 2048 2048"/>
                                <a:gd name="T1" fmla="*/ T0 w 930"/>
                                <a:gd name="T2" fmla="+- 0 1992 1742"/>
                                <a:gd name="T3" fmla="*/ 1992 h 250"/>
                                <a:gd name="T4" fmla="+- 0 2978 2048"/>
                                <a:gd name="T5" fmla="*/ T4 w 930"/>
                                <a:gd name="T6" fmla="+- 0 1992 1742"/>
                                <a:gd name="T7" fmla="*/ 1992 h 250"/>
                                <a:gd name="T8" fmla="+- 0 2978 2048"/>
                                <a:gd name="T9" fmla="*/ T8 w 930"/>
                                <a:gd name="T10" fmla="+- 0 1742 1742"/>
                                <a:gd name="T11" fmla="*/ 1742 h 250"/>
                                <a:gd name="T12" fmla="+- 0 2048 2048"/>
                                <a:gd name="T13" fmla="*/ T12 w 930"/>
                                <a:gd name="T14" fmla="+- 0 1742 1742"/>
                                <a:gd name="T15" fmla="*/ 1742 h 250"/>
                                <a:gd name="T16" fmla="+- 0 2048 2048"/>
                                <a:gd name="T17" fmla="*/ T16 w 930"/>
                                <a:gd name="T18" fmla="+- 0 1992 1742"/>
                                <a:gd name="T19" fmla="*/ 1992 h 250"/>
                              </a:gdLst>
                              <a:ahLst/>
                              <a:cxnLst>
                                <a:cxn ang="0">
                                  <a:pos x="T1" y="T3"/>
                                </a:cxn>
                                <a:cxn ang="0">
                                  <a:pos x="T5" y="T7"/>
                                </a:cxn>
                                <a:cxn ang="0">
                                  <a:pos x="T9" y="T11"/>
                                </a:cxn>
                                <a:cxn ang="0">
                                  <a:pos x="T13" y="T15"/>
                                </a:cxn>
                                <a:cxn ang="0">
                                  <a:pos x="T17" y="T19"/>
                                </a:cxn>
                              </a:cxnLst>
                              <a:rect l="0" t="0" r="r" b="b"/>
                              <a:pathLst>
                                <a:path w="930" h="250">
                                  <a:moveTo>
                                    <a:pt x="0" y="250"/>
                                  </a:moveTo>
                                  <a:lnTo>
                                    <a:pt x="930" y="250"/>
                                  </a:lnTo>
                                  <a:lnTo>
                                    <a:pt x="930"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3" name="Group 2457"/>
                        <wpg:cNvGrpSpPr>
                          <a:grpSpLocks/>
                        </wpg:cNvGrpSpPr>
                        <wpg:grpSpPr bwMode="auto">
                          <a:xfrm>
                            <a:off x="2117" y="1922"/>
                            <a:ext cx="792" cy="2"/>
                            <a:chOff x="2117" y="1922"/>
                            <a:chExt cx="792" cy="2"/>
                          </a:xfrm>
                        </wpg:grpSpPr>
                        <wps:wsp>
                          <wps:cNvPr id="2514" name="Freeform 2458"/>
                          <wps:cNvSpPr>
                            <a:spLocks/>
                          </wps:cNvSpPr>
                          <wps:spPr bwMode="auto">
                            <a:xfrm>
                              <a:off x="2117" y="1922"/>
                              <a:ext cx="792" cy="2"/>
                            </a:xfrm>
                            <a:custGeom>
                              <a:avLst/>
                              <a:gdLst>
                                <a:gd name="T0" fmla="+- 0 2117 2117"/>
                                <a:gd name="T1" fmla="*/ T0 w 792"/>
                                <a:gd name="T2" fmla="+- 0 2909 2117"/>
                                <a:gd name="T3" fmla="*/ T2 w 792"/>
                              </a:gdLst>
                              <a:ahLst/>
                              <a:cxnLst>
                                <a:cxn ang="0">
                                  <a:pos x="T1" y="0"/>
                                </a:cxn>
                                <a:cxn ang="0">
                                  <a:pos x="T3" y="0"/>
                                </a:cxn>
                              </a:cxnLst>
                              <a:rect l="0" t="0" r="r" b="b"/>
                              <a:pathLst>
                                <a:path w="792">
                                  <a:moveTo>
                                    <a:pt x="0" y="0"/>
                                  </a:moveTo>
                                  <a:lnTo>
                                    <a:pt x="792"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5" name="Group 2455"/>
                        <wpg:cNvGrpSpPr>
                          <a:grpSpLocks/>
                        </wpg:cNvGrpSpPr>
                        <wpg:grpSpPr bwMode="auto">
                          <a:xfrm>
                            <a:off x="2513" y="1992"/>
                            <a:ext cx="11" cy="976"/>
                            <a:chOff x="2513" y="1992"/>
                            <a:chExt cx="11" cy="976"/>
                          </a:xfrm>
                        </wpg:grpSpPr>
                        <wps:wsp>
                          <wps:cNvPr id="2516" name="Freeform 2456"/>
                          <wps:cNvSpPr>
                            <a:spLocks/>
                          </wps:cNvSpPr>
                          <wps:spPr bwMode="auto">
                            <a:xfrm>
                              <a:off x="2513" y="1992"/>
                              <a:ext cx="11" cy="976"/>
                            </a:xfrm>
                            <a:custGeom>
                              <a:avLst/>
                              <a:gdLst>
                                <a:gd name="T0" fmla="+- 0 2513 2513"/>
                                <a:gd name="T1" fmla="*/ T0 w 11"/>
                                <a:gd name="T2" fmla="+- 0 1992 1992"/>
                                <a:gd name="T3" fmla="*/ 1992 h 976"/>
                                <a:gd name="T4" fmla="+- 0 2524 2513"/>
                                <a:gd name="T5" fmla="*/ T4 w 11"/>
                                <a:gd name="T6" fmla="+- 0 2968 1992"/>
                                <a:gd name="T7" fmla="*/ 2968 h 976"/>
                              </a:gdLst>
                              <a:ahLst/>
                              <a:cxnLst>
                                <a:cxn ang="0">
                                  <a:pos x="T1" y="T3"/>
                                </a:cxn>
                                <a:cxn ang="0">
                                  <a:pos x="T5" y="T7"/>
                                </a:cxn>
                              </a:cxnLst>
                              <a:rect l="0" t="0" r="r" b="b"/>
                              <a:pathLst>
                                <a:path w="11" h="976">
                                  <a:moveTo>
                                    <a:pt x="0" y="0"/>
                                  </a:moveTo>
                                  <a:lnTo>
                                    <a:pt x="11" y="976"/>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7" name="Group 2453"/>
                        <wpg:cNvGrpSpPr>
                          <a:grpSpLocks/>
                        </wpg:cNvGrpSpPr>
                        <wpg:grpSpPr bwMode="auto">
                          <a:xfrm>
                            <a:off x="2046" y="2968"/>
                            <a:ext cx="956" cy="250"/>
                            <a:chOff x="2046" y="2968"/>
                            <a:chExt cx="956" cy="250"/>
                          </a:xfrm>
                        </wpg:grpSpPr>
                        <wps:wsp>
                          <wps:cNvPr id="2518" name="Freeform 2454"/>
                          <wps:cNvSpPr>
                            <a:spLocks/>
                          </wps:cNvSpPr>
                          <wps:spPr bwMode="auto">
                            <a:xfrm>
                              <a:off x="2046" y="2968"/>
                              <a:ext cx="956" cy="250"/>
                            </a:xfrm>
                            <a:custGeom>
                              <a:avLst/>
                              <a:gdLst>
                                <a:gd name="T0" fmla="+- 0 2046 2046"/>
                                <a:gd name="T1" fmla="*/ T0 w 956"/>
                                <a:gd name="T2" fmla="+- 0 3218 2968"/>
                                <a:gd name="T3" fmla="*/ 3218 h 250"/>
                                <a:gd name="T4" fmla="+- 0 3002 2046"/>
                                <a:gd name="T5" fmla="*/ T4 w 956"/>
                                <a:gd name="T6" fmla="+- 0 3218 2968"/>
                                <a:gd name="T7" fmla="*/ 3218 h 250"/>
                                <a:gd name="T8" fmla="+- 0 3002 2046"/>
                                <a:gd name="T9" fmla="*/ T8 w 956"/>
                                <a:gd name="T10" fmla="+- 0 2968 2968"/>
                                <a:gd name="T11" fmla="*/ 2968 h 250"/>
                                <a:gd name="T12" fmla="+- 0 2046 2046"/>
                                <a:gd name="T13" fmla="*/ T12 w 956"/>
                                <a:gd name="T14" fmla="+- 0 2968 2968"/>
                                <a:gd name="T15" fmla="*/ 2968 h 250"/>
                                <a:gd name="T16" fmla="+- 0 2046 2046"/>
                                <a:gd name="T17" fmla="*/ T16 w 956"/>
                                <a:gd name="T18" fmla="+- 0 3218 2968"/>
                                <a:gd name="T19" fmla="*/ 3218 h 250"/>
                              </a:gdLst>
                              <a:ahLst/>
                              <a:cxnLst>
                                <a:cxn ang="0">
                                  <a:pos x="T1" y="T3"/>
                                </a:cxn>
                                <a:cxn ang="0">
                                  <a:pos x="T5" y="T7"/>
                                </a:cxn>
                                <a:cxn ang="0">
                                  <a:pos x="T9" y="T11"/>
                                </a:cxn>
                                <a:cxn ang="0">
                                  <a:pos x="T13" y="T15"/>
                                </a:cxn>
                                <a:cxn ang="0">
                                  <a:pos x="T17" y="T19"/>
                                </a:cxn>
                              </a:cxnLst>
                              <a:rect l="0" t="0" r="r" b="b"/>
                              <a:pathLst>
                                <a:path w="956" h="250">
                                  <a:moveTo>
                                    <a:pt x="0" y="250"/>
                                  </a:moveTo>
                                  <a:lnTo>
                                    <a:pt x="956" y="250"/>
                                  </a:lnTo>
                                  <a:lnTo>
                                    <a:pt x="956"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9" name="Group 2451"/>
                        <wpg:cNvGrpSpPr>
                          <a:grpSpLocks/>
                        </wpg:cNvGrpSpPr>
                        <wpg:grpSpPr bwMode="auto">
                          <a:xfrm>
                            <a:off x="2064" y="3147"/>
                            <a:ext cx="922" cy="2"/>
                            <a:chOff x="2064" y="3147"/>
                            <a:chExt cx="922" cy="2"/>
                          </a:xfrm>
                        </wpg:grpSpPr>
                        <wps:wsp>
                          <wps:cNvPr id="2520" name="Freeform 2452"/>
                          <wps:cNvSpPr>
                            <a:spLocks/>
                          </wps:cNvSpPr>
                          <wps:spPr bwMode="auto">
                            <a:xfrm>
                              <a:off x="2064" y="3147"/>
                              <a:ext cx="922" cy="2"/>
                            </a:xfrm>
                            <a:custGeom>
                              <a:avLst/>
                              <a:gdLst>
                                <a:gd name="T0" fmla="+- 0 2064 2064"/>
                                <a:gd name="T1" fmla="*/ T0 w 922"/>
                                <a:gd name="T2" fmla="+- 0 2985 2064"/>
                                <a:gd name="T3" fmla="*/ T2 w 922"/>
                              </a:gdLst>
                              <a:ahLst/>
                              <a:cxnLst>
                                <a:cxn ang="0">
                                  <a:pos x="T1" y="0"/>
                                </a:cxn>
                                <a:cxn ang="0">
                                  <a:pos x="T3" y="0"/>
                                </a:cxn>
                              </a:cxnLst>
                              <a:rect l="0" t="0" r="r" b="b"/>
                              <a:pathLst>
                                <a:path w="922">
                                  <a:moveTo>
                                    <a:pt x="0" y="0"/>
                                  </a:moveTo>
                                  <a:lnTo>
                                    <a:pt x="921"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1" name="Group 2449"/>
                        <wpg:cNvGrpSpPr>
                          <a:grpSpLocks/>
                        </wpg:cNvGrpSpPr>
                        <wpg:grpSpPr bwMode="auto">
                          <a:xfrm>
                            <a:off x="1830" y="4319"/>
                            <a:ext cx="1416" cy="250"/>
                            <a:chOff x="1830" y="4319"/>
                            <a:chExt cx="1416" cy="250"/>
                          </a:xfrm>
                        </wpg:grpSpPr>
                        <wps:wsp>
                          <wps:cNvPr id="2522" name="Freeform 2450"/>
                          <wps:cNvSpPr>
                            <a:spLocks/>
                          </wps:cNvSpPr>
                          <wps:spPr bwMode="auto">
                            <a:xfrm>
                              <a:off x="1830" y="4319"/>
                              <a:ext cx="1416" cy="250"/>
                            </a:xfrm>
                            <a:custGeom>
                              <a:avLst/>
                              <a:gdLst>
                                <a:gd name="T0" fmla="+- 0 1830 1830"/>
                                <a:gd name="T1" fmla="*/ T0 w 1416"/>
                                <a:gd name="T2" fmla="+- 0 4569 4319"/>
                                <a:gd name="T3" fmla="*/ 4569 h 250"/>
                                <a:gd name="T4" fmla="+- 0 3247 1830"/>
                                <a:gd name="T5" fmla="*/ T4 w 1416"/>
                                <a:gd name="T6" fmla="+- 0 4569 4319"/>
                                <a:gd name="T7" fmla="*/ 4569 h 250"/>
                                <a:gd name="T8" fmla="+- 0 3247 1830"/>
                                <a:gd name="T9" fmla="*/ T8 w 1416"/>
                                <a:gd name="T10" fmla="+- 0 4319 4319"/>
                                <a:gd name="T11" fmla="*/ 4319 h 250"/>
                                <a:gd name="T12" fmla="+- 0 1830 1830"/>
                                <a:gd name="T13" fmla="*/ T12 w 1416"/>
                                <a:gd name="T14" fmla="+- 0 4319 4319"/>
                                <a:gd name="T15" fmla="*/ 4319 h 250"/>
                                <a:gd name="T16" fmla="+- 0 1830 1830"/>
                                <a:gd name="T17" fmla="*/ T16 w 1416"/>
                                <a:gd name="T18" fmla="+- 0 4569 4319"/>
                                <a:gd name="T19" fmla="*/ 4569 h 250"/>
                              </a:gdLst>
                              <a:ahLst/>
                              <a:cxnLst>
                                <a:cxn ang="0">
                                  <a:pos x="T1" y="T3"/>
                                </a:cxn>
                                <a:cxn ang="0">
                                  <a:pos x="T5" y="T7"/>
                                </a:cxn>
                                <a:cxn ang="0">
                                  <a:pos x="T9" y="T11"/>
                                </a:cxn>
                                <a:cxn ang="0">
                                  <a:pos x="T13" y="T15"/>
                                </a:cxn>
                                <a:cxn ang="0">
                                  <a:pos x="T17" y="T19"/>
                                </a:cxn>
                              </a:cxnLst>
                              <a:rect l="0" t="0" r="r" b="b"/>
                              <a:pathLst>
                                <a:path w="1416" h="250">
                                  <a:moveTo>
                                    <a:pt x="0" y="250"/>
                                  </a:moveTo>
                                  <a:lnTo>
                                    <a:pt x="1417" y="250"/>
                                  </a:lnTo>
                                  <a:lnTo>
                                    <a:pt x="1417" y="0"/>
                                  </a:lnTo>
                                  <a:lnTo>
                                    <a:pt x="0" y="0"/>
                                  </a:lnTo>
                                  <a:lnTo>
                                    <a:pt x="0" y="250"/>
                                  </a:lnTo>
                                  <a:close/>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3" name="Group 2447"/>
                        <wpg:cNvGrpSpPr>
                          <a:grpSpLocks/>
                        </wpg:cNvGrpSpPr>
                        <wpg:grpSpPr bwMode="auto">
                          <a:xfrm>
                            <a:off x="1848" y="4499"/>
                            <a:ext cx="1382" cy="2"/>
                            <a:chOff x="1848" y="4499"/>
                            <a:chExt cx="1382" cy="2"/>
                          </a:xfrm>
                        </wpg:grpSpPr>
                        <wps:wsp>
                          <wps:cNvPr id="2524" name="Freeform 2448"/>
                          <wps:cNvSpPr>
                            <a:spLocks/>
                          </wps:cNvSpPr>
                          <wps:spPr bwMode="auto">
                            <a:xfrm>
                              <a:off x="1848" y="4499"/>
                              <a:ext cx="1382" cy="2"/>
                            </a:xfrm>
                            <a:custGeom>
                              <a:avLst/>
                              <a:gdLst>
                                <a:gd name="T0" fmla="+- 0 1848 1848"/>
                                <a:gd name="T1" fmla="*/ T0 w 1382"/>
                                <a:gd name="T2" fmla="+- 0 3230 1848"/>
                                <a:gd name="T3" fmla="*/ T2 w 1382"/>
                              </a:gdLst>
                              <a:ahLst/>
                              <a:cxnLst>
                                <a:cxn ang="0">
                                  <a:pos x="T1" y="0"/>
                                </a:cxn>
                                <a:cxn ang="0">
                                  <a:pos x="T3" y="0"/>
                                </a:cxn>
                              </a:cxnLst>
                              <a:rect l="0" t="0" r="r" b="b"/>
                              <a:pathLst>
                                <a:path w="1382">
                                  <a:moveTo>
                                    <a:pt x="0" y="0"/>
                                  </a:moveTo>
                                  <a:lnTo>
                                    <a:pt x="1382" y="0"/>
                                  </a:lnTo>
                                </a:path>
                              </a:pathLst>
                            </a:custGeom>
                            <a:noFill/>
                            <a:ln w="58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5" name="Group 2445"/>
                        <wpg:cNvGrpSpPr>
                          <a:grpSpLocks/>
                        </wpg:cNvGrpSpPr>
                        <wpg:grpSpPr bwMode="auto">
                          <a:xfrm>
                            <a:off x="2524" y="3218"/>
                            <a:ext cx="15" cy="1101"/>
                            <a:chOff x="2524" y="3218"/>
                            <a:chExt cx="15" cy="1101"/>
                          </a:xfrm>
                        </wpg:grpSpPr>
                        <wps:wsp>
                          <wps:cNvPr id="2526" name="Freeform 2446"/>
                          <wps:cNvSpPr>
                            <a:spLocks/>
                          </wps:cNvSpPr>
                          <wps:spPr bwMode="auto">
                            <a:xfrm>
                              <a:off x="2524" y="3218"/>
                              <a:ext cx="15" cy="1101"/>
                            </a:xfrm>
                            <a:custGeom>
                              <a:avLst/>
                              <a:gdLst>
                                <a:gd name="T0" fmla="+- 0 2524 2524"/>
                                <a:gd name="T1" fmla="*/ T0 w 15"/>
                                <a:gd name="T2" fmla="+- 0 3218 3218"/>
                                <a:gd name="T3" fmla="*/ 3218 h 1101"/>
                                <a:gd name="T4" fmla="+- 0 2539 2524"/>
                                <a:gd name="T5" fmla="*/ T4 w 15"/>
                                <a:gd name="T6" fmla="+- 0 4319 3218"/>
                                <a:gd name="T7" fmla="*/ 4319 h 1101"/>
                              </a:gdLst>
                              <a:ahLst/>
                              <a:cxnLst>
                                <a:cxn ang="0">
                                  <a:pos x="T1" y="T3"/>
                                </a:cxn>
                                <a:cxn ang="0">
                                  <a:pos x="T5" y="T7"/>
                                </a:cxn>
                              </a:cxnLst>
                              <a:rect l="0" t="0" r="r" b="b"/>
                              <a:pathLst>
                                <a:path w="15" h="1101">
                                  <a:moveTo>
                                    <a:pt x="0" y="0"/>
                                  </a:moveTo>
                                  <a:lnTo>
                                    <a:pt x="15" y="1101"/>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7" name="Group 2443"/>
                        <wpg:cNvGrpSpPr>
                          <a:grpSpLocks/>
                        </wpg:cNvGrpSpPr>
                        <wpg:grpSpPr bwMode="auto">
                          <a:xfrm>
                            <a:off x="3247" y="4444"/>
                            <a:ext cx="574" cy="2"/>
                            <a:chOff x="3247" y="4444"/>
                            <a:chExt cx="574" cy="2"/>
                          </a:xfrm>
                        </wpg:grpSpPr>
                        <wps:wsp>
                          <wps:cNvPr id="2528" name="Freeform 2444"/>
                          <wps:cNvSpPr>
                            <a:spLocks/>
                          </wps:cNvSpPr>
                          <wps:spPr bwMode="auto">
                            <a:xfrm>
                              <a:off x="3247" y="4444"/>
                              <a:ext cx="574" cy="2"/>
                            </a:xfrm>
                            <a:custGeom>
                              <a:avLst/>
                              <a:gdLst>
                                <a:gd name="T0" fmla="+- 0 3247 3247"/>
                                <a:gd name="T1" fmla="*/ T0 w 574"/>
                                <a:gd name="T2" fmla="+- 0 3820 3247"/>
                                <a:gd name="T3" fmla="*/ T2 w 574"/>
                              </a:gdLst>
                              <a:ahLst/>
                              <a:cxnLst>
                                <a:cxn ang="0">
                                  <a:pos x="T1" y="0"/>
                                </a:cxn>
                                <a:cxn ang="0">
                                  <a:pos x="T3" y="0"/>
                                </a:cxn>
                              </a:cxnLst>
                              <a:rect l="0" t="0" r="r" b="b"/>
                              <a:pathLst>
                                <a:path w="574">
                                  <a:moveTo>
                                    <a:pt x="0" y="0"/>
                                  </a:moveTo>
                                  <a:lnTo>
                                    <a:pt x="573"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9" name="Group 2441"/>
                        <wpg:cNvGrpSpPr>
                          <a:grpSpLocks/>
                        </wpg:cNvGrpSpPr>
                        <wpg:grpSpPr bwMode="auto">
                          <a:xfrm>
                            <a:off x="4043" y="2632"/>
                            <a:ext cx="78" cy="67"/>
                            <a:chOff x="4043" y="2632"/>
                            <a:chExt cx="78" cy="67"/>
                          </a:xfrm>
                        </wpg:grpSpPr>
                        <wps:wsp>
                          <wps:cNvPr id="2530" name="Freeform 2442"/>
                          <wps:cNvSpPr>
                            <a:spLocks/>
                          </wps:cNvSpPr>
                          <wps:spPr bwMode="auto">
                            <a:xfrm>
                              <a:off x="4043" y="2632"/>
                              <a:ext cx="78" cy="67"/>
                            </a:xfrm>
                            <a:custGeom>
                              <a:avLst/>
                              <a:gdLst>
                                <a:gd name="T0" fmla="+- 0 4121 4043"/>
                                <a:gd name="T1" fmla="*/ T0 w 78"/>
                                <a:gd name="T2" fmla="+- 0 2632 2632"/>
                                <a:gd name="T3" fmla="*/ 2632 h 67"/>
                                <a:gd name="T4" fmla="+- 0 4043 4043"/>
                                <a:gd name="T5" fmla="*/ T4 w 78"/>
                                <a:gd name="T6" fmla="+- 0 2633 2632"/>
                                <a:gd name="T7" fmla="*/ 2633 h 67"/>
                                <a:gd name="T8" fmla="+- 0 4083 4043"/>
                                <a:gd name="T9" fmla="*/ T8 w 78"/>
                                <a:gd name="T10" fmla="+- 0 2699 2632"/>
                                <a:gd name="T11" fmla="*/ 2699 h 67"/>
                                <a:gd name="T12" fmla="+- 0 4121 4043"/>
                                <a:gd name="T13" fmla="*/ T12 w 78"/>
                                <a:gd name="T14" fmla="+- 0 2632 2632"/>
                                <a:gd name="T15" fmla="*/ 2632 h 67"/>
                              </a:gdLst>
                              <a:ahLst/>
                              <a:cxnLst>
                                <a:cxn ang="0">
                                  <a:pos x="T1" y="T3"/>
                                </a:cxn>
                                <a:cxn ang="0">
                                  <a:pos x="T5" y="T7"/>
                                </a:cxn>
                                <a:cxn ang="0">
                                  <a:pos x="T9" y="T11"/>
                                </a:cxn>
                                <a:cxn ang="0">
                                  <a:pos x="T13" y="T15"/>
                                </a:cxn>
                              </a:cxnLst>
                              <a:rect l="0" t="0" r="r" b="b"/>
                              <a:pathLst>
                                <a:path w="78" h="67">
                                  <a:moveTo>
                                    <a:pt x="78" y="0"/>
                                  </a:moveTo>
                                  <a:lnTo>
                                    <a:pt x="0" y="1"/>
                                  </a:lnTo>
                                  <a:lnTo>
                                    <a:pt x="40" y="67"/>
                                  </a:lnTo>
                                  <a:lnTo>
                                    <a:pt x="7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31" name="Group 2439"/>
                        <wpg:cNvGrpSpPr>
                          <a:grpSpLocks/>
                        </wpg:cNvGrpSpPr>
                        <wpg:grpSpPr bwMode="auto">
                          <a:xfrm>
                            <a:off x="4043" y="2632"/>
                            <a:ext cx="78" cy="67"/>
                            <a:chOff x="4043" y="2632"/>
                            <a:chExt cx="78" cy="67"/>
                          </a:xfrm>
                        </wpg:grpSpPr>
                        <wps:wsp>
                          <wps:cNvPr id="2532" name="Freeform 2440"/>
                          <wps:cNvSpPr>
                            <a:spLocks/>
                          </wps:cNvSpPr>
                          <wps:spPr bwMode="auto">
                            <a:xfrm>
                              <a:off x="4043" y="2632"/>
                              <a:ext cx="78" cy="67"/>
                            </a:xfrm>
                            <a:custGeom>
                              <a:avLst/>
                              <a:gdLst>
                                <a:gd name="T0" fmla="+- 0 4083 4043"/>
                                <a:gd name="T1" fmla="*/ T0 w 78"/>
                                <a:gd name="T2" fmla="+- 0 2699 2632"/>
                                <a:gd name="T3" fmla="*/ 2699 h 67"/>
                                <a:gd name="T4" fmla="+- 0 4043 4043"/>
                                <a:gd name="T5" fmla="*/ T4 w 78"/>
                                <a:gd name="T6" fmla="+- 0 2633 2632"/>
                                <a:gd name="T7" fmla="*/ 2633 h 67"/>
                                <a:gd name="T8" fmla="+- 0 4121 4043"/>
                                <a:gd name="T9" fmla="*/ T8 w 78"/>
                                <a:gd name="T10" fmla="+- 0 2632 2632"/>
                                <a:gd name="T11" fmla="*/ 2632 h 67"/>
                                <a:gd name="T12" fmla="+- 0 4083 4043"/>
                                <a:gd name="T13" fmla="*/ T12 w 78"/>
                                <a:gd name="T14" fmla="+- 0 2699 2632"/>
                                <a:gd name="T15" fmla="*/ 2699 h 67"/>
                              </a:gdLst>
                              <a:ahLst/>
                              <a:cxnLst>
                                <a:cxn ang="0">
                                  <a:pos x="T1" y="T3"/>
                                </a:cxn>
                                <a:cxn ang="0">
                                  <a:pos x="T5" y="T7"/>
                                </a:cxn>
                                <a:cxn ang="0">
                                  <a:pos x="T9" y="T11"/>
                                </a:cxn>
                                <a:cxn ang="0">
                                  <a:pos x="T13" y="T15"/>
                                </a:cxn>
                              </a:cxnLst>
                              <a:rect l="0" t="0" r="r" b="b"/>
                              <a:pathLst>
                                <a:path w="78" h="67">
                                  <a:moveTo>
                                    <a:pt x="40" y="67"/>
                                  </a:moveTo>
                                  <a:lnTo>
                                    <a:pt x="0" y="1"/>
                                  </a:lnTo>
                                  <a:lnTo>
                                    <a:pt x="78" y="0"/>
                                  </a:lnTo>
                                  <a:lnTo>
                                    <a:pt x="40" y="67"/>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33" name="Group 2437"/>
                        <wpg:cNvGrpSpPr>
                          <a:grpSpLocks/>
                        </wpg:cNvGrpSpPr>
                        <wpg:grpSpPr bwMode="auto">
                          <a:xfrm>
                            <a:off x="4043" y="2633"/>
                            <a:ext cx="40" cy="66"/>
                            <a:chOff x="4043" y="2633"/>
                            <a:chExt cx="40" cy="66"/>
                          </a:xfrm>
                        </wpg:grpSpPr>
                        <wps:wsp>
                          <wps:cNvPr id="2534" name="Freeform 2438"/>
                          <wps:cNvSpPr>
                            <a:spLocks/>
                          </wps:cNvSpPr>
                          <wps:spPr bwMode="auto">
                            <a:xfrm>
                              <a:off x="4043" y="2633"/>
                              <a:ext cx="40" cy="66"/>
                            </a:xfrm>
                            <a:custGeom>
                              <a:avLst/>
                              <a:gdLst>
                                <a:gd name="T0" fmla="+- 0 4043 4043"/>
                                <a:gd name="T1" fmla="*/ T0 w 40"/>
                                <a:gd name="T2" fmla="+- 0 2633 2633"/>
                                <a:gd name="T3" fmla="*/ 2633 h 66"/>
                                <a:gd name="T4" fmla="+- 0 4083 4043"/>
                                <a:gd name="T5" fmla="*/ T4 w 40"/>
                                <a:gd name="T6" fmla="+- 0 2699 2633"/>
                                <a:gd name="T7" fmla="*/ 2699 h 66"/>
                              </a:gdLst>
                              <a:ahLst/>
                              <a:cxnLst>
                                <a:cxn ang="0">
                                  <a:pos x="T1" y="T3"/>
                                </a:cxn>
                                <a:cxn ang="0">
                                  <a:pos x="T5" y="T7"/>
                                </a:cxn>
                              </a:cxnLst>
                              <a:rect l="0" t="0" r="r" b="b"/>
                              <a:pathLst>
                                <a:path w="40" h="66">
                                  <a:moveTo>
                                    <a:pt x="0" y="0"/>
                                  </a:moveTo>
                                  <a:lnTo>
                                    <a:pt x="40" y="66"/>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35" name="Group 2435"/>
                        <wpg:cNvGrpSpPr>
                          <a:grpSpLocks/>
                        </wpg:cNvGrpSpPr>
                        <wpg:grpSpPr bwMode="auto">
                          <a:xfrm>
                            <a:off x="4080" y="2525"/>
                            <a:ext cx="2" cy="108"/>
                            <a:chOff x="4080" y="2525"/>
                            <a:chExt cx="2" cy="108"/>
                          </a:xfrm>
                        </wpg:grpSpPr>
                        <wps:wsp>
                          <wps:cNvPr id="2536" name="Freeform 2436"/>
                          <wps:cNvSpPr>
                            <a:spLocks/>
                          </wps:cNvSpPr>
                          <wps:spPr bwMode="auto">
                            <a:xfrm>
                              <a:off x="4080" y="2525"/>
                              <a:ext cx="2" cy="108"/>
                            </a:xfrm>
                            <a:custGeom>
                              <a:avLst/>
                              <a:gdLst>
                                <a:gd name="T0" fmla="+- 0 4082 4080"/>
                                <a:gd name="T1" fmla="*/ T0 w 2"/>
                                <a:gd name="T2" fmla="+- 0 2633 2525"/>
                                <a:gd name="T3" fmla="*/ 2633 h 108"/>
                                <a:gd name="T4" fmla="+- 0 4080 4080"/>
                                <a:gd name="T5" fmla="*/ T4 w 2"/>
                                <a:gd name="T6" fmla="+- 0 2525 2525"/>
                                <a:gd name="T7" fmla="*/ 2525 h 108"/>
                              </a:gdLst>
                              <a:ahLst/>
                              <a:cxnLst>
                                <a:cxn ang="0">
                                  <a:pos x="T1" y="T3"/>
                                </a:cxn>
                                <a:cxn ang="0">
                                  <a:pos x="T5" y="T7"/>
                                </a:cxn>
                              </a:cxnLst>
                              <a:rect l="0" t="0" r="r" b="b"/>
                              <a:pathLst>
                                <a:path w="2" h="108">
                                  <a:moveTo>
                                    <a:pt x="2" y="108"/>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37" name="Group 2433"/>
                        <wpg:cNvGrpSpPr>
                          <a:grpSpLocks/>
                        </wpg:cNvGrpSpPr>
                        <wpg:grpSpPr bwMode="auto">
                          <a:xfrm>
                            <a:off x="7306" y="2720"/>
                            <a:ext cx="67" cy="78"/>
                            <a:chOff x="7306" y="2720"/>
                            <a:chExt cx="67" cy="78"/>
                          </a:xfrm>
                        </wpg:grpSpPr>
                        <wps:wsp>
                          <wps:cNvPr id="2538" name="Freeform 2434"/>
                          <wps:cNvSpPr>
                            <a:spLocks/>
                          </wps:cNvSpPr>
                          <wps:spPr bwMode="auto">
                            <a:xfrm>
                              <a:off x="7306" y="2720"/>
                              <a:ext cx="67" cy="78"/>
                            </a:xfrm>
                            <a:custGeom>
                              <a:avLst/>
                              <a:gdLst>
                                <a:gd name="T0" fmla="+- 0 7306 7306"/>
                                <a:gd name="T1" fmla="*/ T0 w 67"/>
                                <a:gd name="T2" fmla="+- 0 2720 2720"/>
                                <a:gd name="T3" fmla="*/ 2720 h 78"/>
                                <a:gd name="T4" fmla="+- 0 7307 7306"/>
                                <a:gd name="T5" fmla="*/ T4 w 67"/>
                                <a:gd name="T6" fmla="+- 0 2798 2720"/>
                                <a:gd name="T7" fmla="*/ 2798 h 78"/>
                                <a:gd name="T8" fmla="+- 0 7373 7306"/>
                                <a:gd name="T9" fmla="*/ T8 w 67"/>
                                <a:gd name="T10" fmla="+- 0 2758 2720"/>
                                <a:gd name="T11" fmla="*/ 2758 h 78"/>
                                <a:gd name="T12" fmla="+- 0 7306 7306"/>
                                <a:gd name="T13" fmla="*/ T12 w 67"/>
                                <a:gd name="T14" fmla="+- 0 2720 2720"/>
                                <a:gd name="T15" fmla="*/ 2720 h 78"/>
                              </a:gdLst>
                              <a:ahLst/>
                              <a:cxnLst>
                                <a:cxn ang="0">
                                  <a:pos x="T1" y="T3"/>
                                </a:cxn>
                                <a:cxn ang="0">
                                  <a:pos x="T5" y="T7"/>
                                </a:cxn>
                                <a:cxn ang="0">
                                  <a:pos x="T9" y="T11"/>
                                </a:cxn>
                                <a:cxn ang="0">
                                  <a:pos x="T13" y="T15"/>
                                </a:cxn>
                              </a:cxnLst>
                              <a:rect l="0" t="0" r="r" b="b"/>
                              <a:pathLst>
                                <a:path w="67" h="78">
                                  <a:moveTo>
                                    <a:pt x="0" y="0"/>
                                  </a:moveTo>
                                  <a:lnTo>
                                    <a:pt x="1" y="78"/>
                                  </a:lnTo>
                                  <a:lnTo>
                                    <a:pt x="67" y="3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39" name="Group 2431"/>
                        <wpg:cNvGrpSpPr>
                          <a:grpSpLocks/>
                        </wpg:cNvGrpSpPr>
                        <wpg:grpSpPr bwMode="auto">
                          <a:xfrm>
                            <a:off x="7306" y="2720"/>
                            <a:ext cx="67" cy="78"/>
                            <a:chOff x="7306" y="2720"/>
                            <a:chExt cx="67" cy="78"/>
                          </a:xfrm>
                        </wpg:grpSpPr>
                        <wps:wsp>
                          <wps:cNvPr id="2540" name="Freeform 2432"/>
                          <wps:cNvSpPr>
                            <a:spLocks/>
                          </wps:cNvSpPr>
                          <wps:spPr bwMode="auto">
                            <a:xfrm>
                              <a:off x="7306" y="2720"/>
                              <a:ext cx="67" cy="78"/>
                            </a:xfrm>
                            <a:custGeom>
                              <a:avLst/>
                              <a:gdLst>
                                <a:gd name="T0" fmla="+- 0 7373 7306"/>
                                <a:gd name="T1" fmla="*/ T0 w 67"/>
                                <a:gd name="T2" fmla="+- 0 2758 2720"/>
                                <a:gd name="T3" fmla="*/ 2758 h 78"/>
                                <a:gd name="T4" fmla="+- 0 7307 7306"/>
                                <a:gd name="T5" fmla="*/ T4 w 67"/>
                                <a:gd name="T6" fmla="+- 0 2798 2720"/>
                                <a:gd name="T7" fmla="*/ 2798 h 78"/>
                                <a:gd name="T8" fmla="+- 0 7306 7306"/>
                                <a:gd name="T9" fmla="*/ T8 w 67"/>
                                <a:gd name="T10" fmla="+- 0 2720 2720"/>
                                <a:gd name="T11" fmla="*/ 2720 h 78"/>
                                <a:gd name="T12" fmla="+- 0 7373 7306"/>
                                <a:gd name="T13" fmla="*/ T12 w 67"/>
                                <a:gd name="T14" fmla="+- 0 2758 2720"/>
                                <a:gd name="T15" fmla="*/ 2758 h 78"/>
                              </a:gdLst>
                              <a:ahLst/>
                              <a:cxnLst>
                                <a:cxn ang="0">
                                  <a:pos x="T1" y="T3"/>
                                </a:cxn>
                                <a:cxn ang="0">
                                  <a:pos x="T5" y="T7"/>
                                </a:cxn>
                                <a:cxn ang="0">
                                  <a:pos x="T9" y="T11"/>
                                </a:cxn>
                                <a:cxn ang="0">
                                  <a:pos x="T13" y="T15"/>
                                </a:cxn>
                              </a:cxnLst>
                              <a:rect l="0" t="0" r="r" b="b"/>
                              <a:pathLst>
                                <a:path w="67" h="78">
                                  <a:moveTo>
                                    <a:pt x="67" y="38"/>
                                  </a:moveTo>
                                  <a:lnTo>
                                    <a:pt x="1" y="78"/>
                                  </a:lnTo>
                                  <a:lnTo>
                                    <a:pt x="0" y="0"/>
                                  </a:lnTo>
                                  <a:lnTo>
                                    <a:pt x="67" y="38"/>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41" name="Group 2429"/>
                        <wpg:cNvGrpSpPr>
                          <a:grpSpLocks/>
                        </wpg:cNvGrpSpPr>
                        <wpg:grpSpPr bwMode="auto">
                          <a:xfrm>
                            <a:off x="7307" y="2758"/>
                            <a:ext cx="67" cy="40"/>
                            <a:chOff x="7307" y="2758"/>
                            <a:chExt cx="67" cy="40"/>
                          </a:xfrm>
                        </wpg:grpSpPr>
                        <wps:wsp>
                          <wps:cNvPr id="2542" name="Freeform 2430"/>
                          <wps:cNvSpPr>
                            <a:spLocks/>
                          </wps:cNvSpPr>
                          <wps:spPr bwMode="auto">
                            <a:xfrm>
                              <a:off x="7307" y="2758"/>
                              <a:ext cx="67" cy="40"/>
                            </a:xfrm>
                            <a:custGeom>
                              <a:avLst/>
                              <a:gdLst>
                                <a:gd name="T0" fmla="+- 0 7307 7307"/>
                                <a:gd name="T1" fmla="*/ T0 w 67"/>
                                <a:gd name="T2" fmla="+- 0 2798 2758"/>
                                <a:gd name="T3" fmla="*/ 2798 h 40"/>
                                <a:gd name="T4" fmla="+- 0 7373 7307"/>
                                <a:gd name="T5" fmla="*/ T4 w 67"/>
                                <a:gd name="T6" fmla="+- 0 2758 2758"/>
                                <a:gd name="T7" fmla="*/ 2758 h 40"/>
                              </a:gdLst>
                              <a:ahLst/>
                              <a:cxnLst>
                                <a:cxn ang="0">
                                  <a:pos x="T1" y="T3"/>
                                </a:cxn>
                                <a:cxn ang="0">
                                  <a:pos x="T5" y="T7"/>
                                </a:cxn>
                              </a:cxnLst>
                              <a:rect l="0" t="0" r="r" b="b"/>
                              <a:pathLst>
                                <a:path w="67" h="40">
                                  <a:moveTo>
                                    <a:pt x="0" y="40"/>
                                  </a:moveTo>
                                  <a:lnTo>
                                    <a:pt x="66" y="0"/>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43" name="Group 2427"/>
                        <wpg:cNvGrpSpPr>
                          <a:grpSpLocks/>
                        </wpg:cNvGrpSpPr>
                        <wpg:grpSpPr bwMode="auto">
                          <a:xfrm>
                            <a:off x="7198" y="2759"/>
                            <a:ext cx="108" cy="2"/>
                            <a:chOff x="7198" y="2759"/>
                            <a:chExt cx="108" cy="2"/>
                          </a:xfrm>
                        </wpg:grpSpPr>
                        <wps:wsp>
                          <wps:cNvPr id="2544" name="Freeform 2428"/>
                          <wps:cNvSpPr>
                            <a:spLocks/>
                          </wps:cNvSpPr>
                          <wps:spPr bwMode="auto">
                            <a:xfrm>
                              <a:off x="7198" y="2759"/>
                              <a:ext cx="108" cy="2"/>
                            </a:xfrm>
                            <a:custGeom>
                              <a:avLst/>
                              <a:gdLst>
                                <a:gd name="T0" fmla="+- 0 7306 7198"/>
                                <a:gd name="T1" fmla="*/ T0 w 108"/>
                                <a:gd name="T2" fmla="+- 0 2759 2759"/>
                                <a:gd name="T3" fmla="*/ 2759 h 2"/>
                                <a:gd name="T4" fmla="+- 0 7198 7198"/>
                                <a:gd name="T5" fmla="*/ T4 w 108"/>
                                <a:gd name="T6" fmla="+- 0 2761 2759"/>
                                <a:gd name="T7" fmla="*/ 2761 h 2"/>
                              </a:gdLst>
                              <a:ahLst/>
                              <a:cxnLst>
                                <a:cxn ang="0">
                                  <a:pos x="T1" y="T3"/>
                                </a:cxn>
                                <a:cxn ang="0">
                                  <a:pos x="T5" y="T7"/>
                                </a:cxn>
                              </a:cxnLst>
                              <a:rect l="0" t="0" r="r" b="b"/>
                              <a:pathLst>
                                <a:path w="108" h="2">
                                  <a:moveTo>
                                    <a:pt x="108" y="0"/>
                                  </a:moveTo>
                                  <a:lnTo>
                                    <a:pt x="0" y="2"/>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45" name="Group 2425"/>
                        <wpg:cNvGrpSpPr>
                          <a:grpSpLocks/>
                        </wpg:cNvGrpSpPr>
                        <wpg:grpSpPr bwMode="auto">
                          <a:xfrm>
                            <a:off x="2792" y="2634"/>
                            <a:ext cx="78" cy="67"/>
                            <a:chOff x="2792" y="2634"/>
                            <a:chExt cx="78" cy="67"/>
                          </a:xfrm>
                        </wpg:grpSpPr>
                        <wps:wsp>
                          <wps:cNvPr id="2546" name="Freeform 2426"/>
                          <wps:cNvSpPr>
                            <a:spLocks/>
                          </wps:cNvSpPr>
                          <wps:spPr bwMode="auto">
                            <a:xfrm>
                              <a:off x="2792" y="2634"/>
                              <a:ext cx="78" cy="67"/>
                            </a:xfrm>
                            <a:custGeom>
                              <a:avLst/>
                              <a:gdLst>
                                <a:gd name="T0" fmla="+- 0 2870 2792"/>
                                <a:gd name="T1" fmla="*/ T0 w 78"/>
                                <a:gd name="T2" fmla="+- 0 2634 2634"/>
                                <a:gd name="T3" fmla="*/ 2634 h 67"/>
                                <a:gd name="T4" fmla="+- 0 2792 2792"/>
                                <a:gd name="T5" fmla="*/ T4 w 78"/>
                                <a:gd name="T6" fmla="+- 0 2636 2634"/>
                                <a:gd name="T7" fmla="*/ 2636 h 67"/>
                                <a:gd name="T8" fmla="+- 0 2832 2792"/>
                                <a:gd name="T9" fmla="*/ T8 w 78"/>
                                <a:gd name="T10" fmla="+- 0 2702 2634"/>
                                <a:gd name="T11" fmla="*/ 2702 h 67"/>
                                <a:gd name="T12" fmla="+- 0 2870 2792"/>
                                <a:gd name="T13" fmla="*/ T12 w 78"/>
                                <a:gd name="T14" fmla="+- 0 2634 2634"/>
                                <a:gd name="T15" fmla="*/ 2634 h 67"/>
                              </a:gdLst>
                              <a:ahLst/>
                              <a:cxnLst>
                                <a:cxn ang="0">
                                  <a:pos x="T1" y="T3"/>
                                </a:cxn>
                                <a:cxn ang="0">
                                  <a:pos x="T5" y="T7"/>
                                </a:cxn>
                                <a:cxn ang="0">
                                  <a:pos x="T9" y="T11"/>
                                </a:cxn>
                                <a:cxn ang="0">
                                  <a:pos x="T13" y="T15"/>
                                </a:cxn>
                              </a:cxnLst>
                              <a:rect l="0" t="0" r="r" b="b"/>
                              <a:pathLst>
                                <a:path w="78" h="67">
                                  <a:moveTo>
                                    <a:pt x="78" y="0"/>
                                  </a:moveTo>
                                  <a:lnTo>
                                    <a:pt x="0" y="2"/>
                                  </a:lnTo>
                                  <a:lnTo>
                                    <a:pt x="40" y="68"/>
                                  </a:lnTo>
                                  <a:lnTo>
                                    <a:pt x="7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47" name="Group 2423"/>
                        <wpg:cNvGrpSpPr>
                          <a:grpSpLocks/>
                        </wpg:cNvGrpSpPr>
                        <wpg:grpSpPr bwMode="auto">
                          <a:xfrm>
                            <a:off x="2792" y="2634"/>
                            <a:ext cx="78" cy="67"/>
                            <a:chOff x="2792" y="2634"/>
                            <a:chExt cx="78" cy="67"/>
                          </a:xfrm>
                        </wpg:grpSpPr>
                        <wps:wsp>
                          <wps:cNvPr id="2548" name="Freeform 2424"/>
                          <wps:cNvSpPr>
                            <a:spLocks/>
                          </wps:cNvSpPr>
                          <wps:spPr bwMode="auto">
                            <a:xfrm>
                              <a:off x="2792" y="2634"/>
                              <a:ext cx="78" cy="67"/>
                            </a:xfrm>
                            <a:custGeom>
                              <a:avLst/>
                              <a:gdLst>
                                <a:gd name="T0" fmla="+- 0 2832 2792"/>
                                <a:gd name="T1" fmla="*/ T0 w 78"/>
                                <a:gd name="T2" fmla="+- 0 2702 2634"/>
                                <a:gd name="T3" fmla="*/ 2702 h 67"/>
                                <a:gd name="T4" fmla="+- 0 2792 2792"/>
                                <a:gd name="T5" fmla="*/ T4 w 78"/>
                                <a:gd name="T6" fmla="+- 0 2636 2634"/>
                                <a:gd name="T7" fmla="*/ 2636 h 67"/>
                                <a:gd name="T8" fmla="+- 0 2870 2792"/>
                                <a:gd name="T9" fmla="*/ T8 w 78"/>
                                <a:gd name="T10" fmla="+- 0 2634 2634"/>
                                <a:gd name="T11" fmla="*/ 2634 h 67"/>
                                <a:gd name="T12" fmla="+- 0 2832 2792"/>
                                <a:gd name="T13" fmla="*/ T12 w 78"/>
                                <a:gd name="T14" fmla="+- 0 2702 2634"/>
                                <a:gd name="T15" fmla="*/ 2702 h 67"/>
                              </a:gdLst>
                              <a:ahLst/>
                              <a:cxnLst>
                                <a:cxn ang="0">
                                  <a:pos x="T1" y="T3"/>
                                </a:cxn>
                                <a:cxn ang="0">
                                  <a:pos x="T5" y="T7"/>
                                </a:cxn>
                                <a:cxn ang="0">
                                  <a:pos x="T9" y="T11"/>
                                </a:cxn>
                                <a:cxn ang="0">
                                  <a:pos x="T13" y="T15"/>
                                </a:cxn>
                              </a:cxnLst>
                              <a:rect l="0" t="0" r="r" b="b"/>
                              <a:pathLst>
                                <a:path w="78" h="67">
                                  <a:moveTo>
                                    <a:pt x="40" y="68"/>
                                  </a:moveTo>
                                  <a:lnTo>
                                    <a:pt x="0" y="2"/>
                                  </a:lnTo>
                                  <a:lnTo>
                                    <a:pt x="78" y="0"/>
                                  </a:lnTo>
                                  <a:lnTo>
                                    <a:pt x="40" y="68"/>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49" name="Group 2421"/>
                        <wpg:cNvGrpSpPr>
                          <a:grpSpLocks/>
                        </wpg:cNvGrpSpPr>
                        <wpg:grpSpPr bwMode="auto">
                          <a:xfrm>
                            <a:off x="2792" y="2636"/>
                            <a:ext cx="40" cy="66"/>
                            <a:chOff x="2792" y="2636"/>
                            <a:chExt cx="40" cy="66"/>
                          </a:xfrm>
                        </wpg:grpSpPr>
                        <wps:wsp>
                          <wps:cNvPr id="2550" name="Freeform 2422"/>
                          <wps:cNvSpPr>
                            <a:spLocks/>
                          </wps:cNvSpPr>
                          <wps:spPr bwMode="auto">
                            <a:xfrm>
                              <a:off x="2792" y="2636"/>
                              <a:ext cx="40" cy="66"/>
                            </a:xfrm>
                            <a:custGeom>
                              <a:avLst/>
                              <a:gdLst>
                                <a:gd name="T0" fmla="+- 0 2792 2792"/>
                                <a:gd name="T1" fmla="*/ T0 w 40"/>
                                <a:gd name="T2" fmla="+- 0 2636 2636"/>
                                <a:gd name="T3" fmla="*/ 2636 h 66"/>
                                <a:gd name="T4" fmla="+- 0 2832 2792"/>
                                <a:gd name="T5" fmla="*/ T4 w 40"/>
                                <a:gd name="T6" fmla="+- 0 2702 2636"/>
                                <a:gd name="T7" fmla="*/ 2702 h 66"/>
                              </a:gdLst>
                              <a:ahLst/>
                              <a:cxnLst>
                                <a:cxn ang="0">
                                  <a:pos x="T1" y="T3"/>
                                </a:cxn>
                                <a:cxn ang="0">
                                  <a:pos x="T5" y="T7"/>
                                </a:cxn>
                              </a:cxnLst>
                              <a:rect l="0" t="0" r="r" b="b"/>
                              <a:pathLst>
                                <a:path w="40" h="66">
                                  <a:moveTo>
                                    <a:pt x="0" y="0"/>
                                  </a:moveTo>
                                  <a:lnTo>
                                    <a:pt x="40" y="66"/>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51" name="Group 2419"/>
                        <wpg:cNvGrpSpPr>
                          <a:grpSpLocks/>
                        </wpg:cNvGrpSpPr>
                        <wpg:grpSpPr bwMode="auto">
                          <a:xfrm>
                            <a:off x="2830" y="2527"/>
                            <a:ext cx="2" cy="108"/>
                            <a:chOff x="2830" y="2527"/>
                            <a:chExt cx="2" cy="108"/>
                          </a:xfrm>
                        </wpg:grpSpPr>
                        <wps:wsp>
                          <wps:cNvPr id="2552" name="Freeform 2420"/>
                          <wps:cNvSpPr>
                            <a:spLocks/>
                          </wps:cNvSpPr>
                          <wps:spPr bwMode="auto">
                            <a:xfrm>
                              <a:off x="2830" y="2527"/>
                              <a:ext cx="2" cy="108"/>
                            </a:xfrm>
                            <a:custGeom>
                              <a:avLst/>
                              <a:gdLst>
                                <a:gd name="T0" fmla="+- 0 2831 2830"/>
                                <a:gd name="T1" fmla="*/ T0 w 2"/>
                                <a:gd name="T2" fmla="+- 0 2635 2527"/>
                                <a:gd name="T3" fmla="*/ 2635 h 108"/>
                                <a:gd name="T4" fmla="+- 0 2830 2830"/>
                                <a:gd name="T5" fmla="*/ T4 w 2"/>
                                <a:gd name="T6" fmla="+- 0 2527 2527"/>
                                <a:gd name="T7" fmla="*/ 2527 h 108"/>
                              </a:gdLst>
                              <a:ahLst/>
                              <a:cxnLst>
                                <a:cxn ang="0">
                                  <a:pos x="T1" y="T3"/>
                                </a:cxn>
                                <a:cxn ang="0">
                                  <a:pos x="T5" y="T7"/>
                                </a:cxn>
                              </a:cxnLst>
                              <a:rect l="0" t="0" r="r" b="b"/>
                              <a:pathLst>
                                <a:path w="2" h="108">
                                  <a:moveTo>
                                    <a:pt x="1" y="108"/>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53" name="Group 2417"/>
                        <wpg:cNvGrpSpPr>
                          <a:grpSpLocks/>
                        </wpg:cNvGrpSpPr>
                        <wpg:grpSpPr bwMode="auto">
                          <a:xfrm>
                            <a:off x="5534" y="4094"/>
                            <a:ext cx="67" cy="78"/>
                            <a:chOff x="5534" y="4094"/>
                            <a:chExt cx="67" cy="78"/>
                          </a:xfrm>
                        </wpg:grpSpPr>
                        <wps:wsp>
                          <wps:cNvPr id="2554" name="Freeform 2418"/>
                          <wps:cNvSpPr>
                            <a:spLocks/>
                          </wps:cNvSpPr>
                          <wps:spPr bwMode="auto">
                            <a:xfrm>
                              <a:off x="5534" y="4094"/>
                              <a:ext cx="67" cy="78"/>
                            </a:xfrm>
                            <a:custGeom>
                              <a:avLst/>
                              <a:gdLst>
                                <a:gd name="T0" fmla="+- 0 5534 5534"/>
                                <a:gd name="T1" fmla="*/ T0 w 67"/>
                                <a:gd name="T2" fmla="+- 0 4094 4094"/>
                                <a:gd name="T3" fmla="*/ 4094 h 78"/>
                                <a:gd name="T4" fmla="+- 0 5534 5534"/>
                                <a:gd name="T5" fmla="*/ T4 w 67"/>
                                <a:gd name="T6" fmla="+- 0 4172 4094"/>
                                <a:gd name="T7" fmla="*/ 4172 h 78"/>
                                <a:gd name="T8" fmla="+- 0 5601 5534"/>
                                <a:gd name="T9" fmla="*/ T8 w 67"/>
                                <a:gd name="T10" fmla="+- 0 4133 4094"/>
                                <a:gd name="T11" fmla="*/ 4133 h 78"/>
                                <a:gd name="T12" fmla="+- 0 5534 5534"/>
                                <a:gd name="T13" fmla="*/ T12 w 67"/>
                                <a:gd name="T14" fmla="+- 0 4094 4094"/>
                                <a:gd name="T15" fmla="*/ 4094 h 78"/>
                              </a:gdLst>
                              <a:ahLst/>
                              <a:cxnLst>
                                <a:cxn ang="0">
                                  <a:pos x="T1" y="T3"/>
                                </a:cxn>
                                <a:cxn ang="0">
                                  <a:pos x="T5" y="T7"/>
                                </a:cxn>
                                <a:cxn ang="0">
                                  <a:pos x="T9" y="T11"/>
                                </a:cxn>
                                <a:cxn ang="0">
                                  <a:pos x="T13" y="T15"/>
                                </a:cxn>
                              </a:cxnLst>
                              <a:rect l="0" t="0" r="r" b="b"/>
                              <a:pathLst>
                                <a:path w="67" h="78">
                                  <a:moveTo>
                                    <a:pt x="0" y="0"/>
                                  </a:moveTo>
                                  <a:lnTo>
                                    <a:pt x="0" y="78"/>
                                  </a:lnTo>
                                  <a:lnTo>
                                    <a:pt x="67" y="3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55" name="Group 2415"/>
                        <wpg:cNvGrpSpPr>
                          <a:grpSpLocks/>
                        </wpg:cNvGrpSpPr>
                        <wpg:grpSpPr bwMode="auto">
                          <a:xfrm>
                            <a:off x="5534" y="4094"/>
                            <a:ext cx="67" cy="78"/>
                            <a:chOff x="5534" y="4094"/>
                            <a:chExt cx="67" cy="78"/>
                          </a:xfrm>
                        </wpg:grpSpPr>
                        <wps:wsp>
                          <wps:cNvPr id="2556" name="Freeform 2416"/>
                          <wps:cNvSpPr>
                            <a:spLocks/>
                          </wps:cNvSpPr>
                          <wps:spPr bwMode="auto">
                            <a:xfrm>
                              <a:off x="5534" y="4094"/>
                              <a:ext cx="67" cy="78"/>
                            </a:xfrm>
                            <a:custGeom>
                              <a:avLst/>
                              <a:gdLst>
                                <a:gd name="T0" fmla="+- 0 5601 5534"/>
                                <a:gd name="T1" fmla="*/ T0 w 67"/>
                                <a:gd name="T2" fmla="+- 0 4133 4094"/>
                                <a:gd name="T3" fmla="*/ 4133 h 78"/>
                                <a:gd name="T4" fmla="+- 0 5534 5534"/>
                                <a:gd name="T5" fmla="*/ T4 w 67"/>
                                <a:gd name="T6" fmla="+- 0 4172 4094"/>
                                <a:gd name="T7" fmla="*/ 4172 h 78"/>
                                <a:gd name="T8" fmla="+- 0 5534 5534"/>
                                <a:gd name="T9" fmla="*/ T8 w 67"/>
                                <a:gd name="T10" fmla="+- 0 4094 4094"/>
                                <a:gd name="T11" fmla="*/ 4094 h 78"/>
                                <a:gd name="T12" fmla="+- 0 5601 5534"/>
                                <a:gd name="T13" fmla="*/ T12 w 67"/>
                                <a:gd name="T14" fmla="+- 0 4133 4094"/>
                                <a:gd name="T15" fmla="*/ 4133 h 78"/>
                              </a:gdLst>
                              <a:ahLst/>
                              <a:cxnLst>
                                <a:cxn ang="0">
                                  <a:pos x="T1" y="T3"/>
                                </a:cxn>
                                <a:cxn ang="0">
                                  <a:pos x="T5" y="T7"/>
                                </a:cxn>
                                <a:cxn ang="0">
                                  <a:pos x="T9" y="T11"/>
                                </a:cxn>
                                <a:cxn ang="0">
                                  <a:pos x="T13" y="T15"/>
                                </a:cxn>
                              </a:cxnLst>
                              <a:rect l="0" t="0" r="r" b="b"/>
                              <a:pathLst>
                                <a:path w="67" h="78">
                                  <a:moveTo>
                                    <a:pt x="67" y="39"/>
                                  </a:moveTo>
                                  <a:lnTo>
                                    <a:pt x="0" y="78"/>
                                  </a:lnTo>
                                  <a:lnTo>
                                    <a:pt x="0" y="0"/>
                                  </a:lnTo>
                                  <a:lnTo>
                                    <a:pt x="67" y="39"/>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57" name="Group 2413"/>
                        <wpg:cNvGrpSpPr>
                          <a:grpSpLocks/>
                        </wpg:cNvGrpSpPr>
                        <wpg:grpSpPr bwMode="auto">
                          <a:xfrm>
                            <a:off x="5534" y="4133"/>
                            <a:ext cx="67" cy="39"/>
                            <a:chOff x="5534" y="4133"/>
                            <a:chExt cx="67" cy="39"/>
                          </a:xfrm>
                        </wpg:grpSpPr>
                        <wps:wsp>
                          <wps:cNvPr id="2558" name="Freeform 2414"/>
                          <wps:cNvSpPr>
                            <a:spLocks/>
                          </wps:cNvSpPr>
                          <wps:spPr bwMode="auto">
                            <a:xfrm>
                              <a:off x="5534" y="4133"/>
                              <a:ext cx="67" cy="39"/>
                            </a:xfrm>
                            <a:custGeom>
                              <a:avLst/>
                              <a:gdLst>
                                <a:gd name="T0" fmla="+- 0 5534 5534"/>
                                <a:gd name="T1" fmla="*/ T0 w 67"/>
                                <a:gd name="T2" fmla="+- 0 4172 4133"/>
                                <a:gd name="T3" fmla="*/ 4172 h 39"/>
                                <a:gd name="T4" fmla="+- 0 5601 5534"/>
                                <a:gd name="T5" fmla="*/ T4 w 67"/>
                                <a:gd name="T6" fmla="+- 0 4133 4133"/>
                                <a:gd name="T7" fmla="*/ 4133 h 39"/>
                              </a:gdLst>
                              <a:ahLst/>
                              <a:cxnLst>
                                <a:cxn ang="0">
                                  <a:pos x="T1" y="T3"/>
                                </a:cxn>
                                <a:cxn ang="0">
                                  <a:pos x="T5" y="T7"/>
                                </a:cxn>
                              </a:cxnLst>
                              <a:rect l="0" t="0" r="r" b="b"/>
                              <a:pathLst>
                                <a:path w="67" h="39">
                                  <a:moveTo>
                                    <a:pt x="0" y="39"/>
                                  </a:moveTo>
                                  <a:lnTo>
                                    <a:pt x="67" y="0"/>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59" name="Group 2411"/>
                        <wpg:cNvGrpSpPr>
                          <a:grpSpLocks/>
                        </wpg:cNvGrpSpPr>
                        <wpg:grpSpPr bwMode="auto">
                          <a:xfrm>
                            <a:off x="5426" y="4133"/>
                            <a:ext cx="108" cy="2"/>
                            <a:chOff x="5426" y="4133"/>
                            <a:chExt cx="108" cy="2"/>
                          </a:xfrm>
                        </wpg:grpSpPr>
                        <wps:wsp>
                          <wps:cNvPr id="2560" name="Freeform 2412"/>
                          <wps:cNvSpPr>
                            <a:spLocks/>
                          </wps:cNvSpPr>
                          <wps:spPr bwMode="auto">
                            <a:xfrm>
                              <a:off x="5426" y="4133"/>
                              <a:ext cx="108" cy="2"/>
                            </a:xfrm>
                            <a:custGeom>
                              <a:avLst/>
                              <a:gdLst>
                                <a:gd name="T0" fmla="+- 0 5534 5426"/>
                                <a:gd name="T1" fmla="*/ T0 w 108"/>
                                <a:gd name="T2" fmla="+- 0 5426 5426"/>
                                <a:gd name="T3" fmla="*/ T2 w 108"/>
                              </a:gdLst>
                              <a:ahLst/>
                              <a:cxnLst>
                                <a:cxn ang="0">
                                  <a:pos x="T1" y="0"/>
                                </a:cxn>
                                <a:cxn ang="0">
                                  <a:pos x="T3" y="0"/>
                                </a:cxn>
                              </a:cxnLst>
                              <a:rect l="0" t="0" r="r" b="b"/>
                              <a:pathLst>
                                <a:path w="108">
                                  <a:moveTo>
                                    <a:pt x="108" y="0"/>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1" name="Group 2409"/>
                        <wpg:cNvGrpSpPr>
                          <a:grpSpLocks/>
                        </wpg:cNvGrpSpPr>
                        <wpg:grpSpPr bwMode="auto">
                          <a:xfrm>
                            <a:off x="5903" y="3414"/>
                            <a:ext cx="79" cy="156"/>
                            <a:chOff x="5903" y="3414"/>
                            <a:chExt cx="79" cy="156"/>
                          </a:xfrm>
                        </wpg:grpSpPr>
                        <wps:wsp>
                          <wps:cNvPr id="2562" name="Freeform 2410"/>
                          <wps:cNvSpPr>
                            <a:spLocks/>
                          </wps:cNvSpPr>
                          <wps:spPr bwMode="auto">
                            <a:xfrm>
                              <a:off x="5903" y="3414"/>
                              <a:ext cx="79" cy="156"/>
                            </a:xfrm>
                            <a:custGeom>
                              <a:avLst/>
                              <a:gdLst>
                                <a:gd name="T0" fmla="+- 0 5980 5903"/>
                                <a:gd name="T1" fmla="*/ T0 w 79"/>
                                <a:gd name="T2" fmla="+- 0 3570 3414"/>
                                <a:gd name="T3" fmla="*/ 3570 h 156"/>
                                <a:gd name="T4" fmla="+- 0 5982 5903"/>
                                <a:gd name="T5" fmla="*/ T4 w 79"/>
                                <a:gd name="T6" fmla="+- 0 3414 3414"/>
                                <a:gd name="T7" fmla="*/ 3414 h 156"/>
                                <a:gd name="T8" fmla="+- 0 5903 5903"/>
                                <a:gd name="T9" fmla="*/ T8 w 79"/>
                                <a:gd name="T10" fmla="+- 0 3506 3414"/>
                                <a:gd name="T11" fmla="*/ 3506 h 156"/>
                              </a:gdLst>
                              <a:ahLst/>
                              <a:cxnLst>
                                <a:cxn ang="0">
                                  <a:pos x="T1" y="T3"/>
                                </a:cxn>
                                <a:cxn ang="0">
                                  <a:pos x="T5" y="T7"/>
                                </a:cxn>
                                <a:cxn ang="0">
                                  <a:pos x="T9" y="T11"/>
                                </a:cxn>
                              </a:cxnLst>
                              <a:rect l="0" t="0" r="r" b="b"/>
                              <a:pathLst>
                                <a:path w="79" h="156">
                                  <a:moveTo>
                                    <a:pt x="77" y="156"/>
                                  </a:moveTo>
                                  <a:lnTo>
                                    <a:pt x="79" y="0"/>
                                  </a:lnTo>
                                  <a:lnTo>
                                    <a:pt x="0" y="92"/>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3" name="Group 2407"/>
                        <wpg:cNvGrpSpPr>
                          <a:grpSpLocks/>
                        </wpg:cNvGrpSpPr>
                        <wpg:grpSpPr bwMode="auto">
                          <a:xfrm>
                            <a:off x="2805" y="3922"/>
                            <a:ext cx="78" cy="67"/>
                            <a:chOff x="2805" y="3922"/>
                            <a:chExt cx="78" cy="67"/>
                          </a:xfrm>
                        </wpg:grpSpPr>
                        <wps:wsp>
                          <wps:cNvPr id="2564" name="Freeform 2408"/>
                          <wps:cNvSpPr>
                            <a:spLocks/>
                          </wps:cNvSpPr>
                          <wps:spPr bwMode="auto">
                            <a:xfrm>
                              <a:off x="2805" y="3922"/>
                              <a:ext cx="78" cy="67"/>
                            </a:xfrm>
                            <a:custGeom>
                              <a:avLst/>
                              <a:gdLst>
                                <a:gd name="T0" fmla="+- 0 2883 2805"/>
                                <a:gd name="T1" fmla="*/ T0 w 78"/>
                                <a:gd name="T2" fmla="+- 0 3922 3922"/>
                                <a:gd name="T3" fmla="*/ 3922 h 67"/>
                                <a:gd name="T4" fmla="+- 0 2805 2805"/>
                                <a:gd name="T5" fmla="*/ T4 w 78"/>
                                <a:gd name="T6" fmla="+- 0 3924 3922"/>
                                <a:gd name="T7" fmla="*/ 3924 h 67"/>
                                <a:gd name="T8" fmla="+- 0 2845 2805"/>
                                <a:gd name="T9" fmla="*/ T8 w 78"/>
                                <a:gd name="T10" fmla="+- 0 3990 3922"/>
                                <a:gd name="T11" fmla="*/ 3990 h 67"/>
                                <a:gd name="T12" fmla="+- 0 2883 2805"/>
                                <a:gd name="T13" fmla="*/ T12 w 78"/>
                                <a:gd name="T14" fmla="+- 0 3922 3922"/>
                                <a:gd name="T15" fmla="*/ 3922 h 67"/>
                              </a:gdLst>
                              <a:ahLst/>
                              <a:cxnLst>
                                <a:cxn ang="0">
                                  <a:pos x="T1" y="T3"/>
                                </a:cxn>
                                <a:cxn ang="0">
                                  <a:pos x="T5" y="T7"/>
                                </a:cxn>
                                <a:cxn ang="0">
                                  <a:pos x="T9" y="T11"/>
                                </a:cxn>
                                <a:cxn ang="0">
                                  <a:pos x="T13" y="T15"/>
                                </a:cxn>
                              </a:cxnLst>
                              <a:rect l="0" t="0" r="r" b="b"/>
                              <a:pathLst>
                                <a:path w="78" h="67">
                                  <a:moveTo>
                                    <a:pt x="78" y="0"/>
                                  </a:moveTo>
                                  <a:lnTo>
                                    <a:pt x="0" y="2"/>
                                  </a:lnTo>
                                  <a:lnTo>
                                    <a:pt x="40" y="68"/>
                                  </a:lnTo>
                                  <a:lnTo>
                                    <a:pt x="7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65" name="Group 2405"/>
                        <wpg:cNvGrpSpPr>
                          <a:grpSpLocks/>
                        </wpg:cNvGrpSpPr>
                        <wpg:grpSpPr bwMode="auto">
                          <a:xfrm>
                            <a:off x="2805" y="3922"/>
                            <a:ext cx="78" cy="67"/>
                            <a:chOff x="2805" y="3922"/>
                            <a:chExt cx="78" cy="67"/>
                          </a:xfrm>
                        </wpg:grpSpPr>
                        <wps:wsp>
                          <wps:cNvPr id="2566" name="Freeform 2406"/>
                          <wps:cNvSpPr>
                            <a:spLocks/>
                          </wps:cNvSpPr>
                          <wps:spPr bwMode="auto">
                            <a:xfrm>
                              <a:off x="2805" y="3922"/>
                              <a:ext cx="78" cy="67"/>
                            </a:xfrm>
                            <a:custGeom>
                              <a:avLst/>
                              <a:gdLst>
                                <a:gd name="T0" fmla="+- 0 2845 2805"/>
                                <a:gd name="T1" fmla="*/ T0 w 78"/>
                                <a:gd name="T2" fmla="+- 0 3990 3922"/>
                                <a:gd name="T3" fmla="*/ 3990 h 67"/>
                                <a:gd name="T4" fmla="+- 0 2805 2805"/>
                                <a:gd name="T5" fmla="*/ T4 w 78"/>
                                <a:gd name="T6" fmla="+- 0 3924 3922"/>
                                <a:gd name="T7" fmla="*/ 3924 h 67"/>
                                <a:gd name="T8" fmla="+- 0 2883 2805"/>
                                <a:gd name="T9" fmla="*/ T8 w 78"/>
                                <a:gd name="T10" fmla="+- 0 3922 3922"/>
                                <a:gd name="T11" fmla="*/ 3922 h 67"/>
                                <a:gd name="T12" fmla="+- 0 2845 2805"/>
                                <a:gd name="T13" fmla="*/ T12 w 78"/>
                                <a:gd name="T14" fmla="+- 0 3990 3922"/>
                                <a:gd name="T15" fmla="*/ 3990 h 67"/>
                              </a:gdLst>
                              <a:ahLst/>
                              <a:cxnLst>
                                <a:cxn ang="0">
                                  <a:pos x="T1" y="T3"/>
                                </a:cxn>
                                <a:cxn ang="0">
                                  <a:pos x="T5" y="T7"/>
                                </a:cxn>
                                <a:cxn ang="0">
                                  <a:pos x="T9" y="T11"/>
                                </a:cxn>
                                <a:cxn ang="0">
                                  <a:pos x="T13" y="T15"/>
                                </a:cxn>
                              </a:cxnLst>
                              <a:rect l="0" t="0" r="r" b="b"/>
                              <a:pathLst>
                                <a:path w="78" h="67">
                                  <a:moveTo>
                                    <a:pt x="40" y="68"/>
                                  </a:moveTo>
                                  <a:lnTo>
                                    <a:pt x="0" y="2"/>
                                  </a:lnTo>
                                  <a:lnTo>
                                    <a:pt x="78" y="0"/>
                                  </a:lnTo>
                                  <a:lnTo>
                                    <a:pt x="40" y="68"/>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7" name="Group 2403"/>
                        <wpg:cNvGrpSpPr>
                          <a:grpSpLocks/>
                        </wpg:cNvGrpSpPr>
                        <wpg:grpSpPr bwMode="auto">
                          <a:xfrm>
                            <a:off x="2805" y="3924"/>
                            <a:ext cx="40" cy="66"/>
                            <a:chOff x="2805" y="3924"/>
                            <a:chExt cx="40" cy="66"/>
                          </a:xfrm>
                        </wpg:grpSpPr>
                        <wps:wsp>
                          <wps:cNvPr id="2568" name="Freeform 2404"/>
                          <wps:cNvSpPr>
                            <a:spLocks/>
                          </wps:cNvSpPr>
                          <wps:spPr bwMode="auto">
                            <a:xfrm>
                              <a:off x="2805" y="3924"/>
                              <a:ext cx="40" cy="66"/>
                            </a:xfrm>
                            <a:custGeom>
                              <a:avLst/>
                              <a:gdLst>
                                <a:gd name="T0" fmla="+- 0 2805 2805"/>
                                <a:gd name="T1" fmla="*/ T0 w 40"/>
                                <a:gd name="T2" fmla="+- 0 3924 3924"/>
                                <a:gd name="T3" fmla="*/ 3924 h 66"/>
                                <a:gd name="T4" fmla="+- 0 2845 2805"/>
                                <a:gd name="T5" fmla="*/ T4 w 40"/>
                                <a:gd name="T6" fmla="+- 0 3990 3924"/>
                                <a:gd name="T7" fmla="*/ 3990 h 66"/>
                              </a:gdLst>
                              <a:ahLst/>
                              <a:cxnLst>
                                <a:cxn ang="0">
                                  <a:pos x="T1" y="T3"/>
                                </a:cxn>
                                <a:cxn ang="0">
                                  <a:pos x="T5" y="T7"/>
                                </a:cxn>
                              </a:cxnLst>
                              <a:rect l="0" t="0" r="r" b="b"/>
                              <a:pathLst>
                                <a:path w="40" h="66">
                                  <a:moveTo>
                                    <a:pt x="0" y="0"/>
                                  </a:moveTo>
                                  <a:lnTo>
                                    <a:pt x="40" y="66"/>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9" name="Group 2401"/>
                        <wpg:cNvGrpSpPr>
                          <a:grpSpLocks/>
                        </wpg:cNvGrpSpPr>
                        <wpg:grpSpPr bwMode="auto">
                          <a:xfrm>
                            <a:off x="2843" y="3815"/>
                            <a:ext cx="2" cy="108"/>
                            <a:chOff x="2843" y="3815"/>
                            <a:chExt cx="2" cy="108"/>
                          </a:xfrm>
                        </wpg:grpSpPr>
                        <wps:wsp>
                          <wps:cNvPr id="2570" name="Freeform 2402"/>
                          <wps:cNvSpPr>
                            <a:spLocks/>
                          </wps:cNvSpPr>
                          <wps:spPr bwMode="auto">
                            <a:xfrm>
                              <a:off x="2843" y="3815"/>
                              <a:ext cx="2" cy="108"/>
                            </a:xfrm>
                            <a:custGeom>
                              <a:avLst/>
                              <a:gdLst>
                                <a:gd name="T0" fmla="+- 0 2844 2843"/>
                                <a:gd name="T1" fmla="*/ T0 w 2"/>
                                <a:gd name="T2" fmla="+- 0 3923 3815"/>
                                <a:gd name="T3" fmla="*/ 3923 h 108"/>
                                <a:gd name="T4" fmla="+- 0 2843 2843"/>
                                <a:gd name="T5" fmla="*/ T4 w 2"/>
                                <a:gd name="T6" fmla="+- 0 3815 3815"/>
                                <a:gd name="T7" fmla="*/ 3815 h 108"/>
                              </a:gdLst>
                              <a:ahLst/>
                              <a:cxnLst>
                                <a:cxn ang="0">
                                  <a:pos x="T1" y="T3"/>
                                </a:cxn>
                                <a:cxn ang="0">
                                  <a:pos x="T5" y="T7"/>
                                </a:cxn>
                              </a:cxnLst>
                              <a:rect l="0" t="0" r="r" b="b"/>
                              <a:pathLst>
                                <a:path w="2" h="108">
                                  <a:moveTo>
                                    <a:pt x="1" y="108"/>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71" name="Group 2399"/>
                        <wpg:cNvGrpSpPr>
                          <a:grpSpLocks/>
                        </wpg:cNvGrpSpPr>
                        <wpg:grpSpPr bwMode="auto">
                          <a:xfrm>
                            <a:off x="3692" y="4094"/>
                            <a:ext cx="67" cy="78"/>
                            <a:chOff x="3692" y="4094"/>
                            <a:chExt cx="67" cy="78"/>
                          </a:xfrm>
                        </wpg:grpSpPr>
                        <wps:wsp>
                          <wps:cNvPr id="2572" name="Freeform 2400"/>
                          <wps:cNvSpPr>
                            <a:spLocks/>
                          </wps:cNvSpPr>
                          <wps:spPr bwMode="auto">
                            <a:xfrm>
                              <a:off x="3692" y="4094"/>
                              <a:ext cx="67" cy="78"/>
                            </a:xfrm>
                            <a:custGeom>
                              <a:avLst/>
                              <a:gdLst>
                                <a:gd name="T0" fmla="+- 0 3692 3692"/>
                                <a:gd name="T1" fmla="*/ T0 w 67"/>
                                <a:gd name="T2" fmla="+- 0 4094 4094"/>
                                <a:gd name="T3" fmla="*/ 4094 h 78"/>
                                <a:gd name="T4" fmla="+- 0 3692 3692"/>
                                <a:gd name="T5" fmla="*/ T4 w 67"/>
                                <a:gd name="T6" fmla="+- 0 4172 4094"/>
                                <a:gd name="T7" fmla="*/ 4172 h 78"/>
                                <a:gd name="T8" fmla="+- 0 3758 3692"/>
                                <a:gd name="T9" fmla="*/ T8 w 67"/>
                                <a:gd name="T10" fmla="+- 0 4133 4094"/>
                                <a:gd name="T11" fmla="*/ 4133 h 78"/>
                                <a:gd name="T12" fmla="+- 0 3692 3692"/>
                                <a:gd name="T13" fmla="*/ T12 w 67"/>
                                <a:gd name="T14" fmla="+- 0 4094 4094"/>
                                <a:gd name="T15" fmla="*/ 4094 h 78"/>
                              </a:gdLst>
                              <a:ahLst/>
                              <a:cxnLst>
                                <a:cxn ang="0">
                                  <a:pos x="T1" y="T3"/>
                                </a:cxn>
                                <a:cxn ang="0">
                                  <a:pos x="T5" y="T7"/>
                                </a:cxn>
                                <a:cxn ang="0">
                                  <a:pos x="T9" y="T11"/>
                                </a:cxn>
                                <a:cxn ang="0">
                                  <a:pos x="T13" y="T15"/>
                                </a:cxn>
                              </a:cxnLst>
                              <a:rect l="0" t="0" r="r" b="b"/>
                              <a:pathLst>
                                <a:path w="67" h="78">
                                  <a:moveTo>
                                    <a:pt x="0" y="0"/>
                                  </a:moveTo>
                                  <a:lnTo>
                                    <a:pt x="0" y="78"/>
                                  </a:lnTo>
                                  <a:lnTo>
                                    <a:pt x="66" y="3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73" name="Group 2397"/>
                        <wpg:cNvGrpSpPr>
                          <a:grpSpLocks/>
                        </wpg:cNvGrpSpPr>
                        <wpg:grpSpPr bwMode="auto">
                          <a:xfrm>
                            <a:off x="3692" y="4094"/>
                            <a:ext cx="67" cy="78"/>
                            <a:chOff x="3692" y="4094"/>
                            <a:chExt cx="67" cy="78"/>
                          </a:xfrm>
                        </wpg:grpSpPr>
                        <wps:wsp>
                          <wps:cNvPr id="2574" name="Freeform 2398"/>
                          <wps:cNvSpPr>
                            <a:spLocks/>
                          </wps:cNvSpPr>
                          <wps:spPr bwMode="auto">
                            <a:xfrm>
                              <a:off x="3692" y="4094"/>
                              <a:ext cx="67" cy="78"/>
                            </a:xfrm>
                            <a:custGeom>
                              <a:avLst/>
                              <a:gdLst>
                                <a:gd name="T0" fmla="+- 0 3758 3692"/>
                                <a:gd name="T1" fmla="*/ T0 w 67"/>
                                <a:gd name="T2" fmla="+- 0 4133 4094"/>
                                <a:gd name="T3" fmla="*/ 4133 h 78"/>
                                <a:gd name="T4" fmla="+- 0 3692 3692"/>
                                <a:gd name="T5" fmla="*/ T4 w 67"/>
                                <a:gd name="T6" fmla="+- 0 4172 4094"/>
                                <a:gd name="T7" fmla="*/ 4172 h 78"/>
                                <a:gd name="T8" fmla="+- 0 3692 3692"/>
                                <a:gd name="T9" fmla="*/ T8 w 67"/>
                                <a:gd name="T10" fmla="+- 0 4094 4094"/>
                                <a:gd name="T11" fmla="*/ 4094 h 78"/>
                                <a:gd name="T12" fmla="+- 0 3758 3692"/>
                                <a:gd name="T13" fmla="*/ T12 w 67"/>
                                <a:gd name="T14" fmla="+- 0 4133 4094"/>
                                <a:gd name="T15" fmla="*/ 4133 h 78"/>
                              </a:gdLst>
                              <a:ahLst/>
                              <a:cxnLst>
                                <a:cxn ang="0">
                                  <a:pos x="T1" y="T3"/>
                                </a:cxn>
                                <a:cxn ang="0">
                                  <a:pos x="T5" y="T7"/>
                                </a:cxn>
                                <a:cxn ang="0">
                                  <a:pos x="T9" y="T11"/>
                                </a:cxn>
                                <a:cxn ang="0">
                                  <a:pos x="T13" y="T15"/>
                                </a:cxn>
                              </a:cxnLst>
                              <a:rect l="0" t="0" r="r" b="b"/>
                              <a:pathLst>
                                <a:path w="67" h="78">
                                  <a:moveTo>
                                    <a:pt x="66" y="39"/>
                                  </a:moveTo>
                                  <a:lnTo>
                                    <a:pt x="0" y="78"/>
                                  </a:lnTo>
                                  <a:lnTo>
                                    <a:pt x="0" y="0"/>
                                  </a:lnTo>
                                  <a:lnTo>
                                    <a:pt x="66" y="39"/>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75" name="Group 2395"/>
                        <wpg:cNvGrpSpPr>
                          <a:grpSpLocks/>
                        </wpg:cNvGrpSpPr>
                        <wpg:grpSpPr bwMode="auto">
                          <a:xfrm>
                            <a:off x="3692" y="4133"/>
                            <a:ext cx="67" cy="39"/>
                            <a:chOff x="3692" y="4133"/>
                            <a:chExt cx="67" cy="39"/>
                          </a:xfrm>
                        </wpg:grpSpPr>
                        <wps:wsp>
                          <wps:cNvPr id="2576" name="Freeform 2396"/>
                          <wps:cNvSpPr>
                            <a:spLocks/>
                          </wps:cNvSpPr>
                          <wps:spPr bwMode="auto">
                            <a:xfrm>
                              <a:off x="3692" y="4133"/>
                              <a:ext cx="67" cy="39"/>
                            </a:xfrm>
                            <a:custGeom>
                              <a:avLst/>
                              <a:gdLst>
                                <a:gd name="T0" fmla="+- 0 3692 3692"/>
                                <a:gd name="T1" fmla="*/ T0 w 67"/>
                                <a:gd name="T2" fmla="+- 0 4172 4133"/>
                                <a:gd name="T3" fmla="*/ 4172 h 39"/>
                                <a:gd name="T4" fmla="+- 0 3758 3692"/>
                                <a:gd name="T5" fmla="*/ T4 w 67"/>
                                <a:gd name="T6" fmla="+- 0 4133 4133"/>
                                <a:gd name="T7" fmla="*/ 4133 h 39"/>
                              </a:gdLst>
                              <a:ahLst/>
                              <a:cxnLst>
                                <a:cxn ang="0">
                                  <a:pos x="T1" y="T3"/>
                                </a:cxn>
                                <a:cxn ang="0">
                                  <a:pos x="T5" y="T7"/>
                                </a:cxn>
                              </a:cxnLst>
                              <a:rect l="0" t="0" r="r" b="b"/>
                              <a:pathLst>
                                <a:path w="67" h="39">
                                  <a:moveTo>
                                    <a:pt x="0" y="39"/>
                                  </a:moveTo>
                                  <a:lnTo>
                                    <a:pt x="66" y="0"/>
                                  </a:lnTo>
                                </a:path>
                              </a:pathLst>
                            </a:custGeom>
                            <a:noFill/>
                            <a:ln w="77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77" name="Group 2392"/>
                        <wpg:cNvGrpSpPr>
                          <a:grpSpLocks/>
                        </wpg:cNvGrpSpPr>
                        <wpg:grpSpPr bwMode="auto">
                          <a:xfrm>
                            <a:off x="3584" y="4133"/>
                            <a:ext cx="108" cy="2"/>
                            <a:chOff x="3584" y="4133"/>
                            <a:chExt cx="108" cy="2"/>
                          </a:xfrm>
                        </wpg:grpSpPr>
                        <wps:wsp>
                          <wps:cNvPr id="2578" name="Freeform 2394"/>
                          <wps:cNvSpPr>
                            <a:spLocks/>
                          </wps:cNvSpPr>
                          <wps:spPr bwMode="auto">
                            <a:xfrm>
                              <a:off x="3584" y="4133"/>
                              <a:ext cx="108" cy="2"/>
                            </a:xfrm>
                            <a:custGeom>
                              <a:avLst/>
                              <a:gdLst>
                                <a:gd name="T0" fmla="+- 0 3692 3584"/>
                                <a:gd name="T1" fmla="*/ T0 w 108"/>
                                <a:gd name="T2" fmla="+- 0 3584 3584"/>
                                <a:gd name="T3" fmla="*/ T2 w 108"/>
                              </a:gdLst>
                              <a:ahLst/>
                              <a:cxnLst>
                                <a:cxn ang="0">
                                  <a:pos x="T1" y="0"/>
                                </a:cxn>
                                <a:cxn ang="0">
                                  <a:pos x="T3" y="0"/>
                                </a:cxn>
                              </a:cxnLst>
                              <a:rect l="0" t="0" r="r" b="b"/>
                              <a:pathLst>
                                <a:path w="108">
                                  <a:moveTo>
                                    <a:pt x="108" y="0"/>
                                  </a:moveTo>
                                  <a:lnTo>
                                    <a:pt x="0" y="0"/>
                                  </a:lnTo>
                                </a:path>
                              </a:pathLst>
                            </a:custGeom>
                            <a:noFill/>
                            <a:ln w="53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79" name="Picture 239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1803" y="1368"/>
                              <a:ext cx="7871" cy="324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391" o:spid="_x0000_s1026" style="position:absolute;margin-left:90.15pt;margin-top:68.4pt;width:393.55pt;height:162pt;z-index:-251237376;mso-position-horizontal-relative:page" coordorigin="1803,1368" coordsize="7871,32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">
                <v:group id="Group 2511" o:spid="_x0000_s1027" style="position:absolute;left:3932;top:2968;width:930;height:250" coordorigin="3932,2968" coordsize="930,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Y+68YAAADdAAAADwAAAGRycy9kb3ducmV2LnhtbESPQWvCQBSE74X+h+UV&#10;vOkmWkuNriKi4kGEakG8PbLPJJh9G7JrEv99VxB6HGbmG2a26EwpGqpdYVlBPIhAEKdWF5wp+D1t&#10;+t8gnEfWWFomBQ9ysJi/v80w0bblH2qOPhMBwi5BBbn3VSKlS3My6Aa2Ig7e1dYGfZB1JnWNbYCb&#10;Ug6j6EsaLDgs5FjRKqf0drwbBdsW2+UoXjf723X1uJzGh/M+JqV6H91yCsJT5//Dr/ZOKxh+ji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9j7rxgAAAN0A&#10;AAAPAAAAAAAAAAAAAAAAAKoCAABkcnMvZG93bnJldi54bWxQSwUGAAAAAAQABAD6AAAAnQMAAAAA&#10;">
                  <v:shape id="Freeform 2512" o:spid="_x0000_s1028" style="position:absolute;left:3932;top:2968;width:930;height:250;visibility:visible;mso-wrap-style:square;v-text-anchor:top" coordsize="930,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a18IA&#10;AADdAAAADwAAAGRycy9kb3ducmV2LnhtbERPzYrCMBC+L/gOYQQvoqmiotUosrC7elCx+gBjM7bF&#10;ZlKaqPXtzUHY48f3v1g1phQPql1hWcGgH4EgTq0uOFNwPv30piCcR9ZYWiYFL3KwWra+Fhhr++Qj&#10;PRKfiRDCLkYFufdVLKVLczLo+rYiDtzV1gZ9gHUmdY3PEG5KOYyiiTRYcGjIsaLvnNJbcjcKDvtB&#10;F7czvWn+sh1ffqNRMp5apTrtZj0H4anx/+KPe6MVDEeTsD+8CU9AL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N5rXwgAAAN0AAAAPAAAAAAAAAAAAAAAAAJgCAABkcnMvZG93&#10;bnJldi54bWxQSwUGAAAAAAQABAD1AAAAhwMAAAAA&#10;" path="m,250r930,l930,,,,,250xe" filled="f" strokeweight=".21583mm">
                    <v:path arrowok="t" o:connecttype="custom" o:connectlocs="0,3218;930,3218;930,2968;0,2968;0,3218" o:connectangles="0,0,0,0,0"/>
                  </v:shape>
                </v:group>
                <v:group id="Group 2509" o:spid="_x0000_s1029" style="position:absolute;left:4060;top:3147;width:675;height:2" coordorigin="4060,3147" coordsize="6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4UMUAAADdAAAADwAAAGRycy9kb3ducmV2LnhtbESPQYvCMBSE78L+h/CE&#10;vWlaV2WpRhFZlz2IoC6It0fzbIvNS2liW/+9EQSPw8x8w8yXnSlFQ7UrLCuIhxEI4tTqgjMF/8fN&#10;4BuE88gaS8uk4E4OlouP3hwTbVveU3PwmQgQdgkqyL2vEildmpNBN7QVcfAutjbog6wzqWtsA9yU&#10;chRFU2mw4LCQY0XrnNLr4WYU/LbYrr7in2Z7vazv5+Nkd9rGpNRnv1vNQHjq/Dv8av9pBaPxN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FDFAAAA3QAA&#10;AA8AAAAAAAAAAAAAAAAAqgIAAGRycy9kb3ducmV2LnhtbFBLBQYAAAAABAAEAPoAAACcAwAAAAA=&#10;">
                  <v:shape id="Freeform 2510" o:spid="_x0000_s1030" style="position:absolute;left:4060;top:3147;width:675;height:2;visibility:visible;mso-wrap-style:square;v-text-anchor:top" coordsize="6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iitsUA&#10;AADdAAAADwAAAGRycy9kb3ducmV2LnhtbESPzW7CMBCE75X6DtZW4lYcAkUQMKj8VMoVyIHjKl6S&#10;iHidxiaEt8eVKnEczcw3muW6N7XoqHWVZQWjYQSCOLe64kJBdvr5nIFwHlljbZkUPMjBevX+tsRE&#10;2zsfqDv6QgQIuwQVlN43iZQuL8mgG9qGOHgX2xr0QbaF1C3eA9zUMo6iqTRYcVgosaFtSfn1eDMK&#10;omxz+z13l/TEX5vdPh3rNJvPlRp89N8LEJ56/wr/t1OtIJ5MY/h7E56AX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6KK2xQAAAN0AAAAPAAAAAAAAAAAAAAAAAJgCAABkcnMv&#10;ZG93bnJldi54bWxQSwUGAAAAAAQABAD1AAAAigMAAAAA&#10;" path="m,l675,e" filled="f" strokeweight=".16186mm">
                    <v:path arrowok="t" o:connecttype="custom" o:connectlocs="0,0;675,0" o:connectangles="0,0"/>
                  </v:shape>
                </v:group>
                <v:group id="Group 2507" o:spid="_x0000_s1031" style="position:absolute;left:3668;top:1722;width:1432;height:251" coordorigin="3668,1722" coordsize="1432,2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LDvMYAAADdAAAADwAAAGRycy9kb3ducmV2LnhtbESPS4vCQBCE78L+h6EX&#10;9qaT+GKJjiLiLnsQwQcs3ppMmwQzPSEzJvHfO4Lgsaiqr6j5sjOlaKh2hWUF8SACQZxaXXCm4HT8&#10;6X+DcB5ZY2mZFNzJwXLx0Ztjom3Le2oOPhMBwi5BBbn3VSKlS3My6Aa2Ig7exdYGfZB1JnWNbYCb&#10;Ug6jaCoNFhwWcqxonVN6PdyMgt8W29Uo3jTb62V9Px8nu/9tTEp9fXarGQhPnX+HX+0/rWA4no7g&#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csO8xgAAAN0A&#10;AAAPAAAAAAAAAAAAAAAAAKoCAABkcnMvZG93bnJldi54bWxQSwUGAAAAAAQABAD6AAAAnQMAAAAA&#10;">
                  <v:shape id="Freeform 2508" o:spid="_x0000_s1032" style="position:absolute;left:3668;top:1722;width:1432;height:251;visibility:visible;mso-wrap-style:square;v-text-anchor:top" coordsize="1432,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STsMYA&#10;AADdAAAADwAAAGRycy9kb3ducmV2LnhtbESPT2sCMRTE7wW/Q3iCt5pVVMpqdinSguKh1JaCt8fm&#10;7Z/u5mVJoq7f3hQKHoeZ+Q2zyQfTiQs531hWMJsmIIgLqxuuFHx/vT+/gPABWWNnmRTcyEOejZ42&#10;mGp75U+6HEMlIoR9igrqEPpUSl/UZNBPbU8cvdI6gyFKV0nt8BrhppPzJFlJgw3HhRp72tZUtMez&#10;UbA8v9n97+nwIw9tue87Vy5d+6HUZDy8rkEEGsIj/N/eaQXzxWoBf2/iE5D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4STsMYAAADdAAAADwAAAAAAAAAAAAAAAACYAgAAZHJz&#10;L2Rvd25yZXYueG1sUEsFBgAAAAAEAAQA9QAAAIsDAAAAAA==&#10;" path="m,250r1432,l1432,,,,,250xe" filled="f" strokeweight=".21583mm">
                    <v:path arrowok="t" o:connecttype="custom" o:connectlocs="0,1972;1432,1972;1432,1722;0,1722;0,1972" o:connectangles="0,0,0,0,0"/>
                  </v:shape>
                </v:group>
                <v:group id="Group 2505" o:spid="_x0000_s1033" style="position:absolute;left:3686;top:1902;width:1397;height:2" coordorigin="3686,1902" coordsize="139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f+U8YAAADdAAAADwAAAGRycy9kb3ducmV2LnhtbESPT4vCMBTE7wt+h/CE&#10;va1pXRWpRhHZXTyI4B8Qb4/m2Rabl9Jk2/rtjSB4HGbmN8x82ZlSNFS7wrKCeBCBIE6tLjhTcDr+&#10;fk1BOI+ssbRMCu7kYLnofcwx0bblPTUHn4kAYZeggtz7KpHSpTkZdANbEQfvamuDPsg6k7rGNsBN&#10;KYdRNJEGCw4LOVa0zim9Hf6Ngr8W29V3/NNsb9f1/XIc787bmJT67HerGQhPnX+HX+2NVjAcTc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1/5TxgAAAN0A&#10;AAAPAAAAAAAAAAAAAAAAAKoCAABkcnMvZG93bnJldi54bWxQSwUGAAAAAAQABAD6AAAAnQMAAAAA&#10;">
                  <v:shape id="Freeform 2506" o:spid="_x0000_s1034" style="position:absolute;left:3686;top:1902;width:1397;height:2;visibility:visible;mso-wrap-style:square;v-text-anchor:top" coordsize="139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euOscA&#10;AADdAAAADwAAAGRycy9kb3ducmV2LnhtbESPQWvCQBSE74L/YXmF3upGK2lJXUVbg4IHqVro8ZF9&#10;TYLZt2F3jem/7woFj8PMfMPMFr1pREfO15YVjEcJCOLC6ppLBadj/vQKwgdkjY1lUvBLHhbz4WCG&#10;mbZX/qTuEEoRIewzVFCF0GZS+qIig35kW+Lo/VhnMETpSqkdXiPcNHKSJKk0WHNcqLCl94qK8+Fi&#10;FORrn3yv1t3z6cOZl02++9rsj2OlHh/65RuIQH24h//bW61gMk1TuL2JT0D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nrjrHAAAA3QAAAA8AAAAAAAAAAAAAAAAAmAIAAGRy&#10;cy9kb3ducmV2LnhtbFBLBQYAAAAABAAEAPUAAACMAwAAAAA=&#10;" path="m,l1397,e" filled="f" strokeweight=".16186mm">
                    <v:path arrowok="t" o:connecttype="custom" o:connectlocs="0,0;1397,0" o:connectangles="0,0"/>
                  </v:shape>
                </v:group>
                <v:group id="Group 2503" o:spid="_x0000_s1035" style="position:absolute;left:4384;top:1972;width:13;height:996" coordorigin="4384,1972" coordsize="13,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nFv8cAAADdAAAADwAAAGRycy9kb3ducmV2LnhtbESPT2vCQBTE7wW/w/KE&#10;3nQT26pEVxHR0oMI/gHx9sg+k2D2bciuSfz23YLQ4zAzv2Hmy86UoqHaFZYVxMMIBHFqdcGZgvNp&#10;O5iCcB5ZY2mZFDzJwXLRe5tjom3LB2qOPhMBwi5BBbn3VSKlS3My6Ia2Ig7ezdYGfZB1JnWNbYCb&#10;Uo6iaCwNFhwWcqxonVN6Pz6Mgu8W29VHvGl299v6eT197S+7mJR673erGQhPnf8Pv9o/WsHoczyB&#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0nFv8cAAADd&#10;AAAADwAAAAAAAAAAAAAAAACqAgAAZHJzL2Rvd25yZXYueG1sUEsFBgAAAAAEAAQA+gAAAJ4DAAAA&#10;AA==&#10;">
                  <v:shape id="Freeform 2504" o:spid="_x0000_s1036" style="position:absolute;left:4384;top:1972;width:13;height:996;visibility:visible;mso-wrap-style:square;v-text-anchor:top" coordsize="13,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bl8IA&#10;AADdAAAADwAAAGRycy9kb3ducmV2LnhtbERPz2vCMBS+D/wfwhO8zVQRGdUoKg6dp1m9eHs0z7bY&#10;vJQkM93++uUw2PHj+71c96YVT3K+saxgMs5AEJdWN1wpuF7eX99A+ICssbVMCr7Jw3o1eFlirm3k&#10;Mz2LUIkUwj5HBXUIXS6lL2sy6Me2I07c3TqDIUFXSe0wpnDTymmWzaXBhlNDjR3taiofxZdRwGU0&#10;p5OMP3HrPs+Pi7wd9sWHUqNhv1mACNSHf/Gf+6gVTGfzNDe9SU9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p5uXwgAAAN0AAAAPAAAAAAAAAAAAAAAAAJgCAABkcnMvZG93&#10;bnJldi54bWxQSwUGAAAAAAQABAD1AAAAhwMAAAAA&#10;" path="m13,996l,e" filled="f" strokeweight=".14839mm">
                    <v:path arrowok="t" o:connecttype="custom" o:connectlocs="13,2968;0,1972" o:connectangles="0,0"/>
                  </v:shape>
                </v:group>
                <v:group id="Group 2501" o:spid="_x0000_s1037" style="position:absolute;left:7541;top:2943;width:2092;height:250" coordorigin="7541,2943" coordsize="209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Zr0VscAAADdAAAADwAAAGRycy9kb3ducmV2LnhtbESPT2vCQBTE7wW/w/KE&#10;3nQT24pGVxHR0oMI/gHx9sg+k2D2bciuSfz23YLQ4zAzv2Hmy86UoqHaFZYVxMMIBHFqdcGZgvNp&#10;O5iAcB5ZY2mZFDzJwXLRe5tjom3LB2qOPhMBwi5BBbn3VSKlS3My6Ia2Ig7ezdYGfZB1JnWNbYCb&#10;Uo6iaCwNFhwWcqxonVN6Pz6Mgu8W29VHvGl299v6eT197S+7mJR673erGQhPnf8Pv9o/WsHoczy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Zr0VscAAADd&#10;AAAADwAAAAAAAAAAAAAAAACqAgAAZHJzL2Rvd25yZXYueG1sUEsFBgAAAAAEAAQA+gAAAJ4DAAAA&#10;AA==&#10;">
                  <v:shape id="Freeform 2502" o:spid="_x0000_s1038" style="position:absolute;left:7541;top:2943;width:2092;height:250;visibility:visible;mso-wrap-style:square;v-text-anchor:top" coordsize="209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qAv8IA&#10;AADdAAAADwAAAGRycy9kb3ducmV2LnhtbERPz2vCMBS+D/wfwhN2m6kyNqlG0YIwRi9TEY+P5tlG&#10;m5eSRK3+9cthsOPH93u+7G0rbuSDcaxgPMpAEFdOG64V7HebtymIEJE1to5JwYMCLBeDlznm2t35&#10;h27bWIsUwiFHBU2MXS5lqBqyGEauI07cyXmLMUFfS+3xnsJtKydZ9iEtGk4NDXZUNFRdtlerwByK&#10;9eW88uZoi2e5CaUO5XdU6nXYr2YgIvXxX/zn/tIKJu+faX96k56AX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ioC/wgAAAN0AAAAPAAAAAAAAAAAAAAAAAJgCAABkcnMvZG93&#10;bnJldi54bWxQSwUGAAAAAAQABAD1AAAAhwMAAAAA&#10;" path="m,250r2092,l2092,,,,,250xe" filled="f" strokeweight=".21583mm">
                    <v:path arrowok="t" o:connecttype="custom" o:connectlocs="0,3193;2092,3193;2092,2943;0,2943;0,3193" o:connectangles="0,0,0,0,0"/>
                  </v:shape>
                </v:group>
                <v:group id="Group 2499" o:spid="_x0000_s1039" style="position:absolute;left:7558;top:3123;width:2058;height:2" coordorigin="7558,3123" coordsize="205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VujcYAAADdAAAADwAAAGRycy9kb3ducmV2LnhtbESPT2vCQBTE74LfYXmC&#10;t7qJf0t0FRGVHqRQLZTeHtlnEsy+Ddk1id++KxQ8DjPzG2a16UwpGqpdYVlBPIpAEKdWF5wp+L4c&#10;3t5BOI+ssbRMCh7kYLPu91aYaNvyFzVnn4kAYZeggtz7KpHSpTkZdCNbEQfvamuDPsg6k7rGNsBN&#10;KcdRNJcGCw4LOVa0yym9ne9GwbHFdjuJ983pdt09fi+zz59TTEoNB912CcJT51/h//aHVjCeLmJ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NW6NxgAAAN0A&#10;AAAPAAAAAAAAAAAAAAAAAKoCAABkcnMvZG93bnJldi54bWxQSwUGAAAAAAQABAD6AAAAnQMAAAAA&#10;">
                  <v:shape id="Freeform 2500" o:spid="_x0000_s1040" style="position:absolute;left:7558;top:3123;width:2058;height:2;visibility:visible;mso-wrap-style:square;v-text-anchor:top" coordsize="20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dSXMUA&#10;AADdAAAADwAAAGRycy9kb3ducmV2LnhtbESPQWvCQBSE74X+h+UVequbhtZqzEaKYCl6qVY8P3ef&#10;STD7Nma3Gv+9Kwg9DjPzDZNPe9uIE3W+dqzgdZCAINbO1Fwq2PzOX0YgfEA22DgmBRfyMC0eH3LM&#10;jDvzik7rUIoIYZ+hgiqENpPS64os+oFriaO3d53FEGVXStPhOcJtI9MkGUqLNceFCluaVaQP6z+r&#10;QB9XRx2WPN63vHiXP4vtNt19KfX81H9OQATqw3/43v42CtK3jxRub+ITk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91JcxQAAAN0AAAAPAAAAAAAAAAAAAAAAAJgCAABkcnMv&#10;ZG93bnJldi54bWxQSwUGAAAAAAQABAD1AAAAigMAAAAA&#10;" path="m,l2058,e" filled="f" strokeweight=".16186mm">
                    <v:path arrowok="t" o:connecttype="custom" o:connectlocs="0,0;2058,0" o:connectangles="0,0"/>
                  </v:shape>
                </v:group>
                <v:group id="Group 2497" o:spid="_x0000_s1041" style="position:absolute;left:7665;top:1519;width:1604;height:815" coordorigin="7665,1519" coordsize="1604,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tVYccAAADdAAAADwAAAGRycy9kb3ducmV2LnhtbESPT2vCQBTE70K/w/IK&#10;3uom/mkluoqIlR5EaCyIt0f2mQSzb0N2m8Rv3xUKHoeZ+Q2zXPemEi01rrSsIB5FIIgzq0vOFfyc&#10;Pt/mIJxH1lhZJgV3crBevQyWmGjb8Te1qc9FgLBLUEHhfZ1I6bKCDLqRrYmDd7WNQR9kk0vdYBfg&#10;ppLjKHqXBksOCwXWtC0ou6W/RsG+w24ziXft4Xbd3i+n2fF8iEmp4Wu/WYDw1Ptn+L/9pRWMpx8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atVYccAAADd&#10;AAAADwAAAAAAAAAAAAAAAACqAgAAZHJzL2Rvd25yZXYueG1sUEsFBgAAAAAEAAQA+gAAAJ4DAAAA&#10;AA==&#10;">
                  <v:shape id="Freeform 2498" o:spid="_x0000_s1042" style="position:absolute;left:7665;top:1519;width:1604;height:815;visibility:visible;mso-wrap-style:square;v-text-anchor:top" coordsize="1604,8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zp8YA&#10;AADdAAAADwAAAGRycy9kb3ducmV2LnhtbESPUWvCMBSF3wf7D+EOfJtpi7hRjSKDDsHJWLYfcG2u&#10;bTG5KU3Ubr9+EQZ7PJxzvsNZrkdnxYWG0HlWkE8zEMS1Nx03Cr4+q8dnECEiG7SeScE3BViv7u+W&#10;WBp/5Q+66NiIBOFQooI2xr6UMtQtOQxT3xMn7+gHhzHJoZFmwGuCOyuLLJtLhx2nhRZ7emmpPumz&#10;U2CtnpOu3qoc348Ht9+9/uS6UGryMG4WICKN8T/8194aBcXsaQa3N+kJ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rzp8YAAADdAAAADwAAAAAAAAAAAAAAAACYAgAAZHJz&#10;L2Rvd25yZXYueG1sUEsFBgAAAAAEAAQA9QAAAIsDAAAAAA==&#10;" path="m,816r1605,l1605,,,,,816xe" filled="f" strokeweight=".21583mm">
                    <v:path arrowok="t" o:connecttype="custom" o:connectlocs="0,2335;1605,2335;1605,1519;0,1519;0,2335" o:connectangles="0,0,0,0,0"/>
                  </v:shape>
                </v:group>
                <v:group id="Group 2495" o:spid="_x0000_s1043" style="position:absolute;left:7895;top:1403;width:1604;height:815" coordorigin="7895,1403" coordsize="1604,8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5ojsYAAADdAAAADwAAAGRycy9kb3ducmV2LnhtbESPQWvCQBSE74X+h+UV&#10;vOkmWluJriKi4kGEakG8PbLPJJh9G7JrEv99VxB6HGbmG2a26EwpGqpdYVlBPIhAEKdWF5wp+D1t&#10;+hMQziNrLC2Tggc5WMzf32aYaNvyDzVHn4kAYZeggtz7KpHSpTkZdANbEQfvamuDPsg6k7rGNsBN&#10;KYdR9CUNFhwWcqxolVN6O96Ngm2L7XIUr5v97bp6XE7jw3kfk1K9j245BeGp8//hV3unFQw/v8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DmiOxgAAAN0A&#10;AAAPAAAAAAAAAAAAAAAAAKoCAABkcnMvZG93bnJldi54bWxQSwUGAAAAAAQABAD6AAAAnQMAAAAA&#10;">
                  <v:shape id="Freeform 2496" o:spid="_x0000_s1044" style="position:absolute;left:7895;top:1403;width:1604;height:815;visibility:visible;mso-wrap-style:square;v-text-anchor:top" coordsize="1604,8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2dTcYA&#10;AADdAAAADwAAAGRycy9kb3ducmV2LnhtbESPS2sCQRCE74L/YWjBm876wMjGUSRBSCAENEHIrdnp&#10;fSTbPevOqJt/7wiBHIuqr4pabTqu1YVaXzkxMBknoEgyZyspDHx+7EZLUD6gWKydkIFf8rBZ93sr&#10;TK27yp4uh1CoWCI+RQNlCE2qtc9KYvRj15BEL3ctY4iyLbRt8RrLudbTJFloxkriQokNPZWU/RzO&#10;bGB6ev16r5jn3yz58+ytxmOXn4wZDrrtI6hAXfgP/9EvNnLzhwXc38Qno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2dTcYAAADdAAAADwAAAAAAAAAAAAAAAACYAgAAZHJz&#10;L2Rvd25yZXYueG1sUEsFBgAAAAAEAAQA9QAAAIsDAAAAAA==&#10;" path="m,116r1375,l1375,815r228,l1603,,,,,116e" filled="f" strokeweight=".21583mm">
                    <v:path arrowok="t" o:connecttype="custom" o:connectlocs="0,1519;1375,1519;1375,2218;1603,2218;1603,1403;0,1403;0,1519" o:connectangles="0,0,0,0,0,0,0"/>
                  </v:shape>
                </v:group>
                <v:group id="Group 2493" o:spid="_x0000_s1045" style="position:absolute;left:7772;top:1924;width:1390;height:2" coordorigin="7772,1924" coordsize="13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BTYscAAADdAAAADwAAAGRycy9kb3ducmV2LnhtbESPT2vCQBTE7wW/w/KE&#10;3nQT26pEVxHR0oMI/gHx9sg+k2D2bciuSfz23YLQ4zAzv2Hmy86UoqHaFZYVxMMIBHFqdcGZgvNp&#10;O5iCcB5ZY2mZFDzJwXLRe5tjom3LB2qOPhMBwi5BBbn3VSKlS3My6Ia2Ig7ezdYGfZB1JnWNbYCb&#10;Uo6iaCwNFhwWcqxonVN6Pz6Mgu8W29VHvGl299v6eT197S+7mJR673erGQhPnf8Pv9o/WsHoczKB&#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pBTYscAAADd&#10;AAAADwAAAAAAAAAAAAAAAACqAgAAZHJzL2Rvd25yZXYueG1sUEsFBgAAAAAEAAQA+gAAAJ4DAAAA&#10;AA==&#10;">
                  <v:shape id="Freeform 2494" o:spid="_x0000_s1046" style="position:absolute;left:7772;top:1924;width:1390;height:2;visibility:visible;mso-wrap-style:square;v-text-anchor:top" coordsize="139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bNz8EA&#10;AADdAAAADwAAAGRycy9kb3ducmV2LnhtbERPy4rCMBTdC/5DuMLsxkRxZqQaxQeCGxfqfMCluabF&#10;5qY00bbz9WYx4PJw3st15yrxpCaUnjVMxgoEce5NyVbD7/XwOQcRIrLByjNp6CnAejUcLDEzvuUz&#10;PS/RihTCIUMNRYx1JmXIC3IYxr4mTtzNNw5jgo2VpsE2hbtKTpX6lg5LTg0F1rQrKL9fHk6Dkvtr&#10;L2cHtd1Vp7++/bL2sd9o/THqNgsQkbr4Fv+7j0bDdPaT5qY36Qn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mzc/BAAAA3QAAAA8AAAAAAAAAAAAAAAAAmAIAAGRycy9kb3du&#10;cmV2LnhtbFBLBQYAAAAABAAEAPUAAACGAwAAAAA=&#10;" path="m,l1390,e" filled="f" strokeweight=".16186mm">
                    <v:path arrowok="t" o:connecttype="custom" o:connectlocs="0,0;1390,0" o:connectangles="0,0"/>
                  </v:shape>
                </v:group>
                <v:group id="Group 2491" o:spid="_x0000_s1047" style="position:absolute;left:8582;top:2335;width:5;height:608" coordorigin="8582,2335" coordsize="5,6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Nii8cAAADdAAAADwAAAGRycy9kb3ducmV2LnhtbESPQWvCQBSE7wX/w/IE&#10;b3UTba1GVxFpxYMIVaH09sg+k2D2bchuk/jvXUHocZiZb5jFqjOlaKh2hWUF8TACQZxaXXCm4Hz6&#10;ep2CcB5ZY2mZFNzIwWrZe1lgom3L39QcfSYChF2CCnLvq0RKl+Zk0A1tRRy8i60N+iDrTOoa2wA3&#10;pRxF0UQaLDgs5FjRJqf0evwzCrYttutx/Nnsr5fN7ff0fvjZx6TUoN+t5yA8df4//GzvtILR28cM&#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ENii8cAAADd&#10;AAAADwAAAAAAAAAAAAAAAACqAgAAZHJzL2Rvd25yZXYueG1sUEsFBgAAAAAEAAQA+gAAAJ4DAAAA&#10;AA==&#10;">
                  <v:shape id="Freeform 2492" o:spid="_x0000_s1048" style="position:absolute;left:8582;top:2335;width:5;height:608;visibility:visible;mso-wrap-style:square;v-text-anchor:top" coordsize="5,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L+JMEA&#10;AADdAAAADwAAAGRycy9kb3ducmV2LnhtbERPS4vCMBC+C/sfwix403RdEekaRRYEYcFHFbzONmNb&#10;bCaliVr/vXMQPH5879mic7W6URsqzwa+hgko4tzbigsDx8NqMAUVIrLF2jMZeFCAxfyjN8PU+jvv&#10;6ZbFQkkIhxQNlDE2qdYhL8lhGPqGWLizbx1GgW2hbYt3CXe1HiXJRDusWBpKbOi3pPySXZ2BbP29&#10;yfQxj/+H3SlZyrzxtvgzpv/ZLX9AReriW/xyr62B0Xgq+0UuT0DP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C/iTBAAAA3QAAAA8AAAAAAAAAAAAAAAAAmAIAAGRycy9kb3du&#10;cmV2LnhtbFBLBQYAAAAABAAEAPUAAACGAwAAAAA=&#10;" path="m5,608l,e" filled="f" strokeweight=".14839mm">
                    <v:path arrowok="t" o:connecttype="custom" o:connectlocs="5,2943;0,2335" o:connectangles="0,0"/>
                  </v:shape>
                </v:group>
                <v:group id="Group 2489" o:spid="_x0000_s1049" style="position:absolute;left:5100;top:1847;width:2566;height:21" coordorigin="5100,1847" coordsize="256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eqsYAAADdAAAADwAAAGRycy9kb3ducmV2LnhtbESPT4vCMBTE78J+h/AW&#10;9qZpXRWpRhHZXTyI4B8Qb4/m2Rabl9Jk2/rtjSB4HGbmN8x82ZlSNFS7wrKCeBCBIE6tLjhTcDr+&#10;9qcgnEfWWFomBXdysFx89OaYaNvynpqDz0SAsEtQQe59lUjp0pwMuoGtiIN3tbVBH2SdSV1jG+Cm&#10;lMMomkiDBYeFHCta55TeDv9GwV+L7eo7/mm2t+v6fjmOd+dtTEp9fXarGQhPnX+HX+2NVjAcTW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4B6qxgAAAN0A&#10;AAAPAAAAAAAAAAAAAAAAAKoCAABkcnMvZG93bnJldi54bWxQSwUGAAAAAAQABAD6AAAAnQMAAAAA&#10;">
                  <v:shape id="Freeform 2490" o:spid="_x0000_s1050" style="position:absolute;left:5100;top:1847;width:2566;height:21;visibility:visible;mso-wrap-style:square;v-text-anchor:top" coordsize="2566,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adqMQA&#10;AADdAAAADwAAAGRycy9kb3ducmV2LnhtbESPwWrDMBBE74H8g9hAb7EcU0pwo5gQCCSHtjTpocfF&#10;2srG1spYiuz+fVUo9DjMzBtmV822F5FG3zpWsMlyEMS10y0bBR+303oLwgdkjb1jUvBNHqr9crHD&#10;UruJ3ylegxEJwr5EBU0IQymlrxuy6DM3ECfvy40WQ5KjkXrEKcFtL4s8f5IWW04LDQ50bKjurner&#10;wJ51/dZ9+ugvJ9zIGCfz+mKUeljNh2cQgebwH/5rn7WC4nFbwO+b9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GnajEAAAA3QAAAA8AAAAAAAAAAAAAAAAAmAIAAGRycy9k&#10;b3ducmV2LnhtbFBLBQYAAAAABAAEAPUAAACJAwAAAAA=&#10;" path="m2565,22l,e" filled="f" strokeweight=".14839mm">
                    <v:path arrowok="t" o:connecttype="custom" o:connectlocs="2565,1869;0,1847" o:connectangles="0,0"/>
                  </v:shape>
                </v:group>
                <v:group id="Group 2487" o:spid="_x0000_s1051" style="position:absolute;left:5832;top:2951;width:930;height:251" coordorigin="5832,2951" coordsize="930,2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4lRsYAAADdAAAADwAAAGRycy9kb3ducmV2LnhtbESPT4vCMBTE7wt+h/CE&#10;va1pdVekGkVElz2I4B8Qb4/m2Rabl9LEtn57Iwh7HGbmN8xs0ZlSNFS7wrKCeBCBIE6tLjhTcDpu&#10;viYgnEfWWFomBQ9ysJj3PmaYaNvynpqDz0SAsEtQQe59lUjp0pwMuoGtiIN3tbVBH2SdSV1jG+Cm&#10;lMMoGkuDBYeFHCta5ZTeDnej4LfFdjmK1832dl09Lsef3Xkbk1Kf/W45BeGp8//hd/tPKxh+T0b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fiVGxgAAAN0A&#10;AAAPAAAAAAAAAAAAAAAAAKoCAABkcnMvZG93bnJldi54bWxQSwUGAAAAAAQABAD6AAAAnQMAAAAA&#10;">
                  <v:shape id="Freeform 2488" o:spid="_x0000_s1052" style="position:absolute;left:5832;top:2951;width:930;height:251;visibility:visible;mso-wrap-style:square;v-text-anchor:top" coordsize="930,2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jxd8cA&#10;AADdAAAADwAAAGRycy9kb3ducmV2LnhtbESPzWrDMBCE74W8g9hCb41cY0rqRAkhxNAeCs3PIcfF&#10;2thOrJVjqbbrp68KgR6HmW+GWawGU4uOWldZVvAyjUAQ51ZXXCg4HrLnGQjnkTXWlknBDzlYLScP&#10;C0y17XlH3d4XIpSwS1FB6X2TSunykgy6qW2Ig3e2rUEfZFtI3WIfyk0t4yh6lQYrDgslNrQpKb/u&#10;v42CeCy+zvEH5W+4HeXhdhpl9nlR6ulxWM9BeBr8f/hOv+vAJbME/t6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o8XfHAAAA3QAAAA8AAAAAAAAAAAAAAAAAmAIAAGRy&#10;cy9kb3ducmV2LnhtbFBLBQYAAAAABAAEAPUAAACMAwAAAAA=&#10;" path="m,251r930,l930,,,,,251xe" filled="f" strokeweight=".21583mm">
                    <v:path arrowok="t" o:connecttype="custom" o:connectlocs="0,3202;930,3202;930,2951;0,2951;0,3202" o:connectangles="0,0,0,0,0"/>
                  </v:shape>
                </v:group>
                <v:group id="Group 2485" o:spid="_x0000_s1053" style="position:absolute;left:5871;top:3131;width:852;height:2" coordorigin="5871,3131" coordsize="8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2xipxgAAAN0A&#10;AAAPAAAAAAAAAAAAAAAAAKoCAABkcnMvZG93bnJldi54bWxQSwUGAAAAAAQABAD6AAAAnQMAAAAA&#10;">
                  <v:shape id="Freeform 2486" o:spid="_x0000_s1054" style="position:absolute;left:5871;top:3131;width:852;height:2;visibility:visible;mso-wrap-style:square;v-text-anchor:top" coordsize="8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OjRsUA&#10;AADdAAAADwAAAGRycy9kb3ducmV2LnhtbESPT4vCMBTE78J+h/AWvGmqbkW6RhHBP+Bpu8ueH8mz&#10;rTYvtYlav/1GWPA4zMxvmPmys7W4UesrxwpGwwQEsXam4kLBz/dmMAPhA7LB2jEpeJCH5eKtN8fM&#10;uDt/0S0PhYgQ9hkqKENoMim9LsmiH7qGOHpH11oMUbaFNC3eI9zWcpwkU2mx4rhQYkPrkvQ5v1oF&#10;K8Ppb7p5VLvLZLtNOdeX00Er1X/vVp8gAnXhFf5v742C8cdsCs838Qn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Q6NGxQAAAN0AAAAPAAAAAAAAAAAAAAAAAJgCAABkcnMv&#10;ZG93bnJldi54bWxQSwUGAAAAAAQABAD1AAAAigMAAAAA&#10;" path="m,l852,e" filled="f" strokeweight=".16186mm">
                    <v:path arrowok="t" o:connecttype="custom" o:connectlocs="0,0;852,0" o:connectangles="0,0"/>
                  </v:shape>
                </v:group>
                <v:group id="Group 2483" o:spid="_x0000_s1055" style="position:absolute;left:6762;top:3068;width:779;height:8" coordorigin="6762,3068" coordsize="77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0UjRcYAAADdAAAADwAAAGRycy9kb3ducmV2LnhtbESPQWvCQBSE74X+h+UJ&#10;vekmtlaJriJSiwcRqoJ4e2SfSTD7NmTXJP57VxB6HGbmG2a26EwpGqpdYVlBPIhAEKdWF5wpOB7W&#10;/QkI55E1lpZJwZ0cLObvbzNMtG35j5q9z0SAsEtQQe59lUjp0pwMuoGtiIN3sbVBH2SdSV1jG+Cm&#10;lMMo+pYGCw4LOVa0yim97m9GwW+L7fIz/mm218vqfj6MdqdtTEp99LrlFISnzv+HX+2NVjD8mozh&#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RSNFxgAAAN0A&#10;AAAPAAAAAAAAAAAAAAAAAKoCAABkcnMvZG93bnJldi54bWxQSwUGAAAAAAQABAD6AAAAnQMAAAAA&#10;">
                  <v:shape id="Freeform 2484" o:spid="_x0000_s1056" style="position:absolute;left:6762;top:3068;width:779;height:8;visibility:visible;mso-wrap-style:square;v-text-anchor:top" coordsize="7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mksMA&#10;AADdAAAADwAAAGRycy9kb3ducmV2LnhtbERPTWvCQBC9F/wPywi91U20BImuIkqx1FOjB72N2TEJ&#10;ZmfT7DaJ/757KHh8vO/lejC16Kh1lWUF8SQCQZxbXXGh4HT8eJuDcB5ZY22ZFDzIwXo1elliqm3P&#10;39RlvhAhhF2KCkrvm1RKl5dk0E1sQxy4m20N+gDbQuoW+xBuajmNokQarDg0lNjQtqT8nv0aBReb&#10;nTe7+PDV+8c+iWddcqDrj1Kv42GzAOFp8E/xv/tTK5i+z8Pc8CY8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mksMAAADdAAAADwAAAAAAAAAAAAAAAACYAgAAZHJzL2Rv&#10;d25yZXYueG1sUEsFBgAAAAAEAAQA9QAAAIgDAAAAAA==&#10;" path="m,8l779,e" filled="f" strokeweight=".14839mm">
                    <v:path arrowok="t" o:connecttype="custom" o:connectlocs="0,3076;779,3068" o:connectangles="0,0"/>
                  </v:shape>
                </v:group>
                <v:group id="Group 2481" o:spid="_x0000_s1057" style="position:absolute;left:3820;top:4319;width:1139;height:250" coordorigin="3820,4319" coordsize="1139,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ZYSrMcAAADdAAAADwAAAGRycy9kb3ducmV2LnhtbESPT2vCQBTE7wW/w/KE&#10;3nQT24pGVxHR0oMI/gHx9sg+k2D2bciuSfz23YLQ4zAzv2Hmy86UoqHaFZYVxMMIBHFqdcGZgvNp&#10;O5iAcB5ZY2mZFDzJwXLRe5tjom3LB2qOPhMBwi5BBbn3VSKlS3My6Ia2Ig7ezdYGfZB1JnWNbYCb&#10;Uo6iaCwNFhwWcqxonVN6Pz6Mgu8W29VHvGl299v6eT197S+7mJR673erGQhPnf8Pv9o/WsHoczK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ZYSrMcAAADd&#10;AAAADwAAAAAAAAAAAAAAAACqAgAAZHJzL2Rvd25yZXYueG1sUEsFBgAAAAAEAAQA+gAAAJ4DAAAA&#10;AA==&#10;">
                  <v:shape id="Freeform 2482" o:spid="_x0000_s1058" style="position:absolute;left:3820;top:4319;width:1139;height:250;visibility:visible;mso-wrap-style:square;v-text-anchor:top" coordsize="1139,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I5a8IA&#10;AADdAAAADwAAAGRycy9kb3ducmV2LnhtbERPTUsDMRC9C/0PYQRvNttSF12bliKIWi+1Cr1ON+Nu&#10;cDNZktju/vvOQfD4eN/L9eA7daKYXGADs2kBirgO1nFj4Ovz+fYeVMrIFrvAZGCkBOvV5GqJlQ1n&#10;/qDTPjdKQjhVaKDNua+0TnVLHtM09MTCfYfoMQuMjbYRzxLuOz0vilJ7dCwNLfb01FL9s//1Bubv&#10;b8ftnXvZ7WZlObLHcXGIzpib62HzCCrTkP/Ff+5XK77Fg+yXN/IE9O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EjlrwgAAAN0AAAAPAAAAAAAAAAAAAAAAAJgCAABkcnMvZG93&#10;bnJldi54bWxQSwUGAAAAAAQABAD1AAAAhwMAAAAA&#10;" path="m,250r1140,l1140,,,,,250xe" filled="f" strokeweight=".21583mm">
                    <v:path arrowok="t" o:connecttype="custom" o:connectlocs="0,4569;1140,4569;1140,4319;0,4319;0,4569" o:connectangles="0,0,0,0,0"/>
                  </v:shape>
                </v:group>
                <v:group id="Group 2479" o:spid="_x0000_s1059" style="position:absolute;left:3837;top:4499;width:1106;height:2" coordorigin="3837,4499" coordsize="11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mId8YAAADdAAAADwAAAGRycy9kb3ducmV2LnhtbESPT2vCQBTE74LfYXmC&#10;t7qJ/7DRVURUepBCtVB6e2SfSTD7NmTXJH77rlDwOMzMb5jVpjOlaKh2hWUF8SgCQZxaXXCm4Pty&#10;eFuAcB5ZY2mZFDzIwWbd760w0bblL2rOPhMBwi5BBbn3VSKlS3My6Ea2Ig7e1dYGfZB1JnWNbYCb&#10;Uo6jaC4NFhwWcqxol1N6O9+NgmOL7XYS75vT7bp7/F5mnz+nmJQaDrrtEoSnzr/C/+0PrWA8fY/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OYh3xgAAAN0A&#10;AAAPAAAAAAAAAAAAAAAAAKoCAABkcnMvZG93bnJldi54bWxQSwUGAAAAAAQABAD6AAAAnQMAAAAA&#10;">
                  <v:shape id="Freeform 2480" o:spid="_x0000_s1060" style="position:absolute;left:3837;top:4499;width:1106;height:2;visibility:visible;mso-wrap-style:square;v-text-anchor:top" coordsize="11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8D+cMA&#10;AADdAAAADwAAAGRycy9kb3ducmV2LnhtbESPzWrDMBCE74W8g9hAbrUcE0rjRgklodBiX+rkARZp&#10;a5taK2PJP3n7qlDocZiZb5jDabGdmGjwrWMF2yQFQaydablWcLu+PT6D8AHZYOeYFNzJw+m4ejhg&#10;btzMnzRVoRYRwj5HBU0IfS6l1w1Z9InriaP35QaLIcqhlmbAOcJtJ7M0fZIWW44LDfZ0bkh/V6NV&#10;MOpM05iyLC8llx/FubiTLpTarJfXFxCBlvAf/mu/GwXZbp/B75v4BO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l8D+cMAAADdAAAADwAAAAAAAAAAAAAAAACYAgAAZHJzL2Rv&#10;d25yZXYueG1sUEsFBgAAAAAEAAQA9QAAAIgDAAAAAA==&#10;" path="m,l1106,e" filled="f" strokeweight=".16186mm">
                    <v:path arrowok="t" o:connecttype="custom" o:connectlocs="0,0;1106,0" o:connectangles="0,0"/>
                  </v:shape>
                </v:group>
                <v:group id="Group 2477" o:spid="_x0000_s1061" style="position:absolute;left:5792;top:4319;width:971;height:250" coordorigin="5792,4319" coordsize="971,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ezm8cAAADdAAAADwAAAGRycy9kb3ducmV2LnhtbESPT2vCQBTE70K/w/IK&#10;3uom/ik1uoqIlR5EaCyIt0f2mQSzb0N2m8Rv3xUKHoeZ+Q2zXPemEi01rrSsIB5FIIgzq0vOFfyc&#10;Pt8+QDiPrLGyTAru5GC9ehksMdG2429qU5+LAGGXoILC+zqR0mUFGXQjWxMH72obgz7IJpe6wS7A&#10;TSXHUfQuDZYcFgqsaVtQdkt/jYJ9h91mEu/aw+26vV9Os+P5EJNSw9d+swDhqffP8H/7SysYT+c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aezm8cAAADd&#10;AAAADwAAAAAAAAAAAAAAAACqAgAAZHJzL2Rvd25yZXYueG1sUEsFBgAAAAAEAAQA+gAAAJ4DAAAA&#10;AA==&#10;">
                  <v:shape id="Freeform 2478" o:spid="_x0000_s1062" style="position:absolute;left:5792;top:4319;width:971;height:250;visibility:visible;mso-wrap-style:square;v-text-anchor:top" coordsize="971,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QJqccA&#10;AADdAAAADwAAAGRycy9kb3ducmV2LnhtbESPQWsCMRSE70L/Q3iFXqRmFZG6NYpUCh4EW1vx+khe&#10;N0s3L+smurv++qZQ6HGYmW+YxapzlbhSE0rPCsajDASx9qbkQsHnx+vjE4gQkQ1WnklBTwFWy7vB&#10;AnPjW36n6yEWIkE45KjAxljnUgZtyWEY+Zo4eV++cRiTbAppGmwT3FVykmUz6bDktGCxphdL+vtw&#10;cQpua3vr304bvTvOzu1wTP1+rnulHu679TOISF38D/+1t0bBZDqfwu+b9ATk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UCanHAAAA3QAAAA8AAAAAAAAAAAAAAAAAmAIAAGRy&#10;cy9kb3ducmV2LnhtbFBLBQYAAAAABAAEAPUAAACMAwAAAAA=&#10;" path="m,250r971,l971,,,,,250xe" filled="f" strokeweight=".21583mm">
                    <v:path arrowok="t" o:connecttype="custom" o:connectlocs="0,4569;971,4569;971,4319;0,4319;0,4569" o:connectangles="0,0,0,0,0"/>
                  </v:shape>
                </v:group>
                <v:group id="Group 2475" o:spid="_x0000_s1063" style="position:absolute;left:5809;top:4499;width:937;height:2" coordorigin="5809,4499" coordsize="9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QKOdMYAAADdAAAADwAAAGRycy9kb3ducmV2LnhtbESPQWvCQBSE74X+h+UV&#10;vOkmWkuNriKi4kGEakG8PbLPJJh9G7JrEv99VxB6HGbmG2a26EwpGqpdYVlBPIhAEKdWF5wp+D1t&#10;+t8gnEfWWFomBQ9ysJi/v80w0bblH2qOPhMBwi5BBbn3VSKlS3My6Aa2Ig7e1dYGfZB1JnWNbYCb&#10;Ug6j6EsaLDgs5FjRKqf0drwbBdsW2+UoXjf723X1uJzGh/M+JqV6H91yCsJT5//Dr/ZOKxh+Ts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Ao50xgAAAN0A&#10;AAAPAAAAAAAAAAAAAAAAAKoCAABkcnMvZG93bnJldi54bWxQSwUGAAAAAAQABAD6AAAAnQMAAAAA&#10;">
                  <v:shape id="Freeform 2476" o:spid="_x0000_s1064" style="position:absolute;left:5809;top:4499;width:937;height:2;visibility:visible;mso-wrap-style:square;v-text-anchor:top" coordsize="9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5U3cYA&#10;AADdAAAADwAAAGRycy9kb3ducmV2LnhtbESPS2vDMBCE74H8B7GB3hI5oYTUjRJKHlB6i1sKvW2t&#10;jeXWWjmW6se/rwKBHIeZ+YZZb3tbiZYaXzpWMJ8lIIhzp0suFHy8H6crED4ga6wck4KBPGw349Ea&#10;U+06PlGbhUJECPsUFZgQ6lRKnxuy6GeuJo7e2TUWQ5RNIXWDXYTbSi6SZCktlhwXDNa0M5T/Zn9W&#10;QZFnB/x+u+zMz+eXPrT7oTufBqUeJv3LM4hAfbiHb+1XrWDx+LSE65v4BOTm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W5U3cYAAADdAAAADwAAAAAAAAAAAAAAAACYAgAAZHJz&#10;L2Rvd25yZXYueG1sUEsFBgAAAAAEAAQA9QAAAIsDAAAAAA==&#10;" path="m,l937,e" filled="f" strokeweight=".16186mm">
                    <v:path arrowok="t" o:connecttype="custom" o:connectlocs="0,0;937,0" o:connectangles="0,0"/>
                  </v:shape>
                </v:group>
                <v:group id="Group 2473" o:spid="_x0000_s1065" style="position:absolute;left:4960;top:4444;width:832;height:2" coordorigin="4960,4444" coordsize="8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py1mMcAAADd&#10;AAAADwAAAAAAAAAAAAAAAACqAgAAZHJzL2Rvd25yZXYueG1sUEsFBgAAAAAEAAQA+gAAAJ4DAAAA&#10;AA==&#10;">
                  <v:shape id="Freeform 2474" o:spid="_x0000_s1066" style="position:absolute;left:4960;top:4444;width:832;height:2;visibility:visible;mso-wrap-style:square;v-text-anchor:top" coordsize="8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hSQcIA&#10;AADdAAAADwAAAGRycy9kb3ducmV2LnhtbERPz2vCMBS+D/wfwhN2m6lOhlajSFEYHjbmRDw+mmdT&#10;bF5CE2333y8HwePH93u57m0j7tSG2rGC8SgDQVw6XXOl4Pi7e5uBCBFZY+OYFPxRgPVq8LLEXLuO&#10;f+h+iJVIIRxyVGBi9LmUoTRkMYycJ07cxbUWY4JtJXWLXQq3jZxk2Ye0WHNqMOipMFReDzeroOre&#10;d362/3JsztsTF1EWfvOt1Ouw3yxAROrjU/xwf2oFk+k8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qFJBwgAAAN0AAAAPAAAAAAAAAAAAAAAAAJgCAABkcnMvZG93&#10;bnJldi54bWxQSwUGAAAAAAQABAD1AAAAhwMAAAAA&#10;" path="m,l832,e" filled="f" strokeweight=".14839mm">
                    <v:path arrowok="t" o:connecttype="custom" o:connectlocs="0,0;832,0" o:connectangles="0,0"/>
                  </v:shape>
                </v:group>
                <v:group id="Group 2471" o:spid="_x0000_s1067" style="position:absolute;left:6277;top:3202;width:20;height:1117" coordorigin="6277,3202" coordsize="20,1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E+EccYAAADdAAAADwAAAGRycy9kb3ducmV2LnhtbESPQWvCQBSE74X+h+UJ&#10;vekmthaNriJSiwcRqoJ4e2SfSTD7NmTXJP57VxB6HGbmG2a26EwpGqpdYVlBPIhAEKdWF5wpOB7W&#10;/TEI55E1lpZJwZ0cLObvbzNMtG35j5q9z0SAsEtQQe59lUjp0pwMuoGtiIN3sbVBH2SdSV1jG+Cm&#10;lMMo+pYGCw4LOVa0yim97m9GwW+L7fIz/mm218vqfj6MdqdtTEp99LrlFISnzv+HX+2NVjD8mkz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T4RxxgAAAN0A&#10;AAAPAAAAAAAAAAAAAAAAAKoCAABkcnMvZG93bnJldi54bWxQSwUGAAAAAAQABAD6AAAAnQMAAAAA&#10;">
                  <v:shape id="Freeform 2472" o:spid="_x0000_s1068" style="position:absolute;left:6277;top:3202;width:20;height:1117;visibility:visible;mso-wrap-style:square;v-text-anchor:top" coordsize="20,1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wjDsAA&#10;AADdAAAADwAAAGRycy9kb3ducmV2LnhtbERPTYvCMBC9C/6HMII3TS0oUo0iLoJX6yK7t6EZ22Az&#10;qUnW1n+/OSzs8fG+t/vBtuJFPhjHChbzDARx5bThWsHn9TRbgwgRWWPrmBS8KcB+Nx5tsdCu5wu9&#10;yliLFMKhQAVNjF0hZagashjmriNO3N15izFBX0vtsU/htpV5lq2kRcOpocGOjg1Vj/LHKridP27h&#10;ue759LX87vN4MaU/GqWmk+GwARFpiP/iP/dZK8iXWdqf3qQnIH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nwjDsAAAADdAAAADwAAAAAAAAAAAAAAAACYAgAAZHJzL2Rvd25y&#10;ZXYueG1sUEsFBgAAAAAEAAQA9QAAAIUDAAAAAA==&#10;" path="m,1117l20,e" filled="f" strokeweight=".14839mm">
                    <v:path arrowok="t" o:connecttype="custom" o:connectlocs="0,4319;20,3202" o:connectangles="0,0"/>
                  </v:shape>
                </v:group>
                <v:group id="Group 2469" o:spid="_x0000_s1069" style="position:absolute;left:4999;top:2633;width:77;height:69" coordorigin="4999,2633" coordsize="77,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ISbcUAAADdAAAADwAAAGRycy9kb3ducmV2LnhtbESPQYvCMBSE74L/ITzB&#10;m6ZVFKlGEdldPMiCdWHx9miebbF5KU22rf/eLAgeh5n5htnselOJlhpXWlYQTyMQxJnVJecKfi6f&#10;kxUI55E1VpZJwYMc7LbDwQYTbTs+U5v6XAQIuwQVFN7XiZQuK8igm9qaOHg32xj0QTa51A12AW4q&#10;OYuipTRYclgosKZDQdk9/TMKvjrs9vP4oz3db4fH9bL4/j3FpNR41O/XIDz1/h1+tY9awWwRxf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TSEm3FAAAA3QAA&#10;AA8AAAAAAAAAAAAAAAAAqgIAAGRycy9kb3ducmV2LnhtbFBLBQYAAAAABAAEAPoAAACcAwAAAAA=&#10;">
                  <v:shape id="Freeform 2470" o:spid="_x0000_s1070" style="position:absolute;left:4999;top:2633;width:77;height:69;visibility:visible;mso-wrap-style:square;v-text-anchor:top" coordsize="7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q4OcYA&#10;AADdAAAADwAAAGRycy9kb3ducmV2LnhtbESPQUvDQBSE74L/YXlCL8FuGmqR2G2RlhYvCo2C10f2&#10;mQ1m38bsaxv99a4g9DjMzDfMcj36Tp1oiG1gA7NpDoq4DrblxsDb6+72HlQUZItdYDLwTRHWq+ur&#10;JZY2nPlAp0oalSAcSzTgRPpS61g78hinoSdO3kcYPEqSQ6PtgOcE950u8nyhPbacFhz2tHFUf1ZH&#10;b6DKskb273E+/3p+OWzFbSNnP8ZMbsbHB1BCo1zC/+0na6C4ywv4e5OegF7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q4OcYAAADdAAAADwAAAAAAAAAAAAAAAACYAgAAZHJz&#10;L2Rvd25yZXYueG1sUEsFBgAAAAAEAAQA9QAAAIsDAAAAAA==&#10;" path="m77,l,3,42,69,77,e" fillcolor="black" stroked="f">
                    <v:path arrowok="t" o:connecttype="custom" o:connectlocs="77,2633;0,2636;42,2702;77,2633" o:connectangles="0,0,0,0"/>
                  </v:shape>
                </v:group>
                <v:group id="Group 2467" o:spid="_x0000_s1071" style="position:absolute;left:4999;top:2633;width:77;height:69" coordorigin="4999,2633" coordsize="77,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0wpgcUAAADdAAAADwAAAGRycy9kb3ducmV2LnhtbESPQYvCMBSE74L/ITxh&#10;b5pWUaQaRUSXPciCVVj29miebbF5KU1s67/fLAgeh5n5hllve1OJlhpXWlYQTyIQxJnVJecKrpfj&#10;eAnCeWSNlWVS8CQH281wsMZE247P1KY+FwHCLkEFhfd1IqXLCjLoJrYmDt7NNgZ9kE0udYNdgJtK&#10;TqNoIQ2WHBYKrGlfUHZPH0bBZ4fdbhYf2tP9tn/+XubfP6eYlPoY9bsVCE+9f4df7S+tYDqPZv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tMKYHFAAAA3QAA&#10;AA8AAAAAAAAAAAAAAAAAqgIAAGRycy9kb3ducmV2LnhtbFBLBQYAAAAABAAEAPoAAACcAwAAAAA=&#10;">
                  <v:shape id="Freeform 2468" o:spid="_x0000_s1072" style="position:absolute;left:4999;top:2633;width:77;height:69;visibility:visible;mso-wrap-style:square;v-text-anchor:top" coordsize="7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xDkccA&#10;AADdAAAADwAAAGRycy9kb3ducmV2LnhtbESPQWvCQBSE7wX/w/KE3nRTaYpGVxHB2IvYqoceX7PP&#10;JDT7NmTXJPbXuwWhx2FmvmEWq95UoqXGlZYVvIwjEMSZ1SXnCs6n7WgKwnlkjZVlUnAjB6vl4GmB&#10;ibYdf1J79LkIEHYJKii8rxMpXVaQQTe2NXHwLrYx6INscqkb7ALcVHISRW/SYMlhocCaNgVlP8er&#10;UZD+ppX5uu3j7W6WfevTxyE/H6RSz8N+PQfhqff/4Uf7XSuYxNEr/L0JT0Au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cQ5HHAAAA3QAAAA8AAAAAAAAAAAAAAAAAmAIAAGRy&#10;cy9kb3ducmV2LnhtbFBLBQYAAAAABAAEAPUAAACMAwAAAAA=&#10;" path="m,3l77,,42,69,,3e" filled="f" strokeweight=".21583mm">
                    <v:path arrowok="t" o:connecttype="custom" o:connectlocs="0,2636;77,2633;42,2702;0,2636" o:connectangles="0,0,0,0"/>
                  </v:shape>
                </v:group>
                <v:group id="Group 2465" o:spid="_x0000_s1073" style="position:absolute;left:4999;top:2633;width:77;height:4" coordorigin="4999,2633" coordsize="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UbsUAAADdAAAADwAAAGRycy9kb3ducmV2LnhtbESPQYvCMBSE7wv+h/AE&#10;b2tapYtUo4ioeJCFVUG8PZpnW2xeShPb+u/NwsIeh5n5hlmselOJlhpXWlYQjyMQxJnVJecKLufd&#10;5wyE88gaK8uk4EUOVsvBxwJTbTv+ofbkcxEg7FJUUHhfp1K6rCCDbmxr4uDdbWPQB9nkUjfYBbip&#10;5CSKvqTBksNCgTVtCsoep6dRsO+wW0/jbXt83Dev2zn5vh5jUmo07NdzEJ56/x/+ax+0gkkSJf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vpFG7FAAAA3QAA&#10;AA8AAAAAAAAAAAAAAAAAqgIAAGRycy9kb3ducmV2LnhtbFBLBQYAAAAABAAEAPoAAACcAwAAAAA=&#10;">
                  <v:shape id="Freeform 2466" o:spid="_x0000_s1074" style="position:absolute;left:4999;top:2633;width:77;height:4;visibility:visible;mso-wrap-style:square;v-text-anchor:top" coordsize="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lTD8YA&#10;AADdAAAADwAAAGRycy9kb3ducmV2LnhtbESPQWvCQBSE7wX/w/KE3pqNgYqNriEUAu2hhWr1/Mg+&#10;k2D2bZLdaNpf3y0IHoeZ+YbZZJNpxYUG11hWsIhiEMSl1Q1XCr73xdMKhPPIGlvLpOCHHGTb2cMG&#10;U22v/EWXna9EgLBLUUHtfZdK6cqaDLrIdsTBO9nBoA9yqKQe8BrgppVJHC+lwYbDQo0dvdZUnnej&#10;UfDb5/n+/Tj2kgqbNP34+fFyIKUe51O+BuFp8vfwrf2mFSTP8RL+34Qn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rlTD8YAAADdAAAADwAAAAAAAAAAAAAAAACYAgAAZHJz&#10;L2Rvd25yZXYueG1sUEsFBgAAAAAEAAQA9QAAAIsDAAAAAA==&#10;" path="m77,l,3e" filled="f" strokeweight=".21583mm">
                    <v:path arrowok="t" o:connecttype="custom" o:connectlocs="77,2633;0,2636" o:connectangles="0,0"/>
                  </v:shape>
                </v:group>
                <v:group id="Group 2463" o:spid="_x0000_s1075" style="position:absolute;left:5058;top:2667;width:96;height:49" coordorigin="5058,2667" coordsize="9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cvgscAAADdAAAADwAAAGRycy9kb3ducmV2LnhtbESPQWvCQBSE7wX/w/IK&#10;3ppNlLSSZhURKx5CoSqU3h7ZZxLMvg3ZbRL/fbdQ6HGYmW+YfDOZVgzUu8aygiSKQRCXVjdcKbic&#10;355WIJxH1thaJgV3crBZzx5yzLQd+YOGk69EgLDLUEHtfZdJ6cqaDLrIdsTBu9reoA+yr6TucQxw&#10;08pFHD9Lgw2HhRo72tVU3k7fRsFhxHG7TPZDcbvu7l/n9P2zSEip+eO0fQXhafL/4b/2UStYpPE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HcvgscAAADd&#10;AAAADwAAAAAAAAAAAAAAAACqAgAAZHJzL2Rvd25yZXYueG1sUEsFBgAAAAAEAAQA+gAAAJ4DAAAA&#10;AA==&#10;">
                  <v:shape id="Freeform 2464" o:spid="_x0000_s1076" style="position:absolute;left:5058;top:2667;width:96;height:49;visibility:visible;mso-wrap-style:square;v-text-anchor:top" coordsize="96,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VoncIA&#10;AADdAAAADwAAAGRycy9kb3ducmV2LnhtbERP3WrCMBS+F/YO4Qx2p8mU+VONMgTnbkSsPsChObbR&#10;5qQ00XZvv1wMdvnx/a82vavFk9pgPWt4HykQxIU3lksNl/NuOAcRIrLB2jNp+KEAm/XLYIWZ8R2f&#10;6JnHUqQQDhlqqGJsMilDUZHDMPINceKuvnUYE2xLaVrsUrir5VipqXRoOTVU2NC2ouKeP5wG+7Xf&#10;5jM7udnD8dpMik6dFvu71m+v/ecSRKQ+/ov/3N9Gw/hDpbnpTXo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FWidwgAAAN0AAAAPAAAAAAAAAAAAAAAAAJgCAABkcnMvZG93&#10;bnJldi54bWxQSwUGAAAAAAQABAD1AAAAhwMAAAAA&#10;" path="m,l97,49e" filled="f" strokeweight=".14839mm">
                    <v:path arrowok="t" o:connecttype="custom" o:connectlocs="0,2667;97,2716" o:connectangles="0,0"/>
                  </v:shape>
                </v:group>
                <v:group id="Group 2461" o:spid="_x0000_s1077" style="position:absolute;left:4384;top:1972;width:1913;height:979" coordorigin="4384,1972" coordsize="1913,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qQea8cAAADdAAAADwAAAGRycy9kb3ducmV2LnhtbESPQWvCQBSE7wX/w/IK&#10;3ppNlJSaZhURKx5CoSqU3h7ZZxLMvg3ZbRL/fbdQ6HGYmW+YfDOZVgzUu8aygiSKQRCXVjdcKbic&#10;355eQDiPrLG1TAru5GCznj3kmGk78gcNJ1+JAGGXoYLa+y6T0pU1GXSR7YiDd7W9QR9kX0nd4xjg&#10;ppWLOH6WBhsOCzV2tKupvJ2+jYLDiON2meyH4nbd3b/O6ftnkZBS88dp+wrC0+T/w3/to1awSO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qQea8cAAADd&#10;AAAADwAAAAAAAAAAAAAAAACqAgAAZHJzL2Rvd25yZXYueG1sUEsFBgAAAAAEAAQA+gAAAJ4DAAAA&#10;AA==&#10;">
                  <v:shape id="Freeform 2462" o:spid="_x0000_s1078" style="position:absolute;left:4384;top:1972;width:1913;height:979;visibility:visible;mso-wrap-style:square;v-text-anchor:top" coordsize="1913,9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iBGMQA&#10;AADdAAAADwAAAGRycy9kb3ducmV2LnhtbERPy2rCQBTdF/yH4QrudKLgg9RRrCjqQlpti9tL5prE&#10;Zu7EzBjj3zsLocvDeU/njSlETZXLLSvo9yIQxInVOacKfr7X3QkI55E1FpZJwYMczGettynG2t75&#10;QPXRpyKEsItRQeZ9GUvpkowMup4tiQN3tpVBH2CVSl3hPYSbQg6iaCQN5hwaMixpmVHyd7wZBZtf&#10;u9uP6/1i9XX5SE+f9nq+jlGpTrtZvIPw1Ph/8cu91QoGw37YH96EJy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ogRjEAAAA3QAAAA8AAAAAAAAAAAAAAAAAmAIAAGRycy9k&#10;b3ducmV2LnhtbFBLBQYAAAAABAAEAPUAAACJAwAAAAA=&#10;" path="m1913,979l,e" filled="f" strokeweight=".14839mm">
                    <v:path arrowok="t" o:connecttype="custom" o:connectlocs="1913,2951;0,1972" o:connectangles="0,0"/>
                  </v:shape>
                </v:group>
                <v:group id="Group 2459" o:spid="_x0000_s1079" style="position:absolute;left:2048;top:1742;width:930;height:250" coordorigin="2048,1742" coordsize="930,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C4SwxgAAAN0A&#10;AAAPAAAAAAAAAAAAAAAAAKoCAABkcnMvZG93bnJldi54bWxQSwUGAAAAAAQABAD6AAAAnQMAAAAA&#10;">
                  <v:shape id="Freeform 2460" o:spid="_x0000_s1080" style="position:absolute;left:2048;top:1742;width:930;height:250;visibility:visible;mso-wrap-style:square;v-text-anchor:top" coordsize="930,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7d28YA&#10;AADdAAAADwAAAGRycy9kb3ducmV2LnhtbESP0WrCQBRE3wX/YblCX4puElRsdJVSqNoHLY39gGv2&#10;mgSzd0N21fj3bqHg4zAzZ5jFqjO1uFLrKssK4lEEgji3uuJCwe/hczgD4TyyxtoyKbiTg9Wy31tg&#10;qu2Nf+ia+UIECLsUFZTeN6mULi/JoBvZhjh4J9sa9EG2hdQt3gLc1DKJoqk0WHFYKLGhj5Lyc3Yx&#10;Cr738St+velttyl2fFxH42wys0q9DLr3OQhPnX+G/9tbrSCZxAn8vQlPQC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7d28YAAADdAAAADwAAAAAAAAAAAAAAAACYAgAAZHJz&#10;L2Rvd25yZXYueG1sUEsFBgAAAAAEAAQA9QAAAIsDAAAAAA==&#10;" path="m,250r930,l930,,,,,250xe" filled="f" strokeweight=".21583mm">
                    <v:path arrowok="t" o:connecttype="custom" o:connectlocs="0,1992;930,1992;930,1742;0,1742;0,1992" o:connectangles="0,0,0,0,0"/>
                  </v:shape>
                </v:group>
                <v:group id="Group 2457" o:spid="_x0000_s1081" style="position:absolute;left:2117;top:1922;width:792;height:2" coordorigin="2117,1922" coordsize="7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W/XMcAAADdAAAADwAAAGRycy9kb3ducmV2LnhtbESPT2vCQBTE7wW/w/KE&#10;3uomhpQSXUVESw+hUC2U3h7ZZxLMvg3ZNX++fbcgeBxm5jfMejuaRvTUudqygngRgSAurK65VPB9&#10;Pr68gXAeWWNjmRRM5GC7mT2tMdN24C/qT74UAcIuQwWV920mpSsqMugWtiUO3sV2Bn2QXSl1h0OA&#10;m0Yuo+hVGqw5LFTY0r6i4nq6GQXvAw67JD70+fWyn37P6edPHpNSz/NxtwLhafSP8L39oRUs0ziB&#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pW/XMcAAADd&#10;AAAADwAAAAAAAAAAAAAAAACqAgAAZHJzL2Rvd25yZXYueG1sUEsFBgAAAAAEAAQA+gAAAJ4DAAAA&#10;AA==&#10;">
                  <v:shape id="Freeform 2458" o:spid="_x0000_s1082" style="position:absolute;left:2117;top:1922;width:792;height:2;visibility:visible;mso-wrap-style:square;v-text-anchor:top" coordsize="7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LqFMcA&#10;AADdAAAADwAAAGRycy9kb3ducmV2LnhtbESPT2vCQBTE7wW/w/IEL6KbSFs0uoq0tBUPBf8cPD6y&#10;z2w0+zZk15h++25B6HGYmd8wi1VnK9FS40vHCtJxAoI4d7rkQsHx8DGagvABWWPlmBT8kIfVsve0&#10;wEy7O++o3YdCRAj7DBWYEOpMSp8bsujHriaO3tk1FkOUTSF1g/cIt5WcJMmrtFhyXDBY05uh/Lq/&#10;WQW72dYM8/Z7W9L7aTP8/Oou19QoNeh36zmIQF34Dz/aG61g8pI+w9+b+AT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XC6hTHAAAA3QAAAA8AAAAAAAAAAAAAAAAAmAIAAGRy&#10;cy9kb3ducmV2LnhtbFBLBQYAAAAABAAEAPUAAACMAwAAAAA=&#10;" path="m,l792,e" filled="f" strokeweight=".16186mm">
                    <v:path arrowok="t" o:connecttype="custom" o:connectlocs="0,0;792,0" o:connectangles="0,0"/>
                  </v:shape>
                </v:group>
                <v:group id="Group 2455" o:spid="_x0000_s1083" style="position:absolute;left:2513;top:1992;width:11;height:976" coordorigin="2513,1992" coordsize="11,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jCCs8UAAADdAAAADwAAAGRycy9kb3ducmV2LnhtbESPQYvCMBSE7wv+h/AE&#10;b2tapYtUo4ioeJCFVUG8PZpnW2xeShPb+u/NwsIeh5n5hlmselOJlhpXWlYQjyMQxJnVJecKLufd&#10;5wyE88gaK8uk4EUOVsvBxwJTbTv+ofbkcxEg7FJUUHhfp1K6rCCDbmxr4uDdbWPQB9nkUjfYBbip&#10;5CSKvqTBksNCgTVtCsoep6dRsO+wW0/jbXt83Dev2zn5vh5jUmo07NdzEJ56/x/+ax+0gkkSJ/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4wgrPFAAAA3QAA&#10;AA8AAAAAAAAAAAAAAAAAqgIAAGRycy9kb3ducmV2LnhtbFBLBQYAAAAABAAEAPoAAACcAwAAAAA=&#10;">
                  <v:shape id="Freeform 2456" o:spid="_x0000_s1084" style="position:absolute;left:2513;top:1992;width:11;height:976;visibility:visible;mso-wrap-style:square;v-text-anchor:top" coordsize="11,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iGCcUA&#10;AADdAAAADwAAAGRycy9kb3ducmV2LnhtbESP3WoCMRSE7wXfIRyhd5p124psjSKKtCgI/jzAYXO6&#10;u7g5CUnU9e0bQejlMDPfMLNFZ1pxIx8aywrGowwEcWl1w5WC82kznIIIEVlja5kUPCjAYt7vzbDQ&#10;9s4Huh1jJRKEQ4EK6hhdIWUoazIYRtYRJ+/XeoMxSV9J7fGe4KaVeZZNpMGG00KNjlY1lZfj1SjY&#10;PdaH/Hv/sV7Jd79xO7NderdV6m3QLb9AROrif/jV/tEK8s/xBJ5v0hO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WIYJxQAAAN0AAAAPAAAAAAAAAAAAAAAAAJgCAABkcnMv&#10;ZG93bnJldi54bWxQSwUGAAAAAAQABAD1AAAAigMAAAAA&#10;" path="m,l11,976e" filled="f" strokeweight=".14839mm">
                    <v:path arrowok="t" o:connecttype="custom" o:connectlocs="0,1992;11,2968" o:connectangles="0,0"/>
                  </v:shape>
                </v:group>
                <v:group id="Group 2453" o:spid="_x0000_s1085" style="position:absolute;left:2046;top:2968;width:956;height:250" coordorigin="2046,2968" coordsize="956,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65X8UAAADdAAAADwAAAGRycy9kb3ducmV2LnhtbESPQYvCMBSE78L+h/CE&#10;vWlaF3WpRhFZlz2IoC6It0fzbIvNS2liW/+9EQSPw8x8w8yXnSlFQ7UrLCuIhxEI4tTqgjMF/8fN&#10;4BuE88gaS8uk4E4OlouP3hwTbVveU3PwmQgQdgkqyL2vEildmpNBN7QVcfAutjbog6wzqWtsA9yU&#10;chRFE2mw4LCQY0XrnNLr4WYU/LbYrr7in2Z7vazv5+N4d9rGpNRnv1vNQHjq/Dv8av9pBaNxP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GuuV/FAAAA3QAA&#10;AA8AAAAAAAAAAAAAAAAAqgIAAGRycy9kb3ducmV2LnhtbFBLBQYAAAAABAAEAPoAAACcAwAAAAA=&#10;">
                  <v:shape id="Freeform 2454" o:spid="_x0000_s1086" style="position:absolute;left:2046;top:2968;width:956;height:250;visibility:visible;mso-wrap-style:square;v-text-anchor:top" coordsize="956,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7yUcAA&#10;AADdAAAADwAAAGRycy9kb3ducmV2LnhtbERPTYvCMBC9C/6HMMLebKqLi1SjyMKCBy/VFT0OzdgW&#10;m0npZGv335uD4PHxvtfbwTWqp05qzwZmSQqKuPC25tLA7+lnugQlAdli45kM/JPAdjMerTGz/sE5&#10;9cdQqhjCkqGBKoQ201qKihxK4lviyN185zBE2JXadviI4a7R8zT90g5rjg0VtvRdUXE//jkD+0t9&#10;krMcbsL6kH/mRX/1O23Mx2TYrUAFGsJb/HLvrYH5YhbnxjfxCejN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c7yUcAAAADdAAAADwAAAAAAAAAAAAAAAACYAgAAZHJzL2Rvd25y&#10;ZXYueG1sUEsFBgAAAAAEAAQA9QAAAIUDAAAAAA==&#10;" path="m,250r956,l956,,,,,250xe" filled="f" strokeweight=".21583mm">
                    <v:path arrowok="t" o:connecttype="custom" o:connectlocs="0,3218;956,3218;956,2968;0,2968;0,3218" o:connectangles="0,0,0,0,0"/>
                  </v:shape>
                </v:group>
                <v:group id="Group 2451" o:spid="_x0000_s1087" style="position:absolute;left:2064;top:3147;width:922;height:2" coordorigin="2064,3147" coordsize="9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32ItsUAAADdAAAADwAAAGRycy9kb3ducmV2LnhtbESPQYvCMBSE78L+h/CE&#10;vWlaF8WtRhFZlz2IoC6It0fzbIvNS2liW/+9EQSPw8x8w8yXnSlFQ7UrLCuIhxEI4tTqgjMF/8fN&#10;YArCeWSNpWVScCcHy8VHb46Jti3vqTn4TAQIuwQV5N5XiZQuzcmgG9qKOHgXWxv0QdaZ1DW2AW5K&#10;OYqiiTRYcFjIsaJ1Tun1cDMKfltsV1/xT7O9Xtb383G8O21jUuqz361mIDx1/h1+tf+0gtE4/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99iLbFAAAA3QAA&#10;AA8AAAAAAAAAAAAAAAAAqgIAAGRycy9kb3ducmV2LnhtbFBLBQYAAAAABAAEAPoAAACcAwAAAAA=&#10;">
                  <v:shape id="Freeform 2452" o:spid="_x0000_s1088" style="position:absolute;left:2064;top:3147;width:922;height:2;visibility:visible;mso-wrap-style:square;v-text-anchor:top" coordsize="9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XgocIA&#10;AADdAAAADwAAAGRycy9kb3ducmV2LnhtbERPTWuDQBC9F/Iflin01qw1JBTjKk1AyKWQmBZ6HNyJ&#10;St1ZcTdG++u7h0COj/ed5pPpxEiDay0reFtGIIgrq1uuFXydi9d3EM4ja+wsk4KZHOTZ4inFRNsb&#10;n2gsfS1CCLsEFTTe94mUrmrIoFvanjhwFzsY9AEOtdQD3kK46WQcRRtpsOXQ0GBP+4aq3/JqFDB9&#10;UlXOq+I4899Isvzudz+dUi/P08cWhKfJP8R390EriNdx2B/ehCcg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NeChwgAAAN0AAAAPAAAAAAAAAAAAAAAAAJgCAABkcnMvZG93&#10;bnJldi54bWxQSwUGAAAAAAQABAD1AAAAhwMAAAAA&#10;" path="m,l921,e" filled="f" strokeweight=".16186mm">
                    <v:path arrowok="t" o:connecttype="custom" o:connectlocs="0,0;921,0" o:connectangles="0,0"/>
                  </v:shape>
                </v:group>
                <v:group id="Group 2449" o:spid="_x0000_s1089" style="position:absolute;left:1830;top:4319;width:1416;height:250" coordorigin="1830,4319" coordsize="1416,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2dODcUAAADdAAAADwAAAGRycy9kb3ducmV2LnhtbESPQYvCMBSE7wv+h/CE&#10;va1pu7hINYqIigcRVgXx9miebbF5KU1s6783wsIeh5n5hpktelOJlhpXWlYQjyIQxJnVJecKzqfN&#10;1wSE88gaK8uk4EkOFvPBxwxTbTv+pfbocxEg7FJUUHhfp1K6rCCDbmRr4uDdbGPQB9nkUjfYBbip&#10;ZBJFP9JgyWGhwJpWBWX348Mo2HbYLb/jdbu/31bP62l8uOxjUupz2C+nIDz1/j/8195pBck4ie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9nTg3FAAAA3QAA&#10;AA8AAAAAAAAAAAAAAAAAqgIAAGRycy9kb3ducmV2LnhtbFBLBQYAAAAABAAEAPoAAACcAwAAAAA=&#10;">
                  <v:shape id="Freeform 2450" o:spid="_x0000_s1090" style="position:absolute;left:1830;top:4319;width:1416;height:250;visibility:visible;mso-wrap-style:square;v-text-anchor:top" coordsize="1416,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AVcsYA&#10;AADdAAAADwAAAGRycy9kb3ducmV2LnhtbESPT2vCQBTE74V+h+UVvNVNA4aSukpjKYgnNVJ6fGSf&#10;+dPs25jdxPjtu4WCx2FmfsMs15NpxUi9qy0reJlHIIgLq2suFZzyz+dXEM4ja2wtk4IbOVivHh+W&#10;mGp75QONR1+KAGGXooLK+y6V0hUVGXRz2xEH72x7gz7IvpS6x2uAm1bGUZRIgzWHhQo72lRU/BwH&#10;o+CQ7ZPk8lU3uyY/5dnHIL8jfVZq9jS9v4HwNPl7+L+91QriRRzD35v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OAVcsYAAADdAAAADwAAAAAAAAAAAAAAAACYAgAAZHJz&#10;L2Rvd25yZXYueG1sUEsFBgAAAAAEAAQA9QAAAIsDAAAAAA==&#10;" path="m,250r1417,l1417,,,,,250xe" filled="f" strokeweight=".21583mm">
                    <v:path arrowok="t" o:connecttype="custom" o:connectlocs="0,4569;1417,4569;1417,4319;0,4319;0,4569" o:connectangles="0,0,0,0,0"/>
                  </v:shape>
                </v:group>
                <v:group id="Group 2447" o:spid="_x0000_s1091" style="position:absolute;left:1848;top:4499;width:1382;height:2" coordorigin="1848,4499" coordsize="13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l14cUAAADdAAAADwAAAGRycy9kb3ducmV2LnhtbESPQYvCMBSE7wv+h/AE&#10;b2vaistSjSLiigcRVhfE26N5tsXmpTTZtv57Iwgeh5n5hpkve1OJlhpXWlYQjyMQxJnVJecK/k4/&#10;n98gnEfWWFkmBXdysFwMPuaYatvxL7VHn4sAYZeigsL7OpXSZQUZdGNbEwfvahuDPsgml7rBLsBN&#10;JZMo+pIGSw4LBda0Lii7Hf+Ngm2H3WoSb9r97bq+X07Tw3kfk1KjYb+agfDU+3f41d5pBck0mc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D5deHFAAAA3QAA&#10;AA8AAAAAAAAAAAAAAAAAqgIAAGRycy9kb3ducmV2LnhtbFBLBQYAAAAABAAEAPoAAACcAwAAAAA=&#10;">
                  <v:shape id="Freeform 2448" o:spid="_x0000_s1092" style="position:absolute;left:1848;top:4499;width:1382;height:2;visibility:visible;mso-wrap-style:square;v-text-anchor:top" coordsize="13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CxxccA&#10;AADdAAAADwAAAGRycy9kb3ducmV2LnhtbESPQWvCQBSE74L/YXlCb3XToGJTV2m1gorQGAu9PrLP&#10;JJh9G7Krpv++KxQ8DjPzDTNbdKYWV2pdZVnByzACQZxbXXGh4Pu4fp6CcB5ZY22ZFPySg8W835th&#10;ou2ND3TNfCEChF2CCkrvm0RKl5dk0A1tQxy8k20N+iDbQuoWbwFuahlH0UQarDgslNjQsqT8nF2M&#10;gtefbvd1kZ+TNP04Zdv1Plot07NST4Pu/Q2Ep84/wv/tjVYQj+MR3N+EJ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6QscXHAAAA3QAAAA8AAAAAAAAAAAAAAAAAmAIAAGRy&#10;cy9kb3ducmV2LnhtbFBLBQYAAAAABAAEAPUAAACMAwAAAAA=&#10;" path="m,l1382,e" filled="f" strokeweight=".16186mm">
                    <v:path arrowok="t" o:connecttype="custom" o:connectlocs="0,0;1382,0" o:connectangles="0,0"/>
                  </v:shape>
                </v:group>
                <v:group id="Group 2445" o:spid="_x0000_s1093" style="position:absolute;left:2524;top:3218;width:15;height:1101" coordorigin="2524,3218" coordsize="15,1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XEgOxgAAAN0A&#10;AAAPAAAAAAAAAAAAAAAAAKoCAABkcnMvZG93bnJldi54bWxQSwUGAAAAAAQABAD6AAAAnQMAAAAA&#10;">
                  <v:shape id="Freeform 2446" o:spid="_x0000_s1094" style="position:absolute;left:2524;top:3218;width:15;height:1101;visibility:visible;mso-wrap-style:square;v-text-anchor:top" coordsize="15,1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GTuMMA&#10;AADdAAAADwAAAGRycy9kb3ducmV2LnhtbESP3WrCQBCF74W+wzKCdzoxWJHoKlIRVApFW7wesmMS&#10;zM6G7GrSt+8WCr08nJ+Ps9r0tlZPbn3lRMN0koBiyZ2ppNDw9bkfL0D5QGKodsIavtnDZv0yWFFm&#10;XCdnfl5CoeKI+Iw0lCE0GaLPS7bkJ65hid7NtZZClG2BpqUujtsa0ySZo6VKIqGkht9Kzu+Xh41c&#10;3OHZHa9dgg/zfpqd0o9rbbUeDfvtElTgPvyH/9oHoyF9Tefw+yY+A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FGTuMMAAADdAAAADwAAAAAAAAAAAAAAAACYAgAAZHJzL2Rv&#10;d25yZXYueG1sUEsFBgAAAAAEAAQA9QAAAIgDAAAAAA==&#10;" path="m,l15,1101e" filled="f" strokeweight=".14839mm">
                    <v:path arrowok="t" o:connecttype="custom" o:connectlocs="0,3218;15,4319" o:connectangles="0,0"/>
                  </v:shape>
                </v:group>
                <v:group id="Group 2443" o:spid="_x0000_s1095" style="position:absolute;left:3247;top:4444;width:574;height:2" coordorigin="3247,4444" coordsize="5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Jz4sYAAADdAAAADwAAAGRycy9kb3ducmV2LnhtbESPQWvCQBSE7wX/w/IE&#10;b3WTiK1EVxGx4kGEqiDeHtlnEsy+DdltEv99tyD0OMzMN8xi1ZtKtNS40rKCeByBIM6sLjlXcDl/&#10;vc9AOI+ssbJMCp7kYLUcvC0w1bbjb2pPPhcBwi5FBYX3dSqlywoy6Ma2Jg7e3TYGfZBNLnWDXYCb&#10;SiZR9CENlhwWCqxpU1D2OP0YBbsOu/Uk3raHx33zvJ2nx+shJqVGw349B+Gp9//hV3uvFSTT5BP+&#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nPixgAAAN0A&#10;AAAPAAAAAAAAAAAAAAAAAKoCAABkcnMvZG93bnJldi54bWxQSwUGAAAAAAQABAD6AAAAnQMAAAAA&#10;">
                  <v:shape id="Freeform 2444" o:spid="_x0000_s1096" style="position:absolute;left:3247;top:4444;width:574;height:2;visibility:visible;mso-wrap-style:square;v-text-anchor:top" coordsize="5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Xsx8MA&#10;AADdAAAADwAAAGRycy9kb3ducmV2LnhtbERPTWvCQBC9F/wPywi91Y2xlhpdRQShUCjE9tDehuy4&#10;CWZnY3bV+O87h0KPj/e92gy+VVfqYxPYwHSSgSKugm3YGfj63D+9gooJ2WIbmAzcKcJmPXpYYWHD&#10;jUu6HpJTEsKxQAN1Sl2hdaxq8hgnoSMW7hh6j0lg77Tt8SbhvtV5lr1ojw1LQ40d7WqqToeLl97y&#10;7L9Le3++vLvFh2vjzzBr5sY8joftElSiIf2L/9xv1kA+z2WuvJEno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Xsx8MAAADdAAAADwAAAAAAAAAAAAAAAACYAgAAZHJzL2Rv&#10;d25yZXYueG1sUEsFBgAAAAAEAAQA9QAAAIgDAAAAAA==&#10;" path="m,l573,e" filled="f" strokeweight=".14839mm">
                    <v:path arrowok="t" o:connecttype="custom" o:connectlocs="0,0;573,0" o:connectangles="0,0"/>
                  </v:shape>
                </v:group>
                <v:group id="Group 2441" o:spid="_x0000_s1097" style="position:absolute;left:4043;top:2632;width:78;height:67" coordorigin="4043,2632" coordsize="7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FCC8YAAADdAAAADwAAAGRycy9kb3ducmV2LnhtbESPQWvCQBSE7wX/w/IE&#10;b3WTiKVGVxGx4kGEqiDeHtlnEsy+DdltEv99tyD0OMzMN8xi1ZtKtNS40rKCeByBIM6sLjlXcDl/&#10;vX+CcB5ZY2WZFDzJwWo5eFtgqm3H39SefC4ChF2KCgrv61RKlxVk0I1tTRy8u20M+iCbXOoGuwA3&#10;lUyi6EMaLDksFFjTpqDscfoxCnYddutJvG0Pj/vmeTtPj9dDTEqNhv16DsJT7//Dr/ZeK0imyQz+&#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EUILxgAAAN0A&#10;AAAPAAAAAAAAAAAAAAAAAKoCAABkcnMvZG93bnJldi54bWxQSwUGAAAAAAQABAD6AAAAnQMAAAAA&#10;">
                  <v:shape id="Freeform 2442" o:spid="_x0000_s1098" style="position:absolute;left:4043;top:2632;width:78;height:67;visibility:visible;mso-wrap-style:square;v-text-anchor:top" coordsize="7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jXC8IA&#10;AADdAAAADwAAAGRycy9kb3ducmV2LnhtbERPzWqDQBC+F/oOywR6a9ZoU4pxDaVQ6sFDoz7A4E5c&#10;iTsr7iaxb989FHr8+P6L42oncaPFj44V7LYJCOLe6ZEHBV37+fwGwgdkjZNjUvBDHo7l40OBuXZ3&#10;PtGtCYOIIexzVGBCmHMpfW/Iot+6mThyZ7dYDBEug9QL3mO4nWSaJK/S4sixweBMH4b6S3O1CrK2&#10;/Zqz76TmtNZXc+6q0x5flHrarO8HEIHW8C/+c1daQbrP4v74Jj4BW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SNcLwgAAAN0AAAAPAAAAAAAAAAAAAAAAAJgCAABkcnMvZG93&#10;bnJldi54bWxQSwUGAAAAAAQABAD1AAAAhwMAAAAA&#10;" path="m78,l,1,40,67,78,e" fillcolor="black" stroked="f">
                    <v:path arrowok="t" o:connecttype="custom" o:connectlocs="78,2632;0,2633;40,2699;78,2632" o:connectangles="0,0,0,0"/>
                  </v:shape>
                </v:group>
                <v:group id="Group 2439" o:spid="_x0000_s1099" style="position:absolute;left:4043;top:2632;width:78;height:67" coordorigin="4043,2632" coordsize="7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r7Y0McAAADdAAAADwAAAGRycy9kb3ducmV2LnhtbESPT2vCQBTE7wW/w/KE&#10;3uomhpQSXUVESw+hUC2U3h7ZZxLMvg3ZNX++fbcgeBxm5jfMejuaRvTUudqygngRgSAurK65VPB9&#10;Pr68gXAeWWNjmRRM5GC7mT2tMdN24C/qT74UAcIuQwWV920mpSsqMugWtiUO3sV2Bn2QXSl1h0OA&#10;m0Yuo+hVGqw5LFTY0r6i4nq6GQXvAw67JD70+fWyn37P6edPHpNSz/NxtwLhafSP8L39oRUs0ySG&#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r7Y0McAAADd&#10;AAAADwAAAAAAAAAAAAAAAACqAgAAZHJzL2Rvd25yZXYueG1sUEsFBgAAAAAEAAQA+gAAAJ4DAAAA&#10;AA==&#10;">
                  <v:shape id="Freeform 2440" o:spid="_x0000_s1100" style="position:absolute;left:4043;top:2632;width:78;height:67;visibility:visible;mso-wrap-style:square;v-text-anchor:top" coordsize="7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SMRMcA&#10;AADdAAAADwAAAGRycy9kb3ducmV2LnhtbESPQWvCQBSE74X+h+UVequbptiW1FWkINjioRovvT2y&#10;zySafRt2nxr/vSsUehxm5htmMhtcp04UYuvZwPMoA0VcedtybWBbLp7eQUVBtth5JgMXijCb3t9N&#10;sLD+zGs6baRWCcKxQAONSF9oHauGHMaR74mTt/PBoSQZam0DnhPcdTrPslftsOW00GBPnw1Vh83R&#10;GQjSfveX5dtuX36tfn5LmW+Pi9qYx4dh/gFKaJD/8F97aQ3k45ccbm/SE9D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0jETHAAAA3QAAAA8AAAAAAAAAAAAAAAAAmAIAAGRy&#10;cy9kb3ducmV2LnhtbFBLBQYAAAAABAAEAPUAAACMAwAAAAA=&#10;" path="m40,67l,1,78,,40,67e" filled="f" strokeweight=".21583mm">
                    <v:path arrowok="t" o:connecttype="custom" o:connectlocs="40,2699;0,2633;78,2632;40,2699" o:connectangles="0,0,0,0"/>
                  </v:shape>
                </v:group>
                <v:group id="Group 2437" o:spid="_x0000_s1101" style="position:absolute;left:4043;top:2633;width:40;height:66" coordorigin="4043,2633" coordsize="4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DjPMUAAADdAAAADwAAAGRycy9kb3ducmV2LnhtbESPQYvCMBSE7wv+h/AE&#10;b2tai8tSjSLiigcRVhfE26N5tsXmpTTZtv57Iwgeh5n5hpkve1OJlhpXWlYQjyMQxJnVJecK/k4/&#10;n98gnEfWWFkmBXdysFwMPuaYatvxL7VHn4sAYZeigsL7OpXSZQUZdGNbEwfvahuDPsgml7rBLsBN&#10;JSdR9CUNlhwWCqxpXVB2O/4bBdsOu1USb9r97bq+X07Tw3kfk1KjYb+agfDU+3f41d5pBZNpks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g4zzFAAAA3QAA&#10;AA8AAAAAAAAAAAAAAAAAqgIAAGRycy9kb3ducmV2LnhtbFBLBQYAAAAABAAEAPoAAACcAwAAAAA=&#10;">
                  <v:shape id="Freeform 2438" o:spid="_x0000_s1102" style="position:absolute;left:4043;top:2633;width:40;height:66;visibility:visible;mso-wrap-style:square;v-text-anchor:top" coordsize="40,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Tk2cYA&#10;AADdAAAADwAAAGRycy9kb3ducmV2LnhtbESPzW7CMBCE70h9B2sr9QYOf1VJMShUIHGqKHDhtsRb&#10;JxCvo9hAeHtcqRLH0cx8o5nOW1uJKzW+dKyg30tAEOdOl2wU7Her7gcIH5A1Vo5JwZ08zGcvnSmm&#10;2t34h67bYESEsE9RQRFCnUrp84Is+p6riaP36xqLIcrGSN3gLcJtJQdJ8i4tlhwXCqzpq6D8vL1Y&#10;BbvVxFXlYWi+T0eTLfRys7mPMqXeXtvsE0SgNjzD/+21VjAYD0fw9yY+ATl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zTk2cYAAADdAAAADwAAAAAAAAAAAAAAAACYAgAAZHJz&#10;L2Rvd25yZXYueG1sUEsFBgAAAAAEAAQA9QAAAIsDAAAAAA==&#10;" path="m,l40,66e" filled="f" strokeweight=".21583mm">
                    <v:path arrowok="t" o:connecttype="custom" o:connectlocs="0,2633;40,2699" o:connectangles="0,0"/>
                  </v:shape>
                </v:group>
                <v:group id="Group 2435" o:spid="_x0000_s1103" style="position:absolute;left:4080;top:2525;width:2;height:108" coordorigin="4080,2525" coordsize="2,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Xe08UAAADdAAAADwAAAGRycy9kb3ducmV2LnhtbESPQYvCMBSE7wv+h/AE&#10;b2tapctSjSLiigcRVhfE26N5tsXmpTTZtv57Iwgeh5n5hpkve1OJlhpXWlYQjyMQxJnVJecK/k4/&#10;n98gnEfWWFkmBXdysFwMPuaYatvxL7VHn4sAYZeigsL7OpXSZQUZdGNbEwfvahuDPsgml7rBLsBN&#10;JSdR9CUNlhwWCqxpXVB2O/4bBdsOu9U03rT723V9v5ySw3kfk1KjYb+agfDU+3f41d5pBZNkms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WF3tPFAAAA3QAA&#10;AA8AAAAAAAAAAAAAAAAAqgIAAGRycy9kb3ducmV2LnhtbFBLBQYAAAAABAAEAPoAAACcAwAAAAA=&#10;">
                  <v:shape id="Freeform 2436" o:spid="_x0000_s1104" style="position:absolute;left:4080;top:2525;width:2;height:108;visibility:visible;mso-wrap-style:square;v-text-anchor:top" coordsize="2,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JFUcgA&#10;AADdAAAADwAAAGRycy9kb3ducmV2LnhtbESPT2sCMRTE74V+h/AKvRRNquja1SgiKIUein9Aents&#10;nrtrNy9Lkuq2n74pFDwOM/MbZrbobCMu5EPtWMNzX4EgLpypudRw2K97ExAhIhtsHJOGbwqwmN/f&#10;zTA37spbuuxiKRKEQ44aqhjbXMpQVGQx9F1LnLyT8xZjkr6UxuM1wW0jB0qNpcWa00KFLa0qKj53&#10;X1aDej9/vPghbwvVbY7Zzyh7ezpnWj8+dMspiEhdvIX/269Gw2A0HMPfm/QE5Pw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kkVRyAAAAN0AAAAPAAAAAAAAAAAAAAAAAJgCAABk&#10;cnMvZG93bnJldi54bWxQSwUGAAAAAAQABAD1AAAAjQMAAAAA&#10;" path="m2,108l,e" filled="f" strokeweight=".14839mm">
                    <v:path arrowok="t" o:connecttype="custom" o:connectlocs="2,2633;0,2525" o:connectangles="0,0"/>
                  </v:shape>
                </v:group>
                <v:group id="Group 2433" o:spid="_x0000_s1105" style="position:absolute;left:7306;top:2720;width:67;height:78" coordorigin="7306,2720" coordsize="6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hvlP8YAAADdAAAADwAAAGRycy9kb3ducmV2LnhtbESPT4vCMBTE78J+h/AW&#10;9qZpFXWpRhFxlz2I4B9YvD2aZ1tsXkoT2/rtjSB4HGbmN8x82ZlSNFS7wrKCeBCBIE6tLjhTcDr+&#10;9L9BOI+ssbRMCu7kYLn46M0x0bblPTUHn4kAYZeggtz7KpHSpTkZdANbEQfvYmuDPsg6k7rGNsBN&#10;KYdRNJEGCw4LOVa0zim9Hm5GwW+L7WoUb5rt9bK+n4/j3f82JqW+PrvVDISnzr/Dr/afVjAcj6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G+U/xgAAAN0A&#10;AAAPAAAAAAAAAAAAAAAAAKoCAABkcnMvZG93bnJldi54bWxQSwUGAAAAAAQABAD6AAAAnQMAAAAA&#10;">
                  <v:shape id="Freeform 2434" o:spid="_x0000_s1106" style="position:absolute;left:7306;top:2720;width:67;height:78;visibility:visible;mso-wrap-style:square;v-text-anchor:top" coordsize="6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alhMEA&#10;AADdAAAADwAAAGRycy9kb3ducmV2LnhtbERPW2vCMBR+H/gfwhF8m6kVh1SjqDAQHANv4OOhOTbF&#10;5qQkWa3/fnkY7PHjuy/XvW1ERz7UjhVMxhkI4tLpmisFl/Pn+xxEiMgaG8ek4EUB1qvB2xIL7Z58&#10;pO4UK5FCOBSowMTYFlKG0pDFMHYtceLuzluMCfpKao/PFG4bmWfZh7RYc2ow2NLOUPk4/VgFt021&#10;R7/Lv77d/RhnfDXZodsqNRr2mwWISH38F/+591pBPpumuelNegJ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GpYTBAAAA3QAAAA8AAAAAAAAAAAAAAAAAmAIAAGRycy9kb3du&#10;cmV2LnhtbFBLBQYAAAAABAAEAPUAAACGAwAAAAA=&#10;" path="m,l1,78,67,38,,e" fillcolor="black" stroked="f">
                    <v:path arrowok="t" o:connecttype="custom" o:connectlocs="0,2720;1,2798;67,2758;0,2720" o:connectangles="0,0,0,0"/>
                  </v:shape>
                </v:group>
                <v:group id="Group 2431" o:spid="_x0000_s1107" style="position:absolute;left:7306;top:2720;width:67;height:78" coordorigin="7306,2720" coordsize="6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MjU1sYAAADdAAAADwAAAGRycy9kb3ducmV2LnhtbESPT4vCMBTE78J+h/AW&#10;9qZpFcWtRhFxlz2I4B9YvD2aZ1tsXkoT2/rtjSB4HGbmN8x82ZlSNFS7wrKCeBCBIE6tLjhTcDr+&#10;9KcgnEfWWFomBXdysFx89OaYaNvynpqDz0SAsEtQQe59lUjp0pwMuoGtiIN3sbVBH2SdSV1jG+Cm&#10;lMMomkiDBYeFHCta55ReDzej4LfFdjWKN832elnfz8fx7n8bk1Jfn91qBsJT59/hV/tPKxiOR9/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yNTWxgAAAN0A&#10;AAAPAAAAAAAAAAAAAAAAAKoCAABkcnMvZG93bnJldi54bWxQSwUGAAAAAAQABAD6AAAAnQMAAAAA&#10;">
                  <v:shape id="Freeform 2432" o:spid="_x0000_s1108" style="position:absolute;left:7306;top:2720;width:67;height:78;visibility:visible;mso-wrap-style:square;v-text-anchor:top" coordsize="6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MjfsQA&#10;AADdAAAADwAAAGRycy9kb3ducmV2LnhtbERPyWrDMBC9F/oPYgq5JbKzlOJGNqFQGpJL4hZ6Hazx&#10;0lojI6mJk6+PDoEeH29fF6PpxYmc7ywrSGcJCOLK6o4bBV+f79MXED4ga+wtk4ILeSjyx4c1Ztqe&#10;+UinMjQihrDPUEEbwpBJ6auWDPqZHYgjV1tnMEToGqkdnmO46eU8SZ6lwY5jQ4sDvbVU/ZZ/RkG9&#10;X/rxAzdu931Y/dRXny52Q6rU5GncvIIINIZ/8d291Qrmq2XcH9/EJy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zI37EAAAA3QAAAA8AAAAAAAAAAAAAAAAAmAIAAGRycy9k&#10;b3ducmV2LnhtbFBLBQYAAAAABAAEAPUAAACJAwAAAAA=&#10;" path="m67,38l1,78,,,67,38e" filled="f" strokeweight=".21583mm">
                    <v:path arrowok="t" o:connecttype="custom" o:connectlocs="67,2758;1,2798;0,2720;67,2758" o:connectangles="0,0,0,0"/>
                  </v:shape>
                </v:group>
                <v:group id="Group 2429" o:spid="_x0000_s1109" style="position:absolute;left:7307;top:2758;width:67;height:40" coordorigin="7307,2758" coordsize="6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rirrccAAADdAAAADwAAAGRycy9kb3ducmV2LnhtbESPQWvCQBSE7wX/w/KE&#10;3ppNbFMkZhURKx5CoSqU3h7ZZxLMvg3ZbRL/fbdQ6HGYmW+YfDOZVgzUu8aygiSKQRCXVjdcKbic&#10;356WIJxH1thaJgV3crBZzx5yzLQd+YOGk69EgLDLUEHtfZdJ6cqaDLrIdsTBu9reoA+yr6TucQxw&#10;08pFHL9Kgw2HhRo72tVU3k7fRsFhxHH7nOyH4nbd3b/O6ftnkZBSj/NpuwLhafL/4b/2UStYpC8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rirrccAAADd&#10;AAAADwAAAAAAAAAAAAAAAACqAgAAZHJzL2Rvd25yZXYueG1sUEsFBgAAAAAEAAQA+gAAAJ4DAAAA&#10;AA==&#10;">
                  <v:shape id="Freeform 2430" o:spid="_x0000_s1110" style="position:absolute;left:7307;top:2758;width:67;height:40;visibility:visible;mso-wrap-style:square;v-text-anchor:top" coordsize="6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umvcYA&#10;AADdAAAADwAAAGRycy9kb3ducmV2LnhtbESPT4vCMBTE7wt+h/CEva2pZf1DNYoIgngQ1l3B46N5&#10;ttXmpSTRtt/eLCzscZiZ3zDLdWdq8STnK8sKxqMEBHFudcWFgp/v3ccchA/IGmvLpKAnD+vV4G2J&#10;mbYtf9HzFAoRIewzVFCG0GRS+rwkg35kG+LoXa0zGKJ0hdQO2wg3tUyTZCoNVhwXSmxoW1J+Pz2M&#10;gt0Dr8301rv+MJm13fF4zi+bWqn3YbdZgAjUhf/wX3uvFaSTzxR+38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umvcYAAADdAAAADwAAAAAAAAAAAAAAAACYAgAAZHJz&#10;L2Rvd25yZXYueG1sUEsFBgAAAAAEAAQA9QAAAIsDAAAAAA==&#10;" path="m,40l66,e" filled="f" strokeweight=".21583mm">
                    <v:path arrowok="t" o:connecttype="custom" o:connectlocs="0,2798;66,2758" o:connectangles="0,0"/>
                  </v:shape>
                </v:group>
                <v:group id="Group 2427" o:spid="_x0000_s1111" style="position:absolute;left:7198;top:2759;width:108;height:2" coordorigin="7198,2759" coordsize="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aQQcYAAADdAAAADwAAAGRycy9kb3ducmV2LnhtbESPS4vCQBCE7wv7H4Ze&#10;8KaT+GKJjiKiyx5E8AGLtybTJsFMT8iMSfz3jiDssaiqr6j5sjOlaKh2hWUF8SACQZxaXXCm4Hza&#10;9r9BOI+ssbRMCh7kYLn4/Jhjom3LB2qOPhMBwi5BBbn3VSKlS3My6Aa2Ig7e1dYGfZB1JnWNbYCb&#10;Ug6jaCoNFhwWcqxonVN6O96Ngp8W29Uo3jS723X9uJwm+79dTEr1vrrVDISnzv+H3+1frWA4GY/g&#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JpBBxgAAAN0A&#10;AAAPAAAAAAAAAAAAAAAAAKoCAABkcnMvZG93bnJldi54bWxQSwUGAAAAAAQABAD6AAAAnQMAAAAA&#10;">
                  <v:shape id="Freeform 2428" o:spid="_x0000_s1112" style="position:absolute;left:7198;top:2759;width:108;height:2;visibility:visible;mso-wrap-style:square;v-text-anchor:top" coordsize="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lo5sQA&#10;AADdAAAADwAAAGRycy9kb3ducmV2LnhtbESPQWsCMRSE7wX/Q3iCt5pVbJHVKKKI20IPtXp/bJ7J&#10;4uZl2cR1/femUOhxmJlvmOW6d7XoqA2VZwWTcQaCuPS6YqPg9LN/nYMIEVlj7ZkUPCjAejV4WWKu&#10;/Z2/qTtGIxKEQ44KbIxNLmUoLTkMY98QJ+/iW4cxydZI3eI9wV0tp1n2Lh1WnBYsNrS1VF6PN6fg&#10;yxTNtvjY28/Oz835vOsOmZdKjYb9ZgEiUh//w3/tQiuYvs1m8PsmPQG5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5aObEAAAA3QAAAA8AAAAAAAAAAAAAAAAAmAIAAGRycy9k&#10;b3ducmV2LnhtbFBLBQYAAAAABAAEAPUAAACJAwAAAAA=&#10;" path="m108,l,2e" filled="f" strokeweight=".14839mm">
                    <v:path arrowok="t" o:connecttype="custom" o:connectlocs="108,2759;0,2761" o:connectangles="0,0"/>
                  </v:shape>
                </v:group>
                <v:group id="Group 2425" o:spid="_x0000_s1113" style="position:absolute;left:2792;top:2634;width:78;height:67" coordorigin="2792,2634" coordsize="7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9g62uxgAAAN0A&#10;AAAPAAAAAAAAAAAAAAAAAKoCAABkcnMvZG93bnJldi54bWxQSwUGAAAAAAQABAD6AAAAnQMAAAAA&#10;">
                  <v:shape id="Freeform 2426" o:spid="_x0000_s1114" style="position:absolute;left:2792;top:2634;width:78;height:67;visibility:visible;mso-wrap-style:square;v-text-anchor:top" coordsize="7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uZmcQA&#10;AADdAAAADwAAAGRycy9kb3ducmV2LnhtbESP3YrCMBSE7xf2HcIRvFtT6w/SbZRlYdELL9T6AIfm&#10;tCnbnJQman17IwheDjPzDZNvBtuKK/W+caxgOklAEJdON1wrOBd/XysQPiBrbB2Tgjt52Kw/P3LM&#10;tLvxka6nUIsIYZ+hAhNCl0npS0MW/cR1xNGrXG8xRNnXUvd4i3DbyjRJltJiw3HBYEe/hsr/08Uq&#10;mBXFtpsdkj2ne30x1Xl3XOBcqfFo+PkGEWgI7/CrvdMK0sV8Cc838QnI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rmZnEAAAA3QAAAA8AAAAAAAAAAAAAAAAAmAIAAGRycy9k&#10;b3ducmV2LnhtbFBLBQYAAAAABAAEAPUAAACJAwAAAAA=&#10;" path="m78,l,2,40,68,78,e" fillcolor="black" stroked="f">
                    <v:path arrowok="t" o:connecttype="custom" o:connectlocs="78,2634;0,2636;40,2702;78,2634" o:connectangles="0,0,0,0"/>
                  </v:shape>
                </v:group>
                <v:group id="Group 2423" o:spid="_x0000_s1115" style="position:absolute;left:2792;top:2634;width:78;height:67" coordorigin="2792,2634" coordsize="7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2WQsYAAADdAAAADwAAAGRycy9kb3ducmV2LnhtbESPQWvCQBSE74X+h+UV&#10;vOkmWluJriKi4kGEakG8PbLPJJh9G7JrEv99VxB6HGbmG2a26EwpGqpdYVlBPIhAEKdWF5wp+D1t&#10;+hMQziNrLC2Tggc5WMzf32aYaNvyDzVHn4kAYZeggtz7KpHSpTkZdANbEQfvamuDPsg6k7rGNsBN&#10;KYdR9CUNFhwWcqxolVN6O96Ngm2L7XIUr5v97bp6XE7jw3kfk1K9j245BeGp8//hV3unFQzHn9/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HZZCxgAAAN0A&#10;AAAPAAAAAAAAAAAAAAAAAKoCAABkcnMvZG93bnJldi54bWxQSwUGAAAAAAQABAD6AAAAnQMAAAAA&#10;">
                  <v:shape id="Freeform 2424" o:spid="_x0000_s1116" style="position:absolute;left:2792;top:2634;width:78;height:67;visibility:visible;mso-wrap-style:square;v-text-anchor:top" coordsize="7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I08MA&#10;AADdAAAADwAAAGRycy9kb3ducmV2LnhtbERPTWvCQBC9F/wPywje6qaibYmuIoKg0kNrvPQ2ZMck&#10;NjsbdkeN/757KPT4eN+LVe9adaMQG88GXsYZKOLS24YrA6di+/wOKgqyxdYzGXhQhNVy8LTA3Po7&#10;f9HtKJVKIRxzNFCLdLnWsazJYRz7jjhxZx8cSoKh0jbgPYW7Vk+y7FU7bDg11NjRpqby53h1BoI0&#10;h+6xeztfiv3H53ch69N1WxkzGvbrOSihXv7Ff+6dNTCZTdPc9CY9Ab3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xrI08MAAADdAAAADwAAAAAAAAAAAAAAAACYAgAAZHJzL2Rv&#10;d25yZXYueG1sUEsFBgAAAAAEAAQA9QAAAIgDAAAAAA==&#10;" path="m40,68l,2,78,,40,68e" filled="f" strokeweight=".21583mm">
                    <v:path arrowok="t" o:connecttype="custom" o:connectlocs="40,2702;0,2636;78,2634;40,2702" o:connectangles="0,0,0,0"/>
                  </v:shape>
                </v:group>
                <v:group id="Group 2421" o:spid="_x0000_s1117" style="position:absolute;left:2792;top:2636;width:40;height:66" coordorigin="2792,2636" coordsize="4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M6nq8YAAADdAAAADwAAAGRycy9kb3ducmV2LnhtbESPQWvCQBSE74X+h+UV&#10;vOkmWkuNriKi4kGEakG8PbLPJJh9G7JrEv99VxB6HGbmG2a26EwpGqpdYVlBPIhAEKdWF5wp+D1t&#10;+t8gnEfWWFomBQ9ysJi/v80w0bblH2qOPhMBwi5BBbn3VSKlS3My6Aa2Ig7e1dYGfZB1JnWNbYCb&#10;Ug6j6EsaLDgs5FjRKqf0drwbBdsW2+UoXjf723X1uJzGh/M+JqV6H91yCsJT5//Dr/ZOKxiOPyf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8zqerxgAAAN0A&#10;AAAPAAAAAAAAAAAAAAAAAKoCAABkcnMvZG93bnJldi54bWxQSwUGAAAAAAQABAD6AAAAnQMAAAAA&#10;">
                  <v:shape id="Freeform 2422" o:spid="_x0000_s1118" style="position:absolute;left:2792;top:2636;width:40;height:66;visibility:visible;mso-wrap-style:square;v-text-anchor:top" coordsize="40,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AHesMA&#10;AADdAAAADwAAAGRycy9kb3ducmV2LnhtbERPu27CMBTdkfoP1q3EBk55VCXFoBSBxIQgdOl2iW+d&#10;tPF1FBsIf48HJMaj854vO1uLC7W+cqzgbZiAIC6crtgo+D5uBh8gfEDWWDsmBTfysFy89OaYanfl&#10;A13yYEQMYZ+igjKEJpXSFyVZ9EPXEEfu17UWQ4StkbrFawy3tRwlybu0WHFsKLGhVUnFf362Co6b&#10;maurn7HZ/Z1M9qXX+/1tkinVf+2yTxCBuvAUP9xbrWA0ncb98U1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dAHesMAAADdAAAADwAAAAAAAAAAAAAAAACYAgAAZHJzL2Rv&#10;d25yZXYueG1sUEsFBgAAAAAEAAQA9QAAAIgDAAAAAA==&#10;" path="m,l40,66e" filled="f" strokeweight=".21583mm">
                    <v:path arrowok="t" o:connecttype="custom" o:connectlocs="0,2636;40,2702" o:connectangles="0,0"/>
                  </v:shape>
                </v:group>
                <v:group id="Group 2419" o:spid="_x0000_s1119" style="position:absolute;left:2830;top:2527;width:2;height:108" coordorigin="2830,2527" coordsize="2,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2E9cMUAAADdAAAADwAAAGRycy9kb3ducmV2LnhtbESPQYvCMBSE7wv+h/AE&#10;b2tapYtUo4ioeJCFVUG8PZpnW2xeShPb+u/NwsIeh5n5hlmselOJlhpXWlYQjyMQxJnVJecKLufd&#10;5wyE88gaK8uk4EUOVsvBxwJTbTv+ofbkcxEg7FJUUHhfp1K6rCCDbmxr4uDdbWPQB9nkUjfYBbip&#10;5CSKvqTBksNCgTVtCsoep6dRsO+wW0/jbXt83Dev2zn5vh5jUmo07NdzEJ56/x/+ax+0gkmSx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dhPXDFAAAA3QAA&#10;AA8AAAAAAAAAAAAAAAAAqgIAAGRycy9kb3ducmV2LnhtbFBLBQYAAAAABAAEAPoAAACcAwAAAAA=&#10;">
                  <v:shape id="Freeform 2420" o:spid="_x0000_s1120" style="position:absolute;left:2830;top:2527;width:2;height:108;visibility:visible;mso-wrap-style:square;v-text-anchor:top" coordsize="2,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am8sgA&#10;AADdAAAADwAAAGRycy9kb3ducmV2LnhtbESPQUsDMRSE74L/ITyhF2kTV9at26alFBTBg7QWirfH&#10;5nV36+ZlSdJ29dcbQfA4zMw3zHw52E6cyYfWsYa7iQJBXDnTcq1h9/40noIIEdlg55g0fFGA5eL6&#10;ao6lcRfe0Hkba5EgHErU0MTYl1KGqiGLYeJ64uQdnLcYk/S1NB4vCW47mSn1IC22nBYa7GndUPW5&#10;PVkN6u348ejveVOp4XlffOfF6+2x0Hp0M6xmICIN8T/8134xGrI8z+D3TXoCcvE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odqbyyAAAAN0AAAAPAAAAAAAAAAAAAAAAAJgCAABk&#10;cnMvZG93bnJldi54bWxQSwUGAAAAAAQABAD1AAAAjQMAAAAA&#10;" path="m1,108l,e" filled="f" strokeweight=".14839mm">
                    <v:path arrowok="t" o:connecttype="custom" o:connectlocs="1,2635;0,2527" o:connectangles="0,0"/>
                  </v:shape>
                </v:group>
                <v:group id="Group 2417" o:spid="_x0000_s1121" style="position:absolute;left:5534;top:4094;width:67;height:78" coordorigin="5534,4094" coordsize="6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P8GnMUAAADdAAAADwAAAGRycy9kb3ducmV2LnhtbESPQYvCMBSE7wv+h/AE&#10;b2tapctSjSLiigcRVhfE26N5tsXmpTTZtv57Iwgeh5n5hpkve1OJlhpXWlYQjyMQxJnVJecK/k4/&#10;n98gnEfWWFkmBXdysFwMPuaYatvxL7VHn4sAYZeigsL7OpXSZQUZdGNbEwfvahuDPsgml7rBLsBN&#10;JSdR9CUNlhwWCqxpXVB2O/4bBdsOu9U03rT723V9v5ySw3kfk1KjYb+agfDU+3f41d5pBZMkmc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j/BpzFAAAA3QAA&#10;AA8AAAAAAAAAAAAAAAAAqgIAAGRycy9kb3ducmV2LnhtbFBLBQYAAAAABAAEAPoAAACcAwAAAAA=&#10;">
                  <v:shape id="Freeform 2418" o:spid="_x0000_s1122" style="position:absolute;left:5534;top:4094;width:67;height:78;visibility:visible;mso-wrap-style:square;v-text-anchor:top" coordsize="6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KIcUA&#10;AADdAAAADwAAAGRycy9kb3ducmV2LnhtbESPUWvCMBSF3wf+h3CFvc3Uso5RjaKCIEwE3QY+Xppr&#10;U2xuSpLV7t8vgrDHwznnO5z5crCt6MmHxrGC6SQDQVw53XCt4Otz+/IOIkRkja1jUvBLAZaL0dMc&#10;S+1ufKT+FGuRIBxKVGBi7EopQ2XIYpi4jjh5F+ctxiR9LbXHW4LbVuZZ9iYtNpwWDHa0MVRdTz9W&#10;wXlV79Bv8v3BXY6x4G+TffRrpZ7Hw2oGItIQ/8OP9k4ryIviFe5v0hO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lEohxQAAAN0AAAAPAAAAAAAAAAAAAAAAAJgCAABkcnMv&#10;ZG93bnJldi54bWxQSwUGAAAAAAQABAD1AAAAigMAAAAA&#10;" path="m,l,78,67,39,,e" fillcolor="black" stroked="f">
                    <v:path arrowok="t" o:connecttype="custom" o:connectlocs="0,4094;0,4172;67,4133;0,4094" o:connectangles="0,0,0,0"/>
                  </v:shape>
                </v:group>
                <v:group id="Group 2415" o:spid="_x0000_s1123" style="position:absolute;left:5534;top:4094;width:67;height:78" coordorigin="5534,4094" coordsize="6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o7c8UAAADdAAAADwAAAGRycy9kb3ducmV2LnhtbESPQYvCMBSE7wv+h/AE&#10;b2tapYtUo4ioeJCFVUG8PZpnW2xeShPb+u/NwsIeh5n5hlmselOJlhpXWlYQjyMQxJnVJecKLufd&#10;5wyE88gaK8uk4EUOVsvBxwJTbTv+ofbkcxEg7FJUUHhfp1K6rCCDbmxr4uDdbWPQB9nkUjfYBbip&#10;5CSKvqTBksNCgTVtCsoep6dRsO+wW0/jbXt83Dev2zn5vh5jUmo07NdzEJ56/x/+ax+0gkmS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haO3PFAAAA3QAA&#10;AA8AAAAAAAAAAAAAAAAAqgIAAGRycy9kb3ducmV2LnhtbFBLBQYAAAAABAAEAPoAAACcAwAAAAA=&#10;">
                  <v:shape id="Freeform 2416" o:spid="_x0000_s1124" style="position:absolute;left:5534;top:4094;width:67;height:78;visibility:visible;mso-wrap-style:square;v-text-anchor:top" coordsize="6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ITMYA&#10;AADdAAAADwAAAGRycy9kb3ducmV2LnhtbESPT2sCMRTE7wW/Q3hCbzW72hVZjSKCWOylVcHrY/P2&#10;j25eliTqtp++KRR6HGbmN8xi1ZtW3Mn5xrKCdJSAIC6sbrhScDpuX2YgfEDW2FomBV/kYbUcPC0w&#10;1/bBn3Q/hEpECPscFdQhdLmUvqjJoB/Zjjh6pXUGQ5SuktrhI8JNK8dJMpUGG44LNXa0qam4Hm5G&#10;Qfn+6vsdrt3+/JFdym+fTvZdqtTzsF/PQQTqw3/4r/2mFYyzbAq/b+ITkM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ITMYAAADdAAAADwAAAAAAAAAAAAAAAACYAgAAZHJz&#10;L2Rvd25yZXYueG1sUEsFBgAAAAAEAAQA9QAAAIsDAAAAAA==&#10;" path="m67,39l,78,,,67,39e" filled="f" strokeweight=".21583mm">
                    <v:path arrowok="t" o:connecttype="custom" o:connectlocs="67,4133;0,4172;0,4094;67,4133" o:connectangles="0,0,0,0"/>
                  </v:shape>
                </v:group>
                <v:group id="Group 2413" o:spid="_x0000_s1125" style="position:absolute;left:5534;top:4133;width:67;height:39" coordorigin="5534,4133" coordsize="67,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8QAn8YAAADdAAAADwAAAGRycy9kb3ducmV2LnhtbESPQWvCQBSE7wX/w/KE&#10;3nQTS6xEVxFR8SCFqiDeHtlnEsy+Ddk1if++Wyj0OMzMN8xi1ZtKtNS40rKCeByBIM6sLjlXcDnv&#10;RjMQziNrrCyTghc5WC0HbwtMte34m9qTz0WAsEtRQeF9nUrpsoIMurGtiYN3t41BH2STS91gF+Cm&#10;kpMomkqDJYeFAmvaFJQ9Tk+jYN9ht/6It+3xcd+8bufk63qMSan3Yb+eg/DU+//wX/ugFUyS5BN+&#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xACfxgAAAN0A&#10;AAAPAAAAAAAAAAAAAAAAAKoCAABkcnMvZG93bnJldi54bWxQSwUGAAAAAAQABAD6AAAAnQMAAAAA&#10;">
                  <v:shape id="Freeform 2414" o:spid="_x0000_s1126" style="position:absolute;left:5534;top:4133;width:67;height:39;visibility:visible;mso-wrap-style:square;v-text-anchor:top" coordsize="67,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UO8cQA&#10;AADdAAAADwAAAGRycy9kb3ducmV2LnhtbERPy2rCQBTdC/7DcIXu6iQB2xodpVWKhbqpL3B3yVyT&#10;1MydMDPV+PfOouDycN7TeWcacSHna8sK0mECgriwuuZSwW77+fwGwgdkjY1lUnAjD/NZvzfFXNsr&#10;/9BlE0oRQ9jnqKAKoc2l9EVFBv3QtsSRO1lnMEToSqkdXmO4aWSWJC/SYM2xocKWFhUV582fUfDx&#10;+ntY7I/n5fd4mdFq5VK/blOlngbd+wREoC48xP/uL60gG43i3PgmPgE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VDvHEAAAA3QAAAA8AAAAAAAAAAAAAAAAAmAIAAGRycy9k&#10;b3ducmV2LnhtbFBLBQYAAAAABAAEAPUAAACJAwAAAAA=&#10;" path="m,39l67,e" filled="f" strokeweight=".21583mm">
                    <v:path arrowok="t" o:connecttype="custom" o:connectlocs="0,4172;67,4133" o:connectangles="0,0"/>
                  </v:shape>
                </v:group>
                <v:group id="Group 2411" o:spid="_x0000_s1127" style="position:absolute;left:5426;top:4133;width:108;height:2" coordorigin="5426,4133" coordsize="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cxdsYAAADdAAAADwAAAGRycy9kb3ducmV2LnhtbESPQWvCQBSE7wX/w/KE&#10;3nQTS6RGVxFR8SCFqiDeHtlnEsy+Ddk1if++Wyj0OMzMN8xi1ZtKtNS40rKCeByBIM6sLjlXcDnv&#10;Rp8gnEfWWFkmBS9ysFoO3haYatvxN7Unn4sAYZeigsL7OpXSZQUZdGNbEwfvbhuDPsgml7rBLsBN&#10;JSdRNJUGSw4LBda0KSh7nJ5Gwb7Dbv0Rb9vj47553c7J1/UYk1Lvw349B+Gp9//hv/ZBK5gkyQx+&#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5FzF2xgAAAN0A&#10;AAAPAAAAAAAAAAAAAAAAAKoCAABkcnMvZG93bnJldi54bWxQSwUGAAAAAAQABAD6AAAAnQMAAAAA&#10;">
                  <v:shape id="Freeform 2412" o:spid="_x0000_s1128" style="position:absolute;left:5426;top:4133;width:108;height:2;visibility:visible;mso-wrap-style:square;v-text-anchor:top" coordsize="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cyhcAA&#10;AADdAAAADwAAAGRycy9kb3ducmV2LnhtbERPy4rCMBTdC/MP4Q7MTtMRRqQaRRzEjuDC1/7SXJNi&#10;c1OaWDt/bxaCy8N5z5e9q0VHbag8K/geZSCIS68rNgrOp81wCiJEZI21Z1LwTwGWi4/BHHPtH3yg&#10;7hiNSCEcclRgY2xyKUNpyWEY+YY4cVffOowJtkbqFh8p3NVynGUT6bDi1GCxobWl8na8OwV7UzTr&#10;4m9jd52fmsvlt9tmXir19dmvZiAi9fEtfrkLrWD8M0n705v0BO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vcyhcAAAADdAAAADwAAAAAAAAAAAAAAAACYAgAAZHJzL2Rvd25y&#10;ZXYueG1sUEsFBgAAAAAEAAQA9QAAAIUDAAAAAA==&#10;" path="m108,l,e" filled="f" strokeweight=".14839mm">
                    <v:path arrowok="t" o:connecttype="custom" o:connectlocs="108,0;0,0" o:connectangles="0,0"/>
                  </v:shape>
                </v:group>
                <v:group id="Group 2409" o:spid="_x0000_s1129" style="position:absolute;left:5903;top:3414;width:79;height:156" coordorigin="5903,3414" coordsize="79,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33zcUAAADdAAAADwAAAGRycy9kb3ducmV2LnhtbESPQYvCMBSE7wv7H8Jb&#10;8LamVZSlaxSRVTyIYF0Qb4/m2Rabl9LEtv57Iwgeh5n5hpktelOJlhpXWlYQDyMQxJnVJecK/o/r&#10;7x8QziNrrCyTgjs5WMw/P2aYaNvxgdrU5yJA2CWooPC+TqR0WUEG3dDWxMG72MagD7LJpW6wC3BT&#10;yVEUTaXBksNCgTWtCsqu6c0o2HTYLcfxX7u7Xlb383GyP+1iUmrw1S9/QXjq/Tv8am+1gtFkGsP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kN983FAAAA3QAA&#10;AA8AAAAAAAAAAAAAAAAAqgIAAGRycy9kb3ducmV2LnhtbFBLBQYAAAAABAAEAPoAAACcAwAAAAA=&#10;">
                  <v:shape id="Freeform 2410" o:spid="_x0000_s1130" style="position:absolute;left:5903;top:3414;width:79;height:156;visibility:visible;mso-wrap-style:square;v-text-anchor:top" coordsize="79,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kwIMUA&#10;AADdAAAADwAAAGRycy9kb3ducmV2LnhtbESPQWsCMRSE74X+h/AEbzXrokvZGqXUVqW3au35dfO6&#10;Wbp5WZOo6783QqHHYWa+YWaL3rbiRD40jhWMRxkI4srphmsFn7u3h0cQISJrbB2TggsFWMzv72ZY&#10;anfmDzptYy0ShEOJCkyMXSllqAxZDCPXESfvx3mLMUlfS+3xnOC2lXmWFdJiw2nBYEcvhqrf7dEm&#10;inv9nnwVZrJfvx9WPuPlvljvlBoO+ucnEJH6+B/+a2+0gnxa5HB7k56An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qTAgxQAAAN0AAAAPAAAAAAAAAAAAAAAAAJgCAABkcnMv&#10;ZG93bnJldi54bWxQSwUGAAAAAAQABAD1AAAAigMAAAAA&#10;" path="m77,156l79,,,92e" filled="f" strokeweight=".14839mm">
                    <v:path arrowok="t" o:connecttype="custom" o:connectlocs="77,3570;79,3414;0,3506" o:connectangles="0,0,0"/>
                  </v:shape>
                </v:group>
                <v:group id="Group 2407" o:spid="_x0000_s1131" style="position:absolute;left:2805;top:3922;width:78;height:67" coordorigin="2805,3922" coordsize="7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aTzCHFAAAA3QAA&#10;AA8AAAAAAAAAAAAAAAAAqgIAAGRycy9kb3ducmV2LnhtbFBLBQYAAAAABAAEAPoAAACcAwAAAAA=&#10;">
                  <v:shape id="Freeform 2408" o:spid="_x0000_s1132" style="position:absolute;left:2805;top:3922;width:78;height:67;visibility:visible;mso-wrap-style:square;v-text-anchor:top" coordsize="7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D+FcQA&#10;AADdAAAADwAAAGRycy9kb3ducmV2LnhtbESP3YrCMBSE7xf2HcIRvFtT6w/SbZRlYdELL9T6AIfm&#10;tCnbnJQman17IwheDjPzDZNvBtuKK/W+caxgOklAEJdON1wrOBd/XysQPiBrbB2Tgjt52Kw/P3LM&#10;tLvxka6nUIsIYZ+hAhNCl0npS0MW/cR1xNGrXG8xRNnXUvd4i3DbyjRJltJiw3HBYEe/hsr/08Uq&#10;mBXFtpsdkj2ne30x1Xl3XOBcqfFo+PkGEWgI7/CrvdMK0sVyDs838QnI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A/hXEAAAA3QAAAA8AAAAAAAAAAAAAAAAAmAIAAGRycy9k&#10;b3ducmV2LnhtbFBLBQYAAAAABAAEAPUAAACJAwAAAAA=&#10;" path="m78,l,2,40,68,78,e" fillcolor="black" stroked="f">
                    <v:path arrowok="t" o:connecttype="custom" o:connectlocs="78,3922;0,3924;40,3990;78,3922" o:connectangles="0,0,0,0"/>
                  </v:shape>
                </v:group>
                <v:group id="Group 2405" o:spid="_x0000_s1133" style="position:absolute;left:2805;top:3922;width:78;height:67" coordorigin="2805,3922" coordsize="78,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2NvHOxgAAAN0A&#10;AAAPAAAAAAAAAAAAAAAAAKoCAABkcnMvZG93bnJldi54bWxQSwUGAAAAAAQABAD6AAAAnQMAAAAA&#10;">
                  <v:shape id="Freeform 2406" o:spid="_x0000_s1134" style="position:absolute;left:2805;top:3922;width:78;height:67;visibility:visible;mso-wrap-style:square;v-text-anchor:top" coordsize="7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ylWsYA&#10;AADdAAAADwAAAGRycy9kb3ducmV2LnhtbESPQWvCQBSE74X+h+UJvdWNQlOJriIFwZYeWuPF2yP7&#10;TNJm34bdp8Z/3y0IHoeZ+YZZrAbXqTOF2Ho2MBlnoIgrb1uuDezLzfMMVBRki51nMnClCKvl48MC&#10;C+sv/E3nndQqQTgWaKAR6QutY9WQwzj2PXHyjj44lCRDrW3AS4K7Tk+zLNcOW04LDfb01lD1uzs5&#10;A0Haj/66fT3+lO+fX4dS1vvTpjbmaTSs56CEBrmHb+2tNTB9yXP4f5OegF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nylWsYAAADdAAAADwAAAAAAAAAAAAAAAACYAgAAZHJz&#10;L2Rvd25yZXYueG1sUEsFBgAAAAAEAAQA9QAAAIsDAAAAAA==&#10;" path="m40,68l,2,78,,40,68e" filled="f" strokeweight=".21583mm">
                    <v:path arrowok="t" o:connecttype="custom" o:connectlocs="40,3990;0,3924;78,3922;40,3990" o:connectangles="0,0,0,0"/>
                  </v:shape>
                </v:group>
                <v:group id="Group 2403" o:spid="_x0000_s1135" style="position:absolute;left:2805;top:3924;width:40;height:66" coordorigin="2805,3924" coordsize="4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jKIsYAAADdAAAADwAAAGRycy9kb3ducmV2LnhtbESPT4vCMBTE78J+h/AW&#10;9qZpXdSlGkXEXTyI4B9YvD2aZ1tsXkoT2/rtjSB4HGbmN8xs0ZlSNFS7wrKCeBCBIE6tLjhTcDr+&#10;9n9AOI+ssbRMCu7kYDH/6M0w0bblPTUHn4kAYZeggtz7KpHSpTkZdANbEQfvYmuDPsg6k7rGNsBN&#10;KYdRNJYGCw4LOVa0yim9Hm5GwV+L7fI7Xjfb62V1Px9Hu/9tTEp9fXbLKQhPnX+HX+2NVjAcjS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qMoixgAAAN0A&#10;AAAPAAAAAAAAAAAAAAAAAKoCAABkcnMvZG93bnJldi54bWxQSwUGAAAAAAQABAD6AAAAnQMAAAAA&#10;">
                  <v:shape id="Freeform 2404" o:spid="_x0000_s1136" style="position:absolute;left:2805;top:3924;width:40;height:66;visibility:visible;mso-wrap-style:square;v-text-anchor:top" coordsize="40,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rBwcMA&#10;AADdAAAADwAAAGRycy9kb3ducmV2LnhtbERPPW/CMBDdK/EfrENiKw7QIgg4KK2K1KmiwMJ2xIcT&#10;iM9R7Ibw7+uhUsen973e9LYWHbW+cqxgMk5AEBdOV2wUHA/b5wUIH5A11o5JwYM8bLLB0xpT7e78&#10;Td0+GBFD2KeooAyhSaX0RUkW/dg1xJG7uNZiiLA1Urd4j+G2ltMkmUuLFceGEht6L6m47X+sgsN2&#10;6erqNDNf17PJ3/THbvd4yZUaDft8BSJQH/7Ff+5PrWD6Oo9z45v4BG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crBwcMAAADdAAAADwAAAAAAAAAAAAAAAACYAgAAZHJzL2Rv&#10;d25yZXYueG1sUEsFBgAAAAAEAAQA9QAAAIgDAAAAAA==&#10;" path="m,l40,66e" filled="f" strokeweight=".21583mm">
                    <v:path arrowok="t" o:connecttype="custom" o:connectlocs="0,3924;40,3990" o:connectangles="0,0"/>
                  </v:shape>
                </v:group>
                <v:group id="Group 2401" o:spid="_x0000_s1137" style="position:absolute;left:2843;top:3815;width:2;height:108" coordorigin="2843,3815" coordsize="2,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3v7y8YAAADdAAAADwAAAGRycy9kb3ducmV2LnhtbESPT4vCMBTE78J+h/AW&#10;9qZpXRS3GkXEXTyI4B9YvD2aZ1tsXkoT2/rtjSB4HGbmN8xs0ZlSNFS7wrKCeBCBIE6tLjhTcDr+&#10;9icgnEfWWFomBXdysJh/9GaYaNvynpqDz0SAsEtQQe59lUjp0pwMuoGtiIN3sbVBH2SdSV1jG+Cm&#10;lMMoGkuDBYeFHCta5ZReDzej4K/Fdvkdr5vt9bK6n4+j3f82JqW+PrvlFISnzr/Dr/ZGKxiOxj/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e/vLxgAAAN0A&#10;AAAPAAAAAAAAAAAAAAAAAKoCAABkcnMvZG93bnJldi54bWxQSwUGAAAAAAQABAD6AAAAnQMAAAAA&#10;">
                  <v:shape id="Freeform 2402" o:spid="_x0000_s1138" style="position:absolute;left:2843;top:3815;width:2;height:108;visibility:visible;mso-wrap-style:square;v-text-anchor:top" coordsize="2,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3BfsUA&#10;AADdAAAADwAAAGRycy9kb3ducmV2LnhtbERPy2oCMRTdF/oP4QrdFE1qsaOjUUrBUuhCfIC4u0yu&#10;M2MnN0MSderXm0Why8N5zxadbcSFfKgda3gZKBDEhTM1lxp222V/DCJEZIONY9LwSwEW88eHGebG&#10;XXlNl00sRQrhkKOGKsY2lzIUFVkMA9cSJ+7ovMWYoC+l8XhN4baRQ6XepMWaU0OFLX1UVPxszlaD&#10;Wp0OE//K60J1n/vsNsq+n0+Z1k+97n0KIlIX/8V/7i+jYTjK0v70Jj0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XcF+xQAAAN0AAAAPAAAAAAAAAAAAAAAAAJgCAABkcnMv&#10;ZG93bnJldi54bWxQSwUGAAAAAAQABAD1AAAAigMAAAAA&#10;" path="m1,108l,e" filled="f" strokeweight=".14839mm">
                    <v:path arrowok="t" o:connecttype="custom" o:connectlocs="1,3923;0,3815" o:connectangles="0,0"/>
                  </v:shape>
                </v:group>
                <v:group id="Group 2399" o:spid="_x0000_s1139" style="position:absolute;left:3692;top:4094;width:67;height:78" coordorigin="3692,4094" coordsize="6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RhEMUAAADdAAAADwAAAGRycy9kb3ducmV2LnhtbESPQYvCMBSE78L+h/CE&#10;vWlaF3WpRhFZlz2IoC6It0fzbIvNS2liW/+9EQSPw8x8w8yXnSlFQ7UrLCuIhxEI4tTqgjMF/8fN&#10;4BuE88gaS8uk4E4OlouP3hwTbVveU3PwmQgQdgkqyL2vEildmpNBN7QVcfAutjbog6wzqWtsA9yU&#10;chRFE2mw4LCQY0XrnNLr4WYU/LbYrr7in2Z7vazv5+N4d9rGpNRnv1vNQHjq/Dv8av9pBaPxN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zUYRDFAAAA3QAA&#10;AA8AAAAAAAAAAAAAAAAAqgIAAGRycy9kb3ducmV2LnhtbFBLBQYAAAAABAAEAPoAAACcAwAAAAA=&#10;">
                  <v:shape id="Freeform 2400" o:spid="_x0000_s1140" style="position:absolute;left:3692;top:4094;width:67;height:78;visibility:visible;mso-wrap-style:square;v-text-anchor:top" coordsize="6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QrrsUA&#10;AADdAAAADwAAAGRycy9kb3ducmV2LnhtbESP3WoCMRSE7wt9h3AKvavZLmhlNYoKglAR/AMvD5vj&#10;ZunmZEnSdfv2RhB6OczMN8x03ttGdORD7VjB5yADQVw6XXOl4HRcf4xBhIissXFMCv4owHz2+jLF&#10;Qrsb76k7xEokCIcCFZgY20LKUBqyGAauJU7e1XmLMUlfSe3xluC2kXmWjaTFmtOCwZZWhsqfw69V&#10;cFlUG/SrfLtz130c8tlk391Sqfe3fjEBEamP/+Fne6MV5MOvHB5v0hOQ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CuuxQAAAN0AAAAPAAAAAAAAAAAAAAAAAJgCAABkcnMv&#10;ZG93bnJldi54bWxQSwUGAAAAAAQABAD1AAAAigMAAAAA&#10;" path="m,l,78,66,39,,e" fillcolor="black" stroked="f">
                    <v:path arrowok="t" o:connecttype="custom" o:connectlocs="0,4094;0,4172;66,4133;0,4094" o:connectangles="0,0,0,0"/>
                  </v:shape>
                </v:group>
                <v:group id="Group 2397" o:spid="_x0000_s1141" style="position:absolute;left:3692;top:4094;width:67;height:78" coordorigin="3692,4094" coordsize="6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0pa/MYAAADdAAAADwAAAGRycy9kb3ducmV2LnhtbESPT4vCMBTE78J+h/AW&#10;9qZpFXWpRhFxlz2I4B9YvD2aZ1tsXkoT2/rtjSB4HGbmN8x82ZlSNFS7wrKCeBCBIE6tLjhTcDr+&#10;9L9BOI+ssbRMCu7kYLn46M0x0bblPTUHn4kAYZeggtz7KpHSpTkZdANbEQfvYmuDPsg6k7rGNsBN&#10;KYdRNJEGCw4LOVa0zim9Hm5GwW+L7WoUb5rt9bK+n4/j3f82JqW+PrvVDISnzr/Dr/afVjAcT0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Slr8xgAAAN0A&#10;AAAPAAAAAAAAAAAAAAAAAKoCAABkcnMvZG93bnJldi54bWxQSwUGAAAAAAQABAD6AAAAnQMAAAAA&#10;">
                  <v:shape id="Freeform 2398" o:spid="_x0000_s1142" style="position:absolute;left:3692;top:4094;width:67;height:78;visibility:visible;mso-wrap-style:square;v-text-anchor:top" coordsize="6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TvwMYA&#10;AADdAAAADwAAAGRycy9kb3ducmV2LnhtbESPW2sCMRSE34X+h3AKfavZtd5YjSKCVOyLN/D1sDl7&#10;aTcnS5Lq2l/fFAo+DjPzDTNfdqYRV3K+tqwg7ScgiHOray4VnE+b1ykIH5A1NpZJwZ08LBdPvTlm&#10;2t74QNdjKEWEsM9QQRVCm0np84oM+r5tiaNXWGcwROlKqR3eItw0cpAkY2mw5rhQYUvrivKv47dR&#10;UHwMffeOK7e77EefxY9P33ZtqtTLc7eagQjUhUf4v73VCgajyRD+3sQn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TvwMYAAADdAAAADwAAAAAAAAAAAAAAAACYAgAAZHJz&#10;L2Rvd25yZXYueG1sUEsFBgAAAAAEAAQA9QAAAIsDAAAAAA==&#10;" path="m66,39l,78,,,66,39e" filled="f" strokeweight=".21583mm">
                    <v:path arrowok="t" o:connecttype="custom" o:connectlocs="66,4133;0,4172;0,4094;66,4133" o:connectangles="0,0,0,0"/>
                  </v:shape>
                </v:group>
                <v:group id="Group 2395" o:spid="_x0000_s1143" style="position:absolute;left:3692;top:4133;width:67;height:39" coordorigin="3692,4133" coordsize="67,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9nE8YAAADdAAAADwAAAGRycy9kb3ducmV2LnhtbESPQWvCQBSE7wX/w/KE&#10;3nQTS6xEVxFR8SCFqiDeHtlnEsy+Ddk1if++Wyj0OMzMN8xi1ZtKtNS40rKCeByBIM6sLjlXcDnv&#10;RjMQziNrrCyTghc5WC0HbwtMte34m9qTz0WAsEtRQeF9nUrpsoIMurGtiYN3t41BH2STS91gF+Cm&#10;kpMomkqDJYeFAmvaFJQ9Tk+jYN9ht/6It+3xcd+8bufk63qMSan3Yb+eg/DU+//wX/ugFUySzw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72cTxgAAAN0A&#10;AAAPAAAAAAAAAAAAAAAAAKoCAABkcnMvZG93bnJldi54bWxQSwUGAAAAAAQABAD6AAAAnQMAAAAA&#10;">
                  <v:shape id="Freeform 2396" o:spid="_x0000_s1144" style="position:absolute;left:3692;top:4133;width:67;height:39;visibility:visible;mso-wrap-style:square;v-text-anchor:top" coordsize="67,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jeMcA&#10;AADdAAAADwAAAGRycy9kb3ducmV2LnhtbESPT2vCQBTE74LfYXmCt7pJQG1TV6mKKNRL7R/o7ZF9&#10;TVKzb8PuqvHbu4WCx2FmfsPMFp1pxJmcry0rSEcJCOLC6ppLBR/vm4dHED4ga2wsk4IreVjM+70Z&#10;5tpe+I3Oh1CKCGGfo4IqhDaX0hcVGfQj2xJH78c6gyFKV0rt8BLhppFZkkykwZrjQoUtrSoqjoeT&#10;UbCc/n6tPr+P69endUbbrUv9vk2VGg66l2cQgbpwD/+3d1pBNp5O4O9NfA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Y3jHAAAA3QAAAA8AAAAAAAAAAAAAAAAAmAIAAGRy&#10;cy9kb3ducmV2LnhtbFBLBQYAAAAABAAEAPUAAACMAwAAAAA=&#10;" path="m,39l66,e" filled="f" strokeweight=".21583mm">
                    <v:path arrowok="t" o:connecttype="custom" o:connectlocs="0,4172;66,4133" o:connectangles="0,0"/>
                  </v:shape>
                </v:group>
                <v:group id="Group 2392" o:spid="_x0000_s1145" style="position:absolute;left:3584;top:4133;width:108;height:2" coordorigin="3584,4133" coordsize="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Fc/8YAAADdAAAADwAAAGRycy9kb3ducmV2LnhtbESPT4vCMBTE78J+h/AW&#10;9qZpXdSlGkXEXTyI4B9YvD2aZ1tsXkoT2/rtjSB4HGbmN8xs0ZlSNFS7wrKCeBCBIE6tLjhTcDr+&#10;9n9AOI+ssbRMCu7kYDH/6M0w0bblPTUHn4kAYZeggtz7KpHSpTkZdANbEQfvYmuDPsg6k7rGNsBN&#10;KYdRNJYGCw4LOVa0yim9Hm5GwV+L7fI7Xjfb62V1Px9Hu/9tTEp9fXbLKQhPnX+HX+2NVjAcTS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cVz/xgAAAN0A&#10;AAAPAAAAAAAAAAAAAAAAAKoCAABkcnMvZG93bnJldi54bWxQSwUGAAAAAAQABAD6AAAAnQMAAAAA&#10;">
                  <v:shape id="Freeform 2394" o:spid="_x0000_s1146" style="position:absolute;left:3584;top:4133;width:108;height:2;visibility:visible;mso-wrap-style:square;v-text-anchor:top" coordsize="10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ioXsIA&#10;AADdAAAADwAAAGRycy9kb3ducmV2LnhtbERPz2vCMBS+D/Y/hDfwNtMJm6WaluGQ1YGHOb0/mmdS&#10;bF5Kk9X635vDYMeP7/e6mlwnRhpC61nByzwDQdx43bJRcPzZPucgQkTW2HkmBTcKUJWPD2sstL/y&#10;N42HaEQK4VCgAhtjX0gZGksOw9z3xIk7+8FhTHAwUg94TeGuk4sse5MOW04NFnvaWGouh1+nYG/q&#10;flPvtvZr9Lk5nT7Gz8xLpWZP0/sKRKQp/ov/3LVWsHhdprnpTXoCsr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WKhewgAAAN0AAAAPAAAAAAAAAAAAAAAAAJgCAABkcnMvZG93&#10;bnJldi54bWxQSwUGAAAAAAQABAD1AAAAhwMAAAAA&#10;" path="m108,l,e" filled="f" strokeweight=".14839mm">
                    <v:path arrowok="t" o:connecttype="custom" o:connectlocs="108,0;0,0" o:connectangles="0,0"/>
                  </v:shape>
                  <v:shape id="Picture 2393" o:spid="_x0000_s1147" type="#_x0000_t75" style="position:absolute;left:1803;top:1368;width:7871;height:3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p2ZjHAAAA3QAAAA8AAABkcnMvZG93bnJldi54bWxEj09rwkAUxO8Fv8PyhF5ENwpWG11FpIK9&#10;VI09eHxkn0kw+zZk1/z59t1CocdhZn7DrLedKUVDtSssK5hOIhDEqdUFZwq+r4fxEoTzyBpLy6Sg&#10;JwfbzeBljbG2LV+oSXwmAoRdjApy76tYSpfmZNBNbEUcvLutDfog60zqGtsAN6WcRdGbNFhwWMix&#10;on1O6SN5GgXZ1+g+iqYffXIq982t/zzL47NV6nXY7VYgPHX+P/zXPmoFs/niHX7fhCcgN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cp2ZjHAAAA3QAAAA8AAAAAAAAAAAAA&#10;AAAAnwIAAGRycy9kb3ducmV2LnhtbFBLBQYAAAAABAAEAPcAAACTAwAAAAA=&#10;">
                    <v:imagedata r:id="rId78" o:title=""/>
                  </v:shape>
                </v:group>
                <w10:wrap anchorx="page"/>
              </v:group>
            </w:pict>
          </mc:Fallback>
        </mc:AlternateContent>
      </w:r>
      <w:r w:rsidRPr="006632F3">
        <w:rPr>
          <w:rFonts w:ascii="Times New Roman" w:eastAsia="Times New Roman" w:hAnsi="Times New Roman" w:cs="Times New Roman"/>
          <w:spacing w:val="-1"/>
        </w:rPr>
        <w:t>Af</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spacing w:val="-7"/>
        </w:rPr>
        <w:t>l</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ti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m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5"/>
        </w:rPr>
        <w:t>a</w:t>
      </w:r>
      <w:r w:rsidRPr="006632F3">
        <w:rPr>
          <w:rFonts w:ascii="Times New Roman" w:eastAsia="Times New Roman" w:hAnsi="Times New Roman" w:cs="Times New Roman"/>
        </w:rPr>
        <w:t xml:space="preserve">ta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ll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ublis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ublish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the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in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uld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l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ms is illu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in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1</w:t>
      </w:r>
      <w:r w:rsidRPr="006632F3">
        <w:rPr>
          <w:rFonts w:ascii="Times New Roman" w:eastAsia="Times New Roman" w:hAnsi="Times New Roman" w:cs="Times New Roman"/>
        </w:rPr>
        <w:t>.</w:t>
      </w:r>
    </w:p>
    <w:p w14:paraId="7B9F4685" w14:textId="77777777" w:rsidR="00583B21" w:rsidRPr="006632F3" w:rsidRDefault="00583B21" w:rsidP="00583B21">
      <w:pPr>
        <w:spacing w:before="8" w:after="0" w:line="170" w:lineRule="exact"/>
        <w:rPr>
          <w:rFonts w:ascii="Times New Roman" w:hAnsi="Times New Roman" w:cs="Times New Roman"/>
        </w:rPr>
      </w:pPr>
    </w:p>
    <w:p w14:paraId="2861552D" w14:textId="77777777" w:rsidR="00583B21" w:rsidRPr="006632F3" w:rsidRDefault="00583B21" w:rsidP="00583B21">
      <w:pPr>
        <w:spacing w:after="0" w:line="200" w:lineRule="exact"/>
        <w:rPr>
          <w:rFonts w:ascii="Times New Roman" w:hAnsi="Times New Roman" w:cs="Times New Roman"/>
        </w:rPr>
      </w:pPr>
    </w:p>
    <w:p w14:paraId="390D78BD" w14:textId="77777777" w:rsidR="00583B21" w:rsidRPr="006632F3" w:rsidRDefault="00583B21" w:rsidP="00583B21">
      <w:pPr>
        <w:spacing w:after="0" w:line="200" w:lineRule="exact"/>
        <w:rPr>
          <w:rFonts w:ascii="Times New Roman" w:hAnsi="Times New Roman" w:cs="Times New Roman"/>
        </w:rPr>
      </w:pPr>
    </w:p>
    <w:p w14:paraId="54DDB8E2" w14:textId="77777777" w:rsidR="00583B21" w:rsidRPr="006632F3" w:rsidRDefault="00583B21" w:rsidP="00583B21">
      <w:pPr>
        <w:spacing w:after="0" w:line="200" w:lineRule="exact"/>
        <w:rPr>
          <w:rFonts w:ascii="Times New Roman" w:hAnsi="Times New Roman" w:cs="Times New Roman"/>
        </w:rPr>
      </w:pPr>
    </w:p>
    <w:p w14:paraId="590AA837" w14:textId="77777777" w:rsidR="00583B21" w:rsidRPr="006632F3" w:rsidRDefault="00583B21" w:rsidP="00583B21">
      <w:pPr>
        <w:spacing w:after="0" w:line="200" w:lineRule="exact"/>
        <w:rPr>
          <w:rFonts w:ascii="Times New Roman" w:hAnsi="Times New Roman" w:cs="Times New Roman"/>
        </w:rPr>
      </w:pPr>
    </w:p>
    <w:p w14:paraId="08E43853" w14:textId="77777777" w:rsidR="00583B21" w:rsidRPr="006632F3" w:rsidRDefault="00583B21" w:rsidP="00583B21">
      <w:pPr>
        <w:spacing w:after="0" w:line="200" w:lineRule="exact"/>
        <w:rPr>
          <w:rFonts w:ascii="Times New Roman" w:hAnsi="Times New Roman" w:cs="Times New Roman"/>
        </w:rPr>
      </w:pPr>
    </w:p>
    <w:p w14:paraId="365182AC" w14:textId="77777777" w:rsidR="00583B21" w:rsidRPr="006632F3" w:rsidRDefault="00583B21" w:rsidP="00583B21">
      <w:pPr>
        <w:spacing w:after="0" w:line="200" w:lineRule="exact"/>
        <w:rPr>
          <w:rFonts w:ascii="Times New Roman" w:hAnsi="Times New Roman" w:cs="Times New Roman"/>
        </w:rPr>
      </w:pPr>
    </w:p>
    <w:p w14:paraId="700ED500" w14:textId="77777777" w:rsidR="00583B21" w:rsidRPr="006632F3" w:rsidRDefault="00583B21" w:rsidP="00583B21">
      <w:pPr>
        <w:spacing w:after="0" w:line="200" w:lineRule="exact"/>
        <w:rPr>
          <w:rFonts w:ascii="Times New Roman" w:hAnsi="Times New Roman" w:cs="Times New Roman"/>
        </w:rPr>
      </w:pPr>
    </w:p>
    <w:p w14:paraId="040E5D03" w14:textId="77777777" w:rsidR="00583B21" w:rsidRPr="006632F3" w:rsidRDefault="00583B21" w:rsidP="00583B21">
      <w:pPr>
        <w:spacing w:after="0" w:line="200" w:lineRule="exact"/>
        <w:rPr>
          <w:rFonts w:ascii="Times New Roman" w:hAnsi="Times New Roman" w:cs="Times New Roman"/>
        </w:rPr>
      </w:pPr>
    </w:p>
    <w:p w14:paraId="3612E0E1" w14:textId="77777777" w:rsidR="00583B21" w:rsidRPr="006632F3" w:rsidRDefault="00583B21" w:rsidP="00583B21">
      <w:pPr>
        <w:spacing w:after="0" w:line="200" w:lineRule="exact"/>
        <w:rPr>
          <w:rFonts w:ascii="Times New Roman" w:hAnsi="Times New Roman" w:cs="Times New Roman"/>
        </w:rPr>
      </w:pPr>
    </w:p>
    <w:p w14:paraId="0D49F8B3" w14:textId="77777777" w:rsidR="00583B21" w:rsidRPr="006632F3" w:rsidRDefault="00583B21" w:rsidP="00583B21">
      <w:pPr>
        <w:spacing w:after="0" w:line="200" w:lineRule="exact"/>
        <w:rPr>
          <w:rFonts w:ascii="Times New Roman" w:hAnsi="Times New Roman" w:cs="Times New Roman"/>
        </w:rPr>
      </w:pPr>
    </w:p>
    <w:p w14:paraId="69D6A026" w14:textId="77777777" w:rsidR="00583B21" w:rsidRPr="006632F3" w:rsidRDefault="00583B21" w:rsidP="00583B21">
      <w:pPr>
        <w:spacing w:after="0" w:line="200" w:lineRule="exact"/>
        <w:rPr>
          <w:rFonts w:ascii="Times New Roman" w:hAnsi="Times New Roman" w:cs="Times New Roman"/>
        </w:rPr>
      </w:pPr>
    </w:p>
    <w:p w14:paraId="69CAC9B0" w14:textId="77777777" w:rsidR="00583B21" w:rsidRPr="006632F3" w:rsidRDefault="00583B21" w:rsidP="00583B21">
      <w:pPr>
        <w:spacing w:after="0" w:line="200" w:lineRule="exact"/>
        <w:rPr>
          <w:rFonts w:ascii="Times New Roman" w:hAnsi="Times New Roman" w:cs="Times New Roman"/>
        </w:rPr>
      </w:pPr>
    </w:p>
    <w:p w14:paraId="23A856C1" w14:textId="77777777" w:rsidR="00583B21" w:rsidRPr="006632F3" w:rsidRDefault="00583B21" w:rsidP="00583B21">
      <w:pPr>
        <w:spacing w:after="0" w:line="200" w:lineRule="exact"/>
        <w:rPr>
          <w:rFonts w:ascii="Times New Roman" w:hAnsi="Times New Roman" w:cs="Times New Roman"/>
        </w:rPr>
      </w:pPr>
    </w:p>
    <w:p w14:paraId="0C150096" w14:textId="77777777" w:rsidR="00583B21" w:rsidRPr="006632F3" w:rsidRDefault="00583B21" w:rsidP="00583B21">
      <w:pPr>
        <w:spacing w:after="0" w:line="200" w:lineRule="exact"/>
        <w:rPr>
          <w:rFonts w:ascii="Times New Roman" w:hAnsi="Times New Roman" w:cs="Times New Roman"/>
        </w:rPr>
      </w:pPr>
    </w:p>
    <w:p w14:paraId="1CC41F22" w14:textId="77777777" w:rsidR="00583B21" w:rsidRPr="006632F3" w:rsidRDefault="00583B21" w:rsidP="00583B21">
      <w:pPr>
        <w:spacing w:after="0" w:line="200" w:lineRule="exact"/>
        <w:rPr>
          <w:rFonts w:ascii="Times New Roman" w:hAnsi="Times New Roman" w:cs="Times New Roman"/>
        </w:rPr>
      </w:pPr>
    </w:p>
    <w:p w14:paraId="2AEB2E60" w14:textId="77777777" w:rsidR="00583B21" w:rsidRPr="006632F3" w:rsidRDefault="00583B21" w:rsidP="00583B21">
      <w:pPr>
        <w:spacing w:after="0" w:line="200" w:lineRule="exact"/>
        <w:rPr>
          <w:rFonts w:ascii="Times New Roman" w:hAnsi="Times New Roman" w:cs="Times New Roman"/>
        </w:rPr>
      </w:pPr>
    </w:p>
    <w:p w14:paraId="1B5ED63E" w14:textId="77777777" w:rsidR="00583B21" w:rsidRPr="006632F3" w:rsidRDefault="00583B21" w:rsidP="00583B21">
      <w:pPr>
        <w:spacing w:after="0" w:line="200" w:lineRule="exact"/>
        <w:rPr>
          <w:rFonts w:ascii="Times New Roman" w:hAnsi="Times New Roman" w:cs="Times New Roman"/>
        </w:rPr>
      </w:pPr>
    </w:p>
    <w:p w14:paraId="204DD94C" w14:textId="77777777" w:rsidR="00583B21" w:rsidRPr="006632F3" w:rsidRDefault="00583B21" w:rsidP="00583B21">
      <w:pPr>
        <w:spacing w:after="0" w:line="200" w:lineRule="exact"/>
        <w:rPr>
          <w:rFonts w:ascii="Times New Roman" w:hAnsi="Times New Roman" w:cs="Times New Roman"/>
        </w:rPr>
      </w:pPr>
    </w:p>
    <w:p w14:paraId="65960B1A" w14:textId="77777777" w:rsidR="00583B21" w:rsidRPr="006632F3" w:rsidRDefault="00583B21" w:rsidP="00583B21">
      <w:pPr>
        <w:spacing w:after="0" w:line="200" w:lineRule="exact"/>
        <w:rPr>
          <w:rFonts w:ascii="Times New Roman" w:hAnsi="Times New Roman" w:cs="Times New Roman"/>
        </w:rPr>
      </w:pPr>
    </w:p>
    <w:p w14:paraId="4834E41F"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1</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m</w:t>
      </w:r>
      <w:r w:rsidRPr="006632F3">
        <w:rPr>
          <w:rFonts w:ascii="Times New Roman" w:eastAsia="Times New Roman" w:hAnsi="Times New Roman" w:cs="Times New Roman"/>
          <w:b/>
          <w:bCs/>
          <w:spacing w:val="-9"/>
        </w:rPr>
        <w:t xml:space="preserve"> </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y</w:t>
      </w:r>
      <w:r w:rsidRPr="006632F3">
        <w:rPr>
          <w:rFonts w:ascii="Times New Roman" w:eastAsia="Times New Roman" w:hAnsi="Times New Roman" w:cs="Times New Roman"/>
          <w:b/>
          <w:bCs/>
        </w:rPr>
        <w:t>ed</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s</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o</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p</w:t>
      </w:r>
      <w:r w:rsidRPr="006632F3">
        <w:rPr>
          <w:rFonts w:ascii="Times New Roman" w:eastAsia="Times New Roman" w:hAnsi="Times New Roman" w:cs="Times New Roman"/>
          <w:b/>
          <w:bCs/>
        </w:rPr>
        <w:t>lic</w:t>
      </w:r>
      <w:r w:rsidRPr="006632F3">
        <w:rPr>
          <w:rFonts w:ascii="Times New Roman" w:eastAsia="Times New Roman" w:hAnsi="Times New Roman" w:cs="Times New Roman"/>
          <w:b/>
          <w:bCs/>
          <w:spacing w:val="1"/>
        </w:rPr>
        <w:t>a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0"/>
        </w:rPr>
        <w:t xml:space="preserve"> </w:t>
      </w:r>
      <w:r w:rsidRPr="006632F3">
        <w:rPr>
          <w:rFonts w:ascii="Times New Roman" w:eastAsia="Times New Roman" w:hAnsi="Times New Roman" w:cs="Times New Roman"/>
          <w:b/>
          <w:bCs/>
        </w:rPr>
        <w:t>in</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p>
    <w:p w14:paraId="302066E2" w14:textId="77777777" w:rsidR="00583B21" w:rsidRPr="006632F3" w:rsidRDefault="00583B21" w:rsidP="00583B21">
      <w:pPr>
        <w:spacing w:after="0" w:line="200" w:lineRule="exact"/>
        <w:rPr>
          <w:rFonts w:ascii="Times New Roman" w:hAnsi="Times New Roman" w:cs="Times New Roman"/>
        </w:rPr>
      </w:pPr>
    </w:p>
    <w:p w14:paraId="6617BBF9" w14:textId="77777777" w:rsidR="00583B21" w:rsidRPr="006632F3" w:rsidRDefault="00583B21" w:rsidP="00583B21">
      <w:pPr>
        <w:spacing w:before="9" w:after="0" w:line="200" w:lineRule="exact"/>
        <w:rPr>
          <w:rFonts w:ascii="Times New Roman" w:hAnsi="Times New Roman" w:cs="Times New Roman"/>
        </w:rPr>
      </w:pPr>
    </w:p>
    <w:p w14:paraId="3793316C"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24DBE0A4" w14:textId="77777777" w:rsidR="00583B21" w:rsidRPr="006632F3" w:rsidRDefault="00583B21" w:rsidP="00583B21">
      <w:pPr>
        <w:tabs>
          <w:tab w:val="left" w:pos="540"/>
        </w:tabs>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p>
    <w:p w14:paraId="2245B657"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0"/>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publ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p>
    <w:p w14:paraId="6770FB60"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e</w:t>
      </w:r>
      <w:r w:rsidRPr="006632F3">
        <w:rPr>
          <w:rFonts w:ascii="Times New Roman" w:eastAsia="Arial" w:hAnsi="Times New Roman" w:cs="Times New Roman"/>
        </w:rPr>
        <w:t>w</w:t>
      </w:r>
    </w:p>
    <w:p w14:paraId="74686E8F" w14:textId="77777777" w:rsidR="00583B21" w:rsidRPr="006632F3" w:rsidRDefault="00583B21" w:rsidP="00583B21">
      <w:pPr>
        <w:tabs>
          <w:tab w:val="left" w:pos="540"/>
        </w:tabs>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ad</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uniqu</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6566583C" w14:textId="77777777" w:rsidR="00583B21" w:rsidRPr="006632F3" w:rsidRDefault="00583B21" w:rsidP="00583B21">
      <w:pPr>
        <w:tabs>
          <w:tab w:val="left" w:pos="540"/>
        </w:tabs>
        <w:spacing w:before="10" w:after="0" w:line="249" w:lineRule="auto"/>
        <w:ind w:left="550" w:right="343" w:hanging="432"/>
        <w:rPr>
          <w:rFonts w:ascii="Times New Roman" w:eastAsia="Arial" w:hAnsi="Times New Roman" w:cs="Times New Roman"/>
        </w:rPr>
      </w:pPr>
      <w:r w:rsidRPr="006632F3">
        <w:rPr>
          <w:rFonts w:ascii="Times New Roman" w:eastAsia="Arial" w:hAnsi="Times New Roman" w:cs="Times New Roman"/>
        </w:rPr>
        <w:t>6</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spacing w:val="-3"/>
        </w:rPr>
        <w:t>w</w:t>
      </w:r>
      <w:r w:rsidRPr="006632F3">
        <w:rPr>
          <w:rFonts w:ascii="Times New Roman" w:eastAsia="Arial" w:hAnsi="Times New Roman" w:cs="Times New Roman"/>
        </w:rPr>
        <w:t>s</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w:t>
      </w:r>
      <w:r w:rsidRPr="006632F3">
        <w:rPr>
          <w:rFonts w:ascii="Times New Roman" w:eastAsia="Arial" w:hAnsi="Times New Roman" w:cs="Times New Roman"/>
        </w:rPr>
        <w:t>ed</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spacing w:val="4"/>
        </w:rPr>
        <w:t>m</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 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21"/>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2253F268" w14:textId="77777777" w:rsidR="00583B21" w:rsidRPr="006632F3" w:rsidRDefault="00583B21" w:rsidP="00583B21">
      <w:pPr>
        <w:tabs>
          <w:tab w:val="left" w:pos="540"/>
        </w:tabs>
        <w:spacing w:before="1" w:after="0" w:line="248" w:lineRule="auto"/>
        <w:ind w:left="550" w:right="1564" w:hanging="432"/>
        <w:rPr>
          <w:rFonts w:ascii="Times New Roman" w:eastAsia="Arial" w:hAnsi="Times New Roman" w:cs="Times New Roman"/>
        </w:rPr>
      </w:pPr>
      <w:r w:rsidRPr="006632F3">
        <w:rPr>
          <w:rFonts w:ascii="Times New Roman" w:eastAsia="Arial" w:hAnsi="Times New Roman" w:cs="Times New Roman"/>
        </w:rPr>
        <w:t>7</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und</w:t>
      </w:r>
      <w:r w:rsidRPr="006632F3">
        <w:rPr>
          <w:rFonts w:ascii="Times New Roman" w:eastAsia="Arial" w:hAnsi="Times New Roman" w:cs="Times New Roman"/>
        </w:rPr>
        <w:t>,</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iva</w:t>
      </w:r>
      <w:r w:rsidRPr="006632F3">
        <w:rPr>
          <w:rFonts w:ascii="Times New Roman" w:eastAsia="Arial" w:hAnsi="Times New Roman" w:cs="Times New Roman"/>
        </w:rPr>
        <w:t>l</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n</w:t>
      </w:r>
      <w:r w:rsidRPr="006632F3">
        <w:rPr>
          <w:rFonts w:ascii="Times New Roman" w:eastAsia="Arial" w:hAnsi="Times New Roman" w:cs="Times New Roman"/>
        </w:rPr>
        <w:t xml:space="preserve">g </w:t>
      </w:r>
      <w:proofErr w:type="gramStart"/>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p>
    <w:p w14:paraId="098735E2" w14:textId="77777777" w:rsidR="00583B21" w:rsidRPr="006632F3" w:rsidRDefault="00583B21" w:rsidP="00583B21">
      <w:pPr>
        <w:tabs>
          <w:tab w:val="left" w:pos="540"/>
        </w:tabs>
        <w:spacing w:after="0" w:line="261" w:lineRule="exact"/>
        <w:ind w:left="118" w:right="-20"/>
        <w:rPr>
          <w:rFonts w:ascii="Times New Roman" w:eastAsia="Arial" w:hAnsi="Times New Roman" w:cs="Times New Roman"/>
        </w:rPr>
      </w:pPr>
      <w:r w:rsidRPr="006632F3">
        <w:rPr>
          <w:rFonts w:ascii="Times New Roman" w:eastAsia="Times New Roman" w:hAnsi="Times New Roman" w:cs="Times New Roman"/>
        </w:rPr>
        <w:t>8</w:t>
      </w:r>
      <w:r w:rsidRPr="006632F3">
        <w:rPr>
          <w:rFonts w:ascii="Times New Roman" w:eastAsia="Times New Roman" w:hAnsi="Times New Roman" w:cs="Times New Roman"/>
        </w:rPr>
        <w:tab/>
      </w:r>
      <w:r w:rsidRPr="006632F3">
        <w:rPr>
          <w:rFonts w:ascii="Times New Roman" w:eastAsia="Arial" w:hAnsi="Times New Roman" w:cs="Times New Roman"/>
          <w:position w:val="-1"/>
        </w:rPr>
        <w:t>N</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i</w:t>
      </w:r>
      <w:r w:rsidRPr="006632F3">
        <w:rPr>
          <w:rFonts w:ascii="Times New Roman" w:eastAsia="Arial" w:hAnsi="Times New Roman" w:cs="Times New Roman"/>
          <w:spacing w:val="2"/>
          <w:position w:val="-1"/>
        </w:rPr>
        <w:t>f</w:t>
      </w:r>
      <w:r w:rsidRPr="006632F3">
        <w:rPr>
          <w:rFonts w:ascii="Times New Roman" w:eastAsia="Arial" w:hAnsi="Times New Roman" w:cs="Times New Roman"/>
          <w:spacing w:val="-1"/>
          <w:position w:val="-1"/>
        </w:rPr>
        <w:t>ie</w:t>
      </w:r>
      <w:r w:rsidRPr="006632F3">
        <w:rPr>
          <w:rFonts w:ascii="Times New Roman" w:eastAsia="Arial" w:hAnsi="Times New Roman" w:cs="Times New Roman"/>
          <w:position w:val="-1"/>
        </w:rPr>
        <w:t>s</w:t>
      </w:r>
      <w:r w:rsidRPr="006632F3">
        <w:rPr>
          <w:rFonts w:ascii="Times New Roman" w:eastAsia="Arial" w:hAnsi="Times New Roman" w:cs="Times New Roman"/>
          <w:spacing w:val="-7"/>
          <w:position w:val="-1"/>
        </w:rPr>
        <w:t xml:space="preserve"> </w:t>
      </w:r>
      <w:r w:rsidRPr="006632F3">
        <w:rPr>
          <w:rFonts w:ascii="Times New Roman" w:eastAsia="Arial" w:hAnsi="Times New Roman" w:cs="Times New Roman"/>
          <w:position w:val="-1"/>
        </w:rPr>
        <w:t>t</w:t>
      </w:r>
      <w:r w:rsidRPr="006632F3">
        <w:rPr>
          <w:rFonts w:ascii="Times New Roman" w:eastAsia="Arial" w:hAnsi="Times New Roman" w:cs="Times New Roman"/>
          <w:spacing w:val="-1"/>
          <w:position w:val="-1"/>
        </w:rPr>
        <w:t>h</w:t>
      </w:r>
      <w:r w:rsidRPr="006632F3">
        <w:rPr>
          <w:rFonts w:ascii="Times New Roman" w:eastAsia="Arial" w:hAnsi="Times New Roman" w:cs="Times New Roman"/>
          <w:position w:val="-1"/>
        </w:rPr>
        <w:t>e</w:t>
      </w:r>
      <w:r w:rsidRPr="006632F3">
        <w:rPr>
          <w:rFonts w:ascii="Times New Roman" w:eastAsia="Arial" w:hAnsi="Times New Roman" w:cs="Times New Roman"/>
          <w:spacing w:val="-4"/>
          <w:position w:val="-1"/>
        </w:rPr>
        <w:t xml:space="preserve"> </w:t>
      </w:r>
      <w:r w:rsidRPr="006632F3">
        <w:rPr>
          <w:rFonts w:ascii="Times New Roman" w:eastAsia="Arial" w:hAnsi="Times New Roman" w:cs="Times New Roman"/>
          <w:spacing w:val="-1"/>
          <w:position w:val="-1"/>
        </w:rPr>
        <w:t>appli</w:t>
      </w:r>
      <w:r w:rsidRPr="006632F3">
        <w:rPr>
          <w:rFonts w:ascii="Times New Roman" w:eastAsia="Arial" w:hAnsi="Times New Roman" w:cs="Times New Roman"/>
          <w:spacing w:val="1"/>
          <w:position w:val="-1"/>
        </w:rPr>
        <w:t>c</w:t>
      </w:r>
      <w:r w:rsidRPr="006632F3">
        <w:rPr>
          <w:rFonts w:ascii="Times New Roman" w:eastAsia="Arial" w:hAnsi="Times New Roman" w:cs="Times New Roman"/>
          <w:position w:val="-1"/>
        </w:rPr>
        <w:t>at</w:t>
      </w:r>
      <w:r w:rsidRPr="006632F3">
        <w:rPr>
          <w:rFonts w:ascii="Times New Roman" w:eastAsia="Arial" w:hAnsi="Times New Roman" w:cs="Times New Roman"/>
          <w:spacing w:val="-1"/>
          <w:position w:val="-1"/>
        </w:rPr>
        <w:t>io</w:t>
      </w:r>
      <w:r w:rsidRPr="006632F3">
        <w:rPr>
          <w:rFonts w:ascii="Times New Roman" w:eastAsia="Arial" w:hAnsi="Times New Roman" w:cs="Times New Roman"/>
          <w:position w:val="-1"/>
        </w:rPr>
        <w:t>n</w:t>
      </w:r>
      <w:r w:rsidRPr="006632F3">
        <w:rPr>
          <w:rFonts w:ascii="Times New Roman" w:eastAsia="Arial" w:hAnsi="Times New Roman" w:cs="Times New Roman"/>
          <w:spacing w:val="-11"/>
          <w:position w:val="-1"/>
        </w:rPr>
        <w:t xml:space="preserve"> </w:t>
      </w:r>
      <w:r w:rsidRPr="006632F3">
        <w:rPr>
          <w:rFonts w:ascii="Times New Roman" w:eastAsia="Arial" w:hAnsi="Times New Roman" w:cs="Times New Roman"/>
          <w:spacing w:val="2"/>
          <w:position w:val="-1"/>
        </w:rPr>
        <w:t>f</w:t>
      </w:r>
      <w:r w:rsidRPr="006632F3">
        <w:rPr>
          <w:rFonts w:ascii="Times New Roman" w:eastAsia="Arial" w:hAnsi="Times New Roman" w:cs="Times New Roman"/>
          <w:spacing w:val="-1"/>
          <w:position w:val="-1"/>
        </w:rPr>
        <w:t>o</w:t>
      </w:r>
      <w:r w:rsidRPr="006632F3">
        <w:rPr>
          <w:rFonts w:ascii="Times New Roman" w:eastAsia="Arial" w:hAnsi="Times New Roman" w:cs="Times New Roman"/>
          <w:position w:val="-1"/>
        </w:rPr>
        <w:t>r</w:t>
      </w:r>
      <w:r w:rsidRPr="006632F3">
        <w:rPr>
          <w:rFonts w:ascii="Times New Roman" w:eastAsia="Arial" w:hAnsi="Times New Roman" w:cs="Times New Roman"/>
          <w:spacing w:val="-2"/>
          <w:position w:val="-1"/>
        </w:rPr>
        <w:t xml:space="preserve"> </w:t>
      </w:r>
      <w:r w:rsidRPr="006632F3">
        <w:rPr>
          <w:rFonts w:ascii="Times New Roman" w:eastAsia="Arial" w:hAnsi="Times New Roman" w:cs="Times New Roman"/>
          <w:spacing w:val="-1"/>
          <w:position w:val="-1"/>
        </w:rPr>
        <w:t>da</w:t>
      </w:r>
      <w:r w:rsidRPr="006632F3">
        <w:rPr>
          <w:rFonts w:ascii="Times New Roman" w:eastAsia="Arial" w:hAnsi="Times New Roman" w:cs="Times New Roman"/>
          <w:position w:val="-1"/>
        </w:rPr>
        <w:t>ta</w:t>
      </w:r>
      <w:r w:rsidRPr="006632F3">
        <w:rPr>
          <w:rFonts w:ascii="Times New Roman" w:eastAsia="Arial" w:hAnsi="Times New Roman" w:cs="Times New Roman"/>
          <w:spacing w:val="-5"/>
          <w:position w:val="-1"/>
        </w:rPr>
        <w:t xml:space="preserve"> </w:t>
      </w:r>
      <w:r w:rsidRPr="006632F3">
        <w:rPr>
          <w:rFonts w:ascii="Times New Roman" w:eastAsia="Arial" w:hAnsi="Times New Roman" w:cs="Times New Roman"/>
          <w:spacing w:val="-1"/>
          <w:position w:val="-1"/>
        </w:rPr>
        <w:t>a</w:t>
      </w:r>
      <w:r w:rsidRPr="006632F3">
        <w:rPr>
          <w:rFonts w:ascii="Times New Roman" w:eastAsia="Arial" w:hAnsi="Times New Roman" w:cs="Times New Roman"/>
          <w:spacing w:val="1"/>
          <w:position w:val="-1"/>
        </w:rPr>
        <w:t>rr</w:t>
      </w:r>
      <w:r w:rsidRPr="006632F3">
        <w:rPr>
          <w:rFonts w:ascii="Times New Roman" w:eastAsia="Arial" w:hAnsi="Times New Roman" w:cs="Times New Roman"/>
          <w:spacing w:val="-1"/>
          <w:position w:val="-1"/>
        </w:rPr>
        <w:t>iva</w:t>
      </w:r>
      <w:r w:rsidRPr="006632F3">
        <w:rPr>
          <w:rFonts w:ascii="Times New Roman" w:eastAsia="Arial" w:hAnsi="Times New Roman" w:cs="Times New Roman"/>
          <w:position w:val="-1"/>
        </w:rPr>
        <w:t>l</w:t>
      </w:r>
    </w:p>
    <w:p w14:paraId="232AD820" w14:textId="77777777" w:rsidR="00583B21" w:rsidRPr="006632F3" w:rsidRDefault="00583B21" w:rsidP="00583B21">
      <w:pPr>
        <w:spacing w:before="1" w:after="0" w:line="130" w:lineRule="exact"/>
        <w:rPr>
          <w:rFonts w:ascii="Times New Roman" w:hAnsi="Times New Roman" w:cs="Times New Roman"/>
        </w:rPr>
      </w:pPr>
    </w:p>
    <w:p w14:paraId="3DB1FFDE" w14:textId="77777777" w:rsidR="00583B21" w:rsidRPr="006632F3" w:rsidRDefault="00583B21" w:rsidP="00583B21">
      <w:pPr>
        <w:spacing w:after="0" w:line="200" w:lineRule="exact"/>
        <w:rPr>
          <w:rFonts w:ascii="Times New Roman" w:hAnsi="Times New Roman" w:cs="Times New Roman"/>
        </w:rPr>
      </w:pPr>
    </w:p>
    <w:p w14:paraId="70B1C2FC" w14:textId="77777777" w:rsidR="00583B21" w:rsidRPr="006632F3" w:rsidRDefault="00583B21" w:rsidP="00583B21">
      <w:pPr>
        <w:spacing w:after="0" w:line="200" w:lineRule="exact"/>
        <w:rPr>
          <w:rFonts w:ascii="Times New Roman" w:hAnsi="Times New Roman" w:cs="Times New Roman"/>
        </w:rPr>
      </w:pPr>
    </w:p>
    <w:p w14:paraId="6E92277E" w14:textId="77777777" w:rsidR="00583B21" w:rsidRPr="006632F3" w:rsidRDefault="00583B21" w:rsidP="00583B21">
      <w:pPr>
        <w:spacing w:after="0" w:line="200" w:lineRule="exact"/>
        <w:rPr>
          <w:rFonts w:ascii="Times New Roman" w:hAnsi="Times New Roman" w:cs="Times New Roman"/>
        </w:rPr>
      </w:pPr>
    </w:p>
    <w:p w14:paraId="780206FA"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80128" behindDoc="1" locked="0" layoutInCell="1" allowOverlap="1" wp14:anchorId="6E4F24EC" wp14:editId="6D486F50">
                <wp:simplePos x="0" y="0"/>
                <wp:positionH relativeFrom="page">
                  <wp:posOffset>1141730</wp:posOffset>
                </wp:positionH>
                <wp:positionV relativeFrom="paragraph">
                  <wp:posOffset>189230</wp:posOffset>
                </wp:positionV>
                <wp:extent cx="2365375" cy="1270"/>
                <wp:effectExtent l="17780" t="17780" r="17145" b="9525"/>
                <wp:wrapNone/>
                <wp:docPr id="2456" name="Group 23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65375" cy="1270"/>
                          <a:chOff x="1798" y="298"/>
                          <a:chExt cx="3725" cy="2"/>
                        </a:xfrm>
                      </wpg:grpSpPr>
                      <wps:wsp>
                        <wps:cNvPr id="2457" name="Freeform 2390"/>
                        <wps:cNvSpPr>
                          <a:spLocks/>
                        </wps:cNvSpPr>
                        <wps:spPr bwMode="auto">
                          <a:xfrm>
                            <a:off x="1798" y="298"/>
                            <a:ext cx="3725" cy="2"/>
                          </a:xfrm>
                          <a:custGeom>
                            <a:avLst/>
                            <a:gdLst>
                              <a:gd name="T0" fmla="+- 0 1798 1798"/>
                              <a:gd name="T1" fmla="*/ T0 w 3725"/>
                              <a:gd name="T2" fmla="+- 0 5524 1798"/>
                              <a:gd name="T3" fmla="*/ T2 w 3725"/>
                            </a:gdLst>
                            <a:ahLst/>
                            <a:cxnLst>
                              <a:cxn ang="0">
                                <a:pos x="T1" y="0"/>
                              </a:cxn>
                              <a:cxn ang="0">
                                <a:pos x="T3" y="0"/>
                              </a:cxn>
                            </a:cxnLst>
                            <a:rect l="0" t="0" r="r" b="b"/>
                            <a:pathLst>
                              <a:path w="3725">
                                <a:moveTo>
                                  <a:pt x="0" y="0"/>
                                </a:moveTo>
                                <a:lnTo>
                                  <a:pt x="3726"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89" o:spid="_x0000_s1026" style="position:absolute;margin-left:89.9pt;margin-top:14.9pt;width:186.25pt;height:.1pt;z-index:-251236352;mso-position-horizontal-relative:page" coordorigin="1798,298" coordsize="37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">
                <v:shape id="Freeform 2390" o:spid="_x0000_s1027" style="position:absolute;left:1798;top:298;width:3725;height:2;visibility:visible;mso-wrap-style:square;v-text-anchor:top" coordsize="37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4oGMkA&#10;AADdAAAADwAAAGRycy9kb3ducmV2LnhtbESPW2vCQBSE3wv+h+UUfKubikZJXaUXWlooFC8vvp1m&#10;j0ls9my6u5rYX+8KBR+HmfmGmS06U4sjOV9ZVnA/SEAQ51ZXXCjYrF/vpiB8QNZYWyYFJ/KwmPdu&#10;Zphp2/KSjqtQiAhhn6GCMoQmk9LnJRn0A9sQR29nncEQpSukdthGuKnlMElSabDiuFBiQ88l5T+r&#10;g1HwkW7/0s/fp3b/5l50shnvvnX1pVT/tnt8ABGoC9fwf/tdKxiOxhO4vIlPQM7P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54oGMkAAADdAAAADwAAAAAAAAAAAAAAAACYAgAA&#10;ZHJzL2Rvd25yZXYueG1sUEsFBgAAAAAEAAQA9QAAAI4DAAAAAA==&#10;" path="m,l3726,e" filled="f" strokeweight=".45925mm">
                  <v:path arrowok="t" o:connecttype="custom" o:connectlocs="0,0;3726,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6</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ub</w:t>
      </w:r>
      <w:r w:rsidRPr="006632F3">
        <w:rPr>
          <w:rFonts w:ascii="Times New Roman" w:eastAsia="Arial" w:hAnsi="Times New Roman" w:cs="Times New Roman"/>
          <w:b/>
          <w:bCs/>
        </w:rPr>
        <w:t>scri</w:t>
      </w:r>
      <w:r w:rsidRPr="006632F3">
        <w:rPr>
          <w:rFonts w:ascii="Times New Roman" w:eastAsia="Arial" w:hAnsi="Times New Roman" w:cs="Times New Roman"/>
          <w:b/>
          <w:bCs/>
          <w:spacing w:val="-1"/>
        </w:rPr>
        <w:t>b</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 xml:space="preserve">r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w:t>
      </w:r>
    </w:p>
    <w:p w14:paraId="00D2AEEB" w14:textId="77777777" w:rsidR="00583B21" w:rsidRPr="006632F3" w:rsidRDefault="00583B21" w:rsidP="00583B21">
      <w:pPr>
        <w:spacing w:before="63" w:after="0" w:line="239" w:lineRule="auto"/>
        <w:ind w:left="118" w:right="438"/>
        <w:rPr>
          <w:rFonts w:ascii="Times New Roman" w:eastAsia="Times New Roman" w:hAnsi="Times New Roman" w:cs="Times New Roman"/>
        </w:rPr>
      </w:pP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ould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 l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 st</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ms 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o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7"/>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li</w:t>
      </w:r>
      <w:r w:rsidRPr="006632F3">
        <w:rPr>
          <w:rFonts w:ascii="Times New Roman" w:eastAsia="Times New Roman" w:hAnsi="Times New Roman" w:cs="Times New Roman"/>
          <w:spacing w:val="-2"/>
        </w:rPr>
        <w:t>v</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s</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2</w:t>
      </w:r>
      <w:r w:rsidRPr="006632F3">
        <w:rPr>
          <w:rFonts w:ascii="Times New Roman" w:eastAsia="Times New Roman" w:hAnsi="Times New Roman" w:cs="Times New Roman"/>
        </w:rPr>
        <w:t>.</w:t>
      </w:r>
    </w:p>
    <w:p w14:paraId="2D8D17DB" w14:textId="77777777" w:rsidR="00583B21" w:rsidRPr="006632F3" w:rsidRDefault="00583B21" w:rsidP="00583B21">
      <w:pPr>
        <w:spacing w:after="0"/>
        <w:rPr>
          <w:rFonts w:ascii="Times New Roman" w:hAnsi="Times New Roman" w:cs="Times New Roman"/>
        </w:rPr>
        <w:sectPr w:rsidR="00583B21" w:rsidRPr="006632F3">
          <w:pgSz w:w="12240" w:h="15860"/>
          <w:pgMar w:top="1320" w:right="1720" w:bottom="1000" w:left="1680" w:header="0" w:footer="803" w:gutter="0"/>
          <w:cols w:space="720"/>
        </w:sectPr>
      </w:pPr>
    </w:p>
    <w:p w14:paraId="18D90607" w14:textId="77777777" w:rsidR="00583B21" w:rsidRPr="006632F3" w:rsidRDefault="00583B21" w:rsidP="00583B21">
      <w:pPr>
        <w:spacing w:before="9" w:after="0" w:line="150" w:lineRule="exact"/>
        <w:rPr>
          <w:rFonts w:ascii="Times New Roman" w:hAnsi="Times New Roman" w:cs="Times New Roman"/>
        </w:rPr>
      </w:pPr>
    </w:p>
    <w:p w14:paraId="58C8F4E0" w14:textId="77777777" w:rsidR="00583B21" w:rsidRPr="006632F3" w:rsidRDefault="00583B21" w:rsidP="00583B21">
      <w:pPr>
        <w:spacing w:after="0" w:line="200" w:lineRule="exact"/>
        <w:rPr>
          <w:rFonts w:ascii="Times New Roman" w:hAnsi="Times New Roman" w:cs="Times New Roman"/>
        </w:rPr>
      </w:pPr>
    </w:p>
    <w:p w14:paraId="30670BA8" w14:textId="77777777" w:rsidR="00583B21" w:rsidRPr="006632F3" w:rsidRDefault="00583B21" w:rsidP="00583B21">
      <w:pPr>
        <w:spacing w:after="0" w:line="200" w:lineRule="exact"/>
        <w:rPr>
          <w:rFonts w:ascii="Times New Roman" w:hAnsi="Times New Roman" w:cs="Times New Roman"/>
        </w:rPr>
      </w:pPr>
    </w:p>
    <w:p w14:paraId="7C36F8C1" w14:textId="77777777" w:rsidR="00583B21" w:rsidRPr="006632F3" w:rsidRDefault="00583B21" w:rsidP="00583B21">
      <w:pPr>
        <w:spacing w:after="0" w:line="200" w:lineRule="exact"/>
        <w:rPr>
          <w:rFonts w:ascii="Times New Roman" w:hAnsi="Times New Roman" w:cs="Times New Roman"/>
        </w:rPr>
      </w:pPr>
    </w:p>
    <w:p w14:paraId="63F20450" w14:textId="77777777" w:rsidR="00583B21" w:rsidRPr="006632F3" w:rsidRDefault="00583B21" w:rsidP="00583B21">
      <w:pPr>
        <w:spacing w:after="0" w:line="200" w:lineRule="exact"/>
        <w:rPr>
          <w:rFonts w:ascii="Times New Roman" w:hAnsi="Times New Roman" w:cs="Times New Roman"/>
        </w:rPr>
      </w:pPr>
    </w:p>
    <w:p w14:paraId="569C692C" w14:textId="77777777" w:rsidR="00583B21" w:rsidRPr="006632F3" w:rsidRDefault="00583B21" w:rsidP="00583B21">
      <w:pPr>
        <w:spacing w:after="0" w:line="200" w:lineRule="exact"/>
        <w:rPr>
          <w:rFonts w:ascii="Times New Roman" w:hAnsi="Times New Roman" w:cs="Times New Roman"/>
        </w:rPr>
      </w:pPr>
    </w:p>
    <w:p w14:paraId="497B9D58" w14:textId="77777777" w:rsidR="00583B21" w:rsidRPr="006632F3" w:rsidRDefault="00583B21" w:rsidP="00583B21">
      <w:pPr>
        <w:spacing w:after="0" w:line="200" w:lineRule="exact"/>
        <w:rPr>
          <w:rFonts w:ascii="Times New Roman" w:hAnsi="Times New Roman" w:cs="Times New Roman"/>
        </w:rPr>
      </w:pPr>
    </w:p>
    <w:p w14:paraId="26500313" w14:textId="77777777" w:rsidR="00583B21" w:rsidRPr="006632F3" w:rsidRDefault="00583B21" w:rsidP="00583B21">
      <w:pPr>
        <w:spacing w:after="0" w:line="200" w:lineRule="exact"/>
        <w:rPr>
          <w:rFonts w:ascii="Times New Roman" w:hAnsi="Times New Roman" w:cs="Times New Roman"/>
        </w:rPr>
      </w:pPr>
    </w:p>
    <w:p w14:paraId="6692BC07" w14:textId="77777777" w:rsidR="00583B21" w:rsidRPr="006632F3" w:rsidRDefault="00583B21" w:rsidP="00583B21">
      <w:pPr>
        <w:spacing w:after="0" w:line="200" w:lineRule="exact"/>
        <w:rPr>
          <w:rFonts w:ascii="Times New Roman" w:hAnsi="Times New Roman" w:cs="Times New Roman"/>
        </w:rPr>
      </w:pPr>
    </w:p>
    <w:p w14:paraId="2644475D" w14:textId="77777777" w:rsidR="00583B21" w:rsidRPr="006632F3" w:rsidRDefault="00583B21" w:rsidP="00583B21">
      <w:pPr>
        <w:spacing w:after="0" w:line="200" w:lineRule="exact"/>
        <w:rPr>
          <w:rFonts w:ascii="Times New Roman" w:hAnsi="Times New Roman" w:cs="Times New Roman"/>
        </w:rPr>
      </w:pPr>
    </w:p>
    <w:p w14:paraId="24728710" w14:textId="77777777" w:rsidR="00583B21" w:rsidRPr="006632F3" w:rsidRDefault="00583B21" w:rsidP="00583B21">
      <w:pPr>
        <w:spacing w:after="0" w:line="200" w:lineRule="exact"/>
        <w:rPr>
          <w:rFonts w:ascii="Times New Roman" w:hAnsi="Times New Roman" w:cs="Times New Roman"/>
        </w:rPr>
      </w:pPr>
    </w:p>
    <w:p w14:paraId="58B44734" w14:textId="77777777" w:rsidR="00583B21" w:rsidRPr="006632F3" w:rsidRDefault="00583B21" w:rsidP="00583B21">
      <w:pPr>
        <w:spacing w:after="0" w:line="200" w:lineRule="exact"/>
        <w:rPr>
          <w:rFonts w:ascii="Times New Roman" w:hAnsi="Times New Roman" w:cs="Times New Roman"/>
        </w:rPr>
      </w:pPr>
    </w:p>
    <w:p w14:paraId="171C804B" w14:textId="77777777" w:rsidR="00583B21" w:rsidRPr="006632F3" w:rsidRDefault="00583B21" w:rsidP="00583B21">
      <w:pPr>
        <w:spacing w:after="0" w:line="200" w:lineRule="exact"/>
        <w:rPr>
          <w:rFonts w:ascii="Times New Roman" w:hAnsi="Times New Roman" w:cs="Times New Roman"/>
        </w:rPr>
      </w:pPr>
    </w:p>
    <w:p w14:paraId="3B726E06"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81152" behindDoc="1" locked="0" layoutInCell="1" allowOverlap="1" wp14:anchorId="0EE33A64" wp14:editId="3E43B837">
                <wp:simplePos x="0" y="0"/>
                <wp:positionH relativeFrom="page">
                  <wp:posOffset>1231900</wp:posOffset>
                </wp:positionH>
                <wp:positionV relativeFrom="paragraph">
                  <wp:posOffset>-1557020</wp:posOffset>
                </wp:positionV>
                <wp:extent cx="4900295" cy="1213485"/>
                <wp:effectExtent l="3175" t="0" r="1905" b="635"/>
                <wp:wrapNone/>
                <wp:docPr id="2455" name="Text Box 2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0295" cy="1213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DE64F" w14:textId="77777777" w:rsidR="00583B21" w:rsidRDefault="00583B21" w:rsidP="00583B21">
                            <w:pPr>
                              <w:spacing w:after="0" w:line="200" w:lineRule="exact"/>
                              <w:rPr>
                                <w:sz w:val="20"/>
                                <w:szCs w:val="20"/>
                              </w:rPr>
                            </w:pPr>
                          </w:p>
                          <w:p w14:paraId="590937F1" w14:textId="77777777" w:rsidR="00583B21" w:rsidRDefault="00583B21" w:rsidP="00583B21">
                            <w:pPr>
                              <w:spacing w:before="9" w:after="0" w:line="200" w:lineRule="exact"/>
                              <w:rPr>
                                <w:sz w:val="20"/>
                                <w:szCs w:val="20"/>
                              </w:rPr>
                            </w:pPr>
                          </w:p>
                          <w:p w14:paraId="51B4112F" w14:textId="77777777" w:rsidR="00583B21" w:rsidRDefault="00583B21" w:rsidP="00583B21">
                            <w:pPr>
                              <w:tabs>
                                <w:tab w:val="left" w:pos="5760"/>
                              </w:tabs>
                              <w:spacing w:after="0" w:line="240" w:lineRule="auto"/>
                              <w:ind w:left="1615" w:right="-20"/>
                              <w:rPr>
                                <w:rFonts w:ascii="Arial" w:eastAsia="Arial" w:hAnsi="Arial" w:cs="Arial"/>
                                <w:sz w:val="13"/>
                                <w:szCs w:val="13"/>
                              </w:rPr>
                            </w:pPr>
                            <w:r>
                              <w:rPr>
                                <w:rFonts w:ascii="Arial" w:eastAsia="Arial" w:hAnsi="Arial" w:cs="Arial"/>
                                <w:w w:val="104"/>
                                <w:sz w:val="13"/>
                                <w:szCs w:val="13"/>
                              </w:rPr>
                              <w:t>C</w:t>
                            </w:r>
                            <w:r>
                              <w:rPr>
                                <w:rFonts w:ascii="Arial" w:eastAsia="Arial" w:hAnsi="Arial" w:cs="Arial"/>
                                <w:spacing w:val="7"/>
                                <w:w w:val="104"/>
                                <w:sz w:val="13"/>
                                <w:szCs w:val="13"/>
                              </w:rPr>
                              <w:t>li</w:t>
                            </w:r>
                            <w:r>
                              <w:rPr>
                                <w:rFonts w:ascii="Arial" w:eastAsia="Arial" w:hAnsi="Arial" w:cs="Arial"/>
                                <w:spacing w:val="-2"/>
                                <w:w w:val="104"/>
                                <w:sz w:val="13"/>
                                <w:szCs w:val="13"/>
                              </w:rPr>
                              <w:t>en</w:t>
                            </w:r>
                            <w:r>
                              <w:rPr>
                                <w:rFonts w:ascii="Arial" w:eastAsia="Arial" w:hAnsi="Arial" w:cs="Arial"/>
                                <w:spacing w:val="-1"/>
                                <w:w w:val="104"/>
                                <w:sz w:val="13"/>
                                <w:szCs w:val="13"/>
                              </w:rPr>
                              <w:t>t</w:t>
                            </w:r>
                            <w:r>
                              <w:rPr>
                                <w:rFonts w:ascii="Arial" w:eastAsia="Arial" w:hAnsi="Arial" w:cs="Arial"/>
                                <w:spacing w:val="5"/>
                                <w:w w:val="104"/>
                                <w:sz w:val="13"/>
                                <w:szCs w:val="13"/>
                              </w:rPr>
                              <w:t>G</w:t>
                            </w:r>
                            <w:r>
                              <w:rPr>
                                <w:rFonts w:ascii="Arial" w:eastAsia="Arial" w:hAnsi="Arial" w:cs="Arial"/>
                                <w:spacing w:val="4"/>
                                <w:w w:val="104"/>
                                <w:sz w:val="13"/>
                                <w:szCs w:val="13"/>
                              </w:rPr>
                              <w:t>r</w:t>
                            </w:r>
                            <w:r>
                              <w:rPr>
                                <w:rFonts w:ascii="Arial" w:eastAsia="Arial" w:hAnsi="Arial" w:cs="Arial"/>
                                <w:spacing w:val="7"/>
                                <w:w w:val="104"/>
                                <w:sz w:val="13"/>
                                <w:szCs w:val="13"/>
                              </w:rPr>
                              <w:t>i</w:t>
                            </w:r>
                            <w:r>
                              <w:rPr>
                                <w:rFonts w:ascii="Arial" w:eastAsia="Arial" w:hAnsi="Arial" w:cs="Arial"/>
                                <w:spacing w:val="-2"/>
                                <w:w w:val="104"/>
                                <w:sz w:val="13"/>
                                <w:szCs w:val="13"/>
                              </w:rPr>
                              <w:t>d</w:t>
                            </w:r>
                            <w:r>
                              <w:rPr>
                                <w:rFonts w:ascii="Arial" w:eastAsia="Arial" w:hAnsi="Arial" w:cs="Arial"/>
                                <w:w w:val="104"/>
                                <w:sz w:val="13"/>
                                <w:szCs w:val="13"/>
                              </w:rPr>
                              <w:t>D</w:t>
                            </w:r>
                            <w:r>
                              <w:rPr>
                                <w:rFonts w:ascii="Arial" w:eastAsia="Arial" w:hAnsi="Arial" w:cs="Arial"/>
                                <w:spacing w:val="-2"/>
                                <w:w w:val="104"/>
                                <w:sz w:val="13"/>
                                <w:szCs w:val="13"/>
                              </w:rPr>
                              <w:t>a</w:t>
                            </w:r>
                            <w:r>
                              <w:rPr>
                                <w:rFonts w:ascii="Arial" w:eastAsia="Arial" w:hAnsi="Arial" w:cs="Arial"/>
                                <w:spacing w:val="-1"/>
                                <w:w w:val="104"/>
                                <w:sz w:val="13"/>
                                <w:szCs w:val="13"/>
                              </w:rPr>
                              <w:t>t</w:t>
                            </w:r>
                            <w:r>
                              <w:rPr>
                                <w:rFonts w:ascii="Arial" w:eastAsia="Arial" w:hAnsi="Arial" w:cs="Arial"/>
                                <w:spacing w:val="-2"/>
                                <w:w w:val="104"/>
                                <w:sz w:val="13"/>
                                <w:szCs w:val="13"/>
                              </w:rPr>
                              <w:t>aL</w:t>
                            </w:r>
                            <w:r>
                              <w:rPr>
                                <w:rFonts w:ascii="Arial" w:eastAsia="Arial" w:hAnsi="Arial" w:cs="Arial"/>
                                <w:spacing w:val="7"/>
                                <w:w w:val="104"/>
                                <w:sz w:val="13"/>
                                <w:szCs w:val="13"/>
                              </w:rPr>
                              <w:t>i</w:t>
                            </w:r>
                            <w:r>
                              <w:rPr>
                                <w:rFonts w:ascii="Arial" w:eastAsia="Arial" w:hAnsi="Arial" w:cs="Arial"/>
                                <w:spacing w:val="6"/>
                                <w:w w:val="104"/>
                                <w:sz w:val="13"/>
                                <w:szCs w:val="13"/>
                              </w:rPr>
                              <w:t>s</w:t>
                            </w:r>
                            <w:r>
                              <w:rPr>
                                <w:rFonts w:ascii="Arial" w:eastAsia="Arial" w:hAnsi="Arial" w:cs="Arial"/>
                                <w:spacing w:val="-1"/>
                                <w:w w:val="104"/>
                                <w:sz w:val="13"/>
                                <w:szCs w:val="13"/>
                              </w:rPr>
                              <w:t>t</w:t>
                            </w:r>
                            <w:r>
                              <w:rPr>
                                <w:rFonts w:ascii="Arial" w:eastAsia="Arial" w:hAnsi="Arial" w:cs="Arial"/>
                                <w:spacing w:val="-2"/>
                                <w:w w:val="104"/>
                                <w:sz w:val="13"/>
                                <w:szCs w:val="13"/>
                              </w:rPr>
                              <w:t>ene</w:t>
                            </w:r>
                            <w:r>
                              <w:rPr>
                                <w:rFonts w:ascii="Arial" w:eastAsia="Arial" w:hAnsi="Arial" w:cs="Arial"/>
                                <w:w w:val="104"/>
                                <w:sz w:val="13"/>
                                <w:szCs w:val="13"/>
                              </w:rPr>
                              <w:t>r</w:t>
                            </w:r>
                            <w:r>
                              <w:rPr>
                                <w:rFonts w:ascii="Arial" w:eastAsia="Arial" w:hAnsi="Arial" w:cs="Arial"/>
                                <w:spacing w:val="-25"/>
                                <w:w w:val="104"/>
                                <w:sz w:val="13"/>
                                <w:szCs w:val="13"/>
                              </w:rPr>
                              <w:t xml:space="preserve"> </w:t>
                            </w:r>
                            <w:r>
                              <w:rPr>
                                <w:rFonts w:ascii="Arial" w:eastAsia="Arial" w:hAnsi="Arial" w:cs="Arial"/>
                                <w:sz w:val="13"/>
                                <w:szCs w:val="13"/>
                              </w:rPr>
                              <w:tab/>
                            </w:r>
                            <w:r>
                              <w:rPr>
                                <w:rFonts w:ascii="Arial" w:eastAsia="Arial" w:hAnsi="Arial" w:cs="Arial"/>
                                <w:w w:val="105"/>
                                <w:position w:val="-2"/>
                                <w:sz w:val="13"/>
                                <w:szCs w:val="13"/>
                              </w:rPr>
                              <w:t>H</w:t>
                            </w:r>
                            <w:r>
                              <w:rPr>
                                <w:rFonts w:ascii="Arial" w:eastAsia="Arial" w:hAnsi="Arial" w:cs="Arial"/>
                                <w:spacing w:val="-2"/>
                                <w:w w:val="105"/>
                                <w:position w:val="-2"/>
                                <w:sz w:val="13"/>
                                <w:szCs w:val="13"/>
                              </w:rPr>
                              <w:t>a</w:t>
                            </w:r>
                            <w:r>
                              <w:rPr>
                                <w:rFonts w:ascii="Arial" w:eastAsia="Arial" w:hAnsi="Arial" w:cs="Arial"/>
                                <w:spacing w:val="6"/>
                                <w:w w:val="105"/>
                                <w:position w:val="-2"/>
                                <w:sz w:val="13"/>
                                <w:szCs w:val="13"/>
                              </w:rPr>
                              <w:t>s</w:t>
                            </w:r>
                            <w:r>
                              <w:rPr>
                                <w:rFonts w:ascii="Arial" w:eastAsia="Arial" w:hAnsi="Arial" w:cs="Arial"/>
                                <w:spacing w:val="-2"/>
                                <w:w w:val="105"/>
                                <w:position w:val="-2"/>
                                <w:sz w:val="13"/>
                                <w:szCs w:val="13"/>
                              </w:rPr>
                              <w:t>h</w:t>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w:t>
                            </w:r>
                            <w:r>
                              <w:rPr>
                                <w:rFonts w:ascii="Arial" w:eastAsia="Arial" w:hAnsi="Arial" w:cs="Arial"/>
                                <w:spacing w:val="-1"/>
                                <w:w w:val="105"/>
                                <w:position w:val="-2"/>
                                <w:sz w:val="13"/>
                                <w:szCs w:val="13"/>
                              </w:rPr>
                              <w:t>t::</w:t>
                            </w:r>
                            <w:r>
                              <w:rPr>
                                <w:rFonts w:ascii="Arial" w:eastAsia="Arial" w:hAnsi="Arial" w:cs="Arial"/>
                                <w:w w:val="105"/>
                                <w:position w:val="-2"/>
                                <w:sz w:val="13"/>
                                <w:szCs w:val="13"/>
                              </w:rPr>
                              <w:t>D</w:t>
                            </w:r>
                            <w:r>
                              <w:rPr>
                                <w:rFonts w:ascii="Arial" w:eastAsia="Arial" w:hAnsi="Arial" w:cs="Arial"/>
                                <w:spacing w:val="-2"/>
                                <w:w w:val="105"/>
                                <w:position w:val="-2"/>
                                <w:sz w:val="13"/>
                                <w:szCs w:val="13"/>
                              </w:rPr>
                              <w:t>a</w:t>
                            </w:r>
                            <w:r>
                              <w:rPr>
                                <w:rFonts w:ascii="Arial" w:eastAsia="Arial" w:hAnsi="Arial" w:cs="Arial"/>
                                <w:spacing w:val="-1"/>
                                <w:w w:val="105"/>
                                <w:position w:val="-2"/>
                                <w:sz w:val="13"/>
                                <w:szCs w:val="13"/>
                              </w:rPr>
                              <w:t>t</w:t>
                            </w:r>
                            <w:r>
                              <w:rPr>
                                <w:rFonts w:ascii="Arial" w:eastAsia="Arial" w:hAnsi="Arial" w:cs="Arial"/>
                                <w:spacing w:val="-2"/>
                                <w:w w:val="105"/>
                                <w:position w:val="-2"/>
                                <w:sz w:val="13"/>
                                <w:szCs w:val="13"/>
                              </w:rPr>
                              <w:t>aL</w:t>
                            </w:r>
                            <w:r>
                              <w:rPr>
                                <w:rFonts w:ascii="Arial" w:eastAsia="Arial" w:hAnsi="Arial" w:cs="Arial"/>
                                <w:spacing w:val="7"/>
                                <w:w w:val="105"/>
                                <w:position w:val="-2"/>
                                <w:sz w:val="13"/>
                                <w:szCs w:val="13"/>
                              </w:rPr>
                              <w:t>i</w:t>
                            </w:r>
                            <w:r>
                              <w:rPr>
                                <w:rFonts w:ascii="Arial" w:eastAsia="Arial" w:hAnsi="Arial" w:cs="Arial"/>
                                <w:spacing w:val="6"/>
                                <w:w w:val="105"/>
                                <w:position w:val="-2"/>
                                <w:sz w:val="13"/>
                                <w:szCs w:val="13"/>
                              </w:rPr>
                              <w:t>s</w:t>
                            </w:r>
                            <w:r>
                              <w:rPr>
                                <w:rFonts w:ascii="Arial" w:eastAsia="Arial" w:hAnsi="Arial" w:cs="Arial"/>
                                <w:spacing w:val="-1"/>
                                <w:w w:val="105"/>
                                <w:position w:val="-2"/>
                                <w:sz w:val="13"/>
                                <w:szCs w:val="13"/>
                              </w:rPr>
                              <w:t>t</w:t>
                            </w:r>
                            <w:r>
                              <w:rPr>
                                <w:rFonts w:ascii="Arial" w:eastAsia="Arial" w:hAnsi="Arial" w:cs="Arial"/>
                                <w:spacing w:val="-2"/>
                                <w:w w:val="105"/>
                                <w:position w:val="-2"/>
                                <w:sz w:val="13"/>
                                <w:szCs w:val="13"/>
                              </w:rPr>
                              <w:t>ene</w:t>
                            </w:r>
                            <w:r>
                              <w:rPr>
                                <w:rFonts w:ascii="Arial" w:eastAsia="Arial" w:hAnsi="Arial" w:cs="Arial"/>
                                <w:w w:val="105"/>
                                <w:position w:val="-2"/>
                                <w:sz w:val="13"/>
                                <w:szCs w:val="13"/>
                              </w:rPr>
                              <w:t>r</w:t>
                            </w:r>
                          </w:p>
                          <w:p w14:paraId="040422DA" w14:textId="77777777" w:rsidR="00583B21" w:rsidRDefault="00583B21" w:rsidP="00583B21">
                            <w:pPr>
                              <w:spacing w:after="0" w:line="180" w:lineRule="exact"/>
                              <w:rPr>
                                <w:sz w:val="18"/>
                                <w:szCs w:val="18"/>
                              </w:rPr>
                            </w:pPr>
                          </w:p>
                          <w:p w14:paraId="2DB9B274" w14:textId="77777777" w:rsidR="00583B21" w:rsidRDefault="00583B21" w:rsidP="00583B21">
                            <w:pPr>
                              <w:spacing w:after="0" w:line="240" w:lineRule="auto"/>
                              <w:ind w:left="751" w:right="-20"/>
                              <w:rPr>
                                <w:rFonts w:ascii="Arial" w:eastAsia="Arial" w:hAnsi="Arial" w:cs="Arial"/>
                                <w:sz w:val="13"/>
                                <w:szCs w:val="13"/>
                              </w:rPr>
                            </w:pPr>
                            <w:r>
                              <w:rPr>
                                <w:rFonts w:ascii="Arial" w:eastAsia="Arial" w:hAnsi="Arial" w:cs="Arial"/>
                                <w:w w:val="105"/>
                                <w:sz w:val="13"/>
                                <w:szCs w:val="13"/>
                              </w:rPr>
                              <w:t>1</w:t>
                            </w:r>
                          </w:p>
                          <w:p w14:paraId="47FFDAE4" w14:textId="77777777" w:rsidR="00583B21" w:rsidRDefault="00583B21" w:rsidP="00583B21">
                            <w:pPr>
                              <w:spacing w:after="0" w:line="200" w:lineRule="exact"/>
                              <w:rPr>
                                <w:sz w:val="20"/>
                                <w:szCs w:val="20"/>
                              </w:rPr>
                            </w:pPr>
                          </w:p>
                          <w:p w14:paraId="3D7D32FF" w14:textId="77777777" w:rsidR="00583B21" w:rsidRDefault="00583B21" w:rsidP="00583B21">
                            <w:pPr>
                              <w:spacing w:before="5" w:after="0" w:line="220" w:lineRule="exact"/>
                            </w:pPr>
                          </w:p>
                          <w:p w14:paraId="071A3622" w14:textId="77777777" w:rsidR="00583B21" w:rsidRDefault="00583B21" w:rsidP="00583B21">
                            <w:pPr>
                              <w:tabs>
                                <w:tab w:val="left" w:pos="3320"/>
                                <w:tab w:val="left" w:pos="5100"/>
                              </w:tabs>
                              <w:spacing w:after="0" w:line="240" w:lineRule="auto"/>
                              <w:ind w:left="1378" w:right="-20"/>
                              <w:rPr>
                                <w:rFonts w:ascii="Arial" w:eastAsia="Arial" w:hAnsi="Arial" w:cs="Arial"/>
                                <w:sz w:val="13"/>
                                <w:szCs w:val="13"/>
                              </w:rPr>
                            </w:pPr>
                            <w:r>
                              <w:rPr>
                                <w:rFonts w:ascii="Arial" w:eastAsia="Arial" w:hAnsi="Arial" w:cs="Arial"/>
                                <w:sz w:val="13"/>
                                <w:szCs w:val="13"/>
                              </w:rPr>
                              <w:t>2</w:t>
                            </w:r>
                            <w:r>
                              <w:rPr>
                                <w:rFonts w:ascii="Arial" w:eastAsia="Arial" w:hAnsi="Arial" w:cs="Arial"/>
                                <w:spacing w:val="-33"/>
                                <w:sz w:val="13"/>
                                <w:szCs w:val="13"/>
                              </w:rPr>
                              <w:t xml:space="preserve"> </w:t>
                            </w:r>
                            <w:r>
                              <w:rPr>
                                <w:rFonts w:ascii="Arial" w:eastAsia="Arial" w:hAnsi="Arial" w:cs="Arial"/>
                                <w:sz w:val="13"/>
                                <w:szCs w:val="13"/>
                              </w:rPr>
                              <w:tab/>
                              <w:t>3</w:t>
                            </w:r>
                            <w:r>
                              <w:rPr>
                                <w:rFonts w:ascii="Arial" w:eastAsia="Arial" w:hAnsi="Arial" w:cs="Arial"/>
                                <w:spacing w:val="-33"/>
                                <w:sz w:val="13"/>
                                <w:szCs w:val="13"/>
                              </w:rPr>
                              <w:t xml:space="preserve"> </w:t>
                            </w:r>
                            <w:r>
                              <w:rPr>
                                <w:rFonts w:ascii="Arial" w:eastAsia="Arial" w:hAnsi="Arial" w:cs="Arial"/>
                                <w:sz w:val="13"/>
                                <w:szCs w:val="13"/>
                              </w:rPr>
                              <w:tab/>
                            </w:r>
                            <w:r>
                              <w:rPr>
                                <w:rFonts w:ascii="Arial" w:eastAsia="Arial" w:hAnsi="Arial" w:cs="Arial"/>
                                <w:w w:val="105"/>
                                <w:sz w:val="13"/>
                                <w:szCs w:val="13"/>
                              </w:rPr>
                              <w:t>4</w:t>
                            </w:r>
                          </w:p>
                          <w:p w14:paraId="139B737F" w14:textId="77777777" w:rsidR="00583B21" w:rsidRDefault="00583B21" w:rsidP="00583B21">
                            <w:pPr>
                              <w:spacing w:before="5" w:after="0" w:line="160" w:lineRule="exact"/>
                              <w:rPr>
                                <w:sz w:val="16"/>
                                <w:szCs w:val="16"/>
                              </w:rPr>
                            </w:pPr>
                          </w:p>
                          <w:p w14:paraId="4DAA8B01" w14:textId="77777777" w:rsidR="00583B21" w:rsidRDefault="00583B21" w:rsidP="00583B21">
                            <w:pPr>
                              <w:tabs>
                                <w:tab w:val="left" w:pos="1860"/>
                                <w:tab w:val="left" w:pos="3840"/>
                                <w:tab w:val="left" w:pos="5560"/>
                              </w:tabs>
                              <w:spacing w:after="0" w:line="240" w:lineRule="auto"/>
                              <w:ind w:left="170" w:right="-20"/>
                              <w:rPr>
                                <w:rFonts w:ascii="Arial" w:eastAsia="Arial" w:hAnsi="Arial" w:cs="Arial"/>
                                <w:sz w:val="13"/>
                                <w:szCs w:val="13"/>
                              </w:rPr>
                            </w:pPr>
                            <w:r>
                              <w:rPr>
                                <w:rFonts w:ascii="Arial" w:eastAsia="Arial" w:hAnsi="Arial" w:cs="Arial"/>
                                <w:spacing w:val="8"/>
                                <w:sz w:val="13"/>
                                <w:szCs w:val="13"/>
                              </w:rPr>
                              <w:t>A</w:t>
                            </w:r>
                            <w:r>
                              <w:rPr>
                                <w:rFonts w:ascii="Arial" w:eastAsia="Arial" w:hAnsi="Arial" w:cs="Arial"/>
                                <w:spacing w:val="-2"/>
                                <w:sz w:val="13"/>
                                <w:szCs w:val="13"/>
                              </w:rPr>
                              <w:t>pp</w:t>
                            </w:r>
                            <w:r>
                              <w:rPr>
                                <w:rFonts w:ascii="Arial" w:eastAsia="Arial" w:hAnsi="Arial" w:cs="Arial"/>
                                <w:spacing w:val="7"/>
                                <w:sz w:val="13"/>
                                <w:szCs w:val="13"/>
                              </w:rPr>
                              <w:t>li</w:t>
                            </w:r>
                            <w:r>
                              <w:rPr>
                                <w:rFonts w:ascii="Arial" w:eastAsia="Arial" w:hAnsi="Arial" w:cs="Arial"/>
                                <w:spacing w:val="6"/>
                                <w:sz w:val="13"/>
                                <w:szCs w:val="13"/>
                              </w:rPr>
                              <w:t>c</w:t>
                            </w:r>
                            <w:r>
                              <w:rPr>
                                <w:rFonts w:ascii="Arial" w:eastAsia="Arial" w:hAnsi="Arial" w:cs="Arial"/>
                                <w:spacing w:val="-2"/>
                                <w:sz w:val="13"/>
                                <w:szCs w:val="13"/>
                              </w:rPr>
                              <w:t>a</w:t>
                            </w:r>
                            <w:r>
                              <w:rPr>
                                <w:rFonts w:ascii="Arial" w:eastAsia="Arial" w:hAnsi="Arial" w:cs="Arial"/>
                                <w:spacing w:val="-1"/>
                                <w:sz w:val="13"/>
                                <w:szCs w:val="13"/>
                              </w:rPr>
                              <w:t>t</w:t>
                            </w:r>
                            <w:r>
                              <w:rPr>
                                <w:rFonts w:ascii="Arial" w:eastAsia="Arial" w:hAnsi="Arial" w:cs="Arial"/>
                                <w:spacing w:val="7"/>
                                <w:sz w:val="13"/>
                                <w:szCs w:val="13"/>
                              </w:rPr>
                              <w:t>i</w:t>
                            </w:r>
                            <w:r>
                              <w:rPr>
                                <w:rFonts w:ascii="Arial" w:eastAsia="Arial" w:hAnsi="Arial" w:cs="Arial"/>
                                <w:spacing w:val="-2"/>
                                <w:sz w:val="13"/>
                                <w:szCs w:val="13"/>
                              </w:rPr>
                              <w:t>o</w:t>
                            </w:r>
                            <w:r>
                              <w:rPr>
                                <w:rFonts w:ascii="Arial" w:eastAsia="Arial" w:hAnsi="Arial" w:cs="Arial"/>
                                <w:sz w:val="13"/>
                                <w:szCs w:val="13"/>
                              </w:rPr>
                              <w:t>n</w:t>
                            </w:r>
                            <w:r>
                              <w:rPr>
                                <w:rFonts w:ascii="Arial" w:eastAsia="Arial" w:hAnsi="Arial" w:cs="Arial"/>
                                <w:spacing w:val="-4"/>
                                <w:sz w:val="13"/>
                                <w:szCs w:val="13"/>
                              </w:rPr>
                              <w:t xml:space="preserve"> </w:t>
                            </w:r>
                            <w:r>
                              <w:rPr>
                                <w:rFonts w:ascii="Arial" w:eastAsia="Arial" w:hAnsi="Arial" w:cs="Arial"/>
                                <w:sz w:val="13"/>
                                <w:szCs w:val="13"/>
                              </w:rPr>
                              <w:tab/>
                            </w:r>
                            <w:r>
                              <w:rPr>
                                <w:rFonts w:ascii="Arial" w:eastAsia="Arial" w:hAnsi="Arial" w:cs="Arial"/>
                                <w:w w:val="104"/>
                                <w:sz w:val="13"/>
                                <w:szCs w:val="13"/>
                              </w:rPr>
                              <w:t>C</w:t>
                            </w:r>
                            <w:r>
                              <w:rPr>
                                <w:rFonts w:ascii="Arial" w:eastAsia="Arial" w:hAnsi="Arial" w:cs="Arial"/>
                                <w:spacing w:val="7"/>
                                <w:w w:val="104"/>
                                <w:sz w:val="13"/>
                                <w:szCs w:val="13"/>
                              </w:rPr>
                              <w:t>li</w:t>
                            </w:r>
                            <w:r>
                              <w:rPr>
                                <w:rFonts w:ascii="Arial" w:eastAsia="Arial" w:hAnsi="Arial" w:cs="Arial"/>
                                <w:spacing w:val="-2"/>
                                <w:w w:val="104"/>
                                <w:sz w:val="13"/>
                                <w:szCs w:val="13"/>
                              </w:rPr>
                              <w:t>en</w:t>
                            </w:r>
                            <w:r>
                              <w:rPr>
                                <w:rFonts w:ascii="Arial" w:eastAsia="Arial" w:hAnsi="Arial" w:cs="Arial"/>
                                <w:spacing w:val="-1"/>
                                <w:w w:val="104"/>
                                <w:sz w:val="13"/>
                                <w:szCs w:val="13"/>
                              </w:rPr>
                              <w:t>t</w:t>
                            </w:r>
                            <w:r>
                              <w:rPr>
                                <w:rFonts w:ascii="Arial" w:eastAsia="Arial" w:hAnsi="Arial" w:cs="Arial"/>
                                <w:spacing w:val="5"/>
                                <w:w w:val="104"/>
                                <w:sz w:val="13"/>
                                <w:szCs w:val="13"/>
                              </w:rPr>
                              <w:t>G</w:t>
                            </w:r>
                            <w:r>
                              <w:rPr>
                                <w:rFonts w:ascii="Arial" w:eastAsia="Arial" w:hAnsi="Arial" w:cs="Arial"/>
                                <w:spacing w:val="4"/>
                                <w:w w:val="104"/>
                                <w:sz w:val="13"/>
                                <w:szCs w:val="13"/>
                              </w:rPr>
                              <w:t>r</w:t>
                            </w:r>
                            <w:r>
                              <w:rPr>
                                <w:rFonts w:ascii="Arial" w:eastAsia="Arial" w:hAnsi="Arial" w:cs="Arial"/>
                                <w:spacing w:val="7"/>
                                <w:w w:val="104"/>
                                <w:sz w:val="13"/>
                                <w:szCs w:val="13"/>
                              </w:rPr>
                              <w:t>i</w:t>
                            </w:r>
                            <w:r>
                              <w:rPr>
                                <w:rFonts w:ascii="Arial" w:eastAsia="Arial" w:hAnsi="Arial" w:cs="Arial"/>
                                <w:spacing w:val="-2"/>
                                <w:w w:val="104"/>
                                <w:sz w:val="13"/>
                                <w:szCs w:val="13"/>
                              </w:rPr>
                              <w:t>d</w:t>
                            </w:r>
                            <w:r>
                              <w:rPr>
                                <w:rFonts w:ascii="Arial" w:eastAsia="Arial" w:hAnsi="Arial" w:cs="Arial"/>
                                <w:spacing w:val="8"/>
                                <w:w w:val="104"/>
                                <w:sz w:val="13"/>
                                <w:szCs w:val="13"/>
                              </w:rPr>
                              <w:t>B</w:t>
                            </w:r>
                            <w:r>
                              <w:rPr>
                                <w:rFonts w:ascii="Arial" w:eastAsia="Arial" w:hAnsi="Arial" w:cs="Arial"/>
                                <w:spacing w:val="4"/>
                                <w:w w:val="104"/>
                                <w:sz w:val="13"/>
                                <w:szCs w:val="13"/>
                              </w:rPr>
                              <w:t>r</w:t>
                            </w:r>
                            <w:r>
                              <w:rPr>
                                <w:rFonts w:ascii="Arial" w:eastAsia="Arial" w:hAnsi="Arial" w:cs="Arial"/>
                                <w:spacing w:val="-2"/>
                                <w:w w:val="104"/>
                                <w:sz w:val="13"/>
                                <w:szCs w:val="13"/>
                              </w:rPr>
                              <w:t>o</w:t>
                            </w:r>
                            <w:r>
                              <w:rPr>
                                <w:rFonts w:ascii="Arial" w:eastAsia="Arial" w:hAnsi="Arial" w:cs="Arial"/>
                                <w:spacing w:val="6"/>
                                <w:w w:val="104"/>
                                <w:sz w:val="13"/>
                                <w:szCs w:val="13"/>
                              </w:rPr>
                              <w:t>k</w:t>
                            </w:r>
                            <w:r>
                              <w:rPr>
                                <w:rFonts w:ascii="Arial" w:eastAsia="Arial" w:hAnsi="Arial" w:cs="Arial"/>
                                <w:spacing w:val="-2"/>
                                <w:w w:val="104"/>
                                <w:sz w:val="13"/>
                                <w:szCs w:val="13"/>
                              </w:rPr>
                              <w:t>e</w:t>
                            </w:r>
                            <w:r>
                              <w:rPr>
                                <w:rFonts w:ascii="Arial" w:eastAsia="Arial" w:hAnsi="Arial" w:cs="Arial"/>
                                <w:w w:val="104"/>
                                <w:sz w:val="13"/>
                                <w:szCs w:val="13"/>
                              </w:rPr>
                              <w:t>r</w:t>
                            </w:r>
                            <w:r>
                              <w:rPr>
                                <w:rFonts w:ascii="Arial" w:eastAsia="Arial" w:hAnsi="Arial" w:cs="Arial"/>
                                <w:spacing w:val="-29"/>
                                <w:w w:val="104"/>
                                <w:sz w:val="13"/>
                                <w:szCs w:val="13"/>
                              </w:rPr>
                              <w:t xml:space="preserve"> </w:t>
                            </w:r>
                            <w:r>
                              <w:rPr>
                                <w:rFonts w:ascii="Arial" w:eastAsia="Arial" w:hAnsi="Arial" w:cs="Arial"/>
                                <w:sz w:val="13"/>
                                <w:szCs w:val="13"/>
                              </w:rPr>
                              <w:tab/>
                            </w:r>
                            <w:r>
                              <w:rPr>
                                <w:rFonts w:ascii="Arial" w:eastAsia="Arial" w:hAnsi="Arial" w:cs="Arial"/>
                                <w:spacing w:val="8"/>
                                <w:sz w:val="13"/>
                                <w:szCs w:val="13"/>
                              </w:rPr>
                              <w:t>S</w:t>
                            </w:r>
                            <w:r>
                              <w:rPr>
                                <w:rFonts w:ascii="Arial" w:eastAsia="Arial" w:hAnsi="Arial" w:cs="Arial"/>
                                <w:spacing w:val="5"/>
                                <w:sz w:val="13"/>
                                <w:szCs w:val="13"/>
                              </w:rPr>
                              <w:t>G</w:t>
                            </w:r>
                            <w:r>
                              <w:rPr>
                                <w:rFonts w:ascii="Arial" w:eastAsia="Arial" w:hAnsi="Arial" w:cs="Arial"/>
                                <w:sz w:val="13"/>
                                <w:szCs w:val="13"/>
                              </w:rPr>
                              <w:t>C</w:t>
                            </w:r>
                            <w:r>
                              <w:rPr>
                                <w:rFonts w:ascii="Arial" w:eastAsia="Arial" w:hAnsi="Arial" w:cs="Arial"/>
                                <w:spacing w:val="7"/>
                                <w:sz w:val="13"/>
                                <w:szCs w:val="13"/>
                              </w:rPr>
                              <w:t>li</w:t>
                            </w:r>
                            <w:r>
                              <w:rPr>
                                <w:rFonts w:ascii="Arial" w:eastAsia="Arial" w:hAnsi="Arial" w:cs="Arial"/>
                                <w:spacing w:val="-2"/>
                                <w:sz w:val="13"/>
                                <w:szCs w:val="13"/>
                              </w:rPr>
                              <w:t>en</w:t>
                            </w:r>
                            <w:r>
                              <w:rPr>
                                <w:rFonts w:ascii="Arial" w:eastAsia="Arial" w:hAnsi="Arial" w:cs="Arial"/>
                                <w:spacing w:val="-1"/>
                                <w:sz w:val="13"/>
                                <w:szCs w:val="13"/>
                              </w:rPr>
                              <w:t>t</w:t>
                            </w:r>
                            <w:r>
                              <w:rPr>
                                <w:rFonts w:ascii="Arial" w:eastAsia="Arial" w:hAnsi="Arial" w:cs="Arial"/>
                                <w:spacing w:val="8"/>
                                <w:sz w:val="13"/>
                                <w:szCs w:val="13"/>
                              </w:rPr>
                              <w:t>V</w:t>
                            </w:r>
                            <w:r>
                              <w:rPr>
                                <w:rFonts w:ascii="Arial" w:eastAsia="Arial" w:hAnsi="Arial" w:cs="Arial"/>
                                <w:spacing w:val="7"/>
                                <w:sz w:val="13"/>
                                <w:szCs w:val="13"/>
                              </w:rPr>
                              <w:t>i</w:t>
                            </w:r>
                            <w:r>
                              <w:rPr>
                                <w:rFonts w:ascii="Arial" w:eastAsia="Arial" w:hAnsi="Arial" w:cs="Arial"/>
                                <w:spacing w:val="-2"/>
                                <w:sz w:val="13"/>
                                <w:szCs w:val="13"/>
                              </w:rPr>
                              <w:t>e</w:t>
                            </w:r>
                            <w:r>
                              <w:rPr>
                                <w:rFonts w:ascii="Arial" w:eastAsia="Arial" w:hAnsi="Arial" w:cs="Arial"/>
                                <w:sz w:val="13"/>
                                <w:szCs w:val="13"/>
                              </w:rPr>
                              <w:t>w</w:t>
                            </w:r>
                            <w:r>
                              <w:rPr>
                                <w:rFonts w:ascii="Arial" w:eastAsia="Arial" w:hAnsi="Arial" w:cs="Arial"/>
                                <w:spacing w:val="4"/>
                                <w:sz w:val="13"/>
                                <w:szCs w:val="13"/>
                              </w:rPr>
                              <w:t xml:space="preserve"> </w:t>
                            </w:r>
                            <w:r>
                              <w:rPr>
                                <w:rFonts w:ascii="Arial" w:eastAsia="Arial" w:hAnsi="Arial" w:cs="Arial"/>
                                <w:sz w:val="13"/>
                                <w:szCs w:val="13"/>
                              </w:rPr>
                              <w:tab/>
                            </w:r>
                            <w:r>
                              <w:rPr>
                                <w:rFonts w:ascii="Arial" w:eastAsia="Arial" w:hAnsi="Arial" w:cs="Arial"/>
                                <w:w w:val="105"/>
                                <w:position w:val="1"/>
                                <w:sz w:val="13"/>
                                <w:szCs w:val="13"/>
                              </w:rPr>
                              <w:t>H</w:t>
                            </w:r>
                            <w:r>
                              <w:rPr>
                                <w:rFonts w:ascii="Arial" w:eastAsia="Arial" w:hAnsi="Arial" w:cs="Arial"/>
                                <w:spacing w:val="-2"/>
                                <w:w w:val="105"/>
                                <w:position w:val="1"/>
                                <w:sz w:val="13"/>
                                <w:szCs w:val="13"/>
                              </w:rPr>
                              <w:t>a</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hMap</w:t>
                            </w:r>
                            <w:r>
                              <w:rPr>
                                <w:rFonts w:ascii="Arial" w:eastAsia="Arial" w:hAnsi="Arial" w:cs="Arial"/>
                                <w:spacing w:val="-1"/>
                                <w:w w:val="105"/>
                                <w:position w:val="1"/>
                                <w:sz w:val="13"/>
                                <w:szCs w:val="13"/>
                              </w:rPr>
                              <w:t>::</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en</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o</w:t>
                            </w:r>
                            <w:r>
                              <w:rPr>
                                <w:rFonts w:ascii="Arial" w:eastAsia="Arial" w:hAnsi="Arial" w:cs="Arial"/>
                                <w:spacing w:val="4"/>
                                <w:w w:val="105"/>
                                <w:position w:val="1"/>
                                <w:sz w:val="13"/>
                                <w:szCs w:val="13"/>
                              </w:rPr>
                              <w:t>r</w:t>
                            </w:r>
                            <w:r>
                              <w:rPr>
                                <w:rFonts w:ascii="Arial" w:eastAsia="Arial" w:hAnsi="Arial" w:cs="Arial"/>
                                <w:spacing w:val="-1"/>
                                <w:w w:val="105"/>
                                <w:position w:val="1"/>
                                <w:sz w:val="13"/>
                                <w:szCs w:val="13"/>
                              </w:rPr>
                              <w:t>I</w:t>
                            </w:r>
                            <w:r>
                              <w:rPr>
                                <w:rFonts w:ascii="Arial" w:eastAsia="Arial" w:hAnsi="Arial" w:cs="Arial"/>
                                <w:spacing w:val="-2"/>
                                <w:w w:val="105"/>
                                <w:position w:val="1"/>
                                <w:sz w:val="13"/>
                                <w:szCs w:val="13"/>
                              </w:rPr>
                              <w:t>d2</w:t>
                            </w:r>
                            <w:r>
                              <w:rPr>
                                <w:rFonts w:ascii="Arial" w:eastAsia="Arial" w:hAnsi="Arial" w:cs="Arial"/>
                                <w:w w:val="105"/>
                                <w:position w:val="1"/>
                                <w:sz w:val="13"/>
                                <w:szCs w:val="13"/>
                              </w:rPr>
                              <w:t>D</w:t>
                            </w:r>
                            <w:r>
                              <w:rPr>
                                <w:rFonts w:ascii="Arial" w:eastAsia="Arial" w:hAnsi="Arial" w:cs="Arial"/>
                                <w:spacing w:val="-2"/>
                                <w:w w:val="105"/>
                                <w:position w:val="1"/>
                                <w:sz w:val="13"/>
                                <w:szCs w:val="13"/>
                              </w:rPr>
                              <w:t>a</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aL</w:t>
                            </w:r>
                            <w:r>
                              <w:rPr>
                                <w:rFonts w:ascii="Arial" w:eastAsia="Arial" w:hAnsi="Arial" w:cs="Arial"/>
                                <w:spacing w:val="7"/>
                                <w:w w:val="105"/>
                                <w:position w:val="1"/>
                                <w:sz w:val="13"/>
                                <w:szCs w:val="13"/>
                              </w:rPr>
                              <w:t>i</w:t>
                            </w:r>
                            <w:r>
                              <w:rPr>
                                <w:rFonts w:ascii="Arial" w:eastAsia="Arial" w:hAnsi="Arial" w:cs="Arial"/>
                                <w:spacing w:val="6"/>
                                <w:w w:val="105"/>
                                <w:position w:val="1"/>
                                <w:sz w:val="13"/>
                                <w:szCs w:val="13"/>
                              </w:rPr>
                              <w:t>s</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ene</w:t>
                            </w:r>
                            <w:r>
                              <w:rPr>
                                <w:rFonts w:ascii="Arial" w:eastAsia="Arial" w:hAnsi="Arial" w:cs="Arial"/>
                                <w:w w:val="105"/>
                                <w:position w:val="1"/>
                                <w:sz w:val="13"/>
                                <w:szCs w:val="13"/>
                              </w:rPr>
                              <w:t>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88" o:spid="_x0000_s1066" type="#_x0000_t202" style="position:absolute;left:0;text-align:left;margin-left:97pt;margin-top:-122.6pt;width:385.85pt;height:95.55pt;z-index:-251235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" filled="f" stroked="f">
                <v:textbox inset="0,0,0,0">
                  <w:txbxContent>
                    <w:p w14:paraId="3FCDE64F" w14:textId="77777777" w:rsidR="00583B21" w:rsidRDefault="00583B21" w:rsidP="00583B21">
                      <w:pPr>
                        <w:spacing w:after="0" w:line="200" w:lineRule="exact"/>
                        <w:rPr>
                          <w:sz w:val="20"/>
                          <w:szCs w:val="20"/>
                        </w:rPr>
                      </w:pPr>
                    </w:p>
                    <w:p w14:paraId="590937F1" w14:textId="77777777" w:rsidR="00583B21" w:rsidRDefault="00583B21" w:rsidP="00583B21">
                      <w:pPr>
                        <w:spacing w:before="9" w:after="0" w:line="200" w:lineRule="exact"/>
                        <w:rPr>
                          <w:sz w:val="20"/>
                          <w:szCs w:val="20"/>
                        </w:rPr>
                      </w:pPr>
                    </w:p>
                    <w:p w14:paraId="51B4112F" w14:textId="77777777" w:rsidR="00583B21" w:rsidRDefault="00583B21" w:rsidP="00583B21">
                      <w:pPr>
                        <w:tabs>
                          <w:tab w:val="left" w:pos="5760"/>
                        </w:tabs>
                        <w:spacing w:after="0" w:line="240" w:lineRule="auto"/>
                        <w:ind w:left="1615" w:right="-20"/>
                        <w:rPr>
                          <w:rFonts w:ascii="Arial" w:eastAsia="Arial" w:hAnsi="Arial" w:cs="Arial"/>
                          <w:sz w:val="13"/>
                          <w:szCs w:val="13"/>
                        </w:rPr>
                      </w:pPr>
                      <w:r>
                        <w:rPr>
                          <w:rFonts w:ascii="Arial" w:eastAsia="Arial" w:hAnsi="Arial" w:cs="Arial"/>
                          <w:w w:val="104"/>
                          <w:sz w:val="13"/>
                          <w:szCs w:val="13"/>
                        </w:rPr>
                        <w:t>C</w:t>
                      </w:r>
                      <w:r>
                        <w:rPr>
                          <w:rFonts w:ascii="Arial" w:eastAsia="Arial" w:hAnsi="Arial" w:cs="Arial"/>
                          <w:spacing w:val="7"/>
                          <w:w w:val="104"/>
                          <w:sz w:val="13"/>
                          <w:szCs w:val="13"/>
                        </w:rPr>
                        <w:t>li</w:t>
                      </w:r>
                      <w:r>
                        <w:rPr>
                          <w:rFonts w:ascii="Arial" w:eastAsia="Arial" w:hAnsi="Arial" w:cs="Arial"/>
                          <w:spacing w:val="-2"/>
                          <w:w w:val="104"/>
                          <w:sz w:val="13"/>
                          <w:szCs w:val="13"/>
                        </w:rPr>
                        <w:t>en</w:t>
                      </w:r>
                      <w:r>
                        <w:rPr>
                          <w:rFonts w:ascii="Arial" w:eastAsia="Arial" w:hAnsi="Arial" w:cs="Arial"/>
                          <w:spacing w:val="-1"/>
                          <w:w w:val="104"/>
                          <w:sz w:val="13"/>
                          <w:szCs w:val="13"/>
                        </w:rPr>
                        <w:t>t</w:t>
                      </w:r>
                      <w:r>
                        <w:rPr>
                          <w:rFonts w:ascii="Arial" w:eastAsia="Arial" w:hAnsi="Arial" w:cs="Arial"/>
                          <w:spacing w:val="5"/>
                          <w:w w:val="104"/>
                          <w:sz w:val="13"/>
                          <w:szCs w:val="13"/>
                        </w:rPr>
                        <w:t>G</w:t>
                      </w:r>
                      <w:r>
                        <w:rPr>
                          <w:rFonts w:ascii="Arial" w:eastAsia="Arial" w:hAnsi="Arial" w:cs="Arial"/>
                          <w:spacing w:val="4"/>
                          <w:w w:val="104"/>
                          <w:sz w:val="13"/>
                          <w:szCs w:val="13"/>
                        </w:rPr>
                        <w:t>r</w:t>
                      </w:r>
                      <w:r>
                        <w:rPr>
                          <w:rFonts w:ascii="Arial" w:eastAsia="Arial" w:hAnsi="Arial" w:cs="Arial"/>
                          <w:spacing w:val="7"/>
                          <w:w w:val="104"/>
                          <w:sz w:val="13"/>
                          <w:szCs w:val="13"/>
                        </w:rPr>
                        <w:t>i</w:t>
                      </w:r>
                      <w:r>
                        <w:rPr>
                          <w:rFonts w:ascii="Arial" w:eastAsia="Arial" w:hAnsi="Arial" w:cs="Arial"/>
                          <w:spacing w:val="-2"/>
                          <w:w w:val="104"/>
                          <w:sz w:val="13"/>
                          <w:szCs w:val="13"/>
                        </w:rPr>
                        <w:t>d</w:t>
                      </w:r>
                      <w:r>
                        <w:rPr>
                          <w:rFonts w:ascii="Arial" w:eastAsia="Arial" w:hAnsi="Arial" w:cs="Arial"/>
                          <w:w w:val="104"/>
                          <w:sz w:val="13"/>
                          <w:szCs w:val="13"/>
                        </w:rPr>
                        <w:t>D</w:t>
                      </w:r>
                      <w:r>
                        <w:rPr>
                          <w:rFonts w:ascii="Arial" w:eastAsia="Arial" w:hAnsi="Arial" w:cs="Arial"/>
                          <w:spacing w:val="-2"/>
                          <w:w w:val="104"/>
                          <w:sz w:val="13"/>
                          <w:szCs w:val="13"/>
                        </w:rPr>
                        <w:t>a</w:t>
                      </w:r>
                      <w:r>
                        <w:rPr>
                          <w:rFonts w:ascii="Arial" w:eastAsia="Arial" w:hAnsi="Arial" w:cs="Arial"/>
                          <w:spacing w:val="-1"/>
                          <w:w w:val="104"/>
                          <w:sz w:val="13"/>
                          <w:szCs w:val="13"/>
                        </w:rPr>
                        <w:t>t</w:t>
                      </w:r>
                      <w:r>
                        <w:rPr>
                          <w:rFonts w:ascii="Arial" w:eastAsia="Arial" w:hAnsi="Arial" w:cs="Arial"/>
                          <w:spacing w:val="-2"/>
                          <w:w w:val="104"/>
                          <w:sz w:val="13"/>
                          <w:szCs w:val="13"/>
                        </w:rPr>
                        <w:t>aL</w:t>
                      </w:r>
                      <w:r>
                        <w:rPr>
                          <w:rFonts w:ascii="Arial" w:eastAsia="Arial" w:hAnsi="Arial" w:cs="Arial"/>
                          <w:spacing w:val="7"/>
                          <w:w w:val="104"/>
                          <w:sz w:val="13"/>
                          <w:szCs w:val="13"/>
                        </w:rPr>
                        <w:t>i</w:t>
                      </w:r>
                      <w:r>
                        <w:rPr>
                          <w:rFonts w:ascii="Arial" w:eastAsia="Arial" w:hAnsi="Arial" w:cs="Arial"/>
                          <w:spacing w:val="6"/>
                          <w:w w:val="104"/>
                          <w:sz w:val="13"/>
                          <w:szCs w:val="13"/>
                        </w:rPr>
                        <w:t>s</w:t>
                      </w:r>
                      <w:r>
                        <w:rPr>
                          <w:rFonts w:ascii="Arial" w:eastAsia="Arial" w:hAnsi="Arial" w:cs="Arial"/>
                          <w:spacing w:val="-1"/>
                          <w:w w:val="104"/>
                          <w:sz w:val="13"/>
                          <w:szCs w:val="13"/>
                        </w:rPr>
                        <w:t>t</w:t>
                      </w:r>
                      <w:r>
                        <w:rPr>
                          <w:rFonts w:ascii="Arial" w:eastAsia="Arial" w:hAnsi="Arial" w:cs="Arial"/>
                          <w:spacing w:val="-2"/>
                          <w:w w:val="104"/>
                          <w:sz w:val="13"/>
                          <w:szCs w:val="13"/>
                        </w:rPr>
                        <w:t>ene</w:t>
                      </w:r>
                      <w:r>
                        <w:rPr>
                          <w:rFonts w:ascii="Arial" w:eastAsia="Arial" w:hAnsi="Arial" w:cs="Arial"/>
                          <w:w w:val="104"/>
                          <w:sz w:val="13"/>
                          <w:szCs w:val="13"/>
                        </w:rPr>
                        <w:t>r</w:t>
                      </w:r>
                      <w:r>
                        <w:rPr>
                          <w:rFonts w:ascii="Arial" w:eastAsia="Arial" w:hAnsi="Arial" w:cs="Arial"/>
                          <w:spacing w:val="-25"/>
                          <w:w w:val="104"/>
                          <w:sz w:val="13"/>
                          <w:szCs w:val="13"/>
                        </w:rPr>
                        <w:t xml:space="preserve"> </w:t>
                      </w:r>
                      <w:r>
                        <w:rPr>
                          <w:rFonts w:ascii="Arial" w:eastAsia="Arial" w:hAnsi="Arial" w:cs="Arial"/>
                          <w:sz w:val="13"/>
                          <w:szCs w:val="13"/>
                        </w:rPr>
                        <w:tab/>
                      </w:r>
                      <w:r>
                        <w:rPr>
                          <w:rFonts w:ascii="Arial" w:eastAsia="Arial" w:hAnsi="Arial" w:cs="Arial"/>
                          <w:w w:val="105"/>
                          <w:position w:val="-2"/>
                          <w:sz w:val="13"/>
                          <w:szCs w:val="13"/>
                        </w:rPr>
                        <w:t>H</w:t>
                      </w:r>
                      <w:r>
                        <w:rPr>
                          <w:rFonts w:ascii="Arial" w:eastAsia="Arial" w:hAnsi="Arial" w:cs="Arial"/>
                          <w:spacing w:val="-2"/>
                          <w:w w:val="105"/>
                          <w:position w:val="-2"/>
                          <w:sz w:val="13"/>
                          <w:szCs w:val="13"/>
                        </w:rPr>
                        <w:t>a</w:t>
                      </w:r>
                      <w:r>
                        <w:rPr>
                          <w:rFonts w:ascii="Arial" w:eastAsia="Arial" w:hAnsi="Arial" w:cs="Arial"/>
                          <w:spacing w:val="6"/>
                          <w:w w:val="105"/>
                          <w:position w:val="-2"/>
                          <w:sz w:val="13"/>
                          <w:szCs w:val="13"/>
                        </w:rPr>
                        <w:t>s</w:t>
                      </w:r>
                      <w:r>
                        <w:rPr>
                          <w:rFonts w:ascii="Arial" w:eastAsia="Arial" w:hAnsi="Arial" w:cs="Arial"/>
                          <w:spacing w:val="-2"/>
                          <w:w w:val="105"/>
                          <w:position w:val="-2"/>
                          <w:sz w:val="13"/>
                          <w:szCs w:val="13"/>
                        </w:rPr>
                        <w:t>h</w:t>
                      </w:r>
                      <w:r>
                        <w:rPr>
                          <w:rFonts w:ascii="Arial" w:eastAsia="Arial" w:hAnsi="Arial" w:cs="Arial"/>
                          <w:spacing w:val="8"/>
                          <w:w w:val="105"/>
                          <w:position w:val="-2"/>
                          <w:sz w:val="13"/>
                          <w:szCs w:val="13"/>
                        </w:rPr>
                        <w:t>S</w:t>
                      </w:r>
                      <w:r>
                        <w:rPr>
                          <w:rFonts w:ascii="Arial" w:eastAsia="Arial" w:hAnsi="Arial" w:cs="Arial"/>
                          <w:spacing w:val="-2"/>
                          <w:w w:val="105"/>
                          <w:position w:val="-2"/>
                          <w:sz w:val="13"/>
                          <w:szCs w:val="13"/>
                        </w:rPr>
                        <w:t>e</w:t>
                      </w:r>
                      <w:r>
                        <w:rPr>
                          <w:rFonts w:ascii="Arial" w:eastAsia="Arial" w:hAnsi="Arial" w:cs="Arial"/>
                          <w:spacing w:val="-1"/>
                          <w:w w:val="105"/>
                          <w:position w:val="-2"/>
                          <w:sz w:val="13"/>
                          <w:szCs w:val="13"/>
                        </w:rPr>
                        <w:t>t::</w:t>
                      </w:r>
                      <w:r>
                        <w:rPr>
                          <w:rFonts w:ascii="Arial" w:eastAsia="Arial" w:hAnsi="Arial" w:cs="Arial"/>
                          <w:w w:val="105"/>
                          <w:position w:val="-2"/>
                          <w:sz w:val="13"/>
                          <w:szCs w:val="13"/>
                        </w:rPr>
                        <w:t>D</w:t>
                      </w:r>
                      <w:r>
                        <w:rPr>
                          <w:rFonts w:ascii="Arial" w:eastAsia="Arial" w:hAnsi="Arial" w:cs="Arial"/>
                          <w:spacing w:val="-2"/>
                          <w:w w:val="105"/>
                          <w:position w:val="-2"/>
                          <w:sz w:val="13"/>
                          <w:szCs w:val="13"/>
                        </w:rPr>
                        <w:t>a</w:t>
                      </w:r>
                      <w:r>
                        <w:rPr>
                          <w:rFonts w:ascii="Arial" w:eastAsia="Arial" w:hAnsi="Arial" w:cs="Arial"/>
                          <w:spacing w:val="-1"/>
                          <w:w w:val="105"/>
                          <w:position w:val="-2"/>
                          <w:sz w:val="13"/>
                          <w:szCs w:val="13"/>
                        </w:rPr>
                        <w:t>t</w:t>
                      </w:r>
                      <w:r>
                        <w:rPr>
                          <w:rFonts w:ascii="Arial" w:eastAsia="Arial" w:hAnsi="Arial" w:cs="Arial"/>
                          <w:spacing w:val="-2"/>
                          <w:w w:val="105"/>
                          <w:position w:val="-2"/>
                          <w:sz w:val="13"/>
                          <w:szCs w:val="13"/>
                        </w:rPr>
                        <w:t>aL</w:t>
                      </w:r>
                      <w:r>
                        <w:rPr>
                          <w:rFonts w:ascii="Arial" w:eastAsia="Arial" w:hAnsi="Arial" w:cs="Arial"/>
                          <w:spacing w:val="7"/>
                          <w:w w:val="105"/>
                          <w:position w:val="-2"/>
                          <w:sz w:val="13"/>
                          <w:szCs w:val="13"/>
                        </w:rPr>
                        <w:t>i</w:t>
                      </w:r>
                      <w:r>
                        <w:rPr>
                          <w:rFonts w:ascii="Arial" w:eastAsia="Arial" w:hAnsi="Arial" w:cs="Arial"/>
                          <w:spacing w:val="6"/>
                          <w:w w:val="105"/>
                          <w:position w:val="-2"/>
                          <w:sz w:val="13"/>
                          <w:szCs w:val="13"/>
                        </w:rPr>
                        <w:t>s</w:t>
                      </w:r>
                      <w:r>
                        <w:rPr>
                          <w:rFonts w:ascii="Arial" w:eastAsia="Arial" w:hAnsi="Arial" w:cs="Arial"/>
                          <w:spacing w:val="-1"/>
                          <w:w w:val="105"/>
                          <w:position w:val="-2"/>
                          <w:sz w:val="13"/>
                          <w:szCs w:val="13"/>
                        </w:rPr>
                        <w:t>t</w:t>
                      </w:r>
                      <w:r>
                        <w:rPr>
                          <w:rFonts w:ascii="Arial" w:eastAsia="Arial" w:hAnsi="Arial" w:cs="Arial"/>
                          <w:spacing w:val="-2"/>
                          <w:w w:val="105"/>
                          <w:position w:val="-2"/>
                          <w:sz w:val="13"/>
                          <w:szCs w:val="13"/>
                        </w:rPr>
                        <w:t>ene</w:t>
                      </w:r>
                      <w:r>
                        <w:rPr>
                          <w:rFonts w:ascii="Arial" w:eastAsia="Arial" w:hAnsi="Arial" w:cs="Arial"/>
                          <w:w w:val="105"/>
                          <w:position w:val="-2"/>
                          <w:sz w:val="13"/>
                          <w:szCs w:val="13"/>
                        </w:rPr>
                        <w:t>r</w:t>
                      </w:r>
                    </w:p>
                    <w:p w14:paraId="040422DA" w14:textId="77777777" w:rsidR="00583B21" w:rsidRDefault="00583B21" w:rsidP="00583B21">
                      <w:pPr>
                        <w:spacing w:after="0" w:line="180" w:lineRule="exact"/>
                        <w:rPr>
                          <w:sz w:val="18"/>
                          <w:szCs w:val="18"/>
                        </w:rPr>
                      </w:pPr>
                    </w:p>
                    <w:p w14:paraId="2DB9B274" w14:textId="77777777" w:rsidR="00583B21" w:rsidRDefault="00583B21" w:rsidP="00583B21">
                      <w:pPr>
                        <w:spacing w:after="0" w:line="240" w:lineRule="auto"/>
                        <w:ind w:left="751" w:right="-20"/>
                        <w:rPr>
                          <w:rFonts w:ascii="Arial" w:eastAsia="Arial" w:hAnsi="Arial" w:cs="Arial"/>
                          <w:sz w:val="13"/>
                          <w:szCs w:val="13"/>
                        </w:rPr>
                      </w:pPr>
                      <w:r>
                        <w:rPr>
                          <w:rFonts w:ascii="Arial" w:eastAsia="Arial" w:hAnsi="Arial" w:cs="Arial"/>
                          <w:w w:val="105"/>
                          <w:sz w:val="13"/>
                          <w:szCs w:val="13"/>
                        </w:rPr>
                        <w:t>1</w:t>
                      </w:r>
                    </w:p>
                    <w:p w14:paraId="47FFDAE4" w14:textId="77777777" w:rsidR="00583B21" w:rsidRDefault="00583B21" w:rsidP="00583B21">
                      <w:pPr>
                        <w:spacing w:after="0" w:line="200" w:lineRule="exact"/>
                        <w:rPr>
                          <w:sz w:val="20"/>
                          <w:szCs w:val="20"/>
                        </w:rPr>
                      </w:pPr>
                    </w:p>
                    <w:p w14:paraId="3D7D32FF" w14:textId="77777777" w:rsidR="00583B21" w:rsidRDefault="00583B21" w:rsidP="00583B21">
                      <w:pPr>
                        <w:spacing w:before="5" w:after="0" w:line="220" w:lineRule="exact"/>
                      </w:pPr>
                    </w:p>
                    <w:p w14:paraId="071A3622" w14:textId="77777777" w:rsidR="00583B21" w:rsidRDefault="00583B21" w:rsidP="00583B21">
                      <w:pPr>
                        <w:tabs>
                          <w:tab w:val="left" w:pos="3320"/>
                          <w:tab w:val="left" w:pos="5100"/>
                        </w:tabs>
                        <w:spacing w:after="0" w:line="240" w:lineRule="auto"/>
                        <w:ind w:left="1378" w:right="-20"/>
                        <w:rPr>
                          <w:rFonts w:ascii="Arial" w:eastAsia="Arial" w:hAnsi="Arial" w:cs="Arial"/>
                          <w:sz w:val="13"/>
                          <w:szCs w:val="13"/>
                        </w:rPr>
                      </w:pPr>
                      <w:r>
                        <w:rPr>
                          <w:rFonts w:ascii="Arial" w:eastAsia="Arial" w:hAnsi="Arial" w:cs="Arial"/>
                          <w:sz w:val="13"/>
                          <w:szCs w:val="13"/>
                        </w:rPr>
                        <w:t>2</w:t>
                      </w:r>
                      <w:r>
                        <w:rPr>
                          <w:rFonts w:ascii="Arial" w:eastAsia="Arial" w:hAnsi="Arial" w:cs="Arial"/>
                          <w:spacing w:val="-33"/>
                          <w:sz w:val="13"/>
                          <w:szCs w:val="13"/>
                        </w:rPr>
                        <w:t xml:space="preserve"> </w:t>
                      </w:r>
                      <w:r>
                        <w:rPr>
                          <w:rFonts w:ascii="Arial" w:eastAsia="Arial" w:hAnsi="Arial" w:cs="Arial"/>
                          <w:sz w:val="13"/>
                          <w:szCs w:val="13"/>
                        </w:rPr>
                        <w:tab/>
                        <w:t>3</w:t>
                      </w:r>
                      <w:r>
                        <w:rPr>
                          <w:rFonts w:ascii="Arial" w:eastAsia="Arial" w:hAnsi="Arial" w:cs="Arial"/>
                          <w:spacing w:val="-33"/>
                          <w:sz w:val="13"/>
                          <w:szCs w:val="13"/>
                        </w:rPr>
                        <w:t xml:space="preserve"> </w:t>
                      </w:r>
                      <w:r>
                        <w:rPr>
                          <w:rFonts w:ascii="Arial" w:eastAsia="Arial" w:hAnsi="Arial" w:cs="Arial"/>
                          <w:sz w:val="13"/>
                          <w:szCs w:val="13"/>
                        </w:rPr>
                        <w:tab/>
                      </w:r>
                      <w:r>
                        <w:rPr>
                          <w:rFonts w:ascii="Arial" w:eastAsia="Arial" w:hAnsi="Arial" w:cs="Arial"/>
                          <w:w w:val="105"/>
                          <w:sz w:val="13"/>
                          <w:szCs w:val="13"/>
                        </w:rPr>
                        <w:t>4</w:t>
                      </w:r>
                    </w:p>
                    <w:p w14:paraId="139B737F" w14:textId="77777777" w:rsidR="00583B21" w:rsidRDefault="00583B21" w:rsidP="00583B21">
                      <w:pPr>
                        <w:spacing w:before="5" w:after="0" w:line="160" w:lineRule="exact"/>
                        <w:rPr>
                          <w:sz w:val="16"/>
                          <w:szCs w:val="16"/>
                        </w:rPr>
                      </w:pPr>
                    </w:p>
                    <w:p w14:paraId="4DAA8B01" w14:textId="77777777" w:rsidR="00583B21" w:rsidRDefault="00583B21" w:rsidP="00583B21">
                      <w:pPr>
                        <w:tabs>
                          <w:tab w:val="left" w:pos="1860"/>
                          <w:tab w:val="left" w:pos="3840"/>
                          <w:tab w:val="left" w:pos="5560"/>
                        </w:tabs>
                        <w:spacing w:after="0" w:line="240" w:lineRule="auto"/>
                        <w:ind w:left="170" w:right="-20"/>
                        <w:rPr>
                          <w:rFonts w:ascii="Arial" w:eastAsia="Arial" w:hAnsi="Arial" w:cs="Arial"/>
                          <w:sz w:val="13"/>
                          <w:szCs w:val="13"/>
                        </w:rPr>
                      </w:pPr>
                      <w:r>
                        <w:rPr>
                          <w:rFonts w:ascii="Arial" w:eastAsia="Arial" w:hAnsi="Arial" w:cs="Arial"/>
                          <w:spacing w:val="8"/>
                          <w:sz w:val="13"/>
                          <w:szCs w:val="13"/>
                        </w:rPr>
                        <w:t>A</w:t>
                      </w:r>
                      <w:r>
                        <w:rPr>
                          <w:rFonts w:ascii="Arial" w:eastAsia="Arial" w:hAnsi="Arial" w:cs="Arial"/>
                          <w:spacing w:val="-2"/>
                          <w:sz w:val="13"/>
                          <w:szCs w:val="13"/>
                        </w:rPr>
                        <w:t>pp</w:t>
                      </w:r>
                      <w:r>
                        <w:rPr>
                          <w:rFonts w:ascii="Arial" w:eastAsia="Arial" w:hAnsi="Arial" w:cs="Arial"/>
                          <w:spacing w:val="7"/>
                          <w:sz w:val="13"/>
                          <w:szCs w:val="13"/>
                        </w:rPr>
                        <w:t>li</w:t>
                      </w:r>
                      <w:r>
                        <w:rPr>
                          <w:rFonts w:ascii="Arial" w:eastAsia="Arial" w:hAnsi="Arial" w:cs="Arial"/>
                          <w:spacing w:val="6"/>
                          <w:sz w:val="13"/>
                          <w:szCs w:val="13"/>
                        </w:rPr>
                        <w:t>c</w:t>
                      </w:r>
                      <w:r>
                        <w:rPr>
                          <w:rFonts w:ascii="Arial" w:eastAsia="Arial" w:hAnsi="Arial" w:cs="Arial"/>
                          <w:spacing w:val="-2"/>
                          <w:sz w:val="13"/>
                          <w:szCs w:val="13"/>
                        </w:rPr>
                        <w:t>a</w:t>
                      </w:r>
                      <w:r>
                        <w:rPr>
                          <w:rFonts w:ascii="Arial" w:eastAsia="Arial" w:hAnsi="Arial" w:cs="Arial"/>
                          <w:spacing w:val="-1"/>
                          <w:sz w:val="13"/>
                          <w:szCs w:val="13"/>
                        </w:rPr>
                        <w:t>t</w:t>
                      </w:r>
                      <w:r>
                        <w:rPr>
                          <w:rFonts w:ascii="Arial" w:eastAsia="Arial" w:hAnsi="Arial" w:cs="Arial"/>
                          <w:spacing w:val="7"/>
                          <w:sz w:val="13"/>
                          <w:szCs w:val="13"/>
                        </w:rPr>
                        <w:t>i</w:t>
                      </w:r>
                      <w:r>
                        <w:rPr>
                          <w:rFonts w:ascii="Arial" w:eastAsia="Arial" w:hAnsi="Arial" w:cs="Arial"/>
                          <w:spacing w:val="-2"/>
                          <w:sz w:val="13"/>
                          <w:szCs w:val="13"/>
                        </w:rPr>
                        <w:t>o</w:t>
                      </w:r>
                      <w:r>
                        <w:rPr>
                          <w:rFonts w:ascii="Arial" w:eastAsia="Arial" w:hAnsi="Arial" w:cs="Arial"/>
                          <w:sz w:val="13"/>
                          <w:szCs w:val="13"/>
                        </w:rPr>
                        <w:t>n</w:t>
                      </w:r>
                      <w:r>
                        <w:rPr>
                          <w:rFonts w:ascii="Arial" w:eastAsia="Arial" w:hAnsi="Arial" w:cs="Arial"/>
                          <w:spacing w:val="-4"/>
                          <w:sz w:val="13"/>
                          <w:szCs w:val="13"/>
                        </w:rPr>
                        <w:t xml:space="preserve"> </w:t>
                      </w:r>
                      <w:r>
                        <w:rPr>
                          <w:rFonts w:ascii="Arial" w:eastAsia="Arial" w:hAnsi="Arial" w:cs="Arial"/>
                          <w:sz w:val="13"/>
                          <w:szCs w:val="13"/>
                        </w:rPr>
                        <w:tab/>
                      </w:r>
                      <w:r>
                        <w:rPr>
                          <w:rFonts w:ascii="Arial" w:eastAsia="Arial" w:hAnsi="Arial" w:cs="Arial"/>
                          <w:w w:val="104"/>
                          <w:sz w:val="13"/>
                          <w:szCs w:val="13"/>
                        </w:rPr>
                        <w:t>C</w:t>
                      </w:r>
                      <w:r>
                        <w:rPr>
                          <w:rFonts w:ascii="Arial" w:eastAsia="Arial" w:hAnsi="Arial" w:cs="Arial"/>
                          <w:spacing w:val="7"/>
                          <w:w w:val="104"/>
                          <w:sz w:val="13"/>
                          <w:szCs w:val="13"/>
                        </w:rPr>
                        <w:t>li</w:t>
                      </w:r>
                      <w:r>
                        <w:rPr>
                          <w:rFonts w:ascii="Arial" w:eastAsia="Arial" w:hAnsi="Arial" w:cs="Arial"/>
                          <w:spacing w:val="-2"/>
                          <w:w w:val="104"/>
                          <w:sz w:val="13"/>
                          <w:szCs w:val="13"/>
                        </w:rPr>
                        <w:t>en</w:t>
                      </w:r>
                      <w:r>
                        <w:rPr>
                          <w:rFonts w:ascii="Arial" w:eastAsia="Arial" w:hAnsi="Arial" w:cs="Arial"/>
                          <w:spacing w:val="-1"/>
                          <w:w w:val="104"/>
                          <w:sz w:val="13"/>
                          <w:szCs w:val="13"/>
                        </w:rPr>
                        <w:t>t</w:t>
                      </w:r>
                      <w:r>
                        <w:rPr>
                          <w:rFonts w:ascii="Arial" w:eastAsia="Arial" w:hAnsi="Arial" w:cs="Arial"/>
                          <w:spacing w:val="5"/>
                          <w:w w:val="104"/>
                          <w:sz w:val="13"/>
                          <w:szCs w:val="13"/>
                        </w:rPr>
                        <w:t>G</w:t>
                      </w:r>
                      <w:r>
                        <w:rPr>
                          <w:rFonts w:ascii="Arial" w:eastAsia="Arial" w:hAnsi="Arial" w:cs="Arial"/>
                          <w:spacing w:val="4"/>
                          <w:w w:val="104"/>
                          <w:sz w:val="13"/>
                          <w:szCs w:val="13"/>
                        </w:rPr>
                        <w:t>r</w:t>
                      </w:r>
                      <w:r>
                        <w:rPr>
                          <w:rFonts w:ascii="Arial" w:eastAsia="Arial" w:hAnsi="Arial" w:cs="Arial"/>
                          <w:spacing w:val="7"/>
                          <w:w w:val="104"/>
                          <w:sz w:val="13"/>
                          <w:szCs w:val="13"/>
                        </w:rPr>
                        <w:t>i</w:t>
                      </w:r>
                      <w:r>
                        <w:rPr>
                          <w:rFonts w:ascii="Arial" w:eastAsia="Arial" w:hAnsi="Arial" w:cs="Arial"/>
                          <w:spacing w:val="-2"/>
                          <w:w w:val="104"/>
                          <w:sz w:val="13"/>
                          <w:szCs w:val="13"/>
                        </w:rPr>
                        <w:t>d</w:t>
                      </w:r>
                      <w:r>
                        <w:rPr>
                          <w:rFonts w:ascii="Arial" w:eastAsia="Arial" w:hAnsi="Arial" w:cs="Arial"/>
                          <w:spacing w:val="8"/>
                          <w:w w:val="104"/>
                          <w:sz w:val="13"/>
                          <w:szCs w:val="13"/>
                        </w:rPr>
                        <w:t>B</w:t>
                      </w:r>
                      <w:r>
                        <w:rPr>
                          <w:rFonts w:ascii="Arial" w:eastAsia="Arial" w:hAnsi="Arial" w:cs="Arial"/>
                          <w:spacing w:val="4"/>
                          <w:w w:val="104"/>
                          <w:sz w:val="13"/>
                          <w:szCs w:val="13"/>
                        </w:rPr>
                        <w:t>r</w:t>
                      </w:r>
                      <w:r>
                        <w:rPr>
                          <w:rFonts w:ascii="Arial" w:eastAsia="Arial" w:hAnsi="Arial" w:cs="Arial"/>
                          <w:spacing w:val="-2"/>
                          <w:w w:val="104"/>
                          <w:sz w:val="13"/>
                          <w:szCs w:val="13"/>
                        </w:rPr>
                        <w:t>o</w:t>
                      </w:r>
                      <w:r>
                        <w:rPr>
                          <w:rFonts w:ascii="Arial" w:eastAsia="Arial" w:hAnsi="Arial" w:cs="Arial"/>
                          <w:spacing w:val="6"/>
                          <w:w w:val="104"/>
                          <w:sz w:val="13"/>
                          <w:szCs w:val="13"/>
                        </w:rPr>
                        <w:t>k</w:t>
                      </w:r>
                      <w:r>
                        <w:rPr>
                          <w:rFonts w:ascii="Arial" w:eastAsia="Arial" w:hAnsi="Arial" w:cs="Arial"/>
                          <w:spacing w:val="-2"/>
                          <w:w w:val="104"/>
                          <w:sz w:val="13"/>
                          <w:szCs w:val="13"/>
                        </w:rPr>
                        <w:t>e</w:t>
                      </w:r>
                      <w:r>
                        <w:rPr>
                          <w:rFonts w:ascii="Arial" w:eastAsia="Arial" w:hAnsi="Arial" w:cs="Arial"/>
                          <w:w w:val="104"/>
                          <w:sz w:val="13"/>
                          <w:szCs w:val="13"/>
                        </w:rPr>
                        <w:t>r</w:t>
                      </w:r>
                      <w:r>
                        <w:rPr>
                          <w:rFonts w:ascii="Arial" w:eastAsia="Arial" w:hAnsi="Arial" w:cs="Arial"/>
                          <w:spacing w:val="-29"/>
                          <w:w w:val="104"/>
                          <w:sz w:val="13"/>
                          <w:szCs w:val="13"/>
                        </w:rPr>
                        <w:t xml:space="preserve"> </w:t>
                      </w:r>
                      <w:r>
                        <w:rPr>
                          <w:rFonts w:ascii="Arial" w:eastAsia="Arial" w:hAnsi="Arial" w:cs="Arial"/>
                          <w:sz w:val="13"/>
                          <w:szCs w:val="13"/>
                        </w:rPr>
                        <w:tab/>
                      </w:r>
                      <w:r>
                        <w:rPr>
                          <w:rFonts w:ascii="Arial" w:eastAsia="Arial" w:hAnsi="Arial" w:cs="Arial"/>
                          <w:spacing w:val="8"/>
                          <w:sz w:val="13"/>
                          <w:szCs w:val="13"/>
                        </w:rPr>
                        <w:t>S</w:t>
                      </w:r>
                      <w:r>
                        <w:rPr>
                          <w:rFonts w:ascii="Arial" w:eastAsia="Arial" w:hAnsi="Arial" w:cs="Arial"/>
                          <w:spacing w:val="5"/>
                          <w:sz w:val="13"/>
                          <w:szCs w:val="13"/>
                        </w:rPr>
                        <w:t>G</w:t>
                      </w:r>
                      <w:r>
                        <w:rPr>
                          <w:rFonts w:ascii="Arial" w:eastAsia="Arial" w:hAnsi="Arial" w:cs="Arial"/>
                          <w:sz w:val="13"/>
                          <w:szCs w:val="13"/>
                        </w:rPr>
                        <w:t>C</w:t>
                      </w:r>
                      <w:r>
                        <w:rPr>
                          <w:rFonts w:ascii="Arial" w:eastAsia="Arial" w:hAnsi="Arial" w:cs="Arial"/>
                          <w:spacing w:val="7"/>
                          <w:sz w:val="13"/>
                          <w:szCs w:val="13"/>
                        </w:rPr>
                        <w:t>li</w:t>
                      </w:r>
                      <w:r>
                        <w:rPr>
                          <w:rFonts w:ascii="Arial" w:eastAsia="Arial" w:hAnsi="Arial" w:cs="Arial"/>
                          <w:spacing w:val="-2"/>
                          <w:sz w:val="13"/>
                          <w:szCs w:val="13"/>
                        </w:rPr>
                        <w:t>en</w:t>
                      </w:r>
                      <w:r>
                        <w:rPr>
                          <w:rFonts w:ascii="Arial" w:eastAsia="Arial" w:hAnsi="Arial" w:cs="Arial"/>
                          <w:spacing w:val="-1"/>
                          <w:sz w:val="13"/>
                          <w:szCs w:val="13"/>
                        </w:rPr>
                        <w:t>t</w:t>
                      </w:r>
                      <w:r>
                        <w:rPr>
                          <w:rFonts w:ascii="Arial" w:eastAsia="Arial" w:hAnsi="Arial" w:cs="Arial"/>
                          <w:spacing w:val="8"/>
                          <w:sz w:val="13"/>
                          <w:szCs w:val="13"/>
                        </w:rPr>
                        <w:t>V</w:t>
                      </w:r>
                      <w:r>
                        <w:rPr>
                          <w:rFonts w:ascii="Arial" w:eastAsia="Arial" w:hAnsi="Arial" w:cs="Arial"/>
                          <w:spacing w:val="7"/>
                          <w:sz w:val="13"/>
                          <w:szCs w:val="13"/>
                        </w:rPr>
                        <w:t>i</w:t>
                      </w:r>
                      <w:r>
                        <w:rPr>
                          <w:rFonts w:ascii="Arial" w:eastAsia="Arial" w:hAnsi="Arial" w:cs="Arial"/>
                          <w:spacing w:val="-2"/>
                          <w:sz w:val="13"/>
                          <w:szCs w:val="13"/>
                        </w:rPr>
                        <w:t>e</w:t>
                      </w:r>
                      <w:r>
                        <w:rPr>
                          <w:rFonts w:ascii="Arial" w:eastAsia="Arial" w:hAnsi="Arial" w:cs="Arial"/>
                          <w:sz w:val="13"/>
                          <w:szCs w:val="13"/>
                        </w:rPr>
                        <w:t>w</w:t>
                      </w:r>
                      <w:r>
                        <w:rPr>
                          <w:rFonts w:ascii="Arial" w:eastAsia="Arial" w:hAnsi="Arial" w:cs="Arial"/>
                          <w:spacing w:val="4"/>
                          <w:sz w:val="13"/>
                          <w:szCs w:val="13"/>
                        </w:rPr>
                        <w:t xml:space="preserve"> </w:t>
                      </w:r>
                      <w:r>
                        <w:rPr>
                          <w:rFonts w:ascii="Arial" w:eastAsia="Arial" w:hAnsi="Arial" w:cs="Arial"/>
                          <w:sz w:val="13"/>
                          <w:szCs w:val="13"/>
                        </w:rPr>
                        <w:tab/>
                      </w:r>
                      <w:r>
                        <w:rPr>
                          <w:rFonts w:ascii="Arial" w:eastAsia="Arial" w:hAnsi="Arial" w:cs="Arial"/>
                          <w:w w:val="105"/>
                          <w:position w:val="1"/>
                          <w:sz w:val="13"/>
                          <w:szCs w:val="13"/>
                        </w:rPr>
                        <w:t>H</w:t>
                      </w:r>
                      <w:r>
                        <w:rPr>
                          <w:rFonts w:ascii="Arial" w:eastAsia="Arial" w:hAnsi="Arial" w:cs="Arial"/>
                          <w:spacing w:val="-2"/>
                          <w:w w:val="105"/>
                          <w:position w:val="1"/>
                          <w:sz w:val="13"/>
                          <w:szCs w:val="13"/>
                        </w:rPr>
                        <w:t>a</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hMap</w:t>
                      </w:r>
                      <w:r>
                        <w:rPr>
                          <w:rFonts w:ascii="Arial" w:eastAsia="Arial" w:hAnsi="Arial" w:cs="Arial"/>
                          <w:spacing w:val="-1"/>
                          <w:w w:val="105"/>
                          <w:position w:val="1"/>
                          <w:sz w:val="13"/>
                          <w:szCs w:val="13"/>
                        </w:rPr>
                        <w:t>::</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en</w:t>
                      </w:r>
                      <w:r>
                        <w:rPr>
                          <w:rFonts w:ascii="Arial" w:eastAsia="Arial" w:hAnsi="Arial" w:cs="Arial"/>
                          <w:spacing w:val="6"/>
                          <w:w w:val="105"/>
                          <w:position w:val="1"/>
                          <w:sz w:val="13"/>
                          <w:szCs w:val="13"/>
                        </w:rPr>
                        <w:t>s</w:t>
                      </w:r>
                      <w:r>
                        <w:rPr>
                          <w:rFonts w:ascii="Arial" w:eastAsia="Arial" w:hAnsi="Arial" w:cs="Arial"/>
                          <w:spacing w:val="-2"/>
                          <w:w w:val="105"/>
                          <w:position w:val="1"/>
                          <w:sz w:val="13"/>
                          <w:szCs w:val="13"/>
                        </w:rPr>
                        <w:t>o</w:t>
                      </w:r>
                      <w:r>
                        <w:rPr>
                          <w:rFonts w:ascii="Arial" w:eastAsia="Arial" w:hAnsi="Arial" w:cs="Arial"/>
                          <w:spacing w:val="4"/>
                          <w:w w:val="105"/>
                          <w:position w:val="1"/>
                          <w:sz w:val="13"/>
                          <w:szCs w:val="13"/>
                        </w:rPr>
                        <w:t>r</w:t>
                      </w:r>
                      <w:r>
                        <w:rPr>
                          <w:rFonts w:ascii="Arial" w:eastAsia="Arial" w:hAnsi="Arial" w:cs="Arial"/>
                          <w:spacing w:val="-1"/>
                          <w:w w:val="105"/>
                          <w:position w:val="1"/>
                          <w:sz w:val="13"/>
                          <w:szCs w:val="13"/>
                        </w:rPr>
                        <w:t>I</w:t>
                      </w:r>
                      <w:r>
                        <w:rPr>
                          <w:rFonts w:ascii="Arial" w:eastAsia="Arial" w:hAnsi="Arial" w:cs="Arial"/>
                          <w:spacing w:val="-2"/>
                          <w:w w:val="105"/>
                          <w:position w:val="1"/>
                          <w:sz w:val="13"/>
                          <w:szCs w:val="13"/>
                        </w:rPr>
                        <w:t>d2</w:t>
                      </w:r>
                      <w:r>
                        <w:rPr>
                          <w:rFonts w:ascii="Arial" w:eastAsia="Arial" w:hAnsi="Arial" w:cs="Arial"/>
                          <w:w w:val="105"/>
                          <w:position w:val="1"/>
                          <w:sz w:val="13"/>
                          <w:szCs w:val="13"/>
                        </w:rPr>
                        <w:t>D</w:t>
                      </w:r>
                      <w:r>
                        <w:rPr>
                          <w:rFonts w:ascii="Arial" w:eastAsia="Arial" w:hAnsi="Arial" w:cs="Arial"/>
                          <w:spacing w:val="-2"/>
                          <w:w w:val="105"/>
                          <w:position w:val="1"/>
                          <w:sz w:val="13"/>
                          <w:szCs w:val="13"/>
                        </w:rPr>
                        <w:t>a</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aL</w:t>
                      </w:r>
                      <w:r>
                        <w:rPr>
                          <w:rFonts w:ascii="Arial" w:eastAsia="Arial" w:hAnsi="Arial" w:cs="Arial"/>
                          <w:spacing w:val="7"/>
                          <w:w w:val="105"/>
                          <w:position w:val="1"/>
                          <w:sz w:val="13"/>
                          <w:szCs w:val="13"/>
                        </w:rPr>
                        <w:t>i</w:t>
                      </w:r>
                      <w:r>
                        <w:rPr>
                          <w:rFonts w:ascii="Arial" w:eastAsia="Arial" w:hAnsi="Arial" w:cs="Arial"/>
                          <w:spacing w:val="6"/>
                          <w:w w:val="105"/>
                          <w:position w:val="1"/>
                          <w:sz w:val="13"/>
                          <w:szCs w:val="13"/>
                        </w:rPr>
                        <w:t>s</w:t>
                      </w:r>
                      <w:r>
                        <w:rPr>
                          <w:rFonts w:ascii="Arial" w:eastAsia="Arial" w:hAnsi="Arial" w:cs="Arial"/>
                          <w:spacing w:val="-1"/>
                          <w:w w:val="105"/>
                          <w:position w:val="1"/>
                          <w:sz w:val="13"/>
                          <w:szCs w:val="13"/>
                        </w:rPr>
                        <w:t>t</w:t>
                      </w:r>
                      <w:r>
                        <w:rPr>
                          <w:rFonts w:ascii="Arial" w:eastAsia="Arial" w:hAnsi="Arial" w:cs="Arial"/>
                          <w:spacing w:val="-2"/>
                          <w:w w:val="105"/>
                          <w:position w:val="1"/>
                          <w:sz w:val="13"/>
                          <w:szCs w:val="13"/>
                        </w:rPr>
                        <w:t>ene</w:t>
                      </w:r>
                      <w:r>
                        <w:rPr>
                          <w:rFonts w:ascii="Arial" w:eastAsia="Arial" w:hAnsi="Arial" w:cs="Arial"/>
                          <w:w w:val="105"/>
                          <w:position w:val="1"/>
                          <w:sz w:val="13"/>
                          <w:szCs w:val="13"/>
                        </w:rPr>
                        <w:t>r</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83200" behindDoc="1" locked="0" layoutInCell="1" allowOverlap="1" wp14:anchorId="46FEDE10" wp14:editId="3A99DB9D">
                <wp:simplePos x="0" y="0"/>
                <wp:positionH relativeFrom="page">
                  <wp:posOffset>1231900</wp:posOffset>
                </wp:positionH>
                <wp:positionV relativeFrom="paragraph">
                  <wp:posOffset>-1557020</wp:posOffset>
                </wp:positionV>
                <wp:extent cx="4900295" cy="1213485"/>
                <wp:effectExtent l="0" t="0" r="1905" b="635"/>
                <wp:wrapNone/>
                <wp:docPr id="2383" name="Group 2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0295" cy="1213485"/>
                          <a:chOff x="1940" y="-2452"/>
                          <a:chExt cx="7717" cy="1911"/>
                        </a:xfrm>
                      </wpg:grpSpPr>
                      <wpg:grpSp>
                        <wpg:cNvPr id="2384" name="Group 2386"/>
                        <wpg:cNvGrpSpPr>
                          <a:grpSpLocks/>
                        </wpg:cNvGrpSpPr>
                        <wpg:grpSpPr bwMode="auto">
                          <a:xfrm>
                            <a:off x="3805" y="-848"/>
                            <a:ext cx="1075" cy="255"/>
                            <a:chOff x="3805" y="-848"/>
                            <a:chExt cx="1075" cy="255"/>
                          </a:xfrm>
                        </wpg:grpSpPr>
                        <wps:wsp>
                          <wps:cNvPr id="2385" name="Freeform 2387"/>
                          <wps:cNvSpPr>
                            <a:spLocks/>
                          </wps:cNvSpPr>
                          <wps:spPr bwMode="auto">
                            <a:xfrm>
                              <a:off x="3805" y="-848"/>
                              <a:ext cx="1075" cy="255"/>
                            </a:xfrm>
                            <a:custGeom>
                              <a:avLst/>
                              <a:gdLst>
                                <a:gd name="T0" fmla="+- 0 3805 3805"/>
                                <a:gd name="T1" fmla="*/ T0 w 1075"/>
                                <a:gd name="T2" fmla="+- 0 -593 -848"/>
                                <a:gd name="T3" fmla="*/ -593 h 255"/>
                                <a:gd name="T4" fmla="+- 0 4880 3805"/>
                                <a:gd name="T5" fmla="*/ T4 w 1075"/>
                                <a:gd name="T6" fmla="+- 0 -593 -848"/>
                                <a:gd name="T7" fmla="*/ -593 h 255"/>
                                <a:gd name="T8" fmla="+- 0 4880 3805"/>
                                <a:gd name="T9" fmla="*/ T8 w 1075"/>
                                <a:gd name="T10" fmla="+- 0 -848 -848"/>
                                <a:gd name="T11" fmla="*/ -848 h 255"/>
                                <a:gd name="T12" fmla="+- 0 3805 3805"/>
                                <a:gd name="T13" fmla="*/ T12 w 1075"/>
                                <a:gd name="T14" fmla="+- 0 -848 -848"/>
                                <a:gd name="T15" fmla="*/ -848 h 255"/>
                                <a:gd name="T16" fmla="+- 0 3805 3805"/>
                                <a:gd name="T17" fmla="*/ T16 w 1075"/>
                                <a:gd name="T18" fmla="+- 0 -593 -848"/>
                                <a:gd name="T19" fmla="*/ -593 h 255"/>
                              </a:gdLst>
                              <a:ahLst/>
                              <a:cxnLst>
                                <a:cxn ang="0">
                                  <a:pos x="T1" y="T3"/>
                                </a:cxn>
                                <a:cxn ang="0">
                                  <a:pos x="T5" y="T7"/>
                                </a:cxn>
                                <a:cxn ang="0">
                                  <a:pos x="T9" y="T11"/>
                                </a:cxn>
                                <a:cxn ang="0">
                                  <a:pos x="T13" y="T15"/>
                                </a:cxn>
                                <a:cxn ang="0">
                                  <a:pos x="T17" y="T19"/>
                                </a:cxn>
                              </a:cxnLst>
                              <a:rect l="0" t="0" r="r" b="b"/>
                              <a:pathLst>
                                <a:path w="1075" h="255">
                                  <a:moveTo>
                                    <a:pt x="0" y="255"/>
                                  </a:moveTo>
                                  <a:lnTo>
                                    <a:pt x="1075" y="255"/>
                                  </a:lnTo>
                                  <a:lnTo>
                                    <a:pt x="1075" y="0"/>
                                  </a:lnTo>
                                  <a:lnTo>
                                    <a:pt x="0" y="0"/>
                                  </a:lnTo>
                                  <a:lnTo>
                                    <a:pt x="0" y="255"/>
                                  </a:lnTo>
                                  <a:close/>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6" name="Group 2384"/>
                        <wpg:cNvGrpSpPr>
                          <a:grpSpLocks/>
                        </wpg:cNvGrpSpPr>
                        <wpg:grpSpPr bwMode="auto">
                          <a:xfrm>
                            <a:off x="3822" y="-665"/>
                            <a:ext cx="1040" cy="2"/>
                            <a:chOff x="3822" y="-665"/>
                            <a:chExt cx="1040" cy="2"/>
                          </a:xfrm>
                        </wpg:grpSpPr>
                        <wps:wsp>
                          <wps:cNvPr id="2387" name="Freeform 2385"/>
                          <wps:cNvSpPr>
                            <a:spLocks/>
                          </wps:cNvSpPr>
                          <wps:spPr bwMode="auto">
                            <a:xfrm>
                              <a:off x="3822" y="-665"/>
                              <a:ext cx="1040" cy="2"/>
                            </a:xfrm>
                            <a:custGeom>
                              <a:avLst/>
                              <a:gdLst>
                                <a:gd name="T0" fmla="+- 0 3822 3822"/>
                                <a:gd name="T1" fmla="*/ T0 w 1040"/>
                                <a:gd name="T2" fmla="+- 0 4862 3822"/>
                                <a:gd name="T3" fmla="*/ T2 w 1040"/>
                              </a:gdLst>
                              <a:ahLst/>
                              <a:cxnLst>
                                <a:cxn ang="0">
                                  <a:pos x="T1" y="0"/>
                                </a:cxn>
                                <a:cxn ang="0">
                                  <a:pos x="T3" y="0"/>
                                </a:cxn>
                              </a:cxnLst>
                              <a:rect l="0" t="0" r="r" b="b"/>
                              <a:pathLst>
                                <a:path w="1040">
                                  <a:moveTo>
                                    <a:pt x="0" y="0"/>
                                  </a:moveTo>
                                  <a:lnTo>
                                    <a:pt x="1040" y="0"/>
                                  </a:lnTo>
                                </a:path>
                              </a:pathLst>
                            </a:custGeom>
                            <a:noFill/>
                            <a:ln w="59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8" name="Group 2382"/>
                        <wpg:cNvGrpSpPr>
                          <a:grpSpLocks/>
                        </wpg:cNvGrpSpPr>
                        <wpg:grpSpPr bwMode="auto">
                          <a:xfrm>
                            <a:off x="1978" y="-842"/>
                            <a:ext cx="947" cy="255"/>
                            <a:chOff x="1978" y="-842"/>
                            <a:chExt cx="947" cy="255"/>
                          </a:xfrm>
                        </wpg:grpSpPr>
                        <wps:wsp>
                          <wps:cNvPr id="2389" name="Freeform 2383"/>
                          <wps:cNvSpPr>
                            <a:spLocks/>
                          </wps:cNvSpPr>
                          <wps:spPr bwMode="auto">
                            <a:xfrm>
                              <a:off x="1978" y="-842"/>
                              <a:ext cx="947" cy="255"/>
                            </a:xfrm>
                            <a:custGeom>
                              <a:avLst/>
                              <a:gdLst>
                                <a:gd name="T0" fmla="+- 0 1978 1978"/>
                                <a:gd name="T1" fmla="*/ T0 w 947"/>
                                <a:gd name="T2" fmla="+- 0 -587 -842"/>
                                <a:gd name="T3" fmla="*/ -587 h 255"/>
                                <a:gd name="T4" fmla="+- 0 2925 1978"/>
                                <a:gd name="T5" fmla="*/ T4 w 947"/>
                                <a:gd name="T6" fmla="+- 0 -587 -842"/>
                                <a:gd name="T7" fmla="*/ -587 h 255"/>
                                <a:gd name="T8" fmla="+- 0 2925 1978"/>
                                <a:gd name="T9" fmla="*/ T8 w 947"/>
                                <a:gd name="T10" fmla="+- 0 -842 -842"/>
                                <a:gd name="T11" fmla="*/ -842 h 255"/>
                                <a:gd name="T12" fmla="+- 0 1978 1978"/>
                                <a:gd name="T13" fmla="*/ T12 w 947"/>
                                <a:gd name="T14" fmla="+- 0 -842 -842"/>
                                <a:gd name="T15" fmla="*/ -842 h 255"/>
                                <a:gd name="T16" fmla="+- 0 1978 1978"/>
                                <a:gd name="T17" fmla="*/ T16 w 947"/>
                                <a:gd name="T18" fmla="+- 0 -587 -842"/>
                                <a:gd name="T19" fmla="*/ -587 h 255"/>
                              </a:gdLst>
                              <a:ahLst/>
                              <a:cxnLst>
                                <a:cxn ang="0">
                                  <a:pos x="T1" y="T3"/>
                                </a:cxn>
                                <a:cxn ang="0">
                                  <a:pos x="T5" y="T7"/>
                                </a:cxn>
                                <a:cxn ang="0">
                                  <a:pos x="T9" y="T11"/>
                                </a:cxn>
                                <a:cxn ang="0">
                                  <a:pos x="T13" y="T15"/>
                                </a:cxn>
                                <a:cxn ang="0">
                                  <a:pos x="T17" y="T19"/>
                                </a:cxn>
                              </a:cxnLst>
                              <a:rect l="0" t="0" r="r" b="b"/>
                              <a:pathLst>
                                <a:path w="947" h="255">
                                  <a:moveTo>
                                    <a:pt x="0" y="255"/>
                                  </a:moveTo>
                                  <a:lnTo>
                                    <a:pt x="947" y="255"/>
                                  </a:lnTo>
                                  <a:lnTo>
                                    <a:pt x="947" y="0"/>
                                  </a:lnTo>
                                  <a:lnTo>
                                    <a:pt x="0" y="0"/>
                                  </a:lnTo>
                                  <a:lnTo>
                                    <a:pt x="0" y="255"/>
                                  </a:lnTo>
                                  <a:close/>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0" name="Group 2380"/>
                        <wpg:cNvGrpSpPr>
                          <a:grpSpLocks/>
                        </wpg:cNvGrpSpPr>
                        <wpg:grpSpPr bwMode="auto">
                          <a:xfrm>
                            <a:off x="2108" y="-658"/>
                            <a:ext cx="688" cy="2"/>
                            <a:chOff x="2108" y="-658"/>
                            <a:chExt cx="688" cy="2"/>
                          </a:xfrm>
                        </wpg:grpSpPr>
                        <wps:wsp>
                          <wps:cNvPr id="2391" name="Freeform 2381"/>
                          <wps:cNvSpPr>
                            <a:spLocks/>
                          </wps:cNvSpPr>
                          <wps:spPr bwMode="auto">
                            <a:xfrm>
                              <a:off x="2108" y="-658"/>
                              <a:ext cx="688" cy="2"/>
                            </a:xfrm>
                            <a:custGeom>
                              <a:avLst/>
                              <a:gdLst>
                                <a:gd name="T0" fmla="+- 0 2108 2108"/>
                                <a:gd name="T1" fmla="*/ T0 w 688"/>
                                <a:gd name="T2" fmla="+- 0 2795 2108"/>
                                <a:gd name="T3" fmla="*/ T2 w 688"/>
                              </a:gdLst>
                              <a:ahLst/>
                              <a:cxnLst>
                                <a:cxn ang="0">
                                  <a:pos x="T1" y="0"/>
                                </a:cxn>
                                <a:cxn ang="0">
                                  <a:pos x="T3" y="0"/>
                                </a:cxn>
                              </a:cxnLst>
                              <a:rect l="0" t="0" r="r" b="b"/>
                              <a:pathLst>
                                <a:path w="688">
                                  <a:moveTo>
                                    <a:pt x="0" y="0"/>
                                  </a:moveTo>
                                  <a:lnTo>
                                    <a:pt x="687" y="0"/>
                                  </a:lnTo>
                                </a:path>
                              </a:pathLst>
                            </a:custGeom>
                            <a:noFill/>
                            <a:ln w="59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2" name="Group 2378"/>
                        <wpg:cNvGrpSpPr>
                          <a:grpSpLocks/>
                        </wpg:cNvGrpSpPr>
                        <wpg:grpSpPr bwMode="auto">
                          <a:xfrm>
                            <a:off x="2925" y="-721"/>
                            <a:ext cx="880" cy="6"/>
                            <a:chOff x="2925" y="-721"/>
                            <a:chExt cx="880" cy="6"/>
                          </a:xfrm>
                        </wpg:grpSpPr>
                        <wps:wsp>
                          <wps:cNvPr id="2393" name="Freeform 2379"/>
                          <wps:cNvSpPr>
                            <a:spLocks/>
                          </wps:cNvSpPr>
                          <wps:spPr bwMode="auto">
                            <a:xfrm>
                              <a:off x="2925" y="-721"/>
                              <a:ext cx="880" cy="6"/>
                            </a:xfrm>
                            <a:custGeom>
                              <a:avLst/>
                              <a:gdLst>
                                <a:gd name="T0" fmla="+- 0 2925 2925"/>
                                <a:gd name="T1" fmla="*/ T0 w 880"/>
                                <a:gd name="T2" fmla="+- 0 -715 -721"/>
                                <a:gd name="T3" fmla="*/ -715 h 6"/>
                                <a:gd name="T4" fmla="+- 0 3805 2925"/>
                                <a:gd name="T5" fmla="*/ T4 w 880"/>
                                <a:gd name="T6" fmla="+- 0 -721 -721"/>
                                <a:gd name="T7" fmla="*/ -721 h 6"/>
                              </a:gdLst>
                              <a:ahLst/>
                              <a:cxnLst>
                                <a:cxn ang="0">
                                  <a:pos x="T1" y="T3"/>
                                </a:cxn>
                                <a:cxn ang="0">
                                  <a:pos x="T5" y="T7"/>
                                </a:cxn>
                              </a:cxnLst>
                              <a:rect l="0" t="0" r="r" b="b"/>
                              <a:pathLst>
                                <a:path w="880" h="6">
                                  <a:moveTo>
                                    <a:pt x="0" y="6"/>
                                  </a:moveTo>
                                  <a:lnTo>
                                    <a:pt x="880" y="0"/>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4" name="Group 2376"/>
                        <wpg:cNvGrpSpPr>
                          <a:grpSpLocks/>
                        </wpg:cNvGrpSpPr>
                        <wpg:grpSpPr bwMode="auto">
                          <a:xfrm>
                            <a:off x="5745" y="-842"/>
                            <a:ext cx="947" cy="255"/>
                            <a:chOff x="5745" y="-842"/>
                            <a:chExt cx="947" cy="255"/>
                          </a:xfrm>
                        </wpg:grpSpPr>
                        <wps:wsp>
                          <wps:cNvPr id="2395" name="Freeform 2377"/>
                          <wps:cNvSpPr>
                            <a:spLocks/>
                          </wps:cNvSpPr>
                          <wps:spPr bwMode="auto">
                            <a:xfrm>
                              <a:off x="5745" y="-842"/>
                              <a:ext cx="947" cy="255"/>
                            </a:xfrm>
                            <a:custGeom>
                              <a:avLst/>
                              <a:gdLst>
                                <a:gd name="T0" fmla="+- 0 5745 5745"/>
                                <a:gd name="T1" fmla="*/ T0 w 947"/>
                                <a:gd name="T2" fmla="+- 0 -587 -842"/>
                                <a:gd name="T3" fmla="*/ -587 h 255"/>
                                <a:gd name="T4" fmla="+- 0 6692 5745"/>
                                <a:gd name="T5" fmla="*/ T4 w 947"/>
                                <a:gd name="T6" fmla="+- 0 -587 -842"/>
                                <a:gd name="T7" fmla="*/ -587 h 255"/>
                                <a:gd name="T8" fmla="+- 0 6692 5745"/>
                                <a:gd name="T9" fmla="*/ T8 w 947"/>
                                <a:gd name="T10" fmla="+- 0 -842 -842"/>
                                <a:gd name="T11" fmla="*/ -842 h 255"/>
                                <a:gd name="T12" fmla="+- 0 5745 5745"/>
                                <a:gd name="T13" fmla="*/ T12 w 947"/>
                                <a:gd name="T14" fmla="+- 0 -842 -842"/>
                                <a:gd name="T15" fmla="*/ -842 h 255"/>
                                <a:gd name="T16" fmla="+- 0 5745 5745"/>
                                <a:gd name="T17" fmla="*/ T16 w 947"/>
                                <a:gd name="T18" fmla="+- 0 -587 -842"/>
                                <a:gd name="T19" fmla="*/ -587 h 255"/>
                              </a:gdLst>
                              <a:ahLst/>
                              <a:cxnLst>
                                <a:cxn ang="0">
                                  <a:pos x="T1" y="T3"/>
                                </a:cxn>
                                <a:cxn ang="0">
                                  <a:pos x="T5" y="T7"/>
                                </a:cxn>
                                <a:cxn ang="0">
                                  <a:pos x="T9" y="T11"/>
                                </a:cxn>
                                <a:cxn ang="0">
                                  <a:pos x="T13" y="T15"/>
                                </a:cxn>
                                <a:cxn ang="0">
                                  <a:pos x="T17" y="T19"/>
                                </a:cxn>
                              </a:cxnLst>
                              <a:rect l="0" t="0" r="r" b="b"/>
                              <a:pathLst>
                                <a:path w="947" h="255">
                                  <a:moveTo>
                                    <a:pt x="0" y="255"/>
                                  </a:moveTo>
                                  <a:lnTo>
                                    <a:pt x="947" y="255"/>
                                  </a:lnTo>
                                  <a:lnTo>
                                    <a:pt x="947" y="0"/>
                                  </a:lnTo>
                                  <a:lnTo>
                                    <a:pt x="0" y="0"/>
                                  </a:lnTo>
                                  <a:lnTo>
                                    <a:pt x="0" y="255"/>
                                  </a:lnTo>
                                  <a:close/>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6" name="Group 2374"/>
                        <wpg:cNvGrpSpPr>
                          <a:grpSpLocks/>
                        </wpg:cNvGrpSpPr>
                        <wpg:grpSpPr bwMode="auto">
                          <a:xfrm>
                            <a:off x="5785" y="-658"/>
                            <a:ext cx="868" cy="2"/>
                            <a:chOff x="5785" y="-658"/>
                            <a:chExt cx="868" cy="2"/>
                          </a:xfrm>
                        </wpg:grpSpPr>
                        <wps:wsp>
                          <wps:cNvPr id="2397" name="Freeform 2375"/>
                          <wps:cNvSpPr>
                            <a:spLocks/>
                          </wps:cNvSpPr>
                          <wps:spPr bwMode="auto">
                            <a:xfrm>
                              <a:off x="5785" y="-658"/>
                              <a:ext cx="868" cy="2"/>
                            </a:xfrm>
                            <a:custGeom>
                              <a:avLst/>
                              <a:gdLst>
                                <a:gd name="T0" fmla="+- 0 5785 5785"/>
                                <a:gd name="T1" fmla="*/ T0 w 868"/>
                                <a:gd name="T2" fmla="+- 0 6652 5785"/>
                                <a:gd name="T3" fmla="*/ T2 w 868"/>
                              </a:gdLst>
                              <a:ahLst/>
                              <a:cxnLst>
                                <a:cxn ang="0">
                                  <a:pos x="T1" y="0"/>
                                </a:cxn>
                                <a:cxn ang="0">
                                  <a:pos x="T3" y="0"/>
                                </a:cxn>
                              </a:cxnLst>
                              <a:rect l="0" t="0" r="r" b="b"/>
                              <a:pathLst>
                                <a:path w="868">
                                  <a:moveTo>
                                    <a:pt x="0" y="0"/>
                                  </a:moveTo>
                                  <a:lnTo>
                                    <a:pt x="867" y="0"/>
                                  </a:lnTo>
                                </a:path>
                              </a:pathLst>
                            </a:custGeom>
                            <a:noFill/>
                            <a:ln w="59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8" name="Group 2372"/>
                        <wpg:cNvGrpSpPr>
                          <a:grpSpLocks/>
                        </wpg:cNvGrpSpPr>
                        <wpg:grpSpPr bwMode="auto">
                          <a:xfrm>
                            <a:off x="4880" y="-721"/>
                            <a:ext cx="865" cy="6"/>
                            <a:chOff x="4880" y="-721"/>
                            <a:chExt cx="865" cy="6"/>
                          </a:xfrm>
                        </wpg:grpSpPr>
                        <wps:wsp>
                          <wps:cNvPr id="2399" name="Freeform 2373"/>
                          <wps:cNvSpPr>
                            <a:spLocks/>
                          </wps:cNvSpPr>
                          <wps:spPr bwMode="auto">
                            <a:xfrm>
                              <a:off x="4880" y="-721"/>
                              <a:ext cx="865" cy="6"/>
                            </a:xfrm>
                            <a:custGeom>
                              <a:avLst/>
                              <a:gdLst>
                                <a:gd name="T0" fmla="+- 0 4880 4880"/>
                                <a:gd name="T1" fmla="*/ T0 w 865"/>
                                <a:gd name="T2" fmla="+- 0 -721 -721"/>
                                <a:gd name="T3" fmla="*/ -721 h 6"/>
                                <a:gd name="T4" fmla="+- 0 5745 4880"/>
                                <a:gd name="T5" fmla="*/ T4 w 865"/>
                                <a:gd name="T6" fmla="+- 0 -715 -721"/>
                                <a:gd name="T7" fmla="*/ -715 h 6"/>
                              </a:gdLst>
                              <a:ahLst/>
                              <a:cxnLst>
                                <a:cxn ang="0">
                                  <a:pos x="T1" y="T3"/>
                                </a:cxn>
                                <a:cxn ang="0">
                                  <a:pos x="T5" y="T7"/>
                                </a:cxn>
                              </a:cxnLst>
                              <a:rect l="0" t="0" r="r" b="b"/>
                              <a:pathLst>
                                <a:path w="865" h="6">
                                  <a:moveTo>
                                    <a:pt x="0" y="0"/>
                                  </a:moveTo>
                                  <a:lnTo>
                                    <a:pt x="865" y="6"/>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0" name="Group 2370"/>
                        <wpg:cNvGrpSpPr>
                          <a:grpSpLocks/>
                        </wpg:cNvGrpSpPr>
                        <wpg:grpSpPr bwMode="auto">
                          <a:xfrm>
                            <a:off x="3523" y="-1075"/>
                            <a:ext cx="69" cy="79"/>
                            <a:chOff x="3523" y="-1075"/>
                            <a:chExt cx="69" cy="79"/>
                          </a:xfrm>
                        </wpg:grpSpPr>
                        <wps:wsp>
                          <wps:cNvPr id="2401" name="Freeform 2371"/>
                          <wps:cNvSpPr>
                            <a:spLocks/>
                          </wps:cNvSpPr>
                          <wps:spPr bwMode="auto">
                            <a:xfrm>
                              <a:off x="3523" y="-1075"/>
                              <a:ext cx="69" cy="79"/>
                            </a:xfrm>
                            <a:custGeom>
                              <a:avLst/>
                              <a:gdLst>
                                <a:gd name="T0" fmla="+- 0 3523 3523"/>
                                <a:gd name="T1" fmla="*/ T0 w 69"/>
                                <a:gd name="T2" fmla="+- 0 -1075 -1075"/>
                                <a:gd name="T3" fmla="*/ -1075 h 79"/>
                                <a:gd name="T4" fmla="+- 0 3524 3523"/>
                                <a:gd name="T5" fmla="*/ T4 w 69"/>
                                <a:gd name="T6" fmla="+- 0 -996 -1075"/>
                                <a:gd name="T7" fmla="*/ -996 h 79"/>
                                <a:gd name="T8" fmla="+- 0 3592 3523"/>
                                <a:gd name="T9" fmla="*/ T8 w 69"/>
                                <a:gd name="T10" fmla="+- 0 -1036 -1075"/>
                                <a:gd name="T11" fmla="*/ -1036 h 79"/>
                                <a:gd name="T12" fmla="+- 0 3523 3523"/>
                                <a:gd name="T13" fmla="*/ T12 w 69"/>
                                <a:gd name="T14" fmla="+- 0 -1075 -1075"/>
                                <a:gd name="T15" fmla="*/ -1075 h 79"/>
                              </a:gdLst>
                              <a:ahLst/>
                              <a:cxnLst>
                                <a:cxn ang="0">
                                  <a:pos x="T1" y="T3"/>
                                </a:cxn>
                                <a:cxn ang="0">
                                  <a:pos x="T5" y="T7"/>
                                </a:cxn>
                                <a:cxn ang="0">
                                  <a:pos x="T9" y="T11"/>
                                </a:cxn>
                                <a:cxn ang="0">
                                  <a:pos x="T13" y="T15"/>
                                </a:cxn>
                              </a:cxnLst>
                              <a:rect l="0" t="0" r="r" b="b"/>
                              <a:pathLst>
                                <a:path w="69" h="79">
                                  <a:moveTo>
                                    <a:pt x="0" y="0"/>
                                  </a:moveTo>
                                  <a:lnTo>
                                    <a:pt x="1" y="79"/>
                                  </a:lnTo>
                                  <a:lnTo>
                                    <a:pt x="69" y="3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02" name="Group 2368"/>
                        <wpg:cNvGrpSpPr>
                          <a:grpSpLocks/>
                        </wpg:cNvGrpSpPr>
                        <wpg:grpSpPr bwMode="auto">
                          <a:xfrm>
                            <a:off x="3523" y="-1075"/>
                            <a:ext cx="69" cy="79"/>
                            <a:chOff x="3523" y="-1075"/>
                            <a:chExt cx="69" cy="79"/>
                          </a:xfrm>
                        </wpg:grpSpPr>
                        <wps:wsp>
                          <wps:cNvPr id="2403" name="Freeform 2369"/>
                          <wps:cNvSpPr>
                            <a:spLocks/>
                          </wps:cNvSpPr>
                          <wps:spPr bwMode="auto">
                            <a:xfrm>
                              <a:off x="3523" y="-1075"/>
                              <a:ext cx="69" cy="79"/>
                            </a:xfrm>
                            <a:custGeom>
                              <a:avLst/>
                              <a:gdLst>
                                <a:gd name="T0" fmla="+- 0 3592 3523"/>
                                <a:gd name="T1" fmla="*/ T0 w 69"/>
                                <a:gd name="T2" fmla="+- 0 -1036 -1075"/>
                                <a:gd name="T3" fmla="*/ -1036 h 79"/>
                                <a:gd name="T4" fmla="+- 0 3524 3523"/>
                                <a:gd name="T5" fmla="*/ T4 w 69"/>
                                <a:gd name="T6" fmla="+- 0 -996 -1075"/>
                                <a:gd name="T7" fmla="*/ -996 h 79"/>
                                <a:gd name="T8" fmla="+- 0 3523 3523"/>
                                <a:gd name="T9" fmla="*/ T8 w 69"/>
                                <a:gd name="T10" fmla="+- 0 -1075 -1075"/>
                                <a:gd name="T11" fmla="*/ -1075 h 79"/>
                                <a:gd name="T12" fmla="+- 0 3592 3523"/>
                                <a:gd name="T13" fmla="*/ T12 w 69"/>
                                <a:gd name="T14" fmla="+- 0 -1036 -1075"/>
                                <a:gd name="T15" fmla="*/ -1036 h 79"/>
                              </a:gdLst>
                              <a:ahLst/>
                              <a:cxnLst>
                                <a:cxn ang="0">
                                  <a:pos x="T1" y="T3"/>
                                </a:cxn>
                                <a:cxn ang="0">
                                  <a:pos x="T5" y="T7"/>
                                </a:cxn>
                                <a:cxn ang="0">
                                  <a:pos x="T9" y="T11"/>
                                </a:cxn>
                                <a:cxn ang="0">
                                  <a:pos x="T13" y="T15"/>
                                </a:cxn>
                              </a:cxnLst>
                              <a:rect l="0" t="0" r="r" b="b"/>
                              <a:pathLst>
                                <a:path w="69" h="79">
                                  <a:moveTo>
                                    <a:pt x="69" y="39"/>
                                  </a:moveTo>
                                  <a:lnTo>
                                    <a:pt x="1" y="79"/>
                                  </a:lnTo>
                                  <a:lnTo>
                                    <a:pt x="0" y="0"/>
                                  </a:lnTo>
                                  <a:lnTo>
                                    <a:pt x="69" y="39"/>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4" name="Group 2366"/>
                        <wpg:cNvGrpSpPr>
                          <a:grpSpLocks/>
                        </wpg:cNvGrpSpPr>
                        <wpg:grpSpPr bwMode="auto">
                          <a:xfrm>
                            <a:off x="3524" y="-1036"/>
                            <a:ext cx="68" cy="40"/>
                            <a:chOff x="3524" y="-1036"/>
                            <a:chExt cx="68" cy="40"/>
                          </a:xfrm>
                        </wpg:grpSpPr>
                        <wps:wsp>
                          <wps:cNvPr id="2405" name="Freeform 2367"/>
                          <wps:cNvSpPr>
                            <a:spLocks/>
                          </wps:cNvSpPr>
                          <wps:spPr bwMode="auto">
                            <a:xfrm>
                              <a:off x="3524" y="-1036"/>
                              <a:ext cx="68" cy="40"/>
                            </a:xfrm>
                            <a:custGeom>
                              <a:avLst/>
                              <a:gdLst>
                                <a:gd name="T0" fmla="+- 0 3524 3524"/>
                                <a:gd name="T1" fmla="*/ T0 w 68"/>
                                <a:gd name="T2" fmla="+- 0 -996 -1036"/>
                                <a:gd name="T3" fmla="*/ -996 h 40"/>
                                <a:gd name="T4" fmla="+- 0 3592 3524"/>
                                <a:gd name="T5" fmla="*/ T4 w 68"/>
                                <a:gd name="T6" fmla="+- 0 -1036 -1036"/>
                                <a:gd name="T7" fmla="*/ -1036 h 40"/>
                              </a:gdLst>
                              <a:ahLst/>
                              <a:cxnLst>
                                <a:cxn ang="0">
                                  <a:pos x="T1" y="T3"/>
                                </a:cxn>
                                <a:cxn ang="0">
                                  <a:pos x="T5" y="T7"/>
                                </a:cxn>
                              </a:cxnLst>
                              <a:rect l="0" t="0" r="r" b="b"/>
                              <a:pathLst>
                                <a:path w="68" h="40">
                                  <a:moveTo>
                                    <a:pt x="0" y="40"/>
                                  </a:moveTo>
                                  <a:lnTo>
                                    <a:pt x="68" y="0"/>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6" name="Group 2364"/>
                        <wpg:cNvGrpSpPr>
                          <a:grpSpLocks/>
                        </wpg:cNvGrpSpPr>
                        <wpg:grpSpPr bwMode="auto">
                          <a:xfrm>
                            <a:off x="3414" y="-1035"/>
                            <a:ext cx="111" cy="2"/>
                            <a:chOff x="3414" y="-1035"/>
                            <a:chExt cx="111" cy="2"/>
                          </a:xfrm>
                        </wpg:grpSpPr>
                        <wps:wsp>
                          <wps:cNvPr id="2407" name="Freeform 2365"/>
                          <wps:cNvSpPr>
                            <a:spLocks/>
                          </wps:cNvSpPr>
                          <wps:spPr bwMode="auto">
                            <a:xfrm>
                              <a:off x="3414" y="-1035"/>
                              <a:ext cx="111" cy="2"/>
                            </a:xfrm>
                            <a:custGeom>
                              <a:avLst/>
                              <a:gdLst>
                                <a:gd name="T0" fmla="+- 0 3524 3414"/>
                                <a:gd name="T1" fmla="*/ T0 w 111"/>
                                <a:gd name="T2" fmla="+- 0 -1035 -1035"/>
                                <a:gd name="T3" fmla="*/ -1035 h 1"/>
                                <a:gd name="T4" fmla="+- 0 3414 3414"/>
                                <a:gd name="T5" fmla="*/ T4 w 111"/>
                                <a:gd name="T6" fmla="+- 0 -1034 -1035"/>
                                <a:gd name="T7" fmla="*/ -1034 h 1"/>
                              </a:gdLst>
                              <a:ahLst/>
                              <a:cxnLst>
                                <a:cxn ang="0">
                                  <a:pos x="T1" y="T3"/>
                                </a:cxn>
                                <a:cxn ang="0">
                                  <a:pos x="T5" y="T7"/>
                                </a:cxn>
                              </a:cxnLst>
                              <a:rect l="0" t="0" r="r" b="b"/>
                              <a:pathLst>
                                <a:path w="111" h="1">
                                  <a:moveTo>
                                    <a:pt x="110" y="0"/>
                                  </a:moveTo>
                                  <a:lnTo>
                                    <a:pt x="0" y="1"/>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8" name="Group 2362"/>
                        <wpg:cNvGrpSpPr>
                          <a:grpSpLocks/>
                        </wpg:cNvGrpSpPr>
                        <wpg:grpSpPr bwMode="auto">
                          <a:xfrm>
                            <a:off x="3541" y="-2094"/>
                            <a:ext cx="1458" cy="255"/>
                            <a:chOff x="3541" y="-2094"/>
                            <a:chExt cx="1458" cy="255"/>
                          </a:xfrm>
                        </wpg:grpSpPr>
                        <wps:wsp>
                          <wps:cNvPr id="2409" name="Freeform 2363"/>
                          <wps:cNvSpPr>
                            <a:spLocks/>
                          </wps:cNvSpPr>
                          <wps:spPr bwMode="auto">
                            <a:xfrm>
                              <a:off x="3541" y="-2094"/>
                              <a:ext cx="1458" cy="255"/>
                            </a:xfrm>
                            <a:custGeom>
                              <a:avLst/>
                              <a:gdLst>
                                <a:gd name="T0" fmla="+- 0 3541 3541"/>
                                <a:gd name="T1" fmla="*/ T0 w 1458"/>
                                <a:gd name="T2" fmla="+- 0 -1839 -2094"/>
                                <a:gd name="T3" fmla="*/ -1839 h 255"/>
                                <a:gd name="T4" fmla="+- 0 4999 3541"/>
                                <a:gd name="T5" fmla="*/ T4 w 1458"/>
                                <a:gd name="T6" fmla="+- 0 -1839 -2094"/>
                                <a:gd name="T7" fmla="*/ -1839 h 255"/>
                                <a:gd name="T8" fmla="+- 0 4999 3541"/>
                                <a:gd name="T9" fmla="*/ T8 w 1458"/>
                                <a:gd name="T10" fmla="+- 0 -2094 -2094"/>
                                <a:gd name="T11" fmla="*/ -2094 h 255"/>
                                <a:gd name="T12" fmla="+- 0 3541 3541"/>
                                <a:gd name="T13" fmla="*/ T12 w 1458"/>
                                <a:gd name="T14" fmla="+- 0 -2094 -2094"/>
                                <a:gd name="T15" fmla="*/ -2094 h 255"/>
                                <a:gd name="T16" fmla="+- 0 3541 3541"/>
                                <a:gd name="T17" fmla="*/ T16 w 1458"/>
                                <a:gd name="T18" fmla="+- 0 -1839 -2094"/>
                                <a:gd name="T19" fmla="*/ -1839 h 255"/>
                              </a:gdLst>
                              <a:ahLst/>
                              <a:cxnLst>
                                <a:cxn ang="0">
                                  <a:pos x="T1" y="T3"/>
                                </a:cxn>
                                <a:cxn ang="0">
                                  <a:pos x="T5" y="T7"/>
                                </a:cxn>
                                <a:cxn ang="0">
                                  <a:pos x="T9" y="T11"/>
                                </a:cxn>
                                <a:cxn ang="0">
                                  <a:pos x="T13" y="T15"/>
                                </a:cxn>
                                <a:cxn ang="0">
                                  <a:pos x="T17" y="T19"/>
                                </a:cxn>
                              </a:cxnLst>
                              <a:rect l="0" t="0" r="r" b="b"/>
                              <a:pathLst>
                                <a:path w="1458" h="255">
                                  <a:moveTo>
                                    <a:pt x="0" y="255"/>
                                  </a:moveTo>
                                  <a:lnTo>
                                    <a:pt x="1458" y="255"/>
                                  </a:lnTo>
                                  <a:lnTo>
                                    <a:pt x="1458" y="0"/>
                                  </a:lnTo>
                                  <a:lnTo>
                                    <a:pt x="0" y="0"/>
                                  </a:lnTo>
                                  <a:lnTo>
                                    <a:pt x="0" y="255"/>
                                  </a:lnTo>
                                  <a:close/>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0" name="Group 2360"/>
                        <wpg:cNvGrpSpPr>
                          <a:grpSpLocks/>
                        </wpg:cNvGrpSpPr>
                        <wpg:grpSpPr bwMode="auto">
                          <a:xfrm>
                            <a:off x="3559" y="-1911"/>
                            <a:ext cx="1423" cy="2"/>
                            <a:chOff x="3559" y="-1911"/>
                            <a:chExt cx="1423" cy="2"/>
                          </a:xfrm>
                        </wpg:grpSpPr>
                        <wps:wsp>
                          <wps:cNvPr id="2411" name="Freeform 2361"/>
                          <wps:cNvSpPr>
                            <a:spLocks/>
                          </wps:cNvSpPr>
                          <wps:spPr bwMode="auto">
                            <a:xfrm>
                              <a:off x="3559" y="-1911"/>
                              <a:ext cx="1423" cy="2"/>
                            </a:xfrm>
                            <a:custGeom>
                              <a:avLst/>
                              <a:gdLst>
                                <a:gd name="T0" fmla="+- 0 3559 3559"/>
                                <a:gd name="T1" fmla="*/ T0 w 1423"/>
                                <a:gd name="T2" fmla="+- 0 4982 3559"/>
                                <a:gd name="T3" fmla="*/ T2 w 1423"/>
                              </a:gdLst>
                              <a:ahLst/>
                              <a:cxnLst>
                                <a:cxn ang="0">
                                  <a:pos x="T1" y="0"/>
                                </a:cxn>
                                <a:cxn ang="0">
                                  <a:pos x="T3" y="0"/>
                                </a:cxn>
                              </a:cxnLst>
                              <a:rect l="0" t="0" r="r" b="b"/>
                              <a:pathLst>
                                <a:path w="1423">
                                  <a:moveTo>
                                    <a:pt x="0" y="0"/>
                                  </a:moveTo>
                                  <a:lnTo>
                                    <a:pt x="1423" y="0"/>
                                  </a:lnTo>
                                </a:path>
                              </a:pathLst>
                            </a:custGeom>
                            <a:noFill/>
                            <a:ln w="59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2" name="Group 2358"/>
                        <wpg:cNvGrpSpPr>
                          <a:grpSpLocks/>
                        </wpg:cNvGrpSpPr>
                        <wpg:grpSpPr bwMode="auto">
                          <a:xfrm>
                            <a:off x="2853" y="-1790"/>
                            <a:ext cx="76" cy="76"/>
                            <a:chOff x="2853" y="-1790"/>
                            <a:chExt cx="76" cy="76"/>
                          </a:xfrm>
                        </wpg:grpSpPr>
                        <wps:wsp>
                          <wps:cNvPr id="2413" name="Freeform 2359"/>
                          <wps:cNvSpPr>
                            <a:spLocks/>
                          </wps:cNvSpPr>
                          <wps:spPr bwMode="auto">
                            <a:xfrm>
                              <a:off x="2853" y="-1790"/>
                              <a:ext cx="76" cy="76"/>
                            </a:xfrm>
                            <a:custGeom>
                              <a:avLst/>
                              <a:gdLst>
                                <a:gd name="T0" fmla="+- 0 2929 2853"/>
                                <a:gd name="T1" fmla="*/ T0 w 76"/>
                                <a:gd name="T2" fmla="+- 0 -1790 -1790"/>
                                <a:gd name="T3" fmla="*/ -1790 h 76"/>
                                <a:gd name="T4" fmla="+- 0 2853 2853"/>
                                <a:gd name="T5" fmla="*/ T4 w 76"/>
                                <a:gd name="T6" fmla="+- 0 -1768 -1790"/>
                                <a:gd name="T7" fmla="*/ -1768 h 76"/>
                                <a:gd name="T8" fmla="+- 0 2910 2853"/>
                                <a:gd name="T9" fmla="*/ T8 w 76"/>
                                <a:gd name="T10" fmla="+- 0 -1713 -1790"/>
                                <a:gd name="T11" fmla="*/ -1713 h 76"/>
                                <a:gd name="T12" fmla="+- 0 2929 2853"/>
                                <a:gd name="T13" fmla="*/ T12 w 76"/>
                                <a:gd name="T14" fmla="+- 0 -1790 -1790"/>
                                <a:gd name="T15" fmla="*/ -1790 h 76"/>
                              </a:gdLst>
                              <a:ahLst/>
                              <a:cxnLst>
                                <a:cxn ang="0">
                                  <a:pos x="T1" y="T3"/>
                                </a:cxn>
                                <a:cxn ang="0">
                                  <a:pos x="T5" y="T7"/>
                                </a:cxn>
                                <a:cxn ang="0">
                                  <a:pos x="T9" y="T11"/>
                                </a:cxn>
                                <a:cxn ang="0">
                                  <a:pos x="T13" y="T15"/>
                                </a:cxn>
                              </a:cxnLst>
                              <a:rect l="0" t="0" r="r" b="b"/>
                              <a:pathLst>
                                <a:path w="76" h="76">
                                  <a:moveTo>
                                    <a:pt x="76" y="0"/>
                                  </a:moveTo>
                                  <a:lnTo>
                                    <a:pt x="0" y="22"/>
                                  </a:lnTo>
                                  <a:lnTo>
                                    <a:pt x="57" y="77"/>
                                  </a:lnTo>
                                  <a:lnTo>
                                    <a:pt x="7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14" name="Group 2356"/>
                        <wpg:cNvGrpSpPr>
                          <a:grpSpLocks/>
                        </wpg:cNvGrpSpPr>
                        <wpg:grpSpPr bwMode="auto">
                          <a:xfrm>
                            <a:off x="2853" y="-1790"/>
                            <a:ext cx="76" cy="76"/>
                            <a:chOff x="2853" y="-1790"/>
                            <a:chExt cx="76" cy="76"/>
                          </a:xfrm>
                        </wpg:grpSpPr>
                        <wps:wsp>
                          <wps:cNvPr id="2415" name="Freeform 2357"/>
                          <wps:cNvSpPr>
                            <a:spLocks/>
                          </wps:cNvSpPr>
                          <wps:spPr bwMode="auto">
                            <a:xfrm>
                              <a:off x="2853" y="-1790"/>
                              <a:ext cx="76" cy="76"/>
                            </a:xfrm>
                            <a:custGeom>
                              <a:avLst/>
                              <a:gdLst>
                                <a:gd name="T0" fmla="+- 0 2929 2853"/>
                                <a:gd name="T1" fmla="*/ T0 w 76"/>
                                <a:gd name="T2" fmla="+- 0 -1790 -1790"/>
                                <a:gd name="T3" fmla="*/ -1790 h 76"/>
                                <a:gd name="T4" fmla="+- 0 2910 2853"/>
                                <a:gd name="T5" fmla="*/ T4 w 76"/>
                                <a:gd name="T6" fmla="+- 0 -1713 -1790"/>
                                <a:gd name="T7" fmla="*/ -1713 h 76"/>
                                <a:gd name="T8" fmla="+- 0 2853 2853"/>
                                <a:gd name="T9" fmla="*/ T8 w 76"/>
                                <a:gd name="T10" fmla="+- 0 -1768 -1790"/>
                                <a:gd name="T11" fmla="*/ -1768 h 76"/>
                                <a:gd name="T12" fmla="+- 0 2929 2853"/>
                                <a:gd name="T13" fmla="*/ T12 w 76"/>
                                <a:gd name="T14" fmla="+- 0 -1790 -1790"/>
                                <a:gd name="T15" fmla="*/ -1790 h 76"/>
                              </a:gdLst>
                              <a:ahLst/>
                              <a:cxnLst>
                                <a:cxn ang="0">
                                  <a:pos x="T1" y="T3"/>
                                </a:cxn>
                                <a:cxn ang="0">
                                  <a:pos x="T5" y="T7"/>
                                </a:cxn>
                                <a:cxn ang="0">
                                  <a:pos x="T9" y="T11"/>
                                </a:cxn>
                                <a:cxn ang="0">
                                  <a:pos x="T13" y="T15"/>
                                </a:cxn>
                              </a:cxnLst>
                              <a:rect l="0" t="0" r="r" b="b"/>
                              <a:pathLst>
                                <a:path w="76" h="76">
                                  <a:moveTo>
                                    <a:pt x="76" y="0"/>
                                  </a:moveTo>
                                  <a:lnTo>
                                    <a:pt x="57" y="77"/>
                                  </a:lnTo>
                                  <a:lnTo>
                                    <a:pt x="0" y="22"/>
                                  </a:lnTo>
                                  <a:lnTo>
                                    <a:pt x="76" y="0"/>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6" name="Group 2354"/>
                        <wpg:cNvGrpSpPr>
                          <a:grpSpLocks/>
                        </wpg:cNvGrpSpPr>
                        <wpg:grpSpPr bwMode="auto">
                          <a:xfrm>
                            <a:off x="2919" y="-1790"/>
                            <a:ext cx="2" cy="76"/>
                            <a:chOff x="2919" y="-1790"/>
                            <a:chExt cx="2" cy="76"/>
                          </a:xfrm>
                        </wpg:grpSpPr>
                        <wps:wsp>
                          <wps:cNvPr id="2417" name="Freeform 2355"/>
                          <wps:cNvSpPr>
                            <a:spLocks/>
                          </wps:cNvSpPr>
                          <wps:spPr bwMode="auto">
                            <a:xfrm>
                              <a:off x="2919" y="-1790"/>
                              <a:ext cx="2" cy="76"/>
                            </a:xfrm>
                            <a:custGeom>
                              <a:avLst/>
                              <a:gdLst>
                                <a:gd name="T0" fmla="+- 0 -1790 -1790"/>
                                <a:gd name="T1" fmla="*/ -1790 h 76"/>
                                <a:gd name="T2" fmla="+- 0 -1713 -1790"/>
                                <a:gd name="T3" fmla="*/ -1713 h 76"/>
                              </a:gdLst>
                              <a:ahLst/>
                              <a:cxnLst>
                                <a:cxn ang="0">
                                  <a:pos x="0" y="T1"/>
                                </a:cxn>
                                <a:cxn ang="0">
                                  <a:pos x="0" y="T3"/>
                                </a:cxn>
                              </a:cxnLst>
                              <a:rect l="0" t="0" r="r" b="b"/>
                              <a:pathLst>
                                <a:path h="76">
                                  <a:moveTo>
                                    <a:pt x="0" y="0"/>
                                  </a:moveTo>
                                  <a:lnTo>
                                    <a:pt x="0" y="77"/>
                                  </a:lnTo>
                                </a:path>
                              </a:pathLst>
                            </a:custGeom>
                            <a:noFill/>
                            <a:ln w="1236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8" name="Group 2352"/>
                        <wpg:cNvGrpSpPr>
                          <a:grpSpLocks/>
                        </wpg:cNvGrpSpPr>
                        <wpg:grpSpPr bwMode="auto">
                          <a:xfrm>
                            <a:off x="2805" y="-1740"/>
                            <a:ext cx="77" cy="79"/>
                            <a:chOff x="2805" y="-1740"/>
                            <a:chExt cx="77" cy="79"/>
                          </a:xfrm>
                        </wpg:grpSpPr>
                        <wps:wsp>
                          <wps:cNvPr id="2419" name="Freeform 2353"/>
                          <wps:cNvSpPr>
                            <a:spLocks/>
                          </wps:cNvSpPr>
                          <wps:spPr bwMode="auto">
                            <a:xfrm>
                              <a:off x="2805" y="-1740"/>
                              <a:ext cx="77" cy="79"/>
                            </a:xfrm>
                            <a:custGeom>
                              <a:avLst/>
                              <a:gdLst>
                                <a:gd name="T0" fmla="+- 0 2882 2805"/>
                                <a:gd name="T1" fmla="*/ T0 w 77"/>
                                <a:gd name="T2" fmla="+- 0 -1740 -1740"/>
                                <a:gd name="T3" fmla="*/ -1740 h 79"/>
                                <a:gd name="T4" fmla="+- 0 2805 2805"/>
                                <a:gd name="T5" fmla="*/ T4 w 77"/>
                                <a:gd name="T6" fmla="+- 0 -1662 -1740"/>
                                <a:gd name="T7" fmla="*/ -1662 h 79"/>
                              </a:gdLst>
                              <a:ahLst/>
                              <a:cxnLst>
                                <a:cxn ang="0">
                                  <a:pos x="T1" y="T3"/>
                                </a:cxn>
                                <a:cxn ang="0">
                                  <a:pos x="T5" y="T7"/>
                                </a:cxn>
                              </a:cxnLst>
                              <a:rect l="0" t="0" r="r" b="b"/>
                              <a:pathLst>
                                <a:path w="77" h="79">
                                  <a:moveTo>
                                    <a:pt x="77" y="0"/>
                                  </a:moveTo>
                                  <a:lnTo>
                                    <a:pt x="0" y="78"/>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0" name="Group 2350"/>
                        <wpg:cNvGrpSpPr>
                          <a:grpSpLocks/>
                        </wpg:cNvGrpSpPr>
                        <wpg:grpSpPr bwMode="auto">
                          <a:xfrm>
                            <a:off x="2452" y="-1966"/>
                            <a:ext cx="1090" cy="1124"/>
                            <a:chOff x="2452" y="-1966"/>
                            <a:chExt cx="1090" cy="1124"/>
                          </a:xfrm>
                        </wpg:grpSpPr>
                        <wps:wsp>
                          <wps:cNvPr id="2421" name="Freeform 2351"/>
                          <wps:cNvSpPr>
                            <a:spLocks/>
                          </wps:cNvSpPr>
                          <wps:spPr bwMode="auto">
                            <a:xfrm>
                              <a:off x="2452" y="-1966"/>
                              <a:ext cx="1090" cy="1124"/>
                            </a:xfrm>
                            <a:custGeom>
                              <a:avLst/>
                              <a:gdLst>
                                <a:gd name="T0" fmla="+- 0 2452 2452"/>
                                <a:gd name="T1" fmla="*/ T0 w 1090"/>
                                <a:gd name="T2" fmla="+- 0 -842 -1966"/>
                                <a:gd name="T3" fmla="*/ -842 h 1124"/>
                                <a:gd name="T4" fmla="+- 0 3541 2452"/>
                                <a:gd name="T5" fmla="*/ T4 w 1090"/>
                                <a:gd name="T6" fmla="+- 0 -1966 -1966"/>
                                <a:gd name="T7" fmla="*/ -1966 h 1124"/>
                              </a:gdLst>
                              <a:ahLst/>
                              <a:cxnLst>
                                <a:cxn ang="0">
                                  <a:pos x="T1" y="T3"/>
                                </a:cxn>
                                <a:cxn ang="0">
                                  <a:pos x="T5" y="T7"/>
                                </a:cxn>
                              </a:cxnLst>
                              <a:rect l="0" t="0" r="r" b="b"/>
                              <a:pathLst>
                                <a:path w="1090" h="1124">
                                  <a:moveTo>
                                    <a:pt x="0" y="1124"/>
                                  </a:moveTo>
                                  <a:lnTo>
                                    <a:pt x="1089" y="0"/>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2" name="Group 2348"/>
                        <wpg:cNvGrpSpPr>
                          <a:grpSpLocks/>
                        </wpg:cNvGrpSpPr>
                        <wpg:grpSpPr bwMode="auto">
                          <a:xfrm>
                            <a:off x="7485" y="-850"/>
                            <a:ext cx="2131" cy="254"/>
                            <a:chOff x="7485" y="-850"/>
                            <a:chExt cx="2131" cy="254"/>
                          </a:xfrm>
                        </wpg:grpSpPr>
                        <wps:wsp>
                          <wps:cNvPr id="2423" name="Freeform 2349"/>
                          <wps:cNvSpPr>
                            <a:spLocks/>
                          </wps:cNvSpPr>
                          <wps:spPr bwMode="auto">
                            <a:xfrm>
                              <a:off x="7485" y="-850"/>
                              <a:ext cx="2131" cy="254"/>
                            </a:xfrm>
                            <a:custGeom>
                              <a:avLst/>
                              <a:gdLst>
                                <a:gd name="T0" fmla="+- 0 7485 7485"/>
                                <a:gd name="T1" fmla="*/ T0 w 2131"/>
                                <a:gd name="T2" fmla="+- 0 -596 -850"/>
                                <a:gd name="T3" fmla="*/ -596 h 254"/>
                                <a:gd name="T4" fmla="+- 0 9616 7485"/>
                                <a:gd name="T5" fmla="*/ T4 w 2131"/>
                                <a:gd name="T6" fmla="+- 0 -596 -850"/>
                                <a:gd name="T7" fmla="*/ -596 h 254"/>
                                <a:gd name="T8" fmla="+- 0 9616 7485"/>
                                <a:gd name="T9" fmla="*/ T8 w 2131"/>
                                <a:gd name="T10" fmla="+- 0 -850 -850"/>
                                <a:gd name="T11" fmla="*/ -850 h 254"/>
                                <a:gd name="T12" fmla="+- 0 7485 7485"/>
                                <a:gd name="T13" fmla="*/ T12 w 2131"/>
                                <a:gd name="T14" fmla="+- 0 -850 -850"/>
                                <a:gd name="T15" fmla="*/ -850 h 254"/>
                                <a:gd name="T16" fmla="+- 0 7485 7485"/>
                                <a:gd name="T17" fmla="*/ T16 w 2131"/>
                                <a:gd name="T18" fmla="+- 0 -596 -850"/>
                                <a:gd name="T19" fmla="*/ -596 h 254"/>
                              </a:gdLst>
                              <a:ahLst/>
                              <a:cxnLst>
                                <a:cxn ang="0">
                                  <a:pos x="T1" y="T3"/>
                                </a:cxn>
                                <a:cxn ang="0">
                                  <a:pos x="T5" y="T7"/>
                                </a:cxn>
                                <a:cxn ang="0">
                                  <a:pos x="T9" y="T11"/>
                                </a:cxn>
                                <a:cxn ang="0">
                                  <a:pos x="T13" y="T15"/>
                                </a:cxn>
                                <a:cxn ang="0">
                                  <a:pos x="T17" y="T19"/>
                                </a:cxn>
                              </a:cxnLst>
                              <a:rect l="0" t="0" r="r" b="b"/>
                              <a:pathLst>
                                <a:path w="2131" h="254">
                                  <a:moveTo>
                                    <a:pt x="0" y="254"/>
                                  </a:moveTo>
                                  <a:lnTo>
                                    <a:pt x="2131" y="254"/>
                                  </a:lnTo>
                                  <a:lnTo>
                                    <a:pt x="2131" y="0"/>
                                  </a:lnTo>
                                  <a:lnTo>
                                    <a:pt x="0" y="0"/>
                                  </a:lnTo>
                                  <a:lnTo>
                                    <a:pt x="0" y="254"/>
                                  </a:lnTo>
                                  <a:close/>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4" name="Group 2346"/>
                        <wpg:cNvGrpSpPr>
                          <a:grpSpLocks/>
                        </wpg:cNvGrpSpPr>
                        <wpg:grpSpPr bwMode="auto">
                          <a:xfrm>
                            <a:off x="7503" y="-667"/>
                            <a:ext cx="2096" cy="2"/>
                            <a:chOff x="7503" y="-667"/>
                            <a:chExt cx="2096" cy="2"/>
                          </a:xfrm>
                        </wpg:grpSpPr>
                        <wps:wsp>
                          <wps:cNvPr id="2425" name="Freeform 2347"/>
                          <wps:cNvSpPr>
                            <a:spLocks/>
                          </wps:cNvSpPr>
                          <wps:spPr bwMode="auto">
                            <a:xfrm>
                              <a:off x="7503" y="-667"/>
                              <a:ext cx="2096" cy="2"/>
                            </a:xfrm>
                            <a:custGeom>
                              <a:avLst/>
                              <a:gdLst>
                                <a:gd name="T0" fmla="+- 0 7503 7503"/>
                                <a:gd name="T1" fmla="*/ T0 w 2096"/>
                                <a:gd name="T2" fmla="+- 0 9599 7503"/>
                                <a:gd name="T3" fmla="*/ T2 w 2096"/>
                              </a:gdLst>
                              <a:ahLst/>
                              <a:cxnLst>
                                <a:cxn ang="0">
                                  <a:pos x="T1" y="0"/>
                                </a:cxn>
                                <a:cxn ang="0">
                                  <a:pos x="T3" y="0"/>
                                </a:cxn>
                              </a:cxnLst>
                              <a:rect l="0" t="0" r="r" b="b"/>
                              <a:pathLst>
                                <a:path w="2096">
                                  <a:moveTo>
                                    <a:pt x="0" y="0"/>
                                  </a:moveTo>
                                  <a:lnTo>
                                    <a:pt x="2096" y="0"/>
                                  </a:lnTo>
                                </a:path>
                              </a:pathLst>
                            </a:custGeom>
                            <a:noFill/>
                            <a:ln w="59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6" name="Group 2344"/>
                        <wpg:cNvGrpSpPr>
                          <a:grpSpLocks/>
                        </wpg:cNvGrpSpPr>
                        <wpg:grpSpPr bwMode="auto">
                          <a:xfrm>
                            <a:off x="7612" y="-2300"/>
                            <a:ext cx="1634" cy="830"/>
                            <a:chOff x="7612" y="-2300"/>
                            <a:chExt cx="1634" cy="830"/>
                          </a:xfrm>
                        </wpg:grpSpPr>
                        <wps:wsp>
                          <wps:cNvPr id="2427" name="Freeform 2345"/>
                          <wps:cNvSpPr>
                            <a:spLocks/>
                          </wps:cNvSpPr>
                          <wps:spPr bwMode="auto">
                            <a:xfrm>
                              <a:off x="7612" y="-2300"/>
                              <a:ext cx="1634" cy="830"/>
                            </a:xfrm>
                            <a:custGeom>
                              <a:avLst/>
                              <a:gdLst>
                                <a:gd name="T0" fmla="+- 0 7612 7612"/>
                                <a:gd name="T1" fmla="*/ T0 w 1634"/>
                                <a:gd name="T2" fmla="+- 0 -1470 -2300"/>
                                <a:gd name="T3" fmla="*/ -1470 h 830"/>
                                <a:gd name="T4" fmla="+- 0 9246 7612"/>
                                <a:gd name="T5" fmla="*/ T4 w 1634"/>
                                <a:gd name="T6" fmla="+- 0 -1470 -2300"/>
                                <a:gd name="T7" fmla="*/ -1470 h 830"/>
                                <a:gd name="T8" fmla="+- 0 9246 7612"/>
                                <a:gd name="T9" fmla="*/ T8 w 1634"/>
                                <a:gd name="T10" fmla="+- 0 -2300 -2300"/>
                                <a:gd name="T11" fmla="*/ -2300 h 830"/>
                                <a:gd name="T12" fmla="+- 0 7612 7612"/>
                                <a:gd name="T13" fmla="*/ T12 w 1634"/>
                                <a:gd name="T14" fmla="+- 0 -2300 -2300"/>
                                <a:gd name="T15" fmla="*/ -2300 h 830"/>
                                <a:gd name="T16" fmla="+- 0 7612 7612"/>
                                <a:gd name="T17" fmla="*/ T16 w 1634"/>
                                <a:gd name="T18" fmla="+- 0 -1470 -2300"/>
                                <a:gd name="T19" fmla="*/ -1470 h 830"/>
                              </a:gdLst>
                              <a:ahLst/>
                              <a:cxnLst>
                                <a:cxn ang="0">
                                  <a:pos x="T1" y="T3"/>
                                </a:cxn>
                                <a:cxn ang="0">
                                  <a:pos x="T5" y="T7"/>
                                </a:cxn>
                                <a:cxn ang="0">
                                  <a:pos x="T9" y="T11"/>
                                </a:cxn>
                                <a:cxn ang="0">
                                  <a:pos x="T13" y="T15"/>
                                </a:cxn>
                                <a:cxn ang="0">
                                  <a:pos x="T17" y="T19"/>
                                </a:cxn>
                              </a:cxnLst>
                              <a:rect l="0" t="0" r="r" b="b"/>
                              <a:pathLst>
                                <a:path w="1634" h="830">
                                  <a:moveTo>
                                    <a:pt x="0" y="830"/>
                                  </a:moveTo>
                                  <a:lnTo>
                                    <a:pt x="1634" y="830"/>
                                  </a:lnTo>
                                  <a:lnTo>
                                    <a:pt x="1634" y="0"/>
                                  </a:lnTo>
                                  <a:lnTo>
                                    <a:pt x="0" y="0"/>
                                  </a:lnTo>
                                  <a:lnTo>
                                    <a:pt x="0" y="830"/>
                                  </a:lnTo>
                                  <a:close/>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8" name="Group 2342"/>
                        <wpg:cNvGrpSpPr>
                          <a:grpSpLocks/>
                        </wpg:cNvGrpSpPr>
                        <wpg:grpSpPr bwMode="auto">
                          <a:xfrm>
                            <a:off x="7846" y="-2418"/>
                            <a:ext cx="1633" cy="830"/>
                            <a:chOff x="7846" y="-2418"/>
                            <a:chExt cx="1633" cy="830"/>
                          </a:xfrm>
                        </wpg:grpSpPr>
                        <wps:wsp>
                          <wps:cNvPr id="2429" name="Freeform 2343"/>
                          <wps:cNvSpPr>
                            <a:spLocks/>
                          </wps:cNvSpPr>
                          <wps:spPr bwMode="auto">
                            <a:xfrm>
                              <a:off x="7846" y="-2418"/>
                              <a:ext cx="1633" cy="830"/>
                            </a:xfrm>
                            <a:custGeom>
                              <a:avLst/>
                              <a:gdLst>
                                <a:gd name="T0" fmla="+- 0 7846 7846"/>
                                <a:gd name="T1" fmla="*/ T0 w 1633"/>
                                <a:gd name="T2" fmla="+- 0 -2300 -2418"/>
                                <a:gd name="T3" fmla="*/ -2300 h 830"/>
                                <a:gd name="T4" fmla="+- 0 9246 7846"/>
                                <a:gd name="T5" fmla="*/ T4 w 1633"/>
                                <a:gd name="T6" fmla="+- 0 -2300 -2418"/>
                                <a:gd name="T7" fmla="*/ -2300 h 830"/>
                                <a:gd name="T8" fmla="+- 0 9246 7846"/>
                                <a:gd name="T9" fmla="*/ T8 w 1633"/>
                                <a:gd name="T10" fmla="+- 0 -1588 -2418"/>
                                <a:gd name="T11" fmla="*/ -1588 h 830"/>
                                <a:gd name="T12" fmla="+- 0 9479 7846"/>
                                <a:gd name="T13" fmla="*/ T12 w 1633"/>
                                <a:gd name="T14" fmla="+- 0 -1588 -2418"/>
                                <a:gd name="T15" fmla="*/ -1588 h 830"/>
                                <a:gd name="T16" fmla="+- 0 9479 7846"/>
                                <a:gd name="T17" fmla="*/ T16 w 1633"/>
                                <a:gd name="T18" fmla="+- 0 -2418 -2418"/>
                                <a:gd name="T19" fmla="*/ -2418 h 830"/>
                                <a:gd name="T20" fmla="+- 0 7846 7846"/>
                                <a:gd name="T21" fmla="*/ T20 w 1633"/>
                                <a:gd name="T22" fmla="+- 0 -2418 -2418"/>
                                <a:gd name="T23" fmla="*/ -2418 h 830"/>
                                <a:gd name="T24" fmla="+- 0 7846 7846"/>
                                <a:gd name="T25" fmla="*/ T24 w 1633"/>
                                <a:gd name="T26" fmla="+- 0 -2300 -2418"/>
                                <a:gd name="T27" fmla="*/ -2300 h 830"/>
                              </a:gdLst>
                              <a:ahLst/>
                              <a:cxnLst>
                                <a:cxn ang="0">
                                  <a:pos x="T1" y="T3"/>
                                </a:cxn>
                                <a:cxn ang="0">
                                  <a:pos x="T5" y="T7"/>
                                </a:cxn>
                                <a:cxn ang="0">
                                  <a:pos x="T9" y="T11"/>
                                </a:cxn>
                                <a:cxn ang="0">
                                  <a:pos x="T13" y="T15"/>
                                </a:cxn>
                                <a:cxn ang="0">
                                  <a:pos x="T17" y="T19"/>
                                </a:cxn>
                                <a:cxn ang="0">
                                  <a:pos x="T21" y="T23"/>
                                </a:cxn>
                                <a:cxn ang="0">
                                  <a:pos x="T25" y="T27"/>
                                </a:cxn>
                              </a:cxnLst>
                              <a:rect l="0" t="0" r="r" b="b"/>
                              <a:pathLst>
                                <a:path w="1633" h="830">
                                  <a:moveTo>
                                    <a:pt x="0" y="118"/>
                                  </a:moveTo>
                                  <a:lnTo>
                                    <a:pt x="1400" y="118"/>
                                  </a:lnTo>
                                  <a:lnTo>
                                    <a:pt x="1400" y="830"/>
                                  </a:lnTo>
                                  <a:lnTo>
                                    <a:pt x="1633" y="830"/>
                                  </a:lnTo>
                                  <a:lnTo>
                                    <a:pt x="1633" y="0"/>
                                  </a:lnTo>
                                  <a:lnTo>
                                    <a:pt x="0" y="0"/>
                                  </a:lnTo>
                                  <a:lnTo>
                                    <a:pt x="0" y="118"/>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0" name="Group 2340"/>
                        <wpg:cNvGrpSpPr>
                          <a:grpSpLocks/>
                        </wpg:cNvGrpSpPr>
                        <wpg:grpSpPr bwMode="auto">
                          <a:xfrm>
                            <a:off x="7721" y="-1888"/>
                            <a:ext cx="1415" cy="2"/>
                            <a:chOff x="7721" y="-1888"/>
                            <a:chExt cx="1415" cy="2"/>
                          </a:xfrm>
                        </wpg:grpSpPr>
                        <wps:wsp>
                          <wps:cNvPr id="2431" name="Freeform 2341"/>
                          <wps:cNvSpPr>
                            <a:spLocks/>
                          </wps:cNvSpPr>
                          <wps:spPr bwMode="auto">
                            <a:xfrm>
                              <a:off x="7721" y="-1888"/>
                              <a:ext cx="1415" cy="2"/>
                            </a:xfrm>
                            <a:custGeom>
                              <a:avLst/>
                              <a:gdLst>
                                <a:gd name="T0" fmla="+- 0 7721 7721"/>
                                <a:gd name="T1" fmla="*/ T0 w 1415"/>
                                <a:gd name="T2" fmla="+- 0 9136 7721"/>
                                <a:gd name="T3" fmla="*/ T2 w 1415"/>
                              </a:gdLst>
                              <a:ahLst/>
                              <a:cxnLst>
                                <a:cxn ang="0">
                                  <a:pos x="T1" y="0"/>
                                </a:cxn>
                                <a:cxn ang="0">
                                  <a:pos x="T3" y="0"/>
                                </a:cxn>
                              </a:cxnLst>
                              <a:rect l="0" t="0" r="r" b="b"/>
                              <a:pathLst>
                                <a:path w="1415">
                                  <a:moveTo>
                                    <a:pt x="0" y="0"/>
                                  </a:moveTo>
                                  <a:lnTo>
                                    <a:pt x="1415" y="0"/>
                                  </a:lnTo>
                                </a:path>
                              </a:pathLst>
                            </a:custGeom>
                            <a:noFill/>
                            <a:ln w="59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2" name="Group 2338"/>
                        <wpg:cNvGrpSpPr>
                          <a:grpSpLocks/>
                        </wpg:cNvGrpSpPr>
                        <wpg:grpSpPr bwMode="auto">
                          <a:xfrm>
                            <a:off x="8546" y="-1470"/>
                            <a:ext cx="5" cy="619"/>
                            <a:chOff x="8546" y="-1470"/>
                            <a:chExt cx="5" cy="619"/>
                          </a:xfrm>
                        </wpg:grpSpPr>
                        <wps:wsp>
                          <wps:cNvPr id="2433" name="Freeform 2339"/>
                          <wps:cNvSpPr>
                            <a:spLocks/>
                          </wps:cNvSpPr>
                          <wps:spPr bwMode="auto">
                            <a:xfrm>
                              <a:off x="8546" y="-1470"/>
                              <a:ext cx="5" cy="619"/>
                            </a:xfrm>
                            <a:custGeom>
                              <a:avLst/>
                              <a:gdLst>
                                <a:gd name="T0" fmla="+- 0 8550 8546"/>
                                <a:gd name="T1" fmla="*/ T0 w 5"/>
                                <a:gd name="T2" fmla="+- 0 -850 -1470"/>
                                <a:gd name="T3" fmla="*/ -850 h 619"/>
                                <a:gd name="T4" fmla="+- 0 8546 8546"/>
                                <a:gd name="T5" fmla="*/ T4 w 5"/>
                                <a:gd name="T6" fmla="+- 0 -1470 -1470"/>
                                <a:gd name="T7" fmla="*/ -1470 h 619"/>
                              </a:gdLst>
                              <a:ahLst/>
                              <a:cxnLst>
                                <a:cxn ang="0">
                                  <a:pos x="T1" y="T3"/>
                                </a:cxn>
                                <a:cxn ang="0">
                                  <a:pos x="T5" y="T7"/>
                                </a:cxn>
                              </a:cxnLst>
                              <a:rect l="0" t="0" r="r" b="b"/>
                              <a:pathLst>
                                <a:path w="5" h="619">
                                  <a:moveTo>
                                    <a:pt x="4" y="620"/>
                                  </a:moveTo>
                                  <a:lnTo>
                                    <a:pt x="0" y="0"/>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4" name="Group 2336"/>
                        <wpg:cNvGrpSpPr>
                          <a:grpSpLocks/>
                        </wpg:cNvGrpSpPr>
                        <wpg:grpSpPr bwMode="auto">
                          <a:xfrm>
                            <a:off x="4999" y="-1966"/>
                            <a:ext cx="2613" cy="22"/>
                            <a:chOff x="4999" y="-1966"/>
                            <a:chExt cx="2613" cy="22"/>
                          </a:xfrm>
                        </wpg:grpSpPr>
                        <wps:wsp>
                          <wps:cNvPr id="2435" name="Freeform 2337"/>
                          <wps:cNvSpPr>
                            <a:spLocks/>
                          </wps:cNvSpPr>
                          <wps:spPr bwMode="auto">
                            <a:xfrm>
                              <a:off x="4999" y="-1966"/>
                              <a:ext cx="2613" cy="22"/>
                            </a:xfrm>
                            <a:custGeom>
                              <a:avLst/>
                              <a:gdLst>
                                <a:gd name="T0" fmla="+- 0 7612 4999"/>
                                <a:gd name="T1" fmla="*/ T0 w 2613"/>
                                <a:gd name="T2" fmla="+- 0 -1944 -1966"/>
                                <a:gd name="T3" fmla="*/ -1944 h 22"/>
                                <a:gd name="T4" fmla="+- 0 4999 4999"/>
                                <a:gd name="T5" fmla="*/ T4 w 2613"/>
                                <a:gd name="T6" fmla="+- 0 -1966 -1966"/>
                                <a:gd name="T7" fmla="*/ -1966 h 22"/>
                              </a:gdLst>
                              <a:ahLst/>
                              <a:cxnLst>
                                <a:cxn ang="0">
                                  <a:pos x="T1" y="T3"/>
                                </a:cxn>
                                <a:cxn ang="0">
                                  <a:pos x="T5" y="T7"/>
                                </a:cxn>
                              </a:cxnLst>
                              <a:rect l="0" t="0" r="r" b="b"/>
                              <a:pathLst>
                                <a:path w="2613" h="22">
                                  <a:moveTo>
                                    <a:pt x="2613" y="22"/>
                                  </a:moveTo>
                                  <a:lnTo>
                                    <a:pt x="0" y="0"/>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6" name="Group 2334"/>
                        <wpg:cNvGrpSpPr>
                          <a:grpSpLocks/>
                        </wpg:cNvGrpSpPr>
                        <wpg:grpSpPr bwMode="auto">
                          <a:xfrm>
                            <a:off x="6692" y="-723"/>
                            <a:ext cx="793" cy="9"/>
                            <a:chOff x="6692" y="-723"/>
                            <a:chExt cx="793" cy="9"/>
                          </a:xfrm>
                        </wpg:grpSpPr>
                        <wps:wsp>
                          <wps:cNvPr id="2437" name="Freeform 2335"/>
                          <wps:cNvSpPr>
                            <a:spLocks/>
                          </wps:cNvSpPr>
                          <wps:spPr bwMode="auto">
                            <a:xfrm>
                              <a:off x="6692" y="-723"/>
                              <a:ext cx="793" cy="9"/>
                            </a:xfrm>
                            <a:custGeom>
                              <a:avLst/>
                              <a:gdLst>
                                <a:gd name="T0" fmla="+- 0 6692 6692"/>
                                <a:gd name="T1" fmla="*/ T0 w 793"/>
                                <a:gd name="T2" fmla="+- 0 -715 -723"/>
                                <a:gd name="T3" fmla="*/ -715 h 9"/>
                                <a:gd name="T4" fmla="+- 0 7485 6692"/>
                                <a:gd name="T5" fmla="*/ T4 w 793"/>
                                <a:gd name="T6" fmla="+- 0 -723 -723"/>
                                <a:gd name="T7" fmla="*/ -723 h 9"/>
                              </a:gdLst>
                              <a:ahLst/>
                              <a:cxnLst>
                                <a:cxn ang="0">
                                  <a:pos x="T1" y="T3"/>
                                </a:cxn>
                                <a:cxn ang="0">
                                  <a:pos x="T5" y="T7"/>
                                </a:cxn>
                              </a:cxnLst>
                              <a:rect l="0" t="0" r="r" b="b"/>
                              <a:pathLst>
                                <a:path w="793" h="9">
                                  <a:moveTo>
                                    <a:pt x="0" y="8"/>
                                  </a:moveTo>
                                  <a:lnTo>
                                    <a:pt x="793" y="0"/>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8" name="Group 2332"/>
                        <wpg:cNvGrpSpPr>
                          <a:grpSpLocks/>
                        </wpg:cNvGrpSpPr>
                        <wpg:grpSpPr bwMode="auto">
                          <a:xfrm>
                            <a:off x="5476" y="-1073"/>
                            <a:ext cx="68" cy="79"/>
                            <a:chOff x="5476" y="-1073"/>
                            <a:chExt cx="68" cy="79"/>
                          </a:xfrm>
                        </wpg:grpSpPr>
                        <wps:wsp>
                          <wps:cNvPr id="2439" name="Freeform 2333"/>
                          <wps:cNvSpPr>
                            <a:spLocks/>
                          </wps:cNvSpPr>
                          <wps:spPr bwMode="auto">
                            <a:xfrm>
                              <a:off x="5476" y="-1073"/>
                              <a:ext cx="68" cy="79"/>
                            </a:xfrm>
                            <a:custGeom>
                              <a:avLst/>
                              <a:gdLst>
                                <a:gd name="T0" fmla="+- 0 5476 5476"/>
                                <a:gd name="T1" fmla="*/ T0 w 68"/>
                                <a:gd name="T2" fmla="+- 0 -1073 -1073"/>
                                <a:gd name="T3" fmla="*/ -1073 h 79"/>
                                <a:gd name="T4" fmla="+- 0 5476 5476"/>
                                <a:gd name="T5" fmla="*/ T4 w 68"/>
                                <a:gd name="T6" fmla="+- 0 -994 -1073"/>
                                <a:gd name="T7" fmla="*/ -994 h 79"/>
                                <a:gd name="T8" fmla="+- 0 5543 5476"/>
                                <a:gd name="T9" fmla="*/ T8 w 68"/>
                                <a:gd name="T10" fmla="+- 0 -1033 -1073"/>
                                <a:gd name="T11" fmla="*/ -1033 h 79"/>
                                <a:gd name="T12" fmla="+- 0 5476 5476"/>
                                <a:gd name="T13" fmla="*/ T12 w 68"/>
                                <a:gd name="T14" fmla="+- 0 -1073 -1073"/>
                                <a:gd name="T15" fmla="*/ -1073 h 79"/>
                              </a:gdLst>
                              <a:ahLst/>
                              <a:cxnLst>
                                <a:cxn ang="0">
                                  <a:pos x="T1" y="T3"/>
                                </a:cxn>
                                <a:cxn ang="0">
                                  <a:pos x="T5" y="T7"/>
                                </a:cxn>
                                <a:cxn ang="0">
                                  <a:pos x="T9" y="T11"/>
                                </a:cxn>
                                <a:cxn ang="0">
                                  <a:pos x="T13" y="T15"/>
                                </a:cxn>
                              </a:cxnLst>
                              <a:rect l="0" t="0" r="r" b="b"/>
                              <a:pathLst>
                                <a:path w="68" h="79">
                                  <a:moveTo>
                                    <a:pt x="0" y="0"/>
                                  </a:moveTo>
                                  <a:lnTo>
                                    <a:pt x="0" y="79"/>
                                  </a:lnTo>
                                  <a:lnTo>
                                    <a:pt x="67" y="4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0" name="Group 2330"/>
                        <wpg:cNvGrpSpPr>
                          <a:grpSpLocks/>
                        </wpg:cNvGrpSpPr>
                        <wpg:grpSpPr bwMode="auto">
                          <a:xfrm>
                            <a:off x="5476" y="-1073"/>
                            <a:ext cx="68" cy="79"/>
                            <a:chOff x="5476" y="-1073"/>
                            <a:chExt cx="68" cy="79"/>
                          </a:xfrm>
                        </wpg:grpSpPr>
                        <wps:wsp>
                          <wps:cNvPr id="2441" name="Freeform 2331"/>
                          <wps:cNvSpPr>
                            <a:spLocks/>
                          </wps:cNvSpPr>
                          <wps:spPr bwMode="auto">
                            <a:xfrm>
                              <a:off x="5476" y="-1073"/>
                              <a:ext cx="68" cy="79"/>
                            </a:xfrm>
                            <a:custGeom>
                              <a:avLst/>
                              <a:gdLst>
                                <a:gd name="T0" fmla="+- 0 5543 5476"/>
                                <a:gd name="T1" fmla="*/ T0 w 68"/>
                                <a:gd name="T2" fmla="+- 0 -1033 -1073"/>
                                <a:gd name="T3" fmla="*/ -1033 h 79"/>
                                <a:gd name="T4" fmla="+- 0 5476 5476"/>
                                <a:gd name="T5" fmla="*/ T4 w 68"/>
                                <a:gd name="T6" fmla="+- 0 -994 -1073"/>
                                <a:gd name="T7" fmla="*/ -994 h 79"/>
                                <a:gd name="T8" fmla="+- 0 5476 5476"/>
                                <a:gd name="T9" fmla="*/ T8 w 68"/>
                                <a:gd name="T10" fmla="+- 0 -1073 -1073"/>
                                <a:gd name="T11" fmla="*/ -1073 h 79"/>
                                <a:gd name="T12" fmla="+- 0 5543 5476"/>
                                <a:gd name="T13" fmla="*/ T12 w 68"/>
                                <a:gd name="T14" fmla="+- 0 -1033 -1073"/>
                                <a:gd name="T15" fmla="*/ -1033 h 79"/>
                              </a:gdLst>
                              <a:ahLst/>
                              <a:cxnLst>
                                <a:cxn ang="0">
                                  <a:pos x="T1" y="T3"/>
                                </a:cxn>
                                <a:cxn ang="0">
                                  <a:pos x="T5" y="T7"/>
                                </a:cxn>
                                <a:cxn ang="0">
                                  <a:pos x="T9" y="T11"/>
                                </a:cxn>
                                <a:cxn ang="0">
                                  <a:pos x="T13" y="T15"/>
                                </a:cxn>
                              </a:cxnLst>
                              <a:rect l="0" t="0" r="r" b="b"/>
                              <a:pathLst>
                                <a:path w="68" h="79">
                                  <a:moveTo>
                                    <a:pt x="67" y="40"/>
                                  </a:moveTo>
                                  <a:lnTo>
                                    <a:pt x="0" y="79"/>
                                  </a:lnTo>
                                  <a:lnTo>
                                    <a:pt x="0" y="0"/>
                                  </a:lnTo>
                                  <a:lnTo>
                                    <a:pt x="67" y="40"/>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42" name="Group 2328"/>
                        <wpg:cNvGrpSpPr>
                          <a:grpSpLocks/>
                        </wpg:cNvGrpSpPr>
                        <wpg:grpSpPr bwMode="auto">
                          <a:xfrm>
                            <a:off x="5476" y="-1033"/>
                            <a:ext cx="68" cy="39"/>
                            <a:chOff x="5476" y="-1033"/>
                            <a:chExt cx="68" cy="39"/>
                          </a:xfrm>
                        </wpg:grpSpPr>
                        <wps:wsp>
                          <wps:cNvPr id="2443" name="Freeform 2329"/>
                          <wps:cNvSpPr>
                            <a:spLocks/>
                          </wps:cNvSpPr>
                          <wps:spPr bwMode="auto">
                            <a:xfrm>
                              <a:off x="5476" y="-1033"/>
                              <a:ext cx="68" cy="39"/>
                            </a:xfrm>
                            <a:custGeom>
                              <a:avLst/>
                              <a:gdLst>
                                <a:gd name="T0" fmla="+- 0 5476 5476"/>
                                <a:gd name="T1" fmla="*/ T0 w 68"/>
                                <a:gd name="T2" fmla="+- 0 -994 -1033"/>
                                <a:gd name="T3" fmla="*/ -994 h 39"/>
                                <a:gd name="T4" fmla="+- 0 5543 5476"/>
                                <a:gd name="T5" fmla="*/ T4 w 68"/>
                                <a:gd name="T6" fmla="+- 0 -1033 -1033"/>
                                <a:gd name="T7" fmla="*/ -1033 h 39"/>
                              </a:gdLst>
                              <a:ahLst/>
                              <a:cxnLst>
                                <a:cxn ang="0">
                                  <a:pos x="T1" y="T3"/>
                                </a:cxn>
                                <a:cxn ang="0">
                                  <a:pos x="T5" y="T7"/>
                                </a:cxn>
                              </a:cxnLst>
                              <a:rect l="0" t="0" r="r" b="b"/>
                              <a:pathLst>
                                <a:path w="68" h="39">
                                  <a:moveTo>
                                    <a:pt x="0" y="39"/>
                                  </a:moveTo>
                                  <a:lnTo>
                                    <a:pt x="67" y="0"/>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44" name="Group 2326"/>
                        <wpg:cNvGrpSpPr>
                          <a:grpSpLocks/>
                        </wpg:cNvGrpSpPr>
                        <wpg:grpSpPr bwMode="auto">
                          <a:xfrm>
                            <a:off x="5366" y="-1034"/>
                            <a:ext cx="110" cy="2"/>
                            <a:chOff x="5366" y="-1034"/>
                            <a:chExt cx="110" cy="2"/>
                          </a:xfrm>
                        </wpg:grpSpPr>
                        <wps:wsp>
                          <wps:cNvPr id="2445" name="Freeform 2327"/>
                          <wps:cNvSpPr>
                            <a:spLocks/>
                          </wps:cNvSpPr>
                          <wps:spPr bwMode="auto">
                            <a:xfrm>
                              <a:off x="5366" y="-1034"/>
                              <a:ext cx="110" cy="2"/>
                            </a:xfrm>
                            <a:custGeom>
                              <a:avLst/>
                              <a:gdLst>
                                <a:gd name="T0" fmla="+- 0 5476 5366"/>
                                <a:gd name="T1" fmla="*/ T0 w 110"/>
                                <a:gd name="T2" fmla="+- 0 -1033 -1034"/>
                                <a:gd name="T3" fmla="*/ -1033 h 1"/>
                                <a:gd name="T4" fmla="+- 0 5366 5366"/>
                                <a:gd name="T5" fmla="*/ T4 w 110"/>
                                <a:gd name="T6" fmla="+- 0 -1034 -1034"/>
                                <a:gd name="T7" fmla="*/ -1034 h 1"/>
                              </a:gdLst>
                              <a:ahLst/>
                              <a:cxnLst>
                                <a:cxn ang="0">
                                  <a:pos x="T1" y="T3"/>
                                </a:cxn>
                                <a:cxn ang="0">
                                  <a:pos x="T5" y="T7"/>
                                </a:cxn>
                              </a:cxnLst>
                              <a:rect l="0" t="0" r="r" b="b"/>
                              <a:pathLst>
                                <a:path w="110" h="1">
                                  <a:moveTo>
                                    <a:pt x="110" y="1"/>
                                  </a:moveTo>
                                  <a:lnTo>
                                    <a:pt x="0" y="0"/>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46" name="Group 2324"/>
                        <wpg:cNvGrpSpPr>
                          <a:grpSpLocks/>
                        </wpg:cNvGrpSpPr>
                        <wpg:grpSpPr bwMode="auto">
                          <a:xfrm>
                            <a:off x="7246" y="-1077"/>
                            <a:ext cx="69" cy="80"/>
                            <a:chOff x="7246" y="-1077"/>
                            <a:chExt cx="69" cy="80"/>
                          </a:xfrm>
                        </wpg:grpSpPr>
                        <wps:wsp>
                          <wps:cNvPr id="2447" name="Freeform 2325"/>
                          <wps:cNvSpPr>
                            <a:spLocks/>
                          </wps:cNvSpPr>
                          <wps:spPr bwMode="auto">
                            <a:xfrm>
                              <a:off x="7246" y="-1077"/>
                              <a:ext cx="69" cy="80"/>
                            </a:xfrm>
                            <a:custGeom>
                              <a:avLst/>
                              <a:gdLst>
                                <a:gd name="T0" fmla="+- 0 7246 7246"/>
                                <a:gd name="T1" fmla="*/ T0 w 69"/>
                                <a:gd name="T2" fmla="+- 0 -1077 -1077"/>
                                <a:gd name="T3" fmla="*/ -1077 h 80"/>
                                <a:gd name="T4" fmla="+- 0 7247 7246"/>
                                <a:gd name="T5" fmla="*/ T4 w 69"/>
                                <a:gd name="T6" fmla="+- 0 -998 -1077"/>
                                <a:gd name="T7" fmla="*/ -998 h 80"/>
                                <a:gd name="T8" fmla="+- 0 7314 7246"/>
                                <a:gd name="T9" fmla="*/ T8 w 69"/>
                                <a:gd name="T10" fmla="+- 0 -1038 -1077"/>
                                <a:gd name="T11" fmla="*/ -1038 h 80"/>
                                <a:gd name="T12" fmla="+- 0 7246 7246"/>
                                <a:gd name="T13" fmla="*/ T12 w 69"/>
                                <a:gd name="T14" fmla="+- 0 -1077 -1077"/>
                                <a:gd name="T15" fmla="*/ -1077 h 80"/>
                              </a:gdLst>
                              <a:ahLst/>
                              <a:cxnLst>
                                <a:cxn ang="0">
                                  <a:pos x="T1" y="T3"/>
                                </a:cxn>
                                <a:cxn ang="0">
                                  <a:pos x="T5" y="T7"/>
                                </a:cxn>
                                <a:cxn ang="0">
                                  <a:pos x="T9" y="T11"/>
                                </a:cxn>
                                <a:cxn ang="0">
                                  <a:pos x="T13" y="T15"/>
                                </a:cxn>
                              </a:cxnLst>
                              <a:rect l="0" t="0" r="r" b="b"/>
                              <a:pathLst>
                                <a:path w="69" h="80">
                                  <a:moveTo>
                                    <a:pt x="0" y="0"/>
                                  </a:moveTo>
                                  <a:lnTo>
                                    <a:pt x="1" y="79"/>
                                  </a:lnTo>
                                  <a:lnTo>
                                    <a:pt x="68" y="3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8" name="Group 2322"/>
                        <wpg:cNvGrpSpPr>
                          <a:grpSpLocks/>
                        </wpg:cNvGrpSpPr>
                        <wpg:grpSpPr bwMode="auto">
                          <a:xfrm>
                            <a:off x="7246" y="-1077"/>
                            <a:ext cx="69" cy="80"/>
                            <a:chOff x="7246" y="-1077"/>
                            <a:chExt cx="69" cy="80"/>
                          </a:xfrm>
                        </wpg:grpSpPr>
                        <wps:wsp>
                          <wps:cNvPr id="2449" name="Freeform 2323"/>
                          <wps:cNvSpPr>
                            <a:spLocks/>
                          </wps:cNvSpPr>
                          <wps:spPr bwMode="auto">
                            <a:xfrm>
                              <a:off x="7246" y="-1077"/>
                              <a:ext cx="69" cy="80"/>
                            </a:xfrm>
                            <a:custGeom>
                              <a:avLst/>
                              <a:gdLst>
                                <a:gd name="T0" fmla="+- 0 7314 7246"/>
                                <a:gd name="T1" fmla="*/ T0 w 69"/>
                                <a:gd name="T2" fmla="+- 0 -1038 -1077"/>
                                <a:gd name="T3" fmla="*/ -1038 h 80"/>
                                <a:gd name="T4" fmla="+- 0 7247 7246"/>
                                <a:gd name="T5" fmla="*/ T4 w 69"/>
                                <a:gd name="T6" fmla="+- 0 -998 -1077"/>
                                <a:gd name="T7" fmla="*/ -998 h 80"/>
                                <a:gd name="T8" fmla="+- 0 7246 7246"/>
                                <a:gd name="T9" fmla="*/ T8 w 69"/>
                                <a:gd name="T10" fmla="+- 0 -1077 -1077"/>
                                <a:gd name="T11" fmla="*/ -1077 h 80"/>
                                <a:gd name="T12" fmla="+- 0 7314 7246"/>
                                <a:gd name="T13" fmla="*/ T12 w 69"/>
                                <a:gd name="T14" fmla="+- 0 -1038 -1077"/>
                                <a:gd name="T15" fmla="*/ -1038 h 80"/>
                              </a:gdLst>
                              <a:ahLst/>
                              <a:cxnLst>
                                <a:cxn ang="0">
                                  <a:pos x="T1" y="T3"/>
                                </a:cxn>
                                <a:cxn ang="0">
                                  <a:pos x="T5" y="T7"/>
                                </a:cxn>
                                <a:cxn ang="0">
                                  <a:pos x="T9" y="T11"/>
                                </a:cxn>
                                <a:cxn ang="0">
                                  <a:pos x="T13" y="T15"/>
                                </a:cxn>
                              </a:cxnLst>
                              <a:rect l="0" t="0" r="r" b="b"/>
                              <a:pathLst>
                                <a:path w="69" h="80">
                                  <a:moveTo>
                                    <a:pt x="68" y="39"/>
                                  </a:moveTo>
                                  <a:lnTo>
                                    <a:pt x="1" y="79"/>
                                  </a:lnTo>
                                  <a:lnTo>
                                    <a:pt x="0" y="0"/>
                                  </a:lnTo>
                                  <a:lnTo>
                                    <a:pt x="68" y="39"/>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50" name="Group 2320"/>
                        <wpg:cNvGrpSpPr>
                          <a:grpSpLocks/>
                        </wpg:cNvGrpSpPr>
                        <wpg:grpSpPr bwMode="auto">
                          <a:xfrm>
                            <a:off x="7247" y="-1038"/>
                            <a:ext cx="68" cy="41"/>
                            <a:chOff x="7247" y="-1038"/>
                            <a:chExt cx="68" cy="41"/>
                          </a:xfrm>
                        </wpg:grpSpPr>
                        <wps:wsp>
                          <wps:cNvPr id="2451" name="Freeform 2321"/>
                          <wps:cNvSpPr>
                            <a:spLocks/>
                          </wps:cNvSpPr>
                          <wps:spPr bwMode="auto">
                            <a:xfrm>
                              <a:off x="7247" y="-1038"/>
                              <a:ext cx="68" cy="41"/>
                            </a:xfrm>
                            <a:custGeom>
                              <a:avLst/>
                              <a:gdLst>
                                <a:gd name="T0" fmla="+- 0 7247 7247"/>
                                <a:gd name="T1" fmla="*/ T0 w 68"/>
                                <a:gd name="T2" fmla="+- 0 -998 -1038"/>
                                <a:gd name="T3" fmla="*/ -998 h 41"/>
                                <a:gd name="T4" fmla="+- 0 7314 7247"/>
                                <a:gd name="T5" fmla="*/ T4 w 68"/>
                                <a:gd name="T6" fmla="+- 0 -1038 -1038"/>
                                <a:gd name="T7" fmla="*/ -1038 h 41"/>
                              </a:gdLst>
                              <a:ahLst/>
                              <a:cxnLst>
                                <a:cxn ang="0">
                                  <a:pos x="T1" y="T3"/>
                                </a:cxn>
                                <a:cxn ang="0">
                                  <a:pos x="T5" y="T7"/>
                                </a:cxn>
                              </a:cxnLst>
                              <a:rect l="0" t="0" r="r" b="b"/>
                              <a:pathLst>
                                <a:path w="68" h="41">
                                  <a:moveTo>
                                    <a:pt x="0" y="40"/>
                                  </a:moveTo>
                                  <a:lnTo>
                                    <a:pt x="67" y="0"/>
                                  </a:lnTo>
                                </a:path>
                              </a:pathLst>
                            </a:custGeom>
                            <a:noFill/>
                            <a:ln w="79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52" name="Group 2317"/>
                        <wpg:cNvGrpSpPr>
                          <a:grpSpLocks/>
                        </wpg:cNvGrpSpPr>
                        <wpg:grpSpPr bwMode="auto">
                          <a:xfrm>
                            <a:off x="7136" y="-1038"/>
                            <a:ext cx="110" cy="2"/>
                            <a:chOff x="7136" y="-1038"/>
                            <a:chExt cx="110" cy="2"/>
                          </a:xfrm>
                        </wpg:grpSpPr>
                        <wps:wsp>
                          <wps:cNvPr id="2453" name="Freeform 2319"/>
                          <wps:cNvSpPr>
                            <a:spLocks/>
                          </wps:cNvSpPr>
                          <wps:spPr bwMode="auto">
                            <a:xfrm>
                              <a:off x="7136" y="-1038"/>
                              <a:ext cx="110" cy="2"/>
                            </a:xfrm>
                            <a:custGeom>
                              <a:avLst/>
                              <a:gdLst>
                                <a:gd name="T0" fmla="+- 0 7246 7136"/>
                                <a:gd name="T1" fmla="*/ T0 w 110"/>
                                <a:gd name="T2" fmla="+- 0 -1038 -1038"/>
                                <a:gd name="T3" fmla="*/ -1038 h 2"/>
                                <a:gd name="T4" fmla="+- 0 7136 7136"/>
                                <a:gd name="T5" fmla="*/ T4 w 110"/>
                                <a:gd name="T6" fmla="+- 0 -1036 -1038"/>
                                <a:gd name="T7" fmla="*/ -1036 h 2"/>
                              </a:gdLst>
                              <a:ahLst/>
                              <a:cxnLst>
                                <a:cxn ang="0">
                                  <a:pos x="T1" y="T3"/>
                                </a:cxn>
                                <a:cxn ang="0">
                                  <a:pos x="T5" y="T7"/>
                                </a:cxn>
                              </a:cxnLst>
                              <a:rect l="0" t="0" r="r" b="b"/>
                              <a:pathLst>
                                <a:path w="110" h="2">
                                  <a:moveTo>
                                    <a:pt x="110" y="0"/>
                                  </a:moveTo>
                                  <a:lnTo>
                                    <a:pt x="0" y="2"/>
                                  </a:lnTo>
                                </a:path>
                              </a:pathLst>
                            </a:custGeom>
                            <a:noFill/>
                            <a:ln w="544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54" name="Picture 231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1940" y="-2452"/>
                              <a:ext cx="7717" cy="1911"/>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316" o:spid="_x0000_s1026" style="position:absolute;margin-left:97pt;margin-top:-122.6pt;width:385.85pt;height:95.55pt;z-index:-251233280;mso-position-horizontal-relative:page" coordorigin="1940,-2452" coordsize="7717,1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&#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">
                <v:group id="Group 2386" o:spid="_x0000_s1027" style="position:absolute;left:3805;top:-848;width:1075;height:255" coordorigin="3805,-848" coordsize="107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PXBXxgAAAN0A&#10;AAAPAAAAAAAAAAAAAAAAAKoCAABkcnMvZG93bnJldi54bWxQSwUGAAAAAAQABAD6AAAAnQMAAAAA&#10;">
                  <v:shape id="Freeform 2387" o:spid="_x0000_s1028" style="position:absolute;left:3805;top:-848;width:1075;height:255;visibility:visible;mso-wrap-style:square;v-text-anchor:top" coordsize="1075,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4A5sYA&#10;AADdAAAADwAAAGRycy9kb3ducmV2LnhtbESPQWvCQBSE7wX/w/IEb3VjxJJGV7EVpRUvtdLzM/vM&#10;BrNvQ3bVtL++Wyh4HGbmG2a26GwtrtT6yrGC0TABQVw4XXGp4PC5fsxA+ICssXZMCr7Jw2Lee5hh&#10;rt2NP+i6D6WIEPY5KjAhNLmUvjBk0Q9dQxy9k2sthijbUuoWbxFua5kmyZO0WHFcMNjQq6HivL9Y&#10;BbvjavKcdU4e3pPNltikPy9fqVKDfrecggjUhXv4v/2mFaTjbAJ/b+IT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T4A5sYAAADdAAAADwAAAAAAAAAAAAAAAACYAgAAZHJz&#10;L2Rvd25yZXYueG1sUEsFBgAAAAAEAAQA9QAAAIsDAAAAAA==&#10;" path="m,255r1075,l1075,,,,,255xe" filled="f" strokeweight=".21978mm">
                    <v:path arrowok="t" o:connecttype="custom" o:connectlocs="0,-593;1075,-593;1075,-848;0,-848;0,-593" o:connectangles="0,0,0,0,0"/>
                  </v:shape>
                </v:group>
                <v:group id="Group 2384" o:spid="_x0000_s1029" style="position:absolute;left:3822;top:-665;width:1040;height:2" coordorigin="3822,-665" coordsize="10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jS7vFAAAA3QAA&#10;AA8AAAAAAAAAAAAAAAAAqgIAAGRycy9kb3ducmV2LnhtbFBLBQYAAAAABAAEAPoAAACcAwAAAAA=&#10;">
                  <v:shape id="Freeform 2385" o:spid="_x0000_s1030" style="position:absolute;left:3822;top:-665;width:1040;height:2;visibility:visible;mso-wrap-style:square;v-text-anchor:top" coordsize="104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pz4ckA&#10;AADdAAAADwAAAGRycy9kb3ducmV2LnhtbESPW2vCQBSE3wv9D8sp9KXoRoVWUlepguLlxVtDH0+z&#10;p0kwezbNrib+e1co9HGYmW+Y0aQ1pbhQ7QrLCnrdCARxanXBmYLjYd4ZgnAeWWNpmRRcycFk/Pgw&#10;wljbhnd02ftMBAi7GBXk3lexlC7NyaDr2oo4eD+2NuiDrDOpa2wC3JSyH0Wv0mDBYSHHimY5paf9&#10;2ShoErleTF+uC7tKfqefyXbjvzbfSj0/tR/vIDy1/j/8115qBf3B8A3ub8ITkO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4pz4ckAAADdAAAADwAAAAAAAAAAAAAAAACYAgAA&#10;ZHJzL2Rvd25yZXYueG1sUEsFBgAAAAAEAAQA9QAAAI4DAAAAAA==&#10;" path="m,l1040,e" filled="f" strokeweight=".16483mm">
                    <v:path arrowok="t" o:connecttype="custom" o:connectlocs="0,0;1040,0" o:connectangles="0,0"/>
                  </v:shape>
                </v:group>
                <v:group id="Group 2382" o:spid="_x0000_s1031" style="position:absolute;left:1978;top:-842;width:947;height:255" coordorigin="1978,-842" coordsize="947,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cHpSwwAAAN0AAAAP&#10;AAAAAAAAAAAAAAAAAKoCAABkcnMvZG93bnJldi54bWxQSwUGAAAAAAQABAD6AAAAmgMAAAAA&#10;">
                  <v:shape id="Freeform 2383" o:spid="_x0000_s1032" style="position:absolute;left:1978;top:-842;width:947;height:255;visibility:visible;mso-wrap-style:square;v-text-anchor:top" coordsize="947,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VXMgA&#10;AADdAAAADwAAAGRycy9kb3ducmV2LnhtbESPT2vCQBTE74LfYXmF3symKRWNrkELba0eSv1z8PbI&#10;PpNg9m2a3Wr89t2C4HGYmd8w06wztThT6yrLCp6iGARxbnXFhYLd9m0wAuE8ssbaMim4koNs1u9N&#10;MdX2wt903vhCBAi7FBWU3jeplC4vyaCLbEMcvKNtDfog20LqFi8BbmqZxPFQGqw4LJTY0GtJ+Wnz&#10;axR0P1v8PO537mW1NIfqffG1vn5IpR4fuvkEhKfO38O39lIrSJ5HY/h/E56AnP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kb9VcyAAAAN0AAAAPAAAAAAAAAAAAAAAAAJgCAABk&#10;cnMvZG93bnJldi54bWxQSwUGAAAAAAQABAD1AAAAjQMAAAAA&#10;" path="m,255r947,l947,,,,,255xe" filled="f" strokeweight=".21978mm">
                    <v:path arrowok="t" o:connecttype="custom" o:connectlocs="0,-587;947,-587;947,-842;0,-842;0,-587" o:connectangles="0,0,0,0,0"/>
                  </v:shape>
                </v:group>
                <v:group id="Group 2380" o:spid="_x0000_s1033" style="position:absolute;left:2108;top:-658;width:688;height:2" coordorigin="2108,-658" coordsize="6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gicQAAADdAAAADwAAAGRycy9kb3ducmV2LnhtbERPy2rCQBTdF/yH4Qrd&#10;NZMYWmzqKCJWXEhBI5TuLplrEszcCZkxj7/vLApdHs57tRlNI3rqXG1ZQRLFIIgLq2suFVzzz5cl&#10;COeRNTaWScFEDjbr2dMKM20HPlN/8aUIIewyVFB532ZSuqIigy6yLXHgbrYz6APsSqk7HEK4aeQi&#10;jt+kwZpDQ4Ut7Soq7peHUXAYcNimyb4/3W+76Sd//fo+JaTU83zcfoDwNPp/8Z/7qBUs0ve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d/gicQAAADdAAAA&#10;DwAAAAAAAAAAAAAAAACqAgAAZHJzL2Rvd25yZXYueG1sUEsFBgAAAAAEAAQA+gAAAJsDAAAAAA==&#10;">
                  <v:shape id="Freeform 2381" o:spid="_x0000_s1034" style="position:absolute;left:2108;top:-658;width:688;height:2;visibility:visible;mso-wrap-style:square;v-text-anchor:top" coordsize="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TeMgA&#10;AADdAAAADwAAAGRycy9kb3ducmV2LnhtbESPT2vCQBTE74V+h+UVvBTdmGowqauIUuihF/8h3h7Z&#10;ZxKafRuya0z76bsFweMwM79h5sve1KKj1lWWFYxHEQji3OqKCwWH/cdwBsJ5ZI21ZVLwQw6Wi+en&#10;OWba3nhL3c4XIkDYZaig9L7JpHR5SQbdyDbEwbvY1qAPsi2kbvEW4KaWcRQl0mDFYaHEhtYl5d+7&#10;q1FwTKevsZmkq1Miu6/f43mTdMleqcFLv3oH4an3j/C9/akVxG/pGP7fhCc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9ZNN4yAAAAN0AAAAPAAAAAAAAAAAAAAAAAJgCAABk&#10;cnMvZG93bnJldi54bWxQSwUGAAAAAAQABAD1AAAAjQMAAAAA&#10;" path="m,l687,e" filled="f" strokeweight=".16483mm">
                    <v:path arrowok="t" o:connecttype="custom" o:connectlocs="0,0;687,0" o:connectangles="0,0"/>
                  </v:shape>
                </v:group>
                <v:group id="Group 2378" o:spid="_x0000_s1035" style="position:absolute;left:2925;top:-721;width:880;height:6" coordorigin="2925,-721" coordsize="88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HbZcYAAADdAAAADwAAAGRycy9kb3ducmV2LnhtbESPQWvCQBSE7wX/w/KE&#10;3uomkZYaXUVESw8iVAXx9sg+k2D2bciuSfz3riD0OMzMN8xs0ZtKtNS40rKCeBSBIM6sLjlXcDxs&#10;Pr5BOI+ssbJMCu7kYDEfvM0w1bbjP2r3PhcBwi5FBYX3dSqlywoy6Ea2Jg7exTYGfZBNLnWDXYCb&#10;SiZR9CUNlhwWCqxpVVB23d+Mgp8Ou+U4Xrfb62V1Px8+d6dtTEq9D/vlFISn3v+HX+1frSAZTxJ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QdtlxgAAAN0A&#10;AAAPAAAAAAAAAAAAAAAAAKoCAABkcnMvZG93bnJldi54bWxQSwUGAAAAAAQABAD6AAAAnQMAAAAA&#10;">
                  <v:shape id="Freeform 2379" o:spid="_x0000_s1036" style="position:absolute;left:2925;top:-721;width:880;height:6;visibility:visible;mso-wrap-style:square;v-text-anchor:top" coordsize="88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Ve8YA&#10;AADdAAAADwAAAGRycy9kb3ducmV2LnhtbESPT2sCMRTE7wW/Q3iCl6JZFYquRhGhsLb04B/Q4yN5&#10;7i5uXpYk1fXbN4VCj8PM/IZZrjvbiDv5UDtWMB5lIIi1MzWXCk7H9+EMRIjIBhvHpOBJAdar3ssS&#10;c+MevKf7IZYiQTjkqKCKsc2lDLoii2HkWuLkXZ23GJP0pTQeHwluGznJsjdpsea0UGFL24r07fBt&#10;FXydT8XutqPLq7HFh20/9bz2WqlBv9ssQETq4n/4r10YBZPpfAq/b9IT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5+Ve8YAAADdAAAADwAAAAAAAAAAAAAAAACYAgAAZHJz&#10;L2Rvd25yZXYueG1sUEsFBgAAAAAEAAQA9QAAAIsDAAAAAA==&#10;" path="m,6l880,e" filled="f" strokeweight=".15111mm">
                    <v:path arrowok="t" o:connecttype="custom" o:connectlocs="0,-715;880,-721" o:connectangles="0,0"/>
                  </v:shape>
                </v:group>
                <v:group id="Group 2376" o:spid="_x0000_s1037" style="position:absolute;left:5745;top:-842;width:947;height:255" coordorigin="5745,-842" coordsize="947,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TmiscAAADdAAAADwAAAGRycy9kb3ducmV2LnhtbESPT2vCQBTE70K/w/IK&#10;3uom/ik1uoqIlR5EaCyIt0f2mQSzb0N2m8Rv3xUKHoeZ+Q2zXPemEi01rrSsIB5FIIgzq0vOFfyc&#10;Pt8+QDiPrLGyTAru5GC9ehksMdG2429qU5+LAGGXoILC+zqR0mUFGXQjWxMH72obgz7IJpe6wS7A&#10;TSXHUfQuDZYcFgqsaVtQdkt/jYJ9h91mEu/aw+26vV9Os+P5EJNSw9d+swDhqffP8H/7SysYT+ZT&#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uTmiscAAADd&#10;AAAADwAAAAAAAAAAAAAAAACqAgAAZHJzL2Rvd25yZXYueG1sUEsFBgAAAAAEAAQA+gAAAJ4DAAAA&#10;AA==&#10;">
                  <v:shape id="Freeform 2377" o:spid="_x0000_s1038" style="position:absolute;left:5745;top:-842;width:947;height:255;visibility:visible;mso-wrap-style:square;v-text-anchor:top" coordsize="947,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tJhMgA&#10;AADdAAAADwAAAGRycy9kb3ducmV2LnhtbESPT2vCQBTE74LfYXmF3symKRaNrkELba0eSv1z8PbI&#10;PpNg9m2a3Wr89t2C4HGYmd8w06wztThT6yrLCp6iGARxbnXFhYLd9m0wAuE8ssbaMim4koNs1u9N&#10;MdX2wt903vhCBAi7FBWU3jeplC4vyaCLbEMcvKNtDfog20LqFi8BbmqZxPGLNFhxWCixodeS8tPm&#10;1yjofrb4edzv3HC1NIfqffG1vn5IpR4fuvkEhKfO38O39lIrSJ7HQ/h/E56AnP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0mEyAAAAN0AAAAPAAAAAAAAAAAAAAAAAJgCAABk&#10;cnMvZG93bnJldi54bWxQSwUGAAAAAAQABAD1AAAAjQMAAAAA&#10;" path="m,255r947,l947,,,,,255xe" filled="f" strokeweight=".21978mm">
                    <v:path arrowok="t" o:connecttype="custom" o:connectlocs="0,-587;947,-587;947,-842;0,-842;0,-587" o:connectangles="0,0,0,0,0"/>
                  </v:shape>
                </v:group>
                <v:group id="Group 2374" o:spid="_x0000_s1039" style="position:absolute;left:5785;top:-658;width:868;height:2" coordorigin="5785,-658" coordsize="86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rdZsYAAADdAAAADwAAAGRycy9kb3ducmV2LnhtbESPT4vCMBTE7wv7HcJb&#10;8KZpFcWtRhHRZQ8i+AcWb4/m2Rabl9LEtn57Iwh7HGbmN8x82ZlSNFS7wrKCeBCBIE6tLjhTcD5t&#10;+1MQziNrLC2Tggc5WC4+P+aYaNvygZqjz0SAsEtQQe59lUjp0pwMuoGtiIN3tbVBH2SdSV1jG+Cm&#10;lMMomkiDBYeFHCta55Tejnej4KfFdjWKN83udl0/Lqfx/m8Xk1K9r241A+Gp8//hd/tXKxiOvif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et1mxgAAAN0A&#10;AAAPAAAAAAAAAAAAAAAAAKoCAABkcnMvZG93bnJldi54bWxQSwUGAAAAAAQABAD6AAAAnQMAAAAA&#10;">
                  <v:shape id="Freeform 2375" o:spid="_x0000_s1040" style="position:absolute;left:5785;top:-658;width:868;height:2;visibility:visible;mso-wrap-style:square;v-text-anchor:top" coordsize="8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3QXcUA&#10;AADdAAAADwAAAGRycy9kb3ducmV2LnhtbESPQWsCMRSE74X+h/AKvdVslVZdjSJCSw+9VD14fGye&#10;u2v3vSxJ1Oy/bwqFHoeZ+YZZrhN36ko+tE4MPI8KUCSVs63UBg77t6cZqBBRLHZOyMBAAdar+7sl&#10;ltbd5Iuuu1irDJFQooEmxr7UOlQNMYaR60myd3KeMWbpa2093jKcOz0uilfN2EpeaLCnbUPV9+7C&#10;BtJ5OL6kCb27/tMfPfN8y4M15vEhbRagIqX4H/5rf1gD48l8Cr9v8hP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zdBdxQAAAN0AAAAPAAAAAAAAAAAAAAAAAJgCAABkcnMv&#10;ZG93bnJldi54bWxQSwUGAAAAAAQABAD1AAAAigMAAAAA&#10;" path="m,l867,e" filled="f" strokeweight=".16483mm">
                    <v:path arrowok="t" o:connecttype="custom" o:connectlocs="0,0;867,0" o:connectangles="0,0"/>
                  </v:shape>
                </v:group>
                <v:group id="Group 2372" o:spid="_x0000_s1041" style="position:absolute;left:4880;top:-721;width:865;height:6" coordorigin="4880,-721" coordsize="86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6nsj8QAAADdAAAADwAAAGRycy9kb3ducmV2LnhtbERPy2rCQBTdF/yH4Qrd&#10;NZMYWmzqKCJWXEhBI5TuLplrEszcCZkxj7/vLApdHs57tRlNI3rqXG1ZQRLFIIgLq2suFVzzz5cl&#10;COeRNTaWScFEDjbr2dMKM20HPlN/8aUIIewyVFB532ZSuqIigy6yLXHgbrYz6APsSqk7HEK4aeQi&#10;jt+kwZpDQ4Ut7Soq7peHUXAYcNimyb4/3W+76Sd//fo+JaTU83zcfoDwNPp/8Z/7qBUs0vc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6nsj8QAAADdAAAA&#10;DwAAAAAAAAAAAAAAAACqAgAAZHJzL2Rvd25yZXYueG1sUEsFBgAAAAAEAAQA+gAAAJsDAAAAAA==&#10;">
                  <v:shape id="Freeform 2373" o:spid="_x0000_s1042" style="position:absolute;left:4880;top:-721;width:865;height:6;visibility:visible;mso-wrap-style:square;v-text-anchor:top" coordsize="86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XVMUA&#10;AADdAAAADwAAAGRycy9kb3ducmV2LnhtbESPQWsCMRSE74X+h/AEbzXriqWuRiktFaEH0Yrn5+a5&#10;Wdy8LEm6u/77plDocZiZb5jVZrCN6MiH2rGC6SQDQVw6XXOl4PT18fQCIkRkjY1jUnCnAJv148MK&#10;C+16PlB3jJVIEA4FKjAxtoWUoTRkMUxcS5y8q/MWY5K+ktpjn+C2kXmWPUuLNacFgy29GSpvx2+r&#10;YL/NP3s/N/723u+33QXPU7znSo1Hw+sSRKQh/of/2jutIJ8tFvD7Jj0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D9dUxQAAAN0AAAAPAAAAAAAAAAAAAAAAAJgCAABkcnMv&#10;ZG93bnJldi54bWxQSwUGAAAAAAQABAD1AAAAigMAAAAA&#10;" path="m,l865,6e" filled="f" strokeweight=".15111mm">
                    <v:path arrowok="t" o:connecttype="custom" o:connectlocs="0,-721;865,-715" o:connectangles="0,0"/>
                  </v:shape>
                </v:group>
                <v:group id="Group 2370" o:spid="_x0000_s1043" style="position:absolute;left:3523;top:-1075;width:69;height:79" coordorigin="3523,-1075" coordsize="6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4a8QAAADdAAAADwAAAGRycy9kb3ducmV2LnhtbERPy2rCQBTdF/yH4Qrd&#10;1UnSBxIdRYIVF6FQFcTdJXNNgpk7ITPN4+87i0KXh/Neb0fTiJ46V1tWEC8iEMSF1TWXCi7nz5cl&#10;COeRNTaWScFEDrab2dMaU20H/qb+5EsRQtilqKDyvk2ldEVFBt3CtsSBu9vOoA+wK6XucAjhppFJ&#10;FH1IgzWHhgpbyioqHqcfo+Aw4LB7jfd9/rhn0+38/nXNY1LqeT7uViA8jf5f/Oc+agXJWxT2hz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X+4a8QAAADdAAAA&#10;DwAAAAAAAAAAAAAAAACqAgAAZHJzL2Rvd25yZXYueG1sUEsFBgAAAAAEAAQA+gAAAJsDAAAAAA==&#10;">
                  <v:shape id="Freeform 2371" o:spid="_x0000_s1044" style="position:absolute;left:3523;top:-1075;width:69;height:79;visibility:visible;mso-wrap-style:square;v-text-anchor:top" coordsize="69,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t7sUA&#10;AADdAAAADwAAAGRycy9kb3ducmV2LnhtbESPS4sCMRCE74L/IbTgbU18IDprFBFfiBd1YffYTNqZ&#10;wUlnmESd/fcbYcFjUVVfUbNFY0vxoNoXjjX0ewoEcepMwZmGr8vmYwLCB2SDpWPS8EseFvN2a4aJ&#10;cU8+0eMcMhEh7BPUkIdQJVL6NCeLvucq4uhdXW0xRFln0tT4jHBbyoFSY2mx4LiQY0WrnNLb+W41&#10;mO0w2x1Zjaeb75/p9XY6jNT6oHW30yw/QQRqwjv8394bDYOR6sPrTXwC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U+3uxQAAAN0AAAAPAAAAAAAAAAAAAAAAAJgCAABkcnMv&#10;ZG93bnJldi54bWxQSwUGAAAAAAQABAD1AAAAigMAAAAA&#10;" path="m,l1,79,69,39,,e" fillcolor="black" stroked="f">
                    <v:path arrowok="t" o:connecttype="custom" o:connectlocs="0,-1075;1,-996;69,-1036;0,-1075" o:connectangles="0,0,0,0"/>
                  </v:shape>
                </v:group>
                <v:group id="Group 2368" o:spid="_x0000_s1045" style="position:absolute;left:3523;top:-1075;width:69;height:79" coordorigin="3523,-1075" coordsize="6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GDh8YAAADdAAAADwAAAGRycy9kb3ducmV2LnhtbESPT2vCQBTE7wW/w/IE&#10;b3WT2IpEVxFR6UEK/gHx9sg+k2D2bciuSfz23UKhx2FmfsMsVr2pREuNKy0riMcRCOLM6pJzBZfz&#10;7n0GwnlkjZVlUvAiB6vl4G2BqbYdH6k9+VwECLsUFRTe16mULivIoBvbmjh4d9sY9EE2udQNdgFu&#10;KplE0VQaLDksFFjTpqDscXoaBfsOu/Uk3raHx33zup0/v6+HmJQaDfv1HISn3v+H/9pfWkHyES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4YOHxgAAAN0A&#10;AAAPAAAAAAAAAAAAAAAAAKoCAABkcnMvZG93bnJldi54bWxQSwUGAAAAAAQABAD6AAAAnQMAAAAA&#10;">
                  <v:shape id="Freeform 2369" o:spid="_x0000_s1046" style="position:absolute;left:3523;top:-1075;width:69;height:79;visibility:visible;mso-wrap-style:square;v-text-anchor:top" coordsize="69,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ejsUA&#10;AADdAAAADwAAAGRycy9kb3ducmV2LnhtbESPT2sCMRTE74V+h/AK3mpWbausRpGi4LH1D+jtsXlu&#10;lm5ewibG7bdvCoUeh5n5DbNY9bYVibrQOFYwGhYgiCunG64VHA/b5xmIEJE1to5JwTcFWC0fHxZY&#10;anfnT0r7WIsM4VCiAhOjL6UMlSGLYeg8cfaurrMYs+xqqTu8Z7ht5bgo3qTFhvOCQU/vhqqv/c0q&#10;8LubPCVv08dhnTbT6+j1bKYXpQZP/XoOIlIf/8N/7Z1WMH4pJvD7Jj8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CJ6OxQAAAN0AAAAPAAAAAAAAAAAAAAAAAJgCAABkcnMv&#10;ZG93bnJldi54bWxQSwUGAAAAAAQABAD1AAAAigMAAAAA&#10;" path="m69,39l1,79,,,69,39e" filled="f" strokeweight=".21978mm">
                    <v:path arrowok="t" o:connecttype="custom" o:connectlocs="69,-1036;1,-996;0,-1075;69,-1036" o:connectangles="0,0,0,0"/>
                  </v:shape>
                </v:group>
                <v:group id="Group 2366" o:spid="_x0000_s1047" style="position:absolute;left:3524;top:-1036;width:68;height:40" coordorigin="3524,-1036" coordsize="6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S+aMcAAADdAAAADwAAAGRycy9kb3ducmV2LnhtbESPQWvCQBSE7wX/w/IK&#10;3ppNNC2SZhURKx5CoSqU3h7ZZxLMvg3ZbRL/fbdQ6HGYmW+YfDOZVgzUu8aygiSKQRCXVjdcKbic&#10;355WIJxH1thaJgV3crBZzx5yzLQd+YOGk69EgLDLUEHtfZdJ6cqaDLrIdsTBu9reoA+yr6TucQxw&#10;08pFHL9Igw2HhRo72tVU3k7fRsFhxHG7TPZDcbvu7l/n5/fPIiGl5o/T9hWEp8n/h//aR61gkc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kS+aMcAAADd&#10;AAAADwAAAAAAAAAAAAAAAACqAgAAZHJzL2Rvd25yZXYueG1sUEsFBgAAAAAEAAQA+gAAAJ4DAAAA&#10;AA==&#10;">
                  <v:shape id="Freeform 2367" o:spid="_x0000_s1048" style="position:absolute;left:3524;top:-1036;width:68;height:40;visibility:visible;mso-wrap-style:square;v-text-anchor:top" coordsize="6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LQMcgA&#10;AADdAAAADwAAAGRycy9kb3ducmV2LnhtbESP3WrCQBSE74W+w3KE3unG0IqkrmL9oYWC1ljQy0P2&#10;mASzZ2N2jenbdwuFXg4z8w0znXemEi01rrSsYDSMQBBnVpecK/g6bAYTEM4ja6wsk4JvcjCfPfSm&#10;mGh75z21qc9FgLBLUEHhfZ1I6bKCDLqhrYmDd7aNQR9kk0vd4D3ATSXjKBpLgyWHhQJrWhaUXdKb&#10;UZDJ+O10fF1/8rZd7y7XeLz6SK9KPfa7xQsIT53/D/+137WC+Cl6ht834QnI2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stAxyAAAAN0AAAAPAAAAAAAAAAAAAAAAAJgCAABk&#10;cnMvZG93bnJldi54bWxQSwUGAAAAAAQABAD1AAAAjQMAAAAA&#10;" path="m,40l68,e" filled="f" strokeweight=".21978mm">
                    <v:path arrowok="t" o:connecttype="custom" o:connectlocs="0,-996;68,-1036" o:connectangles="0,0"/>
                  </v:shape>
                </v:group>
                <v:group id="Group 2364" o:spid="_x0000_s1049" style="position:absolute;left:3414;top:-1035;width:111;height:2" coordorigin="3414,-1035" coordsize="1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qFhMcAAADdAAAADwAAAGRycy9kb3ducmV2LnhtbESPQWvCQBSE7wX/w/IK&#10;3ppNtA2SZhURKx5CoSqU3h7ZZxLMvg3ZbRL/fbdQ6HGYmW+YfDOZVgzUu8aygiSKQRCXVjdcKbic&#10;355WIJxH1thaJgV3crBZzx5yzLQd+YOGk69EgLDLUEHtfZdJ6cqaDLrIdsTBu9reoA+yr6TucQxw&#10;08pFHKfSYMNhocaOdjWVt9O3UXAYcdwuk/1Q3K67+9f55f2zSEip+eO0fQXhafL/4b/2UStYPM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dqFhMcAAADd&#10;AAAADwAAAAAAAAAAAAAAAACqAgAAZHJzL2Rvd25yZXYueG1sUEsFBgAAAAAEAAQA+gAAAJ4DAAAA&#10;AA==&#10;">
                  <v:shape id="Freeform 2365" o:spid="_x0000_s1050" style="position:absolute;left:3414;top:-1035;width:111;height:2;visibility:visible;mso-wrap-style:square;v-text-anchor:top" coordsize="1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06cYA&#10;AADdAAAADwAAAGRycy9kb3ducmV2LnhtbESP0WoCMRRE34X+Q7iFvmnWpdWyNUoRavugWN1+wGVz&#10;3V3c3IQk1W2/3giCj8PMnGFmi9504kQ+tJYVjEcZCOLK6pZrBT/lx/AVRIjIGjvLpOCPAizmD4MZ&#10;FtqeeUenfaxFgnAoUEEToyukDFVDBsPIOuLkHaw3GJP0tdQezwluOpln2UQabDktNOho2VB13P8a&#10;BeuV+96s3Y7+3XH54qflalt+5ko9PfbvbyAi9fEevrW/tIL8OZvC9U16AnJ+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06cYAAADdAAAADwAAAAAAAAAAAAAAAACYAgAAZHJz&#10;L2Rvd25yZXYueG1sUEsFBgAAAAAEAAQA9QAAAIsDAAAAAA==&#10;" path="m110,l,1e" filled="f" strokeweight=".15111mm">
                    <v:path arrowok="t" o:connecttype="custom" o:connectlocs="110,-2070;0,-2068" o:connectangles="0,0"/>
                  </v:shape>
                </v:group>
                <v:group id="Group 2362" o:spid="_x0000_s1051" style="position:absolute;left:3541;top:-2094;width:1458;height:255" coordorigin="3541,-2094" coordsize="1458,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m0bcQAAADdAAAADwAAAGRycy9kb3ducmV2LnhtbERPy2rCQBTdF/yH4Qrd&#10;1UnSBxIdRYIVF6FQFcTdJXNNgpk7ITPN4+87i0KXh/Neb0fTiJ46V1tWEC8iEMSF1TWXCi7nz5cl&#10;COeRNTaWScFEDrab2dMaU20H/qb+5EsRQtilqKDyvk2ldEVFBt3CtsSBu9vOoA+wK6XucAjhppFJ&#10;FH1IgzWHhgpbyioqHqcfo+Aw4LB7jfd9/rhn0+38/nXNY1LqeT7uViA8jf5f/Oc+agXJWxTmhj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wm0bcQAAADdAAAA&#10;DwAAAAAAAAAAAAAAAACqAgAAZHJzL2Rvd25yZXYueG1sUEsFBgAAAAAEAAQA+gAAAJsDAAAAAA==&#10;">
                  <v:shape id="Freeform 2363" o:spid="_x0000_s1052" style="position:absolute;left:3541;top:-2094;width:1458;height:255;visibility:visible;mso-wrap-style:square;v-text-anchor:top" coordsize="1458,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GhxMQA&#10;AADdAAAADwAAAGRycy9kb3ducmV2LnhtbESPQUvDQBSE74L/YXmCN7sxFLGx2yKWQq5GofX2yD6z&#10;oXlvY3btpv/eFQSPw8x8w6y3Mw/qTFPovRi4XxSgSFpve+kMvL/t7x5BhYhicfBCBi4UYLu5vlpj&#10;ZX2SVzo3sVMZIqFCAy7GsdI6tI4Yw8KPJNn79BNjzHLqtJ0wZTgPuiyKB83YS15wONKLo/bUfLOB&#10;r+OBd015ZK7p1Kfapd3lIxlzezM/P4GKNMf/8F+7tgbKZbGC3zf5Ce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xocTEAAAA3QAAAA8AAAAAAAAAAAAAAAAAmAIAAGRycy9k&#10;b3ducmV2LnhtbFBLBQYAAAAABAAEAPUAAACJAwAAAAA=&#10;" path="m,255r1458,l1458,,,,,255xe" filled="f" strokeweight=".21978mm">
                    <v:path arrowok="t" o:connecttype="custom" o:connectlocs="0,-1839;1458,-1839;1458,-2094;0,-2094;0,-1839" o:connectangles="0,0,0,0,0"/>
                  </v:shape>
                </v:group>
                <v:group id="Group 2360" o:spid="_x0000_s1053" style="position:absolute;left:3559;top:-1911;width:1423;height:2" coordorigin="3559,-1911" coordsize="14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YutsQAAADdAAAADwAAAGRycy9kb3ducmV2LnhtbERPy2rCQBTdF/yH4Qrd&#10;1UnSBxIdRYIVF6FQFcTdJXNNgpk7ITPN4+87i0KXh/Neb0fTiJ46V1tWEC8iEMSF1TWXCi7nz5cl&#10;COeRNTaWScFEDrab2dMaU20H/qb+5EsRQtilqKDyvk2ldEVFBt3CtsSBu9vOoA+wK6XucAjhppFJ&#10;FH1IgzWHhgpbyioqHqcfo+Aw4LB7jfd9/rhn0+38/nXNY1LqeT7uViA8jf5f/Oc+agXJWxz2hz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KYutsQAAADdAAAA&#10;DwAAAAAAAAAAAAAAAACqAgAAZHJzL2Rvd25yZXYueG1sUEsFBgAAAAAEAAQA+gAAAJsDAAAAAA==&#10;">
                  <v:shape id="Freeform 2361" o:spid="_x0000_s1054" style="position:absolute;left:3559;top:-1911;width:1423;height:2;visibility:visible;mso-wrap-style:square;v-text-anchor:top" coordsize="14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geB8UA&#10;AADdAAAADwAAAGRycy9kb3ducmV2LnhtbESPT4vCMBTE74LfIbwFb5pWRKRrFFm3srAX/+FeH82z&#10;KTYvpcnW+u03C4LHYWZ+wyzXva1FR62vHCtIJwkI4sLpiksF51M+XoDwAVlj7ZgUPMjDejUcLDHT&#10;7s4H6o6hFBHCPkMFJoQmk9IXhiz6iWuIo3d1rcUQZVtK3eI9wm0tp0kylxYrjgsGG/owVNyOv1ZB&#10;93P9nF++N5zstjN3yB/9Pr8ZpUZv/eYdRKA+vMLP9pdWMJ2lKfy/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B4HxQAAAN0AAAAPAAAAAAAAAAAAAAAAAJgCAABkcnMv&#10;ZG93bnJldi54bWxQSwUGAAAAAAQABAD1AAAAigMAAAAA&#10;" path="m,l1423,e" filled="f" strokeweight=".16483mm">
                    <v:path arrowok="t" o:connecttype="custom" o:connectlocs="0,0;1423,0" o:connectangles="0,0"/>
                  </v:shape>
                </v:group>
                <v:group id="Group 2358" o:spid="_x0000_s1055" style="position:absolute;left:2853;top:-1790;width:76;height:76" coordorigin="2853,-1790" coordsize="7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zgVWsYAAADdAAAADwAAAGRycy9kb3ducmV2LnhtbESPT2vCQBTE7wW/w/IE&#10;b3WT2IpEVxFR6UEK/gHx9sg+k2D2bciuSfz23UKhx2FmfsMsVr2pREuNKy0riMcRCOLM6pJzBZfz&#10;7n0GwnlkjZVlUvAiB6vl4G2BqbYdH6k9+VwECLsUFRTe16mULivIoBvbmjh4d9sY9EE2udQNdgFu&#10;KplE0VQaLDksFFjTpqDscXoaBfsOu/Uk3raHx33zup0/v6+HmJQaDfv1HISn3v+H/9pfWkHyESf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OBVaxgAAAN0A&#10;AAAPAAAAAAAAAAAAAAAAAKoCAABkcnMvZG93bnJldi54bWxQSwUGAAAAAAQABAD6AAAAnQMAAAAA&#10;">
                  <v:shape id="Freeform 2359" o:spid="_x0000_s1056" style="position:absolute;left:2853;top:-1790;width:76;height:76;visibility:visible;mso-wrap-style:square;v-text-anchor:top" coordsize="7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TXucQA&#10;AADdAAAADwAAAGRycy9kb3ducmV2LnhtbESPQWvCQBSE7wX/w/KEXopu1CoaXUUKgtdq0Osj+0yC&#10;2bchuyarv75bKPQ4zMw3zGYXTC06al1lWcFknIAgzq2uuFCQnQ+jJQjnkTXWlknBkxzstoO3Daba&#10;9vxN3ckXIkLYpaig9L5JpXR5SQbd2DbE0bvZ1qCPsi2kbrGPcFPLaZIspMGK40KJDX2VlN9PD6Ng&#10;fl5dn3LWH90l3MKr+ci60GVKvQ/Dfg3CU/D/4b/2USuYfk5m8PsmP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E17nEAAAA3QAAAA8AAAAAAAAAAAAAAAAAmAIAAGRycy9k&#10;b3ducmV2LnhtbFBLBQYAAAAABAAEAPUAAACJAwAAAAA=&#10;" path="m76,l,22,57,77,76,e" fillcolor="black" stroked="f">
                    <v:path arrowok="t" o:connecttype="custom" o:connectlocs="76,-1790;0,-1768;57,-1713;76,-1790" o:connectangles="0,0,0,0"/>
                  </v:shape>
                </v:group>
                <v:group id="Group 2356" o:spid="_x0000_s1057" style="position:absolute;left:2853;top:-1790;width:76;height:76" coordorigin="2853,-1790" coordsize="7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50otcUAAADdAAAADwAAAGRycy9kb3ducmV2LnhtbESPQYvCMBSE78L+h/CE&#10;vWlaV2WpRhFZlz2IoC6It0fzbIvNS2liW/+9EQSPw8x8w8yXnSlFQ7UrLCuIhxEI4tTqgjMF/8fN&#10;4BuE88gaS8uk4E4OlouP3hwTbVveU3PwmQgQdgkqyL2vEildmpNBN7QVcfAutjbog6wzqWtsA9yU&#10;chRFU2mw4LCQY0XrnNLr4WYU/LbYrr7in2Z7vazv5+Nkd9rGpNRnv1vNQHjq/Dv8av9pBaNxP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edKLXFAAAA3QAA&#10;AA8AAAAAAAAAAAAAAAAAqgIAAGRycy9kb3ducmV2LnhtbFBLBQYAAAAABAAEAPoAAACcAwAAAAA=&#10;">
                  <v:shape id="Freeform 2357" o:spid="_x0000_s1058" style="position:absolute;left:2853;top:-1790;width:76;height:76;visibility:visible;mso-wrap-style:square;v-text-anchor:top" coordsize="7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q/acUA&#10;AADdAAAADwAAAGRycy9kb3ducmV2LnhtbESPX2vCMBTF3wd+h3CFvYyZWjqVaioiDAYbA6t7vzbX&#10;trS5KU3Wdt9+GQx8PJw/P85uP5lWDNS72rKC5SICQVxYXXOp4HJ+fd6AcB5ZY2uZFPyQg302e9hh&#10;qu3IJxpyX4owwi5FBZX3XSqlKyoy6Ba2Iw7ezfYGfZB9KXWPYxg3rYyjaCUN1hwIFXZ0rKho8m8T&#10;IPZ8Ib3+SlafT/aD5LXJ39tIqcf5dNiC8DT5e/i//aYVxMnyBf7ehCc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Cr9pxQAAAN0AAAAPAAAAAAAAAAAAAAAAAJgCAABkcnMv&#10;ZG93bnJldi54bWxQSwUGAAAAAAQABAD1AAAAigMAAAAA&#10;" path="m76,l57,77,,22,76,e" filled="f" strokeweight=".21978mm">
                    <v:path arrowok="t" o:connecttype="custom" o:connectlocs="76,-1790;57,-1713;0,-1768;76,-1790" o:connectangles="0,0,0,0"/>
                  </v:shape>
                </v:group>
                <v:group id="Group 2354" o:spid="_x0000_s1059" style="position:absolute;left:2919;top:-1790;width:2;height:76" coordorigin="2919,-1790"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MTWcUAAADdAAAADwAAAGRycy9kb3ducmV2LnhtbESPQYvCMBSE78L+h/CE&#10;vWlaV2WpRhFZlz2IoC6It0fzbIvNS2liW/+9EQSPw8x8w8yXnSlFQ7UrLCuIhxEI4tTqgjMF/8fN&#10;4BuE88gaS8uk4E4OlouP3hwTbVveU3PwmQgQdgkqyL2vEildmpNBN7QVcfAutjbog6wzqWtsA9yU&#10;chRFU2mw4LCQY0XrnNLr4WYU/LbYrr7in2Z7vazv5+Nkd9rGpNRnv1vNQHjq/Dv8av9pBaNxP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gDE1nFAAAA3QAA&#10;AA8AAAAAAAAAAAAAAAAAqgIAAGRycy9kb3ducmV2LnhtbFBLBQYAAAAABAAEAPoAAACcAwAAAAA=&#10;">
                  <v:shape id="Freeform 2355" o:spid="_x0000_s1060" style="position:absolute;left:2919;top:-1790;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onCcQA&#10;AADdAAAADwAAAGRycy9kb3ducmV2LnhtbESPUUvDMBSF3wX/Q7iCby7dkDrqsiGDwd7UdkMfL821&#10;KTY3Jcm69N8bQfDxcM75DmezS3YQE/nQO1awXBQgiFune+4UnJrDwxpEiMgaB8ekYKYAu+3tzQYr&#10;7a78TlMdO5EhHCpUYGIcKylDa8hiWLiROHtfzluMWfpOao/XDLeDXBVFKS32nBcMjrQ31H7XF6ug&#10;+UjenHEe52Oqm89Yvl7Kt0mp+7v08gwiUor/4b/2UStYPS6f4PdNfg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KJwnEAAAA3QAAAA8AAAAAAAAAAAAAAAAAmAIAAGRycy9k&#10;b3ducmV2LnhtbFBLBQYAAAAABAAEAPUAAACJAwAAAAA=&#10;" path="m,l,77e" filled="f" strokeweight=".34342mm">
                    <v:path arrowok="t" o:connecttype="custom" o:connectlocs="0,-1790;0,-1713" o:connectangles="0,0"/>
                  </v:shape>
                </v:group>
                <v:group id="Group 2352" o:spid="_x0000_s1061" style="position:absolute;left:2805;top:-1740;width:77;height:79" coordorigin="2805,-1740" coordsize="7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AisMQAAADdAAAADwAAAGRycy9kb3ducmV2LnhtbERPy2rCQBTdF/yH4Qrd&#10;1UnSBxIdRYIVF6FQFcTdJXNNgpk7ITPN4+87i0KXh/Neb0fTiJ46V1tWEC8iEMSF1TWXCi7nz5cl&#10;COeRNTaWScFEDrab2dMaU20H/qb+5EsRQtilqKDyvk2ldEVFBt3CtsSBu9vOoA+wK6XucAjhppFJ&#10;FH1IgzWHhgpbyioqHqcfo+Aw4LB7jfd9/rhn0+38/nXNY1LqeT7uViA8jf5f/Oc+agXJWxzmhj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tAisMQAAADdAAAA&#10;DwAAAAAAAAAAAAAAAACqAgAAZHJzL2Rvd25yZXYueG1sUEsFBgAAAAAEAAQA+gAAAJsDAAAAAA==&#10;">
                  <v:shape id="Freeform 2353" o:spid="_x0000_s1062" style="position:absolute;left:2805;top:-1740;width:77;height:79;visibility:visible;mso-wrap-style:square;v-text-anchor:top" coordsize="77,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4GfMcA&#10;AADdAAAADwAAAGRycy9kb3ducmV2LnhtbESPQWvCQBSE70L/w/KE3urGUIKNriIVoVKaUqugt0f2&#10;mQSzb0N2Nem/d4WCx2FmvmFmi97U4kqtqywrGI8iEMS51RUXCna/65cJCOeRNdaWScEfOVjMnwYz&#10;TLXt+IeuW1+IAGGXooLS+yaV0uUlGXQj2xAH72Rbgz7ItpC6xS7ATS3jKEqkwYrDQokNvZeUn7cX&#10;o+D4fUk29LWKk3O1zybdJvtMDplSz8N+OQXhqfeP8H/7QyuIX8dvcH8TnoCc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BuBnzHAAAA3QAAAA8AAAAAAAAAAAAAAAAAmAIAAGRy&#10;cy9kb3ducmV2LnhtbFBLBQYAAAAABAAEAPUAAACMAwAAAAA=&#10;" path="m77,l,78e" filled="f" strokeweight=".15111mm">
                    <v:path arrowok="t" o:connecttype="custom" o:connectlocs="77,-1740;0,-1662" o:connectangles="0,0"/>
                  </v:shape>
                </v:group>
                <v:group id="Group 2350" o:spid="_x0000_s1063" style="position:absolute;left:2452;top:-1966;width:1090;height:1124" coordorigin="2452,-1966" coordsize="1090,1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rkC8QAAADdAAAADwAAAGRycy9kb3ducmV2LnhtbERPTWuDQBC9F/Iflink&#10;VldNW4J1IyGkIYdQaBIovQ3uREV3Vtytmn/fPRR6fLzvvJhNJ0YaXGNZQRLFIIhLqxuuFFwv709r&#10;EM4ja+wsk4I7OSg2i4ccM20n/qTx7CsRQthlqKD2vs+kdGVNBl1ke+LA3exg0Ac4VFIPOIVw08k0&#10;jl+lwYZDQ4097Woq2/OPUXCYcNqukv14am+7+/fl5ePrlJBSy8d5+wbC0+z/xX/uo1aQPqdhf3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srkC8QAAADdAAAA&#10;DwAAAAAAAAAAAAAAAACqAgAAZHJzL2Rvd25yZXYueG1sUEsFBgAAAAAEAAQA+gAAAJsDAAAAAA==&#10;">
                  <v:shape id="Freeform 2351" o:spid="_x0000_s1064" style="position:absolute;left:2452;top:-1966;width:1090;height:1124;visibility:visible;mso-wrap-style:square;v-text-anchor:top" coordsize="1090,1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xjm8QA&#10;AADdAAAADwAAAGRycy9kb3ducmV2LnhtbESPwWrDMBBE74X8g9hCb40ck5bgRAkl0OKDL05Dzou1&#10;sU2slZEU2/HXV4VCj8PMvGF2h8l0YiDnW8sKVssEBHFldcu1gvP35+sGhA/IGjvLpOBBHg77xdMO&#10;M21HLmk4hVpECPsMFTQh9JmUvmrIoF/anjh6V+sMhihdLbXDMcJNJ9MkeZcGW44LDfZ0bKi6ne5G&#10;QVGWyJdrMrdl5d+OBc5fLp+VenmePrYgAk3hP/zXzrWCdJ2u4PdNfA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MY5vEAAAA3QAAAA8AAAAAAAAAAAAAAAAAmAIAAGRycy9k&#10;b3ducmV2LnhtbFBLBQYAAAAABAAEAPUAAACJAwAAAAA=&#10;" path="m,1124l1089,e" filled="f" strokeweight=".15111mm">
                    <v:path arrowok="t" o:connecttype="custom" o:connectlocs="0,-842;1089,-1966" o:connectangles="0,0"/>
                  </v:shape>
                </v:group>
                <v:group id="Group 2348" o:spid="_x0000_s1065" style="position:absolute;left:7485;top:-850;width:2131;height:254" coordorigin="7485,-850" coordsize="2131,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VN/nxgAAAN0A&#10;AAAPAAAAAAAAAAAAAAAAAKoCAABkcnMvZG93bnJldi54bWxQSwUGAAAAAAQABAD6AAAAnQMAAAAA&#10;">
                  <v:shape id="Freeform 2349" o:spid="_x0000_s1066" style="position:absolute;left:7485;top:-850;width:2131;height:254;visibility:visible;mso-wrap-style:square;v-text-anchor:top" coordsize="2131,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wKRcQA&#10;AADdAAAADwAAAGRycy9kb3ducmV2LnhtbESPQYvCMBSE7wv+h/AEb2tqXRapRhFBFDyt9eDx2Tyb&#10;avNSm6j135uFhT0OM/MNM1t0thYPan3lWMFomIAgLpyuuFRwyNefExA+IGusHZOCF3lYzHsfM8y0&#10;e/IPPfahFBHCPkMFJoQmk9IXhiz6oWuIo3d2rcUQZVtK3eIzwm0t0yT5lhYrjgsGG1oZKq77u1Ww&#10;M8XmJs3oKA/j/O431/x0e12UGvS75RREoC78h//aW60g/UrH8PsmPgE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8CkXEAAAA3QAAAA8AAAAAAAAAAAAAAAAAmAIAAGRycy9k&#10;b3ducmV2LnhtbFBLBQYAAAAABAAEAPUAAACJAwAAAAA=&#10;" path="m,254r2131,l2131,,,,,254xe" filled="f" strokeweight=".21978mm">
                    <v:path arrowok="t" o:connecttype="custom" o:connectlocs="0,-596;2131,-596;2131,-850;0,-850;0,-596" o:connectangles="0,0,0,0,0"/>
                  </v:shape>
                </v:group>
                <v:group id="Group 2346" o:spid="_x0000_s1067" style="position:absolute;left:7503;top:-667;width:2096;height:2" coordorigin="7503,-667" coordsize="20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HiCMYAAADdAAAADwAAAGRycy9kb3ducmV2LnhtbESPQWvCQBSE7wX/w/IE&#10;b3WTaItEVxGx4kGEqiDeHtlnEsy+DdltEv99tyD0OMzMN8xi1ZtKtNS40rKCeByBIM6sLjlXcDl/&#10;vc9AOI+ssbJMCp7kYLUcvC0w1bbjb2pPPhcBwi5FBYX3dSqlywoy6Ma2Jg7e3TYGfZBNLnWDXYCb&#10;SiZR9CkNlhwWCqxpU1D2OP0YBbsOu/Uk3raHx33zvJ0/jtdDTEqNhv16DsJT7//Dr/ZeK0imy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58eIIxgAAAN0A&#10;AAAPAAAAAAAAAAAAAAAAAKoCAABkcnMvZG93bnJldi54bWxQSwUGAAAAAAQABAD6AAAAnQMAAAAA&#10;">
                  <v:shape id="Freeform 2347" o:spid="_x0000_s1068" style="position:absolute;left:7503;top:-667;width:2096;height:2;visibility:visible;mso-wrap-style:square;v-text-anchor:top" coordsize="20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EDe8YA&#10;AADdAAAADwAAAGRycy9kb3ducmV2LnhtbESPzWrCQBSF94LvMNyCO500VJHUUaLQ6kaotl10dztz&#10;TYKZO2lmovHtO4WCy8P5+TiLVW9rcaHWV44VPE4SEMTamYoLBR/vL+M5CB+QDdaOScGNPKyWw8EC&#10;M+OufKDLMRQijrDPUEEZQpNJ6XVJFv3ENcTRO7nWYoiyLaRp8RrHbS3TJJlJixVHQokNbUrS52Nn&#10;I+T19J3P3vT262e/5nn+2enzplNq9NDnzyAC9eEe/m/vjIL0KZ3C35v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EDe8YAAADdAAAADwAAAAAAAAAAAAAAAACYAgAAZHJz&#10;L2Rvd25yZXYueG1sUEsFBgAAAAAEAAQA9QAAAIsDAAAAAA==&#10;" path="m,l2096,e" filled="f" strokeweight=".16483mm">
                    <v:path arrowok="t" o:connecttype="custom" o:connectlocs="0,0;2096,0" o:connectangles="0,0"/>
                  </v:shape>
                </v:group>
                <v:group id="Group 2344" o:spid="_x0000_s1069" style="position:absolute;left:7612;top:-2300;width:1634;height:830" coordorigin="7612,-2300" coordsize="1634,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Z5MYAAADdAAAADwAAAGRycy9kb3ducmV2LnhtbESPQWvCQBSE7wX/w/IE&#10;b3WT2IpEVxGx4kEKVUG8PbLPJJh9G7LbJP77riD0OMzMN8xi1ZtKtNS40rKCeByBIM6sLjlXcD59&#10;vc9AOI+ssbJMCh7kYLUcvC0w1bbjH2qPPhcBwi5FBYX3dSqlywoy6Ma2Jg7ezTYGfZBNLnWDXYCb&#10;SiZRNJUGSw4LBda0KSi7H3+Ngl2H3XoSb9vD/bZ5XE+f35dDTEqNhv16DsJT7//Dr/ZeK0g+ki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b9nkxgAAAN0A&#10;AAAPAAAAAAAAAAAAAAAAAKoCAABkcnMvZG93bnJldi54bWxQSwUGAAAAAAQABAD6AAAAnQMAAAAA&#10;">
                  <v:shape id="Freeform 2345" o:spid="_x0000_s1070" style="position:absolute;left:7612;top:-2300;width:1634;height:830;visibility:visible;mso-wrap-style:square;v-text-anchor:top" coordsize="1634,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GaN8YA&#10;AADdAAAADwAAAGRycy9kb3ducmV2LnhtbESPUUvDMBSF34X9h3AHe3PpwtDZLRtlIA4RdJv4fG3u&#10;2m7JTWniWv+9EQQfD+ec73BWm8FZcaUuNJ41zKYZCOLSm4YrDe/Hx9sFiBCRDVrPpOGbAmzWo5sV&#10;5sb3vKfrIVYiQTjkqKGOsc2lDGVNDsPUt8TJO/nOYUyyq6TpsE9wZ6XKsjvpsOG0UGNL25rKy+HL&#10;aeiVNa8PhXr5LJ52tv8o3p7P+0rryXgoliAiDfE//NfeGQ1qru7h901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xGaN8YAAADdAAAADwAAAAAAAAAAAAAAAACYAgAAZHJz&#10;L2Rvd25yZXYueG1sUEsFBgAAAAAEAAQA9QAAAIsDAAAAAA==&#10;" path="m,830r1634,l1634,,,,,830xe" filled="f" strokeweight=".21978mm">
                    <v:path arrowok="t" o:connecttype="custom" o:connectlocs="0,-1470;1634,-1470;1634,-2300;0,-2300;0,-1470" o:connectangles="0,0,0,0,0"/>
                  </v:shape>
                </v:group>
                <v:group id="Group 2342" o:spid="_x0000_s1071" style="position:absolute;left:7846;top:-2418;width:1633;height:830" coordorigin="7846,-2418" coordsize="1633,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LzoDcQAAADdAAAADwAAAGRycy9kb3ducmV2LnhtbERPTWuDQBC9F/Iflink&#10;VldNW4J1IyGkIYdQaBIovQ3uREV3Vtytmn/fPRR6fLzvvJhNJ0YaXGNZQRLFIIhLqxuuFFwv709r&#10;EM4ja+wsk4I7OSg2i4ccM20n/qTx7CsRQthlqKD2vs+kdGVNBl1ke+LA3exg0Ac4VFIPOIVw08k0&#10;jl+lwYZDQ4097Woq2/OPUXCYcNqukv14am+7+/fl5ePrlJBSy8d5+wbC0+z/xX/uo1aQPqd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LzoDcQAAADdAAAA&#10;DwAAAAAAAAAAAAAAAACqAgAAZHJzL2Rvd25yZXYueG1sUEsFBgAAAAAEAAQA+gAAAJsDAAAAAA==&#10;">
                  <v:shape id="Freeform 2343" o:spid="_x0000_s1072" style="position:absolute;left:7846;top:-2418;width:1633;height:830;visibility:visible;mso-wrap-style:square;v-text-anchor:top" coordsize="1633,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ScQMUA&#10;AADdAAAADwAAAGRycy9kb3ducmV2LnhtbESPQWvCQBSE74X+h+UVequbhio1upEqCD1JTQvi7Zl9&#10;yQazb0N2o+m/7wpCj8PMfMMsV6NtxYV63zhW8DpJQBCXTjdcK/j53r68g/ABWWPrmBT8kodV/viw&#10;xEy7K+/pUoRaRAj7DBWYELpMSl8asugnriOOXuV6iyHKvpa6x2uE21amSTKTFhuOCwY72hgqz8Vg&#10;FezWBg9Ft65SMzaev07HYfBTpZ6fxo8FiEBj+A/f259aQfqWzuH2Jj4B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BJxAxQAAAN0AAAAPAAAAAAAAAAAAAAAAAJgCAABkcnMv&#10;ZG93bnJldi54bWxQSwUGAAAAAAQABAD1AAAAigMAAAAA&#10;" path="m,118r1400,l1400,830r233,l1633,,,,,118e" filled="f" strokeweight=".21978mm">
                    <v:path arrowok="t" o:connecttype="custom" o:connectlocs="0,-2300;1400,-2300;1400,-1588;1633,-1588;1633,-2418;0,-2418;0,-2300" o:connectangles="0,0,0,0,0,0,0"/>
                  </v:shape>
                </v:group>
                <v:group id="Group 2340" o:spid="_x0000_s1073" style="position:absolute;left:7721;top:-1888;width:1415;height:2" coordorigin="7721,-1888" coordsize="141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Ny1sQAAADdAAAADwAAAGRycy9kb3ducmV2LnhtbERPy2rCQBTdF/yH4Qrd&#10;NZOYVkrqKCJWXEhBI5TuLplrEszcCZkxj7/vLApdHs57tRlNI3rqXG1ZQRLFIIgLq2suFVzzz5d3&#10;EM4ja2wsk4KJHGzWs6cVZtoOfKb+4ksRQthlqKDyvs2kdEVFBl1kW+LA3Wxn0AfYlVJ3OIRw08hF&#10;HC+lwZpDQ4Ut7Soq7peHUXAYcNimyb4/3W+76Sd/+/o+JaTU83zcfoDwNPp/8Z/7qBUsXtO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xNy1sQAAADdAAAA&#10;DwAAAAAAAAAAAAAAAACqAgAAZHJzL2Rvd25yZXYueG1sUEsFBgAAAAAEAAQA+gAAAJsDAAAAAA==&#10;">
                  <v:shape id="Freeform 2341" o:spid="_x0000_s1074" style="position:absolute;left:7721;top:-1888;width:1415;height:2;visibility:visible;mso-wrap-style:square;v-text-anchor:top" coordsize="14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XMN8QA&#10;AADdAAAADwAAAGRycy9kb3ducmV2LnhtbESPW2sCMRSE3wv9D+EUfKtZL1RZN4otiL5WbZ+Pm7MX&#10;mpwsSepu++sbQejjMDPfMMVmsEZcyYfWsYLJOANBXDrdcq3gfNo9L0GEiKzROCYFPxRgs358KDDX&#10;rud3uh5jLRKEQ44Kmhi7XMpQNmQxjF1HnLzKeYsxSV9L7bFPcGvkNMtepMWW00KDHb01VH4dv62C&#10;y55+TbXoPraH+vL5Otel8X1QavQ0bFcgIg3xP3xvH7SC6Xw2gdub9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VzDfEAAAA3QAAAA8AAAAAAAAAAAAAAAAAmAIAAGRycy9k&#10;b3ducmV2LnhtbFBLBQYAAAAABAAEAPUAAACJAwAAAAA=&#10;" path="m,l1415,e" filled="f" strokeweight=".16483mm">
                    <v:path arrowok="t" o:connecttype="custom" o:connectlocs="0,0;1415,0" o:connectangles="0,0"/>
                  </v:shape>
                </v:group>
                <v:group id="Group 2338" o:spid="_x0000_s1075" style="position:absolute;left:8546;top:-1470;width:5;height:619" coordorigin="8546,-1470" coordsize="5,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1JOsYAAADdAAAADwAAAGRycy9kb3ducmV2LnhtbESPQWvCQBSE7wX/w/KE&#10;3uomsS0SXUVESw8iVAXx9sg+k2D2bciuSfz3riD0OMzMN8xs0ZtKtNS40rKCeBSBIM6sLjlXcDxs&#10;PiYgnEfWWFkmBXdysJgP3maYatvxH7V7n4sAYZeigsL7OpXSZQUZdCNbEwfvYhuDPsgml7rBLsBN&#10;JZMo+pYGSw4LBda0Kii77m9GwU+H3XIcr9vt9bK6nw9fu9M2JqXeh/1yCsJT7//Dr/avVpB8j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jUk6xgAAAN0A&#10;AAAPAAAAAAAAAAAAAAAAAKoCAABkcnMvZG93bnJldi54bWxQSwUGAAAAAAQABAD6AAAAnQMAAAAA&#10;">
                  <v:shape id="Freeform 2339" o:spid="_x0000_s1076" style="position:absolute;left:8546;top:-1470;width:5;height:619;visibility:visible;mso-wrap-style:square;v-text-anchor:top" coordsize="5,6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9tcscA&#10;AADdAAAADwAAAGRycy9kb3ducmV2LnhtbESPQWvCQBSE7wX/w/IK3nRTU6qkrmILYktBMIqQ2yP7&#10;zIZm34bsGtN/3y0IPQ4z8w2zXA+2ET11vnas4GmagCAuna65UnA6bicLED4ga2wck4If8rBejR6W&#10;mGl34wP1eahEhLDPUIEJoc2k9KUhi37qWuLoXVxnMUTZVVJ3eItw28hZkrxIizXHBYMtvRsqv/Or&#10;VTA/96nJ26JudpfzUBzePr/2p0Kp8eOweQURaAj/4Xv7QyuYPacp/L2JT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bXLHAAAA3QAAAA8AAAAAAAAAAAAAAAAAmAIAAGRy&#10;cy9kb3ducmV2LnhtbFBLBQYAAAAABAAEAPUAAACMAwAAAAA=&#10;" path="m4,620l,e" filled="f" strokeweight=".15111mm">
                    <v:path arrowok="t" o:connecttype="custom" o:connectlocs="4,-850;0,-1470" o:connectangles="0,0"/>
                  </v:shape>
                </v:group>
                <v:group id="Group 2336" o:spid="_x0000_s1077" style="position:absolute;left:4999;top:-1966;width:2613;height:22" coordorigin="4999,-1966" coordsize="26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h01cYAAADdAAAADwAAAGRycy9kb3ducmV2LnhtbESPS4vCQBCE78L+h6EX&#10;9qaT+GKJjiLiLnsQwQcs3ppMmwQzPSEzJvHfO4Lgsaiqr6j5sjOlaKh2hWUF8SACQZxaXXCm4HT8&#10;6X+DcB5ZY2mZFNzJwXLx0Ztjom3Le2oOPhMBwi5BBbn3VSKlS3My6Aa2Ig7exdYGfZB1JnWNbYCb&#10;Ug6jaCoNFhwWcqxonVN6PdyMgt8W29Uo3jTb62V9Px8nu/9tTEp9fXarGQhPnX+HX+0/rWA4Ho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KHTVxgAAAN0A&#10;AAAPAAAAAAAAAAAAAAAAAKoCAABkcnMvZG93bnJldi54bWxQSwUGAAAAAAQABAD6AAAAnQMAAAAA&#10;">
                  <v:shape id="Freeform 2337" o:spid="_x0000_s1078" style="position:absolute;left:4999;top:-1966;width:2613;height:22;visibility:visible;mso-wrap-style:square;v-text-anchor:top" coordsize="26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bxlMUA&#10;AADdAAAADwAAAGRycy9kb3ducmV2LnhtbESP0WrCQBRE3wv+w3IF3+pGa0Wiq4gYbCkIRj/gkr0m&#10;0ezdJbs1ab++Wyj0cZiZM8xq05tGPKj1tWUFk3ECgriwuuZSweWcPS9A+ICssbFMCr7Iw2Y9eFph&#10;qm3HJ3rkoRQRwj5FBVUILpXSFxUZ9GPriKN3ta3BEGVbSt1iF+GmkdMkmUuDNceFCh3tKiru+adR&#10;EG7ZbGePeacnB7f/Tvbv+JE5pUbDfrsEEagP/+G/9ptWMJ29vMLvm/gE5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RvGUxQAAAN0AAAAPAAAAAAAAAAAAAAAAAJgCAABkcnMv&#10;ZG93bnJldi54bWxQSwUGAAAAAAQABAD1AAAAigMAAAAA&#10;" path="m2613,22l,e" filled="f" strokeweight=".15111mm">
                    <v:path arrowok="t" o:connecttype="custom" o:connectlocs="2613,-1944;0,-1966" o:connectangles="0,0"/>
                  </v:shape>
                </v:group>
                <v:group id="Group 2334" o:spid="_x0000_s1079" style="position:absolute;left:6692;top:-723;width:793;height:9" coordorigin="6692,-723" coordsize="7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ZPOcYAAADdAAAADwAAAGRycy9kb3ducmV2LnhtbESPS4vCQBCE78L+h6EX&#10;9qaT+GKJjiLiLnsQwQcs3ppMmwQzPSEzJvHfO4Lgsaiqr6j5sjOlaKh2hWUF8SACQZxaXXCm4HT8&#10;6X+DcB5ZY2mZFNzJwXLx0Ztjom3Le2oOPhMBwi5BBbn3VSKlS3My6Aa2Ig7exdYGfZB1JnWNbYCb&#10;Ug6jaCoNFhwWcqxonVN6PdyMgt8W29Uo3jTb62V9Px8nu/9tTEp9fXarGQhPnX+HX+0/rWA4Hk3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tk85xgAAAN0A&#10;AAAPAAAAAAAAAAAAAAAAAKoCAABkcnMvZG93bnJldi54bWxQSwUGAAAAAAQABAD6AAAAnQMAAAAA&#10;">
                  <v:shape id="Freeform 2335" o:spid="_x0000_s1080" style="position:absolute;left:6692;top:-723;width:793;height:9;visibility:visible;mso-wrap-style:square;v-text-anchor:top" coordsize="79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V+8YA&#10;AADdAAAADwAAAGRycy9kb3ducmV2LnhtbESPT2vCQBTE74V+h+UJvRSzqZWq0VVsQfCm9Q94fGRf&#10;ksXs25BdTfrtu0Khx2FmfsMsVr2txZ1abxwreEtSEMS504ZLBafjZjgF4QOyxtoxKfghD6vl89MC&#10;M+06/qb7IZQiQthnqKAKocmk9HlFFn3iGuLoFa61GKJsS6lb7CLc1nKUph/SouG4UGFDXxXl18PN&#10;KrjtNoiX2dmMi/0nz7r1a7kzpNTLoF/PQQTqw3/4r73VCkbj9wk83sQn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LV+8YAAADdAAAADwAAAAAAAAAAAAAAAACYAgAAZHJz&#10;L2Rvd25yZXYueG1sUEsFBgAAAAAEAAQA9QAAAIsDAAAAAA==&#10;" path="m,8l793,e" filled="f" strokeweight=".15111mm">
                    <v:path arrowok="t" o:connecttype="custom" o:connectlocs="0,-715;793,-723" o:connectangles="0,0"/>
                  </v:shape>
                </v:group>
                <v:group id="Group 2332" o:spid="_x0000_s1081" style="position:absolute;left:5476;top:-1073;width:68;height:79" coordorigin="5476,-1073"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V+0MQAAADdAAAADwAAAGRycy9kb3ducmV2LnhtbERPy2rCQBTdF/yH4Qrd&#10;NZOYVkrqKCJWXEhBI5TuLplrEszcCZkxj7/vLApdHs57tRlNI3rqXG1ZQRLFIIgLq2suFVzzz5d3&#10;EM4ja2wsk4KJHGzWs6cVZtoOfKb+4ksRQthlqKDyvs2kdEVFBl1kW+LA3Wxn0AfYlVJ3OIRw08hF&#10;HC+lwZpDQ4Ut7Soq7peHUXAYcNimyb4/3W+76Sd/+/o+JaTU83zcfoDwNPp/8Z/7qBUsXtM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WV+0MQAAADdAAAA&#10;DwAAAAAAAAAAAAAAAACqAgAAZHJzL2Rvd25yZXYueG1sUEsFBgAAAAAEAAQA+gAAAJsDAAAAAA==&#10;">
                  <v:shape id="Freeform 2333" o:spid="_x0000_s1082" style="position:absolute;left:5476;top:-1073;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SP6sMA&#10;AADdAAAADwAAAGRycy9kb3ducmV2LnhtbESPQWsCMRSE7wX/Q3hCbzWrLXZdjSJCxWu1oMfH5rkb&#10;TV6WJNX13zeFQo/DzHzDLFa9s+JGIRrPCsajAgRx7bXhRsHX4eOlBBETskbrmRQ8KMJqOXhaYKX9&#10;nT/ptk+NyBCOFSpoU+oqKWPdksM48h1x9s4+OExZhkbqgPcMd1ZOimIqHRrOCy12tGmpvu6/nYLd&#10;4T2Yk73aaT87us5gqbeXUqnnYb+eg0jUp//wX3unFUzeXmfw+yY/Ab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SP6sMAAADdAAAADwAAAAAAAAAAAAAAAACYAgAAZHJzL2Rv&#10;d25yZXYueG1sUEsFBgAAAAAEAAQA9QAAAIgDAAAAAA==&#10;" path="m,l,79,67,40,,e" fillcolor="black" stroked="f">
                    <v:path arrowok="t" o:connecttype="custom" o:connectlocs="0,-1073;0,-994;67,-1033;0,-1073" o:connectangles="0,0,0,0"/>
                  </v:shape>
                </v:group>
                <v:group id="Group 2330" o:spid="_x0000_s1083" style="position:absolute;left:5476;top:-1073;width:68;height:79" coordorigin="5476,-1073" coordsize="6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UBq8QAAADdAAAADwAAAGRycy9kb3ducmV2LnhtbERPy2rCQBTdF/yH4Qrd&#10;NZNoKiV1FBEtXUhBI5TuLplrEszcCZkxj7/vLApdHs57vR1NI3rqXG1ZQRLFIIgLq2suFVzz48sb&#10;COeRNTaWScFEDrab2dMaM20HPlN/8aUIIewyVFB532ZSuqIigy6yLXHgbrYz6APsSqk7HEK4aeQi&#10;jlfSYM2hocKW9hUV98vDKPgYcNgtk0N/ut/200/++vV9Skip5/m4ewfhafT/4j/3p1awSNOwP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xUBq8QAAADdAAAA&#10;DwAAAAAAAAAAAAAAAACqAgAAZHJzL2Rvd25yZXYueG1sUEsFBgAAAAAEAAQA+gAAAJsDAAAAAA==&#10;">
                  <v:shape id="Freeform 2331" o:spid="_x0000_s1084" style="position:absolute;left:5476;top:-1073;width:68;height:79;visibility:visible;mso-wrap-style:square;v-text-anchor:top" coordsize="6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uaQcMA&#10;AADdAAAADwAAAGRycy9kb3ducmV2LnhtbESPQYvCMBSE7wv+h/AEb2uqlF2pRlFRWY+r4vnRPJtq&#10;81KbqPXfm4UFj8PMfMNMZq2txJ0aXzpWMOgnIIhzp0suFBz2688RCB+QNVaOScGTPMymnY8JZto9&#10;+Jfuu1CICGGfoQITQp1J6XNDFn3f1cTRO7nGYoiyKaRu8BHhtpLDJPmSFkuOCwZrWhrKL7ubVbDa&#10;7M/HaqHb2rrr8Tt9OrNdpkr1uu18DCJQG97h//aPVjBM0wH8vYlPQE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uaQcMAAADdAAAADwAAAAAAAAAAAAAAAACYAgAAZHJzL2Rv&#10;d25yZXYueG1sUEsFBgAAAAAEAAQA9QAAAIgDAAAAAA==&#10;" path="m67,40l,79,,,67,40e" filled="f" strokeweight=".21978mm">
                    <v:path arrowok="t" o:connecttype="custom" o:connectlocs="67,-1033;0,-994;0,-1073;67,-1033" o:connectangles="0,0,0,0"/>
                  </v:shape>
                </v:group>
                <v:group id="Group 2328" o:spid="_x0000_s1085" style="position:absolute;left:5476;top:-1033;width:68;height:39" coordorigin="5476,-1033" coordsize="68,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Is6R8YAAADdAAAADwAAAGRycy9kb3ducmV2LnhtbESPQWvCQBSE7wX/w/IE&#10;b3WTaItEVxGx4kGEqiDeHtlnEsy+DdltEv99tyD0OMzMN8xi1ZtKtNS40rKCeByBIM6sLjlXcDl/&#10;vc9AOI+ssbJMCp7kYLUcvC0w1bbjb2pPPhcBwi5FBYX3dSqlywoy6Ma2Jg7e3TYGfZBNLnWDXYCb&#10;SiZR9CkNlhwWCqxpU1D2OP0YBbsOu/Uk3raHx33zvJ0/jtdDTEqNhv16DsJT7//Dr/ZeK0im0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izpHxgAAAN0A&#10;AAAPAAAAAAAAAAAAAAAAAKoCAABkcnMvZG93bnJldi54bWxQSwUGAAAAAAQABAD6AAAAnQMAAAAA&#10;">
                  <v:shape id="Freeform 2329" o:spid="_x0000_s1086" style="position:absolute;left:5476;top:-1033;width:68;height:39;visibility:visible;mso-wrap-style:square;v-text-anchor:top" coordsize="68,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8wTcQA&#10;AADdAAAADwAAAGRycy9kb3ducmV2LnhtbESPzYrCMBSF98K8Q7gDsxFN1VpKNYoIDrOYjdWFy0tz&#10;bYvNTW2i1refCAMuD+fn4yzXvWnEnTpXW1YwGUcgiAuray4VHA+7UQrCeWSNjWVS8CQH69XHYImZ&#10;tg/e0z33pQgj7DJUUHnfZlK6oiKDbmxb4uCdbWfQB9mVUnf4COOmkdMoSqTBmgOhwpa2FRWX/GYC&#10;JLHP31ymw4TkLv2O53G5uZ6U+vrsNwsQnnr/Dv+3f7SCaRzP4PUmPA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ME3EAAAA3QAAAA8AAAAAAAAAAAAAAAAAmAIAAGRycy9k&#10;b3ducmV2LnhtbFBLBQYAAAAABAAEAPUAAACJAwAAAAA=&#10;" path="m,39l67,e" filled="f" strokeweight=".21978mm">
                    <v:path arrowok="t" o:connecttype="custom" o:connectlocs="0,-994;67,-1033" o:connectangles="0,0"/>
                  </v:shape>
                </v:group>
                <v:group id="Group 2326" o:spid="_x0000_s1087" style="position:absolute;left:5366;top:-1034;width:110;height:2" coordorigin="5366,-1034"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4HqMYAAADdAAAADwAAAGRycy9kb3ducmV2LnhtbESPQWvCQBSE7wX/w/KE&#10;3nQTG4tEVxFR8SCFqiDeHtlnEsy+Ddk1if++Wyj0OMzMN8xi1ZtKtNS40rKCeByBIM6sLjlXcDnv&#10;RjMQziNrrCyTghc5WC0HbwtMte34m9qTz0WAsEtRQeF9nUrpsoIMurGtiYN3t41BH2STS91gF+Cm&#10;kpMo+pQGSw4LBda0KSh7nJ5Gwb7Dbv0Rb9vj47553c7Tr+sxJqXeh/16DsJT7//Df+2DVjBJkgR+&#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LgeoxgAAAN0A&#10;AAAPAAAAAAAAAAAAAAAAAKoCAABkcnMvZG93bnJldi54bWxQSwUGAAAAAAQABAD6AAAAnQMAAAAA&#10;">
                  <v:shape id="Freeform 2327" o:spid="_x0000_s1088" style="position:absolute;left:5366;top:-1034;width:110;height:2;visibility:visible;mso-wrap-style:square;v-text-anchor:top" coordsize="1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mgysUA&#10;AADdAAAADwAAAGRycy9kb3ducmV2LnhtbESPQWvCQBSE74X+h+UVeim6abBWoqtEseC1toceH9ln&#10;sjb7NmSfJv33XaHQ4zAz3zCrzehbdaU+usAGnqcZKOIqWMe1gc+Pt8kCVBRki21gMvBDETbr+7sV&#10;FjYM/E7Xo9QqQTgWaKAR6QqtY9WQxzgNHXHyTqH3KEn2tbY9DgnuW51n2Vx7dJwWGuxo11D1fbx4&#10;A/thX74+zauvcrHLfO6cbPksxjw+jOUSlNAo/+G/9sEayGezF7i9SU9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2aDKxQAAAN0AAAAPAAAAAAAAAAAAAAAAAJgCAABkcnMv&#10;ZG93bnJldi54bWxQSwUGAAAAAAQABAD1AAAAigMAAAAA&#10;" path="m110,1l,e" filled="f" strokeweight=".15111mm">
                    <v:path arrowok="t" o:connecttype="custom" o:connectlocs="110,-2066;0,-2068" o:connectangles="0,0"/>
                  </v:shape>
                </v:group>
                <v:group id="Group 2324" o:spid="_x0000_s1089" style="position:absolute;left:7246;top:-1077;width:69;height:80" coordorigin="7246,-1077" coordsize="6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7A8RMYAAADdAAAADwAAAGRycy9kb3ducmV2LnhtbESPT4vCMBTE78J+h/AW&#10;9qZpXZWlGkXEXTyI4B9YvD2aZ1tsXkoT2/rtjSB4HGbmN8xs0ZlSNFS7wrKCeBCBIE6tLjhTcDr+&#10;9n9AOI+ssbRMCu7kYDH/6M0w0bblPTUHn4kAYZeggtz7KpHSpTkZdANbEQfvYmuDPsg6k7rGNsBN&#10;KYdRNJEGCw4LOVa0yim9Hm5GwV+L7fI7Xjfb62V1Px/Hu/9tTEp9fXbLKQhPnX+HX+2NVjAcjS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7sDxExgAAAN0A&#10;AAAPAAAAAAAAAAAAAAAAAKoCAABkcnMvZG93bnJldi54bWxQSwUGAAAAAAQABAD6AAAAnQMAAAAA&#10;">
                  <v:shape id="Freeform 2325" o:spid="_x0000_s1090" style="position:absolute;left:7246;top:-1077;width:69;height:80;visibility:visible;mso-wrap-style:square;v-text-anchor:top" coordsize="6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3/GcYA&#10;AADdAAAADwAAAGRycy9kb3ducmV2LnhtbESP3WrCQBSE7wu+w3IE7+rGxKpEVxFBKC0U/Me7Q/aY&#10;BLNnQ3Yb07fvFgpeDjPzDbNYdaYSLTWutKxgNIxAEGdWl5wrOB62rzMQziNrrCyTgh9ysFr2XhaY&#10;avvgHbV7n4sAYZeigsL7OpXSZQUZdENbEwfvZhuDPsgml7rBR4CbSsZRNJEGSw4LBda0KSi777+N&#10;gnU7S/Lr58fpfI559JZck9NXdFFq0O/WcxCeOv8M/7fftYJ4PJ7C35vw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O3/GcYAAADdAAAADwAAAAAAAAAAAAAAAACYAgAAZHJz&#10;L2Rvd25yZXYueG1sUEsFBgAAAAAEAAQA9QAAAIsDAAAAAA==&#10;" path="m,l1,79,68,39,,e" fillcolor="black" stroked="f">
                    <v:path arrowok="t" o:connecttype="custom" o:connectlocs="0,-1077;1,-998;68,-1038;0,-1077" o:connectangles="0,0,0,0"/>
                  </v:shape>
                </v:group>
                <v:group id="Group 2322" o:spid="_x0000_s1091" style="position:absolute;left:7246;top:-1077;width:69;height:80" coordorigin="7246,-1077" coordsize="6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WMNrcQAAADdAAAA&#10;DwAAAAAAAAAAAAAAAACqAgAAZHJzL2Rvd25yZXYueG1sUEsFBgAAAAAEAAQA+gAAAJsDAAAAAA==&#10;">
                  <v:shape id="Freeform 2323" o:spid="_x0000_s1092" style="position:absolute;left:7246;top:-1077;width:69;height:80;visibility:visible;mso-wrap-style:square;v-text-anchor:top" coordsize="6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2PMUA&#10;AADdAAAADwAAAGRycy9kb3ducmV2LnhtbESPQWvCQBSE7wX/w/IEb3WjhFKjq4ggCGKh0YPHR/aZ&#10;RLNvl+wao7++Wyj0OMzMN8xi1ZtGdNT62rKCyTgBQVxYXXOp4HTcvn+C8AFZY2OZFDzJw2o5eFtg&#10;pu2Dv6nLQykihH2GCqoQXCalLyoy6MfWEUfvYluDIcq2lLrFR4SbRk6T5EMarDkuVOhoU1Fxy+9G&#10;gU/PX/u7e90OPW83uXRX302OSo2G/XoOIlAf/sN/7Z1WME3TGfy+iU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H/Y8xQAAAN0AAAAPAAAAAAAAAAAAAAAAAJgCAABkcnMv&#10;ZG93bnJldi54bWxQSwUGAAAAAAQABAD1AAAAigMAAAAA&#10;" path="m68,39l1,79,,,68,39e" filled="f" strokeweight=".21978mm">
                    <v:path arrowok="t" o:connecttype="custom" o:connectlocs="68,-1038;1,-998;0,-1077;68,-1038" o:connectangles="0,0,0,0"/>
                  </v:shape>
                </v:group>
                <v:group id="Group 2320" o:spid="_x0000_s1093" style="position:absolute;left:7247;top:-1038;width:68;height:41" coordorigin="7247,-1038" coordsize="68,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syXdsQAAADdAAAA&#10;DwAAAAAAAAAAAAAAAACqAgAAZHJzL2Rvd25yZXYueG1sUEsFBgAAAAAEAAQA+gAAAJsDAAAAAA==&#10;">
                  <v:shape id="Freeform 2321" o:spid="_x0000_s1094" style="position:absolute;left:7247;top:-1038;width:68;height:41;visibility:visible;mso-wrap-style:square;v-text-anchor:top" coordsize="68,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aPMUA&#10;AADdAAAADwAAAGRycy9kb3ducmV2LnhtbESPQWsCMRSE74L/ITzBm2YVK8vWKKVQsPbkqvT62Dw3&#10;SzcvYZO6679vCoLHYWa+YTa7wbbiRl1oHCtYzDMQxJXTDdcKzqePWQ4iRGSNrWNScKcAu+14tMFC&#10;u56PdCtjLRKEQ4EKTIy+kDJUhiyGufPEybu6zmJMsqul7rBPcNvKZZatpcWG04JBT++Gqp/y1yr4&#10;avefl6HM+4P35+/1YXV0/dUoNZ0Mb68gIg3xGX6091rBcvWygP836Qn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5Zo8xQAAAN0AAAAPAAAAAAAAAAAAAAAAAJgCAABkcnMv&#10;ZG93bnJldi54bWxQSwUGAAAAAAQABAD1AAAAigMAAAAA&#10;" path="m,40l67,e" filled="f" strokeweight=".21978mm">
                    <v:path arrowok="t" o:connecttype="custom" o:connectlocs="0,-998;67,-1038" o:connectangles="0,0"/>
                  </v:shape>
                </v:group>
                <v:group id="Group 2317" o:spid="_x0000_s1095" style="position:absolute;left:7136;top:-1038;width:110;height:2" coordorigin="7136,-1038" coordsize="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KsmsYAAADdAAAADwAAAGRycy9kb3ducmV2LnhtbESPQWvCQBSE74L/YXmC&#10;t7pJrEWiq4hY8SCFqiDeHtlnEsy+DdltEv99t1DwOMzMN8xy3ZtKtNS40rKCeBKBIM6sLjlXcDl/&#10;vs1BOI+ssbJMCp7kYL0aDpaYatvxN7Unn4sAYZeigsL7OpXSZQUZdBNbEwfvbhuDPsgml7rBLsBN&#10;JZMo+pAGSw4LBda0LSh7nH6Mgn2H3WYa79rj47593s6zr+sxJqXGo36zAOGp96/wf/ugFSTvswT+&#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UqyaxgAAAN0A&#10;AAAPAAAAAAAAAAAAAAAAAKoCAABkcnMvZG93bnJldi54bWxQSwUGAAAAAAQABAD6AAAAnQMAAAAA&#10;">
                  <v:shape id="Freeform 2319" o:spid="_x0000_s1096" style="position:absolute;left:7136;top:-1038;width:110;height:2;visibility:visible;mso-wrap-style:square;v-text-anchor:top" coordsize="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lsXMcA&#10;AADdAAAADwAAAGRycy9kb3ducmV2LnhtbESPQWvCQBSE7wX/w/KE3urGaEVSV5FCwVtrtFVvr9ln&#10;Esy+DdltEv31bqHQ4zAz3zCLVW8q0VLjSssKxqMIBHFmdcm5gv3u7WkOwnlkjZVlUnAlB6vl4GGB&#10;ibYdb6lNfS4ChF2CCgrv60RKlxVk0I1sTRy8s20M+iCbXOoGuwA3lYyjaCYNlhwWCqzptaDskv4Y&#10;BdvrHKvy/eZP9Pl1On6n3bQ/fCj1OOzXLyA89f4//NfeaAXx9HkCv2/CE5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G5bFzHAAAA3QAAAA8AAAAAAAAAAAAAAAAAmAIAAGRy&#10;cy9kb3ducmV2LnhtbFBLBQYAAAAABAAEAPUAAACMAwAAAAA=&#10;" path="m110,l,2e" filled="f" strokeweight=".15111mm">
                    <v:path arrowok="t" o:connecttype="custom" o:connectlocs="110,-1038;0,-1036" o:connectangles="0,0"/>
                  </v:shape>
                  <v:shape id="Picture 2318" o:spid="_x0000_s1097" type="#_x0000_t75" style="position:absolute;left:1940;top:-2452;width:7717;height:1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CFirCAAAA3QAAAA8AAABkcnMvZG93bnJldi54bWxEj0+LwjAUxO/CfofwFrxpsqLLUo0iq6LX&#10;tV729miebbF5KU36x29vBMHjMPObYVabwVaio8aXjjV8TRUI4syZknMNl/Qw+QHhA7LByjFpuJOH&#10;zfpjtMLEuJ7/qDuHXMQS9glqKEKoEyl9VpBFP3U1cfSurrEYomxyaRrsY7mt5Eypb2mx5LhQYE2/&#10;BWW3c2s17FSv0nZRpa35j+z+2B0Vd1qPP4ftEkSgIbzDL/pkNMzmizk838QnIN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whYqwgAAAN0AAAAPAAAAAAAAAAAAAAAAAJ8C&#10;AABkcnMvZG93bnJldi54bWxQSwUGAAAAAAQABAD3AAAAjgMAAAAA&#10;">
                    <v:imagedata r:id="rId80"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2</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m</w:t>
      </w:r>
      <w:r w:rsidRPr="006632F3">
        <w:rPr>
          <w:rFonts w:ascii="Times New Roman" w:eastAsia="Times New Roman" w:hAnsi="Times New Roman" w:cs="Times New Roman"/>
          <w:b/>
          <w:bCs/>
          <w:spacing w:val="-9"/>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o</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ubs</w:t>
      </w:r>
      <w:r w:rsidRPr="006632F3">
        <w:rPr>
          <w:rFonts w:ascii="Times New Roman" w:eastAsia="Times New Roman" w:hAnsi="Times New Roman" w:cs="Times New Roman"/>
          <w:b/>
          <w:bCs/>
        </w:rPr>
        <w:t>cri</w:t>
      </w:r>
      <w:r w:rsidRPr="006632F3">
        <w:rPr>
          <w:rFonts w:ascii="Times New Roman" w:eastAsia="Times New Roman" w:hAnsi="Times New Roman" w:cs="Times New Roman"/>
          <w:b/>
          <w:bCs/>
          <w:spacing w:val="-1"/>
        </w:rPr>
        <w:t>b</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9"/>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p</w:t>
      </w:r>
      <w:r w:rsidRPr="006632F3">
        <w:rPr>
          <w:rFonts w:ascii="Times New Roman" w:eastAsia="Times New Roman" w:hAnsi="Times New Roman" w:cs="Times New Roman"/>
          <w:b/>
          <w:bCs/>
        </w:rPr>
        <w:t>lic</w:t>
      </w:r>
      <w:r w:rsidRPr="006632F3">
        <w:rPr>
          <w:rFonts w:ascii="Times New Roman" w:eastAsia="Times New Roman" w:hAnsi="Times New Roman" w:cs="Times New Roman"/>
          <w:b/>
          <w:bCs/>
          <w:spacing w:val="1"/>
        </w:rPr>
        <w:t>a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n</w:t>
      </w:r>
    </w:p>
    <w:p w14:paraId="2FF3BF89" w14:textId="77777777" w:rsidR="00583B21" w:rsidRPr="006632F3" w:rsidRDefault="00583B21" w:rsidP="00583B21">
      <w:pPr>
        <w:spacing w:after="0" w:line="200" w:lineRule="exact"/>
        <w:rPr>
          <w:rFonts w:ascii="Times New Roman" w:hAnsi="Times New Roman" w:cs="Times New Roman"/>
        </w:rPr>
      </w:pPr>
    </w:p>
    <w:p w14:paraId="3507BF11" w14:textId="77777777" w:rsidR="00583B21" w:rsidRPr="006632F3" w:rsidRDefault="00583B21" w:rsidP="00583B21">
      <w:pPr>
        <w:spacing w:before="9" w:after="0" w:line="200" w:lineRule="exact"/>
        <w:rPr>
          <w:rFonts w:ascii="Times New Roman" w:hAnsi="Times New Roman" w:cs="Times New Roman"/>
        </w:rPr>
      </w:pPr>
    </w:p>
    <w:p w14:paraId="0539AFEB"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1"/>
        </w:rPr>
        <w:t>A</w:t>
      </w:r>
      <w:r w:rsidRPr="006632F3">
        <w:rPr>
          <w:rFonts w:ascii="Times New Roman" w:eastAsia="Arial" w:hAnsi="Times New Roman" w:cs="Times New Roman"/>
          <w:spacing w:val="2"/>
        </w:rPr>
        <w:t>f</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k</w:t>
      </w:r>
      <w:r w:rsidRPr="006632F3">
        <w:rPr>
          <w:rFonts w:ascii="Times New Roman" w:eastAsia="Arial" w:hAnsi="Times New Roman" w:cs="Times New Roman"/>
          <w:spacing w:val="-1"/>
        </w:rPr>
        <w:t>no</w:t>
      </w:r>
      <w:r w:rsidRPr="006632F3">
        <w:rPr>
          <w:rFonts w:ascii="Times New Roman" w:eastAsia="Arial" w:hAnsi="Times New Roman" w:cs="Times New Roman"/>
          <w:spacing w:val="-3"/>
        </w:rPr>
        <w:t>w</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of 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e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spacing w:val="1"/>
        </w:rPr>
        <w:t>c</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w:t>
      </w:r>
    </w:p>
    <w:p w14:paraId="111E7B74" w14:textId="77777777" w:rsidR="00583B21" w:rsidRPr="006632F3" w:rsidRDefault="00583B21" w:rsidP="00583B21">
      <w:pPr>
        <w:spacing w:before="10" w:after="0" w:line="240" w:lineRule="auto"/>
        <w:ind w:left="515" w:right="2893"/>
        <w:jc w:val="center"/>
        <w:rPr>
          <w:rFonts w:ascii="Times New Roman" w:eastAsia="Arial" w:hAnsi="Times New Roman" w:cs="Times New Roman"/>
        </w:rPr>
      </w:pP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w w:val="99"/>
        </w:rPr>
        <w:t>r</w:t>
      </w:r>
    </w:p>
    <w:p w14:paraId="5972C3A4" w14:textId="77777777" w:rsidR="00583B21" w:rsidRPr="006632F3" w:rsidRDefault="00583B21" w:rsidP="00583B21">
      <w:pPr>
        <w:tabs>
          <w:tab w:val="left" w:pos="540"/>
        </w:tabs>
        <w:spacing w:before="8" w:after="0" w:line="250" w:lineRule="auto"/>
        <w:ind w:left="550" w:right="742" w:hanging="432"/>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r>
      <w:r w:rsidRPr="006632F3">
        <w:rPr>
          <w:rFonts w:ascii="Times New Roman" w:eastAsia="Arial" w:hAnsi="Times New Roman" w:cs="Times New Roman"/>
          <w:spacing w:val="1"/>
        </w:rPr>
        <w:t>c</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vid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22C854C1" w14:textId="77777777" w:rsidR="00583B21" w:rsidRPr="006632F3" w:rsidRDefault="00583B21" w:rsidP="00583B21">
      <w:pPr>
        <w:tabs>
          <w:tab w:val="left" w:pos="540"/>
        </w:tabs>
        <w:spacing w:after="0" w:line="240" w:lineRule="auto"/>
        <w:ind w:left="118" w:right="-20"/>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rPr>
        <w:t>w</w:t>
      </w:r>
    </w:p>
    <w:p w14:paraId="7A683259" w14:textId="77777777" w:rsidR="00583B21" w:rsidRPr="006632F3" w:rsidRDefault="00583B21" w:rsidP="00583B21">
      <w:pPr>
        <w:tabs>
          <w:tab w:val="left" w:pos="540"/>
        </w:tabs>
        <w:spacing w:before="8" w:after="0" w:line="249" w:lineRule="auto"/>
        <w:ind w:left="550" w:right="224" w:hanging="432"/>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D</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a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iv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l</w:t>
      </w:r>
      <w:r w:rsidRPr="006632F3">
        <w:rPr>
          <w:rFonts w:ascii="Times New Roman" w:eastAsia="Arial" w:hAnsi="Times New Roman" w:cs="Times New Roman"/>
        </w:rPr>
        <w:t>l</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d</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spacing w:val="1"/>
        </w:rPr>
        <w:t>rs</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in</w:t>
      </w:r>
      <w:r w:rsidRPr="006632F3">
        <w:rPr>
          <w:rFonts w:ascii="Times New Roman" w:eastAsia="Arial" w:hAnsi="Times New Roman" w:cs="Times New Roman"/>
        </w:rPr>
        <w:t>g</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da</w:t>
      </w:r>
      <w:r w:rsidRPr="006632F3">
        <w:rPr>
          <w:rFonts w:ascii="Times New Roman" w:eastAsia="Arial" w:hAnsi="Times New Roman" w:cs="Times New Roman"/>
        </w:rPr>
        <w:t>ta</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ub</w:t>
      </w:r>
      <w:r w:rsidRPr="006632F3">
        <w:rPr>
          <w:rFonts w:ascii="Times New Roman" w:eastAsia="Arial" w:hAnsi="Times New Roman" w:cs="Times New Roman"/>
          <w:spacing w:val="1"/>
        </w:rPr>
        <w:t>scr</w:t>
      </w:r>
      <w:r w:rsidRPr="006632F3">
        <w:rPr>
          <w:rFonts w:ascii="Times New Roman" w:eastAsia="Arial" w:hAnsi="Times New Roman" w:cs="Times New Roman"/>
          <w:spacing w:val="-1"/>
        </w:rPr>
        <w:t>ib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 xml:space="preserve">NB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uniqu</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0A60700E" w14:textId="77777777" w:rsidR="00583B21" w:rsidRPr="006632F3" w:rsidRDefault="00583B21" w:rsidP="00583B21">
      <w:pPr>
        <w:spacing w:before="17" w:after="0" w:line="200" w:lineRule="exact"/>
        <w:rPr>
          <w:rFonts w:ascii="Times New Roman" w:hAnsi="Times New Roman" w:cs="Times New Roman"/>
        </w:rPr>
      </w:pPr>
    </w:p>
    <w:p w14:paraId="30B775F8"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84224" behindDoc="1" locked="0" layoutInCell="1" allowOverlap="1" wp14:anchorId="3B8ADAAC" wp14:editId="58F3BAA5">
                <wp:simplePos x="0" y="0"/>
                <wp:positionH relativeFrom="page">
                  <wp:posOffset>1141730</wp:posOffset>
                </wp:positionH>
                <wp:positionV relativeFrom="paragraph">
                  <wp:posOffset>189230</wp:posOffset>
                </wp:positionV>
                <wp:extent cx="1610360" cy="1270"/>
                <wp:effectExtent l="17780" t="17780" r="10160" b="9525"/>
                <wp:wrapNone/>
                <wp:docPr id="2381" name="Group 23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10360" cy="1270"/>
                          <a:chOff x="1798" y="298"/>
                          <a:chExt cx="2536" cy="2"/>
                        </a:xfrm>
                      </wpg:grpSpPr>
                      <wps:wsp>
                        <wps:cNvPr id="2382" name="Freeform 2315"/>
                        <wps:cNvSpPr>
                          <a:spLocks/>
                        </wps:cNvSpPr>
                        <wps:spPr bwMode="auto">
                          <a:xfrm>
                            <a:off x="1798" y="298"/>
                            <a:ext cx="2536" cy="2"/>
                          </a:xfrm>
                          <a:custGeom>
                            <a:avLst/>
                            <a:gdLst>
                              <a:gd name="T0" fmla="+- 0 1798 1798"/>
                              <a:gd name="T1" fmla="*/ T0 w 2536"/>
                              <a:gd name="T2" fmla="+- 0 4334 1798"/>
                              <a:gd name="T3" fmla="*/ T2 w 2536"/>
                            </a:gdLst>
                            <a:ahLst/>
                            <a:cxnLst>
                              <a:cxn ang="0">
                                <a:pos x="T1" y="0"/>
                              </a:cxn>
                              <a:cxn ang="0">
                                <a:pos x="T3" y="0"/>
                              </a:cxn>
                            </a:cxnLst>
                            <a:rect l="0" t="0" r="r" b="b"/>
                            <a:pathLst>
                              <a:path w="2536">
                                <a:moveTo>
                                  <a:pt x="0" y="0"/>
                                </a:moveTo>
                                <a:lnTo>
                                  <a:pt x="2536"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14" o:spid="_x0000_s1026" style="position:absolute;margin-left:89.9pt;margin-top:14.9pt;width:126.8pt;height:.1pt;z-index:-251232256;mso-position-horizontal-relative:page" coordorigin="1798,298" coordsize="25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">
                <v:shape id="Freeform 2315" o:spid="_x0000_s1027" style="position:absolute;left:1798;top:298;width:2536;height:2;visibility:visible;mso-wrap-style:square;v-text-anchor:top" coordsize="253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6JcUA&#10;AADdAAAADwAAAGRycy9kb3ducmV2LnhtbESPQWvCQBSE70L/w/IKvenGFGJIXaVYLMWTRu35kX1N&#10;QrNvQ3ZN4r93BcHjMDPfMMv1aBrRU+dqywrmswgEcWF1zaWC03E7TUE4j6yxsUwKruRgvXqZLDHT&#10;duAD9bkvRYCwy1BB5X2bSemKigy6mW2Jg/dnO4M+yK6UusMhwE0j4yhKpMGaw0KFLW0qKv7zi1GQ&#10;bJJxqKPdV9v088U+Pf8eD/JbqbfX8fMDhKfRP8OP9o9WEL+nMdzfhCc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2bolxQAAAN0AAAAPAAAAAAAAAAAAAAAAAJgCAABkcnMv&#10;ZG93bnJldi54bWxQSwUGAAAAAAQABAD1AAAAigMAAAAA&#10;" path="m,l2536,e" filled="f" strokeweight=".45925mm">
                  <v:path arrowok="t" o:connecttype="custom" o:connectlocs="0,0;2536,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7</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 xml:space="preserve">a </w:t>
      </w:r>
      <w:r w:rsidRPr="006632F3">
        <w:rPr>
          <w:rFonts w:ascii="Times New Roman" w:eastAsia="Arial" w:hAnsi="Times New Roman" w:cs="Times New Roman"/>
          <w:b/>
          <w:bCs/>
          <w:spacing w:val="-1"/>
        </w:rPr>
        <w:t>F</w:t>
      </w:r>
      <w:r w:rsidRPr="006632F3">
        <w:rPr>
          <w:rFonts w:ascii="Times New Roman" w:eastAsia="Arial" w:hAnsi="Times New Roman" w:cs="Times New Roman"/>
          <w:b/>
          <w:bCs/>
        </w:rPr>
        <w:t>il</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er</w:t>
      </w:r>
    </w:p>
    <w:p w14:paraId="09357D5E" w14:textId="77777777" w:rsidR="00583B21" w:rsidRPr="006632F3" w:rsidRDefault="00583B21" w:rsidP="00583B21">
      <w:pPr>
        <w:spacing w:before="63" w:after="0" w:line="240" w:lineRule="auto"/>
        <w:ind w:left="118" w:right="234"/>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CMW suppot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6"/>
        </w:rPr>
        <w:t>r</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ms 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to </w:t>
      </w:r>
      <w:r w:rsidRPr="006632F3">
        <w:rPr>
          <w:rFonts w:ascii="Times New Roman" w:eastAsia="Times New Roman" w:hAnsi="Times New Roman" w:cs="Times New Roman"/>
          <w:spacing w:val="-1"/>
        </w:rPr>
        <w:t>fac</w:t>
      </w:r>
      <w:r w:rsidRPr="006632F3">
        <w:rPr>
          <w:rFonts w:ascii="Times New Roman" w:eastAsia="Times New Roman" w:hAnsi="Times New Roman" w:cs="Times New Roman"/>
        </w:rPr>
        <w:t>ili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s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UDO</w:t>
      </w:r>
      <w:r w:rsidRPr="006632F3">
        <w:rPr>
          <w:rFonts w:ascii="Times New Roman" w:eastAsia="Times New Roman" w:hAnsi="Times New Roman" w:cs="Times New Roman"/>
        </w:rPr>
        <w:t xml:space="preserve">P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itu</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awar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up a</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qu</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y</w:t>
      </w:r>
      <w:r w:rsidRPr="006632F3">
        <w:rPr>
          <w:rFonts w:ascii="Times New Roman" w:eastAsia="Times New Roman" w:hAnsi="Times New Roman" w:cs="Times New Roman"/>
          <w:spacing w:val="-9"/>
        </w:rPr>
        <w:t xml:space="preserve"> </w:t>
      </w:r>
      <w:r w:rsidRPr="006632F3">
        <w:rPr>
          <w:rFonts w:ascii="Times New Roman" w:eastAsia="Times New Roman" w:hAnsi="Times New Roman" w:cs="Times New Roman"/>
        </w:rPr>
        <w:t>is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n in</w:t>
      </w:r>
    </w:p>
    <w:p w14:paraId="6417438E" w14:textId="77777777" w:rsidR="00583B21" w:rsidRPr="006632F3" w:rsidRDefault="00583B21" w:rsidP="00583B21">
      <w:pPr>
        <w:spacing w:before="1" w:after="0" w:line="170" w:lineRule="exact"/>
        <w:rPr>
          <w:rFonts w:ascii="Times New Roman" w:hAnsi="Times New Roman" w:cs="Times New Roman"/>
        </w:rPr>
      </w:pPr>
    </w:p>
    <w:p w14:paraId="6B879891" w14:textId="77777777" w:rsidR="00583B21" w:rsidRPr="006632F3" w:rsidRDefault="00583B21" w:rsidP="00583B21">
      <w:pPr>
        <w:spacing w:after="0" w:line="200" w:lineRule="exact"/>
        <w:rPr>
          <w:rFonts w:ascii="Times New Roman" w:hAnsi="Times New Roman" w:cs="Times New Roman"/>
        </w:rPr>
      </w:pPr>
    </w:p>
    <w:p w14:paraId="4BF4E7CA" w14:textId="77777777" w:rsidR="00583B21" w:rsidRPr="006632F3" w:rsidRDefault="00583B21" w:rsidP="00583B21">
      <w:pPr>
        <w:spacing w:after="0" w:line="200" w:lineRule="exact"/>
        <w:rPr>
          <w:rFonts w:ascii="Times New Roman" w:hAnsi="Times New Roman" w:cs="Times New Roman"/>
        </w:rPr>
      </w:pPr>
    </w:p>
    <w:p w14:paraId="0D6D06A1" w14:textId="77777777" w:rsidR="00583B21" w:rsidRPr="006632F3" w:rsidRDefault="00583B21" w:rsidP="00583B21">
      <w:pPr>
        <w:spacing w:after="0" w:line="200" w:lineRule="exact"/>
        <w:rPr>
          <w:rFonts w:ascii="Times New Roman" w:hAnsi="Times New Roman" w:cs="Times New Roman"/>
        </w:rPr>
      </w:pPr>
    </w:p>
    <w:p w14:paraId="2AA40497" w14:textId="77777777" w:rsidR="00583B21" w:rsidRPr="006632F3" w:rsidRDefault="00583B21" w:rsidP="00583B21">
      <w:pPr>
        <w:spacing w:after="0" w:line="200" w:lineRule="exact"/>
        <w:rPr>
          <w:rFonts w:ascii="Times New Roman" w:hAnsi="Times New Roman" w:cs="Times New Roman"/>
        </w:rPr>
      </w:pPr>
    </w:p>
    <w:p w14:paraId="7150CDE0" w14:textId="77777777" w:rsidR="00583B21" w:rsidRPr="006632F3" w:rsidRDefault="00583B21" w:rsidP="00583B21">
      <w:pPr>
        <w:spacing w:after="0" w:line="200" w:lineRule="exact"/>
        <w:rPr>
          <w:rFonts w:ascii="Times New Roman" w:hAnsi="Times New Roman" w:cs="Times New Roman"/>
        </w:rPr>
      </w:pPr>
    </w:p>
    <w:p w14:paraId="43F6ECFB" w14:textId="77777777" w:rsidR="00583B21" w:rsidRPr="006632F3" w:rsidRDefault="00583B21" w:rsidP="00583B21">
      <w:pPr>
        <w:spacing w:after="0" w:line="200" w:lineRule="exact"/>
        <w:rPr>
          <w:rFonts w:ascii="Times New Roman" w:hAnsi="Times New Roman" w:cs="Times New Roman"/>
        </w:rPr>
      </w:pPr>
    </w:p>
    <w:p w14:paraId="72EE3485" w14:textId="77777777" w:rsidR="00583B21" w:rsidRPr="006632F3" w:rsidRDefault="00583B21" w:rsidP="00583B21">
      <w:pPr>
        <w:spacing w:after="0" w:line="200" w:lineRule="exact"/>
        <w:rPr>
          <w:rFonts w:ascii="Times New Roman" w:hAnsi="Times New Roman" w:cs="Times New Roman"/>
        </w:rPr>
      </w:pPr>
    </w:p>
    <w:p w14:paraId="3761BC44" w14:textId="77777777" w:rsidR="00583B21" w:rsidRPr="006632F3" w:rsidRDefault="00583B21" w:rsidP="00583B21">
      <w:pPr>
        <w:spacing w:after="0" w:line="200" w:lineRule="exact"/>
        <w:rPr>
          <w:rFonts w:ascii="Times New Roman" w:hAnsi="Times New Roman" w:cs="Times New Roman"/>
        </w:rPr>
      </w:pPr>
    </w:p>
    <w:p w14:paraId="3B80508C" w14:textId="77777777" w:rsidR="00583B21" w:rsidRPr="006632F3" w:rsidRDefault="00583B21" w:rsidP="00583B21">
      <w:pPr>
        <w:spacing w:after="0" w:line="200" w:lineRule="exact"/>
        <w:rPr>
          <w:rFonts w:ascii="Times New Roman" w:hAnsi="Times New Roman" w:cs="Times New Roman"/>
        </w:rPr>
      </w:pPr>
    </w:p>
    <w:p w14:paraId="449EEE84" w14:textId="77777777" w:rsidR="00583B21" w:rsidRPr="006632F3" w:rsidRDefault="00583B21" w:rsidP="00583B21">
      <w:pPr>
        <w:spacing w:after="0" w:line="200" w:lineRule="exact"/>
        <w:rPr>
          <w:rFonts w:ascii="Times New Roman" w:hAnsi="Times New Roman" w:cs="Times New Roman"/>
        </w:rPr>
      </w:pPr>
    </w:p>
    <w:p w14:paraId="203107C2" w14:textId="77777777" w:rsidR="00583B21" w:rsidRPr="006632F3" w:rsidRDefault="00583B21" w:rsidP="00583B21">
      <w:pPr>
        <w:spacing w:after="0" w:line="200" w:lineRule="exact"/>
        <w:rPr>
          <w:rFonts w:ascii="Times New Roman" w:hAnsi="Times New Roman" w:cs="Times New Roman"/>
        </w:rPr>
      </w:pPr>
    </w:p>
    <w:p w14:paraId="14037419" w14:textId="77777777" w:rsidR="00583B21" w:rsidRPr="006632F3" w:rsidRDefault="00583B21" w:rsidP="00583B21">
      <w:pPr>
        <w:spacing w:after="0" w:line="200" w:lineRule="exact"/>
        <w:rPr>
          <w:rFonts w:ascii="Times New Roman" w:hAnsi="Times New Roman" w:cs="Times New Roman"/>
        </w:rPr>
      </w:pPr>
    </w:p>
    <w:p w14:paraId="638995A8" w14:textId="77777777" w:rsidR="00583B21" w:rsidRPr="006632F3" w:rsidRDefault="00583B21" w:rsidP="00583B21">
      <w:pPr>
        <w:spacing w:after="0" w:line="200" w:lineRule="exact"/>
        <w:rPr>
          <w:rFonts w:ascii="Times New Roman" w:hAnsi="Times New Roman" w:cs="Times New Roman"/>
        </w:rPr>
      </w:pPr>
    </w:p>
    <w:p w14:paraId="303F3F2D" w14:textId="77777777" w:rsidR="00583B21" w:rsidRPr="006632F3" w:rsidRDefault="00583B21" w:rsidP="00583B21">
      <w:pPr>
        <w:spacing w:after="0" w:line="200" w:lineRule="exact"/>
        <w:rPr>
          <w:rFonts w:ascii="Times New Roman" w:hAnsi="Times New Roman" w:cs="Times New Roman"/>
        </w:rPr>
      </w:pPr>
    </w:p>
    <w:p w14:paraId="05675F78" w14:textId="77777777" w:rsidR="00583B21" w:rsidRPr="006632F3" w:rsidRDefault="00583B21" w:rsidP="00583B21">
      <w:pPr>
        <w:spacing w:after="0" w:line="200" w:lineRule="exact"/>
        <w:rPr>
          <w:rFonts w:ascii="Times New Roman" w:hAnsi="Times New Roman" w:cs="Times New Roman"/>
        </w:rPr>
      </w:pPr>
    </w:p>
    <w:p w14:paraId="69C621F5" w14:textId="77777777" w:rsidR="00583B21" w:rsidRPr="006632F3" w:rsidRDefault="00583B21" w:rsidP="00583B21">
      <w:pPr>
        <w:spacing w:after="0" w:line="200" w:lineRule="exact"/>
        <w:rPr>
          <w:rFonts w:ascii="Times New Roman" w:hAnsi="Times New Roman" w:cs="Times New Roman"/>
        </w:rPr>
      </w:pPr>
    </w:p>
    <w:p w14:paraId="7111AA03" w14:textId="77777777" w:rsidR="00583B21" w:rsidRPr="006632F3" w:rsidRDefault="00583B21" w:rsidP="00583B21">
      <w:pPr>
        <w:spacing w:after="0" w:line="200" w:lineRule="exact"/>
        <w:rPr>
          <w:rFonts w:ascii="Times New Roman" w:hAnsi="Times New Roman" w:cs="Times New Roman"/>
        </w:rPr>
      </w:pPr>
    </w:p>
    <w:p w14:paraId="4DB43883" w14:textId="77777777" w:rsidR="00583B21" w:rsidRPr="006632F3" w:rsidRDefault="00583B21" w:rsidP="00583B21">
      <w:pPr>
        <w:spacing w:after="0" w:line="200" w:lineRule="exact"/>
        <w:rPr>
          <w:rFonts w:ascii="Times New Roman" w:hAnsi="Times New Roman" w:cs="Times New Roman"/>
        </w:rPr>
      </w:pPr>
    </w:p>
    <w:p w14:paraId="15E8EA82" w14:textId="77777777" w:rsidR="00583B21" w:rsidRPr="006632F3" w:rsidRDefault="00583B21" w:rsidP="00583B21">
      <w:pPr>
        <w:spacing w:after="0" w:line="200" w:lineRule="exact"/>
        <w:rPr>
          <w:rFonts w:ascii="Times New Roman" w:hAnsi="Times New Roman" w:cs="Times New Roman"/>
        </w:rPr>
      </w:pPr>
    </w:p>
    <w:p w14:paraId="23794CCD" w14:textId="77777777" w:rsidR="00583B21" w:rsidRPr="006632F3" w:rsidRDefault="00583B21" w:rsidP="00583B21">
      <w:pPr>
        <w:spacing w:after="0" w:line="200" w:lineRule="exact"/>
        <w:rPr>
          <w:rFonts w:ascii="Times New Roman" w:hAnsi="Times New Roman" w:cs="Times New Roman"/>
        </w:rPr>
      </w:pPr>
    </w:p>
    <w:p w14:paraId="7F842A90" w14:textId="77777777" w:rsidR="00583B21" w:rsidRPr="006632F3" w:rsidRDefault="00583B21" w:rsidP="00583B21">
      <w:pPr>
        <w:spacing w:after="0" w:line="200" w:lineRule="exact"/>
        <w:rPr>
          <w:rFonts w:ascii="Times New Roman" w:hAnsi="Times New Roman" w:cs="Times New Roman"/>
        </w:rPr>
      </w:pPr>
    </w:p>
    <w:p w14:paraId="0C61CB34" w14:textId="77777777" w:rsidR="00583B21" w:rsidRPr="006632F3" w:rsidRDefault="00583B21" w:rsidP="00583B21">
      <w:pPr>
        <w:spacing w:after="0" w:line="200" w:lineRule="exact"/>
        <w:rPr>
          <w:rFonts w:ascii="Times New Roman" w:hAnsi="Times New Roman" w:cs="Times New Roman"/>
        </w:rPr>
      </w:pPr>
    </w:p>
    <w:p w14:paraId="1EBD4B28" w14:textId="77777777" w:rsidR="00583B21" w:rsidRPr="006632F3" w:rsidRDefault="00583B21" w:rsidP="00583B21">
      <w:pPr>
        <w:spacing w:after="0" w:line="200" w:lineRule="exact"/>
        <w:rPr>
          <w:rFonts w:ascii="Times New Roman" w:hAnsi="Times New Roman" w:cs="Times New Roman"/>
        </w:rPr>
      </w:pPr>
    </w:p>
    <w:p w14:paraId="5EF8F906"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82176" behindDoc="1" locked="0" layoutInCell="1" allowOverlap="1" wp14:anchorId="194C34B2" wp14:editId="1B8E4198">
                <wp:simplePos x="0" y="0"/>
                <wp:positionH relativeFrom="page">
                  <wp:posOffset>1144905</wp:posOffset>
                </wp:positionH>
                <wp:positionV relativeFrom="paragraph">
                  <wp:posOffset>-2703195</wp:posOffset>
                </wp:positionV>
                <wp:extent cx="4570095" cy="2411730"/>
                <wp:effectExtent l="1905" t="1905" r="0" b="0"/>
                <wp:wrapNone/>
                <wp:docPr id="2380" name="Text Box 2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0095" cy="2411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1456E5" w14:textId="77777777" w:rsidR="00583B21" w:rsidRDefault="00583B21" w:rsidP="00583B21">
                            <w:pPr>
                              <w:tabs>
                                <w:tab w:val="left" w:pos="2100"/>
                              </w:tabs>
                              <w:spacing w:before="80" w:after="0" w:line="240" w:lineRule="auto"/>
                              <w:ind w:left="577" w:right="-20"/>
                              <w:rPr>
                                <w:rFonts w:ascii="Arial" w:eastAsia="Arial" w:hAnsi="Arial" w:cs="Arial"/>
                                <w:sz w:val="13"/>
                                <w:szCs w:val="13"/>
                              </w:rPr>
                            </w:pP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3"/>
                                <w:sz w:val="13"/>
                                <w:szCs w:val="13"/>
                              </w:rPr>
                              <w:t>F</w:t>
                            </w:r>
                            <w:r>
                              <w:rPr>
                                <w:rFonts w:ascii="Arial" w:eastAsia="Arial" w:hAnsi="Arial" w:cs="Arial"/>
                                <w:spacing w:val="7"/>
                                <w:sz w:val="13"/>
                                <w:szCs w:val="13"/>
                              </w:rPr>
                              <w:t>il</w:t>
                            </w:r>
                            <w:r>
                              <w:rPr>
                                <w:rFonts w:ascii="Arial" w:eastAsia="Arial" w:hAnsi="Arial" w:cs="Arial"/>
                                <w:spacing w:val="-1"/>
                                <w:sz w:val="13"/>
                                <w:szCs w:val="13"/>
                              </w:rPr>
                              <w:t>te</w:t>
                            </w:r>
                            <w:r>
                              <w:rPr>
                                <w:rFonts w:ascii="Arial" w:eastAsia="Arial" w:hAnsi="Arial" w:cs="Arial"/>
                                <w:sz w:val="13"/>
                                <w:szCs w:val="13"/>
                              </w:rPr>
                              <w:t>r</w:t>
                            </w:r>
                            <w:r>
                              <w:rPr>
                                <w:rFonts w:ascii="Arial" w:eastAsia="Arial" w:hAnsi="Arial" w:cs="Arial"/>
                                <w:spacing w:val="-22"/>
                                <w:sz w:val="13"/>
                                <w:szCs w:val="13"/>
                              </w:rPr>
                              <w:t xml:space="preserve"> </w:t>
                            </w:r>
                            <w:r>
                              <w:rPr>
                                <w:rFonts w:ascii="Arial" w:eastAsia="Arial" w:hAnsi="Arial" w:cs="Arial"/>
                                <w:sz w:val="13"/>
                                <w:szCs w:val="13"/>
                              </w:rPr>
                              <w:tab/>
                            </w:r>
                            <w:r>
                              <w:rPr>
                                <w:rFonts w:ascii="Arial" w:eastAsia="Arial" w:hAnsi="Arial" w:cs="Arial"/>
                                <w:w w:val="102"/>
                                <w:sz w:val="13"/>
                                <w:szCs w:val="13"/>
                              </w:rPr>
                              <w:t>C</w:t>
                            </w:r>
                            <w:r>
                              <w:rPr>
                                <w:rFonts w:ascii="Arial" w:eastAsia="Arial" w:hAnsi="Arial" w:cs="Arial"/>
                                <w:spacing w:val="7"/>
                                <w:w w:val="102"/>
                                <w:sz w:val="13"/>
                                <w:szCs w:val="13"/>
                              </w:rPr>
                              <w:t>li</w:t>
                            </w:r>
                            <w:r>
                              <w:rPr>
                                <w:rFonts w:ascii="Arial" w:eastAsia="Arial" w:hAnsi="Arial" w:cs="Arial"/>
                                <w:spacing w:val="-1"/>
                                <w:w w:val="102"/>
                                <w:sz w:val="13"/>
                                <w:szCs w:val="13"/>
                              </w:rPr>
                              <w:t>ent</w:t>
                            </w:r>
                            <w:r>
                              <w:rPr>
                                <w:rFonts w:ascii="Arial" w:eastAsia="Arial" w:hAnsi="Arial" w:cs="Arial"/>
                                <w:spacing w:val="5"/>
                                <w:w w:val="102"/>
                                <w:sz w:val="13"/>
                                <w:szCs w:val="13"/>
                              </w:rPr>
                              <w:t>G</w:t>
                            </w:r>
                            <w:r>
                              <w:rPr>
                                <w:rFonts w:ascii="Arial" w:eastAsia="Arial" w:hAnsi="Arial" w:cs="Arial"/>
                                <w:spacing w:val="4"/>
                                <w:w w:val="102"/>
                                <w:sz w:val="13"/>
                                <w:szCs w:val="13"/>
                              </w:rPr>
                              <w:t>r</w:t>
                            </w:r>
                            <w:r>
                              <w:rPr>
                                <w:rFonts w:ascii="Arial" w:eastAsia="Arial" w:hAnsi="Arial" w:cs="Arial"/>
                                <w:spacing w:val="7"/>
                                <w:w w:val="102"/>
                                <w:sz w:val="13"/>
                                <w:szCs w:val="13"/>
                              </w:rPr>
                              <w:t>i</w:t>
                            </w:r>
                            <w:r>
                              <w:rPr>
                                <w:rFonts w:ascii="Arial" w:eastAsia="Arial" w:hAnsi="Arial" w:cs="Arial"/>
                                <w:spacing w:val="-1"/>
                                <w:w w:val="102"/>
                                <w:sz w:val="13"/>
                                <w:szCs w:val="13"/>
                              </w:rPr>
                              <w:t>d</w:t>
                            </w:r>
                            <w:r>
                              <w:rPr>
                                <w:rFonts w:ascii="Arial" w:eastAsia="Arial" w:hAnsi="Arial" w:cs="Arial"/>
                                <w:w w:val="102"/>
                                <w:sz w:val="13"/>
                                <w:szCs w:val="13"/>
                              </w:rPr>
                              <w:t>C</w:t>
                            </w:r>
                            <w:r>
                              <w:rPr>
                                <w:rFonts w:ascii="Arial" w:eastAsia="Arial" w:hAnsi="Arial" w:cs="Arial"/>
                                <w:spacing w:val="-1"/>
                                <w:w w:val="102"/>
                                <w:sz w:val="13"/>
                                <w:szCs w:val="13"/>
                              </w:rPr>
                              <w:t>hangeL</w:t>
                            </w:r>
                            <w:r>
                              <w:rPr>
                                <w:rFonts w:ascii="Arial" w:eastAsia="Arial" w:hAnsi="Arial" w:cs="Arial"/>
                                <w:spacing w:val="7"/>
                                <w:w w:val="102"/>
                                <w:sz w:val="13"/>
                                <w:szCs w:val="13"/>
                              </w:rPr>
                              <w:t>i</w:t>
                            </w:r>
                            <w:r>
                              <w:rPr>
                                <w:rFonts w:ascii="Arial" w:eastAsia="Arial" w:hAnsi="Arial" w:cs="Arial"/>
                                <w:spacing w:val="6"/>
                                <w:w w:val="102"/>
                                <w:sz w:val="13"/>
                                <w:szCs w:val="13"/>
                              </w:rPr>
                              <w:t>s</w:t>
                            </w:r>
                            <w:r>
                              <w:rPr>
                                <w:rFonts w:ascii="Arial" w:eastAsia="Arial" w:hAnsi="Arial" w:cs="Arial"/>
                                <w:spacing w:val="-1"/>
                                <w:w w:val="102"/>
                                <w:sz w:val="13"/>
                                <w:szCs w:val="13"/>
                              </w:rPr>
                              <w:t>tene</w:t>
                            </w:r>
                            <w:r>
                              <w:rPr>
                                <w:rFonts w:ascii="Arial" w:eastAsia="Arial" w:hAnsi="Arial" w:cs="Arial"/>
                                <w:w w:val="102"/>
                                <w:sz w:val="13"/>
                                <w:szCs w:val="13"/>
                              </w:rPr>
                              <w:t>r</w:t>
                            </w:r>
                          </w:p>
                          <w:p w14:paraId="05568761" w14:textId="77777777" w:rsidR="00583B21" w:rsidRDefault="00583B21" w:rsidP="00583B21">
                            <w:pPr>
                              <w:spacing w:before="5" w:after="0" w:line="180" w:lineRule="exact"/>
                              <w:rPr>
                                <w:sz w:val="18"/>
                                <w:szCs w:val="18"/>
                              </w:rPr>
                            </w:pPr>
                          </w:p>
                          <w:p w14:paraId="63945533" w14:textId="77777777" w:rsidR="00583B21" w:rsidRDefault="00583B21" w:rsidP="00583B21">
                            <w:pPr>
                              <w:spacing w:after="0" w:line="200" w:lineRule="exact"/>
                              <w:rPr>
                                <w:sz w:val="20"/>
                                <w:szCs w:val="20"/>
                              </w:rPr>
                            </w:pPr>
                          </w:p>
                          <w:p w14:paraId="4C9571E0" w14:textId="77777777" w:rsidR="00583B21" w:rsidRDefault="00583B21" w:rsidP="00583B21">
                            <w:pPr>
                              <w:spacing w:after="0" w:line="240" w:lineRule="auto"/>
                              <w:ind w:left="554" w:right="-20"/>
                              <w:rPr>
                                <w:rFonts w:ascii="Arial" w:eastAsia="Arial" w:hAnsi="Arial" w:cs="Arial"/>
                                <w:sz w:val="13"/>
                                <w:szCs w:val="13"/>
                              </w:rPr>
                            </w:pPr>
                            <w:r>
                              <w:rPr>
                                <w:rFonts w:ascii="Arial" w:eastAsia="Arial" w:hAnsi="Arial" w:cs="Arial"/>
                                <w:w w:val="102"/>
                                <w:sz w:val="13"/>
                                <w:szCs w:val="13"/>
                              </w:rPr>
                              <w:t>1</w:t>
                            </w:r>
                          </w:p>
                          <w:p w14:paraId="1C3E6AE1" w14:textId="77777777" w:rsidR="00583B21" w:rsidRDefault="00583B21" w:rsidP="00583B21">
                            <w:pPr>
                              <w:tabs>
                                <w:tab w:val="left" w:pos="3800"/>
                              </w:tabs>
                              <w:spacing w:after="0" w:line="174" w:lineRule="exact"/>
                              <w:ind w:left="1564" w:right="3146"/>
                              <w:jc w:val="center"/>
                              <w:rPr>
                                <w:rFonts w:ascii="Arial" w:eastAsia="Arial" w:hAnsi="Arial" w:cs="Arial"/>
                                <w:sz w:val="13"/>
                                <w:szCs w:val="13"/>
                              </w:rPr>
                            </w:pPr>
                            <w:r>
                              <w:rPr>
                                <w:rFonts w:ascii="Arial" w:eastAsia="Arial" w:hAnsi="Arial" w:cs="Arial"/>
                                <w:spacing w:val="-82"/>
                                <w:position w:val="-6"/>
                                <w:sz w:val="13"/>
                                <w:szCs w:val="13"/>
                              </w:rPr>
                              <w:t>1</w:t>
                            </w:r>
                            <w:r>
                              <w:rPr>
                                <w:rFonts w:ascii="Arial" w:eastAsia="Arial" w:hAnsi="Arial" w:cs="Arial"/>
                                <w:position w:val="-2"/>
                                <w:sz w:val="13"/>
                                <w:szCs w:val="13"/>
                              </w:rPr>
                              <w:t>0</w:t>
                            </w:r>
                            <w:r>
                              <w:rPr>
                                <w:rFonts w:ascii="Arial" w:eastAsia="Arial" w:hAnsi="Arial" w:cs="Arial"/>
                                <w:spacing w:val="-35"/>
                                <w:position w:val="-2"/>
                                <w:sz w:val="13"/>
                                <w:szCs w:val="13"/>
                              </w:rPr>
                              <w:t xml:space="preserve"> </w:t>
                            </w:r>
                            <w:r>
                              <w:rPr>
                                <w:rFonts w:ascii="Arial" w:eastAsia="Arial" w:hAnsi="Arial" w:cs="Arial"/>
                                <w:position w:val="-2"/>
                                <w:sz w:val="13"/>
                                <w:szCs w:val="13"/>
                              </w:rPr>
                              <w:tab/>
                            </w:r>
                            <w:r>
                              <w:rPr>
                                <w:rFonts w:ascii="Arial" w:eastAsia="Arial" w:hAnsi="Arial" w:cs="Arial"/>
                                <w:w w:val="102"/>
                                <w:position w:val="6"/>
                                <w:sz w:val="13"/>
                                <w:szCs w:val="13"/>
                              </w:rPr>
                              <w:t>9</w:t>
                            </w:r>
                          </w:p>
                          <w:p w14:paraId="2196FEAD" w14:textId="77777777" w:rsidR="00583B21" w:rsidRDefault="00583B21" w:rsidP="00583B21">
                            <w:pPr>
                              <w:tabs>
                                <w:tab w:val="left" w:pos="3640"/>
                              </w:tabs>
                              <w:spacing w:after="0" w:line="81" w:lineRule="exact"/>
                              <w:ind w:left="1735" w:right="3401"/>
                              <w:jc w:val="center"/>
                              <w:rPr>
                                <w:rFonts w:ascii="Arial" w:eastAsia="Arial" w:hAnsi="Arial" w:cs="Arial"/>
                                <w:sz w:val="13"/>
                                <w:szCs w:val="13"/>
                              </w:rPr>
                            </w:pPr>
                            <w:r>
                              <w:rPr>
                                <w:rFonts w:ascii="Arial" w:eastAsia="Arial" w:hAnsi="Arial" w:cs="Arial"/>
                                <w:position w:val="1"/>
                                <w:sz w:val="13"/>
                                <w:szCs w:val="13"/>
                              </w:rPr>
                              <w:t>2</w:t>
                            </w:r>
                            <w:r>
                              <w:rPr>
                                <w:rFonts w:ascii="Arial" w:eastAsia="Arial" w:hAnsi="Arial" w:cs="Arial"/>
                                <w:spacing w:val="-35"/>
                                <w:position w:val="1"/>
                                <w:sz w:val="13"/>
                                <w:szCs w:val="13"/>
                              </w:rPr>
                              <w:t xml:space="preserve"> </w:t>
                            </w:r>
                            <w:r>
                              <w:rPr>
                                <w:rFonts w:ascii="Arial" w:eastAsia="Arial" w:hAnsi="Arial" w:cs="Arial"/>
                                <w:position w:val="1"/>
                                <w:sz w:val="13"/>
                                <w:szCs w:val="13"/>
                              </w:rPr>
                              <w:tab/>
                            </w:r>
                            <w:r>
                              <w:rPr>
                                <w:rFonts w:ascii="Arial" w:eastAsia="Arial" w:hAnsi="Arial" w:cs="Arial"/>
                                <w:w w:val="102"/>
                                <w:position w:val="1"/>
                                <w:sz w:val="13"/>
                                <w:szCs w:val="13"/>
                              </w:rPr>
                              <w:t>3</w:t>
                            </w:r>
                          </w:p>
                          <w:p w14:paraId="38B4EA85" w14:textId="77777777" w:rsidR="00583B21" w:rsidRDefault="00583B21" w:rsidP="00583B21">
                            <w:pPr>
                              <w:tabs>
                                <w:tab w:val="left" w:pos="2240"/>
                                <w:tab w:val="left" w:pos="4160"/>
                                <w:tab w:val="left" w:pos="5660"/>
                              </w:tabs>
                              <w:spacing w:before="34" w:after="0" w:line="270" w:lineRule="atLeast"/>
                              <w:ind w:left="3388" w:right="7" w:hanging="2798"/>
                              <w:rPr>
                                <w:rFonts w:ascii="Arial" w:eastAsia="Arial" w:hAnsi="Arial" w:cs="Arial"/>
                                <w:sz w:val="13"/>
                                <w:szCs w:val="13"/>
                              </w:rPr>
                            </w:pPr>
                            <w:r>
                              <w:rPr>
                                <w:rFonts w:ascii="Arial" w:eastAsia="Arial" w:hAnsi="Arial" w:cs="Arial"/>
                                <w:spacing w:val="8"/>
                                <w:sz w:val="13"/>
                                <w:szCs w:val="13"/>
                              </w:rPr>
                              <w:t>A</w:t>
                            </w:r>
                            <w:r>
                              <w:rPr>
                                <w:rFonts w:ascii="Arial" w:eastAsia="Arial" w:hAnsi="Arial" w:cs="Arial"/>
                                <w:spacing w:val="-1"/>
                                <w:sz w:val="13"/>
                                <w:szCs w:val="13"/>
                              </w:rPr>
                              <w:t>pp</w:t>
                            </w:r>
                            <w:r>
                              <w:rPr>
                                <w:rFonts w:ascii="Arial" w:eastAsia="Arial" w:hAnsi="Arial" w:cs="Arial"/>
                                <w:spacing w:val="7"/>
                                <w:sz w:val="13"/>
                                <w:szCs w:val="13"/>
                              </w:rPr>
                              <w:t>li</w:t>
                            </w:r>
                            <w:r>
                              <w:rPr>
                                <w:rFonts w:ascii="Arial" w:eastAsia="Arial" w:hAnsi="Arial" w:cs="Arial"/>
                                <w:spacing w:val="6"/>
                                <w:sz w:val="13"/>
                                <w:szCs w:val="13"/>
                              </w:rPr>
                              <w:t>c</w:t>
                            </w:r>
                            <w:r>
                              <w:rPr>
                                <w:rFonts w:ascii="Arial" w:eastAsia="Arial" w:hAnsi="Arial" w:cs="Arial"/>
                                <w:spacing w:val="-1"/>
                                <w:sz w:val="13"/>
                                <w:szCs w:val="13"/>
                              </w:rPr>
                              <w:t>at</w:t>
                            </w:r>
                            <w:r>
                              <w:rPr>
                                <w:rFonts w:ascii="Arial" w:eastAsia="Arial" w:hAnsi="Arial" w:cs="Arial"/>
                                <w:spacing w:val="7"/>
                                <w:sz w:val="13"/>
                                <w:szCs w:val="13"/>
                              </w:rPr>
                              <w:t>i</w:t>
                            </w:r>
                            <w:r>
                              <w:rPr>
                                <w:rFonts w:ascii="Arial" w:eastAsia="Arial" w:hAnsi="Arial" w:cs="Arial"/>
                                <w:spacing w:val="-1"/>
                                <w:sz w:val="13"/>
                                <w:szCs w:val="13"/>
                              </w:rPr>
                              <w:t>o</w:t>
                            </w:r>
                            <w:r>
                              <w:rPr>
                                <w:rFonts w:ascii="Arial" w:eastAsia="Arial" w:hAnsi="Arial" w:cs="Arial"/>
                                <w:sz w:val="13"/>
                                <w:szCs w:val="13"/>
                              </w:rPr>
                              <w:t>n</w:t>
                            </w:r>
                            <w:r>
                              <w:rPr>
                                <w:rFonts w:ascii="Arial" w:eastAsia="Arial" w:hAnsi="Arial" w:cs="Arial"/>
                                <w:spacing w:val="-23"/>
                                <w:sz w:val="13"/>
                                <w:szCs w:val="13"/>
                              </w:rPr>
                              <w:t xml:space="preserve"> </w:t>
                            </w:r>
                            <w:r>
                              <w:rPr>
                                <w:rFonts w:ascii="Arial" w:eastAsia="Arial" w:hAnsi="Arial" w:cs="Arial"/>
                                <w:sz w:val="13"/>
                                <w:szCs w:val="13"/>
                              </w:rPr>
                              <w:tab/>
                              <w:t>C</w:t>
                            </w:r>
                            <w:r>
                              <w:rPr>
                                <w:rFonts w:ascii="Arial" w:eastAsia="Arial" w:hAnsi="Arial" w:cs="Arial"/>
                                <w:spacing w:val="7"/>
                                <w:sz w:val="13"/>
                                <w:szCs w:val="13"/>
                              </w:rPr>
                              <w:t>li</w:t>
                            </w:r>
                            <w:r>
                              <w:rPr>
                                <w:rFonts w:ascii="Arial" w:eastAsia="Arial" w:hAnsi="Arial" w:cs="Arial"/>
                                <w:spacing w:val="-1"/>
                                <w:sz w:val="13"/>
                                <w:szCs w:val="13"/>
                              </w:rPr>
                              <w:t>ent</w:t>
                            </w:r>
                            <w:r>
                              <w:rPr>
                                <w:rFonts w:ascii="Arial" w:eastAsia="Arial" w:hAnsi="Arial" w:cs="Arial"/>
                                <w:spacing w:val="5"/>
                                <w:sz w:val="13"/>
                                <w:szCs w:val="13"/>
                              </w:rPr>
                              <w:t>G</w:t>
                            </w:r>
                            <w:r>
                              <w:rPr>
                                <w:rFonts w:ascii="Arial" w:eastAsia="Arial" w:hAnsi="Arial" w:cs="Arial"/>
                                <w:spacing w:val="4"/>
                                <w:sz w:val="13"/>
                                <w:szCs w:val="13"/>
                              </w:rPr>
                              <w:t>r</w:t>
                            </w:r>
                            <w:r>
                              <w:rPr>
                                <w:rFonts w:ascii="Arial" w:eastAsia="Arial" w:hAnsi="Arial" w:cs="Arial"/>
                                <w:spacing w:val="7"/>
                                <w:sz w:val="13"/>
                                <w:szCs w:val="13"/>
                              </w:rPr>
                              <w:t>i</w:t>
                            </w:r>
                            <w:r>
                              <w:rPr>
                                <w:rFonts w:ascii="Arial" w:eastAsia="Arial" w:hAnsi="Arial" w:cs="Arial"/>
                                <w:spacing w:val="-1"/>
                                <w:sz w:val="13"/>
                                <w:szCs w:val="13"/>
                              </w:rPr>
                              <w:t>d</w:t>
                            </w:r>
                            <w:r>
                              <w:rPr>
                                <w:rFonts w:ascii="Arial" w:eastAsia="Arial" w:hAnsi="Arial" w:cs="Arial"/>
                                <w:spacing w:val="8"/>
                                <w:sz w:val="13"/>
                                <w:szCs w:val="13"/>
                              </w:rPr>
                              <w:t>B</w:t>
                            </w:r>
                            <w:r>
                              <w:rPr>
                                <w:rFonts w:ascii="Arial" w:eastAsia="Arial" w:hAnsi="Arial" w:cs="Arial"/>
                                <w:spacing w:val="4"/>
                                <w:sz w:val="13"/>
                                <w:szCs w:val="13"/>
                              </w:rPr>
                              <w:t>r</w:t>
                            </w:r>
                            <w:r>
                              <w:rPr>
                                <w:rFonts w:ascii="Arial" w:eastAsia="Arial" w:hAnsi="Arial" w:cs="Arial"/>
                                <w:spacing w:val="-1"/>
                                <w:sz w:val="13"/>
                                <w:szCs w:val="13"/>
                              </w:rPr>
                              <w:t>o</w:t>
                            </w:r>
                            <w:r>
                              <w:rPr>
                                <w:rFonts w:ascii="Arial" w:eastAsia="Arial" w:hAnsi="Arial" w:cs="Arial"/>
                                <w:spacing w:val="6"/>
                                <w:sz w:val="13"/>
                                <w:szCs w:val="13"/>
                              </w:rPr>
                              <w:t>k</w:t>
                            </w:r>
                            <w:r>
                              <w:rPr>
                                <w:rFonts w:ascii="Arial" w:eastAsia="Arial" w:hAnsi="Arial" w:cs="Arial"/>
                                <w:spacing w:val="-1"/>
                                <w:sz w:val="13"/>
                                <w:szCs w:val="13"/>
                              </w:rPr>
                              <w:t>e</w:t>
                            </w:r>
                            <w:r>
                              <w:rPr>
                                <w:rFonts w:ascii="Arial" w:eastAsia="Arial" w:hAnsi="Arial" w:cs="Arial"/>
                                <w:sz w:val="13"/>
                                <w:szCs w:val="13"/>
                              </w:rPr>
                              <w:t>r</w:t>
                            </w:r>
                            <w:r>
                              <w:rPr>
                                <w:rFonts w:ascii="Arial" w:eastAsia="Arial" w:hAnsi="Arial" w:cs="Arial"/>
                                <w:spacing w:val="-17"/>
                                <w:sz w:val="13"/>
                                <w:szCs w:val="13"/>
                              </w:rPr>
                              <w:t xml:space="preserve"> </w:t>
                            </w:r>
                            <w:r>
                              <w:rPr>
                                <w:rFonts w:ascii="Arial" w:eastAsia="Arial" w:hAnsi="Arial" w:cs="Arial"/>
                                <w:sz w:val="13"/>
                                <w:szCs w:val="13"/>
                              </w:rPr>
                              <w:tab/>
                            </w:r>
                            <w:r>
                              <w:rPr>
                                <w:rFonts w:ascii="Arial" w:eastAsia="Arial" w:hAnsi="Arial" w:cs="Arial"/>
                                <w:sz w:val="13"/>
                                <w:szCs w:val="13"/>
                              </w:rPr>
                              <w:tab/>
                            </w:r>
                            <w:r>
                              <w:rPr>
                                <w:rFonts w:ascii="Arial" w:eastAsia="Arial" w:hAnsi="Arial" w:cs="Arial"/>
                                <w:spacing w:val="8"/>
                                <w:w w:val="102"/>
                                <w:sz w:val="13"/>
                                <w:szCs w:val="13"/>
                              </w:rPr>
                              <w:t>S</w:t>
                            </w:r>
                            <w:r>
                              <w:rPr>
                                <w:rFonts w:ascii="Arial" w:eastAsia="Arial" w:hAnsi="Arial" w:cs="Arial"/>
                                <w:spacing w:val="5"/>
                                <w:w w:val="102"/>
                                <w:sz w:val="13"/>
                                <w:szCs w:val="13"/>
                              </w:rPr>
                              <w:t>G</w:t>
                            </w:r>
                            <w:r>
                              <w:rPr>
                                <w:rFonts w:ascii="Arial" w:eastAsia="Arial" w:hAnsi="Arial" w:cs="Arial"/>
                                <w:w w:val="102"/>
                                <w:sz w:val="13"/>
                                <w:szCs w:val="13"/>
                              </w:rPr>
                              <w:t>C</w:t>
                            </w:r>
                            <w:r>
                              <w:rPr>
                                <w:rFonts w:ascii="Arial" w:eastAsia="Arial" w:hAnsi="Arial" w:cs="Arial"/>
                                <w:spacing w:val="7"/>
                                <w:w w:val="102"/>
                                <w:sz w:val="13"/>
                                <w:szCs w:val="13"/>
                              </w:rPr>
                              <w:t>li</w:t>
                            </w:r>
                            <w:r>
                              <w:rPr>
                                <w:rFonts w:ascii="Arial" w:eastAsia="Arial" w:hAnsi="Arial" w:cs="Arial"/>
                                <w:spacing w:val="-1"/>
                                <w:w w:val="102"/>
                                <w:sz w:val="13"/>
                                <w:szCs w:val="13"/>
                              </w:rPr>
                              <w:t>ent</w:t>
                            </w:r>
                            <w:r>
                              <w:rPr>
                                <w:rFonts w:ascii="Arial" w:eastAsia="Arial" w:hAnsi="Arial" w:cs="Arial"/>
                                <w:spacing w:val="8"/>
                                <w:w w:val="102"/>
                                <w:sz w:val="13"/>
                                <w:szCs w:val="13"/>
                              </w:rPr>
                              <w:t>V</w:t>
                            </w:r>
                            <w:r>
                              <w:rPr>
                                <w:rFonts w:ascii="Arial" w:eastAsia="Arial" w:hAnsi="Arial" w:cs="Arial"/>
                                <w:spacing w:val="7"/>
                                <w:w w:val="102"/>
                                <w:sz w:val="13"/>
                                <w:szCs w:val="13"/>
                              </w:rPr>
                              <w:t>i</w:t>
                            </w:r>
                            <w:r>
                              <w:rPr>
                                <w:rFonts w:ascii="Arial" w:eastAsia="Arial" w:hAnsi="Arial" w:cs="Arial"/>
                                <w:spacing w:val="-1"/>
                                <w:w w:val="102"/>
                                <w:sz w:val="13"/>
                                <w:szCs w:val="13"/>
                              </w:rPr>
                              <w:t>e</w:t>
                            </w:r>
                            <w:r>
                              <w:rPr>
                                <w:rFonts w:ascii="Arial" w:eastAsia="Arial" w:hAnsi="Arial" w:cs="Arial"/>
                                <w:w w:val="102"/>
                                <w:sz w:val="13"/>
                                <w:szCs w:val="13"/>
                              </w:rPr>
                              <w:t>w</w:t>
                            </w:r>
                            <w:r>
                              <w:rPr>
                                <w:rFonts w:ascii="Arial" w:eastAsia="Arial" w:hAnsi="Arial" w:cs="Arial"/>
                                <w:sz w:val="13"/>
                                <w:szCs w:val="13"/>
                              </w:rPr>
                              <w:tab/>
                              <w:t>H</w:t>
                            </w:r>
                            <w:r>
                              <w:rPr>
                                <w:rFonts w:ascii="Arial" w:eastAsia="Arial" w:hAnsi="Arial" w:cs="Arial"/>
                                <w:spacing w:val="-1"/>
                                <w:sz w:val="13"/>
                                <w:szCs w:val="13"/>
                              </w:rPr>
                              <w:t>a</w:t>
                            </w:r>
                            <w:r>
                              <w:rPr>
                                <w:rFonts w:ascii="Arial" w:eastAsia="Arial" w:hAnsi="Arial" w:cs="Arial"/>
                                <w:spacing w:val="6"/>
                                <w:sz w:val="13"/>
                                <w:szCs w:val="13"/>
                              </w:rPr>
                              <w:t>s</w:t>
                            </w:r>
                            <w:r>
                              <w:rPr>
                                <w:rFonts w:ascii="Arial" w:eastAsia="Arial" w:hAnsi="Arial" w:cs="Arial"/>
                                <w:spacing w:val="-1"/>
                                <w:sz w:val="13"/>
                                <w:szCs w:val="13"/>
                              </w:rPr>
                              <w:t>h</w:t>
                            </w:r>
                            <w:r>
                              <w:rPr>
                                <w:rFonts w:ascii="Arial" w:eastAsia="Arial" w:hAnsi="Arial" w:cs="Arial"/>
                                <w:spacing w:val="8"/>
                                <w:sz w:val="13"/>
                                <w:szCs w:val="13"/>
                              </w:rPr>
                              <w:t>S</w:t>
                            </w:r>
                            <w:r>
                              <w:rPr>
                                <w:rFonts w:ascii="Arial" w:eastAsia="Arial" w:hAnsi="Arial" w:cs="Arial"/>
                                <w:spacing w:val="-1"/>
                                <w:sz w:val="13"/>
                                <w:szCs w:val="13"/>
                              </w:rPr>
                              <w:t>et::on</w:t>
                            </w:r>
                            <w:r>
                              <w:rPr>
                                <w:rFonts w:ascii="Arial" w:eastAsia="Arial" w:hAnsi="Arial" w:cs="Arial"/>
                                <w:spacing w:val="7"/>
                                <w:sz w:val="13"/>
                                <w:szCs w:val="13"/>
                              </w:rPr>
                              <w:t>li</w:t>
                            </w:r>
                            <w:r>
                              <w:rPr>
                                <w:rFonts w:ascii="Arial" w:eastAsia="Arial" w:hAnsi="Arial" w:cs="Arial"/>
                                <w:spacing w:val="-1"/>
                                <w:sz w:val="13"/>
                                <w:szCs w:val="13"/>
                              </w:rPr>
                              <w:t>ne</w:t>
                            </w: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z w:val="13"/>
                                <w:szCs w:val="13"/>
                              </w:rPr>
                              <w:t>s</w:t>
                            </w:r>
                            <w:r>
                              <w:rPr>
                                <w:rFonts w:ascii="Arial" w:eastAsia="Arial" w:hAnsi="Arial" w:cs="Arial"/>
                                <w:spacing w:val="29"/>
                                <w:sz w:val="13"/>
                                <w:szCs w:val="13"/>
                              </w:rPr>
                              <w:t xml:space="preserve"> </w:t>
                            </w:r>
                            <w:r>
                              <w:rPr>
                                <w:rFonts w:ascii="Arial" w:eastAsia="Arial" w:hAnsi="Arial" w:cs="Arial"/>
                                <w:spacing w:val="-58"/>
                                <w:position w:val="-9"/>
                                <w:sz w:val="13"/>
                                <w:szCs w:val="13"/>
                              </w:rPr>
                              <w:t>n</w:t>
                            </w:r>
                            <w:r>
                              <w:rPr>
                                <w:rFonts w:ascii="Arial" w:eastAsia="Arial" w:hAnsi="Arial" w:cs="Arial"/>
                                <w:spacing w:val="-46"/>
                                <w:position w:val="-5"/>
                                <w:sz w:val="13"/>
                                <w:szCs w:val="13"/>
                              </w:rPr>
                              <w:t>b</w:t>
                            </w:r>
                            <w:proofErr w:type="gramStart"/>
                            <w:r>
                              <w:rPr>
                                <w:rFonts w:ascii="Arial" w:eastAsia="Arial" w:hAnsi="Arial" w:cs="Arial"/>
                                <w:spacing w:val="-11"/>
                                <w:position w:val="-2"/>
                                <w:sz w:val="13"/>
                                <w:szCs w:val="13"/>
                              </w:rPr>
                              <w:t>:</w:t>
                            </w:r>
                            <w:r>
                              <w:rPr>
                                <w:rFonts w:ascii="Arial" w:eastAsia="Arial" w:hAnsi="Arial" w:cs="Arial"/>
                                <w:sz w:val="13"/>
                                <w:szCs w:val="13"/>
                              </w:rPr>
                              <w:t>8</w:t>
                            </w:r>
                            <w:proofErr w:type="gramEnd"/>
                          </w:p>
                          <w:p w14:paraId="0F95C896" w14:textId="77777777" w:rsidR="00583B21" w:rsidRDefault="00583B21" w:rsidP="00583B21">
                            <w:pPr>
                              <w:spacing w:after="0" w:line="117" w:lineRule="exact"/>
                              <w:ind w:right="2218"/>
                              <w:jc w:val="right"/>
                              <w:rPr>
                                <w:rFonts w:ascii="Arial" w:eastAsia="Arial" w:hAnsi="Arial" w:cs="Arial"/>
                                <w:sz w:val="13"/>
                                <w:szCs w:val="13"/>
                              </w:rPr>
                            </w:pPr>
                            <w:r>
                              <w:rPr>
                                <w:rFonts w:ascii="Arial" w:eastAsia="Arial" w:hAnsi="Arial" w:cs="Arial"/>
                                <w:w w:val="102"/>
                                <w:sz w:val="13"/>
                                <w:szCs w:val="13"/>
                              </w:rPr>
                              <w:t>4</w:t>
                            </w:r>
                          </w:p>
                          <w:p w14:paraId="003CD4EC" w14:textId="77777777" w:rsidR="00583B21" w:rsidRDefault="00583B21" w:rsidP="00583B21">
                            <w:pPr>
                              <w:spacing w:after="0" w:line="58" w:lineRule="exact"/>
                              <w:ind w:right="2219"/>
                              <w:jc w:val="right"/>
                              <w:rPr>
                                <w:rFonts w:ascii="Arial" w:eastAsia="Arial" w:hAnsi="Arial" w:cs="Arial"/>
                                <w:sz w:val="13"/>
                                <w:szCs w:val="13"/>
                              </w:rPr>
                            </w:pPr>
                            <w:r>
                              <w:rPr>
                                <w:rFonts w:ascii="Arial" w:eastAsia="Arial" w:hAnsi="Arial" w:cs="Arial"/>
                                <w:w w:val="102"/>
                                <w:sz w:val="13"/>
                                <w:szCs w:val="13"/>
                              </w:rPr>
                              <w:t>:</w:t>
                            </w:r>
                          </w:p>
                          <w:p w14:paraId="38C11E94" w14:textId="77777777" w:rsidR="00583B21" w:rsidRDefault="00583B21" w:rsidP="00583B21">
                            <w:pPr>
                              <w:spacing w:before="1" w:after="0" w:line="117" w:lineRule="auto"/>
                              <w:ind w:left="4801" w:right="2218"/>
                              <w:jc w:val="right"/>
                              <w:rPr>
                                <w:rFonts w:ascii="Arial" w:eastAsia="Arial" w:hAnsi="Arial" w:cs="Arial"/>
                                <w:sz w:val="13"/>
                                <w:szCs w:val="13"/>
                              </w:rPr>
                            </w:pPr>
                            <w:proofErr w:type="gramStart"/>
                            <w:r>
                              <w:rPr>
                                <w:rFonts w:ascii="Arial" w:eastAsia="Arial" w:hAnsi="Arial" w:cs="Arial"/>
                                <w:w w:val="102"/>
                                <w:sz w:val="13"/>
                                <w:szCs w:val="13"/>
                              </w:rPr>
                              <w:t>b</w:t>
                            </w:r>
                            <w:proofErr w:type="gramEnd"/>
                            <w:r>
                              <w:rPr>
                                <w:rFonts w:ascii="Arial" w:eastAsia="Arial" w:hAnsi="Arial" w:cs="Arial"/>
                                <w:w w:val="102"/>
                                <w:sz w:val="13"/>
                                <w:szCs w:val="13"/>
                              </w:rPr>
                              <w:t xml:space="preserve"> n</w:t>
                            </w:r>
                          </w:p>
                          <w:p w14:paraId="63BEDA1F" w14:textId="77777777" w:rsidR="00583B21" w:rsidRDefault="00583B21" w:rsidP="00583B21">
                            <w:pPr>
                              <w:spacing w:before="14" w:after="0" w:line="240" w:lineRule="exact"/>
                              <w:rPr>
                                <w:sz w:val="24"/>
                                <w:szCs w:val="24"/>
                              </w:rPr>
                            </w:pPr>
                          </w:p>
                          <w:p w14:paraId="2BC2D4FE" w14:textId="77777777" w:rsidR="00583B21" w:rsidRDefault="00583B21" w:rsidP="00583B21">
                            <w:pPr>
                              <w:tabs>
                                <w:tab w:val="left" w:pos="2240"/>
                                <w:tab w:val="left" w:pos="4060"/>
                              </w:tabs>
                              <w:spacing w:after="0" w:line="240" w:lineRule="auto"/>
                              <w:ind w:left="44" w:right="-20"/>
                              <w:rPr>
                                <w:rFonts w:ascii="Arial" w:eastAsia="Arial" w:hAnsi="Arial" w:cs="Arial"/>
                                <w:sz w:val="13"/>
                                <w:szCs w:val="13"/>
                              </w:rPr>
                            </w:pPr>
                            <w:r>
                              <w:rPr>
                                <w:rFonts w:ascii="Arial" w:eastAsia="Arial" w:hAnsi="Arial" w:cs="Arial"/>
                                <w:sz w:val="13"/>
                                <w:szCs w:val="13"/>
                              </w:rPr>
                              <w:t>H</w:t>
                            </w:r>
                            <w:r>
                              <w:rPr>
                                <w:rFonts w:ascii="Arial" w:eastAsia="Arial" w:hAnsi="Arial" w:cs="Arial"/>
                                <w:spacing w:val="-1"/>
                                <w:sz w:val="13"/>
                                <w:szCs w:val="13"/>
                              </w:rPr>
                              <w:t>a</w:t>
                            </w:r>
                            <w:r>
                              <w:rPr>
                                <w:rFonts w:ascii="Arial" w:eastAsia="Arial" w:hAnsi="Arial" w:cs="Arial"/>
                                <w:spacing w:val="6"/>
                                <w:sz w:val="13"/>
                                <w:szCs w:val="13"/>
                              </w:rPr>
                              <w:t>s</w:t>
                            </w:r>
                            <w:r>
                              <w:rPr>
                                <w:rFonts w:ascii="Arial" w:eastAsia="Arial" w:hAnsi="Arial" w:cs="Arial"/>
                                <w:spacing w:val="-1"/>
                                <w:sz w:val="13"/>
                                <w:szCs w:val="13"/>
                              </w:rPr>
                              <w:t>h</w:t>
                            </w:r>
                            <w:r>
                              <w:rPr>
                                <w:rFonts w:ascii="Arial" w:eastAsia="Arial" w:hAnsi="Arial" w:cs="Arial"/>
                                <w:spacing w:val="-2"/>
                                <w:sz w:val="13"/>
                                <w:szCs w:val="13"/>
                              </w:rPr>
                              <w:t>M</w:t>
                            </w:r>
                            <w:r>
                              <w:rPr>
                                <w:rFonts w:ascii="Arial" w:eastAsia="Arial" w:hAnsi="Arial" w:cs="Arial"/>
                                <w:spacing w:val="-1"/>
                                <w:sz w:val="13"/>
                                <w:szCs w:val="13"/>
                              </w:rPr>
                              <w:t>ap::</w:t>
                            </w:r>
                            <w:r>
                              <w:rPr>
                                <w:rFonts w:ascii="Arial" w:eastAsia="Arial" w:hAnsi="Arial" w:cs="Arial"/>
                                <w:spacing w:val="6"/>
                                <w:sz w:val="13"/>
                                <w:szCs w:val="13"/>
                              </w:rPr>
                              <w:t>c</w:t>
                            </w:r>
                            <w:r>
                              <w:rPr>
                                <w:rFonts w:ascii="Arial" w:eastAsia="Arial" w:hAnsi="Arial" w:cs="Arial"/>
                                <w:spacing w:val="7"/>
                                <w:sz w:val="13"/>
                                <w:szCs w:val="13"/>
                              </w:rPr>
                              <w:t>li</w:t>
                            </w:r>
                            <w:r>
                              <w:rPr>
                                <w:rFonts w:ascii="Arial" w:eastAsia="Arial" w:hAnsi="Arial" w:cs="Arial"/>
                                <w:spacing w:val="-1"/>
                                <w:sz w:val="13"/>
                                <w:szCs w:val="13"/>
                              </w:rPr>
                              <w:t>entId2</w:t>
                            </w:r>
                            <w:r>
                              <w:rPr>
                                <w:rFonts w:ascii="Arial" w:eastAsia="Arial" w:hAnsi="Arial" w:cs="Arial"/>
                                <w:spacing w:val="3"/>
                                <w:sz w:val="13"/>
                                <w:szCs w:val="13"/>
                              </w:rPr>
                              <w:t>F</w:t>
                            </w:r>
                            <w:r>
                              <w:rPr>
                                <w:rFonts w:ascii="Arial" w:eastAsia="Arial" w:hAnsi="Arial" w:cs="Arial"/>
                                <w:spacing w:val="7"/>
                                <w:sz w:val="13"/>
                                <w:szCs w:val="13"/>
                              </w:rPr>
                              <w:t>il</w:t>
                            </w:r>
                            <w:r>
                              <w:rPr>
                                <w:rFonts w:ascii="Arial" w:eastAsia="Arial" w:hAnsi="Arial" w:cs="Arial"/>
                                <w:spacing w:val="-1"/>
                                <w:sz w:val="13"/>
                                <w:szCs w:val="13"/>
                              </w:rPr>
                              <w:t>t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z w:val="13"/>
                                <w:szCs w:val="13"/>
                              </w:rPr>
                              <w:tab/>
                            </w: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2"/>
                                <w:sz w:val="13"/>
                                <w:szCs w:val="13"/>
                              </w:rPr>
                              <w:t>M</w:t>
                            </w:r>
                            <w:r>
                              <w:rPr>
                                <w:rFonts w:ascii="Arial" w:eastAsia="Arial" w:hAnsi="Arial" w:cs="Arial"/>
                                <w:spacing w:val="-1"/>
                                <w:sz w:val="13"/>
                                <w:szCs w:val="13"/>
                              </w:rPr>
                              <w:t>anage</w:t>
                            </w:r>
                            <w:r>
                              <w:rPr>
                                <w:rFonts w:ascii="Arial" w:eastAsia="Arial" w:hAnsi="Arial" w:cs="Arial"/>
                                <w:sz w:val="13"/>
                                <w:szCs w:val="13"/>
                              </w:rPr>
                              <w:t>r</w:t>
                            </w:r>
                            <w:r>
                              <w:rPr>
                                <w:rFonts w:ascii="Arial" w:eastAsia="Arial" w:hAnsi="Arial" w:cs="Arial"/>
                                <w:spacing w:val="-18"/>
                                <w:sz w:val="13"/>
                                <w:szCs w:val="13"/>
                              </w:rPr>
                              <w:t xml:space="preserve"> </w:t>
                            </w:r>
                            <w:r>
                              <w:rPr>
                                <w:rFonts w:ascii="Arial" w:eastAsia="Arial" w:hAnsi="Arial" w:cs="Arial"/>
                                <w:sz w:val="13"/>
                                <w:szCs w:val="13"/>
                              </w:rPr>
                              <w:tab/>
                            </w:r>
                            <w:r>
                              <w:rPr>
                                <w:rFonts w:ascii="Arial" w:eastAsia="Arial" w:hAnsi="Arial" w:cs="Arial"/>
                                <w:spacing w:val="8"/>
                                <w:w w:val="102"/>
                                <w:sz w:val="13"/>
                                <w:szCs w:val="13"/>
                              </w:rPr>
                              <w:t>S</w:t>
                            </w:r>
                            <w:r>
                              <w:rPr>
                                <w:rFonts w:ascii="Arial" w:eastAsia="Arial" w:hAnsi="Arial" w:cs="Arial"/>
                                <w:spacing w:val="5"/>
                                <w:w w:val="102"/>
                                <w:sz w:val="13"/>
                                <w:szCs w:val="13"/>
                              </w:rPr>
                              <w:t>G</w:t>
                            </w:r>
                            <w:r>
                              <w:rPr>
                                <w:rFonts w:ascii="Arial" w:eastAsia="Arial" w:hAnsi="Arial" w:cs="Arial"/>
                                <w:spacing w:val="8"/>
                                <w:w w:val="102"/>
                                <w:sz w:val="13"/>
                                <w:szCs w:val="13"/>
                              </w:rPr>
                              <w:t>S</w:t>
                            </w:r>
                            <w:r>
                              <w:rPr>
                                <w:rFonts w:ascii="Arial" w:eastAsia="Arial" w:hAnsi="Arial" w:cs="Arial"/>
                                <w:spacing w:val="-1"/>
                                <w:w w:val="102"/>
                                <w:sz w:val="13"/>
                                <w:szCs w:val="13"/>
                              </w:rPr>
                              <w:t>e</w:t>
                            </w:r>
                            <w:r>
                              <w:rPr>
                                <w:rFonts w:ascii="Arial" w:eastAsia="Arial" w:hAnsi="Arial" w:cs="Arial"/>
                                <w:spacing w:val="6"/>
                                <w:w w:val="102"/>
                                <w:sz w:val="13"/>
                                <w:szCs w:val="13"/>
                              </w:rPr>
                              <w:t>ss</w:t>
                            </w:r>
                            <w:r>
                              <w:rPr>
                                <w:rFonts w:ascii="Arial" w:eastAsia="Arial" w:hAnsi="Arial" w:cs="Arial"/>
                                <w:spacing w:val="7"/>
                                <w:w w:val="102"/>
                                <w:sz w:val="13"/>
                                <w:szCs w:val="13"/>
                              </w:rPr>
                              <w:t>i</w:t>
                            </w:r>
                            <w:r>
                              <w:rPr>
                                <w:rFonts w:ascii="Arial" w:eastAsia="Arial" w:hAnsi="Arial" w:cs="Arial"/>
                                <w:spacing w:val="-1"/>
                                <w:w w:val="102"/>
                                <w:sz w:val="13"/>
                                <w:szCs w:val="13"/>
                              </w:rPr>
                              <w:t>onLog</w:t>
                            </w:r>
                            <w:r>
                              <w:rPr>
                                <w:rFonts w:ascii="Arial" w:eastAsia="Arial" w:hAnsi="Arial" w:cs="Arial"/>
                                <w:spacing w:val="7"/>
                                <w:w w:val="102"/>
                                <w:sz w:val="13"/>
                                <w:szCs w:val="13"/>
                              </w:rPr>
                              <w:t>i</w:t>
                            </w:r>
                            <w:r>
                              <w:rPr>
                                <w:rFonts w:ascii="Arial" w:eastAsia="Arial" w:hAnsi="Arial" w:cs="Arial"/>
                                <w:w w:val="102"/>
                                <w:sz w:val="13"/>
                                <w:szCs w:val="13"/>
                              </w:rPr>
                              <w:t>c</w:t>
                            </w:r>
                          </w:p>
                          <w:p w14:paraId="6C71E62B" w14:textId="77777777" w:rsidR="00583B21" w:rsidRDefault="00583B21" w:rsidP="00583B21">
                            <w:pPr>
                              <w:spacing w:before="4" w:after="0" w:line="150" w:lineRule="exact"/>
                              <w:rPr>
                                <w:sz w:val="15"/>
                                <w:szCs w:val="15"/>
                              </w:rPr>
                            </w:pPr>
                          </w:p>
                          <w:p w14:paraId="6897EDEA" w14:textId="77777777" w:rsidR="00583B21" w:rsidRDefault="00583B21" w:rsidP="00583B21">
                            <w:pPr>
                              <w:spacing w:after="0" w:line="240" w:lineRule="auto"/>
                              <w:ind w:left="3580" w:right="3463"/>
                              <w:jc w:val="center"/>
                              <w:rPr>
                                <w:rFonts w:ascii="Arial" w:eastAsia="Arial" w:hAnsi="Arial" w:cs="Arial"/>
                                <w:sz w:val="13"/>
                                <w:szCs w:val="13"/>
                              </w:rPr>
                            </w:pPr>
                            <w:r>
                              <w:rPr>
                                <w:rFonts w:ascii="Arial" w:eastAsia="Arial" w:hAnsi="Arial" w:cs="Arial"/>
                                <w:w w:val="102"/>
                                <w:sz w:val="13"/>
                                <w:szCs w:val="13"/>
                              </w:rPr>
                              <w:t>5</w:t>
                            </w:r>
                          </w:p>
                          <w:p w14:paraId="278F123C" w14:textId="77777777" w:rsidR="00583B21" w:rsidRDefault="00583B21" w:rsidP="00583B21">
                            <w:pPr>
                              <w:spacing w:before="8" w:after="0" w:line="110" w:lineRule="exact"/>
                              <w:rPr>
                                <w:sz w:val="11"/>
                                <w:szCs w:val="11"/>
                              </w:rPr>
                            </w:pPr>
                          </w:p>
                          <w:p w14:paraId="36BB54AD" w14:textId="77777777" w:rsidR="00583B21" w:rsidRDefault="00583B21" w:rsidP="00583B21">
                            <w:pPr>
                              <w:spacing w:after="0" w:line="240" w:lineRule="auto"/>
                              <w:ind w:left="2952" w:right="3870"/>
                              <w:jc w:val="center"/>
                              <w:rPr>
                                <w:rFonts w:ascii="Arial" w:eastAsia="Arial" w:hAnsi="Arial" w:cs="Arial"/>
                                <w:sz w:val="13"/>
                                <w:szCs w:val="13"/>
                              </w:rPr>
                            </w:pPr>
                            <w:r>
                              <w:rPr>
                                <w:rFonts w:ascii="Arial" w:eastAsia="Arial" w:hAnsi="Arial" w:cs="Arial"/>
                                <w:sz w:val="13"/>
                                <w:szCs w:val="13"/>
                              </w:rPr>
                              <w:t>7</w:t>
                            </w:r>
                            <w:r>
                              <w:rPr>
                                <w:rFonts w:ascii="Arial" w:eastAsia="Arial" w:hAnsi="Arial" w:cs="Arial"/>
                                <w:spacing w:val="1"/>
                                <w:sz w:val="13"/>
                                <w:szCs w:val="13"/>
                              </w:rPr>
                              <w:t xml:space="preserve"> </w:t>
                            </w:r>
                            <w:r>
                              <w:rPr>
                                <w:rFonts w:ascii="Arial" w:eastAsia="Arial" w:hAnsi="Arial" w:cs="Arial"/>
                                <w:w w:val="102"/>
                                <w:sz w:val="13"/>
                                <w:szCs w:val="13"/>
                              </w:rPr>
                              <w:t>6</w:t>
                            </w:r>
                          </w:p>
                          <w:p w14:paraId="4BAC3242" w14:textId="77777777" w:rsidR="00583B21" w:rsidRDefault="00583B21" w:rsidP="00583B21">
                            <w:pPr>
                              <w:spacing w:before="5" w:after="0" w:line="120" w:lineRule="exact"/>
                              <w:rPr>
                                <w:sz w:val="12"/>
                                <w:szCs w:val="12"/>
                              </w:rPr>
                            </w:pPr>
                          </w:p>
                          <w:p w14:paraId="2810FDC5" w14:textId="77777777" w:rsidR="00583B21" w:rsidRDefault="00583B21" w:rsidP="00583B21">
                            <w:pPr>
                              <w:spacing w:after="0" w:line="200" w:lineRule="exact"/>
                              <w:rPr>
                                <w:sz w:val="20"/>
                                <w:szCs w:val="20"/>
                              </w:rPr>
                            </w:pPr>
                          </w:p>
                          <w:p w14:paraId="2EE448B5" w14:textId="77777777" w:rsidR="00583B21" w:rsidRDefault="00583B21" w:rsidP="00583B21">
                            <w:pPr>
                              <w:spacing w:after="0" w:line="240" w:lineRule="auto"/>
                              <w:ind w:left="317" w:right="6052"/>
                              <w:jc w:val="center"/>
                              <w:rPr>
                                <w:rFonts w:ascii="Arial" w:eastAsia="Arial" w:hAnsi="Arial" w:cs="Arial"/>
                                <w:sz w:val="13"/>
                                <w:szCs w:val="13"/>
                              </w:rPr>
                            </w:pPr>
                            <w:r>
                              <w:rPr>
                                <w:rFonts w:ascii="Arial" w:eastAsia="Arial" w:hAnsi="Arial" w:cs="Arial"/>
                                <w:spacing w:val="8"/>
                                <w:w w:val="102"/>
                                <w:sz w:val="13"/>
                                <w:szCs w:val="13"/>
                              </w:rPr>
                              <w:t>S</w:t>
                            </w:r>
                            <w:r>
                              <w:rPr>
                                <w:rFonts w:ascii="Arial" w:eastAsia="Arial" w:hAnsi="Arial" w:cs="Arial"/>
                                <w:spacing w:val="-1"/>
                                <w:w w:val="102"/>
                                <w:sz w:val="13"/>
                                <w:szCs w:val="13"/>
                              </w:rPr>
                              <w:t>en</w:t>
                            </w:r>
                            <w:r>
                              <w:rPr>
                                <w:rFonts w:ascii="Arial" w:eastAsia="Arial" w:hAnsi="Arial" w:cs="Arial"/>
                                <w:spacing w:val="6"/>
                                <w:w w:val="102"/>
                                <w:sz w:val="13"/>
                                <w:szCs w:val="13"/>
                              </w:rPr>
                              <w:t>s</w:t>
                            </w:r>
                            <w:r>
                              <w:rPr>
                                <w:rFonts w:ascii="Arial" w:eastAsia="Arial" w:hAnsi="Arial" w:cs="Arial"/>
                                <w:spacing w:val="-1"/>
                                <w:w w:val="102"/>
                                <w:sz w:val="13"/>
                                <w:szCs w:val="13"/>
                              </w:rPr>
                              <w:t>o</w:t>
                            </w:r>
                            <w:r>
                              <w:rPr>
                                <w:rFonts w:ascii="Arial" w:eastAsia="Arial" w:hAnsi="Arial" w:cs="Arial"/>
                                <w:spacing w:val="4"/>
                                <w:w w:val="102"/>
                                <w:sz w:val="13"/>
                                <w:szCs w:val="13"/>
                              </w:rPr>
                              <w:t>r</w:t>
                            </w:r>
                            <w:r>
                              <w:rPr>
                                <w:rFonts w:ascii="Arial" w:eastAsia="Arial" w:hAnsi="Arial" w:cs="Arial"/>
                                <w:spacing w:val="3"/>
                                <w:w w:val="102"/>
                                <w:sz w:val="13"/>
                                <w:szCs w:val="13"/>
                              </w:rPr>
                              <w:t>F</w:t>
                            </w:r>
                            <w:r>
                              <w:rPr>
                                <w:rFonts w:ascii="Arial" w:eastAsia="Arial" w:hAnsi="Arial" w:cs="Arial"/>
                                <w:spacing w:val="7"/>
                                <w:w w:val="102"/>
                                <w:sz w:val="13"/>
                                <w:szCs w:val="13"/>
                              </w:rPr>
                              <w:t>il</w:t>
                            </w:r>
                            <w:r>
                              <w:rPr>
                                <w:rFonts w:ascii="Arial" w:eastAsia="Arial" w:hAnsi="Arial" w:cs="Arial"/>
                                <w:spacing w:val="-1"/>
                                <w:w w:val="102"/>
                                <w:sz w:val="13"/>
                                <w:szCs w:val="13"/>
                              </w:rPr>
                              <w:t>te</w:t>
                            </w:r>
                            <w:r>
                              <w:rPr>
                                <w:rFonts w:ascii="Arial" w:eastAsia="Arial" w:hAnsi="Arial" w:cs="Arial"/>
                                <w:w w:val="102"/>
                                <w:sz w:val="13"/>
                                <w:szCs w:val="13"/>
                              </w:rPr>
                              <w:t>r</w:t>
                            </w:r>
                          </w:p>
                          <w:p w14:paraId="06C60EF1" w14:textId="77777777" w:rsidR="00583B21" w:rsidRDefault="00583B21" w:rsidP="00583B21">
                            <w:pPr>
                              <w:spacing w:before="8" w:after="0" w:line="110" w:lineRule="exact"/>
                              <w:rPr>
                                <w:sz w:val="11"/>
                                <w:szCs w:val="11"/>
                              </w:rPr>
                            </w:pPr>
                          </w:p>
                          <w:p w14:paraId="7737D617" w14:textId="77777777" w:rsidR="00583B21" w:rsidRDefault="00583B21" w:rsidP="00583B21">
                            <w:pPr>
                              <w:spacing w:after="0" w:line="240" w:lineRule="auto"/>
                              <w:ind w:left="2173" w:right="3833"/>
                              <w:jc w:val="center"/>
                              <w:rPr>
                                <w:rFonts w:ascii="Arial" w:eastAsia="Arial" w:hAnsi="Arial" w:cs="Arial"/>
                                <w:sz w:val="13"/>
                                <w:szCs w:val="13"/>
                              </w:rPr>
                            </w:pPr>
                            <w:r>
                              <w:rPr>
                                <w:rFonts w:ascii="Arial" w:eastAsia="Arial" w:hAnsi="Arial" w:cs="Arial"/>
                                <w:spacing w:val="5"/>
                                <w:w w:val="102"/>
                                <w:sz w:val="13"/>
                                <w:szCs w:val="13"/>
                              </w:rPr>
                              <w:t>G</w:t>
                            </w:r>
                            <w:r>
                              <w:rPr>
                                <w:rFonts w:ascii="Arial" w:eastAsia="Arial" w:hAnsi="Arial" w:cs="Arial"/>
                                <w:spacing w:val="4"/>
                                <w:w w:val="102"/>
                                <w:sz w:val="13"/>
                                <w:szCs w:val="13"/>
                              </w:rPr>
                              <w:t>r</w:t>
                            </w:r>
                            <w:r>
                              <w:rPr>
                                <w:rFonts w:ascii="Arial" w:eastAsia="Arial" w:hAnsi="Arial" w:cs="Arial"/>
                                <w:spacing w:val="7"/>
                                <w:w w:val="102"/>
                                <w:sz w:val="13"/>
                                <w:szCs w:val="13"/>
                              </w:rPr>
                              <w:t>i</w:t>
                            </w:r>
                            <w:r>
                              <w:rPr>
                                <w:rFonts w:ascii="Arial" w:eastAsia="Arial" w:hAnsi="Arial" w:cs="Arial"/>
                                <w:spacing w:val="-1"/>
                                <w:w w:val="102"/>
                                <w:sz w:val="13"/>
                                <w:szCs w:val="13"/>
                              </w:rPr>
                              <w:t>d</w:t>
                            </w:r>
                            <w:r>
                              <w:rPr>
                                <w:rFonts w:ascii="Arial" w:eastAsia="Arial" w:hAnsi="Arial" w:cs="Arial"/>
                                <w:spacing w:val="8"/>
                                <w:w w:val="102"/>
                                <w:sz w:val="13"/>
                                <w:szCs w:val="13"/>
                              </w:rPr>
                              <w:t>B</w:t>
                            </w:r>
                            <w:r>
                              <w:rPr>
                                <w:rFonts w:ascii="Arial" w:eastAsia="Arial" w:hAnsi="Arial" w:cs="Arial"/>
                                <w:spacing w:val="-1"/>
                                <w:w w:val="102"/>
                                <w:sz w:val="13"/>
                                <w:szCs w:val="13"/>
                              </w:rPr>
                              <w:t>u</w:t>
                            </w:r>
                            <w:r>
                              <w:rPr>
                                <w:rFonts w:ascii="Arial" w:eastAsia="Arial" w:hAnsi="Arial" w:cs="Arial"/>
                                <w:spacing w:val="7"/>
                                <w:w w:val="102"/>
                                <w:sz w:val="13"/>
                                <w:szCs w:val="13"/>
                              </w:rPr>
                              <w:t>il</w:t>
                            </w:r>
                            <w:r>
                              <w:rPr>
                                <w:rFonts w:ascii="Arial" w:eastAsia="Arial" w:hAnsi="Arial" w:cs="Arial"/>
                                <w:spacing w:val="-1"/>
                                <w:w w:val="102"/>
                                <w:sz w:val="13"/>
                                <w:szCs w:val="13"/>
                              </w:rPr>
                              <w:t>de</w:t>
                            </w:r>
                            <w:r>
                              <w:rPr>
                                <w:rFonts w:ascii="Arial" w:eastAsia="Arial" w:hAnsi="Arial" w:cs="Arial"/>
                                <w:spacing w:val="4"/>
                                <w:w w:val="102"/>
                                <w:sz w:val="13"/>
                                <w:szCs w:val="13"/>
                              </w:rPr>
                              <w:t>r</w:t>
                            </w:r>
                            <w:r>
                              <w:rPr>
                                <w:rFonts w:ascii="Arial" w:eastAsia="Arial" w:hAnsi="Arial" w:cs="Arial"/>
                                <w:spacing w:val="8"/>
                                <w:w w:val="102"/>
                                <w:sz w:val="13"/>
                                <w:szCs w:val="13"/>
                              </w:rPr>
                              <w:t>B</w:t>
                            </w:r>
                            <w:r>
                              <w:rPr>
                                <w:rFonts w:ascii="Arial" w:eastAsia="Arial" w:hAnsi="Arial" w:cs="Arial"/>
                                <w:spacing w:val="4"/>
                                <w:w w:val="102"/>
                                <w:sz w:val="13"/>
                                <w:szCs w:val="13"/>
                              </w:rPr>
                              <w:t>r</w:t>
                            </w:r>
                            <w:r>
                              <w:rPr>
                                <w:rFonts w:ascii="Arial" w:eastAsia="Arial" w:hAnsi="Arial" w:cs="Arial"/>
                                <w:spacing w:val="-1"/>
                                <w:w w:val="102"/>
                                <w:sz w:val="13"/>
                                <w:szCs w:val="13"/>
                              </w:rPr>
                              <w:t>o</w:t>
                            </w:r>
                            <w:r>
                              <w:rPr>
                                <w:rFonts w:ascii="Arial" w:eastAsia="Arial" w:hAnsi="Arial" w:cs="Arial"/>
                                <w:spacing w:val="6"/>
                                <w:w w:val="102"/>
                                <w:sz w:val="13"/>
                                <w:szCs w:val="13"/>
                              </w:rPr>
                              <w:t>k</w:t>
                            </w:r>
                            <w:r>
                              <w:rPr>
                                <w:rFonts w:ascii="Arial" w:eastAsia="Arial" w:hAnsi="Arial" w:cs="Arial"/>
                                <w:spacing w:val="-1"/>
                                <w:w w:val="102"/>
                                <w:sz w:val="13"/>
                                <w:szCs w:val="13"/>
                              </w:rPr>
                              <w:t>e</w:t>
                            </w:r>
                            <w:r>
                              <w:rPr>
                                <w:rFonts w:ascii="Arial" w:eastAsia="Arial" w:hAnsi="Arial" w:cs="Arial"/>
                                <w:w w:val="102"/>
                                <w:sz w:val="13"/>
                                <w:szCs w:val="13"/>
                              </w:rPr>
                              <w:t>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13" o:spid="_x0000_s1067" type="#_x0000_t202" style="position:absolute;left:0;text-align:left;margin-left:90.15pt;margin-top:-212.85pt;width:359.85pt;height:189.9pt;z-index:-251234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" filled="f" stroked="f">
                <v:textbox inset="0,0,0,0">
                  <w:txbxContent>
                    <w:p w14:paraId="761456E5" w14:textId="77777777" w:rsidR="00583B21" w:rsidRDefault="00583B21" w:rsidP="00583B21">
                      <w:pPr>
                        <w:tabs>
                          <w:tab w:val="left" w:pos="2100"/>
                        </w:tabs>
                        <w:spacing w:before="80" w:after="0" w:line="240" w:lineRule="auto"/>
                        <w:ind w:left="577" w:right="-20"/>
                        <w:rPr>
                          <w:rFonts w:ascii="Arial" w:eastAsia="Arial" w:hAnsi="Arial" w:cs="Arial"/>
                          <w:sz w:val="13"/>
                          <w:szCs w:val="13"/>
                        </w:rPr>
                      </w:pP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3"/>
                          <w:sz w:val="13"/>
                          <w:szCs w:val="13"/>
                        </w:rPr>
                        <w:t>F</w:t>
                      </w:r>
                      <w:r>
                        <w:rPr>
                          <w:rFonts w:ascii="Arial" w:eastAsia="Arial" w:hAnsi="Arial" w:cs="Arial"/>
                          <w:spacing w:val="7"/>
                          <w:sz w:val="13"/>
                          <w:szCs w:val="13"/>
                        </w:rPr>
                        <w:t>il</w:t>
                      </w:r>
                      <w:r>
                        <w:rPr>
                          <w:rFonts w:ascii="Arial" w:eastAsia="Arial" w:hAnsi="Arial" w:cs="Arial"/>
                          <w:spacing w:val="-1"/>
                          <w:sz w:val="13"/>
                          <w:szCs w:val="13"/>
                        </w:rPr>
                        <w:t>te</w:t>
                      </w:r>
                      <w:r>
                        <w:rPr>
                          <w:rFonts w:ascii="Arial" w:eastAsia="Arial" w:hAnsi="Arial" w:cs="Arial"/>
                          <w:sz w:val="13"/>
                          <w:szCs w:val="13"/>
                        </w:rPr>
                        <w:t>r</w:t>
                      </w:r>
                      <w:r>
                        <w:rPr>
                          <w:rFonts w:ascii="Arial" w:eastAsia="Arial" w:hAnsi="Arial" w:cs="Arial"/>
                          <w:spacing w:val="-22"/>
                          <w:sz w:val="13"/>
                          <w:szCs w:val="13"/>
                        </w:rPr>
                        <w:t xml:space="preserve"> </w:t>
                      </w:r>
                      <w:r>
                        <w:rPr>
                          <w:rFonts w:ascii="Arial" w:eastAsia="Arial" w:hAnsi="Arial" w:cs="Arial"/>
                          <w:sz w:val="13"/>
                          <w:szCs w:val="13"/>
                        </w:rPr>
                        <w:tab/>
                      </w:r>
                      <w:r>
                        <w:rPr>
                          <w:rFonts w:ascii="Arial" w:eastAsia="Arial" w:hAnsi="Arial" w:cs="Arial"/>
                          <w:w w:val="102"/>
                          <w:sz w:val="13"/>
                          <w:szCs w:val="13"/>
                        </w:rPr>
                        <w:t>C</w:t>
                      </w:r>
                      <w:r>
                        <w:rPr>
                          <w:rFonts w:ascii="Arial" w:eastAsia="Arial" w:hAnsi="Arial" w:cs="Arial"/>
                          <w:spacing w:val="7"/>
                          <w:w w:val="102"/>
                          <w:sz w:val="13"/>
                          <w:szCs w:val="13"/>
                        </w:rPr>
                        <w:t>li</w:t>
                      </w:r>
                      <w:r>
                        <w:rPr>
                          <w:rFonts w:ascii="Arial" w:eastAsia="Arial" w:hAnsi="Arial" w:cs="Arial"/>
                          <w:spacing w:val="-1"/>
                          <w:w w:val="102"/>
                          <w:sz w:val="13"/>
                          <w:szCs w:val="13"/>
                        </w:rPr>
                        <w:t>ent</w:t>
                      </w:r>
                      <w:r>
                        <w:rPr>
                          <w:rFonts w:ascii="Arial" w:eastAsia="Arial" w:hAnsi="Arial" w:cs="Arial"/>
                          <w:spacing w:val="5"/>
                          <w:w w:val="102"/>
                          <w:sz w:val="13"/>
                          <w:szCs w:val="13"/>
                        </w:rPr>
                        <w:t>G</w:t>
                      </w:r>
                      <w:r>
                        <w:rPr>
                          <w:rFonts w:ascii="Arial" w:eastAsia="Arial" w:hAnsi="Arial" w:cs="Arial"/>
                          <w:spacing w:val="4"/>
                          <w:w w:val="102"/>
                          <w:sz w:val="13"/>
                          <w:szCs w:val="13"/>
                        </w:rPr>
                        <w:t>r</w:t>
                      </w:r>
                      <w:r>
                        <w:rPr>
                          <w:rFonts w:ascii="Arial" w:eastAsia="Arial" w:hAnsi="Arial" w:cs="Arial"/>
                          <w:spacing w:val="7"/>
                          <w:w w:val="102"/>
                          <w:sz w:val="13"/>
                          <w:szCs w:val="13"/>
                        </w:rPr>
                        <w:t>i</w:t>
                      </w:r>
                      <w:r>
                        <w:rPr>
                          <w:rFonts w:ascii="Arial" w:eastAsia="Arial" w:hAnsi="Arial" w:cs="Arial"/>
                          <w:spacing w:val="-1"/>
                          <w:w w:val="102"/>
                          <w:sz w:val="13"/>
                          <w:szCs w:val="13"/>
                        </w:rPr>
                        <w:t>d</w:t>
                      </w:r>
                      <w:r>
                        <w:rPr>
                          <w:rFonts w:ascii="Arial" w:eastAsia="Arial" w:hAnsi="Arial" w:cs="Arial"/>
                          <w:w w:val="102"/>
                          <w:sz w:val="13"/>
                          <w:szCs w:val="13"/>
                        </w:rPr>
                        <w:t>C</w:t>
                      </w:r>
                      <w:r>
                        <w:rPr>
                          <w:rFonts w:ascii="Arial" w:eastAsia="Arial" w:hAnsi="Arial" w:cs="Arial"/>
                          <w:spacing w:val="-1"/>
                          <w:w w:val="102"/>
                          <w:sz w:val="13"/>
                          <w:szCs w:val="13"/>
                        </w:rPr>
                        <w:t>hangeL</w:t>
                      </w:r>
                      <w:r>
                        <w:rPr>
                          <w:rFonts w:ascii="Arial" w:eastAsia="Arial" w:hAnsi="Arial" w:cs="Arial"/>
                          <w:spacing w:val="7"/>
                          <w:w w:val="102"/>
                          <w:sz w:val="13"/>
                          <w:szCs w:val="13"/>
                        </w:rPr>
                        <w:t>i</w:t>
                      </w:r>
                      <w:r>
                        <w:rPr>
                          <w:rFonts w:ascii="Arial" w:eastAsia="Arial" w:hAnsi="Arial" w:cs="Arial"/>
                          <w:spacing w:val="6"/>
                          <w:w w:val="102"/>
                          <w:sz w:val="13"/>
                          <w:szCs w:val="13"/>
                        </w:rPr>
                        <w:t>s</w:t>
                      </w:r>
                      <w:r>
                        <w:rPr>
                          <w:rFonts w:ascii="Arial" w:eastAsia="Arial" w:hAnsi="Arial" w:cs="Arial"/>
                          <w:spacing w:val="-1"/>
                          <w:w w:val="102"/>
                          <w:sz w:val="13"/>
                          <w:szCs w:val="13"/>
                        </w:rPr>
                        <w:t>tene</w:t>
                      </w:r>
                      <w:r>
                        <w:rPr>
                          <w:rFonts w:ascii="Arial" w:eastAsia="Arial" w:hAnsi="Arial" w:cs="Arial"/>
                          <w:w w:val="102"/>
                          <w:sz w:val="13"/>
                          <w:szCs w:val="13"/>
                        </w:rPr>
                        <w:t>r</w:t>
                      </w:r>
                    </w:p>
                    <w:p w14:paraId="05568761" w14:textId="77777777" w:rsidR="00583B21" w:rsidRDefault="00583B21" w:rsidP="00583B21">
                      <w:pPr>
                        <w:spacing w:before="5" w:after="0" w:line="180" w:lineRule="exact"/>
                        <w:rPr>
                          <w:sz w:val="18"/>
                          <w:szCs w:val="18"/>
                        </w:rPr>
                      </w:pPr>
                    </w:p>
                    <w:p w14:paraId="63945533" w14:textId="77777777" w:rsidR="00583B21" w:rsidRDefault="00583B21" w:rsidP="00583B21">
                      <w:pPr>
                        <w:spacing w:after="0" w:line="200" w:lineRule="exact"/>
                        <w:rPr>
                          <w:sz w:val="20"/>
                          <w:szCs w:val="20"/>
                        </w:rPr>
                      </w:pPr>
                    </w:p>
                    <w:p w14:paraId="4C9571E0" w14:textId="77777777" w:rsidR="00583B21" w:rsidRDefault="00583B21" w:rsidP="00583B21">
                      <w:pPr>
                        <w:spacing w:after="0" w:line="240" w:lineRule="auto"/>
                        <w:ind w:left="554" w:right="-20"/>
                        <w:rPr>
                          <w:rFonts w:ascii="Arial" w:eastAsia="Arial" w:hAnsi="Arial" w:cs="Arial"/>
                          <w:sz w:val="13"/>
                          <w:szCs w:val="13"/>
                        </w:rPr>
                      </w:pPr>
                      <w:r>
                        <w:rPr>
                          <w:rFonts w:ascii="Arial" w:eastAsia="Arial" w:hAnsi="Arial" w:cs="Arial"/>
                          <w:w w:val="102"/>
                          <w:sz w:val="13"/>
                          <w:szCs w:val="13"/>
                        </w:rPr>
                        <w:t>1</w:t>
                      </w:r>
                    </w:p>
                    <w:p w14:paraId="1C3E6AE1" w14:textId="77777777" w:rsidR="00583B21" w:rsidRDefault="00583B21" w:rsidP="00583B21">
                      <w:pPr>
                        <w:tabs>
                          <w:tab w:val="left" w:pos="3800"/>
                        </w:tabs>
                        <w:spacing w:after="0" w:line="174" w:lineRule="exact"/>
                        <w:ind w:left="1564" w:right="3146"/>
                        <w:jc w:val="center"/>
                        <w:rPr>
                          <w:rFonts w:ascii="Arial" w:eastAsia="Arial" w:hAnsi="Arial" w:cs="Arial"/>
                          <w:sz w:val="13"/>
                          <w:szCs w:val="13"/>
                        </w:rPr>
                      </w:pPr>
                      <w:r>
                        <w:rPr>
                          <w:rFonts w:ascii="Arial" w:eastAsia="Arial" w:hAnsi="Arial" w:cs="Arial"/>
                          <w:spacing w:val="-82"/>
                          <w:position w:val="-6"/>
                          <w:sz w:val="13"/>
                          <w:szCs w:val="13"/>
                        </w:rPr>
                        <w:t>1</w:t>
                      </w:r>
                      <w:r>
                        <w:rPr>
                          <w:rFonts w:ascii="Arial" w:eastAsia="Arial" w:hAnsi="Arial" w:cs="Arial"/>
                          <w:position w:val="-2"/>
                          <w:sz w:val="13"/>
                          <w:szCs w:val="13"/>
                        </w:rPr>
                        <w:t>0</w:t>
                      </w:r>
                      <w:r>
                        <w:rPr>
                          <w:rFonts w:ascii="Arial" w:eastAsia="Arial" w:hAnsi="Arial" w:cs="Arial"/>
                          <w:spacing w:val="-35"/>
                          <w:position w:val="-2"/>
                          <w:sz w:val="13"/>
                          <w:szCs w:val="13"/>
                        </w:rPr>
                        <w:t xml:space="preserve"> </w:t>
                      </w:r>
                      <w:r>
                        <w:rPr>
                          <w:rFonts w:ascii="Arial" w:eastAsia="Arial" w:hAnsi="Arial" w:cs="Arial"/>
                          <w:position w:val="-2"/>
                          <w:sz w:val="13"/>
                          <w:szCs w:val="13"/>
                        </w:rPr>
                        <w:tab/>
                      </w:r>
                      <w:r>
                        <w:rPr>
                          <w:rFonts w:ascii="Arial" w:eastAsia="Arial" w:hAnsi="Arial" w:cs="Arial"/>
                          <w:w w:val="102"/>
                          <w:position w:val="6"/>
                          <w:sz w:val="13"/>
                          <w:szCs w:val="13"/>
                        </w:rPr>
                        <w:t>9</w:t>
                      </w:r>
                    </w:p>
                    <w:p w14:paraId="2196FEAD" w14:textId="77777777" w:rsidR="00583B21" w:rsidRDefault="00583B21" w:rsidP="00583B21">
                      <w:pPr>
                        <w:tabs>
                          <w:tab w:val="left" w:pos="3640"/>
                        </w:tabs>
                        <w:spacing w:after="0" w:line="81" w:lineRule="exact"/>
                        <w:ind w:left="1735" w:right="3401"/>
                        <w:jc w:val="center"/>
                        <w:rPr>
                          <w:rFonts w:ascii="Arial" w:eastAsia="Arial" w:hAnsi="Arial" w:cs="Arial"/>
                          <w:sz w:val="13"/>
                          <w:szCs w:val="13"/>
                        </w:rPr>
                      </w:pPr>
                      <w:r>
                        <w:rPr>
                          <w:rFonts w:ascii="Arial" w:eastAsia="Arial" w:hAnsi="Arial" w:cs="Arial"/>
                          <w:position w:val="1"/>
                          <w:sz w:val="13"/>
                          <w:szCs w:val="13"/>
                        </w:rPr>
                        <w:t>2</w:t>
                      </w:r>
                      <w:r>
                        <w:rPr>
                          <w:rFonts w:ascii="Arial" w:eastAsia="Arial" w:hAnsi="Arial" w:cs="Arial"/>
                          <w:spacing w:val="-35"/>
                          <w:position w:val="1"/>
                          <w:sz w:val="13"/>
                          <w:szCs w:val="13"/>
                        </w:rPr>
                        <w:t xml:space="preserve"> </w:t>
                      </w:r>
                      <w:r>
                        <w:rPr>
                          <w:rFonts w:ascii="Arial" w:eastAsia="Arial" w:hAnsi="Arial" w:cs="Arial"/>
                          <w:position w:val="1"/>
                          <w:sz w:val="13"/>
                          <w:szCs w:val="13"/>
                        </w:rPr>
                        <w:tab/>
                      </w:r>
                      <w:r>
                        <w:rPr>
                          <w:rFonts w:ascii="Arial" w:eastAsia="Arial" w:hAnsi="Arial" w:cs="Arial"/>
                          <w:w w:val="102"/>
                          <w:position w:val="1"/>
                          <w:sz w:val="13"/>
                          <w:szCs w:val="13"/>
                        </w:rPr>
                        <w:t>3</w:t>
                      </w:r>
                    </w:p>
                    <w:p w14:paraId="38B4EA85" w14:textId="77777777" w:rsidR="00583B21" w:rsidRDefault="00583B21" w:rsidP="00583B21">
                      <w:pPr>
                        <w:tabs>
                          <w:tab w:val="left" w:pos="2240"/>
                          <w:tab w:val="left" w:pos="4160"/>
                          <w:tab w:val="left" w:pos="5660"/>
                        </w:tabs>
                        <w:spacing w:before="34" w:after="0" w:line="270" w:lineRule="atLeast"/>
                        <w:ind w:left="3388" w:right="7" w:hanging="2798"/>
                        <w:rPr>
                          <w:rFonts w:ascii="Arial" w:eastAsia="Arial" w:hAnsi="Arial" w:cs="Arial"/>
                          <w:sz w:val="13"/>
                          <w:szCs w:val="13"/>
                        </w:rPr>
                      </w:pPr>
                      <w:r>
                        <w:rPr>
                          <w:rFonts w:ascii="Arial" w:eastAsia="Arial" w:hAnsi="Arial" w:cs="Arial"/>
                          <w:spacing w:val="8"/>
                          <w:sz w:val="13"/>
                          <w:szCs w:val="13"/>
                        </w:rPr>
                        <w:t>A</w:t>
                      </w:r>
                      <w:r>
                        <w:rPr>
                          <w:rFonts w:ascii="Arial" w:eastAsia="Arial" w:hAnsi="Arial" w:cs="Arial"/>
                          <w:spacing w:val="-1"/>
                          <w:sz w:val="13"/>
                          <w:szCs w:val="13"/>
                        </w:rPr>
                        <w:t>pp</w:t>
                      </w:r>
                      <w:r>
                        <w:rPr>
                          <w:rFonts w:ascii="Arial" w:eastAsia="Arial" w:hAnsi="Arial" w:cs="Arial"/>
                          <w:spacing w:val="7"/>
                          <w:sz w:val="13"/>
                          <w:szCs w:val="13"/>
                        </w:rPr>
                        <w:t>li</w:t>
                      </w:r>
                      <w:r>
                        <w:rPr>
                          <w:rFonts w:ascii="Arial" w:eastAsia="Arial" w:hAnsi="Arial" w:cs="Arial"/>
                          <w:spacing w:val="6"/>
                          <w:sz w:val="13"/>
                          <w:szCs w:val="13"/>
                        </w:rPr>
                        <w:t>c</w:t>
                      </w:r>
                      <w:r>
                        <w:rPr>
                          <w:rFonts w:ascii="Arial" w:eastAsia="Arial" w:hAnsi="Arial" w:cs="Arial"/>
                          <w:spacing w:val="-1"/>
                          <w:sz w:val="13"/>
                          <w:szCs w:val="13"/>
                        </w:rPr>
                        <w:t>at</w:t>
                      </w:r>
                      <w:r>
                        <w:rPr>
                          <w:rFonts w:ascii="Arial" w:eastAsia="Arial" w:hAnsi="Arial" w:cs="Arial"/>
                          <w:spacing w:val="7"/>
                          <w:sz w:val="13"/>
                          <w:szCs w:val="13"/>
                        </w:rPr>
                        <w:t>i</w:t>
                      </w:r>
                      <w:r>
                        <w:rPr>
                          <w:rFonts w:ascii="Arial" w:eastAsia="Arial" w:hAnsi="Arial" w:cs="Arial"/>
                          <w:spacing w:val="-1"/>
                          <w:sz w:val="13"/>
                          <w:szCs w:val="13"/>
                        </w:rPr>
                        <w:t>o</w:t>
                      </w:r>
                      <w:r>
                        <w:rPr>
                          <w:rFonts w:ascii="Arial" w:eastAsia="Arial" w:hAnsi="Arial" w:cs="Arial"/>
                          <w:sz w:val="13"/>
                          <w:szCs w:val="13"/>
                        </w:rPr>
                        <w:t>n</w:t>
                      </w:r>
                      <w:r>
                        <w:rPr>
                          <w:rFonts w:ascii="Arial" w:eastAsia="Arial" w:hAnsi="Arial" w:cs="Arial"/>
                          <w:spacing w:val="-23"/>
                          <w:sz w:val="13"/>
                          <w:szCs w:val="13"/>
                        </w:rPr>
                        <w:t xml:space="preserve"> </w:t>
                      </w:r>
                      <w:r>
                        <w:rPr>
                          <w:rFonts w:ascii="Arial" w:eastAsia="Arial" w:hAnsi="Arial" w:cs="Arial"/>
                          <w:sz w:val="13"/>
                          <w:szCs w:val="13"/>
                        </w:rPr>
                        <w:tab/>
                        <w:t>C</w:t>
                      </w:r>
                      <w:r>
                        <w:rPr>
                          <w:rFonts w:ascii="Arial" w:eastAsia="Arial" w:hAnsi="Arial" w:cs="Arial"/>
                          <w:spacing w:val="7"/>
                          <w:sz w:val="13"/>
                          <w:szCs w:val="13"/>
                        </w:rPr>
                        <w:t>li</w:t>
                      </w:r>
                      <w:r>
                        <w:rPr>
                          <w:rFonts w:ascii="Arial" w:eastAsia="Arial" w:hAnsi="Arial" w:cs="Arial"/>
                          <w:spacing w:val="-1"/>
                          <w:sz w:val="13"/>
                          <w:szCs w:val="13"/>
                        </w:rPr>
                        <w:t>ent</w:t>
                      </w:r>
                      <w:r>
                        <w:rPr>
                          <w:rFonts w:ascii="Arial" w:eastAsia="Arial" w:hAnsi="Arial" w:cs="Arial"/>
                          <w:spacing w:val="5"/>
                          <w:sz w:val="13"/>
                          <w:szCs w:val="13"/>
                        </w:rPr>
                        <w:t>G</w:t>
                      </w:r>
                      <w:r>
                        <w:rPr>
                          <w:rFonts w:ascii="Arial" w:eastAsia="Arial" w:hAnsi="Arial" w:cs="Arial"/>
                          <w:spacing w:val="4"/>
                          <w:sz w:val="13"/>
                          <w:szCs w:val="13"/>
                        </w:rPr>
                        <w:t>r</w:t>
                      </w:r>
                      <w:r>
                        <w:rPr>
                          <w:rFonts w:ascii="Arial" w:eastAsia="Arial" w:hAnsi="Arial" w:cs="Arial"/>
                          <w:spacing w:val="7"/>
                          <w:sz w:val="13"/>
                          <w:szCs w:val="13"/>
                        </w:rPr>
                        <w:t>i</w:t>
                      </w:r>
                      <w:r>
                        <w:rPr>
                          <w:rFonts w:ascii="Arial" w:eastAsia="Arial" w:hAnsi="Arial" w:cs="Arial"/>
                          <w:spacing w:val="-1"/>
                          <w:sz w:val="13"/>
                          <w:szCs w:val="13"/>
                        </w:rPr>
                        <w:t>d</w:t>
                      </w:r>
                      <w:r>
                        <w:rPr>
                          <w:rFonts w:ascii="Arial" w:eastAsia="Arial" w:hAnsi="Arial" w:cs="Arial"/>
                          <w:spacing w:val="8"/>
                          <w:sz w:val="13"/>
                          <w:szCs w:val="13"/>
                        </w:rPr>
                        <w:t>B</w:t>
                      </w:r>
                      <w:r>
                        <w:rPr>
                          <w:rFonts w:ascii="Arial" w:eastAsia="Arial" w:hAnsi="Arial" w:cs="Arial"/>
                          <w:spacing w:val="4"/>
                          <w:sz w:val="13"/>
                          <w:szCs w:val="13"/>
                        </w:rPr>
                        <w:t>r</w:t>
                      </w:r>
                      <w:r>
                        <w:rPr>
                          <w:rFonts w:ascii="Arial" w:eastAsia="Arial" w:hAnsi="Arial" w:cs="Arial"/>
                          <w:spacing w:val="-1"/>
                          <w:sz w:val="13"/>
                          <w:szCs w:val="13"/>
                        </w:rPr>
                        <w:t>o</w:t>
                      </w:r>
                      <w:r>
                        <w:rPr>
                          <w:rFonts w:ascii="Arial" w:eastAsia="Arial" w:hAnsi="Arial" w:cs="Arial"/>
                          <w:spacing w:val="6"/>
                          <w:sz w:val="13"/>
                          <w:szCs w:val="13"/>
                        </w:rPr>
                        <w:t>k</w:t>
                      </w:r>
                      <w:r>
                        <w:rPr>
                          <w:rFonts w:ascii="Arial" w:eastAsia="Arial" w:hAnsi="Arial" w:cs="Arial"/>
                          <w:spacing w:val="-1"/>
                          <w:sz w:val="13"/>
                          <w:szCs w:val="13"/>
                        </w:rPr>
                        <w:t>e</w:t>
                      </w:r>
                      <w:r>
                        <w:rPr>
                          <w:rFonts w:ascii="Arial" w:eastAsia="Arial" w:hAnsi="Arial" w:cs="Arial"/>
                          <w:sz w:val="13"/>
                          <w:szCs w:val="13"/>
                        </w:rPr>
                        <w:t>r</w:t>
                      </w:r>
                      <w:r>
                        <w:rPr>
                          <w:rFonts w:ascii="Arial" w:eastAsia="Arial" w:hAnsi="Arial" w:cs="Arial"/>
                          <w:spacing w:val="-17"/>
                          <w:sz w:val="13"/>
                          <w:szCs w:val="13"/>
                        </w:rPr>
                        <w:t xml:space="preserve"> </w:t>
                      </w:r>
                      <w:r>
                        <w:rPr>
                          <w:rFonts w:ascii="Arial" w:eastAsia="Arial" w:hAnsi="Arial" w:cs="Arial"/>
                          <w:sz w:val="13"/>
                          <w:szCs w:val="13"/>
                        </w:rPr>
                        <w:tab/>
                      </w:r>
                      <w:r>
                        <w:rPr>
                          <w:rFonts w:ascii="Arial" w:eastAsia="Arial" w:hAnsi="Arial" w:cs="Arial"/>
                          <w:sz w:val="13"/>
                          <w:szCs w:val="13"/>
                        </w:rPr>
                        <w:tab/>
                      </w:r>
                      <w:r>
                        <w:rPr>
                          <w:rFonts w:ascii="Arial" w:eastAsia="Arial" w:hAnsi="Arial" w:cs="Arial"/>
                          <w:spacing w:val="8"/>
                          <w:w w:val="102"/>
                          <w:sz w:val="13"/>
                          <w:szCs w:val="13"/>
                        </w:rPr>
                        <w:t>S</w:t>
                      </w:r>
                      <w:r>
                        <w:rPr>
                          <w:rFonts w:ascii="Arial" w:eastAsia="Arial" w:hAnsi="Arial" w:cs="Arial"/>
                          <w:spacing w:val="5"/>
                          <w:w w:val="102"/>
                          <w:sz w:val="13"/>
                          <w:szCs w:val="13"/>
                        </w:rPr>
                        <w:t>G</w:t>
                      </w:r>
                      <w:r>
                        <w:rPr>
                          <w:rFonts w:ascii="Arial" w:eastAsia="Arial" w:hAnsi="Arial" w:cs="Arial"/>
                          <w:w w:val="102"/>
                          <w:sz w:val="13"/>
                          <w:szCs w:val="13"/>
                        </w:rPr>
                        <w:t>C</w:t>
                      </w:r>
                      <w:r>
                        <w:rPr>
                          <w:rFonts w:ascii="Arial" w:eastAsia="Arial" w:hAnsi="Arial" w:cs="Arial"/>
                          <w:spacing w:val="7"/>
                          <w:w w:val="102"/>
                          <w:sz w:val="13"/>
                          <w:szCs w:val="13"/>
                        </w:rPr>
                        <w:t>li</w:t>
                      </w:r>
                      <w:r>
                        <w:rPr>
                          <w:rFonts w:ascii="Arial" w:eastAsia="Arial" w:hAnsi="Arial" w:cs="Arial"/>
                          <w:spacing w:val="-1"/>
                          <w:w w:val="102"/>
                          <w:sz w:val="13"/>
                          <w:szCs w:val="13"/>
                        </w:rPr>
                        <w:t>ent</w:t>
                      </w:r>
                      <w:r>
                        <w:rPr>
                          <w:rFonts w:ascii="Arial" w:eastAsia="Arial" w:hAnsi="Arial" w:cs="Arial"/>
                          <w:spacing w:val="8"/>
                          <w:w w:val="102"/>
                          <w:sz w:val="13"/>
                          <w:szCs w:val="13"/>
                        </w:rPr>
                        <w:t>V</w:t>
                      </w:r>
                      <w:r>
                        <w:rPr>
                          <w:rFonts w:ascii="Arial" w:eastAsia="Arial" w:hAnsi="Arial" w:cs="Arial"/>
                          <w:spacing w:val="7"/>
                          <w:w w:val="102"/>
                          <w:sz w:val="13"/>
                          <w:szCs w:val="13"/>
                        </w:rPr>
                        <w:t>i</w:t>
                      </w:r>
                      <w:r>
                        <w:rPr>
                          <w:rFonts w:ascii="Arial" w:eastAsia="Arial" w:hAnsi="Arial" w:cs="Arial"/>
                          <w:spacing w:val="-1"/>
                          <w:w w:val="102"/>
                          <w:sz w:val="13"/>
                          <w:szCs w:val="13"/>
                        </w:rPr>
                        <w:t>e</w:t>
                      </w:r>
                      <w:r>
                        <w:rPr>
                          <w:rFonts w:ascii="Arial" w:eastAsia="Arial" w:hAnsi="Arial" w:cs="Arial"/>
                          <w:w w:val="102"/>
                          <w:sz w:val="13"/>
                          <w:szCs w:val="13"/>
                        </w:rPr>
                        <w:t>w</w:t>
                      </w:r>
                      <w:r>
                        <w:rPr>
                          <w:rFonts w:ascii="Arial" w:eastAsia="Arial" w:hAnsi="Arial" w:cs="Arial"/>
                          <w:sz w:val="13"/>
                          <w:szCs w:val="13"/>
                        </w:rPr>
                        <w:tab/>
                        <w:t>H</w:t>
                      </w:r>
                      <w:r>
                        <w:rPr>
                          <w:rFonts w:ascii="Arial" w:eastAsia="Arial" w:hAnsi="Arial" w:cs="Arial"/>
                          <w:spacing w:val="-1"/>
                          <w:sz w:val="13"/>
                          <w:szCs w:val="13"/>
                        </w:rPr>
                        <w:t>a</w:t>
                      </w:r>
                      <w:r>
                        <w:rPr>
                          <w:rFonts w:ascii="Arial" w:eastAsia="Arial" w:hAnsi="Arial" w:cs="Arial"/>
                          <w:spacing w:val="6"/>
                          <w:sz w:val="13"/>
                          <w:szCs w:val="13"/>
                        </w:rPr>
                        <w:t>s</w:t>
                      </w:r>
                      <w:r>
                        <w:rPr>
                          <w:rFonts w:ascii="Arial" w:eastAsia="Arial" w:hAnsi="Arial" w:cs="Arial"/>
                          <w:spacing w:val="-1"/>
                          <w:sz w:val="13"/>
                          <w:szCs w:val="13"/>
                        </w:rPr>
                        <w:t>h</w:t>
                      </w:r>
                      <w:r>
                        <w:rPr>
                          <w:rFonts w:ascii="Arial" w:eastAsia="Arial" w:hAnsi="Arial" w:cs="Arial"/>
                          <w:spacing w:val="8"/>
                          <w:sz w:val="13"/>
                          <w:szCs w:val="13"/>
                        </w:rPr>
                        <w:t>S</w:t>
                      </w:r>
                      <w:r>
                        <w:rPr>
                          <w:rFonts w:ascii="Arial" w:eastAsia="Arial" w:hAnsi="Arial" w:cs="Arial"/>
                          <w:spacing w:val="-1"/>
                          <w:sz w:val="13"/>
                          <w:szCs w:val="13"/>
                        </w:rPr>
                        <w:t>et::on</w:t>
                      </w:r>
                      <w:r>
                        <w:rPr>
                          <w:rFonts w:ascii="Arial" w:eastAsia="Arial" w:hAnsi="Arial" w:cs="Arial"/>
                          <w:spacing w:val="7"/>
                          <w:sz w:val="13"/>
                          <w:szCs w:val="13"/>
                        </w:rPr>
                        <w:t>li</w:t>
                      </w:r>
                      <w:r>
                        <w:rPr>
                          <w:rFonts w:ascii="Arial" w:eastAsia="Arial" w:hAnsi="Arial" w:cs="Arial"/>
                          <w:spacing w:val="-1"/>
                          <w:sz w:val="13"/>
                          <w:szCs w:val="13"/>
                        </w:rPr>
                        <w:t>ne</w:t>
                      </w: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z w:val="13"/>
                          <w:szCs w:val="13"/>
                        </w:rPr>
                        <w:t>s</w:t>
                      </w:r>
                      <w:r>
                        <w:rPr>
                          <w:rFonts w:ascii="Arial" w:eastAsia="Arial" w:hAnsi="Arial" w:cs="Arial"/>
                          <w:spacing w:val="29"/>
                          <w:sz w:val="13"/>
                          <w:szCs w:val="13"/>
                        </w:rPr>
                        <w:t xml:space="preserve"> </w:t>
                      </w:r>
                      <w:r>
                        <w:rPr>
                          <w:rFonts w:ascii="Arial" w:eastAsia="Arial" w:hAnsi="Arial" w:cs="Arial"/>
                          <w:spacing w:val="-58"/>
                          <w:position w:val="-9"/>
                          <w:sz w:val="13"/>
                          <w:szCs w:val="13"/>
                        </w:rPr>
                        <w:t>n</w:t>
                      </w:r>
                      <w:r>
                        <w:rPr>
                          <w:rFonts w:ascii="Arial" w:eastAsia="Arial" w:hAnsi="Arial" w:cs="Arial"/>
                          <w:spacing w:val="-46"/>
                          <w:position w:val="-5"/>
                          <w:sz w:val="13"/>
                          <w:szCs w:val="13"/>
                        </w:rPr>
                        <w:t>b</w:t>
                      </w:r>
                      <w:proofErr w:type="gramStart"/>
                      <w:r>
                        <w:rPr>
                          <w:rFonts w:ascii="Arial" w:eastAsia="Arial" w:hAnsi="Arial" w:cs="Arial"/>
                          <w:spacing w:val="-11"/>
                          <w:position w:val="-2"/>
                          <w:sz w:val="13"/>
                          <w:szCs w:val="13"/>
                        </w:rPr>
                        <w:t>:</w:t>
                      </w:r>
                      <w:r>
                        <w:rPr>
                          <w:rFonts w:ascii="Arial" w:eastAsia="Arial" w:hAnsi="Arial" w:cs="Arial"/>
                          <w:sz w:val="13"/>
                          <w:szCs w:val="13"/>
                        </w:rPr>
                        <w:t>8</w:t>
                      </w:r>
                      <w:proofErr w:type="gramEnd"/>
                    </w:p>
                    <w:p w14:paraId="0F95C896" w14:textId="77777777" w:rsidR="00583B21" w:rsidRDefault="00583B21" w:rsidP="00583B21">
                      <w:pPr>
                        <w:spacing w:after="0" w:line="117" w:lineRule="exact"/>
                        <w:ind w:right="2218"/>
                        <w:jc w:val="right"/>
                        <w:rPr>
                          <w:rFonts w:ascii="Arial" w:eastAsia="Arial" w:hAnsi="Arial" w:cs="Arial"/>
                          <w:sz w:val="13"/>
                          <w:szCs w:val="13"/>
                        </w:rPr>
                      </w:pPr>
                      <w:r>
                        <w:rPr>
                          <w:rFonts w:ascii="Arial" w:eastAsia="Arial" w:hAnsi="Arial" w:cs="Arial"/>
                          <w:w w:val="102"/>
                          <w:sz w:val="13"/>
                          <w:szCs w:val="13"/>
                        </w:rPr>
                        <w:t>4</w:t>
                      </w:r>
                    </w:p>
                    <w:p w14:paraId="003CD4EC" w14:textId="77777777" w:rsidR="00583B21" w:rsidRDefault="00583B21" w:rsidP="00583B21">
                      <w:pPr>
                        <w:spacing w:after="0" w:line="58" w:lineRule="exact"/>
                        <w:ind w:right="2219"/>
                        <w:jc w:val="right"/>
                        <w:rPr>
                          <w:rFonts w:ascii="Arial" w:eastAsia="Arial" w:hAnsi="Arial" w:cs="Arial"/>
                          <w:sz w:val="13"/>
                          <w:szCs w:val="13"/>
                        </w:rPr>
                      </w:pPr>
                      <w:r>
                        <w:rPr>
                          <w:rFonts w:ascii="Arial" w:eastAsia="Arial" w:hAnsi="Arial" w:cs="Arial"/>
                          <w:w w:val="102"/>
                          <w:sz w:val="13"/>
                          <w:szCs w:val="13"/>
                        </w:rPr>
                        <w:t>:</w:t>
                      </w:r>
                    </w:p>
                    <w:p w14:paraId="38C11E94" w14:textId="77777777" w:rsidR="00583B21" w:rsidRDefault="00583B21" w:rsidP="00583B21">
                      <w:pPr>
                        <w:spacing w:before="1" w:after="0" w:line="117" w:lineRule="auto"/>
                        <w:ind w:left="4801" w:right="2218"/>
                        <w:jc w:val="right"/>
                        <w:rPr>
                          <w:rFonts w:ascii="Arial" w:eastAsia="Arial" w:hAnsi="Arial" w:cs="Arial"/>
                          <w:sz w:val="13"/>
                          <w:szCs w:val="13"/>
                        </w:rPr>
                      </w:pPr>
                      <w:proofErr w:type="gramStart"/>
                      <w:r>
                        <w:rPr>
                          <w:rFonts w:ascii="Arial" w:eastAsia="Arial" w:hAnsi="Arial" w:cs="Arial"/>
                          <w:w w:val="102"/>
                          <w:sz w:val="13"/>
                          <w:szCs w:val="13"/>
                        </w:rPr>
                        <w:t>b</w:t>
                      </w:r>
                      <w:proofErr w:type="gramEnd"/>
                      <w:r>
                        <w:rPr>
                          <w:rFonts w:ascii="Arial" w:eastAsia="Arial" w:hAnsi="Arial" w:cs="Arial"/>
                          <w:w w:val="102"/>
                          <w:sz w:val="13"/>
                          <w:szCs w:val="13"/>
                        </w:rPr>
                        <w:t xml:space="preserve"> n</w:t>
                      </w:r>
                    </w:p>
                    <w:p w14:paraId="63BEDA1F" w14:textId="77777777" w:rsidR="00583B21" w:rsidRDefault="00583B21" w:rsidP="00583B21">
                      <w:pPr>
                        <w:spacing w:before="14" w:after="0" w:line="240" w:lineRule="exact"/>
                        <w:rPr>
                          <w:sz w:val="24"/>
                          <w:szCs w:val="24"/>
                        </w:rPr>
                      </w:pPr>
                    </w:p>
                    <w:p w14:paraId="2BC2D4FE" w14:textId="77777777" w:rsidR="00583B21" w:rsidRDefault="00583B21" w:rsidP="00583B21">
                      <w:pPr>
                        <w:tabs>
                          <w:tab w:val="left" w:pos="2240"/>
                          <w:tab w:val="left" w:pos="4060"/>
                        </w:tabs>
                        <w:spacing w:after="0" w:line="240" w:lineRule="auto"/>
                        <w:ind w:left="44" w:right="-20"/>
                        <w:rPr>
                          <w:rFonts w:ascii="Arial" w:eastAsia="Arial" w:hAnsi="Arial" w:cs="Arial"/>
                          <w:sz w:val="13"/>
                          <w:szCs w:val="13"/>
                        </w:rPr>
                      </w:pPr>
                      <w:r>
                        <w:rPr>
                          <w:rFonts w:ascii="Arial" w:eastAsia="Arial" w:hAnsi="Arial" w:cs="Arial"/>
                          <w:sz w:val="13"/>
                          <w:szCs w:val="13"/>
                        </w:rPr>
                        <w:t>H</w:t>
                      </w:r>
                      <w:r>
                        <w:rPr>
                          <w:rFonts w:ascii="Arial" w:eastAsia="Arial" w:hAnsi="Arial" w:cs="Arial"/>
                          <w:spacing w:val="-1"/>
                          <w:sz w:val="13"/>
                          <w:szCs w:val="13"/>
                        </w:rPr>
                        <w:t>a</w:t>
                      </w:r>
                      <w:r>
                        <w:rPr>
                          <w:rFonts w:ascii="Arial" w:eastAsia="Arial" w:hAnsi="Arial" w:cs="Arial"/>
                          <w:spacing w:val="6"/>
                          <w:sz w:val="13"/>
                          <w:szCs w:val="13"/>
                        </w:rPr>
                        <w:t>s</w:t>
                      </w:r>
                      <w:r>
                        <w:rPr>
                          <w:rFonts w:ascii="Arial" w:eastAsia="Arial" w:hAnsi="Arial" w:cs="Arial"/>
                          <w:spacing w:val="-1"/>
                          <w:sz w:val="13"/>
                          <w:szCs w:val="13"/>
                        </w:rPr>
                        <w:t>h</w:t>
                      </w:r>
                      <w:r>
                        <w:rPr>
                          <w:rFonts w:ascii="Arial" w:eastAsia="Arial" w:hAnsi="Arial" w:cs="Arial"/>
                          <w:spacing w:val="-2"/>
                          <w:sz w:val="13"/>
                          <w:szCs w:val="13"/>
                        </w:rPr>
                        <w:t>M</w:t>
                      </w:r>
                      <w:r>
                        <w:rPr>
                          <w:rFonts w:ascii="Arial" w:eastAsia="Arial" w:hAnsi="Arial" w:cs="Arial"/>
                          <w:spacing w:val="-1"/>
                          <w:sz w:val="13"/>
                          <w:szCs w:val="13"/>
                        </w:rPr>
                        <w:t>ap::</w:t>
                      </w:r>
                      <w:r>
                        <w:rPr>
                          <w:rFonts w:ascii="Arial" w:eastAsia="Arial" w:hAnsi="Arial" w:cs="Arial"/>
                          <w:spacing w:val="6"/>
                          <w:sz w:val="13"/>
                          <w:szCs w:val="13"/>
                        </w:rPr>
                        <w:t>c</w:t>
                      </w:r>
                      <w:r>
                        <w:rPr>
                          <w:rFonts w:ascii="Arial" w:eastAsia="Arial" w:hAnsi="Arial" w:cs="Arial"/>
                          <w:spacing w:val="7"/>
                          <w:sz w:val="13"/>
                          <w:szCs w:val="13"/>
                        </w:rPr>
                        <w:t>li</w:t>
                      </w:r>
                      <w:r>
                        <w:rPr>
                          <w:rFonts w:ascii="Arial" w:eastAsia="Arial" w:hAnsi="Arial" w:cs="Arial"/>
                          <w:spacing w:val="-1"/>
                          <w:sz w:val="13"/>
                          <w:szCs w:val="13"/>
                        </w:rPr>
                        <w:t>entId2</w:t>
                      </w:r>
                      <w:r>
                        <w:rPr>
                          <w:rFonts w:ascii="Arial" w:eastAsia="Arial" w:hAnsi="Arial" w:cs="Arial"/>
                          <w:spacing w:val="3"/>
                          <w:sz w:val="13"/>
                          <w:szCs w:val="13"/>
                        </w:rPr>
                        <w:t>F</w:t>
                      </w:r>
                      <w:r>
                        <w:rPr>
                          <w:rFonts w:ascii="Arial" w:eastAsia="Arial" w:hAnsi="Arial" w:cs="Arial"/>
                          <w:spacing w:val="7"/>
                          <w:sz w:val="13"/>
                          <w:szCs w:val="13"/>
                        </w:rPr>
                        <w:t>il</w:t>
                      </w:r>
                      <w:r>
                        <w:rPr>
                          <w:rFonts w:ascii="Arial" w:eastAsia="Arial" w:hAnsi="Arial" w:cs="Arial"/>
                          <w:spacing w:val="-1"/>
                          <w:sz w:val="13"/>
                          <w:szCs w:val="13"/>
                        </w:rPr>
                        <w:t>t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z w:val="13"/>
                          <w:szCs w:val="13"/>
                        </w:rPr>
                        <w:tab/>
                      </w:r>
                      <w:r>
                        <w:rPr>
                          <w:rFonts w:ascii="Arial" w:eastAsia="Arial" w:hAnsi="Arial" w:cs="Arial"/>
                          <w:spacing w:val="8"/>
                          <w:sz w:val="13"/>
                          <w:szCs w:val="13"/>
                        </w:rPr>
                        <w:t>S</w:t>
                      </w:r>
                      <w:r>
                        <w:rPr>
                          <w:rFonts w:ascii="Arial" w:eastAsia="Arial" w:hAnsi="Arial" w:cs="Arial"/>
                          <w:spacing w:val="-1"/>
                          <w:sz w:val="13"/>
                          <w:szCs w:val="13"/>
                        </w:rPr>
                        <w:t>en</w:t>
                      </w:r>
                      <w:r>
                        <w:rPr>
                          <w:rFonts w:ascii="Arial" w:eastAsia="Arial" w:hAnsi="Arial" w:cs="Arial"/>
                          <w:spacing w:val="6"/>
                          <w:sz w:val="13"/>
                          <w:szCs w:val="13"/>
                        </w:rPr>
                        <w:t>s</w:t>
                      </w:r>
                      <w:r>
                        <w:rPr>
                          <w:rFonts w:ascii="Arial" w:eastAsia="Arial" w:hAnsi="Arial" w:cs="Arial"/>
                          <w:spacing w:val="-1"/>
                          <w:sz w:val="13"/>
                          <w:szCs w:val="13"/>
                        </w:rPr>
                        <w:t>o</w:t>
                      </w:r>
                      <w:r>
                        <w:rPr>
                          <w:rFonts w:ascii="Arial" w:eastAsia="Arial" w:hAnsi="Arial" w:cs="Arial"/>
                          <w:spacing w:val="4"/>
                          <w:sz w:val="13"/>
                          <w:szCs w:val="13"/>
                        </w:rPr>
                        <w:t>r</w:t>
                      </w:r>
                      <w:r>
                        <w:rPr>
                          <w:rFonts w:ascii="Arial" w:eastAsia="Arial" w:hAnsi="Arial" w:cs="Arial"/>
                          <w:spacing w:val="-2"/>
                          <w:sz w:val="13"/>
                          <w:szCs w:val="13"/>
                        </w:rPr>
                        <w:t>M</w:t>
                      </w:r>
                      <w:r>
                        <w:rPr>
                          <w:rFonts w:ascii="Arial" w:eastAsia="Arial" w:hAnsi="Arial" w:cs="Arial"/>
                          <w:spacing w:val="-1"/>
                          <w:sz w:val="13"/>
                          <w:szCs w:val="13"/>
                        </w:rPr>
                        <w:t>anage</w:t>
                      </w:r>
                      <w:r>
                        <w:rPr>
                          <w:rFonts w:ascii="Arial" w:eastAsia="Arial" w:hAnsi="Arial" w:cs="Arial"/>
                          <w:sz w:val="13"/>
                          <w:szCs w:val="13"/>
                        </w:rPr>
                        <w:t>r</w:t>
                      </w:r>
                      <w:r>
                        <w:rPr>
                          <w:rFonts w:ascii="Arial" w:eastAsia="Arial" w:hAnsi="Arial" w:cs="Arial"/>
                          <w:spacing w:val="-18"/>
                          <w:sz w:val="13"/>
                          <w:szCs w:val="13"/>
                        </w:rPr>
                        <w:t xml:space="preserve"> </w:t>
                      </w:r>
                      <w:r>
                        <w:rPr>
                          <w:rFonts w:ascii="Arial" w:eastAsia="Arial" w:hAnsi="Arial" w:cs="Arial"/>
                          <w:sz w:val="13"/>
                          <w:szCs w:val="13"/>
                        </w:rPr>
                        <w:tab/>
                      </w:r>
                      <w:r>
                        <w:rPr>
                          <w:rFonts w:ascii="Arial" w:eastAsia="Arial" w:hAnsi="Arial" w:cs="Arial"/>
                          <w:spacing w:val="8"/>
                          <w:w w:val="102"/>
                          <w:sz w:val="13"/>
                          <w:szCs w:val="13"/>
                        </w:rPr>
                        <w:t>S</w:t>
                      </w:r>
                      <w:r>
                        <w:rPr>
                          <w:rFonts w:ascii="Arial" w:eastAsia="Arial" w:hAnsi="Arial" w:cs="Arial"/>
                          <w:spacing w:val="5"/>
                          <w:w w:val="102"/>
                          <w:sz w:val="13"/>
                          <w:szCs w:val="13"/>
                        </w:rPr>
                        <w:t>G</w:t>
                      </w:r>
                      <w:r>
                        <w:rPr>
                          <w:rFonts w:ascii="Arial" w:eastAsia="Arial" w:hAnsi="Arial" w:cs="Arial"/>
                          <w:spacing w:val="8"/>
                          <w:w w:val="102"/>
                          <w:sz w:val="13"/>
                          <w:szCs w:val="13"/>
                        </w:rPr>
                        <w:t>S</w:t>
                      </w:r>
                      <w:r>
                        <w:rPr>
                          <w:rFonts w:ascii="Arial" w:eastAsia="Arial" w:hAnsi="Arial" w:cs="Arial"/>
                          <w:spacing w:val="-1"/>
                          <w:w w:val="102"/>
                          <w:sz w:val="13"/>
                          <w:szCs w:val="13"/>
                        </w:rPr>
                        <w:t>e</w:t>
                      </w:r>
                      <w:r>
                        <w:rPr>
                          <w:rFonts w:ascii="Arial" w:eastAsia="Arial" w:hAnsi="Arial" w:cs="Arial"/>
                          <w:spacing w:val="6"/>
                          <w:w w:val="102"/>
                          <w:sz w:val="13"/>
                          <w:szCs w:val="13"/>
                        </w:rPr>
                        <w:t>ss</w:t>
                      </w:r>
                      <w:r>
                        <w:rPr>
                          <w:rFonts w:ascii="Arial" w:eastAsia="Arial" w:hAnsi="Arial" w:cs="Arial"/>
                          <w:spacing w:val="7"/>
                          <w:w w:val="102"/>
                          <w:sz w:val="13"/>
                          <w:szCs w:val="13"/>
                        </w:rPr>
                        <w:t>i</w:t>
                      </w:r>
                      <w:r>
                        <w:rPr>
                          <w:rFonts w:ascii="Arial" w:eastAsia="Arial" w:hAnsi="Arial" w:cs="Arial"/>
                          <w:spacing w:val="-1"/>
                          <w:w w:val="102"/>
                          <w:sz w:val="13"/>
                          <w:szCs w:val="13"/>
                        </w:rPr>
                        <w:t>onLog</w:t>
                      </w:r>
                      <w:r>
                        <w:rPr>
                          <w:rFonts w:ascii="Arial" w:eastAsia="Arial" w:hAnsi="Arial" w:cs="Arial"/>
                          <w:spacing w:val="7"/>
                          <w:w w:val="102"/>
                          <w:sz w:val="13"/>
                          <w:szCs w:val="13"/>
                        </w:rPr>
                        <w:t>i</w:t>
                      </w:r>
                      <w:r>
                        <w:rPr>
                          <w:rFonts w:ascii="Arial" w:eastAsia="Arial" w:hAnsi="Arial" w:cs="Arial"/>
                          <w:w w:val="102"/>
                          <w:sz w:val="13"/>
                          <w:szCs w:val="13"/>
                        </w:rPr>
                        <w:t>c</w:t>
                      </w:r>
                    </w:p>
                    <w:p w14:paraId="6C71E62B" w14:textId="77777777" w:rsidR="00583B21" w:rsidRDefault="00583B21" w:rsidP="00583B21">
                      <w:pPr>
                        <w:spacing w:before="4" w:after="0" w:line="150" w:lineRule="exact"/>
                        <w:rPr>
                          <w:sz w:val="15"/>
                          <w:szCs w:val="15"/>
                        </w:rPr>
                      </w:pPr>
                    </w:p>
                    <w:p w14:paraId="6897EDEA" w14:textId="77777777" w:rsidR="00583B21" w:rsidRDefault="00583B21" w:rsidP="00583B21">
                      <w:pPr>
                        <w:spacing w:after="0" w:line="240" w:lineRule="auto"/>
                        <w:ind w:left="3580" w:right="3463"/>
                        <w:jc w:val="center"/>
                        <w:rPr>
                          <w:rFonts w:ascii="Arial" w:eastAsia="Arial" w:hAnsi="Arial" w:cs="Arial"/>
                          <w:sz w:val="13"/>
                          <w:szCs w:val="13"/>
                        </w:rPr>
                      </w:pPr>
                      <w:r>
                        <w:rPr>
                          <w:rFonts w:ascii="Arial" w:eastAsia="Arial" w:hAnsi="Arial" w:cs="Arial"/>
                          <w:w w:val="102"/>
                          <w:sz w:val="13"/>
                          <w:szCs w:val="13"/>
                        </w:rPr>
                        <w:t>5</w:t>
                      </w:r>
                    </w:p>
                    <w:p w14:paraId="278F123C" w14:textId="77777777" w:rsidR="00583B21" w:rsidRDefault="00583B21" w:rsidP="00583B21">
                      <w:pPr>
                        <w:spacing w:before="8" w:after="0" w:line="110" w:lineRule="exact"/>
                        <w:rPr>
                          <w:sz w:val="11"/>
                          <w:szCs w:val="11"/>
                        </w:rPr>
                      </w:pPr>
                    </w:p>
                    <w:p w14:paraId="36BB54AD" w14:textId="77777777" w:rsidR="00583B21" w:rsidRDefault="00583B21" w:rsidP="00583B21">
                      <w:pPr>
                        <w:spacing w:after="0" w:line="240" w:lineRule="auto"/>
                        <w:ind w:left="2952" w:right="3870"/>
                        <w:jc w:val="center"/>
                        <w:rPr>
                          <w:rFonts w:ascii="Arial" w:eastAsia="Arial" w:hAnsi="Arial" w:cs="Arial"/>
                          <w:sz w:val="13"/>
                          <w:szCs w:val="13"/>
                        </w:rPr>
                      </w:pPr>
                      <w:r>
                        <w:rPr>
                          <w:rFonts w:ascii="Arial" w:eastAsia="Arial" w:hAnsi="Arial" w:cs="Arial"/>
                          <w:sz w:val="13"/>
                          <w:szCs w:val="13"/>
                        </w:rPr>
                        <w:t>7</w:t>
                      </w:r>
                      <w:r>
                        <w:rPr>
                          <w:rFonts w:ascii="Arial" w:eastAsia="Arial" w:hAnsi="Arial" w:cs="Arial"/>
                          <w:spacing w:val="1"/>
                          <w:sz w:val="13"/>
                          <w:szCs w:val="13"/>
                        </w:rPr>
                        <w:t xml:space="preserve"> </w:t>
                      </w:r>
                      <w:r>
                        <w:rPr>
                          <w:rFonts w:ascii="Arial" w:eastAsia="Arial" w:hAnsi="Arial" w:cs="Arial"/>
                          <w:w w:val="102"/>
                          <w:sz w:val="13"/>
                          <w:szCs w:val="13"/>
                        </w:rPr>
                        <w:t>6</w:t>
                      </w:r>
                    </w:p>
                    <w:p w14:paraId="4BAC3242" w14:textId="77777777" w:rsidR="00583B21" w:rsidRDefault="00583B21" w:rsidP="00583B21">
                      <w:pPr>
                        <w:spacing w:before="5" w:after="0" w:line="120" w:lineRule="exact"/>
                        <w:rPr>
                          <w:sz w:val="12"/>
                          <w:szCs w:val="12"/>
                        </w:rPr>
                      </w:pPr>
                    </w:p>
                    <w:p w14:paraId="2810FDC5" w14:textId="77777777" w:rsidR="00583B21" w:rsidRDefault="00583B21" w:rsidP="00583B21">
                      <w:pPr>
                        <w:spacing w:after="0" w:line="200" w:lineRule="exact"/>
                        <w:rPr>
                          <w:sz w:val="20"/>
                          <w:szCs w:val="20"/>
                        </w:rPr>
                      </w:pPr>
                    </w:p>
                    <w:p w14:paraId="2EE448B5" w14:textId="77777777" w:rsidR="00583B21" w:rsidRDefault="00583B21" w:rsidP="00583B21">
                      <w:pPr>
                        <w:spacing w:after="0" w:line="240" w:lineRule="auto"/>
                        <w:ind w:left="317" w:right="6052"/>
                        <w:jc w:val="center"/>
                        <w:rPr>
                          <w:rFonts w:ascii="Arial" w:eastAsia="Arial" w:hAnsi="Arial" w:cs="Arial"/>
                          <w:sz w:val="13"/>
                          <w:szCs w:val="13"/>
                        </w:rPr>
                      </w:pPr>
                      <w:r>
                        <w:rPr>
                          <w:rFonts w:ascii="Arial" w:eastAsia="Arial" w:hAnsi="Arial" w:cs="Arial"/>
                          <w:spacing w:val="8"/>
                          <w:w w:val="102"/>
                          <w:sz w:val="13"/>
                          <w:szCs w:val="13"/>
                        </w:rPr>
                        <w:t>S</w:t>
                      </w:r>
                      <w:r>
                        <w:rPr>
                          <w:rFonts w:ascii="Arial" w:eastAsia="Arial" w:hAnsi="Arial" w:cs="Arial"/>
                          <w:spacing w:val="-1"/>
                          <w:w w:val="102"/>
                          <w:sz w:val="13"/>
                          <w:szCs w:val="13"/>
                        </w:rPr>
                        <w:t>en</w:t>
                      </w:r>
                      <w:r>
                        <w:rPr>
                          <w:rFonts w:ascii="Arial" w:eastAsia="Arial" w:hAnsi="Arial" w:cs="Arial"/>
                          <w:spacing w:val="6"/>
                          <w:w w:val="102"/>
                          <w:sz w:val="13"/>
                          <w:szCs w:val="13"/>
                        </w:rPr>
                        <w:t>s</w:t>
                      </w:r>
                      <w:r>
                        <w:rPr>
                          <w:rFonts w:ascii="Arial" w:eastAsia="Arial" w:hAnsi="Arial" w:cs="Arial"/>
                          <w:spacing w:val="-1"/>
                          <w:w w:val="102"/>
                          <w:sz w:val="13"/>
                          <w:szCs w:val="13"/>
                        </w:rPr>
                        <w:t>o</w:t>
                      </w:r>
                      <w:r>
                        <w:rPr>
                          <w:rFonts w:ascii="Arial" w:eastAsia="Arial" w:hAnsi="Arial" w:cs="Arial"/>
                          <w:spacing w:val="4"/>
                          <w:w w:val="102"/>
                          <w:sz w:val="13"/>
                          <w:szCs w:val="13"/>
                        </w:rPr>
                        <w:t>r</w:t>
                      </w:r>
                      <w:r>
                        <w:rPr>
                          <w:rFonts w:ascii="Arial" w:eastAsia="Arial" w:hAnsi="Arial" w:cs="Arial"/>
                          <w:spacing w:val="3"/>
                          <w:w w:val="102"/>
                          <w:sz w:val="13"/>
                          <w:szCs w:val="13"/>
                        </w:rPr>
                        <w:t>F</w:t>
                      </w:r>
                      <w:r>
                        <w:rPr>
                          <w:rFonts w:ascii="Arial" w:eastAsia="Arial" w:hAnsi="Arial" w:cs="Arial"/>
                          <w:spacing w:val="7"/>
                          <w:w w:val="102"/>
                          <w:sz w:val="13"/>
                          <w:szCs w:val="13"/>
                        </w:rPr>
                        <w:t>il</w:t>
                      </w:r>
                      <w:r>
                        <w:rPr>
                          <w:rFonts w:ascii="Arial" w:eastAsia="Arial" w:hAnsi="Arial" w:cs="Arial"/>
                          <w:spacing w:val="-1"/>
                          <w:w w:val="102"/>
                          <w:sz w:val="13"/>
                          <w:szCs w:val="13"/>
                        </w:rPr>
                        <w:t>te</w:t>
                      </w:r>
                      <w:r>
                        <w:rPr>
                          <w:rFonts w:ascii="Arial" w:eastAsia="Arial" w:hAnsi="Arial" w:cs="Arial"/>
                          <w:w w:val="102"/>
                          <w:sz w:val="13"/>
                          <w:szCs w:val="13"/>
                        </w:rPr>
                        <w:t>r</w:t>
                      </w:r>
                    </w:p>
                    <w:p w14:paraId="06C60EF1" w14:textId="77777777" w:rsidR="00583B21" w:rsidRDefault="00583B21" w:rsidP="00583B21">
                      <w:pPr>
                        <w:spacing w:before="8" w:after="0" w:line="110" w:lineRule="exact"/>
                        <w:rPr>
                          <w:sz w:val="11"/>
                          <w:szCs w:val="11"/>
                        </w:rPr>
                      </w:pPr>
                    </w:p>
                    <w:p w14:paraId="7737D617" w14:textId="77777777" w:rsidR="00583B21" w:rsidRDefault="00583B21" w:rsidP="00583B21">
                      <w:pPr>
                        <w:spacing w:after="0" w:line="240" w:lineRule="auto"/>
                        <w:ind w:left="2173" w:right="3833"/>
                        <w:jc w:val="center"/>
                        <w:rPr>
                          <w:rFonts w:ascii="Arial" w:eastAsia="Arial" w:hAnsi="Arial" w:cs="Arial"/>
                          <w:sz w:val="13"/>
                          <w:szCs w:val="13"/>
                        </w:rPr>
                      </w:pPr>
                      <w:r>
                        <w:rPr>
                          <w:rFonts w:ascii="Arial" w:eastAsia="Arial" w:hAnsi="Arial" w:cs="Arial"/>
                          <w:spacing w:val="5"/>
                          <w:w w:val="102"/>
                          <w:sz w:val="13"/>
                          <w:szCs w:val="13"/>
                        </w:rPr>
                        <w:t>G</w:t>
                      </w:r>
                      <w:r>
                        <w:rPr>
                          <w:rFonts w:ascii="Arial" w:eastAsia="Arial" w:hAnsi="Arial" w:cs="Arial"/>
                          <w:spacing w:val="4"/>
                          <w:w w:val="102"/>
                          <w:sz w:val="13"/>
                          <w:szCs w:val="13"/>
                        </w:rPr>
                        <w:t>r</w:t>
                      </w:r>
                      <w:r>
                        <w:rPr>
                          <w:rFonts w:ascii="Arial" w:eastAsia="Arial" w:hAnsi="Arial" w:cs="Arial"/>
                          <w:spacing w:val="7"/>
                          <w:w w:val="102"/>
                          <w:sz w:val="13"/>
                          <w:szCs w:val="13"/>
                        </w:rPr>
                        <w:t>i</w:t>
                      </w:r>
                      <w:r>
                        <w:rPr>
                          <w:rFonts w:ascii="Arial" w:eastAsia="Arial" w:hAnsi="Arial" w:cs="Arial"/>
                          <w:spacing w:val="-1"/>
                          <w:w w:val="102"/>
                          <w:sz w:val="13"/>
                          <w:szCs w:val="13"/>
                        </w:rPr>
                        <w:t>d</w:t>
                      </w:r>
                      <w:r>
                        <w:rPr>
                          <w:rFonts w:ascii="Arial" w:eastAsia="Arial" w:hAnsi="Arial" w:cs="Arial"/>
                          <w:spacing w:val="8"/>
                          <w:w w:val="102"/>
                          <w:sz w:val="13"/>
                          <w:szCs w:val="13"/>
                        </w:rPr>
                        <w:t>B</w:t>
                      </w:r>
                      <w:r>
                        <w:rPr>
                          <w:rFonts w:ascii="Arial" w:eastAsia="Arial" w:hAnsi="Arial" w:cs="Arial"/>
                          <w:spacing w:val="-1"/>
                          <w:w w:val="102"/>
                          <w:sz w:val="13"/>
                          <w:szCs w:val="13"/>
                        </w:rPr>
                        <w:t>u</w:t>
                      </w:r>
                      <w:r>
                        <w:rPr>
                          <w:rFonts w:ascii="Arial" w:eastAsia="Arial" w:hAnsi="Arial" w:cs="Arial"/>
                          <w:spacing w:val="7"/>
                          <w:w w:val="102"/>
                          <w:sz w:val="13"/>
                          <w:szCs w:val="13"/>
                        </w:rPr>
                        <w:t>il</w:t>
                      </w:r>
                      <w:r>
                        <w:rPr>
                          <w:rFonts w:ascii="Arial" w:eastAsia="Arial" w:hAnsi="Arial" w:cs="Arial"/>
                          <w:spacing w:val="-1"/>
                          <w:w w:val="102"/>
                          <w:sz w:val="13"/>
                          <w:szCs w:val="13"/>
                        </w:rPr>
                        <w:t>de</w:t>
                      </w:r>
                      <w:r>
                        <w:rPr>
                          <w:rFonts w:ascii="Arial" w:eastAsia="Arial" w:hAnsi="Arial" w:cs="Arial"/>
                          <w:spacing w:val="4"/>
                          <w:w w:val="102"/>
                          <w:sz w:val="13"/>
                          <w:szCs w:val="13"/>
                        </w:rPr>
                        <w:t>r</w:t>
                      </w:r>
                      <w:r>
                        <w:rPr>
                          <w:rFonts w:ascii="Arial" w:eastAsia="Arial" w:hAnsi="Arial" w:cs="Arial"/>
                          <w:spacing w:val="8"/>
                          <w:w w:val="102"/>
                          <w:sz w:val="13"/>
                          <w:szCs w:val="13"/>
                        </w:rPr>
                        <w:t>B</w:t>
                      </w:r>
                      <w:r>
                        <w:rPr>
                          <w:rFonts w:ascii="Arial" w:eastAsia="Arial" w:hAnsi="Arial" w:cs="Arial"/>
                          <w:spacing w:val="4"/>
                          <w:w w:val="102"/>
                          <w:sz w:val="13"/>
                          <w:szCs w:val="13"/>
                        </w:rPr>
                        <w:t>r</w:t>
                      </w:r>
                      <w:r>
                        <w:rPr>
                          <w:rFonts w:ascii="Arial" w:eastAsia="Arial" w:hAnsi="Arial" w:cs="Arial"/>
                          <w:spacing w:val="-1"/>
                          <w:w w:val="102"/>
                          <w:sz w:val="13"/>
                          <w:szCs w:val="13"/>
                        </w:rPr>
                        <w:t>o</w:t>
                      </w:r>
                      <w:r>
                        <w:rPr>
                          <w:rFonts w:ascii="Arial" w:eastAsia="Arial" w:hAnsi="Arial" w:cs="Arial"/>
                          <w:spacing w:val="6"/>
                          <w:w w:val="102"/>
                          <w:sz w:val="13"/>
                          <w:szCs w:val="13"/>
                        </w:rPr>
                        <w:t>k</w:t>
                      </w:r>
                      <w:r>
                        <w:rPr>
                          <w:rFonts w:ascii="Arial" w:eastAsia="Arial" w:hAnsi="Arial" w:cs="Arial"/>
                          <w:spacing w:val="-1"/>
                          <w:w w:val="102"/>
                          <w:sz w:val="13"/>
                          <w:szCs w:val="13"/>
                        </w:rPr>
                        <w:t>e</w:t>
                      </w:r>
                      <w:r>
                        <w:rPr>
                          <w:rFonts w:ascii="Arial" w:eastAsia="Arial" w:hAnsi="Arial" w:cs="Arial"/>
                          <w:w w:val="102"/>
                          <w:sz w:val="13"/>
                          <w:szCs w:val="13"/>
                        </w:rPr>
                        <w:t>r</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85248" behindDoc="1" locked="0" layoutInCell="1" allowOverlap="1" wp14:anchorId="3B772F26" wp14:editId="665890DB">
                <wp:simplePos x="0" y="0"/>
                <wp:positionH relativeFrom="page">
                  <wp:posOffset>1144905</wp:posOffset>
                </wp:positionH>
                <wp:positionV relativeFrom="paragraph">
                  <wp:posOffset>-2703195</wp:posOffset>
                </wp:positionV>
                <wp:extent cx="4570095" cy="2411730"/>
                <wp:effectExtent l="1905" t="1905" r="0" b="0"/>
                <wp:wrapNone/>
                <wp:docPr id="2240" name="Group 2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0095" cy="2411730"/>
                          <a:chOff x="1803" y="-4257"/>
                          <a:chExt cx="7197" cy="3798"/>
                        </a:xfrm>
                      </wpg:grpSpPr>
                      <wpg:grpSp>
                        <wpg:cNvPr id="2241" name="Group 2311"/>
                        <wpg:cNvGrpSpPr>
                          <a:grpSpLocks/>
                        </wpg:cNvGrpSpPr>
                        <wpg:grpSpPr bwMode="auto">
                          <a:xfrm>
                            <a:off x="4041" y="-3129"/>
                            <a:ext cx="1047" cy="248"/>
                            <a:chOff x="4041" y="-3129"/>
                            <a:chExt cx="1047" cy="248"/>
                          </a:xfrm>
                        </wpg:grpSpPr>
                        <wps:wsp>
                          <wps:cNvPr id="2242" name="Freeform 2312"/>
                          <wps:cNvSpPr>
                            <a:spLocks/>
                          </wps:cNvSpPr>
                          <wps:spPr bwMode="auto">
                            <a:xfrm>
                              <a:off x="4041" y="-3129"/>
                              <a:ext cx="1047" cy="248"/>
                            </a:xfrm>
                            <a:custGeom>
                              <a:avLst/>
                              <a:gdLst>
                                <a:gd name="T0" fmla="+- 0 4041 4041"/>
                                <a:gd name="T1" fmla="*/ T0 w 1047"/>
                                <a:gd name="T2" fmla="+- 0 -2880 -3129"/>
                                <a:gd name="T3" fmla="*/ -2880 h 248"/>
                                <a:gd name="T4" fmla="+- 0 5088 4041"/>
                                <a:gd name="T5" fmla="*/ T4 w 1047"/>
                                <a:gd name="T6" fmla="+- 0 -2880 -3129"/>
                                <a:gd name="T7" fmla="*/ -2880 h 248"/>
                                <a:gd name="T8" fmla="+- 0 5088 4041"/>
                                <a:gd name="T9" fmla="*/ T8 w 1047"/>
                                <a:gd name="T10" fmla="+- 0 -3129 -3129"/>
                                <a:gd name="T11" fmla="*/ -3129 h 248"/>
                                <a:gd name="T12" fmla="+- 0 4041 4041"/>
                                <a:gd name="T13" fmla="*/ T12 w 1047"/>
                                <a:gd name="T14" fmla="+- 0 -3129 -3129"/>
                                <a:gd name="T15" fmla="*/ -3129 h 248"/>
                                <a:gd name="T16" fmla="+- 0 4041 4041"/>
                                <a:gd name="T17" fmla="*/ T16 w 1047"/>
                                <a:gd name="T18" fmla="+- 0 -2880 -3129"/>
                                <a:gd name="T19" fmla="*/ -2880 h 248"/>
                              </a:gdLst>
                              <a:ahLst/>
                              <a:cxnLst>
                                <a:cxn ang="0">
                                  <a:pos x="T1" y="T3"/>
                                </a:cxn>
                                <a:cxn ang="0">
                                  <a:pos x="T5" y="T7"/>
                                </a:cxn>
                                <a:cxn ang="0">
                                  <a:pos x="T9" y="T11"/>
                                </a:cxn>
                                <a:cxn ang="0">
                                  <a:pos x="T13" y="T15"/>
                                </a:cxn>
                                <a:cxn ang="0">
                                  <a:pos x="T17" y="T19"/>
                                </a:cxn>
                              </a:cxnLst>
                              <a:rect l="0" t="0" r="r" b="b"/>
                              <a:pathLst>
                                <a:path w="1047" h="248">
                                  <a:moveTo>
                                    <a:pt x="0" y="249"/>
                                  </a:moveTo>
                                  <a:lnTo>
                                    <a:pt x="1047" y="249"/>
                                  </a:lnTo>
                                  <a:lnTo>
                                    <a:pt x="1047" y="0"/>
                                  </a:lnTo>
                                  <a:lnTo>
                                    <a:pt x="0" y="0"/>
                                  </a:lnTo>
                                  <a:lnTo>
                                    <a:pt x="0" y="24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43" name="Group 2309"/>
                        <wpg:cNvGrpSpPr>
                          <a:grpSpLocks/>
                        </wpg:cNvGrpSpPr>
                        <wpg:grpSpPr bwMode="auto">
                          <a:xfrm>
                            <a:off x="4058" y="-2950"/>
                            <a:ext cx="1012" cy="2"/>
                            <a:chOff x="4058" y="-2950"/>
                            <a:chExt cx="1012" cy="2"/>
                          </a:xfrm>
                        </wpg:grpSpPr>
                        <wps:wsp>
                          <wps:cNvPr id="2244" name="Freeform 2310"/>
                          <wps:cNvSpPr>
                            <a:spLocks/>
                          </wps:cNvSpPr>
                          <wps:spPr bwMode="auto">
                            <a:xfrm>
                              <a:off x="4058" y="-2950"/>
                              <a:ext cx="1012" cy="2"/>
                            </a:xfrm>
                            <a:custGeom>
                              <a:avLst/>
                              <a:gdLst>
                                <a:gd name="T0" fmla="+- 0 4058 4058"/>
                                <a:gd name="T1" fmla="*/ T0 w 1012"/>
                                <a:gd name="T2" fmla="+- 0 5070 4058"/>
                                <a:gd name="T3" fmla="*/ T2 w 1012"/>
                              </a:gdLst>
                              <a:ahLst/>
                              <a:cxnLst>
                                <a:cxn ang="0">
                                  <a:pos x="T1" y="0"/>
                                </a:cxn>
                                <a:cxn ang="0">
                                  <a:pos x="T3" y="0"/>
                                </a:cxn>
                              </a:cxnLst>
                              <a:rect l="0" t="0" r="r" b="b"/>
                              <a:pathLst>
                                <a:path w="1012">
                                  <a:moveTo>
                                    <a:pt x="0" y="0"/>
                                  </a:moveTo>
                                  <a:lnTo>
                                    <a:pt x="1012"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45" name="Group 2307"/>
                        <wpg:cNvGrpSpPr>
                          <a:grpSpLocks/>
                        </wpg:cNvGrpSpPr>
                        <wpg:grpSpPr bwMode="auto">
                          <a:xfrm>
                            <a:off x="2262" y="-3123"/>
                            <a:ext cx="922" cy="248"/>
                            <a:chOff x="2262" y="-3123"/>
                            <a:chExt cx="922" cy="248"/>
                          </a:xfrm>
                        </wpg:grpSpPr>
                        <wps:wsp>
                          <wps:cNvPr id="2246" name="Freeform 2308"/>
                          <wps:cNvSpPr>
                            <a:spLocks/>
                          </wps:cNvSpPr>
                          <wps:spPr bwMode="auto">
                            <a:xfrm>
                              <a:off x="2262" y="-3123"/>
                              <a:ext cx="922" cy="248"/>
                            </a:xfrm>
                            <a:custGeom>
                              <a:avLst/>
                              <a:gdLst>
                                <a:gd name="T0" fmla="+- 0 2262 2262"/>
                                <a:gd name="T1" fmla="*/ T0 w 922"/>
                                <a:gd name="T2" fmla="+- 0 -2874 -3123"/>
                                <a:gd name="T3" fmla="*/ -2874 h 248"/>
                                <a:gd name="T4" fmla="+- 0 3184 2262"/>
                                <a:gd name="T5" fmla="*/ T4 w 922"/>
                                <a:gd name="T6" fmla="+- 0 -2874 -3123"/>
                                <a:gd name="T7" fmla="*/ -2874 h 248"/>
                                <a:gd name="T8" fmla="+- 0 3184 2262"/>
                                <a:gd name="T9" fmla="*/ T8 w 922"/>
                                <a:gd name="T10" fmla="+- 0 -3123 -3123"/>
                                <a:gd name="T11" fmla="*/ -3123 h 248"/>
                                <a:gd name="T12" fmla="+- 0 2262 2262"/>
                                <a:gd name="T13" fmla="*/ T12 w 922"/>
                                <a:gd name="T14" fmla="+- 0 -3123 -3123"/>
                                <a:gd name="T15" fmla="*/ -3123 h 248"/>
                                <a:gd name="T16" fmla="+- 0 2262 2262"/>
                                <a:gd name="T17" fmla="*/ T16 w 922"/>
                                <a:gd name="T18" fmla="+- 0 -2874 -3123"/>
                                <a:gd name="T19" fmla="*/ -2874 h 248"/>
                              </a:gdLst>
                              <a:ahLst/>
                              <a:cxnLst>
                                <a:cxn ang="0">
                                  <a:pos x="T1" y="T3"/>
                                </a:cxn>
                                <a:cxn ang="0">
                                  <a:pos x="T5" y="T7"/>
                                </a:cxn>
                                <a:cxn ang="0">
                                  <a:pos x="T9" y="T11"/>
                                </a:cxn>
                                <a:cxn ang="0">
                                  <a:pos x="T13" y="T15"/>
                                </a:cxn>
                                <a:cxn ang="0">
                                  <a:pos x="T17" y="T19"/>
                                </a:cxn>
                              </a:cxnLst>
                              <a:rect l="0" t="0" r="r" b="b"/>
                              <a:pathLst>
                                <a:path w="922" h="248">
                                  <a:moveTo>
                                    <a:pt x="0" y="249"/>
                                  </a:moveTo>
                                  <a:lnTo>
                                    <a:pt x="922" y="249"/>
                                  </a:lnTo>
                                  <a:lnTo>
                                    <a:pt x="922" y="0"/>
                                  </a:lnTo>
                                  <a:lnTo>
                                    <a:pt x="0" y="0"/>
                                  </a:lnTo>
                                  <a:lnTo>
                                    <a:pt x="0" y="24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47" name="Group 2305"/>
                        <wpg:cNvGrpSpPr>
                          <a:grpSpLocks/>
                        </wpg:cNvGrpSpPr>
                        <wpg:grpSpPr bwMode="auto">
                          <a:xfrm>
                            <a:off x="2388" y="-2944"/>
                            <a:ext cx="670" cy="2"/>
                            <a:chOff x="2388" y="-2944"/>
                            <a:chExt cx="670" cy="2"/>
                          </a:xfrm>
                        </wpg:grpSpPr>
                        <wps:wsp>
                          <wps:cNvPr id="2248" name="Freeform 2306"/>
                          <wps:cNvSpPr>
                            <a:spLocks/>
                          </wps:cNvSpPr>
                          <wps:spPr bwMode="auto">
                            <a:xfrm>
                              <a:off x="2388" y="-2944"/>
                              <a:ext cx="670" cy="2"/>
                            </a:xfrm>
                            <a:custGeom>
                              <a:avLst/>
                              <a:gdLst>
                                <a:gd name="T0" fmla="+- 0 2388 2388"/>
                                <a:gd name="T1" fmla="*/ T0 w 670"/>
                                <a:gd name="T2" fmla="+- 0 3058 2388"/>
                                <a:gd name="T3" fmla="*/ T2 w 670"/>
                              </a:gdLst>
                              <a:ahLst/>
                              <a:cxnLst>
                                <a:cxn ang="0">
                                  <a:pos x="T1" y="0"/>
                                </a:cxn>
                                <a:cxn ang="0">
                                  <a:pos x="T3" y="0"/>
                                </a:cxn>
                              </a:cxnLst>
                              <a:rect l="0" t="0" r="r" b="b"/>
                              <a:pathLst>
                                <a:path w="670">
                                  <a:moveTo>
                                    <a:pt x="0" y="0"/>
                                  </a:moveTo>
                                  <a:lnTo>
                                    <a:pt x="670"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49" name="Group 2303"/>
                        <wpg:cNvGrpSpPr>
                          <a:grpSpLocks/>
                        </wpg:cNvGrpSpPr>
                        <wpg:grpSpPr bwMode="auto">
                          <a:xfrm>
                            <a:off x="3184" y="-3004"/>
                            <a:ext cx="857" cy="6"/>
                            <a:chOff x="3184" y="-3004"/>
                            <a:chExt cx="857" cy="6"/>
                          </a:xfrm>
                        </wpg:grpSpPr>
                        <wps:wsp>
                          <wps:cNvPr id="2250" name="Freeform 2304"/>
                          <wps:cNvSpPr>
                            <a:spLocks/>
                          </wps:cNvSpPr>
                          <wps:spPr bwMode="auto">
                            <a:xfrm>
                              <a:off x="3184" y="-3004"/>
                              <a:ext cx="857" cy="6"/>
                            </a:xfrm>
                            <a:custGeom>
                              <a:avLst/>
                              <a:gdLst>
                                <a:gd name="T0" fmla="+- 0 3184 3184"/>
                                <a:gd name="T1" fmla="*/ T0 w 857"/>
                                <a:gd name="T2" fmla="+- 0 -2998 -3004"/>
                                <a:gd name="T3" fmla="*/ -2998 h 6"/>
                                <a:gd name="T4" fmla="+- 0 4041 3184"/>
                                <a:gd name="T5" fmla="*/ T4 w 857"/>
                                <a:gd name="T6" fmla="+- 0 -3004 -3004"/>
                                <a:gd name="T7" fmla="*/ -3004 h 6"/>
                              </a:gdLst>
                              <a:ahLst/>
                              <a:cxnLst>
                                <a:cxn ang="0">
                                  <a:pos x="T1" y="T3"/>
                                </a:cxn>
                                <a:cxn ang="0">
                                  <a:pos x="T5" y="T7"/>
                                </a:cxn>
                              </a:cxnLst>
                              <a:rect l="0" t="0" r="r" b="b"/>
                              <a:pathLst>
                                <a:path w="857" h="6">
                                  <a:moveTo>
                                    <a:pt x="0" y="6"/>
                                  </a:moveTo>
                                  <a:lnTo>
                                    <a:pt x="857"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51" name="Group 2301"/>
                        <wpg:cNvGrpSpPr>
                          <a:grpSpLocks/>
                        </wpg:cNvGrpSpPr>
                        <wpg:grpSpPr bwMode="auto">
                          <a:xfrm>
                            <a:off x="5929" y="-3123"/>
                            <a:ext cx="922" cy="248"/>
                            <a:chOff x="5929" y="-3123"/>
                            <a:chExt cx="922" cy="248"/>
                          </a:xfrm>
                        </wpg:grpSpPr>
                        <wps:wsp>
                          <wps:cNvPr id="2252" name="Freeform 2302"/>
                          <wps:cNvSpPr>
                            <a:spLocks/>
                          </wps:cNvSpPr>
                          <wps:spPr bwMode="auto">
                            <a:xfrm>
                              <a:off x="5929" y="-3123"/>
                              <a:ext cx="922" cy="248"/>
                            </a:xfrm>
                            <a:custGeom>
                              <a:avLst/>
                              <a:gdLst>
                                <a:gd name="T0" fmla="+- 0 5929 5929"/>
                                <a:gd name="T1" fmla="*/ T0 w 922"/>
                                <a:gd name="T2" fmla="+- 0 -2874 -3123"/>
                                <a:gd name="T3" fmla="*/ -2874 h 248"/>
                                <a:gd name="T4" fmla="+- 0 6851 5929"/>
                                <a:gd name="T5" fmla="*/ T4 w 922"/>
                                <a:gd name="T6" fmla="+- 0 -2874 -3123"/>
                                <a:gd name="T7" fmla="*/ -2874 h 248"/>
                                <a:gd name="T8" fmla="+- 0 6851 5929"/>
                                <a:gd name="T9" fmla="*/ T8 w 922"/>
                                <a:gd name="T10" fmla="+- 0 -3123 -3123"/>
                                <a:gd name="T11" fmla="*/ -3123 h 248"/>
                                <a:gd name="T12" fmla="+- 0 5929 5929"/>
                                <a:gd name="T13" fmla="*/ T12 w 922"/>
                                <a:gd name="T14" fmla="+- 0 -3123 -3123"/>
                                <a:gd name="T15" fmla="*/ -3123 h 248"/>
                                <a:gd name="T16" fmla="+- 0 5929 5929"/>
                                <a:gd name="T17" fmla="*/ T16 w 922"/>
                                <a:gd name="T18" fmla="+- 0 -2874 -3123"/>
                                <a:gd name="T19" fmla="*/ -2874 h 248"/>
                              </a:gdLst>
                              <a:ahLst/>
                              <a:cxnLst>
                                <a:cxn ang="0">
                                  <a:pos x="T1" y="T3"/>
                                </a:cxn>
                                <a:cxn ang="0">
                                  <a:pos x="T5" y="T7"/>
                                </a:cxn>
                                <a:cxn ang="0">
                                  <a:pos x="T9" y="T11"/>
                                </a:cxn>
                                <a:cxn ang="0">
                                  <a:pos x="T13" y="T15"/>
                                </a:cxn>
                                <a:cxn ang="0">
                                  <a:pos x="T17" y="T19"/>
                                </a:cxn>
                              </a:cxnLst>
                              <a:rect l="0" t="0" r="r" b="b"/>
                              <a:pathLst>
                                <a:path w="922" h="248">
                                  <a:moveTo>
                                    <a:pt x="0" y="249"/>
                                  </a:moveTo>
                                  <a:lnTo>
                                    <a:pt x="922" y="249"/>
                                  </a:lnTo>
                                  <a:lnTo>
                                    <a:pt x="922" y="0"/>
                                  </a:lnTo>
                                  <a:lnTo>
                                    <a:pt x="0" y="0"/>
                                  </a:lnTo>
                                  <a:lnTo>
                                    <a:pt x="0" y="24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53" name="Group 2299"/>
                        <wpg:cNvGrpSpPr>
                          <a:grpSpLocks/>
                        </wpg:cNvGrpSpPr>
                        <wpg:grpSpPr bwMode="auto">
                          <a:xfrm>
                            <a:off x="5968" y="-2944"/>
                            <a:ext cx="845" cy="2"/>
                            <a:chOff x="5968" y="-2944"/>
                            <a:chExt cx="845" cy="2"/>
                          </a:xfrm>
                        </wpg:grpSpPr>
                        <wps:wsp>
                          <wps:cNvPr id="2254" name="Freeform 2300"/>
                          <wps:cNvSpPr>
                            <a:spLocks/>
                          </wps:cNvSpPr>
                          <wps:spPr bwMode="auto">
                            <a:xfrm>
                              <a:off x="5968" y="-2944"/>
                              <a:ext cx="845" cy="2"/>
                            </a:xfrm>
                            <a:custGeom>
                              <a:avLst/>
                              <a:gdLst>
                                <a:gd name="T0" fmla="+- 0 5968 5968"/>
                                <a:gd name="T1" fmla="*/ T0 w 845"/>
                                <a:gd name="T2" fmla="+- 0 6812 5968"/>
                                <a:gd name="T3" fmla="*/ T2 w 845"/>
                              </a:gdLst>
                              <a:ahLst/>
                              <a:cxnLst>
                                <a:cxn ang="0">
                                  <a:pos x="T1" y="0"/>
                                </a:cxn>
                                <a:cxn ang="0">
                                  <a:pos x="T3" y="0"/>
                                </a:cxn>
                              </a:cxnLst>
                              <a:rect l="0" t="0" r="r" b="b"/>
                              <a:pathLst>
                                <a:path w="845">
                                  <a:moveTo>
                                    <a:pt x="0" y="0"/>
                                  </a:moveTo>
                                  <a:lnTo>
                                    <a:pt x="844"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55" name="Group 2297"/>
                        <wpg:cNvGrpSpPr>
                          <a:grpSpLocks/>
                        </wpg:cNvGrpSpPr>
                        <wpg:grpSpPr bwMode="auto">
                          <a:xfrm>
                            <a:off x="5088" y="-3004"/>
                            <a:ext cx="841" cy="6"/>
                            <a:chOff x="5088" y="-3004"/>
                            <a:chExt cx="841" cy="6"/>
                          </a:xfrm>
                        </wpg:grpSpPr>
                        <wps:wsp>
                          <wps:cNvPr id="2256" name="Freeform 2298"/>
                          <wps:cNvSpPr>
                            <a:spLocks/>
                          </wps:cNvSpPr>
                          <wps:spPr bwMode="auto">
                            <a:xfrm>
                              <a:off x="5088" y="-3004"/>
                              <a:ext cx="841" cy="6"/>
                            </a:xfrm>
                            <a:custGeom>
                              <a:avLst/>
                              <a:gdLst>
                                <a:gd name="T0" fmla="+- 0 5088 5088"/>
                                <a:gd name="T1" fmla="*/ T0 w 841"/>
                                <a:gd name="T2" fmla="+- 0 -3004 -3004"/>
                                <a:gd name="T3" fmla="*/ -3004 h 6"/>
                                <a:gd name="T4" fmla="+- 0 5929 5088"/>
                                <a:gd name="T5" fmla="*/ T4 w 841"/>
                                <a:gd name="T6" fmla="+- 0 -2998 -3004"/>
                                <a:gd name="T7" fmla="*/ -2998 h 6"/>
                              </a:gdLst>
                              <a:ahLst/>
                              <a:cxnLst>
                                <a:cxn ang="0">
                                  <a:pos x="T1" y="T3"/>
                                </a:cxn>
                                <a:cxn ang="0">
                                  <a:pos x="T5" y="T7"/>
                                </a:cxn>
                              </a:cxnLst>
                              <a:rect l="0" t="0" r="r" b="b"/>
                              <a:pathLst>
                                <a:path w="841" h="6">
                                  <a:moveTo>
                                    <a:pt x="0" y="0"/>
                                  </a:moveTo>
                                  <a:lnTo>
                                    <a:pt x="841" y="6"/>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57" name="Group 2295"/>
                        <wpg:cNvGrpSpPr>
                          <a:grpSpLocks/>
                        </wpg:cNvGrpSpPr>
                        <wpg:grpSpPr bwMode="auto">
                          <a:xfrm>
                            <a:off x="5857" y="-2134"/>
                            <a:ext cx="1046" cy="248"/>
                            <a:chOff x="5857" y="-2134"/>
                            <a:chExt cx="1046" cy="248"/>
                          </a:xfrm>
                        </wpg:grpSpPr>
                        <wps:wsp>
                          <wps:cNvPr id="2258" name="Freeform 2296"/>
                          <wps:cNvSpPr>
                            <a:spLocks/>
                          </wps:cNvSpPr>
                          <wps:spPr bwMode="auto">
                            <a:xfrm>
                              <a:off x="5857" y="-2134"/>
                              <a:ext cx="1046" cy="248"/>
                            </a:xfrm>
                            <a:custGeom>
                              <a:avLst/>
                              <a:gdLst>
                                <a:gd name="T0" fmla="+- 0 5857 5857"/>
                                <a:gd name="T1" fmla="*/ T0 w 1046"/>
                                <a:gd name="T2" fmla="+- 0 -1886 -2134"/>
                                <a:gd name="T3" fmla="*/ -1886 h 248"/>
                                <a:gd name="T4" fmla="+- 0 6903 5857"/>
                                <a:gd name="T5" fmla="*/ T4 w 1046"/>
                                <a:gd name="T6" fmla="+- 0 -1886 -2134"/>
                                <a:gd name="T7" fmla="*/ -1886 h 248"/>
                                <a:gd name="T8" fmla="+- 0 6903 5857"/>
                                <a:gd name="T9" fmla="*/ T8 w 1046"/>
                                <a:gd name="T10" fmla="+- 0 -2134 -2134"/>
                                <a:gd name="T11" fmla="*/ -2134 h 248"/>
                                <a:gd name="T12" fmla="+- 0 5857 5857"/>
                                <a:gd name="T13" fmla="*/ T12 w 1046"/>
                                <a:gd name="T14" fmla="+- 0 -2134 -2134"/>
                                <a:gd name="T15" fmla="*/ -2134 h 248"/>
                                <a:gd name="T16" fmla="+- 0 5857 5857"/>
                                <a:gd name="T17" fmla="*/ T16 w 1046"/>
                                <a:gd name="T18" fmla="+- 0 -1886 -2134"/>
                                <a:gd name="T19" fmla="*/ -1886 h 248"/>
                              </a:gdLst>
                              <a:ahLst/>
                              <a:cxnLst>
                                <a:cxn ang="0">
                                  <a:pos x="T1" y="T3"/>
                                </a:cxn>
                                <a:cxn ang="0">
                                  <a:pos x="T5" y="T7"/>
                                </a:cxn>
                                <a:cxn ang="0">
                                  <a:pos x="T9" y="T11"/>
                                </a:cxn>
                                <a:cxn ang="0">
                                  <a:pos x="T13" y="T15"/>
                                </a:cxn>
                                <a:cxn ang="0">
                                  <a:pos x="T17" y="T19"/>
                                </a:cxn>
                              </a:cxnLst>
                              <a:rect l="0" t="0" r="r" b="b"/>
                              <a:pathLst>
                                <a:path w="1046" h="248">
                                  <a:moveTo>
                                    <a:pt x="0" y="248"/>
                                  </a:moveTo>
                                  <a:lnTo>
                                    <a:pt x="1046" y="248"/>
                                  </a:lnTo>
                                  <a:lnTo>
                                    <a:pt x="1046" y="0"/>
                                  </a:lnTo>
                                  <a:lnTo>
                                    <a:pt x="0" y="0"/>
                                  </a:lnTo>
                                  <a:lnTo>
                                    <a:pt x="0" y="248"/>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59" name="Group 2293"/>
                        <wpg:cNvGrpSpPr>
                          <a:grpSpLocks/>
                        </wpg:cNvGrpSpPr>
                        <wpg:grpSpPr bwMode="auto">
                          <a:xfrm>
                            <a:off x="5875" y="-1956"/>
                            <a:ext cx="1012" cy="2"/>
                            <a:chOff x="5875" y="-1956"/>
                            <a:chExt cx="1012" cy="2"/>
                          </a:xfrm>
                        </wpg:grpSpPr>
                        <wps:wsp>
                          <wps:cNvPr id="2260" name="Freeform 2294"/>
                          <wps:cNvSpPr>
                            <a:spLocks/>
                          </wps:cNvSpPr>
                          <wps:spPr bwMode="auto">
                            <a:xfrm>
                              <a:off x="5875" y="-1956"/>
                              <a:ext cx="1012" cy="2"/>
                            </a:xfrm>
                            <a:custGeom>
                              <a:avLst/>
                              <a:gdLst>
                                <a:gd name="T0" fmla="+- 0 5875 5875"/>
                                <a:gd name="T1" fmla="*/ T0 w 1012"/>
                                <a:gd name="T2" fmla="+- 0 6887 5875"/>
                                <a:gd name="T3" fmla="*/ T2 w 1012"/>
                              </a:gdLst>
                              <a:ahLst/>
                              <a:cxnLst>
                                <a:cxn ang="0">
                                  <a:pos x="T1" y="0"/>
                                </a:cxn>
                                <a:cxn ang="0">
                                  <a:pos x="T3" y="0"/>
                                </a:cxn>
                              </a:cxnLst>
                              <a:rect l="0" t="0" r="r" b="b"/>
                              <a:pathLst>
                                <a:path w="1012">
                                  <a:moveTo>
                                    <a:pt x="0" y="0"/>
                                  </a:moveTo>
                                  <a:lnTo>
                                    <a:pt x="1012"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61" name="Group 2291"/>
                        <wpg:cNvGrpSpPr>
                          <a:grpSpLocks/>
                        </wpg:cNvGrpSpPr>
                        <wpg:grpSpPr bwMode="auto">
                          <a:xfrm>
                            <a:off x="4041" y="-2134"/>
                            <a:ext cx="1009" cy="248"/>
                            <a:chOff x="4041" y="-2134"/>
                            <a:chExt cx="1009" cy="248"/>
                          </a:xfrm>
                        </wpg:grpSpPr>
                        <wps:wsp>
                          <wps:cNvPr id="2262" name="Freeform 2292"/>
                          <wps:cNvSpPr>
                            <a:spLocks/>
                          </wps:cNvSpPr>
                          <wps:spPr bwMode="auto">
                            <a:xfrm>
                              <a:off x="4041" y="-2134"/>
                              <a:ext cx="1009" cy="248"/>
                            </a:xfrm>
                            <a:custGeom>
                              <a:avLst/>
                              <a:gdLst>
                                <a:gd name="T0" fmla="+- 0 4041 4041"/>
                                <a:gd name="T1" fmla="*/ T0 w 1009"/>
                                <a:gd name="T2" fmla="+- 0 -1886 -2134"/>
                                <a:gd name="T3" fmla="*/ -1886 h 248"/>
                                <a:gd name="T4" fmla="+- 0 5050 4041"/>
                                <a:gd name="T5" fmla="*/ T4 w 1009"/>
                                <a:gd name="T6" fmla="+- 0 -1886 -2134"/>
                                <a:gd name="T7" fmla="*/ -1886 h 248"/>
                                <a:gd name="T8" fmla="+- 0 5050 4041"/>
                                <a:gd name="T9" fmla="*/ T8 w 1009"/>
                                <a:gd name="T10" fmla="+- 0 -2134 -2134"/>
                                <a:gd name="T11" fmla="*/ -2134 h 248"/>
                                <a:gd name="T12" fmla="+- 0 4041 4041"/>
                                <a:gd name="T13" fmla="*/ T12 w 1009"/>
                                <a:gd name="T14" fmla="+- 0 -2134 -2134"/>
                                <a:gd name="T15" fmla="*/ -2134 h 248"/>
                                <a:gd name="T16" fmla="+- 0 4041 4041"/>
                                <a:gd name="T17" fmla="*/ T16 w 1009"/>
                                <a:gd name="T18" fmla="+- 0 -1886 -2134"/>
                                <a:gd name="T19" fmla="*/ -1886 h 248"/>
                              </a:gdLst>
                              <a:ahLst/>
                              <a:cxnLst>
                                <a:cxn ang="0">
                                  <a:pos x="T1" y="T3"/>
                                </a:cxn>
                                <a:cxn ang="0">
                                  <a:pos x="T5" y="T7"/>
                                </a:cxn>
                                <a:cxn ang="0">
                                  <a:pos x="T9" y="T11"/>
                                </a:cxn>
                                <a:cxn ang="0">
                                  <a:pos x="T13" y="T15"/>
                                </a:cxn>
                                <a:cxn ang="0">
                                  <a:pos x="T17" y="T19"/>
                                </a:cxn>
                              </a:cxnLst>
                              <a:rect l="0" t="0" r="r" b="b"/>
                              <a:pathLst>
                                <a:path w="1009" h="248">
                                  <a:moveTo>
                                    <a:pt x="0" y="248"/>
                                  </a:moveTo>
                                  <a:lnTo>
                                    <a:pt x="1009" y="248"/>
                                  </a:lnTo>
                                  <a:lnTo>
                                    <a:pt x="1009" y="0"/>
                                  </a:lnTo>
                                  <a:lnTo>
                                    <a:pt x="0" y="0"/>
                                  </a:lnTo>
                                  <a:lnTo>
                                    <a:pt x="0" y="248"/>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63" name="Group 2289"/>
                        <wpg:cNvGrpSpPr>
                          <a:grpSpLocks/>
                        </wpg:cNvGrpSpPr>
                        <wpg:grpSpPr bwMode="auto">
                          <a:xfrm>
                            <a:off x="4058" y="-1956"/>
                            <a:ext cx="974" cy="2"/>
                            <a:chOff x="4058" y="-1956"/>
                            <a:chExt cx="974" cy="2"/>
                          </a:xfrm>
                        </wpg:grpSpPr>
                        <wps:wsp>
                          <wps:cNvPr id="2264" name="Freeform 2290"/>
                          <wps:cNvSpPr>
                            <a:spLocks/>
                          </wps:cNvSpPr>
                          <wps:spPr bwMode="auto">
                            <a:xfrm>
                              <a:off x="4058" y="-1956"/>
                              <a:ext cx="974" cy="2"/>
                            </a:xfrm>
                            <a:custGeom>
                              <a:avLst/>
                              <a:gdLst>
                                <a:gd name="T0" fmla="+- 0 4058 4058"/>
                                <a:gd name="T1" fmla="*/ T0 w 974"/>
                                <a:gd name="T2" fmla="+- 0 5032 4058"/>
                                <a:gd name="T3" fmla="*/ T2 w 974"/>
                              </a:gdLst>
                              <a:ahLst/>
                              <a:cxnLst>
                                <a:cxn ang="0">
                                  <a:pos x="T1" y="0"/>
                                </a:cxn>
                                <a:cxn ang="0">
                                  <a:pos x="T3" y="0"/>
                                </a:cxn>
                              </a:cxnLst>
                              <a:rect l="0" t="0" r="r" b="b"/>
                              <a:pathLst>
                                <a:path w="974">
                                  <a:moveTo>
                                    <a:pt x="0" y="0"/>
                                  </a:moveTo>
                                  <a:lnTo>
                                    <a:pt x="974"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65" name="Group 2287"/>
                        <wpg:cNvGrpSpPr>
                          <a:grpSpLocks/>
                        </wpg:cNvGrpSpPr>
                        <wpg:grpSpPr bwMode="auto">
                          <a:xfrm>
                            <a:off x="5050" y="-2010"/>
                            <a:ext cx="807" cy="2"/>
                            <a:chOff x="5050" y="-2010"/>
                            <a:chExt cx="807" cy="2"/>
                          </a:xfrm>
                        </wpg:grpSpPr>
                        <wps:wsp>
                          <wps:cNvPr id="2266" name="Freeform 2288"/>
                          <wps:cNvSpPr>
                            <a:spLocks/>
                          </wps:cNvSpPr>
                          <wps:spPr bwMode="auto">
                            <a:xfrm>
                              <a:off x="5050" y="-2010"/>
                              <a:ext cx="807" cy="2"/>
                            </a:xfrm>
                            <a:custGeom>
                              <a:avLst/>
                              <a:gdLst>
                                <a:gd name="T0" fmla="+- 0 5857 5050"/>
                                <a:gd name="T1" fmla="*/ T0 w 807"/>
                                <a:gd name="T2" fmla="+- 0 5050 5050"/>
                                <a:gd name="T3" fmla="*/ T2 w 807"/>
                              </a:gdLst>
                              <a:ahLst/>
                              <a:cxnLst>
                                <a:cxn ang="0">
                                  <a:pos x="T1" y="0"/>
                                </a:cxn>
                                <a:cxn ang="0">
                                  <a:pos x="T3" y="0"/>
                                </a:cxn>
                              </a:cxnLst>
                              <a:rect l="0" t="0" r="r" b="b"/>
                              <a:pathLst>
                                <a:path w="807">
                                  <a:moveTo>
                                    <a:pt x="807" y="0"/>
                                  </a:moveTo>
                                  <a:lnTo>
                                    <a:pt x="0"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67" name="Group 2285"/>
                        <wpg:cNvGrpSpPr>
                          <a:grpSpLocks/>
                        </wpg:cNvGrpSpPr>
                        <wpg:grpSpPr bwMode="auto">
                          <a:xfrm>
                            <a:off x="6689" y="-2316"/>
                            <a:ext cx="78" cy="154"/>
                            <a:chOff x="6689" y="-2316"/>
                            <a:chExt cx="78" cy="154"/>
                          </a:xfrm>
                        </wpg:grpSpPr>
                        <wps:wsp>
                          <wps:cNvPr id="2268" name="Freeform 2286"/>
                          <wps:cNvSpPr>
                            <a:spLocks/>
                          </wps:cNvSpPr>
                          <wps:spPr bwMode="auto">
                            <a:xfrm>
                              <a:off x="6689" y="-2316"/>
                              <a:ext cx="78" cy="154"/>
                            </a:xfrm>
                            <a:custGeom>
                              <a:avLst/>
                              <a:gdLst>
                                <a:gd name="T0" fmla="+- 0 6691 6689"/>
                                <a:gd name="T1" fmla="*/ T0 w 78"/>
                                <a:gd name="T2" fmla="+- 0 -2316 -2316"/>
                                <a:gd name="T3" fmla="*/ -2316 h 154"/>
                                <a:gd name="T4" fmla="+- 0 6689 6689"/>
                                <a:gd name="T5" fmla="*/ T4 w 78"/>
                                <a:gd name="T6" fmla="+- 0 -2162 -2316"/>
                                <a:gd name="T7" fmla="*/ -2162 h 154"/>
                                <a:gd name="T8" fmla="+- 0 6767 6689"/>
                                <a:gd name="T9" fmla="*/ T8 w 78"/>
                                <a:gd name="T10" fmla="+- 0 -2253 -2316"/>
                                <a:gd name="T11" fmla="*/ -2253 h 154"/>
                              </a:gdLst>
                              <a:ahLst/>
                              <a:cxnLst>
                                <a:cxn ang="0">
                                  <a:pos x="T1" y="T3"/>
                                </a:cxn>
                                <a:cxn ang="0">
                                  <a:pos x="T5" y="T7"/>
                                </a:cxn>
                                <a:cxn ang="0">
                                  <a:pos x="T9" y="T11"/>
                                </a:cxn>
                              </a:cxnLst>
                              <a:rect l="0" t="0" r="r" b="b"/>
                              <a:pathLst>
                                <a:path w="78" h="154">
                                  <a:moveTo>
                                    <a:pt x="2" y="0"/>
                                  </a:moveTo>
                                  <a:lnTo>
                                    <a:pt x="0" y="154"/>
                                  </a:lnTo>
                                  <a:lnTo>
                                    <a:pt x="78" y="63"/>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69" name="Group 2283"/>
                        <wpg:cNvGrpSpPr>
                          <a:grpSpLocks/>
                        </wpg:cNvGrpSpPr>
                        <wpg:grpSpPr bwMode="auto">
                          <a:xfrm>
                            <a:off x="6380" y="-2874"/>
                            <a:ext cx="10" cy="740"/>
                            <a:chOff x="6380" y="-2874"/>
                            <a:chExt cx="10" cy="740"/>
                          </a:xfrm>
                        </wpg:grpSpPr>
                        <wps:wsp>
                          <wps:cNvPr id="2270" name="Freeform 2284"/>
                          <wps:cNvSpPr>
                            <a:spLocks/>
                          </wps:cNvSpPr>
                          <wps:spPr bwMode="auto">
                            <a:xfrm>
                              <a:off x="6380" y="-2874"/>
                              <a:ext cx="10" cy="740"/>
                            </a:xfrm>
                            <a:custGeom>
                              <a:avLst/>
                              <a:gdLst>
                                <a:gd name="T0" fmla="+- 0 6390 6380"/>
                                <a:gd name="T1" fmla="*/ T0 w 10"/>
                                <a:gd name="T2" fmla="+- 0 -2874 -2874"/>
                                <a:gd name="T3" fmla="*/ -2874 h 740"/>
                                <a:gd name="T4" fmla="+- 0 6380 6380"/>
                                <a:gd name="T5" fmla="*/ T4 w 10"/>
                                <a:gd name="T6" fmla="+- 0 -2134 -2874"/>
                                <a:gd name="T7" fmla="*/ -2134 h 740"/>
                              </a:gdLst>
                              <a:ahLst/>
                              <a:cxnLst>
                                <a:cxn ang="0">
                                  <a:pos x="T1" y="T3"/>
                                </a:cxn>
                                <a:cxn ang="0">
                                  <a:pos x="T5" y="T7"/>
                                </a:cxn>
                              </a:cxnLst>
                              <a:rect l="0" t="0" r="r" b="b"/>
                              <a:pathLst>
                                <a:path w="10" h="740">
                                  <a:moveTo>
                                    <a:pt x="10" y="0"/>
                                  </a:moveTo>
                                  <a:lnTo>
                                    <a:pt x="0" y="74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71" name="Group 2281"/>
                        <wpg:cNvGrpSpPr>
                          <a:grpSpLocks/>
                        </wpg:cNvGrpSpPr>
                        <wpg:grpSpPr bwMode="auto">
                          <a:xfrm>
                            <a:off x="1830" y="-2129"/>
                            <a:ext cx="1511" cy="248"/>
                            <a:chOff x="1830" y="-2129"/>
                            <a:chExt cx="1511" cy="248"/>
                          </a:xfrm>
                        </wpg:grpSpPr>
                        <wps:wsp>
                          <wps:cNvPr id="2272" name="Freeform 2282"/>
                          <wps:cNvSpPr>
                            <a:spLocks/>
                          </wps:cNvSpPr>
                          <wps:spPr bwMode="auto">
                            <a:xfrm>
                              <a:off x="1830" y="-2129"/>
                              <a:ext cx="1511" cy="248"/>
                            </a:xfrm>
                            <a:custGeom>
                              <a:avLst/>
                              <a:gdLst>
                                <a:gd name="T0" fmla="+- 0 1830 1830"/>
                                <a:gd name="T1" fmla="*/ T0 w 1511"/>
                                <a:gd name="T2" fmla="+- 0 -1881 -2129"/>
                                <a:gd name="T3" fmla="*/ -1881 h 248"/>
                                <a:gd name="T4" fmla="+- 0 3341 1830"/>
                                <a:gd name="T5" fmla="*/ T4 w 1511"/>
                                <a:gd name="T6" fmla="+- 0 -1881 -2129"/>
                                <a:gd name="T7" fmla="*/ -1881 h 248"/>
                                <a:gd name="T8" fmla="+- 0 3341 1830"/>
                                <a:gd name="T9" fmla="*/ T8 w 1511"/>
                                <a:gd name="T10" fmla="+- 0 -2129 -2129"/>
                                <a:gd name="T11" fmla="*/ -2129 h 248"/>
                                <a:gd name="T12" fmla="+- 0 1830 1830"/>
                                <a:gd name="T13" fmla="*/ T12 w 1511"/>
                                <a:gd name="T14" fmla="+- 0 -2129 -2129"/>
                                <a:gd name="T15" fmla="*/ -2129 h 248"/>
                                <a:gd name="T16" fmla="+- 0 1830 1830"/>
                                <a:gd name="T17" fmla="*/ T16 w 1511"/>
                                <a:gd name="T18" fmla="+- 0 -1881 -2129"/>
                                <a:gd name="T19" fmla="*/ -1881 h 248"/>
                              </a:gdLst>
                              <a:ahLst/>
                              <a:cxnLst>
                                <a:cxn ang="0">
                                  <a:pos x="T1" y="T3"/>
                                </a:cxn>
                                <a:cxn ang="0">
                                  <a:pos x="T5" y="T7"/>
                                </a:cxn>
                                <a:cxn ang="0">
                                  <a:pos x="T9" y="T11"/>
                                </a:cxn>
                                <a:cxn ang="0">
                                  <a:pos x="T13" y="T15"/>
                                </a:cxn>
                                <a:cxn ang="0">
                                  <a:pos x="T17" y="T19"/>
                                </a:cxn>
                              </a:cxnLst>
                              <a:rect l="0" t="0" r="r" b="b"/>
                              <a:pathLst>
                                <a:path w="1511" h="248">
                                  <a:moveTo>
                                    <a:pt x="0" y="248"/>
                                  </a:moveTo>
                                  <a:lnTo>
                                    <a:pt x="1511" y="248"/>
                                  </a:lnTo>
                                  <a:lnTo>
                                    <a:pt x="1511" y="0"/>
                                  </a:lnTo>
                                  <a:lnTo>
                                    <a:pt x="0" y="0"/>
                                  </a:lnTo>
                                  <a:lnTo>
                                    <a:pt x="0" y="248"/>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73" name="Group 2279"/>
                        <wpg:cNvGrpSpPr>
                          <a:grpSpLocks/>
                        </wpg:cNvGrpSpPr>
                        <wpg:grpSpPr bwMode="auto">
                          <a:xfrm>
                            <a:off x="1848" y="-1951"/>
                            <a:ext cx="1476" cy="2"/>
                            <a:chOff x="1848" y="-1951"/>
                            <a:chExt cx="1476" cy="2"/>
                          </a:xfrm>
                        </wpg:grpSpPr>
                        <wps:wsp>
                          <wps:cNvPr id="2274" name="Freeform 2280"/>
                          <wps:cNvSpPr>
                            <a:spLocks/>
                          </wps:cNvSpPr>
                          <wps:spPr bwMode="auto">
                            <a:xfrm>
                              <a:off x="1848" y="-1951"/>
                              <a:ext cx="1476" cy="2"/>
                            </a:xfrm>
                            <a:custGeom>
                              <a:avLst/>
                              <a:gdLst>
                                <a:gd name="T0" fmla="+- 0 1848 1848"/>
                                <a:gd name="T1" fmla="*/ T0 w 1476"/>
                                <a:gd name="T2" fmla="+- 0 3324 1848"/>
                                <a:gd name="T3" fmla="*/ T2 w 1476"/>
                              </a:gdLst>
                              <a:ahLst/>
                              <a:cxnLst>
                                <a:cxn ang="0">
                                  <a:pos x="T1" y="0"/>
                                </a:cxn>
                                <a:cxn ang="0">
                                  <a:pos x="T3" y="0"/>
                                </a:cxn>
                              </a:cxnLst>
                              <a:rect l="0" t="0" r="r" b="b"/>
                              <a:pathLst>
                                <a:path w="1476">
                                  <a:moveTo>
                                    <a:pt x="0" y="0"/>
                                  </a:moveTo>
                                  <a:lnTo>
                                    <a:pt x="1476"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75" name="Group 2277"/>
                        <wpg:cNvGrpSpPr>
                          <a:grpSpLocks/>
                        </wpg:cNvGrpSpPr>
                        <wpg:grpSpPr bwMode="auto">
                          <a:xfrm>
                            <a:off x="2061" y="-1306"/>
                            <a:ext cx="919" cy="808"/>
                            <a:chOff x="2061" y="-1306"/>
                            <a:chExt cx="919" cy="808"/>
                          </a:xfrm>
                        </wpg:grpSpPr>
                        <wps:wsp>
                          <wps:cNvPr id="2276" name="Freeform 2278"/>
                          <wps:cNvSpPr>
                            <a:spLocks/>
                          </wps:cNvSpPr>
                          <wps:spPr bwMode="auto">
                            <a:xfrm>
                              <a:off x="2061" y="-1306"/>
                              <a:ext cx="919" cy="808"/>
                            </a:xfrm>
                            <a:custGeom>
                              <a:avLst/>
                              <a:gdLst>
                                <a:gd name="T0" fmla="+- 0 2061 2061"/>
                                <a:gd name="T1" fmla="*/ T0 w 919"/>
                                <a:gd name="T2" fmla="+- 0 -497 -1306"/>
                                <a:gd name="T3" fmla="*/ -497 h 808"/>
                                <a:gd name="T4" fmla="+- 0 2979 2061"/>
                                <a:gd name="T5" fmla="*/ T4 w 919"/>
                                <a:gd name="T6" fmla="+- 0 -497 -1306"/>
                                <a:gd name="T7" fmla="*/ -497 h 808"/>
                                <a:gd name="T8" fmla="+- 0 2979 2061"/>
                                <a:gd name="T9" fmla="*/ T8 w 919"/>
                                <a:gd name="T10" fmla="+- 0 -1306 -1306"/>
                                <a:gd name="T11" fmla="*/ -1306 h 808"/>
                                <a:gd name="T12" fmla="+- 0 2061 2061"/>
                                <a:gd name="T13" fmla="*/ T12 w 919"/>
                                <a:gd name="T14" fmla="+- 0 -1306 -1306"/>
                                <a:gd name="T15" fmla="*/ -1306 h 808"/>
                                <a:gd name="T16" fmla="+- 0 2061 2061"/>
                                <a:gd name="T17" fmla="*/ T16 w 919"/>
                                <a:gd name="T18" fmla="+- 0 -497 -1306"/>
                                <a:gd name="T19" fmla="*/ -497 h 808"/>
                              </a:gdLst>
                              <a:ahLst/>
                              <a:cxnLst>
                                <a:cxn ang="0">
                                  <a:pos x="T1" y="T3"/>
                                </a:cxn>
                                <a:cxn ang="0">
                                  <a:pos x="T5" y="T7"/>
                                </a:cxn>
                                <a:cxn ang="0">
                                  <a:pos x="T9" y="T11"/>
                                </a:cxn>
                                <a:cxn ang="0">
                                  <a:pos x="T13" y="T15"/>
                                </a:cxn>
                                <a:cxn ang="0">
                                  <a:pos x="T17" y="T19"/>
                                </a:cxn>
                              </a:cxnLst>
                              <a:rect l="0" t="0" r="r" b="b"/>
                              <a:pathLst>
                                <a:path w="919" h="808">
                                  <a:moveTo>
                                    <a:pt x="0" y="809"/>
                                  </a:moveTo>
                                  <a:lnTo>
                                    <a:pt x="918" y="809"/>
                                  </a:lnTo>
                                  <a:lnTo>
                                    <a:pt x="918" y="0"/>
                                  </a:lnTo>
                                  <a:lnTo>
                                    <a:pt x="0" y="0"/>
                                  </a:lnTo>
                                  <a:lnTo>
                                    <a:pt x="0" y="80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77" name="Group 2275"/>
                        <wpg:cNvGrpSpPr>
                          <a:grpSpLocks/>
                        </wpg:cNvGrpSpPr>
                        <wpg:grpSpPr bwMode="auto">
                          <a:xfrm>
                            <a:off x="2192" y="-1421"/>
                            <a:ext cx="919" cy="808"/>
                            <a:chOff x="2192" y="-1421"/>
                            <a:chExt cx="919" cy="808"/>
                          </a:xfrm>
                        </wpg:grpSpPr>
                        <wps:wsp>
                          <wps:cNvPr id="2278" name="Freeform 2276"/>
                          <wps:cNvSpPr>
                            <a:spLocks/>
                          </wps:cNvSpPr>
                          <wps:spPr bwMode="auto">
                            <a:xfrm>
                              <a:off x="2192" y="-1421"/>
                              <a:ext cx="919" cy="808"/>
                            </a:xfrm>
                            <a:custGeom>
                              <a:avLst/>
                              <a:gdLst>
                                <a:gd name="T0" fmla="+- 0 2192 2192"/>
                                <a:gd name="T1" fmla="*/ T0 w 919"/>
                                <a:gd name="T2" fmla="+- 0 -1306 -1421"/>
                                <a:gd name="T3" fmla="*/ -1306 h 808"/>
                                <a:gd name="T4" fmla="+- 0 2979 2192"/>
                                <a:gd name="T5" fmla="*/ T4 w 919"/>
                                <a:gd name="T6" fmla="+- 0 -1306 -1421"/>
                                <a:gd name="T7" fmla="*/ -1306 h 808"/>
                                <a:gd name="T8" fmla="+- 0 2979 2192"/>
                                <a:gd name="T9" fmla="*/ T8 w 919"/>
                                <a:gd name="T10" fmla="+- 0 -613 -1421"/>
                                <a:gd name="T11" fmla="*/ -613 h 808"/>
                                <a:gd name="T12" fmla="+- 0 3111 2192"/>
                                <a:gd name="T13" fmla="*/ T12 w 919"/>
                                <a:gd name="T14" fmla="+- 0 -613 -1421"/>
                                <a:gd name="T15" fmla="*/ -613 h 808"/>
                                <a:gd name="T16" fmla="+- 0 3111 2192"/>
                                <a:gd name="T17" fmla="*/ T16 w 919"/>
                                <a:gd name="T18" fmla="+- 0 -1421 -1421"/>
                                <a:gd name="T19" fmla="*/ -1421 h 808"/>
                                <a:gd name="T20" fmla="+- 0 2192 2192"/>
                                <a:gd name="T21" fmla="*/ T20 w 919"/>
                                <a:gd name="T22" fmla="+- 0 -1421 -1421"/>
                                <a:gd name="T23" fmla="*/ -1421 h 808"/>
                                <a:gd name="T24" fmla="+- 0 2192 2192"/>
                                <a:gd name="T25" fmla="*/ T24 w 919"/>
                                <a:gd name="T26" fmla="+- 0 -1306 -1421"/>
                                <a:gd name="T27" fmla="*/ -1306 h 808"/>
                              </a:gdLst>
                              <a:ahLst/>
                              <a:cxnLst>
                                <a:cxn ang="0">
                                  <a:pos x="T1" y="T3"/>
                                </a:cxn>
                                <a:cxn ang="0">
                                  <a:pos x="T5" y="T7"/>
                                </a:cxn>
                                <a:cxn ang="0">
                                  <a:pos x="T9" y="T11"/>
                                </a:cxn>
                                <a:cxn ang="0">
                                  <a:pos x="T13" y="T15"/>
                                </a:cxn>
                                <a:cxn ang="0">
                                  <a:pos x="T17" y="T19"/>
                                </a:cxn>
                                <a:cxn ang="0">
                                  <a:pos x="T21" y="T23"/>
                                </a:cxn>
                                <a:cxn ang="0">
                                  <a:pos x="T25" y="T27"/>
                                </a:cxn>
                              </a:cxnLst>
                              <a:rect l="0" t="0" r="r" b="b"/>
                              <a:pathLst>
                                <a:path w="919" h="808">
                                  <a:moveTo>
                                    <a:pt x="0" y="115"/>
                                  </a:moveTo>
                                  <a:lnTo>
                                    <a:pt x="787" y="115"/>
                                  </a:lnTo>
                                  <a:lnTo>
                                    <a:pt x="787" y="808"/>
                                  </a:lnTo>
                                  <a:lnTo>
                                    <a:pt x="919" y="808"/>
                                  </a:lnTo>
                                  <a:lnTo>
                                    <a:pt x="919" y="0"/>
                                  </a:lnTo>
                                  <a:lnTo>
                                    <a:pt x="0" y="0"/>
                                  </a:lnTo>
                                  <a:lnTo>
                                    <a:pt x="0" y="115"/>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79" name="Group 2273"/>
                        <wpg:cNvGrpSpPr>
                          <a:grpSpLocks/>
                        </wpg:cNvGrpSpPr>
                        <wpg:grpSpPr bwMode="auto">
                          <a:xfrm>
                            <a:off x="2151" y="-905"/>
                            <a:ext cx="738" cy="2"/>
                            <a:chOff x="2151" y="-905"/>
                            <a:chExt cx="738" cy="2"/>
                          </a:xfrm>
                        </wpg:grpSpPr>
                        <wps:wsp>
                          <wps:cNvPr id="2280" name="Freeform 2274"/>
                          <wps:cNvSpPr>
                            <a:spLocks/>
                          </wps:cNvSpPr>
                          <wps:spPr bwMode="auto">
                            <a:xfrm>
                              <a:off x="2151" y="-905"/>
                              <a:ext cx="738" cy="2"/>
                            </a:xfrm>
                            <a:custGeom>
                              <a:avLst/>
                              <a:gdLst>
                                <a:gd name="T0" fmla="+- 0 2151 2151"/>
                                <a:gd name="T1" fmla="*/ T0 w 738"/>
                                <a:gd name="T2" fmla="+- 0 2889 2151"/>
                                <a:gd name="T3" fmla="*/ T2 w 738"/>
                              </a:gdLst>
                              <a:ahLst/>
                              <a:cxnLst>
                                <a:cxn ang="0">
                                  <a:pos x="T1" y="0"/>
                                </a:cxn>
                                <a:cxn ang="0">
                                  <a:pos x="T3" y="0"/>
                                </a:cxn>
                              </a:cxnLst>
                              <a:rect l="0" t="0" r="r" b="b"/>
                              <a:pathLst>
                                <a:path w="738">
                                  <a:moveTo>
                                    <a:pt x="0" y="0"/>
                                  </a:moveTo>
                                  <a:lnTo>
                                    <a:pt x="738"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81" name="Group 2271"/>
                        <wpg:cNvGrpSpPr>
                          <a:grpSpLocks/>
                        </wpg:cNvGrpSpPr>
                        <wpg:grpSpPr bwMode="auto">
                          <a:xfrm>
                            <a:off x="2585" y="-1881"/>
                            <a:ext cx="2" cy="460"/>
                            <a:chOff x="2585" y="-1881"/>
                            <a:chExt cx="2" cy="460"/>
                          </a:xfrm>
                        </wpg:grpSpPr>
                        <wps:wsp>
                          <wps:cNvPr id="2282" name="Freeform 2272"/>
                          <wps:cNvSpPr>
                            <a:spLocks/>
                          </wps:cNvSpPr>
                          <wps:spPr bwMode="auto">
                            <a:xfrm>
                              <a:off x="2585" y="-1881"/>
                              <a:ext cx="2" cy="460"/>
                            </a:xfrm>
                            <a:custGeom>
                              <a:avLst/>
                              <a:gdLst>
                                <a:gd name="T0" fmla="+- 0 -1881 -1881"/>
                                <a:gd name="T1" fmla="*/ -1881 h 460"/>
                                <a:gd name="T2" fmla="+- 0 -1421 -1881"/>
                                <a:gd name="T3" fmla="*/ -1421 h 460"/>
                              </a:gdLst>
                              <a:ahLst/>
                              <a:cxnLst>
                                <a:cxn ang="0">
                                  <a:pos x="0" y="T1"/>
                                </a:cxn>
                                <a:cxn ang="0">
                                  <a:pos x="0" y="T3"/>
                                </a:cxn>
                              </a:cxnLst>
                              <a:rect l="0" t="0" r="r" b="b"/>
                              <a:pathLst>
                                <a:path h="460">
                                  <a:moveTo>
                                    <a:pt x="0" y="0"/>
                                  </a:moveTo>
                                  <a:lnTo>
                                    <a:pt x="0" y="46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83" name="Group 2269"/>
                        <wpg:cNvGrpSpPr>
                          <a:grpSpLocks/>
                        </wpg:cNvGrpSpPr>
                        <wpg:grpSpPr bwMode="auto">
                          <a:xfrm>
                            <a:off x="3341" y="-2010"/>
                            <a:ext cx="700" cy="5"/>
                            <a:chOff x="3341" y="-2010"/>
                            <a:chExt cx="700" cy="5"/>
                          </a:xfrm>
                        </wpg:grpSpPr>
                        <wps:wsp>
                          <wps:cNvPr id="2284" name="Freeform 2270"/>
                          <wps:cNvSpPr>
                            <a:spLocks/>
                          </wps:cNvSpPr>
                          <wps:spPr bwMode="auto">
                            <a:xfrm>
                              <a:off x="3341" y="-2010"/>
                              <a:ext cx="700" cy="5"/>
                            </a:xfrm>
                            <a:custGeom>
                              <a:avLst/>
                              <a:gdLst>
                                <a:gd name="T0" fmla="+- 0 4041 3341"/>
                                <a:gd name="T1" fmla="*/ T0 w 700"/>
                                <a:gd name="T2" fmla="+- 0 -2010 -2010"/>
                                <a:gd name="T3" fmla="*/ -2010 h 5"/>
                                <a:gd name="T4" fmla="+- 0 3341 3341"/>
                                <a:gd name="T5" fmla="*/ T4 w 700"/>
                                <a:gd name="T6" fmla="+- 0 -2005 -2010"/>
                                <a:gd name="T7" fmla="*/ -2005 h 5"/>
                              </a:gdLst>
                              <a:ahLst/>
                              <a:cxnLst>
                                <a:cxn ang="0">
                                  <a:pos x="T1" y="T3"/>
                                </a:cxn>
                                <a:cxn ang="0">
                                  <a:pos x="T5" y="T7"/>
                                </a:cxn>
                              </a:cxnLst>
                              <a:rect l="0" t="0" r="r" b="b"/>
                              <a:pathLst>
                                <a:path w="700" h="5">
                                  <a:moveTo>
                                    <a:pt x="700" y="0"/>
                                  </a:moveTo>
                                  <a:lnTo>
                                    <a:pt x="0" y="5"/>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85" name="Group 2267"/>
                        <wpg:cNvGrpSpPr>
                          <a:grpSpLocks/>
                        </wpg:cNvGrpSpPr>
                        <wpg:grpSpPr bwMode="auto">
                          <a:xfrm>
                            <a:off x="2287" y="-4223"/>
                            <a:ext cx="922" cy="248"/>
                            <a:chOff x="2287" y="-4223"/>
                            <a:chExt cx="922" cy="248"/>
                          </a:xfrm>
                        </wpg:grpSpPr>
                        <wps:wsp>
                          <wps:cNvPr id="2286" name="Freeform 2268"/>
                          <wps:cNvSpPr>
                            <a:spLocks/>
                          </wps:cNvSpPr>
                          <wps:spPr bwMode="auto">
                            <a:xfrm>
                              <a:off x="2287" y="-4223"/>
                              <a:ext cx="922" cy="248"/>
                            </a:xfrm>
                            <a:custGeom>
                              <a:avLst/>
                              <a:gdLst>
                                <a:gd name="T0" fmla="+- 0 2287 2287"/>
                                <a:gd name="T1" fmla="*/ T0 w 922"/>
                                <a:gd name="T2" fmla="+- 0 -3974 -4223"/>
                                <a:gd name="T3" fmla="*/ -3974 h 248"/>
                                <a:gd name="T4" fmla="+- 0 3208 2287"/>
                                <a:gd name="T5" fmla="*/ T4 w 922"/>
                                <a:gd name="T6" fmla="+- 0 -3974 -4223"/>
                                <a:gd name="T7" fmla="*/ -3974 h 248"/>
                                <a:gd name="T8" fmla="+- 0 3208 2287"/>
                                <a:gd name="T9" fmla="*/ T8 w 922"/>
                                <a:gd name="T10" fmla="+- 0 -4223 -4223"/>
                                <a:gd name="T11" fmla="*/ -4223 h 248"/>
                                <a:gd name="T12" fmla="+- 0 2287 2287"/>
                                <a:gd name="T13" fmla="*/ T12 w 922"/>
                                <a:gd name="T14" fmla="+- 0 -4223 -4223"/>
                                <a:gd name="T15" fmla="*/ -4223 h 248"/>
                                <a:gd name="T16" fmla="+- 0 2287 2287"/>
                                <a:gd name="T17" fmla="*/ T16 w 922"/>
                                <a:gd name="T18" fmla="+- 0 -3974 -4223"/>
                                <a:gd name="T19" fmla="*/ -3974 h 248"/>
                              </a:gdLst>
                              <a:ahLst/>
                              <a:cxnLst>
                                <a:cxn ang="0">
                                  <a:pos x="T1" y="T3"/>
                                </a:cxn>
                                <a:cxn ang="0">
                                  <a:pos x="T5" y="T7"/>
                                </a:cxn>
                                <a:cxn ang="0">
                                  <a:pos x="T9" y="T11"/>
                                </a:cxn>
                                <a:cxn ang="0">
                                  <a:pos x="T13" y="T15"/>
                                </a:cxn>
                                <a:cxn ang="0">
                                  <a:pos x="T17" y="T19"/>
                                </a:cxn>
                              </a:cxnLst>
                              <a:rect l="0" t="0" r="r" b="b"/>
                              <a:pathLst>
                                <a:path w="922" h="248">
                                  <a:moveTo>
                                    <a:pt x="0" y="249"/>
                                  </a:moveTo>
                                  <a:lnTo>
                                    <a:pt x="921" y="249"/>
                                  </a:lnTo>
                                  <a:lnTo>
                                    <a:pt x="921" y="0"/>
                                  </a:lnTo>
                                  <a:lnTo>
                                    <a:pt x="0" y="0"/>
                                  </a:lnTo>
                                  <a:lnTo>
                                    <a:pt x="0" y="24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87" name="Group 2265"/>
                        <wpg:cNvGrpSpPr>
                          <a:grpSpLocks/>
                        </wpg:cNvGrpSpPr>
                        <wpg:grpSpPr bwMode="auto">
                          <a:xfrm>
                            <a:off x="2378" y="-4044"/>
                            <a:ext cx="738" cy="2"/>
                            <a:chOff x="2378" y="-4044"/>
                            <a:chExt cx="738" cy="2"/>
                          </a:xfrm>
                        </wpg:grpSpPr>
                        <wps:wsp>
                          <wps:cNvPr id="2288" name="Freeform 2266"/>
                          <wps:cNvSpPr>
                            <a:spLocks/>
                          </wps:cNvSpPr>
                          <wps:spPr bwMode="auto">
                            <a:xfrm>
                              <a:off x="2378" y="-4044"/>
                              <a:ext cx="738" cy="2"/>
                            </a:xfrm>
                            <a:custGeom>
                              <a:avLst/>
                              <a:gdLst>
                                <a:gd name="T0" fmla="+- 0 2378 2378"/>
                                <a:gd name="T1" fmla="*/ T0 w 738"/>
                                <a:gd name="T2" fmla="+- 0 3117 2378"/>
                                <a:gd name="T3" fmla="*/ T2 w 738"/>
                              </a:gdLst>
                              <a:ahLst/>
                              <a:cxnLst>
                                <a:cxn ang="0">
                                  <a:pos x="T1" y="0"/>
                                </a:cxn>
                                <a:cxn ang="0">
                                  <a:pos x="T3" y="0"/>
                                </a:cxn>
                              </a:cxnLst>
                              <a:rect l="0" t="0" r="r" b="b"/>
                              <a:pathLst>
                                <a:path w="738">
                                  <a:moveTo>
                                    <a:pt x="0" y="0"/>
                                  </a:moveTo>
                                  <a:lnTo>
                                    <a:pt x="739"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89" name="Group 2263"/>
                        <wpg:cNvGrpSpPr>
                          <a:grpSpLocks/>
                        </wpg:cNvGrpSpPr>
                        <wpg:grpSpPr bwMode="auto">
                          <a:xfrm>
                            <a:off x="2723" y="-3974"/>
                            <a:ext cx="24" cy="852"/>
                            <a:chOff x="2723" y="-3974"/>
                            <a:chExt cx="24" cy="852"/>
                          </a:xfrm>
                        </wpg:grpSpPr>
                        <wps:wsp>
                          <wps:cNvPr id="2290" name="Freeform 2264"/>
                          <wps:cNvSpPr>
                            <a:spLocks/>
                          </wps:cNvSpPr>
                          <wps:spPr bwMode="auto">
                            <a:xfrm>
                              <a:off x="2723" y="-3974"/>
                              <a:ext cx="24" cy="852"/>
                            </a:xfrm>
                            <a:custGeom>
                              <a:avLst/>
                              <a:gdLst>
                                <a:gd name="T0" fmla="+- 0 2723 2723"/>
                                <a:gd name="T1" fmla="*/ T0 w 24"/>
                                <a:gd name="T2" fmla="+- 0 -3123 -3974"/>
                                <a:gd name="T3" fmla="*/ -3123 h 852"/>
                                <a:gd name="T4" fmla="+- 0 2747 2723"/>
                                <a:gd name="T5" fmla="*/ T4 w 24"/>
                                <a:gd name="T6" fmla="+- 0 -3974 -3974"/>
                                <a:gd name="T7" fmla="*/ -3974 h 852"/>
                              </a:gdLst>
                              <a:ahLst/>
                              <a:cxnLst>
                                <a:cxn ang="0">
                                  <a:pos x="T1" y="T3"/>
                                </a:cxn>
                                <a:cxn ang="0">
                                  <a:pos x="T5" y="T7"/>
                                </a:cxn>
                              </a:cxnLst>
                              <a:rect l="0" t="0" r="r" b="b"/>
                              <a:pathLst>
                                <a:path w="24" h="852">
                                  <a:moveTo>
                                    <a:pt x="0" y="851"/>
                                  </a:moveTo>
                                  <a:lnTo>
                                    <a:pt x="24"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91" name="Group 2261"/>
                        <wpg:cNvGrpSpPr>
                          <a:grpSpLocks/>
                        </wpg:cNvGrpSpPr>
                        <wpg:grpSpPr bwMode="auto">
                          <a:xfrm>
                            <a:off x="3985" y="-819"/>
                            <a:ext cx="1122" cy="248"/>
                            <a:chOff x="3985" y="-819"/>
                            <a:chExt cx="1122" cy="248"/>
                          </a:xfrm>
                        </wpg:grpSpPr>
                        <wps:wsp>
                          <wps:cNvPr id="2292" name="Freeform 2262"/>
                          <wps:cNvSpPr>
                            <a:spLocks/>
                          </wps:cNvSpPr>
                          <wps:spPr bwMode="auto">
                            <a:xfrm>
                              <a:off x="3985" y="-819"/>
                              <a:ext cx="1122" cy="248"/>
                            </a:xfrm>
                            <a:custGeom>
                              <a:avLst/>
                              <a:gdLst>
                                <a:gd name="T0" fmla="+- 0 3985 3985"/>
                                <a:gd name="T1" fmla="*/ T0 w 1122"/>
                                <a:gd name="T2" fmla="+- 0 -570 -819"/>
                                <a:gd name="T3" fmla="*/ -570 h 248"/>
                                <a:gd name="T4" fmla="+- 0 5107 3985"/>
                                <a:gd name="T5" fmla="*/ T4 w 1122"/>
                                <a:gd name="T6" fmla="+- 0 -570 -819"/>
                                <a:gd name="T7" fmla="*/ -570 h 248"/>
                                <a:gd name="T8" fmla="+- 0 5107 3985"/>
                                <a:gd name="T9" fmla="*/ T8 w 1122"/>
                                <a:gd name="T10" fmla="+- 0 -819 -819"/>
                                <a:gd name="T11" fmla="*/ -819 h 248"/>
                                <a:gd name="T12" fmla="+- 0 3985 3985"/>
                                <a:gd name="T13" fmla="*/ T12 w 1122"/>
                                <a:gd name="T14" fmla="+- 0 -819 -819"/>
                                <a:gd name="T15" fmla="*/ -819 h 248"/>
                                <a:gd name="T16" fmla="+- 0 3985 3985"/>
                                <a:gd name="T17" fmla="*/ T16 w 1122"/>
                                <a:gd name="T18" fmla="+- 0 -570 -819"/>
                                <a:gd name="T19" fmla="*/ -570 h 248"/>
                              </a:gdLst>
                              <a:ahLst/>
                              <a:cxnLst>
                                <a:cxn ang="0">
                                  <a:pos x="T1" y="T3"/>
                                </a:cxn>
                                <a:cxn ang="0">
                                  <a:pos x="T5" y="T7"/>
                                </a:cxn>
                                <a:cxn ang="0">
                                  <a:pos x="T9" y="T11"/>
                                </a:cxn>
                                <a:cxn ang="0">
                                  <a:pos x="T13" y="T15"/>
                                </a:cxn>
                                <a:cxn ang="0">
                                  <a:pos x="T17" y="T19"/>
                                </a:cxn>
                              </a:cxnLst>
                              <a:rect l="0" t="0" r="r" b="b"/>
                              <a:pathLst>
                                <a:path w="1122" h="248">
                                  <a:moveTo>
                                    <a:pt x="0" y="249"/>
                                  </a:moveTo>
                                  <a:lnTo>
                                    <a:pt x="1122" y="249"/>
                                  </a:lnTo>
                                  <a:lnTo>
                                    <a:pt x="1122" y="0"/>
                                  </a:lnTo>
                                  <a:lnTo>
                                    <a:pt x="0" y="0"/>
                                  </a:lnTo>
                                  <a:lnTo>
                                    <a:pt x="0" y="24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93" name="Group 2259"/>
                        <wpg:cNvGrpSpPr>
                          <a:grpSpLocks/>
                        </wpg:cNvGrpSpPr>
                        <wpg:grpSpPr bwMode="auto">
                          <a:xfrm>
                            <a:off x="4001" y="-640"/>
                            <a:ext cx="1089" cy="2"/>
                            <a:chOff x="4001" y="-640"/>
                            <a:chExt cx="1089" cy="2"/>
                          </a:xfrm>
                        </wpg:grpSpPr>
                        <wps:wsp>
                          <wps:cNvPr id="2294" name="Freeform 2260"/>
                          <wps:cNvSpPr>
                            <a:spLocks/>
                          </wps:cNvSpPr>
                          <wps:spPr bwMode="auto">
                            <a:xfrm>
                              <a:off x="4001" y="-640"/>
                              <a:ext cx="1089" cy="2"/>
                            </a:xfrm>
                            <a:custGeom>
                              <a:avLst/>
                              <a:gdLst>
                                <a:gd name="T0" fmla="+- 0 4001 4001"/>
                                <a:gd name="T1" fmla="*/ T0 w 1089"/>
                                <a:gd name="T2" fmla="+- 0 5090 4001"/>
                                <a:gd name="T3" fmla="*/ T2 w 1089"/>
                              </a:gdLst>
                              <a:ahLst/>
                              <a:cxnLst>
                                <a:cxn ang="0">
                                  <a:pos x="T1" y="0"/>
                                </a:cxn>
                                <a:cxn ang="0">
                                  <a:pos x="T3" y="0"/>
                                </a:cxn>
                              </a:cxnLst>
                              <a:rect l="0" t="0" r="r" b="b"/>
                              <a:pathLst>
                                <a:path w="1089">
                                  <a:moveTo>
                                    <a:pt x="0" y="0"/>
                                  </a:moveTo>
                                  <a:lnTo>
                                    <a:pt x="1089"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95" name="Group 2257"/>
                        <wpg:cNvGrpSpPr>
                          <a:grpSpLocks/>
                        </wpg:cNvGrpSpPr>
                        <wpg:grpSpPr bwMode="auto">
                          <a:xfrm>
                            <a:off x="4546" y="-1886"/>
                            <a:ext cx="2" cy="1067"/>
                            <a:chOff x="4546" y="-1886"/>
                            <a:chExt cx="2" cy="1067"/>
                          </a:xfrm>
                        </wpg:grpSpPr>
                        <wps:wsp>
                          <wps:cNvPr id="2296" name="Freeform 2258"/>
                          <wps:cNvSpPr>
                            <a:spLocks/>
                          </wps:cNvSpPr>
                          <wps:spPr bwMode="auto">
                            <a:xfrm>
                              <a:off x="4546" y="-1886"/>
                              <a:ext cx="2" cy="1067"/>
                            </a:xfrm>
                            <a:custGeom>
                              <a:avLst/>
                              <a:gdLst>
                                <a:gd name="T0" fmla="+- 0 -1886 -1886"/>
                                <a:gd name="T1" fmla="*/ -1886 h 1067"/>
                                <a:gd name="T2" fmla="+- 0 -819 -1886"/>
                                <a:gd name="T3" fmla="*/ -819 h 1067"/>
                              </a:gdLst>
                              <a:ahLst/>
                              <a:cxnLst>
                                <a:cxn ang="0">
                                  <a:pos x="0" y="T1"/>
                                </a:cxn>
                                <a:cxn ang="0">
                                  <a:pos x="0" y="T3"/>
                                </a:cxn>
                              </a:cxnLst>
                              <a:rect l="0" t="0" r="r" b="b"/>
                              <a:pathLst>
                                <a:path h="1067">
                                  <a:moveTo>
                                    <a:pt x="0" y="0"/>
                                  </a:moveTo>
                                  <a:lnTo>
                                    <a:pt x="0" y="1067"/>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97" name="Group 2255"/>
                        <wpg:cNvGrpSpPr>
                          <a:grpSpLocks/>
                        </wpg:cNvGrpSpPr>
                        <wpg:grpSpPr bwMode="auto">
                          <a:xfrm>
                            <a:off x="5524" y="-2954"/>
                            <a:ext cx="143" cy="95"/>
                            <a:chOff x="5524" y="-2954"/>
                            <a:chExt cx="143" cy="95"/>
                          </a:xfrm>
                        </wpg:grpSpPr>
                        <wps:wsp>
                          <wps:cNvPr id="2298" name="Freeform 2256"/>
                          <wps:cNvSpPr>
                            <a:spLocks/>
                          </wps:cNvSpPr>
                          <wps:spPr bwMode="auto">
                            <a:xfrm>
                              <a:off x="5524" y="-2954"/>
                              <a:ext cx="143" cy="95"/>
                            </a:xfrm>
                            <a:custGeom>
                              <a:avLst/>
                              <a:gdLst>
                                <a:gd name="T0" fmla="+- 0 5524 5524"/>
                                <a:gd name="T1" fmla="*/ T0 w 143"/>
                                <a:gd name="T2" fmla="+- 0 -2859 -2954"/>
                                <a:gd name="T3" fmla="*/ -2859 h 95"/>
                                <a:gd name="T4" fmla="+- 0 5666 5524"/>
                                <a:gd name="T5" fmla="*/ T4 w 143"/>
                                <a:gd name="T6" fmla="+- 0 -2917 -2954"/>
                                <a:gd name="T7" fmla="*/ -2917 h 95"/>
                                <a:gd name="T8" fmla="+- 0 5552 5524"/>
                                <a:gd name="T9" fmla="*/ T8 w 143"/>
                                <a:gd name="T10" fmla="+- 0 -2954 -2954"/>
                                <a:gd name="T11" fmla="*/ -2954 h 95"/>
                              </a:gdLst>
                              <a:ahLst/>
                              <a:cxnLst>
                                <a:cxn ang="0">
                                  <a:pos x="T1" y="T3"/>
                                </a:cxn>
                                <a:cxn ang="0">
                                  <a:pos x="T5" y="T7"/>
                                </a:cxn>
                                <a:cxn ang="0">
                                  <a:pos x="T9" y="T11"/>
                                </a:cxn>
                              </a:cxnLst>
                              <a:rect l="0" t="0" r="r" b="b"/>
                              <a:pathLst>
                                <a:path w="143" h="95">
                                  <a:moveTo>
                                    <a:pt x="0" y="95"/>
                                  </a:moveTo>
                                  <a:lnTo>
                                    <a:pt x="142" y="37"/>
                                  </a:lnTo>
                                  <a:lnTo>
                                    <a:pt x="28"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99" name="Group 2253"/>
                        <wpg:cNvGrpSpPr>
                          <a:grpSpLocks/>
                        </wpg:cNvGrpSpPr>
                        <wpg:grpSpPr bwMode="auto">
                          <a:xfrm>
                            <a:off x="4546" y="-2874"/>
                            <a:ext cx="1844" cy="740"/>
                            <a:chOff x="4546" y="-2874"/>
                            <a:chExt cx="1844" cy="740"/>
                          </a:xfrm>
                        </wpg:grpSpPr>
                        <wps:wsp>
                          <wps:cNvPr id="2300" name="Freeform 2254"/>
                          <wps:cNvSpPr>
                            <a:spLocks/>
                          </wps:cNvSpPr>
                          <wps:spPr bwMode="auto">
                            <a:xfrm>
                              <a:off x="4546" y="-2874"/>
                              <a:ext cx="1844" cy="740"/>
                            </a:xfrm>
                            <a:custGeom>
                              <a:avLst/>
                              <a:gdLst>
                                <a:gd name="T0" fmla="+- 0 4546 4546"/>
                                <a:gd name="T1" fmla="*/ T0 w 1844"/>
                                <a:gd name="T2" fmla="+- 0 -2134 -2874"/>
                                <a:gd name="T3" fmla="*/ -2134 h 740"/>
                                <a:gd name="T4" fmla="+- 0 6390 4546"/>
                                <a:gd name="T5" fmla="*/ T4 w 1844"/>
                                <a:gd name="T6" fmla="+- 0 -2874 -2874"/>
                                <a:gd name="T7" fmla="*/ -2874 h 740"/>
                              </a:gdLst>
                              <a:ahLst/>
                              <a:cxnLst>
                                <a:cxn ang="0">
                                  <a:pos x="T1" y="T3"/>
                                </a:cxn>
                                <a:cxn ang="0">
                                  <a:pos x="T5" y="T7"/>
                                </a:cxn>
                              </a:cxnLst>
                              <a:rect l="0" t="0" r="r" b="b"/>
                              <a:pathLst>
                                <a:path w="1844" h="740">
                                  <a:moveTo>
                                    <a:pt x="0" y="740"/>
                                  </a:moveTo>
                                  <a:lnTo>
                                    <a:pt x="1844"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01" name="Group 2251"/>
                        <wpg:cNvGrpSpPr>
                          <a:grpSpLocks/>
                        </wpg:cNvGrpSpPr>
                        <wpg:grpSpPr bwMode="auto">
                          <a:xfrm>
                            <a:off x="5667" y="-3347"/>
                            <a:ext cx="67" cy="77"/>
                            <a:chOff x="5667" y="-3347"/>
                            <a:chExt cx="67" cy="77"/>
                          </a:xfrm>
                        </wpg:grpSpPr>
                        <wps:wsp>
                          <wps:cNvPr id="2302" name="Freeform 2252"/>
                          <wps:cNvSpPr>
                            <a:spLocks/>
                          </wps:cNvSpPr>
                          <wps:spPr bwMode="auto">
                            <a:xfrm>
                              <a:off x="5667" y="-3347"/>
                              <a:ext cx="67" cy="77"/>
                            </a:xfrm>
                            <a:custGeom>
                              <a:avLst/>
                              <a:gdLst>
                                <a:gd name="T0" fmla="+- 0 5668 5667"/>
                                <a:gd name="T1" fmla="*/ T0 w 67"/>
                                <a:gd name="T2" fmla="+- 0 -3347 -3347"/>
                                <a:gd name="T3" fmla="*/ -3347 h 77"/>
                                <a:gd name="T4" fmla="+- 0 5667 5667"/>
                                <a:gd name="T5" fmla="*/ T4 w 67"/>
                                <a:gd name="T6" fmla="+- 0 -3270 -3347"/>
                                <a:gd name="T7" fmla="*/ -3270 h 77"/>
                                <a:gd name="T8" fmla="+- 0 5734 5667"/>
                                <a:gd name="T9" fmla="*/ T8 w 67"/>
                                <a:gd name="T10" fmla="+- 0 -3309 -3347"/>
                                <a:gd name="T11" fmla="*/ -3309 h 77"/>
                                <a:gd name="T12" fmla="+- 0 5668 5667"/>
                                <a:gd name="T13" fmla="*/ T12 w 67"/>
                                <a:gd name="T14" fmla="+- 0 -3347 -3347"/>
                                <a:gd name="T15" fmla="*/ -3347 h 77"/>
                              </a:gdLst>
                              <a:ahLst/>
                              <a:cxnLst>
                                <a:cxn ang="0">
                                  <a:pos x="T1" y="T3"/>
                                </a:cxn>
                                <a:cxn ang="0">
                                  <a:pos x="T5" y="T7"/>
                                </a:cxn>
                                <a:cxn ang="0">
                                  <a:pos x="T9" y="T11"/>
                                </a:cxn>
                                <a:cxn ang="0">
                                  <a:pos x="T13" y="T15"/>
                                </a:cxn>
                              </a:cxnLst>
                              <a:rect l="0" t="0" r="r" b="b"/>
                              <a:pathLst>
                                <a:path w="67" h="77">
                                  <a:moveTo>
                                    <a:pt x="1" y="0"/>
                                  </a:moveTo>
                                  <a:lnTo>
                                    <a:pt x="0" y="77"/>
                                  </a:lnTo>
                                  <a:lnTo>
                                    <a:pt x="67" y="38"/>
                                  </a:lnTo>
                                  <a:lnTo>
                                    <a:pt x="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03" name="Group 2249"/>
                        <wpg:cNvGrpSpPr>
                          <a:grpSpLocks/>
                        </wpg:cNvGrpSpPr>
                        <wpg:grpSpPr bwMode="auto">
                          <a:xfrm>
                            <a:off x="5667" y="-3347"/>
                            <a:ext cx="67" cy="77"/>
                            <a:chOff x="5667" y="-3347"/>
                            <a:chExt cx="67" cy="77"/>
                          </a:xfrm>
                        </wpg:grpSpPr>
                        <wps:wsp>
                          <wps:cNvPr id="2304" name="Freeform 2250"/>
                          <wps:cNvSpPr>
                            <a:spLocks/>
                          </wps:cNvSpPr>
                          <wps:spPr bwMode="auto">
                            <a:xfrm>
                              <a:off x="5667" y="-3347"/>
                              <a:ext cx="67" cy="77"/>
                            </a:xfrm>
                            <a:custGeom>
                              <a:avLst/>
                              <a:gdLst>
                                <a:gd name="T0" fmla="+- 0 5734 5667"/>
                                <a:gd name="T1" fmla="*/ T0 w 67"/>
                                <a:gd name="T2" fmla="+- 0 -3309 -3347"/>
                                <a:gd name="T3" fmla="*/ -3309 h 77"/>
                                <a:gd name="T4" fmla="+- 0 5667 5667"/>
                                <a:gd name="T5" fmla="*/ T4 w 67"/>
                                <a:gd name="T6" fmla="+- 0 -3270 -3347"/>
                                <a:gd name="T7" fmla="*/ -3270 h 77"/>
                                <a:gd name="T8" fmla="+- 0 5668 5667"/>
                                <a:gd name="T9" fmla="*/ T8 w 67"/>
                                <a:gd name="T10" fmla="+- 0 -3347 -3347"/>
                                <a:gd name="T11" fmla="*/ -3347 h 77"/>
                                <a:gd name="T12" fmla="+- 0 5734 5667"/>
                                <a:gd name="T13" fmla="*/ T12 w 67"/>
                                <a:gd name="T14" fmla="+- 0 -3309 -3347"/>
                                <a:gd name="T15" fmla="*/ -3309 h 77"/>
                              </a:gdLst>
                              <a:ahLst/>
                              <a:cxnLst>
                                <a:cxn ang="0">
                                  <a:pos x="T1" y="T3"/>
                                </a:cxn>
                                <a:cxn ang="0">
                                  <a:pos x="T5" y="T7"/>
                                </a:cxn>
                                <a:cxn ang="0">
                                  <a:pos x="T9" y="T11"/>
                                </a:cxn>
                                <a:cxn ang="0">
                                  <a:pos x="T13" y="T15"/>
                                </a:cxn>
                              </a:cxnLst>
                              <a:rect l="0" t="0" r="r" b="b"/>
                              <a:pathLst>
                                <a:path w="67" h="77">
                                  <a:moveTo>
                                    <a:pt x="67" y="38"/>
                                  </a:moveTo>
                                  <a:lnTo>
                                    <a:pt x="0" y="77"/>
                                  </a:lnTo>
                                  <a:lnTo>
                                    <a:pt x="1" y="0"/>
                                  </a:lnTo>
                                  <a:lnTo>
                                    <a:pt x="67" y="38"/>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05" name="Group 2247"/>
                        <wpg:cNvGrpSpPr>
                          <a:grpSpLocks/>
                        </wpg:cNvGrpSpPr>
                        <wpg:grpSpPr bwMode="auto">
                          <a:xfrm>
                            <a:off x="5667" y="-3309"/>
                            <a:ext cx="67" cy="39"/>
                            <a:chOff x="5667" y="-3309"/>
                            <a:chExt cx="67" cy="39"/>
                          </a:xfrm>
                        </wpg:grpSpPr>
                        <wps:wsp>
                          <wps:cNvPr id="2306" name="Freeform 2248"/>
                          <wps:cNvSpPr>
                            <a:spLocks/>
                          </wps:cNvSpPr>
                          <wps:spPr bwMode="auto">
                            <a:xfrm>
                              <a:off x="5667" y="-3309"/>
                              <a:ext cx="67" cy="39"/>
                            </a:xfrm>
                            <a:custGeom>
                              <a:avLst/>
                              <a:gdLst>
                                <a:gd name="T0" fmla="+- 0 5667 5667"/>
                                <a:gd name="T1" fmla="*/ T0 w 67"/>
                                <a:gd name="T2" fmla="+- 0 -3270 -3309"/>
                                <a:gd name="T3" fmla="*/ -3270 h 39"/>
                                <a:gd name="T4" fmla="+- 0 5734 5667"/>
                                <a:gd name="T5" fmla="*/ T4 w 67"/>
                                <a:gd name="T6" fmla="+- 0 -3309 -3309"/>
                                <a:gd name="T7" fmla="*/ -3309 h 39"/>
                              </a:gdLst>
                              <a:ahLst/>
                              <a:cxnLst>
                                <a:cxn ang="0">
                                  <a:pos x="T1" y="T3"/>
                                </a:cxn>
                                <a:cxn ang="0">
                                  <a:pos x="T5" y="T7"/>
                                </a:cxn>
                              </a:cxnLst>
                              <a:rect l="0" t="0" r="r" b="b"/>
                              <a:pathLst>
                                <a:path w="67" h="39">
                                  <a:moveTo>
                                    <a:pt x="0" y="39"/>
                                  </a:moveTo>
                                  <a:lnTo>
                                    <a:pt x="67" y="0"/>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07" name="Group 2245"/>
                        <wpg:cNvGrpSpPr>
                          <a:grpSpLocks/>
                        </wpg:cNvGrpSpPr>
                        <wpg:grpSpPr bwMode="auto">
                          <a:xfrm>
                            <a:off x="5560" y="-3309"/>
                            <a:ext cx="108" cy="2"/>
                            <a:chOff x="5560" y="-3309"/>
                            <a:chExt cx="108" cy="2"/>
                          </a:xfrm>
                        </wpg:grpSpPr>
                        <wps:wsp>
                          <wps:cNvPr id="2308" name="Freeform 2246"/>
                          <wps:cNvSpPr>
                            <a:spLocks/>
                          </wps:cNvSpPr>
                          <wps:spPr bwMode="auto">
                            <a:xfrm>
                              <a:off x="5560" y="-3309"/>
                              <a:ext cx="108" cy="2"/>
                            </a:xfrm>
                            <a:custGeom>
                              <a:avLst/>
                              <a:gdLst>
                                <a:gd name="T0" fmla="+- 0 5668 5560"/>
                                <a:gd name="T1" fmla="*/ T0 w 108"/>
                                <a:gd name="T2" fmla="+- 0 -3309 -3309"/>
                                <a:gd name="T3" fmla="*/ -3309 h 1"/>
                                <a:gd name="T4" fmla="+- 0 5560 5560"/>
                                <a:gd name="T5" fmla="*/ T4 w 108"/>
                                <a:gd name="T6" fmla="+- 0 -3309 -3309"/>
                                <a:gd name="T7" fmla="*/ -3309 h 1"/>
                              </a:gdLst>
                              <a:ahLst/>
                              <a:cxnLst>
                                <a:cxn ang="0">
                                  <a:pos x="T1" y="T3"/>
                                </a:cxn>
                                <a:cxn ang="0">
                                  <a:pos x="T5" y="T7"/>
                                </a:cxn>
                              </a:cxnLst>
                              <a:rect l="0" t="0" r="r" b="b"/>
                              <a:pathLst>
                                <a:path w="108" h="1">
                                  <a:moveTo>
                                    <a:pt x="108" y="0"/>
                                  </a:moveTo>
                                  <a:lnTo>
                                    <a:pt x="0"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09" name="Group 2243"/>
                        <wpg:cNvGrpSpPr>
                          <a:grpSpLocks/>
                        </wpg:cNvGrpSpPr>
                        <wpg:grpSpPr bwMode="auto">
                          <a:xfrm>
                            <a:off x="3907" y="-4223"/>
                            <a:ext cx="1610" cy="248"/>
                            <a:chOff x="3907" y="-4223"/>
                            <a:chExt cx="1610" cy="248"/>
                          </a:xfrm>
                        </wpg:grpSpPr>
                        <wps:wsp>
                          <wps:cNvPr id="2310" name="Freeform 2244"/>
                          <wps:cNvSpPr>
                            <a:spLocks/>
                          </wps:cNvSpPr>
                          <wps:spPr bwMode="auto">
                            <a:xfrm>
                              <a:off x="3907" y="-4223"/>
                              <a:ext cx="1610" cy="248"/>
                            </a:xfrm>
                            <a:custGeom>
                              <a:avLst/>
                              <a:gdLst>
                                <a:gd name="T0" fmla="+- 0 3907 3907"/>
                                <a:gd name="T1" fmla="*/ T0 w 1610"/>
                                <a:gd name="T2" fmla="+- 0 -3974 -4223"/>
                                <a:gd name="T3" fmla="*/ -3974 h 248"/>
                                <a:gd name="T4" fmla="+- 0 5518 3907"/>
                                <a:gd name="T5" fmla="*/ T4 w 1610"/>
                                <a:gd name="T6" fmla="+- 0 -3974 -4223"/>
                                <a:gd name="T7" fmla="*/ -3974 h 248"/>
                                <a:gd name="T8" fmla="+- 0 5518 3907"/>
                                <a:gd name="T9" fmla="*/ T8 w 1610"/>
                                <a:gd name="T10" fmla="+- 0 -4223 -4223"/>
                                <a:gd name="T11" fmla="*/ -4223 h 248"/>
                                <a:gd name="T12" fmla="+- 0 3907 3907"/>
                                <a:gd name="T13" fmla="*/ T12 w 1610"/>
                                <a:gd name="T14" fmla="+- 0 -4223 -4223"/>
                                <a:gd name="T15" fmla="*/ -4223 h 248"/>
                                <a:gd name="T16" fmla="+- 0 3907 3907"/>
                                <a:gd name="T17" fmla="*/ T16 w 1610"/>
                                <a:gd name="T18" fmla="+- 0 -3974 -4223"/>
                                <a:gd name="T19" fmla="*/ -3974 h 248"/>
                              </a:gdLst>
                              <a:ahLst/>
                              <a:cxnLst>
                                <a:cxn ang="0">
                                  <a:pos x="T1" y="T3"/>
                                </a:cxn>
                                <a:cxn ang="0">
                                  <a:pos x="T5" y="T7"/>
                                </a:cxn>
                                <a:cxn ang="0">
                                  <a:pos x="T9" y="T11"/>
                                </a:cxn>
                                <a:cxn ang="0">
                                  <a:pos x="T13" y="T15"/>
                                </a:cxn>
                                <a:cxn ang="0">
                                  <a:pos x="T17" y="T19"/>
                                </a:cxn>
                              </a:cxnLst>
                              <a:rect l="0" t="0" r="r" b="b"/>
                              <a:pathLst>
                                <a:path w="1610" h="248">
                                  <a:moveTo>
                                    <a:pt x="0" y="249"/>
                                  </a:moveTo>
                                  <a:lnTo>
                                    <a:pt x="1611" y="249"/>
                                  </a:lnTo>
                                  <a:lnTo>
                                    <a:pt x="1611" y="0"/>
                                  </a:lnTo>
                                  <a:lnTo>
                                    <a:pt x="0" y="0"/>
                                  </a:lnTo>
                                  <a:lnTo>
                                    <a:pt x="0" y="24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1" name="Group 2241"/>
                        <wpg:cNvGrpSpPr>
                          <a:grpSpLocks/>
                        </wpg:cNvGrpSpPr>
                        <wpg:grpSpPr bwMode="auto">
                          <a:xfrm>
                            <a:off x="3925" y="-4044"/>
                            <a:ext cx="1575" cy="2"/>
                            <a:chOff x="3925" y="-4044"/>
                            <a:chExt cx="1575" cy="2"/>
                          </a:xfrm>
                        </wpg:grpSpPr>
                        <wps:wsp>
                          <wps:cNvPr id="2312" name="Freeform 2242"/>
                          <wps:cNvSpPr>
                            <a:spLocks/>
                          </wps:cNvSpPr>
                          <wps:spPr bwMode="auto">
                            <a:xfrm>
                              <a:off x="3925" y="-4044"/>
                              <a:ext cx="1575" cy="2"/>
                            </a:xfrm>
                            <a:custGeom>
                              <a:avLst/>
                              <a:gdLst>
                                <a:gd name="T0" fmla="+- 0 3925 3925"/>
                                <a:gd name="T1" fmla="*/ T0 w 1575"/>
                                <a:gd name="T2" fmla="+- 0 5500 3925"/>
                                <a:gd name="T3" fmla="*/ T2 w 1575"/>
                              </a:gdLst>
                              <a:ahLst/>
                              <a:cxnLst>
                                <a:cxn ang="0">
                                  <a:pos x="T1" y="0"/>
                                </a:cxn>
                                <a:cxn ang="0">
                                  <a:pos x="T3" y="0"/>
                                </a:cxn>
                              </a:cxnLst>
                              <a:rect l="0" t="0" r="r" b="b"/>
                              <a:pathLst>
                                <a:path w="1575">
                                  <a:moveTo>
                                    <a:pt x="0" y="0"/>
                                  </a:moveTo>
                                  <a:lnTo>
                                    <a:pt x="1575"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3" name="Group 2239"/>
                        <wpg:cNvGrpSpPr>
                          <a:grpSpLocks/>
                        </wpg:cNvGrpSpPr>
                        <wpg:grpSpPr bwMode="auto">
                          <a:xfrm>
                            <a:off x="5576" y="-3571"/>
                            <a:ext cx="73" cy="75"/>
                            <a:chOff x="5576" y="-3571"/>
                            <a:chExt cx="73" cy="75"/>
                          </a:xfrm>
                        </wpg:grpSpPr>
                        <wps:wsp>
                          <wps:cNvPr id="2314" name="Freeform 2240"/>
                          <wps:cNvSpPr>
                            <a:spLocks/>
                          </wps:cNvSpPr>
                          <wps:spPr bwMode="auto">
                            <a:xfrm>
                              <a:off x="5576" y="-3571"/>
                              <a:ext cx="73" cy="75"/>
                            </a:xfrm>
                            <a:custGeom>
                              <a:avLst/>
                              <a:gdLst>
                                <a:gd name="T0" fmla="+- 0 5576 5576"/>
                                <a:gd name="T1" fmla="*/ T0 w 73"/>
                                <a:gd name="T2" fmla="+- 0 -3571 -3571"/>
                                <a:gd name="T3" fmla="*/ -3571 h 75"/>
                                <a:gd name="T4" fmla="+- 0 5591 5576"/>
                                <a:gd name="T5" fmla="*/ T4 w 73"/>
                                <a:gd name="T6" fmla="+- 0 -3496 -3571"/>
                                <a:gd name="T7" fmla="*/ -3496 h 75"/>
                                <a:gd name="T8" fmla="+- 0 5649 5576"/>
                                <a:gd name="T9" fmla="*/ T8 w 73"/>
                                <a:gd name="T10" fmla="+- 0 -3547 -3571"/>
                                <a:gd name="T11" fmla="*/ -3547 h 75"/>
                                <a:gd name="T12" fmla="+- 0 5576 5576"/>
                                <a:gd name="T13" fmla="*/ T12 w 73"/>
                                <a:gd name="T14" fmla="+- 0 -3571 -3571"/>
                                <a:gd name="T15" fmla="*/ -3571 h 75"/>
                              </a:gdLst>
                              <a:ahLst/>
                              <a:cxnLst>
                                <a:cxn ang="0">
                                  <a:pos x="T1" y="T3"/>
                                </a:cxn>
                                <a:cxn ang="0">
                                  <a:pos x="T5" y="T7"/>
                                </a:cxn>
                                <a:cxn ang="0">
                                  <a:pos x="T9" y="T11"/>
                                </a:cxn>
                                <a:cxn ang="0">
                                  <a:pos x="T13" y="T15"/>
                                </a:cxn>
                              </a:cxnLst>
                              <a:rect l="0" t="0" r="r" b="b"/>
                              <a:pathLst>
                                <a:path w="73" h="75">
                                  <a:moveTo>
                                    <a:pt x="0" y="0"/>
                                  </a:moveTo>
                                  <a:lnTo>
                                    <a:pt x="15" y="75"/>
                                  </a:lnTo>
                                  <a:lnTo>
                                    <a:pt x="73" y="2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15" name="Group 2237"/>
                        <wpg:cNvGrpSpPr>
                          <a:grpSpLocks/>
                        </wpg:cNvGrpSpPr>
                        <wpg:grpSpPr bwMode="auto">
                          <a:xfrm>
                            <a:off x="5576" y="-3571"/>
                            <a:ext cx="73" cy="75"/>
                            <a:chOff x="5576" y="-3571"/>
                            <a:chExt cx="73" cy="75"/>
                          </a:xfrm>
                        </wpg:grpSpPr>
                        <wps:wsp>
                          <wps:cNvPr id="2316" name="Freeform 2238"/>
                          <wps:cNvSpPr>
                            <a:spLocks/>
                          </wps:cNvSpPr>
                          <wps:spPr bwMode="auto">
                            <a:xfrm>
                              <a:off x="5576" y="-3571"/>
                              <a:ext cx="73" cy="75"/>
                            </a:xfrm>
                            <a:custGeom>
                              <a:avLst/>
                              <a:gdLst>
                                <a:gd name="T0" fmla="+- 0 5576 5576"/>
                                <a:gd name="T1" fmla="*/ T0 w 73"/>
                                <a:gd name="T2" fmla="+- 0 -3571 -3571"/>
                                <a:gd name="T3" fmla="*/ -3571 h 75"/>
                                <a:gd name="T4" fmla="+- 0 5649 5576"/>
                                <a:gd name="T5" fmla="*/ T4 w 73"/>
                                <a:gd name="T6" fmla="+- 0 -3547 -3571"/>
                                <a:gd name="T7" fmla="*/ -3547 h 75"/>
                                <a:gd name="T8" fmla="+- 0 5591 5576"/>
                                <a:gd name="T9" fmla="*/ T8 w 73"/>
                                <a:gd name="T10" fmla="+- 0 -3496 -3571"/>
                                <a:gd name="T11" fmla="*/ -3496 h 75"/>
                                <a:gd name="T12" fmla="+- 0 5576 5576"/>
                                <a:gd name="T13" fmla="*/ T12 w 73"/>
                                <a:gd name="T14" fmla="+- 0 -3571 -3571"/>
                                <a:gd name="T15" fmla="*/ -3571 h 75"/>
                              </a:gdLst>
                              <a:ahLst/>
                              <a:cxnLst>
                                <a:cxn ang="0">
                                  <a:pos x="T1" y="T3"/>
                                </a:cxn>
                                <a:cxn ang="0">
                                  <a:pos x="T5" y="T7"/>
                                </a:cxn>
                                <a:cxn ang="0">
                                  <a:pos x="T9" y="T11"/>
                                </a:cxn>
                                <a:cxn ang="0">
                                  <a:pos x="T13" y="T15"/>
                                </a:cxn>
                              </a:cxnLst>
                              <a:rect l="0" t="0" r="r" b="b"/>
                              <a:pathLst>
                                <a:path w="73" h="75">
                                  <a:moveTo>
                                    <a:pt x="0" y="0"/>
                                  </a:moveTo>
                                  <a:lnTo>
                                    <a:pt x="73" y="24"/>
                                  </a:lnTo>
                                  <a:lnTo>
                                    <a:pt x="15" y="75"/>
                                  </a:lnTo>
                                  <a:lnTo>
                                    <a:pt x="0" y="0"/>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7" name="Group 2235"/>
                        <wpg:cNvGrpSpPr>
                          <a:grpSpLocks/>
                        </wpg:cNvGrpSpPr>
                        <wpg:grpSpPr bwMode="auto">
                          <a:xfrm>
                            <a:off x="5576" y="-3559"/>
                            <a:ext cx="73" cy="2"/>
                            <a:chOff x="5576" y="-3559"/>
                            <a:chExt cx="73" cy="2"/>
                          </a:xfrm>
                        </wpg:grpSpPr>
                        <wps:wsp>
                          <wps:cNvPr id="2318" name="Freeform 2236"/>
                          <wps:cNvSpPr>
                            <a:spLocks/>
                          </wps:cNvSpPr>
                          <wps:spPr bwMode="auto">
                            <a:xfrm>
                              <a:off x="5576" y="-3559"/>
                              <a:ext cx="73" cy="2"/>
                            </a:xfrm>
                            <a:custGeom>
                              <a:avLst/>
                              <a:gdLst>
                                <a:gd name="T0" fmla="+- 0 5576 5576"/>
                                <a:gd name="T1" fmla="*/ T0 w 73"/>
                                <a:gd name="T2" fmla="+- 0 5649 5576"/>
                                <a:gd name="T3" fmla="*/ T2 w 73"/>
                              </a:gdLst>
                              <a:ahLst/>
                              <a:cxnLst>
                                <a:cxn ang="0">
                                  <a:pos x="T1" y="0"/>
                                </a:cxn>
                                <a:cxn ang="0">
                                  <a:pos x="T3" y="0"/>
                                </a:cxn>
                              </a:cxnLst>
                              <a:rect l="0" t="0" r="r" b="b"/>
                              <a:pathLst>
                                <a:path w="73">
                                  <a:moveTo>
                                    <a:pt x="0" y="0"/>
                                  </a:moveTo>
                                  <a:lnTo>
                                    <a:pt x="73" y="0"/>
                                  </a:lnTo>
                                </a:path>
                              </a:pathLst>
                            </a:custGeom>
                            <a:noFill/>
                            <a:ln w="149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9" name="Group 2233"/>
                        <wpg:cNvGrpSpPr>
                          <a:grpSpLocks/>
                        </wpg:cNvGrpSpPr>
                        <wpg:grpSpPr bwMode="auto">
                          <a:xfrm>
                            <a:off x="5620" y="-3521"/>
                            <a:ext cx="71" cy="81"/>
                            <a:chOff x="5620" y="-3521"/>
                            <a:chExt cx="71" cy="81"/>
                          </a:xfrm>
                        </wpg:grpSpPr>
                        <wps:wsp>
                          <wps:cNvPr id="2320" name="Freeform 2234"/>
                          <wps:cNvSpPr>
                            <a:spLocks/>
                          </wps:cNvSpPr>
                          <wps:spPr bwMode="auto">
                            <a:xfrm>
                              <a:off x="5620" y="-3521"/>
                              <a:ext cx="71" cy="81"/>
                            </a:xfrm>
                            <a:custGeom>
                              <a:avLst/>
                              <a:gdLst>
                                <a:gd name="T0" fmla="+- 0 5620 5620"/>
                                <a:gd name="T1" fmla="*/ T0 w 71"/>
                                <a:gd name="T2" fmla="+- 0 -3521 -3521"/>
                                <a:gd name="T3" fmla="*/ -3521 h 81"/>
                                <a:gd name="T4" fmla="+- 0 5691 5620"/>
                                <a:gd name="T5" fmla="*/ T4 w 71"/>
                                <a:gd name="T6" fmla="+- 0 -3441 -3521"/>
                                <a:gd name="T7" fmla="*/ -3441 h 81"/>
                              </a:gdLst>
                              <a:ahLst/>
                              <a:cxnLst>
                                <a:cxn ang="0">
                                  <a:pos x="T1" y="T3"/>
                                </a:cxn>
                                <a:cxn ang="0">
                                  <a:pos x="T5" y="T7"/>
                                </a:cxn>
                              </a:cxnLst>
                              <a:rect l="0" t="0" r="r" b="b"/>
                              <a:pathLst>
                                <a:path w="71" h="81">
                                  <a:moveTo>
                                    <a:pt x="0" y="0"/>
                                  </a:moveTo>
                                  <a:lnTo>
                                    <a:pt x="71" y="8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21" name="Group 2231"/>
                        <wpg:cNvGrpSpPr>
                          <a:grpSpLocks/>
                        </wpg:cNvGrpSpPr>
                        <wpg:grpSpPr bwMode="auto">
                          <a:xfrm>
                            <a:off x="5518" y="-4098"/>
                            <a:ext cx="873" cy="976"/>
                            <a:chOff x="5518" y="-4098"/>
                            <a:chExt cx="873" cy="976"/>
                          </a:xfrm>
                        </wpg:grpSpPr>
                        <wps:wsp>
                          <wps:cNvPr id="2322" name="Freeform 2232"/>
                          <wps:cNvSpPr>
                            <a:spLocks/>
                          </wps:cNvSpPr>
                          <wps:spPr bwMode="auto">
                            <a:xfrm>
                              <a:off x="5518" y="-4098"/>
                              <a:ext cx="873" cy="976"/>
                            </a:xfrm>
                            <a:custGeom>
                              <a:avLst/>
                              <a:gdLst>
                                <a:gd name="T0" fmla="+- 0 6390 5518"/>
                                <a:gd name="T1" fmla="*/ T0 w 873"/>
                                <a:gd name="T2" fmla="+- 0 -3123 -4098"/>
                                <a:gd name="T3" fmla="*/ -3123 h 976"/>
                                <a:gd name="T4" fmla="+- 0 5518 5518"/>
                                <a:gd name="T5" fmla="*/ T4 w 873"/>
                                <a:gd name="T6" fmla="+- 0 -4098 -4098"/>
                                <a:gd name="T7" fmla="*/ -4098 h 976"/>
                              </a:gdLst>
                              <a:ahLst/>
                              <a:cxnLst>
                                <a:cxn ang="0">
                                  <a:pos x="T1" y="T3"/>
                                </a:cxn>
                                <a:cxn ang="0">
                                  <a:pos x="T5" y="T7"/>
                                </a:cxn>
                              </a:cxnLst>
                              <a:rect l="0" t="0" r="r" b="b"/>
                              <a:pathLst>
                                <a:path w="873" h="976">
                                  <a:moveTo>
                                    <a:pt x="872" y="975"/>
                                  </a:moveTo>
                                  <a:lnTo>
                                    <a:pt x="0"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23" name="Group 2229"/>
                        <wpg:cNvGrpSpPr>
                          <a:grpSpLocks/>
                        </wpg:cNvGrpSpPr>
                        <wpg:grpSpPr bwMode="auto">
                          <a:xfrm>
                            <a:off x="3767" y="-3350"/>
                            <a:ext cx="67" cy="77"/>
                            <a:chOff x="3767" y="-3350"/>
                            <a:chExt cx="67" cy="77"/>
                          </a:xfrm>
                        </wpg:grpSpPr>
                        <wps:wsp>
                          <wps:cNvPr id="2324" name="Freeform 2230"/>
                          <wps:cNvSpPr>
                            <a:spLocks/>
                          </wps:cNvSpPr>
                          <wps:spPr bwMode="auto">
                            <a:xfrm>
                              <a:off x="3767" y="-3350"/>
                              <a:ext cx="67" cy="77"/>
                            </a:xfrm>
                            <a:custGeom>
                              <a:avLst/>
                              <a:gdLst>
                                <a:gd name="T0" fmla="+- 0 3767 3767"/>
                                <a:gd name="T1" fmla="*/ T0 w 67"/>
                                <a:gd name="T2" fmla="+- 0 -3350 -3350"/>
                                <a:gd name="T3" fmla="*/ -3350 h 77"/>
                                <a:gd name="T4" fmla="+- 0 3768 3767"/>
                                <a:gd name="T5" fmla="*/ T4 w 67"/>
                                <a:gd name="T6" fmla="+- 0 -3272 -3350"/>
                                <a:gd name="T7" fmla="*/ -3272 h 77"/>
                                <a:gd name="T8" fmla="+- 0 3834 3767"/>
                                <a:gd name="T9" fmla="*/ T8 w 67"/>
                                <a:gd name="T10" fmla="+- 0 -3312 -3350"/>
                                <a:gd name="T11" fmla="*/ -3312 h 77"/>
                                <a:gd name="T12" fmla="+- 0 3767 3767"/>
                                <a:gd name="T13" fmla="*/ T12 w 67"/>
                                <a:gd name="T14" fmla="+- 0 -3350 -3350"/>
                                <a:gd name="T15" fmla="*/ -3350 h 77"/>
                              </a:gdLst>
                              <a:ahLst/>
                              <a:cxnLst>
                                <a:cxn ang="0">
                                  <a:pos x="T1" y="T3"/>
                                </a:cxn>
                                <a:cxn ang="0">
                                  <a:pos x="T5" y="T7"/>
                                </a:cxn>
                                <a:cxn ang="0">
                                  <a:pos x="T9" y="T11"/>
                                </a:cxn>
                                <a:cxn ang="0">
                                  <a:pos x="T13" y="T15"/>
                                </a:cxn>
                              </a:cxnLst>
                              <a:rect l="0" t="0" r="r" b="b"/>
                              <a:pathLst>
                                <a:path w="67" h="77">
                                  <a:moveTo>
                                    <a:pt x="0" y="0"/>
                                  </a:moveTo>
                                  <a:lnTo>
                                    <a:pt x="1" y="78"/>
                                  </a:lnTo>
                                  <a:lnTo>
                                    <a:pt x="67" y="3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25" name="Group 2227"/>
                        <wpg:cNvGrpSpPr>
                          <a:grpSpLocks/>
                        </wpg:cNvGrpSpPr>
                        <wpg:grpSpPr bwMode="auto">
                          <a:xfrm>
                            <a:off x="3767" y="-3350"/>
                            <a:ext cx="67" cy="77"/>
                            <a:chOff x="3767" y="-3350"/>
                            <a:chExt cx="67" cy="77"/>
                          </a:xfrm>
                        </wpg:grpSpPr>
                        <wps:wsp>
                          <wps:cNvPr id="2326" name="Freeform 2228"/>
                          <wps:cNvSpPr>
                            <a:spLocks/>
                          </wps:cNvSpPr>
                          <wps:spPr bwMode="auto">
                            <a:xfrm>
                              <a:off x="3767" y="-3350"/>
                              <a:ext cx="67" cy="77"/>
                            </a:xfrm>
                            <a:custGeom>
                              <a:avLst/>
                              <a:gdLst>
                                <a:gd name="T0" fmla="+- 0 3834 3767"/>
                                <a:gd name="T1" fmla="*/ T0 w 67"/>
                                <a:gd name="T2" fmla="+- 0 -3312 -3350"/>
                                <a:gd name="T3" fmla="*/ -3312 h 77"/>
                                <a:gd name="T4" fmla="+- 0 3768 3767"/>
                                <a:gd name="T5" fmla="*/ T4 w 67"/>
                                <a:gd name="T6" fmla="+- 0 -3272 -3350"/>
                                <a:gd name="T7" fmla="*/ -3272 h 77"/>
                                <a:gd name="T8" fmla="+- 0 3767 3767"/>
                                <a:gd name="T9" fmla="*/ T8 w 67"/>
                                <a:gd name="T10" fmla="+- 0 -3350 -3350"/>
                                <a:gd name="T11" fmla="*/ -3350 h 77"/>
                                <a:gd name="T12" fmla="+- 0 3834 3767"/>
                                <a:gd name="T13" fmla="*/ T12 w 67"/>
                                <a:gd name="T14" fmla="+- 0 -3312 -3350"/>
                                <a:gd name="T15" fmla="*/ -3312 h 77"/>
                              </a:gdLst>
                              <a:ahLst/>
                              <a:cxnLst>
                                <a:cxn ang="0">
                                  <a:pos x="T1" y="T3"/>
                                </a:cxn>
                                <a:cxn ang="0">
                                  <a:pos x="T5" y="T7"/>
                                </a:cxn>
                                <a:cxn ang="0">
                                  <a:pos x="T9" y="T11"/>
                                </a:cxn>
                                <a:cxn ang="0">
                                  <a:pos x="T13" y="T15"/>
                                </a:cxn>
                              </a:cxnLst>
                              <a:rect l="0" t="0" r="r" b="b"/>
                              <a:pathLst>
                                <a:path w="67" h="77">
                                  <a:moveTo>
                                    <a:pt x="67" y="38"/>
                                  </a:moveTo>
                                  <a:lnTo>
                                    <a:pt x="1" y="78"/>
                                  </a:lnTo>
                                  <a:lnTo>
                                    <a:pt x="0" y="0"/>
                                  </a:lnTo>
                                  <a:lnTo>
                                    <a:pt x="67" y="38"/>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27" name="Group 2225"/>
                        <wpg:cNvGrpSpPr>
                          <a:grpSpLocks/>
                        </wpg:cNvGrpSpPr>
                        <wpg:grpSpPr bwMode="auto">
                          <a:xfrm>
                            <a:off x="3768" y="-3312"/>
                            <a:ext cx="66" cy="40"/>
                            <a:chOff x="3768" y="-3312"/>
                            <a:chExt cx="66" cy="40"/>
                          </a:xfrm>
                        </wpg:grpSpPr>
                        <wps:wsp>
                          <wps:cNvPr id="2328" name="Freeform 2226"/>
                          <wps:cNvSpPr>
                            <a:spLocks/>
                          </wps:cNvSpPr>
                          <wps:spPr bwMode="auto">
                            <a:xfrm>
                              <a:off x="3768" y="-3312"/>
                              <a:ext cx="66" cy="40"/>
                            </a:xfrm>
                            <a:custGeom>
                              <a:avLst/>
                              <a:gdLst>
                                <a:gd name="T0" fmla="+- 0 3768 3768"/>
                                <a:gd name="T1" fmla="*/ T0 w 66"/>
                                <a:gd name="T2" fmla="+- 0 -3272 -3312"/>
                                <a:gd name="T3" fmla="*/ -3272 h 40"/>
                                <a:gd name="T4" fmla="+- 0 3834 3768"/>
                                <a:gd name="T5" fmla="*/ T4 w 66"/>
                                <a:gd name="T6" fmla="+- 0 -3312 -3312"/>
                                <a:gd name="T7" fmla="*/ -3312 h 40"/>
                              </a:gdLst>
                              <a:ahLst/>
                              <a:cxnLst>
                                <a:cxn ang="0">
                                  <a:pos x="T1" y="T3"/>
                                </a:cxn>
                                <a:cxn ang="0">
                                  <a:pos x="T5" y="T7"/>
                                </a:cxn>
                              </a:cxnLst>
                              <a:rect l="0" t="0" r="r" b="b"/>
                              <a:pathLst>
                                <a:path w="66" h="40">
                                  <a:moveTo>
                                    <a:pt x="0" y="40"/>
                                  </a:moveTo>
                                  <a:lnTo>
                                    <a:pt x="66" y="0"/>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29" name="Group 2223"/>
                        <wpg:cNvGrpSpPr>
                          <a:grpSpLocks/>
                        </wpg:cNvGrpSpPr>
                        <wpg:grpSpPr bwMode="auto">
                          <a:xfrm>
                            <a:off x="3660" y="-3311"/>
                            <a:ext cx="107" cy="2"/>
                            <a:chOff x="3660" y="-3311"/>
                            <a:chExt cx="107" cy="2"/>
                          </a:xfrm>
                        </wpg:grpSpPr>
                        <wps:wsp>
                          <wps:cNvPr id="2330" name="Freeform 2224"/>
                          <wps:cNvSpPr>
                            <a:spLocks/>
                          </wps:cNvSpPr>
                          <wps:spPr bwMode="auto">
                            <a:xfrm>
                              <a:off x="3660" y="-3311"/>
                              <a:ext cx="107" cy="2"/>
                            </a:xfrm>
                            <a:custGeom>
                              <a:avLst/>
                              <a:gdLst>
                                <a:gd name="T0" fmla="+- 0 3767 3660"/>
                                <a:gd name="T1" fmla="*/ T0 w 107"/>
                                <a:gd name="T2" fmla="+- 0 -3311 -3311"/>
                                <a:gd name="T3" fmla="*/ -3311 h 1"/>
                                <a:gd name="T4" fmla="+- 0 3660 3660"/>
                                <a:gd name="T5" fmla="*/ T4 w 107"/>
                                <a:gd name="T6" fmla="+- 0 -3310 -3311"/>
                                <a:gd name="T7" fmla="*/ -3310 h 1"/>
                              </a:gdLst>
                              <a:ahLst/>
                              <a:cxnLst>
                                <a:cxn ang="0">
                                  <a:pos x="T1" y="T3"/>
                                </a:cxn>
                                <a:cxn ang="0">
                                  <a:pos x="T5" y="T7"/>
                                </a:cxn>
                              </a:cxnLst>
                              <a:rect l="0" t="0" r="r" b="b"/>
                              <a:pathLst>
                                <a:path w="107" h="1">
                                  <a:moveTo>
                                    <a:pt x="107" y="0"/>
                                  </a:moveTo>
                                  <a:lnTo>
                                    <a:pt x="0" y="1"/>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31" name="Group 2221"/>
                        <wpg:cNvGrpSpPr>
                          <a:grpSpLocks/>
                        </wpg:cNvGrpSpPr>
                        <wpg:grpSpPr bwMode="auto">
                          <a:xfrm>
                            <a:off x="3309" y="-3278"/>
                            <a:ext cx="76" cy="72"/>
                            <a:chOff x="3309" y="-3278"/>
                            <a:chExt cx="76" cy="72"/>
                          </a:xfrm>
                        </wpg:grpSpPr>
                        <wps:wsp>
                          <wps:cNvPr id="2332" name="Freeform 2222"/>
                          <wps:cNvSpPr>
                            <a:spLocks/>
                          </wps:cNvSpPr>
                          <wps:spPr bwMode="auto">
                            <a:xfrm>
                              <a:off x="3309" y="-3278"/>
                              <a:ext cx="76" cy="72"/>
                            </a:xfrm>
                            <a:custGeom>
                              <a:avLst/>
                              <a:gdLst>
                                <a:gd name="T0" fmla="+- 0 3337 3309"/>
                                <a:gd name="T1" fmla="*/ T0 w 76"/>
                                <a:gd name="T2" fmla="+- 0 -3278 -3278"/>
                                <a:gd name="T3" fmla="*/ -3278 h 72"/>
                                <a:gd name="T4" fmla="+- 0 3309 3309"/>
                                <a:gd name="T5" fmla="*/ T4 w 76"/>
                                <a:gd name="T6" fmla="+- 0 -3205 -3278"/>
                                <a:gd name="T7" fmla="*/ -3205 h 72"/>
                                <a:gd name="T8" fmla="+- 0 3385 3309"/>
                                <a:gd name="T9" fmla="*/ T8 w 76"/>
                                <a:gd name="T10" fmla="+- 0 -3218 -3278"/>
                                <a:gd name="T11" fmla="*/ -3218 h 72"/>
                                <a:gd name="T12" fmla="+- 0 3337 3309"/>
                                <a:gd name="T13" fmla="*/ T12 w 76"/>
                                <a:gd name="T14" fmla="+- 0 -3278 -3278"/>
                                <a:gd name="T15" fmla="*/ -3278 h 72"/>
                              </a:gdLst>
                              <a:ahLst/>
                              <a:cxnLst>
                                <a:cxn ang="0">
                                  <a:pos x="T1" y="T3"/>
                                </a:cxn>
                                <a:cxn ang="0">
                                  <a:pos x="T5" y="T7"/>
                                </a:cxn>
                                <a:cxn ang="0">
                                  <a:pos x="T9" y="T11"/>
                                </a:cxn>
                                <a:cxn ang="0">
                                  <a:pos x="T13" y="T15"/>
                                </a:cxn>
                              </a:cxnLst>
                              <a:rect l="0" t="0" r="r" b="b"/>
                              <a:pathLst>
                                <a:path w="76" h="72">
                                  <a:moveTo>
                                    <a:pt x="28" y="0"/>
                                  </a:moveTo>
                                  <a:lnTo>
                                    <a:pt x="0" y="73"/>
                                  </a:lnTo>
                                  <a:lnTo>
                                    <a:pt x="76" y="60"/>
                                  </a:lnTo>
                                  <a:lnTo>
                                    <a:pt x="2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33" name="Group 2219"/>
                        <wpg:cNvGrpSpPr>
                          <a:grpSpLocks/>
                        </wpg:cNvGrpSpPr>
                        <wpg:grpSpPr bwMode="auto">
                          <a:xfrm>
                            <a:off x="3309" y="-3278"/>
                            <a:ext cx="76" cy="72"/>
                            <a:chOff x="3309" y="-3278"/>
                            <a:chExt cx="76" cy="72"/>
                          </a:xfrm>
                        </wpg:grpSpPr>
                        <wps:wsp>
                          <wps:cNvPr id="2334" name="Freeform 2220"/>
                          <wps:cNvSpPr>
                            <a:spLocks/>
                          </wps:cNvSpPr>
                          <wps:spPr bwMode="auto">
                            <a:xfrm>
                              <a:off x="3309" y="-3278"/>
                              <a:ext cx="76" cy="72"/>
                            </a:xfrm>
                            <a:custGeom>
                              <a:avLst/>
                              <a:gdLst>
                                <a:gd name="T0" fmla="+- 0 3309 3309"/>
                                <a:gd name="T1" fmla="*/ T0 w 76"/>
                                <a:gd name="T2" fmla="+- 0 -3205 -3278"/>
                                <a:gd name="T3" fmla="*/ -3205 h 72"/>
                                <a:gd name="T4" fmla="+- 0 3337 3309"/>
                                <a:gd name="T5" fmla="*/ T4 w 76"/>
                                <a:gd name="T6" fmla="+- 0 -3278 -3278"/>
                                <a:gd name="T7" fmla="*/ -3278 h 72"/>
                                <a:gd name="T8" fmla="+- 0 3385 3309"/>
                                <a:gd name="T9" fmla="*/ T8 w 76"/>
                                <a:gd name="T10" fmla="+- 0 -3218 -3278"/>
                                <a:gd name="T11" fmla="*/ -3218 h 72"/>
                                <a:gd name="T12" fmla="+- 0 3309 3309"/>
                                <a:gd name="T13" fmla="*/ T12 w 76"/>
                                <a:gd name="T14" fmla="+- 0 -3205 -3278"/>
                                <a:gd name="T15" fmla="*/ -3205 h 72"/>
                              </a:gdLst>
                              <a:ahLst/>
                              <a:cxnLst>
                                <a:cxn ang="0">
                                  <a:pos x="T1" y="T3"/>
                                </a:cxn>
                                <a:cxn ang="0">
                                  <a:pos x="T5" y="T7"/>
                                </a:cxn>
                                <a:cxn ang="0">
                                  <a:pos x="T9" y="T11"/>
                                </a:cxn>
                                <a:cxn ang="0">
                                  <a:pos x="T13" y="T15"/>
                                </a:cxn>
                              </a:cxnLst>
                              <a:rect l="0" t="0" r="r" b="b"/>
                              <a:pathLst>
                                <a:path w="76" h="72">
                                  <a:moveTo>
                                    <a:pt x="0" y="73"/>
                                  </a:moveTo>
                                  <a:lnTo>
                                    <a:pt x="28" y="0"/>
                                  </a:lnTo>
                                  <a:lnTo>
                                    <a:pt x="76" y="60"/>
                                  </a:lnTo>
                                  <a:lnTo>
                                    <a:pt x="0" y="73"/>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35" name="Group 2217"/>
                        <wpg:cNvGrpSpPr>
                          <a:grpSpLocks/>
                        </wpg:cNvGrpSpPr>
                        <wpg:grpSpPr bwMode="auto">
                          <a:xfrm>
                            <a:off x="3323" y="-3278"/>
                            <a:ext cx="2" cy="72"/>
                            <a:chOff x="3323" y="-3278"/>
                            <a:chExt cx="2" cy="72"/>
                          </a:xfrm>
                        </wpg:grpSpPr>
                        <wps:wsp>
                          <wps:cNvPr id="2336" name="Freeform 2218"/>
                          <wps:cNvSpPr>
                            <a:spLocks/>
                          </wps:cNvSpPr>
                          <wps:spPr bwMode="auto">
                            <a:xfrm>
                              <a:off x="3323" y="-3278"/>
                              <a:ext cx="2" cy="72"/>
                            </a:xfrm>
                            <a:custGeom>
                              <a:avLst/>
                              <a:gdLst>
                                <a:gd name="T0" fmla="+- 0 -3278 -3278"/>
                                <a:gd name="T1" fmla="*/ -3278 h 72"/>
                                <a:gd name="T2" fmla="+- 0 -3205 -3278"/>
                                <a:gd name="T3" fmla="*/ -3205 h 72"/>
                              </a:gdLst>
                              <a:ahLst/>
                              <a:cxnLst>
                                <a:cxn ang="0">
                                  <a:pos x="0" y="T1"/>
                                </a:cxn>
                                <a:cxn ang="0">
                                  <a:pos x="0" y="T3"/>
                                </a:cxn>
                              </a:cxnLst>
                              <a:rect l="0" t="0" r="r" b="b"/>
                              <a:pathLst>
                                <a:path h="72">
                                  <a:moveTo>
                                    <a:pt x="0" y="0"/>
                                  </a:moveTo>
                                  <a:lnTo>
                                    <a:pt x="0" y="73"/>
                                  </a:lnTo>
                                </a:path>
                              </a:pathLst>
                            </a:custGeom>
                            <a:noFill/>
                            <a:ln w="173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37" name="Group 2215"/>
                        <wpg:cNvGrpSpPr>
                          <a:grpSpLocks/>
                        </wpg:cNvGrpSpPr>
                        <wpg:grpSpPr bwMode="auto">
                          <a:xfrm>
                            <a:off x="3361" y="-3316"/>
                            <a:ext cx="83" cy="68"/>
                            <a:chOff x="3361" y="-3316"/>
                            <a:chExt cx="83" cy="68"/>
                          </a:xfrm>
                        </wpg:grpSpPr>
                        <wps:wsp>
                          <wps:cNvPr id="2338" name="Freeform 2216"/>
                          <wps:cNvSpPr>
                            <a:spLocks/>
                          </wps:cNvSpPr>
                          <wps:spPr bwMode="auto">
                            <a:xfrm>
                              <a:off x="3361" y="-3316"/>
                              <a:ext cx="83" cy="68"/>
                            </a:xfrm>
                            <a:custGeom>
                              <a:avLst/>
                              <a:gdLst>
                                <a:gd name="T0" fmla="+- 0 3361 3361"/>
                                <a:gd name="T1" fmla="*/ T0 w 83"/>
                                <a:gd name="T2" fmla="+- 0 -3248 -3316"/>
                                <a:gd name="T3" fmla="*/ -3248 h 68"/>
                                <a:gd name="T4" fmla="+- 0 3443 3361"/>
                                <a:gd name="T5" fmla="*/ T4 w 83"/>
                                <a:gd name="T6" fmla="+- 0 -3316 -3316"/>
                                <a:gd name="T7" fmla="*/ -3316 h 68"/>
                              </a:gdLst>
                              <a:ahLst/>
                              <a:cxnLst>
                                <a:cxn ang="0">
                                  <a:pos x="T1" y="T3"/>
                                </a:cxn>
                                <a:cxn ang="0">
                                  <a:pos x="T5" y="T7"/>
                                </a:cxn>
                              </a:cxnLst>
                              <a:rect l="0" t="0" r="r" b="b"/>
                              <a:pathLst>
                                <a:path w="83" h="68">
                                  <a:moveTo>
                                    <a:pt x="0" y="68"/>
                                  </a:moveTo>
                                  <a:lnTo>
                                    <a:pt x="82"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39" name="Group 2213"/>
                        <wpg:cNvGrpSpPr>
                          <a:grpSpLocks/>
                        </wpg:cNvGrpSpPr>
                        <wpg:grpSpPr bwMode="auto">
                          <a:xfrm>
                            <a:off x="2723" y="-4098"/>
                            <a:ext cx="1184" cy="976"/>
                            <a:chOff x="2723" y="-4098"/>
                            <a:chExt cx="1184" cy="976"/>
                          </a:xfrm>
                        </wpg:grpSpPr>
                        <wps:wsp>
                          <wps:cNvPr id="2340" name="Freeform 2214"/>
                          <wps:cNvSpPr>
                            <a:spLocks/>
                          </wps:cNvSpPr>
                          <wps:spPr bwMode="auto">
                            <a:xfrm>
                              <a:off x="2723" y="-4098"/>
                              <a:ext cx="1184" cy="976"/>
                            </a:xfrm>
                            <a:custGeom>
                              <a:avLst/>
                              <a:gdLst>
                                <a:gd name="T0" fmla="+- 0 3907 2723"/>
                                <a:gd name="T1" fmla="*/ T0 w 1184"/>
                                <a:gd name="T2" fmla="+- 0 -4098 -4098"/>
                                <a:gd name="T3" fmla="*/ -4098 h 976"/>
                                <a:gd name="T4" fmla="+- 0 2723 2723"/>
                                <a:gd name="T5" fmla="*/ T4 w 1184"/>
                                <a:gd name="T6" fmla="+- 0 -3123 -4098"/>
                                <a:gd name="T7" fmla="*/ -3123 h 976"/>
                              </a:gdLst>
                              <a:ahLst/>
                              <a:cxnLst>
                                <a:cxn ang="0">
                                  <a:pos x="T1" y="T3"/>
                                </a:cxn>
                                <a:cxn ang="0">
                                  <a:pos x="T5" y="T7"/>
                                </a:cxn>
                              </a:cxnLst>
                              <a:rect l="0" t="0" r="r" b="b"/>
                              <a:pathLst>
                                <a:path w="1184" h="976">
                                  <a:moveTo>
                                    <a:pt x="1184" y="0"/>
                                  </a:moveTo>
                                  <a:lnTo>
                                    <a:pt x="0" y="975"/>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1" name="Group 2211"/>
                        <wpg:cNvGrpSpPr>
                          <a:grpSpLocks/>
                        </wpg:cNvGrpSpPr>
                        <wpg:grpSpPr bwMode="auto">
                          <a:xfrm>
                            <a:off x="7458" y="-3131"/>
                            <a:ext cx="1503" cy="248"/>
                            <a:chOff x="7458" y="-3131"/>
                            <a:chExt cx="1503" cy="248"/>
                          </a:xfrm>
                        </wpg:grpSpPr>
                        <wps:wsp>
                          <wps:cNvPr id="2342" name="Freeform 2212"/>
                          <wps:cNvSpPr>
                            <a:spLocks/>
                          </wps:cNvSpPr>
                          <wps:spPr bwMode="auto">
                            <a:xfrm>
                              <a:off x="7458" y="-3131"/>
                              <a:ext cx="1503" cy="248"/>
                            </a:xfrm>
                            <a:custGeom>
                              <a:avLst/>
                              <a:gdLst>
                                <a:gd name="T0" fmla="+- 0 7458 7458"/>
                                <a:gd name="T1" fmla="*/ T0 w 1503"/>
                                <a:gd name="T2" fmla="+- 0 -2882 -3131"/>
                                <a:gd name="T3" fmla="*/ -2882 h 248"/>
                                <a:gd name="T4" fmla="+- 0 8962 7458"/>
                                <a:gd name="T5" fmla="*/ T4 w 1503"/>
                                <a:gd name="T6" fmla="+- 0 -2882 -3131"/>
                                <a:gd name="T7" fmla="*/ -2882 h 248"/>
                                <a:gd name="T8" fmla="+- 0 8962 7458"/>
                                <a:gd name="T9" fmla="*/ T8 w 1503"/>
                                <a:gd name="T10" fmla="+- 0 -3131 -3131"/>
                                <a:gd name="T11" fmla="*/ -3131 h 248"/>
                                <a:gd name="T12" fmla="+- 0 7458 7458"/>
                                <a:gd name="T13" fmla="*/ T12 w 1503"/>
                                <a:gd name="T14" fmla="+- 0 -3131 -3131"/>
                                <a:gd name="T15" fmla="*/ -3131 h 248"/>
                                <a:gd name="T16" fmla="+- 0 7458 7458"/>
                                <a:gd name="T17" fmla="*/ T16 w 1503"/>
                                <a:gd name="T18" fmla="+- 0 -2882 -3131"/>
                                <a:gd name="T19" fmla="*/ -2882 h 248"/>
                              </a:gdLst>
                              <a:ahLst/>
                              <a:cxnLst>
                                <a:cxn ang="0">
                                  <a:pos x="T1" y="T3"/>
                                </a:cxn>
                                <a:cxn ang="0">
                                  <a:pos x="T5" y="T7"/>
                                </a:cxn>
                                <a:cxn ang="0">
                                  <a:pos x="T9" y="T11"/>
                                </a:cxn>
                                <a:cxn ang="0">
                                  <a:pos x="T13" y="T15"/>
                                </a:cxn>
                                <a:cxn ang="0">
                                  <a:pos x="T17" y="T19"/>
                                </a:cxn>
                              </a:cxnLst>
                              <a:rect l="0" t="0" r="r" b="b"/>
                              <a:pathLst>
                                <a:path w="1503" h="248">
                                  <a:moveTo>
                                    <a:pt x="0" y="249"/>
                                  </a:moveTo>
                                  <a:lnTo>
                                    <a:pt x="1504" y="249"/>
                                  </a:lnTo>
                                  <a:lnTo>
                                    <a:pt x="1504" y="0"/>
                                  </a:lnTo>
                                  <a:lnTo>
                                    <a:pt x="0" y="0"/>
                                  </a:lnTo>
                                  <a:lnTo>
                                    <a:pt x="0" y="249"/>
                                  </a:lnTo>
                                  <a:close/>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3" name="Group 2209"/>
                        <wpg:cNvGrpSpPr>
                          <a:grpSpLocks/>
                        </wpg:cNvGrpSpPr>
                        <wpg:grpSpPr bwMode="auto">
                          <a:xfrm>
                            <a:off x="7475" y="-2952"/>
                            <a:ext cx="1469" cy="2"/>
                            <a:chOff x="7475" y="-2952"/>
                            <a:chExt cx="1469" cy="2"/>
                          </a:xfrm>
                        </wpg:grpSpPr>
                        <wps:wsp>
                          <wps:cNvPr id="2344" name="Freeform 2210"/>
                          <wps:cNvSpPr>
                            <a:spLocks/>
                          </wps:cNvSpPr>
                          <wps:spPr bwMode="auto">
                            <a:xfrm>
                              <a:off x="7475" y="-2952"/>
                              <a:ext cx="1469" cy="2"/>
                            </a:xfrm>
                            <a:custGeom>
                              <a:avLst/>
                              <a:gdLst>
                                <a:gd name="T0" fmla="+- 0 7475 7475"/>
                                <a:gd name="T1" fmla="*/ T0 w 1469"/>
                                <a:gd name="T2" fmla="+- 0 8944 7475"/>
                                <a:gd name="T3" fmla="*/ T2 w 1469"/>
                              </a:gdLst>
                              <a:ahLst/>
                              <a:cxnLst>
                                <a:cxn ang="0">
                                  <a:pos x="T1" y="0"/>
                                </a:cxn>
                                <a:cxn ang="0">
                                  <a:pos x="T3" y="0"/>
                                </a:cxn>
                              </a:cxnLst>
                              <a:rect l="0" t="0" r="r" b="b"/>
                              <a:pathLst>
                                <a:path w="1469">
                                  <a:moveTo>
                                    <a:pt x="0" y="0"/>
                                  </a:moveTo>
                                  <a:lnTo>
                                    <a:pt x="1469" y="0"/>
                                  </a:lnTo>
                                </a:path>
                              </a:pathLst>
                            </a:custGeom>
                            <a:noFill/>
                            <a:ln w="57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5" name="Group 2207"/>
                        <wpg:cNvGrpSpPr>
                          <a:grpSpLocks/>
                        </wpg:cNvGrpSpPr>
                        <wpg:grpSpPr bwMode="auto">
                          <a:xfrm>
                            <a:off x="6851" y="-3007"/>
                            <a:ext cx="607" cy="9"/>
                            <a:chOff x="6851" y="-3007"/>
                            <a:chExt cx="607" cy="9"/>
                          </a:xfrm>
                        </wpg:grpSpPr>
                        <wps:wsp>
                          <wps:cNvPr id="2346" name="Freeform 2208"/>
                          <wps:cNvSpPr>
                            <a:spLocks/>
                          </wps:cNvSpPr>
                          <wps:spPr bwMode="auto">
                            <a:xfrm>
                              <a:off x="6851" y="-3007"/>
                              <a:ext cx="607" cy="9"/>
                            </a:xfrm>
                            <a:custGeom>
                              <a:avLst/>
                              <a:gdLst>
                                <a:gd name="T0" fmla="+- 0 6851 6851"/>
                                <a:gd name="T1" fmla="*/ T0 w 607"/>
                                <a:gd name="T2" fmla="+- 0 -2998 -3007"/>
                                <a:gd name="T3" fmla="*/ -2998 h 9"/>
                                <a:gd name="T4" fmla="+- 0 7458 6851"/>
                                <a:gd name="T5" fmla="*/ T4 w 607"/>
                                <a:gd name="T6" fmla="+- 0 -3007 -3007"/>
                                <a:gd name="T7" fmla="*/ -3007 h 9"/>
                              </a:gdLst>
                              <a:ahLst/>
                              <a:cxnLst>
                                <a:cxn ang="0">
                                  <a:pos x="T1" y="T3"/>
                                </a:cxn>
                                <a:cxn ang="0">
                                  <a:pos x="T5" y="T7"/>
                                </a:cxn>
                              </a:cxnLst>
                              <a:rect l="0" t="0" r="r" b="b"/>
                              <a:pathLst>
                                <a:path w="607" h="9">
                                  <a:moveTo>
                                    <a:pt x="0" y="9"/>
                                  </a:moveTo>
                                  <a:lnTo>
                                    <a:pt x="607"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7" name="Group 2205"/>
                        <wpg:cNvGrpSpPr>
                          <a:grpSpLocks/>
                        </wpg:cNvGrpSpPr>
                        <wpg:grpSpPr bwMode="auto">
                          <a:xfrm>
                            <a:off x="5230" y="-1740"/>
                            <a:ext cx="67" cy="77"/>
                            <a:chOff x="5230" y="-1740"/>
                            <a:chExt cx="67" cy="77"/>
                          </a:xfrm>
                        </wpg:grpSpPr>
                        <wps:wsp>
                          <wps:cNvPr id="2348" name="Freeform 2206"/>
                          <wps:cNvSpPr>
                            <a:spLocks/>
                          </wps:cNvSpPr>
                          <wps:spPr bwMode="auto">
                            <a:xfrm>
                              <a:off x="5230" y="-1740"/>
                              <a:ext cx="67" cy="77"/>
                            </a:xfrm>
                            <a:custGeom>
                              <a:avLst/>
                              <a:gdLst>
                                <a:gd name="T0" fmla="+- 0 5297 5230"/>
                                <a:gd name="T1" fmla="*/ T0 w 67"/>
                                <a:gd name="T2" fmla="+- 0 -1740 -1740"/>
                                <a:gd name="T3" fmla="*/ -1740 h 77"/>
                                <a:gd name="T4" fmla="+- 0 5230 5230"/>
                                <a:gd name="T5" fmla="*/ T4 w 67"/>
                                <a:gd name="T6" fmla="+- 0 -1701 -1740"/>
                                <a:gd name="T7" fmla="*/ -1701 h 77"/>
                                <a:gd name="T8" fmla="+- 0 5297 5230"/>
                                <a:gd name="T9" fmla="*/ T8 w 67"/>
                                <a:gd name="T10" fmla="+- 0 -1662 -1740"/>
                                <a:gd name="T11" fmla="*/ -1662 h 77"/>
                                <a:gd name="T12" fmla="+- 0 5297 5230"/>
                                <a:gd name="T13" fmla="*/ T12 w 67"/>
                                <a:gd name="T14" fmla="+- 0 -1740 -1740"/>
                                <a:gd name="T15" fmla="*/ -1740 h 77"/>
                              </a:gdLst>
                              <a:ahLst/>
                              <a:cxnLst>
                                <a:cxn ang="0">
                                  <a:pos x="T1" y="T3"/>
                                </a:cxn>
                                <a:cxn ang="0">
                                  <a:pos x="T5" y="T7"/>
                                </a:cxn>
                                <a:cxn ang="0">
                                  <a:pos x="T9" y="T11"/>
                                </a:cxn>
                                <a:cxn ang="0">
                                  <a:pos x="T13" y="T15"/>
                                </a:cxn>
                              </a:cxnLst>
                              <a:rect l="0" t="0" r="r" b="b"/>
                              <a:pathLst>
                                <a:path w="67" h="77">
                                  <a:moveTo>
                                    <a:pt x="67" y="0"/>
                                  </a:moveTo>
                                  <a:lnTo>
                                    <a:pt x="0" y="39"/>
                                  </a:lnTo>
                                  <a:lnTo>
                                    <a:pt x="67" y="78"/>
                                  </a:lnTo>
                                  <a:lnTo>
                                    <a:pt x="6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49" name="Group 2203"/>
                        <wpg:cNvGrpSpPr>
                          <a:grpSpLocks/>
                        </wpg:cNvGrpSpPr>
                        <wpg:grpSpPr bwMode="auto">
                          <a:xfrm>
                            <a:off x="5230" y="-1740"/>
                            <a:ext cx="67" cy="77"/>
                            <a:chOff x="5230" y="-1740"/>
                            <a:chExt cx="67" cy="77"/>
                          </a:xfrm>
                        </wpg:grpSpPr>
                        <wps:wsp>
                          <wps:cNvPr id="2350" name="Freeform 2204"/>
                          <wps:cNvSpPr>
                            <a:spLocks/>
                          </wps:cNvSpPr>
                          <wps:spPr bwMode="auto">
                            <a:xfrm>
                              <a:off x="5230" y="-1740"/>
                              <a:ext cx="67" cy="77"/>
                            </a:xfrm>
                            <a:custGeom>
                              <a:avLst/>
                              <a:gdLst>
                                <a:gd name="T0" fmla="+- 0 5230 5230"/>
                                <a:gd name="T1" fmla="*/ T0 w 67"/>
                                <a:gd name="T2" fmla="+- 0 -1701 -1740"/>
                                <a:gd name="T3" fmla="*/ -1701 h 77"/>
                                <a:gd name="T4" fmla="+- 0 5297 5230"/>
                                <a:gd name="T5" fmla="*/ T4 w 67"/>
                                <a:gd name="T6" fmla="+- 0 -1740 -1740"/>
                                <a:gd name="T7" fmla="*/ -1740 h 77"/>
                                <a:gd name="T8" fmla="+- 0 5297 5230"/>
                                <a:gd name="T9" fmla="*/ T8 w 67"/>
                                <a:gd name="T10" fmla="+- 0 -1662 -1740"/>
                                <a:gd name="T11" fmla="*/ -1662 h 77"/>
                                <a:gd name="T12" fmla="+- 0 5230 5230"/>
                                <a:gd name="T13" fmla="*/ T12 w 67"/>
                                <a:gd name="T14" fmla="+- 0 -1701 -1740"/>
                                <a:gd name="T15" fmla="*/ -1701 h 77"/>
                              </a:gdLst>
                              <a:ahLst/>
                              <a:cxnLst>
                                <a:cxn ang="0">
                                  <a:pos x="T1" y="T3"/>
                                </a:cxn>
                                <a:cxn ang="0">
                                  <a:pos x="T5" y="T7"/>
                                </a:cxn>
                                <a:cxn ang="0">
                                  <a:pos x="T9" y="T11"/>
                                </a:cxn>
                                <a:cxn ang="0">
                                  <a:pos x="T13" y="T15"/>
                                </a:cxn>
                              </a:cxnLst>
                              <a:rect l="0" t="0" r="r" b="b"/>
                              <a:pathLst>
                                <a:path w="67" h="77">
                                  <a:moveTo>
                                    <a:pt x="0" y="39"/>
                                  </a:moveTo>
                                  <a:lnTo>
                                    <a:pt x="67" y="0"/>
                                  </a:lnTo>
                                  <a:lnTo>
                                    <a:pt x="67" y="78"/>
                                  </a:lnTo>
                                  <a:lnTo>
                                    <a:pt x="0" y="39"/>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51" name="Group 2201"/>
                        <wpg:cNvGrpSpPr>
                          <a:grpSpLocks/>
                        </wpg:cNvGrpSpPr>
                        <wpg:grpSpPr bwMode="auto">
                          <a:xfrm>
                            <a:off x="5230" y="-1740"/>
                            <a:ext cx="67" cy="39"/>
                            <a:chOff x="5230" y="-1740"/>
                            <a:chExt cx="67" cy="39"/>
                          </a:xfrm>
                        </wpg:grpSpPr>
                        <wps:wsp>
                          <wps:cNvPr id="2352" name="Freeform 2202"/>
                          <wps:cNvSpPr>
                            <a:spLocks/>
                          </wps:cNvSpPr>
                          <wps:spPr bwMode="auto">
                            <a:xfrm>
                              <a:off x="5230" y="-1740"/>
                              <a:ext cx="67" cy="39"/>
                            </a:xfrm>
                            <a:custGeom>
                              <a:avLst/>
                              <a:gdLst>
                                <a:gd name="T0" fmla="+- 0 5297 5230"/>
                                <a:gd name="T1" fmla="*/ T0 w 67"/>
                                <a:gd name="T2" fmla="+- 0 -1740 -1740"/>
                                <a:gd name="T3" fmla="*/ -1740 h 39"/>
                                <a:gd name="T4" fmla="+- 0 5230 5230"/>
                                <a:gd name="T5" fmla="*/ T4 w 67"/>
                                <a:gd name="T6" fmla="+- 0 -1701 -1740"/>
                                <a:gd name="T7" fmla="*/ -1701 h 39"/>
                              </a:gdLst>
                              <a:ahLst/>
                              <a:cxnLst>
                                <a:cxn ang="0">
                                  <a:pos x="T1" y="T3"/>
                                </a:cxn>
                                <a:cxn ang="0">
                                  <a:pos x="T5" y="T7"/>
                                </a:cxn>
                              </a:cxnLst>
                              <a:rect l="0" t="0" r="r" b="b"/>
                              <a:pathLst>
                                <a:path w="67" h="39">
                                  <a:moveTo>
                                    <a:pt x="67" y="0"/>
                                  </a:moveTo>
                                  <a:lnTo>
                                    <a:pt x="0" y="39"/>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53" name="Group 2199"/>
                        <wpg:cNvGrpSpPr>
                          <a:grpSpLocks/>
                        </wpg:cNvGrpSpPr>
                        <wpg:grpSpPr bwMode="auto">
                          <a:xfrm>
                            <a:off x="5297" y="-1701"/>
                            <a:ext cx="107" cy="2"/>
                            <a:chOff x="5297" y="-1701"/>
                            <a:chExt cx="107" cy="2"/>
                          </a:xfrm>
                        </wpg:grpSpPr>
                        <wps:wsp>
                          <wps:cNvPr id="2354" name="Freeform 2200"/>
                          <wps:cNvSpPr>
                            <a:spLocks/>
                          </wps:cNvSpPr>
                          <wps:spPr bwMode="auto">
                            <a:xfrm>
                              <a:off x="5297" y="-1701"/>
                              <a:ext cx="107" cy="2"/>
                            </a:xfrm>
                            <a:custGeom>
                              <a:avLst/>
                              <a:gdLst>
                                <a:gd name="T0" fmla="+- 0 5297 5297"/>
                                <a:gd name="T1" fmla="*/ T0 w 107"/>
                                <a:gd name="T2" fmla="+- 0 5404 5297"/>
                                <a:gd name="T3" fmla="*/ T2 w 107"/>
                              </a:gdLst>
                              <a:ahLst/>
                              <a:cxnLst>
                                <a:cxn ang="0">
                                  <a:pos x="T1" y="0"/>
                                </a:cxn>
                                <a:cxn ang="0">
                                  <a:pos x="T3" y="0"/>
                                </a:cxn>
                              </a:cxnLst>
                              <a:rect l="0" t="0" r="r" b="b"/>
                              <a:pathLst>
                                <a:path w="107">
                                  <a:moveTo>
                                    <a:pt x="0" y="0"/>
                                  </a:moveTo>
                                  <a:lnTo>
                                    <a:pt x="107"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55" name="Group 2197"/>
                        <wpg:cNvGrpSpPr>
                          <a:grpSpLocks/>
                        </wpg:cNvGrpSpPr>
                        <wpg:grpSpPr bwMode="auto">
                          <a:xfrm>
                            <a:off x="2393" y="-3781"/>
                            <a:ext cx="77" cy="68"/>
                            <a:chOff x="2393" y="-3781"/>
                            <a:chExt cx="77" cy="68"/>
                          </a:xfrm>
                        </wpg:grpSpPr>
                        <wps:wsp>
                          <wps:cNvPr id="2356" name="Freeform 2198"/>
                          <wps:cNvSpPr>
                            <a:spLocks/>
                          </wps:cNvSpPr>
                          <wps:spPr bwMode="auto">
                            <a:xfrm>
                              <a:off x="2393" y="-3781"/>
                              <a:ext cx="77" cy="68"/>
                            </a:xfrm>
                            <a:custGeom>
                              <a:avLst/>
                              <a:gdLst>
                                <a:gd name="T0" fmla="+- 0 2434 2393"/>
                                <a:gd name="T1" fmla="*/ T0 w 77"/>
                                <a:gd name="T2" fmla="+- 0 -3781 -3781"/>
                                <a:gd name="T3" fmla="*/ -3781 h 68"/>
                                <a:gd name="T4" fmla="+- 0 2393 2393"/>
                                <a:gd name="T5" fmla="*/ T4 w 77"/>
                                <a:gd name="T6" fmla="+- 0 -3715 -3781"/>
                                <a:gd name="T7" fmla="*/ -3715 h 68"/>
                                <a:gd name="T8" fmla="+- 0 2470 2393"/>
                                <a:gd name="T9" fmla="*/ T8 w 77"/>
                                <a:gd name="T10" fmla="+- 0 -3713 -3781"/>
                                <a:gd name="T11" fmla="*/ -3713 h 68"/>
                                <a:gd name="T12" fmla="+- 0 2434 2393"/>
                                <a:gd name="T13" fmla="*/ T12 w 77"/>
                                <a:gd name="T14" fmla="+- 0 -3781 -3781"/>
                                <a:gd name="T15" fmla="*/ -3781 h 68"/>
                              </a:gdLst>
                              <a:ahLst/>
                              <a:cxnLst>
                                <a:cxn ang="0">
                                  <a:pos x="T1" y="T3"/>
                                </a:cxn>
                                <a:cxn ang="0">
                                  <a:pos x="T5" y="T7"/>
                                </a:cxn>
                                <a:cxn ang="0">
                                  <a:pos x="T9" y="T11"/>
                                </a:cxn>
                                <a:cxn ang="0">
                                  <a:pos x="T13" y="T15"/>
                                </a:cxn>
                              </a:cxnLst>
                              <a:rect l="0" t="0" r="r" b="b"/>
                              <a:pathLst>
                                <a:path w="77" h="68">
                                  <a:moveTo>
                                    <a:pt x="41" y="0"/>
                                  </a:moveTo>
                                  <a:lnTo>
                                    <a:pt x="0" y="66"/>
                                  </a:lnTo>
                                  <a:lnTo>
                                    <a:pt x="77" y="68"/>
                                  </a:lnTo>
                                  <a:lnTo>
                                    <a:pt x="4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57" name="Group 2195"/>
                        <wpg:cNvGrpSpPr>
                          <a:grpSpLocks/>
                        </wpg:cNvGrpSpPr>
                        <wpg:grpSpPr bwMode="auto">
                          <a:xfrm>
                            <a:off x="2393" y="-3781"/>
                            <a:ext cx="77" cy="68"/>
                            <a:chOff x="2393" y="-3781"/>
                            <a:chExt cx="77" cy="68"/>
                          </a:xfrm>
                        </wpg:grpSpPr>
                        <wps:wsp>
                          <wps:cNvPr id="2358" name="Freeform 2196"/>
                          <wps:cNvSpPr>
                            <a:spLocks/>
                          </wps:cNvSpPr>
                          <wps:spPr bwMode="auto">
                            <a:xfrm>
                              <a:off x="2393" y="-3781"/>
                              <a:ext cx="77" cy="68"/>
                            </a:xfrm>
                            <a:custGeom>
                              <a:avLst/>
                              <a:gdLst>
                                <a:gd name="T0" fmla="+- 0 2434 2393"/>
                                <a:gd name="T1" fmla="*/ T0 w 77"/>
                                <a:gd name="T2" fmla="+- 0 -3781 -3781"/>
                                <a:gd name="T3" fmla="*/ -3781 h 68"/>
                                <a:gd name="T4" fmla="+- 0 2470 2393"/>
                                <a:gd name="T5" fmla="*/ T4 w 77"/>
                                <a:gd name="T6" fmla="+- 0 -3713 -3781"/>
                                <a:gd name="T7" fmla="*/ -3713 h 68"/>
                                <a:gd name="T8" fmla="+- 0 2393 2393"/>
                                <a:gd name="T9" fmla="*/ T8 w 77"/>
                                <a:gd name="T10" fmla="+- 0 -3715 -3781"/>
                                <a:gd name="T11" fmla="*/ -3715 h 68"/>
                                <a:gd name="T12" fmla="+- 0 2434 2393"/>
                                <a:gd name="T13" fmla="*/ T12 w 77"/>
                                <a:gd name="T14" fmla="+- 0 -3781 -3781"/>
                                <a:gd name="T15" fmla="*/ -3781 h 68"/>
                              </a:gdLst>
                              <a:ahLst/>
                              <a:cxnLst>
                                <a:cxn ang="0">
                                  <a:pos x="T1" y="T3"/>
                                </a:cxn>
                                <a:cxn ang="0">
                                  <a:pos x="T5" y="T7"/>
                                </a:cxn>
                                <a:cxn ang="0">
                                  <a:pos x="T9" y="T11"/>
                                </a:cxn>
                                <a:cxn ang="0">
                                  <a:pos x="T13" y="T15"/>
                                </a:cxn>
                              </a:cxnLst>
                              <a:rect l="0" t="0" r="r" b="b"/>
                              <a:pathLst>
                                <a:path w="77" h="68">
                                  <a:moveTo>
                                    <a:pt x="41" y="0"/>
                                  </a:moveTo>
                                  <a:lnTo>
                                    <a:pt x="77" y="68"/>
                                  </a:lnTo>
                                  <a:lnTo>
                                    <a:pt x="0" y="66"/>
                                  </a:lnTo>
                                  <a:lnTo>
                                    <a:pt x="41" y="0"/>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59" name="Group 2193"/>
                        <wpg:cNvGrpSpPr>
                          <a:grpSpLocks/>
                        </wpg:cNvGrpSpPr>
                        <wpg:grpSpPr bwMode="auto">
                          <a:xfrm>
                            <a:off x="2434" y="-3781"/>
                            <a:ext cx="36" cy="68"/>
                            <a:chOff x="2434" y="-3781"/>
                            <a:chExt cx="36" cy="68"/>
                          </a:xfrm>
                        </wpg:grpSpPr>
                        <wps:wsp>
                          <wps:cNvPr id="2360" name="Freeform 2194"/>
                          <wps:cNvSpPr>
                            <a:spLocks/>
                          </wps:cNvSpPr>
                          <wps:spPr bwMode="auto">
                            <a:xfrm>
                              <a:off x="2434" y="-3781"/>
                              <a:ext cx="36" cy="68"/>
                            </a:xfrm>
                            <a:custGeom>
                              <a:avLst/>
                              <a:gdLst>
                                <a:gd name="T0" fmla="+- 0 2470 2434"/>
                                <a:gd name="T1" fmla="*/ T0 w 36"/>
                                <a:gd name="T2" fmla="+- 0 -3713 -3781"/>
                                <a:gd name="T3" fmla="*/ -3713 h 68"/>
                                <a:gd name="T4" fmla="+- 0 2434 2434"/>
                                <a:gd name="T5" fmla="*/ T4 w 36"/>
                                <a:gd name="T6" fmla="+- 0 -3781 -3781"/>
                                <a:gd name="T7" fmla="*/ -3781 h 68"/>
                              </a:gdLst>
                              <a:ahLst/>
                              <a:cxnLst>
                                <a:cxn ang="0">
                                  <a:pos x="T1" y="T3"/>
                                </a:cxn>
                                <a:cxn ang="0">
                                  <a:pos x="T5" y="T7"/>
                                </a:cxn>
                              </a:cxnLst>
                              <a:rect l="0" t="0" r="r" b="b"/>
                              <a:pathLst>
                                <a:path w="36" h="68">
                                  <a:moveTo>
                                    <a:pt x="36" y="68"/>
                                  </a:moveTo>
                                  <a:lnTo>
                                    <a:pt x="0" y="0"/>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1" name="Group 2191"/>
                        <wpg:cNvGrpSpPr>
                          <a:grpSpLocks/>
                        </wpg:cNvGrpSpPr>
                        <wpg:grpSpPr bwMode="auto">
                          <a:xfrm>
                            <a:off x="2429" y="-3714"/>
                            <a:ext cx="3" cy="107"/>
                            <a:chOff x="2429" y="-3714"/>
                            <a:chExt cx="3" cy="107"/>
                          </a:xfrm>
                        </wpg:grpSpPr>
                        <wps:wsp>
                          <wps:cNvPr id="2362" name="Freeform 2192"/>
                          <wps:cNvSpPr>
                            <a:spLocks/>
                          </wps:cNvSpPr>
                          <wps:spPr bwMode="auto">
                            <a:xfrm>
                              <a:off x="2429" y="-3714"/>
                              <a:ext cx="3" cy="107"/>
                            </a:xfrm>
                            <a:custGeom>
                              <a:avLst/>
                              <a:gdLst>
                                <a:gd name="T0" fmla="+- 0 2432 2429"/>
                                <a:gd name="T1" fmla="*/ T0 w 3"/>
                                <a:gd name="T2" fmla="+- 0 -3714 -3714"/>
                                <a:gd name="T3" fmla="*/ -3714 h 107"/>
                                <a:gd name="T4" fmla="+- 0 2429 2429"/>
                                <a:gd name="T5" fmla="*/ T4 w 3"/>
                                <a:gd name="T6" fmla="+- 0 -3607 -3714"/>
                                <a:gd name="T7" fmla="*/ -3607 h 107"/>
                              </a:gdLst>
                              <a:ahLst/>
                              <a:cxnLst>
                                <a:cxn ang="0">
                                  <a:pos x="T1" y="T3"/>
                                </a:cxn>
                                <a:cxn ang="0">
                                  <a:pos x="T5" y="T7"/>
                                </a:cxn>
                              </a:cxnLst>
                              <a:rect l="0" t="0" r="r" b="b"/>
                              <a:pathLst>
                                <a:path w="3" h="107">
                                  <a:moveTo>
                                    <a:pt x="3" y="0"/>
                                  </a:moveTo>
                                  <a:lnTo>
                                    <a:pt x="0" y="107"/>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3" name="Group 2189"/>
                        <wpg:cNvGrpSpPr>
                          <a:grpSpLocks/>
                        </wpg:cNvGrpSpPr>
                        <wpg:grpSpPr bwMode="auto">
                          <a:xfrm>
                            <a:off x="4979" y="-1195"/>
                            <a:ext cx="77" cy="66"/>
                            <a:chOff x="4979" y="-1195"/>
                            <a:chExt cx="77" cy="66"/>
                          </a:xfrm>
                        </wpg:grpSpPr>
                        <wps:wsp>
                          <wps:cNvPr id="2364" name="Freeform 2190"/>
                          <wps:cNvSpPr>
                            <a:spLocks/>
                          </wps:cNvSpPr>
                          <wps:spPr bwMode="auto">
                            <a:xfrm>
                              <a:off x="4979" y="-1195"/>
                              <a:ext cx="77" cy="66"/>
                            </a:xfrm>
                            <a:custGeom>
                              <a:avLst/>
                              <a:gdLst>
                                <a:gd name="T0" fmla="+- 0 5057 4979"/>
                                <a:gd name="T1" fmla="*/ T0 w 77"/>
                                <a:gd name="T2" fmla="+- 0 -1195 -1195"/>
                                <a:gd name="T3" fmla="*/ -1195 h 66"/>
                                <a:gd name="T4" fmla="+- 0 4979 4979"/>
                                <a:gd name="T5" fmla="*/ T4 w 77"/>
                                <a:gd name="T6" fmla="+- 0 -1195 -1195"/>
                                <a:gd name="T7" fmla="*/ -1195 h 66"/>
                                <a:gd name="T8" fmla="+- 0 5018 4979"/>
                                <a:gd name="T9" fmla="*/ T8 w 77"/>
                                <a:gd name="T10" fmla="+- 0 -1129 -1195"/>
                                <a:gd name="T11" fmla="*/ -1129 h 66"/>
                                <a:gd name="T12" fmla="+- 0 5057 4979"/>
                                <a:gd name="T13" fmla="*/ T12 w 77"/>
                                <a:gd name="T14" fmla="+- 0 -1195 -1195"/>
                                <a:gd name="T15" fmla="*/ -1195 h 66"/>
                              </a:gdLst>
                              <a:ahLst/>
                              <a:cxnLst>
                                <a:cxn ang="0">
                                  <a:pos x="T1" y="T3"/>
                                </a:cxn>
                                <a:cxn ang="0">
                                  <a:pos x="T5" y="T7"/>
                                </a:cxn>
                                <a:cxn ang="0">
                                  <a:pos x="T9" y="T11"/>
                                </a:cxn>
                                <a:cxn ang="0">
                                  <a:pos x="T13" y="T15"/>
                                </a:cxn>
                              </a:cxnLst>
                              <a:rect l="0" t="0" r="r" b="b"/>
                              <a:pathLst>
                                <a:path w="77" h="66">
                                  <a:moveTo>
                                    <a:pt x="78" y="0"/>
                                  </a:moveTo>
                                  <a:lnTo>
                                    <a:pt x="0" y="0"/>
                                  </a:lnTo>
                                  <a:lnTo>
                                    <a:pt x="39" y="66"/>
                                  </a:lnTo>
                                  <a:lnTo>
                                    <a:pt x="7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65" name="Group 2187"/>
                        <wpg:cNvGrpSpPr>
                          <a:grpSpLocks/>
                        </wpg:cNvGrpSpPr>
                        <wpg:grpSpPr bwMode="auto">
                          <a:xfrm>
                            <a:off x="4979" y="-1195"/>
                            <a:ext cx="77" cy="66"/>
                            <a:chOff x="4979" y="-1195"/>
                            <a:chExt cx="77" cy="66"/>
                          </a:xfrm>
                        </wpg:grpSpPr>
                        <wps:wsp>
                          <wps:cNvPr id="2366" name="Freeform 2188"/>
                          <wps:cNvSpPr>
                            <a:spLocks/>
                          </wps:cNvSpPr>
                          <wps:spPr bwMode="auto">
                            <a:xfrm>
                              <a:off x="4979" y="-1195"/>
                              <a:ext cx="77" cy="66"/>
                            </a:xfrm>
                            <a:custGeom>
                              <a:avLst/>
                              <a:gdLst>
                                <a:gd name="T0" fmla="+- 0 5018 4979"/>
                                <a:gd name="T1" fmla="*/ T0 w 77"/>
                                <a:gd name="T2" fmla="+- 0 -1129 -1195"/>
                                <a:gd name="T3" fmla="*/ -1129 h 66"/>
                                <a:gd name="T4" fmla="+- 0 4979 4979"/>
                                <a:gd name="T5" fmla="*/ T4 w 77"/>
                                <a:gd name="T6" fmla="+- 0 -1195 -1195"/>
                                <a:gd name="T7" fmla="*/ -1195 h 66"/>
                                <a:gd name="T8" fmla="+- 0 5057 4979"/>
                                <a:gd name="T9" fmla="*/ T8 w 77"/>
                                <a:gd name="T10" fmla="+- 0 -1195 -1195"/>
                                <a:gd name="T11" fmla="*/ -1195 h 66"/>
                                <a:gd name="T12" fmla="+- 0 5018 4979"/>
                                <a:gd name="T13" fmla="*/ T12 w 77"/>
                                <a:gd name="T14" fmla="+- 0 -1129 -1195"/>
                                <a:gd name="T15" fmla="*/ -1129 h 66"/>
                              </a:gdLst>
                              <a:ahLst/>
                              <a:cxnLst>
                                <a:cxn ang="0">
                                  <a:pos x="T1" y="T3"/>
                                </a:cxn>
                                <a:cxn ang="0">
                                  <a:pos x="T5" y="T7"/>
                                </a:cxn>
                                <a:cxn ang="0">
                                  <a:pos x="T9" y="T11"/>
                                </a:cxn>
                                <a:cxn ang="0">
                                  <a:pos x="T13" y="T15"/>
                                </a:cxn>
                              </a:cxnLst>
                              <a:rect l="0" t="0" r="r" b="b"/>
                              <a:pathLst>
                                <a:path w="77" h="66">
                                  <a:moveTo>
                                    <a:pt x="39" y="66"/>
                                  </a:moveTo>
                                  <a:lnTo>
                                    <a:pt x="0" y="0"/>
                                  </a:lnTo>
                                  <a:lnTo>
                                    <a:pt x="78" y="0"/>
                                  </a:lnTo>
                                  <a:lnTo>
                                    <a:pt x="39" y="66"/>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7" name="Group 2185"/>
                        <wpg:cNvGrpSpPr>
                          <a:grpSpLocks/>
                        </wpg:cNvGrpSpPr>
                        <wpg:grpSpPr bwMode="auto">
                          <a:xfrm>
                            <a:off x="4979" y="-1195"/>
                            <a:ext cx="39" cy="66"/>
                            <a:chOff x="4979" y="-1195"/>
                            <a:chExt cx="39" cy="66"/>
                          </a:xfrm>
                        </wpg:grpSpPr>
                        <wps:wsp>
                          <wps:cNvPr id="2368" name="Freeform 2186"/>
                          <wps:cNvSpPr>
                            <a:spLocks/>
                          </wps:cNvSpPr>
                          <wps:spPr bwMode="auto">
                            <a:xfrm>
                              <a:off x="4979" y="-1195"/>
                              <a:ext cx="39" cy="66"/>
                            </a:xfrm>
                            <a:custGeom>
                              <a:avLst/>
                              <a:gdLst>
                                <a:gd name="T0" fmla="+- 0 4979 4979"/>
                                <a:gd name="T1" fmla="*/ T0 w 39"/>
                                <a:gd name="T2" fmla="+- 0 -1195 -1195"/>
                                <a:gd name="T3" fmla="*/ -1195 h 66"/>
                                <a:gd name="T4" fmla="+- 0 5018 4979"/>
                                <a:gd name="T5" fmla="*/ T4 w 39"/>
                                <a:gd name="T6" fmla="+- 0 -1129 -1195"/>
                                <a:gd name="T7" fmla="*/ -1129 h 66"/>
                              </a:gdLst>
                              <a:ahLst/>
                              <a:cxnLst>
                                <a:cxn ang="0">
                                  <a:pos x="T1" y="T3"/>
                                </a:cxn>
                                <a:cxn ang="0">
                                  <a:pos x="T5" y="T7"/>
                                </a:cxn>
                              </a:cxnLst>
                              <a:rect l="0" t="0" r="r" b="b"/>
                              <a:pathLst>
                                <a:path w="39" h="66">
                                  <a:moveTo>
                                    <a:pt x="0" y="0"/>
                                  </a:moveTo>
                                  <a:lnTo>
                                    <a:pt x="39" y="66"/>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9" name="Group 2183"/>
                        <wpg:cNvGrpSpPr>
                          <a:grpSpLocks/>
                        </wpg:cNvGrpSpPr>
                        <wpg:grpSpPr bwMode="auto">
                          <a:xfrm>
                            <a:off x="5018" y="-1303"/>
                            <a:ext cx="2" cy="108"/>
                            <a:chOff x="5018" y="-1303"/>
                            <a:chExt cx="2" cy="108"/>
                          </a:xfrm>
                        </wpg:grpSpPr>
                        <wps:wsp>
                          <wps:cNvPr id="2370" name="Freeform 2184"/>
                          <wps:cNvSpPr>
                            <a:spLocks/>
                          </wps:cNvSpPr>
                          <wps:spPr bwMode="auto">
                            <a:xfrm>
                              <a:off x="5018" y="-1303"/>
                              <a:ext cx="2" cy="108"/>
                            </a:xfrm>
                            <a:custGeom>
                              <a:avLst/>
                              <a:gdLst>
                                <a:gd name="T0" fmla="+- 0 -1195 -1303"/>
                                <a:gd name="T1" fmla="*/ -1195 h 108"/>
                                <a:gd name="T2" fmla="+- 0 -1303 -1303"/>
                                <a:gd name="T3" fmla="*/ -1303 h 108"/>
                              </a:gdLst>
                              <a:ahLst/>
                              <a:cxnLst>
                                <a:cxn ang="0">
                                  <a:pos x="0" y="T1"/>
                                </a:cxn>
                                <a:cxn ang="0">
                                  <a:pos x="0" y="T3"/>
                                </a:cxn>
                              </a:cxnLst>
                              <a:rect l="0" t="0" r="r" b="b"/>
                              <a:pathLst>
                                <a:path h="108">
                                  <a:moveTo>
                                    <a:pt x="0" y="108"/>
                                  </a:moveTo>
                                  <a:lnTo>
                                    <a:pt x="0" y="0"/>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71" name="Group 2181"/>
                        <wpg:cNvGrpSpPr>
                          <a:grpSpLocks/>
                        </wpg:cNvGrpSpPr>
                        <wpg:grpSpPr bwMode="auto">
                          <a:xfrm>
                            <a:off x="4815" y="-1576"/>
                            <a:ext cx="77" cy="66"/>
                            <a:chOff x="4815" y="-1576"/>
                            <a:chExt cx="77" cy="66"/>
                          </a:xfrm>
                        </wpg:grpSpPr>
                        <wps:wsp>
                          <wps:cNvPr id="2372" name="Freeform 2182"/>
                          <wps:cNvSpPr>
                            <a:spLocks/>
                          </wps:cNvSpPr>
                          <wps:spPr bwMode="auto">
                            <a:xfrm>
                              <a:off x="4815" y="-1576"/>
                              <a:ext cx="77" cy="66"/>
                            </a:xfrm>
                            <a:custGeom>
                              <a:avLst/>
                              <a:gdLst>
                                <a:gd name="T0" fmla="+- 0 4853 4815"/>
                                <a:gd name="T1" fmla="*/ T0 w 77"/>
                                <a:gd name="T2" fmla="+- 0 -1576 -1576"/>
                                <a:gd name="T3" fmla="*/ -1576 h 66"/>
                                <a:gd name="T4" fmla="+- 0 4815 4815"/>
                                <a:gd name="T5" fmla="*/ T4 w 77"/>
                                <a:gd name="T6" fmla="+- 0 -1510 -1576"/>
                                <a:gd name="T7" fmla="*/ -1510 h 66"/>
                                <a:gd name="T8" fmla="+- 0 4892 4815"/>
                                <a:gd name="T9" fmla="*/ T8 w 77"/>
                                <a:gd name="T10" fmla="+- 0 -1510 -1576"/>
                                <a:gd name="T11" fmla="*/ -1510 h 66"/>
                                <a:gd name="T12" fmla="+- 0 4853 4815"/>
                                <a:gd name="T13" fmla="*/ T12 w 77"/>
                                <a:gd name="T14" fmla="+- 0 -1576 -1576"/>
                                <a:gd name="T15" fmla="*/ -1576 h 66"/>
                              </a:gdLst>
                              <a:ahLst/>
                              <a:cxnLst>
                                <a:cxn ang="0">
                                  <a:pos x="T1" y="T3"/>
                                </a:cxn>
                                <a:cxn ang="0">
                                  <a:pos x="T5" y="T7"/>
                                </a:cxn>
                                <a:cxn ang="0">
                                  <a:pos x="T9" y="T11"/>
                                </a:cxn>
                                <a:cxn ang="0">
                                  <a:pos x="T13" y="T15"/>
                                </a:cxn>
                              </a:cxnLst>
                              <a:rect l="0" t="0" r="r" b="b"/>
                              <a:pathLst>
                                <a:path w="77" h="66">
                                  <a:moveTo>
                                    <a:pt x="38" y="0"/>
                                  </a:moveTo>
                                  <a:lnTo>
                                    <a:pt x="0" y="66"/>
                                  </a:lnTo>
                                  <a:lnTo>
                                    <a:pt x="77" y="66"/>
                                  </a:lnTo>
                                  <a:lnTo>
                                    <a:pt x="3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73" name="Group 2179"/>
                        <wpg:cNvGrpSpPr>
                          <a:grpSpLocks/>
                        </wpg:cNvGrpSpPr>
                        <wpg:grpSpPr bwMode="auto">
                          <a:xfrm>
                            <a:off x="4815" y="-1576"/>
                            <a:ext cx="77" cy="66"/>
                            <a:chOff x="4815" y="-1576"/>
                            <a:chExt cx="77" cy="66"/>
                          </a:xfrm>
                        </wpg:grpSpPr>
                        <wps:wsp>
                          <wps:cNvPr id="2374" name="Freeform 2180"/>
                          <wps:cNvSpPr>
                            <a:spLocks/>
                          </wps:cNvSpPr>
                          <wps:spPr bwMode="auto">
                            <a:xfrm>
                              <a:off x="4815" y="-1576"/>
                              <a:ext cx="77" cy="66"/>
                            </a:xfrm>
                            <a:custGeom>
                              <a:avLst/>
                              <a:gdLst>
                                <a:gd name="T0" fmla="+- 0 4853 4815"/>
                                <a:gd name="T1" fmla="*/ T0 w 77"/>
                                <a:gd name="T2" fmla="+- 0 -1576 -1576"/>
                                <a:gd name="T3" fmla="*/ -1576 h 66"/>
                                <a:gd name="T4" fmla="+- 0 4892 4815"/>
                                <a:gd name="T5" fmla="*/ T4 w 77"/>
                                <a:gd name="T6" fmla="+- 0 -1510 -1576"/>
                                <a:gd name="T7" fmla="*/ -1510 h 66"/>
                                <a:gd name="T8" fmla="+- 0 4815 4815"/>
                                <a:gd name="T9" fmla="*/ T8 w 77"/>
                                <a:gd name="T10" fmla="+- 0 -1510 -1576"/>
                                <a:gd name="T11" fmla="*/ -1510 h 66"/>
                                <a:gd name="T12" fmla="+- 0 4853 4815"/>
                                <a:gd name="T13" fmla="*/ T12 w 77"/>
                                <a:gd name="T14" fmla="+- 0 -1576 -1576"/>
                                <a:gd name="T15" fmla="*/ -1576 h 66"/>
                              </a:gdLst>
                              <a:ahLst/>
                              <a:cxnLst>
                                <a:cxn ang="0">
                                  <a:pos x="T1" y="T3"/>
                                </a:cxn>
                                <a:cxn ang="0">
                                  <a:pos x="T5" y="T7"/>
                                </a:cxn>
                                <a:cxn ang="0">
                                  <a:pos x="T9" y="T11"/>
                                </a:cxn>
                                <a:cxn ang="0">
                                  <a:pos x="T13" y="T15"/>
                                </a:cxn>
                              </a:cxnLst>
                              <a:rect l="0" t="0" r="r" b="b"/>
                              <a:pathLst>
                                <a:path w="77" h="66">
                                  <a:moveTo>
                                    <a:pt x="38" y="0"/>
                                  </a:moveTo>
                                  <a:lnTo>
                                    <a:pt x="77" y="66"/>
                                  </a:lnTo>
                                  <a:lnTo>
                                    <a:pt x="0" y="66"/>
                                  </a:lnTo>
                                  <a:lnTo>
                                    <a:pt x="38" y="0"/>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75" name="Group 2177"/>
                        <wpg:cNvGrpSpPr>
                          <a:grpSpLocks/>
                        </wpg:cNvGrpSpPr>
                        <wpg:grpSpPr bwMode="auto">
                          <a:xfrm>
                            <a:off x="4853" y="-1576"/>
                            <a:ext cx="39" cy="66"/>
                            <a:chOff x="4853" y="-1576"/>
                            <a:chExt cx="39" cy="66"/>
                          </a:xfrm>
                        </wpg:grpSpPr>
                        <wps:wsp>
                          <wps:cNvPr id="2376" name="Freeform 2178"/>
                          <wps:cNvSpPr>
                            <a:spLocks/>
                          </wps:cNvSpPr>
                          <wps:spPr bwMode="auto">
                            <a:xfrm>
                              <a:off x="4853" y="-1576"/>
                              <a:ext cx="39" cy="66"/>
                            </a:xfrm>
                            <a:custGeom>
                              <a:avLst/>
                              <a:gdLst>
                                <a:gd name="T0" fmla="+- 0 4892 4853"/>
                                <a:gd name="T1" fmla="*/ T0 w 39"/>
                                <a:gd name="T2" fmla="+- 0 -1510 -1576"/>
                                <a:gd name="T3" fmla="*/ -1510 h 66"/>
                                <a:gd name="T4" fmla="+- 0 4853 4853"/>
                                <a:gd name="T5" fmla="*/ T4 w 39"/>
                                <a:gd name="T6" fmla="+- 0 -1576 -1576"/>
                                <a:gd name="T7" fmla="*/ -1576 h 66"/>
                              </a:gdLst>
                              <a:ahLst/>
                              <a:cxnLst>
                                <a:cxn ang="0">
                                  <a:pos x="T1" y="T3"/>
                                </a:cxn>
                                <a:cxn ang="0">
                                  <a:pos x="T5" y="T7"/>
                                </a:cxn>
                              </a:cxnLst>
                              <a:rect l="0" t="0" r="r" b="b"/>
                              <a:pathLst>
                                <a:path w="39" h="66">
                                  <a:moveTo>
                                    <a:pt x="39" y="66"/>
                                  </a:moveTo>
                                  <a:lnTo>
                                    <a:pt x="0" y="0"/>
                                  </a:lnTo>
                                </a:path>
                              </a:pathLst>
                            </a:custGeom>
                            <a:noFill/>
                            <a:ln w="77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77" name="Group 2174"/>
                        <wpg:cNvGrpSpPr>
                          <a:grpSpLocks/>
                        </wpg:cNvGrpSpPr>
                        <wpg:grpSpPr bwMode="auto">
                          <a:xfrm>
                            <a:off x="4853" y="-1510"/>
                            <a:ext cx="2" cy="107"/>
                            <a:chOff x="4853" y="-1510"/>
                            <a:chExt cx="2" cy="107"/>
                          </a:xfrm>
                        </wpg:grpSpPr>
                        <wps:wsp>
                          <wps:cNvPr id="2378" name="Freeform 2176"/>
                          <wps:cNvSpPr>
                            <a:spLocks/>
                          </wps:cNvSpPr>
                          <wps:spPr bwMode="auto">
                            <a:xfrm>
                              <a:off x="4853" y="-1510"/>
                              <a:ext cx="2" cy="107"/>
                            </a:xfrm>
                            <a:custGeom>
                              <a:avLst/>
                              <a:gdLst>
                                <a:gd name="T0" fmla="+- 0 -1510 -1510"/>
                                <a:gd name="T1" fmla="*/ -1510 h 107"/>
                                <a:gd name="T2" fmla="+- 0 -1402 -1510"/>
                                <a:gd name="T3" fmla="*/ -1402 h 107"/>
                              </a:gdLst>
                              <a:ahLst/>
                              <a:cxnLst>
                                <a:cxn ang="0">
                                  <a:pos x="0" y="T1"/>
                                </a:cxn>
                                <a:cxn ang="0">
                                  <a:pos x="0" y="T3"/>
                                </a:cxn>
                              </a:cxnLst>
                              <a:rect l="0" t="0" r="r" b="b"/>
                              <a:pathLst>
                                <a:path h="107">
                                  <a:moveTo>
                                    <a:pt x="0" y="0"/>
                                  </a:moveTo>
                                  <a:lnTo>
                                    <a:pt x="0" y="108"/>
                                  </a:lnTo>
                                </a:path>
                              </a:pathLst>
                            </a:custGeom>
                            <a:noFill/>
                            <a:ln w="529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79" name="Picture 217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1803" y="-4257"/>
                              <a:ext cx="7197" cy="3798"/>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173" o:spid="_x0000_s1026" style="position:absolute;margin-left:90.15pt;margin-top:-212.85pt;width:359.85pt;height:189.9pt;z-index:-251231232;mso-position-horizontal-relative:page" coordorigin="1803,-4257" coordsize="7197,37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">
                <v:group id="Group 2311" o:spid="_x0000_s1027" style="position:absolute;left:4041;top:-3129;width:1047;height:248" coordorigin="4041,-3129" coordsize="1047,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JmyMYAAADdAAAADwAAAGRycy9kb3ducmV2LnhtbESPT2vCQBTE7wW/w/IE&#10;b3WT2IpEVxFR6UEK/gHx9sg+k2D2bciuSfz23UKhx2FmfsMsVr2pREuNKy0riMcRCOLM6pJzBZfz&#10;7n0GwnlkjZVlUvAiB6vl4G2BqbYdH6k9+VwECLsUFRTe16mULivIoBvbmjh4d9sY9EE2udQNdgFu&#10;KplE0VQaLDksFFjTpqDscXoaBfsOu/Uk3raHx33zup0/v6+HmJQaDfv1HISn3v+H/9pfWkGSfMT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EmbIxgAAAN0A&#10;AAAPAAAAAAAAAAAAAAAAAKoCAABkcnMvZG93bnJldi54bWxQSwUGAAAAAAQABAD6AAAAnQMAAAAA&#10;">
                  <v:shape id="Freeform 2312" o:spid="_x0000_s1028" style="position:absolute;left:4041;top:-3129;width:1047;height:248;visibility:visible;mso-wrap-style:square;v-text-anchor:top" coordsize="1047,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XXMYA&#10;AADdAAAADwAAAGRycy9kb3ducmV2LnhtbESPQWvCQBSE70L/w/IKXqTZNBQtqavUQq0XxSaFXh/Z&#10;1yQ0+zZkNxr99a4geBxm5htmvhxMIw7UudqygucoBkFcWF1zqeAn/3x6BeE8ssbGMik4kYPl4mE0&#10;x1TbI3/TIfOlCBB2KSqovG9TKV1RkUEX2ZY4eH+2M+iD7EqpOzwGuGlkEsdTabDmsFBhSx8VFf9Z&#10;bxRkPFsN+Xr3tc1n/XnfM63od6LU+HF4fwPhafD38K290QqS5CWB65vwBOTi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V+XXMYAAADdAAAADwAAAAAAAAAAAAAAAACYAgAAZHJz&#10;L2Rvd25yZXYueG1sUEsFBgAAAAAEAAQA9QAAAIsDAAAAAA==&#10;" path="m,249r1047,l1047,,,,,249xe" filled="f" strokeweight=".21394mm">
                    <v:path arrowok="t" o:connecttype="custom" o:connectlocs="0,-2880;1047,-2880;1047,-3129;0,-3129;0,-2880" o:connectangles="0,0,0,0,0"/>
                  </v:shape>
                </v:group>
                <v:group id="Group 2309" o:spid="_x0000_s1029" style="position:absolute;left:4058;top:-2950;width:1012;height:2" coordorigin="4058,-2950" coordsize="10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YxdJMYAAADdAAAADwAAAGRycy9kb3ducmV2LnhtbESPQWvCQBSE7wX/w/KE&#10;3uomsS0SXUVESw8iVAXx9sg+k2D2bciuSfz3riD0OMzMN8xs0ZtKtNS40rKCeBSBIM6sLjlXcDxs&#10;PiYgnEfWWFkmBXdysJgP3maYatvxH7V7n4sAYZeigsL7OpXSZQUZdCNbEwfvYhuDPsgml7rBLsBN&#10;JZMo+pYGSw4LBda0Kii77m9GwU+H3XIcr9vt9bK6nw9fu9M2JqXeh/1yCsJT7//Dr/avVpAkn2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jF0kxgAAAN0A&#10;AAAPAAAAAAAAAAAAAAAAAKoCAABkcnMvZG93bnJldi54bWxQSwUGAAAAAAQABAD6AAAAnQMAAAAA&#10;">
                  <v:shape id="Freeform 2310" o:spid="_x0000_s1030" style="position:absolute;left:4058;top:-2950;width:1012;height:2;visibility:visible;mso-wrap-style:square;v-text-anchor:top" coordsize="10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FlcYA&#10;AADdAAAADwAAAGRycy9kb3ducmV2LnhtbESPT2vCQBTE70K/w/IKXkQ3DUFs6ipSKEiL4J8e9PbI&#10;vibB7Nuwu43x27uC4HGYmd8w82VvGtGR87VlBW+TBARxYXXNpYLfw9d4BsIHZI2NZVJwJQ/Lxctg&#10;jrm2F95Rtw+liBD2OSqoQmhzKX1RkUE/sS1x9P6sMxiidKXUDi8RbhqZJslUGqw5LlTY0mdFxXn/&#10;bxRs/Hu3as7fIdu6kzzSlY4/05FSw9d+9QEiUB+e4Ud7rRWkaZbB/U18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RFlcYAAADdAAAADwAAAAAAAAAAAAAAAACYAgAAZHJz&#10;L2Rvd25yZXYueG1sUEsFBgAAAAAEAAQA9QAAAIsDAAAAAA==&#10;" path="m,l1012,e" filled="f" strokeweight=".16047mm">
                    <v:path arrowok="t" o:connecttype="custom" o:connectlocs="0,0;1012,0" o:connectangles="0,0"/>
                  </v:shape>
                </v:group>
                <v:group id="Group 2307" o:spid="_x0000_s1031" style="position:absolute;left:2262;top:-3123;width:922;height:248" coordorigin="2262,-3123" coordsize="922,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lgy8YAAADdAAAADwAAAGRycy9kb3ducmV2LnhtbESPQWvCQBSE74L/YXmC&#10;t7pJrEWiq4hY8SCFqiDeHtlnEsy+DdltEv99t1DwOMzMN8xy3ZtKtNS40rKCeBKBIM6sLjlXcDl/&#10;vs1BOI+ssbJMCp7kYL0aDpaYatvxN7Unn4sAYZeigsL7OpXSZQUZdBNbEwfvbhuDPsgml7rBLsBN&#10;JZMo+pAGSw4LBda0LSh7nH6Mgn2H3WYa79rj47593s6zr+sxJqXGo36zAOGp96/wf/ugFSTJ+w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KWDLxgAAAN0A&#10;AAAPAAAAAAAAAAAAAAAAAKoCAABkcnMvZG93bnJldi54bWxQSwUGAAAAAAQABAD6AAAAnQMAAAAA&#10;">
                  <v:shape id="Freeform 2308" o:spid="_x0000_s1032" style="position:absolute;left:2262;top:-3123;width:922;height:248;visibility:visible;mso-wrap-style:square;v-text-anchor:top" coordsize="922,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WysUA&#10;AADdAAAADwAAAGRycy9kb3ducmV2LnhtbESPQWvCQBSE74L/YXkFb3XTKFFSV5EWoZBTo6DHZ/Y1&#10;iWbfhuwa03/vFgoeh5n5hlltBtOInjpXW1bwNo1AEBdW11wqOOx3r0sQziNrbCyTgl9ysFmPRytM&#10;tb3zN/W5L0WAsEtRQeV9m0rpiooMuqltiYP3YzuDPsiulLrDe4CbRsZRlEiDNYeFClv6qKi45jej&#10;YHG55X3Gn8l1ls2O8nLO7OF0VmryMmzfQXga/DP83/7SCuJ4nsDfm/AE5P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bKxQAAAN0AAAAPAAAAAAAAAAAAAAAAAJgCAABkcnMv&#10;ZG93bnJldi54bWxQSwUGAAAAAAQABAD1AAAAigMAAAAA&#10;" path="m,249r922,l922,,,,,249xe" filled="f" strokeweight=".21394mm">
                    <v:path arrowok="t" o:connecttype="custom" o:connectlocs="0,-2874;922,-2874;922,-3123;0,-3123;0,-2874" o:connectangles="0,0,0,0,0"/>
                  </v:shape>
                </v:group>
                <v:group id="Group 2305" o:spid="_x0000_s1033" style="position:absolute;left:2388;top:-2944;width:670;height:2" coordorigin="2388,-2944" coordsize="67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dbJ8YAAADdAAAADwAAAGRycy9kb3ducmV2LnhtbESPQWvCQBSE74X+h+UV&#10;vOkmsbaSuopILR5EUAvF2yP7TILZtyG7JvHfu4LQ4zAz3zCzRW8q0VLjSssK4lEEgjizuuRcwe9x&#10;PZyCcB5ZY2WZFNzIwWL++jLDVNuO99QefC4ChF2KCgrv61RKlxVk0I1sTRy8s20M+iCbXOoGuwA3&#10;lUyi6EMaLDksFFjTqqDscrgaBT8ddstx/N1uL+fV7XSc7P62MSk1eOuXXyA89f4//GxvtIIkef+E&#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t1snxgAAAN0A&#10;AAAPAAAAAAAAAAAAAAAAAKoCAABkcnMvZG93bnJldi54bWxQSwUGAAAAAAQABAD6AAAAnQMAAAAA&#10;">
                  <v:shape id="Freeform 2306" o:spid="_x0000_s1034" style="position:absolute;left:2388;top:-2944;width:670;height:2;visibility:visible;mso-wrap-style:square;v-text-anchor:top" coordsize="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FsosEA&#10;AADdAAAADwAAAGRycy9kb3ducmV2LnhtbERPzYrCMBC+C/sOYRb2pumWRaQaRVyEHpaK1gcYmrEt&#10;NpOSRFv36c1B8Pjx/a82o+nEnZxvLSv4niUgiCurW64VnMv9dAHCB2SNnWVS8CAPm/XHZIWZtgMf&#10;6X4KtYgh7DNU0ITQZ1L6qiGDfmZ74shdrDMYInS11A6HGG46mSbJXBpsOTY02NOuoep6uhkFQ3eU&#10;7vdW5G1RJGSuvvzLD/9KfX2O2yWIQGN4i1/uXCtI0584N76JT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RbKLBAAAA3QAAAA8AAAAAAAAAAAAAAAAAmAIAAGRycy9kb3du&#10;cmV2LnhtbFBLBQYAAAAABAAEAPUAAACGAwAAAAA=&#10;" path="m,l670,e" filled="f" strokeweight=".16047mm">
                    <v:path arrowok="t" o:connecttype="custom" o:connectlocs="0,0;670,0" o:connectangles="0,0"/>
                  </v:shape>
                </v:group>
                <v:group id="Group 2303" o:spid="_x0000_s1035" style="position:absolute;left:3184;top:-3004;width:857;height:6" coordorigin="3184,-3004" coordsize="8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RqzsYAAADdAAAADwAAAGRycy9kb3ducmV2LnhtbESPQWvCQBSE74X+h+UV&#10;vOkmsZaauopILR5EUAvF2yP7TILZtyG7JvHfu4LQ4zAz3zCzRW8q0VLjSssK4lEEgjizuuRcwe9x&#10;PfwE4TyyxsoyKbiRg8X89WWGqbYd76k9+FwECLsUFRTe16mULivIoBvZmjh4Z9sY9EE2udQNdgFu&#10;KplE0Yc0WHJYKLCmVUHZ5XA1Cn467Jbj+LvdXs6r2+k42f1tY1Jq8NYvv0B46v1/+NneaAVJ8j6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ZGrOxgAAAN0A&#10;AAAPAAAAAAAAAAAAAAAAAKoCAABkcnMvZG93bnJldi54bWxQSwUGAAAAAAQABAD6AAAAnQMAAAAA&#10;">
                  <v:shape id="Freeform 2304" o:spid="_x0000_s1036" style="position:absolute;left:3184;top:-3004;width:857;height:6;visibility:visible;mso-wrap-style:square;v-text-anchor:top" coordsize="85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rTasEA&#10;AADdAAAADwAAAGRycy9kb3ducmV2LnhtbERP3WrCMBS+F/YO4Qx2I5q2TJHOKDIQx7xq9QEOzbEp&#10;a05Kkmnd0y8Xgpcf3/96O9peXMmHzrGCfJ6BIG6c7rhVcD7tZysQISJr7B2TgjsF2G5eJmsstbtx&#10;Rdc6tiKFcChRgYlxKKUMjSGLYe4G4sRdnLcYE/St1B5vKdz2ssiypbTYcWowONCnoean/rUKTtVf&#10;fqBxOhzv+pvf88LkO18p9fY67j5ARBrjU/xwf2kFRbFI+9Ob9ATk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q02rBAAAA3QAAAA8AAAAAAAAAAAAAAAAAmAIAAGRycy9kb3du&#10;cmV2LnhtbFBLBQYAAAAABAAEAPUAAACGAwAAAAA=&#10;" path="m,6l857,e" filled="f" strokeweight=".14708mm">
                    <v:path arrowok="t" o:connecttype="custom" o:connectlocs="0,-2998;857,-3004" o:connectangles="0,0"/>
                  </v:shape>
                </v:group>
                <v:group id="Group 2301" o:spid="_x0000_s1037" style="position:absolute;left:5929;top:-3123;width:922;height:248" coordorigin="5929,-3123" coordsize="922,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vwFcUAAADdAAAADwAAAGRycy9kb3ducmV2LnhtbESPQYvCMBSE7wv+h/CE&#10;va1pu7hINYqIigcRVgXx9miebbF5KU1s6783wsIeh5n5hpktelOJlhpXWlYQjyIQxJnVJecKzqfN&#10;1wSE88gaK8uk4EkOFvPBxwxTbTv+pfbocxEg7FJUUHhfp1K6rCCDbmRr4uDdbGPQB9nkUjfYBbip&#10;ZBJFP9JgyWGhwJpWBWX348Mo2HbYLb/jdbu/31bP62l8uOxjUupz2C+nIDz1/j/8195pBUkyju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L8BXFAAAA3QAA&#10;AA8AAAAAAAAAAAAAAAAAqgIAAGRycy9kb3ducmV2LnhtbFBLBQYAAAAABAAEAPoAAACcAwAAAAA=&#10;">
                  <v:shape id="Freeform 2302" o:spid="_x0000_s1038" style="position:absolute;left:5929;top:-3123;width:922;height:248;visibility:visible;mso-wrap-style:square;v-text-anchor:top" coordsize="922,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kGFMUA&#10;AADdAAAADwAAAGRycy9kb3ducmV2LnhtbESPQWvCQBSE7wX/w/IEb3VjpCrRVaRFEHJqFPT4zD6T&#10;aPZtyK4x/vtuodDjMDPfMKtNb2rRUesqywom4wgEcW51xYWC42H3vgDhPLLG2jIpeJGDzXrwtsJE&#10;2yd/U5f5QgQIuwQVlN43iZQuL8mgG9uGOHhX2xr0QbaF1C0+A9zUMo6imTRYcVgosaHPkvJ79jAK&#10;5rdH1qX8NbtP0+lJ3i6pPZ4vSo2G/XYJwlPv/8N/7b1WEMcfMfy+CU9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QYUxQAAAN0AAAAPAAAAAAAAAAAAAAAAAJgCAABkcnMv&#10;ZG93bnJldi54bWxQSwUGAAAAAAQABAD1AAAAigMAAAAA&#10;" path="m,249r922,l922,,,,,249xe" filled="f" strokeweight=".21394mm">
                    <v:path arrowok="t" o:connecttype="custom" o:connectlocs="0,-2874;922,-2874;922,-3123;0,-3123;0,-2874" o:connectangles="0,0,0,0,0"/>
                  </v:shape>
                </v:group>
                <v:group id="Group 2299" o:spid="_x0000_s1039" style="position:absolute;left:5968;top:-2944;width:845;height:2" coordorigin="5968,-2944" coordsize="8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XL+cUAAADdAAAADwAAAGRycy9kb3ducmV2LnhtbESPQYvCMBSE7wv+h/AE&#10;b2vaistSjSLiigcRVhfE26N5tsXmpTTZtv57Iwgeh5n5hpkve1OJlhpXWlYQjyMQxJnVJecK/k4/&#10;n98gnEfWWFkmBXdysFwMPuaYatvxL7VHn4sAYZeigsL7OpXSZQUZdGNbEwfvahuDPsgml7rBLsBN&#10;JZMo+pIGSw4LBda0Lii7Hf+Ngm2H3WoSb9r97bq+X07Tw3kfk1KjYb+agfDU+3f41d5pBUkync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hVy/nFAAAA3QAA&#10;AA8AAAAAAAAAAAAAAAAAqgIAAGRycy9kb3ducmV2LnhtbFBLBQYAAAAABAAEAPoAAACcAwAAAAA=&#10;">
                  <v:shape id="Freeform 2300" o:spid="_x0000_s1040" style="position:absolute;left:5968;top:-2944;width:845;height:2;visibility:visible;mso-wrap-style:square;v-text-anchor:top" coordsize="8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vkiccA&#10;AADdAAAADwAAAGRycy9kb3ducmV2LnhtbESPQWvCQBSE74X+h+UVequbhCglukrTUiiIiLHQ6yP7&#10;TFKzb9PsRuO/dwWhx2FmvmEWq9G04kS9aywriCcRCOLS6oYrBd/7z5dXEM4ja2wtk4ILOVgtHx8W&#10;mGl75h2dCl+JAGGXoYLa+y6T0pU1GXQT2xEH72B7gz7IvpK6x3OAm1YmUTSTBhsOCzV29F5TeSwG&#10;o8DHQ/uxTrvZ7992U+TH/ah/8p1Sz0/j2xyEp9H/h+/tL60gSaYp3N6EJ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L5InHAAAA3QAAAA8AAAAAAAAAAAAAAAAAmAIAAGRy&#10;cy9kb3ducmV2LnhtbFBLBQYAAAAABAAEAPUAAACMAwAAAAA=&#10;" path="m,l844,e" filled="f" strokeweight=".16047mm">
                    <v:path arrowok="t" o:connecttype="custom" o:connectlocs="0,0;844,0" o:connectangles="0,0"/>
                  </v:shape>
                </v:group>
                <v:group id="Group 2297" o:spid="_x0000_s1041" style="position:absolute;left:5088;top:-3004;width:841;height:6" coordorigin="5088,-3004" coordsize="84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48PYWxgAAAN0A&#10;AAAPAAAAAAAAAAAAAAAAAKoCAABkcnMvZG93bnJldi54bWxQSwUGAAAAAAQABAD6AAAAnQMAAAAA&#10;">
                  <v:shape id="Freeform 2298" o:spid="_x0000_s1042" style="position:absolute;left:5088;top:-3004;width:841;height:6;visibility:visible;mso-wrap-style:square;v-text-anchor:top" coordsize="84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TGwcYA&#10;AADdAAAADwAAAGRycy9kb3ducmV2LnhtbESPQWvCQBSE7wX/w/IEb3VjoKGmriKiRSkI0R56fGSf&#10;SWz2bcyuuv333ULB4zAz3zCzRTCtuFHvGssKJuMEBHFpdcOVgs/j5vkVhPPIGlvLpOCHHCzmg6cZ&#10;5treuaDbwVciQtjlqKD2vsuldGVNBt3YdsTRO9neoI+yr6Tu8R7hppVpkmTSYMNxocaOVjWV34er&#10;UdBd1u9szmH9tf84Tc/FLmSbfaHUaBiWbyA8Bf8I/7e3WkGavmTw9yY+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TGwcYAAADdAAAADwAAAAAAAAAAAAAAAACYAgAAZHJz&#10;L2Rvd25yZXYueG1sUEsFBgAAAAAEAAQA9QAAAIsDAAAAAA==&#10;" path="m,l841,6e" filled="f" strokeweight=".14708mm">
                    <v:path arrowok="t" o:connecttype="custom" o:connectlocs="0,-3004;841,-2998" o:connectangles="0,0"/>
                  </v:shape>
                </v:group>
                <v:group id="Group 2295" o:spid="_x0000_s1043" style="position:absolute;left:5857;top:-2134;width:1046;height:248" coordorigin="5857,-2134" coordsize="1046,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27N+sYAAADdAAAADwAAAGRycy9kb3ducmV2LnhtbESPQWvCQBSE7wX/w/IE&#10;b3WTiK1EVxGx4kGEqiDeHtlnEsy+DdltEv99tyD0OMzMN8xi1ZtKtNS40rKCeByBIM6sLjlXcDl/&#10;vc9AOI+ssbJMCp7kYLUcvC0w1bbjb2pPPhcBwi5FBYX3dSqlywoy6Ma2Jg7e3TYGfZBNLnWDXYCb&#10;SiZR9CENlhwWCqxpU1D2OP0YBbsOu/Uk3raHx33zvJ2nx+shJqVGw349B+Gp9//hV3uvFSTJ9BP+&#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bs36xgAAAN0A&#10;AAAPAAAAAAAAAAAAAAAAAKoCAABkcnMvZG93bnJldi54bWxQSwUGAAAAAAQABAD6AAAAnQMAAAAA&#10;">
                  <v:shape id="Freeform 2296" o:spid="_x0000_s1044" style="position:absolute;left:5857;top:-2134;width:1046;height:248;visibility:visible;mso-wrap-style:square;v-text-anchor:top" coordsize="1046,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l+AsQA&#10;AADdAAAADwAAAGRycy9kb3ducmV2LnhtbERPy2rCQBTdC/7DcAvd6aQBH0RHqaWKdCNVie3ukrnN&#10;BDN3QmZq4t93FkKXh/Nerntbixu1vnKs4GWcgCAunK64VHA+bUdzED4ga6wdk4I7eVivhoMlZtp1&#10;/Em3YyhFDGGfoQITQpNJ6QtDFv3YNcSR+3GtxRBhW0rdYhfDbS3TJJlKixXHBoMNvRkqrsdfq+Dd&#10;bHYf08tXmRf5obva3Syff8+Uen7qXxcgAvXhX/xw77WCNJ3EufFNf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pfgLEAAAA3QAAAA8AAAAAAAAAAAAAAAAAmAIAAGRycy9k&#10;b3ducmV2LnhtbFBLBQYAAAAABAAEAPUAAACJAwAAAAA=&#10;" path="m,248r1046,l1046,,,,,248xe" filled="f" strokeweight=".21394mm">
                    <v:path arrowok="t" o:connecttype="custom" o:connectlocs="0,-1886;1046,-1886;1046,-2134;0,-2134;0,-1886" o:connectangles="0,0,0,0,0"/>
                  </v:shape>
                </v:group>
                <v:group id="Group 2293" o:spid="_x0000_s1045" style="position:absolute;left:5875;top:-1956;width:1012;height:2" coordorigin="5875,-1956" coordsize="10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38E8YAAADdAAAADwAAAGRycy9kb3ducmV2LnhtbESPQWvCQBSE7wX/w/IE&#10;b3WTiKVGVxGx4kGEqiDeHtlnEsy+DdltEv99tyD0OMzMN8xi1ZtKtNS40rKCeByBIM6sLjlXcDl/&#10;vX+CcB5ZY2WZFDzJwWo5eFtgqm3H39SefC4ChF2KCgrv61RKlxVk0I1tTRy8u20M+iCbXOoGuwA3&#10;lUyi6EMaLDksFFjTpqDscfoxCnYddutJvG0Pj/vmeTtPj9dDTEqNhv16DsJT7//Dr/ZeK0iS6Qz+&#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5vfwTxgAAAN0A&#10;AAAPAAAAAAAAAAAAAAAAAKoCAABkcnMvZG93bnJldi54bWxQSwUGAAAAAAQABAD6AAAAnQMAAAAA&#10;">
                  <v:shape id="Freeform 2294" o:spid="_x0000_s1046" style="position:absolute;left:5875;top:-1956;width:1012;height:2;visibility:visible;mso-wrap-style:square;v-text-anchor:top" coordsize="10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of9sMA&#10;AADdAAAADwAAAGRycy9kb3ducmV2LnhtbERPz2vCMBS+C/4P4Qm7iKYrUmY1igyEoQym86C3R/Ns&#10;i81LSWKt/705DHb8+H4v171pREfO15YVvE8TEMSF1TWXCk6/28kHCB+QNTaWScGTPKxXw8ESc20f&#10;fKDuGEoRQ9jnqKAKoc2l9EVFBv3UtsSRu1pnMEToSqkdPmK4aWSaJJk0WHNsqLClz4qK2/FuFHz7&#10;ebdpbrsw+3EXeaYnnffZWKm3Ub9ZgAjUh3/xn/tLK0jTLO6Pb+ITkK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of9sMAAADdAAAADwAAAAAAAAAAAAAAAACYAgAAZHJzL2Rv&#10;d25yZXYueG1sUEsFBgAAAAAEAAQA9QAAAIgDAAAAAA==&#10;" path="m,l1012,e" filled="f" strokeweight=".16047mm">
                    <v:path arrowok="t" o:connecttype="custom" o:connectlocs="0,0;1012,0" o:connectangles="0,0"/>
                  </v:shape>
                </v:group>
                <v:group id="Group 2291" o:spid="_x0000_s1047" style="position:absolute;left:4041;top:-2134;width:1009;height:248" coordorigin="4041,-2134" coordsize="1009,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c6qMUAAADdAAAADwAAAGRycy9kb3ducmV2LnhtbESPQYvCMBSE7wv+h/AE&#10;b2vayopUo4ioeJCFVUG8PZpnW2xeShPb+u/NwsIeh5n5hlmselOJlhpXWlYQjyMQxJnVJecKLufd&#10;5wyE88gaK8uk4EUOVsvBxwJTbTv+ofbkcxEg7FJUUHhfp1K6rCCDbmxr4uDdbWPQB9nkUjfYBbip&#10;ZBJFU2mw5LBQYE2bgrLH6WkU7Dvs1pN42x4f983rdv76vh5jUmo07NdzEJ56/x/+ax+0giSZx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mnOqjFAAAA3QAA&#10;AA8AAAAAAAAAAAAAAAAAqgIAAGRycy9kb3ducmV2LnhtbFBLBQYAAAAABAAEAPoAAACcAwAAAAA=&#10;">
                  <v:shape id="Freeform 2292" o:spid="_x0000_s1048" style="position:absolute;left:4041;top:-2134;width:1009;height:248;visibility:visible;mso-wrap-style:square;v-text-anchor:top" coordsize="1009,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tcBcYA&#10;AADdAAAADwAAAGRycy9kb3ducmV2LnhtbESPQWsCMRSE74X+h/AKvZSaNYelbI1iK0rpyW499PjY&#10;PHejm5dlE3X11zeC4HGYmW+YyWxwrThSH6xnDeNRBoK48sZyrWHzu3x9AxEissHWM2k4U4DZ9PFh&#10;goXxJ/6hYxlrkSAcCtTQxNgVUoaqIYdh5Dvi5G197zAm2dfS9HhKcNdKlWW5dGg5LTTY0WdD1b48&#10;OA1bv9vnf/ZjcVkpu/lGXL8syrXWz0/D/B1EpCHew7f2l9GgVK7g+iY9AT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stcBcYAAADdAAAADwAAAAAAAAAAAAAAAACYAgAAZHJz&#10;L2Rvd25yZXYueG1sUEsFBgAAAAAEAAQA9QAAAIsDAAAAAA==&#10;" path="m,248r1009,l1009,,,,,248xe" filled="f" strokeweight=".21394mm">
                    <v:path arrowok="t" o:connecttype="custom" o:connectlocs="0,-1886;1009,-1886;1009,-2134;0,-2134;0,-1886" o:connectangles="0,0,0,0,0"/>
                  </v:shape>
                </v:group>
                <v:group id="Group 2289" o:spid="_x0000_s1049" style="position:absolute;left:4058;top:-1956;width:974;height:2" coordorigin="4058,-1956" coordsize="9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OQFExgAAAN0A&#10;AAAPAAAAAAAAAAAAAAAAAKoCAABkcnMvZG93bnJldi54bWxQSwUGAAAAAAQABAD6AAAAnQMAAAAA&#10;">
                  <v:shape id="Freeform 2290" o:spid="_x0000_s1050" style="position:absolute;left:4058;top:-1956;width:974;height:2;visibility:visible;mso-wrap-style:square;v-text-anchor:top" coordsize="9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CWn8gA&#10;AADdAAAADwAAAGRycy9kb3ducmV2LnhtbESP3UoDMRSE7wXfIRzBO5u4lGK3TUtRFEEs2B9K7w6b&#10;083SzcmSpO3WpzeC4OUwM98w03nvWnGmEBvPGh4HCgRx5U3DtYbN+vXhCURMyAZbz6ThShHms9ub&#10;KZbGX/iLzqtUiwzhWKIGm1JXShkrSw7jwHfE2Tv44DBlGWppAl4y3LWyUGokHTacFyx29GypOq5O&#10;TsNL+Faf2+thvBi/7YbLvT2t1cdS6/u7fjEBkahP/+G/9rvRUBSjIfy+yU9Azn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4JafyAAAAN0AAAAPAAAAAAAAAAAAAAAAAJgCAABk&#10;cnMvZG93bnJldi54bWxQSwUGAAAAAAQABAD1AAAAjQMAAAAA&#10;" path="m,l974,e" filled="f" strokeweight=".16047mm">
                    <v:path arrowok="t" o:connecttype="custom" o:connectlocs="0,0;974,0" o:connectangles="0,0"/>
                  </v:shape>
                </v:group>
                <v:group id="Group 2287" o:spid="_x0000_s1051" style="position:absolute;left:5050;top:-2010;width:807;height:2" coordorigin="5050,-2010" coordsize="8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acPKvFAAAA3QAA&#10;AA8AAAAAAAAAAAAAAAAAqgIAAGRycy9kb3ducmV2LnhtbFBLBQYAAAAABAAEAPoAAACcAwAAAAA=&#10;">
                  <v:shape id="Freeform 2288" o:spid="_x0000_s1052" style="position:absolute;left:5050;top:-2010;width:807;height:2;visibility:visible;mso-wrap-style:square;v-text-anchor:top" coordsize="8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dYJ8QA&#10;AADdAAAADwAAAGRycy9kb3ducmV2LnhtbESPwWrDMBBE74X8g9hAb7UcH5zgRjEhIcXQU9O058Xa&#10;ysbWSlhK4v59VSj0OMzMG2Zbz3YUN5pC71jBKstBELdO92wUXN5PTxsQISJrHB2Tgm8KUO8WD1us&#10;tLvzG93O0YgE4VChgi5GX0kZ2o4shsx54uR9ucliTHIyUk94T3A7yiLPS2mx57TQoadDR+1wvloF&#10;5WcT4vp17j9eho1n35j1eDRKPS7n/TOISHP8D/+1G62gKMoSft+kJ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XWCfEAAAA3QAAAA8AAAAAAAAAAAAAAAAAmAIAAGRycy9k&#10;b3ducmV2LnhtbFBLBQYAAAAABAAEAPUAAACJAwAAAAA=&#10;" path="m807,l,e" filled="f" strokeweight=".14708mm">
                    <v:path arrowok="t" o:connecttype="custom" o:connectlocs="807,0;0,0" o:connectangles="0,0"/>
                  </v:shape>
                </v:group>
                <v:group id="Group 2285" o:spid="_x0000_s1053" style="position:absolute;left:6689;top:-2316;width:78;height:154" coordorigin="6689,-2316" coordsize="78,1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QIHR8YAAADdAAAADwAAAGRycy9kb3ducmV2LnhtbESPQWvCQBSE74L/YXmC&#10;t7pJpFaiq4hY8SCFqiDeHtlnEsy+DdltEv99t1DwOMzMN8xy3ZtKtNS40rKCeBKBIM6sLjlXcDl/&#10;vs1BOI+ssbJMCp7kYL0aDpaYatvxN7Unn4sAYZeigsL7OpXSZQUZdBNbEwfvbhuDPsgml7rBLsBN&#10;JZMomkmDJYeFAmvaFpQ9Tj9Gwb7DbjONd+3xcd8+b+f3r+sxJqXGo36zAOGp96/wf/ugFSTJ7AP+&#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AgdHxgAAAN0A&#10;AAAPAAAAAAAAAAAAAAAAAKoCAABkcnMvZG93bnJldi54bWxQSwUGAAAAAAQABAD6AAAAnQMAAAAA&#10;">
                  <v:shape id="Freeform 2286" o:spid="_x0000_s1054" style="position:absolute;left:6689;top:-2316;width:78;height:154;visibility:visible;mso-wrap-style:square;v-text-anchor:top" coordsize="7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xPZMIA&#10;AADdAAAADwAAAGRycy9kb3ducmV2LnhtbERPPWvDMBDdC/0P4grdGrkanOJGCUkg0A4O1MnQ8bAu&#10;sol1ci01tv99NBQ6Pt73ajO5TtxoCK1nDa+LDARx7U3LVsP5dHh5AxEissHOM2mYKcBm/fiwwsL4&#10;kb/oVkUrUgiHAjU0MfaFlKFuyGFY+J44cRc/OIwJDlaaAccU7jqpsiyXDltODQ32tG+ovla/TsPu&#10;s2vxO1p5cvanXFZHNS9LpfXz07R9BxFpiv/iP/eH0aBUnuamN+kJ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7E9kwgAAAN0AAAAPAAAAAAAAAAAAAAAAAJgCAABkcnMvZG93&#10;bnJldi54bWxQSwUGAAAAAAQABAD1AAAAhwMAAAAA&#10;" path="m2,l,154,78,63e" filled="f" strokeweight=".14708mm">
                    <v:path arrowok="t" o:connecttype="custom" o:connectlocs="2,-2316;0,-2162;78,-2253" o:connectangles="0,0,0"/>
                  </v:shape>
                </v:group>
                <v:group id="Group 2283" o:spid="_x0000_s1055" style="position:absolute;left:6380;top:-2874;width:10;height:740" coordorigin="6380,-2874" coordsize="10,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9E2rsYAAADdAAAADwAAAGRycy9kb3ducmV2LnhtbESPQWvCQBSE74L/YXmC&#10;t7pJpFKjq4hY8SCFqiDeHtlnEsy+DdltEv99t1DwOMzMN8xy3ZtKtNS40rKCeBKBIM6sLjlXcDl/&#10;vn2AcB5ZY2WZFDzJwXo1HCwx1bbjb2pPPhcBwi5FBYX3dSqlywoy6Ca2Jg7e3TYGfZBNLnWDXYCb&#10;SiZRNJMGSw4LBda0LSh7nH6Mgn2H3WYa79rj47593s7vX9djTEqNR/1mAcJT71/h//ZBK0iS2R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0TauxgAAAN0A&#10;AAAPAAAAAAAAAAAAAAAAAKoCAABkcnMvZG93bnJldi54bWxQSwUGAAAAAAQABAD6AAAAnQMAAAAA&#10;">
                  <v:shape id="Freeform 2284" o:spid="_x0000_s1056" style="position:absolute;left:6380;top:-2874;width:10;height:740;visibility:visible;mso-wrap-style:square;v-text-anchor:top" coordsize="10,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Y/8UA&#10;AADdAAAADwAAAGRycy9kb3ducmV2LnhtbESPwU7DMAyG70i8Q2Sk3VhCDxsqyyYGmtjgACs8gNWY&#10;tqJxqiTburfHh0k7Wr//z58Xq9H36kgxdYEtPEwNKOI6uI4bCz/fm/tHUCkjO+wDk4UzJVgtb28W&#10;WLpw4j0dq9wogXAq0UKb81BqneqWPKZpGIgl+w3RY5YxNtpFPAnc97owZqY9diwXWhzopaX6rzp4&#10;0eg/3+sPE77M6+7tsK70voubtbWTu/H5CVSmMV+XL+2ts1AUc/GXbwQBe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dj/xQAAAN0AAAAPAAAAAAAAAAAAAAAAAJgCAABkcnMv&#10;ZG93bnJldi54bWxQSwUGAAAAAAQABAD1AAAAigMAAAAA&#10;" path="m10,l,740e" filled="f" strokeweight=".14708mm">
                    <v:path arrowok="t" o:connecttype="custom" o:connectlocs="10,-2874;0,-2134" o:connectangles="0,0"/>
                  </v:shape>
                </v:group>
                <v:group id="Group 2281" o:spid="_x0000_s1057" style="position:absolute;left:1830;top:-2129;width:1511;height:248" coordorigin="1830,-2129" coordsize="1511,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6sdcYAAADdAAAADwAAAGRycy9kb3ducmV2LnhtbESPT2vCQBTE7wW/w/IE&#10;b3WTSKtEVxFR6UEK/gHx9sg+k2D2bciuSfz23UKhx2FmfsMsVr2pREuNKy0riMcRCOLM6pJzBZfz&#10;7n0GwnlkjZVlUvAiB6vl4G2BqbYdH6k9+VwECLsUFRTe16mULivIoBvbmjh4d9sY9EE2udQNdgFu&#10;KplE0ac0WHJYKLCmTUHZ4/Q0CvYddutJvG0Pj/vmdTt/fF8PMSk1GvbrOQhPvf8P/7W/tIIkmc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fqx1xgAAAN0A&#10;AAAPAAAAAAAAAAAAAAAAAKoCAABkcnMvZG93bnJldi54bWxQSwUGAAAAAAQABAD6AAAAnQMAAAAA&#10;">
                  <v:shape id="Freeform 2282" o:spid="_x0000_s1058" style="position:absolute;left:1830;top:-2129;width:1511;height:248;visibility:visible;mso-wrap-style:square;v-text-anchor:top" coordsize="1511,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eG4MYA&#10;AADdAAAADwAAAGRycy9kb3ducmV2LnhtbESPT2sCMRTE74LfITyhl1KzDeqWrVGKUCje/Efb22Pz&#10;urt087Imqa7f3ggFj8PM/IaZL3vbihP50DjW8DzOQBCXzjRcadjv3p9eQISIbLB1TBouFGC5GA7m&#10;WBh35g2dtrESCcKhQA11jF0hZShrshjGriNO3o/zFmOSvpLG4znBbStVls2kxYbTQo0drWoqf7d/&#10;VoNcT2bye7XxB5PHx2z6eczV11Hrh1H/9goiUh/v4f/2h9GgVK7g9iY9Abm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eG4MYAAADdAAAADwAAAAAAAAAAAAAAAACYAgAAZHJz&#10;L2Rvd25yZXYueG1sUEsFBgAAAAAEAAQA9QAAAIsDAAAAAA==&#10;" path="m,248r1511,l1511,,,,,248xe" filled="f" strokeweight=".21394mm">
                    <v:path arrowok="t" o:connecttype="custom" o:connectlocs="0,-1881;1511,-1881;1511,-2129;0,-2129;0,-1881" o:connectangles="0,0,0,0,0"/>
                  </v:shape>
                </v:group>
                <v:group id="Group 2279" o:spid="_x0000_s1059" style="position:absolute;left:1848;top:-1951;width:1476;height:2" coordorigin="1848,-1951" coordsize="1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XmcYAAADdAAAADwAAAGRycy9kb3ducmV2LnhtbESPQWvCQBSE7wX/w/KE&#10;3uomkbYSXUVESw8iVAXx9sg+k2D2bciuSfz3riD0OMzMN8xs0ZtKtNS40rKCeBSBIM6sLjlXcDxs&#10;PiYgnEfWWFkmBXdysJgP3maYatvxH7V7n4sAYZeigsL7OpXSZQUZdCNbEwfvYhuDPsgml7rBLsBN&#10;JZMo+pIGSw4LBda0Kii77m9GwU+H3XIcr9vt9bK6nw+fu9M2JqXeh/1yCsJT7//Dr/avVpAk32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4JeZxgAAAN0A&#10;AAAPAAAAAAAAAAAAAAAAAKoCAABkcnMvZG93bnJldi54bWxQSwUGAAAAAAQABAD6AAAAnQMAAAAA&#10;">
                  <v:shape id="Freeform 2280" o:spid="_x0000_s1060" style="position:absolute;left:1848;top:-1951;width:1476;height:2;visibility:visible;mso-wrap-style:square;v-text-anchor:top" coordsize="1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bHAMYA&#10;AADdAAAADwAAAGRycy9kb3ducmV2LnhtbESPQWvCQBSE74L/YXmF3szG2NaSuoagFDxWowdvr9ln&#10;kjb7NmQ3mv77rlDocZiZb5hVNppWXKl3jWUF8ygGQVxa3XCl4Fi8z15BOI+ssbVMCn7IQbaeTlaY&#10;anvjPV0PvhIBwi5FBbX3XSqlK2sy6CLbEQfvYnuDPsi+krrHW4CbViZx/CINNhwWauxoU1P5fRiM&#10;gs8FD/aLkuc4v5x4vjtvx+ajUOrxYczfQHga/X/4r73TCpJk+QT3N+EJ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hbHAMYAAADdAAAADwAAAAAAAAAAAAAAAACYAgAAZHJz&#10;L2Rvd25yZXYueG1sUEsFBgAAAAAEAAQA9QAAAIsDAAAAAA==&#10;" path="m,l1476,e" filled="f" strokeweight=".16047mm">
                    <v:path arrowok="t" o:connecttype="custom" o:connectlocs="0,0;1476,0" o:connectangles="0,0"/>
                  </v:shape>
                </v:group>
                <v:group id="Group 2277" o:spid="_x0000_s1061" style="position:absolute;left:2061;top:-1306;width:919;height:808" coordorigin="2061,-1306" coordsize="919,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0WqdsYAAADdAAAADwAAAGRycy9kb3ducmV2LnhtbESPQWvCQBSE7wX/w/IE&#10;b3WTiK1EVxGx4kGEqiDeHtlnEsy+DdltEv99tyD0OMzMN8xi1ZtKtNS40rKCeByBIM6sLjlXcDl/&#10;vc9AOI+ssbJMCp7kYLUcvC0w1bbjb2pPPhcBwi5FBYX3dSqlywoy6Ma2Jg7e3TYGfZBNLnWDXYCb&#10;SiZR9CENlhwWCqxpU1D2OP0YBbsOu/Uk3raHx33zvJ2nx+shJqVGw349B+Gp9//hV3uvFSTJ5x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Rap2xgAAAN0A&#10;AAAPAAAAAAAAAAAAAAAAAKoCAABkcnMvZG93bnJldi54bWxQSwUGAAAAAAQABAD6AAAAnQMAAAAA&#10;">
                  <v:shape id="Freeform 2278" o:spid="_x0000_s1062" style="position:absolute;left:2061;top:-1306;width:919;height:808;visibility:visible;mso-wrap-style:square;v-text-anchor:top" coordsize="919,8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J5R8YA&#10;AADdAAAADwAAAGRycy9kb3ducmV2LnhtbESPzWrDMBCE74W8g9hALyWRa0oanCihBAKlpYX8PMBi&#10;bSwn1spIqu366atCocdhZr5h1tvBNqIjH2rHCh7nGQji0umaKwXn0362BBEissbGMSn4pgDbzeRu&#10;jYV2PR+oO8ZKJAiHAhWYGNtCylAashjmriVO3sV5izFJX0ntsU9w28g8yxbSYs1pwWBLO0Pl7fhl&#10;FfTj/qp3tvWfpqeHt/en8aM7jErdT4eXFYhIQ/wP/7VftYI8f17A75v0BOTm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hJ5R8YAAADdAAAADwAAAAAAAAAAAAAAAACYAgAAZHJz&#10;L2Rvd25yZXYueG1sUEsFBgAAAAAEAAQA9QAAAIsDAAAAAA==&#10;" path="m,809r918,l918,,,,,809xe" filled="f" strokeweight=".21394mm">
                    <v:path arrowok="t" o:connecttype="custom" o:connectlocs="0,-497;918,-497;918,-1306;0,-1306;0,-497" o:connectangles="0,0,0,0,0"/>
                  </v:shape>
                </v:group>
                <v:group id="Group 2275" o:spid="_x0000_s1063" style="position:absolute;left:2192;top:-1421;width:919;height:808" coordorigin="2192,-1421" coordsize="919,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uRmsYAAADdAAAADwAAAGRycy9kb3ducmV2LnhtbESPQWvCQBSE7wX/w/IE&#10;b3WTSKtEVxGx4kEKVUG8PbLPJJh9G7LbJP77riD0OMzMN8xi1ZtKtNS40rKCeByBIM6sLjlXcD59&#10;vc9AOI+ssbJMCh7kYLUcvC0w1bbjH2qPPhcBwi5FBYX3dSqlywoy6Ma2Jg7ezTYGfZBNLnWDXYCb&#10;SiZR9CkNlhwWCqxpU1B2P/4aBbsOu/Uk3ra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25GaxgAAAN0A&#10;AAAPAAAAAAAAAAAAAAAAAKoCAABkcnMvZG93bnJldi54bWxQSwUGAAAAAAQABAD6AAAAnQMAAAAA&#10;">
                  <v:shape id="Freeform 2276" o:spid="_x0000_s1064" style="position:absolute;left:2192;top:-1421;width:919;height:808;visibility:visible;mso-wrap-style:square;v-text-anchor:top" coordsize="919,8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k548MA&#10;AADdAAAADwAAAGRycy9kb3ducmV2LnhtbERPTWvCQBC9C/0Pywi96a45aEldRYRCC/agFepxyI5J&#10;THY2ZNeY/vvOodDj432vt6Nv1UB9rANbWMwNKOIiuJpLC+evt9kLqJiQHbaBycIPRdhuniZrzF14&#10;8JGGUyqVhHDM0UKVUpdrHYuKPMZ56IiFu4beYxLYl9r1+JBw3+rMmKX2WLM0VNjRvqKiOd299C4P&#10;+3Hxef6+ZUO8NIePxtwvxtrn6bh7BZVoTP/iP/e7s5BlK5krb+QJ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0k548MAAADdAAAADwAAAAAAAAAAAAAAAACYAgAAZHJzL2Rv&#10;d25yZXYueG1sUEsFBgAAAAAEAAQA9QAAAIgDAAAAAA==&#10;" path="m,115r787,l787,808r132,l919,,,,,115e" filled="f" strokeweight=".21394mm">
                    <v:path arrowok="t" o:connecttype="custom" o:connectlocs="0,-1306;787,-1306;787,-613;919,-613;919,-1421;0,-1421;0,-1306" o:connectangles="0,0,0,0,0,0,0"/>
                  </v:shape>
                </v:group>
                <v:group id="Group 2273" o:spid="_x0000_s1065" style="position:absolute;left:2151;top:-905;width:738;height:2" coordorigin="2151,-905" coordsize="7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igc8YAAADdAAAADwAAAGRycy9kb3ducmV2LnhtbESPQWvCQBSE74X+h+UV&#10;vOkmkdqauopILR5EUAvF2yP7TILZtyG7JvHfu4LQ4zAz3zCzRW8q0VLjSssK4lEEgjizuuRcwe9x&#10;PfwE4TyyxsoyKbiRg8X89WWGqbYd76k9+FwECLsUFRTe16mULivIoBvZmjh4Z9sY9EE2udQNdgFu&#10;KplE0UQaLDksFFjTqqDscrgaBT8ddstx/N1uL+fV7XR83/1tY1Jq8NYvv0B46v1/+NneaAVJ8jG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CKBzxgAAAN0A&#10;AAAPAAAAAAAAAAAAAAAAAKoCAABkcnMvZG93bnJldi54bWxQSwUGAAAAAAQABAD6AAAAnQMAAAAA&#10;">
                  <v:shape id="Freeform 2274" o:spid="_x0000_s1066" style="position:absolute;left:2151;top:-905;width:738;height:2;visibility:visible;mso-wrap-style:square;v-text-anchor:top" coordsize="7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B9HsEA&#10;AADdAAAADwAAAGRycy9kb3ducmV2LnhtbERPTYvCMBC9C/6HMMJeRNPtQaQaRQVhQS9WQY9jM7bV&#10;ZlKaqF1/vTkIHh/vezpvTSUe1LjSsoLfYQSCOLO65FzBYb8ejEE4j6yxskwK/snBfNbtTDHR9sk7&#10;eqQ+FyGEXYIKCu/rREqXFWTQDW1NHLiLbQz6AJtc6gafIdxUMo6ikTRYcmgosKZVQdktvRsFTm/1&#10;cRP39TI6ufNxe0qvr1Gp1E+vXUxAeGr9V/xx/2kFcTwO+8Ob8AT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AfR7BAAAA3QAAAA8AAAAAAAAAAAAAAAAAmAIAAGRycy9kb3du&#10;cmV2LnhtbFBLBQYAAAAABAAEAPUAAACGAwAAAAA=&#10;" path="m,l738,e" filled="f" strokeweight=".16047mm">
                    <v:path arrowok="t" o:connecttype="custom" o:connectlocs="0,0;738,0" o:connectangles="0,0"/>
                  </v:shape>
                </v:group>
                <v:group id="Group 2271" o:spid="_x0000_s1067" style="position:absolute;left:2585;top:-1881;width:2;height:460" coordorigin="2585,-1881" coordsize="2,4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vcUsUAAADdAAAADwAAAGRycy9kb3ducmV2LnhtbESPQYvCMBSE7wv+h/AE&#10;b2vaiotUo4i44kGEVUG8PZpnW2xeSpNt6783wsIeh5n5hlmselOJlhpXWlYQjyMQxJnVJecKLufv&#10;zxkI55E1VpZJwZMcrJaDjwWm2nb8Q+3J5yJA2KWooPC+TqV0WUEG3djWxMG728agD7LJpW6wC3BT&#10;ySSKvqTBksNCgTVtCsoep1+jYNdht57E2/bwuG+et/P0eD3EpNRo2K/nIDz1/j/8195rBUkyi+H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mr3FLFAAAA3QAA&#10;AA8AAAAAAAAAAAAAAAAAqgIAAGRycy9kb3ducmV2LnhtbFBLBQYAAAAABAAEAPoAAACcAwAAAAA=&#10;">
                  <v:shape id="Freeform 2272" o:spid="_x0000_s1068" style="position:absolute;left:2585;top:-1881;width:2;height:460;visibility:visible;mso-wrap-style:square;v-text-anchor:top" coordsize="2,4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93YsEA&#10;AADdAAAADwAAAGRycy9kb3ducmV2LnhtbESPQYvCMBSE7wv+h/CEva2pWXClaxQRBG9iXfD6tnk2&#10;xealNLHWf28EweMwM98wi9XgGtFTF2rPGqaTDARx6U3NlYa/4/ZrDiJEZIONZ9JwpwCr5ehjgbnx&#10;Nz5QX8RKJAiHHDXYGNtcylBachgmviVO3tl3DmOSXSVNh7cEd41UWTaTDmtOCxZb2lgqL8XVaTie&#10;CtkrW1i3/flWtP/nsylPWn+Oh/UviEhDfIdf7Z3RoNRcwfNNegJ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Pd2LBAAAA3QAAAA8AAAAAAAAAAAAAAAAAmAIAAGRycy9kb3du&#10;cmV2LnhtbFBLBQYAAAAABAAEAPUAAACGAwAAAAA=&#10;" path="m,l,460e" filled="f" strokeweight=".14708mm">
                    <v:path arrowok="t" o:connecttype="custom" o:connectlocs="0,-1881;0,-1421" o:connectangles="0,0"/>
                  </v:shape>
                </v:group>
                <v:group id="Group 2269" o:spid="_x0000_s1069" style="position:absolute;left:3341;top:-2010;width:700;height:5" coordorigin="3341,-2010" coordsize="70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1577FAAAA3QAA&#10;AA8AAAAAAAAAAAAAAAAAqgIAAGRycy9kb3ducmV2LnhtbFBLBQYAAAAABAAEAPoAAACcAwAAAAA=&#10;">
                  <v:shape id="Freeform 2270" o:spid="_x0000_s1070" style="position:absolute;left:3341;top:-2010;width:700;height:5;visibility:visible;mso-wrap-style:square;v-text-anchor:top" coordsize="70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mz48YA&#10;AADdAAAADwAAAGRycy9kb3ducmV2LnhtbESPzW7CMBCE70h9B2sr9QZOI0poikEIgdQDF34u3Lbx&#10;NomI16ltIOXpMRISx9HMfKOZzDrTiDM5X1tW8D5IQBAXVtdcKtjvVv0xCB+QNTaWScE/eZhNX3oT&#10;zLW98IbO21CKCGGfo4IqhDaX0hcVGfQD2xJH79c6gyFKV0rt8BLhppFpkoykwZrjQoUtLSoqjtuT&#10;UbBefmaZd2bo7V+4FuvjYbX/+VDq7bWbf4EI1IVn+NH+1grSdDyE+5v4BO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mz48YAAADdAAAADwAAAAAAAAAAAAAAAACYAgAAZHJz&#10;L2Rvd25yZXYueG1sUEsFBgAAAAAEAAQA9QAAAIsDAAAAAA==&#10;" path="m700,l,5e" filled="f" strokeweight=".14708mm">
                    <v:path arrowok="t" o:connecttype="custom" o:connectlocs="700,-2010;0,-2005" o:connectangles="0,0"/>
                  </v:shape>
                </v:group>
                <v:group id="Group 2267" o:spid="_x0000_s1071" style="position:absolute;left:2287;top:-4223;width:922;height:248" coordorigin="2287,-4223" coordsize="922,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kNpRxgAAAN0A&#10;AAAPAAAAAAAAAAAAAAAAAKoCAABkcnMvZG93bnJldi54bWxQSwUGAAAAAAQABAD6AAAAnQMAAAAA&#10;">
                  <v:shape id="Freeform 2268" o:spid="_x0000_s1072" style="position:absolute;left:2287;top:-4223;width:922;height:248;visibility:visible;mso-wrap-style:square;v-text-anchor:top" coordsize="922,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IsUMUA&#10;AADdAAAADwAAAGRycy9kb3ducmV2LnhtbESPQWvCQBSE7wX/w/IK3uqmEVKJrlIsBSEnU0GPz+xr&#10;Es2+Ddk1xn/vCoLHYWa+YRarwTSip87VlhV8TiIQxIXVNZcKdn+/HzMQziNrbCyTghs5WC1HbwtM&#10;tb3ylvrclyJA2KWooPK+TaV0RUUG3cS2xMH7t51BH2RXSt3hNcBNI+MoSqTBmsNChS2tKyrO+cUo&#10;+Dpd8j7jn+Q8zaZ7eTpmdnc4KjV+H77nIDwN/hV+tjdaQRzPEni8C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QixQxQAAAN0AAAAPAAAAAAAAAAAAAAAAAJgCAABkcnMv&#10;ZG93bnJldi54bWxQSwUGAAAAAAQABAD1AAAAigMAAAAA&#10;" path="m,249r921,l921,,,,,249xe" filled="f" strokeweight=".21394mm">
                    <v:path arrowok="t" o:connecttype="custom" o:connectlocs="0,-3974;921,-3974;921,-4223;0,-4223;0,-3974" o:connectangles="0,0,0,0,0"/>
                  </v:shape>
                </v:group>
                <v:group id="Group 2265" o:spid="_x0000_s1073" style="position:absolute;left:2378;top:-4044;width:738;height:2" coordorigin="2378,-4044" coordsize="7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7hvcYAAADdAAAADwAAAGRycy9kb3ducmV2LnhtbESPQWvCQBSE70L/w/IK&#10;vekmkapEVxHR0oMUjIXi7ZF9JsHs25Bdk/jvu4WCx2FmvmFWm8HUoqPWVZYVxJMIBHFudcWFgu/z&#10;YbwA4TyyxtoyKXiQg836ZbTCVNueT9RlvhABwi5FBaX3TSqly0sy6Ca2IQ7e1bYGfZBtIXWLfYCb&#10;WiZRNJMGKw4LJTa0Kym/ZXej4KPHfjuN993xdt09Luf3r59jTEq9vQ7bJQhPg3+G/9ufWkGSLOb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DuG9xgAAAN0A&#10;AAAPAAAAAAAAAAAAAAAAAKoCAABkcnMvZG93bnJldi54bWxQSwUGAAAAAAQABAD6AAAAnQMAAAAA&#10;">
                  <v:shape id="Freeform 2266" o:spid="_x0000_s1074" style="position:absolute;left:2378;top:-4044;width:738;height:2;visibility:visible;mso-wrap-style:square;v-text-anchor:top" coordsize="7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ZxGMEA&#10;AADdAAAADwAAAGRycy9kb3ducmV2LnhtbERPTYvCMBC9C/6HMMJeRNPtQaQaRQVhQS9WQY9jM7bV&#10;ZlKaqF1/vTkIHh/vezpvTSUe1LjSsoLfYQSCOLO65FzBYb8ejEE4j6yxskwK/snBfNbtTDHR9sk7&#10;eqQ+FyGEXYIKCu/rREqXFWTQDW1NHLiLbQz6AJtc6gafIdxUMo6ikTRYcmgosKZVQdktvRsFTm/1&#10;cRP39TI6ufNxe0qvr1Gp1E+vXUxAeGr9V/xx/2kFcTwOc8Ob8AT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2cRjBAAAA3QAAAA8AAAAAAAAAAAAAAAAAmAIAAGRycy9kb3du&#10;cmV2LnhtbFBLBQYAAAAABAAEAPUAAACGAwAAAAA=&#10;" path="m,l739,e" filled="f" strokeweight=".16047mm">
                    <v:path arrowok="t" o:connecttype="custom" o:connectlocs="0,0;739,0" o:connectangles="0,0"/>
                  </v:shape>
                </v:group>
                <v:group id="Group 2263" o:spid="_x0000_s1075" style="position:absolute;left:2723;top:-3974;width:24;height:852" coordorigin="2723,-3974" coordsize="24,8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3QVMYAAADdAAAADwAAAGRycy9kb3ducmV2LnhtbESPQWvCQBSE7wX/w/IE&#10;b3WTSItGVxGx4kEKVUG8PbLPJJh9G7LbJP77riD0OMzMN8xi1ZtKtNS40rKCeByBIM6sLjlXcD59&#10;vU9BOI+ssbJMCh7kYLUcvC0w1bbjH2qPPhcBwi5FBYX3dSqlywoy6Ma2Jg7ezTYGfZBNLnWDXYCb&#10;SiZR9CkNlhwWCqxpU1B2P/4aBbsOu/Uk3raH+23zuJ4+vi+HmJQaDfv1HISn3v+HX+29VpAk0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3dBUxgAAAN0A&#10;AAAPAAAAAAAAAAAAAAAAAKoCAABkcnMvZG93bnJldi54bWxQSwUGAAAAAAQABAD6AAAAnQMAAAAA&#10;">
                  <v:shape id="Freeform 2264" o:spid="_x0000_s1076" style="position:absolute;left:2723;top:-3974;width:24;height:852;visibility:visible;mso-wrap-style:square;v-text-anchor:top" coordsize="24,8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WeXMQA&#10;AADdAAAADwAAAGRycy9kb3ducmV2LnhtbERPTWvCQBC9C/0PyxS8mU0Dak2zkSIELF40bcl1zE6T&#10;0OxsyG419dd3DwWPj/edbSfTiwuNrrOs4CmKQRDXVnfcKPh4LxbPIJxH1thbJgW/5GCbP8wyTLW9&#10;8okupW9ECGGXooLW+yGV0tUtGXSRHYgD92VHgz7AsZF6xGsIN71M4nglDXYcGlocaNdS/V3+GAW3&#10;vvo81ofqWC3Lt3VRuEOz3J2Vmj9Ory8gPE3+Lv5377WCJNmE/eFNeAI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1nlzEAAAA3QAAAA8AAAAAAAAAAAAAAAAAmAIAAGRycy9k&#10;b3ducmV2LnhtbFBLBQYAAAAABAAEAPUAAACJAwAAAAA=&#10;" path="m,851l24,e" filled="f" strokeweight=".14708mm">
                    <v:path arrowok="t" o:connecttype="custom" o:connectlocs="0,-3123;24,-3974" o:connectangles="0,0"/>
                  </v:shape>
                </v:group>
                <v:group id="Group 2261" o:spid="_x0000_s1077" style="position:absolute;left:3985;top:-819;width:1122;height:248" coordorigin="3985,-819" coordsize="1122,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JKj8YAAADdAAAADwAAAGRycy9kb3ducmV2LnhtbESPT2vCQBTE7wW/w/IE&#10;b3WTSItGVxFR6UEK/gHx9sg+k2D2bciuSfz23UKhx2FmfsMsVr2pREuNKy0riMcRCOLM6pJzBZfz&#10;7n0KwnlkjZVlUvAiB6vl4G2BqbYdH6k9+VwECLsUFRTe16mULivIoBvbmjh4d9sY9EE2udQNdgFu&#10;KplE0ac0WHJYKLCmTUHZ4/Q0CvYddutJvG0Pj/vmdTt/fF8PMSk1GvbrOQhPvf8P/7W/tIIkmc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ckqPxgAAAN0A&#10;AAAPAAAAAAAAAAAAAAAAAKoCAABkcnMvZG93bnJldi54bWxQSwUGAAAAAAQABAD6AAAAnQMAAAAA&#10;">
                  <v:shape id="Freeform 2262" o:spid="_x0000_s1078" style="position:absolute;left:3985;top:-819;width:1122;height:248;visibility:visible;mso-wrap-style:square;v-text-anchor:top" coordsize="1122,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tCjsUA&#10;AADdAAAADwAAAGRycy9kb3ducmV2LnhtbESPT4vCMBTE78J+h/AWvNnUgqLVKLJsWffoH1Bvj+bZ&#10;VpuX0mS1++2NIHgcZuY3zHzZmVrcqHWVZQXDKAZBnFtdcaFgv8sGExDOI2usLZOCf3KwXHz05phq&#10;e+cN3ba+EAHCLkUFpfdNKqXLSzLoItsQB+9sW4M+yLaQusV7gJtaJnE8lgYrDgslNvRVUn7d/hkF&#10;x+Nhvdqdvr2+jHQ2/c1+TtmBlep/dqsZCE+df4df7bVWkCTTBJ5vwhO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u0KOxQAAAN0AAAAPAAAAAAAAAAAAAAAAAJgCAABkcnMv&#10;ZG93bnJldi54bWxQSwUGAAAAAAQABAD1AAAAigMAAAAA&#10;" path="m,249r1122,l1122,,,,,249xe" filled="f" strokeweight=".21394mm">
                    <v:path arrowok="t" o:connecttype="custom" o:connectlocs="0,-570;1122,-570;1122,-819;0,-819;0,-570" o:connectangles="0,0,0,0,0"/>
                  </v:shape>
                </v:group>
                <v:group id="Group 2259" o:spid="_x0000_s1079" style="position:absolute;left:4001;top:-640;width:1089;height:2" coordorigin="4001,-640" coordsize="10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xY8YAAADdAAAADwAAAGRycy9kb3ducmV2LnhtbESPQWvCQBSE7wX/w/KE&#10;3uomkZYaXUVESw8iVAXx9sg+k2D2bciuSfz3riD0OMzMN8xs0ZtKtNS40rKCeBSBIM6sLjlXcDxs&#10;Pr5BOI+ssbJMCu7kYDEfvM0w1bbjP2r3PhcBwi5FBYX3dSqlywoy6Ea2Jg7exTYGfZBNLnWDXYCb&#10;SiZR9CUNlhwWCqxpVVB23d+Mgp8Ou+U4Xrfb62V1Px8+d6dtTEq9D/vlFISn3v+HX+1frSBJJm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7HFjxgAAAN0A&#10;AAAPAAAAAAAAAAAAAAAAAKoCAABkcnMvZG93bnJldi54bWxQSwUGAAAAAAQABAD6AAAAnQMAAAAA&#10;">
                  <v:shape id="Freeform 2260" o:spid="_x0000_s1080" style="position:absolute;left:4001;top:-640;width:1089;height:2;visibility:visible;mso-wrap-style:square;v-text-anchor:top" coordsize="10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43UMYA&#10;AADdAAAADwAAAGRycy9kb3ducmV2LnhtbESPT2vCQBTE74V+h+UJvdWNQapGVykB24Ie/IfnZ/aZ&#10;BLNvY3Y16bd3hUKPw8z8hpktOlOJOzWutKxg0I9AEGdWl5wrOOyX72MQziNrrCyTgl9ysJi/vsww&#10;0bblLd13PhcBwi5BBYX3dSKlywoy6Pq2Jg7e2TYGfZBNLnWDbYCbSsZR9CENlhwWCqwpLSi77G5G&#10;wTq9bWk9vqZ19XXcbFoafQ9XJ6Xeet3nFISnzv+H/9o/WkEcT4bwfBOe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43UMYAAADdAAAADwAAAAAAAAAAAAAAAACYAgAAZHJz&#10;L2Rvd25yZXYueG1sUEsFBgAAAAAEAAQA9QAAAIsDAAAAAA==&#10;" path="m,l1089,e" filled="f" strokeweight=".16047mm">
                    <v:path arrowok="t" o:connecttype="custom" o:connectlocs="0,0;1089,0" o:connectangles="0,0"/>
                  </v:shape>
                </v:group>
                <v:group id="Group 2257" o:spid="_x0000_s1081" style="position:absolute;left:4546;top:-1886;width:2;height:1067" coordorigin="4546,-1886" coordsize="2,1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lMjMYAAADdAAAADwAAAGRycy9kb3ducmV2LnhtbESPQWvCQBSE7wX/w/IE&#10;b3WTiKVGVxGx4kGEqiDeHtlnEsy+DdltEv99tyD0OMzMN8xi1ZtKtNS40rKCeByBIM6sLjlXcDl/&#10;vX+CcB5ZY2WZFDzJwWo5eFtgqm3H39SefC4ChF2KCgrv61RKlxVk0I1tTRy8u20M+iCbXOoGuwA3&#10;lUyi6EMaLDksFFjTpqDscfoxCnYddutJvG0Pj/vmeTtPj9dDTEqNhv16DsJT7//Dr/ZeK0iS2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UyMxgAAAN0A&#10;AAAPAAAAAAAAAAAAAAAAAKoCAABkcnMvZG93bnJldi54bWxQSwUGAAAAAAQABAD6AAAAnQMAAAAA&#10;">
                  <v:shape id="Freeform 2258" o:spid="_x0000_s1082" style="position:absolute;left:4546;top:-1886;width:2;height:1067;visibility:visible;mso-wrap-style:square;v-text-anchor:top" coordsize="2,10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pMQA&#10;AADdAAAADwAAAGRycy9kb3ducmV2LnhtbESPT4vCMBTE78J+h/AW9qbpFvxXjbKIgrB6qIrnR/Ns&#10;i81LabK1/fYbQfA4zMxvmOW6M5VoqXGlZQXfowgEcWZ1ybmCy3k3nIFwHlljZZkU9ORgvfoYLDHR&#10;9sEptSefiwBhl6CCwvs6kdJlBRl0I1sTB+9mG4M+yCaXusFHgJtKxlE0kQZLDgsF1rQpKLuf/oyC&#10;sxzn8jcb94cW+/12eozS6+6i1Ndn97MA4anz7/CrvdcK4ng+geeb8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vqTEAAAA3QAAAA8AAAAAAAAAAAAAAAAAmAIAAGRycy9k&#10;b3ducmV2LnhtbFBLBQYAAAAABAAEAPUAAACJAwAAAAA=&#10;" path="m,l,1067e" filled="f" strokeweight=".14708mm">
                    <v:path arrowok="t" o:connecttype="custom" o:connectlocs="0,-1886;0,-819" o:connectangles="0,0"/>
                  </v:shape>
                </v:group>
                <v:group id="Group 2255" o:spid="_x0000_s1083" style="position:absolute;left:5524;top:-2954;width:143;height:95" coordorigin="5524,-2954" coordsize="14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Nd3YMYAAADdAAAADwAAAGRycy9kb3ducmV2LnhtbESPQWvCQBSE74X+h+UV&#10;vOkmkdqauopILR5EUAvF2yP7TILZtyG7JvHfu4LQ4zAz3zCzRW8q0VLjSssK4lEEgjizuuRcwe9x&#10;PfwE4TyyxsoyKbiRg8X89WWGqbYd76k9+FwECLsUFRTe16mULivIoBvZmjh4Z9sY9EE2udQNdgFu&#10;KplE0UQaLDksFFjTqqDscrgaBT8ddstx/N1uL+fV7XR83/1tY1Jq8NYvv0B46v1/+NneaAVJMv2A&#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13dgxgAAAN0A&#10;AAAPAAAAAAAAAAAAAAAAAKoCAABkcnMvZG93bnJldi54bWxQSwUGAAAAAAQABAD6AAAAnQMAAAAA&#10;">
                  <v:shape id="Freeform 2256" o:spid="_x0000_s1084" style="position:absolute;left:5524;top:-2954;width:143;height:95;visibility:visible;mso-wrap-style:square;v-text-anchor:top" coordsize="14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AgsUA&#10;AADdAAAADwAAAGRycy9kb3ducmV2LnhtbERPTWvCQBC9F/wPywi9NRujtJq6BhWEXlowrQFv0+yY&#10;hGRnQ3ar8d93D4UeH+97nY2mE1caXGNZwSyKQRCXVjdcKfj6PDwtQTiPrLGzTAru5CDbTB7WmGp7&#10;4yNdc1+JEMIuRQW1930qpStrMugi2xMH7mIHgz7AoZJ6wFsIN51M4vhZGmw4NNTY076mss1/jIJz&#10;e++Oi5fFfH/AE398vxezXVMo9Tgdt68gPI3+X/znftMKkmQV5oY34Qn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7QCCxQAAAN0AAAAPAAAAAAAAAAAAAAAAAJgCAABkcnMv&#10;ZG93bnJldi54bWxQSwUGAAAAAAQABAD1AAAAigMAAAAA&#10;" path="m,95l142,37,28,e" filled="f" strokeweight=".14708mm">
                    <v:path arrowok="t" o:connecttype="custom" o:connectlocs="0,-2859;142,-2917;28,-2954" o:connectangles="0,0,0"/>
                  </v:shape>
                </v:group>
                <v:group id="Group 2253" o:spid="_x0000_s1085" style="position:absolute;left:4546;top:-2874;width:1844;height:740" coordorigin="4546,-2874" coordsize="1844,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RGicYAAADdAAAADwAAAGRycy9kb3ducmV2LnhtbESPQWvCQBSE70L/w/IK&#10;vekmkYpGVxHR0oMUjIXi7ZF9JsHs25Bdk/jvu4WCx2FmvmFWm8HUoqPWVZYVxJMIBHFudcWFgu/z&#10;YTwH4TyyxtoyKXiQg836ZbTCVNueT9RlvhABwi5FBaX3TSqly0sy6Ca2IQ7e1bYGfZBtIXWLfYCb&#10;WiZRNJMGKw4LJTa0Kym/ZXej4KPHfjuN993xdt09Luf3r59jTEq9vQ7bJQhPg3+G/9ufWkGSLBb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BEaJxgAAAN0A&#10;AAAPAAAAAAAAAAAAAAAAAKoCAABkcnMvZG93bnJldi54bWxQSwUGAAAAAAQABAD6AAAAnQMAAAAA&#10;">
                  <v:shape id="Freeform 2254" o:spid="_x0000_s1086" style="position:absolute;left:4546;top:-2874;width:1844;height:740;visibility:visible;mso-wrap-style:square;v-text-anchor:top" coordsize="1844,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mgjcUA&#10;AADdAAAADwAAAGRycy9kb3ducmV2LnhtbERPy2oCMRTdC/2HcAvdiCZOi9jRKCIUK7ioj0WX18nt&#10;zNjJTZhEHf/eLApdHs57tuhsI67UhtqxhtFQgSAunKm51HA8fAwmIEJENtg4Jg13CrCYP/VmmBt3&#10;4x1d97EUKYRDjhqqGH0uZSgqshiGzhMn7se1FmOCbSlNi7cUbhuZKTWWFmtODRV6WlVU/O4vVsP4&#10;vPm+qzd/Or9vt+td6bPRVz/T+uW5W05BROriv/jP/Wk0ZK8q7U9v0hO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uaCNxQAAAN0AAAAPAAAAAAAAAAAAAAAAAJgCAABkcnMv&#10;ZG93bnJldi54bWxQSwUGAAAAAAQABAD1AAAAigMAAAAA&#10;" path="m,740l1844,e" filled="f" strokeweight=".14708mm">
                    <v:path arrowok="t" o:connecttype="custom" o:connectlocs="0,-2134;1844,-2874" o:connectangles="0,0"/>
                  </v:shape>
                </v:group>
                <v:group id="Group 2251" o:spid="_x0000_s1087" style="position:absolute;left:5667;top:-3347;width:67;height:77" coordorigin="5667,-3347" coordsize="6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mdCVxgAAAN0A&#10;AAAPAAAAAAAAAAAAAAAAAKoCAABkcnMvZG93bnJldi54bWxQSwUGAAAAAAQABAD6AAAAnQMAAAAA&#10;">
                  <v:shape id="Freeform 2252" o:spid="_x0000_s1088" style="position:absolute;left:5667;top:-3347;width:67;height:77;visibility:visible;mso-wrap-style:square;v-text-anchor:top" coordsize="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d9JMcA&#10;AADdAAAADwAAAGRycy9kb3ducmV2LnhtbESPQUvDQBSE7wX/w/IEL8XuNoUisduioqAHKTaW9vjI&#10;PrPB7NuQXZP037uFQo/DzHzDrDaja0RPXag9a5jPFAji0puaKw3fxdv9A4gQkQ02nknDiQJs1jeT&#10;FebGD/xF/S5WIkE45KjBxtjmUobSksMw8y1x8n585zAm2VXSdDgkuGtkptRSOqw5LVhs6cVS+bv7&#10;cxr6wn48T6k4FNPjsP80R6nmr1ut727Hp0cQkcZ4DV/a70ZDtlAZnN+kJ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XfSTHAAAA3QAAAA8AAAAAAAAAAAAAAAAAmAIAAGRy&#10;cy9kb3ducmV2LnhtbFBLBQYAAAAABAAEAPUAAACMAwAAAAA=&#10;" path="m1,l,77,67,38,1,e" fillcolor="black" stroked="f">
                    <v:path arrowok="t" o:connecttype="custom" o:connectlocs="1,-3347;0,-3270;67,-3309;1,-3347" o:connectangles="0,0,0,0"/>
                  </v:shape>
                </v:group>
                <v:group id="Group 2249" o:spid="_x0000_s1089" style="position:absolute;left:5667;top:-3347;width:67;height:77" coordorigin="5667,-3347" coordsize="6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frecUAAADdAAAADwAAAGRycy9kb3ducmV2LnhtbESPQYvCMBSE7wv+h/AE&#10;b2tayy5SjSKi4kEWVgXx9miebbF5KU1s67/fLAgeh5n5hpkve1OJlhpXWlYQjyMQxJnVJecKzqft&#10;5xSE88gaK8uk4EkOlovBxxxTbTv+pfbocxEg7FJUUHhfp1K6rCCDbmxr4uDdbGPQB9nkUjfYBbip&#10;5CSKvqXBksNCgTWtC8rux4dRsOuwWyXxpj3cb+vn9fT1cznEpNRo2K9mIDz1/h1+tfdawSSJ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0H63nFAAAA3QAA&#10;AA8AAAAAAAAAAAAAAAAAqgIAAGRycy9kb3ducmV2LnhtbFBLBQYAAAAABAAEAPoAAACcAwAAAAA=&#10;">
                  <v:shape id="Freeform 2250" o:spid="_x0000_s1090" style="position:absolute;left:5667;top:-3347;width:67;height:77;visibility:visible;mso-wrap-style:square;v-text-anchor:top" coordsize="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nMQA&#10;AADdAAAADwAAAGRycy9kb3ducmV2LnhtbESP3YrCMBSE74V9h3AWvNPEH4p0jSKCIHghVh/g2Bzb&#10;ss1JaaLGffqNsLCXw8x8wyzX0bbiQb1vHGuYjBUI4tKZhisNl/NutADhA7LB1jFpeJGH9epjsMTc&#10;uCef6FGESiQI+xw11CF0uZS+rMmiH7uOOHk311sMSfaVND0+E9y2cqpUJi02nBZq7GhbU/ld3K2G&#10;n9hk2W5eVLfr9ujPM3Uq9oeo9fAzbr5ABIrhP/zX3hsN05maw/tNe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DPpzEAAAA3QAAAA8AAAAAAAAAAAAAAAAAmAIAAGRycy9k&#10;b3ducmV2LnhtbFBLBQYAAAAABAAEAPUAAACJAwAAAAA=&#10;" path="m67,38l,77,1,,67,38e" filled="f" strokeweight=".21394mm">
                    <v:path arrowok="t" o:connecttype="custom" o:connectlocs="67,-3309;0,-3270;1,-3347;67,-3309" o:connectangles="0,0,0,0"/>
                  </v:shape>
                </v:group>
                <v:group id="Group 2247" o:spid="_x0000_s1091" style="position:absolute;left:5667;top:-3309;width:67;height:39" coordorigin="5667,-3309" coordsize="67,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LWlsUAAADdAAAADwAAAGRycy9kb3ducmV2LnhtbESPQYvCMBSE74L/ITxh&#10;b5pWUaQaRUSXPciCVVj29miebbF5KU1s67/fLAgeh5n5hllve1OJlhpXWlYQTyIQxJnVJecKrpfj&#10;eAnCeWSNlWVS8CQH281wsMZE247P1KY+FwHCLkEFhfd1IqXLCjLoJrYmDt7NNgZ9kE0udYNdgJtK&#10;TqNoIQ2WHBYKrGlfUHZPH0bBZ4fdbhYf2tP9tn/+XubfP6eYlPoY9bsVCE+9f4df7S+tYDqL5v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2i1pbFAAAA3QAA&#10;AA8AAAAAAAAAAAAAAAAAqgIAAGRycy9kb3ducmV2LnhtbFBLBQYAAAAABAAEAPoAAACcAwAAAAA=&#10;">
                  <v:shape id="Freeform 2248" o:spid="_x0000_s1092" style="position:absolute;left:5667;top:-3309;width:67;height:39;visibility:visible;mso-wrap-style:square;v-text-anchor:top" coordsize="67,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QwjMUA&#10;AADdAAAADwAAAGRycy9kb3ducmV2LnhtbESPT2vCQBTE7wW/w/KE3uqmFkIb3YQilHpSaoN4fGZf&#10;/mj2bdhdNX77bqHQ4zAzv2GWxWh6cSXnO8sKnmcJCOLK6o4bBeX3x9MrCB+QNfaWScGdPBT55GGJ&#10;mbY3/qLrLjQiQthnqKANYcik9FVLBv3MDsTRq60zGKJ0jdQObxFuejlPklQa7DgutDjQqqXqvLsY&#10;Bcdyj6t6+HSm37rN4fS27VJZK/U4Hd8XIAKN4T/8115rBfOXJIXfN/EJyP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JDCMxQAAAN0AAAAPAAAAAAAAAAAAAAAAAJgCAABkcnMv&#10;ZG93bnJldi54bWxQSwUGAAAAAAQABAD1AAAAigMAAAAA&#10;" path="m,39l67,e" filled="f" strokeweight=".21394mm">
                    <v:path arrowok="t" o:connecttype="custom" o:connectlocs="0,-3270;67,-3309" o:connectangles="0,0"/>
                  </v:shape>
                </v:group>
                <v:group id="Group 2245" o:spid="_x0000_s1093" style="position:absolute;left:5560;top:-3309;width:108;height:2" coordorigin="5560,-3309" coordsize="10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ztesUAAADdAAAADwAAAGRycy9kb3ducmV2LnhtbESPQYvCMBSE78L+h/AE&#10;b5pWWV2qUURW2YMsqAvi7dE822LzUprY1n9vhAWPw8x8wyxWnSlFQ7UrLCuIRxEI4tTqgjMFf6ft&#10;8AuE88gaS8uk4EEOVsuP3gITbVs+UHP0mQgQdgkqyL2vEildmpNBN7IVcfCutjbog6wzqWtsA9yU&#10;chxFU2mw4LCQY0WbnNLb8W4U7Fps15P4u9nfrpvH5fT5e97HpNSg363nIDx1/h3+b/9oBeNJNI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I87XrFAAAA3QAA&#10;AA8AAAAAAAAAAAAAAAAAqgIAAGRycy9kb3ducmV2LnhtbFBLBQYAAAAABAAEAPoAAACcAwAAAAA=&#10;">
                  <v:shape id="Freeform 2246" o:spid="_x0000_s1094" style="position:absolute;left:5560;top:-3309;width:108;height:2;visibility:visible;mso-wrap-style:square;v-text-anchor:top" coordsize="1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f9h8IA&#10;AADdAAAADwAAAGRycy9kb3ducmV2LnhtbERPz2vCMBS+C/sfwht4s2kdjNE1lm6g9CJsdbu/Nc+2&#10;2ryUJtP435vDYMeP73dRBjOKC81usKwgS1IQxK3VA3cKvg7b1QsI55E1jpZJwY0clJuHRYG5tlf+&#10;pEvjOxFD2OWooPd+yqV0bU8GXWIn4sgd7WzQRzh3Us94jeFmlOs0fZYGB44NPU703lN7bn6Ngtoc&#10;f+psn2HzXTW4091b+DgFpZaPoXoF4Sn4f/Gfu9YK1k9pnBvfxCcgN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2HwgAAAN0AAAAPAAAAAAAAAAAAAAAAAJgCAABkcnMvZG93&#10;bnJldi54bWxQSwUGAAAAAAQABAD1AAAAhwMAAAAA&#10;" path="m108,l,e" filled="f" strokeweight=".14708mm">
                    <v:path arrowok="t" o:connecttype="custom" o:connectlocs="108,-6618;0,-6618" o:connectangles="0,0"/>
                  </v:shape>
                </v:group>
                <v:group id="Group 2243" o:spid="_x0000_s1095" style="position:absolute;left:3907;top:-4223;width:1610;height:248" coordorigin="3907,-4223" coordsize="1610,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ck8UAAADdAAAADwAAAGRycy9kb3ducmV2LnhtbESPQYvCMBSE78L+h/AE&#10;b5pWWXGrUURW2YMsqAvi7dE822LzUprY1n9vhAWPw8x8wyxWnSlFQ7UrLCuIRxEI4tTqgjMFf6ft&#10;cAbCeWSNpWVS8CAHq+VHb4GJti0fqDn6TAQIuwQV5N5XiZQuzcmgG9mKOHhXWxv0QdaZ1DW2AW5K&#10;OY6iqTRYcFjIsaJNTunteDcKdi2260n83exv183jcvr8Pe9jUmrQ79ZzEJ46/w7/t3+0gvEk+o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v3JPFAAAA3QAA&#10;AA8AAAAAAAAAAAAAAAAAqgIAAGRycy9kb3ducmV2LnhtbFBLBQYAAAAABAAEAPoAAACcAwAAAAA=&#10;">
                  <v:shape id="Freeform 2244" o:spid="_x0000_s1096" style="position:absolute;left:3907;top:-4223;width:1610;height:248;visibility:visible;mso-wrap-style:square;v-text-anchor:top" coordsize="1610,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ZAncIA&#10;AADdAAAADwAAAGRycy9kb3ducmV2LnhtbERPy2rCQBTdF/yH4Qru6iQaikRHEUEoCi3xsb9mbh6Y&#10;uRMz0xj/vrModHk479VmMI3oqXO1ZQXxNAJBnFtdc6ngct6/L0A4j6yxsUwKXuRgsx69rTDV9skZ&#10;9SdfihDCLkUFlfdtKqXLKzLoprYlDlxhO4M+wK6UusNnCDeNnEXRhzRYc2iosKVdRfn99GMU7ObZ&#10;OSlM/J01yfXWH5NH/1UclJqMh+0ShKfB/4v/3J9awWweh/3hTXg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kCdwgAAAN0AAAAPAAAAAAAAAAAAAAAAAJgCAABkcnMvZG93&#10;bnJldi54bWxQSwUGAAAAAAQABAD1AAAAhwMAAAAA&#10;" path="m,249r1611,l1611,,,,,249xe" filled="f" strokeweight=".21394mm">
                    <v:path arrowok="t" o:connecttype="custom" o:connectlocs="0,-3974;1611,-3974;1611,-4223;0,-4223;0,-3974" o:connectangles="0,0,0,0,0"/>
                  </v:shape>
                </v:group>
                <v:group id="Group 2241" o:spid="_x0000_s1097" style="position:absolute;left:3925;top:-4044;width:1575;height:2" coordorigin="3925,-4044" coordsize="157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QEZIxgAAAN0A&#10;AAAPAAAAAAAAAAAAAAAAAKoCAABkcnMvZG93bnJldi54bWxQSwUGAAAAAAQABAD6AAAAnQMAAAAA&#10;">
                  <v:shape id="Freeform 2242" o:spid="_x0000_s1098" style="position:absolute;left:3925;top:-4044;width:1575;height:2;visibility:visible;mso-wrap-style:square;v-text-anchor:top" coordsize="157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kwMMUA&#10;AADdAAAADwAAAGRycy9kb3ducmV2LnhtbESPwWrDMBBE74X8g9hALqWW7UIxrpUQCoUcUmidfMBi&#10;bSwTa+Vaamz/fVQo9DjMzBum2s22FzcafedYQZakIIgbpztuFZxP708FCB+QNfaOScFCHnbb1UOF&#10;pXYTf9GtDq2IEPYlKjAhDKWUvjFk0SduII7exY0WQ5RjK/WIU4TbXuZp+iItdhwXDA70Zqi51j9W&#10;waMOU7E/n7wustR9fx4X8zF0Sm3W8/4VRKA5/If/2getIH/Ocvh9E5+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mTAwxQAAAN0AAAAPAAAAAAAAAAAAAAAAAJgCAABkcnMv&#10;ZG93bnJldi54bWxQSwUGAAAAAAQABAD1AAAAigMAAAAA&#10;" path="m,l1575,e" filled="f" strokeweight=".16047mm">
                    <v:path arrowok="t" o:connecttype="custom" o:connectlocs="0,0;1575,0" o:connectangles="0,0"/>
                  </v:shape>
                </v:group>
                <v:group id="Group 2239" o:spid="_x0000_s1099" style="position:absolute;left:5576;top:-3571;width:73;height:75" coordorigin="5576,-3571" coordsize="7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59pMUAAADdAAAADwAAAGRycy9kb3ducmV2LnhtbESPQYvCMBSE7wv+h/AE&#10;b2tayy5SjSKi4kEWVgXx9miebbF5KU1s67/fLAgeh5n5hpkve1OJlhpXWlYQjyMQxJnVJecKzqft&#10;5xSE88gaK8uk4EkOlovBxxxTbTv+pfbocxEg7FJUUHhfp1K6rCCDbmxr4uDdbGPQB9nkUjfYBbip&#10;5CSKvqXBksNCgTWtC8rux4dRsOuwWyXxpj3cb+vn9fT1cznEpNRo2K9mIDz1/h1+tfdawSSJ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jefaTFAAAA3QAA&#10;AA8AAAAAAAAAAAAAAAAAqgIAAGRycy9kb3ducmV2LnhtbFBLBQYAAAAABAAEAPoAAACcAwAAAAA=&#10;">
                  <v:shape id="Freeform 2240" o:spid="_x0000_s1100" style="position:absolute;left:5576;top:-3571;width:73;height:75;visibility:visible;mso-wrap-style:square;v-text-anchor:top" coordsize="7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9Q7MUA&#10;AADdAAAADwAAAGRycy9kb3ducmV2LnhtbESPS4vCQBCE78L+h6EXvOnEJ5J1lFVQcnR9obfeTG8S&#10;zPSEzKjx3+8Igseiqr6ipvPGlOJGtSssK+h1IxDEqdUFZwr2u1VnAsJ5ZI2lZVLwIAfz2UdrirG2&#10;d/6h29ZnIkDYxagg976KpXRpTgZd11bEwfuztUEfZJ1JXeM9wE0p+1E0lgYLDgs5VrTMKb1sr0ZB&#10;Uv0mbjEa8/qwPo029nhZnDd7pdqfzfcXCE+Nf4df7UQr6A96Q3i+CU9Az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31DsxQAAAN0AAAAPAAAAAAAAAAAAAAAAAJgCAABkcnMv&#10;ZG93bnJldi54bWxQSwUGAAAAAAQABAD1AAAAigMAAAAA&#10;" path="m,l15,75,73,24,,e" fillcolor="black" stroked="f">
                    <v:path arrowok="t" o:connecttype="custom" o:connectlocs="0,-3571;15,-3496;73,-3547;0,-3571" o:connectangles="0,0,0,0"/>
                  </v:shape>
                </v:group>
                <v:group id="Group 2237" o:spid="_x0000_s1101" style="position:absolute;left:5576;top:-3571;width:73;height:75" coordorigin="5576,-3571" coordsize="7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tAS8cAAADdAAAADwAAAGRycy9kb3ducmV2LnhtbESPT2vCQBTE7wW/w/KE&#10;3uomhpQSXUVESw+hUC2U3h7ZZxLMvg3ZNX++fbcgeBxm5jfMejuaRvTUudqygngRgSAurK65VPB9&#10;Pr68gXAeWWNjmRRM5GC7mT2tMdN24C/qT74UAcIuQwWV920mpSsqMugWtiUO3sV2Bn2QXSl1h0OA&#10;m0Yuo+hVGqw5LFTY0r6i4nq6GQXvAw67JD70+fWyn37P6edPHpNSz/NxtwLhafSP8L39oRUskziF&#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tAS8cAAADd&#10;AAAADwAAAAAAAAAAAAAAAACqAgAAZHJzL2Rvd25yZXYueG1sUEsFBgAAAAAEAAQA+gAAAJ4DAAAA&#10;AA==&#10;">
                  <v:shape id="Freeform 2238" o:spid="_x0000_s1102" style="position:absolute;left:5576;top:-3571;width:73;height:75;visibility:visible;mso-wrap-style:square;v-text-anchor:top" coordsize="7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TUlsQA&#10;AADdAAAADwAAAGRycy9kb3ducmV2LnhtbESPwWrDMBBE74X+g9hCLyWR40AIbmTTBgI+GIqTfMBi&#10;bS1Ta2UkNXb/vioUchxm5g1zqBY7ihv5MDhWsFlnIIg7pwfuFVwvp9UeRIjIGkfHpOCHAlTl48MB&#10;C+1mbul2jr1IEA4FKjAxToWUoTNkMazdRJy8T+ctxiR9L7XHOcHtKPMs20mLA6cFgxMdDXVf52+r&#10;oI599z7hx8t8NY1nfWnGuQ1KPT8tb68gIi3xHv5v11pBvt3s4O9NegK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E1JbEAAAA3QAAAA8AAAAAAAAAAAAAAAAAmAIAAGRycy9k&#10;b3ducmV2LnhtbFBLBQYAAAAABAAEAPUAAACJAwAAAAA=&#10;" path="m,l73,24,15,75,,e" filled="f" strokeweight=".21394mm">
                    <v:path arrowok="t" o:connecttype="custom" o:connectlocs="0,-3571;73,-3547;15,-3496;0,-3571" o:connectangles="0,0,0,0"/>
                  </v:shape>
                </v:group>
                <v:group id="Group 2235" o:spid="_x0000_s1103" style="position:absolute;left:5576;top:-3559;width:73;height:2" coordorigin="5576,-3559" coordsize="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V7p8UAAADdAAAADwAAAGRycy9kb3ducmV2LnhtbESPQYvCMBSE78L+h/AE&#10;b5pWWV2qUURW2YMsqAvi7dE822LzUprY1n9vhAWPw8x8wyxWnSlFQ7UrLCuIRxEI4tTqgjMFf6ft&#10;8AuE88gaS8uk4EEOVsuP3gITbVs+UHP0mQgQdgkqyL2vEildmpNBN7IVcfCutjbog6wzqWtsA9yU&#10;chxFU2mw4LCQY0WbnNLb8W4U7Fps15P4u9nfrpvH5fT5e97HpNSg363nIDx1/h3+b/9oBeNJPI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le6fFAAAA3QAA&#10;AA8AAAAAAAAAAAAAAAAAqgIAAGRycy9kb3ducmV2LnhtbFBLBQYAAAAABAAEAPoAAACcAwAAAAA=&#10;">
                  <v:shape id="Freeform 2236" o:spid="_x0000_s1104" style="position:absolute;left:5576;top:-3559;width:73;height:2;visibility:visible;mso-wrap-style:square;v-text-anchor:top" coordsize="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b/tMIA&#10;AADdAAAADwAAAGRycy9kb3ducmV2LnhtbERPS2vCQBC+C/0PyxS8iE6Sgi3RVaQQ8CT46KG3ITsm&#10;wexsyG5j/PfuQejx43uvt6Nt1cC9b5xoSBcJKJbSmUYqDZdzMf8C5QOJodYJa3iwh+3mbbKm3Li7&#10;HHk4hUrFEPE5aahD6HJEX9ZsyS9cxxK5q+sthQj7Ck1P9xhuW8ySZImWGokNNXX8XXN5O/1ZDbti&#10;P6QPPOLPoZhlv59Jel5iq/X0fdytQAUew7/45d4bDdlHGufGN/EJ4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v+0wgAAAN0AAAAPAAAAAAAAAAAAAAAAAJgCAABkcnMvZG93&#10;bnJldi54bWxQSwUGAAAAAAQABAD1AAAAhwMAAAAA&#10;" path="m,l73,e" filled="f" strokeweight=".41544mm">
                    <v:path arrowok="t" o:connecttype="custom" o:connectlocs="0,0;73,0" o:connectangles="0,0"/>
                  </v:shape>
                </v:group>
                <v:group id="Group 2233" o:spid="_x0000_s1105" style="position:absolute;left:5620;top:-3521;width:71;height:81" coordorigin="5620,-3521" coordsize="7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TZKTsUAAADdAAAADwAAAGRycy9kb3ducmV2LnhtbESPQYvCMBSE78L+h/AE&#10;b5pWWXGrUURW2YMsqAvi7dE822LzUprY1n9vhAWPw8x8wyxWnSlFQ7UrLCuIRxEI4tTqgjMFf6ft&#10;cAbCeWSNpWVS8CAHq+VHb4GJti0fqDn6TAQIuwQV5N5XiZQuzcmgG9mKOHhXWxv0QdaZ1DW2AW5K&#10;OY6iqTRYcFjIsaJNTunteDcKdi2260n83exv183jcvr8Pe9jUmrQ79ZzEJ46/w7/t3+0gvEk/o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k2Sk7FAAAA3QAA&#10;AA8AAAAAAAAAAAAAAAAAqgIAAGRycy9kb3ducmV2LnhtbFBLBQYAAAAABAAEAPoAAACcAwAAAAA=&#10;">
                  <v:shape id="Freeform 2234" o:spid="_x0000_s1106" style="position:absolute;left:5620;top:-3521;width:71;height:81;visibility:visible;mso-wrap-style:square;v-text-anchor:top" coordsize="7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8Bt8UA&#10;AADdAAAADwAAAGRycy9kb3ducmV2LnhtbERPTWvCQBC9C/6HZQredNMotY2uIhXRCi2tlRZvY3ZM&#10;QrOzIbua+O+7B8Hj431P560pxYVqV1hW8DiIQBCnVhecKdh/r/rPIJxH1lhaJgVXcjCfdTtTTLRt&#10;+IsuO5+JEMIuQQW591UipUtzMugGtiIO3MnWBn2AdSZ1jU0IN6WMo+hJGiw4NORY0WtO6d/ubBQc&#10;RuPl4md0OG7xY/zZvKz5bf/+q1TvoV1MQHhq/V18c2+0gngYh/3hTXgCcv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G3xQAAAN0AAAAPAAAAAAAAAAAAAAAAAJgCAABkcnMv&#10;ZG93bnJldi54bWxQSwUGAAAAAAQABAD1AAAAigMAAAAA&#10;" path="m,l71,80e" filled="f" strokeweight=".14708mm">
                    <v:path arrowok="t" o:connecttype="custom" o:connectlocs="0,-3521;71,-3441" o:connectangles="0,0"/>
                  </v:shape>
                </v:group>
                <v:group id="Group 2231" o:spid="_x0000_s1107" style="position:absolute;left:5518;top:-4098;width:873;height:976" coordorigin="5518,-4098" coordsize="873,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yM9cUAAADdAAAADwAAAGRycy9kb3ducmV2LnhtbESPQYvCMBSE7wv+h/AE&#10;b2vaiotUo4jo4kGEVUG8PZpnW2xeSpNt6783wsIeh5n5hlmselOJlhpXWlYQjyMQxJnVJecKLufd&#10;5wyE88gaK8uk4EkOVsvBxwJTbTv+ofbkcxEg7FJUUHhfp1K6rCCDbmxr4uDdbWPQB9nkUjfYBbip&#10;ZBJFX9JgyWGhwJo2BWWP069R8N1ht57E2/bwuG+et/P0eD3EpNRo2K/nIDz1/j/8195rBckkieH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sjPXFAAAA3QAA&#10;AA8AAAAAAAAAAAAAAAAAqgIAAGRycy9kb3ducmV2LnhtbFBLBQYAAAAABAAEAPoAAACcAwAAAAA=&#10;">
                  <v:shape id="Freeform 2232" o:spid="_x0000_s1108" style="position:absolute;left:5518;top:-4098;width:873;height:976;visibility:visible;mso-wrap-style:square;v-text-anchor:top" coordsize="873,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wXBMYA&#10;AADdAAAADwAAAGRycy9kb3ducmV2LnhtbESPX2vCMBTF3wW/Q7jC3jS1G+KqaRFRENwYq2Ps8dJc&#10;22JzU5qo3T79Igg+Hs6fH2eZ9aYRF+pcbVnBdBKBIC6srrlU8HXYjucgnEfW2FgmBb/kIEuHgyUm&#10;2l75ky65L0UYYZeggsr7NpHSFRUZdBPbEgfvaDuDPsiulLrDaxg3jYyjaCYN1hwIFba0rqg45WcT&#10;ILu92/xt1+ePtnl7ff/Jv/cvkVHqadSvFiA89f4Rvrd3WkH8HMdwexOegE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WwXBMYAAADdAAAADwAAAAAAAAAAAAAAAACYAgAAZHJz&#10;L2Rvd25yZXYueG1sUEsFBgAAAAAEAAQA9QAAAIsDAAAAAA==&#10;" path="m872,975l,e" filled="f" strokeweight=".14708mm">
                    <v:path arrowok="t" o:connecttype="custom" o:connectlocs="872,-3123;0,-4098" o:connectangles="0,0"/>
                  </v:shape>
                </v:group>
                <v:group id="Group 2229" o:spid="_x0000_s1109" style="position:absolute;left:3767;top:-3350;width:67;height:77" coordorigin="3767,-3350" coordsize="6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2srcZxgAAAN0A&#10;AAAPAAAAAAAAAAAAAAAAAKoCAABkcnMvZG93bnJldi54bWxQSwUGAAAAAAQABAD6AAAAnQMAAAAA&#10;">
                  <v:shape id="Freeform 2230" o:spid="_x0000_s1110" style="position:absolute;left:3767;top:-3350;width:67;height:77;visibility:visible;mso-wrap-style:square;v-text-anchor:top" coordsize="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ccq8cA&#10;AADdAAAADwAAAGRycy9kb3ducmV2LnhtbESPQWvCQBSE7wX/w/IKvUjdGEVK6iptqaCHIpqWenxk&#10;X7PB7NuQ3Sbx37sFocdhZr5hluvB1qKj1leOFUwnCQjiwumKSwWf+ebxCYQPyBprx6TgQh7Wq9Hd&#10;EjPtej5QdwyliBD2GSowITSZlL4wZNFPXEMcvR/XWgxRtqXULfYRbmuZJslCWqw4Lhhs6M1QcT7+&#10;WgVdbnavY8q/8/Gp//rQJ5lM3/dKPdwPL88gAg3hP3xrb7WCdJbO4e9NfAJyd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HHKvHAAAA3QAAAA8AAAAAAAAAAAAAAAAAmAIAAGRy&#10;cy9kb3ducmV2LnhtbFBLBQYAAAAABAAEAPUAAACMAwAAAAA=&#10;" path="m,l1,78,67,38,,e" fillcolor="black" stroked="f">
                    <v:path arrowok="t" o:connecttype="custom" o:connectlocs="0,-3350;1,-3272;67,-3312;0,-3350" o:connectangles="0,0,0,0"/>
                  </v:shape>
                </v:group>
                <v:group id="Group 2227" o:spid="_x0000_s1111" style="position:absolute;left:3767;top:-3350;width:67;height:77" coordorigin="3767,-3350" coordsize="6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eK9sUAAADdAAAADwAAAGRycy9kb3ducmV2LnhtbESPQYvCMBSE7wv+h/AE&#10;b2vaistSjSLiigcRVhfE26N5tsXmpTTZtv57Iwgeh5n5hpkve1OJlhpXWlYQjyMQxJnVJecK/k4/&#10;n98gnEfWWFkmBXdysFwMPuaYatvxL7VHn4sAYZeigsL7OpXSZQUZdGNbEwfvahuDPsgml7rBLsBN&#10;JZMo+pIGSw4LBda0Lii7Hf+Ngm2H3WoSb9r97bq+X07Tw3kfk1KjYb+agfDU+3f41d5pBckkmc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YXivbFAAAA3QAA&#10;AA8AAAAAAAAAAAAAAAAAqgIAAGRycy9kb3ducmV2LnhtbFBLBQYAAAAABAAEAPoAAACcAwAAAAA=&#10;">
                  <v:shape id="Freeform 2228" o:spid="_x0000_s1112" style="position:absolute;left:3767;top:-3350;width:67;height:77;visibility:visible;mso-wrap-style:square;v-text-anchor:top" coordsize="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hZEMUA&#10;AADdAAAADwAAAGRycy9kb3ducmV2LnhtbESPzWrDMBCE74W8g9hAbo0cu5jiRAklEDD0UOL0ATbW&#10;+odaK2MpjpqnrwqFHoeZ+YbZHYIZxEyT6y0r2KwTEMS11T23Cj4vp+dXEM4jaxwsk4JvcnDYL552&#10;WGh75zPNlW9FhLArUEHn/VhI6eqODLq1HYmj19jJoI9yaqWe8B7hZpBpkuTSYM9xocORjh3VX9XN&#10;KHiEPs9PL1XbXI8f7pIl56p8D0qtluFtC8JT8P/hv3apFaRZmsPvm/gE5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6FkQxQAAAN0AAAAPAAAAAAAAAAAAAAAAAJgCAABkcnMv&#10;ZG93bnJldi54bWxQSwUGAAAAAAQABAD1AAAAigMAAAAA&#10;" path="m67,38l1,78,,,67,38e" filled="f" strokeweight=".21394mm">
                    <v:path arrowok="t" o:connecttype="custom" o:connectlocs="67,-3312;1,-3272;0,-3350;67,-3312" o:connectangles="0,0,0,0"/>
                  </v:shape>
                </v:group>
                <v:group id="Group 2225" o:spid="_x0000_s1113" style="position:absolute;left:3768;top:-3312;width:66;height:40" coordorigin="3768,-3312" coordsize="6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mxGsYAAADdAAAADwAAAGRycy9kb3ducmV2LnhtbESPQWvCQBSE7wX/w/KE&#10;3uomkbYSXUVESw8iVAXx9sg+k2D2bciuSfz3riD0OMzMN8xs0ZtKtNS40rKCeBSBIM6sLjlXcDxs&#10;PiYgnEfWWFkmBXdysJgP3maYatvxH7V7n4sAYZeigsL7OpXSZQUZdCNbEwfvYhuDPsgml7rBLsBN&#10;JZMo+pIGSw4LBda0Kii77m9GwU+H3XIcr9vt9bK6nw+fu9M2JqXeh/1yCsJT7//Dr/avVpCMk2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ibEaxgAAAN0A&#10;AAAPAAAAAAAAAAAAAAAAAKoCAABkcnMvZG93bnJldi54bWxQSwUGAAAAAAQABAD6AAAAnQMAAAAA&#10;">
                  <v:shape id="Freeform 2226" o:spid="_x0000_s1114" style="position:absolute;left:3768;top:-3312;width:66;height:40;visibility:visible;mso-wrap-style:square;v-text-anchor:top" coordsize="66,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xeycMA&#10;AADdAAAADwAAAGRycy9kb3ducmV2LnhtbERPTWuDQBC9B/Iflgn0lqy1UMRklTbQYm81kZDj4E5U&#10;6s4ad6v233cPhR4f7/uQL6YXE42us6zgcReBIK6t7rhRUJ3ftgkI55E19pZJwQ85yLP16oCptjOX&#10;NJ18I0IIuxQVtN4PqZSubsmg29mBOHA3Oxr0AY6N1CPOIdz0Mo6iZ2mw49DQ4kDHluqv07dRcLld&#10;4ntSVO/6evzs70aW0/TxqtTDZnnZg/C0+H/xn7vQCuKnOMwNb8IT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xeycMAAADdAAAADwAAAAAAAAAAAAAAAACYAgAAZHJzL2Rv&#10;d25yZXYueG1sUEsFBgAAAAAEAAQA9QAAAIgDAAAAAA==&#10;" path="m,40l66,e" filled="f" strokeweight=".21394mm">
                    <v:path arrowok="t" o:connecttype="custom" o:connectlocs="0,-3272;66,-3312" o:connectangles="0,0"/>
                  </v:shape>
                </v:group>
                <v:group id="Group 2223" o:spid="_x0000_s1115" style="position:absolute;left:3660;top:-3311;width:107;height:2" coordorigin="3660,-3311" coordsize="1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1qA88YAAADdAAAADwAAAGRycy9kb3ducmV2LnhtbESPQWvCQBSE7wX/w/KE&#10;3uomkZYaXUVESw8iVAXx9sg+k2D2bciuSfz3riD0OMzMN8xs0ZtKtNS40rKCeBSBIM6sLjlXcDxs&#10;Pr5BOI+ssbJMCu7kYDEfvM0w1bbjP2r3PhcBwi5FBYX3dSqlywoy6Ea2Jg7exTYGfZBNLnWDXYCb&#10;SiZR9CUNlhwWCqxpVVB23d+Mgp8Ou+U4Xrfb62V1Px8+d6dtTEq9D/vlFISn3v+HX+1frSAZJx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WoDzxgAAAN0A&#10;AAAPAAAAAAAAAAAAAAAAAKoCAABkcnMvZG93bnJldi54bWxQSwUGAAAAAAQABAD6AAAAnQMAAAAA&#10;">
                  <v:shape id="Freeform 2224" o:spid="_x0000_s1116" style="position:absolute;left:3660;top:-3311;width:107;height:2;visibility:visible;mso-wrap-style:square;v-text-anchor:top" coordsize="10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60lcQA&#10;AADdAAAADwAAAGRycy9kb3ducmV2LnhtbERPXWvCMBR9F/Yfwh34NlMrG6MaRSZKZVNYVdzjpblr&#10;y5qbkkTt/v3yMPDxcL5ni9604krON5YVjEcJCOLS6oYrBcfD+ukVhA/IGlvLpOCXPCzmD4MZZtre&#10;+JOuRahEDGGfoYI6hC6T0pc1GfQj2xFH7ts6gyFCV0nt8BbDTSvTJHmRBhuODTV29FZT+VNcjIIN&#10;5kav8tPuOf3YnL9W2/ez3julho/9cgoiUB/u4n93rhWkk0ncH9/EJ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utJXEAAAA3QAAAA8AAAAAAAAAAAAAAAAAmAIAAGRycy9k&#10;b3ducmV2LnhtbFBLBQYAAAAABAAEAPUAAACJAwAAAAA=&#10;" path="m107,l,1e" filled="f" strokeweight=".14708mm">
                    <v:path arrowok="t" o:connecttype="custom" o:connectlocs="107,-6622;0,-6620" o:connectangles="0,0"/>
                  </v:shape>
                </v:group>
                <v:group id="Group 2221" o:spid="_x0000_s1117" style="position:absolute;left:3309;top:-3278;width:76;height:72" coordorigin="3309,-3278" coordsize="7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UaKMUAAADdAAAADwAAAGRycy9kb3ducmV2LnhtbESPQYvCMBSE7wv+h/AE&#10;b2tayy5SjSKi4kEWVgXx9miebbF5KU1s67/fLAgeh5n5hpkve1OJlhpXWlYQjyMQxJnVJecKzqft&#10;5xSE88gaK8uk4EkOlovBxxxTbTv+pfbocxEg7FJUUHhfp1K6rCCDbmxr4uDdbGPQB9nkUjfYBbip&#10;5CSKvqXBksNCgTWtC8rux4dRsOuwWyXxpj3cb+vn9fT1cznEpNRo2K9mIDz1/h1+tfdawSRJY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z1GijFAAAA3QAA&#10;AA8AAAAAAAAAAAAAAAAAqgIAAGRycy9kb3ducmV2LnhtbFBLBQYAAAAABAAEAPoAAACcAwAAAAA=&#10;">
                  <v:shape id="Freeform 2222" o:spid="_x0000_s1118" style="position:absolute;left:3309;top:-3278;width:76;height:72;visibility:visible;mso-wrap-style:square;v-text-anchor:top" coordsize="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z58UA&#10;AADdAAAADwAAAGRycy9kb3ducmV2LnhtbESPQWvCQBSE70L/w/IKvYhujCA2ukopBoQexCj0+sw+&#10;k2D2bdjdmvjvu0Khx2FmvmHW28G04k7ON5YVzKYJCOLS6oYrBedTPlmC8AFZY2uZFDzIw3bzMlpj&#10;pm3PR7oXoRIRwj5DBXUIXSalL2sy6Ke2I47e1TqDIUpXSe2wj3DTyjRJFtJgw3Ghxo4+aypvxY9R&#10;kO8665rH1ed+3O8P8vvrPV9elHp7HT5WIAIN4T/8195rBel8nsLzTXwC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nPnxQAAAN0AAAAPAAAAAAAAAAAAAAAAAJgCAABkcnMv&#10;ZG93bnJldi54bWxQSwUGAAAAAAQABAD1AAAAigMAAAAA&#10;" path="m28,l,73,76,60,28,e" fillcolor="black" stroked="f">
                    <v:path arrowok="t" o:connecttype="custom" o:connectlocs="28,-3278;0,-3205;76,-3218;28,-3278" o:connectangles="0,0,0,0"/>
                  </v:shape>
                </v:group>
                <v:group id="Group 2219" o:spid="_x0000_s1119" style="position:absolute;left:3309;top:-3278;width:76;height:72" coordorigin="3309,-3278" coordsize="7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shxMUAAADdAAAADwAAAGRycy9kb3ducmV2LnhtbESPQYvCMBSE7wv+h/AE&#10;b2tayy5SjSKi4kEWVgXx9miebbF5KU1s67/fLAgeh5n5hpkve1OJlhpXWlYQjyMQxJnVJecKzqft&#10;5xSE88gaK8uk4EkOlovBxxxTbTv+pfbocxEg7FJUUHhfp1K6rCCDbmxr4uDdbGPQB9nkUjfYBbip&#10;5CSKvqXBksNCgTWtC8rux4dRsOuwWyXxpj3cb+vn9fT1cznEpNRo2K9mIDz1/h1+tfdawSRJ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NrIcTFAAAA3QAA&#10;AA8AAAAAAAAAAAAAAAAAqgIAAGRycy9kb3ducmV2LnhtbFBLBQYAAAAABAAEAPoAAACcAwAAAAA=&#10;">
                  <v:shape id="Freeform 2220" o:spid="_x0000_s1120" style="position:absolute;left:3309;top:-3278;width:76;height:72;visibility:visible;mso-wrap-style:square;v-text-anchor:top" coordsize="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Ip8MMA&#10;AADdAAAADwAAAGRycy9kb3ducmV2LnhtbESPS6vCMBSE9xf8D+EI7q6pDy5ajaJCoRvl+gC3h+bY&#10;FpuT0kSt/94IgsthZr5h5svWVOJOjSstKxj0IxDEmdUl5wpOx+R3AsJ5ZI2VZVLwJAfLRednjrG2&#10;D97T/eBzESDsYlRQeF/HUrqsIIOub2vi4F1sY9AH2eRSN/gIcFPJYRT9SYMlh4UCa9oUlF0PN6Pg&#10;P5qek8Str+uBS0+7dpsS6VSpXrddzUB4av03/GmnWsFwNBrD+014An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Ip8MMAAADdAAAADwAAAAAAAAAAAAAAAACYAgAAZHJzL2Rv&#10;d25yZXYueG1sUEsFBgAAAAAEAAQA9QAAAIgDAAAAAA==&#10;" path="m,73l28,,76,60,,73e" filled="f" strokeweight=".21394mm">
                    <v:path arrowok="t" o:connecttype="custom" o:connectlocs="0,-3205;28,-3278;76,-3218;0,-3205" o:connectangles="0,0,0,0"/>
                  </v:shape>
                </v:group>
                <v:group id="Group 2217" o:spid="_x0000_s1121" style="position:absolute;left:3323;top:-3278;width:2;height:72" coordorigin="3323,-3278" coordsize="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4cK8UAAADdAAAADwAAAGRycy9kb3ducmV2LnhtbESPQYvCMBSE7wv+h/AE&#10;b2tai8tSjSLiigcRVhfE26N5tsXmpTTZtv57Iwgeh5n5hpkve1OJlhpXWlYQjyMQxJnVJecK/k4/&#10;n98gnEfWWFkmBXdysFwMPuaYatvxL7VHn4sAYZeigsL7OpXSZQUZdGNbEwfvahuDPsgml7rBLsBN&#10;JSdR9CUNlhwWCqxpXVB2O/4bBdsOu1USb9r97bq+X07Tw3kfk1KjYb+agfDU+3f41d5pBZMkmc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OHCvFAAAA3QAA&#10;AA8AAAAAAAAAAAAAAAAAqgIAAGRycy9kb3ducmV2LnhtbFBLBQYAAAAABAAEAPoAAACcAwAAAAA=&#10;">
                  <v:shape id="Freeform 2218" o:spid="_x0000_s1122" style="position:absolute;left:3323;top:-3278;width:2;height:72;visibility:visible;mso-wrap-style:square;v-text-anchor:top" coordsize="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WgLcQA&#10;AADdAAAADwAAAGRycy9kb3ducmV2LnhtbESP0WrCQBRE3wX/YbkF33TT2EpIXUUKQSt5MfoBl+w1&#10;G5q9G7JbjX/fLQh9HGbmDLPejrYTNxp861jB6yIBQVw73XKj4HIu5hkIH5A1do5JwYM8bDfTyRpz&#10;7e58olsVGhEh7HNUYELocyl9bciiX7ieOHpXN1gMUQ6N1APeI9x2Mk2SlbTYclww2NOnofq7+rEK&#10;bHl8KzN5papLTfmVUZG97wulZi/j7gNEoDH8h5/tg1aQLpcr+HsTn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FoC3EAAAA3QAAAA8AAAAAAAAAAAAAAAAAmAIAAGRycy9k&#10;b3ducmV2LnhtbFBLBQYAAAAABAAEAPUAAACJAwAAAAA=&#10;" path="m,l,73e" filled="f" strokeweight=".48139mm">
                    <v:path arrowok="t" o:connecttype="custom" o:connectlocs="0,-3278;0,-3205" o:connectangles="0,0"/>
                  </v:shape>
                </v:group>
                <v:group id="Group 2215" o:spid="_x0000_s1123" style="position:absolute;left:3361;top:-3316;width:83;height:68" coordorigin="3361,-3316" coordsize="8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Anx8YAAADdAAAADwAAAGRycy9kb3ducmV2LnhtbESPQWvCQBSE7wX/w/KE&#10;3uomhrYSXUVESw8iVAXx9sg+k2D2bciuSfz3riD0OMzMN8xs0ZtKtNS40rKCeBSBIM6sLjlXcDxs&#10;PiYgnEfWWFkmBXdysJgP3maYatvxH7V7n4sAYZeigsL7OpXSZQUZdCNbEwfvYhuDPsgml7rBLsBN&#10;JcdR9CUNlhwWCqxpVVB23d+Mgp8Ou2USr9vt9bK6nw+fu9M2JqXeh/1yCsJT7//Dr/avVjBOkm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UCfHxgAAAN0A&#10;AAAPAAAAAAAAAAAAAAAAAKoCAABkcnMvZG93bnJldi54bWxQSwUGAAAAAAQABAD6AAAAnQMAAAAA&#10;">
                  <v:shape id="Freeform 2216" o:spid="_x0000_s1124" style="position:absolute;left:3361;top:-3316;width:83;height:68;visibility:visible;mso-wrap-style:square;v-text-anchor:top" coordsize="8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NbEMQA&#10;AADdAAAADwAAAGRycy9kb3ducmV2LnhtbERPz2vCMBS+D/Y/hDfYbaZaUOmM4gRlMBBW9bDbs3m2&#10;3ZKXrsna+t+bw8Djx/d7sRqsER21vnasYDxKQBAXTtdcKjgeti9zED4gazSOScGVPKyWjw8LzLTr&#10;+ZO6PJQihrDPUEEVQpNJ6YuKLPqRa4gjd3GtxRBhW0rdYh/DrZGTJJlKizXHhgob2lRU/OR/VkE/&#10;S83sa+/evn8/jpsd61PenY1Sz0/D+hVEoCHcxf/ud61gkqZxbnwTn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jWxDEAAAA3QAAAA8AAAAAAAAAAAAAAAAAmAIAAGRycy9k&#10;b3ducmV2LnhtbFBLBQYAAAAABAAEAPUAAACJAwAAAAA=&#10;" path="m,68l82,e" filled="f" strokeweight=".14708mm">
                    <v:path arrowok="t" o:connecttype="custom" o:connectlocs="0,-3248;82,-3316" o:connectangles="0,0"/>
                  </v:shape>
                </v:group>
                <v:group id="Group 2213" o:spid="_x0000_s1125" style="position:absolute;left:2723;top:-4098;width:1184;height:976" coordorigin="2723,-4098" coordsize="1184,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MWLsYAAADdAAAADwAAAGRycy9kb3ducmV2LnhtbESPQWvCQBSE7wX/w/KE&#10;3uomhpYaXUVESw8iVAXx9sg+k2D2bciuSfz3riD0OMzMN8xs0ZtKtNS40rKCeBSBIM6sLjlXcDxs&#10;Pr5BOI+ssbJMCu7kYDEfvM0w1bbjP2r3PhcBwi5FBYX3dSqlywoy6Ea2Jg7exTYGfZBNLnWDXYCb&#10;So6j6EsaLDksFFjTqqDsur8ZBT8ddsskXrfb62V1Px8+d6dtTEq9D/vlFISn3v+HX+1frWCc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gxYuxgAAAN0A&#10;AAAPAAAAAAAAAAAAAAAAAKoCAABkcnMvZG93bnJldi54bWxQSwUGAAAAAAQABAD6AAAAnQMAAAAA&#10;">
                  <v:shape id="Freeform 2214" o:spid="_x0000_s1126" style="position:absolute;left:2723;top:-4098;width:1184;height:976;visibility:visible;mso-wrap-style:square;v-text-anchor:top" coordsize="1184,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OP6sMA&#10;AADdAAAADwAAAGRycy9kb3ducmV2LnhtbERPz2vCMBS+C/sfwhvsIjNdZ0WqUcbYYOhBdHp/NM+m&#10;2Lx0TabZ/npzEDx+fL/ny2hbcabeN44VvIwyEMSV0w3XCvbfn89TED4ga2wdk4I/8rBcPAzmWGp3&#10;4S2dd6EWKYR9iQpMCF0ppa8MWfQj1xEn7uh6iyHBvpa6x0sKt63Ms2wiLTacGgx29G6oOu1+rYL/&#10;n1VRxM3QVLI7tOvJR8xNMEo9Pca3GYhAMdzFN/eXVpC/jtP+9CY9Ab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OP6sMAAADdAAAADwAAAAAAAAAAAAAAAACYAgAAZHJzL2Rv&#10;d25yZXYueG1sUEsFBgAAAAAEAAQA9QAAAIgDAAAAAA==&#10;" path="m1184,l,975e" filled="f" strokeweight=".14708mm">
                    <v:path arrowok="t" o:connecttype="custom" o:connectlocs="1184,-4098;0,-3123" o:connectangles="0,0"/>
                  </v:shape>
                </v:group>
                <v:group id="Group 2211" o:spid="_x0000_s1127" style="position:absolute;left:7458;top:-3131;width:1503;height:248" coordorigin="7458,-3131" coordsize="1503,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NpVcUAAADdAAAADwAAAGRycy9kb3ducmV2LnhtbESPQYvCMBSE78L+h/AE&#10;b5pWV1mqUURW2YMsqAvi7dE822LzUprY1n9vhAWPw8x8wyxWnSlFQ7UrLCuIRxEI4tTqgjMFf6ft&#10;8AuE88gaS8uk4EEOVsuP3gITbVs+UHP0mQgQdgkqyL2vEildmpNBN7IVcfCutjbog6wzqWtsA9yU&#10;chxFM2mw4LCQY0WbnNLb8W4U7Fps15P4u9nfrpvH5TT9Pe9jUmrQ79ZzEJ46/w7/t3+0gvHkM4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TzaVXFAAAA3QAA&#10;AA8AAAAAAAAAAAAAAAAAqgIAAGRycy9kb3ducmV2LnhtbFBLBQYAAAAABAAEAPoAAACcAwAAAAA=&#10;">
                  <v:shape id="Freeform 2212" o:spid="_x0000_s1128" style="position:absolute;left:7458;top:-3131;width:1503;height:248;visibility:visible;mso-wrap-style:square;v-text-anchor:top" coordsize="1503,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NC8QA&#10;AADdAAAADwAAAGRycy9kb3ducmV2LnhtbESP0WoCMRRE34X+Q7iFvmm2aZGyGkVspdIX6eoHXDbX&#10;3cXNTUhSd/v3jSD0cZiZM8xyPdpeXCnEzrGG51kBgrh2puNGw+m4m76BiAnZYO+YNPxShPXqYbLE&#10;0riBv+lapUZkCMcSNbQp+VLKWLdkMc6cJ87e2QWLKcvQSBNwyHDbS1UUc2mx47zQoqdtS/Wl+rEa&#10;+nfPlVfFLmw/1Zy/5GH42B+0fnocNwsQicb0H76390aDenlVcHuTn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jQvEAAAA3QAAAA8AAAAAAAAAAAAAAAAAmAIAAGRycy9k&#10;b3ducmV2LnhtbFBLBQYAAAAABAAEAPUAAACJAwAAAAA=&#10;" path="m,249r1504,l1504,,,,,249xe" filled="f" strokeweight=".21394mm">
                    <v:path arrowok="t" o:connecttype="custom" o:connectlocs="0,-2882;1504,-2882;1504,-3131;0,-3131;0,-2882" o:connectangles="0,0,0,0,0"/>
                  </v:shape>
                </v:group>
                <v:group id="Group 2209" o:spid="_x0000_s1129" style="position:absolute;left:7475;top:-2952;width:1469;height:2" coordorigin="7475,-2952" coordsize="14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1SucYAAADdAAAADwAAAGRycy9kb3ducmV2LnhtbESPQWvCQBSE7wX/w/KE&#10;3uompi0SXUVESw8iVAXx9sg+k2D2bciuSfz3riD0OMzMN8xs0ZtKtNS40rKCeBSBIM6sLjlXcDxs&#10;PiYgnEfWWFkmBXdysJgP3maYatvxH7V7n4sAYZeigsL7OpXSZQUZdCNbEwfvYhuDPsgml7rBLsBN&#10;JcdR9C0NlhwWCqxpVVB23d+Mgp8Ou2USr9vt9bK6nw9fu9M2JqXeh/1yCsJT7//Dr/avVjBOP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bVK5xgAAAN0A&#10;AAAPAAAAAAAAAAAAAAAAAKoCAABkcnMvZG93bnJldi54bWxQSwUGAAAAAAQABAD6AAAAnQMAAAAA&#10;">
                  <v:shape id="Freeform 2210" o:spid="_x0000_s1130" style="position:absolute;left:7475;top:-2952;width:1469;height:2;visibility:visible;mso-wrap-style:square;v-text-anchor:top" coordsize="14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eo8YA&#10;AADdAAAADwAAAGRycy9kb3ducmV2LnhtbESPW2vCQBSE3wX/w3IE33RjvCCpq4hQaOtD8dL29ZA9&#10;JsHs2bC7jem/dwuCj8PMfMOsNp2pRUvOV5YVTMYJCOLc6ooLBefT62gJwgdkjbVlUvBHHjbrfm+F&#10;mbY3PlB7DIWIEPYZKihDaDIpfV6SQT+2DXH0LtYZDFG6QmqHtwg3tUyTZCENVhwXSmxoV1J+Pf4a&#10;BfPCfjr7/jX/OdDHntrFt9wmqVLDQbd9ARGoC8/wo/2mFaTT2Qz+38QnIN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eo8YAAADdAAAADwAAAAAAAAAAAAAAAACYAgAAZHJz&#10;L2Rvd25yZXYueG1sUEsFBgAAAAAEAAQA9QAAAIsDAAAAAA==&#10;" path="m,l1469,e" filled="f" strokeweight=".16047mm">
                    <v:path arrowok="t" o:connecttype="custom" o:connectlocs="0,0;1469,0" o:connectangles="0,0"/>
                  </v:shape>
                </v:group>
                <v:group id="Group 2207" o:spid="_x0000_s1131" style="position:absolute;left:6851;top:-3007;width:607;height:9" coordorigin="6851,-3007" coordsize="60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yG9WxgAAAN0A&#10;AAAPAAAAAAAAAAAAAAAAAKoCAABkcnMvZG93bnJldi54bWxQSwUGAAAAAAQABAD6AAAAnQMAAAAA&#10;">
                  <v:shape id="Freeform 2208" o:spid="_x0000_s1132" style="position:absolute;left:6851;top:-3007;width:607;height:9;visibility:visible;mso-wrap-style:square;v-text-anchor:top" coordsize="60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0PzccA&#10;AADdAAAADwAAAGRycy9kb3ducmV2LnhtbESP3UoDMRSE7wXfIRyhdzbbH4tsmxYpFEUUbBX39nRz&#10;3IRuTtYktqtPbwShl8PMfMMsVr1rxZFCtJ4VjIYFCOLaa8uNgrfXzfUtiJiQNbaeScE3RVgtLy8W&#10;WGp/4i0dd6kRGcKxRAUmpa6UMtaGHMah74iz9+GDw5RlaKQOeMpw18pxUcykQ8t5wWBHa0P1Yffl&#10;FHw+Pj8dpiZU+5v3l3TvbTWyP5VSg6v+bg4iUZ/O4f/2g1Ywnkxn8PcmPw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9D83HAAAA3QAAAA8AAAAAAAAAAAAAAAAAmAIAAGRy&#10;cy9kb3ducmV2LnhtbFBLBQYAAAAABAAEAPUAAACMAwAAAAA=&#10;" path="m,9l607,e" filled="f" strokeweight=".14708mm">
                    <v:path arrowok="t" o:connecttype="custom" o:connectlocs="0,-2998;607,-3007" o:connectangles="0,0"/>
                  </v:shape>
                </v:group>
                <v:group id="Group 2205" o:spid="_x0000_s1133" style="position:absolute;left:5230;top:-1740;width:67;height:77" coordorigin="5230,-1740" coordsize="6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ZUuscAAADdAAAADwAAAGRycy9kb3ducmV2LnhtbESPT2vCQBTE70K/w/IK&#10;3uom/mkluoqIlR5EaCyIt0f2mQSzb0N2m8Rv3xUKHoeZ+Q2zXPemEi01rrSsIB5FIIgzq0vOFfyc&#10;Pt/mIJxH1lhZJgV3crBevQyWmGjb8Te1qc9FgLBLUEHhfZ1I6bKCDLqRrYmDd7WNQR9kk0vdYBfg&#10;ppLjKHqXBksOCwXWtC0ou6W/RsG+w24ziXft4Xbd3i+n2fF8iEmp4Wu/WYDw1Ptn+L/9pRWMJ9MP&#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FZUuscAAADd&#10;AAAADwAAAAAAAAAAAAAAAACqAgAAZHJzL2Rvd25yZXYueG1sUEsFBgAAAAAEAAQA+gAAAJ4DAAAA&#10;AA==&#10;">
                  <v:shape id="Freeform 2206" o:spid="_x0000_s1134" style="position:absolute;left:5230;top:-1740;width:67;height:77;visibility:visible;mso-wrap-style:square;v-text-anchor:top" coordsize="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XzDsQA&#10;AADdAAAADwAAAGRycy9kb3ducmV2LnhtbERPz2vCMBS+D/Y/hDfwIprqxhidUaYozIOIVtHjo3lr&#10;ypqX0sS2/vfmMNjx4/s9W/S2Ei01vnSsYDJOQBDnTpdcKDhlm9EHCB+QNVaOScGdPCzmz08zTLXr&#10;+EDtMRQihrBPUYEJoU6l9Lkhi37sauLI/bjGYoiwKaRusIvhtpLTJHmXFkuODQZrWhnKf483q6DN&#10;zHY5pOySDa/deaevMpms90oNXvqvTxCB+vAv/nN/awXT17c4N76JT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V8w7EAAAA3QAAAA8AAAAAAAAAAAAAAAAAmAIAAGRycy9k&#10;b3ducmV2LnhtbFBLBQYAAAAABAAEAPUAAACJAwAAAAA=&#10;" path="m67,l,39,67,78,67,e" fillcolor="black" stroked="f">
                    <v:path arrowok="t" o:connecttype="custom" o:connectlocs="67,-1740;0,-1701;67,-1662;67,-1740" o:connectangles="0,0,0,0"/>
                  </v:shape>
                </v:group>
                <v:group id="Group 2203" o:spid="_x0000_s1135" style="position:absolute;left:5230;top:-1740;width:67;height:77" coordorigin="5230,-1740" coordsize="6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oVlU8cAAADd&#10;AAAADwAAAAAAAAAAAAAAAACqAgAAZHJzL2Rvd25yZXYueG1sUEsFBgAAAAAEAAQA+gAAAJ4DAAAA&#10;AA==&#10;">
                  <v:shape id="Freeform 2204" o:spid="_x0000_s1136" style="position:absolute;left:5230;top:-1740;width:67;height:77;visibility:visible;mso-wrap-style:square;v-text-anchor:top" coordsize="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sXgsMA&#10;AADdAAAADwAAAGRycy9kb3ducmV2LnhtbERPS2rDMBDdB3oHMYXuEjl2a4prJRRDINBFiNMDTK3x&#10;h1gjY6mx2tNHi0KXj/cv98GM4kazGywr2G4SEMSN1QN3Cj4vh/UrCOeRNY6WScEPOdjvHlYlFtou&#10;fKZb7TsRQ9gVqKD3fiqkdE1PBt3GTsSRa+1s0Ec4d1LPuMRwM8o0SXJpcODY0ONEVU/Ntf42Cn7D&#10;kOeH57prv6qTu2TJuT5+BKWeHsP7GwhPwf+L/9xHrSDNXuL++CY+Ab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sXgsMAAADdAAAADwAAAAAAAAAAAAAAAACYAgAAZHJzL2Rv&#10;d25yZXYueG1sUEsFBgAAAAAEAAQA9QAAAIgDAAAAAA==&#10;" path="m,39l67,r,78l,39e" filled="f" strokeweight=".21394mm">
                    <v:path arrowok="t" o:connecttype="custom" o:connectlocs="0,-1701;67,-1740;67,-1662;0,-1701" o:connectangles="0,0,0,0"/>
                  </v:shape>
                </v:group>
                <v:group id="Group 2201" o:spid="_x0000_s1137" style="position:absolute;left:5230;top:-1740;width:67;height:39" coordorigin="5230,-1740" coordsize="67,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r/iMcAAADdAAAADwAAAGRycy9kb3ducmV2LnhtbESPT2vCQBTE7wW/w/KE&#10;3uomhpQSXUVESw+hUC2U3h7ZZxLMvg3ZNX++fbcgeBxm5jfMejuaRvTUudqygngRgSAurK65VPB9&#10;Pr68gXAeWWNjmRRM5GC7mT2tMdN24C/qT74UAcIuQwWV920mpSsqMugWtiUO3sV2Bn2QXSl1h0OA&#10;m0Yuo+hVGqw5LFTY0r6i4nq6GQXvAw67JD70+fWyn37P6edPHpNSz/NxtwLhafSP8L39oRUskzSG&#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Sr/iMcAAADd&#10;AAAADwAAAAAAAAAAAAAAAACqAgAAZHJzL2Rvd25yZXYueG1sUEsFBgAAAAAEAAQA+gAAAJ4DAAAA&#10;AA==&#10;">
                  <v:shape id="Freeform 2202" o:spid="_x0000_s1138" style="position:absolute;left:5230;top:-1740;width:67;height:39;visibility:visible;mso-wrap-style:square;v-text-anchor:top" coordsize="67,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wZksUA&#10;AADdAAAADwAAAGRycy9kb3ducmV2LnhtbESPT2sCMRTE74V+h/AK3mrWLUq7GkUEqSdFK6XH183b&#10;P7p5WZKo67c3guBxmJnfMJNZZxpxJudrywoG/QQEcW51zaWC/c/y/ROED8gaG8uk4EoeZtPXlwlm&#10;2l54S+ddKEWEsM9QQRVCm0np84oM+r5tiaNXWGcwROlKqR1eItw0Mk2SkTRYc1yosKVFRflxdzIK&#10;/ve/uCjab2eajVv/Hb429UgWSvXeuvkYRKAuPMOP9korSD+GKdzfxCcgp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rBmSxQAAAN0AAAAPAAAAAAAAAAAAAAAAAJgCAABkcnMv&#10;ZG93bnJldi54bWxQSwUGAAAAAAQABAD1AAAAigMAAAAA&#10;" path="m67,l,39e" filled="f" strokeweight=".21394mm">
                    <v:path arrowok="t" o:connecttype="custom" o:connectlocs="67,-1740;0,-1701" o:connectangles="0,0"/>
                  </v:shape>
                </v:group>
                <v:group id="Group 2199" o:spid="_x0000_s1139" style="position:absolute;left:5297;top:-1701;width:107;height:2" coordorigin="5297,-1701" coordsize="1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TEZMUAAADdAAAADwAAAGRycy9kb3ducmV2LnhtbESPQYvCMBSE7wv+h/AE&#10;b2tai8tSjSLiigcRVhfE26N5tsXmpTTZtv57Iwgeh5n5hpkve1OJlhpXWlYQjyMQxJnVJecK/k4/&#10;n98gnEfWWFkmBXdysFwMPuaYatvxL7VHn4sAYZeigsL7OpXSZQUZdGNbEwfvahuDPsgml7rBLsBN&#10;JSdR9CUNlhwWCqxpXVB2O/4bBdsOu1USb9r97bq+X07Tw3kfk1KjYb+agfDU+3f41d5pBZNkms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60xGTFAAAA3QAA&#10;AA8AAAAAAAAAAAAAAAAAqgIAAGRycy9kb3ducmV2LnhtbFBLBQYAAAAABAAEAPoAAACcAwAAAAA=&#10;">
                  <v:shape id="Freeform 2200" o:spid="_x0000_s1140" style="position:absolute;left:5297;top:-1701;width:107;height:2;visibility:visible;mso-wrap-style:square;v-text-anchor:top" coordsize="1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bmmMUA&#10;AADdAAAADwAAAGRycy9kb3ducmV2LnhtbESPQWsCMRSE70L/Q3gFb5qtWilbo0hFKAiCulB6e928&#10;7m67eQlJuq7/3ggFj8PMfMMsVr1pRUc+NJYVPI0zEMSl1Q1XCorTdvQCIkRkja1lUnChAKvlw2CB&#10;ubZnPlB3jJVIEA45KqhjdLmUoazJYBhbR5y8b+sNxiR9JbXHc4KbVk6ybC4NNpwWanT0VlP5e/wz&#10;CpwrP354LTdF/Np/Utf4jnc7pYaP/foVRKQ+3sP/7XetYDJ9nsHtTXo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xuaYxQAAAN0AAAAPAAAAAAAAAAAAAAAAAJgCAABkcnMv&#10;ZG93bnJldi54bWxQSwUGAAAAAAQABAD1AAAAigMAAAAA&#10;" path="m,l107,e" filled="f" strokeweight=".14708mm">
                    <v:path arrowok="t" o:connecttype="custom" o:connectlocs="0,0;107,0" o:connectangles="0,0"/>
                  </v:shape>
                </v:group>
                <v:group id="Group 2197" o:spid="_x0000_s1141" style="position:absolute;left:2393;top:-3781;width:77;height:68" coordorigin="2393,-3781" coordsize="7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H5i8UAAADdAAAADwAAAGRycy9kb3ducmV2LnhtbESPQYvCMBSE7wv+h/AE&#10;b2tapctSjSLiigcRVhfE26N5tsXmpTTZtv57Iwgeh5n5hpkve1OJlhpXWlYQjyMQxJnVJecK/k4/&#10;n98gnEfWWFkmBXdysFwMPuaYatvxL7VHn4sAYZeigsL7OpXSZQUZdGNbEwfvahuDPsgml7rBLsBN&#10;JSdR9CUNlhwWCqxpXVB2O/4bBdsOu9U03rT723V9v5ySw3kfk1KjYb+agfDU+3f41d5pBZNpksD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4R+YvFAAAA3QAA&#10;AA8AAAAAAAAAAAAAAAAAqgIAAGRycy9kb3ducmV2LnhtbFBLBQYAAAAABAAEAPoAAACcAwAAAAA=&#10;">
                  <v:shape id="Freeform 2198" o:spid="_x0000_s1142" style="position:absolute;left:2393;top:-3781;width:77;height:68;visibility:visible;mso-wrap-style:square;v-text-anchor:top" coordsize="7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f+VMUA&#10;AADdAAAADwAAAGRycy9kb3ducmV2LnhtbESPT2vCQBTE74LfYXlCb7pppKZEVxHF2qP1D16f2Wc2&#10;NPs2ZLeafvtuQfA4zMxvmNmis7W4UesrxwpeRwkI4sLpiksFx8Nm+A7CB2SNtWNS8EseFvN+b4a5&#10;dnf+ots+lCJC2OeowITQ5FL6wpBFP3INcfSurrUYomxLqVu8R7itZZokE2mx4rhgsKGVoeJ7/2MV&#10;XLabrauPV1oezPq0zs7ZLv3IlHoZdMspiEBdeIYf7U+tIB2/TeD/TXwC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5UxQAAAN0AAAAPAAAAAAAAAAAAAAAAAJgCAABkcnMv&#10;ZG93bnJldi54bWxQSwUGAAAAAAQABAD1AAAAigMAAAAA&#10;" path="m41,l,66r77,2l41,e" fillcolor="black" stroked="f">
                    <v:path arrowok="t" o:connecttype="custom" o:connectlocs="41,-3781;0,-3715;77,-3713;41,-3781" o:connectangles="0,0,0,0"/>
                  </v:shape>
                </v:group>
                <v:group id="Group 2195" o:spid="_x0000_s1143" style="position:absolute;left:2393;top:-3781;width:77;height:68" coordorigin="2393,-3781" coordsize="7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CZ8YAAADdAAAADwAAAGRycy9kb3ducmV2LnhtbESPT4vCMBTE78J+h/AW&#10;9qZpFXWpRhFxlz2I4B9YvD2aZ1tsXkoT2/rtjSB4HGbmN8x82ZlSNFS7wrKCeBCBIE6tLjhTcDr+&#10;9L9BOI+ssbRMCu7kYLn46M0x0bblPTUHn4kAYZeggtz7KpHSpTkZdANbEQfvYmuDPsg6k7rGNsBN&#10;KYdRNJEGCw4LOVa0zim9Hm5GwW+L7WoUb5rt9bK+n4/j3f82JqW+PrvVDISnzr/Dr/afVjAcja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j8JnxgAAAN0A&#10;AAAPAAAAAAAAAAAAAAAAAKoCAABkcnMvZG93bnJldi54bWxQSwUGAAAAAAQABAD6AAAAnQMAAAAA&#10;">
                  <v:shape id="Freeform 2196" o:spid="_x0000_s1144" style="position:absolute;left:2393;top:-3781;width:77;height:68;visibility:visible;mso-wrap-style:square;v-text-anchor:top" coordsize="7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CIxMIA&#10;AADdAAAADwAAAGRycy9kb3ducmV2LnhtbERPTYvCMBC9L/gfwgjeNF3FVbtGEaGosBereB6ase1u&#10;M6lN1OqvNwdhj4/3PV+2phI3alxpWcHnIAJBnFldcq7geEj6UxDOI2usLJOCBzlYLjofc4y1vfOe&#10;bqnPRQhhF6OCwvs6ltJlBRl0A1sTB+5sG4M+wCaXusF7CDeVHEbRlzRYcmgosKZ1QdlfejUKJsnj&#10;ib+X2cn6ZPqz07S5ji8bpXrddvUNwlPr/8Vv91YrGI7GYW54E5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0IjEwgAAAN0AAAAPAAAAAAAAAAAAAAAAAJgCAABkcnMvZG93&#10;bnJldi54bWxQSwUGAAAAAAQABAD1AAAAhwMAAAAA&#10;" path="m41,l77,68,,66,41,e" filled="f" strokeweight=".21394mm">
                    <v:path arrowok="t" o:connecttype="custom" o:connectlocs="41,-3781;77,-3713;0,-3715;41,-3781" o:connectangles="0,0,0,0"/>
                  </v:shape>
                </v:group>
                <v:group id="Group 2193" o:spid="_x0000_s1145" style="position:absolute;left:2434;top:-3781;width:36;height:68" coordorigin="2434,-3781" coordsize="3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zzjsYAAADdAAAADwAAAGRycy9kb3ducmV2LnhtbESPT4vCMBTE78J+h/AW&#10;9qZpFcWtRhFxlz2I4B9YvD2aZ1tsXkoT2/rtjSB4HGbmN8x82ZlSNFS7wrKCeBCBIE6tLjhTcDr+&#10;9KcgnEfWWFomBXdysFx89OaYaNvynpqDz0SAsEtQQe59lUjp0pwMuoGtiIN3sbVBH2SdSV1jG+Cm&#10;lMMomkiDBYeFHCta55ReDzej4LfFdjWKN832elnfz8fx7n8bk1Jfn91qBsJT59/hV/tPKxiOxt/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XPOOxgAAAN0A&#10;AAAPAAAAAAAAAAAAAAAAAKoCAABkcnMvZG93bnJldi54bWxQSwUGAAAAAAQABAD6AAAAnQMAAAAA&#10;">
                  <v:shape id="Freeform 2194" o:spid="_x0000_s1146" style="position:absolute;left:2434;top:-3781;width:36;height:68;visibility:visible;mso-wrap-style:square;v-text-anchor:top" coordsize="3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FticQA&#10;AADdAAAADwAAAGRycy9kb3ducmV2LnhtbERPTYvCMBC9C/sfwix4kTVVQaVrFHdB0IMHdUG8jc1s&#10;W2wmJYna+uvNQfD4eN+zRWMqcSPnS8sKBv0EBHFmdcm5gr/D6msKwgdkjZVlUtCSh8X8ozPDVNs7&#10;7+i2D7mIIexTVFCEUKdS+qwgg75va+LI/VtnMETocqkd3mO4qeQwScbSYMmxocCafgvKLvurUcCj&#10;x/E4bX8Grbwsz9vTxh16fqJU97NZfoMI1IS3+OVeawXD0Tjuj2/iE5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BbYnEAAAA3QAAAA8AAAAAAAAAAAAAAAAAmAIAAGRycy9k&#10;b3ducmV2LnhtbFBLBQYAAAAABAAEAPUAAACJAwAAAAA=&#10;" path="m36,68l,e" filled="f" strokeweight=".21394mm">
                    <v:path arrowok="t" o:connecttype="custom" o:connectlocs="36,-3713;0,-3781" o:connectangles="0,0"/>
                  </v:shape>
                </v:group>
                <v:group id="Group 2191" o:spid="_x0000_s1147" style="position:absolute;left:2429;top:-3714;width:3;height:107" coordorigin="2429,-3714" coordsize="3,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9GNTXFAAAA3QAA&#10;AA8AAAAAAAAAAAAAAAAAqgIAAGRycy9kb3ducmV2LnhtbFBLBQYAAAAABAAEAPoAAACcAwAAAAA=&#10;">
                  <v:shape id="Freeform 2192" o:spid="_x0000_s1148" style="position:absolute;left:2429;top:-3714;width:3;height:107;visibility:visible;mso-wrap-style:square;v-text-anchor:top" coordsize="3,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IrR8UA&#10;AADdAAAADwAAAGRycy9kb3ducmV2LnhtbESPW2vCQBSE34X+h+UUfNNNI15IXUWqAcWXeHs/ZE+T&#10;0OzZNLtq+u+7guDjMDPfMPNlZ2pxo9ZVlhV8DCMQxLnVFRcKzqd0MAPhPLLG2jIp+CMHy8Vbb46J&#10;tnc+0O3oCxEg7BJUUHrfJFK6vCSDbmgb4uB929agD7ItpG7xHuCmlnEUTaTBisNCiQ19lZT/HK9G&#10;wXSzdmm2362LbJxeV5Th5mJ+leq/d6tPEJ46/wo/21utIB5NYni8CU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UitHxQAAAN0AAAAPAAAAAAAAAAAAAAAAAJgCAABkcnMv&#10;ZG93bnJldi54bWxQSwUGAAAAAAQABAD1AAAAigMAAAAA&#10;" path="m3,l,107e" filled="f" strokeweight=".14708mm">
                    <v:path arrowok="t" o:connecttype="custom" o:connectlocs="3,-3714;0,-3607" o:connectangles="0,0"/>
                  </v:shape>
                </v:group>
                <v:group id="Group 2189" o:spid="_x0000_s1149" style="position:absolute;left:4979;top:-1195;width:77;height:66" coordorigin="4979,-1195" coordsize="7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YDtnFAAAA3QAA&#10;AA8AAAAAAAAAAAAAAAAAqgIAAGRycy9kb3ducmV2LnhtbFBLBQYAAAAABAAEAPoAAACcAwAAAAA=&#10;">
                  <v:shape id="Freeform 2190" o:spid="_x0000_s1150" style="position:absolute;left:4979;top:-1195;width:77;height:66;visibility:visible;mso-wrap-style:square;v-text-anchor:top" coordsize="7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d88cQA&#10;AADdAAAADwAAAGRycy9kb3ducmV2LnhtbESPQWvCQBSE7wX/w/IEL0U3pkUluorYFHqtevD4yD6T&#10;aPZt2N2a5N+7hUKPw8x8w2x2vWnEg5yvLSuYzxIQxIXVNZcKzqfP6QqED8gaG8ukYCAPu+3oZYOZ&#10;th1/0+MYShEh7DNUUIXQZlL6oiKDfmZb4uhdrTMYonSl1A67CDeNTJNkIQ3WHBcqbOlQUXE//hgF&#10;4ZAPH8tcdvxaDljf0vyi3Vmpybjfr0EE6sN/+K/9pRWkb4t3+H0Tn4D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XfPHEAAAA3QAAAA8AAAAAAAAAAAAAAAAAmAIAAGRycy9k&#10;b3ducmV2LnhtbFBLBQYAAAAABAAEAPUAAACJAwAAAAA=&#10;" path="m78,l,,39,66,78,e" fillcolor="black" stroked="f">
                    <v:path arrowok="t" o:connecttype="custom" o:connectlocs="78,-1195;0,-1195;39,-1129;78,-1195" o:connectangles="0,0,0,0"/>
                  </v:shape>
                </v:group>
                <v:group id="Group 2187" o:spid="_x0000_s1151" style="position:absolute;left:4979;top:-1195;width:77;height:66" coordorigin="4979,-1195" coordsize="7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9MzbFAAAA3QAA&#10;AA8AAAAAAAAAAAAAAAAAqgIAAGRycy9kb3ducmV2LnhtbFBLBQYAAAAABAAEAPoAAACcAwAAAAA=&#10;">
                  <v:shape id="Freeform 2188" o:spid="_x0000_s1152" style="position:absolute;left:4979;top:-1195;width:77;height:66;visibility:visible;mso-wrap-style:square;v-text-anchor:top" coordsize="7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kCvMYA&#10;AADdAAAADwAAAGRycy9kb3ducmV2LnhtbESPT4vCMBTE7wt+h/AEb2u6Cl2pRimisCAe/Hfw9mje&#10;tsXkpTRZW/30ZmFhj8PM/IZZrHprxJ1aXztW8DFOQBAXTtdcKjiftu8zED4gazSOScGDPKyWg7cF&#10;Ztp1fKD7MZQiQthnqKAKocmk9EVFFv3YNcTR+3atxRBlW0rdYhfh1shJkqTSYs1xocKG1hUVt+OP&#10;VfDsdpe82H9uzTXfH4yd3mZyt1FqNOzzOYhAffgP/7W/tILJNE3h9018An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ekCvMYAAADdAAAADwAAAAAAAAAAAAAAAACYAgAAZHJz&#10;L2Rvd25yZXYueG1sUEsFBgAAAAAEAAQA9QAAAIsDAAAAAA==&#10;" path="m39,66l,,78,,39,66e" filled="f" strokeweight=".21394mm">
                    <v:path arrowok="t" o:connecttype="custom" o:connectlocs="39,-1129;0,-1195;78,-1195;39,-1129" o:connectangles="0,0,0,0"/>
                  </v:shape>
                </v:group>
                <v:group id="Group 2185" o:spid="_x0000_s1153" style="position:absolute;left:4979;top:-1195;width:39;height:66" coordorigin="4979,-1195" coordsize="3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I2sYAAADdAAAADwAAAGRycy9kb3ducmV2LnhtbESPT4vCMBTE7wv7HcJb&#10;8KZpFXWpRhHRZQ8i+AcWb4/m2Rabl9LEtn57Iwh7HGbmN8x82ZlSNFS7wrKCeBCBIE6tLjhTcD5t&#10;+98gnEfWWFomBQ9ysFx8fswx0bblAzVHn4kAYZeggtz7KpHSpTkZdANbEQfvamuDPsg6k7rGNsBN&#10;KYdRNJEGCw4LOVa0zim9He9GwU+L7WoUb5rd7bp+XE7j/d8uJqV6X91qBsJT5//D7/avVjAcTab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4wjaxgAAAN0A&#10;AAAPAAAAAAAAAAAAAAAAAKoCAABkcnMvZG93bnJldi54bWxQSwUGAAAAAAQABAD6AAAAnQMAAAAA&#10;">
                  <v:shape id="Freeform 2186" o:spid="_x0000_s1154" style="position:absolute;left:4979;top:-1195;width:39;height:66;visibility:visible;mso-wrap-style:square;v-text-anchor:top" coordsize="3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0znsIA&#10;AADdAAAADwAAAGRycy9kb3ducmV2LnhtbERPz2vCMBS+D/Y/hDfwNlMzV0bXVIYw8Sarjl0fzbMt&#10;Ji+lybT615vDYMeP73e5mpwVZxpD71nDYp6BIG686bnVcNh/Pr+BCBHZoPVMGq4UYFU9PpRYGH/h&#10;LzrXsRUphEOBGroYh0LK0HTkMMz9QJy4ox8dxgTHVpoRLyncWamyLJcOe04NHQ607qg51b9Ow+sm&#10;bL5v6/pHUb3slZK7q7VHrWdP08c7iEhT/Bf/ubdGg3rJ09z0Jj0BW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zTOewgAAAN0AAAAPAAAAAAAAAAAAAAAAAJgCAABkcnMvZG93&#10;bnJldi54bWxQSwUGAAAAAAQABAD1AAAAhwMAAAAA&#10;" path="m,l39,66e" filled="f" strokeweight=".21394mm">
                    <v:path arrowok="t" o:connecttype="custom" o:connectlocs="0,-1195;39,-1129" o:connectangles="0,0"/>
                  </v:shape>
                </v:group>
                <v:group id="Group 2183" o:spid="_x0000_s1155" style="position:absolute;left:5018;top:-1303;width:2;height:108" coordorigin="5018,-1303" coordsize="2,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MDkzxgAAAN0A&#10;AAAPAAAAAAAAAAAAAAAAAKoCAABkcnMvZG93bnJldi54bWxQSwUGAAAAAAQABAD6AAAAnQMAAAAA&#10;">
                  <v:shape id="Freeform 2184" o:spid="_x0000_s1156" style="position:absolute;left:5018;top:-1303;width:2;height:108;visibility:visible;mso-wrap-style:square;v-text-anchor:top" coordsize="2,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5FRsUA&#10;AADdAAAADwAAAGRycy9kb3ducmV2LnhtbERPz2vCMBS+C/sfwhvsIpqq4FxnlFnY6EGEdhu7Ppq3&#10;tqx5KUmm1b/eHASPH9/v9XYwnTiS861lBbNpAoK4srrlWsHX5/tkBcIHZI2dZVJwJg/bzcNojam2&#10;Jy7oWIZaxBD2KSpoQuhTKX3VkEE/tT1x5H6tMxgidLXUDk8x3HRyniRLabDl2NBgT1lD1V/5bxTs&#10;z/k463fyO/+4jF9kkg31z6FQ6ulxeHsFEWgId/HNnWsF88Vz3B/fxCcgN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kVGxQAAAN0AAAAPAAAAAAAAAAAAAAAAAJgCAABkcnMv&#10;ZG93bnJldi54bWxQSwUGAAAAAAQABAD1AAAAigMAAAAA&#10;" path="m,108l,e" filled="f" strokeweight=".14708mm">
                    <v:path arrowok="t" o:connecttype="custom" o:connectlocs="0,-1195;0,-1303" o:connectangles="0,0"/>
                  </v:shape>
                </v:group>
                <v:group id="Group 2181" o:spid="_x0000_s1157" style="position:absolute;left:4815;top:-1576;width:77;height:66" coordorigin="4815,-1576" coordsize="7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j6MUAAADdAAAADwAAAGRycy9kb3ducmV2LnhtbESPQYvCMBSE78L+h/AE&#10;b5pWWV2qUURW2YMsqAvi7dE822LzUprY1n9vhAWPw8x8wyxWnSlFQ7UrLCuIRxEI4tTqgjMFf6ft&#10;8AuE88gaS8uk4EEOVsuP3gITbVs+UHP0mQgQdgkqyL2vEildmpNBN7IVcfCutjbog6wzqWtsA9yU&#10;chxFU2mw4LCQY0WbnNLb8W4U7Fps15P4u9nfrpvH5fT5e97HpNSg363nIDx1/h3+b/9oBePJL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qfo+jFAAAA3QAA&#10;AA8AAAAAAAAAAAAAAAAAqgIAAGRycy9kb3ducmV2LnhtbFBLBQYAAAAABAAEAPoAAACcAwAAAAA=&#10;">
                  <v:shape id="Freeform 2182" o:spid="_x0000_s1158" style="position:absolute;left:4815;top:-1576;width:77;height:66;visibility:visible;mso-wrap-style:square;v-text-anchor:top" coordsize="7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vXw8QA&#10;AADdAAAADwAAAGRycy9kb3ducmV2LnhtbESPQWvCQBSE7wX/w/IEL0U3plAlzUbERvBa9eDxkX1N&#10;0mbfht2tSf69Wyj0OMzMN0y+G00n7uR8a1nBepWAIK6sbrlWcL0cl1sQPiBr7CyTgok87IrZU46Z&#10;tgN/0P0cahEh7DNU0ITQZ1L6qiGDfmV74uh9WmcwROlqqR0OEW46mSbJqzTYclxosKdDQ9X3+cco&#10;CIdyet+UcuDnesL2Ky1v2l2VWszH/RuIQGP4D/+1T1pB+rJJ4fdNfAKy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r18PEAAAA3QAAAA8AAAAAAAAAAAAAAAAAmAIAAGRycy9k&#10;b3ducmV2LnhtbFBLBQYAAAAABAAEAPUAAACJAwAAAAA=&#10;" path="m38,l,66r77,l38,e" fillcolor="black" stroked="f">
                    <v:path arrowok="t" o:connecttype="custom" o:connectlocs="38,-1576;0,-1510;77,-1510;38,-1576" o:connectangles="0,0,0,0"/>
                  </v:shape>
                </v:group>
                <v:group id="Group 2179" o:spid="_x0000_s1159" style="position:absolute;left:4815;top:-1576;width:77;height:66" coordorigin="4815,-1576" coordsize="7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GYBMYAAADdAAAADwAAAGRycy9kb3ducmV2LnhtbESPQWvCQBSE7wX/w/KE&#10;3uomhrYSXUVESw8iVAXx9sg+k2D2bciuSfz3riD0OMzMN8xs0ZtKtNS40rKCeBSBIM6sLjlXcDxs&#10;PiYgnEfWWFkmBXdysJgP3maYatvxH7V7n4sAYZeigsL7OpXSZQUZdCNbEwfvYhuDPsgml7rBLsBN&#10;JcdR9CUNlhwWCqxpVVB23d+Mgp8Ou2USr9vt9bK6nw+fu9M2JqXeh/1yCsJT7//Dr/avVjBOv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AZgExgAAAN0A&#10;AAAPAAAAAAAAAAAAAAAAAKoCAABkcnMvZG93bnJldi54bWxQSwUGAAAAAAQABAD6AAAAnQMAAAAA&#10;">
                  <v:shape id="Freeform 2180" o:spid="_x0000_s1160" style="position:absolute;left:4815;top:-1576;width:77;height:66;visibility:visible;mso-wrap-style:square;v-text-anchor:top" coordsize="7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vjcYA&#10;AADdAAAADwAAAGRycy9kb3ducmV2LnhtbESPQWvCQBSE7wX/w/IEb3WjlirRVYIoCOJBqwdvj+wz&#10;Ce6+DdnVxP76bqHQ4zAz3zCLVWeNeFLjK8cKRsMEBHHudMWFgvPX9n0GwgdkjcYxKXiRh9Wy97bA&#10;VLuWj/Q8hUJECPsUFZQh1KmUPi/Joh+6mjh6N9dYDFE2hdQNthFujRwnyae0WHFcKLGmdUn5/fSw&#10;Cr7b/SXLD9OtuWaHo7GT+0zuN0oN+l02BxGoC//hv/ZOKxhPph/w+yY+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66vjcYAAADdAAAADwAAAAAAAAAAAAAAAACYAgAAZHJz&#10;L2Rvd25yZXYueG1sUEsFBgAAAAAEAAQA9QAAAIsDAAAAAA==&#10;" path="m38,l77,66,,66,38,e" filled="f" strokeweight=".21394mm">
                    <v:path arrowok="t" o:connecttype="custom" o:connectlocs="38,-1576;77,-1510;0,-1510;38,-1576" o:connectangles="0,0,0,0"/>
                  </v:shape>
                </v:group>
                <v:group id="Group 2177" o:spid="_x0000_s1161" style="position:absolute;left:4853;top:-1576;width:39;height:66" coordorigin="4853,-1576" coordsize="3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Sl68YAAADdAAAADwAAAGRycy9kb3ducmV2LnhtbESPT4vCMBTE78J+h/AW&#10;9qZpFXWpRhFxlz2I4B9YvD2aZ1tsXkoT2/rtjSB4HGbmN8x82ZlSNFS7wrKCeBCBIE6tLjhTcDr+&#10;9L9BOI+ssbRMCu7kYLn46M0x0bblPTUHn4kAYZeggtz7KpHSpTkZdANbEQfvYmuDPsg6k7rGNsBN&#10;KYdRNJEGCw4LOVa0zim9Hm5GwW+L7WoUb5rt9bK+n4/j3f82JqW+PrvVDISnzr/Dr/afVjAcTc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pKXrxgAAAN0A&#10;AAAPAAAAAAAAAAAAAAAAAKoCAABkcnMvZG93bnJldi54bWxQSwUGAAAAAAQABAD6AAAAnQMAAAAA&#10;">
                  <v:shape id="Freeform 2178" o:spid="_x0000_s1162" style="position:absolute;left:4853;top:-1576;width:39;height:66;visibility:visible;mso-wrap-style:square;v-text-anchor:top" coordsize="3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eUqsUA&#10;AADdAAAADwAAAGRycy9kb3ducmV2LnhtbESPT2sCMRTE7wW/Q3hCbzXb1D9laxQRKt6Kq+L1sXnu&#10;Lk1elk3UtZ++KRQ8DjPzG2a+7J0VV+pC41nD6ygDQVx603Cl4bD/fHkHESKyQeuZNNwpwHIxeJpj&#10;bvyNd3QtYiUShEOOGuoY21zKUNbkMIx8S5y8s+8cxiS7SpoObwnurFRZNpUOG04LNba0rqn8Li5O&#10;w2QTNsefdXFSVIwbpeTX3dqz1s/DfvUBIlIfH+H/9tZoUG+zKfy9SU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x5SqxQAAAN0AAAAPAAAAAAAAAAAAAAAAAJgCAABkcnMv&#10;ZG93bnJldi54bWxQSwUGAAAAAAQABAD1AAAAigMAAAAA&#10;" path="m39,66l,e" filled="f" strokeweight=".21394mm">
                    <v:path arrowok="t" o:connecttype="custom" o:connectlocs="39,-1510;0,-1576" o:connectangles="0,0"/>
                  </v:shape>
                </v:group>
                <v:group id="Group 2174" o:spid="_x0000_s1163" style="position:absolute;left:4853;top:-1510;width:2;height:107" coordorigin="4853,-1510" coordsize="2,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qeB8YAAADdAAAADwAAAGRycy9kb3ducmV2LnhtbESPT4vCMBTE78J+h/AW&#10;9qZpFXWpRhFxlz2I4B9YvD2aZ1tsXkoT2/rtjSB4HGbmN8x82ZlSNFS7wrKCeBCBIE6tLjhTcDr+&#10;9L9BOI+ssbRMCu7kYLn46M0x0bblPTUHn4kAYZeggtz7KpHSpTkZdANbEQfvYmuDPsg6k7rGNsBN&#10;KYdRNJEGCw4LOVa0zim9Hm5GwW+L7WoUb5rt9bK+n4/j3f82JqW+PrvVDISnzr/Dr/afVjAcTaf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Op4HxgAAAN0A&#10;AAAPAAAAAAAAAAAAAAAAAKoCAABkcnMvZG93bnJldi54bWxQSwUGAAAAAAQABAD6AAAAnQMAAAAA&#10;">
                  <v:shape id="Freeform 2176" o:spid="_x0000_s1164" style="position:absolute;left:4853;top:-1510;width:2;height:107;visibility:visible;mso-wrap-style:square;v-text-anchor:top" coordsize="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NT8QA&#10;AADdAAAADwAAAGRycy9kb3ducmV2LnhtbERPXWvCMBR9H/gfwh3sbaY6Nkc1ytgYTiaonfh8ae6a&#10;YnNTklirv948DPZ4ON+zRW8b0ZEPtWMFo2EGgrh0uuZKwf7n8/EVRIjIGhvHpOBCARbzwd0Mc+3O&#10;vKOuiJVIIRxyVGBibHMpQ2nIYhi6ljhxv85bjAn6SmqP5xRuGznOshdpsebUYLCld0PlsThZBdtr&#10;+T0qzN7uuk3r14f6mT+WK6Ue7vu3KYhIffwX/7m/tILx0yTNTW/SE5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7TU/EAAAA3QAAAA8AAAAAAAAAAAAAAAAAmAIAAGRycy9k&#10;b3ducmV2LnhtbFBLBQYAAAAABAAEAPUAAACJAwAAAAA=&#10;" path="m,l,108e" filled="f" strokeweight=".14708mm">
                    <v:path arrowok="t" o:connecttype="custom" o:connectlocs="0,-1510;0,-1402" o:connectangles="0,0"/>
                  </v:shape>
                  <v:shape id="Picture 2175" o:spid="_x0000_s1165" type="#_x0000_t75" style="position:absolute;left:1803;top:-4257;width:7197;height:37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TCAnGAAAA3QAAAA8AAABkcnMvZG93bnJldi54bWxEj0FrwkAUhO8F/8PyhN7qxrS1Gl1FWgoV&#10;BDGtPT+zzySYfRt2tyb+e7dQ6HGYmW+Yxao3jbiQ87VlBeNRAoK4sLrmUsHX5/vDFIQPyBoby6Tg&#10;Sh5Wy8HdAjNtO97TJQ+liBD2GSqoQmgzKX1RkUE/si1x9E7WGQxRulJqh12Em0amSTKRBmuOCxW2&#10;9FpRcc5/jILuSV6nKe/Pm93zd/5m3KE8bg9K3Q/79RxEoD78h//aH1pB+vgyg9838QnI5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1MICcYAAADdAAAADwAAAAAAAAAAAAAA&#10;AACfAgAAZHJzL2Rvd25yZXYueG1sUEsFBgAAAAAEAAQA9wAAAJIDAAAAAA==&#10;">
                    <v:imagedata r:id="rId82" o:title=""/>
                  </v:shape>
                </v:group>
                <w10:wrap anchorx="page"/>
              </v:group>
            </w:pict>
          </mc:Fallback>
        </mc:AlternateContent>
      </w: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3</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rPr>
        <w:t>f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f</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il</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p</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rPr>
        <w:t>in</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p>
    <w:p w14:paraId="10763D90" w14:textId="77777777" w:rsidR="00583B21" w:rsidRPr="006632F3" w:rsidRDefault="00583B21" w:rsidP="00583B21">
      <w:pPr>
        <w:spacing w:after="0" w:line="200" w:lineRule="exact"/>
        <w:rPr>
          <w:rFonts w:ascii="Times New Roman" w:hAnsi="Times New Roman" w:cs="Times New Roman"/>
        </w:rPr>
      </w:pPr>
    </w:p>
    <w:p w14:paraId="232483BF" w14:textId="77777777" w:rsidR="00583B21" w:rsidRPr="006632F3" w:rsidRDefault="00583B21" w:rsidP="00583B21">
      <w:pPr>
        <w:spacing w:after="0" w:line="200" w:lineRule="exact"/>
        <w:rPr>
          <w:rFonts w:ascii="Times New Roman" w:hAnsi="Times New Roman" w:cs="Times New Roman"/>
        </w:rPr>
      </w:pPr>
    </w:p>
    <w:p w14:paraId="4ADF0656" w14:textId="77777777" w:rsidR="00583B21" w:rsidRPr="006632F3" w:rsidRDefault="00583B21" w:rsidP="00583B21">
      <w:pPr>
        <w:spacing w:before="6" w:after="0" w:line="280" w:lineRule="exact"/>
        <w:rPr>
          <w:rFonts w:ascii="Times New Roman" w:hAnsi="Times New Roman" w:cs="Times New Roman"/>
        </w:rPr>
      </w:pPr>
    </w:p>
    <w:p w14:paraId="6902E3D0" w14:textId="77777777" w:rsidR="00583B21" w:rsidRPr="006632F3" w:rsidRDefault="00583B21" w:rsidP="00583B21">
      <w:pPr>
        <w:tabs>
          <w:tab w:val="left" w:pos="540"/>
        </w:tabs>
        <w:spacing w:after="0" w:line="250" w:lineRule="auto"/>
        <w:ind w:left="550" w:right="500" w:hanging="432"/>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n</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n</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ob</w:t>
      </w:r>
      <w:r w:rsidRPr="006632F3">
        <w:rPr>
          <w:rFonts w:ascii="Times New Roman" w:eastAsia="Arial" w:hAnsi="Times New Roman" w:cs="Times New Roman"/>
          <w:spacing w:val="1"/>
        </w:rPr>
        <w:t>j</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in</w:t>
      </w:r>
      <w:r w:rsidRPr="006632F3">
        <w:rPr>
          <w:rFonts w:ascii="Times New Roman" w:eastAsia="Arial" w:hAnsi="Times New Roman" w:cs="Times New Roman"/>
        </w:rPr>
        <w:t>g</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rPr>
        <w:t>c</w:t>
      </w:r>
      <w:r w:rsidRPr="006632F3">
        <w:rPr>
          <w:rFonts w:ascii="Times New Roman" w:eastAsia="Arial" w:hAnsi="Times New Roman" w:cs="Times New Roman"/>
          <w:spacing w:val="-1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a</w:t>
      </w:r>
    </w:p>
    <w:p w14:paraId="2EEA82D9" w14:textId="77777777" w:rsidR="00583B21" w:rsidRPr="006632F3" w:rsidRDefault="00583B21" w:rsidP="00583B21">
      <w:pPr>
        <w:spacing w:after="0"/>
        <w:rPr>
          <w:rFonts w:ascii="Times New Roman" w:hAnsi="Times New Roman" w:cs="Times New Roman"/>
        </w:rPr>
        <w:sectPr w:rsidR="00583B21" w:rsidRPr="006632F3">
          <w:pgSz w:w="12240" w:h="15860"/>
          <w:pgMar w:top="1460" w:right="1720" w:bottom="1000" w:left="1680" w:header="0" w:footer="803" w:gutter="0"/>
          <w:cols w:space="720"/>
        </w:sectPr>
      </w:pPr>
    </w:p>
    <w:p w14:paraId="75AA81F7" w14:textId="77777777" w:rsidR="00583B21" w:rsidRPr="006632F3" w:rsidRDefault="00583B21" w:rsidP="00583B21">
      <w:pPr>
        <w:tabs>
          <w:tab w:val="left" w:pos="540"/>
        </w:tabs>
        <w:spacing w:before="65" w:after="0" w:line="240" w:lineRule="auto"/>
        <w:ind w:left="118" w:right="-20"/>
        <w:rPr>
          <w:rFonts w:ascii="Times New Roman" w:eastAsia="Arial" w:hAnsi="Times New Roman" w:cs="Times New Roman"/>
        </w:rPr>
      </w:pPr>
      <w:r w:rsidRPr="006632F3">
        <w:rPr>
          <w:rFonts w:ascii="Times New Roman" w:eastAsia="Arial" w:hAnsi="Times New Roman" w:cs="Times New Roman"/>
        </w:rPr>
        <w:lastRenderedPageBreak/>
        <w:t>2</w:t>
      </w:r>
      <w:r w:rsidRPr="006632F3">
        <w:rPr>
          <w:rFonts w:ascii="Times New Roman" w:eastAsia="Arial" w:hAnsi="Times New Roman" w:cs="Times New Roman"/>
        </w:rPr>
        <w:tab/>
      </w:r>
      <w:r w:rsidRPr="006632F3">
        <w:rPr>
          <w:rFonts w:ascii="Times New Roman" w:eastAsia="Arial" w:hAnsi="Times New Roman" w:cs="Times New Roman"/>
          <w:spacing w:val="-1"/>
        </w:rPr>
        <w:t>ini</w:t>
      </w:r>
      <w:r w:rsidRPr="006632F3">
        <w:rPr>
          <w:rFonts w:ascii="Times New Roman" w:eastAsia="Arial" w:hAnsi="Times New Roman" w:cs="Times New Roman"/>
        </w:rPr>
        <w:t>t</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rPr>
        <w:t>s</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2948D758"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rPr>
        <w:t>w</w:t>
      </w:r>
    </w:p>
    <w:p w14:paraId="6A7A131F" w14:textId="77777777" w:rsidR="00583B21" w:rsidRPr="006632F3" w:rsidRDefault="00583B21" w:rsidP="00583B21">
      <w:pPr>
        <w:tabs>
          <w:tab w:val="left" w:pos="540"/>
        </w:tabs>
        <w:spacing w:before="8" w:after="0" w:line="250" w:lineRule="auto"/>
        <w:ind w:left="550" w:right="230" w:hanging="432"/>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FI</w:t>
      </w:r>
      <w:r w:rsidRPr="006632F3">
        <w:rPr>
          <w:rFonts w:ascii="Times New Roman" w:eastAsia="Arial" w:hAnsi="Times New Roman" w:cs="Times New Roman"/>
          <w:spacing w:val="-1"/>
        </w:rPr>
        <w:t>L</w:t>
      </w:r>
      <w:r w:rsidRPr="006632F3">
        <w:rPr>
          <w:rFonts w:ascii="Times New Roman" w:eastAsia="Arial" w:hAnsi="Times New Roman" w:cs="Times New Roman"/>
          <w:spacing w:val="3"/>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
        </w:rPr>
        <w:t>_MS</w:t>
      </w:r>
      <w:r w:rsidRPr="006632F3">
        <w:rPr>
          <w:rFonts w:ascii="Times New Roman" w:eastAsia="Arial" w:hAnsi="Times New Roman" w:cs="Times New Roman"/>
        </w:rPr>
        <w:t>G</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B</w:t>
      </w:r>
      <w:r w:rsidRPr="006632F3">
        <w:rPr>
          <w:rFonts w:ascii="Times New Roman" w:eastAsia="Arial" w:hAnsi="Times New Roman" w:cs="Times New Roman"/>
        </w:rPr>
        <w: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oge</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 xml:space="preserve">r </w:t>
      </w:r>
      <w:r w:rsidRPr="006632F3">
        <w:rPr>
          <w:rFonts w:ascii="Times New Roman" w:eastAsia="Arial" w:hAnsi="Times New Roman" w:cs="Times New Roman"/>
          <w:spacing w:val="-1"/>
        </w:rPr>
        <w:t>ob</w:t>
      </w:r>
      <w:r w:rsidRPr="006632F3">
        <w:rPr>
          <w:rFonts w:ascii="Times New Roman" w:eastAsia="Arial" w:hAnsi="Times New Roman" w:cs="Times New Roman"/>
          <w:spacing w:val="1"/>
        </w:rPr>
        <w:t>j</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p>
    <w:p w14:paraId="683C8964" w14:textId="77777777" w:rsidR="00583B21" w:rsidRPr="006632F3" w:rsidRDefault="00583B21" w:rsidP="00583B21">
      <w:pPr>
        <w:tabs>
          <w:tab w:val="left" w:pos="540"/>
        </w:tabs>
        <w:spacing w:after="0" w:line="228" w:lineRule="exact"/>
        <w:ind w:left="118" w:right="-20"/>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r>
      <w:r w:rsidRPr="006632F3">
        <w:rPr>
          <w:rFonts w:ascii="Times New Roman" w:eastAsia="Arial" w:hAnsi="Times New Roman" w:cs="Times New Roman"/>
          <w:spacing w:val="-1"/>
        </w:rPr>
        <w:t>Pa</w:t>
      </w:r>
      <w:r w:rsidRPr="006632F3">
        <w:rPr>
          <w:rFonts w:ascii="Times New Roman" w:eastAsia="Arial" w:hAnsi="Times New Roman" w:cs="Times New Roman"/>
          <w:spacing w:val="1"/>
        </w:rPr>
        <w:t>s</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ob</w:t>
      </w:r>
      <w:r w:rsidRPr="006632F3">
        <w:rPr>
          <w:rFonts w:ascii="Times New Roman" w:eastAsia="Arial" w:hAnsi="Times New Roman" w:cs="Times New Roman"/>
          <w:spacing w:val="1"/>
        </w:rPr>
        <w:t>j</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756FA834" w14:textId="77777777" w:rsidR="00583B21" w:rsidRPr="006632F3" w:rsidRDefault="00583B21" w:rsidP="00583B21">
      <w:pPr>
        <w:tabs>
          <w:tab w:val="left" w:pos="540"/>
        </w:tabs>
        <w:spacing w:before="10" w:after="0" w:line="248" w:lineRule="auto"/>
        <w:ind w:left="550" w:right="207" w:hanging="432"/>
        <w:rPr>
          <w:rFonts w:ascii="Times New Roman" w:eastAsia="Arial" w:hAnsi="Times New Roman" w:cs="Times New Roman"/>
        </w:rPr>
      </w:pPr>
      <w:r w:rsidRPr="006632F3">
        <w:rPr>
          <w:rFonts w:ascii="Times New Roman" w:eastAsia="Arial" w:hAnsi="Times New Roman" w:cs="Times New Roman"/>
        </w:rPr>
        <w:t>6</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rPr>
        <w:t>d</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qui</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hi</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d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n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il</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5794BBCA" w14:textId="77777777" w:rsidR="00583B21" w:rsidRPr="006632F3" w:rsidRDefault="00583B21" w:rsidP="00583B21">
      <w:pPr>
        <w:tabs>
          <w:tab w:val="left" w:pos="540"/>
        </w:tabs>
        <w:spacing w:before="2" w:after="0" w:line="240" w:lineRule="auto"/>
        <w:ind w:left="118" w:right="-20"/>
        <w:rPr>
          <w:rFonts w:ascii="Times New Roman" w:eastAsia="Arial" w:hAnsi="Times New Roman" w:cs="Times New Roman"/>
        </w:rPr>
      </w:pPr>
      <w:r w:rsidRPr="006632F3">
        <w:rPr>
          <w:rFonts w:ascii="Times New Roman" w:eastAsia="Arial" w:hAnsi="Times New Roman" w:cs="Times New Roman"/>
        </w:rPr>
        <w:t>7</w:t>
      </w:r>
      <w:r w:rsidRPr="006632F3">
        <w:rPr>
          <w:rFonts w:ascii="Times New Roman" w:eastAsia="Arial" w:hAnsi="Times New Roman" w:cs="Times New Roman"/>
        </w:rPr>
        <w:tab/>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uild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n</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ul</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ll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r</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a</w:t>
      </w:r>
    </w:p>
    <w:p w14:paraId="7FF5199B" w14:textId="77777777" w:rsidR="00583B21" w:rsidRPr="006632F3" w:rsidRDefault="00583B21" w:rsidP="00583B21">
      <w:pPr>
        <w:tabs>
          <w:tab w:val="left" w:pos="540"/>
        </w:tabs>
        <w:spacing w:before="10" w:after="0" w:line="249" w:lineRule="auto"/>
        <w:ind w:left="550" w:right="864" w:hanging="432"/>
        <w:rPr>
          <w:rFonts w:ascii="Times New Roman" w:eastAsia="Arial" w:hAnsi="Times New Roman" w:cs="Times New Roman"/>
        </w:rPr>
      </w:pPr>
      <w:r w:rsidRPr="006632F3">
        <w:rPr>
          <w:rFonts w:ascii="Times New Roman" w:eastAsia="Arial" w:hAnsi="Times New Roman" w:cs="Times New Roman"/>
        </w:rPr>
        <w:t>8</w:t>
      </w:r>
      <w:r w:rsidRPr="006632F3">
        <w:rPr>
          <w:rFonts w:ascii="Times New Roman" w:eastAsia="Arial" w:hAnsi="Times New Roman" w:cs="Times New Roman"/>
        </w:rPr>
        <w:tab/>
        <w:t>C</w:t>
      </w:r>
      <w:r w:rsidRPr="006632F3">
        <w:rPr>
          <w:rFonts w:ascii="Times New Roman" w:eastAsia="Arial" w:hAnsi="Times New Roman" w:cs="Times New Roman"/>
          <w:spacing w:val="-1"/>
        </w:rPr>
        <w:t>o</w:t>
      </w:r>
      <w:r w:rsidRPr="006632F3">
        <w:rPr>
          <w:rFonts w:ascii="Times New Roman" w:eastAsia="Arial" w:hAnsi="Times New Roman" w:cs="Times New Roman"/>
          <w:spacing w:val="4"/>
        </w:rPr>
        <w:t>m</w:t>
      </w:r>
      <w:r w:rsidRPr="006632F3">
        <w:rPr>
          <w:rFonts w:ascii="Times New Roman" w:eastAsia="Arial" w:hAnsi="Times New Roman" w:cs="Times New Roman"/>
          <w:spacing w:val="-1"/>
        </w:rPr>
        <w:t>pa</w:t>
      </w:r>
      <w:r w:rsidRPr="006632F3">
        <w:rPr>
          <w:rFonts w:ascii="Times New Roman" w:eastAsia="Arial" w:hAnsi="Times New Roman" w:cs="Times New Roman"/>
          <w:spacing w:val="1"/>
        </w:rPr>
        <w:t>r</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w:t>
      </w:r>
      <w:r w:rsidRPr="006632F3">
        <w:rPr>
          <w:rFonts w:ascii="Times New Roman" w:eastAsia="Arial" w:hAnsi="Times New Roman" w:cs="Times New Roman"/>
          <w:spacing w:val="-1"/>
        </w:rPr>
        <w:t>ne</w:t>
      </w:r>
      <w:r w:rsidRPr="006632F3">
        <w:rPr>
          <w:rFonts w:ascii="Times New Roman" w:eastAsia="Arial" w:hAnsi="Times New Roman" w:cs="Times New Roman"/>
        </w:rPr>
        <w:t>d</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u</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n</w:t>
      </w:r>
      <w:r w:rsidRPr="006632F3">
        <w:rPr>
          <w:rFonts w:ascii="Times New Roman" w:eastAsia="Arial" w:hAnsi="Times New Roman" w:cs="Times New Roman"/>
        </w:rPr>
        <w:t>t</w:t>
      </w:r>
      <w:r w:rsidRPr="006632F3">
        <w:rPr>
          <w:rFonts w:ascii="Times New Roman" w:eastAsia="Arial" w:hAnsi="Times New Roman" w:cs="Times New Roman"/>
          <w:spacing w:val="-1"/>
        </w:rPr>
        <w:t>l</w:t>
      </w:r>
      <w:r w:rsidRPr="006632F3">
        <w:rPr>
          <w:rFonts w:ascii="Times New Roman" w:eastAsia="Arial" w:hAnsi="Times New Roman" w:cs="Times New Roman"/>
        </w:rPr>
        <w:t>y</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rPr>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 xml:space="preserve">a </w:t>
      </w:r>
      <w:r w:rsidRPr="006632F3">
        <w:rPr>
          <w:rFonts w:ascii="Times New Roman" w:eastAsia="Arial" w:hAnsi="Times New Roman" w:cs="Times New Roman"/>
          <w:spacing w:val="-1"/>
        </w:rPr>
        <w:t>SE</w:t>
      </w:r>
      <w:r w:rsidRPr="006632F3">
        <w:rPr>
          <w:rFonts w:ascii="Times New Roman" w:eastAsia="Arial" w:hAnsi="Times New Roman" w:cs="Times New Roman"/>
        </w:rPr>
        <w:t>N</w:t>
      </w:r>
      <w:r w:rsidRPr="006632F3">
        <w:rPr>
          <w:rFonts w:ascii="Times New Roman" w:eastAsia="Arial" w:hAnsi="Times New Roman" w:cs="Times New Roman"/>
          <w:spacing w:val="-1"/>
        </w:rPr>
        <w:t>S</w:t>
      </w:r>
      <w:r w:rsidRPr="006632F3">
        <w:rPr>
          <w:rFonts w:ascii="Times New Roman" w:eastAsia="Arial" w:hAnsi="Times New Roman" w:cs="Times New Roman"/>
        </w:rPr>
        <w:t>OR</w:t>
      </w:r>
      <w:r w:rsidRPr="006632F3">
        <w:rPr>
          <w:rFonts w:ascii="Times New Roman" w:eastAsia="Arial" w:hAnsi="Times New Roman" w:cs="Times New Roman"/>
          <w:spacing w:val="-1"/>
        </w:rPr>
        <w:t>_</w:t>
      </w:r>
      <w:r w:rsidRPr="006632F3">
        <w:rPr>
          <w:rFonts w:ascii="Times New Roman" w:eastAsia="Arial" w:hAnsi="Times New Roman" w:cs="Times New Roman"/>
        </w:rPr>
        <w:t>CH</w:t>
      </w:r>
      <w:r w:rsidRPr="006632F3">
        <w:rPr>
          <w:rFonts w:ascii="Times New Roman" w:eastAsia="Arial" w:hAnsi="Times New Roman" w:cs="Times New Roman"/>
          <w:spacing w:val="-1"/>
        </w:rPr>
        <w:t>A</w:t>
      </w:r>
      <w:r w:rsidRPr="006632F3">
        <w:rPr>
          <w:rFonts w:ascii="Times New Roman" w:eastAsia="Arial" w:hAnsi="Times New Roman" w:cs="Times New Roman"/>
        </w:rPr>
        <w:t>NGE</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w:t>
      </w:r>
      <w:r w:rsidRPr="006632F3">
        <w:rPr>
          <w:rFonts w:ascii="Times New Roman" w:eastAsia="Arial" w:hAnsi="Times New Roman" w:cs="Times New Roman"/>
        </w:rPr>
        <w:t>c</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m</w:t>
      </w:r>
    </w:p>
    <w:p w14:paraId="78E45EB8" w14:textId="77777777" w:rsidR="00583B21" w:rsidRPr="006632F3" w:rsidRDefault="00583B21" w:rsidP="00583B21">
      <w:pPr>
        <w:tabs>
          <w:tab w:val="left" w:pos="540"/>
        </w:tabs>
        <w:spacing w:after="0" w:line="229" w:lineRule="exact"/>
        <w:ind w:left="118" w:right="-20"/>
        <w:rPr>
          <w:rFonts w:ascii="Times New Roman" w:eastAsia="Arial" w:hAnsi="Times New Roman" w:cs="Times New Roman"/>
        </w:rPr>
      </w:pPr>
      <w:r w:rsidRPr="006632F3">
        <w:rPr>
          <w:rFonts w:ascii="Times New Roman" w:eastAsia="Arial" w:hAnsi="Times New Roman" w:cs="Times New Roman"/>
        </w:rPr>
        <w:t>9</w:t>
      </w:r>
      <w:r w:rsidRPr="006632F3">
        <w:rPr>
          <w:rFonts w:ascii="Times New Roman" w:eastAsia="Arial" w:hAnsi="Times New Roman" w:cs="Times New Roman"/>
        </w:rPr>
        <w:tab/>
        <w:t>U</w:t>
      </w:r>
      <w:r w:rsidRPr="006632F3">
        <w:rPr>
          <w:rFonts w:ascii="Times New Roman" w:eastAsia="Arial" w:hAnsi="Times New Roman" w:cs="Times New Roman"/>
          <w:spacing w:val="-1"/>
        </w:rPr>
        <w:t>pd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onlin</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Se</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p>
    <w:p w14:paraId="6C12AC28" w14:textId="77777777" w:rsidR="00583B21" w:rsidRPr="006632F3" w:rsidRDefault="00583B21" w:rsidP="00583B21">
      <w:pPr>
        <w:spacing w:before="10" w:after="0" w:line="240" w:lineRule="auto"/>
        <w:ind w:left="550" w:right="-20"/>
        <w:rPr>
          <w:rFonts w:ascii="Times New Roman" w:eastAsia="Arial" w:hAnsi="Times New Roman" w:cs="Times New Roman"/>
        </w:rPr>
      </w:pPr>
      <w:proofErr w:type="gramStart"/>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proofErr w:type="gramEnd"/>
      <w:r w:rsidRPr="006632F3">
        <w:rPr>
          <w:rFonts w:ascii="Times New Roman" w:eastAsia="Arial" w:hAnsi="Times New Roman" w:cs="Times New Roman"/>
          <w:spacing w:val="-10"/>
        </w:rPr>
        <w:t xml:space="preserve"> </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rPr>
        <w: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an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2363695A" w14:textId="77777777" w:rsidR="00583B21" w:rsidRPr="006632F3" w:rsidRDefault="00583B21" w:rsidP="00583B21">
      <w:pPr>
        <w:tabs>
          <w:tab w:val="left" w:pos="540"/>
        </w:tabs>
        <w:spacing w:before="10" w:after="0" w:line="248" w:lineRule="auto"/>
        <w:ind w:left="550" w:right="559"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0</w:t>
      </w:r>
      <w:r w:rsidRPr="006632F3">
        <w:rPr>
          <w:rFonts w:ascii="Times New Roman" w:eastAsia="Arial" w:hAnsi="Times New Roman" w:cs="Times New Roman"/>
        </w:rPr>
        <w:tab/>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p>
    <w:p w14:paraId="37CD6E0C" w14:textId="77777777" w:rsidR="00583B21" w:rsidRPr="006632F3" w:rsidRDefault="00583B21" w:rsidP="00583B21">
      <w:pPr>
        <w:spacing w:before="18" w:after="0" w:line="200" w:lineRule="exact"/>
        <w:rPr>
          <w:rFonts w:ascii="Times New Roman" w:hAnsi="Times New Roman" w:cs="Times New Roman"/>
        </w:rPr>
      </w:pPr>
    </w:p>
    <w:p w14:paraId="5F039FB8" w14:textId="77777777" w:rsidR="00583B21" w:rsidRPr="006632F3" w:rsidRDefault="00583B21" w:rsidP="00583B21">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87296" behindDoc="1" locked="0" layoutInCell="1" allowOverlap="1" wp14:anchorId="6EBA0968" wp14:editId="7207D18A">
                <wp:simplePos x="0" y="0"/>
                <wp:positionH relativeFrom="page">
                  <wp:posOffset>1141730</wp:posOffset>
                </wp:positionH>
                <wp:positionV relativeFrom="paragraph">
                  <wp:posOffset>189230</wp:posOffset>
                </wp:positionV>
                <wp:extent cx="2609215" cy="1270"/>
                <wp:effectExtent l="17780" t="17780" r="11430" b="9525"/>
                <wp:wrapNone/>
                <wp:docPr id="2238" name="Group 2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09215" cy="1270"/>
                          <a:chOff x="1798" y="298"/>
                          <a:chExt cx="4109" cy="2"/>
                        </a:xfrm>
                      </wpg:grpSpPr>
                      <wps:wsp>
                        <wps:cNvPr id="2239" name="Freeform 2172"/>
                        <wps:cNvSpPr>
                          <a:spLocks/>
                        </wps:cNvSpPr>
                        <wps:spPr bwMode="auto">
                          <a:xfrm>
                            <a:off x="1798" y="298"/>
                            <a:ext cx="4109" cy="2"/>
                          </a:xfrm>
                          <a:custGeom>
                            <a:avLst/>
                            <a:gdLst>
                              <a:gd name="T0" fmla="+- 0 1798 1798"/>
                              <a:gd name="T1" fmla="*/ T0 w 4109"/>
                              <a:gd name="T2" fmla="+- 0 5908 1798"/>
                              <a:gd name="T3" fmla="*/ T2 w 4109"/>
                            </a:gdLst>
                            <a:ahLst/>
                            <a:cxnLst>
                              <a:cxn ang="0">
                                <a:pos x="T1" y="0"/>
                              </a:cxn>
                              <a:cxn ang="0">
                                <a:pos x="T3" y="0"/>
                              </a:cxn>
                            </a:cxnLst>
                            <a:rect l="0" t="0" r="r" b="b"/>
                            <a:pathLst>
                              <a:path w="4109">
                                <a:moveTo>
                                  <a:pt x="0" y="0"/>
                                </a:moveTo>
                                <a:lnTo>
                                  <a:pt x="4110"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71" o:spid="_x0000_s1026" style="position:absolute;margin-left:89.9pt;margin-top:14.9pt;width:205.45pt;height:.1pt;z-index:-251229184;mso-position-horizontal-relative:page" coordorigin="1798,298" coordsize="41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">
                <v:shape id="Freeform 2172" o:spid="_x0000_s1027" style="position:absolute;left:1798;top:298;width:4109;height:2;visibility:visible;mso-wrap-style:square;v-text-anchor:top" coordsize="41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4ZDccA&#10;AADdAAAADwAAAGRycy9kb3ducmV2LnhtbESPQWvCQBSE74X+h+UVvJS6aSpFo6uIEGigINqC10f2&#10;mQ1m36bZ1ST/vlsoeBxm5htmtRlsI27U+dqxgtdpAoK4dLrmSsH3V/4yB+EDssbGMSkYycNm/fiw&#10;wky7ng90O4ZKRAj7DBWYENpMSl8asuinriWO3tl1FkOUXSV1h32E20amSfIuLdYcFwy2tDNUXo5X&#10;q2B71fW+CM+fl9kpn4+FGdIfe1Bq8jRslyACDeEe/m9/aAVp+raAvzfxCc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AeGQ3HAAAA3QAAAA8AAAAAAAAAAAAAAAAAmAIAAGRy&#10;cy9kb3ducmV2LnhtbFBLBQYAAAAABAAEAPUAAACMAwAAAAA=&#10;" path="m,l4110,e" filled="f" strokeweight=".45925mm">
                  <v:path arrowok="t" o:connecttype="custom" o:connectlocs="0,0;4110,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8</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d</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Cont</w:t>
      </w:r>
      <w:r w:rsidRPr="006632F3">
        <w:rPr>
          <w:rFonts w:ascii="Times New Roman" w:eastAsia="Arial" w:hAnsi="Times New Roman" w:cs="Times New Roman"/>
          <w:b/>
          <w:bCs/>
        </w:rPr>
        <w:t>r</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 xml:space="preserve"> t</w:t>
      </w:r>
      <w:r w:rsidRPr="006632F3">
        <w:rPr>
          <w:rFonts w:ascii="Times New Roman" w:eastAsia="Arial" w:hAnsi="Times New Roman" w:cs="Times New Roman"/>
          <w:b/>
          <w:bCs/>
        </w:rPr>
        <w:t>o a 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p>
    <w:p w14:paraId="29133C1F" w14:textId="77777777" w:rsidR="00583B21" w:rsidRPr="006632F3" w:rsidRDefault="00583B21" w:rsidP="00583B21">
      <w:pPr>
        <w:spacing w:before="63" w:after="0" w:line="240" w:lineRule="auto"/>
        <w:ind w:left="118" w:right="118"/>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86272" behindDoc="1" locked="0" layoutInCell="1" allowOverlap="1" wp14:anchorId="30FE9797" wp14:editId="320A4A75">
                <wp:simplePos x="0" y="0"/>
                <wp:positionH relativeFrom="page">
                  <wp:posOffset>1252855</wp:posOffset>
                </wp:positionH>
                <wp:positionV relativeFrom="paragraph">
                  <wp:posOffset>952500</wp:posOffset>
                </wp:positionV>
                <wp:extent cx="3948430" cy="1350645"/>
                <wp:effectExtent l="0" t="0" r="0" b="1905"/>
                <wp:wrapNone/>
                <wp:docPr id="2237" name="Text Box 2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8430" cy="1350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58A114" w14:textId="77777777" w:rsidR="00583B21" w:rsidRDefault="00583B21" w:rsidP="00583B21">
                            <w:pPr>
                              <w:tabs>
                                <w:tab w:val="left" w:pos="4180"/>
                              </w:tabs>
                              <w:spacing w:before="20" w:after="0" w:line="240" w:lineRule="auto"/>
                              <w:ind w:left="1621" w:right="1854"/>
                              <w:jc w:val="center"/>
                              <w:rPr>
                                <w:rFonts w:ascii="Arial" w:eastAsia="Arial" w:hAnsi="Arial" w:cs="Arial"/>
                                <w:sz w:val="16"/>
                                <w:szCs w:val="16"/>
                              </w:rPr>
                            </w:pPr>
                            <w:r>
                              <w:rPr>
                                <w:rFonts w:ascii="Arial" w:eastAsia="Arial" w:hAnsi="Arial" w:cs="Arial"/>
                                <w:sz w:val="16"/>
                                <w:szCs w:val="16"/>
                              </w:rPr>
                              <w:t>1</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sz w:val="16"/>
                                <w:szCs w:val="16"/>
                              </w:rPr>
                              <w:t>2</w:t>
                            </w:r>
                          </w:p>
                          <w:p w14:paraId="2C2868EA" w14:textId="77777777" w:rsidR="00583B21" w:rsidRDefault="00583B21" w:rsidP="00583B21">
                            <w:pPr>
                              <w:spacing w:before="2" w:after="0" w:line="190" w:lineRule="exact"/>
                              <w:rPr>
                                <w:sz w:val="19"/>
                                <w:szCs w:val="19"/>
                              </w:rPr>
                            </w:pPr>
                          </w:p>
                          <w:p w14:paraId="254D9B06" w14:textId="77777777" w:rsidR="00583B21" w:rsidRDefault="00583B21" w:rsidP="00583B21">
                            <w:pPr>
                              <w:tabs>
                                <w:tab w:val="left" w:pos="2040"/>
                                <w:tab w:val="left" w:pos="4840"/>
                              </w:tabs>
                              <w:spacing w:after="0" w:line="240" w:lineRule="auto"/>
                              <w:ind w:right="91"/>
                              <w:jc w:val="right"/>
                              <w:rPr>
                                <w:rFonts w:ascii="Arial" w:eastAsia="Arial" w:hAnsi="Arial" w:cs="Arial"/>
                                <w:sz w:val="16"/>
                                <w:szCs w:val="16"/>
                              </w:rPr>
                            </w:pPr>
                            <w:r>
                              <w:rPr>
                                <w:rFonts w:ascii="Arial" w:eastAsia="Arial" w:hAnsi="Arial" w:cs="Arial"/>
                                <w:spacing w:val="10"/>
                                <w:sz w:val="16"/>
                                <w:szCs w:val="16"/>
                              </w:rPr>
                              <w:t>A</w:t>
                            </w:r>
                            <w:r>
                              <w:rPr>
                                <w:rFonts w:ascii="Arial" w:eastAsia="Arial" w:hAnsi="Arial" w:cs="Arial"/>
                                <w:spacing w:val="-2"/>
                                <w:sz w:val="16"/>
                                <w:szCs w:val="16"/>
                              </w:rPr>
                              <w:t>pp</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pacing w:val="-2"/>
                                <w:sz w:val="16"/>
                                <w:szCs w:val="16"/>
                              </w:rPr>
                              <w:t>a</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21"/>
                                <w:sz w:val="16"/>
                                <w:szCs w:val="16"/>
                              </w:rPr>
                              <w:t xml:space="preserve"> </w:t>
                            </w:r>
                            <w:r>
                              <w:rPr>
                                <w:rFonts w:ascii="Arial" w:eastAsia="Arial" w:hAnsi="Arial" w:cs="Arial"/>
                                <w:sz w:val="16"/>
                                <w:szCs w:val="16"/>
                              </w:rPr>
                              <w:tab/>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pacing w:val="10"/>
                                <w:sz w:val="16"/>
                                <w:szCs w:val="16"/>
                              </w:rPr>
                              <w:t>B</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9"/>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10"/>
                                <w:w w:val="103"/>
                                <w:sz w:val="16"/>
                                <w:szCs w:val="16"/>
                              </w:rPr>
                              <w:t>V</w:t>
                            </w:r>
                            <w:r>
                              <w:rPr>
                                <w:rFonts w:ascii="Arial" w:eastAsia="Arial" w:hAnsi="Arial" w:cs="Arial"/>
                                <w:spacing w:val="8"/>
                                <w:w w:val="103"/>
                                <w:sz w:val="16"/>
                                <w:szCs w:val="16"/>
                              </w:rPr>
                              <w:t>i</w:t>
                            </w:r>
                            <w:r>
                              <w:rPr>
                                <w:rFonts w:ascii="Arial" w:eastAsia="Arial" w:hAnsi="Arial" w:cs="Arial"/>
                                <w:spacing w:val="-2"/>
                                <w:w w:val="103"/>
                                <w:sz w:val="16"/>
                                <w:szCs w:val="16"/>
                              </w:rPr>
                              <w:t>e</w:t>
                            </w:r>
                            <w:r>
                              <w:rPr>
                                <w:rFonts w:ascii="Arial" w:eastAsia="Arial" w:hAnsi="Arial" w:cs="Arial"/>
                                <w:w w:val="103"/>
                                <w:sz w:val="16"/>
                                <w:szCs w:val="16"/>
                              </w:rPr>
                              <w:t>w</w:t>
                            </w:r>
                          </w:p>
                          <w:p w14:paraId="2D40E9A2" w14:textId="77777777" w:rsidR="00583B21" w:rsidRDefault="00583B21" w:rsidP="00583B21">
                            <w:pPr>
                              <w:spacing w:before="3" w:after="0" w:line="170" w:lineRule="exact"/>
                              <w:rPr>
                                <w:sz w:val="17"/>
                                <w:szCs w:val="17"/>
                              </w:rPr>
                            </w:pPr>
                          </w:p>
                          <w:p w14:paraId="2E4FA506" w14:textId="77777777" w:rsidR="00583B21" w:rsidRDefault="00583B21" w:rsidP="00583B21">
                            <w:pPr>
                              <w:spacing w:after="0" w:line="200" w:lineRule="exact"/>
                              <w:rPr>
                                <w:sz w:val="20"/>
                                <w:szCs w:val="20"/>
                              </w:rPr>
                            </w:pPr>
                          </w:p>
                          <w:p w14:paraId="407AA15C" w14:textId="77777777" w:rsidR="00583B21" w:rsidRDefault="00583B21" w:rsidP="00583B21">
                            <w:pPr>
                              <w:spacing w:after="0" w:line="117" w:lineRule="auto"/>
                              <w:ind w:left="5839" w:right="165"/>
                              <w:jc w:val="right"/>
                              <w:rPr>
                                <w:rFonts w:ascii="Arial" w:eastAsia="Arial" w:hAnsi="Arial" w:cs="Arial"/>
                                <w:sz w:val="16"/>
                                <w:szCs w:val="16"/>
                              </w:rPr>
                            </w:pPr>
                            <w:proofErr w:type="gramStart"/>
                            <w:r>
                              <w:rPr>
                                <w:rFonts w:ascii="Arial" w:eastAsia="Arial" w:hAnsi="Arial" w:cs="Arial"/>
                                <w:w w:val="103"/>
                                <w:sz w:val="16"/>
                                <w:szCs w:val="16"/>
                              </w:rPr>
                              <w:t>n</w:t>
                            </w:r>
                            <w:proofErr w:type="gramEnd"/>
                            <w:r>
                              <w:rPr>
                                <w:rFonts w:ascii="Arial" w:eastAsia="Arial" w:hAnsi="Arial" w:cs="Arial"/>
                                <w:w w:val="103"/>
                                <w:sz w:val="16"/>
                                <w:szCs w:val="16"/>
                              </w:rPr>
                              <w:t xml:space="preserve"> b</w:t>
                            </w:r>
                          </w:p>
                          <w:p w14:paraId="3B8D1985" w14:textId="77777777" w:rsidR="00583B21" w:rsidRDefault="00583B21" w:rsidP="00583B21">
                            <w:pPr>
                              <w:spacing w:after="0" w:line="107" w:lineRule="exact"/>
                              <w:ind w:right="165"/>
                              <w:jc w:val="right"/>
                              <w:rPr>
                                <w:rFonts w:ascii="Arial" w:eastAsia="Arial" w:hAnsi="Arial" w:cs="Arial"/>
                                <w:sz w:val="16"/>
                                <w:szCs w:val="16"/>
                              </w:rPr>
                            </w:pPr>
                            <w:r>
                              <w:rPr>
                                <w:rFonts w:ascii="Arial" w:eastAsia="Arial" w:hAnsi="Arial" w:cs="Arial"/>
                                <w:w w:val="102"/>
                                <w:position w:val="1"/>
                                <w:sz w:val="16"/>
                                <w:szCs w:val="16"/>
                              </w:rPr>
                              <w:t>:</w:t>
                            </w:r>
                          </w:p>
                          <w:p w14:paraId="2F18C7A7" w14:textId="77777777" w:rsidR="00583B21" w:rsidRDefault="00583B21" w:rsidP="00583B21">
                            <w:pPr>
                              <w:spacing w:after="0" w:line="90" w:lineRule="exact"/>
                              <w:ind w:right="165"/>
                              <w:jc w:val="right"/>
                              <w:rPr>
                                <w:rFonts w:ascii="Arial" w:eastAsia="Arial" w:hAnsi="Arial" w:cs="Arial"/>
                                <w:sz w:val="16"/>
                                <w:szCs w:val="16"/>
                              </w:rPr>
                            </w:pPr>
                            <w:r>
                              <w:rPr>
                                <w:rFonts w:ascii="Arial" w:eastAsia="Arial" w:hAnsi="Arial" w:cs="Arial"/>
                                <w:w w:val="103"/>
                                <w:position w:val="2"/>
                                <w:sz w:val="16"/>
                                <w:szCs w:val="16"/>
                              </w:rPr>
                              <w:t>3</w:t>
                            </w:r>
                          </w:p>
                          <w:p w14:paraId="64B01E51" w14:textId="77777777" w:rsidR="00583B21" w:rsidRDefault="00583B21" w:rsidP="00583B21">
                            <w:pPr>
                              <w:spacing w:before="6" w:after="0" w:line="110" w:lineRule="exact"/>
                              <w:rPr>
                                <w:sz w:val="11"/>
                                <w:szCs w:val="11"/>
                              </w:rPr>
                            </w:pPr>
                          </w:p>
                          <w:p w14:paraId="538802A9" w14:textId="77777777" w:rsidR="00583B21" w:rsidRDefault="00583B21" w:rsidP="00583B21">
                            <w:pPr>
                              <w:tabs>
                                <w:tab w:val="left" w:pos="4420"/>
                              </w:tabs>
                              <w:spacing w:after="0" w:line="240" w:lineRule="auto"/>
                              <w:ind w:left="1517" w:right="1615"/>
                              <w:jc w:val="center"/>
                              <w:rPr>
                                <w:rFonts w:ascii="Arial" w:eastAsia="Arial" w:hAnsi="Arial" w:cs="Arial"/>
                                <w:sz w:val="16"/>
                                <w:szCs w:val="16"/>
                              </w:rPr>
                            </w:pPr>
                            <w:r>
                              <w:rPr>
                                <w:rFonts w:ascii="Arial" w:eastAsia="Arial" w:hAnsi="Arial" w:cs="Arial"/>
                                <w:sz w:val="16"/>
                                <w:szCs w:val="16"/>
                              </w:rPr>
                              <w:t>5</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sz w:val="16"/>
                                <w:szCs w:val="16"/>
                              </w:rPr>
                              <w:t>4</w:t>
                            </w:r>
                          </w:p>
                          <w:p w14:paraId="23DAE331" w14:textId="77777777" w:rsidR="00583B21" w:rsidRDefault="00583B21" w:rsidP="00583B21">
                            <w:pPr>
                              <w:spacing w:before="2" w:after="0" w:line="190" w:lineRule="exact"/>
                              <w:rPr>
                                <w:sz w:val="19"/>
                                <w:szCs w:val="19"/>
                              </w:rPr>
                            </w:pPr>
                          </w:p>
                          <w:p w14:paraId="1F4A8174" w14:textId="77777777" w:rsidR="00583B21" w:rsidRDefault="00583B21" w:rsidP="00583B21">
                            <w:pPr>
                              <w:tabs>
                                <w:tab w:val="left" w:pos="1980"/>
                                <w:tab w:val="left" w:pos="4980"/>
                              </w:tabs>
                              <w:spacing w:after="0" w:line="240" w:lineRule="auto"/>
                              <w:ind w:left="185" w:right="-20"/>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z w:val="16"/>
                                <w:szCs w:val="16"/>
                              </w:rPr>
                              <w:t>t</w:t>
                            </w:r>
                            <w:r>
                              <w:rPr>
                                <w:rFonts w:ascii="Arial" w:eastAsia="Arial" w:hAnsi="Arial" w:cs="Arial"/>
                                <w:spacing w:val="-17"/>
                                <w:sz w:val="16"/>
                                <w:szCs w:val="16"/>
                              </w:rPr>
                              <w:t xml:space="preserve"> </w:t>
                            </w:r>
                            <w:r>
                              <w:rPr>
                                <w:rFonts w:ascii="Arial" w:eastAsia="Arial" w:hAnsi="Arial" w:cs="Arial"/>
                                <w:sz w:val="16"/>
                                <w:szCs w:val="16"/>
                              </w:rPr>
                              <w:tab/>
                            </w:r>
                            <w:r>
                              <w:rPr>
                                <w:rFonts w:ascii="Arial" w:eastAsia="Arial" w:hAnsi="Arial" w:cs="Arial"/>
                                <w:spacing w:val="10"/>
                                <w:w w:val="102"/>
                                <w:sz w:val="16"/>
                                <w:szCs w:val="16"/>
                              </w:rPr>
                              <w:t>S</w:t>
                            </w:r>
                            <w:r>
                              <w:rPr>
                                <w:rFonts w:ascii="Arial" w:eastAsia="Arial" w:hAnsi="Arial" w:cs="Arial"/>
                                <w:spacing w:val="-2"/>
                                <w:w w:val="102"/>
                                <w:sz w:val="16"/>
                                <w:szCs w:val="16"/>
                              </w:rPr>
                              <w:t>en</w:t>
                            </w:r>
                            <w:r>
                              <w:rPr>
                                <w:rFonts w:ascii="Arial" w:eastAsia="Arial" w:hAnsi="Arial" w:cs="Arial"/>
                                <w:spacing w:val="7"/>
                                <w:w w:val="102"/>
                                <w:sz w:val="16"/>
                                <w:szCs w:val="16"/>
                              </w:rPr>
                              <w:t>s</w:t>
                            </w:r>
                            <w:r>
                              <w:rPr>
                                <w:rFonts w:ascii="Arial" w:eastAsia="Arial" w:hAnsi="Arial" w:cs="Arial"/>
                                <w:spacing w:val="-2"/>
                                <w:w w:val="102"/>
                                <w:sz w:val="16"/>
                                <w:szCs w:val="16"/>
                              </w:rPr>
                              <w:t>o</w:t>
                            </w:r>
                            <w:r>
                              <w:rPr>
                                <w:rFonts w:ascii="Arial" w:eastAsia="Arial" w:hAnsi="Arial" w:cs="Arial"/>
                                <w:spacing w:val="5"/>
                                <w:w w:val="102"/>
                                <w:sz w:val="16"/>
                                <w:szCs w:val="16"/>
                              </w:rPr>
                              <w:t>r</w:t>
                            </w:r>
                            <w:r>
                              <w:rPr>
                                <w:rFonts w:ascii="Arial" w:eastAsia="Arial" w:hAnsi="Arial" w:cs="Arial"/>
                                <w:spacing w:val="6"/>
                                <w:w w:val="102"/>
                                <w:sz w:val="16"/>
                                <w:szCs w:val="16"/>
                              </w:rPr>
                              <w:t>G</w:t>
                            </w:r>
                            <w:r>
                              <w:rPr>
                                <w:rFonts w:ascii="Arial" w:eastAsia="Arial" w:hAnsi="Arial" w:cs="Arial"/>
                                <w:spacing w:val="5"/>
                                <w:w w:val="102"/>
                                <w:sz w:val="16"/>
                                <w:szCs w:val="16"/>
                              </w:rPr>
                              <w:t>r</w:t>
                            </w:r>
                            <w:r>
                              <w:rPr>
                                <w:rFonts w:ascii="Arial" w:eastAsia="Arial" w:hAnsi="Arial" w:cs="Arial"/>
                                <w:spacing w:val="8"/>
                                <w:w w:val="102"/>
                                <w:sz w:val="16"/>
                                <w:szCs w:val="16"/>
                              </w:rPr>
                              <w:t>i</w:t>
                            </w:r>
                            <w:r>
                              <w:rPr>
                                <w:rFonts w:ascii="Arial" w:eastAsia="Arial" w:hAnsi="Arial" w:cs="Arial"/>
                                <w:spacing w:val="-2"/>
                                <w:w w:val="102"/>
                                <w:sz w:val="16"/>
                                <w:szCs w:val="16"/>
                              </w:rPr>
                              <w:t>d</w:t>
                            </w:r>
                            <w:r>
                              <w:rPr>
                                <w:rFonts w:ascii="Arial" w:eastAsia="Arial" w:hAnsi="Arial" w:cs="Arial"/>
                                <w:w w:val="102"/>
                                <w:sz w:val="16"/>
                                <w:szCs w:val="16"/>
                              </w:rPr>
                              <w:t>C</w:t>
                            </w:r>
                            <w:r>
                              <w:rPr>
                                <w:rFonts w:ascii="Arial" w:eastAsia="Arial" w:hAnsi="Arial" w:cs="Arial"/>
                                <w:spacing w:val="-2"/>
                                <w:w w:val="102"/>
                                <w:sz w:val="16"/>
                                <w:szCs w:val="16"/>
                              </w:rPr>
                              <w:t>on</w:t>
                            </w:r>
                            <w:r>
                              <w:rPr>
                                <w:rFonts w:ascii="Arial" w:eastAsia="Arial" w:hAnsi="Arial" w:cs="Arial"/>
                                <w:spacing w:val="-1"/>
                                <w:w w:val="102"/>
                                <w:sz w:val="16"/>
                                <w:szCs w:val="16"/>
                              </w:rPr>
                              <w:t>t</w:t>
                            </w:r>
                            <w:r>
                              <w:rPr>
                                <w:rFonts w:ascii="Arial" w:eastAsia="Arial" w:hAnsi="Arial" w:cs="Arial"/>
                                <w:spacing w:val="5"/>
                                <w:w w:val="102"/>
                                <w:sz w:val="16"/>
                                <w:szCs w:val="16"/>
                              </w:rPr>
                              <w:t>r</w:t>
                            </w:r>
                            <w:r>
                              <w:rPr>
                                <w:rFonts w:ascii="Arial" w:eastAsia="Arial" w:hAnsi="Arial" w:cs="Arial"/>
                                <w:spacing w:val="-2"/>
                                <w:w w:val="102"/>
                                <w:sz w:val="16"/>
                                <w:szCs w:val="16"/>
                              </w:rPr>
                              <w:t>o</w:t>
                            </w:r>
                            <w:r>
                              <w:rPr>
                                <w:rFonts w:ascii="Arial" w:eastAsia="Arial" w:hAnsi="Arial" w:cs="Arial"/>
                                <w:spacing w:val="8"/>
                                <w:w w:val="102"/>
                                <w:sz w:val="16"/>
                                <w:szCs w:val="16"/>
                              </w:rPr>
                              <w:t>l</w:t>
                            </w:r>
                            <w:r>
                              <w:rPr>
                                <w:rFonts w:ascii="Arial" w:eastAsia="Arial" w:hAnsi="Arial" w:cs="Arial"/>
                                <w:spacing w:val="-2"/>
                                <w:w w:val="102"/>
                                <w:sz w:val="16"/>
                                <w:szCs w:val="16"/>
                              </w:rPr>
                              <w:t>L</w:t>
                            </w:r>
                            <w:r>
                              <w:rPr>
                                <w:rFonts w:ascii="Arial" w:eastAsia="Arial" w:hAnsi="Arial" w:cs="Arial"/>
                                <w:spacing w:val="8"/>
                                <w:w w:val="102"/>
                                <w:sz w:val="16"/>
                                <w:szCs w:val="16"/>
                              </w:rPr>
                              <w:t>i</w:t>
                            </w:r>
                            <w:r>
                              <w:rPr>
                                <w:rFonts w:ascii="Arial" w:eastAsia="Arial" w:hAnsi="Arial" w:cs="Arial"/>
                                <w:spacing w:val="7"/>
                                <w:w w:val="102"/>
                                <w:sz w:val="16"/>
                                <w:szCs w:val="16"/>
                              </w:rPr>
                              <w:t>s</w:t>
                            </w:r>
                            <w:r>
                              <w:rPr>
                                <w:rFonts w:ascii="Arial" w:eastAsia="Arial" w:hAnsi="Arial" w:cs="Arial"/>
                                <w:spacing w:val="-1"/>
                                <w:w w:val="102"/>
                                <w:sz w:val="16"/>
                                <w:szCs w:val="16"/>
                              </w:rPr>
                              <w:t>t</w:t>
                            </w:r>
                            <w:r>
                              <w:rPr>
                                <w:rFonts w:ascii="Arial" w:eastAsia="Arial" w:hAnsi="Arial" w:cs="Arial"/>
                                <w:spacing w:val="-2"/>
                                <w:w w:val="102"/>
                                <w:sz w:val="16"/>
                                <w:szCs w:val="16"/>
                              </w:rPr>
                              <w:t>ene</w:t>
                            </w:r>
                            <w:r>
                              <w:rPr>
                                <w:rFonts w:ascii="Arial" w:eastAsia="Arial" w:hAnsi="Arial" w:cs="Arial"/>
                                <w:w w:val="102"/>
                                <w:sz w:val="16"/>
                                <w:szCs w:val="16"/>
                              </w:rPr>
                              <w:t>r</w:t>
                            </w:r>
                            <w:r>
                              <w:rPr>
                                <w:rFonts w:ascii="Arial" w:eastAsia="Arial" w:hAnsi="Arial" w:cs="Arial"/>
                                <w:spacing w:val="-28"/>
                                <w:w w:val="102"/>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10"/>
                                <w:w w:val="103"/>
                                <w:sz w:val="16"/>
                                <w:szCs w:val="16"/>
                              </w:rPr>
                              <w:t>V</w:t>
                            </w:r>
                            <w:r>
                              <w:rPr>
                                <w:rFonts w:ascii="Arial" w:eastAsia="Arial" w:hAnsi="Arial" w:cs="Arial"/>
                                <w:spacing w:val="8"/>
                                <w:w w:val="103"/>
                                <w:sz w:val="16"/>
                                <w:szCs w:val="16"/>
                              </w:rPr>
                              <w:t>i</w:t>
                            </w:r>
                            <w:r>
                              <w:rPr>
                                <w:rFonts w:ascii="Arial" w:eastAsia="Arial" w:hAnsi="Arial" w:cs="Arial"/>
                                <w:spacing w:val="-2"/>
                                <w:w w:val="103"/>
                                <w:sz w:val="16"/>
                                <w:szCs w:val="16"/>
                              </w:rPr>
                              <w:t>e</w:t>
                            </w:r>
                            <w:r>
                              <w:rPr>
                                <w:rFonts w:ascii="Arial" w:eastAsia="Arial" w:hAnsi="Arial" w:cs="Arial"/>
                                <w:w w:val="103"/>
                                <w:sz w:val="16"/>
                                <w:szCs w:val="16"/>
                              </w:rPr>
                              <w:t>w</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70" o:spid="_x0000_s1068" type="#_x0000_t202" style="position:absolute;left:0;text-align:left;margin-left:98.65pt;margin-top:75pt;width:310.9pt;height:106.35pt;z-index:-251230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" filled="f" stroked="f">
                <v:textbox inset="0,0,0,0">
                  <w:txbxContent>
                    <w:p w14:paraId="5D58A114" w14:textId="77777777" w:rsidR="00583B21" w:rsidRDefault="00583B21" w:rsidP="00583B21">
                      <w:pPr>
                        <w:tabs>
                          <w:tab w:val="left" w:pos="4180"/>
                        </w:tabs>
                        <w:spacing w:before="20" w:after="0" w:line="240" w:lineRule="auto"/>
                        <w:ind w:left="1621" w:right="1854"/>
                        <w:jc w:val="center"/>
                        <w:rPr>
                          <w:rFonts w:ascii="Arial" w:eastAsia="Arial" w:hAnsi="Arial" w:cs="Arial"/>
                          <w:sz w:val="16"/>
                          <w:szCs w:val="16"/>
                        </w:rPr>
                      </w:pPr>
                      <w:r>
                        <w:rPr>
                          <w:rFonts w:ascii="Arial" w:eastAsia="Arial" w:hAnsi="Arial" w:cs="Arial"/>
                          <w:sz w:val="16"/>
                          <w:szCs w:val="16"/>
                        </w:rPr>
                        <w:t>1</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sz w:val="16"/>
                          <w:szCs w:val="16"/>
                        </w:rPr>
                        <w:t>2</w:t>
                      </w:r>
                    </w:p>
                    <w:p w14:paraId="2C2868EA" w14:textId="77777777" w:rsidR="00583B21" w:rsidRDefault="00583B21" w:rsidP="00583B21">
                      <w:pPr>
                        <w:spacing w:before="2" w:after="0" w:line="190" w:lineRule="exact"/>
                        <w:rPr>
                          <w:sz w:val="19"/>
                          <w:szCs w:val="19"/>
                        </w:rPr>
                      </w:pPr>
                    </w:p>
                    <w:p w14:paraId="254D9B06" w14:textId="77777777" w:rsidR="00583B21" w:rsidRDefault="00583B21" w:rsidP="00583B21">
                      <w:pPr>
                        <w:tabs>
                          <w:tab w:val="left" w:pos="2040"/>
                          <w:tab w:val="left" w:pos="4840"/>
                        </w:tabs>
                        <w:spacing w:after="0" w:line="240" w:lineRule="auto"/>
                        <w:ind w:right="91"/>
                        <w:jc w:val="right"/>
                        <w:rPr>
                          <w:rFonts w:ascii="Arial" w:eastAsia="Arial" w:hAnsi="Arial" w:cs="Arial"/>
                          <w:sz w:val="16"/>
                          <w:szCs w:val="16"/>
                        </w:rPr>
                      </w:pPr>
                      <w:r>
                        <w:rPr>
                          <w:rFonts w:ascii="Arial" w:eastAsia="Arial" w:hAnsi="Arial" w:cs="Arial"/>
                          <w:spacing w:val="10"/>
                          <w:sz w:val="16"/>
                          <w:szCs w:val="16"/>
                        </w:rPr>
                        <w:t>A</w:t>
                      </w:r>
                      <w:r>
                        <w:rPr>
                          <w:rFonts w:ascii="Arial" w:eastAsia="Arial" w:hAnsi="Arial" w:cs="Arial"/>
                          <w:spacing w:val="-2"/>
                          <w:sz w:val="16"/>
                          <w:szCs w:val="16"/>
                        </w:rPr>
                        <w:t>pp</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pacing w:val="-2"/>
                          <w:sz w:val="16"/>
                          <w:szCs w:val="16"/>
                        </w:rPr>
                        <w:t>a</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21"/>
                          <w:sz w:val="16"/>
                          <w:szCs w:val="16"/>
                        </w:rPr>
                        <w:t xml:space="preserve"> </w:t>
                      </w:r>
                      <w:r>
                        <w:rPr>
                          <w:rFonts w:ascii="Arial" w:eastAsia="Arial" w:hAnsi="Arial" w:cs="Arial"/>
                          <w:sz w:val="16"/>
                          <w:szCs w:val="16"/>
                        </w:rPr>
                        <w:tab/>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pacing w:val="10"/>
                          <w:sz w:val="16"/>
                          <w:szCs w:val="16"/>
                        </w:rPr>
                        <w:t>B</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pacing w:val="-9"/>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w w:val="103"/>
                          <w:sz w:val="16"/>
                          <w:szCs w:val="16"/>
                        </w:rPr>
                        <w:t>C</w:t>
                      </w:r>
                      <w:r>
                        <w:rPr>
                          <w:rFonts w:ascii="Arial" w:eastAsia="Arial" w:hAnsi="Arial" w:cs="Arial"/>
                          <w:spacing w:val="8"/>
                          <w:w w:val="103"/>
                          <w:sz w:val="16"/>
                          <w:szCs w:val="16"/>
                        </w:rPr>
                        <w:t>li</w:t>
                      </w:r>
                      <w:r>
                        <w:rPr>
                          <w:rFonts w:ascii="Arial" w:eastAsia="Arial" w:hAnsi="Arial" w:cs="Arial"/>
                          <w:spacing w:val="-2"/>
                          <w:w w:val="103"/>
                          <w:sz w:val="16"/>
                          <w:szCs w:val="16"/>
                        </w:rPr>
                        <w:t>en</w:t>
                      </w:r>
                      <w:r>
                        <w:rPr>
                          <w:rFonts w:ascii="Arial" w:eastAsia="Arial" w:hAnsi="Arial" w:cs="Arial"/>
                          <w:spacing w:val="-1"/>
                          <w:w w:val="102"/>
                          <w:sz w:val="16"/>
                          <w:szCs w:val="16"/>
                        </w:rPr>
                        <w:t>t</w:t>
                      </w:r>
                      <w:r>
                        <w:rPr>
                          <w:rFonts w:ascii="Arial" w:eastAsia="Arial" w:hAnsi="Arial" w:cs="Arial"/>
                          <w:spacing w:val="10"/>
                          <w:w w:val="103"/>
                          <w:sz w:val="16"/>
                          <w:szCs w:val="16"/>
                        </w:rPr>
                        <w:t>V</w:t>
                      </w:r>
                      <w:r>
                        <w:rPr>
                          <w:rFonts w:ascii="Arial" w:eastAsia="Arial" w:hAnsi="Arial" w:cs="Arial"/>
                          <w:spacing w:val="8"/>
                          <w:w w:val="103"/>
                          <w:sz w:val="16"/>
                          <w:szCs w:val="16"/>
                        </w:rPr>
                        <w:t>i</w:t>
                      </w:r>
                      <w:r>
                        <w:rPr>
                          <w:rFonts w:ascii="Arial" w:eastAsia="Arial" w:hAnsi="Arial" w:cs="Arial"/>
                          <w:spacing w:val="-2"/>
                          <w:w w:val="103"/>
                          <w:sz w:val="16"/>
                          <w:szCs w:val="16"/>
                        </w:rPr>
                        <w:t>e</w:t>
                      </w:r>
                      <w:r>
                        <w:rPr>
                          <w:rFonts w:ascii="Arial" w:eastAsia="Arial" w:hAnsi="Arial" w:cs="Arial"/>
                          <w:w w:val="103"/>
                          <w:sz w:val="16"/>
                          <w:szCs w:val="16"/>
                        </w:rPr>
                        <w:t>w</w:t>
                      </w:r>
                    </w:p>
                    <w:p w14:paraId="2D40E9A2" w14:textId="77777777" w:rsidR="00583B21" w:rsidRDefault="00583B21" w:rsidP="00583B21">
                      <w:pPr>
                        <w:spacing w:before="3" w:after="0" w:line="170" w:lineRule="exact"/>
                        <w:rPr>
                          <w:sz w:val="17"/>
                          <w:szCs w:val="17"/>
                        </w:rPr>
                      </w:pPr>
                    </w:p>
                    <w:p w14:paraId="2E4FA506" w14:textId="77777777" w:rsidR="00583B21" w:rsidRDefault="00583B21" w:rsidP="00583B21">
                      <w:pPr>
                        <w:spacing w:after="0" w:line="200" w:lineRule="exact"/>
                        <w:rPr>
                          <w:sz w:val="20"/>
                          <w:szCs w:val="20"/>
                        </w:rPr>
                      </w:pPr>
                    </w:p>
                    <w:p w14:paraId="407AA15C" w14:textId="77777777" w:rsidR="00583B21" w:rsidRDefault="00583B21" w:rsidP="00583B21">
                      <w:pPr>
                        <w:spacing w:after="0" w:line="117" w:lineRule="auto"/>
                        <w:ind w:left="5839" w:right="165"/>
                        <w:jc w:val="right"/>
                        <w:rPr>
                          <w:rFonts w:ascii="Arial" w:eastAsia="Arial" w:hAnsi="Arial" w:cs="Arial"/>
                          <w:sz w:val="16"/>
                          <w:szCs w:val="16"/>
                        </w:rPr>
                      </w:pPr>
                      <w:proofErr w:type="gramStart"/>
                      <w:r>
                        <w:rPr>
                          <w:rFonts w:ascii="Arial" w:eastAsia="Arial" w:hAnsi="Arial" w:cs="Arial"/>
                          <w:w w:val="103"/>
                          <w:sz w:val="16"/>
                          <w:szCs w:val="16"/>
                        </w:rPr>
                        <w:t>n</w:t>
                      </w:r>
                      <w:proofErr w:type="gramEnd"/>
                      <w:r>
                        <w:rPr>
                          <w:rFonts w:ascii="Arial" w:eastAsia="Arial" w:hAnsi="Arial" w:cs="Arial"/>
                          <w:w w:val="103"/>
                          <w:sz w:val="16"/>
                          <w:szCs w:val="16"/>
                        </w:rPr>
                        <w:t xml:space="preserve"> b</w:t>
                      </w:r>
                    </w:p>
                    <w:p w14:paraId="3B8D1985" w14:textId="77777777" w:rsidR="00583B21" w:rsidRDefault="00583B21" w:rsidP="00583B21">
                      <w:pPr>
                        <w:spacing w:after="0" w:line="107" w:lineRule="exact"/>
                        <w:ind w:right="165"/>
                        <w:jc w:val="right"/>
                        <w:rPr>
                          <w:rFonts w:ascii="Arial" w:eastAsia="Arial" w:hAnsi="Arial" w:cs="Arial"/>
                          <w:sz w:val="16"/>
                          <w:szCs w:val="16"/>
                        </w:rPr>
                      </w:pPr>
                      <w:r>
                        <w:rPr>
                          <w:rFonts w:ascii="Arial" w:eastAsia="Arial" w:hAnsi="Arial" w:cs="Arial"/>
                          <w:w w:val="102"/>
                          <w:position w:val="1"/>
                          <w:sz w:val="16"/>
                          <w:szCs w:val="16"/>
                        </w:rPr>
                        <w:t>:</w:t>
                      </w:r>
                    </w:p>
                    <w:p w14:paraId="2F18C7A7" w14:textId="77777777" w:rsidR="00583B21" w:rsidRDefault="00583B21" w:rsidP="00583B21">
                      <w:pPr>
                        <w:spacing w:after="0" w:line="90" w:lineRule="exact"/>
                        <w:ind w:right="165"/>
                        <w:jc w:val="right"/>
                        <w:rPr>
                          <w:rFonts w:ascii="Arial" w:eastAsia="Arial" w:hAnsi="Arial" w:cs="Arial"/>
                          <w:sz w:val="16"/>
                          <w:szCs w:val="16"/>
                        </w:rPr>
                      </w:pPr>
                      <w:r>
                        <w:rPr>
                          <w:rFonts w:ascii="Arial" w:eastAsia="Arial" w:hAnsi="Arial" w:cs="Arial"/>
                          <w:w w:val="103"/>
                          <w:position w:val="2"/>
                          <w:sz w:val="16"/>
                          <w:szCs w:val="16"/>
                        </w:rPr>
                        <w:t>3</w:t>
                      </w:r>
                    </w:p>
                    <w:p w14:paraId="64B01E51" w14:textId="77777777" w:rsidR="00583B21" w:rsidRDefault="00583B21" w:rsidP="00583B21">
                      <w:pPr>
                        <w:spacing w:before="6" w:after="0" w:line="110" w:lineRule="exact"/>
                        <w:rPr>
                          <w:sz w:val="11"/>
                          <w:szCs w:val="11"/>
                        </w:rPr>
                      </w:pPr>
                    </w:p>
                    <w:p w14:paraId="538802A9" w14:textId="77777777" w:rsidR="00583B21" w:rsidRDefault="00583B21" w:rsidP="00583B21">
                      <w:pPr>
                        <w:tabs>
                          <w:tab w:val="left" w:pos="4420"/>
                        </w:tabs>
                        <w:spacing w:after="0" w:line="240" w:lineRule="auto"/>
                        <w:ind w:left="1517" w:right="1615"/>
                        <w:jc w:val="center"/>
                        <w:rPr>
                          <w:rFonts w:ascii="Arial" w:eastAsia="Arial" w:hAnsi="Arial" w:cs="Arial"/>
                          <w:sz w:val="16"/>
                          <w:szCs w:val="16"/>
                        </w:rPr>
                      </w:pPr>
                      <w:r>
                        <w:rPr>
                          <w:rFonts w:ascii="Arial" w:eastAsia="Arial" w:hAnsi="Arial" w:cs="Arial"/>
                          <w:sz w:val="16"/>
                          <w:szCs w:val="16"/>
                        </w:rPr>
                        <w:t>5</w:t>
                      </w:r>
                      <w:r>
                        <w:rPr>
                          <w:rFonts w:ascii="Arial" w:eastAsia="Arial" w:hAnsi="Arial" w:cs="Arial"/>
                          <w:spacing w:val="-42"/>
                          <w:sz w:val="16"/>
                          <w:szCs w:val="16"/>
                        </w:rPr>
                        <w:t xml:space="preserve"> </w:t>
                      </w:r>
                      <w:r>
                        <w:rPr>
                          <w:rFonts w:ascii="Arial" w:eastAsia="Arial" w:hAnsi="Arial" w:cs="Arial"/>
                          <w:sz w:val="16"/>
                          <w:szCs w:val="16"/>
                        </w:rPr>
                        <w:tab/>
                      </w:r>
                      <w:r>
                        <w:rPr>
                          <w:rFonts w:ascii="Arial" w:eastAsia="Arial" w:hAnsi="Arial" w:cs="Arial"/>
                          <w:w w:val="103"/>
                          <w:sz w:val="16"/>
                          <w:szCs w:val="16"/>
                        </w:rPr>
                        <w:t>4</w:t>
                      </w:r>
                    </w:p>
                    <w:p w14:paraId="23DAE331" w14:textId="77777777" w:rsidR="00583B21" w:rsidRDefault="00583B21" w:rsidP="00583B21">
                      <w:pPr>
                        <w:spacing w:before="2" w:after="0" w:line="190" w:lineRule="exact"/>
                        <w:rPr>
                          <w:sz w:val="19"/>
                          <w:szCs w:val="19"/>
                        </w:rPr>
                      </w:pPr>
                    </w:p>
                    <w:p w14:paraId="1F4A8174" w14:textId="77777777" w:rsidR="00583B21" w:rsidRDefault="00583B21" w:rsidP="00583B21">
                      <w:pPr>
                        <w:tabs>
                          <w:tab w:val="left" w:pos="1980"/>
                          <w:tab w:val="left" w:pos="4980"/>
                        </w:tabs>
                        <w:spacing w:after="0" w:line="240" w:lineRule="auto"/>
                        <w:ind w:left="185" w:right="-20"/>
                        <w:rPr>
                          <w:rFonts w:ascii="Arial" w:eastAsia="Arial" w:hAnsi="Arial" w:cs="Arial"/>
                          <w:sz w:val="16"/>
                          <w:szCs w:val="16"/>
                        </w:rPr>
                      </w:pPr>
                      <w:r>
                        <w:rPr>
                          <w:rFonts w:ascii="Arial" w:eastAsia="Arial" w:hAnsi="Arial" w:cs="Arial"/>
                          <w:spacing w:val="10"/>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z w:val="16"/>
                          <w:szCs w:val="16"/>
                        </w:rPr>
                        <w:t>t</w:t>
                      </w:r>
                      <w:r>
                        <w:rPr>
                          <w:rFonts w:ascii="Arial" w:eastAsia="Arial" w:hAnsi="Arial" w:cs="Arial"/>
                          <w:spacing w:val="-17"/>
                          <w:sz w:val="16"/>
                          <w:szCs w:val="16"/>
                        </w:rPr>
                        <w:t xml:space="preserve"> </w:t>
                      </w:r>
                      <w:r>
                        <w:rPr>
                          <w:rFonts w:ascii="Arial" w:eastAsia="Arial" w:hAnsi="Arial" w:cs="Arial"/>
                          <w:sz w:val="16"/>
                          <w:szCs w:val="16"/>
                        </w:rPr>
                        <w:tab/>
                      </w:r>
                      <w:r>
                        <w:rPr>
                          <w:rFonts w:ascii="Arial" w:eastAsia="Arial" w:hAnsi="Arial" w:cs="Arial"/>
                          <w:spacing w:val="10"/>
                          <w:w w:val="102"/>
                          <w:sz w:val="16"/>
                          <w:szCs w:val="16"/>
                        </w:rPr>
                        <w:t>S</w:t>
                      </w:r>
                      <w:r>
                        <w:rPr>
                          <w:rFonts w:ascii="Arial" w:eastAsia="Arial" w:hAnsi="Arial" w:cs="Arial"/>
                          <w:spacing w:val="-2"/>
                          <w:w w:val="102"/>
                          <w:sz w:val="16"/>
                          <w:szCs w:val="16"/>
                        </w:rPr>
                        <w:t>en</w:t>
                      </w:r>
                      <w:r>
                        <w:rPr>
                          <w:rFonts w:ascii="Arial" w:eastAsia="Arial" w:hAnsi="Arial" w:cs="Arial"/>
                          <w:spacing w:val="7"/>
                          <w:w w:val="102"/>
                          <w:sz w:val="16"/>
                          <w:szCs w:val="16"/>
                        </w:rPr>
                        <w:t>s</w:t>
                      </w:r>
                      <w:r>
                        <w:rPr>
                          <w:rFonts w:ascii="Arial" w:eastAsia="Arial" w:hAnsi="Arial" w:cs="Arial"/>
                          <w:spacing w:val="-2"/>
                          <w:w w:val="102"/>
                          <w:sz w:val="16"/>
                          <w:szCs w:val="16"/>
                        </w:rPr>
                        <w:t>o</w:t>
                      </w:r>
                      <w:r>
                        <w:rPr>
                          <w:rFonts w:ascii="Arial" w:eastAsia="Arial" w:hAnsi="Arial" w:cs="Arial"/>
                          <w:spacing w:val="5"/>
                          <w:w w:val="102"/>
                          <w:sz w:val="16"/>
                          <w:szCs w:val="16"/>
                        </w:rPr>
                        <w:t>r</w:t>
                      </w:r>
                      <w:r>
                        <w:rPr>
                          <w:rFonts w:ascii="Arial" w:eastAsia="Arial" w:hAnsi="Arial" w:cs="Arial"/>
                          <w:spacing w:val="6"/>
                          <w:w w:val="102"/>
                          <w:sz w:val="16"/>
                          <w:szCs w:val="16"/>
                        </w:rPr>
                        <w:t>G</w:t>
                      </w:r>
                      <w:r>
                        <w:rPr>
                          <w:rFonts w:ascii="Arial" w:eastAsia="Arial" w:hAnsi="Arial" w:cs="Arial"/>
                          <w:spacing w:val="5"/>
                          <w:w w:val="102"/>
                          <w:sz w:val="16"/>
                          <w:szCs w:val="16"/>
                        </w:rPr>
                        <w:t>r</w:t>
                      </w:r>
                      <w:r>
                        <w:rPr>
                          <w:rFonts w:ascii="Arial" w:eastAsia="Arial" w:hAnsi="Arial" w:cs="Arial"/>
                          <w:spacing w:val="8"/>
                          <w:w w:val="102"/>
                          <w:sz w:val="16"/>
                          <w:szCs w:val="16"/>
                        </w:rPr>
                        <w:t>i</w:t>
                      </w:r>
                      <w:r>
                        <w:rPr>
                          <w:rFonts w:ascii="Arial" w:eastAsia="Arial" w:hAnsi="Arial" w:cs="Arial"/>
                          <w:spacing w:val="-2"/>
                          <w:w w:val="102"/>
                          <w:sz w:val="16"/>
                          <w:szCs w:val="16"/>
                        </w:rPr>
                        <w:t>d</w:t>
                      </w:r>
                      <w:r>
                        <w:rPr>
                          <w:rFonts w:ascii="Arial" w:eastAsia="Arial" w:hAnsi="Arial" w:cs="Arial"/>
                          <w:w w:val="102"/>
                          <w:sz w:val="16"/>
                          <w:szCs w:val="16"/>
                        </w:rPr>
                        <w:t>C</w:t>
                      </w:r>
                      <w:r>
                        <w:rPr>
                          <w:rFonts w:ascii="Arial" w:eastAsia="Arial" w:hAnsi="Arial" w:cs="Arial"/>
                          <w:spacing w:val="-2"/>
                          <w:w w:val="102"/>
                          <w:sz w:val="16"/>
                          <w:szCs w:val="16"/>
                        </w:rPr>
                        <w:t>on</w:t>
                      </w:r>
                      <w:r>
                        <w:rPr>
                          <w:rFonts w:ascii="Arial" w:eastAsia="Arial" w:hAnsi="Arial" w:cs="Arial"/>
                          <w:spacing w:val="-1"/>
                          <w:w w:val="102"/>
                          <w:sz w:val="16"/>
                          <w:szCs w:val="16"/>
                        </w:rPr>
                        <w:t>t</w:t>
                      </w:r>
                      <w:r>
                        <w:rPr>
                          <w:rFonts w:ascii="Arial" w:eastAsia="Arial" w:hAnsi="Arial" w:cs="Arial"/>
                          <w:spacing w:val="5"/>
                          <w:w w:val="102"/>
                          <w:sz w:val="16"/>
                          <w:szCs w:val="16"/>
                        </w:rPr>
                        <w:t>r</w:t>
                      </w:r>
                      <w:r>
                        <w:rPr>
                          <w:rFonts w:ascii="Arial" w:eastAsia="Arial" w:hAnsi="Arial" w:cs="Arial"/>
                          <w:spacing w:val="-2"/>
                          <w:w w:val="102"/>
                          <w:sz w:val="16"/>
                          <w:szCs w:val="16"/>
                        </w:rPr>
                        <w:t>o</w:t>
                      </w:r>
                      <w:r>
                        <w:rPr>
                          <w:rFonts w:ascii="Arial" w:eastAsia="Arial" w:hAnsi="Arial" w:cs="Arial"/>
                          <w:spacing w:val="8"/>
                          <w:w w:val="102"/>
                          <w:sz w:val="16"/>
                          <w:szCs w:val="16"/>
                        </w:rPr>
                        <w:t>l</w:t>
                      </w:r>
                      <w:r>
                        <w:rPr>
                          <w:rFonts w:ascii="Arial" w:eastAsia="Arial" w:hAnsi="Arial" w:cs="Arial"/>
                          <w:spacing w:val="-2"/>
                          <w:w w:val="102"/>
                          <w:sz w:val="16"/>
                          <w:szCs w:val="16"/>
                        </w:rPr>
                        <w:t>L</w:t>
                      </w:r>
                      <w:r>
                        <w:rPr>
                          <w:rFonts w:ascii="Arial" w:eastAsia="Arial" w:hAnsi="Arial" w:cs="Arial"/>
                          <w:spacing w:val="8"/>
                          <w:w w:val="102"/>
                          <w:sz w:val="16"/>
                          <w:szCs w:val="16"/>
                        </w:rPr>
                        <w:t>i</w:t>
                      </w:r>
                      <w:r>
                        <w:rPr>
                          <w:rFonts w:ascii="Arial" w:eastAsia="Arial" w:hAnsi="Arial" w:cs="Arial"/>
                          <w:spacing w:val="7"/>
                          <w:w w:val="102"/>
                          <w:sz w:val="16"/>
                          <w:szCs w:val="16"/>
                        </w:rPr>
                        <w:t>s</w:t>
                      </w:r>
                      <w:r>
                        <w:rPr>
                          <w:rFonts w:ascii="Arial" w:eastAsia="Arial" w:hAnsi="Arial" w:cs="Arial"/>
                          <w:spacing w:val="-1"/>
                          <w:w w:val="102"/>
                          <w:sz w:val="16"/>
                          <w:szCs w:val="16"/>
                        </w:rPr>
                        <w:t>t</w:t>
                      </w:r>
                      <w:r>
                        <w:rPr>
                          <w:rFonts w:ascii="Arial" w:eastAsia="Arial" w:hAnsi="Arial" w:cs="Arial"/>
                          <w:spacing w:val="-2"/>
                          <w:w w:val="102"/>
                          <w:sz w:val="16"/>
                          <w:szCs w:val="16"/>
                        </w:rPr>
                        <w:t>ene</w:t>
                      </w:r>
                      <w:r>
                        <w:rPr>
                          <w:rFonts w:ascii="Arial" w:eastAsia="Arial" w:hAnsi="Arial" w:cs="Arial"/>
                          <w:w w:val="102"/>
                          <w:sz w:val="16"/>
                          <w:szCs w:val="16"/>
                        </w:rPr>
                        <w:t>r</w:t>
                      </w:r>
                      <w:r>
                        <w:rPr>
                          <w:rFonts w:ascii="Arial" w:eastAsia="Arial" w:hAnsi="Arial" w:cs="Arial"/>
                          <w:spacing w:val="-28"/>
                          <w:w w:val="102"/>
                          <w:sz w:val="16"/>
                          <w:szCs w:val="16"/>
                        </w:rPr>
                        <w:t xml:space="preserve"> </w:t>
                      </w:r>
                      <w:r>
                        <w:rPr>
                          <w:rFonts w:ascii="Arial" w:eastAsia="Arial" w:hAnsi="Arial" w:cs="Arial"/>
                          <w:sz w:val="16"/>
                          <w:szCs w:val="16"/>
                        </w:rPr>
                        <w:tab/>
                      </w:r>
                      <w:r>
                        <w:rPr>
                          <w:rFonts w:ascii="Arial" w:eastAsia="Arial" w:hAnsi="Arial" w:cs="Arial"/>
                          <w:spacing w:val="10"/>
                          <w:w w:val="103"/>
                          <w:sz w:val="16"/>
                          <w:szCs w:val="16"/>
                        </w:rPr>
                        <w:t>S</w:t>
                      </w:r>
                      <w:r>
                        <w:rPr>
                          <w:rFonts w:ascii="Arial" w:eastAsia="Arial" w:hAnsi="Arial" w:cs="Arial"/>
                          <w:spacing w:val="6"/>
                          <w:w w:val="103"/>
                          <w:sz w:val="16"/>
                          <w:szCs w:val="16"/>
                        </w:rPr>
                        <w:t>G</w:t>
                      </w:r>
                      <w:r>
                        <w:rPr>
                          <w:rFonts w:ascii="Arial" w:eastAsia="Arial" w:hAnsi="Arial" w:cs="Arial"/>
                          <w:spacing w:val="10"/>
                          <w:w w:val="103"/>
                          <w:sz w:val="16"/>
                          <w:szCs w:val="16"/>
                        </w:rPr>
                        <w:t>S</w:t>
                      </w:r>
                      <w:r>
                        <w:rPr>
                          <w:rFonts w:ascii="Arial" w:eastAsia="Arial" w:hAnsi="Arial" w:cs="Arial"/>
                          <w:spacing w:val="-2"/>
                          <w:w w:val="103"/>
                          <w:sz w:val="16"/>
                          <w:szCs w:val="16"/>
                        </w:rPr>
                        <w:t>en</w:t>
                      </w:r>
                      <w:r>
                        <w:rPr>
                          <w:rFonts w:ascii="Arial" w:eastAsia="Arial" w:hAnsi="Arial" w:cs="Arial"/>
                          <w:spacing w:val="7"/>
                          <w:w w:val="103"/>
                          <w:sz w:val="16"/>
                          <w:szCs w:val="16"/>
                        </w:rPr>
                        <w:t>s</w:t>
                      </w:r>
                      <w:r>
                        <w:rPr>
                          <w:rFonts w:ascii="Arial" w:eastAsia="Arial" w:hAnsi="Arial" w:cs="Arial"/>
                          <w:spacing w:val="-2"/>
                          <w:w w:val="103"/>
                          <w:sz w:val="16"/>
                          <w:szCs w:val="16"/>
                        </w:rPr>
                        <w:t>o</w:t>
                      </w:r>
                      <w:r>
                        <w:rPr>
                          <w:rFonts w:ascii="Arial" w:eastAsia="Arial" w:hAnsi="Arial" w:cs="Arial"/>
                          <w:spacing w:val="5"/>
                          <w:w w:val="103"/>
                          <w:sz w:val="16"/>
                          <w:szCs w:val="16"/>
                        </w:rPr>
                        <w:t>r</w:t>
                      </w:r>
                      <w:r>
                        <w:rPr>
                          <w:rFonts w:ascii="Arial" w:eastAsia="Arial" w:hAnsi="Arial" w:cs="Arial"/>
                          <w:spacing w:val="10"/>
                          <w:w w:val="103"/>
                          <w:sz w:val="16"/>
                          <w:szCs w:val="16"/>
                        </w:rPr>
                        <w:t>V</w:t>
                      </w:r>
                      <w:r>
                        <w:rPr>
                          <w:rFonts w:ascii="Arial" w:eastAsia="Arial" w:hAnsi="Arial" w:cs="Arial"/>
                          <w:spacing w:val="8"/>
                          <w:w w:val="103"/>
                          <w:sz w:val="16"/>
                          <w:szCs w:val="16"/>
                        </w:rPr>
                        <w:t>i</w:t>
                      </w:r>
                      <w:r>
                        <w:rPr>
                          <w:rFonts w:ascii="Arial" w:eastAsia="Arial" w:hAnsi="Arial" w:cs="Arial"/>
                          <w:spacing w:val="-2"/>
                          <w:w w:val="103"/>
                          <w:sz w:val="16"/>
                          <w:szCs w:val="16"/>
                        </w:rPr>
                        <w:t>e</w:t>
                      </w:r>
                      <w:r>
                        <w:rPr>
                          <w:rFonts w:ascii="Arial" w:eastAsia="Arial" w:hAnsi="Arial" w:cs="Arial"/>
                          <w:w w:val="103"/>
                          <w:sz w:val="16"/>
                          <w:szCs w:val="16"/>
                        </w:rPr>
                        <w:t>w</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88320" behindDoc="1" locked="0" layoutInCell="1" allowOverlap="1" wp14:anchorId="4FD732BC" wp14:editId="0DC23409">
                <wp:simplePos x="0" y="0"/>
                <wp:positionH relativeFrom="page">
                  <wp:posOffset>1252855</wp:posOffset>
                </wp:positionH>
                <wp:positionV relativeFrom="paragraph">
                  <wp:posOffset>952500</wp:posOffset>
                </wp:positionV>
                <wp:extent cx="3948430" cy="1350645"/>
                <wp:effectExtent l="5080" t="0" r="0" b="1905"/>
                <wp:wrapNone/>
                <wp:docPr id="2167" name="Group 2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8430" cy="1350645"/>
                          <a:chOff x="1973" y="1500"/>
                          <a:chExt cx="6218" cy="2127"/>
                        </a:xfrm>
                      </wpg:grpSpPr>
                      <wpg:grpSp>
                        <wpg:cNvPr id="2168" name="Group 2168"/>
                        <wpg:cNvGrpSpPr>
                          <a:grpSpLocks/>
                        </wpg:cNvGrpSpPr>
                        <wpg:grpSpPr bwMode="auto">
                          <a:xfrm>
                            <a:off x="4214" y="1838"/>
                            <a:ext cx="1293" cy="307"/>
                            <a:chOff x="4214" y="1838"/>
                            <a:chExt cx="1293" cy="307"/>
                          </a:xfrm>
                        </wpg:grpSpPr>
                        <wps:wsp>
                          <wps:cNvPr id="2169" name="Freeform 2169"/>
                          <wps:cNvSpPr>
                            <a:spLocks/>
                          </wps:cNvSpPr>
                          <wps:spPr bwMode="auto">
                            <a:xfrm>
                              <a:off x="4214" y="1838"/>
                              <a:ext cx="1293" cy="307"/>
                            </a:xfrm>
                            <a:custGeom>
                              <a:avLst/>
                              <a:gdLst>
                                <a:gd name="T0" fmla="+- 0 4214 4214"/>
                                <a:gd name="T1" fmla="*/ T0 w 1293"/>
                                <a:gd name="T2" fmla="+- 0 2145 1838"/>
                                <a:gd name="T3" fmla="*/ 2145 h 307"/>
                                <a:gd name="T4" fmla="+- 0 5507 4214"/>
                                <a:gd name="T5" fmla="*/ T4 w 1293"/>
                                <a:gd name="T6" fmla="+- 0 2145 1838"/>
                                <a:gd name="T7" fmla="*/ 2145 h 307"/>
                                <a:gd name="T8" fmla="+- 0 5507 4214"/>
                                <a:gd name="T9" fmla="*/ T8 w 1293"/>
                                <a:gd name="T10" fmla="+- 0 1838 1838"/>
                                <a:gd name="T11" fmla="*/ 1838 h 307"/>
                                <a:gd name="T12" fmla="+- 0 4214 4214"/>
                                <a:gd name="T13" fmla="*/ T12 w 1293"/>
                                <a:gd name="T14" fmla="+- 0 1838 1838"/>
                                <a:gd name="T15" fmla="*/ 1838 h 307"/>
                                <a:gd name="T16" fmla="+- 0 4214 4214"/>
                                <a:gd name="T17" fmla="*/ T16 w 1293"/>
                                <a:gd name="T18" fmla="+- 0 2145 1838"/>
                                <a:gd name="T19" fmla="*/ 2145 h 307"/>
                              </a:gdLst>
                              <a:ahLst/>
                              <a:cxnLst>
                                <a:cxn ang="0">
                                  <a:pos x="T1" y="T3"/>
                                </a:cxn>
                                <a:cxn ang="0">
                                  <a:pos x="T5" y="T7"/>
                                </a:cxn>
                                <a:cxn ang="0">
                                  <a:pos x="T9" y="T11"/>
                                </a:cxn>
                                <a:cxn ang="0">
                                  <a:pos x="T13" y="T15"/>
                                </a:cxn>
                                <a:cxn ang="0">
                                  <a:pos x="T17" y="T19"/>
                                </a:cxn>
                              </a:cxnLst>
                              <a:rect l="0" t="0" r="r" b="b"/>
                              <a:pathLst>
                                <a:path w="1293" h="307">
                                  <a:moveTo>
                                    <a:pt x="0" y="307"/>
                                  </a:moveTo>
                                  <a:lnTo>
                                    <a:pt x="1293" y="307"/>
                                  </a:lnTo>
                                  <a:lnTo>
                                    <a:pt x="1293" y="0"/>
                                  </a:lnTo>
                                  <a:lnTo>
                                    <a:pt x="0" y="0"/>
                                  </a:lnTo>
                                  <a:lnTo>
                                    <a:pt x="0" y="307"/>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70" name="Group 2166"/>
                        <wpg:cNvGrpSpPr>
                          <a:grpSpLocks/>
                        </wpg:cNvGrpSpPr>
                        <wpg:grpSpPr bwMode="auto">
                          <a:xfrm>
                            <a:off x="4234" y="2059"/>
                            <a:ext cx="1251" cy="2"/>
                            <a:chOff x="4234" y="2059"/>
                            <a:chExt cx="1251" cy="2"/>
                          </a:xfrm>
                        </wpg:grpSpPr>
                        <wps:wsp>
                          <wps:cNvPr id="2171" name="Freeform 2167"/>
                          <wps:cNvSpPr>
                            <a:spLocks/>
                          </wps:cNvSpPr>
                          <wps:spPr bwMode="auto">
                            <a:xfrm>
                              <a:off x="4234" y="2059"/>
                              <a:ext cx="1251" cy="2"/>
                            </a:xfrm>
                            <a:custGeom>
                              <a:avLst/>
                              <a:gdLst>
                                <a:gd name="T0" fmla="+- 0 4234 4234"/>
                                <a:gd name="T1" fmla="*/ T0 w 1251"/>
                                <a:gd name="T2" fmla="+- 0 5485 4234"/>
                                <a:gd name="T3" fmla="*/ T2 w 1251"/>
                              </a:gdLst>
                              <a:ahLst/>
                              <a:cxnLst>
                                <a:cxn ang="0">
                                  <a:pos x="T1" y="0"/>
                                </a:cxn>
                                <a:cxn ang="0">
                                  <a:pos x="T3" y="0"/>
                                </a:cxn>
                              </a:cxnLst>
                              <a:rect l="0" t="0" r="r" b="b"/>
                              <a:pathLst>
                                <a:path w="1251">
                                  <a:moveTo>
                                    <a:pt x="0" y="0"/>
                                  </a:moveTo>
                                  <a:lnTo>
                                    <a:pt x="1251"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72" name="Group 2164"/>
                        <wpg:cNvGrpSpPr>
                          <a:grpSpLocks/>
                        </wpg:cNvGrpSpPr>
                        <wpg:grpSpPr bwMode="auto">
                          <a:xfrm>
                            <a:off x="2015" y="1846"/>
                            <a:ext cx="1140" cy="307"/>
                            <a:chOff x="2015" y="1846"/>
                            <a:chExt cx="1140" cy="307"/>
                          </a:xfrm>
                        </wpg:grpSpPr>
                        <wps:wsp>
                          <wps:cNvPr id="2173" name="Freeform 2165"/>
                          <wps:cNvSpPr>
                            <a:spLocks/>
                          </wps:cNvSpPr>
                          <wps:spPr bwMode="auto">
                            <a:xfrm>
                              <a:off x="2015" y="1846"/>
                              <a:ext cx="1140" cy="307"/>
                            </a:xfrm>
                            <a:custGeom>
                              <a:avLst/>
                              <a:gdLst>
                                <a:gd name="T0" fmla="+- 0 2015 2015"/>
                                <a:gd name="T1" fmla="*/ T0 w 1140"/>
                                <a:gd name="T2" fmla="+- 0 2153 1846"/>
                                <a:gd name="T3" fmla="*/ 2153 h 307"/>
                                <a:gd name="T4" fmla="+- 0 3155 2015"/>
                                <a:gd name="T5" fmla="*/ T4 w 1140"/>
                                <a:gd name="T6" fmla="+- 0 2153 1846"/>
                                <a:gd name="T7" fmla="*/ 2153 h 307"/>
                                <a:gd name="T8" fmla="+- 0 3155 2015"/>
                                <a:gd name="T9" fmla="*/ T8 w 1140"/>
                                <a:gd name="T10" fmla="+- 0 1846 1846"/>
                                <a:gd name="T11" fmla="*/ 1846 h 307"/>
                                <a:gd name="T12" fmla="+- 0 2015 2015"/>
                                <a:gd name="T13" fmla="*/ T12 w 1140"/>
                                <a:gd name="T14" fmla="+- 0 1846 1846"/>
                                <a:gd name="T15" fmla="*/ 1846 h 307"/>
                                <a:gd name="T16" fmla="+- 0 2015 2015"/>
                                <a:gd name="T17" fmla="*/ T16 w 1140"/>
                                <a:gd name="T18" fmla="+- 0 2153 1846"/>
                                <a:gd name="T19" fmla="*/ 2153 h 307"/>
                              </a:gdLst>
                              <a:ahLst/>
                              <a:cxnLst>
                                <a:cxn ang="0">
                                  <a:pos x="T1" y="T3"/>
                                </a:cxn>
                                <a:cxn ang="0">
                                  <a:pos x="T5" y="T7"/>
                                </a:cxn>
                                <a:cxn ang="0">
                                  <a:pos x="T9" y="T11"/>
                                </a:cxn>
                                <a:cxn ang="0">
                                  <a:pos x="T13" y="T15"/>
                                </a:cxn>
                                <a:cxn ang="0">
                                  <a:pos x="T17" y="T19"/>
                                </a:cxn>
                              </a:cxnLst>
                              <a:rect l="0" t="0" r="r" b="b"/>
                              <a:pathLst>
                                <a:path w="1140" h="307">
                                  <a:moveTo>
                                    <a:pt x="0" y="307"/>
                                  </a:moveTo>
                                  <a:lnTo>
                                    <a:pt x="1140" y="307"/>
                                  </a:lnTo>
                                  <a:lnTo>
                                    <a:pt x="1140" y="0"/>
                                  </a:lnTo>
                                  <a:lnTo>
                                    <a:pt x="0" y="0"/>
                                  </a:lnTo>
                                  <a:lnTo>
                                    <a:pt x="0" y="307"/>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74" name="Group 2162"/>
                        <wpg:cNvGrpSpPr>
                          <a:grpSpLocks/>
                        </wpg:cNvGrpSpPr>
                        <wpg:grpSpPr bwMode="auto">
                          <a:xfrm>
                            <a:off x="2170" y="2066"/>
                            <a:ext cx="828" cy="2"/>
                            <a:chOff x="2170" y="2066"/>
                            <a:chExt cx="828" cy="2"/>
                          </a:xfrm>
                        </wpg:grpSpPr>
                        <wps:wsp>
                          <wps:cNvPr id="2175" name="Freeform 2163"/>
                          <wps:cNvSpPr>
                            <a:spLocks/>
                          </wps:cNvSpPr>
                          <wps:spPr bwMode="auto">
                            <a:xfrm>
                              <a:off x="2170" y="2066"/>
                              <a:ext cx="828" cy="2"/>
                            </a:xfrm>
                            <a:custGeom>
                              <a:avLst/>
                              <a:gdLst>
                                <a:gd name="T0" fmla="+- 0 2170 2170"/>
                                <a:gd name="T1" fmla="*/ T0 w 828"/>
                                <a:gd name="T2" fmla="+- 0 2998 2170"/>
                                <a:gd name="T3" fmla="*/ T2 w 828"/>
                              </a:gdLst>
                              <a:ahLst/>
                              <a:cxnLst>
                                <a:cxn ang="0">
                                  <a:pos x="T1" y="0"/>
                                </a:cxn>
                                <a:cxn ang="0">
                                  <a:pos x="T3" y="0"/>
                                </a:cxn>
                              </a:cxnLst>
                              <a:rect l="0" t="0" r="r" b="b"/>
                              <a:pathLst>
                                <a:path w="828">
                                  <a:moveTo>
                                    <a:pt x="0" y="0"/>
                                  </a:moveTo>
                                  <a:lnTo>
                                    <a:pt x="828"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76" name="Group 2160"/>
                        <wpg:cNvGrpSpPr>
                          <a:grpSpLocks/>
                        </wpg:cNvGrpSpPr>
                        <wpg:grpSpPr bwMode="auto">
                          <a:xfrm>
                            <a:off x="3155" y="1992"/>
                            <a:ext cx="1059" cy="8"/>
                            <a:chOff x="3155" y="1992"/>
                            <a:chExt cx="1059" cy="8"/>
                          </a:xfrm>
                        </wpg:grpSpPr>
                        <wps:wsp>
                          <wps:cNvPr id="2177" name="Freeform 2161"/>
                          <wps:cNvSpPr>
                            <a:spLocks/>
                          </wps:cNvSpPr>
                          <wps:spPr bwMode="auto">
                            <a:xfrm>
                              <a:off x="3155" y="1992"/>
                              <a:ext cx="1059" cy="8"/>
                            </a:xfrm>
                            <a:custGeom>
                              <a:avLst/>
                              <a:gdLst>
                                <a:gd name="T0" fmla="+- 0 3155 3155"/>
                                <a:gd name="T1" fmla="*/ T0 w 1059"/>
                                <a:gd name="T2" fmla="+- 0 2000 1992"/>
                                <a:gd name="T3" fmla="*/ 2000 h 8"/>
                                <a:gd name="T4" fmla="+- 0 4214 3155"/>
                                <a:gd name="T5" fmla="*/ T4 w 1059"/>
                                <a:gd name="T6" fmla="+- 0 1992 1992"/>
                                <a:gd name="T7" fmla="*/ 1992 h 8"/>
                              </a:gdLst>
                              <a:ahLst/>
                              <a:cxnLst>
                                <a:cxn ang="0">
                                  <a:pos x="T1" y="T3"/>
                                </a:cxn>
                                <a:cxn ang="0">
                                  <a:pos x="T5" y="T7"/>
                                </a:cxn>
                              </a:cxnLst>
                              <a:rect l="0" t="0" r="r" b="b"/>
                              <a:pathLst>
                                <a:path w="1059" h="8">
                                  <a:moveTo>
                                    <a:pt x="0" y="8"/>
                                  </a:moveTo>
                                  <a:lnTo>
                                    <a:pt x="1059"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78" name="Group 2158"/>
                        <wpg:cNvGrpSpPr>
                          <a:grpSpLocks/>
                        </wpg:cNvGrpSpPr>
                        <wpg:grpSpPr bwMode="auto">
                          <a:xfrm>
                            <a:off x="6963" y="1846"/>
                            <a:ext cx="1140" cy="307"/>
                            <a:chOff x="6963" y="1846"/>
                            <a:chExt cx="1140" cy="307"/>
                          </a:xfrm>
                        </wpg:grpSpPr>
                        <wps:wsp>
                          <wps:cNvPr id="2179" name="Freeform 2159"/>
                          <wps:cNvSpPr>
                            <a:spLocks/>
                          </wps:cNvSpPr>
                          <wps:spPr bwMode="auto">
                            <a:xfrm>
                              <a:off x="6963" y="1846"/>
                              <a:ext cx="1140" cy="307"/>
                            </a:xfrm>
                            <a:custGeom>
                              <a:avLst/>
                              <a:gdLst>
                                <a:gd name="T0" fmla="+- 0 6963 6963"/>
                                <a:gd name="T1" fmla="*/ T0 w 1140"/>
                                <a:gd name="T2" fmla="+- 0 2153 1846"/>
                                <a:gd name="T3" fmla="*/ 2153 h 307"/>
                                <a:gd name="T4" fmla="+- 0 8103 6963"/>
                                <a:gd name="T5" fmla="*/ T4 w 1140"/>
                                <a:gd name="T6" fmla="+- 0 2153 1846"/>
                                <a:gd name="T7" fmla="*/ 2153 h 307"/>
                                <a:gd name="T8" fmla="+- 0 8103 6963"/>
                                <a:gd name="T9" fmla="*/ T8 w 1140"/>
                                <a:gd name="T10" fmla="+- 0 1846 1846"/>
                                <a:gd name="T11" fmla="*/ 1846 h 307"/>
                                <a:gd name="T12" fmla="+- 0 6963 6963"/>
                                <a:gd name="T13" fmla="*/ T12 w 1140"/>
                                <a:gd name="T14" fmla="+- 0 1846 1846"/>
                                <a:gd name="T15" fmla="*/ 1846 h 307"/>
                                <a:gd name="T16" fmla="+- 0 6963 6963"/>
                                <a:gd name="T17" fmla="*/ T16 w 1140"/>
                                <a:gd name="T18" fmla="+- 0 2153 1846"/>
                                <a:gd name="T19" fmla="*/ 2153 h 307"/>
                              </a:gdLst>
                              <a:ahLst/>
                              <a:cxnLst>
                                <a:cxn ang="0">
                                  <a:pos x="T1" y="T3"/>
                                </a:cxn>
                                <a:cxn ang="0">
                                  <a:pos x="T5" y="T7"/>
                                </a:cxn>
                                <a:cxn ang="0">
                                  <a:pos x="T9" y="T11"/>
                                </a:cxn>
                                <a:cxn ang="0">
                                  <a:pos x="T13" y="T15"/>
                                </a:cxn>
                                <a:cxn ang="0">
                                  <a:pos x="T17" y="T19"/>
                                </a:cxn>
                              </a:cxnLst>
                              <a:rect l="0" t="0" r="r" b="b"/>
                              <a:pathLst>
                                <a:path w="1140" h="307">
                                  <a:moveTo>
                                    <a:pt x="0" y="307"/>
                                  </a:moveTo>
                                  <a:lnTo>
                                    <a:pt x="1140" y="307"/>
                                  </a:lnTo>
                                  <a:lnTo>
                                    <a:pt x="1140" y="0"/>
                                  </a:lnTo>
                                  <a:lnTo>
                                    <a:pt x="0" y="0"/>
                                  </a:lnTo>
                                  <a:lnTo>
                                    <a:pt x="0" y="307"/>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80" name="Group 2156"/>
                        <wpg:cNvGrpSpPr>
                          <a:grpSpLocks/>
                        </wpg:cNvGrpSpPr>
                        <wpg:grpSpPr bwMode="auto">
                          <a:xfrm>
                            <a:off x="7011" y="2066"/>
                            <a:ext cx="1044" cy="2"/>
                            <a:chOff x="7011" y="2066"/>
                            <a:chExt cx="1044" cy="2"/>
                          </a:xfrm>
                        </wpg:grpSpPr>
                        <wps:wsp>
                          <wps:cNvPr id="2181" name="Freeform 2157"/>
                          <wps:cNvSpPr>
                            <a:spLocks/>
                          </wps:cNvSpPr>
                          <wps:spPr bwMode="auto">
                            <a:xfrm>
                              <a:off x="7011" y="2066"/>
                              <a:ext cx="1044" cy="2"/>
                            </a:xfrm>
                            <a:custGeom>
                              <a:avLst/>
                              <a:gdLst>
                                <a:gd name="T0" fmla="+- 0 7011 7011"/>
                                <a:gd name="T1" fmla="*/ T0 w 1044"/>
                                <a:gd name="T2" fmla="+- 0 8055 7011"/>
                                <a:gd name="T3" fmla="*/ T2 w 1044"/>
                              </a:gdLst>
                              <a:ahLst/>
                              <a:cxnLst>
                                <a:cxn ang="0">
                                  <a:pos x="T1" y="0"/>
                                </a:cxn>
                                <a:cxn ang="0">
                                  <a:pos x="T3" y="0"/>
                                </a:cxn>
                              </a:cxnLst>
                              <a:rect l="0" t="0" r="r" b="b"/>
                              <a:pathLst>
                                <a:path w="1044">
                                  <a:moveTo>
                                    <a:pt x="0" y="0"/>
                                  </a:moveTo>
                                  <a:lnTo>
                                    <a:pt x="1044"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82" name="Group 2154"/>
                        <wpg:cNvGrpSpPr>
                          <a:grpSpLocks/>
                        </wpg:cNvGrpSpPr>
                        <wpg:grpSpPr bwMode="auto">
                          <a:xfrm>
                            <a:off x="5507" y="1992"/>
                            <a:ext cx="1456" cy="8"/>
                            <a:chOff x="5507" y="1992"/>
                            <a:chExt cx="1456" cy="8"/>
                          </a:xfrm>
                        </wpg:grpSpPr>
                        <wps:wsp>
                          <wps:cNvPr id="2183" name="Freeform 2155"/>
                          <wps:cNvSpPr>
                            <a:spLocks/>
                          </wps:cNvSpPr>
                          <wps:spPr bwMode="auto">
                            <a:xfrm>
                              <a:off x="5507" y="1992"/>
                              <a:ext cx="1456" cy="8"/>
                            </a:xfrm>
                            <a:custGeom>
                              <a:avLst/>
                              <a:gdLst>
                                <a:gd name="T0" fmla="+- 0 5507 5507"/>
                                <a:gd name="T1" fmla="*/ T0 w 1456"/>
                                <a:gd name="T2" fmla="+- 0 1992 1992"/>
                                <a:gd name="T3" fmla="*/ 1992 h 8"/>
                                <a:gd name="T4" fmla="+- 0 6963 5507"/>
                                <a:gd name="T5" fmla="*/ T4 w 1456"/>
                                <a:gd name="T6" fmla="+- 0 2000 1992"/>
                                <a:gd name="T7" fmla="*/ 2000 h 8"/>
                              </a:gdLst>
                              <a:ahLst/>
                              <a:cxnLst>
                                <a:cxn ang="0">
                                  <a:pos x="T1" y="T3"/>
                                </a:cxn>
                                <a:cxn ang="0">
                                  <a:pos x="T5" y="T7"/>
                                </a:cxn>
                              </a:cxnLst>
                              <a:rect l="0" t="0" r="r" b="b"/>
                              <a:pathLst>
                                <a:path w="1456" h="8">
                                  <a:moveTo>
                                    <a:pt x="0" y="0"/>
                                  </a:moveTo>
                                  <a:lnTo>
                                    <a:pt x="1456" y="8"/>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84" name="Group 2152"/>
                        <wpg:cNvGrpSpPr>
                          <a:grpSpLocks/>
                        </wpg:cNvGrpSpPr>
                        <wpg:grpSpPr bwMode="auto">
                          <a:xfrm>
                            <a:off x="2069" y="3277"/>
                            <a:ext cx="1140" cy="306"/>
                            <a:chOff x="2069" y="3277"/>
                            <a:chExt cx="1140" cy="306"/>
                          </a:xfrm>
                        </wpg:grpSpPr>
                        <wps:wsp>
                          <wps:cNvPr id="2185" name="Freeform 2153"/>
                          <wps:cNvSpPr>
                            <a:spLocks/>
                          </wps:cNvSpPr>
                          <wps:spPr bwMode="auto">
                            <a:xfrm>
                              <a:off x="2069" y="3277"/>
                              <a:ext cx="1140" cy="306"/>
                            </a:xfrm>
                            <a:custGeom>
                              <a:avLst/>
                              <a:gdLst>
                                <a:gd name="T0" fmla="+- 0 2069 2069"/>
                                <a:gd name="T1" fmla="*/ T0 w 1140"/>
                                <a:gd name="T2" fmla="+- 0 3583 3277"/>
                                <a:gd name="T3" fmla="*/ 3583 h 306"/>
                                <a:gd name="T4" fmla="+- 0 3209 2069"/>
                                <a:gd name="T5" fmla="*/ T4 w 1140"/>
                                <a:gd name="T6" fmla="+- 0 3583 3277"/>
                                <a:gd name="T7" fmla="*/ 3583 h 306"/>
                                <a:gd name="T8" fmla="+- 0 3209 2069"/>
                                <a:gd name="T9" fmla="*/ T8 w 1140"/>
                                <a:gd name="T10" fmla="+- 0 3277 3277"/>
                                <a:gd name="T11" fmla="*/ 3277 h 306"/>
                                <a:gd name="T12" fmla="+- 0 2069 2069"/>
                                <a:gd name="T13" fmla="*/ T12 w 1140"/>
                                <a:gd name="T14" fmla="+- 0 3277 3277"/>
                                <a:gd name="T15" fmla="*/ 3277 h 306"/>
                                <a:gd name="T16" fmla="+- 0 2069 2069"/>
                                <a:gd name="T17" fmla="*/ T16 w 1140"/>
                                <a:gd name="T18" fmla="+- 0 3583 3277"/>
                                <a:gd name="T19" fmla="*/ 3583 h 306"/>
                              </a:gdLst>
                              <a:ahLst/>
                              <a:cxnLst>
                                <a:cxn ang="0">
                                  <a:pos x="T1" y="T3"/>
                                </a:cxn>
                                <a:cxn ang="0">
                                  <a:pos x="T5" y="T7"/>
                                </a:cxn>
                                <a:cxn ang="0">
                                  <a:pos x="T9" y="T11"/>
                                </a:cxn>
                                <a:cxn ang="0">
                                  <a:pos x="T13" y="T15"/>
                                </a:cxn>
                                <a:cxn ang="0">
                                  <a:pos x="T17" y="T19"/>
                                </a:cxn>
                              </a:cxnLst>
                              <a:rect l="0" t="0" r="r" b="b"/>
                              <a:pathLst>
                                <a:path w="1140" h="306">
                                  <a:moveTo>
                                    <a:pt x="0" y="306"/>
                                  </a:moveTo>
                                  <a:lnTo>
                                    <a:pt x="1140" y="306"/>
                                  </a:lnTo>
                                  <a:lnTo>
                                    <a:pt x="1140" y="0"/>
                                  </a:lnTo>
                                  <a:lnTo>
                                    <a:pt x="0" y="0"/>
                                  </a:lnTo>
                                  <a:lnTo>
                                    <a:pt x="0" y="306"/>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86" name="Group 2150"/>
                        <wpg:cNvGrpSpPr>
                          <a:grpSpLocks/>
                        </wpg:cNvGrpSpPr>
                        <wpg:grpSpPr bwMode="auto">
                          <a:xfrm>
                            <a:off x="2154" y="3496"/>
                            <a:ext cx="969" cy="2"/>
                            <a:chOff x="2154" y="3496"/>
                            <a:chExt cx="969" cy="2"/>
                          </a:xfrm>
                        </wpg:grpSpPr>
                        <wps:wsp>
                          <wps:cNvPr id="2187" name="Freeform 2151"/>
                          <wps:cNvSpPr>
                            <a:spLocks/>
                          </wps:cNvSpPr>
                          <wps:spPr bwMode="auto">
                            <a:xfrm>
                              <a:off x="2154" y="3496"/>
                              <a:ext cx="969" cy="2"/>
                            </a:xfrm>
                            <a:custGeom>
                              <a:avLst/>
                              <a:gdLst>
                                <a:gd name="T0" fmla="+- 0 2154 2154"/>
                                <a:gd name="T1" fmla="*/ T0 w 969"/>
                                <a:gd name="T2" fmla="+- 0 3124 2154"/>
                                <a:gd name="T3" fmla="*/ T2 w 969"/>
                              </a:gdLst>
                              <a:ahLst/>
                              <a:cxnLst>
                                <a:cxn ang="0">
                                  <a:pos x="T1" y="0"/>
                                </a:cxn>
                                <a:cxn ang="0">
                                  <a:pos x="T3" y="0"/>
                                </a:cxn>
                              </a:cxnLst>
                              <a:rect l="0" t="0" r="r" b="b"/>
                              <a:pathLst>
                                <a:path w="969">
                                  <a:moveTo>
                                    <a:pt x="0" y="0"/>
                                  </a:moveTo>
                                  <a:lnTo>
                                    <a:pt x="970"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88" name="Group 2148"/>
                        <wpg:cNvGrpSpPr>
                          <a:grpSpLocks/>
                        </wpg:cNvGrpSpPr>
                        <wpg:grpSpPr bwMode="auto">
                          <a:xfrm>
                            <a:off x="3946" y="3277"/>
                            <a:ext cx="2046" cy="306"/>
                            <a:chOff x="3946" y="3277"/>
                            <a:chExt cx="2046" cy="306"/>
                          </a:xfrm>
                        </wpg:grpSpPr>
                        <wps:wsp>
                          <wps:cNvPr id="2189" name="Freeform 2149"/>
                          <wps:cNvSpPr>
                            <a:spLocks/>
                          </wps:cNvSpPr>
                          <wps:spPr bwMode="auto">
                            <a:xfrm>
                              <a:off x="3946" y="3277"/>
                              <a:ext cx="2046" cy="306"/>
                            </a:xfrm>
                            <a:custGeom>
                              <a:avLst/>
                              <a:gdLst>
                                <a:gd name="T0" fmla="+- 0 3946 3946"/>
                                <a:gd name="T1" fmla="*/ T0 w 2046"/>
                                <a:gd name="T2" fmla="+- 0 3583 3277"/>
                                <a:gd name="T3" fmla="*/ 3583 h 306"/>
                                <a:gd name="T4" fmla="+- 0 5992 3946"/>
                                <a:gd name="T5" fmla="*/ T4 w 2046"/>
                                <a:gd name="T6" fmla="+- 0 3583 3277"/>
                                <a:gd name="T7" fmla="*/ 3583 h 306"/>
                                <a:gd name="T8" fmla="+- 0 5992 3946"/>
                                <a:gd name="T9" fmla="*/ T8 w 2046"/>
                                <a:gd name="T10" fmla="+- 0 3277 3277"/>
                                <a:gd name="T11" fmla="*/ 3277 h 306"/>
                                <a:gd name="T12" fmla="+- 0 3946 3946"/>
                                <a:gd name="T13" fmla="*/ T12 w 2046"/>
                                <a:gd name="T14" fmla="+- 0 3277 3277"/>
                                <a:gd name="T15" fmla="*/ 3277 h 306"/>
                                <a:gd name="T16" fmla="+- 0 3946 3946"/>
                                <a:gd name="T17" fmla="*/ T16 w 2046"/>
                                <a:gd name="T18" fmla="+- 0 3583 3277"/>
                                <a:gd name="T19" fmla="*/ 3583 h 306"/>
                              </a:gdLst>
                              <a:ahLst/>
                              <a:cxnLst>
                                <a:cxn ang="0">
                                  <a:pos x="T1" y="T3"/>
                                </a:cxn>
                                <a:cxn ang="0">
                                  <a:pos x="T5" y="T7"/>
                                </a:cxn>
                                <a:cxn ang="0">
                                  <a:pos x="T9" y="T11"/>
                                </a:cxn>
                                <a:cxn ang="0">
                                  <a:pos x="T13" y="T15"/>
                                </a:cxn>
                                <a:cxn ang="0">
                                  <a:pos x="T17" y="T19"/>
                                </a:cxn>
                              </a:cxnLst>
                              <a:rect l="0" t="0" r="r" b="b"/>
                              <a:pathLst>
                                <a:path w="2046" h="306">
                                  <a:moveTo>
                                    <a:pt x="0" y="306"/>
                                  </a:moveTo>
                                  <a:lnTo>
                                    <a:pt x="2046" y="306"/>
                                  </a:lnTo>
                                  <a:lnTo>
                                    <a:pt x="2046" y="0"/>
                                  </a:lnTo>
                                  <a:lnTo>
                                    <a:pt x="0" y="0"/>
                                  </a:lnTo>
                                  <a:lnTo>
                                    <a:pt x="0" y="306"/>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90" name="Group 2146"/>
                        <wpg:cNvGrpSpPr>
                          <a:grpSpLocks/>
                        </wpg:cNvGrpSpPr>
                        <wpg:grpSpPr bwMode="auto">
                          <a:xfrm>
                            <a:off x="3967" y="3496"/>
                            <a:ext cx="2005" cy="2"/>
                            <a:chOff x="3967" y="3496"/>
                            <a:chExt cx="2005" cy="2"/>
                          </a:xfrm>
                        </wpg:grpSpPr>
                        <wps:wsp>
                          <wps:cNvPr id="2191" name="Freeform 2147"/>
                          <wps:cNvSpPr>
                            <a:spLocks/>
                          </wps:cNvSpPr>
                          <wps:spPr bwMode="auto">
                            <a:xfrm>
                              <a:off x="3967" y="3496"/>
                              <a:ext cx="2005" cy="2"/>
                            </a:xfrm>
                            <a:custGeom>
                              <a:avLst/>
                              <a:gdLst>
                                <a:gd name="T0" fmla="+- 0 3967 3967"/>
                                <a:gd name="T1" fmla="*/ T0 w 2005"/>
                                <a:gd name="T2" fmla="+- 0 5972 3967"/>
                                <a:gd name="T3" fmla="*/ T2 w 2005"/>
                              </a:gdLst>
                              <a:ahLst/>
                              <a:cxnLst>
                                <a:cxn ang="0">
                                  <a:pos x="T1" y="0"/>
                                </a:cxn>
                                <a:cxn ang="0">
                                  <a:pos x="T3" y="0"/>
                                </a:cxn>
                              </a:cxnLst>
                              <a:rect l="0" t="0" r="r" b="b"/>
                              <a:pathLst>
                                <a:path w="2005">
                                  <a:moveTo>
                                    <a:pt x="0" y="0"/>
                                  </a:moveTo>
                                  <a:lnTo>
                                    <a:pt x="2005"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92" name="Group 2144"/>
                        <wpg:cNvGrpSpPr>
                          <a:grpSpLocks/>
                        </wpg:cNvGrpSpPr>
                        <wpg:grpSpPr bwMode="auto">
                          <a:xfrm>
                            <a:off x="3209" y="3430"/>
                            <a:ext cx="738" cy="2"/>
                            <a:chOff x="3209" y="3430"/>
                            <a:chExt cx="738" cy="2"/>
                          </a:xfrm>
                        </wpg:grpSpPr>
                        <wps:wsp>
                          <wps:cNvPr id="2193" name="Freeform 2145"/>
                          <wps:cNvSpPr>
                            <a:spLocks/>
                          </wps:cNvSpPr>
                          <wps:spPr bwMode="auto">
                            <a:xfrm>
                              <a:off x="3209" y="3430"/>
                              <a:ext cx="738" cy="2"/>
                            </a:xfrm>
                            <a:custGeom>
                              <a:avLst/>
                              <a:gdLst>
                                <a:gd name="T0" fmla="+- 0 3209 3209"/>
                                <a:gd name="T1" fmla="*/ T0 w 738"/>
                                <a:gd name="T2" fmla="+- 0 3946 3209"/>
                                <a:gd name="T3" fmla="*/ T2 w 738"/>
                              </a:gdLst>
                              <a:ahLst/>
                              <a:cxnLst>
                                <a:cxn ang="0">
                                  <a:pos x="T1" y="0"/>
                                </a:cxn>
                                <a:cxn ang="0">
                                  <a:pos x="T3" y="0"/>
                                </a:cxn>
                              </a:cxnLst>
                              <a:rect l="0" t="0" r="r" b="b"/>
                              <a:pathLst>
                                <a:path w="738">
                                  <a:moveTo>
                                    <a:pt x="0" y="0"/>
                                  </a:moveTo>
                                  <a:lnTo>
                                    <a:pt x="737"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94" name="Group 2142"/>
                        <wpg:cNvGrpSpPr>
                          <a:grpSpLocks/>
                        </wpg:cNvGrpSpPr>
                        <wpg:grpSpPr bwMode="auto">
                          <a:xfrm>
                            <a:off x="6953" y="3277"/>
                            <a:ext cx="1190" cy="306"/>
                            <a:chOff x="6953" y="3277"/>
                            <a:chExt cx="1190" cy="306"/>
                          </a:xfrm>
                        </wpg:grpSpPr>
                        <wps:wsp>
                          <wps:cNvPr id="2195" name="Freeform 2143"/>
                          <wps:cNvSpPr>
                            <a:spLocks/>
                          </wps:cNvSpPr>
                          <wps:spPr bwMode="auto">
                            <a:xfrm>
                              <a:off x="6953" y="3277"/>
                              <a:ext cx="1190" cy="306"/>
                            </a:xfrm>
                            <a:custGeom>
                              <a:avLst/>
                              <a:gdLst>
                                <a:gd name="T0" fmla="+- 0 6953 6953"/>
                                <a:gd name="T1" fmla="*/ T0 w 1190"/>
                                <a:gd name="T2" fmla="+- 0 3583 3277"/>
                                <a:gd name="T3" fmla="*/ 3583 h 306"/>
                                <a:gd name="T4" fmla="+- 0 8143 6953"/>
                                <a:gd name="T5" fmla="*/ T4 w 1190"/>
                                <a:gd name="T6" fmla="+- 0 3583 3277"/>
                                <a:gd name="T7" fmla="*/ 3583 h 306"/>
                                <a:gd name="T8" fmla="+- 0 8143 6953"/>
                                <a:gd name="T9" fmla="*/ T8 w 1190"/>
                                <a:gd name="T10" fmla="+- 0 3277 3277"/>
                                <a:gd name="T11" fmla="*/ 3277 h 306"/>
                                <a:gd name="T12" fmla="+- 0 6953 6953"/>
                                <a:gd name="T13" fmla="*/ T12 w 1190"/>
                                <a:gd name="T14" fmla="+- 0 3277 3277"/>
                                <a:gd name="T15" fmla="*/ 3277 h 306"/>
                                <a:gd name="T16" fmla="+- 0 6953 6953"/>
                                <a:gd name="T17" fmla="*/ T16 w 1190"/>
                                <a:gd name="T18" fmla="+- 0 3583 3277"/>
                                <a:gd name="T19" fmla="*/ 3583 h 306"/>
                              </a:gdLst>
                              <a:ahLst/>
                              <a:cxnLst>
                                <a:cxn ang="0">
                                  <a:pos x="T1" y="T3"/>
                                </a:cxn>
                                <a:cxn ang="0">
                                  <a:pos x="T5" y="T7"/>
                                </a:cxn>
                                <a:cxn ang="0">
                                  <a:pos x="T9" y="T11"/>
                                </a:cxn>
                                <a:cxn ang="0">
                                  <a:pos x="T13" y="T15"/>
                                </a:cxn>
                                <a:cxn ang="0">
                                  <a:pos x="T17" y="T19"/>
                                </a:cxn>
                              </a:cxnLst>
                              <a:rect l="0" t="0" r="r" b="b"/>
                              <a:pathLst>
                                <a:path w="1190" h="306">
                                  <a:moveTo>
                                    <a:pt x="0" y="306"/>
                                  </a:moveTo>
                                  <a:lnTo>
                                    <a:pt x="1190" y="306"/>
                                  </a:lnTo>
                                  <a:lnTo>
                                    <a:pt x="1190" y="0"/>
                                  </a:lnTo>
                                  <a:lnTo>
                                    <a:pt x="0" y="0"/>
                                  </a:lnTo>
                                  <a:lnTo>
                                    <a:pt x="0" y="306"/>
                                  </a:lnTo>
                                  <a:close/>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96" name="Group 2140"/>
                        <wpg:cNvGrpSpPr>
                          <a:grpSpLocks/>
                        </wpg:cNvGrpSpPr>
                        <wpg:grpSpPr bwMode="auto">
                          <a:xfrm>
                            <a:off x="6974" y="3496"/>
                            <a:ext cx="1148" cy="2"/>
                            <a:chOff x="6974" y="3496"/>
                            <a:chExt cx="1148" cy="2"/>
                          </a:xfrm>
                        </wpg:grpSpPr>
                        <wps:wsp>
                          <wps:cNvPr id="2197" name="Freeform 2141"/>
                          <wps:cNvSpPr>
                            <a:spLocks/>
                          </wps:cNvSpPr>
                          <wps:spPr bwMode="auto">
                            <a:xfrm>
                              <a:off x="6974" y="3496"/>
                              <a:ext cx="1148" cy="2"/>
                            </a:xfrm>
                            <a:custGeom>
                              <a:avLst/>
                              <a:gdLst>
                                <a:gd name="T0" fmla="+- 0 6974 6974"/>
                                <a:gd name="T1" fmla="*/ T0 w 1148"/>
                                <a:gd name="T2" fmla="+- 0 8122 6974"/>
                                <a:gd name="T3" fmla="*/ T2 w 1148"/>
                              </a:gdLst>
                              <a:ahLst/>
                              <a:cxnLst>
                                <a:cxn ang="0">
                                  <a:pos x="T1" y="0"/>
                                </a:cxn>
                                <a:cxn ang="0">
                                  <a:pos x="T3" y="0"/>
                                </a:cxn>
                              </a:cxnLst>
                              <a:rect l="0" t="0" r="r" b="b"/>
                              <a:pathLst>
                                <a:path w="1148">
                                  <a:moveTo>
                                    <a:pt x="0" y="0"/>
                                  </a:moveTo>
                                  <a:lnTo>
                                    <a:pt x="1148" y="0"/>
                                  </a:lnTo>
                                </a:path>
                              </a:pathLst>
                            </a:custGeom>
                            <a:noFill/>
                            <a:ln w="71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98" name="Group 2138"/>
                        <wpg:cNvGrpSpPr>
                          <a:grpSpLocks/>
                        </wpg:cNvGrpSpPr>
                        <wpg:grpSpPr bwMode="auto">
                          <a:xfrm>
                            <a:off x="5992" y="3430"/>
                            <a:ext cx="961" cy="2"/>
                            <a:chOff x="5992" y="3430"/>
                            <a:chExt cx="961" cy="2"/>
                          </a:xfrm>
                        </wpg:grpSpPr>
                        <wps:wsp>
                          <wps:cNvPr id="2199" name="Freeform 2139"/>
                          <wps:cNvSpPr>
                            <a:spLocks/>
                          </wps:cNvSpPr>
                          <wps:spPr bwMode="auto">
                            <a:xfrm>
                              <a:off x="5992" y="3430"/>
                              <a:ext cx="961" cy="2"/>
                            </a:xfrm>
                            <a:custGeom>
                              <a:avLst/>
                              <a:gdLst>
                                <a:gd name="T0" fmla="+- 0 5992 5992"/>
                                <a:gd name="T1" fmla="*/ T0 w 961"/>
                                <a:gd name="T2" fmla="+- 0 6953 5992"/>
                                <a:gd name="T3" fmla="*/ T2 w 961"/>
                              </a:gdLst>
                              <a:ahLst/>
                              <a:cxnLst>
                                <a:cxn ang="0">
                                  <a:pos x="T1" y="0"/>
                                </a:cxn>
                                <a:cxn ang="0">
                                  <a:pos x="T3" y="0"/>
                                </a:cxn>
                              </a:cxnLst>
                              <a:rect l="0" t="0" r="r" b="b"/>
                              <a:pathLst>
                                <a:path w="961">
                                  <a:moveTo>
                                    <a:pt x="0" y="0"/>
                                  </a:moveTo>
                                  <a:lnTo>
                                    <a:pt x="961"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00" name="Group 2136"/>
                        <wpg:cNvGrpSpPr>
                          <a:grpSpLocks/>
                        </wpg:cNvGrpSpPr>
                        <wpg:grpSpPr bwMode="auto">
                          <a:xfrm>
                            <a:off x="7533" y="2153"/>
                            <a:ext cx="15" cy="1124"/>
                            <a:chOff x="7533" y="2153"/>
                            <a:chExt cx="15" cy="1124"/>
                          </a:xfrm>
                        </wpg:grpSpPr>
                        <wps:wsp>
                          <wps:cNvPr id="2201" name="Freeform 2137"/>
                          <wps:cNvSpPr>
                            <a:spLocks/>
                          </wps:cNvSpPr>
                          <wps:spPr bwMode="auto">
                            <a:xfrm>
                              <a:off x="7533" y="2153"/>
                              <a:ext cx="15" cy="1124"/>
                            </a:xfrm>
                            <a:custGeom>
                              <a:avLst/>
                              <a:gdLst>
                                <a:gd name="T0" fmla="+- 0 7533 7533"/>
                                <a:gd name="T1" fmla="*/ T0 w 15"/>
                                <a:gd name="T2" fmla="+- 0 2153 2153"/>
                                <a:gd name="T3" fmla="*/ 2153 h 1124"/>
                                <a:gd name="T4" fmla="+- 0 7548 7533"/>
                                <a:gd name="T5" fmla="*/ T4 w 15"/>
                                <a:gd name="T6" fmla="+- 0 3277 2153"/>
                                <a:gd name="T7" fmla="*/ 3277 h 1124"/>
                              </a:gdLst>
                              <a:ahLst/>
                              <a:cxnLst>
                                <a:cxn ang="0">
                                  <a:pos x="T1" y="T3"/>
                                </a:cxn>
                                <a:cxn ang="0">
                                  <a:pos x="T5" y="T7"/>
                                </a:cxn>
                              </a:cxnLst>
                              <a:rect l="0" t="0" r="r" b="b"/>
                              <a:pathLst>
                                <a:path w="15" h="1124">
                                  <a:moveTo>
                                    <a:pt x="0" y="0"/>
                                  </a:moveTo>
                                  <a:lnTo>
                                    <a:pt x="15" y="1124"/>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02" name="Group 2134"/>
                        <wpg:cNvGrpSpPr>
                          <a:grpSpLocks/>
                        </wpg:cNvGrpSpPr>
                        <wpg:grpSpPr bwMode="auto">
                          <a:xfrm>
                            <a:off x="3874" y="1565"/>
                            <a:ext cx="82" cy="96"/>
                            <a:chOff x="3874" y="1565"/>
                            <a:chExt cx="82" cy="96"/>
                          </a:xfrm>
                        </wpg:grpSpPr>
                        <wps:wsp>
                          <wps:cNvPr id="2203" name="Freeform 2135"/>
                          <wps:cNvSpPr>
                            <a:spLocks/>
                          </wps:cNvSpPr>
                          <wps:spPr bwMode="auto">
                            <a:xfrm>
                              <a:off x="3874" y="1565"/>
                              <a:ext cx="82" cy="96"/>
                            </a:xfrm>
                            <a:custGeom>
                              <a:avLst/>
                              <a:gdLst>
                                <a:gd name="T0" fmla="+- 0 3874 3874"/>
                                <a:gd name="T1" fmla="*/ T0 w 82"/>
                                <a:gd name="T2" fmla="+- 0 1565 1565"/>
                                <a:gd name="T3" fmla="*/ 1565 h 96"/>
                                <a:gd name="T4" fmla="+- 0 3875 3874"/>
                                <a:gd name="T5" fmla="*/ T4 w 82"/>
                                <a:gd name="T6" fmla="+- 0 1661 1565"/>
                                <a:gd name="T7" fmla="*/ 1661 h 96"/>
                                <a:gd name="T8" fmla="+- 0 3957 3874"/>
                                <a:gd name="T9" fmla="*/ T8 w 82"/>
                                <a:gd name="T10" fmla="+- 0 1612 1565"/>
                                <a:gd name="T11" fmla="*/ 1612 h 96"/>
                                <a:gd name="T12" fmla="+- 0 3874 3874"/>
                                <a:gd name="T13" fmla="*/ T12 w 82"/>
                                <a:gd name="T14" fmla="+- 0 1565 1565"/>
                                <a:gd name="T15" fmla="*/ 1565 h 96"/>
                              </a:gdLst>
                              <a:ahLst/>
                              <a:cxnLst>
                                <a:cxn ang="0">
                                  <a:pos x="T1" y="T3"/>
                                </a:cxn>
                                <a:cxn ang="0">
                                  <a:pos x="T5" y="T7"/>
                                </a:cxn>
                                <a:cxn ang="0">
                                  <a:pos x="T9" y="T11"/>
                                </a:cxn>
                                <a:cxn ang="0">
                                  <a:pos x="T13" y="T15"/>
                                </a:cxn>
                              </a:cxnLst>
                              <a:rect l="0" t="0" r="r" b="b"/>
                              <a:pathLst>
                                <a:path w="82" h="96">
                                  <a:moveTo>
                                    <a:pt x="0" y="0"/>
                                  </a:moveTo>
                                  <a:lnTo>
                                    <a:pt x="1" y="96"/>
                                  </a:lnTo>
                                  <a:lnTo>
                                    <a:pt x="83" y="4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204" name="Group 2132"/>
                        <wpg:cNvGrpSpPr>
                          <a:grpSpLocks/>
                        </wpg:cNvGrpSpPr>
                        <wpg:grpSpPr bwMode="auto">
                          <a:xfrm>
                            <a:off x="3874" y="1565"/>
                            <a:ext cx="82" cy="96"/>
                            <a:chOff x="3874" y="1565"/>
                            <a:chExt cx="82" cy="96"/>
                          </a:xfrm>
                        </wpg:grpSpPr>
                        <wps:wsp>
                          <wps:cNvPr id="2205" name="Freeform 2133"/>
                          <wps:cNvSpPr>
                            <a:spLocks/>
                          </wps:cNvSpPr>
                          <wps:spPr bwMode="auto">
                            <a:xfrm>
                              <a:off x="3874" y="1565"/>
                              <a:ext cx="82" cy="96"/>
                            </a:xfrm>
                            <a:custGeom>
                              <a:avLst/>
                              <a:gdLst>
                                <a:gd name="T0" fmla="+- 0 3957 3874"/>
                                <a:gd name="T1" fmla="*/ T0 w 82"/>
                                <a:gd name="T2" fmla="+- 0 1612 1565"/>
                                <a:gd name="T3" fmla="*/ 1612 h 96"/>
                                <a:gd name="T4" fmla="+- 0 3875 3874"/>
                                <a:gd name="T5" fmla="*/ T4 w 82"/>
                                <a:gd name="T6" fmla="+- 0 1661 1565"/>
                                <a:gd name="T7" fmla="*/ 1661 h 96"/>
                                <a:gd name="T8" fmla="+- 0 3874 3874"/>
                                <a:gd name="T9" fmla="*/ T8 w 82"/>
                                <a:gd name="T10" fmla="+- 0 1565 1565"/>
                                <a:gd name="T11" fmla="*/ 1565 h 96"/>
                                <a:gd name="T12" fmla="+- 0 3957 3874"/>
                                <a:gd name="T13" fmla="*/ T12 w 82"/>
                                <a:gd name="T14" fmla="+- 0 1612 1565"/>
                                <a:gd name="T15" fmla="*/ 1612 h 96"/>
                              </a:gdLst>
                              <a:ahLst/>
                              <a:cxnLst>
                                <a:cxn ang="0">
                                  <a:pos x="T1" y="T3"/>
                                </a:cxn>
                                <a:cxn ang="0">
                                  <a:pos x="T5" y="T7"/>
                                </a:cxn>
                                <a:cxn ang="0">
                                  <a:pos x="T9" y="T11"/>
                                </a:cxn>
                                <a:cxn ang="0">
                                  <a:pos x="T13" y="T15"/>
                                </a:cxn>
                              </a:cxnLst>
                              <a:rect l="0" t="0" r="r" b="b"/>
                              <a:pathLst>
                                <a:path w="82" h="96">
                                  <a:moveTo>
                                    <a:pt x="83" y="47"/>
                                  </a:moveTo>
                                  <a:lnTo>
                                    <a:pt x="1" y="96"/>
                                  </a:lnTo>
                                  <a:lnTo>
                                    <a:pt x="0" y="0"/>
                                  </a:lnTo>
                                  <a:lnTo>
                                    <a:pt x="83" y="47"/>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06" name="Group 2130"/>
                        <wpg:cNvGrpSpPr>
                          <a:grpSpLocks/>
                        </wpg:cNvGrpSpPr>
                        <wpg:grpSpPr bwMode="auto">
                          <a:xfrm>
                            <a:off x="3875" y="1612"/>
                            <a:ext cx="82" cy="49"/>
                            <a:chOff x="3875" y="1612"/>
                            <a:chExt cx="82" cy="49"/>
                          </a:xfrm>
                        </wpg:grpSpPr>
                        <wps:wsp>
                          <wps:cNvPr id="2207" name="Freeform 2131"/>
                          <wps:cNvSpPr>
                            <a:spLocks/>
                          </wps:cNvSpPr>
                          <wps:spPr bwMode="auto">
                            <a:xfrm>
                              <a:off x="3875" y="1612"/>
                              <a:ext cx="82" cy="49"/>
                            </a:xfrm>
                            <a:custGeom>
                              <a:avLst/>
                              <a:gdLst>
                                <a:gd name="T0" fmla="+- 0 3875 3875"/>
                                <a:gd name="T1" fmla="*/ T0 w 82"/>
                                <a:gd name="T2" fmla="+- 0 1661 1612"/>
                                <a:gd name="T3" fmla="*/ 1661 h 49"/>
                                <a:gd name="T4" fmla="+- 0 3957 3875"/>
                                <a:gd name="T5" fmla="*/ T4 w 82"/>
                                <a:gd name="T6" fmla="+- 0 1612 1612"/>
                                <a:gd name="T7" fmla="*/ 1612 h 49"/>
                              </a:gdLst>
                              <a:ahLst/>
                              <a:cxnLst>
                                <a:cxn ang="0">
                                  <a:pos x="T1" y="T3"/>
                                </a:cxn>
                                <a:cxn ang="0">
                                  <a:pos x="T5" y="T7"/>
                                </a:cxn>
                              </a:cxnLst>
                              <a:rect l="0" t="0" r="r" b="b"/>
                              <a:pathLst>
                                <a:path w="82" h="49">
                                  <a:moveTo>
                                    <a:pt x="0" y="49"/>
                                  </a:moveTo>
                                  <a:lnTo>
                                    <a:pt x="82" y="0"/>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08" name="Group 2128"/>
                        <wpg:cNvGrpSpPr>
                          <a:grpSpLocks/>
                        </wpg:cNvGrpSpPr>
                        <wpg:grpSpPr bwMode="auto">
                          <a:xfrm>
                            <a:off x="3742" y="1613"/>
                            <a:ext cx="133" cy="2"/>
                            <a:chOff x="3742" y="1613"/>
                            <a:chExt cx="133" cy="2"/>
                          </a:xfrm>
                        </wpg:grpSpPr>
                        <wps:wsp>
                          <wps:cNvPr id="2209" name="Freeform 2129"/>
                          <wps:cNvSpPr>
                            <a:spLocks/>
                          </wps:cNvSpPr>
                          <wps:spPr bwMode="auto">
                            <a:xfrm>
                              <a:off x="3742" y="1613"/>
                              <a:ext cx="133" cy="2"/>
                            </a:xfrm>
                            <a:custGeom>
                              <a:avLst/>
                              <a:gdLst>
                                <a:gd name="T0" fmla="+- 0 3875 3742"/>
                                <a:gd name="T1" fmla="*/ T0 w 133"/>
                                <a:gd name="T2" fmla="+- 0 1613 1613"/>
                                <a:gd name="T3" fmla="*/ 1613 h 1"/>
                                <a:gd name="T4" fmla="+- 0 3742 3742"/>
                                <a:gd name="T5" fmla="*/ T4 w 133"/>
                                <a:gd name="T6" fmla="+- 0 1614 1613"/>
                                <a:gd name="T7" fmla="*/ 1614 h 1"/>
                              </a:gdLst>
                              <a:ahLst/>
                              <a:cxnLst>
                                <a:cxn ang="0">
                                  <a:pos x="T1" y="T3"/>
                                </a:cxn>
                                <a:cxn ang="0">
                                  <a:pos x="T5" y="T7"/>
                                </a:cxn>
                              </a:cxnLst>
                              <a:rect l="0" t="0" r="r" b="b"/>
                              <a:pathLst>
                                <a:path w="133" h="1">
                                  <a:moveTo>
                                    <a:pt x="133" y="0"/>
                                  </a:moveTo>
                                  <a:lnTo>
                                    <a:pt x="0" y="1"/>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10" name="Group 2126"/>
                        <wpg:cNvGrpSpPr>
                          <a:grpSpLocks/>
                        </wpg:cNvGrpSpPr>
                        <wpg:grpSpPr bwMode="auto">
                          <a:xfrm>
                            <a:off x="6430" y="1568"/>
                            <a:ext cx="82" cy="95"/>
                            <a:chOff x="6430" y="1568"/>
                            <a:chExt cx="82" cy="95"/>
                          </a:xfrm>
                        </wpg:grpSpPr>
                        <wps:wsp>
                          <wps:cNvPr id="2211" name="Freeform 2127"/>
                          <wps:cNvSpPr>
                            <a:spLocks/>
                          </wps:cNvSpPr>
                          <wps:spPr bwMode="auto">
                            <a:xfrm>
                              <a:off x="6430" y="1568"/>
                              <a:ext cx="82" cy="95"/>
                            </a:xfrm>
                            <a:custGeom>
                              <a:avLst/>
                              <a:gdLst>
                                <a:gd name="T0" fmla="+- 0 6431 6430"/>
                                <a:gd name="T1" fmla="*/ T0 w 82"/>
                                <a:gd name="T2" fmla="+- 0 1568 1568"/>
                                <a:gd name="T3" fmla="*/ 1568 h 95"/>
                                <a:gd name="T4" fmla="+- 0 6430 6430"/>
                                <a:gd name="T5" fmla="*/ T4 w 82"/>
                                <a:gd name="T6" fmla="+- 0 1663 1568"/>
                                <a:gd name="T7" fmla="*/ 1663 h 95"/>
                                <a:gd name="T8" fmla="+- 0 6513 6430"/>
                                <a:gd name="T9" fmla="*/ T8 w 82"/>
                                <a:gd name="T10" fmla="+- 0 1616 1568"/>
                                <a:gd name="T11" fmla="*/ 1616 h 95"/>
                                <a:gd name="T12" fmla="+- 0 6431 6430"/>
                                <a:gd name="T13" fmla="*/ T12 w 82"/>
                                <a:gd name="T14" fmla="+- 0 1568 1568"/>
                                <a:gd name="T15" fmla="*/ 1568 h 95"/>
                              </a:gdLst>
                              <a:ahLst/>
                              <a:cxnLst>
                                <a:cxn ang="0">
                                  <a:pos x="T1" y="T3"/>
                                </a:cxn>
                                <a:cxn ang="0">
                                  <a:pos x="T5" y="T7"/>
                                </a:cxn>
                                <a:cxn ang="0">
                                  <a:pos x="T9" y="T11"/>
                                </a:cxn>
                                <a:cxn ang="0">
                                  <a:pos x="T13" y="T15"/>
                                </a:cxn>
                              </a:cxnLst>
                              <a:rect l="0" t="0" r="r" b="b"/>
                              <a:pathLst>
                                <a:path w="82" h="95">
                                  <a:moveTo>
                                    <a:pt x="1" y="0"/>
                                  </a:moveTo>
                                  <a:lnTo>
                                    <a:pt x="0" y="95"/>
                                  </a:lnTo>
                                  <a:lnTo>
                                    <a:pt x="83" y="48"/>
                                  </a:lnTo>
                                  <a:lnTo>
                                    <a:pt x="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212" name="Group 2124"/>
                        <wpg:cNvGrpSpPr>
                          <a:grpSpLocks/>
                        </wpg:cNvGrpSpPr>
                        <wpg:grpSpPr bwMode="auto">
                          <a:xfrm>
                            <a:off x="6430" y="1568"/>
                            <a:ext cx="82" cy="95"/>
                            <a:chOff x="6430" y="1568"/>
                            <a:chExt cx="82" cy="95"/>
                          </a:xfrm>
                        </wpg:grpSpPr>
                        <wps:wsp>
                          <wps:cNvPr id="2213" name="Freeform 2125"/>
                          <wps:cNvSpPr>
                            <a:spLocks/>
                          </wps:cNvSpPr>
                          <wps:spPr bwMode="auto">
                            <a:xfrm>
                              <a:off x="6430" y="1568"/>
                              <a:ext cx="82" cy="95"/>
                            </a:xfrm>
                            <a:custGeom>
                              <a:avLst/>
                              <a:gdLst>
                                <a:gd name="T0" fmla="+- 0 6513 6430"/>
                                <a:gd name="T1" fmla="*/ T0 w 82"/>
                                <a:gd name="T2" fmla="+- 0 1616 1568"/>
                                <a:gd name="T3" fmla="*/ 1616 h 95"/>
                                <a:gd name="T4" fmla="+- 0 6430 6430"/>
                                <a:gd name="T5" fmla="*/ T4 w 82"/>
                                <a:gd name="T6" fmla="+- 0 1663 1568"/>
                                <a:gd name="T7" fmla="*/ 1663 h 95"/>
                                <a:gd name="T8" fmla="+- 0 6431 6430"/>
                                <a:gd name="T9" fmla="*/ T8 w 82"/>
                                <a:gd name="T10" fmla="+- 0 1568 1568"/>
                                <a:gd name="T11" fmla="*/ 1568 h 95"/>
                                <a:gd name="T12" fmla="+- 0 6513 6430"/>
                                <a:gd name="T13" fmla="*/ T12 w 82"/>
                                <a:gd name="T14" fmla="+- 0 1616 1568"/>
                                <a:gd name="T15" fmla="*/ 1616 h 95"/>
                              </a:gdLst>
                              <a:ahLst/>
                              <a:cxnLst>
                                <a:cxn ang="0">
                                  <a:pos x="T1" y="T3"/>
                                </a:cxn>
                                <a:cxn ang="0">
                                  <a:pos x="T5" y="T7"/>
                                </a:cxn>
                                <a:cxn ang="0">
                                  <a:pos x="T9" y="T11"/>
                                </a:cxn>
                                <a:cxn ang="0">
                                  <a:pos x="T13" y="T15"/>
                                </a:cxn>
                              </a:cxnLst>
                              <a:rect l="0" t="0" r="r" b="b"/>
                              <a:pathLst>
                                <a:path w="82" h="95">
                                  <a:moveTo>
                                    <a:pt x="83" y="48"/>
                                  </a:moveTo>
                                  <a:lnTo>
                                    <a:pt x="0" y="95"/>
                                  </a:lnTo>
                                  <a:lnTo>
                                    <a:pt x="1" y="0"/>
                                  </a:lnTo>
                                  <a:lnTo>
                                    <a:pt x="83" y="48"/>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14" name="Group 2122"/>
                        <wpg:cNvGrpSpPr>
                          <a:grpSpLocks/>
                        </wpg:cNvGrpSpPr>
                        <wpg:grpSpPr bwMode="auto">
                          <a:xfrm>
                            <a:off x="6430" y="1616"/>
                            <a:ext cx="82" cy="47"/>
                            <a:chOff x="6430" y="1616"/>
                            <a:chExt cx="82" cy="47"/>
                          </a:xfrm>
                        </wpg:grpSpPr>
                        <wps:wsp>
                          <wps:cNvPr id="2215" name="Freeform 2123"/>
                          <wps:cNvSpPr>
                            <a:spLocks/>
                          </wps:cNvSpPr>
                          <wps:spPr bwMode="auto">
                            <a:xfrm>
                              <a:off x="6430" y="1616"/>
                              <a:ext cx="82" cy="47"/>
                            </a:xfrm>
                            <a:custGeom>
                              <a:avLst/>
                              <a:gdLst>
                                <a:gd name="T0" fmla="+- 0 6430 6430"/>
                                <a:gd name="T1" fmla="*/ T0 w 82"/>
                                <a:gd name="T2" fmla="+- 0 1663 1616"/>
                                <a:gd name="T3" fmla="*/ 1663 h 47"/>
                                <a:gd name="T4" fmla="+- 0 6513 6430"/>
                                <a:gd name="T5" fmla="*/ T4 w 82"/>
                                <a:gd name="T6" fmla="+- 0 1616 1616"/>
                                <a:gd name="T7" fmla="*/ 1616 h 47"/>
                              </a:gdLst>
                              <a:ahLst/>
                              <a:cxnLst>
                                <a:cxn ang="0">
                                  <a:pos x="T1" y="T3"/>
                                </a:cxn>
                                <a:cxn ang="0">
                                  <a:pos x="T5" y="T7"/>
                                </a:cxn>
                              </a:cxnLst>
                              <a:rect l="0" t="0" r="r" b="b"/>
                              <a:pathLst>
                                <a:path w="82" h="47">
                                  <a:moveTo>
                                    <a:pt x="0" y="47"/>
                                  </a:moveTo>
                                  <a:lnTo>
                                    <a:pt x="83" y="0"/>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16" name="Group 2120"/>
                        <wpg:cNvGrpSpPr>
                          <a:grpSpLocks/>
                        </wpg:cNvGrpSpPr>
                        <wpg:grpSpPr bwMode="auto">
                          <a:xfrm>
                            <a:off x="6298" y="1615"/>
                            <a:ext cx="133" cy="2"/>
                            <a:chOff x="6298" y="1615"/>
                            <a:chExt cx="133" cy="2"/>
                          </a:xfrm>
                        </wpg:grpSpPr>
                        <wps:wsp>
                          <wps:cNvPr id="2217" name="Freeform 2121"/>
                          <wps:cNvSpPr>
                            <a:spLocks/>
                          </wps:cNvSpPr>
                          <wps:spPr bwMode="auto">
                            <a:xfrm>
                              <a:off x="6298" y="1615"/>
                              <a:ext cx="133" cy="2"/>
                            </a:xfrm>
                            <a:custGeom>
                              <a:avLst/>
                              <a:gdLst>
                                <a:gd name="T0" fmla="+- 0 6431 6298"/>
                                <a:gd name="T1" fmla="*/ T0 w 133"/>
                                <a:gd name="T2" fmla="+- 0 6298 6298"/>
                                <a:gd name="T3" fmla="*/ T2 w 133"/>
                              </a:gdLst>
                              <a:ahLst/>
                              <a:cxnLst>
                                <a:cxn ang="0">
                                  <a:pos x="T1" y="0"/>
                                </a:cxn>
                                <a:cxn ang="0">
                                  <a:pos x="T3" y="0"/>
                                </a:cxn>
                              </a:cxnLst>
                              <a:rect l="0" t="0" r="r" b="b"/>
                              <a:pathLst>
                                <a:path w="133">
                                  <a:moveTo>
                                    <a:pt x="133" y="0"/>
                                  </a:moveTo>
                                  <a:lnTo>
                                    <a:pt x="0"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18" name="Group 2118"/>
                        <wpg:cNvGrpSpPr>
                          <a:grpSpLocks/>
                        </wpg:cNvGrpSpPr>
                        <wpg:grpSpPr bwMode="auto">
                          <a:xfrm>
                            <a:off x="3302" y="3000"/>
                            <a:ext cx="82" cy="95"/>
                            <a:chOff x="3302" y="3000"/>
                            <a:chExt cx="82" cy="95"/>
                          </a:xfrm>
                        </wpg:grpSpPr>
                        <wps:wsp>
                          <wps:cNvPr id="2219" name="Freeform 2119"/>
                          <wps:cNvSpPr>
                            <a:spLocks/>
                          </wps:cNvSpPr>
                          <wps:spPr bwMode="auto">
                            <a:xfrm>
                              <a:off x="3302" y="3000"/>
                              <a:ext cx="82" cy="95"/>
                            </a:xfrm>
                            <a:custGeom>
                              <a:avLst/>
                              <a:gdLst>
                                <a:gd name="T0" fmla="+- 0 3384 3302"/>
                                <a:gd name="T1" fmla="*/ T0 w 82"/>
                                <a:gd name="T2" fmla="+- 0 3000 3000"/>
                                <a:gd name="T3" fmla="*/ 3000 h 95"/>
                                <a:gd name="T4" fmla="+- 0 3302 3302"/>
                                <a:gd name="T5" fmla="*/ T4 w 82"/>
                                <a:gd name="T6" fmla="+- 0 3047 3000"/>
                                <a:gd name="T7" fmla="*/ 3047 h 95"/>
                                <a:gd name="T8" fmla="+- 0 3384 3302"/>
                                <a:gd name="T9" fmla="*/ T8 w 82"/>
                                <a:gd name="T10" fmla="+- 0 3095 3000"/>
                                <a:gd name="T11" fmla="*/ 3095 h 95"/>
                                <a:gd name="T12" fmla="+- 0 3384 3302"/>
                                <a:gd name="T13" fmla="*/ T12 w 82"/>
                                <a:gd name="T14" fmla="+- 0 3000 3000"/>
                                <a:gd name="T15" fmla="*/ 3000 h 95"/>
                              </a:gdLst>
                              <a:ahLst/>
                              <a:cxnLst>
                                <a:cxn ang="0">
                                  <a:pos x="T1" y="T3"/>
                                </a:cxn>
                                <a:cxn ang="0">
                                  <a:pos x="T5" y="T7"/>
                                </a:cxn>
                                <a:cxn ang="0">
                                  <a:pos x="T9" y="T11"/>
                                </a:cxn>
                                <a:cxn ang="0">
                                  <a:pos x="T13" y="T15"/>
                                </a:cxn>
                              </a:cxnLst>
                              <a:rect l="0" t="0" r="r" b="b"/>
                              <a:pathLst>
                                <a:path w="82" h="95">
                                  <a:moveTo>
                                    <a:pt x="82" y="0"/>
                                  </a:moveTo>
                                  <a:lnTo>
                                    <a:pt x="0" y="47"/>
                                  </a:lnTo>
                                  <a:lnTo>
                                    <a:pt x="82" y="95"/>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220" name="Group 2116"/>
                        <wpg:cNvGrpSpPr>
                          <a:grpSpLocks/>
                        </wpg:cNvGrpSpPr>
                        <wpg:grpSpPr bwMode="auto">
                          <a:xfrm>
                            <a:off x="3302" y="3000"/>
                            <a:ext cx="82" cy="95"/>
                            <a:chOff x="3302" y="3000"/>
                            <a:chExt cx="82" cy="95"/>
                          </a:xfrm>
                        </wpg:grpSpPr>
                        <wps:wsp>
                          <wps:cNvPr id="2221" name="Freeform 2117"/>
                          <wps:cNvSpPr>
                            <a:spLocks/>
                          </wps:cNvSpPr>
                          <wps:spPr bwMode="auto">
                            <a:xfrm>
                              <a:off x="3302" y="3000"/>
                              <a:ext cx="82" cy="95"/>
                            </a:xfrm>
                            <a:custGeom>
                              <a:avLst/>
                              <a:gdLst>
                                <a:gd name="T0" fmla="+- 0 3302 3302"/>
                                <a:gd name="T1" fmla="*/ T0 w 82"/>
                                <a:gd name="T2" fmla="+- 0 3047 3000"/>
                                <a:gd name="T3" fmla="*/ 3047 h 95"/>
                                <a:gd name="T4" fmla="+- 0 3384 3302"/>
                                <a:gd name="T5" fmla="*/ T4 w 82"/>
                                <a:gd name="T6" fmla="+- 0 3000 3000"/>
                                <a:gd name="T7" fmla="*/ 3000 h 95"/>
                                <a:gd name="T8" fmla="+- 0 3384 3302"/>
                                <a:gd name="T9" fmla="*/ T8 w 82"/>
                                <a:gd name="T10" fmla="+- 0 3095 3000"/>
                                <a:gd name="T11" fmla="*/ 3095 h 95"/>
                                <a:gd name="T12" fmla="+- 0 3302 3302"/>
                                <a:gd name="T13" fmla="*/ T12 w 82"/>
                                <a:gd name="T14" fmla="+- 0 3047 3000"/>
                                <a:gd name="T15" fmla="*/ 3047 h 95"/>
                              </a:gdLst>
                              <a:ahLst/>
                              <a:cxnLst>
                                <a:cxn ang="0">
                                  <a:pos x="T1" y="T3"/>
                                </a:cxn>
                                <a:cxn ang="0">
                                  <a:pos x="T5" y="T7"/>
                                </a:cxn>
                                <a:cxn ang="0">
                                  <a:pos x="T9" y="T11"/>
                                </a:cxn>
                                <a:cxn ang="0">
                                  <a:pos x="T13" y="T15"/>
                                </a:cxn>
                              </a:cxnLst>
                              <a:rect l="0" t="0" r="r" b="b"/>
                              <a:pathLst>
                                <a:path w="82" h="95">
                                  <a:moveTo>
                                    <a:pt x="0" y="47"/>
                                  </a:moveTo>
                                  <a:lnTo>
                                    <a:pt x="82" y="0"/>
                                  </a:lnTo>
                                  <a:lnTo>
                                    <a:pt x="82" y="95"/>
                                  </a:lnTo>
                                  <a:lnTo>
                                    <a:pt x="0" y="47"/>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22" name="Group 2114"/>
                        <wpg:cNvGrpSpPr>
                          <a:grpSpLocks/>
                        </wpg:cNvGrpSpPr>
                        <wpg:grpSpPr bwMode="auto">
                          <a:xfrm>
                            <a:off x="3302" y="3000"/>
                            <a:ext cx="82" cy="47"/>
                            <a:chOff x="3302" y="3000"/>
                            <a:chExt cx="82" cy="47"/>
                          </a:xfrm>
                        </wpg:grpSpPr>
                        <wps:wsp>
                          <wps:cNvPr id="2223" name="Freeform 2115"/>
                          <wps:cNvSpPr>
                            <a:spLocks/>
                          </wps:cNvSpPr>
                          <wps:spPr bwMode="auto">
                            <a:xfrm>
                              <a:off x="3302" y="3000"/>
                              <a:ext cx="82" cy="47"/>
                            </a:xfrm>
                            <a:custGeom>
                              <a:avLst/>
                              <a:gdLst>
                                <a:gd name="T0" fmla="+- 0 3384 3302"/>
                                <a:gd name="T1" fmla="*/ T0 w 82"/>
                                <a:gd name="T2" fmla="+- 0 3000 3000"/>
                                <a:gd name="T3" fmla="*/ 3000 h 47"/>
                                <a:gd name="T4" fmla="+- 0 3302 3302"/>
                                <a:gd name="T5" fmla="*/ T4 w 82"/>
                                <a:gd name="T6" fmla="+- 0 3047 3000"/>
                                <a:gd name="T7" fmla="*/ 3047 h 47"/>
                              </a:gdLst>
                              <a:ahLst/>
                              <a:cxnLst>
                                <a:cxn ang="0">
                                  <a:pos x="T1" y="T3"/>
                                </a:cxn>
                                <a:cxn ang="0">
                                  <a:pos x="T5" y="T7"/>
                                </a:cxn>
                              </a:cxnLst>
                              <a:rect l="0" t="0" r="r" b="b"/>
                              <a:pathLst>
                                <a:path w="82" h="47">
                                  <a:moveTo>
                                    <a:pt x="82" y="0"/>
                                  </a:moveTo>
                                  <a:lnTo>
                                    <a:pt x="0" y="47"/>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24" name="Group 2112"/>
                        <wpg:cNvGrpSpPr>
                          <a:grpSpLocks/>
                        </wpg:cNvGrpSpPr>
                        <wpg:grpSpPr bwMode="auto">
                          <a:xfrm>
                            <a:off x="3384" y="3047"/>
                            <a:ext cx="132" cy="2"/>
                            <a:chOff x="3384" y="3047"/>
                            <a:chExt cx="132" cy="2"/>
                          </a:xfrm>
                        </wpg:grpSpPr>
                        <wps:wsp>
                          <wps:cNvPr id="2225" name="Freeform 2113"/>
                          <wps:cNvSpPr>
                            <a:spLocks/>
                          </wps:cNvSpPr>
                          <wps:spPr bwMode="auto">
                            <a:xfrm>
                              <a:off x="3384" y="3047"/>
                              <a:ext cx="132" cy="2"/>
                            </a:xfrm>
                            <a:custGeom>
                              <a:avLst/>
                              <a:gdLst>
                                <a:gd name="T0" fmla="+- 0 3384 3384"/>
                                <a:gd name="T1" fmla="*/ T0 w 132"/>
                                <a:gd name="T2" fmla="+- 0 3516 3384"/>
                                <a:gd name="T3" fmla="*/ T2 w 132"/>
                              </a:gdLst>
                              <a:ahLst/>
                              <a:cxnLst>
                                <a:cxn ang="0">
                                  <a:pos x="T1" y="0"/>
                                </a:cxn>
                                <a:cxn ang="0">
                                  <a:pos x="T3" y="0"/>
                                </a:cxn>
                              </a:cxnLst>
                              <a:rect l="0" t="0" r="r" b="b"/>
                              <a:pathLst>
                                <a:path w="132">
                                  <a:moveTo>
                                    <a:pt x="0" y="0"/>
                                  </a:moveTo>
                                  <a:lnTo>
                                    <a:pt x="132"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26" name="Group 2110"/>
                        <wpg:cNvGrpSpPr>
                          <a:grpSpLocks/>
                        </wpg:cNvGrpSpPr>
                        <wpg:grpSpPr bwMode="auto">
                          <a:xfrm>
                            <a:off x="6197" y="3000"/>
                            <a:ext cx="82" cy="95"/>
                            <a:chOff x="6197" y="3000"/>
                            <a:chExt cx="82" cy="95"/>
                          </a:xfrm>
                        </wpg:grpSpPr>
                        <wps:wsp>
                          <wps:cNvPr id="2227" name="Freeform 2111"/>
                          <wps:cNvSpPr>
                            <a:spLocks/>
                          </wps:cNvSpPr>
                          <wps:spPr bwMode="auto">
                            <a:xfrm>
                              <a:off x="6197" y="3000"/>
                              <a:ext cx="82" cy="95"/>
                            </a:xfrm>
                            <a:custGeom>
                              <a:avLst/>
                              <a:gdLst>
                                <a:gd name="T0" fmla="+- 0 6279 6197"/>
                                <a:gd name="T1" fmla="*/ T0 w 82"/>
                                <a:gd name="T2" fmla="+- 0 3000 3000"/>
                                <a:gd name="T3" fmla="*/ 3000 h 95"/>
                                <a:gd name="T4" fmla="+- 0 6197 6197"/>
                                <a:gd name="T5" fmla="*/ T4 w 82"/>
                                <a:gd name="T6" fmla="+- 0 3047 3000"/>
                                <a:gd name="T7" fmla="*/ 3047 h 95"/>
                                <a:gd name="T8" fmla="+- 0 6279 6197"/>
                                <a:gd name="T9" fmla="*/ T8 w 82"/>
                                <a:gd name="T10" fmla="+- 0 3095 3000"/>
                                <a:gd name="T11" fmla="*/ 3095 h 95"/>
                                <a:gd name="T12" fmla="+- 0 6279 6197"/>
                                <a:gd name="T13" fmla="*/ T12 w 82"/>
                                <a:gd name="T14" fmla="+- 0 3000 3000"/>
                                <a:gd name="T15" fmla="*/ 3000 h 95"/>
                              </a:gdLst>
                              <a:ahLst/>
                              <a:cxnLst>
                                <a:cxn ang="0">
                                  <a:pos x="T1" y="T3"/>
                                </a:cxn>
                                <a:cxn ang="0">
                                  <a:pos x="T5" y="T7"/>
                                </a:cxn>
                                <a:cxn ang="0">
                                  <a:pos x="T9" y="T11"/>
                                </a:cxn>
                                <a:cxn ang="0">
                                  <a:pos x="T13" y="T15"/>
                                </a:cxn>
                              </a:cxnLst>
                              <a:rect l="0" t="0" r="r" b="b"/>
                              <a:pathLst>
                                <a:path w="82" h="95">
                                  <a:moveTo>
                                    <a:pt x="82" y="0"/>
                                  </a:moveTo>
                                  <a:lnTo>
                                    <a:pt x="0" y="47"/>
                                  </a:lnTo>
                                  <a:lnTo>
                                    <a:pt x="82" y="95"/>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228" name="Group 2108"/>
                        <wpg:cNvGrpSpPr>
                          <a:grpSpLocks/>
                        </wpg:cNvGrpSpPr>
                        <wpg:grpSpPr bwMode="auto">
                          <a:xfrm>
                            <a:off x="6197" y="3000"/>
                            <a:ext cx="82" cy="95"/>
                            <a:chOff x="6197" y="3000"/>
                            <a:chExt cx="82" cy="95"/>
                          </a:xfrm>
                        </wpg:grpSpPr>
                        <wps:wsp>
                          <wps:cNvPr id="2229" name="Freeform 2109"/>
                          <wps:cNvSpPr>
                            <a:spLocks/>
                          </wps:cNvSpPr>
                          <wps:spPr bwMode="auto">
                            <a:xfrm>
                              <a:off x="6197" y="3000"/>
                              <a:ext cx="82" cy="95"/>
                            </a:xfrm>
                            <a:custGeom>
                              <a:avLst/>
                              <a:gdLst>
                                <a:gd name="T0" fmla="+- 0 6197 6197"/>
                                <a:gd name="T1" fmla="*/ T0 w 82"/>
                                <a:gd name="T2" fmla="+- 0 3047 3000"/>
                                <a:gd name="T3" fmla="*/ 3047 h 95"/>
                                <a:gd name="T4" fmla="+- 0 6279 6197"/>
                                <a:gd name="T5" fmla="*/ T4 w 82"/>
                                <a:gd name="T6" fmla="+- 0 3000 3000"/>
                                <a:gd name="T7" fmla="*/ 3000 h 95"/>
                                <a:gd name="T8" fmla="+- 0 6279 6197"/>
                                <a:gd name="T9" fmla="*/ T8 w 82"/>
                                <a:gd name="T10" fmla="+- 0 3095 3000"/>
                                <a:gd name="T11" fmla="*/ 3095 h 95"/>
                                <a:gd name="T12" fmla="+- 0 6197 6197"/>
                                <a:gd name="T13" fmla="*/ T12 w 82"/>
                                <a:gd name="T14" fmla="+- 0 3047 3000"/>
                                <a:gd name="T15" fmla="*/ 3047 h 95"/>
                              </a:gdLst>
                              <a:ahLst/>
                              <a:cxnLst>
                                <a:cxn ang="0">
                                  <a:pos x="T1" y="T3"/>
                                </a:cxn>
                                <a:cxn ang="0">
                                  <a:pos x="T5" y="T7"/>
                                </a:cxn>
                                <a:cxn ang="0">
                                  <a:pos x="T9" y="T11"/>
                                </a:cxn>
                                <a:cxn ang="0">
                                  <a:pos x="T13" y="T15"/>
                                </a:cxn>
                              </a:cxnLst>
                              <a:rect l="0" t="0" r="r" b="b"/>
                              <a:pathLst>
                                <a:path w="82" h="95">
                                  <a:moveTo>
                                    <a:pt x="0" y="47"/>
                                  </a:moveTo>
                                  <a:lnTo>
                                    <a:pt x="82" y="0"/>
                                  </a:lnTo>
                                  <a:lnTo>
                                    <a:pt x="82" y="95"/>
                                  </a:lnTo>
                                  <a:lnTo>
                                    <a:pt x="0" y="47"/>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30" name="Group 2106"/>
                        <wpg:cNvGrpSpPr>
                          <a:grpSpLocks/>
                        </wpg:cNvGrpSpPr>
                        <wpg:grpSpPr bwMode="auto">
                          <a:xfrm>
                            <a:off x="6197" y="3000"/>
                            <a:ext cx="82" cy="47"/>
                            <a:chOff x="6197" y="3000"/>
                            <a:chExt cx="82" cy="47"/>
                          </a:xfrm>
                        </wpg:grpSpPr>
                        <wps:wsp>
                          <wps:cNvPr id="2231" name="Freeform 2107"/>
                          <wps:cNvSpPr>
                            <a:spLocks/>
                          </wps:cNvSpPr>
                          <wps:spPr bwMode="auto">
                            <a:xfrm>
                              <a:off x="6197" y="3000"/>
                              <a:ext cx="82" cy="47"/>
                            </a:xfrm>
                            <a:custGeom>
                              <a:avLst/>
                              <a:gdLst>
                                <a:gd name="T0" fmla="+- 0 6279 6197"/>
                                <a:gd name="T1" fmla="*/ T0 w 82"/>
                                <a:gd name="T2" fmla="+- 0 3000 3000"/>
                                <a:gd name="T3" fmla="*/ 3000 h 47"/>
                                <a:gd name="T4" fmla="+- 0 6197 6197"/>
                                <a:gd name="T5" fmla="*/ T4 w 82"/>
                                <a:gd name="T6" fmla="+- 0 3047 3000"/>
                                <a:gd name="T7" fmla="*/ 3047 h 47"/>
                              </a:gdLst>
                              <a:ahLst/>
                              <a:cxnLst>
                                <a:cxn ang="0">
                                  <a:pos x="T1" y="T3"/>
                                </a:cxn>
                                <a:cxn ang="0">
                                  <a:pos x="T5" y="T7"/>
                                </a:cxn>
                              </a:cxnLst>
                              <a:rect l="0" t="0" r="r" b="b"/>
                              <a:pathLst>
                                <a:path w="82" h="47">
                                  <a:moveTo>
                                    <a:pt x="82" y="0"/>
                                  </a:moveTo>
                                  <a:lnTo>
                                    <a:pt x="0" y="47"/>
                                  </a:lnTo>
                                </a:path>
                              </a:pathLst>
                            </a:custGeom>
                            <a:noFill/>
                            <a:ln w="95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32" name="Group 2104"/>
                        <wpg:cNvGrpSpPr>
                          <a:grpSpLocks/>
                        </wpg:cNvGrpSpPr>
                        <wpg:grpSpPr bwMode="auto">
                          <a:xfrm>
                            <a:off x="6279" y="3047"/>
                            <a:ext cx="132" cy="2"/>
                            <a:chOff x="6279" y="3047"/>
                            <a:chExt cx="132" cy="2"/>
                          </a:xfrm>
                        </wpg:grpSpPr>
                        <wps:wsp>
                          <wps:cNvPr id="2233" name="Freeform 2105"/>
                          <wps:cNvSpPr>
                            <a:spLocks/>
                          </wps:cNvSpPr>
                          <wps:spPr bwMode="auto">
                            <a:xfrm>
                              <a:off x="6279" y="3047"/>
                              <a:ext cx="132" cy="2"/>
                            </a:xfrm>
                            <a:custGeom>
                              <a:avLst/>
                              <a:gdLst>
                                <a:gd name="T0" fmla="+- 0 6279 6279"/>
                                <a:gd name="T1" fmla="*/ T0 w 132"/>
                                <a:gd name="T2" fmla="+- 0 6411 6279"/>
                                <a:gd name="T3" fmla="*/ T2 w 132"/>
                              </a:gdLst>
                              <a:ahLst/>
                              <a:cxnLst>
                                <a:cxn ang="0">
                                  <a:pos x="T1" y="0"/>
                                </a:cxn>
                                <a:cxn ang="0">
                                  <a:pos x="T3" y="0"/>
                                </a:cxn>
                              </a:cxnLst>
                              <a:rect l="0" t="0" r="r" b="b"/>
                              <a:pathLst>
                                <a:path w="132">
                                  <a:moveTo>
                                    <a:pt x="0" y="0"/>
                                  </a:moveTo>
                                  <a:lnTo>
                                    <a:pt x="132" y="0"/>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34" name="Group 2101"/>
                        <wpg:cNvGrpSpPr>
                          <a:grpSpLocks/>
                        </wpg:cNvGrpSpPr>
                        <wpg:grpSpPr bwMode="auto">
                          <a:xfrm>
                            <a:off x="7924" y="2936"/>
                            <a:ext cx="97" cy="191"/>
                            <a:chOff x="7924" y="2936"/>
                            <a:chExt cx="97" cy="191"/>
                          </a:xfrm>
                        </wpg:grpSpPr>
                        <wps:wsp>
                          <wps:cNvPr id="2235" name="Freeform 2103"/>
                          <wps:cNvSpPr>
                            <a:spLocks/>
                          </wps:cNvSpPr>
                          <wps:spPr bwMode="auto">
                            <a:xfrm>
                              <a:off x="7924" y="2936"/>
                              <a:ext cx="97" cy="191"/>
                            </a:xfrm>
                            <a:custGeom>
                              <a:avLst/>
                              <a:gdLst>
                                <a:gd name="T0" fmla="+- 0 7924 7924"/>
                                <a:gd name="T1" fmla="*/ T0 w 97"/>
                                <a:gd name="T2" fmla="+- 0 2936 2936"/>
                                <a:gd name="T3" fmla="*/ 2936 h 191"/>
                                <a:gd name="T4" fmla="+- 0 7927 7924"/>
                                <a:gd name="T5" fmla="*/ T4 w 97"/>
                                <a:gd name="T6" fmla="+- 0 3126 2936"/>
                                <a:gd name="T7" fmla="*/ 3126 h 191"/>
                                <a:gd name="T8" fmla="+- 0 8021 7924"/>
                                <a:gd name="T9" fmla="*/ T8 w 97"/>
                                <a:gd name="T10" fmla="+- 0 3011 2936"/>
                                <a:gd name="T11" fmla="*/ 3011 h 191"/>
                              </a:gdLst>
                              <a:ahLst/>
                              <a:cxnLst>
                                <a:cxn ang="0">
                                  <a:pos x="T1" y="T3"/>
                                </a:cxn>
                                <a:cxn ang="0">
                                  <a:pos x="T5" y="T7"/>
                                </a:cxn>
                                <a:cxn ang="0">
                                  <a:pos x="T9" y="T11"/>
                                </a:cxn>
                              </a:cxnLst>
                              <a:rect l="0" t="0" r="r" b="b"/>
                              <a:pathLst>
                                <a:path w="97" h="191">
                                  <a:moveTo>
                                    <a:pt x="0" y="0"/>
                                  </a:moveTo>
                                  <a:lnTo>
                                    <a:pt x="3" y="190"/>
                                  </a:lnTo>
                                  <a:lnTo>
                                    <a:pt x="97" y="75"/>
                                  </a:lnTo>
                                </a:path>
                              </a:pathLst>
                            </a:custGeom>
                            <a:noFill/>
                            <a:ln w="6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36" name="Picture 210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973" y="1500"/>
                              <a:ext cx="6218" cy="2127"/>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2100" o:spid="_x0000_s1026" style="position:absolute;margin-left:98.65pt;margin-top:75pt;width:310.9pt;height:106.35pt;z-index:-251228160;mso-position-horizontal-relative:page" coordorigin="1973,1500" coordsize="6218,21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">
                <v:group id="Group 2168" o:spid="_x0000_s1027" style="position:absolute;left:4214;top:1838;width:1293;height:307" coordorigin="4214,1838" coordsize="1293,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uPJJwwAAAN0AAAAP&#10;AAAAAAAAAAAAAAAAAKoCAABkcnMvZG93bnJldi54bWxQSwUGAAAAAAQABAD6AAAAmgMAAAAA&#10;">
                  <v:shape id="Freeform 2169" o:spid="_x0000_s1028" style="position:absolute;left:4214;top:1838;width:1293;height:307;visibility:visible;mso-wrap-style:square;v-text-anchor:top" coordsize="1293,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VBsUA&#10;AADdAAAADwAAAGRycy9kb3ducmV2LnhtbESPQWsCMRSE7wX/Q3hCbzWrqNXVKEtB0IMHtT/gsXlm&#10;VzcvyyZq7K9vhEKPw8x8wyzX0TbiTp2vHSsYDjIQxKXTNRsF36fNxwyED8gaG8ek4Eke1qve2xJz&#10;7R58oPsxGJEg7HNUUIXQ5lL6siKLfuBa4uSdXWcxJNkZqTt8JLht5CjLptJizWmhwpa+Kiqvx5tV&#10;4Mdtc/gsTDHe7y4xnjbB/EzmSr33Y7EAESiG//Bfe6sVjIbTObz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RUGxQAAAN0AAAAPAAAAAAAAAAAAAAAAAJgCAABkcnMv&#10;ZG93bnJldi54bWxQSwUGAAAAAAQABAD1AAAAigMAAAAA&#10;" path="m,307r1293,l1293,,,,,307xe" filled="f" strokeweight=".2645mm">
                    <v:path arrowok="t" o:connecttype="custom" o:connectlocs="0,2145;1293,2145;1293,1838;0,1838;0,2145" o:connectangles="0,0,0,0,0"/>
                  </v:shape>
                </v:group>
                <v:group id="Group 2166" o:spid="_x0000_s1029" style="position:absolute;left:4234;top:2059;width:1251;height:2" coordorigin="4234,2059" coordsize="12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doksQAAADdAAAADwAAAGRycy9kb3ducmV2LnhtbERPy2rCQBTdF/yH4Qrd&#10;1UlS2kp0FAlWXIRCVRB3l8w1CWbuhMw0j7/vLApdHs57vR1NI3rqXG1ZQbyIQBAXVtdcKricP1+W&#10;IJxH1thYJgUTOdhuZk9rTLUd+Jv6ky9FCGGXooLK+zaV0hUVGXQL2xIH7m47gz7ArpS6wyGEm0Ym&#10;UfQuDdYcGipsKauoeJx+jILDgMPuNd73+eOeTbfz29c1j0mp5/m4W4HwNPp/8Z/7qBUk8Uf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BdoksQAAADdAAAA&#10;DwAAAAAAAAAAAAAAAACqAgAAZHJzL2Rvd25yZXYueG1sUEsFBgAAAAAEAAQA+gAAAJsDAAAAAA==&#10;">
                  <v:shape id="Freeform 2167" o:spid="_x0000_s1030" style="position:absolute;left:4234;top:2059;width:1251;height:2;visibility:visible;mso-wrap-style:square;v-text-anchor:top" coordsize="12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QKucYA&#10;AADdAAAADwAAAGRycy9kb3ducmV2LnhtbESP3WrCQBSE74W+w3IKvRHdRKHV1FVEEUVF/L0/ZE+T&#10;0OzZkF01vr0rFHo5zMw3zGjSmFLcqHaFZQVxNwJBnFpdcKbgfFp0BiCcR9ZYWiYFD3IwGb+1Rpho&#10;e+cD3Y4+EwHCLkEFufdVIqVLczLourYiDt6PrQ36IOtM6hrvAW5K2YuiT2mw4LCQY0WznNLf49Uo&#10;WM83m30fz8vdajm9bOcz3262Q6U+3pvpNwhPjf8P/7VXWkEv/or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QKucYAAADdAAAADwAAAAAAAAAAAAAAAACYAgAAZHJz&#10;L2Rvd25yZXYueG1sUEsFBgAAAAAEAAQA9QAAAIsDAAAAAA==&#10;" path="m,l1251,e" filled="f" strokeweight=".19839mm">
                    <v:path arrowok="t" o:connecttype="custom" o:connectlocs="0,0;1251,0" o:connectangles="0,0"/>
                  </v:shape>
                </v:group>
                <v:group id="Group 2164" o:spid="_x0000_s1031" style="position:absolute;left:2015;top:1846;width:1140;height:307" coordorigin="2015,1846"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lTfsYAAADdAAAADwAAAGRycy9kb3ducmV2LnhtbESPT2vCQBTE7wW/w/IE&#10;b3WTSKtEVxFR6UEK/gHx9sg+k2D2bciuSfz23UKhx2FmfsMsVr2pREuNKy0riMcRCOLM6pJzBZfz&#10;7n0GwnlkjZVlUvAiB6vl4G2BqbYdH6k9+VwECLsUFRTe16mULivIoBvbmjh4d9sY9EE2udQNdgFu&#10;KplE0ac0WHJYKLCmTUHZ4/Q0CvYddutJvG0Pj/vmdTt/fF8PMSk1GvbrOQhPvf8P/7W/tIIkni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iVN+xgAAAN0A&#10;AAAPAAAAAAAAAAAAAAAAAKoCAABkcnMvZG93bnJldi54bWxQSwUGAAAAAAQABAD6AAAAnQMAAAAA&#10;">
                  <v:shape id="Freeform 2165" o:spid="_x0000_s1032" style="position:absolute;left:2015;top:1846;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z9wcYA&#10;AADdAAAADwAAAGRycy9kb3ducmV2LnhtbESPQWvCQBSE74X+h+UVvNVNFGxNs5FSkHixWPXi7ZF9&#10;zabNvg3Z1cR/3xWEHoeZ+YbJV6NtxYV63zhWkE4TEMSV0w3XCo6H9fMrCB+QNbaOScGVPKyKx4cc&#10;M+0G/qLLPtQiQthnqMCE0GVS+sqQRT91HXH0vl1vMUTZ11L3OES4beUsSRbSYsNxwWBHH4aq3/3Z&#10;Kmg+52U6DDu5K7vt6ae8Lo2sg1KTp/H9DUSgMfyH7+2NVjBLX+ZwexOfgC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3z9wcYAAADdAAAADwAAAAAAAAAAAAAAAACYAgAAZHJz&#10;L2Rvd25yZXYueG1sUEsFBgAAAAAEAAQA9QAAAIsDAAAAAA==&#10;" path="m,307r1140,l1140,,,,,307xe" filled="f" strokeweight=".2645mm">
                    <v:path arrowok="t" o:connecttype="custom" o:connectlocs="0,2153;1140,2153;1140,1846;0,1846;0,2153" o:connectangles="0,0,0,0,0"/>
                  </v:shape>
                </v:group>
                <v:group id="Group 2162" o:spid="_x0000_s1033" style="position:absolute;left:2170;top:2066;width:828;height:2" coordorigin="2170,2066" coordsize="8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xukcYAAADdAAAADwAAAGRycy9kb3ducmV2LnhtbESPT2vCQBTE74LfYXmC&#10;t7qJf0t0FRGVHqRQLZTeHtlnEsy+Ddk1id++KxQ8DjPzG2a16UwpGqpdYVlBPIpAEKdWF5wp+L4c&#10;3t5BOI+ssbRMCh7kYLPu91aYaNvyFzVnn4kAYZeggtz7KpHSpTkZdCNbEQfvamuDPsg6k7rGNsBN&#10;KcdRNJcGCw4LOVa0yym9ne9GwbHFdjuJ983pdt09fi+zz59TTEoNB912CcJT51/h//aHVjCOF1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LG6RxgAAAN0A&#10;AAAPAAAAAAAAAAAAAAAAAKoCAABkcnMvZG93bnJldi54bWxQSwUGAAAAAAQABAD6AAAAnQMAAAAA&#10;">
                  <v:shape id="Freeform 2163" o:spid="_x0000_s1034" style="position:absolute;left:2170;top:2066;width:828;height:2;visibility:visible;mso-wrap-style:square;v-text-anchor:top" coordsize="8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P9icQA&#10;AADdAAAADwAAAGRycy9kb3ducmV2LnhtbESPQWsCMRSE7wX/Q3iCt5pVaZXVKLag6K3qHjw+Ns/N&#10;4uZlSaKu/74RCj0OM/MNs1h1thF38qF2rGA0zEAQl07XXCkoTpv3GYgQkTU2jknBkwKslr23Beba&#10;PfhA92OsRIJwyFGBibHNpQylIYth6Fri5F2ctxiT9JXUHh8Jbhs5zrJPabHmtGCwpW9D5fV4swp8&#10;sdsXxeQkv8z01k7s+bo9/GRKDfrdeg4iUhf/w3/tnVYwHk0/4PUmPQ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z/YnEAAAA3QAAAA8AAAAAAAAAAAAAAAAAmAIAAGRycy9k&#10;b3ducmV2LnhtbFBLBQYAAAAABAAEAPUAAACJAwAAAAA=&#10;" path="m,l828,e" filled="f" strokeweight=".19839mm">
                    <v:path arrowok="t" o:connecttype="custom" o:connectlocs="0,0;828,0" o:connectangles="0,0"/>
                  </v:shape>
                </v:group>
                <v:group id="Group 2160" o:spid="_x0000_s1035" style="position:absolute;left:3155;top:1992;width:1059;height:8" coordorigin="3155,1992" coordsize="105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JVfccAAADdAAAADwAAAGRycy9kb3ducmV2LnhtbESPQWvCQBSE7wX/w/KE&#10;3ppNLE0lZhURKx5CoSqU3h7ZZxLMvg3ZbRL/fbdQ6HGYmW+YfDOZVgzUu8aygiSKQRCXVjdcKbic&#10;356WIJxH1thaJgV3crBZzx5yzLQd+YOGk69EgLDLUEHtfZdJ6cqaDLrIdsTBu9reoA+yr6TucQxw&#10;08pFHKfSYMNhocaOdjWVt9O3UXAYcdw+J/uhuF1396/zy/tnkZBSj/NpuwLhafL/4b/2UStYJK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LJVfccAAADd&#10;AAAADwAAAAAAAAAAAAAAAACqAgAAZHJzL2Rvd25yZXYueG1sUEsFBgAAAAAEAAQA+gAAAJ4DAAAA&#10;AA==&#10;">
                  <v:shape id="Freeform 2161" o:spid="_x0000_s1036" style="position:absolute;left:3155;top:1992;width:1059;height:8;visibility:visible;mso-wrap-style:square;v-text-anchor:top" coordsize="105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VZ9MQA&#10;AADdAAAADwAAAGRycy9kb3ducmV2LnhtbESPzYvCMBTE78L+D+EJ3jS1B7t0TYsfCB79unh7NM82&#10;bPNSmqxW/3qzsLDHYWZ+wyzLwbbiTr03jhXMZwkI4sppw7WCy3k3/QThA7LG1jEpeJKHsvgYLTHX&#10;7sFHup9CLSKEfY4KmhC6XEpfNWTRz1xHHL2b6y2GKPta6h4fEW5bmSbJQlo0HBca7GjTUPV9+rEK&#10;tllnXsd0sTJhfb7e2B4216RWajIeVl8gAg3hP/zX3msF6TzL4PdNfAKye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FWfTEAAAA3QAAAA8AAAAAAAAAAAAAAAAAmAIAAGRycy9k&#10;b3ducmV2LnhtbFBLBQYAAAAABAAEAPUAAACJAwAAAAA=&#10;" path="m,8l1059,e" filled="f" strokeweight=".18186mm">
                    <v:path arrowok="t" o:connecttype="custom" o:connectlocs="0,2000;1059,1992" o:connectangles="0,0"/>
                  </v:shape>
                </v:group>
                <v:group id="Group 2158" o:spid="_x0000_s1037" style="position:absolute;left:6963;top:1846;width:1140;height:307" coordorigin="6963,1846" coordsize="1140,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FklMQAAADdAAAADwAAAGRycy9kb3ducmV2LnhtbERPy2rCQBTdF/yH4Qrd&#10;1UlS2kp0FAlWXIRCVRB3l8w1CWbuhMw0j7/vLApdHs57vR1NI3rqXG1ZQbyIQBAXVtdcKricP1+W&#10;IJxH1thYJgUTOdhuZk9rTLUd+Jv6ky9FCGGXooLK+zaV0hUVGXQL2xIH7m47gz7ArpS6wyGEm0Ym&#10;UfQuDdYcGipsKauoeJx+jILDgMPuNd73+eOeTbfz29c1j0mp5/m4W4HwNPp/8Z/7qBUk8Ue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mFklMQAAADdAAAA&#10;DwAAAAAAAAAAAAAAAACqAgAAZHJzL2Rvd25yZXYueG1sUEsFBgAAAAAEAAQA+gAAAJsDAAAAAA==&#10;">
                  <v:shape id="Freeform 2159" o:spid="_x0000_s1038" style="position:absolute;left:6963;top:1846;width:1140;height:307;visibility:visible;mso-wrap-style:square;v-text-anchor:top" coordsize="1140,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TKK8UA&#10;AADdAAAADwAAAGRycy9kb3ducmV2LnhtbESPQWvCQBSE74X+h+UVvNVNLFiNrlIEiRdFbS/eHtln&#10;Njb7NmS3Jv57VxB6HGbmG2a+7G0trtT6yrGCdJiAIC6crrhU8PO9fp+A8AFZY+2YFNzIw3Lx+jLH&#10;TLuOD3Q9hlJECPsMFZgQmkxKXxiy6IeuIY7e2bUWQ5RtKXWLXYTbWo6SZCwtVhwXDDa0MlT8Hv+s&#10;gmr3kaddt5f7vNmeLvltamQZlBq89V8zEIH68B9+tjdawSj9nMLjTX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lMorxQAAAN0AAAAPAAAAAAAAAAAAAAAAAJgCAABkcnMv&#10;ZG93bnJldi54bWxQSwUGAAAAAAQABAD1AAAAigMAAAAA&#10;" path="m,307r1140,l1140,,,,,307xe" filled="f" strokeweight=".2645mm">
                    <v:path arrowok="t" o:connecttype="custom" o:connectlocs="0,2153;1140,2153;1140,1846;0,1846;0,2153" o:connectangles="0,0,0,0,0"/>
                  </v:shape>
                </v:group>
                <v:group id="Group 2156" o:spid="_x0000_s1039" style="position:absolute;left:7011;top:2066;width:1044;height:2" coordorigin="7011,2066" coordsize="10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cIYtcQAAADdAAAADwAAAGRycy9kb3ducmV2LnhtbERPy0rDQBTdC/2H4Rbc&#10;2UkqlhI7KaWouAhCk0Jxd8ncJiGZOyEz5vH3zkJweTjvw3E2nRhpcI1lBfEmAkFcWt1wpeBavD/t&#10;QTiPrLGzTAoWcnBMVw8HTLSd+EJj7isRQtglqKD2vk+kdGVNBt3G9sSBu9vBoA9wqKQecArhppPb&#10;KNpJgw2Hhhp7OtdUtvmPUfAx4XR6jt/GrL2fl+/i5euWxaTU43o+vYLwNPt/8Z/7UyvYxvuwP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cIYtcQAAADdAAAA&#10;DwAAAAAAAAAAAAAAAACqAgAAZHJzL2Rvd25yZXYueG1sUEsFBgAAAAAEAAQA+gAAAJsDAAAAAA==&#10;">
                  <v:shape id="Freeform 2157" o:spid="_x0000_s1040" style="position:absolute;left:7011;top:2066;width:1044;height:2;visibility:visible;mso-wrap-style:square;v-text-anchor:top" coordsize="1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FeccUA&#10;AADdAAAADwAAAGRycy9kb3ducmV2LnhtbESPT4vCMBTE78J+h/AW9qZJexCpRpFlBdnDgn9QvD2a&#10;Z1tsXkqTtdVPbwTB4zAzv2Fmi97W4kqtrxxrSEYKBHHuTMWFhv1uNZyA8AHZYO2YNNzIw2L+MZhh&#10;ZlzHG7puQyEihH2GGsoQmkxKn5dk0Y9cQxy9s2sthijbQpoWuwi3tUyVGkuLFceFEhv6Lim/bP+t&#10;hr+kOfW/zPf00G0O6Vn9jO1Raf312S+nIAL14R1+tddGQ5pMEni+iU9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cV5xxQAAAN0AAAAPAAAAAAAAAAAAAAAAAJgCAABkcnMv&#10;ZG93bnJldi54bWxQSwUGAAAAAAQABAD1AAAAigMAAAAA&#10;" path="m,l1044,e" filled="f" strokeweight=".19839mm">
                    <v:path arrowok="t" o:connecttype="custom" o:connectlocs="0,0;1044,0" o:connectangles="0,0"/>
                  </v:shape>
                </v:group>
                <v:group id="Group 2154" o:spid="_x0000_s1041" style="position:absolute;left:5507;top:1992;width:1456;height:8" coordorigin="5507,1992" coordsize="14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lwjWcUAAADdAAAADwAAAGRycy9kb3ducmV2LnhtbESPQYvCMBSE7wv+h/AE&#10;b2vaiotUo4i44kGEVUG8PZpnW2xeSpNt6783wsIeh5n5hlmselOJlhpXWlYQjyMQxJnVJecKLufv&#10;zxkI55E1VpZJwZMcrJaDjwWm2nb8Q+3J5yJA2KWooPC+TqV0WUEG3djWxMG728agD7LJpW6wC3BT&#10;ySSKvqTBksNCgTVtCsoep1+jYNdht57E2/bwuG+et/P0eD3EpNRo2K/nIDz1/j/8195rBUk8S+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JcI1nFAAAA3QAA&#10;AA8AAAAAAAAAAAAAAAAAqgIAAGRycy9kb3ducmV2LnhtbFBLBQYAAAAABAAEAPoAAACcAwAAAAA=&#10;">
                  <v:shape id="Freeform 2155" o:spid="_x0000_s1042" style="position:absolute;left:5507;top:1992;width:1456;height:8;visibility:visible;mso-wrap-style:square;v-text-anchor:top" coordsize="14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lwcYA&#10;AADdAAAADwAAAGRycy9kb3ducmV2LnhtbESPS4vCQBCE74L/YWjBm058rEp0FFF2EfawrA+8Npk2&#10;CWZ6QmaM0V+/syB4LKrqK2qxakwhaqpcblnBoB+BIE6szjlVcDx89mYgnEfWWFgmBQ9ysFq2WwuM&#10;tb3zL9V7n4oAYRejgsz7MpbSJRkZdH1bEgfvYiuDPsgqlbrCe4CbQg6jaCIN5hwWMixpk1Fy3d+M&#10;Ann6Gv88z3Rr6ukpr535/tiaqVLdTrOeg/DU+Hf41d5pBcPBbAT/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lwcYAAADdAAAADwAAAAAAAAAAAAAAAACYAgAAZHJz&#10;L2Rvd25yZXYueG1sUEsFBgAAAAAEAAQA9QAAAIsDAAAAAA==&#10;" path="m,l1456,8e" filled="f" strokeweight=".18186mm">
                    <v:path arrowok="t" o:connecttype="custom" o:connectlocs="0,1992;1456,2000" o:connectangles="0,0"/>
                  </v:shape>
                </v:group>
                <v:group id="Group 2152" o:spid="_x0000_s1043" style="position:absolute;left:2069;top:3277;width:1140;height:306" coordorigin="2069,3277" coordsize="114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vketsYAAADdAAAADwAAAGRycy9kb3ducmV2LnhtbESPT4vCMBTE78J+h/AW&#10;9qZpXRWpRhHZXTyI4B8Qb4/m2Rabl9Jk2/rtjSB4HGbmN8x82ZlSNFS7wrKCeBCBIE6tLjhTcDr+&#10;9qcgnEfWWFomBXdysFx89OaYaNvynpqDz0SAsEtQQe59lUjp0pwMuoGtiIN3tbVBH2SdSV1jG+Cm&#10;lMMomkiDBYeFHCta55TeDv9GwV+L7eo7/mm2t+v6fjmOd+dtTEp9fXarGQhPnX+HX+2NVjCMpy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R62xgAAAN0A&#10;AAAPAAAAAAAAAAAAAAAAAKoCAABkcnMvZG93bnJldi54bWxQSwUGAAAAAAQABAD6AAAAnQMAAAAA&#10;">
                  <v:shape id="Freeform 2153" o:spid="_x0000_s1044" style="position:absolute;left:2069;top:3277;width:1140;height:306;visibility:visible;mso-wrap-style:square;v-text-anchor:top" coordsize="114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JqBcEA&#10;AADdAAAADwAAAGRycy9kb3ducmV2LnhtbESP0YrCMBRE3wX/IVzBF9FUcbVUoyyyoq9b/YBLc22L&#10;zU1tYq1/bwTBx2FmzjDrbWcq0VLjSssKppMIBHFmdcm5gvNpP45BOI+ssbJMCp7kYLvp99aYaPvg&#10;f2pTn4sAYZeggsL7OpHSZQUZdBNbEwfvYhuDPsgml7rBR4CbSs6iaCENlhwWCqxpV1B2Te9GQdwe&#10;/27u3h7k7pCOrqz1kuZeqeGg+12B8NT5b/jTPmoFs2n8A+834QnIz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CagXBAAAA3QAAAA8AAAAAAAAAAAAAAAAAmAIAAGRycy9kb3du&#10;cmV2LnhtbFBLBQYAAAAABAAEAPUAAACGAwAAAAA=&#10;" path="m,306r1140,l1140,,,,,306xe" filled="f" strokeweight=".2645mm">
                    <v:path arrowok="t" o:connecttype="custom" o:connectlocs="0,3583;1140,3583;1140,3277;0,3277;0,3583" o:connectangles="0,0,0,0,0"/>
                  </v:shape>
                </v:group>
                <v:group id="Group 2150" o:spid="_x0000_s1045" style="position:absolute;left:2154;top:3496;width:969;height:2" coordorigin="2154,3496" coordsize="9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WclWsUAAADdAAAADwAAAGRycy9kb3ducmV2LnhtbESPT4vCMBTE74LfITxh&#10;b5rWZUWqUURU9iCCf0C8PZpnW2xeShPb+u03C4LHYWZ+w8yXnSlFQ7UrLCuIRxEI4tTqgjMFl/N2&#10;OAXhPLLG0jIpeJGD5aLfm2OibctHak4+EwHCLkEFufdVIqVLczLoRrYiDt7d1gZ9kHUmdY1tgJtS&#10;jqNoIg0WHBZyrGidU/o4PY2CXYvt6jveNPvHff26nX8O131MSn0NutUMhKfOf8Lv9q9WMI6n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1nJVrFAAAA3QAA&#10;AA8AAAAAAAAAAAAAAAAAqgIAAGRycy9kb3ducmV2LnhtbFBLBQYAAAAABAAEAPoAAACcAwAAAAA=&#10;">
                  <v:shape id="Freeform 2151" o:spid="_x0000_s1046" style="position:absolute;left:2154;top:3496;width:969;height:2;visibility:visible;mso-wrap-style:square;v-text-anchor:top" coordsize="96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kol8YA&#10;AADdAAAADwAAAGRycy9kb3ducmV2LnhtbESPzWrDMBCE74W+g9hAbo1sH1LjRAlNoeCGXPJzyW1r&#10;bW1Ta2Vbcuy+fVUI5DjMzDfMejuZRtyod7VlBfEiAkFcWF1zqeBy/nhJQTiPrLGxTAp+ycF28/y0&#10;xkzbkY90O/lSBAi7DBVU3reZlK6oyKBb2JY4eN+2N+iD7EupexwD3DQyiaKlNFhzWKiwpfeKip/T&#10;YBTQ2C3Tc3Pthq/d5zHv6NDu3UGp+Wx6W4HwNPlH+N7OtYIkTl/h/014AnLz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kol8YAAADdAAAADwAAAAAAAAAAAAAAAACYAgAAZHJz&#10;L2Rvd25yZXYueG1sUEsFBgAAAAAEAAQA9QAAAIsDAAAAAA==&#10;" path="m,l970,e" filled="f" strokeweight=".19839mm">
                    <v:path arrowok="t" o:connecttype="custom" o:connectlocs="0,0;970,0" o:connectangles="0,0"/>
                  </v:shape>
                </v:group>
                <v:group id="Group 2148" o:spid="_x0000_s1047" style="position:absolute;left:3946;top:3277;width:2046;height:306" coordorigin="3946,3277" coordsize="2046,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7QUs8QAAADdAAAA&#10;DwAAAAAAAAAAAAAAAACqAgAAZHJzL2Rvd25yZXYueG1sUEsFBgAAAAAEAAQA+gAAAJsDAAAAAA==&#10;">
                  <v:shape id="Freeform 2149" o:spid="_x0000_s1048" style="position:absolute;left:3946;top:3277;width:2046;height:306;visibility:visible;mso-wrap-style:square;v-text-anchor:top" coordsize="2046,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bBJcQA&#10;AADdAAAADwAAAGRycy9kb3ducmV2LnhtbESPT2vCQBDF7wW/wzKCtzrRg9joKiIWKl6MFaS3ITsm&#10;wexszK4av71bKPT4eH9+vPmys7W6c+srJxpGwwQUS+5MJYWG4/fn+xSUDySGaies4ckelove25xS&#10;4x6S8f0QChVHxKekoQyhSRF9XrIlP3QNS/TOrrUUomwLNC094ritcZwkE7RUSSSU1PC65PxyuNnI&#10;3eEJf1xRZZt9drwG3J6fp63Wg363moEK3IX/8F/7y2gYj6Yf8PsmPgF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mwSXEAAAA3QAAAA8AAAAAAAAAAAAAAAAAmAIAAGRycy9k&#10;b3ducmV2LnhtbFBLBQYAAAAABAAEAPUAAACJAwAAAAA=&#10;" path="m,306r2046,l2046,,,,,306xe" filled="f" strokeweight=".2645mm">
                    <v:path arrowok="t" o:connecttype="custom" o:connectlocs="0,3583;2046,3583;2046,3277;0,3277;0,3583" o:connectangles="0,0,0,0,0"/>
                  </v:shape>
                </v:group>
                <v:group id="Group 2146" o:spid="_x0000_s1049" style="position:absolute;left:3967;top:3496;width:2005;height:2" coordorigin="3967,3496" coordsize="20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uOaMQAAADdAAAADwAAAGRycy9kb3ducmV2LnhtbERPy2rCQBTdF/yH4Qrd&#10;1UlSWmp0FAlWXIRCVRB3l8w1CWbuhMw0j7/vLApdHs57vR1NI3rqXG1ZQbyIQBAXVtdcKricP18+&#10;QDiPrLGxTAomcrDdzJ7WmGo78Df1J1+KEMIuRQWV920qpSsqMugWtiUO3N12Bn2AXSl1h0MIN41M&#10;ouhdGqw5NFTYUlZR8Tj9GAWHAYfda7zv88c9m27nt69rHpNSz/NxtwLhafT/4j/3UStI4mXYH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BuOaMQAAADdAAAA&#10;DwAAAAAAAAAAAAAAAACqAgAAZHJzL2Rvd25yZXYueG1sUEsFBgAAAAAEAAQA+gAAAJsDAAAAAA==&#10;">
                  <v:shape id="Freeform 2147" o:spid="_x0000_s1050" style="position:absolute;left:3967;top:3496;width:2005;height:2;visibility:visible;mso-wrap-style:square;v-text-anchor:top" coordsize="20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F8PsYA&#10;AADdAAAADwAAAGRycy9kb3ducmV2LnhtbESPQUsDMRSE74L/ITyhN5vdRUTXpqW2WIq91Kq0x8fm&#10;dTe4eVmStLv9940geBxm5htmMhtsK87kg3GsIB9nIIgrpw3XCr4+3+6fQISIrLF1TAouFGA2vb2Z&#10;YKldzx903sVaJAiHEhU0MXallKFqyGIYu444eUfnLcYkfS21xz7BbSuLLHuUFg2nhQY7WjRU/exO&#10;VsGDXvb71aZ63fbv5vCtM1N4c1FqdDfMX0BEGuJ/+K+91gqK/DmH3zfpCc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F8PsYAAADdAAAADwAAAAAAAAAAAAAAAACYAgAAZHJz&#10;L2Rvd25yZXYueG1sUEsFBgAAAAAEAAQA9QAAAIsDAAAAAA==&#10;" path="m,l2005,e" filled="f" strokeweight=".19839mm">
                    <v:path arrowok="t" o:connecttype="custom" o:connectlocs="0,0;2005,0" o:connectangles="0,0"/>
                  </v:shape>
                </v:group>
                <v:group id="Group 2144" o:spid="_x0000_s1051" style="position:absolute;left:3209;top:3430;width:738;height:2" coordorigin="3209,3430" coordsize="7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4W1hMYAAADdAAAADwAAAGRycy9kb3ducmV2LnhtbESPT2vCQBTE7wW/w/IE&#10;b3WTSItGVxFR6UEK/gHx9sg+k2D2bciuSfz23UKhx2FmfsMsVr2pREuNKy0riMcRCOLM6pJzBZfz&#10;7n0KwnlkjZVlUvAiB6vl4G2BqbYdH6k9+VwECLsUFRTe16mULivIoBvbmjh4d9sY9EE2udQNdgFu&#10;KplE0ac0WHJYKLCmTUHZ4/Q0CvYddutJvG0Pj/vmdTt/fF8PMSk1GvbrOQhPvf8P/7W/tIIkni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hbWExgAAAN0A&#10;AAAPAAAAAAAAAAAAAAAAAKoCAABkcnMvZG93bnJldi54bWxQSwUGAAAAAAQABAD6AAAAnQMAAAAA&#10;">
                  <v:shape id="Freeform 2145" o:spid="_x0000_s1052" style="position:absolute;left:3209;top:3430;width:738;height:2;visibility:visible;mso-wrap-style:square;v-text-anchor:top" coordsize="7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0t0scA&#10;AADdAAAADwAAAGRycy9kb3ducmV2LnhtbESP3WrCQBSE7wt9h+UUvKsbFUXTbCSWilKE4k/vD9nT&#10;JG32bJpdTXx7Vyj0cpiZb5hk2ZtaXKh1lWUFo2EEgji3uuJCwem4fp6DcB5ZY22ZFFzJwTJ9fEgw&#10;1rbjPV0OvhABwi5GBaX3TSyly0sy6Ia2IQ7el20N+iDbQuoWuwA3tRxH0UwarDgslNjQa0n5z+Fs&#10;FNTd5zSz2dtqO4+K793s43e6Wb0rNXjqsxcQnnr/H/5rb7WC8Wgxgfub8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NLdLHAAAA3QAAAA8AAAAAAAAAAAAAAAAAmAIAAGRy&#10;cy9kb3ducmV2LnhtbFBLBQYAAAAABAAEAPUAAACMAwAAAAA=&#10;" path="m,l737,e" filled="f" strokeweight=".18186mm">
                    <v:path arrowok="t" o:connecttype="custom" o:connectlocs="0,0;737,0" o:connectangles="0,0"/>
                  </v:shape>
                </v:group>
                <v:group id="Group 2142" o:spid="_x0000_s1053" style="position:absolute;left:6953;top:3277;width:1190;height:306" coordorigin="6953,3277" coordsize="1190,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yCIa8YAAADdAAAADwAAAGRycy9kb3ducmV2LnhtbESPT2vCQBTE74LfYXmC&#10;t7qJ/7DRVURUepBCtVB6e2SfSTD7NmTXJH77rlDwOMzMb5jVpjOlaKh2hWUF8SgCQZxaXXCm4Pty&#10;eFuAcB5ZY2mZFDzIwWbd760w0bblL2rOPhMBwi5BBbn3VSKlS3My6Ea2Ig7e1dYGfZB1JnWNbYCb&#10;Uo6jaC4NFhwWcqxol1N6O9+NgmOL7XYS75vT7bp7/F5mnz+nmJQaDrrtEoSnzr/C/+0PrWAcv0/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IIhrxgAAAN0A&#10;AAAPAAAAAAAAAAAAAAAAAKoCAABkcnMvZG93bnJldi54bWxQSwUGAAAAAAQABAD6AAAAnQMAAAAA&#10;">
                  <v:shape id="Freeform 2143" o:spid="_x0000_s1054" style="position:absolute;left:6953;top:3277;width:1190;height:306;visibility:visible;mso-wrap-style:square;v-text-anchor:top" coordsize="1190,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5fr8cA&#10;AADdAAAADwAAAGRycy9kb3ducmV2LnhtbESPW2sCMRSE3wv9D+EUfBHNKrboapQiXvrqtfTtsDlu&#10;lm5Olk1ct/31Rij0cZiZb5jZorWlaKj2hWMFg34CgjhzuuBcwfGw7o1B+ICssXRMCn7Iw2L+/DTD&#10;VLsb76jZh1xECPsUFZgQqlRKnxmy6PuuIo7exdUWQ5R1LnWNtwi3pRwmyZu0WHBcMFjR0lD2vb9a&#10;Bc40TVd219vl5+h33J6+NtvV5qxU56V9n4II1Ib/8F/7QysYDiav8HgTn4Cc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hOX6/HAAAA3QAAAA8AAAAAAAAAAAAAAAAAmAIAAGRy&#10;cy9kb3ducmV2LnhtbFBLBQYAAAAABAAEAPUAAACMAwAAAAA=&#10;" path="m,306r1190,l1190,,,,,306xe" filled="f" strokeweight=".2645mm">
                    <v:path arrowok="t" o:connecttype="custom" o:connectlocs="0,3583;1190,3583;1190,3277;0,3277;0,3583" o:connectangles="0,0,0,0,0"/>
                  </v:shape>
                </v:group>
                <v:group id="Group 2140" o:spid="_x0000_s1055" style="position:absolute;left:6974;top:3496;width:1148;height:2" coordorigin="6974,3496" coordsize="11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6zh8cAAADdAAAADwAAAGRycy9kb3ducmV2LnhtbESPQWvCQBSE7wX/w/KE&#10;3ppNLA01ZhURKx5CoSqU3h7ZZxLMvg3ZbRL/fbdQ6HGYmW+YfDOZVgzUu8aygiSKQRCXVjdcKbic&#10;355eQTiPrLG1TAru5GCznj3kmGk78gcNJ1+JAGGXoYLa+y6T0pU1GXSR7YiDd7W9QR9kX0nd4xjg&#10;ppWLOE6lwYbDQo0d7Woqb6dvo+Aw4rh9TvZDcbvu7l/nl/fPIiGlHufTdgXC0+T/w3/to1awSJ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L6zh8cAAADd&#10;AAAADwAAAAAAAAAAAAAAAACqAgAAZHJzL2Rvd25yZXYueG1sUEsFBgAAAAAEAAQA+gAAAJ4DAAAA&#10;AA==&#10;">
                  <v:shape id="Freeform 2141" o:spid="_x0000_s1056" style="position:absolute;left:6974;top:3496;width:1148;height:2;visibility:visible;mso-wrap-style:square;v-text-anchor:top" coordsize="11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etb8YA&#10;AADdAAAADwAAAGRycy9kb3ducmV2LnhtbESPQWvCQBSE74X+h+UJvYhuzMFqdBURSlUKrVHw+sw+&#10;k9Ds27C71fjvuwWhx2FmvmHmy8404krO15YVjIYJCOLC6ppLBcfD22ACwgdkjY1lUnAnD8vF89Mc&#10;M21vvKdrHkoRIewzVFCF0GZS+qIig35oW+LoXawzGKJ0pdQObxFuGpkmyVgarDkuVNjSuqLiO/8x&#10;Ckydp7vzti/dx+H0+aXD/vK+6ZR66XWrGYhAXfgPP9obrSAdTV/h701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etb8YAAADdAAAADwAAAAAAAAAAAAAAAACYAgAAZHJz&#10;L2Rvd25yZXYueG1sUEsFBgAAAAAEAAQA9QAAAIsDAAAAAA==&#10;" path="m,l1148,e" filled="f" strokeweight=".19839mm">
                    <v:path arrowok="t" o:connecttype="custom" o:connectlocs="0,0;1148,0" o:connectangles="0,0"/>
                  </v:shape>
                </v:group>
                <v:group id="Group 2138" o:spid="_x0000_s1057" style="position:absolute;left:5992;top:3430;width:961;height:2" coordorigin="5992,3430" coordsize="96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m2CbsQAAADdAAAADwAAAGRycy9kb3ducmV2LnhtbERPy2rCQBTdF/yH4Qrd&#10;1UlSWmp0FAlWXIRCVRB3l8w1CWbuhMw0j7/vLApdHs57vR1NI3rqXG1ZQbyIQBAXVtdcKricP18+&#10;QDiPrLGxTAomcrDdzJ7WmGo78Df1J1+KEMIuRQWV920qpSsqMugWtiUO3N12Bn2AXSl1h0MIN41M&#10;ouhdGqw5NFTYUlZR8Tj9GAWHAYfda7zv88c9m27nt69rHpNSz/NxtwLhafT/4j/3UStI4mW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m2CbsQAAADdAAAA&#10;DwAAAAAAAAAAAAAAAACqAgAAZHJzL2Rvd25yZXYueG1sUEsFBgAAAAAEAAQA+gAAAJsDAAAAAA==&#10;">
                  <v:shape id="Freeform 2139" o:spid="_x0000_s1058" style="position:absolute;left:5992;top:3430;width:961;height:2;visibility:visible;mso-wrap-style:square;v-text-anchor:top" coordsize="96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Yd8UA&#10;AADdAAAADwAAAGRycy9kb3ducmV2LnhtbESPT4vCMBTE78J+h/AW9lLWVA+LVqOouOxe/YPs8dE8&#10;m2LzUppYWz/9RhA8DjPzG2a+7GwlWmp86VjBaJiCIM6dLrlQcDx8f05A+ICssXJMCnrysFy8DeaY&#10;aXfjHbX7UIgIYZ+hAhNCnUnpc0MW/dDVxNE7u8ZiiLIppG7wFuG2kuM0/ZIWS44LBmvaGMov+6tV&#10;sO7N36Xvt8n959zeNddJ7k6JUh/v3WoGIlAXXuFn+1crGI+mU3i8iU9AL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MFh3xQAAAN0AAAAPAAAAAAAAAAAAAAAAAJgCAABkcnMv&#10;ZG93bnJldi54bWxQSwUGAAAAAAQABAD1AAAAigMAAAAA&#10;" path="m,l961,e" filled="f" strokeweight=".18186mm">
                    <v:path arrowok="t" o:connecttype="custom" o:connectlocs="0,0;961,0" o:connectangles="0,0"/>
                  </v:shape>
                </v:group>
                <v:group id="Group 2136" o:spid="_x0000_s1059" style="position:absolute;left:7533;top:2153;width:15;height:1124" coordorigin="7533,2153" coordsize="15,1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zR6k8QAAADdAAAA&#10;DwAAAAAAAAAAAAAAAACqAgAAZHJzL2Rvd25yZXYueG1sUEsFBgAAAAAEAAQA+gAAAJsDAAAAAA==&#10;">
                  <v:shape id="Freeform 2137" o:spid="_x0000_s1060" style="position:absolute;left:7533;top:2153;width:15;height:1124;visibility:visible;mso-wrap-style:square;v-text-anchor:top" coordsize="15,1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Pw1sYA&#10;AADdAAAADwAAAGRycy9kb3ducmV2LnhtbESPT2sCMRTE74LfITyhN83utrWyGqUIgode/NODt8fm&#10;ubu6eVmSVOO3bwpCj8PM/IZZrKLpxI2cby0ryCcZCOLK6pZrBcfDZjwD4QOyxs4yKXiQh9VyOFhg&#10;qe2dd3Tbh1okCPsSFTQh9KWUvmrIoJ/Ynjh5Z+sMhiRdLbXDe4KbThZZNpUGW04LDfa0bqi67n+M&#10;gnX0s4+L7OL1a3PJw/fb6fTq3pV6GcXPOYhAMfyHn+2tVlAUWQ5/b9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4Pw1sYAAADdAAAADwAAAAAAAAAAAAAAAACYAgAAZHJz&#10;L2Rvd25yZXYueG1sUEsFBgAAAAAEAAQA9QAAAIsDAAAAAA==&#10;" path="m,l15,1124e" filled="f" strokeweight=".18186mm">
                    <v:path arrowok="t" o:connecttype="custom" o:connectlocs="0,2153;15,3277" o:connectangles="0,0"/>
                  </v:shape>
                </v:group>
                <v:group id="Group 2134" o:spid="_x0000_s1061" style="position:absolute;left:3874;top:1565;width:82;height:96" coordorigin="3874,1565"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KpBf8cAAADd&#10;AAAADwAAAAAAAAAAAAAAAACqAgAAZHJzL2Rvd25yZXYueG1sUEsFBgAAAAAEAAQA+gAAAJ4DAAAA&#10;AA==&#10;">
                  <v:shape id="Freeform 2135" o:spid="_x0000_s1062" style="position:absolute;left:3874;top:1565;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cOm8UA&#10;AADdAAAADwAAAGRycy9kb3ducmV2LnhtbESP0WrCQBRE34X+w3ILfdPdRtGaukoVKr4oaP2A2+xt&#10;Epq9G7KriX69Kwg+DjNzhpktOluJMzW+dKzhfaBAEGfOlJxrOP589z9A+IBssHJMGi7kYTF/6c0w&#10;Na7lPZ0PIRcRwj5FDUUIdSqlzwqy6AeuJo7en2sshiibXJoG2wi3lUyUGkuLJceFAmtaFZT9H05W&#10;Q5tc1chcwmqyP+VuWW+nv+ud0frttfv6BBGoC8/wo70xGpJEDeH+Jj4B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Fw6bxQAAAN0AAAAPAAAAAAAAAAAAAAAAAJgCAABkcnMv&#10;ZG93bnJldi54bWxQSwUGAAAAAAQABAD1AAAAigMAAAAA&#10;" path="m,l1,96,83,47,,e" fillcolor="black" stroked="f">
                    <v:path arrowok="t" o:connecttype="custom" o:connectlocs="0,1565;1,1661;83,1612;0,1565" o:connectangles="0,0,0,0"/>
                  </v:shape>
                </v:group>
                <v:group id="Group 2132" o:spid="_x0000_s1063" style="position:absolute;left:3874;top:1565;width:82;height:96" coordorigin="3874,1565" coordsize="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98kMYAAADdAAAADwAAAGRycy9kb3ducmV2LnhtbESPT2vCQBTE7wW/w/IE&#10;b3WT2IpEVxFR6UEK/gHx9sg+k2D2bciuSfz23UKhx2FmfsMsVr2pREuNKy0riMcRCOLM6pJzBZfz&#10;7n0GwnlkjZVlUvAiB6vl4G2BqbYdH6k9+VwECLsUFRTe16mULivIoBvbmjh4d9sY9EE2udQNdgFu&#10;KplE0VQaLDksFFjTpqDscXoaBfsOu/Uk3raHx33zup0/v6+HmJQaDfv1HISn3v+H/9pfWkGSR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D3yQxgAAAN0A&#10;AAAPAAAAAAAAAAAAAAAAAKoCAABkcnMvZG93bnJldi54bWxQSwUGAAAAAAQABAD6AAAAnQMAAAAA&#10;">
                  <v:shape id="Freeform 2133" o:spid="_x0000_s1064" style="position:absolute;left:3874;top:1565;width:82;height:96;visibility:visible;mso-wrap-style:square;v-text-anchor:top" coordsize="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XkeMYA&#10;AADdAAAADwAAAGRycy9kb3ducmV2LnhtbESPT2vCQBTE7wW/w/IEL0V3TWmRNKuIKEhPbVoUb4/s&#10;yx+afRuya4zfvlso9DjMzG+YbDPaVgzU+8axhuVCgSAunGm40vD1eZivQPiAbLB1TBru5GGznjxk&#10;mBp34w8a8lCJCGGfooY6hC6V0hc1WfQL1xFHr3S9xRBlX0nT4y3CbSsTpV6kxYbjQo0d7WoqvvOr&#10;jZT947C7qAOd3q/mzXN5dvnTWevZdNy+ggg0hv/wX/toNCSJeobfN/EJ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BXkeMYAAADdAAAADwAAAAAAAAAAAAAAAACYAgAAZHJz&#10;L2Rvd25yZXYueG1sUEsFBgAAAAAEAAQA9QAAAIsDAAAAAA==&#10;" path="m83,47l1,96,,,83,47e" filled="f" strokeweight=".2645mm">
                    <v:path arrowok="t" o:connecttype="custom" o:connectlocs="83,1612;1,1661;0,1565;83,1612" o:connectangles="0,0,0,0"/>
                  </v:shape>
                </v:group>
                <v:group id="Group 2130" o:spid="_x0000_s1065" style="position:absolute;left:3875;top:1612;width:82;height:49" coordorigin="3875,1612" coordsize="8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5FHfMUAAADdAAAADwAAAGRycy9kb3ducmV2LnhtbESPQYvCMBSE7wv+h/AE&#10;b2vayopUo4ioeJCFVUG8PZpnW2xeShPb+u/NwsIeh5n5hlmselOJlhpXWlYQjyMQxJnVJecKLufd&#10;5wyE88gaK8uk4EUOVsvBxwJTbTv+ofbkcxEg7FJUUHhfp1K6rCCDbmxr4uDdbWPQB9nkUjfYBbip&#10;ZBJFU2mw5LBQYE2bgrLH6WkU7Dvs1pN42x4f983rdv76vh5jUmo07NdzEJ56/x/+ax+0giSJ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RR3zFAAAA3QAA&#10;AA8AAAAAAAAAAAAAAAAAqgIAAGRycy9kb3ducmV2LnhtbFBLBQYAAAAABAAEAPoAAACcAwAAAAA=&#10;">
                  <v:shape id="Freeform 2131" o:spid="_x0000_s1066" style="position:absolute;left:3875;top:1612;width:82;height:49;visibility:visible;mso-wrap-style:square;v-text-anchor:top" coordsize="82,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wh8MUA&#10;AADdAAAADwAAAGRycy9kb3ducmV2LnhtbESPwWrDMBBE74X8g9hAL6WR40LTOpaNKQR86KVJSK+L&#10;tbFNrJWRFMf5+6pQ6HGYmTdMXs5mEBM531tWsF4lIIgbq3tuFRwPu+c3ED4gaxwsk4I7eSiLxUOO&#10;mbY3/qJpH1oRIewzVNCFMGZS+qYjg35lR+Lona0zGKJ0rdQObxFuBpkmyas02HNc6HCkj46ay/5q&#10;FNQ7ifbzXT5NrrqO9eble7qfWKnH5VxtQQSaw3/4r11rBWmabOD3TXwC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CHwxQAAAN0AAAAPAAAAAAAAAAAAAAAAAJgCAABkcnMv&#10;ZG93bnJldi54bWxQSwUGAAAAAAQABAD1AAAAigMAAAAA&#10;" path="m,49l82,e" filled="f" strokeweight=".2645mm">
                    <v:path arrowok="t" o:connecttype="custom" o:connectlocs="0,1661;82,1612" o:connectangles="0,0"/>
                  </v:shape>
                </v:group>
                <v:group id="Group 2128" o:spid="_x0000_s1067" style="position:absolute;left:3742;top:1613;width:133;height:2" coordorigin="3742,1613" coordsize="1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VCdpXCAAAA3QAAAA8A&#10;AAAAAAAAAAAAAAAAqgIAAGRycy9kb3ducmV2LnhtbFBLBQYAAAAABAAEAPoAAACZAwAAAAA=&#10;">
                  <v:shape id="Freeform 2129" o:spid="_x0000_s1068" style="position:absolute;left:3742;top:1613;width:133;height:2;visibility:visible;mso-wrap-style:square;v-text-anchor:top" coordsize="13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0sR8YA&#10;AADdAAAADwAAAGRycy9kb3ducmV2LnhtbESP3WrCQBSE7wu+w3KE3tWNQUSjq4itKEih/oJ3h+wx&#10;CcmeDdmtiW/fLRR6OczMN8x82ZlKPKhxhWUFw0EEgji1uuBMwfm0eZuAcB5ZY2WZFDzJwXLRe5lj&#10;om3LB3ocfSYChF2CCnLv60RKl+Zk0A1sTRy8u20M+iCbTOoG2wA3lYyjaCwNFhwWcqxpnVNaHr+N&#10;guuUs/fJZfSx+5Kndnv7LJn2pVKv/W41A+Gp8//hv/ZOK4jjaAq/b8IT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20sR8YAAADdAAAADwAAAAAAAAAAAAAAAACYAgAAZHJz&#10;L2Rvd25yZXYueG1sUEsFBgAAAAAEAAQA9QAAAIsDAAAAAA==&#10;" path="m133,l,1e" filled="f" strokeweight=".18186mm">
                    <v:path arrowok="t" o:connecttype="custom" o:connectlocs="133,3226;0,3228" o:connectangles="0,0"/>
                  </v:shape>
                </v:group>
                <v:group id="Group 2126" o:spid="_x0000_s1069" style="position:absolute;left:6430;top:1568;width:82;height:95" coordorigin="6430,1568"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7t7E7CAAAA3QAAAA8A&#10;AAAAAAAAAAAAAAAAqgIAAGRycy9kb3ducmV2LnhtbFBLBQYAAAAABAAEAPoAAACZAwAAAAA=&#10;">
                  <v:shape id="Freeform 2127" o:spid="_x0000_s1070" style="position:absolute;left:6430;top:1568;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6FBsMA&#10;AADdAAAADwAAAGRycy9kb3ducmV2LnhtbESPQYvCMBSE7wv+h/AEb2vaKkWqUUQQxNtWBb09mmdb&#10;bF5KE23992ZhYY/DzHzDrDaDacSLOldbVhBPIxDEhdU1lwrOp/33AoTzyBoby6TgTQ4269HXCjNt&#10;e/6hV+5LESDsMlRQed9mUrqiIoNualvi4N1tZ9AH2ZVSd9gHuGlkEkWpNFhzWKiwpV1FxSN/GgXX&#10;eTq7LJ42vc0PA/elz+/H206pyXjYLkF4Gvx/+K990AqSJI7h9014AnL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6FBsMAAADdAAAADwAAAAAAAAAAAAAAAACYAgAAZHJzL2Rv&#10;d25yZXYueG1sUEsFBgAAAAAEAAQA9QAAAIgDAAAAAA==&#10;" path="m1,l,95,83,48,1,e" fillcolor="black" stroked="f">
                    <v:path arrowok="t" o:connecttype="custom" o:connectlocs="1,1568;0,1663;83,1616;1,1568" o:connectangles="0,0,0,0"/>
                  </v:shape>
                </v:group>
                <v:group id="Group 2124" o:spid="_x0000_s1071" style="position:absolute;left:6430;top:1568;width:82;height:95" coordorigin="6430,1568"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Fz16LFAAAA3QAA&#10;AA8AAAAAAAAAAAAAAAAAqgIAAGRycy9kb3ducmV2LnhtbFBLBQYAAAAABAAEAPoAAACcAwAAAAA=&#10;">
                  <v:shape id="Freeform 2125" o:spid="_x0000_s1072" style="position:absolute;left:6430;top:1568;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y3+8YA&#10;AADdAAAADwAAAGRycy9kb3ducmV2LnhtbESPQWvCQBSE74X+h+UVvNWNEUSiq5SCUenJKIq3R/Y1&#10;Cc2+XbKrpv76bkHwOMzMN8x82ZtWXKnzjWUFo2ECgri0uuFKwWG/ep+C8AFZY2uZFPySh+Xi9WWO&#10;mbY33tG1CJWIEPYZKqhDcJmUvqzJoB9aRxy9b9sZDFF2ldQd3iLctDJNkok02HBcqNHRZ03lT3Ex&#10;CtbF4T7Z5SbP71/bwp3b7bE8OaUGb/3HDESgPjzDj/ZGK0jT0Rj+38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y3+8YAAADdAAAADwAAAAAAAAAAAAAAAACYAgAAZHJz&#10;L2Rvd25yZXYueG1sUEsFBgAAAAAEAAQA9QAAAIsDAAAAAA==&#10;" path="m83,48l,95,1,,83,48e" filled="f" strokeweight=".2645mm">
                    <v:path arrowok="t" o:connecttype="custom" o:connectlocs="83,1616;0,1663;1,1568;83,1616" o:connectangles="0,0,0,0"/>
                  </v:shape>
                </v:group>
                <v:group id="Group 2122" o:spid="_x0000_s1073" style="position:absolute;left:6430;top:1616;width:82;height:47" coordorigin="6430,1616" coordsize="8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bqTcYAAADdAAAADwAAAGRycy9kb3ducmV2LnhtbESPT2vCQBTE7wW/w/IE&#10;b3WT2IpEVxFR6UEK/gHx9sg+k2D2bciuSfz23UKhx2FmfsMsVr2pREuNKy0riMcRCOLM6pJzBZfz&#10;7n0GwnlkjZVlUvAiB6vl4G2BqbYdH6k9+VwECLsUFRTe16mULivIoBvbmjh4d9sY9EE2udQNdgFu&#10;KplE0VQaLDksFFjTpqDscXoaBfsOu/Uk3raHx33zup0/v6+HmJQaDfv1HISn3v+H/9pfWkGSx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1upNxgAAAN0A&#10;AAAPAAAAAAAAAAAAAAAAAKoCAABkcnMvZG93bnJldi54bWxQSwUGAAAAAAQABAD6AAAAnQMAAAAA&#10;">
                  <v:shape id="Freeform 2123" o:spid="_x0000_s1074" style="position:absolute;left:6430;top:1616;width:82;height:47;visibility:visible;mso-wrap-style:square;v-text-anchor:top" coordsize="8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cMisYA&#10;AADdAAAADwAAAGRycy9kb3ducmV2LnhtbESPQWvCQBSE70L/w/KE3nRjQG1TV7FWq/TURKHXR/aZ&#10;hGbfptlV03/vCoLHYWa+YWaLztTiTK2rLCsYDSMQxLnVFRcKDvvN4AWE88gaa8uk4J8cLOZPvRkm&#10;2l44pXPmCxEg7BJUUHrfJFK6vCSDbmgb4uAdbWvQB9kWUrd4CXBTyziKJtJgxWGhxIZWJeW/2cko&#10;mGbvP0s9Wb1+4+c4TT+2X+tT96fUc79bvoHw1PlH+N7eaQVxPBrD7U14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cMisYAAADdAAAADwAAAAAAAAAAAAAAAACYAgAAZHJz&#10;L2Rvd25yZXYueG1sUEsFBgAAAAAEAAQA9QAAAIsDAAAAAA==&#10;" path="m,47l83,e" filled="f" strokeweight=".2645mm">
                    <v:path arrowok="t" o:connecttype="custom" o:connectlocs="0,1663;83,1616" o:connectangles="0,0"/>
                  </v:shape>
                </v:group>
                <v:group id="Group 2120" o:spid="_x0000_s1075" style="position:absolute;left:6298;top:1615;width:133;height:2" coordorigin="6298,1615" coordsize="13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kjRocUAAADdAAAADwAAAGRycy9kb3ducmV2LnhtbESPQYvCMBSE7wv+h/AE&#10;b2vayopUo4ioeJCFVUG8PZpnW2xeShPb+u/NwsIeh5n5hlmselOJlhpXWlYQjyMQxJnVJecKLufd&#10;5wyE88gaK8uk4EUOVsvBxwJTbTv+ofbkcxEg7FJUUHhfp1K6rCCDbmxr4uDdbWPQB9nkUjfYBbip&#10;ZBJFU2mw5LBQYE2bgrLH6WkU7Dvs1pN42x4f983rdv76vh5jUmo07NdzEJ56/x/+ax+0giS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5I0aHFAAAA3QAA&#10;AA8AAAAAAAAAAAAAAAAAqgIAAGRycy9kb3ducmV2LnhtbFBLBQYAAAAABAAEAPoAAACcAwAAAAA=&#10;">
                  <v:shape id="Freeform 2121" o:spid="_x0000_s1076" style="position:absolute;left:6298;top:1615;width:133;height:2;visibility:visible;mso-wrap-style:square;v-text-anchor:top" coordsize="13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7sXcYA&#10;AADdAAAADwAAAGRycy9kb3ducmV2LnhtbESPQWvCQBSE7wX/w/IEb7oxtNqkriJCpQdFtPXg7ZF9&#10;JsHs25BdY/z3riD0OMzMN8xs0ZlKtNS40rKC8SgCQZxZXXKu4O/3e/gJwnlkjZVlUnAnB4t5722G&#10;qbY33lN78LkIEHYpKii8r1MpXVaQQTeyNXHwzrYx6INscqkbvAW4qWQcRRNpsOSwUGBNq4Kyy+Fq&#10;FFzKbfR+2hzXHzo5JbvzMbHtVSs16HfLLxCeOv8ffrV/tII4Hk/h+SY8AT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7sXcYAAADdAAAADwAAAAAAAAAAAAAAAACYAgAAZHJz&#10;L2Rvd25yZXYueG1sUEsFBgAAAAAEAAQA9QAAAIsDAAAAAA==&#10;" path="m133,l,e" filled="f" strokeweight=".18186mm">
                    <v:path arrowok="t" o:connecttype="custom" o:connectlocs="133,0;0,0" o:connectangles="0,0"/>
                  </v:shape>
                </v:group>
                <v:group id="Group 2118" o:spid="_x0000_s1077" style="position:absolute;left:3302;top:3000;width:82;height:95" coordorigin="3302,3000"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Cb4EjCAAAA3QAAAA8A&#10;AAAAAAAAAAAAAAAAqgIAAGRycy9kb3ducmV2LnhtbFBLBQYAAAAABAAEAPoAAACZAwAAAAA=&#10;">
                  <v:shape id="Freeform 2119" o:spid="_x0000_s1078" style="position:absolute;left:3302;top:3000;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iJAMUA&#10;AADdAAAADwAAAGRycy9kb3ducmV2LnhtbESPQWuDQBSE74X8h+UFemvWWJHEZiNBCEhvtQkkt4f7&#10;olL3rbibaP99t1DocZiZb5hdPptePGh0nWUF61UEgri2uuNGwenz+LIB4Tyyxt4yKfgmB/l+8bTD&#10;TNuJP+hR+UYECLsMFbTeD5mUrm7JoFvZgTh4Nzsa9EGOjdQjTgFuehlHUSoNdhwWWhyoaKn+qu5G&#10;wSVJX8+bu02vSTnz1Pjq9n4tlHpezoc3EJ5m/x/+a5daQRyvt/D7JjwB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aIkAxQAAAN0AAAAPAAAAAAAAAAAAAAAAAJgCAABkcnMv&#10;ZG93bnJldi54bWxQSwUGAAAAAAQABAD1AAAAigMAAAAA&#10;" path="m82,l,47,82,95,82,e" fillcolor="black" stroked="f">
                    <v:path arrowok="t" o:connecttype="custom" o:connectlocs="82,3000;0,3047;82,3095;82,3000" o:connectangles="0,0,0,0"/>
                  </v:shape>
                </v:group>
                <v:group id="Group 2116" o:spid="_x0000_s1079" style="position:absolute;left:3302;top:3000;width:82;height:95" coordorigin="3302,3000"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Em88IAAADdAAAADwAAAGRycy9kb3ducmV2LnhtbERPTYvCMBC9C/6HMMLe&#10;NG0XF6lGEVHxIAurgngbmrEtNpPSxLb+e3MQ9vh434tVbyrRUuNKywriSQSCOLO65FzB5bwbz0A4&#10;j6yxskwKXuRgtRwOFphq2/EftSefixDCLkUFhfd1KqXLCjLoJrYmDtzdNgZ9gE0udYNdCDeVTKLo&#10;RxosOTQUWNOmoOxxehoF+w679Xe8bY+P++Z1O09/r8eYlPoa9es5CE+9/xd/3AetIEmSsD+8CU9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CBJvPCAAAA3QAAAA8A&#10;AAAAAAAAAAAAAAAAqgIAAGRycy9kb3ducmV2LnhtbFBLBQYAAAAABAAEAPoAAACZAwAAAAA=&#10;">
                  <v:shape id="Freeform 2117" o:spid="_x0000_s1080" style="position:absolute;left:3302;top:3000;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5GqsUA&#10;AADdAAAADwAAAGRycy9kb3ducmV2LnhtbESPQWvCQBSE7wX/w/IEb3VjDiKpq0ihqdKTUSzeHtln&#10;Esy+XbJbTf31riB4HGbmG2a+7E0rLtT5xrKCyTgBQVxa3XClYL/7ep+B8AFZY2uZFPyTh+Vi8DbH&#10;TNsrb+lShEpECPsMFdQhuExKX9Zk0I+tI47eyXYGQ5RdJXWH1wg3rUyTZCoNNhwXanT0WVN5Lv6M&#10;gu9if5tuc5Pnt59N4Y7t5lD+OqVGw371ASJQH17hZ3utFaRpOoHHm/gE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kaqxQAAAN0AAAAPAAAAAAAAAAAAAAAAAJgCAABkcnMv&#10;ZG93bnJldi54bWxQSwUGAAAAAAQABAD1AAAAigMAAAAA&#10;" path="m,47l82,r,95l,47e" filled="f" strokeweight=".2645mm">
                    <v:path arrowok="t" o:connecttype="custom" o:connectlocs="0,3047;82,3000;82,3095;0,3047" o:connectangles="0,0,0,0"/>
                  </v:shape>
                </v:group>
                <v:group id="Group 2114" o:spid="_x0000_s1081" style="position:absolute;left:3302;top:3000;width:82;height:47" coordorigin="3302,3000" coordsize="8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8fHR/CAAAA3QAAAA8A&#10;AAAAAAAAAAAAAAAAqgIAAGRycy9kb3ducmV2LnhtbFBLBQYAAAAABAAEAPoAAACZAwAAAAA=&#10;">
                  <v:shape id="Freeform 2115" o:spid="_x0000_s1082" style="position:absolute;left:3302;top:3000;width:82;height:47;visibility:visible;mso-wrap-style:square;v-text-anchor:top" coordsize="8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772McA&#10;AADdAAAADwAAAGRycy9kb3ducmV2LnhtbESPQWvCQBSE74X+h+UJvenGFK1GV7G2VenJxEKvj+wz&#10;Cc2+TbOrpv/eFYQeh5n5hpkvO1OLM7WusqxgOIhAEOdWV1wo+Dp89CcgnEfWWFsmBX/kYLl4fJhj&#10;ou2FUzpnvhABwi5BBaX3TSKly0sy6Aa2IQ7e0bYGfZBtIXWLlwA3tYyjaCwNVhwWSmxoXVL+k52M&#10;gpfs9Xulx+vpHjejNH3bfr6ful+lnnrdagbCU+f/w/f2TiuI4/gZbm/CE5C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e+9jHAAAA3QAAAA8AAAAAAAAAAAAAAAAAmAIAAGRy&#10;cy9kb3ducmV2LnhtbFBLBQYAAAAABAAEAPUAAACMAwAAAAA=&#10;" path="m82,l,47e" filled="f" strokeweight=".2645mm">
                    <v:path arrowok="t" o:connecttype="custom" o:connectlocs="82,3000;0,3047" o:connectangles="0,0"/>
                  </v:shape>
                </v:group>
                <v:group id="Group 2112" o:spid="_x0000_s1083" style="position:absolute;left:3384;top:3047;width:132;height:2" coordorigin="3384,3047"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uiDwxgAAAN0A&#10;AAAPAAAAAAAAAAAAAAAAAKoCAABkcnMvZG93bnJldi54bWxQSwUGAAAAAAQABAD6AAAAnQMAAAAA&#10;">
                  <v:shape id="Freeform 2113" o:spid="_x0000_s1084" style="position:absolute;left:3384;top:3047;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3VOscA&#10;AADdAAAADwAAAGRycy9kb3ducmV2LnhtbESPQWvCQBSE70L/w/IKXqRuDKRo6ipFEL0oVENLb8/s&#10;axKafRuzq8Z/7wqCx2FmvmGm887U4kytqywrGA0jEMS51RUXCrL98m0MwnlkjbVlUnAlB/PZS2+K&#10;qbYX/qLzzhciQNilqKD0vkmldHlJBt3QNsTB+7OtQR9kW0jd4iXATS3jKHqXBisOCyU2tCgp/9+d&#10;jALeH5LDKpscN8n2d/vDJ/29GEyU6r92nx8gPHX+GX6011pBHMcJ3N+EJ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91TrHAAAA3QAAAA8AAAAAAAAAAAAAAAAAmAIAAGRy&#10;cy9kb3ducmV2LnhtbFBLBQYAAAAABAAEAPUAAACMAwAAAAA=&#10;" path="m,l132,e" filled="f" strokeweight=".18186mm">
                    <v:path arrowok="t" o:connecttype="custom" o:connectlocs="0,0;132,0" o:connectangles="0,0"/>
                  </v:shape>
                </v:group>
                <v:group id="Group 2110" o:spid="_x0000_s1085" style="position:absolute;left:6197;top:3000;width:82;height:95" coordorigin="6197,3000"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QbHMUAAADdAAAADwAAAGRycy9kb3ducmV2LnhtbESPQYvCMBSE7wv+h/AE&#10;b2vayopUo4ioeJCFVUG8PZpnW2xeShPb+u/NwsIeh5n5hlmselOJlhpXWlYQjyMQxJnVJecKLufd&#10;5wyE88gaK8uk4EUOVsvBxwJTbTv+ofbkcxEg7FJUUHhfp1K6rCCDbmxr4uDdbWPQB9nkUjfYBbip&#10;ZBJFU2mw5LBQYE2bgrLH6WkU7Dvs1pN42x4f983rdv76vh5jUmo07NdzEJ56/x/+ax+0giRJpv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AkGxzFAAAA3QAA&#10;AA8AAAAAAAAAAAAAAAAAqgIAAGRycy9kb3ducmV2LnhtbFBLBQYAAAAABAAEAPoAAACcAwAAAAA=&#10;">
                  <v:shape id="Freeform 2111" o:spid="_x0000_s1086" style="position:absolute;left:6197;top:3000;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dyVMMA&#10;AADdAAAADwAAAGRycy9kb3ducmV2LnhtbESPQYvCMBSE7wv+h/AEb2u6VapUo4ggyN6sCnp7NM+2&#10;bPNSmmi7/94IgsdhZr5hluve1OJBrassK/gZRyCIc6srLhScjrvvOQjnkTXWlknBPzlYrwZfS0y1&#10;7fhAj8wXIkDYpaig9L5JpXR5SQbd2DbEwbvZ1qAPsi2kbrELcFPLOIoSabDisFBiQ9uS8r/sbhRc&#10;psnkPL/b5Drd99wVPrv9XrdKjYb9ZgHCU+8/4Xd7rxXEcTyD15vw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dyVMMAAADdAAAADwAAAAAAAAAAAAAAAACYAgAAZHJzL2Rv&#10;d25yZXYueG1sUEsFBgAAAAAEAAQA9QAAAIgDAAAAAA==&#10;" path="m82,l,47,82,95,82,e" fillcolor="black" stroked="f">
                    <v:path arrowok="t" o:connecttype="custom" o:connectlocs="82,3000;0,3047;82,3095;82,3000" o:connectangles="0,0,0,0"/>
                  </v:shape>
                </v:group>
                <v:group id="Group 2108" o:spid="_x0000_s1087" style="position:absolute;left:6197;top:3000;width:82;height:95" coordorigin="6197,3000" coordsize="8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cq9cIAAADdAAAADwAAAGRycy9kb3ducmV2LnhtbERPTYvCMBC9C/6HMMLe&#10;NG0XF6lGEVHxIAurgngbmrEtNpPSxLb+e3MQ9vh434tVbyrRUuNKywriSQSCOLO65FzB5bwbz0A4&#10;j6yxskwKXuRgtRwOFphq2/EftSefixDCLkUFhfd1KqXLCjLoJrYmDtzdNgZ9gE0udYNdCDeVTKLo&#10;RxosOTQUWNOmoOxxehoF+w679Xe8bY+P++Z1O09/r8eYlPoa9es5CE+9/xd/3AetIEmSMDe8CU9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73KvXCAAAA3QAAAA8A&#10;AAAAAAAAAAAAAAAAqgIAAGRycy9kb3ducmV2LnhtbFBLBQYAAAAABAAEAPoAAACZAwAAAAA=&#10;">
                  <v:shape id="Freeform 2109" o:spid="_x0000_s1088" style="position:absolute;left:6197;top:3000;width:82;height:95;visibility:visible;mso-wrap-style:square;v-text-anchor:top" coordsize="82,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hKrMYA&#10;AADdAAAADwAAAGRycy9kb3ducmV2LnhtbESPQWvCQBSE74X+h+UVvNVNcxCNriKFpoonU6l4e2Sf&#10;STD7dsmuGv313YLgcZiZb5jZojetuFDnG8sKPoYJCOLS6oYrBbufr/cxCB+QNbaWScGNPCzmry8z&#10;zLS98pYuRahEhLDPUEEdgsuk9GVNBv3QOuLoHW1nMETZVVJ3eI1w08o0SUbSYMNxoUZHnzWVp+Js&#10;FHwXu/tom5s8v2/WhTu0699y75QavPXLKYhAfXiGH+2VVpCm6QT+38Qn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xhKrMYAAADdAAAADwAAAAAAAAAAAAAAAACYAgAAZHJz&#10;L2Rvd25yZXYueG1sUEsFBgAAAAAEAAQA9QAAAIsDAAAAAA==&#10;" path="m,47l82,r,95l,47e" filled="f" strokeweight=".2645mm">
                    <v:path arrowok="t" o:connecttype="custom" o:connectlocs="0,3047;82,3000;82,3095;0,3047" o:connectangles="0,0,0,0"/>
                  </v:shape>
                </v:group>
                <v:group id="Group 2106" o:spid="_x0000_s1089" style="position:absolute;left:6197;top:3000;width:82;height:47" coordorigin="6197,3000" coordsize="8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ViwLsQAAADdAAAA&#10;DwAAAAAAAAAAAAAAAACqAgAAZHJzL2Rvd25yZXYueG1sUEsFBgAAAAAEAAQA+gAAAJsDAAAAAA==&#10;">
                  <v:shape id="Freeform 2107" o:spid="_x0000_s1090" style="position:absolute;left:6197;top:3000;width:82;height:47;visibility:visible;mso-wrap-style:square;v-text-anchor:top" coordsize="82,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lW6ccA&#10;AADdAAAADwAAAGRycy9kb3ducmV2LnhtbESPT2vCQBTE74V+h+UVvNWNEf+lrmLVVvFkotDrI/ua&#10;hGbfptlV02/vFgo9DjPzG2a+7EwtrtS6yrKCQT8CQZxbXXGh4Hx6e56CcB5ZY22ZFPyQg+Xi8WGO&#10;ibY3Tuma+UIECLsEFZTeN4mULi/JoOvbhjh4n7Y16INsC6lbvAW4qWUcRWNpsOKwUGJD65Lyr+xi&#10;FEyy14+VHq9nR3wfpelmd9heum+lek/d6gWEp87/h//ae60gjocD+H0TnoBc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BZVunHAAAA3QAAAA8AAAAAAAAAAAAAAAAAmAIAAGRy&#10;cy9kb3ducmV2LnhtbFBLBQYAAAAABAAEAPUAAACMAwAAAAA=&#10;" path="m82,l,47e" filled="f" strokeweight=".2645mm">
                    <v:path arrowok="t" o:connecttype="custom" o:connectlocs="82,3000;0,3047" o:connectangles="0,0"/>
                  </v:shape>
                </v:group>
                <v:group id="Group 2104" o:spid="_x0000_s1091" style="position:absolute;left:6279;top:3047;width:132;height:2" coordorigin="6279,3047" coordsize="1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aLwsUAAADdAAAADwAAAGRycy9kb3ducmV2LnhtbESPQYvCMBSE7wv+h/AE&#10;b2vaiotUo4jo4kGEVUG8PZpnW2xeSpNt6783wsIeh5n5hlmselOJlhpXWlYQjyMQxJnVJecKLufd&#10;5wyE88gaK8uk4EkOVsvBxwJTbTv+ofbkcxEg7FJUUHhfp1K6rCCDbmxr4uDdbWPQB9nkUjfYBbip&#10;ZBJFX9JgyWGhwJo2BWWP069R8N1ht57E2/bwuG+et/P0eD3EpNRo2K/nIDz1/j/8195rBUkySe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rGi8LFAAAA3QAA&#10;AA8AAAAAAAAAAAAAAAAAqgIAAGRycy9kb3ducmV2LnhtbFBLBQYAAAAABAAEAPoAAACcAwAAAAA=&#10;">
                  <v:shape id="Freeform 2105" o:spid="_x0000_s1092" style="position:absolute;left:6279;top:3047;width:132;height:2;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F+CMcA&#10;AADdAAAADwAAAGRycy9kb3ducmV2LnhtbESPQWvCQBSE70L/w/KEXqRujFhqdBURSr0oaKTF2zP7&#10;TEKzb9PsqvHfu4LQ4zAz3zDTeWsqcaHGlZYVDPoRCOLM6pJzBfv08+0DhPPIGivLpOBGDuazl84U&#10;E22vvKXLzuciQNglqKDwvk6kdFlBBl3f1sTBO9nGoA+yyaVu8BrgppJxFL1LgyWHhQJrWhaU/e7O&#10;RgGnx9Hxaz/+W482h80Pn/X3sjdW6rXbLiYgPLX+P/xsr7SCOB4O4fEmPAE5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BfgjHAAAA3QAAAA8AAAAAAAAAAAAAAAAAmAIAAGRy&#10;cy9kb3ducmV2LnhtbFBLBQYAAAAABAAEAPUAAACMAwAAAAA=&#10;" path="m,l132,e" filled="f" strokeweight=".18186mm">
                    <v:path arrowok="t" o:connecttype="custom" o:connectlocs="0,0;132,0" o:connectangles="0,0"/>
                  </v:shape>
                </v:group>
                <v:group id="Group 2101" o:spid="_x0000_s1093" style="position:absolute;left:7924;top:2936;width:97;height:191" coordorigin="7924,2936" coordsize="97,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O2LcYAAADdAAAADwAAAGRycy9kb3ducmV2LnhtbESPQWvCQBSE7wX/w/KE&#10;3uomsS0SXUVESw8iVAXx9sg+k2D2bciuSfz3riD0OMzMN8xs0ZtKtNS40rKCeBSBIM6sLjlXcDxs&#10;PiYgnEfWWFkmBXdysJgP3maYatvxH7V7n4sAYZeigsL7OpXSZQUZdCNbEwfvYhuDPsgml7rBLsBN&#10;JZMo+pYGSw4LBda0Kii77m9GwU+H3XIcr9vt9bK6nw9fu9M2JqXeh/1yCsJT7//Dr/avVpAk40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Y7YtxgAAAN0A&#10;AAAPAAAAAAAAAAAAAAAAAKoCAABkcnMvZG93bnJldi54bWxQSwUGAAAAAAQABAD6AAAAnQMAAAAA&#10;">
                  <v:shape id="Freeform 2103" o:spid="_x0000_s1094" style="position:absolute;left:7924;top:2936;width:97;height:191;visibility:visible;mso-wrap-style:square;v-text-anchor:top" coordsize="97,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v4TccA&#10;AADdAAAADwAAAGRycy9kb3ducmV2LnhtbESPQUsDMRSE74L/IbyCN5vtVqusTUuRKu2hFFcv3h6b&#10;52br5mVNYnf7701B6HGYmW+Y+XKwrTiSD41jBZNxBoK4crrhWsHH+8vtI4gQkTW2jknBiQIsF9dX&#10;cyy06/mNjmWsRYJwKFCBibErpAyVIYth7Dri5H05bzEm6WupPfYJbluZZ9lMWmw4LRjs6NlQ9V3+&#10;WgWfs4Ph3caX/fb1sH+4+8lOZrVW6mY0rJ5ARBriJfzf3mgFeT69h/Ob9ATk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4b+E3HAAAA3QAAAA8AAAAAAAAAAAAAAAAAmAIAAGRy&#10;cy9kb3ducmV2LnhtbFBLBQYAAAAABAAEAPUAAACMAwAAAAA=&#10;" path="m,l3,190,97,75e" filled="f" strokeweight=".18186mm">
                    <v:path arrowok="t" o:connecttype="custom" o:connectlocs="0,2936;3,3126;97,3011" o:connectangles="0,0,0"/>
                  </v:shape>
                  <v:shape id="Picture 2102" o:spid="_x0000_s1095" type="#_x0000_t75" style="position:absolute;left:1973;top:1500;width:6218;height:2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4uJPFAAAA3QAAAA8AAABkcnMvZG93bnJldi54bWxEj0FrwkAUhO+F/oflFbyUujFiaFNXEVEQ&#10;b7Vpe31kX7Oh2bcxu8b4792C4HGYmW+Y+XKwjeip87VjBZNxAoK4dLrmSkHxuX15BeEDssbGMSm4&#10;kIfl4vFhjrl2Z/6g/hAqESHsc1RgQmhzKX1pyKIfu5Y4er+usxii7CqpOzxHuG1kmiSZtFhzXDDY&#10;0tpQ+Xc4WQW6+DrydNbIn7fefyd7s/H0XCg1ehpW7yACDeEevrV3WkGaTjP4fxOfgFx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uLiTxQAAAN0AAAAPAAAAAAAAAAAAAAAA&#10;AJ8CAABkcnMvZG93bnJldi54bWxQSwUGAAAAAAQABAD3AAAAkQMAAAAA&#10;">
                    <v:imagedata r:id="rId84" o:title=""/>
                  </v:shape>
                </v:group>
                <w10:wrap anchorx="page"/>
              </v:group>
            </w:pict>
          </mc:Fallback>
        </mc:AlternateContent>
      </w:r>
      <w:r w:rsidRPr="006632F3">
        <w:rPr>
          <w:rFonts w:ascii="Times New Roman" w:eastAsia="Times New Roman" w:hAnsi="Times New Roman" w:cs="Times New Roman"/>
        </w:rPr>
        <w:t>So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do not on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 li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rea</w:t>
      </w:r>
      <w:r w:rsidRPr="006632F3">
        <w:rPr>
          <w:rFonts w:ascii="Times New Roman" w:eastAsia="Times New Roman" w:hAnsi="Times New Roman" w:cs="Times New Roman"/>
        </w:rPr>
        <w:t>ms to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id.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ould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u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s 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 xml:space="preserve">spon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w:t>
      </w:r>
      <w:r w:rsidRPr="006632F3">
        <w:rPr>
          <w:rFonts w:ascii="Times New Roman" w:eastAsia="Times New Roman" w:hAnsi="Times New Roman" w:cs="Times New Roman"/>
          <w:spacing w:val="-8"/>
        </w:rPr>
        <w:t>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 xml:space="preserve">sponds to </w:t>
      </w:r>
      <w:proofErr w:type="gramStart"/>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in</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ding 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rPr>
        <w:t>is illu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4</w:t>
      </w:r>
      <w:r w:rsidRPr="006632F3">
        <w:rPr>
          <w:rFonts w:ascii="Times New Roman" w:eastAsia="Times New Roman" w:hAnsi="Times New Roman" w:cs="Times New Roman"/>
        </w:rPr>
        <w:t>.</w:t>
      </w:r>
    </w:p>
    <w:p w14:paraId="61F648C7" w14:textId="77777777" w:rsidR="00583B21" w:rsidRPr="006632F3" w:rsidRDefault="00583B21" w:rsidP="00583B21">
      <w:pPr>
        <w:spacing w:before="8" w:after="0" w:line="100" w:lineRule="exact"/>
        <w:rPr>
          <w:rFonts w:ascii="Times New Roman" w:hAnsi="Times New Roman" w:cs="Times New Roman"/>
        </w:rPr>
      </w:pPr>
    </w:p>
    <w:p w14:paraId="4052DA20" w14:textId="77777777" w:rsidR="00583B21" w:rsidRPr="006632F3" w:rsidRDefault="00583B21" w:rsidP="00583B21">
      <w:pPr>
        <w:spacing w:after="0" w:line="200" w:lineRule="exact"/>
        <w:rPr>
          <w:rFonts w:ascii="Times New Roman" w:hAnsi="Times New Roman" w:cs="Times New Roman"/>
        </w:rPr>
      </w:pPr>
    </w:p>
    <w:p w14:paraId="4586E3AD" w14:textId="77777777" w:rsidR="00583B21" w:rsidRPr="006632F3" w:rsidRDefault="00583B21" w:rsidP="00583B21">
      <w:pPr>
        <w:spacing w:after="0" w:line="200" w:lineRule="exact"/>
        <w:rPr>
          <w:rFonts w:ascii="Times New Roman" w:hAnsi="Times New Roman" w:cs="Times New Roman"/>
        </w:rPr>
      </w:pPr>
    </w:p>
    <w:p w14:paraId="62D94CD2" w14:textId="77777777" w:rsidR="00583B21" w:rsidRPr="006632F3" w:rsidRDefault="00583B21" w:rsidP="00583B21">
      <w:pPr>
        <w:spacing w:after="0" w:line="200" w:lineRule="exact"/>
        <w:rPr>
          <w:rFonts w:ascii="Times New Roman" w:hAnsi="Times New Roman" w:cs="Times New Roman"/>
        </w:rPr>
      </w:pPr>
    </w:p>
    <w:p w14:paraId="4565007C" w14:textId="77777777" w:rsidR="00583B21" w:rsidRPr="006632F3" w:rsidRDefault="00583B21" w:rsidP="00583B21">
      <w:pPr>
        <w:spacing w:after="0" w:line="200" w:lineRule="exact"/>
        <w:rPr>
          <w:rFonts w:ascii="Times New Roman" w:hAnsi="Times New Roman" w:cs="Times New Roman"/>
        </w:rPr>
      </w:pPr>
    </w:p>
    <w:p w14:paraId="4ED079FA" w14:textId="77777777" w:rsidR="00583B21" w:rsidRPr="006632F3" w:rsidRDefault="00583B21" w:rsidP="00583B21">
      <w:pPr>
        <w:spacing w:after="0" w:line="200" w:lineRule="exact"/>
        <w:rPr>
          <w:rFonts w:ascii="Times New Roman" w:hAnsi="Times New Roman" w:cs="Times New Roman"/>
        </w:rPr>
      </w:pPr>
    </w:p>
    <w:p w14:paraId="2EE438FF" w14:textId="77777777" w:rsidR="00583B21" w:rsidRPr="006632F3" w:rsidRDefault="00583B21" w:rsidP="00583B21">
      <w:pPr>
        <w:spacing w:after="0" w:line="200" w:lineRule="exact"/>
        <w:rPr>
          <w:rFonts w:ascii="Times New Roman" w:hAnsi="Times New Roman" w:cs="Times New Roman"/>
        </w:rPr>
      </w:pPr>
    </w:p>
    <w:p w14:paraId="046B6BED" w14:textId="77777777" w:rsidR="00583B21" w:rsidRPr="006632F3" w:rsidRDefault="00583B21" w:rsidP="00583B21">
      <w:pPr>
        <w:spacing w:after="0" w:line="200" w:lineRule="exact"/>
        <w:rPr>
          <w:rFonts w:ascii="Times New Roman" w:hAnsi="Times New Roman" w:cs="Times New Roman"/>
        </w:rPr>
      </w:pPr>
    </w:p>
    <w:p w14:paraId="28181C0C" w14:textId="77777777" w:rsidR="00583B21" w:rsidRPr="006632F3" w:rsidRDefault="00583B21" w:rsidP="00583B21">
      <w:pPr>
        <w:spacing w:after="0" w:line="200" w:lineRule="exact"/>
        <w:rPr>
          <w:rFonts w:ascii="Times New Roman" w:hAnsi="Times New Roman" w:cs="Times New Roman"/>
        </w:rPr>
      </w:pPr>
    </w:p>
    <w:p w14:paraId="3FF8ADA2" w14:textId="77777777" w:rsidR="00583B21" w:rsidRPr="006632F3" w:rsidRDefault="00583B21" w:rsidP="00583B21">
      <w:pPr>
        <w:spacing w:after="0" w:line="200" w:lineRule="exact"/>
        <w:rPr>
          <w:rFonts w:ascii="Times New Roman" w:hAnsi="Times New Roman" w:cs="Times New Roman"/>
        </w:rPr>
      </w:pPr>
    </w:p>
    <w:p w14:paraId="4229FF4F" w14:textId="77777777" w:rsidR="00583B21" w:rsidRPr="006632F3" w:rsidRDefault="00583B21" w:rsidP="00583B21">
      <w:pPr>
        <w:spacing w:after="0" w:line="200" w:lineRule="exact"/>
        <w:rPr>
          <w:rFonts w:ascii="Times New Roman" w:hAnsi="Times New Roman" w:cs="Times New Roman"/>
        </w:rPr>
      </w:pPr>
    </w:p>
    <w:p w14:paraId="60346346" w14:textId="77777777" w:rsidR="00583B21" w:rsidRPr="006632F3" w:rsidRDefault="00583B21" w:rsidP="00583B21">
      <w:pPr>
        <w:spacing w:after="0" w:line="200" w:lineRule="exact"/>
        <w:rPr>
          <w:rFonts w:ascii="Times New Roman" w:hAnsi="Times New Roman" w:cs="Times New Roman"/>
        </w:rPr>
      </w:pPr>
    </w:p>
    <w:p w14:paraId="54D14BA5" w14:textId="77777777" w:rsidR="00583B21" w:rsidRPr="006632F3" w:rsidRDefault="00583B21" w:rsidP="00583B21">
      <w:pPr>
        <w:spacing w:after="0" w:line="200" w:lineRule="exact"/>
        <w:rPr>
          <w:rFonts w:ascii="Times New Roman" w:hAnsi="Times New Roman" w:cs="Times New Roman"/>
        </w:rPr>
      </w:pPr>
    </w:p>
    <w:p w14:paraId="7C4FE343" w14:textId="77777777" w:rsidR="00583B21" w:rsidRPr="006632F3" w:rsidRDefault="00583B21" w:rsidP="00583B21">
      <w:pPr>
        <w:spacing w:after="0" w:line="200" w:lineRule="exact"/>
        <w:rPr>
          <w:rFonts w:ascii="Times New Roman" w:hAnsi="Times New Roman" w:cs="Times New Roman"/>
        </w:rPr>
      </w:pPr>
    </w:p>
    <w:p w14:paraId="1FCE77E1" w14:textId="77777777" w:rsidR="00583B21" w:rsidRPr="006632F3" w:rsidRDefault="00583B21" w:rsidP="00583B21">
      <w:pPr>
        <w:spacing w:after="0" w:line="200" w:lineRule="exact"/>
        <w:rPr>
          <w:rFonts w:ascii="Times New Roman" w:hAnsi="Times New Roman" w:cs="Times New Roman"/>
        </w:rPr>
      </w:pPr>
    </w:p>
    <w:p w14:paraId="4ED9B400" w14:textId="77777777" w:rsidR="00583B21" w:rsidRPr="006632F3" w:rsidRDefault="00583B21" w:rsidP="00583B21">
      <w:pPr>
        <w:spacing w:after="0" w:line="200" w:lineRule="exact"/>
        <w:rPr>
          <w:rFonts w:ascii="Times New Roman" w:hAnsi="Times New Roman" w:cs="Times New Roman"/>
        </w:rPr>
      </w:pPr>
    </w:p>
    <w:p w14:paraId="10DB45DC"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4</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f</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6"/>
        </w:rPr>
        <w:t xml:space="preserve"> 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s</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m</w:t>
      </w:r>
      <w:r w:rsidRPr="006632F3">
        <w:rPr>
          <w:rFonts w:ascii="Times New Roman" w:eastAsia="Times New Roman" w:hAnsi="Times New Roman" w:cs="Times New Roman"/>
          <w:b/>
          <w:bCs/>
          <w:spacing w:val="-9"/>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spacing w:val="-1"/>
        </w:rPr>
        <w:t>pp</w:t>
      </w:r>
      <w:r w:rsidRPr="006632F3">
        <w:rPr>
          <w:rFonts w:ascii="Times New Roman" w:eastAsia="Times New Roman" w:hAnsi="Times New Roman" w:cs="Times New Roman"/>
          <w:b/>
          <w:bCs/>
        </w:rPr>
        <w:t>lic</w:t>
      </w:r>
      <w:r w:rsidRPr="006632F3">
        <w:rPr>
          <w:rFonts w:ascii="Times New Roman" w:eastAsia="Times New Roman" w:hAnsi="Times New Roman" w:cs="Times New Roman"/>
          <w:b/>
          <w:bCs/>
          <w:spacing w:val="1"/>
        </w:rPr>
        <w:t>a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0"/>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o</w:t>
      </w:r>
      <w:r w:rsidRPr="006632F3">
        <w:rPr>
          <w:rFonts w:ascii="Times New Roman" w:eastAsia="Times New Roman" w:hAnsi="Times New Roman" w:cs="Times New Roman"/>
          <w:b/>
          <w:bCs/>
          <w:spacing w:val="-1"/>
        </w:rPr>
        <w:t xml:space="preserve"> 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s</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in</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p>
    <w:p w14:paraId="4713C4F0" w14:textId="77777777" w:rsidR="00583B21" w:rsidRPr="006632F3" w:rsidRDefault="00583B21" w:rsidP="00583B21">
      <w:pPr>
        <w:spacing w:after="0" w:line="200" w:lineRule="exact"/>
        <w:rPr>
          <w:rFonts w:ascii="Times New Roman" w:hAnsi="Times New Roman" w:cs="Times New Roman"/>
        </w:rPr>
      </w:pPr>
    </w:p>
    <w:p w14:paraId="5C7717FB" w14:textId="77777777" w:rsidR="00583B21" w:rsidRPr="006632F3" w:rsidRDefault="00583B21" w:rsidP="00583B21">
      <w:pPr>
        <w:spacing w:before="9" w:after="0" w:line="200" w:lineRule="exact"/>
        <w:rPr>
          <w:rFonts w:ascii="Times New Roman" w:hAnsi="Times New Roman" w:cs="Times New Roman"/>
        </w:rPr>
      </w:pPr>
    </w:p>
    <w:p w14:paraId="5FDFEE7E" w14:textId="77777777" w:rsidR="00583B21" w:rsidRPr="006632F3" w:rsidRDefault="00583B21" w:rsidP="00583B21">
      <w:pPr>
        <w:tabs>
          <w:tab w:val="left" w:pos="540"/>
        </w:tabs>
        <w:spacing w:after="0" w:line="248" w:lineRule="auto"/>
        <w:ind w:left="550" w:right="177" w:hanging="432"/>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s</w:t>
      </w:r>
      <w:r w:rsidRPr="006632F3">
        <w:rPr>
          <w:rFonts w:ascii="Times New Roman" w:eastAsia="Arial" w:hAnsi="Times New Roman" w:cs="Times New Roman"/>
          <w:spacing w:val="-1"/>
        </w:rPr>
        <w:t>end</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5"/>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 xml:space="preserve">d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gni</w:t>
      </w:r>
      <w:r w:rsidRPr="006632F3">
        <w:rPr>
          <w:rFonts w:ascii="Times New Roman" w:eastAsia="Arial" w:hAnsi="Times New Roman" w:cs="Times New Roman"/>
          <w:spacing w:val="-4"/>
        </w:rPr>
        <w:t>z</w:t>
      </w:r>
      <w:r w:rsidRPr="006632F3">
        <w:rPr>
          <w:rFonts w:ascii="Times New Roman" w:eastAsia="Arial" w:hAnsi="Times New Roman" w:cs="Times New Roman"/>
          <w:spacing w:val="-1"/>
        </w:rPr>
        <w:t>abl</w:t>
      </w:r>
      <w:r w:rsidRPr="006632F3">
        <w:rPr>
          <w:rFonts w:ascii="Times New Roman" w:eastAsia="Arial" w:hAnsi="Times New Roman" w:cs="Times New Roman"/>
        </w:rPr>
        <w:t>e</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2CCD50B6" w14:textId="77777777" w:rsidR="00583B21" w:rsidRPr="006632F3" w:rsidRDefault="00583B21" w:rsidP="00583B21">
      <w:pPr>
        <w:tabs>
          <w:tab w:val="left" w:pos="540"/>
        </w:tabs>
        <w:spacing w:before="2" w:after="0" w:line="240" w:lineRule="auto"/>
        <w:ind w:left="118" w:right="-20"/>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q</w:t>
      </w:r>
      <w:r w:rsidRPr="006632F3">
        <w:rPr>
          <w:rFonts w:ascii="Times New Roman" w:eastAsia="Arial" w:hAnsi="Times New Roman" w:cs="Times New Roman"/>
          <w:spacing w:val="-1"/>
        </w:rPr>
        <w:t>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
        </w:rPr>
        <w:t>Vie</w:t>
      </w:r>
      <w:r w:rsidRPr="006632F3">
        <w:rPr>
          <w:rFonts w:ascii="Times New Roman" w:eastAsia="Arial" w:hAnsi="Times New Roman" w:cs="Times New Roman"/>
        </w:rPr>
        <w:t>w</w:t>
      </w:r>
    </w:p>
    <w:p w14:paraId="5B9E1009" w14:textId="77777777" w:rsidR="00583B21" w:rsidRPr="006632F3" w:rsidRDefault="00583B21" w:rsidP="00583B21">
      <w:pPr>
        <w:tabs>
          <w:tab w:val="left" w:pos="540"/>
        </w:tabs>
        <w:spacing w:before="10" w:after="0" w:line="240" w:lineRule="auto"/>
        <w:ind w:left="118" w:right="-20"/>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r>
      <w:r w:rsidRPr="006632F3">
        <w:rPr>
          <w:rFonts w:ascii="Times New Roman" w:eastAsia="Arial" w:hAnsi="Times New Roman" w:cs="Times New Roman"/>
          <w:spacing w:val="-1"/>
        </w:rPr>
        <w:t>Send</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rPr>
        <w:t>N</w:t>
      </w:r>
      <w:r w:rsidRPr="006632F3">
        <w:rPr>
          <w:rFonts w:ascii="Times New Roman" w:eastAsia="Arial" w:hAnsi="Times New Roman" w:cs="Times New Roman"/>
          <w:spacing w:val="-1"/>
        </w:rPr>
        <w:t>S</w:t>
      </w:r>
      <w:r w:rsidRPr="006632F3">
        <w:rPr>
          <w:rFonts w:ascii="Times New Roman" w:eastAsia="Arial" w:hAnsi="Times New Roman" w:cs="Times New Roman"/>
        </w:rPr>
        <w:t>OR</w:t>
      </w:r>
      <w:r w:rsidRPr="006632F3">
        <w:rPr>
          <w:rFonts w:ascii="Times New Roman" w:eastAsia="Arial" w:hAnsi="Times New Roman" w:cs="Times New Roman"/>
          <w:spacing w:val="-1"/>
        </w:rPr>
        <w:t>_</w:t>
      </w:r>
      <w:r w:rsidRPr="006632F3">
        <w:rPr>
          <w:rFonts w:ascii="Times New Roman" w:eastAsia="Arial" w:hAnsi="Times New Roman" w:cs="Times New Roman"/>
        </w:rPr>
        <w:t>CON</w:t>
      </w:r>
      <w:r w:rsidRPr="006632F3">
        <w:rPr>
          <w:rFonts w:ascii="Times New Roman" w:eastAsia="Arial" w:hAnsi="Times New Roman" w:cs="Times New Roman"/>
          <w:spacing w:val="3"/>
        </w:rPr>
        <w:t>T</w:t>
      </w:r>
      <w:r w:rsidRPr="006632F3">
        <w:rPr>
          <w:rFonts w:ascii="Times New Roman" w:eastAsia="Arial" w:hAnsi="Times New Roman" w:cs="Times New Roman"/>
        </w:rPr>
        <w:t>ROL</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uniqu</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m</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p>
    <w:p w14:paraId="59DA12C4" w14:textId="77777777" w:rsidR="00583B21" w:rsidRPr="006632F3" w:rsidRDefault="00583B21" w:rsidP="00583B21">
      <w:pPr>
        <w:tabs>
          <w:tab w:val="left" w:pos="540"/>
        </w:tabs>
        <w:spacing w:before="8" w:after="0" w:line="250" w:lineRule="auto"/>
        <w:ind w:left="550" w:right="1386" w:hanging="432"/>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a</w:t>
      </w:r>
      <w:r w:rsidRPr="006632F3">
        <w:rPr>
          <w:rFonts w:ascii="Times New Roman" w:eastAsia="Arial" w:hAnsi="Times New Roman" w:cs="Times New Roman"/>
          <w:spacing w:val="1"/>
        </w:rPr>
        <w:t>r</w:t>
      </w:r>
      <w:r w:rsidRPr="006632F3">
        <w:rPr>
          <w:rFonts w:ascii="Times New Roman" w:eastAsia="Arial" w:hAnsi="Times New Roman" w:cs="Times New Roman"/>
          <w:spacing w:val="-1"/>
        </w:rPr>
        <w:t>d</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spacing w:val="-1"/>
          <w:w w:val="99"/>
        </w:rPr>
        <w:t>Sen</w:t>
      </w:r>
      <w:r w:rsidRPr="006632F3">
        <w:rPr>
          <w:rFonts w:ascii="Times New Roman" w:eastAsia="Arial" w:hAnsi="Times New Roman" w:cs="Times New Roman"/>
          <w:spacing w:val="1"/>
          <w:w w:val="99"/>
        </w:rPr>
        <w:t>s</w:t>
      </w:r>
      <w:r w:rsidRPr="006632F3">
        <w:rPr>
          <w:rFonts w:ascii="Times New Roman" w:eastAsia="Arial" w:hAnsi="Times New Roman" w:cs="Times New Roman"/>
          <w:spacing w:val="-1"/>
          <w:w w:val="99"/>
        </w:rPr>
        <w:t>o</w:t>
      </w:r>
      <w:r w:rsidRPr="006632F3">
        <w:rPr>
          <w:rFonts w:ascii="Times New Roman" w:eastAsia="Arial" w:hAnsi="Times New Roman" w:cs="Times New Roman"/>
          <w:spacing w:val="1"/>
          <w:w w:val="99"/>
        </w:rPr>
        <w:t>r</w:t>
      </w:r>
      <w:r w:rsidRPr="006632F3">
        <w:rPr>
          <w:rFonts w:ascii="Times New Roman" w:eastAsia="Arial" w:hAnsi="Times New Roman" w:cs="Times New Roman"/>
          <w:w w:val="99"/>
        </w:rPr>
        <w: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on</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ol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spacing w:val="-1"/>
        </w:rPr>
        <w:t>b</w:t>
      </w:r>
      <w:r w:rsidRPr="006632F3">
        <w:rPr>
          <w:rFonts w:ascii="Times New Roman" w:eastAsia="Arial" w:hAnsi="Times New Roman" w:cs="Times New Roman"/>
        </w:rPr>
        <w:t xml:space="preserve">y </w:t>
      </w:r>
      <w:proofErr w:type="gramStart"/>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l</w:t>
      </w:r>
      <w:r w:rsidRPr="006632F3">
        <w:rPr>
          <w:rFonts w:ascii="Times New Roman" w:eastAsia="Arial" w:hAnsi="Times New Roman" w:cs="Times New Roman"/>
        </w:rPr>
        <w:t>()</w:t>
      </w:r>
      <w:proofErr w:type="gramEnd"/>
    </w:p>
    <w:p w14:paraId="1E0EDFD1" w14:textId="77777777" w:rsidR="00583B21" w:rsidRPr="006632F3" w:rsidRDefault="00583B21" w:rsidP="00583B21">
      <w:pPr>
        <w:tabs>
          <w:tab w:val="left" w:pos="540"/>
        </w:tabs>
        <w:spacing w:after="0" w:line="228" w:lineRule="exact"/>
        <w:ind w:left="118" w:right="-20"/>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l</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p>
    <w:p w14:paraId="3BAD1D02" w14:textId="77777777" w:rsidR="00583B21" w:rsidRPr="006632F3" w:rsidRDefault="00583B21" w:rsidP="00583B21">
      <w:pPr>
        <w:spacing w:before="10" w:after="0" w:line="240" w:lineRule="auto"/>
        <w:ind w:left="550" w:right="-20"/>
        <w:rPr>
          <w:rFonts w:ascii="Times New Roman" w:eastAsia="Arial" w:hAnsi="Times New Roman" w:cs="Times New Roman"/>
        </w:rPr>
      </w:pPr>
      <w:proofErr w:type="gramStart"/>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proofErr w:type="gramEnd"/>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p>
    <w:p w14:paraId="7B3EA586" w14:textId="77777777" w:rsidR="00583B21" w:rsidRPr="006632F3" w:rsidRDefault="00583B21" w:rsidP="00583B21">
      <w:pPr>
        <w:spacing w:after="0"/>
        <w:rPr>
          <w:rFonts w:ascii="Times New Roman" w:hAnsi="Times New Roman" w:cs="Times New Roman"/>
        </w:rPr>
        <w:sectPr w:rsidR="00583B21" w:rsidRPr="006632F3">
          <w:pgSz w:w="12240" w:h="15860"/>
          <w:pgMar w:top="1320" w:right="1720" w:bottom="1000" w:left="1680" w:header="0" w:footer="803" w:gutter="0"/>
          <w:cols w:space="720"/>
        </w:sectPr>
      </w:pPr>
    </w:p>
    <w:p w14:paraId="2D60F0AE" w14:textId="77777777" w:rsidR="00583B21" w:rsidRPr="006632F3" w:rsidRDefault="00583B21" w:rsidP="00583B21">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90368" behindDoc="1" locked="0" layoutInCell="1" allowOverlap="1" wp14:anchorId="6E52F9A9" wp14:editId="0040B1AC">
                <wp:simplePos x="0" y="0"/>
                <wp:positionH relativeFrom="page">
                  <wp:posOffset>1141730</wp:posOffset>
                </wp:positionH>
                <wp:positionV relativeFrom="paragraph">
                  <wp:posOffset>227330</wp:posOffset>
                </wp:positionV>
                <wp:extent cx="2289810" cy="1270"/>
                <wp:effectExtent l="17780" t="17780" r="16510" b="9525"/>
                <wp:wrapNone/>
                <wp:docPr id="2165" name="Group 20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89810" cy="1270"/>
                          <a:chOff x="1798" y="358"/>
                          <a:chExt cx="3606" cy="2"/>
                        </a:xfrm>
                      </wpg:grpSpPr>
                      <wps:wsp>
                        <wps:cNvPr id="2166" name="Freeform 2099"/>
                        <wps:cNvSpPr>
                          <a:spLocks/>
                        </wps:cNvSpPr>
                        <wps:spPr bwMode="auto">
                          <a:xfrm>
                            <a:off x="1798" y="358"/>
                            <a:ext cx="3606" cy="2"/>
                          </a:xfrm>
                          <a:custGeom>
                            <a:avLst/>
                            <a:gdLst>
                              <a:gd name="T0" fmla="+- 0 1798 1798"/>
                              <a:gd name="T1" fmla="*/ T0 w 3606"/>
                              <a:gd name="T2" fmla="+- 0 5404 1798"/>
                              <a:gd name="T3" fmla="*/ T2 w 3606"/>
                            </a:gdLst>
                            <a:ahLst/>
                            <a:cxnLst>
                              <a:cxn ang="0">
                                <a:pos x="T1" y="0"/>
                              </a:cxn>
                              <a:cxn ang="0">
                                <a:pos x="T3" y="0"/>
                              </a:cxn>
                            </a:cxnLst>
                            <a:rect l="0" t="0" r="r" b="b"/>
                            <a:pathLst>
                              <a:path w="3606">
                                <a:moveTo>
                                  <a:pt x="0" y="0"/>
                                </a:moveTo>
                                <a:lnTo>
                                  <a:pt x="3606"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98" o:spid="_x0000_s1026" style="position:absolute;margin-left:89.9pt;margin-top:17.9pt;width:180.3pt;height:.1pt;z-index:-251226112;mso-position-horizontal-relative:page" coordorigin="1798,358" coordsize="36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">
                <v:shape id="Freeform 2099" o:spid="_x0000_s1027" style="position:absolute;left:1798;top:358;width:3606;height:2;visibility:visible;mso-wrap-style:square;v-text-anchor:top" coordsize="36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8nV8QA&#10;AADdAAAADwAAAGRycy9kb3ducmV2LnhtbESPQYvCMBSE74L/ITxhb5papEg1igqCe/CwKnh9NM+2&#10;2LyUJGrtrzcLC3scZuYbZrnuTCOe5HxtWcF0koAgLqyuuVRwOe/HcxA+IGtsLJOCN3lYr4aDJeba&#10;vviHnqdQighhn6OCKoQ2l9IXFRn0E9sSR+9mncEQpSuldviKcNPINEkyabDmuFBhS7uKivvpYRT0&#10;h+Le35L+OHPf13Rzftv5bjtT6mvUbRYgAnXhP/zXPmgF6TTL4PdNfAJy9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PJ1fEAAAA3QAAAA8AAAAAAAAAAAAAAAAAmAIAAGRycy9k&#10;b3ducmV2LnhtbFBLBQYAAAAABAAEAPUAAACJAwAAAAA=&#10;" path="m,l3606,e" filled="f" strokeweight=".45925mm">
                  <v:path arrowok="t" o:connecttype="custom" o:connectlocs="0,0;3606,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4</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9</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isc</w:t>
      </w:r>
      <w:r w:rsidRPr="006632F3">
        <w:rPr>
          <w:rFonts w:ascii="Times New Roman" w:eastAsia="Arial" w:hAnsi="Times New Roman" w:cs="Times New Roman"/>
          <w:b/>
          <w:bCs/>
          <w:spacing w:val="-1"/>
        </w:rPr>
        <w:t>onn</w:t>
      </w:r>
      <w:r w:rsidRPr="006632F3">
        <w:rPr>
          <w:rFonts w:ascii="Times New Roman" w:eastAsia="Arial" w:hAnsi="Times New Roman" w:cs="Times New Roman"/>
          <w:b/>
          <w:bCs/>
        </w:rPr>
        <w:t>ec</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rPr>
        <w:t>a 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r</w:t>
      </w:r>
    </w:p>
    <w:p w14:paraId="7AFE055F" w14:textId="77777777" w:rsidR="00583B21" w:rsidRPr="006632F3" w:rsidRDefault="00583B21" w:rsidP="00583B21">
      <w:pPr>
        <w:spacing w:before="63" w:after="0" w:line="240" w:lineRule="auto"/>
        <w:ind w:left="118" w:right="7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89344" behindDoc="1" locked="0" layoutInCell="1" allowOverlap="1" wp14:anchorId="4CECCEE7" wp14:editId="33CA4F55">
                <wp:simplePos x="0" y="0"/>
                <wp:positionH relativeFrom="page">
                  <wp:posOffset>1248410</wp:posOffset>
                </wp:positionH>
                <wp:positionV relativeFrom="paragraph">
                  <wp:posOffset>668655</wp:posOffset>
                </wp:positionV>
                <wp:extent cx="5383530" cy="4914900"/>
                <wp:effectExtent l="635" t="1905" r="0" b="0"/>
                <wp:wrapNone/>
                <wp:docPr id="2164" name="Text Box 20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3530" cy="4914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75B4D3" w14:textId="77777777" w:rsidR="00583B21" w:rsidRDefault="00583B21" w:rsidP="00583B21">
                            <w:pPr>
                              <w:spacing w:before="15" w:after="0" w:line="240" w:lineRule="auto"/>
                              <w:ind w:left="2741" w:right="5562"/>
                              <w:jc w:val="center"/>
                              <w:rPr>
                                <w:rFonts w:ascii="Arial" w:eastAsia="Arial" w:hAnsi="Arial" w:cs="Arial"/>
                                <w:sz w:val="16"/>
                                <w:szCs w:val="16"/>
                              </w:rPr>
                            </w:pPr>
                            <w:r>
                              <w:rPr>
                                <w:rFonts w:ascii="Arial" w:eastAsia="Arial" w:hAnsi="Arial" w:cs="Arial"/>
                                <w:sz w:val="16"/>
                                <w:szCs w:val="16"/>
                              </w:rPr>
                              <w:t>1</w:t>
                            </w:r>
                          </w:p>
                          <w:p w14:paraId="38A6CCC2" w14:textId="77777777" w:rsidR="00583B21" w:rsidRDefault="00583B21" w:rsidP="00583B21">
                            <w:pPr>
                              <w:spacing w:before="5" w:after="0" w:line="240" w:lineRule="auto"/>
                              <w:ind w:left="2741" w:right="5562"/>
                              <w:jc w:val="center"/>
                              <w:rPr>
                                <w:rFonts w:ascii="Arial" w:eastAsia="Arial" w:hAnsi="Arial" w:cs="Arial"/>
                                <w:sz w:val="16"/>
                                <w:szCs w:val="16"/>
                              </w:rPr>
                            </w:pPr>
                            <w:r>
                              <w:rPr>
                                <w:rFonts w:ascii="Arial" w:eastAsia="Arial" w:hAnsi="Arial" w:cs="Arial"/>
                                <w:sz w:val="16"/>
                                <w:szCs w:val="16"/>
                              </w:rPr>
                              <w:t>2</w:t>
                            </w:r>
                          </w:p>
                          <w:p w14:paraId="7209FA9A" w14:textId="77777777" w:rsidR="00583B21" w:rsidRDefault="00583B21" w:rsidP="00583B21">
                            <w:pPr>
                              <w:spacing w:before="1" w:after="0" w:line="130" w:lineRule="exact"/>
                              <w:rPr>
                                <w:sz w:val="13"/>
                                <w:szCs w:val="13"/>
                              </w:rPr>
                            </w:pPr>
                          </w:p>
                          <w:p w14:paraId="03DFD4C5" w14:textId="77777777" w:rsidR="00583B21" w:rsidRDefault="00583B21" w:rsidP="00583B21">
                            <w:pPr>
                              <w:tabs>
                                <w:tab w:val="left" w:pos="3260"/>
                              </w:tabs>
                              <w:spacing w:after="0" w:line="178" w:lineRule="auto"/>
                              <w:ind w:left="122" w:right="3505"/>
                              <w:rPr>
                                <w:rFonts w:ascii="Arial" w:eastAsia="Arial" w:hAnsi="Arial" w:cs="Arial"/>
                                <w:sz w:val="16"/>
                                <w:szCs w:val="16"/>
                              </w:rPr>
                            </w:pPr>
                            <w:r>
                              <w:rPr>
                                <w:rFonts w:ascii="Arial" w:eastAsia="Arial" w:hAnsi="Arial" w:cs="Arial"/>
                                <w:sz w:val="16"/>
                                <w:szCs w:val="16"/>
                              </w:rPr>
                              <w:t>D</w:t>
                            </w:r>
                            <w:r>
                              <w:rPr>
                                <w:rFonts w:ascii="Arial" w:eastAsia="Arial" w:hAnsi="Arial" w:cs="Arial"/>
                                <w:spacing w:val="8"/>
                                <w:sz w:val="16"/>
                                <w:szCs w:val="16"/>
                              </w:rPr>
                              <w:t>i</w:t>
                            </w:r>
                            <w:r>
                              <w:rPr>
                                <w:rFonts w:ascii="Arial" w:eastAsia="Arial" w:hAnsi="Arial" w:cs="Arial"/>
                                <w:spacing w:val="7"/>
                                <w:sz w:val="16"/>
                                <w:szCs w:val="16"/>
                              </w:rPr>
                              <w:t>sc</w:t>
                            </w:r>
                            <w:r>
                              <w:rPr>
                                <w:rFonts w:ascii="Arial" w:eastAsia="Arial" w:hAnsi="Arial" w:cs="Arial"/>
                                <w:spacing w:val="-2"/>
                                <w:sz w:val="16"/>
                                <w:szCs w:val="16"/>
                              </w:rPr>
                              <w:t>onne</w:t>
                            </w:r>
                            <w:r>
                              <w:rPr>
                                <w:rFonts w:ascii="Arial" w:eastAsia="Arial" w:hAnsi="Arial" w:cs="Arial"/>
                                <w:spacing w:val="7"/>
                                <w:sz w:val="16"/>
                                <w:szCs w:val="16"/>
                              </w:rPr>
                              <w:t>c</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3"/>
                                <w:sz w:val="16"/>
                                <w:szCs w:val="16"/>
                              </w:rPr>
                              <w:t xml:space="preserve"> </w:t>
                            </w:r>
                            <w:r>
                              <w:rPr>
                                <w:rFonts w:ascii="Arial" w:eastAsia="Arial" w:hAnsi="Arial" w:cs="Arial"/>
                                <w:spacing w:val="5"/>
                                <w:sz w:val="16"/>
                                <w:szCs w:val="16"/>
                              </w:rPr>
                              <w:t>r</w:t>
                            </w:r>
                            <w:r>
                              <w:rPr>
                                <w:rFonts w:ascii="Arial" w:eastAsia="Arial" w:hAnsi="Arial" w:cs="Arial"/>
                                <w:spacing w:val="-2"/>
                                <w:sz w:val="16"/>
                                <w:szCs w:val="16"/>
                              </w:rPr>
                              <w:t>eque</w:t>
                            </w:r>
                            <w:r>
                              <w:rPr>
                                <w:rFonts w:ascii="Arial" w:eastAsia="Arial" w:hAnsi="Arial" w:cs="Arial"/>
                                <w:spacing w:val="7"/>
                                <w:sz w:val="16"/>
                                <w:szCs w:val="16"/>
                              </w:rPr>
                              <w:t>s</w:t>
                            </w:r>
                            <w:r>
                              <w:rPr>
                                <w:rFonts w:ascii="Arial" w:eastAsia="Arial" w:hAnsi="Arial" w:cs="Arial"/>
                                <w:sz w:val="16"/>
                                <w:szCs w:val="16"/>
                              </w:rPr>
                              <w:t>t</w:t>
                            </w:r>
                            <w:r>
                              <w:rPr>
                                <w:rFonts w:ascii="Arial" w:eastAsia="Arial" w:hAnsi="Arial" w:cs="Arial"/>
                                <w:sz w:val="16"/>
                                <w:szCs w:val="16"/>
                              </w:rPr>
                              <w:tab/>
                            </w:r>
                            <w:r>
                              <w:rPr>
                                <w:rFonts w:ascii="Arial" w:eastAsia="Arial" w:hAnsi="Arial" w:cs="Arial"/>
                                <w:spacing w:val="9"/>
                                <w:position w:val="-9"/>
                                <w:sz w:val="16"/>
                                <w:szCs w:val="16"/>
                              </w:rPr>
                              <w:t>S</w:t>
                            </w:r>
                            <w:r>
                              <w:rPr>
                                <w:rFonts w:ascii="Arial" w:eastAsia="Arial" w:hAnsi="Arial" w:cs="Arial"/>
                                <w:spacing w:val="-2"/>
                                <w:position w:val="-9"/>
                                <w:sz w:val="16"/>
                                <w:szCs w:val="16"/>
                              </w:rPr>
                              <w:t>en</w:t>
                            </w:r>
                            <w:r>
                              <w:rPr>
                                <w:rFonts w:ascii="Arial" w:eastAsia="Arial" w:hAnsi="Arial" w:cs="Arial"/>
                                <w:spacing w:val="7"/>
                                <w:position w:val="-9"/>
                                <w:sz w:val="16"/>
                                <w:szCs w:val="16"/>
                              </w:rPr>
                              <w:t>s</w:t>
                            </w:r>
                            <w:r>
                              <w:rPr>
                                <w:rFonts w:ascii="Arial" w:eastAsia="Arial" w:hAnsi="Arial" w:cs="Arial"/>
                                <w:spacing w:val="-2"/>
                                <w:position w:val="-9"/>
                                <w:sz w:val="16"/>
                                <w:szCs w:val="16"/>
                              </w:rPr>
                              <w:t>o</w:t>
                            </w:r>
                            <w:r>
                              <w:rPr>
                                <w:rFonts w:ascii="Arial" w:eastAsia="Arial" w:hAnsi="Arial" w:cs="Arial"/>
                                <w:spacing w:val="5"/>
                                <w:position w:val="-9"/>
                                <w:sz w:val="16"/>
                                <w:szCs w:val="16"/>
                              </w:rPr>
                              <w:t>r</w:t>
                            </w:r>
                            <w:r>
                              <w:rPr>
                                <w:rFonts w:ascii="Arial" w:eastAsia="Arial" w:hAnsi="Arial" w:cs="Arial"/>
                                <w:spacing w:val="9"/>
                                <w:position w:val="-9"/>
                                <w:sz w:val="16"/>
                                <w:szCs w:val="16"/>
                              </w:rPr>
                              <w:t>S</w:t>
                            </w:r>
                            <w:r>
                              <w:rPr>
                                <w:rFonts w:ascii="Arial" w:eastAsia="Arial" w:hAnsi="Arial" w:cs="Arial"/>
                                <w:spacing w:val="-2"/>
                                <w:position w:val="-9"/>
                                <w:sz w:val="16"/>
                                <w:szCs w:val="16"/>
                              </w:rPr>
                              <w:t>e</w:t>
                            </w:r>
                            <w:r>
                              <w:rPr>
                                <w:rFonts w:ascii="Arial" w:eastAsia="Arial" w:hAnsi="Arial" w:cs="Arial"/>
                                <w:spacing w:val="5"/>
                                <w:position w:val="-9"/>
                                <w:sz w:val="16"/>
                                <w:szCs w:val="16"/>
                              </w:rPr>
                              <w:t>r</w:t>
                            </w:r>
                            <w:r>
                              <w:rPr>
                                <w:rFonts w:ascii="Arial" w:eastAsia="Arial" w:hAnsi="Arial" w:cs="Arial"/>
                                <w:spacing w:val="7"/>
                                <w:position w:val="-9"/>
                                <w:sz w:val="16"/>
                                <w:szCs w:val="16"/>
                              </w:rPr>
                              <w:t>v</w:t>
                            </w:r>
                            <w:r>
                              <w:rPr>
                                <w:rFonts w:ascii="Arial" w:eastAsia="Arial" w:hAnsi="Arial" w:cs="Arial"/>
                                <w:spacing w:val="8"/>
                                <w:position w:val="-9"/>
                                <w:sz w:val="16"/>
                                <w:szCs w:val="16"/>
                              </w:rPr>
                              <w:t>i</w:t>
                            </w:r>
                            <w:r>
                              <w:rPr>
                                <w:rFonts w:ascii="Arial" w:eastAsia="Arial" w:hAnsi="Arial" w:cs="Arial"/>
                                <w:spacing w:val="7"/>
                                <w:position w:val="-9"/>
                                <w:sz w:val="16"/>
                                <w:szCs w:val="16"/>
                              </w:rPr>
                              <w:t>c</w:t>
                            </w:r>
                            <w:r>
                              <w:rPr>
                                <w:rFonts w:ascii="Arial" w:eastAsia="Arial" w:hAnsi="Arial" w:cs="Arial"/>
                                <w:spacing w:val="-2"/>
                                <w:position w:val="-9"/>
                                <w:sz w:val="16"/>
                                <w:szCs w:val="16"/>
                              </w:rPr>
                              <w:t>e</w:t>
                            </w:r>
                            <w:r>
                              <w:rPr>
                                <w:rFonts w:ascii="Arial" w:eastAsia="Arial" w:hAnsi="Arial" w:cs="Arial"/>
                                <w:spacing w:val="9"/>
                                <w:position w:val="-9"/>
                                <w:sz w:val="16"/>
                                <w:szCs w:val="16"/>
                              </w:rPr>
                              <w:t>A</w:t>
                            </w:r>
                            <w:r>
                              <w:rPr>
                                <w:rFonts w:ascii="Arial" w:eastAsia="Arial" w:hAnsi="Arial" w:cs="Arial"/>
                                <w:spacing w:val="-2"/>
                                <w:position w:val="-9"/>
                                <w:sz w:val="16"/>
                                <w:szCs w:val="16"/>
                              </w:rPr>
                              <w:t>dap</w:t>
                            </w:r>
                            <w:r>
                              <w:rPr>
                                <w:rFonts w:ascii="Arial" w:eastAsia="Arial" w:hAnsi="Arial" w:cs="Arial"/>
                                <w:spacing w:val="-1"/>
                                <w:position w:val="-9"/>
                                <w:sz w:val="16"/>
                                <w:szCs w:val="16"/>
                              </w:rPr>
                              <w:t>t</w:t>
                            </w:r>
                            <w:r>
                              <w:rPr>
                                <w:rFonts w:ascii="Arial" w:eastAsia="Arial" w:hAnsi="Arial" w:cs="Arial"/>
                                <w:spacing w:val="-2"/>
                                <w:position w:val="-9"/>
                                <w:sz w:val="16"/>
                                <w:szCs w:val="16"/>
                              </w:rPr>
                              <w:t>e</w:t>
                            </w:r>
                            <w:r>
                              <w:rPr>
                                <w:rFonts w:ascii="Arial" w:eastAsia="Arial" w:hAnsi="Arial" w:cs="Arial"/>
                                <w:position w:val="-9"/>
                                <w:sz w:val="16"/>
                                <w:szCs w:val="16"/>
                              </w:rPr>
                              <w:t xml:space="preserve">r </w:t>
                            </w:r>
                            <w:r>
                              <w:rPr>
                                <w:rFonts w:ascii="Arial" w:eastAsia="Arial" w:hAnsi="Arial" w:cs="Arial"/>
                                <w:spacing w:val="5"/>
                                <w:sz w:val="16"/>
                                <w:szCs w:val="16"/>
                              </w:rPr>
                              <w:t>r</w:t>
                            </w:r>
                            <w:r>
                              <w:rPr>
                                <w:rFonts w:ascii="Arial" w:eastAsia="Arial" w:hAnsi="Arial" w:cs="Arial"/>
                                <w:spacing w:val="-2"/>
                                <w:sz w:val="16"/>
                                <w:szCs w:val="16"/>
                              </w:rPr>
                              <w:t>e</w:t>
                            </w:r>
                            <w:r>
                              <w:rPr>
                                <w:rFonts w:ascii="Arial" w:eastAsia="Arial" w:hAnsi="Arial" w:cs="Arial"/>
                                <w:spacing w:val="7"/>
                                <w:sz w:val="16"/>
                                <w:szCs w:val="16"/>
                              </w:rPr>
                              <w:t>c</w:t>
                            </w:r>
                            <w:r>
                              <w:rPr>
                                <w:rFonts w:ascii="Arial" w:eastAsia="Arial" w:hAnsi="Arial" w:cs="Arial"/>
                                <w:spacing w:val="-2"/>
                                <w:sz w:val="16"/>
                                <w:szCs w:val="16"/>
                              </w:rPr>
                              <w:t>e</w:t>
                            </w:r>
                            <w:r>
                              <w:rPr>
                                <w:rFonts w:ascii="Arial" w:eastAsia="Arial" w:hAnsi="Arial" w:cs="Arial"/>
                                <w:spacing w:val="8"/>
                                <w:sz w:val="16"/>
                                <w:szCs w:val="16"/>
                              </w:rPr>
                              <w:t>i</w:t>
                            </w:r>
                            <w:r>
                              <w:rPr>
                                <w:rFonts w:ascii="Arial" w:eastAsia="Arial" w:hAnsi="Arial" w:cs="Arial"/>
                                <w:spacing w:val="7"/>
                                <w:sz w:val="16"/>
                                <w:szCs w:val="16"/>
                              </w:rPr>
                              <w:t>v</w:t>
                            </w:r>
                            <w:r>
                              <w:rPr>
                                <w:rFonts w:ascii="Arial" w:eastAsia="Arial" w:hAnsi="Arial" w:cs="Arial"/>
                                <w:spacing w:val="-2"/>
                                <w:sz w:val="16"/>
                                <w:szCs w:val="16"/>
                              </w:rPr>
                              <w:t>e</w:t>
                            </w:r>
                            <w:r>
                              <w:rPr>
                                <w:rFonts w:ascii="Arial" w:eastAsia="Arial" w:hAnsi="Arial" w:cs="Arial"/>
                                <w:sz w:val="16"/>
                                <w:szCs w:val="16"/>
                              </w:rPr>
                              <w:t>d</w:t>
                            </w:r>
                            <w:r>
                              <w:rPr>
                                <w:rFonts w:ascii="Arial" w:eastAsia="Arial" w:hAnsi="Arial" w:cs="Arial"/>
                                <w:spacing w:val="-3"/>
                                <w:sz w:val="16"/>
                                <w:szCs w:val="16"/>
                              </w:rPr>
                              <w:t xml:space="preserve"> </w:t>
                            </w:r>
                            <w:r>
                              <w:rPr>
                                <w:rFonts w:ascii="Arial" w:eastAsia="Arial" w:hAnsi="Arial" w:cs="Arial"/>
                                <w:spacing w:val="-1"/>
                                <w:sz w:val="16"/>
                                <w:szCs w:val="16"/>
                              </w:rPr>
                              <w:t>f</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z w:val="16"/>
                                <w:szCs w:val="16"/>
                              </w:rPr>
                              <w:t>m</w:t>
                            </w:r>
                            <w:r>
                              <w:rPr>
                                <w:rFonts w:ascii="Arial" w:eastAsia="Arial" w:hAnsi="Arial" w:cs="Arial"/>
                                <w:spacing w:val="-4"/>
                                <w:sz w:val="16"/>
                                <w:szCs w:val="16"/>
                              </w:rPr>
                              <w:t xml:space="preserve"> </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z w:val="16"/>
                                <w:szCs w:val="16"/>
                              </w:rPr>
                              <w:t>d</w:t>
                            </w:r>
                            <w:r>
                              <w:rPr>
                                <w:rFonts w:ascii="Arial" w:eastAsia="Arial" w:hAnsi="Arial" w:cs="Arial"/>
                                <w:spacing w:val="-4"/>
                                <w:sz w:val="16"/>
                                <w:szCs w:val="16"/>
                              </w:rPr>
                              <w:t xml:space="preserve"> </w:t>
                            </w:r>
                            <w:r>
                              <w:rPr>
                                <w:rFonts w:ascii="Arial" w:eastAsia="Arial" w:hAnsi="Arial" w:cs="Arial"/>
                                <w:spacing w:val="9"/>
                                <w:sz w:val="16"/>
                                <w:szCs w:val="16"/>
                              </w:rPr>
                              <w:t>B</w:t>
                            </w:r>
                            <w:r>
                              <w:rPr>
                                <w:rFonts w:ascii="Arial" w:eastAsia="Arial" w:hAnsi="Arial" w:cs="Arial"/>
                                <w:spacing w:val="-2"/>
                                <w:sz w:val="16"/>
                                <w:szCs w:val="16"/>
                              </w:rPr>
                              <w:t>u</w:t>
                            </w:r>
                            <w:r>
                              <w:rPr>
                                <w:rFonts w:ascii="Arial" w:eastAsia="Arial" w:hAnsi="Arial" w:cs="Arial"/>
                                <w:spacing w:val="8"/>
                                <w:sz w:val="16"/>
                                <w:szCs w:val="16"/>
                              </w:rPr>
                              <w:t>il</w:t>
                            </w:r>
                            <w:r>
                              <w:rPr>
                                <w:rFonts w:ascii="Arial" w:eastAsia="Arial" w:hAnsi="Arial" w:cs="Arial"/>
                                <w:spacing w:val="-2"/>
                                <w:sz w:val="16"/>
                                <w:szCs w:val="16"/>
                              </w:rPr>
                              <w:t>de</w:t>
                            </w:r>
                            <w:r>
                              <w:rPr>
                                <w:rFonts w:ascii="Arial" w:eastAsia="Arial" w:hAnsi="Arial" w:cs="Arial"/>
                                <w:sz w:val="16"/>
                                <w:szCs w:val="16"/>
                              </w:rPr>
                              <w:t>r</w:t>
                            </w:r>
                          </w:p>
                          <w:p w14:paraId="3CF22F8E" w14:textId="77777777" w:rsidR="00583B21" w:rsidRDefault="00583B21" w:rsidP="00583B21">
                            <w:pPr>
                              <w:spacing w:before="8" w:after="0" w:line="180" w:lineRule="exact"/>
                              <w:rPr>
                                <w:sz w:val="18"/>
                                <w:szCs w:val="18"/>
                              </w:rPr>
                            </w:pPr>
                          </w:p>
                          <w:p w14:paraId="321737F3" w14:textId="77777777" w:rsidR="00583B21" w:rsidRDefault="00583B21" w:rsidP="00583B21">
                            <w:pPr>
                              <w:spacing w:after="0" w:line="240" w:lineRule="auto"/>
                              <w:ind w:left="4778" w:right="3435"/>
                              <w:jc w:val="center"/>
                              <w:rPr>
                                <w:rFonts w:ascii="Arial" w:eastAsia="Arial" w:hAnsi="Arial" w:cs="Arial"/>
                                <w:sz w:val="16"/>
                                <w:szCs w:val="16"/>
                              </w:rPr>
                            </w:pPr>
                            <w:r>
                              <w:rPr>
                                <w:rFonts w:ascii="Arial" w:eastAsia="Arial" w:hAnsi="Arial" w:cs="Arial"/>
                                <w:sz w:val="16"/>
                                <w:szCs w:val="16"/>
                              </w:rPr>
                              <w:t>3</w:t>
                            </w:r>
                          </w:p>
                          <w:p w14:paraId="3FCA2531" w14:textId="77777777" w:rsidR="00583B21" w:rsidRDefault="00583B21" w:rsidP="00583B21">
                            <w:pPr>
                              <w:spacing w:after="0" w:line="200" w:lineRule="exact"/>
                              <w:rPr>
                                <w:sz w:val="20"/>
                                <w:szCs w:val="20"/>
                              </w:rPr>
                            </w:pPr>
                          </w:p>
                          <w:p w14:paraId="4901A051" w14:textId="77777777" w:rsidR="00583B21" w:rsidRDefault="00583B21" w:rsidP="00583B21">
                            <w:pPr>
                              <w:spacing w:before="12" w:after="0" w:line="200" w:lineRule="exact"/>
                              <w:rPr>
                                <w:sz w:val="20"/>
                                <w:szCs w:val="20"/>
                              </w:rPr>
                            </w:pPr>
                          </w:p>
                          <w:p w14:paraId="5E702342" w14:textId="77777777" w:rsidR="00583B21" w:rsidRDefault="00583B21" w:rsidP="00583B21">
                            <w:pPr>
                              <w:tabs>
                                <w:tab w:val="left" w:pos="6200"/>
                              </w:tabs>
                              <w:spacing w:after="0" w:line="240" w:lineRule="auto"/>
                              <w:ind w:left="3463" w:right="2073"/>
                              <w:jc w:val="center"/>
                              <w:rPr>
                                <w:rFonts w:ascii="Arial" w:eastAsia="Arial" w:hAnsi="Arial" w:cs="Arial"/>
                                <w:sz w:val="16"/>
                                <w:szCs w:val="16"/>
                              </w:rPr>
                            </w:pPr>
                            <w:r>
                              <w:rPr>
                                <w:rFonts w:ascii="Arial" w:eastAsia="Arial" w:hAnsi="Arial" w:cs="Arial"/>
                                <w:sz w:val="16"/>
                                <w:szCs w:val="16"/>
                              </w:rPr>
                              <w:t>5</w:t>
                            </w:r>
                            <w:r>
                              <w:rPr>
                                <w:rFonts w:ascii="Arial" w:eastAsia="Arial" w:hAnsi="Arial" w:cs="Arial"/>
                                <w:sz w:val="16"/>
                                <w:szCs w:val="16"/>
                              </w:rPr>
                              <w:tab/>
                            </w:r>
                            <w:r>
                              <w:rPr>
                                <w:rFonts w:ascii="Arial" w:eastAsia="Arial" w:hAnsi="Arial" w:cs="Arial"/>
                                <w:position w:val="-9"/>
                                <w:sz w:val="16"/>
                                <w:szCs w:val="16"/>
                              </w:rPr>
                              <w:t>4</w:t>
                            </w:r>
                          </w:p>
                          <w:p w14:paraId="0F058108" w14:textId="77777777" w:rsidR="00583B21" w:rsidRDefault="00583B21" w:rsidP="00583B21">
                            <w:pPr>
                              <w:spacing w:before="1" w:after="0" w:line="190" w:lineRule="exact"/>
                              <w:rPr>
                                <w:sz w:val="19"/>
                                <w:szCs w:val="19"/>
                              </w:rPr>
                            </w:pPr>
                          </w:p>
                          <w:p w14:paraId="6133D284" w14:textId="77777777" w:rsidR="00583B21" w:rsidRDefault="00583B21" w:rsidP="00583B21">
                            <w:pPr>
                              <w:tabs>
                                <w:tab w:val="left" w:pos="1780"/>
                                <w:tab w:val="left" w:pos="4500"/>
                                <w:tab w:val="left" w:pos="6780"/>
                              </w:tabs>
                              <w:spacing w:after="0" w:line="240" w:lineRule="auto"/>
                              <w:ind w:left="122" w:right="-20"/>
                              <w:rPr>
                                <w:rFonts w:ascii="Arial" w:eastAsia="Arial" w:hAnsi="Arial" w:cs="Arial"/>
                                <w:sz w:val="16"/>
                                <w:szCs w:val="16"/>
                              </w:rPr>
                            </w:pP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z w:val="16"/>
                                <w:szCs w:val="16"/>
                              </w:rPr>
                              <w:t>t</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9"/>
                                <w:sz w:val="16"/>
                                <w:szCs w:val="16"/>
                              </w:rPr>
                              <w:t>A</w:t>
                            </w:r>
                            <w:r>
                              <w:rPr>
                                <w:rFonts w:ascii="Arial" w:eastAsia="Arial" w:hAnsi="Arial" w:cs="Arial"/>
                                <w:spacing w:val="-2"/>
                                <w:sz w:val="16"/>
                                <w:szCs w:val="16"/>
                              </w:rPr>
                              <w:t>dap</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2"/>
                                <w:sz w:val="16"/>
                                <w:szCs w:val="16"/>
                              </w:rPr>
                              <w:t>L</w:t>
                            </w:r>
                            <w:r>
                              <w:rPr>
                                <w:rFonts w:ascii="Arial" w:eastAsia="Arial" w:hAnsi="Arial" w:cs="Arial"/>
                                <w:spacing w:val="8"/>
                                <w:sz w:val="16"/>
                                <w:szCs w:val="16"/>
                              </w:rPr>
                              <w:t>i</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2"/>
                                <w:sz w:val="16"/>
                                <w:szCs w:val="16"/>
                              </w:rPr>
                              <w:t>ene</w:t>
                            </w:r>
                            <w:r>
                              <w:rPr>
                                <w:rFonts w:ascii="Arial" w:eastAsia="Arial" w:hAnsi="Arial" w:cs="Arial"/>
                                <w:sz w:val="16"/>
                                <w:szCs w:val="16"/>
                              </w:rPr>
                              <w:t>r</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pacing w:val="9"/>
                                <w:sz w:val="16"/>
                                <w:szCs w:val="16"/>
                              </w:rPr>
                              <w:t>B</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z w:val="16"/>
                                <w:szCs w:val="16"/>
                              </w:rPr>
                              <w:tab/>
                            </w:r>
                            <w:r>
                              <w:rPr>
                                <w:rFonts w:ascii="Arial" w:eastAsia="Arial" w:hAnsi="Arial" w:cs="Arial"/>
                                <w:spacing w:val="9"/>
                                <w:sz w:val="16"/>
                                <w:szCs w:val="16"/>
                              </w:rPr>
                              <w:t>A</w:t>
                            </w:r>
                            <w:r>
                              <w:rPr>
                                <w:rFonts w:ascii="Arial" w:eastAsia="Arial" w:hAnsi="Arial" w:cs="Arial"/>
                                <w:spacing w:val="-2"/>
                                <w:sz w:val="16"/>
                                <w:szCs w:val="16"/>
                              </w:rPr>
                              <w:t>pp</w:t>
                            </w:r>
                            <w:r>
                              <w:rPr>
                                <w:rFonts w:ascii="Arial" w:eastAsia="Arial" w:hAnsi="Arial" w:cs="Arial"/>
                                <w:spacing w:val="8"/>
                                <w:sz w:val="16"/>
                                <w:szCs w:val="16"/>
                              </w:rPr>
                              <w:t>l</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9"/>
                                <w:sz w:val="16"/>
                                <w:szCs w:val="16"/>
                              </w:rPr>
                              <w:t>V</w:t>
                            </w:r>
                            <w:r>
                              <w:rPr>
                                <w:rFonts w:ascii="Arial" w:eastAsia="Arial" w:hAnsi="Arial" w:cs="Arial"/>
                                <w:sz w:val="16"/>
                                <w:szCs w:val="16"/>
                              </w:rPr>
                              <w:t>C</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p>
                          <w:p w14:paraId="1C1FFE27" w14:textId="77777777" w:rsidR="00583B21" w:rsidRDefault="00583B21" w:rsidP="00583B21">
                            <w:pPr>
                              <w:spacing w:before="9" w:after="0" w:line="170" w:lineRule="exact"/>
                              <w:rPr>
                                <w:sz w:val="17"/>
                                <w:szCs w:val="17"/>
                              </w:rPr>
                            </w:pPr>
                          </w:p>
                          <w:p w14:paraId="1265DCBC" w14:textId="77777777" w:rsidR="00583B21" w:rsidRDefault="00583B21" w:rsidP="00583B21">
                            <w:pPr>
                              <w:spacing w:after="0" w:line="240" w:lineRule="auto"/>
                              <w:ind w:left="1412" w:right="-20"/>
                              <w:rPr>
                                <w:rFonts w:ascii="Arial" w:eastAsia="Arial" w:hAnsi="Arial" w:cs="Arial"/>
                                <w:sz w:val="16"/>
                                <w:szCs w:val="16"/>
                              </w:rPr>
                            </w:pPr>
                            <w:r>
                              <w:rPr>
                                <w:rFonts w:ascii="Arial" w:eastAsia="Arial" w:hAnsi="Arial" w:cs="Arial"/>
                                <w:sz w:val="16"/>
                                <w:szCs w:val="16"/>
                              </w:rPr>
                              <w:t>6</w:t>
                            </w:r>
                          </w:p>
                          <w:p w14:paraId="68D1E579" w14:textId="77777777" w:rsidR="00583B21" w:rsidRDefault="00583B21" w:rsidP="00583B21">
                            <w:pPr>
                              <w:spacing w:before="17" w:after="0" w:line="220" w:lineRule="exact"/>
                            </w:pPr>
                          </w:p>
                          <w:p w14:paraId="575D303E" w14:textId="77777777" w:rsidR="00583B21" w:rsidRDefault="00583B21" w:rsidP="00583B21">
                            <w:pPr>
                              <w:tabs>
                                <w:tab w:val="left" w:pos="4080"/>
                              </w:tabs>
                              <w:spacing w:after="0" w:line="240" w:lineRule="auto"/>
                              <w:ind w:left="1480" w:right="4111"/>
                              <w:jc w:val="center"/>
                              <w:rPr>
                                <w:rFonts w:ascii="Arial" w:eastAsia="Arial" w:hAnsi="Arial" w:cs="Arial"/>
                                <w:sz w:val="16"/>
                                <w:szCs w:val="16"/>
                              </w:rPr>
                            </w:pPr>
                            <w:r>
                              <w:rPr>
                                <w:rFonts w:ascii="Arial" w:eastAsia="Arial" w:hAnsi="Arial" w:cs="Arial"/>
                                <w:sz w:val="16"/>
                                <w:szCs w:val="16"/>
                              </w:rPr>
                              <w:t>1</w:t>
                            </w:r>
                            <w:r>
                              <w:rPr>
                                <w:rFonts w:ascii="Arial" w:eastAsia="Arial" w:hAnsi="Arial" w:cs="Arial"/>
                                <w:spacing w:val="-33"/>
                                <w:sz w:val="16"/>
                                <w:szCs w:val="16"/>
                              </w:rPr>
                              <w:t xml:space="preserve"> </w:t>
                            </w:r>
                            <w:r>
                              <w:rPr>
                                <w:rFonts w:ascii="Arial" w:eastAsia="Arial" w:hAnsi="Arial" w:cs="Arial"/>
                                <w:sz w:val="16"/>
                                <w:szCs w:val="16"/>
                              </w:rPr>
                              <w:t>1</w:t>
                            </w:r>
                            <w:r>
                              <w:rPr>
                                <w:rFonts w:ascii="Arial" w:eastAsia="Arial" w:hAnsi="Arial" w:cs="Arial"/>
                                <w:sz w:val="16"/>
                                <w:szCs w:val="16"/>
                              </w:rPr>
                              <w:tab/>
                            </w:r>
                            <w:r>
                              <w:rPr>
                                <w:rFonts w:ascii="Arial" w:eastAsia="Arial" w:hAnsi="Arial" w:cs="Arial"/>
                                <w:spacing w:val="11"/>
                                <w:sz w:val="16"/>
                                <w:szCs w:val="16"/>
                              </w:rPr>
                              <w:t>1</w:t>
                            </w:r>
                            <w:r>
                              <w:rPr>
                                <w:rFonts w:ascii="Arial" w:eastAsia="Arial" w:hAnsi="Arial" w:cs="Arial"/>
                                <w:sz w:val="16"/>
                                <w:szCs w:val="16"/>
                              </w:rPr>
                              <w:t>0</w:t>
                            </w:r>
                          </w:p>
                          <w:p w14:paraId="2D1099D5" w14:textId="77777777" w:rsidR="00583B21" w:rsidRDefault="00583B21" w:rsidP="00583B21">
                            <w:pPr>
                              <w:spacing w:before="4" w:after="0" w:line="190" w:lineRule="exact"/>
                              <w:rPr>
                                <w:sz w:val="19"/>
                                <w:szCs w:val="19"/>
                              </w:rPr>
                            </w:pPr>
                          </w:p>
                          <w:p w14:paraId="70EA5C03" w14:textId="77777777" w:rsidR="00583B21" w:rsidRDefault="00583B21" w:rsidP="00583B21">
                            <w:pPr>
                              <w:tabs>
                                <w:tab w:val="left" w:pos="1980"/>
                                <w:tab w:val="left" w:pos="4580"/>
                                <w:tab w:val="left" w:pos="6580"/>
                              </w:tabs>
                              <w:spacing w:after="0" w:line="240" w:lineRule="auto"/>
                              <w:ind w:left="296" w:right="-20"/>
                              <w:rPr>
                                <w:rFonts w:ascii="Arial" w:eastAsia="Arial" w:hAnsi="Arial" w:cs="Arial"/>
                                <w:sz w:val="16"/>
                                <w:szCs w:val="16"/>
                              </w:rPr>
                            </w:pPr>
                            <w:r>
                              <w:rPr>
                                <w:rFonts w:ascii="Arial" w:eastAsia="Arial" w:hAnsi="Arial" w:cs="Arial"/>
                                <w:spacing w:val="9"/>
                                <w:sz w:val="16"/>
                                <w:szCs w:val="16"/>
                              </w:rPr>
                              <w:t>A</w:t>
                            </w:r>
                            <w:r>
                              <w:rPr>
                                <w:rFonts w:ascii="Arial" w:eastAsia="Arial" w:hAnsi="Arial" w:cs="Arial"/>
                                <w:spacing w:val="-2"/>
                                <w:sz w:val="16"/>
                                <w:szCs w:val="16"/>
                              </w:rPr>
                              <w:t>pp</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pacing w:val="-2"/>
                                <w:sz w:val="16"/>
                                <w:szCs w:val="16"/>
                              </w:rPr>
                              <w:t>a</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z w:val="16"/>
                                <w:szCs w:val="16"/>
                              </w:rPr>
                              <w:tab/>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z w:val="16"/>
                                <w:szCs w:val="16"/>
                              </w:rPr>
                              <w:t>C</w:t>
                            </w:r>
                            <w:r>
                              <w:rPr>
                                <w:rFonts w:ascii="Arial" w:eastAsia="Arial" w:hAnsi="Arial" w:cs="Arial"/>
                                <w:spacing w:val="-2"/>
                                <w:sz w:val="16"/>
                                <w:szCs w:val="16"/>
                              </w:rPr>
                              <w:t>hangeL</w:t>
                            </w:r>
                            <w:r>
                              <w:rPr>
                                <w:rFonts w:ascii="Arial" w:eastAsia="Arial" w:hAnsi="Arial" w:cs="Arial"/>
                                <w:spacing w:val="8"/>
                                <w:sz w:val="16"/>
                                <w:szCs w:val="16"/>
                              </w:rPr>
                              <w:t>i</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2"/>
                                <w:sz w:val="16"/>
                                <w:szCs w:val="16"/>
                              </w:rPr>
                              <w:t>ene</w:t>
                            </w:r>
                            <w:r>
                              <w:rPr>
                                <w:rFonts w:ascii="Arial" w:eastAsia="Arial" w:hAnsi="Arial" w:cs="Arial"/>
                                <w:sz w:val="16"/>
                                <w:szCs w:val="16"/>
                              </w:rPr>
                              <w:t>r</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6"/>
                                <w:sz w:val="16"/>
                                <w:szCs w:val="16"/>
                              </w:rPr>
                              <w:t>G</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9"/>
                                <w:sz w:val="16"/>
                                <w:szCs w:val="16"/>
                              </w:rPr>
                              <w:t>V</w:t>
                            </w:r>
                            <w:r>
                              <w:rPr>
                                <w:rFonts w:ascii="Arial" w:eastAsia="Arial" w:hAnsi="Arial" w:cs="Arial"/>
                                <w:spacing w:val="8"/>
                                <w:sz w:val="16"/>
                                <w:szCs w:val="16"/>
                              </w:rPr>
                              <w:t>i</w:t>
                            </w:r>
                            <w:r>
                              <w:rPr>
                                <w:rFonts w:ascii="Arial" w:eastAsia="Arial" w:hAnsi="Arial" w:cs="Arial"/>
                                <w:spacing w:val="-2"/>
                                <w:sz w:val="16"/>
                                <w:szCs w:val="16"/>
                              </w:rPr>
                              <w:t>e</w:t>
                            </w:r>
                            <w:r>
                              <w:rPr>
                                <w:rFonts w:ascii="Arial" w:eastAsia="Arial" w:hAnsi="Arial" w:cs="Arial"/>
                                <w:sz w:val="16"/>
                                <w:szCs w:val="16"/>
                              </w:rPr>
                              <w:t>w</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9"/>
                                <w:sz w:val="16"/>
                                <w:szCs w:val="16"/>
                              </w:rPr>
                              <w:t>S</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s</w:t>
                            </w:r>
                          </w:p>
                          <w:p w14:paraId="69D8E4E9" w14:textId="77777777" w:rsidR="00583B21" w:rsidRDefault="00583B21" w:rsidP="00583B21">
                            <w:pPr>
                              <w:spacing w:before="4" w:after="0" w:line="150" w:lineRule="exact"/>
                              <w:rPr>
                                <w:sz w:val="15"/>
                                <w:szCs w:val="15"/>
                              </w:rPr>
                            </w:pPr>
                          </w:p>
                          <w:p w14:paraId="40D2A85E" w14:textId="77777777" w:rsidR="00583B21" w:rsidRDefault="00583B21" w:rsidP="00583B21">
                            <w:pPr>
                              <w:spacing w:after="0" w:line="200" w:lineRule="exact"/>
                              <w:rPr>
                                <w:sz w:val="20"/>
                                <w:szCs w:val="20"/>
                              </w:rPr>
                            </w:pPr>
                          </w:p>
                          <w:p w14:paraId="6C92034D" w14:textId="77777777" w:rsidR="00583B21" w:rsidRDefault="00583B21" w:rsidP="00583B21">
                            <w:pPr>
                              <w:spacing w:after="0" w:line="240" w:lineRule="auto"/>
                              <w:ind w:left="4605" w:right="3638"/>
                              <w:jc w:val="center"/>
                              <w:rPr>
                                <w:rFonts w:ascii="Arial" w:eastAsia="Arial" w:hAnsi="Arial" w:cs="Arial"/>
                                <w:sz w:val="16"/>
                                <w:szCs w:val="16"/>
                              </w:rPr>
                            </w:pPr>
                            <w:r>
                              <w:rPr>
                                <w:rFonts w:ascii="Arial" w:eastAsia="Arial" w:hAnsi="Arial" w:cs="Arial"/>
                                <w:sz w:val="16"/>
                                <w:szCs w:val="16"/>
                              </w:rPr>
                              <w:t>9</w:t>
                            </w:r>
                          </w:p>
                          <w:p w14:paraId="3895830E" w14:textId="77777777" w:rsidR="00583B21" w:rsidRDefault="00583B21" w:rsidP="00583B21">
                            <w:pPr>
                              <w:spacing w:after="0" w:line="68" w:lineRule="exact"/>
                              <w:ind w:left="4608" w:right="3642"/>
                              <w:jc w:val="center"/>
                              <w:rPr>
                                <w:rFonts w:ascii="Arial" w:eastAsia="Arial" w:hAnsi="Arial" w:cs="Arial"/>
                                <w:sz w:val="16"/>
                                <w:szCs w:val="16"/>
                              </w:rPr>
                            </w:pPr>
                            <w:r>
                              <w:rPr>
                                <w:rFonts w:ascii="Arial" w:eastAsia="Arial" w:hAnsi="Arial" w:cs="Arial"/>
                                <w:w w:val="99"/>
                                <w:sz w:val="16"/>
                                <w:szCs w:val="16"/>
                              </w:rPr>
                              <w:t>:</w:t>
                            </w:r>
                          </w:p>
                          <w:p w14:paraId="5AD18115" w14:textId="77777777" w:rsidR="00583B21" w:rsidRDefault="00583B21" w:rsidP="00583B21">
                            <w:pPr>
                              <w:spacing w:before="1" w:after="0" w:line="113" w:lineRule="auto"/>
                              <w:ind w:left="4603" w:right="3665"/>
                              <w:jc w:val="center"/>
                              <w:rPr>
                                <w:rFonts w:ascii="Arial" w:eastAsia="Arial" w:hAnsi="Arial" w:cs="Arial"/>
                                <w:sz w:val="16"/>
                                <w:szCs w:val="16"/>
                              </w:rPr>
                            </w:pPr>
                            <w:proofErr w:type="gramStart"/>
                            <w:r>
                              <w:rPr>
                                <w:rFonts w:ascii="Arial" w:eastAsia="Arial" w:hAnsi="Arial" w:cs="Arial"/>
                                <w:sz w:val="16"/>
                                <w:szCs w:val="16"/>
                              </w:rPr>
                              <w:t>b</w:t>
                            </w:r>
                            <w:proofErr w:type="gramEnd"/>
                            <w:r>
                              <w:rPr>
                                <w:rFonts w:ascii="Arial" w:eastAsia="Arial" w:hAnsi="Arial" w:cs="Arial"/>
                                <w:sz w:val="16"/>
                                <w:szCs w:val="16"/>
                              </w:rPr>
                              <w:t xml:space="preserve"> n</w:t>
                            </w:r>
                          </w:p>
                          <w:p w14:paraId="3251EA08" w14:textId="77777777" w:rsidR="00583B21" w:rsidRDefault="00583B21" w:rsidP="00583B21">
                            <w:pPr>
                              <w:tabs>
                                <w:tab w:val="left" w:pos="3960"/>
                              </w:tabs>
                              <w:spacing w:before="22" w:after="0" w:line="240" w:lineRule="auto"/>
                              <w:ind w:left="2049" w:right="-20"/>
                              <w:rPr>
                                <w:rFonts w:ascii="Arial" w:eastAsia="Arial" w:hAnsi="Arial" w:cs="Arial"/>
                                <w:sz w:val="16"/>
                                <w:szCs w:val="16"/>
                              </w:rPr>
                            </w:pPr>
                            <w:r>
                              <w:rPr>
                                <w:rFonts w:ascii="Arial" w:eastAsia="Arial" w:hAnsi="Arial" w:cs="Arial"/>
                                <w:sz w:val="16"/>
                                <w:szCs w:val="16"/>
                              </w:rPr>
                              <w:t>7</w:t>
                            </w:r>
                            <w:r>
                              <w:rPr>
                                <w:rFonts w:ascii="Arial" w:eastAsia="Arial" w:hAnsi="Arial" w:cs="Arial"/>
                                <w:sz w:val="16"/>
                                <w:szCs w:val="16"/>
                              </w:rPr>
                              <w:tab/>
                              <w:t>8</w:t>
                            </w:r>
                          </w:p>
                          <w:p w14:paraId="0B8C01DC" w14:textId="77777777" w:rsidR="00583B21" w:rsidRDefault="00583B21" w:rsidP="00583B21">
                            <w:pPr>
                              <w:spacing w:before="4" w:after="0" w:line="180" w:lineRule="exact"/>
                              <w:rPr>
                                <w:sz w:val="18"/>
                                <w:szCs w:val="18"/>
                              </w:rPr>
                            </w:pPr>
                          </w:p>
                          <w:p w14:paraId="15301D4E" w14:textId="77777777" w:rsidR="00583B21" w:rsidRDefault="00583B21" w:rsidP="00583B21">
                            <w:pPr>
                              <w:tabs>
                                <w:tab w:val="left" w:pos="4440"/>
                              </w:tabs>
                              <w:spacing w:after="0" w:line="240" w:lineRule="auto"/>
                              <w:ind w:left="2292" w:right="2798"/>
                              <w:jc w:val="center"/>
                              <w:rPr>
                                <w:rFonts w:ascii="Arial" w:eastAsia="Arial" w:hAnsi="Arial" w:cs="Arial"/>
                                <w:sz w:val="16"/>
                                <w:szCs w:val="16"/>
                              </w:rPr>
                            </w:pPr>
                            <w:r>
                              <w:rPr>
                                <w:rFonts w:ascii="Arial" w:eastAsia="Arial" w:hAnsi="Arial" w:cs="Arial"/>
                                <w:spacing w:val="9"/>
                                <w:sz w:val="16"/>
                                <w:szCs w:val="16"/>
                              </w:rPr>
                              <w:t>S</w:t>
                            </w:r>
                            <w:r>
                              <w:rPr>
                                <w:rFonts w:ascii="Arial" w:eastAsia="Arial" w:hAnsi="Arial" w:cs="Arial"/>
                                <w:spacing w:val="6"/>
                                <w:sz w:val="16"/>
                                <w:szCs w:val="16"/>
                              </w:rPr>
                              <w:t>G</w:t>
                            </w:r>
                            <w:r>
                              <w:rPr>
                                <w:rFonts w:ascii="Arial" w:eastAsia="Arial" w:hAnsi="Arial" w:cs="Arial"/>
                                <w:spacing w:val="9"/>
                                <w:sz w:val="16"/>
                                <w:szCs w:val="16"/>
                              </w:rPr>
                              <w:t>S</w:t>
                            </w:r>
                            <w:r>
                              <w:rPr>
                                <w:rFonts w:ascii="Arial" w:eastAsia="Arial" w:hAnsi="Arial" w:cs="Arial"/>
                                <w:spacing w:val="-2"/>
                                <w:sz w:val="16"/>
                                <w:szCs w:val="16"/>
                              </w:rPr>
                              <w:t>e</w:t>
                            </w:r>
                            <w:r>
                              <w:rPr>
                                <w:rFonts w:ascii="Arial" w:eastAsia="Arial" w:hAnsi="Arial" w:cs="Arial"/>
                                <w:spacing w:val="7"/>
                                <w:sz w:val="16"/>
                                <w:szCs w:val="16"/>
                              </w:rPr>
                              <w:t>ss</w:t>
                            </w:r>
                            <w:r>
                              <w:rPr>
                                <w:rFonts w:ascii="Arial" w:eastAsia="Arial" w:hAnsi="Arial" w:cs="Arial"/>
                                <w:spacing w:val="8"/>
                                <w:sz w:val="16"/>
                                <w:szCs w:val="16"/>
                              </w:rPr>
                              <w:t>i</w:t>
                            </w:r>
                            <w:r>
                              <w:rPr>
                                <w:rFonts w:ascii="Arial" w:eastAsia="Arial" w:hAnsi="Arial" w:cs="Arial"/>
                                <w:spacing w:val="-2"/>
                                <w:sz w:val="16"/>
                                <w:szCs w:val="16"/>
                              </w:rPr>
                              <w:t>onLog</w:t>
                            </w:r>
                            <w:r>
                              <w:rPr>
                                <w:rFonts w:ascii="Arial" w:eastAsia="Arial" w:hAnsi="Arial" w:cs="Arial"/>
                                <w:spacing w:val="8"/>
                                <w:sz w:val="16"/>
                                <w:szCs w:val="16"/>
                              </w:rPr>
                              <w:t>i</w:t>
                            </w:r>
                            <w:r>
                              <w:rPr>
                                <w:rFonts w:ascii="Arial" w:eastAsia="Arial" w:hAnsi="Arial" w:cs="Arial"/>
                                <w:sz w:val="16"/>
                                <w:szCs w:val="16"/>
                              </w:rPr>
                              <w:t>c</w:t>
                            </w:r>
                            <w:r>
                              <w:rPr>
                                <w:rFonts w:ascii="Arial" w:eastAsia="Arial" w:hAnsi="Arial" w:cs="Arial"/>
                                <w:sz w:val="16"/>
                                <w:szCs w:val="16"/>
                              </w:rPr>
                              <w:tab/>
                            </w:r>
                            <w:r>
                              <w:rPr>
                                <w:rFonts w:ascii="Arial" w:eastAsia="Arial" w:hAnsi="Arial" w:cs="Arial"/>
                                <w:spacing w:val="9"/>
                                <w:w w:val="99"/>
                                <w:position w:val="1"/>
                                <w:sz w:val="16"/>
                                <w:szCs w:val="16"/>
                              </w:rPr>
                              <w:t>S</w:t>
                            </w:r>
                            <w:r>
                              <w:rPr>
                                <w:rFonts w:ascii="Arial" w:eastAsia="Arial" w:hAnsi="Arial" w:cs="Arial"/>
                                <w:spacing w:val="-2"/>
                                <w:position w:val="1"/>
                                <w:sz w:val="16"/>
                                <w:szCs w:val="16"/>
                              </w:rPr>
                              <w:t>en</w:t>
                            </w:r>
                            <w:r>
                              <w:rPr>
                                <w:rFonts w:ascii="Arial" w:eastAsia="Arial" w:hAnsi="Arial" w:cs="Arial"/>
                                <w:spacing w:val="7"/>
                                <w:position w:val="1"/>
                                <w:sz w:val="16"/>
                                <w:szCs w:val="16"/>
                              </w:rPr>
                              <w:t>s</w:t>
                            </w:r>
                            <w:r>
                              <w:rPr>
                                <w:rFonts w:ascii="Arial" w:eastAsia="Arial" w:hAnsi="Arial" w:cs="Arial"/>
                                <w:spacing w:val="-2"/>
                                <w:position w:val="1"/>
                                <w:sz w:val="16"/>
                                <w:szCs w:val="16"/>
                              </w:rPr>
                              <w:t>o</w:t>
                            </w:r>
                            <w:r>
                              <w:rPr>
                                <w:rFonts w:ascii="Arial" w:eastAsia="Arial" w:hAnsi="Arial" w:cs="Arial"/>
                                <w:spacing w:val="5"/>
                                <w:position w:val="1"/>
                                <w:sz w:val="16"/>
                                <w:szCs w:val="16"/>
                              </w:rPr>
                              <w:t>r</w:t>
                            </w:r>
                            <w:r>
                              <w:rPr>
                                <w:rFonts w:ascii="Arial" w:eastAsia="Arial" w:hAnsi="Arial" w:cs="Arial"/>
                                <w:spacing w:val="-3"/>
                                <w:position w:val="1"/>
                                <w:sz w:val="16"/>
                                <w:szCs w:val="16"/>
                              </w:rPr>
                              <w:t>M</w:t>
                            </w:r>
                            <w:r>
                              <w:rPr>
                                <w:rFonts w:ascii="Arial" w:eastAsia="Arial" w:hAnsi="Arial" w:cs="Arial"/>
                                <w:spacing w:val="-2"/>
                                <w:position w:val="1"/>
                                <w:sz w:val="16"/>
                                <w:szCs w:val="16"/>
                              </w:rPr>
                              <w:t>anage</w:t>
                            </w:r>
                            <w:r>
                              <w:rPr>
                                <w:rFonts w:ascii="Arial" w:eastAsia="Arial" w:hAnsi="Arial" w:cs="Arial"/>
                                <w:position w:val="1"/>
                                <w:sz w:val="16"/>
                                <w:szCs w:val="16"/>
                              </w:rPr>
                              <w:t>r</w:t>
                            </w:r>
                          </w:p>
                          <w:p w14:paraId="71E0FEA4" w14:textId="77777777" w:rsidR="00583B21" w:rsidRDefault="00583B21" w:rsidP="00583B21">
                            <w:pPr>
                              <w:spacing w:before="4" w:after="0" w:line="160" w:lineRule="exact"/>
                              <w:rPr>
                                <w:sz w:val="16"/>
                                <w:szCs w:val="16"/>
                              </w:rPr>
                            </w:pPr>
                          </w:p>
                          <w:p w14:paraId="5F95DA74" w14:textId="77777777" w:rsidR="00583B21" w:rsidRDefault="00583B21" w:rsidP="00583B21">
                            <w:pPr>
                              <w:spacing w:after="0" w:line="200" w:lineRule="exact"/>
                              <w:rPr>
                                <w:sz w:val="20"/>
                                <w:szCs w:val="20"/>
                              </w:rPr>
                            </w:pPr>
                          </w:p>
                          <w:p w14:paraId="12EA7E2B" w14:textId="77777777" w:rsidR="00583B21" w:rsidRDefault="00583B21" w:rsidP="00583B21">
                            <w:pPr>
                              <w:spacing w:after="0" w:line="200" w:lineRule="exact"/>
                              <w:rPr>
                                <w:sz w:val="20"/>
                                <w:szCs w:val="20"/>
                              </w:rPr>
                            </w:pPr>
                          </w:p>
                          <w:p w14:paraId="48F6EBEC" w14:textId="77777777" w:rsidR="00583B21" w:rsidRDefault="00583B21" w:rsidP="00583B21">
                            <w:pPr>
                              <w:spacing w:after="0" w:line="200" w:lineRule="exact"/>
                              <w:rPr>
                                <w:sz w:val="20"/>
                                <w:szCs w:val="20"/>
                              </w:rPr>
                            </w:pPr>
                          </w:p>
                          <w:p w14:paraId="43C58E55" w14:textId="77777777" w:rsidR="00583B21" w:rsidRDefault="00583B21" w:rsidP="00583B21">
                            <w:pPr>
                              <w:spacing w:after="0" w:line="200" w:lineRule="exact"/>
                              <w:rPr>
                                <w:sz w:val="20"/>
                                <w:szCs w:val="20"/>
                              </w:rPr>
                            </w:pPr>
                          </w:p>
                          <w:p w14:paraId="0CF2254E" w14:textId="77777777" w:rsidR="00583B21" w:rsidRDefault="00583B21" w:rsidP="00583B21">
                            <w:pPr>
                              <w:tabs>
                                <w:tab w:val="left" w:pos="4340"/>
                                <w:tab w:val="left" w:pos="6640"/>
                              </w:tabs>
                              <w:spacing w:after="0" w:line="240" w:lineRule="auto"/>
                              <w:ind w:left="1659" w:right="-20"/>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7"/>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I</w:t>
                            </w:r>
                            <w:r>
                              <w:rPr>
                                <w:rFonts w:ascii="Arial" w:eastAsia="Arial" w:hAnsi="Arial" w:cs="Arial"/>
                                <w:spacing w:val="-2"/>
                                <w:sz w:val="16"/>
                                <w:szCs w:val="16"/>
                              </w:rPr>
                              <w:t>d2</w:t>
                            </w:r>
                            <w:r>
                              <w:rPr>
                                <w:rFonts w:ascii="Arial" w:eastAsia="Arial" w:hAnsi="Arial" w:cs="Arial"/>
                                <w:spacing w:val="7"/>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1"/>
                                <w:sz w:val="16"/>
                                <w:szCs w:val="16"/>
                              </w:rPr>
                              <w:t>I</w:t>
                            </w:r>
                            <w:r>
                              <w:rPr>
                                <w:rFonts w:ascii="Arial" w:eastAsia="Arial" w:hAnsi="Arial" w:cs="Arial"/>
                                <w:spacing w:val="-2"/>
                                <w:sz w:val="16"/>
                                <w:szCs w:val="16"/>
                              </w:rPr>
                              <w:t>d</w:t>
                            </w:r>
                            <w:r>
                              <w:rPr>
                                <w:rFonts w:ascii="Arial" w:eastAsia="Arial" w:hAnsi="Arial" w:cs="Arial"/>
                                <w:sz w:val="16"/>
                                <w:szCs w:val="16"/>
                              </w:rPr>
                              <w:t>s</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8"/>
                                <w:sz w:val="16"/>
                                <w:szCs w:val="16"/>
                              </w:rPr>
                              <w:t>i</w:t>
                            </w:r>
                            <w:r>
                              <w:rPr>
                                <w:rFonts w:ascii="Arial" w:eastAsia="Arial" w:hAnsi="Arial" w:cs="Arial"/>
                                <w:spacing w:val="-2"/>
                                <w:sz w:val="16"/>
                                <w:szCs w:val="16"/>
                              </w:rPr>
                              <w:t>d2</w:t>
                            </w:r>
                            <w:r>
                              <w:rPr>
                                <w:rFonts w:ascii="Arial" w:eastAsia="Arial" w:hAnsi="Arial" w:cs="Arial"/>
                                <w:spacing w:val="9"/>
                                <w:sz w:val="16"/>
                                <w:szCs w:val="16"/>
                              </w:rPr>
                              <w:t>P</w:t>
                            </w:r>
                            <w:r>
                              <w:rPr>
                                <w:rFonts w:ascii="Arial" w:eastAsia="Arial" w:hAnsi="Arial" w:cs="Arial"/>
                                <w:spacing w:val="-2"/>
                                <w:sz w:val="16"/>
                                <w:szCs w:val="16"/>
                              </w:rPr>
                              <w:t>o</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z w:val="16"/>
                                <w:szCs w:val="16"/>
                              </w:rPr>
                              <w:t>y</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9"/>
                                <w:sz w:val="16"/>
                                <w:szCs w:val="16"/>
                              </w:rPr>
                              <w:t>S</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s</w:t>
                            </w:r>
                          </w:p>
                          <w:p w14:paraId="408DCD52" w14:textId="77777777" w:rsidR="00583B21" w:rsidRDefault="00583B21" w:rsidP="00583B21">
                            <w:pPr>
                              <w:spacing w:after="0" w:line="200" w:lineRule="exact"/>
                              <w:rPr>
                                <w:sz w:val="20"/>
                                <w:szCs w:val="20"/>
                              </w:rPr>
                            </w:pPr>
                          </w:p>
                          <w:p w14:paraId="1B0A8E2B" w14:textId="77777777" w:rsidR="00583B21" w:rsidRDefault="00583B21" w:rsidP="00583B21">
                            <w:pPr>
                              <w:spacing w:after="0" w:line="200" w:lineRule="exact"/>
                              <w:rPr>
                                <w:sz w:val="20"/>
                                <w:szCs w:val="20"/>
                              </w:rPr>
                            </w:pPr>
                          </w:p>
                          <w:p w14:paraId="7EFCD71E" w14:textId="77777777" w:rsidR="00583B21" w:rsidRDefault="00583B21" w:rsidP="00583B21">
                            <w:pPr>
                              <w:spacing w:after="0" w:line="200" w:lineRule="exact"/>
                              <w:rPr>
                                <w:sz w:val="20"/>
                                <w:szCs w:val="20"/>
                              </w:rPr>
                            </w:pPr>
                          </w:p>
                          <w:p w14:paraId="44D58F63" w14:textId="77777777" w:rsidR="00583B21" w:rsidRDefault="00583B21" w:rsidP="00583B21">
                            <w:pPr>
                              <w:spacing w:after="0" w:line="200" w:lineRule="exact"/>
                              <w:rPr>
                                <w:sz w:val="20"/>
                                <w:szCs w:val="20"/>
                              </w:rPr>
                            </w:pPr>
                          </w:p>
                          <w:p w14:paraId="4FEA9B9C" w14:textId="77777777" w:rsidR="00583B21" w:rsidRDefault="00583B21" w:rsidP="00583B21">
                            <w:pPr>
                              <w:spacing w:before="5" w:after="0" w:line="260" w:lineRule="exact"/>
                              <w:rPr>
                                <w:sz w:val="26"/>
                                <w:szCs w:val="26"/>
                              </w:rPr>
                            </w:pPr>
                          </w:p>
                          <w:p w14:paraId="766096EC" w14:textId="77777777" w:rsidR="00583B21" w:rsidRDefault="00583B21" w:rsidP="00583B21">
                            <w:pPr>
                              <w:tabs>
                                <w:tab w:val="left" w:pos="4500"/>
                              </w:tabs>
                              <w:spacing w:after="0" w:line="240" w:lineRule="auto"/>
                              <w:ind w:left="2050" w:right="-20"/>
                              <w:rPr>
                                <w:rFonts w:ascii="Arial" w:eastAsia="Arial" w:hAnsi="Arial" w:cs="Arial"/>
                                <w:sz w:val="16"/>
                                <w:szCs w:val="16"/>
                              </w:rPr>
                            </w:pPr>
                            <w:r>
                              <w:rPr>
                                <w:rFonts w:ascii="Arial" w:eastAsia="Arial" w:hAnsi="Arial" w:cs="Arial"/>
                                <w:spacing w:val="9"/>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ng</w:t>
                            </w:r>
                            <w:r>
                              <w:rPr>
                                <w:rFonts w:ascii="Arial" w:eastAsia="Arial" w:hAnsi="Arial" w:cs="Arial"/>
                                <w:spacing w:val="-1"/>
                                <w:sz w:val="16"/>
                                <w:szCs w:val="16"/>
                              </w:rPr>
                              <w:t>::</w:t>
                            </w:r>
                            <w:r>
                              <w:rPr>
                                <w:rFonts w:ascii="Arial" w:eastAsia="Arial" w:hAnsi="Arial" w:cs="Arial"/>
                                <w:spacing w:val="7"/>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1"/>
                                <w:sz w:val="16"/>
                                <w:szCs w:val="16"/>
                              </w:rPr>
                              <w:t>I</w:t>
                            </w:r>
                            <w:r>
                              <w:rPr>
                                <w:rFonts w:ascii="Arial" w:eastAsia="Arial" w:hAnsi="Arial" w:cs="Arial"/>
                                <w:sz w:val="16"/>
                                <w:szCs w:val="16"/>
                              </w:rPr>
                              <w:t>d</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9"/>
                                <w:sz w:val="16"/>
                                <w:szCs w:val="16"/>
                              </w:rPr>
                              <w:t>P</w:t>
                            </w:r>
                            <w:r>
                              <w:rPr>
                                <w:rFonts w:ascii="Arial" w:eastAsia="Arial" w:hAnsi="Arial" w:cs="Arial"/>
                                <w:spacing w:val="-2"/>
                                <w:sz w:val="16"/>
                                <w:szCs w:val="16"/>
                              </w:rPr>
                              <w:t>o</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z w:val="16"/>
                                <w:szCs w:val="16"/>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97" o:spid="_x0000_s1069" type="#_x0000_t202" style="position:absolute;left:0;text-align:left;margin-left:98.3pt;margin-top:52.65pt;width:423.9pt;height:387pt;z-index:-251227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" filled="f" stroked="f">
                <v:textbox inset="0,0,0,0">
                  <w:txbxContent>
                    <w:p w14:paraId="4275B4D3" w14:textId="77777777" w:rsidR="00583B21" w:rsidRDefault="00583B21" w:rsidP="00583B21">
                      <w:pPr>
                        <w:spacing w:before="15" w:after="0" w:line="240" w:lineRule="auto"/>
                        <w:ind w:left="2741" w:right="5562"/>
                        <w:jc w:val="center"/>
                        <w:rPr>
                          <w:rFonts w:ascii="Arial" w:eastAsia="Arial" w:hAnsi="Arial" w:cs="Arial"/>
                          <w:sz w:val="16"/>
                          <w:szCs w:val="16"/>
                        </w:rPr>
                      </w:pPr>
                      <w:r>
                        <w:rPr>
                          <w:rFonts w:ascii="Arial" w:eastAsia="Arial" w:hAnsi="Arial" w:cs="Arial"/>
                          <w:sz w:val="16"/>
                          <w:szCs w:val="16"/>
                        </w:rPr>
                        <w:t>1</w:t>
                      </w:r>
                    </w:p>
                    <w:p w14:paraId="38A6CCC2" w14:textId="77777777" w:rsidR="00583B21" w:rsidRDefault="00583B21" w:rsidP="00583B21">
                      <w:pPr>
                        <w:spacing w:before="5" w:after="0" w:line="240" w:lineRule="auto"/>
                        <w:ind w:left="2741" w:right="5562"/>
                        <w:jc w:val="center"/>
                        <w:rPr>
                          <w:rFonts w:ascii="Arial" w:eastAsia="Arial" w:hAnsi="Arial" w:cs="Arial"/>
                          <w:sz w:val="16"/>
                          <w:szCs w:val="16"/>
                        </w:rPr>
                      </w:pPr>
                      <w:r>
                        <w:rPr>
                          <w:rFonts w:ascii="Arial" w:eastAsia="Arial" w:hAnsi="Arial" w:cs="Arial"/>
                          <w:sz w:val="16"/>
                          <w:szCs w:val="16"/>
                        </w:rPr>
                        <w:t>2</w:t>
                      </w:r>
                    </w:p>
                    <w:p w14:paraId="7209FA9A" w14:textId="77777777" w:rsidR="00583B21" w:rsidRDefault="00583B21" w:rsidP="00583B21">
                      <w:pPr>
                        <w:spacing w:before="1" w:after="0" w:line="130" w:lineRule="exact"/>
                        <w:rPr>
                          <w:sz w:val="13"/>
                          <w:szCs w:val="13"/>
                        </w:rPr>
                      </w:pPr>
                    </w:p>
                    <w:p w14:paraId="03DFD4C5" w14:textId="77777777" w:rsidR="00583B21" w:rsidRDefault="00583B21" w:rsidP="00583B21">
                      <w:pPr>
                        <w:tabs>
                          <w:tab w:val="left" w:pos="3260"/>
                        </w:tabs>
                        <w:spacing w:after="0" w:line="178" w:lineRule="auto"/>
                        <w:ind w:left="122" w:right="3505"/>
                        <w:rPr>
                          <w:rFonts w:ascii="Arial" w:eastAsia="Arial" w:hAnsi="Arial" w:cs="Arial"/>
                          <w:sz w:val="16"/>
                          <w:szCs w:val="16"/>
                        </w:rPr>
                      </w:pPr>
                      <w:r>
                        <w:rPr>
                          <w:rFonts w:ascii="Arial" w:eastAsia="Arial" w:hAnsi="Arial" w:cs="Arial"/>
                          <w:sz w:val="16"/>
                          <w:szCs w:val="16"/>
                        </w:rPr>
                        <w:t>D</w:t>
                      </w:r>
                      <w:r>
                        <w:rPr>
                          <w:rFonts w:ascii="Arial" w:eastAsia="Arial" w:hAnsi="Arial" w:cs="Arial"/>
                          <w:spacing w:val="8"/>
                          <w:sz w:val="16"/>
                          <w:szCs w:val="16"/>
                        </w:rPr>
                        <w:t>i</w:t>
                      </w:r>
                      <w:r>
                        <w:rPr>
                          <w:rFonts w:ascii="Arial" w:eastAsia="Arial" w:hAnsi="Arial" w:cs="Arial"/>
                          <w:spacing w:val="7"/>
                          <w:sz w:val="16"/>
                          <w:szCs w:val="16"/>
                        </w:rPr>
                        <w:t>sc</w:t>
                      </w:r>
                      <w:r>
                        <w:rPr>
                          <w:rFonts w:ascii="Arial" w:eastAsia="Arial" w:hAnsi="Arial" w:cs="Arial"/>
                          <w:spacing w:val="-2"/>
                          <w:sz w:val="16"/>
                          <w:szCs w:val="16"/>
                        </w:rPr>
                        <w:t>onne</w:t>
                      </w:r>
                      <w:r>
                        <w:rPr>
                          <w:rFonts w:ascii="Arial" w:eastAsia="Arial" w:hAnsi="Arial" w:cs="Arial"/>
                          <w:spacing w:val="7"/>
                          <w:sz w:val="16"/>
                          <w:szCs w:val="16"/>
                        </w:rPr>
                        <w:t>c</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pacing w:val="-3"/>
                          <w:sz w:val="16"/>
                          <w:szCs w:val="16"/>
                        </w:rPr>
                        <w:t xml:space="preserve"> </w:t>
                      </w:r>
                      <w:r>
                        <w:rPr>
                          <w:rFonts w:ascii="Arial" w:eastAsia="Arial" w:hAnsi="Arial" w:cs="Arial"/>
                          <w:spacing w:val="5"/>
                          <w:sz w:val="16"/>
                          <w:szCs w:val="16"/>
                        </w:rPr>
                        <w:t>r</w:t>
                      </w:r>
                      <w:r>
                        <w:rPr>
                          <w:rFonts w:ascii="Arial" w:eastAsia="Arial" w:hAnsi="Arial" w:cs="Arial"/>
                          <w:spacing w:val="-2"/>
                          <w:sz w:val="16"/>
                          <w:szCs w:val="16"/>
                        </w:rPr>
                        <w:t>eque</w:t>
                      </w:r>
                      <w:r>
                        <w:rPr>
                          <w:rFonts w:ascii="Arial" w:eastAsia="Arial" w:hAnsi="Arial" w:cs="Arial"/>
                          <w:spacing w:val="7"/>
                          <w:sz w:val="16"/>
                          <w:szCs w:val="16"/>
                        </w:rPr>
                        <w:t>s</w:t>
                      </w:r>
                      <w:r>
                        <w:rPr>
                          <w:rFonts w:ascii="Arial" w:eastAsia="Arial" w:hAnsi="Arial" w:cs="Arial"/>
                          <w:sz w:val="16"/>
                          <w:szCs w:val="16"/>
                        </w:rPr>
                        <w:t>t</w:t>
                      </w:r>
                      <w:r>
                        <w:rPr>
                          <w:rFonts w:ascii="Arial" w:eastAsia="Arial" w:hAnsi="Arial" w:cs="Arial"/>
                          <w:sz w:val="16"/>
                          <w:szCs w:val="16"/>
                        </w:rPr>
                        <w:tab/>
                      </w:r>
                      <w:r>
                        <w:rPr>
                          <w:rFonts w:ascii="Arial" w:eastAsia="Arial" w:hAnsi="Arial" w:cs="Arial"/>
                          <w:spacing w:val="9"/>
                          <w:position w:val="-9"/>
                          <w:sz w:val="16"/>
                          <w:szCs w:val="16"/>
                        </w:rPr>
                        <w:t>S</w:t>
                      </w:r>
                      <w:r>
                        <w:rPr>
                          <w:rFonts w:ascii="Arial" w:eastAsia="Arial" w:hAnsi="Arial" w:cs="Arial"/>
                          <w:spacing w:val="-2"/>
                          <w:position w:val="-9"/>
                          <w:sz w:val="16"/>
                          <w:szCs w:val="16"/>
                        </w:rPr>
                        <w:t>en</w:t>
                      </w:r>
                      <w:r>
                        <w:rPr>
                          <w:rFonts w:ascii="Arial" w:eastAsia="Arial" w:hAnsi="Arial" w:cs="Arial"/>
                          <w:spacing w:val="7"/>
                          <w:position w:val="-9"/>
                          <w:sz w:val="16"/>
                          <w:szCs w:val="16"/>
                        </w:rPr>
                        <w:t>s</w:t>
                      </w:r>
                      <w:r>
                        <w:rPr>
                          <w:rFonts w:ascii="Arial" w:eastAsia="Arial" w:hAnsi="Arial" w:cs="Arial"/>
                          <w:spacing w:val="-2"/>
                          <w:position w:val="-9"/>
                          <w:sz w:val="16"/>
                          <w:szCs w:val="16"/>
                        </w:rPr>
                        <w:t>o</w:t>
                      </w:r>
                      <w:r>
                        <w:rPr>
                          <w:rFonts w:ascii="Arial" w:eastAsia="Arial" w:hAnsi="Arial" w:cs="Arial"/>
                          <w:spacing w:val="5"/>
                          <w:position w:val="-9"/>
                          <w:sz w:val="16"/>
                          <w:szCs w:val="16"/>
                        </w:rPr>
                        <w:t>r</w:t>
                      </w:r>
                      <w:r>
                        <w:rPr>
                          <w:rFonts w:ascii="Arial" w:eastAsia="Arial" w:hAnsi="Arial" w:cs="Arial"/>
                          <w:spacing w:val="9"/>
                          <w:position w:val="-9"/>
                          <w:sz w:val="16"/>
                          <w:szCs w:val="16"/>
                        </w:rPr>
                        <w:t>S</w:t>
                      </w:r>
                      <w:r>
                        <w:rPr>
                          <w:rFonts w:ascii="Arial" w:eastAsia="Arial" w:hAnsi="Arial" w:cs="Arial"/>
                          <w:spacing w:val="-2"/>
                          <w:position w:val="-9"/>
                          <w:sz w:val="16"/>
                          <w:szCs w:val="16"/>
                        </w:rPr>
                        <w:t>e</w:t>
                      </w:r>
                      <w:r>
                        <w:rPr>
                          <w:rFonts w:ascii="Arial" w:eastAsia="Arial" w:hAnsi="Arial" w:cs="Arial"/>
                          <w:spacing w:val="5"/>
                          <w:position w:val="-9"/>
                          <w:sz w:val="16"/>
                          <w:szCs w:val="16"/>
                        </w:rPr>
                        <w:t>r</w:t>
                      </w:r>
                      <w:r>
                        <w:rPr>
                          <w:rFonts w:ascii="Arial" w:eastAsia="Arial" w:hAnsi="Arial" w:cs="Arial"/>
                          <w:spacing w:val="7"/>
                          <w:position w:val="-9"/>
                          <w:sz w:val="16"/>
                          <w:szCs w:val="16"/>
                        </w:rPr>
                        <w:t>v</w:t>
                      </w:r>
                      <w:r>
                        <w:rPr>
                          <w:rFonts w:ascii="Arial" w:eastAsia="Arial" w:hAnsi="Arial" w:cs="Arial"/>
                          <w:spacing w:val="8"/>
                          <w:position w:val="-9"/>
                          <w:sz w:val="16"/>
                          <w:szCs w:val="16"/>
                        </w:rPr>
                        <w:t>i</w:t>
                      </w:r>
                      <w:r>
                        <w:rPr>
                          <w:rFonts w:ascii="Arial" w:eastAsia="Arial" w:hAnsi="Arial" w:cs="Arial"/>
                          <w:spacing w:val="7"/>
                          <w:position w:val="-9"/>
                          <w:sz w:val="16"/>
                          <w:szCs w:val="16"/>
                        </w:rPr>
                        <w:t>c</w:t>
                      </w:r>
                      <w:r>
                        <w:rPr>
                          <w:rFonts w:ascii="Arial" w:eastAsia="Arial" w:hAnsi="Arial" w:cs="Arial"/>
                          <w:spacing w:val="-2"/>
                          <w:position w:val="-9"/>
                          <w:sz w:val="16"/>
                          <w:szCs w:val="16"/>
                        </w:rPr>
                        <w:t>e</w:t>
                      </w:r>
                      <w:r>
                        <w:rPr>
                          <w:rFonts w:ascii="Arial" w:eastAsia="Arial" w:hAnsi="Arial" w:cs="Arial"/>
                          <w:spacing w:val="9"/>
                          <w:position w:val="-9"/>
                          <w:sz w:val="16"/>
                          <w:szCs w:val="16"/>
                        </w:rPr>
                        <w:t>A</w:t>
                      </w:r>
                      <w:r>
                        <w:rPr>
                          <w:rFonts w:ascii="Arial" w:eastAsia="Arial" w:hAnsi="Arial" w:cs="Arial"/>
                          <w:spacing w:val="-2"/>
                          <w:position w:val="-9"/>
                          <w:sz w:val="16"/>
                          <w:szCs w:val="16"/>
                        </w:rPr>
                        <w:t>dap</w:t>
                      </w:r>
                      <w:r>
                        <w:rPr>
                          <w:rFonts w:ascii="Arial" w:eastAsia="Arial" w:hAnsi="Arial" w:cs="Arial"/>
                          <w:spacing w:val="-1"/>
                          <w:position w:val="-9"/>
                          <w:sz w:val="16"/>
                          <w:szCs w:val="16"/>
                        </w:rPr>
                        <w:t>t</w:t>
                      </w:r>
                      <w:r>
                        <w:rPr>
                          <w:rFonts w:ascii="Arial" w:eastAsia="Arial" w:hAnsi="Arial" w:cs="Arial"/>
                          <w:spacing w:val="-2"/>
                          <w:position w:val="-9"/>
                          <w:sz w:val="16"/>
                          <w:szCs w:val="16"/>
                        </w:rPr>
                        <w:t>e</w:t>
                      </w:r>
                      <w:r>
                        <w:rPr>
                          <w:rFonts w:ascii="Arial" w:eastAsia="Arial" w:hAnsi="Arial" w:cs="Arial"/>
                          <w:position w:val="-9"/>
                          <w:sz w:val="16"/>
                          <w:szCs w:val="16"/>
                        </w:rPr>
                        <w:t xml:space="preserve">r </w:t>
                      </w:r>
                      <w:r>
                        <w:rPr>
                          <w:rFonts w:ascii="Arial" w:eastAsia="Arial" w:hAnsi="Arial" w:cs="Arial"/>
                          <w:spacing w:val="5"/>
                          <w:sz w:val="16"/>
                          <w:szCs w:val="16"/>
                        </w:rPr>
                        <w:t>r</w:t>
                      </w:r>
                      <w:r>
                        <w:rPr>
                          <w:rFonts w:ascii="Arial" w:eastAsia="Arial" w:hAnsi="Arial" w:cs="Arial"/>
                          <w:spacing w:val="-2"/>
                          <w:sz w:val="16"/>
                          <w:szCs w:val="16"/>
                        </w:rPr>
                        <w:t>e</w:t>
                      </w:r>
                      <w:r>
                        <w:rPr>
                          <w:rFonts w:ascii="Arial" w:eastAsia="Arial" w:hAnsi="Arial" w:cs="Arial"/>
                          <w:spacing w:val="7"/>
                          <w:sz w:val="16"/>
                          <w:szCs w:val="16"/>
                        </w:rPr>
                        <w:t>c</w:t>
                      </w:r>
                      <w:r>
                        <w:rPr>
                          <w:rFonts w:ascii="Arial" w:eastAsia="Arial" w:hAnsi="Arial" w:cs="Arial"/>
                          <w:spacing w:val="-2"/>
                          <w:sz w:val="16"/>
                          <w:szCs w:val="16"/>
                        </w:rPr>
                        <w:t>e</w:t>
                      </w:r>
                      <w:r>
                        <w:rPr>
                          <w:rFonts w:ascii="Arial" w:eastAsia="Arial" w:hAnsi="Arial" w:cs="Arial"/>
                          <w:spacing w:val="8"/>
                          <w:sz w:val="16"/>
                          <w:szCs w:val="16"/>
                        </w:rPr>
                        <w:t>i</w:t>
                      </w:r>
                      <w:r>
                        <w:rPr>
                          <w:rFonts w:ascii="Arial" w:eastAsia="Arial" w:hAnsi="Arial" w:cs="Arial"/>
                          <w:spacing w:val="7"/>
                          <w:sz w:val="16"/>
                          <w:szCs w:val="16"/>
                        </w:rPr>
                        <w:t>v</w:t>
                      </w:r>
                      <w:r>
                        <w:rPr>
                          <w:rFonts w:ascii="Arial" w:eastAsia="Arial" w:hAnsi="Arial" w:cs="Arial"/>
                          <w:spacing w:val="-2"/>
                          <w:sz w:val="16"/>
                          <w:szCs w:val="16"/>
                        </w:rPr>
                        <w:t>e</w:t>
                      </w:r>
                      <w:r>
                        <w:rPr>
                          <w:rFonts w:ascii="Arial" w:eastAsia="Arial" w:hAnsi="Arial" w:cs="Arial"/>
                          <w:sz w:val="16"/>
                          <w:szCs w:val="16"/>
                        </w:rPr>
                        <w:t>d</w:t>
                      </w:r>
                      <w:r>
                        <w:rPr>
                          <w:rFonts w:ascii="Arial" w:eastAsia="Arial" w:hAnsi="Arial" w:cs="Arial"/>
                          <w:spacing w:val="-3"/>
                          <w:sz w:val="16"/>
                          <w:szCs w:val="16"/>
                        </w:rPr>
                        <w:t xml:space="preserve"> </w:t>
                      </w:r>
                      <w:r>
                        <w:rPr>
                          <w:rFonts w:ascii="Arial" w:eastAsia="Arial" w:hAnsi="Arial" w:cs="Arial"/>
                          <w:spacing w:val="-1"/>
                          <w:sz w:val="16"/>
                          <w:szCs w:val="16"/>
                        </w:rPr>
                        <w:t>f</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z w:val="16"/>
                          <w:szCs w:val="16"/>
                        </w:rPr>
                        <w:t>m</w:t>
                      </w:r>
                      <w:r>
                        <w:rPr>
                          <w:rFonts w:ascii="Arial" w:eastAsia="Arial" w:hAnsi="Arial" w:cs="Arial"/>
                          <w:spacing w:val="-4"/>
                          <w:sz w:val="16"/>
                          <w:szCs w:val="16"/>
                        </w:rPr>
                        <w:t xml:space="preserve"> </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z w:val="16"/>
                          <w:szCs w:val="16"/>
                        </w:rPr>
                        <w:t>d</w:t>
                      </w:r>
                      <w:r>
                        <w:rPr>
                          <w:rFonts w:ascii="Arial" w:eastAsia="Arial" w:hAnsi="Arial" w:cs="Arial"/>
                          <w:spacing w:val="-4"/>
                          <w:sz w:val="16"/>
                          <w:szCs w:val="16"/>
                        </w:rPr>
                        <w:t xml:space="preserve"> </w:t>
                      </w:r>
                      <w:r>
                        <w:rPr>
                          <w:rFonts w:ascii="Arial" w:eastAsia="Arial" w:hAnsi="Arial" w:cs="Arial"/>
                          <w:spacing w:val="9"/>
                          <w:sz w:val="16"/>
                          <w:szCs w:val="16"/>
                        </w:rPr>
                        <w:t>B</w:t>
                      </w:r>
                      <w:r>
                        <w:rPr>
                          <w:rFonts w:ascii="Arial" w:eastAsia="Arial" w:hAnsi="Arial" w:cs="Arial"/>
                          <w:spacing w:val="-2"/>
                          <w:sz w:val="16"/>
                          <w:szCs w:val="16"/>
                        </w:rPr>
                        <w:t>u</w:t>
                      </w:r>
                      <w:r>
                        <w:rPr>
                          <w:rFonts w:ascii="Arial" w:eastAsia="Arial" w:hAnsi="Arial" w:cs="Arial"/>
                          <w:spacing w:val="8"/>
                          <w:sz w:val="16"/>
                          <w:szCs w:val="16"/>
                        </w:rPr>
                        <w:t>il</w:t>
                      </w:r>
                      <w:r>
                        <w:rPr>
                          <w:rFonts w:ascii="Arial" w:eastAsia="Arial" w:hAnsi="Arial" w:cs="Arial"/>
                          <w:spacing w:val="-2"/>
                          <w:sz w:val="16"/>
                          <w:szCs w:val="16"/>
                        </w:rPr>
                        <w:t>de</w:t>
                      </w:r>
                      <w:r>
                        <w:rPr>
                          <w:rFonts w:ascii="Arial" w:eastAsia="Arial" w:hAnsi="Arial" w:cs="Arial"/>
                          <w:sz w:val="16"/>
                          <w:szCs w:val="16"/>
                        </w:rPr>
                        <w:t>r</w:t>
                      </w:r>
                    </w:p>
                    <w:p w14:paraId="3CF22F8E" w14:textId="77777777" w:rsidR="00583B21" w:rsidRDefault="00583B21" w:rsidP="00583B21">
                      <w:pPr>
                        <w:spacing w:before="8" w:after="0" w:line="180" w:lineRule="exact"/>
                        <w:rPr>
                          <w:sz w:val="18"/>
                          <w:szCs w:val="18"/>
                        </w:rPr>
                      </w:pPr>
                    </w:p>
                    <w:p w14:paraId="321737F3" w14:textId="77777777" w:rsidR="00583B21" w:rsidRDefault="00583B21" w:rsidP="00583B21">
                      <w:pPr>
                        <w:spacing w:after="0" w:line="240" w:lineRule="auto"/>
                        <w:ind w:left="4778" w:right="3435"/>
                        <w:jc w:val="center"/>
                        <w:rPr>
                          <w:rFonts w:ascii="Arial" w:eastAsia="Arial" w:hAnsi="Arial" w:cs="Arial"/>
                          <w:sz w:val="16"/>
                          <w:szCs w:val="16"/>
                        </w:rPr>
                      </w:pPr>
                      <w:r>
                        <w:rPr>
                          <w:rFonts w:ascii="Arial" w:eastAsia="Arial" w:hAnsi="Arial" w:cs="Arial"/>
                          <w:sz w:val="16"/>
                          <w:szCs w:val="16"/>
                        </w:rPr>
                        <w:t>3</w:t>
                      </w:r>
                    </w:p>
                    <w:p w14:paraId="3FCA2531" w14:textId="77777777" w:rsidR="00583B21" w:rsidRDefault="00583B21" w:rsidP="00583B21">
                      <w:pPr>
                        <w:spacing w:after="0" w:line="200" w:lineRule="exact"/>
                        <w:rPr>
                          <w:sz w:val="20"/>
                          <w:szCs w:val="20"/>
                        </w:rPr>
                      </w:pPr>
                    </w:p>
                    <w:p w14:paraId="4901A051" w14:textId="77777777" w:rsidR="00583B21" w:rsidRDefault="00583B21" w:rsidP="00583B21">
                      <w:pPr>
                        <w:spacing w:before="12" w:after="0" w:line="200" w:lineRule="exact"/>
                        <w:rPr>
                          <w:sz w:val="20"/>
                          <w:szCs w:val="20"/>
                        </w:rPr>
                      </w:pPr>
                    </w:p>
                    <w:p w14:paraId="5E702342" w14:textId="77777777" w:rsidR="00583B21" w:rsidRDefault="00583B21" w:rsidP="00583B21">
                      <w:pPr>
                        <w:tabs>
                          <w:tab w:val="left" w:pos="6200"/>
                        </w:tabs>
                        <w:spacing w:after="0" w:line="240" w:lineRule="auto"/>
                        <w:ind w:left="3463" w:right="2073"/>
                        <w:jc w:val="center"/>
                        <w:rPr>
                          <w:rFonts w:ascii="Arial" w:eastAsia="Arial" w:hAnsi="Arial" w:cs="Arial"/>
                          <w:sz w:val="16"/>
                          <w:szCs w:val="16"/>
                        </w:rPr>
                      </w:pPr>
                      <w:r>
                        <w:rPr>
                          <w:rFonts w:ascii="Arial" w:eastAsia="Arial" w:hAnsi="Arial" w:cs="Arial"/>
                          <w:sz w:val="16"/>
                          <w:szCs w:val="16"/>
                        </w:rPr>
                        <w:t>5</w:t>
                      </w:r>
                      <w:r>
                        <w:rPr>
                          <w:rFonts w:ascii="Arial" w:eastAsia="Arial" w:hAnsi="Arial" w:cs="Arial"/>
                          <w:sz w:val="16"/>
                          <w:szCs w:val="16"/>
                        </w:rPr>
                        <w:tab/>
                      </w:r>
                      <w:r>
                        <w:rPr>
                          <w:rFonts w:ascii="Arial" w:eastAsia="Arial" w:hAnsi="Arial" w:cs="Arial"/>
                          <w:position w:val="-9"/>
                          <w:sz w:val="16"/>
                          <w:szCs w:val="16"/>
                        </w:rPr>
                        <w:t>4</w:t>
                      </w:r>
                    </w:p>
                    <w:p w14:paraId="0F058108" w14:textId="77777777" w:rsidR="00583B21" w:rsidRDefault="00583B21" w:rsidP="00583B21">
                      <w:pPr>
                        <w:spacing w:before="1" w:after="0" w:line="190" w:lineRule="exact"/>
                        <w:rPr>
                          <w:sz w:val="19"/>
                          <w:szCs w:val="19"/>
                        </w:rPr>
                      </w:pPr>
                    </w:p>
                    <w:p w14:paraId="6133D284" w14:textId="77777777" w:rsidR="00583B21" w:rsidRDefault="00583B21" w:rsidP="00583B21">
                      <w:pPr>
                        <w:tabs>
                          <w:tab w:val="left" w:pos="1780"/>
                          <w:tab w:val="left" w:pos="4500"/>
                          <w:tab w:val="left" w:pos="6780"/>
                        </w:tabs>
                        <w:spacing w:after="0" w:line="240" w:lineRule="auto"/>
                        <w:ind w:left="122" w:right="-20"/>
                        <w:rPr>
                          <w:rFonts w:ascii="Arial" w:eastAsia="Arial" w:hAnsi="Arial" w:cs="Arial"/>
                          <w:sz w:val="16"/>
                          <w:szCs w:val="16"/>
                        </w:rPr>
                      </w:pP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z w:val="16"/>
                          <w:szCs w:val="16"/>
                        </w:rPr>
                        <w:t>t</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9"/>
                          <w:sz w:val="16"/>
                          <w:szCs w:val="16"/>
                        </w:rPr>
                        <w:t>A</w:t>
                      </w:r>
                      <w:r>
                        <w:rPr>
                          <w:rFonts w:ascii="Arial" w:eastAsia="Arial" w:hAnsi="Arial" w:cs="Arial"/>
                          <w:spacing w:val="-2"/>
                          <w:sz w:val="16"/>
                          <w:szCs w:val="16"/>
                        </w:rPr>
                        <w:t>dap</w:t>
                      </w:r>
                      <w:r>
                        <w:rPr>
                          <w:rFonts w:ascii="Arial" w:eastAsia="Arial" w:hAnsi="Arial" w:cs="Arial"/>
                          <w:spacing w:val="-1"/>
                          <w:sz w:val="16"/>
                          <w:szCs w:val="16"/>
                        </w:rPr>
                        <w:t>t</w:t>
                      </w:r>
                      <w:r>
                        <w:rPr>
                          <w:rFonts w:ascii="Arial" w:eastAsia="Arial" w:hAnsi="Arial" w:cs="Arial"/>
                          <w:spacing w:val="-2"/>
                          <w:sz w:val="16"/>
                          <w:szCs w:val="16"/>
                        </w:rPr>
                        <w:t>e</w:t>
                      </w:r>
                      <w:r>
                        <w:rPr>
                          <w:rFonts w:ascii="Arial" w:eastAsia="Arial" w:hAnsi="Arial" w:cs="Arial"/>
                          <w:spacing w:val="5"/>
                          <w:sz w:val="16"/>
                          <w:szCs w:val="16"/>
                        </w:rPr>
                        <w:t>r</w:t>
                      </w:r>
                      <w:r>
                        <w:rPr>
                          <w:rFonts w:ascii="Arial" w:eastAsia="Arial" w:hAnsi="Arial" w:cs="Arial"/>
                          <w:spacing w:val="-2"/>
                          <w:sz w:val="16"/>
                          <w:szCs w:val="16"/>
                        </w:rPr>
                        <w:t>L</w:t>
                      </w:r>
                      <w:r>
                        <w:rPr>
                          <w:rFonts w:ascii="Arial" w:eastAsia="Arial" w:hAnsi="Arial" w:cs="Arial"/>
                          <w:spacing w:val="8"/>
                          <w:sz w:val="16"/>
                          <w:szCs w:val="16"/>
                        </w:rPr>
                        <w:t>i</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2"/>
                          <w:sz w:val="16"/>
                          <w:szCs w:val="16"/>
                        </w:rPr>
                        <w:t>ene</w:t>
                      </w:r>
                      <w:r>
                        <w:rPr>
                          <w:rFonts w:ascii="Arial" w:eastAsia="Arial" w:hAnsi="Arial" w:cs="Arial"/>
                          <w:sz w:val="16"/>
                          <w:szCs w:val="16"/>
                        </w:rPr>
                        <w:t>r</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pacing w:val="9"/>
                          <w:sz w:val="16"/>
                          <w:szCs w:val="16"/>
                        </w:rPr>
                        <w:t>B</w:t>
                      </w:r>
                      <w:r>
                        <w:rPr>
                          <w:rFonts w:ascii="Arial" w:eastAsia="Arial" w:hAnsi="Arial" w:cs="Arial"/>
                          <w:spacing w:val="5"/>
                          <w:sz w:val="16"/>
                          <w:szCs w:val="16"/>
                        </w:rPr>
                        <w:t>r</w:t>
                      </w:r>
                      <w:r>
                        <w:rPr>
                          <w:rFonts w:ascii="Arial" w:eastAsia="Arial" w:hAnsi="Arial" w:cs="Arial"/>
                          <w:spacing w:val="-2"/>
                          <w:sz w:val="16"/>
                          <w:szCs w:val="16"/>
                        </w:rPr>
                        <w:t>o</w:t>
                      </w:r>
                      <w:r>
                        <w:rPr>
                          <w:rFonts w:ascii="Arial" w:eastAsia="Arial" w:hAnsi="Arial" w:cs="Arial"/>
                          <w:spacing w:val="7"/>
                          <w:sz w:val="16"/>
                          <w:szCs w:val="16"/>
                        </w:rPr>
                        <w:t>k</w:t>
                      </w:r>
                      <w:r>
                        <w:rPr>
                          <w:rFonts w:ascii="Arial" w:eastAsia="Arial" w:hAnsi="Arial" w:cs="Arial"/>
                          <w:spacing w:val="-2"/>
                          <w:sz w:val="16"/>
                          <w:szCs w:val="16"/>
                        </w:rPr>
                        <w:t>e</w:t>
                      </w:r>
                      <w:r>
                        <w:rPr>
                          <w:rFonts w:ascii="Arial" w:eastAsia="Arial" w:hAnsi="Arial" w:cs="Arial"/>
                          <w:sz w:val="16"/>
                          <w:szCs w:val="16"/>
                        </w:rPr>
                        <w:t>r</w:t>
                      </w:r>
                      <w:r>
                        <w:rPr>
                          <w:rFonts w:ascii="Arial" w:eastAsia="Arial" w:hAnsi="Arial" w:cs="Arial"/>
                          <w:sz w:val="16"/>
                          <w:szCs w:val="16"/>
                        </w:rPr>
                        <w:tab/>
                      </w:r>
                      <w:r>
                        <w:rPr>
                          <w:rFonts w:ascii="Arial" w:eastAsia="Arial" w:hAnsi="Arial" w:cs="Arial"/>
                          <w:spacing w:val="9"/>
                          <w:sz w:val="16"/>
                          <w:szCs w:val="16"/>
                        </w:rPr>
                        <w:t>A</w:t>
                      </w:r>
                      <w:r>
                        <w:rPr>
                          <w:rFonts w:ascii="Arial" w:eastAsia="Arial" w:hAnsi="Arial" w:cs="Arial"/>
                          <w:spacing w:val="-2"/>
                          <w:sz w:val="16"/>
                          <w:szCs w:val="16"/>
                        </w:rPr>
                        <w:t>pp</w:t>
                      </w:r>
                      <w:r>
                        <w:rPr>
                          <w:rFonts w:ascii="Arial" w:eastAsia="Arial" w:hAnsi="Arial" w:cs="Arial"/>
                          <w:spacing w:val="8"/>
                          <w:sz w:val="16"/>
                          <w:szCs w:val="16"/>
                        </w:rPr>
                        <w:t>l</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9"/>
                          <w:sz w:val="16"/>
                          <w:szCs w:val="16"/>
                        </w:rPr>
                        <w:t>V</w:t>
                      </w:r>
                      <w:r>
                        <w:rPr>
                          <w:rFonts w:ascii="Arial" w:eastAsia="Arial" w:hAnsi="Arial" w:cs="Arial"/>
                          <w:sz w:val="16"/>
                          <w:szCs w:val="16"/>
                        </w:rPr>
                        <w:t>C</w:t>
                      </w:r>
                      <w:r>
                        <w:rPr>
                          <w:rFonts w:ascii="Arial" w:eastAsia="Arial" w:hAnsi="Arial" w:cs="Arial"/>
                          <w:spacing w:val="-3"/>
                          <w:sz w:val="16"/>
                          <w:szCs w:val="16"/>
                        </w:rPr>
                        <w:t>M</w:t>
                      </w:r>
                      <w:r>
                        <w:rPr>
                          <w:rFonts w:ascii="Arial" w:eastAsia="Arial" w:hAnsi="Arial" w:cs="Arial"/>
                          <w:spacing w:val="-2"/>
                          <w:sz w:val="16"/>
                          <w:szCs w:val="16"/>
                        </w:rPr>
                        <w:t>a</w:t>
                      </w:r>
                      <w:r>
                        <w:rPr>
                          <w:rFonts w:ascii="Arial" w:eastAsia="Arial" w:hAnsi="Arial" w:cs="Arial"/>
                          <w:spacing w:val="8"/>
                          <w:sz w:val="16"/>
                          <w:szCs w:val="16"/>
                        </w:rPr>
                        <w:t>i</w:t>
                      </w:r>
                      <w:r>
                        <w:rPr>
                          <w:rFonts w:ascii="Arial" w:eastAsia="Arial" w:hAnsi="Arial" w:cs="Arial"/>
                          <w:sz w:val="16"/>
                          <w:szCs w:val="16"/>
                        </w:rPr>
                        <w:t>n</w:t>
                      </w:r>
                    </w:p>
                    <w:p w14:paraId="1C1FFE27" w14:textId="77777777" w:rsidR="00583B21" w:rsidRDefault="00583B21" w:rsidP="00583B21">
                      <w:pPr>
                        <w:spacing w:before="9" w:after="0" w:line="170" w:lineRule="exact"/>
                        <w:rPr>
                          <w:sz w:val="17"/>
                          <w:szCs w:val="17"/>
                        </w:rPr>
                      </w:pPr>
                    </w:p>
                    <w:p w14:paraId="1265DCBC" w14:textId="77777777" w:rsidR="00583B21" w:rsidRDefault="00583B21" w:rsidP="00583B21">
                      <w:pPr>
                        <w:spacing w:after="0" w:line="240" w:lineRule="auto"/>
                        <w:ind w:left="1412" w:right="-20"/>
                        <w:rPr>
                          <w:rFonts w:ascii="Arial" w:eastAsia="Arial" w:hAnsi="Arial" w:cs="Arial"/>
                          <w:sz w:val="16"/>
                          <w:szCs w:val="16"/>
                        </w:rPr>
                      </w:pPr>
                      <w:r>
                        <w:rPr>
                          <w:rFonts w:ascii="Arial" w:eastAsia="Arial" w:hAnsi="Arial" w:cs="Arial"/>
                          <w:sz w:val="16"/>
                          <w:szCs w:val="16"/>
                        </w:rPr>
                        <w:t>6</w:t>
                      </w:r>
                    </w:p>
                    <w:p w14:paraId="68D1E579" w14:textId="77777777" w:rsidR="00583B21" w:rsidRDefault="00583B21" w:rsidP="00583B21">
                      <w:pPr>
                        <w:spacing w:before="17" w:after="0" w:line="220" w:lineRule="exact"/>
                      </w:pPr>
                    </w:p>
                    <w:p w14:paraId="575D303E" w14:textId="77777777" w:rsidR="00583B21" w:rsidRDefault="00583B21" w:rsidP="00583B21">
                      <w:pPr>
                        <w:tabs>
                          <w:tab w:val="left" w:pos="4080"/>
                        </w:tabs>
                        <w:spacing w:after="0" w:line="240" w:lineRule="auto"/>
                        <w:ind w:left="1480" w:right="4111"/>
                        <w:jc w:val="center"/>
                        <w:rPr>
                          <w:rFonts w:ascii="Arial" w:eastAsia="Arial" w:hAnsi="Arial" w:cs="Arial"/>
                          <w:sz w:val="16"/>
                          <w:szCs w:val="16"/>
                        </w:rPr>
                      </w:pPr>
                      <w:r>
                        <w:rPr>
                          <w:rFonts w:ascii="Arial" w:eastAsia="Arial" w:hAnsi="Arial" w:cs="Arial"/>
                          <w:sz w:val="16"/>
                          <w:szCs w:val="16"/>
                        </w:rPr>
                        <w:t>1</w:t>
                      </w:r>
                      <w:r>
                        <w:rPr>
                          <w:rFonts w:ascii="Arial" w:eastAsia="Arial" w:hAnsi="Arial" w:cs="Arial"/>
                          <w:spacing w:val="-33"/>
                          <w:sz w:val="16"/>
                          <w:szCs w:val="16"/>
                        </w:rPr>
                        <w:t xml:space="preserve"> </w:t>
                      </w:r>
                      <w:r>
                        <w:rPr>
                          <w:rFonts w:ascii="Arial" w:eastAsia="Arial" w:hAnsi="Arial" w:cs="Arial"/>
                          <w:sz w:val="16"/>
                          <w:szCs w:val="16"/>
                        </w:rPr>
                        <w:t>1</w:t>
                      </w:r>
                      <w:r>
                        <w:rPr>
                          <w:rFonts w:ascii="Arial" w:eastAsia="Arial" w:hAnsi="Arial" w:cs="Arial"/>
                          <w:sz w:val="16"/>
                          <w:szCs w:val="16"/>
                        </w:rPr>
                        <w:tab/>
                      </w:r>
                      <w:r>
                        <w:rPr>
                          <w:rFonts w:ascii="Arial" w:eastAsia="Arial" w:hAnsi="Arial" w:cs="Arial"/>
                          <w:spacing w:val="11"/>
                          <w:sz w:val="16"/>
                          <w:szCs w:val="16"/>
                        </w:rPr>
                        <w:t>1</w:t>
                      </w:r>
                      <w:r>
                        <w:rPr>
                          <w:rFonts w:ascii="Arial" w:eastAsia="Arial" w:hAnsi="Arial" w:cs="Arial"/>
                          <w:sz w:val="16"/>
                          <w:szCs w:val="16"/>
                        </w:rPr>
                        <w:t>0</w:t>
                      </w:r>
                    </w:p>
                    <w:p w14:paraId="2D1099D5" w14:textId="77777777" w:rsidR="00583B21" w:rsidRDefault="00583B21" w:rsidP="00583B21">
                      <w:pPr>
                        <w:spacing w:before="4" w:after="0" w:line="190" w:lineRule="exact"/>
                        <w:rPr>
                          <w:sz w:val="19"/>
                          <w:szCs w:val="19"/>
                        </w:rPr>
                      </w:pPr>
                    </w:p>
                    <w:p w14:paraId="70EA5C03" w14:textId="77777777" w:rsidR="00583B21" w:rsidRDefault="00583B21" w:rsidP="00583B21">
                      <w:pPr>
                        <w:tabs>
                          <w:tab w:val="left" w:pos="1980"/>
                          <w:tab w:val="left" w:pos="4580"/>
                          <w:tab w:val="left" w:pos="6580"/>
                        </w:tabs>
                        <w:spacing w:after="0" w:line="240" w:lineRule="auto"/>
                        <w:ind w:left="296" w:right="-20"/>
                        <w:rPr>
                          <w:rFonts w:ascii="Arial" w:eastAsia="Arial" w:hAnsi="Arial" w:cs="Arial"/>
                          <w:sz w:val="16"/>
                          <w:szCs w:val="16"/>
                        </w:rPr>
                      </w:pPr>
                      <w:r>
                        <w:rPr>
                          <w:rFonts w:ascii="Arial" w:eastAsia="Arial" w:hAnsi="Arial" w:cs="Arial"/>
                          <w:spacing w:val="9"/>
                          <w:sz w:val="16"/>
                          <w:szCs w:val="16"/>
                        </w:rPr>
                        <w:t>A</w:t>
                      </w:r>
                      <w:r>
                        <w:rPr>
                          <w:rFonts w:ascii="Arial" w:eastAsia="Arial" w:hAnsi="Arial" w:cs="Arial"/>
                          <w:spacing w:val="-2"/>
                          <w:sz w:val="16"/>
                          <w:szCs w:val="16"/>
                        </w:rPr>
                        <w:t>pp</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pacing w:val="-2"/>
                          <w:sz w:val="16"/>
                          <w:szCs w:val="16"/>
                        </w:rPr>
                        <w:t>a</w:t>
                      </w:r>
                      <w:r>
                        <w:rPr>
                          <w:rFonts w:ascii="Arial" w:eastAsia="Arial" w:hAnsi="Arial" w:cs="Arial"/>
                          <w:spacing w:val="-1"/>
                          <w:sz w:val="16"/>
                          <w:szCs w:val="16"/>
                        </w:rPr>
                        <w:t>t</w:t>
                      </w:r>
                      <w:r>
                        <w:rPr>
                          <w:rFonts w:ascii="Arial" w:eastAsia="Arial" w:hAnsi="Arial" w:cs="Arial"/>
                          <w:spacing w:val="8"/>
                          <w:sz w:val="16"/>
                          <w:szCs w:val="16"/>
                        </w:rPr>
                        <w:t>i</w:t>
                      </w:r>
                      <w:r>
                        <w:rPr>
                          <w:rFonts w:ascii="Arial" w:eastAsia="Arial" w:hAnsi="Arial" w:cs="Arial"/>
                          <w:spacing w:val="-2"/>
                          <w:sz w:val="16"/>
                          <w:szCs w:val="16"/>
                        </w:rPr>
                        <w:t>o</w:t>
                      </w:r>
                      <w:r>
                        <w:rPr>
                          <w:rFonts w:ascii="Arial" w:eastAsia="Arial" w:hAnsi="Arial" w:cs="Arial"/>
                          <w:sz w:val="16"/>
                          <w:szCs w:val="16"/>
                        </w:rPr>
                        <w:t>n</w:t>
                      </w:r>
                      <w:r>
                        <w:rPr>
                          <w:rFonts w:ascii="Arial" w:eastAsia="Arial" w:hAnsi="Arial" w:cs="Arial"/>
                          <w:sz w:val="16"/>
                          <w:szCs w:val="16"/>
                        </w:rPr>
                        <w:tab/>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6"/>
                          <w:sz w:val="16"/>
                          <w:szCs w:val="16"/>
                        </w:rPr>
                        <w:t>G</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d</w:t>
                      </w:r>
                      <w:r>
                        <w:rPr>
                          <w:rFonts w:ascii="Arial" w:eastAsia="Arial" w:hAnsi="Arial" w:cs="Arial"/>
                          <w:sz w:val="16"/>
                          <w:szCs w:val="16"/>
                        </w:rPr>
                        <w:t>C</w:t>
                      </w:r>
                      <w:r>
                        <w:rPr>
                          <w:rFonts w:ascii="Arial" w:eastAsia="Arial" w:hAnsi="Arial" w:cs="Arial"/>
                          <w:spacing w:val="-2"/>
                          <w:sz w:val="16"/>
                          <w:szCs w:val="16"/>
                        </w:rPr>
                        <w:t>hangeL</w:t>
                      </w:r>
                      <w:r>
                        <w:rPr>
                          <w:rFonts w:ascii="Arial" w:eastAsia="Arial" w:hAnsi="Arial" w:cs="Arial"/>
                          <w:spacing w:val="8"/>
                          <w:sz w:val="16"/>
                          <w:szCs w:val="16"/>
                        </w:rPr>
                        <w:t>i</w:t>
                      </w:r>
                      <w:r>
                        <w:rPr>
                          <w:rFonts w:ascii="Arial" w:eastAsia="Arial" w:hAnsi="Arial" w:cs="Arial"/>
                          <w:spacing w:val="7"/>
                          <w:sz w:val="16"/>
                          <w:szCs w:val="16"/>
                        </w:rPr>
                        <w:t>s</w:t>
                      </w:r>
                      <w:r>
                        <w:rPr>
                          <w:rFonts w:ascii="Arial" w:eastAsia="Arial" w:hAnsi="Arial" w:cs="Arial"/>
                          <w:spacing w:val="-1"/>
                          <w:sz w:val="16"/>
                          <w:szCs w:val="16"/>
                        </w:rPr>
                        <w:t>t</w:t>
                      </w:r>
                      <w:r>
                        <w:rPr>
                          <w:rFonts w:ascii="Arial" w:eastAsia="Arial" w:hAnsi="Arial" w:cs="Arial"/>
                          <w:spacing w:val="-2"/>
                          <w:sz w:val="16"/>
                          <w:szCs w:val="16"/>
                        </w:rPr>
                        <w:t>ene</w:t>
                      </w:r>
                      <w:r>
                        <w:rPr>
                          <w:rFonts w:ascii="Arial" w:eastAsia="Arial" w:hAnsi="Arial" w:cs="Arial"/>
                          <w:sz w:val="16"/>
                          <w:szCs w:val="16"/>
                        </w:rPr>
                        <w:t>r</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6"/>
                          <w:sz w:val="16"/>
                          <w:szCs w:val="16"/>
                        </w:rPr>
                        <w:t>G</w:t>
                      </w:r>
                      <w:r>
                        <w:rPr>
                          <w:rFonts w:ascii="Arial" w:eastAsia="Arial" w:hAnsi="Arial" w:cs="Arial"/>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w:t>
                      </w:r>
                      <w:r>
                        <w:rPr>
                          <w:rFonts w:ascii="Arial" w:eastAsia="Arial" w:hAnsi="Arial" w:cs="Arial"/>
                          <w:spacing w:val="9"/>
                          <w:sz w:val="16"/>
                          <w:szCs w:val="16"/>
                        </w:rPr>
                        <w:t>V</w:t>
                      </w:r>
                      <w:r>
                        <w:rPr>
                          <w:rFonts w:ascii="Arial" w:eastAsia="Arial" w:hAnsi="Arial" w:cs="Arial"/>
                          <w:spacing w:val="8"/>
                          <w:sz w:val="16"/>
                          <w:szCs w:val="16"/>
                        </w:rPr>
                        <w:t>i</w:t>
                      </w:r>
                      <w:r>
                        <w:rPr>
                          <w:rFonts w:ascii="Arial" w:eastAsia="Arial" w:hAnsi="Arial" w:cs="Arial"/>
                          <w:spacing w:val="-2"/>
                          <w:sz w:val="16"/>
                          <w:szCs w:val="16"/>
                        </w:rPr>
                        <w:t>e</w:t>
                      </w:r>
                      <w:r>
                        <w:rPr>
                          <w:rFonts w:ascii="Arial" w:eastAsia="Arial" w:hAnsi="Arial" w:cs="Arial"/>
                          <w:sz w:val="16"/>
                          <w:szCs w:val="16"/>
                        </w:rPr>
                        <w:t>w</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9"/>
                          <w:sz w:val="16"/>
                          <w:szCs w:val="16"/>
                        </w:rPr>
                        <w:t>S</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s</w:t>
                      </w:r>
                    </w:p>
                    <w:p w14:paraId="69D8E4E9" w14:textId="77777777" w:rsidR="00583B21" w:rsidRDefault="00583B21" w:rsidP="00583B21">
                      <w:pPr>
                        <w:spacing w:before="4" w:after="0" w:line="150" w:lineRule="exact"/>
                        <w:rPr>
                          <w:sz w:val="15"/>
                          <w:szCs w:val="15"/>
                        </w:rPr>
                      </w:pPr>
                    </w:p>
                    <w:p w14:paraId="40D2A85E" w14:textId="77777777" w:rsidR="00583B21" w:rsidRDefault="00583B21" w:rsidP="00583B21">
                      <w:pPr>
                        <w:spacing w:after="0" w:line="200" w:lineRule="exact"/>
                        <w:rPr>
                          <w:sz w:val="20"/>
                          <w:szCs w:val="20"/>
                        </w:rPr>
                      </w:pPr>
                    </w:p>
                    <w:p w14:paraId="6C92034D" w14:textId="77777777" w:rsidR="00583B21" w:rsidRDefault="00583B21" w:rsidP="00583B21">
                      <w:pPr>
                        <w:spacing w:after="0" w:line="240" w:lineRule="auto"/>
                        <w:ind w:left="4605" w:right="3638"/>
                        <w:jc w:val="center"/>
                        <w:rPr>
                          <w:rFonts w:ascii="Arial" w:eastAsia="Arial" w:hAnsi="Arial" w:cs="Arial"/>
                          <w:sz w:val="16"/>
                          <w:szCs w:val="16"/>
                        </w:rPr>
                      </w:pPr>
                      <w:r>
                        <w:rPr>
                          <w:rFonts w:ascii="Arial" w:eastAsia="Arial" w:hAnsi="Arial" w:cs="Arial"/>
                          <w:sz w:val="16"/>
                          <w:szCs w:val="16"/>
                        </w:rPr>
                        <w:t>9</w:t>
                      </w:r>
                    </w:p>
                    <w:p w14:paraId="3895830E" w14:textId="77777777" w:rsidR="00583B21" w:rsidRDefault="00583B21" w:rsidP="00583B21">
                      <w:pPr>
                        <w:spacing w:after="0" w:line="68" w:lineRule="exact"/>
                        <w:ind w:left="4608" w:right="3642"/>
                        <w:jc w:val="center"/>
                        <w:rPr>
                          <w:rFonts w:ascii="Arial" w:eastAsia="Arial" w:hAnsi="Arial" w:cs="Arial"/>
                          <w:sz w:val="16"/>
                          <w:szCs w:val="16"/>
                        </w:rPr>
                      </w:pPr>
                      <w:r>
                        <w:rPr>
                          <w:rFonts w:ascii="Arial" w:eastAsia="Arial" w:hAnsi="Arial" w:cs="Arial"/>
                          <w:w w:val="99"/>
                          <w:sz w:val="16"/>
                          <w:szCs w:val="16"/>
                        </w:rPr>
                        <w:t>:</w:t>
                      </w:r>
                    </w:p>
                    <w:p w14:paraId="5AD18115" w14:textId="77777777" w:rsidR="00583B21" w:rsidRDefault="00583B21" w:rsidP="00583B21">
                      <w:pPr>
                        <w:spacing w:before="1" w:after="0" w:line="113" w:lineRule="auto"/>
                        <w:ind w:left="4603" w:right="3665"/>
                        <w:jc w:val="center"/>
                        <w:rPr>
                          <w:rFonts w:ascii="Arial" w:eastAsia="Arial" w:hAnsi="Arial" w:cs="Arial"/>
                          <w:sz w:val="16"/>
                          <w:szCs w:val="16"/>
                        </w:rPr>
                      </w:pPr>
                      <w:proofErr w:type="gramStart"/>
                      <w:r>
                        <w:rPr>
                          <w:rFonts w:ascii="Arial" w:eastAsia="Arial" w:hAnsi="Arial" w:cs="Arial"/>
                          <w:sz w:val="16"/>
                          <w:szCs w:val="16"/>
                        </w:rPr>
                        <w:t>b</w:t>
                      </w:r>
                      <w:proofErr w:type="gramEnd"/>
                      <w:r>
                        <w:rPr>
                          <w:rFonts w:ascii="Arial" w:eastAsia="Arial" w:hAnsi="Arial" w:cs="Arial"/>
                          <w:sz w:val="16"/>
                          <w:szCs w:val="16"/>
                        </w:rPr>
                        <w:t xml:space="preserve"> n</w:t>
                      </w:r>
                    </w:p>
                    <w:p w14:paraId="3251EA08" w14:textId="77777777" w:rsidR="00583B21" w:rsidRDefault="00583B21" w:rsidP="00583B21">
                      <w:pPr>
                        <w:tabs>
                          <w:tab w:val="left" w:pos="3960"/>
                        </w:tabs>
                        <w:spacing w:before="22" w:after="0" w:line="240" w:lineRule="auto"/>
                        <w:ind w:left="2049" w:right="-20"/>
                        <w:rPr>
                          <w:rFonts w:ascii="Arial" w:eastAsia="Arial" w:hAnsi="Arial" w:cs="Arial"/>
                          <w:sz w:val="16"/>
                          <w:szCs w:val="16"/>
                        </w:rPr>
                      </w:pPr>
                      <w:r>
                        <w:rPr>
                          <w:rFonts w:ascii="Arial" w:eastAsia="Arial" w:hAnsi="Arial" w:cs="Arial"/>
                          <w:sz w:val="16"/>
                          <w:szCs w:val="16"/>
                        </w:rPr>
                        <w:t>7</w:t>
                      </w:r>
                      <w:r>
                        <w:rPr>
                          <w:rFonts w:ascii="Arial" w:eastAsia="Arial" w:hAnsi="Arial" w:cs="Arial"/>
                          <w:sz w:val="16"/>
                          <w:szCs w:val="16"/>
                        </w:rPr>
                        <w:tab/>
                        <w:t>8</w:t>
                      </w:r>
                    </w:p>
                    <w:p w14:paraId="0B8C01DC" w14:textId="77777777" w:rsidR="00583B21" w:rsidRDefault="00583B21" w:rsidP="00583B21">
                      <w:pPr>
                        <w:spacing w:before="4" w:after="0" w:line="180" w:lineRule="exact"/>
                        <w:rPr>
                          <w:sz w:val="18"/>
                          <w:szCs w:val="18"/>
                        </w:rPr>
                      </w:pPr>
                    </w:p>
                    <w:p w14:paraId="15301D4E" w14:textId="77777777" w:rsidR="00583B21" w:rsidRDefault="00583B21" w:rsidP="00583B21">
                      <w:pPr>
                        <w:tabs>
                          <w:tab w:val="left" w:pos="4440"/>
                        </w:tabs>
                        <w:spacing w:after="0" w:line="240" w:lineRule="auto"/>
                        <w:ind w:left="2292" w:right="2798"/>
                        <w:jc w:val="center"/>
                        <w:rPr>
                          <w:rFonts w:ascii="Arial" w:eastAsia="Arial" w:hAnsi="Arial" w:cs="Arial"/>
                          <w:sz w:val="16"/>
                          <w:szCs w:val="16"/>
                        </w:rPr>
                      </w:pPr>
                      <w:r>
                        <w:rPr>
                          <w:rFonts w:ascii="Arial" w:eastAsia="Arial" w:hAnsi="Arial" w:cs="Arial"/>
                          <w:spacing w:val="9"/>
                          <w:sz w:val="16"/>
                          <w:szCs w:val="16"/>
                        </w:rPr>
                        <w:t>S</w:t>
                      </w:r>
                      <w:r>
                        <w:rPr>
                          <w:rFonts w:ascii="Arial" w:eastAsia="Arial" w:hAnsi="Arial" w:cs="Arial"/>
                          <w:spacing w:val="6"/>
                          <w:sz w:val="16"/>
                          <w:szCs w:val="16"/>
                        </w:rPr>
                        <w:t>G</w:t>
                      </w:r>
                      <w:r>
                        <w:rPr>
                          <w:rFonts w:ascii="Arial" w:eastAsia="Arial" w:hAnsi="Arial" w:cs="Arial"/>
                          <w:spacing w:val="9"/>
                          <w:sz w:val="16"/>
                          <w:szCs w:val="16"/>
                        </w:rPr>
                        <w:t>S</w:t>
                      </w:r>
                      <w:r>
                        <w:rPr>
                          <w:rFonts w:ascii="Arial" w:eastAsia="Arial" w:hAnsi="Arial" w:cs="Arial"/>
                          <w:spacing w:val="-2"/>
                          <w:sz w:val="16"/>
                          <w:szCs w:val="16"/>
                        </w:rPr>
                        <w:t>e</w:t>
                      </w:r>
                      <w:r>
                        <w:rPr>
                          <w:rFonts w:ascii="Arial" w:eastAsia="Arial" w:hAnsi="Arial" w:cs="Arial"/>
                          <w:spacing w:val="7"/>
                          <w:sz w:val="16"/>
                          <w:szCs w:val="16"/>
                        </w:rPr>
                        <w:t>ss</w:t>
                      </w:r>
                      <w:r>
                        <w:rPr>
                          <w:rFonts w:ascii="Arial" w:eastAsia="Arial" w:hAnsi="Arial" w:cs="Arial"/>
                          <w:spacing w:val="8"/>
                          <w:sz w:val="16"/>
                          <w:szCs w:val="16"/>
                        </w:rPr>
                        <w:t>i</w:t>
                      </w:r>
                      <w:r>
                        <w:rPr>
                          <w:rFonts w:ascii="Arial" w:eastAsia="Arial" w:hAnsi="Arial" w:cs="Arial"/>
                          <w:spacing w:val="-2"/>
                          <w:sz w:val="16"/>
                          <w:szCs w:val="16"/>
                        </w:rPr>
                        <w:t>onLog</w:t>
                      </w:r>
                      <w:r>
                        <w:rPr>
                          <w:rFonts w:ascii="Arial" w:eastAsia="Arial" w:hAnsi="Arial" w:cs="Arial"/>
                          <w:spacing w:val="8"/>
                          <w:sz w:val="16"/>
                          <w:szCs w:val="16"/>
                        </w:rPr>
                        <w:t>i</w:t>
                      </w:r>
                      <w:r>
                        <w:rPr>
                          <w:rFonts w:ascii="Arial" w:eastAsia="Arial" w:hAnsi="Arial" w:cs="Arial"/>
                          <w:sz w:val="16"/>
                          <w:szCs w:val="16"/>
                        </w:rPr>
                        <w:t>c</w:t>
                      </w:r>
                      <w:r>
                        <w:rPr>
                          <w:rFonts w:ascii="Arial" w:eastAsia="Arial" w:hAnsi="Arial" w:cs="Arial"/>
                          <w:sz w:val="16"/>
                          <w:szCs w:val="16"/>
                        </w:rPr>
                        <w:tab/>
                      </w:r>
                      <w:r>
                        <w:rPr>
                          <w:rFonts w:ascii="Arial" w:eastAsia="Arial" w:hAnsi="Arial" w:cs="Arial"/>
                          <w:spacing w:val="9"/>
                          <w:w w:val="99"/>
                          <w:position w:val="1"/>
                          <w:sz w:val="16"/>
                          <w:szCs w:val="16"/>
                        </w:rPr>
                        <w:t>S</w:t>
                      </w:r>
                      <w:r>
                        <w:rPr>
                          <w:rFonts w:ascii="Arial" w:eastAsia="Arial" w:hAnsi="Arial" w:cs="Arial"/>
                          <w:spacing w:val="-2"/>
                          <w:position w:val="1"/>
                          <w:sz w:val="16"/>
                          <w:szCs w:val="16"/>
                        </w:rPr>
                        <w:t>en</w:t>
                      </w:r>
                      <w:r>
                        <w:rPr>
                          <w:rFonts w:ascii="Arial" w:eastAsia="Arial" w:hAnsi="Arial" w:cs="Arial"/>
                          <w:spacing w:val="7"/>
                          <w:position w:val="1"/>
                          <w:sz w:val="16"/>
                          <w:szCs w:val="16"/>
                        </w:rPr>
                        <w:t>s</w:t>
                      </w:r>
                      <w:r>
                        <w:rPr>
                          <w:rFonts w:ascii="Arial" w:eastAsia="Arial" w:hAnsi="Arial" w:cs="Arial"/>
                          <w:spacing w:val="-2"/>
                          <w:position w:val="1"/>
                          <w:sz w:val="16"/>
                          <w:szCs w:val="16"/>
                        </w:rPr>
                        <w:t>o</w:t>
                      </w:r>
                      <w:r>
                        <w:rPr>
                          <w:rFonts w:ascii="Arial" w:eastAsia="Arial" w:hAnsi="Arial" w:cs="Arial"/>
                          <w:spacing w:val="5"/>
                          <w:position w:val="1"/>
                          <w:sz w:val="16"/>
                          <w:szCs w:val="16"/>
                        </w:rPr>
                        <w:t>r</w:t>
                      </w:r>
                      <w:r>
                        <w:rPr>
                          <w:rFonts w:ascii="Arial" w:eastAsia="Arial" w:hAnsi="Arial" w:cs="Arial"/>
                          <w:spacing w:val="-3"/>
                          <w:position w:val="1"/>
                          <w:sz w:val="16"/>
                          <w:szCs w:val="16"/>
                        </w:rPr>
                        <w:t>M</w:t>
                      </w:r>
                      <w:r>
                        <w:rPr>
                          <w:rFonts w:ascii="Arial" w:eastAsia="Arial" w:hAnsi="Arial" w:cs="Arial"/>
                          <w:spacing w:val="-2"/>
                          <w:position w:val="1"/>
                          <w:sz w:val="16"/>
                          <w:szCs w:val="16"/>
                        </w:rPr>
                        <w:t>anage</w:t>
                      </w:r>
                      <w:r>
                        <w:rPr>
                          <w:rFonts w:ascii="Arial" w:eastAsia="Arial" w:hAnsi="Arial" w:cs="Arial"/>
                          <w:position w:val="1"/>
                          <w:sz w:val="16"/>
                          <w:szCs w:val="16"/>
                        </w:rPr>
                        <w:t>r</w:t>
                      </w:r>
                    </w:p>
                    <w:p w14:paraId="71E0FEA4" w14:textId="77777777" w:rsidR="00583B21" w:rsidRDefault="00583B21" w:rsidP="00583B21">
                      <w:pPr>
                        <w:spacing w:before="4" w:after="0" w:line="160" w:lineRule="exact"/>
                        <w:rPr>
                          <w:sz w:val="16"/>
                          <w:szCs w:val="16"/>
                        </w:rPr>
                      </w:pPr>
                    </w:p>
                    <w:p w14:paraId="5F95DA74" w14:textId="77777777" w:rsidR="00583B21" w:rsidRDefault="00583B21" w:rsidP="00583B21">
                      <w:pPr>
                        <w:spacing w:after="0" w:line="200" w:lineRule="exact"/>
                        <w:rPr>
                          <w:sz w:val="20"/>
                          <w:szCs w:val="20"/>
                        </w:rPr>
                      </w:pPr>
                    </w:p>
                    <w:p w14:paraId="12EA7E2B" w14:textId="77777777" w:rsidR="00583B21" w:rsidRDefault="00583B21" w:rsidP="00583B21">
                      <w:pPr>
                        <w:spacing w:after="0" w:line="200" w:lineRule="exact"/>
                        <w:rPr>
                          <w:sz w:val="20"/>
                          <w:szCs w:val="20"/>
                        </w:rPr>
                      </w:pPr>
                    </w:p>
                    <w:p w14:paraId="48F6EBEC" w14:textId="77777777" w:rsidR="00583B21" w:rsidRDefault="00583B21" w:rsidP="00583B21">
                      <w:pPr>
                        <w:spacing w:after="0" w:line="200" w:lineRule="exact"/>
                        <w:rPr>
                          <w:sz w:val="20"/>
                          <w:szCs w:val="20"/>
                        </w:rPr>
                      </w:pPr>
                    </w:p>
                    <w:p w14:paraId="43C58E55" w14:textId="77777777" w:rsidR="00583B21" w:rsidRDefault="00583B21" w:rsidP="00583B21">
                      <w:pPr>
                        <w:spacing w:after="0" w:line="200" w:lineRule="exact"/>
                        <w:rPr>
                          <w:sz w:val="20"/>
                          <w:szCs w:val="20"/>
                        </w:rPr>
                      </w:pPr>
                    </w:p>
                    <w:p w14:paraId="0CF2254E" w14:textId="77777777" w:rsidR="00583B21" w:rsidRDefault="00583B21" w:rsidP="00583B21">
                      <w:pPr>
                        <w:tabs>
                          <w:tab w:val="left" w:pos="4340"/>
                          <w:tab w:val="left" w:pos="6640"/>
                        </w:tabs>
                        <w:spacing w:after="0" w:line="240" w:lineRule="auto"/>
                        <w:ind w:left="1659" w:right="-20"/>
                        <w:rPr>
                          <w:rFonts w:ascii="Arial" w:eastAsia="Arial" w:hAnsi="Arial" w:cs="Arial"/>
                          <w:sz w:val="16"/>
                          <w:szCs w:val="16"/>
                        </w:rPr>
                      </w:pPr>
                      <w:r>
                        <w:rPr>
                          <w:rFonts w:ascii="Arial" w:eastAsia="Arial" w:hAnsi="Arial" w:cs="Arial"/>
                          <w:sz w:val="16"/>
                          <w:szCs w:val="16"/>
                        </w:rPr>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7"/>
                          <w:sz w:val="16"/>
                          <w:szCs w:val="16"/>
                        </w:rPr>
                        <w:t>c</w:t>
                      </w:r>
                      <w:r>
                        <w:rPr>
                          <w:rFonts w:ascii="Arial" w:eastAsia="Arial" w:hAnsi="Arial" w:cs="Arial"/>
                          <w:spacing w:val="8"/>
                          <w:sz w:val="16"/>
                          <w:szCs w:val="16"/>
                        </w:rPr>
                        <w:t>li</w:t>
                      </w:r>
                      <w:r>
                        <w:rPr>
                          <w:rFonts w:ascii="Arial" w:eastAsia="Arial" w:hAnsi="Arial" w:cs="Arial"/>
                          <w:spacing w:val="-2"/>
                          <w:sz w:val="16"/>
                          <w:szCs w:val="16"/>
                        </w:rPr>
                        <w:t>en</w:t>
                      </w:r>
                      <w:r>
                        <w:rPr>
                          <w:rFonts w:ascii="Arial" w:eastAsia="Arial" w:hAnsi="Arial" w:cs="Arial"/>
                          <w:spacing w:val="-1"/>
                          <w:sz w:val="16"/>
                          <w:szCs w:val="16"/>
                        </w:rPr>
                        <w:t>tI</w:t>
                      </w:r>
                      <w:r>
                        <w:rPr>
                          <w:rFonts w:ascii="Arial" w:eastAsia="Arial" w:hAnsi="Arial" w:cs="Arial"/>
                          <w:spacing w:val="-2"/>
                          <w:sz w:val="16"/>
                          <w:szCs w:val="16"/>
                        </w:rPr>
                        <w:t>d2</w:t>
                      </w:r>
                      <w:r>
                        <w:rPr>
                          <w:rFonts w:ascii="Arial" w:eastAsia="Arial" w:hAnsi="Arial" w:cs="Arial"/>
                          <w:spacing w:val="7"/>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1"/>
                          <w:sz w:val="16"/>
                          <w:szCs w:val="16"/>
                        </w:rPr>
                        <w:t>I</w:t>
                      </w:r>
                      <w:r>
                        <w:rPr>
                          <w:rFonts w:ascii="Arial" w:eastAsia="Arial" w:hAnsi="Arial" w:cs="Arial"/>
                          <w:spacing w:val="-2"/>
                          <w:sz w:val="16"/>
                          <w:szCs w:val="16"/>
                        </w:rPr>
                        <w:t>d</w:t>
                      </w:r>
                      <w:r>
                        <w:rPr>
                          <w:rFonts w:ascii="Arial" w:eastAsia="Arial" w:hAnsi="Arial" w:cs="Arial"/>
                          <w:sz w:val="16"/>
                          <w:szCs w:val="16"/>
                        </w:rPr>
                        <w:t>s</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3"/>
                          <w:sz w:val="16"/>
                          <w:szCs w:val="16"/>
                        </w:rPr>
                        <w:t>M</w:t>
                      </w:r>
                      <w:r>
                        <w:rPr>
                          <w:rFonts w:ascii="Arial" w:eastAsia="Arial" w:hAnsi="Arial" w:cs="Arial"/>
                          <w:spacing w:val="-2"/>
                          <w:sz w:val="16"/>
                          <w:szCs w:val="16"/>
                        </w:rPr>
                        <w:t>ap</w:t>
                      </w:r>
                      <w:r>
                        <w:rPr>
                          <w:rFonts w:ascii="Arial" w:eastAsia="Arial" w:hAnsi="Arial" w:cs="Arial"/>
                          <w:spacing w:val="-1"/>
                          <w:sz w:val="16"/>
                          <w:szCs w:val="16"/>
                        </w:rPr>
                        <w:t>::</w:t>
                      </w:r>
                      <w:r>
                        <w:rPr>
                          <w:rFonts w:ascii="Arial" w:eastAsia="Arial" w:hAnsi="Arial" w:cs="Arial"/>
                          <w:spacing w:val="8"/>
                          <w:sz w:val="16"/>
                          <w:szCs w:val="16"/>
                        </w:rPr>
                        <w:t>i</w:t>
                      </w:r>
                      <w:r>
                        <w:rPr>
                          <w:rFonts w:ascii="Arial" w:eastAsia="Arial" w:hAnsi="Arial" w:cs="Arial"/>
                          <w:spacing w:val="-2"/>
                          <w:sz w:val="16"/>
                          <w:szCs w:val="16"/>
                        </w:rPr>
                        <w:t>d2</w:t>
                      </w:r>
                      <w:r>
                        <w:rPr>
                          <w:rFonts w:ascii="Arial" w:eastAsia="Arial" w:hAnsi="Arial" w:cs="Arial"/>
                          <w:spacing w:val="9"/>
                          <w:sz w:val="16"/>
                          <w:szCs w:val="16"/>
                        </w:rPr>
                        <w:t>P</w:t>
                      </w:r>
                      <w:r>
                        <w:rPr>
                          <w:rFonts w:ascii="Arial" w:eastAsia="Arial" w:hAnsi="Arial" w:cs="Arial"/>
                          <w:spacing w:val="-2"/>
                          <w:sz w:val="16"/>
                          <w:szCs w:val="16"/>
                        </w:rPr>
                        <w:t>o</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z w:val="16"/>
                          <w:szCs w:val="16"/>
                        </w:rPr>
                        <w:t>y</w:t>
                      </w:r>
                      <w:r>
                        <w:rPr>
                          <w:rFonts w:ascii="Arial" w:eastAsia="Arial" w:hAnsi="Arial" w:cs="Arial"/>
                          <w:sz w:val="16"/>
                          <w:szCs w:val="16"/>
                        </w:rPr>
                        <w:tab/>
                        <w:t>H</w:t>
                      </w:r>
                      <w:r>
                        <w:rPr>
                          <w:rFonts w:ascii="Arial" w:eastAsia="Arial" w:hAnsi="Arial" w:cs="Arial"/>
                          <w:spacing w:val="-2"/>
                          <w:sz w:val="16"/>
                          <w:szCs w:val="16"/>
                        </w:rPr>
                        <w:t>a</w:t>
                      </w:r>
                      <w:r>
                        <w:rPr>
                          <w:rFonts w:ascii="Arial" w:eastAsia="Arial" w:hAnsi="Arial" w:cs="Arial"/>
                          <w:spacing w:val="7"/>
                          <w:sz w:val="16"/>
                          <w:szCs w:val="16"/>
                        </w:rPr>
                        <w:t>s</w:t>
                      </w:r>
                      <w:r>
                        <w:rPr>
                          <w:rFonts w:ascii="Arial" w:eastAsia="Arial" w:hAnsi="Arial" w:cs="Arial"/>
                          <w:spacing w:val="-2"/>
                          <w:sz w:val="16"/>
                          <w:szCs w:val="16"/>
                        </w:rPr>
                        <w:t>h</w:t>
                      </w:r>
                      <w:r>
                        <w:rPr>
                          <w:rFonts w:ascii="Arial" w:eastAsia="Arial" w:hAnsi="Arial" w:cs="Arial"/>
                          <w:spacing w:val="9"/>
                          <w:sz w:val="16"/>
                          <w:szCs w:val="16"/>
                        </w:rPr>
                        <w:t>S</w:t>
                      </w:r>
                      <w:r>
                        <w:rPr>
                          <w:rFonts w:ascii="Arial" w:eastAsia="Arial" w:hAnsi="Arial" w:cs="Arial"/>
                          <w:spacing w:val="-2"/>
                          <w:sz w:val="16"/>
                          <w:szCs w:val="16"/>
                        </w:rPr>
                        <w:t>e</w:t>
                      </w:r>
                      <w:r>
                        <w:rPr>
                          <w:rFonts w:ascii="Arial" w:eastAsia="Arial" w:hAnsi="Arial" w:cs="Arial"/>
                          <w:spacing w:val="-1"/>
                          <w:sz w:val="16"/>
                          <w:szCs w:val="16"/>
                        </w:rPr>
                        <w:t>t::</w:t>
                      </w:r>
                      <w:r>
                        <w:rPr>
                          <w:rFonts w:ascii="Arial" w:eastAsia="Arial" w:hAnsi="Arial" w:cs="Arial"/>
                          <w:spacing w:val="-2"/>
                          <w:sz w:val="16"/>
                          <w:szCs w:val="16"/>
                        </w:rPr>
                        <w:t>on</w:t>
                      </w:r>
                      <w:r>
                        <w:rPr>
                          <w:rFonts w:ascii="Arial" w:eastAsia="Arial" w:hAnsi="Arial" w:cs="Arial"/>
                          <w:spacing w:val="8"/>
                          <w:sz w:val="16"/>
                          <w:szCs w:val="16"/>
                        </w:rPr>
                        <w:t>li</w:t>
                      </w:r>
                      <w:r>
                        <w:rPr>
                          <w:rFonts w:ascii="Arial" w:eastAsia="Arial" w:hAnsi="Arial" w:cs="Arial"/>
                          <w:spacing w:val="-2"/>
                          <w:sz w:val="16"/>
                          <w:szCs w:val="16"/>
                        </w:rPr>
                        <w:t>ne</w:t>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z w:val="16"/>
                          <w:szCs w:val="16"/>
                        </w:rPr>
                        <w:t>s</w:t>
                      </w:r>
                    </w:p>
                    <w:p w14:paraId="408DCD52" w14:textId="77777777" w:rsidR="00583B21" w:rsidRDefault="00583B21" w:rsidP="00583B21">
                      <w:pPr>
                        <w:spacing w:after="0" w:line="200" w:lineRule="exact"/>
                        <w:rPr>
                          <w:sz w:val="20"/>
                          <w:szCs w:val="20"/>
                        </w:rPr>
                      </w:pPr>
                    </w:p>
                    <w:p w14:paraId="1B0A8E2B" w14:textId="77777777" w:rsidR="00583B21" w:rsidRDefault="00583B21" w:rsidP="00583B21">
                      <w:pPr>
                        <w:spacing w:after="0" w:line="200" w:lineRule="exact"/>
                        <w:rPr>
                          <w:sz w:val="20"/>
                          <w:szCs w:val="20"/>
                        </w:rPr>
                      </w:pPr>
                    </w:p>
                    <w:p w14:paraId="7EFCD71E" w14:textId="77777777" w:rsidR="00583B21" w:rsidRDefault="00583B21" w:rsidP="00583B21">
                      <w:pPr>
                        <w:spacing w:after="0" w:line="200" w:lineRule="exact"/>
                        <w:rPr>
                          <w:sz w:val="20"/>
                          <w:szCs w:val="20"/>
                        </w:rPr>
                      </w:pPr>
                    </w:p>
                    <w:p w14:paraId="44D58F63" w14:textId="77777777" w:rsidR="00583B21" w:rsidRDefault="00583B21" w:rsidP="00583B21">
                      <w:pPr>
                        <w:spacing w:after="0" w:line="200" w:lineRule="exact"/>
                        <w:rPr>
                          <w:sz w:val="20"/>
                          <w:szCs w:val="20"/>
                        </w:rPr>
                      </w:pPr>
                    </w:p>
                    <w:p w14:paraId="4FEA9B9C" w14:textId="77777777" w:rsidR="00583B21" w:rsidRDefault="00583B21" w:rsidP="00583B21">
                      <w:pPr>
                        <w:spacing w:before="5" w:after="0" w:line="260" w:lineRule="exact"/>
                        <w:rPr>
                          <w:sz w:val="26"/>
                          <w:szCs w:val="26"/>
                        </w:rPr>
                      </w:pPr>
                    </w:p>
                    <w:p w14:paraId="766096EC" w14:textId="77777777" w:rsidR="00583B21" w:rsidRDefault="00583B21" w:rsidP="00583B21">
                      <w:pPr>
                        <w:tabs>
                          <w:tab w:val="left" w:pos="4500"/>
                        </w:tabs>
                        <w:spacing w:after="0" w:line="240" w:lineRule="auto"/>
                        <w:ind w:left="2050" w:right="-20"/>
                        <w:rPr>
                          <w:rFonts w:ascii="Arial" w:eastAsia="Arial" w:hAnsi="Arial" w:cs="Arial"/>
                          <w:sz w:val="16"/>
                          <w:szCs w:val="16"/>
                        </w:rPr>
                      </w:pPr>
                      <w:r>
                        <w:rPr>
                          <w:rFonts w:ascii="Arial" w:eastAsia="Arial" w:hAnsi="Arial" w:cs="Arial"/>
                          <w:spacing w:val="9"/>
                          <w:sz w:val="16"/>
                          <w:szCs w:val="16"/>
                        </w:rPr>
                        <w:t>S</w:t>
                      </w:r>
                      <w:r>
                        <w:rPr>
                          <w:rFonts w:ascii="Arial" w:eastAsia="Arial" w:hAnsi="Arial" w:cs="Arial"/>
                          <w:spacing w:val="-1"/>
                          <w:sz w:val="16"/>
                          <w:szCs w:val="16"/>
                        </w:rPr>
                        <w:t>t</w:t>
                      </w:r>
                      <w:r>
                        <w:rPr>
                          <w:rFonts w:ascii="Arial" w:eastAsia="Arial" w:hAnsi="Arial" w:cs="Arial"/>
                          <w:spacing w:val="5"/>
                          <w:sz w:val="16"/>
                          <w:szCs w:val="16"/>
                        </w:rPr>
                        <w:t>r</w:t>
                      </w:r>
                      <w:r>
                        <w:rPr>
                          <w:rFonts w:ascii="Arial" w:eastAsia="Arial" w:hAnsi="Arial" w:cs="Arial"/>
                          <w:spacing w:val="8"/>
                          <w:sz w:val="16"/>
                          <w:szCs w:val="16"/>
                        </w:rPr>
                        <w:t>i</w:t>
                      </w:r>
                      <w:r>
                        <w:rPr>
                          <w:rFonts w:ascii="Arial" w:eastAsia="Arial" w:hAnsi="Arial" w:cs="Arial"/>
                          <w:spacing w:val="-2"/>
                          <w:sz w:val="16"/>
                          <w:szCs w:val="16"/>
                        </w:rPr>
                        <w:t>ng</w:t>
                      </w:r>
                      <w:r>
                        <w:rPr>
                          <w:rFonts w:ascii="Arial" w:eastAsia="Arial" w:hAnsi="Arial" w:cs="Arial"/>
                          <w:spacing w:val="-1"/>
                          <w:sz w:val="16"/>
                          <w:szCs w:val="16"/>
                        </w:rPr>
                        <w:t>::</w:t>
                      </w:r>
                      <w:r>
                        <w:rPr>
                          <w:rFonts w:ascii="Arial" w:eastAsia="Arial" w:hAnsi="Arial" w:cs="Arial"/>
                          <w:spacing w:val="7"/>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1"/>
                          <w:sz w:val="16"/>
                          <w:szCs w:val="16"/>
                        </w:rPr>
                        <w:t>I</w:t>
                      </w:r>
                      <w:r>
                        <w:rPr>
                          <w:rFonts w:ascii="Arial" w:eastAsia="Arial" w:hAnsi="Arial" w:cs="Arial"/>
                          <w:sz w:val="16"/>
                          <w:szCs w:val="16"/>
                        </w:rPr>
                        <w:t>d</w:t>
                      </w:r>
                      <w:r>
                        <w:rPr>
                          <w:rFonts w:ascii="Arial" w:eastAsia="Arial" w:hAnsi="Arial" w:cs="Arial"/>
                          <w:sz w:val="16"/>
                          <w:szCs w:val="16"/>
                        </w:rPr>
                        <w:tab/>
                      </w:r>
                      <w:r>
                        <w:rPr>
                          <w:rFonts w:ascii="Arial" w:eastAsia="Arial" w:hAnsi="Arial" w:cs="Arial"/>
                          <w:spacing w:val="9"/>
                          <w:sz w:val="16"/>
                          <w:szCs w:val="16"/>
                        </w:rPr>
                        <w:t>S</w:t>
                      </w:r>
                      <w:r>
                        <w:rPr>
                          <w:rFonts w:ascii="Arial" w:eastAsia="Arial" w:hAnsi="Arial" w:cs="Arial"/>
                          <w:spacing w:val="-2"/>
                          <w:sz w:val="16"/>
                          <w:szCs w:val="16"/>
                        </w:rPr>
                        <w:t>en</w:t>
                      </w:r>
                      <w:r>
                        <w:rPr>
                          <w:rFonts w:ascii="Arial" w:eastAsia="Arial" w:hAnsi="Arial" w:cs="Arial"/>
                          <w:spacing w:val="7"/>
                          <w:sz w:val="16"/>
                          <w:szCs w:val="16"/>
                        </w:rPr>
                        <w:t>s</w:t>
                      </w:r>
                      <w:r>
                        <w:rPr>
                          <w:rFonts w:ascii="Arial" w:eastAsia="Arial" w:hAnsi="Arial" w:cs="Arial"/>
                          <w:spacing w:val="-2"/>
                          <w:sz w:val="16"/>
                          <w:szCs w:val="16"/>
                        </w:rPr>
                        <w:t>o</w:t>
                      </w:r>
                      <w:r>
                        <w:rPr>
                          <w:rFonts w:ascii="Arial" w:eastAsia="Arial" w:hAnsi="Arial" w:cs="Arial"/>
                          <w:spacing w:val="5"/>
                          <w:sz w:val="16"/>
                          <w:szCs w:val="16"/>
                        </w:rPr>
                        <w:t>r</w:t>
                      </w:r>
                      <w:r>
                        <w:rPr>
                          <w:rFonts w:ascii="Arial" w:eastAsia="Arial" w:hAnsi="Arial" w:cs="Arial"/>
                          <w:spacing w:val="9"/>
                          <w:sz w:val="16"/>
                          <w:szCs w:val="16"/>
                        </w:rPr>
                        <w:t>P</w:t>
                      </w:r>
                      <w:r>
                        <w:rPr>
                          <w:rFonts w:ascii="Arial" w:eastAsia="Arial" w:hAnsi="Arial" w:cs="Arial"/>
                          <w:spacing w:val="-2"/>
                          <w:sz w:val="16"/>
                          <w:szCs w:val="16"/>
                        </w:rPr>
                        <w:t>o</w:t>
                      </w:r>
                      <w:r>
                        <w:rPr>
                          <w:rFonts w:ascii="Arial" w:eastAsia="Arial" w:hAnsi="Arial" w:cs="Arial"/>
                          <w:spacing w:val="8"/>
                          <w:sz w:val="16"/>
                          <w:szCs w:val="16"/>
                        </w:rPr>
                        <w:t>li</w:t>
                      </w:r>
                      <w:r>
                        <w:rPr>
                          <w:rFonts w:ascii="Arial" w:eastAsia="Arial" w:hAnsi="Arial" w:cs="Arial"/>
                          <w:spacing w:val="7"/>
                          <w:sz w:val="16"/>
                          <w:szCs w:val="16"/>
                        </w:rPr>
                        <w:t>c</w:t>
                      </w:r>
                      <w:r>
                        <w:rPr>
                          <w:rFonts w:ascii="Arial" w:eastAsia="Arial" w:hAnsi="Arial" w:cs="Arial"/>
                          <w:sz w:val="16"/>
                          <w:szCs w:val="16"/>
                        </w:rPr>
                        <w:t>y</w:t>
                      </w:r>
                    </w:p>
                  </w:txbxContent>
                </v:textbox>
                <w10:wrap anchorx="page"/>
              </v:shape>
            </w:pict>
          </mc:Fallback>
        </mc:AlternateContent>
      </w:r>
      <w:r w:rsidRPr="006632F3">
        <w:rPr>
          <w:rFonts w:ascii="Times New Roman" w:hAnsi="Times New Roman" w:cs="Times New Roman"/>
          <w:noProof/>
        </w:rPr>
        <mc:AlternateContent>
          <mc:Choice Requires="wpg">
            <w:drawing>
              <wp:anchor distT="0" distB="0" distL="114300" distR="114300" simplePos="0" relativeHeight="252091392" behindDoc="1" locked="0" layoutInCell="1" allowOverlap="1" wp14:anchorId="735248D1" wp14:editId="36C06B12">
                <wp:simplePos x="0" y="0"/>
                <wp:positionH relativeFrom="page">
                  <wp:posOffset>1248410</wp:posOffset>
                </wp:positionH>
                <wp:positionV relativeFrom="paragraph">
                  <wp:posOffset>668655</wp:posOffset>
                </wp:positionV>
                <wp:extent cx="5383530" cy="4914900"/>
                <wp:effectExtent l="635" t="1905" r="0" b="0"/>
                <wp:wrapNone/>
                <wp:docPr id="1986" name="Group 19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83530" cy="4914900"/>
                          <a:chOff x="1966" y="1053"/>
                          <a:chExt cx="8478" cy="7740"/>
                        </a:xfrm>
                      </wpg:grpSpPr>
                      <wpg:grpSp>
                        <wpg:cNvPr id="1987" name="Group 2095"/>
                        <wpg:cNvGrpSpPr>
                          <a:grpSpLocks/>
                        </wpg:cNvGrpSpPr>
                        <wpg:grpSpPr bwMode="auto">
                          <a:xfrm>
                            <a:off x="2008" y="3108"/>
                            <a:ext cx="1102" cy="296"/>
                            <a:chOff x="2008" y="3108"/>
                            <a:chExt cx="1102" cy="296"/>
                          </a:xfrm>
                        </wpg:grpSpPr>
                        <wps:wsp>
                          <wps:cNvPr id="1988" name="Freeform 2096"/>
                          <wps:cNvSpPr>
                            <a:spLocks/>
                          </wps:cNvSpPr>
                          <wps:spPr bwMode="auto">
                            <a:xfrm>
                              <a:off x="2008" y="3108"/>
                              <a:ext cx="1102" cy="296"/>
                            </a:xfrm>
                            <a:custGeom>
                              <a:avLst/>
                              <a:gdLst>
                                <a:gd name="T0" fmla="+- 0 2008 2008"/>
                                <a:gd name="T1" fmla="*/ T0 w 1102"/>
                                <a:gd name="T2" fmla="+- 0 3404 3108"/>
                                <a:gd name="T3" fmla="*/ 3404 h 296"/>
                                <a:gd name="T4" fmla="+- 0 3109 2008"/>
                                <a:gd name="T5" fmla="*/ T4 w 1102"/>
                                <a:gd name="T6" fmla="+- 0 3404 3108"/>
                                <a:gd name="T7" fmla="*/ 3404 h 296"/>
                                <a:gd name="T8" fmla="+- 0 3109 2008"/>
                                <a:gd name="T9" fmla="*/ T8 w 1102"/>
                                <a:gd name="T10" fmla="+- 0 3108 3108"/>
                                <a:gd name="T11" fmla="*/ 3108 h 296"/>
                                <a:gd name="T12" fmla="+- 0 2008 2008"/>
                                <a:gd name="T13" fmla="*/ T12 w 1102"/>
                                <a:gd name="T14" fmla="+- 0 3108 3108"/>
                                <a:gd name="T15" fmla="*/ 3108 h 296"/>
                                <a:gd name="T16" fmla="+- 0 2008 2008"/>
                                <a:gd name="T17" fmla="*/ T16 w 1102"/>
                                <a:gd name="T18" fmla="+- 0 3404 3108"/>
                                <a:gd name="T19" fmla="*/ 3404 h 296"/>
                              </a:gdLst>
                              <a:ahLst/>
                              <a:cxnLst>
                                <a:cxn ang="0">
                                  <a:pos x="T1" y="T3"/>
                                </a:cxn>
                                <a:cxn ang="0">
                                  <a:pos x="T5" y="T7"/>
                                </a:cxn>
                                <a:cxn ang="0">
                                  <a:pos x="T9" y="T11"/>
                                </a:cxn>
                                <a:cxn ang="0">
                                  <a:pos x="T13" y="T15"/>
                                </a:cxn>
                                <a:cxn ang="0">
                                  <a:pos x="T17" y="T19"/>
                                </a:cxn>
                              </a:cxnLst>
                              <a:rect l="0" t="0" r="r" b="b"/>
                              <a:pathLst>
                                <a:path w="1102" h="296">
                                  <a:moveTo>
                                    <a:pt x="0" y="296"/>
                                  </a:moveTo>
                                  <a:lnTo>
                                    <a:pt x="1101" y="296"/>
                                  </a:lnTo>
                                  <a:lnTo>
                                    <a:pt x="1101"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89" name="Group 2093"/>
                        <wpg:cNvGrpSpPr>
                          <a:grpSpLocks/>
                        </wpg:cNvGrpSpPr>
                        <wpg:grpSpPr bwMode="auto">
                          <a:xfrm>
                            <a:off x="2090" y="3320"/>
                            <a:ext cx="937" cy="2"/>
                            <a:chOff x="2090" y="3320"/>
                            <a:chExt cx="937" cy="2"/>
                          </a:xfrm>
                        </wpg:grpSpPr>
                        <wps:wsp>
                          <wps:cNvPr id="1990" name="Freeform 2094"/>
                          <wps:cNvSpPr>
                            <a:spLocks/>
                          </wps:cNvSpPr>
                          <wps:spPr bwMode="auto">
                            <a:xfrm>
                              <a:off x="2090" y="3320"/>
                              <a:ext cx="937" cy="2"/>
                            </a:xfrm>
                            <a:custGeom>
                              <a:avLst/>
                              <a:gdLst>
                                <a:gd name="T0" fmla="+- 0 2090 2090"/>
                                <a:gd name="T1" fmla="*/ T0 w 937"/>
                                <a:gd name="T2" fmla="+- 0 3027 2090"/>
                                <a:gd name="T3" fmla="*/ T2 w 937"/>
                              </a:gdLst>
                              <a:ahLst/>
                              <a:cxnLst>
                                <a:cxn ang="0">
                                  <a:pos x="T1" y="0"/>
                                </a:cxn>
                                <a:cxn ang="0">
                                  <a:pos x="T3" y="0"/>
                                </a:cxn>
                              </a:cxnLst>
                              <a:rect l="0" t="0" r="r" b="b"/>
                              <a:pathLst>
                                <a:path w="937">
                                  <a:moveTo>
                                    <a:pt x="0" y="0"/>
                                  </a:moveTo>
                                  <a:lnTo>
                                    <a:pt x="937"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91" name="Group 2091"/>
                        <wpg:cNvGrpSpPr>
                          <a:grpSpLocks/>
                        </wpg:cNvGrpSpPr>
                        <wpg:grpSpPr bwMode="auto">
                          <a:xfrm>
                            <a:off x="6957" y="2359"/>
                            <a:ext cx="87" cy="91"/>
                            <a:chOff x="6957" y="2359"/>
                            <a:chExt cx="87" cy="91"/>
                          </a:xfrm>
                        </wpg:grpSpPr>
                        <wps:wsp>
                          <wps:cNvPr id="1992" name="Freeform 2092"/>
                          <wps:cNvSpPr>
                            <a:spLocks/>
                          </wps:cNvSpPr>
                          <wps:spPr bwMode="auto">
                            <a:xfrm>
                              <a:off x="6957" y="2359"/>
                              <a:ext cx="87" cy="91"/>
                            </a:xfrm>
                            <a:custGeom>
                              <a:avLst/>
                              <a:gdLst>
                                <a:gd name="T0" fmla="+- 0 7027 6957"/>
                                <a:gd name="T1" fmla="*/ T0 w 87"/>
                                <a:gd name="T2" fmla="+- 0 2359 2359"/>
                                <a:gd name="T3" fmla="*/ 2359 h 91"/>
                                <a:gd name="T4" fmla="+- 0 6957 6957"/>
                                <a:gd name="T5" fmla="*/ T4 w 87"/>
                                <a:gd name="T6" fmla="+- 0 2420 2359"/>
                                <a:gd name="T7" fmla="*/ 2420 h 91"/>
                                <a:gd name="T8" fmla="+- 0 7044 6957"/>
                                <a:gd name="T9" fmla="*/ T8 w 87"/>
                                <a:gd name="T10" fmla="+- 0 2450 2359"/>
                                <a:gd name="T11" fmla="*/ 2450 h 91"/>
                                <a:gd name="T12" fmla="+- 0 7027 6957"/>
                                <a:gd name="T13" fmla="*/ T12 w 87"/>
                                <a:gd name="T14" fmla="+- 0 2359 2359"/>
                                <a:gd name="T15" fmla="*/ 2359 h 91"/>
                              </a:gdLst>
                              <a:ahLst/>
                              <a:cxnLst>
                                <a:cxn ang="0">
                                  <a:pos x="T1" y="T3"/>
                                </a:cxn>
                                <a:cxn ang="0">
                                  <a:pos x="T5" y="T7"/>
                                </a:cxn>
                                <a:cxn ang="0">
                                  <a:pos x="T9" y="T11"/>
                                </a:cxn>
                                <a:cxn ang="0">
                                  <a:pos x="T13" y="T15"/>
                                </a:cxn>
                              </a:cxnLst>
                              <a:rect l="0" t="0" r="r" b="b"/>
                              <a:pathLst>
                                <a:path w="87" h="91">
                                  <a:moveTo>
                                    <a:pt x="70" y="0"/>
                                  </a:moveTo>
                                  <a:lnTo>
                                    <a:pt x="0" y="61"/>
                                  </a:lnTo>
                                  <a:lnTo>
                                    <a:pt x="87" y="91"/>
                                  </a:lnTo>
                                  <a:lnTo>
                                    <a:pt x="7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93" name="Group 2089"/>
                        <wpg:cNvGrpSpPr>
                          <a:grpSpLocks/>
                        </wpg:cNvGrpSpPr>
                        <wpg:grpSpPr bwMode="auto">
                          <a:xfrm>
                            <a:off x="6957" y="2359"/>
                            <a:ext cx="87" cy="91"/>
                            <a:chOff x="6957" y="2359"/>
                            <a:chExt cx="87" cy="91"/>
                          </a:xfrm>
                        </wpg:grpSpPr>
                        <wps:wsp>
                          <wps:cNvPr id="1994" name="Freeform 2090"/>
                          <wps:cNvSpPr>
                            <a:spLocks/>
                          </wps:cNvSpPr>
                          <wps:spPr bwMode="auto">
                            <a:xfrm>
                              <a:off x="6957" y="2359"/>
                              <a:ext cx="87" cy="91"/>
                            </a:xfrm>
                            <a:custGeom>
                              <a:avLst/>
                              <a:gdLst>
                                <a:gd name="T0" fmla="+- 0 7044 6957"/>
                                <a:gd name="T1" fmla="*/ T0 w 87"/>
                                <a:gd name="T2" fmla="+- 0 2450 2359"/>
                                <a:gd name="T3" fmla="*/ 2450 h 91"/>
                                <a:gd name="T4" fmla="+- 0 6957 6957"/>
                                <a:gd name="T5" fmla="*/ T4 w 87"/>
                                <a:gd name="T6" fmla="+- 0 2420 2359"/>
                                <a:gd name="T7" fmla="*/ 2420 h 91"/>
                                <a:gd name="T8" fmla="+- 0 7027 6957"/>
                                <a:gd name="T9" fmla="*/ T8 w 87"/>
                                <a:gd name="T10" fmla="+- 0 2359 2359"/>
                                <a:gd name="T11" fmla="*/ 2359 h 91"/>
                                <a:gd name="T12" fmla="+- 0 7044 6957"/>
                                <a:gd name="T13" fmla="*/ T12 w 87"/>
                                <a:gd name="T14" fmla="+- 0 2450 2359"/>
                                <a:gd name="T15" fmla="*/ 2450 h 91"/>
                              </a:gdLst>
                              <a:ahLst/>
                              <a:cxnLst>
                                <a:cxn ang="0">
                                  <a:pos x="T1" y="T3"/>
                                </a:cxn>
                                <a:cxn ang="0">
                                  <a:pos x="T5" y="T7"/>
                                </a:cxn>
                                <a:cxn ang="0">
                                  <a:pos x="T9" y="T11"/>
                                </a:cxn>
                                <a:cxn ang="0">
                                  <a:pos x="T13" y="T15"/>
                                </a:cxn>
                              </a:cxnLst>
                              <a:rect l="0" t="0" r="r" b="b"/>
                              <a:pathLst>
                                <a:path w="87" h="91">
                                  <a:moveTo>
                                    <a:pt x="87" y="91"/>
                                  </a:moveTo>
                                  <a:lnTo>
                                    <a:pt x="0" y="61"/>
                                  </a:lnTo>
                                  <a:lnTo>
                                    <a:pt x="70" y="0"/>
                                  </a:lnTo>
                                  <a:lnTo>
                                    <a:pt x="87" y="91"/>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95" name="Group 2087"/>
                        <wpg:cNvGrpSpPr>
                          <a:grpSpLocks/>
                        </wpg:cNvGrpSpPr>
                        <wpg:grpSpPr bwMode="auto">
                          <a:xfrm>
                            <a:off x="6957" y="2435"/>
                            <a:ext cx="87" cy="2"/>
                            <a:chOff x="6957" y="2435"/>
                            <a:chExt cx="87" cy="2"/>
                          </a:xfrm>
                        </wpg:grpSpPr>
                        <wps:wsp>
                          <wps:cNvPr id="1996" name="Freeform 2088"/>
                          <wps:cNvSpPr>
                            <a:spLocks/>
                          </wps:cNvSpPr>
                          <wps:spPr bwMode="auto">
                            <a:xfrm>
                              <a:off x="6957" y="2435"/>
                              <a:ext cx="87" cy="2"/>
                            </a:xfrm>
                            <a:custGeom>
                              <a:avLst/>
                              <a:gdLst>
                                <a:gd name="T0" fmla="+- 0 6957 6957"/>
                                <a:gd name="T1" fmla="*/ T0 w 87"/>
                                <a:gd name="T2" fmla="+- 0 7044 6957"/>
                                <a:gd name="T3" fmla="*/ T2 w 87"/>
                              </a:gdLst>
                              <a:ahLst/>
                              <a:cxnLst>
                                <a:cxn ang="0">
                                  <a:pos x="T1" y="0"/>
                                </a:cxn>
                                <a:cxn ang="0">
                                  <a:pos x="T3" y="0"/>
                                </a:cxn>
                              </a:cxnLst>
                              <a:rect l="0" t="0" r="r" b="b"/>
                              <a:pathLst>
                                <a:path w="87">
                                  <a:moveTo>
                                    <a:pt x="0" y="0"/>
                                  </a:moveTo>
                                  <a:lnTo>
                                    <a:pt x="87" y="0"/>
                                  </a:lnTo>
                                </a:path>
                              </a:pathLst>
                            </a:custGeom>
                            <a:noFill/>
                            <a:ln w="190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97" name="Group 2085"/>
                        <wpg:cNvGrpSpPr>
                          <a:grpSpLocks/>
                        </wpg:cNvGrpSpPr>
                        <wpg:grpSpPr bwMode="auto">
                          <a:xfrm>
                            <a:off x="6908" y="2294"/>
                            <a:ext cx="84" cy="96"/>
                            <a:chOff x="6908" y="2294"/>
                            <a:chExt cx="84" cy="96"/>
                          </a:xfrm>
                        </wpg:grpSpPr>
                        <wps:wsp>
                          <wps:cNvPr id="1998" name="Freeform 2086"/>
                          <wps:cNvSpPr>
                            <a:spLocks/>
                          </wps:cNvSpPr>
                          <wps:spPr bwMode="auto">
                            <a:xfrm>
                              <a:off x="6908" y="2294"/>
                              <a:ext cx="84" cy="96"/>
                            </a:xfrm>
                            <a:custGeom>
                              <a:avLst/>
                              <a:gdLst>
                                <a:gd name="T0" fmla="+- 0 6993 6908"/>
                                <a:gd name="T1" fmla="*/ T0 w 84"/>
                                <a:gd name="T2" fmla="+- 0 2390 2294"/>
                                <a:gd name="T3" fmla="*/ 2390 h 96"/>
                                <a:gd name="T4" fmla="+- 0 6908 6908"/>
                                <a:gd name="T5" fmla="*/ T4 w 84"/>
                                <a:gd name="T6" fmla="+- 0 2294 2294"/>
                                <a:gd name="T7" fmla="*/ 2294 h 96"/>
                              </a:gdLst>
                              <a:ahLst/>
                              <a:cxnLst>
                                <a:cxn ang="0">
                                  <a:pos x="T1" y="T3"/>
                                </a:cxn>
                                <a:cxn ang="0">
                                  <a:pos x="T5" y="T7"/>
                                </a:cxn>
                              </a:cxnLst>
                              <a:rect l="0" t="0" r="r" b="b"/>
                              <a:pathLst>
                                <a:path w="84" h="96">
                                  <a:moveTo>
                                    <a:pt x="85" y="96"/>
                                  </a:moveTo>
                                  <a:lnTo>
                                    <a:pt x="0"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99" name="Group 2083"/>
                        <wpg:cNvGrpSpPr>
                          <a:grpSpLocks/>
                        </wpg:cNvGrpSpPr>
                        <wpg:grpSpPr bwMode="auto">
                          <a:xfrm>
                            <a:off x="6053" y="1876"/>
                            <a:ext cx="1077" cy="1232"/>
                            <a:chOff x="6053" y="1876"/>
                            <a:chExt cx="1077" cy="1232"/>
                          </a:xfrm>
                        </wpg:grpSpPr>
                        <wps:wsp>
                          <wps:cNvPr id="2000" name="Freeform 2084"/>
                          <wps:cNvSpPr>
                            <a:spLocks/>
                          </wps:cNvSpPr>
                          <wps:spPr bwMode="auto">
                            <a:xfrm>
                              <a:off x="6053" y="1876"/>
                              <a:ext cx="1077" cy="1232"/>
                            </a:xfrm>
                            <a:custGeom>
                              <a:avLst/>
                              <a:gdLst>
                                <a:gd name="T0" fmla="+- 0 6053 6053"/>
                                <a:gd name="T1" fmla="*/ T0 w 1077"/>
                                <a:gd name="T2" fmla="+- 0 1876 1876"/>
                                <a:gd name="T3" fmla="*/ 1876 h 1232"/>
                                <a:gd name="T4" fmla="+- 0 7130 6053"/>
                                <a:gd name="T5" fmla="*/ T4 w 1077"/>
                                <a:gd name="T6" fmla="+- 0 3108 1876"/>
                                <a:gd name="T7" fmla="*/ 3108 h 1232"/>
                              </a:gdLst>
                              <a:ahLst/>
                              <a:cxnLst>
                                <a:cxn ang="0">
                                  <a:pos x="T1" y="T3"/>
                                </a:cxn>
                                <a:cxn ang="0">
                                  <a:pos x="T5" y="T7"/>
                                </a:cxn>
                              </a:cxnLst>
                              <a:rect l="0" t="0" r="r" b="b"/>
                              <a:pathLst>
                                <a:path w="1077" h="1232">
                                  <a:moveTo>
                                    <a:pt x="0" y="0"/>
                                  </a:moveTo>
                                  <a:lnTo>
                                    <a:pt x="1077" y="1232"/>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01" name="Group 2081"/>
                        <wpg:cNvGrpSpPr>
                          <a:grpSpLocks/>
                        </wpg:cNvGrpSpPr>
                        <wpg:grpSpPr bwMode="auto">
                          <a:xfrm>
                            <a:off x="5214" y="1580"/>
                            <a:ext cx="1678" cy="296"/>
                            <a:chOff x="5214" y="1580"/>
                            <a:chExt cx="1678" cy="296"/>
                          </a:xfrm>
                        </wpg:grpSpPr>
                        <wps:wsp>
                          <wps:cNvPr id="2002" name="Freeform 2082"/>
                          <wps:cNvSpPr>
                            <a:spLocks/>
                          </wps:cNvSpPr>
                          <wps:spPr bwMode="auto">
                            <a:xfrm>
                              <a:off x="5214" y="1580"/>
                              <a:ext cx="1678" cy="296"/>
                            </a:xfrm>
                            <a:custGeom>
                              <a:avLst/>
                              <a:gdLst>
                                <a:gd name="T0" fmla="+- 0 5214 5214"/>
                                <a:gd name="T1" fmla="*/ T0 w 1678"/>
                                <a:gd name="T2" fmla="+- 0 1876 1580"/>
                                <a:gd name="T3" fmla="*/ 1876 h 296"/>
                                <a:gd name="T4" fmla="+- 0 6892 5214"/>
                                <a:gd name="T5" fmla="*/ T4 w 1678"/>
                                <a:gd name="T6" fmla="+- 0 1876 1580"/>
                                <a:gd name="T7" fmla="*/ 1876 h 296"/>
                                <a:gd name="T8" fmla="+- 0 6892 5214"/>
                                <a:gd name="T9" fmla="*/ T8 w 1678"/>
                                <a:gd name="T10" fmla="+- 0 1580 1580"/>
                                <a:gd name="T11" fmla="*/ 1580 h 296"/>
                                <a:gd name="T12" fmla="+- 0 5214 5214"/>
                                <a:gd name="T13" fmla="*/ T12 w 1678"/>
                                <a:gd name="T14" fmla="+- 0 1580 1580"/>
                                <a:gd name="T15" fmla="*/ 1580 h 296"/>
                                <a:gd name="T16" fmla="+- 0 5214 5214"/>
                                <a:gd name="T17" fmla="*/ T16 w 1678"/>
                                <a:gd name="T18" fmla="+- 0 1876 1580"/>
                                <a:gd name="T19" fmla="*/ 1876 h 296"/>
                              </a:gdLst>
                              <a:ahLst/>
                              <a:cxnLst>
                                <a:cxn ang="0">
                                  <a:pos x="T1" y="T3"/>
                                </a:cxn>
                                <a:cxn ang="0">
                                  <a:pos x="T5" y="T7"/>
                                </a:cxn>
                                <a:cxn ang="0">
                                  <a:pos x="T9" y="T11"/>
                                </a:cxn>
                                <a:cxn ang="0">
                                  <a:pos x="T13" y="T15"/>
                                </a:cxn>
                                <a:cxn ang="0">
                                  <a:pos x="T17" y="T19"/>
                                </a:cxn>
                              </a:cxnLst>
                              <a:rect l="0" t="0" r="r" b="b"/>
                              <a:pathLst>
                                <a:path w="1678" h="296">
                                  <a:moveTo>
                                    <a:pt x="0" y="296"/>
                                  </a:moveTo>
                                  <a:lnTo>
                                    <a:pt x="1678" y="296"/>
                                  </a:lnTo>
                                  <a:lnTo>
                                    <a:pt x="1678"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03" name="Group 2079"/>
                        <wpg:cNvGrpSpPr>
                          <a:grpSpLocks/>
                        </wpg:cNvGrpSpPr>
                        <wpg:grpSpPr bwMode="auto">
                          <a:xfrm>
                            <a:off x="5235" y="1792"/>
                            <a:ext cx="1637" cy="2"/>
                            <a:chOff x="5235" y="1792"/>
                            <a:chExt cx="1637" cy="2"/>
                          </a:xfrm>
                        </wpg:grpSpPr>
                        <wps:wsp>
                          <wps:cNvPr id="2004" name="Freeform 2080"/>
                          <wps:cNvSpPr>
                            <a:spLocks/>
                          </wps:cNvSpPr>
                          <wps:spPr bwMode="auto">
                            <a:xfrm>
                              <a:off x="5235" y="1792"/>
                              <a:ext cx="1637" cy="2"/>
                            </a:xfrm>
                            <a:custGeom>
                              <a:avLst/>
                              <a:gdLst>
                                <a:gd name="T0" fmla="+- 0 5235 5235"/>
                                <a:gd name="T1" fmla="*/ T0 w 1637"/>
                                <a:gd name="T2" fmla="+- 0 6872 5235"/>
                                <a:gd name="T3" fmla="*/ T2 w 1637"/>
                              </a:gdLst>
                              <a:ahLst/>
                              <a:cxnLst>
                                <a:cxn ang="0">
                                  <a:pos x="T1" y="0"/>
                                </a:cxn>
                                <a:cxn ang="0">
                                  <a:pos x="T3" y="0"/>
                                </a:cxn>
                              </a:cxnLst>
                              <a:rect l="0" t="0" r="r" b="b"/>
                              <a:pathLst>
                                <a:path w="1637">
                                  <a:moveTo>
                                    <a:pt x="0" y="0"/>
                                  </a:moveTo>
                                  <a:lnTo>
                                    <a:pt x="1637"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05" name="Group 2077"/>
                        <wpg:cNvGrpSpPr>
                          <a:grpSpLocks/>
                        </wpg:cNvGrpSpPr>
                        <wpg:grpSpPr bwMode="auto">
                          <a:xfrm>
                            <a:off x="4178" y="1370"/>
                            <a:ext cx="184" cy="222"/>
                            <a:chOff x="4178" y="1370"/>
                            <a:chExt cx="184" cy="222"/>
                          </a:xfrm>
                        </wpg:grpSpPr>
                        <wps:wsp>
                          <wps:cNvPr id="2006" name="Freeform 2078"/>
                          <wps:cNvSpPr>
                            <a:spLocks/>
                          </wps:cNvSpPr>
                          <wps:spPr bwMode="auto">
                            <a:xfrm>
                              <a:off x="4178" y="1370"/>
                              <a:ext cx="184" cy="222"/>
                            </a:xfrm>
                            <a:custGeom>
                              <a:avLst/>
                              <a:gdLst>
                                <a:gd name="T0" fmla="+- 0 4362 4178"/>
                                <a:gd name="T1" fmla="*/ T0 w 184"/>
                                <a:gd name="T2" fmla="+- 0 1592 1370"/>
                                <a:gd name="T3" fmla="*/ 1592 h 222"/>
                                <a:gd name="T4" fmla="+- 0 4178 4178"/>
                                <a:gd name="T5" fmla="*/ T4 w 184"/>
                                <a:gd name="T6" fmla="+- 0 1370 1370"/>
                                <a:gd name="T7" fmla="*/ 1370 h 222"/>
                                <a:gd name="T8" fmla="+- 0 4178 4178"/>
                                <a:gd name="T9" fmla="*/ T8 w 184"/>
                                <a:gd name="T10" fmla="+- 0 1592 1370"/>
                                <a:gd name="T11" fmla="*/ 1592 h 222"/>
                                <a:gd name="T12" fmla="+- 0 4362 4178"/>
                                <a:gd name="T13" fmla="*/ T12 w 184"/>
                                <a:gd name="T14" fmla="+- 0 1592 1370"/>
                                <a:gd name="T15" fmla="*/ 1592 h 222"/>
                              </a:gdLst>
                              <a:ahLst/>
                              <a:cxnLst>
                                <a:cxn ang="0">
                                  <a:pos x="T1" y="T3"/>
                                </a:cxn>
                                <a:cxn ang="0">
                                  <a:pos x="T5" y="T7"/>
                                </a:cxn>
                                <a:cxn ang="0">
                                  <a:pos x="T9" y="T11"/>
                                </a:cxn>
                                <a:cxn ang="0">
                                  <a:pos x="T13" y="T15"/>
                                </a:cxn>
                              </a:cxnLst>
                              <a:rect l="0" t="0" r="r" b="b"/>
                              <a:pathLst>
                                <a:path w="184" h="222">
                                  <a:moveTo>
                                    <a:pt x="184" y="222"/>
                                  </a:moveTo>
                                  <a:lnTo>
                                    <a:pt x="0" y="0"/>
                                  </a:lnTo>
                                  <a:lnTo>
                                    <a:pt x="0" y="222"/>
                                  </a:lnTo>
                                  <a:lnTo>
                                    <a:pt x="184" y="222"/>
                                  </a:lnTo>
                                  <a:close/>
                                </a:path>
                              </a:pathLst>
                            </a:custGeom>
                            <a:noFill/>
                            <a:ln w="28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07" name="Group 2075"/>
                        <wpg:cNvGrpSpPr>
                          <a:grpSpLocks/>
                        </wpg:cNvGrpSpPr>
                        <wpg:grpSpPr bwMode="auto">
                          <a:xfrm>
                            <a:off x="2008" y="1370"/>
                            <a:ext cx="2354" cy="738"/>
                            <a:chOff x="2008" y="1370"/>
                            <a:chExt cx="2354" cy="738"/>
                          </a:xfrm>
                        </wpg:grpSpPr>
                        <wps:wsp>
                          <wps:cNvPr id="2008" name="Freeform 2076"/>
                          <wps:cNvSpPr>
                            <a:spLocks/>
                          </wps:cNvSpPr>
                          <wps:spPr bwMode="auto">
                            <a:xfrm>
                              <a:off x="2008" y="1370"/>
                              <a:ext cx="2354" cy="738"/>
                            </a:xfrm>
                            <a:custGeom>
                              <a:avLst/>
                              <a:gdLst>
                                <a:gd name="T0" fmla="+- 0 2008 2008"/>
                                <a:gd name="T1" fmla="*/ T0 w 2354"/>
                                <a:gd name="T2" fmla="+- 0 2108 1370"/>
                                <a:gd name="T3" fmla="*/ 2108 h 738"/>
                                <a:gd name="T4" fmla="+- 0 4362 2008"/>
                                <a:gd name="T5" fmla="*/ T4 w 2354"/>
                                <a:gd name="T6" fmla="+- 0 2108 1370"/>
                                <a:gd name="T7" fmla="*/ 2108 h 738"/>
                                <a:gd name="T8" fmla="+- 0 4362 2008"/>
                                <a:gd name="T9" fmla="*/ T8 w 2354"/>
                                <a:gd name="T10" fmla="+- 0 1592 1370"/>
                                <a:gd name="T11" fmla="*/ 1592 h 738"/>
                                <a:gd name="T12" fmla="+- 0 4178 2008"/>
                                <a:gd name="T13" fmla="*/ T12 w 2354"/>
                                <a:gd name="T14" fmla="+- 0 1592 1370"/>
                                <a:gd name="T15" fmla="*/ 1592 h 738"/>
                                <a:gd name="T16" fmla="+- 0 4178 2008"/>
                                <a:gd name="T17" fmla="*/ T16 w 2354"/>
                                <a:gd name="T18" fmla="+- 0 1370 1370"/>
                                <a:gd name="T19" fmla="*/ 1370 h 738"/>
                                <a:gd name="T20" fmla="+- 0 2008 2008"/>
                                <a:gd name="T21" fmla="*/ T20 w 2354"/>
                                <a:gd name="T22" fmla="+- 0 1370 1370"/>
                                <a:gd name="T23" fmla="*/ 1370 h 738"/>
                                <a:gd name="T24" fmla="+- 0 2008 2008"/>
                                <a:gd name="T25" fmla="*/ T24 w 2354"/>
                                <a:gd name="T26" fmla="+- 0 2108 1370"/>
                                <a:gd name="T27" fmla="*/ 2108 h 738"/>
                              </a:gdLst>
                              <a:ahLst/>
                              <a:cxnLst>
                                <a:cxn ang="0">
                                  <a:pos x="T1" y="T3"/>
                                </a:cxn>
                                <a:cxn ang="0">
                                  <a:pos x="T5" y="T7"/>
                                </a:cxn>
                                <a:cxn ang="0">
                                  <a:pos x="T9" y="T11"/>
                                </a:cxn>
                                <a:cxn ang="0">
                                  <a:pos x="T13" y="T15"/>
                                </a:cxn>
                                <a:cxn ang="0">
                                  <a:pos x="T17" y="T19"/>
                                </a:cxn>
                                <a:cxn ang="0">
                                  <a:pos x="T21" y="T23"/>
                                </a:cxn>
                                <a:cxn ang="0">
                                  <a:pos x="T25" y="T27"/>
                                </a:cxn>
                              </a:cxnLst>
                              <a:rect l="0" t="0" r="r" b="b"/>
                              <a:pathLst>
                                <a:path w="2354" h="738">
                                  <a:moveTo>
                                    <a:pt x="0" y="738"/>
                                  </a:moveTo>
                                  <a:lnTo>
                                    <a:pt x="2354" y="738"/>
                                  </a:lnTo>
                                  <a:lnTo>
                                    <a:pt x="2354" y="222"/>
                                  </a:lnTo>
                                  <a:lnTo>
                                    <a:pt x="2170" y="222"/>
                                  </a:lnTo>
                                  <a:lnTo>
                                    <a:pt x="2170" y="0"/>
                                  </a:lnTo>
                                  <a:lnTo>
                                    <a:pt x="0" y="0"/>
                                  </a:lnTo>
                                  <a:lnTo>
                                    <a:pt x="0" y="738"/>
                                  </a:lnTo>
                                  <a:close/>
                                </a:path>
                              </a:pathLst>
                            </a:custGeom>
                            <a:noFill/>
                            <a:ln w="287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09" name="Group 2073"/>
                        <wpg:cNvGrpSpPr>
                          <a:grpSpLocks/>
                        </wpg:cNvGrpSpPr>
                        <wpg:grpSpPr bwMode="auto">
                          <a:xfrm>
                            <a:off x="4362" y="1728"/>
                            <a:ext cx="853" cy="12"/>
                            <a:chOff x="4362" y="1728"/>
                            <a:chExt cx="853" cy="12"/>
                          </a:xfrm>
                        </wpg:grpSpPr>
                        <wps:wsp>
                          <wps:cNvPr id="2010" name="Freeform 2074"/>
                          <wps:cNvSpPr>
                            <a:spLocks/>
                          </wps:cNvSpPr>
                          <wps:spPr bwMode="auto">
                            <a:xfrm>
                              <a:off x="4362" y="1728"/>
                              <a:ext cx="853" cy="12"/>
                            </a:xfrm>
                            <a:custGeom>
                              <a:avLst/>
                              <a:gdLst>
                                <a:gd name="T0" fmla="+- 0 4362 4362"/>
                                <a:gd name="T1" fmla="*/ T0 w 853"/>
                                <a:gd name="T2" fmla="+- 0 1740 1728"/>
                                <a:gd name="T3" fmla="*/ 1740 h 12"/>
                                <a:gd name="T4" fmla="+- 0 5214 4362"/>
                                <a:gd name="T5" fmla="*/ T4 w 853"/>
                                <a:gd name="T6" fmla="+- 0 1728 1728"/>
                                <a:gd name="T7" fmla="*/ 1728 h 12"/>
                              </a:gdLst>
                              <a:ahLst/>
                              <a:cxnLst>
                                <a:cxn ang="0">
                                  <a:pos x="T1" y="T3"/>
                                </a:cxn>
                                <a:cxn ang="0">
                                  <a:pos x="T5" y="T7"/>
                                </a:cxn>
                              </a:cxnLst>
                              <a:rect l="0" t="0" r="r" b="b"/>
                              <a:pathLst>
                                <a:path w="853" h="12">
                                  <a:moveTo>
                                    <a:pt x="0" y="12"/>
                                  </a:moveTo>
                                  <a:lnTo>
                                    <a:pt x="852"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11" name="Group 2071"/>
                        <wpg:cNvGrpSpPr>
                          <a:grpSpLocks/>
                        </wpg:cNvGrpSpPr>
                        <wpg:grpSpPr bwMode="auto">
                          <a:xfrm>
                            <a:off x="3730" y="3108"/>
                            <a:ext cx="1715" cy="296"/>
                            <a:chOff x="3730" y="3108"/>
                            <a:chExt cx="1715" cy="296"/>
                          </a:xfrm>
                        </wpg:grpSpPr>
                        <wps:wsp>
                          <wps:cNvPr id="2012" name="Freeform 2072"/>
                          <wps:cNvSpPr>
                            <a:spLocks/>
                          </wps:cNvSpPr>
                          <wps:spPr bwMode="auto">
                            <a:xfrm>
                              <a:off x="3730" y="3108"/>
                              <a:ext cx="1715" cy="296"/>
                            </a:xfrm>
                            <a:custGeom>
                              <a:avLst/>
                              <a:gdLst>
                                <a:gd name="T0" fmla="+- 0 3730 3730"/>
                                <a:gd name="T1" fmla="*/ T0 w 1715"/>
                                <a:gd name="T2" fmla="+- 0 3404 3108"/>
                                <a:gd name="T3" fmla="*/ 3404 h 296"/>
                                <a:gd name="T4" fmla="+- 0 5445 3730"/>
                                <a:gd name="T5" fmla="*/ T4 w 1715"/>
                                <a:gd name="T6" fmla="+- 0 3404 3108"/>
                                <a:gd name="T7" fmla="*/ 3404 h 296"/>
                                <a:gd name="T8" fmla="+- 0 5445 3730"/>
                                <a:gd name="T9" fmla="*/ T8 w 1715"/>
                                <a:gd name="T10" fmla="+- 0 3108 3108"/>
                                <a:gd name="T11" fmla="*/ 3108 h 296"/>
                                <a:gd name="T12" fmla="+- 0 3730 3730"/>
                                <a:gd name="T13" fmla="*/ T12 w 1715"/>
                                <a:gd name="T14" fmla="+- 0 3108 3108"/>
                                <a:gd name="T15" fmla="*/ 3108 h 296"/>
                                <a:gd name="T16" fmla="+- 0 3730 3730"/>
                                <a:gd name="T17" fmla="*/ T16 w 1715"/>
                                <a:gd name="T18" fmla="+- 0 3404 3108"/>
                                <a:gd name="T19" fmla="*/ 3404 h 296"/>
                              </a:gdLst>
                              <a:ahLst/>
                              <a:cxnLst>
                                <a:cxn ang="0">
                                  <a:pos x="T1" y="T3"/>
                                </a:cxn>
                                <a:cxn ang="0">
                                  <a:pos x="T5" y="T7"/>
                                </a:cxn>
                                <a:cxn ang="0">
                                  <a:pos x="T9" y="T11"/>
                                </a:cxn>
                                <a:cxn ang="0">
                                  <a:pos x="T13" y="T15"/>
                                </a:cxn>
                                <a:cxn ang="0">
                                  <a:pos x="T17" y="T19"/>
                                </a:cxn>
                              </a:cxnLst>
                              <a:rect l="0" t="0" r="r" b="b"/>
                              <a:pathLst>
                                <a:path w="1715" h="296">
                                  <a:moveTo>
                                    <a:pt x="0" y="296"/>
                                  </a:moveTo>
                                  <a:lnTo>
                                    <a:pt x="1715" y="296"/>
                                  </a:lnTo>
                                  <a:lnTo>
                                    <a:pt x="1715"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13" name="Group 2069"/>
                        <wpg:cNvGrpSpPr>
                          <a:grpSpLocks/>
                        </wpg:cNvGrpSpPr>
                        <wpg:grpSpPr bwMode="auto">
                          <a:xfrm>
                            <a:off x="3751" y="3320"/>
                            <a:ext cx="1673" cy="2"/>
                            <a:chOff x="3751" y="3320"/>
                            <a:chExt cx="1673" cy="2"/>
                          </a:xfrm>
                        </wpg:grpSpPr>
                        <wps:wsp>
                          <wps:cNvPr id="2014" name="Freeform 2070"/>
                          <wps:cNvSpPr>
                            <a:spLocks/>
                          </wps:cNvSpPr>
                          <wps:spPr bwMode="auto">
                            <a:xfrm>
                              <a:off x="3751" y="3320"/>
                              <a:ext cx="1673" cy="2"/>
                            </a:xfrm>
                            <a:custGeom>
                              <a:avLst/>
                              <a:gdLst>
                                <a:gd name="T0" fmla="+- 0 3751 3751"/>
                                <a:gd name="T1" fmla="*/ T0 w 1673"/>
                                <a:gd name="T2" fmla="+- 0 5424 3751"/>
                                <a:gd name="T3" fmla="*/ T2 w 1673"/>
                              </a:gdLst>
                              <a:ahLst/>
                              <a:cxnLst>
                                <a:cxn ang="0">
                                  <a:pos x="T1" y="0"/>
                                </a:cxn>
                                <a:cxn ang="0">
                                  <a:pos x="T3" y="0"/>
                                </a:cxn>
                              </a:cxnLst>
                              <a:rect l="0" t="0" r="r" b="b"/>
                              <a:pathLst>
                                <a:path w="1673">
                                  <a:moveTo>
                                    <a:pt x="0" y="0"/>
                                  </a:moveTo>
                                  <a:lnTo>
                                    <a:pt x="1673"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15" name="Group 2067"/>
                        <wpg:cNvGrpSpPr>
                          <a:grpSpLocks/>
                        </wpg:cNvGrpSpPr>
                        <wpg:grpSpPr bwMode="auto">
                          <a:xfrm>
                            <a:off x="5353" y="2860"/>
                            <a:ext cx="91" cy="86"/>
                            <a:chOff x="5353" y="2860"/>
                            <a:chExt cx="91" cy="86"/>
                          </a:xfrm>
                        </wpg:grpSpPr>
                        <wps:wsp>
                          <wps:cNvPr id="2016" name="Freeform 2068"/>
                          <wps:cNvSpPr>
                            <a:spLocks/>
                          </wps:cNvSpPr>
                          <wps:spPr bwMode="auto">
                            <a:xfrm>
                              <a:off x="5353" y="2860"/>
                              <a:ext cx="91" cy="86"/>
                            </a:xfrm>
                            <a:custGeom>
                              <a:avLst/>
                              <a:gdLst>
                                <a:gd name="T0" fmla="+- 0 5384 5353"/>
                                <a:gd name="T1" fmla="*/ T0 w 91"/>
                                <a:gd name="T2" fmla="+- 0 2860 2860"/>
                                <a:gd name="T3" fmla="*/ 2860 h 86"/>
                                <a:gd name="T4" fmla="+- 0 5353 5353"/>
                                <a:gd name="T5" fmla="*/ T4 w 91"/>
                                <a:gd name="T6" fmla="+- 0 2946 2860"/>
                                <a:gd name="T7" fmla="*/ 2946 h 86"/>
                                <a:gd name="T8" fmla="+- 0 5443 5353"/>
                                <a:gd name="T9" fmla="*/ T8 w 91"/>
                                <a:gd name="T10" fmla="+- 0 2930 2860"/>
                                <a:gd name="T11" fmla="*/ 2930 h 86"/>
                                <a:gd name="T12" fmla="+- 0 5384 5353"/>
                                <a:gd name="T13" fmla="*/ T12 w 91"/>
                                <a:gd name="T14" fmla="+- 0 2860 2860"/>
                                <a:gd name="T15" fmla="*/ 2860 h 86"/>
                              </a:gdLst>
                              <a:ahLst/>
                              <a:cxnLst>
                                <a:cxn ang="0">
                                  <a:pos x="T1" y="T3"/>
                                </a:cxn>
                                <a:cxn ang="0">
                                  <a:pos x="T5" y="T7"/>
                                </a:cxn>
                                <a:cxn ang="0">
                                  <a:pos x="T9" y="T11"/>
                                </a:cxn>
                                <a:cxn ang="0">
                                  <a:pos x="T13" y="T15"/>
                                </a:cxn>
                              </a:cxnLst>
                              <a:rect l="0" t="0" r="r" b="b"/>
                              <a:pathLst>
                                <a:path w="91" h="86">
                                  <a:moveTo>
                                    <a:pt x="31" y="0"/>
                                  </a:moveTo>
                                  <a:lnTo>
                                    <a:pt x="0" y="86"/>
                                  </a:lnTo>
                                  <a:lnTo>
                                    <a:pt x="90" y="70"/>
                                  </a:lnTo>
                                  <a:lnTo>
                                    <a:pt x="3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017" name="Group 2065"/>
                        <wpg:cNvGrpSpPr>
                          <a:grpSpLocks/>
                        </wpg:cNvGrpSpPr>
                        <wpg:grpSpPr bwMode="auto">
                          <a:xfrm>
                            <a:off x="5353" y="2860"/>
                            <a:ext cx="91" cy="86"/>
                            <a:chOff x="5353" y="2860"/>
                            <a:chExt cx="91" cy="86"/>
                          </a:xfrm>
                        </wpg:grpSpPr>
                        <wps:wsp>
                          <wps:cNvPr id="2018" name="Freeform 2066"/>
                          <wps:cNvSpPr>
                            <a:spLocks/>
                          </wps:cNvSpPr>
                          <wps:spPr bwMode="auto">
                            <a:xfrm>
                              <a:off x="5353" y="2860"/>
                              <a:ext cx="91" cy="86"/>
                            </a:xfrm>
                            <a:custGeom>
                              <a:avLst/>
                              <a:gdLst>
                                <a:gd name="T0" fmla="+- 0 5353 5353"/>
                                <a:gd name="T1" fmla="*/ T0 w 91"/>
                                <a:gd name="T2" fmla="+- 0 2946 2860"/>
                                <a:gd name="T3" fmla="*/ 2946 h 86"/>
                                <a:gd name="T4" fmla="+- 0 5384 5353"/>
                                <a:gd name="T5" fmla="*/ T4 w 91"/>
                                <a:gd name="T6" fmla="+- 0 2860 2860"/>
                                <a:gd name="T7" fmla="*/ 2860 h 86"/>
                                <a:gd name="T8" fmla="+- 0 5443 5353"/>
                                <a:gd name="T9" fmla="*/ T8 w 91"/>
                                <a:gd name="T10" fmla="+- 0 2930 2860"/>
                                <a:gd name="T11" fmla="*/ 2930 h 86"/>
                                <a:gd name="T12" fmla="+- 0 5353 5353"/>
                                <a:gd name="T13" fmla="*/ T12 w 91"/>
                                <a:gd name="T14" fmla="+- 0 2946 2860"/>
                                <a:gd name="T15" fmla="*/ 2946 h 86"/>
                              </a:gdLst>
                              <a:ahLst/>
                              <a:cxnLst>
                                <a:cxn ang="0">
                                  <a:pos x="T1" y="T3"/>
                                </a:cxn>
                                <a:cxn ang="0">
                                  <a:pos x="T5" y="T7"/>
                                </a:cxn>
                                <a:cxn ang="0">
                                  <a:pos x="T9" y="T11"/>
                                </a:cxn>
                                <a:cxn ang="0">
                                  <a:pos x="T13" y="T15"/>
                                </a:cxn>
                              </a:cxnLst>
                              <a:rect l="0" t="0" r="r" b="b"/>
                              <a:pathLst>
                                <a:path w="91" h="86">
                                  <a:moveTo>
                                    <a:pt x="0" y="86"/>
                                  </a:moveTo>
                                  <a:lnTo>
                                    <a:pt x="31" y="0"/>
                                  </a:lnTo>
                                  <a:lnTo>
                                    <a:pt x="90" y="70"/>
                                  </a:lnTo>
                                  <a:lnTo>
                                    <a:pt x="0" y="86"/>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19" name="Group 2063"/>
                        <wpg:cNvGrpSpPr>
                          <a:grpSpLocks/>
                        </wpg:cNvGrpSpPr>
                        <wpg:grpSpPr bwMode="auto">
                          <a:xfrm>
                            <a:off x="5369" y="2860"/>
                            <a:ext cx="2" cy="86"/>
                            <a:chOff x="5369" y="2860"/>
                            <a:chExt cx="2" cy="86"/>
                          </a:xfrm>
                        </wpg:grpSpPr>
                        <wps:wsp>
                          <wps:cNvPr id="2020" name="Freeform 2064"/>
                          <wps:cNvSpPr>
                            <a:spLocks/>
                          </wps:cNvSpPr>
                          <wps:spPr bwMode="auto">
                            <a:xfrm>
                              <a:off x="5369" y="2860"/>
                              <a:ext cx="2" cy="86"/>
                            </a:xfrm>
                            <a:custGeom>
                              <a:avLst/>
                              <a:gdLst>
                                <a:gd name="T0" fmla="+- 0 2860 2860"/>
                                <a:gd name="T1" fmla="*/ 2860 h 86"/>
                                <a:gd name="T2" fmla="+- 0 2946 2860"/>
                                <a:gd name="T3" fmla="*/ 2946 h 86"/>
                              </a:gdLst>
                              <a:ahLst/>
                              <a:cxnLst>
                                <a:cxn ang="0">
                                  <a:pos x="0" y="T1"/>
                                </a:cxn>
                                <a:cxn ang="0">
                                  <a:pos x="0" y="T3"/>
                                </a:cxn>
                              </a:cxnLst>
                              <a:rect l="0" t="0" r="r" b="b"/>
                              <a:pathLst>
                                <a:path h="86">
                                  <a:moveTo>
                                    <a:pt x="0" y="0"/>
                                  </a:moveTo>
                                  <a:lnTo>
                                    <a:pt x="0" y="86"/>
                                  </a:lnTo>
                                </a:path>
                              </a:pathLst>
                            </a:custGeom>
                            <a:noFill/>
                            <a:ln w="201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21" name="Group 2061"/>
                        <wpg:cNvGrpSpPr>
                          <a:grpSpLocks/>
                        </wpg:cNvGrpSpPr>
                        <wpg:grpSpPr bwMode="auto">
                          <a:xfrm>
                            <a:off x="5413" y="2813"/>
                            <a:ext cx="98" cy="83"/>
                            <a:chOff x="5413" y="2813"/>
                            <a:chExt cx="98" cy="83"/>
                          </a:xfrm>
                        </wpg:grpSpPr>
                        <wps:wsp>
                          <wps:cNvPr id="2022" name="Freeform 2062"/>
                          <wps:cNvSpPr>
                            <a:spLocks/>
                          </wps:cNvSpPr>
                          <wps:spPr bwMode="auto">
                            <a:xfrm>
                              <a:off x="5413" y="2813"/>
                              <a:ext cx="98" cy="83"/>
                            </a:xfrm>
                            <a:custGeom>
                              <a:avLst/>
                              <a:gdLst>
                                <a:gd name="T0" fmla="+- 0 5413 5413"/>
                                <a:gd name="T1" fmla="*/ T0 w 98"/>
                                <a:gd name="T2" fmla="+- 0 2896 2813"/>
                                <a:gd name="T3" fmla="*/ 2896 h 83"/>
                                <a:gd name="T4" fmla="+- 0 5511 5413"/>
                                <a:gd name="T5" fmla="*/ T4 w 98"/>
                                <a:gd name="T6" fmla="+- 0 2813 2813"/>
                                <a:gd name="T7" fmla="*/ 2813 h 83"/>
                              </a:gdLst>
                              <a:ahLst/>
                              <a:cxnLst>
                                <a:cxn ang="0">
                                  <a:pos x="T1" y="T3"/>
                                </a:cxn>
                                <a:cxn ang="0">
                                  <a:pos x="T5" y="T7"/>
                                </a:cxn>
                              </a:cxnLst>
                              <a:rect l="0" t="0" r="r" b="b"/>
                              <a:pathLst>
                                <a:path w="98" h="83">
                                  <a:moveTo>
                                    <a:pt x="0" y="83"/>
                                  </a:moveTo>
                                  <a:lnTo>
                                    <a:pt x="98"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23" name="Group 2059"/>
                        <wpg:cNvGrpSpPr>
                          <a:grpSpLocks/>
                        </wpg:cNvGrpSpPr>
                        <wpg:grpSpPr bwMode="auto">
                          <a:xfrm>
                            <a:off x="4588" y="1876"/>
                            <a:ext cx="1465" cy="1232"/>
                            <a:chOff x="4588" y="1876"/>
                            <a:chExt cx="1465" cy="1232"/>
                          </a:xfrm>
                        </wpg:grpSpPr>
                        <wps:wsp>
                          <wps:cNvPr id="2024" name="Freeform 2060"/>
                          <wps:cNvSpPr>
                            <a:spLocks/>
                          </wps:cNvSpPr>
                          <wps:spPr bwMode="auto">
                            <a:xfrm>
                              <a:off x="4588" y="1876"/>
                              <a:ext cx="1465" cy="1232"/>
                            </a:xfrm>
                            <a:custGeom>
                              <a:avLst/>
                              <a:gdLst>
                                <a:gd name="T0" fmla="+- 0 6053 4588"/>
                                <a:gd name="T1" fmla="*/ T0 w 1465"/>
                                <a:gd name="T2" fmla="+- 0 1876 1876"/>
                                <a:gd name="T3" fmla="*/ 1876 h 1232"/>
                                <a:gd name="T4" fmla="+- 0 4588 4588"/>
                                <a:gd name="T5" fmla="*/ T4 w 1465"/>
                                <a:gd name="T6" fmla="+- 0 3108 1876"/>
                                <a:gd name="T7" fmla="*/ 3108 h 1232"/>
                              </a:gdLst>
                              <a:ahLst/>
                              <a:cxnLst>
                                <a:cxn ang="0">
                                  <a:pos x="T1" y="T3"/>
                                </a:cxn>
                                <a:cxn ang="0">
                                  <a:pos x="T5" y="T7"/>
                                </a:cxn>
                              </a:cxnLst>
                              <a:rect l="0" t="0" r="r" b="b"/>
                              <a:pathLst>
                                <a:path w="1465" h="1232">
                                  <a:moveTo>
                                    <a:pt x="1465" y="0"/>
                                  </a:moveTo>
                                  <a:lnTo>
                                    <a:pt x="0" y="1232"/>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25" name="Group 2057"/>
                        <wpg:cNvGrpSpPr>
                          <a:grpSpLocks/>
                        </wpg:cNvGrpSpPr>
                        <wpg:grpSpPr bwMode="auto">
                          <a:xfrm>
                            <a:off x="3109" y="3256"/>
                            <a:ext cx="621" cy="2"/>
                            <a:chOff x="3109" y="3256"/>
                            <a:chExt cx="621" cy="2"/>
                          </a:xfrm>
                        </wpg:grpSpPr>
                        <wps:wsp>
                          <wps:cNvPr id="2026" name="Freeform 2058"/>
                          <wps:cNvSpPr>
                            <a:spLocks/>
                          </wps:cNvSpPr>
                          <wps:spPr bwMode="auto">
                            <a:xfrm>
                              <a:off x="3109" y="3256"/>
                              <a:ext cx="621" cy="2"/>
                            </a:xfrm>
                            <a:custGeom>
                              <a:avLst/>
                              <a:gdLst>
                                <a:gd name="T0" fmla="+- 0 3730 3109"/>
                                <a:gd name="T1" fmla="*/ T0 w 621"/>
                                <a:gd name="T2" fmla="+- 0 3109 3109"/>
                                <a:gd name="T3" fmla="*/ T2 w 621"/>
                              </a:gdLst>
                              <a:ahLst/>
                              <a:cxnLst>
                                <a:cxn ang="0">
                                  <a:pos x="T1" y="0"/>
                                </a:cxn>
                                <a:cxn ang="0">
                                  <a:pos x="T3" y="0"/>
                                </a:cxn>
                              </a:cxnLst>
                              <a:rect l="0" t="0" r="r" b="b"/>
                              <a:pathLst>
                                <a:path w="621">
                                  <a:moveTo>
                                    <a:pt x="621" y="0"/>
                                  </a:moveTo>
                                  <a:lnTo>
                                    <a:pt x="0"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27" name="Group 2055"/>
                        <wpg:cNvGrpSpPr>
                          <a:grpSpLocks/>
                        </wpg:cNvGrpSpPr>
                        <wpg:grpSpPr bwMode="auto">
                          <a:xfrm>
                            <a:off x="4272" y="5646"/>
                            <a:ext cx="1250" cy="296"/>
                            <a:chOff x="4272" y="5646"/>
                            <a:chExt cx="1250" cy="296"/>
                          </a:xfrm>
                        </wpg:grpSpPr>
                        <wps:wsp>
                          <wps:cNvPr id="2028" name="Freeform 2056"/>
                          <wps:cNvSpPr>
                            <a:spLocks/>
                          </wps:cNvSpPr>
                          <wps:spPr bwMode="auto">
                            <a:xfrm>
                              <a:off x="4272" y="5646"/>
                              <a:ext cx="1250" cy="296"/>
                            </a:xfrm>
                            <a:custGeom>
                              <a:avLst/>
                              <a:gdLst>
                                <a:gd name="T0" fmla="+- 0 4272 4272"/>
                                <a:gd name="T1" fmla="*/ T0 w 1250"/>
                                <a:gd name="T2" fmla="+- 0 5942 5646"/>
                                <a:gd name="T3" fmla="*/ 5942 h 296"/>
                                <a:gd name="T4" fmla="+- 0 5522 4272"/>
                                <a:gd name="T5" fmla="*/ T4 w 1250"/>
                                <a:gd name="T6" fmla="+- 0 5942 5646"/>
                                <a:gd name="T7" fmla="*/ 5942 h 296"/>
                                <a:gd name="T8" fmla="+- 0 5522 4272"/>
                                <a:gd name="T9" fmla="*/ T8 w 1250"/>
                                <a:gd name="T10" fmla="+- 0 5646 5646"/>
                                <a:gd name="T11" fmla="*/ 5646 h 296"/>
                                <a:gd name="T12" fmla="+- 0 4272 4272"/>
                                <a:gd name="T13" fmla="*/ T12 w 1250"/>
                                <a:gd name="T14" fmla="+- 0 5646 5646"/>
                                <a:gd name="T15" fmla="*/ 5646 h 296"/>
                                <a:gd name="T16" fmla="+- 0 4272 4272"/>
                                <a:gd name="T17" fmla="*/ T16 w 1250"/>
                                <a:gd name="T18" fmla="+- 0 5942 5646"/>
                                <a:gd name="T19" fmla="*/ 5942 h 296"/>
                              </a:gdLst>
                              <a:ahLst/>
                              <a:cxnLst>
                                <a:cxn ang="0">
                                  <a:pos x="T1" y="T3"/>
                                </a:cxn>
                                <a:cxn ang="0">
                                  <a:pos x="T5" y="T7"/>
                                </a:cxn>
                                <a:cxn ang="0">
                                  <a:pos x="T9" y="T11"/>
                                </a:cxn>
                                <a:cxn ang="0">
                                  <a:pos x="T13" y="T15"/>
                                </a:cxn>
                                <a:cxn ang="0">
                                  <a:pos x="T17" y="T19"/>
                                </a:cxn>
                              </a:cxnLst>
                              <a:rect l="0" t="0" r="r" b="b"/>
                              <a:pathLst>
                                <a:path w="1250" h="296">
                                  <a:moveTo>
                                    <a:pt x="0" y="296"/>
                                  </a:moveTo>
                                  <a:lnTo>
                                    <a:pt x="1250" y="296"/>
                                  </a:lnTo>
                                  <a:lnTo>
                                    <a:pt x="1250"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29" name="Group 2053"/>
                        <wpg:cNvGrpSpPr>
                          <a:grpSpLocks/>
                        </wpg:cNvGrpSpPr>
                        <wpg:grpSpPr bwMode="auto">
                          <a:xfrm>
                            <a:off x="4292" y="5858"/>
                            <a:ext cx="1210" cy="2"/>
                            <a:chOff x="4292" y="5858"/>
                            <a:chExt cx="1210" cy="2"/>
                          </a:xfrm>
                        </wpg:grpSpPr>
                        <wps:wsp>
                          <wps:cNvPr id="2030" name="Freeform 2054"/>
                          <wps:cNvSpPr>
                            <a:spLocks/>
                          </wps:cNvSpPr>
                          <wps:spPr bwMode="auto">
                            <a:xfrm>
                              <a:off x="4292" y="5858"/>
                              <a:ext cx="1210" cy="2"/>
                            </a:xfrm>
                            <a:custGeom>
                              <a:avLst/>
                              <a:gdLst>
                                <a:gd name="T0" fmla="+- 0 4292 4292"/>
                                <a:gd name="T1" fmla="*/ T0 w 1210"/>
                                <a:gd name="T2" fmla="+- 0 5502 4292"/>
                                <a:gd name="T3" fmla="*/ T2 w 1210"/>
                              </a:gdLst>
                              <a:ahLst/>
                              <a:cxnLst>
                                <a:cxn ang="0">
                                  <a:pos x="T1" y="0"/>
                                </a:cxn>
                                <a:cxn ang="0">
                                  <a:pos x="T3" y="0"/>
                                </a:cxn>
                              </a:cxnLst>
                              <a:rect l="0" t="0" r="r" b="b"/>
                              <a:pathLst>
                                <a:path w="1210">
                                  <a:moveTo>
                                    <a:pt x="0" y="0"/>
                                  </a:moveTo>
                                  <a:lnTo>
                                    <a:pt x="1210"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31" name="Group 2051"/>
                        <wpg:cNvGrpSpPr>
                          <a:grpSpLocks/>
                        </wpg:cNvGrpSpPr>
                        <wpg:grpSpPr bwMode="auto">
                          <a:xfrm>
                            <a:off x="3841" y="5779"/>
                            <a:ext cx="431" cy="15"/>
                            <a:chOff x="3841" y="5779"/>
                            <a:chExt cx="431" cy="15"/>
                          </a:xfrm>
                        </wpg:grpSpPr>
                        <wps:wsp>
                          <wps:cNvPr id="2032" name="Freeform 2052"/>
                          <wps:cNvSpPr>
                            <a:spLocks/>
                          </wps:cNvSpPr>
                          <wps:spPr bwMode="auto">
                            <a:xfrm>
                              <a:off x="3841" y="5779"/>
                              <a:ext cx="431" cy="15"/>
                            </a:xfrm>
                            <a:custGeom>
                              <a:avLst/>
                              <a:gdLst>
                                <a:gd name="T0" fmla="+- 0 3841 3841"/>
                                <a:gd name="T1" fmla="*/ T0 w 431"/>
                                <a:gd name="T2" fmla="+- 0 5779 5779"/>
                                <a:gd name="T3" fmla="*/ 5779 h 15"/>
                                <a:gd name="T4" fmla="+- 0 4272 3841"/>
                                <a:gd name="T5" fmla="*/ T4 w 431"/>
                                <a:gd name="T6" fmla="+- 0 5794 5779"/>
                                <a:gd name="T7" fmla="*/ 5794 h 15"/>
                              </a:gdLst>
                              <a:ahLst/>
                              <a:cxnLst>
                                <a:cxn ang="0">
                                  <a:pos x="T1" y="T3"/>
                                </a:cxn>
                                <a:cxn ang="0">
                                  <a:pos x="T5" y="T7"/>
                                </a:cxn>
                              </a:cxnLst>
                              <a:rect l="0" t="0" r="r" b="b"/>
                              <a:pathLst>
                                <a:path w="431" h="15">
                                  <a:moveTo>
                                    <a:pt x="0" y="0"/>
                                  </a:moveTo>
                                  <a:lnTo>
                                    <a:pt x="431" y="15"/>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33" name="Group 2049"/>
                        <wpg:cNvGrpSpPr>
                          <a:grpSpLocks/>
                        </wpg:cNvGrpSpPr>
                        <wpg:grpSpPr bwMode="auto">
                          <a:xfrm>
                            <a:off x="6427" y="5631"/>
                            <a:ext cx="1205" cy="296"/>
                            <a:chOff x="6427" y="5631"/>
                            <a:chExt cx="1205" cy="296"/>
                          </a:xfrm>
                        </wpg:grpSpPr>
                        <wps:wsp>
                          <wps:cNvPr id="2034" name="Freeform 2050"/>
                          <wps:cNvSpPr>
                            <a:spLocks/>
                          </wps:cNvSpPr>
                          <wps:spPr bwMode="auto">
                            <a:xfrm>
                              <a:off x="6427" y="5631"/>
                              <a:ext cx="1205" cy="296"/>
                            </a:xfrm>
                            <a:custGeom>
                              <a:avLst/>
                              <a:gdLst>
                                <a:gd name="T0" fmla="+- 0 6427 6427"/>
                                <a:gd name="T1" fmla="*/ T0 w 1205"/>
                                <a:gd name="T2" fmla="+- 0 5927 5631"/>
                                <a:gd name="T3" fmla="*/ 5927 h 296"/>
                                <a:gd name="T4" fmla="+- 0 7632 6427"/>
                                <a:gd name="T5" fmla="*/ T4 w 1205"/>
                                <a:gd name="T6" fmla="+- 0 5927 5631"/>
                                <a:gd name="T7" fmla="*/ 5927 h 296"/>
                                <a:gd name="T8" fmla="+- 0 7632 6427"/>
                                <a:gd name="T9" fmla="*/ T8 w 1205"/>
                                <a:gd name="T10" fmla="+- 0 5631 5631"/>
                                <a:gd name="T11" fmla="*/ 5631 h 296"/>
                                <a:gd name="T12" fmla="+- 0 6427 6427"/>
                                <a:gd name="T13" fmla="*/ T12 w 1205"/>
                                <a:gd name="T14" fmla="+- 0 5631 5631"/>
                                <a:gd name="T15" fmla="*/ 5631 h 296"/>
                                <a:gd name="T16" fmla="+- 0 6427 6427"/>
                                <a:gd name="T17" fmla="*/ T16 w 1205"/>
                                <a:gd name="T18" fmla="+- 0 5927 5631"/>
                                <a:gd name="T19" fmla="*/ 5927 h 296"/>
                              </a:gdLst>
                              <a:ahLst/>
                              <a:cxnLst>
                                <a:cxn ang="0">
                                  <a:pos x="T1" y="T3"/>
                                </a:cxn>
                                <a:cxn ang="0">
                                  <a:pos x="T5" y="T7"/>
                                </a:cxn>
                                <a:cxn ang="0">
                                  <a:pos x="T9" y="T11"/>
                                </a:cxn>
                                <a:cxn ang="0">
                                  <a:pos x="T13" y="T15"/>
                                </a:cxn>
                                <a:cxn ang="0">
                                  <a:pos x="T17" y="T19"/>
                                </a:cxn>
                              </a:cxnLst>
                              <a:rect l="0" t="0" r="r" b="b"/>
                              <a:pathLst>
                                <a:path w="1205" h="296">
                                  <a:moveTo>
                                    <a:pt x="0" y="296"/>
                                  </a:moveTo>
                                  <a:lnTo>
                                    <a:pt x="1205" y="296"/>
                                  </a:lnTo>
                                  <a:lnTo>
                                    <a:pt x="1205"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35" name="Group 2047"/>
                        <wpg:cNvGrpSpPr>
                          <a:grpSpLocks/>
                        </wpg:cNvGrpSpPr>
                        <wpg:grpSpPr bwMode="auto">
                          <a:xfrm>
                            <a:off x="6447" y="5844"/>
                            <a:ext cx="1165" cy="2"/>
                            <a:chOff x="6447" y="5844"/>
                            <a:chExt cx="1165" cy="2"/>
                          </a:xfrm>
                        </wpg:grpSpPr>
                        <wps:wsp>
                          <wps:cNvPr id="2036" name="Freeform 2048"/>
                          <wps:cNvSpPr>
                            <a:spLocks/>
                          </wps:cNvSpPr>
                          <wps:spPr bwMode="auto">
                            <a:xfrm>
                              <a:off x="6447" y="5844"/>
                              <a:ext cx="1165" cy="2"/>
                            </a:xfrm>
                            <a:custGeom>
                              <a:avLst/>
                              <a:gdLst>
                                <a:gd name="T0" fmla="+- 0 6447 6447"/>
                                <a:gd name="T1" fmla="*/ T0 w 1165"/>
                                <a:gd name="T2" fmla="+- 0 7612 6447"/>
                                <a:gd name="T3" fmla="*/ T2 w 1165"/>
                              </a:gdLst>
                              <a:ahLst/>
                              <a:cxnLst>
                                <a:cxn ang="0">
                                  <a:pos x="T1" y="0"/>
                                </a:cxn>
                                <a:cxn ang="0">
                                  <a:pos x="T3" y="0"/>
                                </a:cxn>
                              </a:cxnLst>
                              <a:rect l="0" t="0" r="r" b="b"/>
                              <a:pathLst>
                                <a:path w="1165">
                                  <a:moveTo>
                                    <a:pt x="0" y="0"/>
                                  </a:moveTo>
                                  <a:lnTo>
                                    <a:pt x="1165"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37" name="Group 2045"/>
                        <wpg:cNvGrpSpPr>
                          <a:grpSpLocks/>
                        </wpg:cNvGrpSpPr>
                        <wpg:grpSpPr bwMode="auto">
                          <a:xfrm>
                            <a:off x="5522" y="5779"/>
                            <a:ext cx="905" cy="15"/>
                            <a:chOff x="5522" y="5779"/>
                            <a:chExt cx="905" cy="15"/>
                          </a:xfrm>
                        </wpg:grpSpPr>
                        <wps:wsp>
                          <wps:cNvPr id="2038" name="Freeform 2046"/>
                          <wps:cNvSpPr>
                            <a:spLocks/>
                          </wps:cNvSpPr>
                          <wps:spPr bwMode="auto">
                            <a:xfrm>
                              <a:off x="5522" y="5779"/>
                              <a:ext cx="905" cy="15"/>
                            </a:xfrm>
                            <a:custGeom>
                              <a:avLst/>
                              <a:gdLst>
                                <a:gd name="T0" fmla="+- 0 5522 5522"/>
                                <a:gd name="T1" fmla="*/ T0 w 905"/>
                                <a:gd name="T2" fmla="+- 0 5794 5779"/>
                                <a:gd name="T3" fmla="*/ 5794 h 15"/>
                                <a:gd name="T4" fmla="+- 0 6427 5522"/>
                                <a:gd name="T5" fmla="*/ T4 w 905"/>
                                <a:gd name="T6" fmla="+- 0 5779 5779"/>
                                <a:gd name="T7" fmla="*/ 5779 h 15"/>
                              </a:gdLst>
                              <a:ahLst/>
                              <a:cxnLst>
                                <a:cxn ang="0">
                                  <a:pos x="T1" y="T3"/>
                                </a:cxn>
                                <a:cxn ang="0">
                                  <a:pos x="T5" y="T7"/>
                                </a:cxn>
                              </a:cxnLst>
                              <a:rect l="0" t="0" r="r" b="b"/>
                              <a:pathLst>
                                <a:path w="905" h="15">
                                  <a:moveTo>
                                    <a:pt x="0" y="15"/>
                                  </a:moveTo>
                                  <a:lnTo>
                                    <a:pt x="905"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39" name="Group 2043"/>
                        <wpg:cNvGrpSpPr>
                          <a:grpSpLocks/>
                        </wpg:cNvGrpSpPr>
                        <wpg:grpSpPr bwMode="auto">
                          <a:xfrm>
                            <a:off x="4678" y="5927"/>
                            <a:ext cx="2352" cy="866"/>
                            <a:chOff x="4678" y="5927"/>
                            <a:chExt cx="2352" cy="866"/>
                          </a:xfrm>
                        </wpg:grpSpPr>
                        <wps:wsp>
                          <wps:cNvPr id="2040" name="Freeform 2044"/>
                          <wps:cNvSpPr>
                            <a:spLocks/>
                          </wps:cNvSpPr>
                          <wps:spPr bwMode="auto">
                            <a:xfrm>
                              <a:off x="4678" y="5927"/>
                              <a:ext cx="2352" cy="866"/>
                            </a:xfrm>
                            <a:custGeom>
                              <a:avLst/>
                              <a:gdLst>
                                <a:gd name="T0" fmla="+- 0 7030 4678"/>
                                <a:gd name="T1" fmla="*/ T0 w 2352"/>
                                <a:gd name="T2" fmla="+- 0 5927 5927"/>
                                <a:gd name="T3" fmla="*/ 5927 h 866"/>
                                <a:gd name="T4" fmla="+- 0 4678 4678"/>
                                <a:gd name="T5" fmla="*/ T4 w 2352"/>
                                <a:gd name="T6" fmla="+- 0 6794 5927"/>
                                <a:gd name="T7" fmla="*/ 6794 h 866"/>
                              </a:gdLst>
                              <a:ahLst/>
                              <a:cxnLst>
                                <a:cxn ang="0">
                                  <a:pos x="T1" y="T3"/>
                                </a:cxn>
                                <a:cxn ang="0">
                                  <a:pos x="T5" y="T7"/>
                                </a:cxn>
                              </a:cxnLst>
                              <a:rect l="0" t="0" r="r" b="b"/>
                              <a:pathLst>
                                <a:path w="2352" h="866">
                                  <a:moveTo>
                                    <a:pt x="2352" y="0"/>
                                  </a:moveTo>
                                  <a:lnTo>
                                    <a:pt x="0" y="867"/>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41" name="Group 2041"/>
                        <wpg:cNvGrpSpPr>
                          <a:grpSpLocks/>
                        </wpg:cNvGrpSpPr>
                        <wpg:grpSpPr bwMode="auto">
                          <a:xfrm>
                            <a:off x="6286" y="6794"/>
                            <a:ext cx="1488" cy="296"/>
                            <a:chOff x="6286" y="6794"/>
                            <a:chExt cx="1488" cy="296"/>
                          </a:xfrm>
                        </wpg:grpSpPr>
                        <wps:wsp>
                          <wps:cNvPr id="2042" name="Freeform 2042"/>
                          <wps:cNvSpPr>
                            <a:spLocks/>
                          </wps:cNvSpPr>
                          <wps:spPr bwMode="auto">
                            <a:xfrm>
                              <a:off x="6286" y="6794"/>
                              <a:ext cx="1488" cy="296"/>
                            </a:xfrm>
                            <a:custGeom>
                              <a:avLst/>
                              <a:gdLst>
                                <a:gd name="T0" fmla="+- 0 6286 6286"/>
                                <a:gd name="T1" fmla="*/ T0 w 1488"/>
                                <a:gd name="T2" fmla="+- 0 7090 6794"/>
                                <a:gd name="T3" fmla="*/ 7090 h 296"/>
                                <a:gd name="T4" fmla="+- 0 7774 6286"/>
                                <a:gd name="T5" fmla="*/ T4 w 1488"/>
                                <a:gd name="T6" fmla="+- 0 7090 6794"/>
                                <a:gd name="T7" fmla="*/ 7090 h 296"/>
                                <a:gd name="T8" fmla="+- 0 7774 6286"/>
                                <a:gd name="T9" fmla="*/ T8 w 1488"/>
                                <a:gd name="T10" fmla="+- 0 6794 6794"/>
                                <a:gd name="T11" fmla="*/ 6794 h 296"/>
                                <a:gd name="T12" fmla="+- 0 6286 6286"/>
                                <a:gd name="T13" fmla="*/ T12 w 1488"/>
                                <a:gd name="T14" fmla="+- 0 6794 6794"/>
                                <a:gd name="T15" fmla="*/ 6794 h 296"/>
                                <a:gd name="T16" fmla="+- 0 6286 6286"/>
                                <a:gd name="T17" fmla="*/ T16 w 1488"/>
                                <a:gd name="T18" fmla="+- 0 7090 6794"/>
                                <a:gd name="T19" fmla="*/ 7090 h 296"/>
                              </a:gdLst>
                              <a:ahLst/>
                              <a:cxnLst>
                                <a:cxn ang="0">
                                  <a:pos x="T1" y="T3"/>
                                </a:cxn>
                                <a:cxn ang="0">
                                  <a:pos x="T5" y="T7"/>
                                </a:cxn>
                                <a:cxn ang="0">
                                  <a:pos x="T9" y="T11"/>
                                </a:cxn>
                                <a:cxn ang="0">
                                  <a:pos x="T13" y="T15"/>
                                </a:cxn>
                                <a:cxn ang="0">
                                  <a:pos x="T17" y="T19"/>
                                </a:cxn>
                              </a:cxnLst>
                              <a:rect l="0" t="0" r="r" b="b"/>
                              <a:pathLst>
                                <a:path w="1488" h="296">
                                  <a:moveTo>
                                    <a:pt x="0" y="296"/>
                                  </a:moveTo>
                                  <a:lnTo>
                                    <a:pt x="1488" y="296"/>
                                  </a:lnTo>
                                  <a:lnTo>
                                    <a:pt x="1488"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43" name="Group 2039"/>
                        <wpg:cNvGrpSpPr>
                          <a:grpSpLocks/>
                        </wpg:cNvGrpSpPr>
                        <wpg:grpSpPr bwMode="auto">
                          <a:xfrm>
                            <a:off x="6307" y="7006"/>
                            <a:ext cx="1446" cy="2"/>
                            <a:chOff x="6307" y="7006"/>
                            <a:chExt cx="1446" cy="2"/>
                          </a:xfrm>
                        </wpg:grpSpPr>
                        <wps:wsp>
                          <wps:cNvPr id="2044" name="Freeform 2040"/>
                          <wps:cNvSpPr>
                            <a:spLocks/>
                          </wps:cNvSpPr>
                          <wps:spPr bwMode="auto">
                            <a:xfrm>
                              <a:off x="6307" y="7006"/>
                              <a:ext cx="1446" cy="2"/>
                            </a:xfrm>
                            <a:custGeom>
                              <a:avLst/>
                              <a:gdLst>
                                <a:gd name="T0" fmla="+- 0 6307 6307"/>
                                <a:gd name="T1" fmla="*/ T0 w 1446"/>
                                <a:gd name="T2" fmla="+- 0 7753 6307"/>
                                <a:gd name="T3" fmla="*/ T2 w 1446"/>
                              </a:gdLst>
                              <a:ahLst/>
                              <a:cxnLst>
                                <a:cxn ang="0">
                                  <a:pos x="T1" y="0"/>
                                </a:cxn>
                                <a:cxn ang="0">
                                  <a:pos x="T3" y="0"/>
                                </a:cxn>
                              </a:cxnLst>
                              <a:rect l="0" t="0" r="r" b="b"/>
                              <a:pathLst>
                                <a:path w="1446">
                                  <a:moveTo>
                                    <a:pt x="0" y="0"/>
                                  </a:moveTo>
                                  <a:lnTo>
                                    <a:pt x="1446"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45" name="Group 2037"/>
                        <wpg:cNvGrpSpPr>
                          <a:grpSpLocks/>
                        </wpg:cNvGrpSpPr>
                        <wpg:grpSpPr bwMode="auto">
                          <a:xfrm>
                            <a:off x="8595" y="6794"/>
                            <a:ext cx="1797" cy="296"/>
                            <a:chOff x="8595" y="6794"/>
                            <a:chExt cx="1797" cy="296"/>
                          </a:xfrm>
                        </wpg:grpSpPr>
                        <wps:wsp>
                          <wps:cNvPr id="2046" name="Freeform 2038"/>
                          <wps:cNvSpPr>
                            <a:spLocks/>
                          </wps:cNvSpPr>
                          <wps:spPr bwMode="auto">
                            <a:xfrm>
                              <a:off x="8595" y="6794"/>
                              <a:ext cx="1797" cy="296"/>
                            </a:xfrm>
                            <a:custGeom>
                              <a:avLst/>
                              <a:gdLst>
                                <a:gd name="T0" fmla="+- 0 8595 8595"/>
                                <a:gd name="T1" fmla="*/ T0 w 1797"/>
                                <a:gd name="T2" fmla="+- 0 7090 6794"/>
                                <a:gd name="T3" fmla="*/ 7090 h 296"/>
                                <a:gd name="T4" fmla="+- 0 10392 8595"/>
                                <a:gd name="T5" fmla="*/ T4 w 1797"/>
                                <a:gd name="T6" fmla="+- 0 7090 6794"/>
                                <a:gd name="T7" fmla="*/ 7090 h 296"/>
                                <a:gd name="T8" fmla="+- 0 10392 8595"/>
                                <a:gd name="T9" fmla="*/ T8 w 1797"/>
                                <a:gd name="T10" fmla="+- 0 6794 6794"/>
                                <a:gd name="T11" fmla="*/ 6794 h 296"/>
                                <a:gd name="T12" fmla="+- 0 8595 8595"/>
                                <a:gd name="T13" fmla="*/ T12 w 1797"/>
                                <a:gd name="T14" fmla="+- 0 6794 6794"/>
                                <a:gd name="T15" fmla="*/ 6794 h 296"/>
                                <a:gd name="T16" fmla="+- 0 8595 8595"/>
                                <a:gd name="T17" fmla="*/ T16 w 1797"/>
                                <a:gd name="T18" fmla="+- 0 7090 6794"/>
                                <a:gd name="T19" fmla="*/ 7090 h 296"/>
                              </a:gdLst>
                              <a:ahLst/>
                              <a:cxnLst>
                                <a:cxn ang="0">
                                  <a:pos x="T1" y="T3"/>
                                </a:cxn>
                                <a:cxn ang="0">
                                  <a:pos x="T5" y="T7"/>
                                </a:cxn>
                                <a:cxn ang="0">
                                  <a:pos x="T9" y="T11"/>
                                </a:cxn>
                                <a:cxn ang="0">
                                  <a:pos x="T13" y="T15"/>
                                </a:cxn>
                                <a:cxn ang="0">
                                  <a:pos x="T17" y="T19"/>
                                </a:cxn>
                              </a:cxnLst>
                              <a:rect l="0" t="0" r="r" b="b"/>
                              <a:pathLst>
                                <a:path w="1797" h="296">
                                  <a:moveTo>
                                    <a:pt x="0" y="296"/>
                                  </a:moveTo>
                                  <a:lnTo>
                                    <a:pt x="1797" y="296"/>
                                  </a:lnTo>
                                  <a:lnTo>
                                    <a:pt x="1797"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47" name="Group 2035"/>
                        <wpg:cNvGrpSpPr>
                          <a:grpSpLocks/>
                        </wpg:cNvGrpSpPr>
                        <wpg:grpSpPr bwMode="auto">
                          <a:xfrm>
                            <a:off x="8616" y="7006"/>
                            <a:ext cx="1755" cy="2"/>
                            <a:chOff x="8616" y="7006"/>
                            <a:chExt cx="1755" cy="2"/>
                          </a:xfrm>
                        </wpg:grpSpPr>
                        <wps:wsp>
                          <wps:cNvPr id="2048" name="Freeform 2036"/>
                          <wps:cNvSpPr>
                            <a:spLocks/>
                          </wps:cNvSpPr>
                          <wps:spPr bwMode="auto">
                            <a:xfrm>
                              <a:off x="8616" y="7006"/>
                              <a:ext cx="1755" cy="2"/>
                            </a:xfrm>
                            <a:custGeom>
                              <a:avLst/>
                              <a:gdLst>
                                <a:gd name="T0" fmla="+- 0 8616 8616"/>
                                <a:gd name="T1" fmla="*/ T0 w 1755"/>
                                <a:gd name="T2" fmla="+- 0 10371 8616"/>
                                <a:gd name="T3" fmla="*/ T2 w 1755"/>
                              </a:gdLst>
                              <a:ahLst/>
                              <a:cxnLst>
                                <a:cxn ang="0">
                                  <a:pos x="T1" y="0"/>
                                </a:cxn>
                                <a:cxn ang="0">
                                  <a:pos x="T3" y="0"/>
                                </a:cxn>
                              </a:cxnLst>
                              <a:rect l="0" t="0" r="r" b="b"/>
                              <a:pathLst>
                                <a:path w="1755">
                                  <a:moveTo>
                                    <a:pt x="0" y="0"/>
                                  </a:moveTo>
                                  <a:lnTo>
                                    <a:pt x="1755"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49" name="Group 2033"/>
                        <wpg:cNvGrpSpPr>
                          <a:grpSpLocks/>
                        </wpg:cNvGrpSpPr>
                        <wpg:grpSpPr bwMode="auto">
                          <a:xfrm>
                            <a:off x="7030" y="5927"/>
                            <a:ext cx="1566" cy="1014"/>
                            <a:chOff x="7030" y="5927"/>
                            <a:chExt cx="1566" cy="1014"/>
                          </a:xfrm>
                        </wpg:grpSpPr>
                        <wps:wsp>
                          <wps:cNvPr id="2050" name="Freeform 2034"/>
                          <wps:cNvSpPr>
                            <a:spLocks/>
                          </wps:cNvSpPr>
                          <wps:spPr bwMode="auto">
                            <a:xfrm>
                              <a:off x="7030" y="5927"/>
                              <a:ext cx="1566" cy="1014"/>
                            </a:xfrm>
                            <a:custGeom>
                              <a:avLst/>
                              <a:gdLst>
                                <a:gd name="T0" fmla="+- 0 7030 7030"/>
                                <a:gd name="T1" fmla="*/ T0 w 1566"/>
                                <a:gd name="T2" fmla="+- 0 5927 5927"/>
                                <a:gd name="T3" fmla="*/ 5927 h 1014"/>
                                <a:gd name="T4" fmla="+- 0 8595 7030"/>
                                <a:gd name="T5" fmla="*/ T4 w 1566"/>
                                <a:gd name="T6" fmla="+- 0 6942 5927"/>
                                <a:gd name="T7" fmla="*/ 6942 h 1014"/>
                              </a:gdLst>
                              <a:ahLst/>
                              <a:cxnLst>
                                <a:cxn ang="0">
                                  <a:pos x="T1" y="T3"/>
                                </a:cxn>
                                <a:cxn ang="0">
                                  <a:pos x="T5" y="T7"/>
                                </a:cxn>
                              </a:cxnLst>
                              <a:rect l="0" t="0" r="r" b="b"/>
                              <a:pathLst>
                                <a:path w="1566" h="1014">
                                  <a:moveTo>
                                    <a:pt x="0" y="0"/>
                                  </a:moveTo>
                                  <a:lnTo>
                                    <a:pt x="1565" y="1015"/>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51" name="Group 2031"/>
                        <wpg:cNvGrpSpPr>
                          <a:grpSpLocks/>
                        </wpg:cNvGrpSpPr>
                        <wpg:grpSpPr bwMode="auto">
                          <a:xfrm>
                            <a:off x="7030" y="5927"/>
                            <a:ext cx="2" cy="866"/>
                            <a:chOff x="7030" y="5927"/>
                            <a:chExt cx="2" cy="866"/>
                          </a:xfrm>
                        </wpg:grpSpPr>
                        <wps:wsp>
                          <wps:cNvPr id="2052" name="Freeform 2032"/>
                          <wps:cNvSpPr>
                            <a:spLocks/>
                          </wps:cNvSpPr>
                          <wps:spPr bwMode="auto">
                            <a:xfrm>
                              <a:off x="7030" y="5927"/>
                              <a:ext cx="2" cy="866"/>
                            </a:xfrm>
                            <a:custGeom>
                              <a:avLst/>
                              <a:gdLst>
                                <a:gd name="T0" fmla="+- 0 5927 5927"/>
                                <a:gd name="T1" fmla="*/ 5927 h 866"/>
                                <a:gd name="T2" fmla="+- 0 6794 5927"/>
                                <a:gd name="T3" fmla="*/ 6794 h 866"/>
                              </a:gdLst>
                              <a:ahLst/>
                              <a:cxnLst>
                                <a:cxn ang="0">
                                  <a:pos x="0" y="T1"/>
                                </a:cxn>
                                <a:cxn ang="0">
                                  <a:pos x="0" y="T3"/>
                                </a:cxn>
                              </a:cxnLst>
                              <a:rect l="0" t="0" r="r" b="b"/>
                              <a:pathLst>
                                <a:path h="866">
                                  <a:moveTo>
                                    <a:pt x="0" y="0"/>
                                  </a:moveTo>
                                  <a:lnTo>
                                    <a:pt x="0" y="867"/>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53" name="Group 2029"/>
                        <wpg:cNvGrpSpPr>
                          <a:grpSpLocks/>
                        </wpg:cNvGrpSpPr>
                        <wpg:grpSpPr bwMode="auto">
                          <a:xfrm>
                            <a:off x="6358" y="7777"/>
                            <a:ext cx="1175" cy="966"/>
                            <a:chOff x="6358" y="7777"/>
                            <a:chExt cx="1175" cy="966"/>
                          </a:xfrm>
                        </wpg:grpSpPr>
                        <wps:wsp>
                          <wps:cNvPr id="2054" name="Freeform 2030"/>
                          <wps:cNvSpPr>
                            <a:spLocks/>
                          </wps:cNvSpPr>
                          <wps:spPr bwMode="auto">
                            <a:xfrm>
                              <a:off x="6358" y="7777"/>
                              <a:ext cx="1175" cy="966"/>
                            </a:xfrm>
                            <a:custGeom>
                              <a:avLst/>
                              <a:gdLst>
                                <a:gd name="T0" fmla="+- 0 6358 6358"/>
                                <a:gd name="T1" fmla="*/ T0 w 1175"/>
                                <a:gd name="T2" fmla="+- 0 8743 7777"/>
                                <a:gd name="T3" fmla="*/ 8743 h 966"/>
                                <a:gd name="T4" fmla="+- 0 7534 6358"/>
                                <a:gd name="T5" fmla="*/ T4 w 1175"/>
                                <a:gd name="T6" fmla="+- 0 8743 7777"/>
                                <a:gd name="T7" fmla="*/ 8743 h 966"/>
                                <a:gd name="T8" fmla="+- 0 7534 6358"/>
                                <a:gd name="T9" fmla="*/ T8 w 1175"/>
                                <a:gd name="T10" fmla="+- 0 7777 7777"/>
                                <a:gd name="T11" fmla="*/ 7777 h 966"/>
                                <a:gd name="T12" fmla="+- 0 6358 6358"/>
                                <a:gd name="T13" fmla="*/ T12 w 1175"/>
                                <a:gd name="T14" fmla="+- 0 7777 7777"/>
                                <a:gd name="T15" fmla="*/ 7777 h 966"/>
                                <a:gd name="T16" fmla="+- 0 6358 6358"/>
                                <a:gd name="T17" fmla="*/ T16 w 1175"/>
                                <a:gd name="T18" fmla="+- 0 8743 7777"/>
                                <a:gd name="T19" fmla="*/ 8743 h 966"/>
                              </a:gdLst>
                              <a:ahLst/>
                              <a:cxnLst>
                                <a:cxn ang="0">
                                  <a:pos x="T1" y="T3"/>
                                </a:cxn>
                                <a:cxn ang="0">
                                  <a:pos x="T5" y="T7"/>
                                </a:cxn>
                                <a:cxn ang="0">
                                  <a:pos x="T9" y="T11"/>
                                </a:cxn>
                                <a:cxn ang="0">
                                  <a:pos x="T13" y="T15"/>
                                </a:cxn>
                                <a:cxn ang="0">
                                  <a:pos x="T17" y="T19"/>
                                </a:cxn>
                              </a:cxnLst>
                              <a:rect l="0" t="0" r="r" b="b"/>
                              <a:pathLst>
                                <a:path w="1175" h="966">
                                  <a:moveTo>
                                    <a:pt x="0" y="966"/>
                                  </a:moveTo>
                                  <a:lnTo>
                                    <a:pt x="1176" y="966"/>
                                  </a:lnTo>
                                  <a:lnTo>
                                    <a:pt x="1176" y="0"/>
                                  </a:lnTo>
                                  <a:lnTo>
                                    <a:pt x="0" y="0"/>
                                  </a:lnTo>
                                  <a:lnTo>
                                    <a:pt x="0" y="96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55" name="Group 2027"/>
                        <wpg:cNvGrpSpPr>
                          <a:grpSpLocks/>
                        </wpg:cNvGrpSpPr>
                        <wpg:grpSpPr bwMode="auto">
                          <a:xfrm>
                            <a:off x="6526" y="7639"/>
                            <a:ext cx="1175" cy="966"/>
                            <a:chOff x="6526" y="7639"/>
                            <a:chExt cx="1175" cy="966"/>
                          </a:xfrm>
                        </wpg:grpSpPr>
                        <wps:wsp>
                          <wps:cNvPr id="2056" name="Freeform 2028"/>
                          <wps:cNvSpPr>
                            <a:spLocks/>
                          </wps:cNvSpPr>
                          <wps:spPr bwMode="auto">
                            <a:xfrm>
                              <a:off x="6526" y="7639"/>
                              <a:ext cx="1175" cy="966"/>
                            </a:xfrm>
                            <a:custGeom>
                              <a:avLst/>
                              <a:gdLst>
                                <a:gd name="T0" fmla="+- 0 6526 6526"/>
                                <a:gd name="T1" fmla="*/ T0 w 1175"/>
                                <a:gd name="T2" fmla="+- 0 7777 7639"/>
                                <a:gd name="T3" fmla="*/ 7777 h 966"/>
                                <a:gd name="T4" fmla="+- 0 7534 6526"/>
                                <a:gd name="T5" fmla="*/ T4 w 1175"/>
                                <a:gd name="T6" fmla="+- 0 7777 7639"/>
                                <a:gd name="T7" fmla="*/ 7777 h 966"/>
                                <a:gd name="T8" fmla="+- 0 7534 6526"/>
                                <a:gd name="T9" fmla="*/ T8 w 1175"/>
                                <a:gd name="T10" fmla="+- 0 8605 7639"/>
                                <a:gd name="T11" fmla="*/ 8605 h 966"/>
                                <a:gd name="T12" fmla="+- 0 7701 6526"/>
                                <a:gd name="T13" fmla="*/ T12 w 1175"/>
                                <a:gd name="T14" fmla="+- 0 8605 7639"/>
                                <a:gd name="T15" fmla="*/ 8605 h 966"/>
                                <a:gd name="T16" fmla="+- 0 7701 6526"/>
                                <a:gd name="T17" fmla="*/ T16 w 1175"/>
                                <a:gd name="T18" fmla="+- 0 7639 7639"/>
                                <a:gd name="T19" fmla="*/ 7639 h 966"/>
                                <a:gd name="T20" fmla="+- 0 6526 6526"/>
                                <a:gd name="T21" fmla="*/ T20 w 1175"/>
                                <a:gd name="T22" fmla="+- 0 7639 7639"/>
                                <a:gd name="T23" fmla="*/ 7639 h 966"/>
                                <a:gd name="T24" fmla="+- 0 6526 6526"/>
                                <a:gd name="T25" fmla="*/ T24 w 1175"/>
                                <a:gd name="T26" fmla="+- 0 7777 7639"/>
                                <a:gd name="T27" fmla="*/ 7777 h 966"/>
                              </a:gdLst>
                              <a:ahLst/>
                              <a:cxnLst>
                                <a:cxn ang="0">
                                  <a:pos x="T1" y="T3"/>
                                </a:cxn>
                                <a:cxn ang="0">
                                  <a:pos x="T5" y="T7"/>
                                </a:cxn>
                                <a:cxn ang="0">
                                  <a:pos x="T9" y="T11"/>
                                </a:cxn>
                                <a:cxn ang="0">
                                  <a:pos x="T13" y="T15"/>
                                </a:cxn>
                                <a:cxn ang="0">
                                  <a:pos x="T17" y="T19"/>
                                </a:cxn>
                                <a:cxn ang="0">
                                  <a:pos x="T21" y="T23"/>
                                </a:cxn>
                                <a:cxn ang="0">
                                  <a:pos x="T25" y="T27"/>
                                </a:cxn>
                              </a:cxnLst>
                              <a:rect l="0" t="0" r="r" b="b"/>
                              <a:pathLst>
                                <a:path w="1175" h="966">
                                  <a:moveTo>
                                    <a:pt x="0" y="138"/>
                                  </a:moveTo>
                                  <a:lnTo>
                                    <a:pt x="1008" y="138"/>
                                  </a:lnTo>
                                  <a:lnTo>
                                    <a:pt x="1008" y="966"/>
                                  </a:lnTo>
                                  <a:lnTo>
                                    <a:pt x="1175" y="966"/>
                                  </a:lnTo>
                                  <a:lnTo>
                                    <a:pt x="1175" y="0"/>
                                  </a:lnTo>
                                  <a:lnTo>
                                    <a:pt x="0" y="0"/>
                                  </a:lnTo>
                                  <a:lnTo>
                                    <a:pt x="0" y="138"/>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57" name="Group 2025"/>
                        <wpg:cNvGrpSpPr>
                          <a:grpSpLocks/>
                        </wpg:cNvGrpSpPr>
                        <wpg:grpSpPr bwMode="auto">
                          <a:xfrm>
                            <a:off x="6468" y="8255"/>
                            <a:ext cx="956" cy="2"/>
                            <a:chOff x="6468" y="8255"/>
                            <a:chExt cx="956" cy="2"/>
                          </a:xfrm>
                        </wpg:grpSpPr>
                        <wps:wsp>
                          <wps:cNvPr id="2058" name="Freeform 2026"/>
                          <wps:cNvSpPr>
                            <a:spLocks/>
                          </wps:cNvSpPr>
                          <wps:spPr bwMode="auto">
                            <a:xfrm>
                              <a:off x="6468" y="8255"/>
                              <a:ext cx="956" cy="2"/>
                            </a:xfrm>
                            <a:custGeom>
                              <a:avLst/>
                              <a:gdLst>
                                <a:gd name="T0" fmla="+- 0 6468 6468"/>
                                <a:gd name="T1" fmla="*/ T0 w 956"/>
                                <a:gd name="T2" fmla="+- 0 7424 6468"/>
                                <a:gd name="T3" fmla="*/ T2 w 956"/>
                              </a:gdLst>
                              <a:ahLst/>
                              <a:cxnLst>
                                <a:cxn ang="0">
                                  <a:pos x="T1" y="0"/>
                                </a:cxn>
                                <a:cxn ang="0">
                                  <a:pos x="T3" y="0"/>
                                </a:cxn>
                              </a:cxnLst>
                              <a:rect l="0" t="0" r="r" b="b"/>
                              <a:pathLst>
                                <a:path w="956">
                                  <a:moveTo>
                                    <a:pt x="0" y="0"/>
                                  </a:moveTo>
                                  <a:lnTo>
                                    <a:pt x="956"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59" name="Group 2023"/>
                        <wpg:cNvGrpSpPr>
                          <a:grpSpLocks/>
                        </wpg:cNvGrpSpPr>
                        <wpg:grpSpPr bwMode="auto">
                          <a:xfrm>
                            <a:off x="7030" y="7090"/>
                            <a:ext cx="2" cy="549"/>
                            <a:chOff x="7030" y="7090"/>
                            <a:chExt cx="2" cy="549"/>
                          </a:xfrm>
                        </wpg:grpSpPr>
                        <wps:wsp>
                          <wps:cNvPr id="2060" name="Freeform 2024"/>
                          <wps:cNvSpPr>
                            <a:spLocks/>
                          </wps:cNvSpPr>
                          <wps:spPr bwMode="auto">
                            <a:xfrm>
                              <a:off x="7030" y="7090"/>
                              <a:ext cx="2" cy="549"/>
                            </a:xfrm>
                            <a:custGeom>
                              <a:avLst/>
                              <a:gdLst>
                                <a:gd name="T0" fmla="+- 0 7090 7090"/>
                                <a:gd name="T1" fmla="*/ 7090 h 549"/>
                                <a:gd name="T2" fmla="+- 0 7639 7090"/>
                                <a:gd name="T3" fmla="*/ 7639 h 549"/>
                              </a:gdLst>
                              <a:ahLst/>
                              <a:cxnLst>
                                <a:cxn ang="0">
                                  <a:pos x="0" y="T1"/>
                                </a:cxn>
                                <a:cxn ang="0">
                                  <a:pos x="0" y="T3"/>
                                </a:cxn>
                              </a:cxnLst>
                              <a:rect l="0" t="0" r="r" b="b"/>
                              <a:pathLst>
                                <a:path h="549">
                                  <a:moveTo>
                                    <a:pt x="0" y="0"/>
                                  </a:moveTo>
                                  <a:lnTo>
                                    <a:pt x="0" y="549"/>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61" name="Group 2021"/>
                        <wpg:cNvGrpSpPr>
                          <a:grpSpLocks/>
                        </wpg:cNvGrpSpPr>
                        <wpg:grpSpPr bwMode="auto">
                          <a:xfrm>
                            <a:off x="3602" y="6794"/>
                            <a:ext cx="2151" cy="296"/>
                            <a:chOff x="3602" y="6794"/>
                            <a:chExt cx="2151" cy="296"/>
                          </a:xfrm>
                        </wpg:grpSpPr>
                        <wps:wsp>
                          <wps:cNvPr id="2062" name="Freeform 2022"/>
                          <wps:cNvSpPr>
                            <a:spLocks/>
                          </wps:cNvSpPr>
                          <wps:spPr bwMode="auto">
                            <a:xfrm>
                              <a:off x="3602" y="6794"/>
                              <a:ext cx="2151" cy="296"/>
                            </a:xfrm>
                            <a:custGeom>
                              <a:avLst/>
                              <a:gdLst>
                                <a:gd name="T0" fmla="+- 0 3602 3602"/>
                                <a:gd name="T1" fmla="*/ T0 w 2151"/>
                                <a:gd name="T2" fmla="+- 0 7090 6794"/>
                                <a:gd name="T3" fmla="*/ 7090 h 296"/>
                                <a:gd name="T4" fmla="+- 0 5753 3602"/>
                                <a:gd name="T5" fmla="*/ T4 w 2151"/>
                                <a:gd name="T6" fmla="+- 0 7090 6794"/>
                                <a:gd name="T7" fmla="*/ 7090 h 296"/>
                                <a:gd name="T8" fmla="+- 0 5753 3602"/>
                                <a:gd name="T9" fmla="*/ T8 w 2151"/>
                                <a:gd name="T10" fmla="+- 0 6794 6794"/>
                                <a:gd name="T11" fmla="*/ 6794 h 296"/>
                                <a:gd name="T12" fmla="+- 0 3602 3602"/>
                                <a:gd name="T13" fmla="*/ T12 w 2151"/>
                                <a:gd name="T14" fmla="+- 0 6794 6794"/>
                                <a:gd name="T15" fmla="*/ 6794 h 296"/>
                                <a:gd name="T16" fmla="+- 0 3602 3602"/>
                                <a:gd name="T17" fmla="*/ T16 w 2151"/>
                                <a:gd name="T18" fmla="+- 0 7090 6794"/>
                                <a:gd name="T19" fmla="*/ 7090 h 296"/>
                              </a:gdLst>
                              <a:ahLst/>
                              <a:cxnLst>
                                <a:cxn ang="0">
                                  <a:pos x="T1" y="T3"/>
                                </a:cxn>
                                <a:cxn ang="0">
                                  <a:pos x="T5" y="T7"/>
                                </a:cxn>
                                <a:cxn ang="0">
                                  <a:pos x="T9" y="T11"/>
                                </a:cxn>
                                <a:cxn ang="0">
                                  <a:pos x="T13" y="T15"/>
                                </a:cxn>
                                <a:cxn ang="0">
                                  <a:pos x="T17" y="T19"/>
                                </a:cxn>
                              </a:cxnLst>
                              <a:rect l="0" t="0" r="r" b="b"/>
                              <a:pathLst>
                                <a:path w="2151" h="296">
                                  <a:moveTo>
                                    <a:pt x="0" y="296"/>
                                  </a:moveTo>
                                  <a:lnTo>
                                    <a:pt x="2151" y="296"/>
                                  </a:lnTo>
                                  <a:lnTo>
                                    <a:pt x="2151"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63" name="Group 2019"/>
                        <wpg:cNvGrpSpPr>
                          <a:grpSpLocks/>
                        </wpg:cNvGrpSpPr>
                        <wpg:grpSpPr bwMode="auto">
                          <a:xfrm>
                            <a:off x="3622" y="7006"/>
                            <a:ext cx="2110" cy="2"/>
                            <a:chOff x="3622" y="7006"/>
                            <a:chExt cx="2110" cy="2"/>
                          </a:xfrm>
                        </wpg:grpSpPr>
                        <wps:wsp>
                          <wps:cNvPr id="2064" name="Freeform 2020"/>
                          <wps:cNvSpPr>
                            <a:spLocks/>
                          </wps:cNvSpPr>
                          <wps:spPr bwMode="auto">
                            <a:xfrm>
                              <a:off x="3622" y="7006"/>
                              <a:ext cx="2110" cy="2"/>
                            </a:xfrm>
                            <a:custGeom>
                              <a:avLst/>
                              <a:gdLst>
                                <a:gd name="T0" fmla="+- 0 3622 3622"/>
                                <a:gd name="T1" fmla="*/ T0 w 2110"/>
                                <a:gd name="T2" fmla="+- 0 5732 3622"/>
                                <a:gd name="T3" fmla="*/ T2 w 2110"/>
                              </a:gdLst>
                              <a:ahLst/>
                              <a:cxnLst>
                                <a:cxn ang="0">
                                  <a:pos x="T1" y="0"/>
                                </a:cxn>
                                <a:cxn ang="0">
                                  <a:pos x="T3" y="0"/>
                                </a:cxn>
                              </a:cxnLst>
                              <a:rect l="0" t="0" r="r" b="b"/>
                              <a:pathLst>
                                <a:path w="2110">
                                  <a:moveTo>
                                    <a:pt x="0" y="0"/>
                                  </a:moveTo>
                                  <a:lnTo>
                                    <a:pt x="2110"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65" name="Group 2017"/>
                        <wpg:cNvGrpSpPr>
                          <a:grpSpLocks/>
                        </wpg:cNvGrpSpPr>
                        <wpg:grpSpPr bwMode="auto">
                          <a:xfrm>
                            <a:off x="3898" y="7777"/>
                            <a:ext cx="1375" cy="966"/>
                            <a:chOff x="3898" y="7777"/>
                            <a:chExt cx="1375" cy="966"/>
                          </a:xfrm>
                        </wpg:grpSpPr>
                        <wps:wsp>
                          <wps:cNvPr id="2066" name="Freeform 2018"/>
                          <wps:cNvSpPr>
                            <a:spLocks/>
                          </wps:cNvSpPr>
                          <wps:spPr bwMode="auto">
                            <a:xfrm>
                              <a:off x="3898" y="7777"/>
                              <a:ext cx="1375" cy="966"/>
                            </a:xfrm>
                            <a:custGeom>
                              <a:avLst/>
                              <a:gdLst>
                                <a:gd name="T0" fmla="+- 0 3898 3898"/>
                                <a:gd name="T1" fmla="*/ T0 w 1375"/>
                                <a:gd name="T2" fmla="+- 0 8743 7777"/>
                                <a:gd name="T3" fmla="*/ 8743 h 966"/>
                                <a:gd name="T4" fmla="+- 0 5273 3898"/>
                                <a:gd name="T5" fmla="*/ T4 w 1375"/>
                                <a:gd name="T6" fmla="+- 0 8743 7777"/>
                                <a:gd name="T7" fmla="*/ 8743 h 966"/>
                                <a:gd name="T8" fmla="+- 0 5273 3898"/>
                                <a:gd name="T9" fmla="*/ T8 w 1375"/>
                                <a:gd name="T10" fmla="+- 0 7777 7777"/>
                                <a:gd name="T11" fmla="*/ 7777 h 966"/>
                                <a:gd name="T12" fmla="+- 0 3898 3898"/>
                                <a:gd name="T13" fmla="*/ T12 w 1375"/>
                                <a:gd name="T14" fmla="+- 0 7777 7777"/>
                                <a:gd name="T15" fmla="*/ 7777 h 966"/>
                                <a:gd name="T16" fmla="+- 0 3898 3898"/>
                                <a:gd name="T17" fmla="*/ T16 w 1375"/>
                                <a:gd name="T18" fmla="+- 0 8743 7777"/>
                                <a:gd name="T19" fmla="*/ 8743 h 966"/>
                              </a:gdLst>
                              <a:ahLst/>
                              <a:cxnLst>
                                <a:cxn ang="0">
                                  <a:pos x="T1" y="T3"/>
                                </a:cxn>
                                <a:cxn ang="0">
                                  <a:pos x="T5" y="T7"/>
                                </a:cxn>
                                <a:cxn ang="0">
                                  <a:pos x="T9" y="T11"/>
                                </a:cxn>
                                <a:cxn ang="0">
                                  <a:pos x="T13" y="T15"/>
                                </a:cxn>
                                <a:cxn ang="0">
                                  <a:pos x="T17" y="T19"/>
                                </a:cxn>
                              </a:cxnLst>
                              <a:rect l="0" t="0" r="r" b="b"/>
                              <a:pathLst>
                                <a:path w="1375" h="966">
                                  <a:moveTo>
                                    <a:pt x="0" y="966"/>
                                  </a:moveTo>
                                  <a:lnTo>
                                    <a:pt x="1375" y="966"/>
                                  </a:lnTo>
                                  <a:lnTo>
                                    <a:pt x="1375" y="0"/>
                                  </a:lnTo>
                                  <a:lnTo>
                                    <a:pt x="0" y="0"/>
                                  </a:lnTo>
                                  <a:lnTo>
                                    <a:pt x="0" y="96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67" name="Group 2015"/>
                        <wpg:cNvGrpSpPr>
                          <a:grpSpLocks/>
                        </wpg:cNvGrpSpPr>
                        <wpg:grpSpPr bwMode="auto">
                          <a:xfrm>
                            <a:off x="4094" y="7639"/>
                            <a:ext cx="1375" cy="966"/>
                            <a:chOff x="4094" y="7639"/>
                            <a:chExt cx="1375" cy="966"/>
                          </a:xfrm>
                        </wpg:grpSpPr>
                        <wps:wsp>
                          <wps:cNvPr id="2068" name="Freeform 2016"/>
                          <wps:cNvSpPr>
                            <a:spLocks/>
                          </wps:cNvSpPr>
                          <wps:spPr bwMode="auto">
                            <a:xfrm>
                              <a:off x="4094" y="7639"/>
                              <a:ext cx="1375" cy="966"/>
                            </a:xfrm>
                            <a:custGeom>
                              <a:avLst/>
                              <a:gdLst>
                                <a:gd name="T0" fmla="+- 0 4094 4094"/>
                                <a:gd name="T1" fmla="*/ T0 w 1375"/>
                                <a:gd name="T2" fmla="+- 0 7777 7639"/>
                                <a:gd name="T3" fmla="*/ 7777 h 966"/>
                                <a:gd name="T4" fmla="+- 0 5273 4094"/>
                                <a:gd name="T5" fmla="*/ T4 w 1375"/>
                                <a:gd name="T6" fmla="+- 0 7777 7639"/>
                                <a:gd name="T7" fmla="*/ 7777 h 966"/>
                                <a:gd name="T8" fmla="+- 0 5273 4094"/>
                                <a:gd name="T9" fmla="*/ T8 w 1375"/>
                                <a:gd name="T10" fmla="+- 0 8605 7639"/>
                                <a:gd name="T11" fmla="*/ 8605 h 966"/>
                                <a:gd name="T12" fmla="+- 0 5470 4094"/>
                                <a:gd name="T13" fmla="*/ T12 w 1375"/>
                                <a:gd name="T14" fmla="+- 0 8605 7639"/>
                                <a:gd name="T15" fmla="*/ 8605 h 966"/>
                                <a:gd name="T16" fmla="+- 0 5470 4094"/>
                                <a:gd name="T17" fmla="*/ T16 w 1375"/>
                                <a:gd name="T18" fmla="+- 0 7639 7639"/>
                                <a:gd name="T19" fmla="*/ 7639 h 966"/>
                                <a:gd name="T20" fmla="+- 0 4094 4094"/>
                                <a:gd name="T21" fmla="*/ T20 w 1375"/>
                                <a:gd name="T22" fmla="+- 0 7639 7639"/>
                                <a:gd name="T23" fmla="*/ 7639 h 966"/>
                                <a:gd name="T24" fmla="+- 0 4094 4094"/>
                                <a:gd name="T25" fmla="*/ T24 w 1375"/>
                                <a:gd name="T26" fmla="+- 0 7777 7639"/>
                                <a:gd name="T27" fmla="*/ 7777 h 966"/>
                              </a:gdLst>
                              <a:ahLst/>
                              <a:cxnLst>
                                <a:cxn ang="0">
                                  <a:pos x="T1" y="T3"/>
                                </a:cxn>
                                <a:cxn ang="0">
                                  <a:pos x="T5" y="T7"/>
                                </a:cxn>
                                <a:cxn ang="0">
                                  <a:pos x="T9" y="T11"/>
                                </a:cxn>
                                <a:cxn ang="0">
                                  <a:pos x="T13" y="T15"/>
                                </a:cxn>
                                <a:cxn ang="0">
                                  <a:pos x="T17" y="T19"/>
                                </a:cxn>
                                <a:cxn ang="0">
                                  <a:pos x="T21" y="T23"/>
                                </a:cxn>
                                <a:cxn ang="0">
                                  <a:pos x="T25" y="T27"/>
                                </a:cxn>
                              </a:cxnLst>
                              <a:rect l="0" t="0" r="r" b="b"/>
                              <a:pathLst>
                                <a:path w="1375" h="966">
                                  <a:moveTo>
                                    <a:pt x="0" y="138"/>
                                  </a:moveTo>
                                  <a:lnTo>
                                    <a:pt x="1179" y="138"/>
                                  </a:lnTo>
                                  <a:lnTo>
                                    <a:pt x="1179" y="966"/>
                                  </a:lnTo>
                                  <a:lnTo>
                                    <a:pt x="1376" y="966"/>
                                  </a:lnTo>
                                  <a:lnTo>
                                    <a:pt x="1376" y="0"/>
                                  </a:lnTo>
                                  <a:lnTo>
                                    <a:pt x="0" y="0"/>
                                  </a:lnTo>
                                  <a:lnTo>
                                    <a:pt x="0" y="138"/>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69" name="Group 2013"/>
                        <wpg:cNvGrpSpPr>
                          <a:grpSpLocks/>
                        </wpg:cNvGrpSpPr>
                        <wpg:grpSpPr bwMode="auto">
                          <a:xfrm>
                            <a:off x="4012" y="8255"/>
                            <a:ext cx="1146" cy="2"/>
                            <a:chOff x="4012" y="8255"/>
                            <a:chExt cx="1146" cy="2"/>
                          </a:xfrm>
                        </wpg:grpSpPr>
                        <wps:wsp>
                          <wps:cNvPr id="2070" name="Freeform 2014"/>
                          <wps:cNvSpPr>
                            <a:spLocks/>
                          </wps:cNvSpPr>
                          <wps:spPr bwMode="auto">
                            <a:xfrm>
                              <a:off x="4012" y="8255"/>
                              <a:ext cx="1146" cy="2"/>
                            </a:xfrm>
                            <a:custGeom>
                              <a:avLst/>
                              <a:gdLst>
                                <a:gd name="T0" fmla="+- 0 4012 4012"/>
                                <a:gd name="T1" fmla="*/ T0 w 1146"/>
                                <a:gd name="T2" fmla="+- 0 5158 4012"/>
                                <a:gd name="T3" fmla="*/ T2 w 1146"/>
                              </a:gdLst>
                              <a:ahLst/>
                              <a:cxnLst>
                                <a:cxn ang="0">
                                  <a:pos x="T1" y="0"/>
                                </a:cxn>
                                <a:cxn ang="0">
                                  <a:pos x="T3" y="0"/>
                                </a:cxn>
                              </a:cxnLst>
                              <a:rect l="0" t="0" r="r" b="b"/>
                              <a:pathLst>
                                <a:path w="1146">
                                  <a:moveTo>
                                    <a:pt x="0" y="0"/>
                                  </a:moveTo>
                                  <a:lnTo>
                                    <a:pt x="1146"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71" name="Group 2011"/>
                        <wpg:cNvGrpSpPr>
                          <a:grpSpLocks/>
                        </wpg:cNvGrpSpPr>
                        <wpg:grpSpPr bwMode="auto">
                          <a:xfrm>
                            <a:off x="4678" y="7090"/>
                            <a:ext cx="5" cy="549"/>
                            <a:chOff x="4678" y="7090"/>
                            <a:chExt cx="5" cy="549"/>
                          </a:xfrm>
                        </wpg:grpSpPr>
                        <wps:wsp>
                          <wps:cNvPr id="2072" name="Freeform 2012"/>
                          <wps:cNvSpPr>
                            <a:spLocks/>
                          </wps:cNvSpPr>
                          <wps:spPr bwMode="auto">
                            <a:xfrm>
                              <a:off x="4678" y="7090"/>
                              <a:ext cx="5" cy="549"/>
                            </a:xfrm>
                            <a:custGeom>
                              <a:avLst/>
                              <a:gdLst>
                                <a:gd name="T0" fmla="+- 0 4678 4678"/>
                                <a:gd name="T1" fmla="*/ T0 w 5"/>
                                <a:gd name="T2" fmla="+- 0 7090 7090"/>
                                <a:gd name="T3" fmla="*/ 7090 h 549"/>
                                <a:gd name="T4" fmla="+- 0 4683 4678"/>
                                <a:gd name="T5" fmla="*/ T4 w 5"/>
                                <a:gd name="T6" fmla="+- 0 7639 7090"/>
                                <a:gd name="T7" fmla="*/ 7639 h 549"/>
                              </a:gdLst>
                              <a:ahLst/>
                              <a:cxnLst>
                                <a:cxn ang="0">
                                  <a:pos x="T1" y="T3"/>
                                </a:cxn>
                                <a:cxn ang="0">
                                  <a:pos x="T5" y="T7"/>
                                </a:cxn>
                              </a:cxnLst>
                              <a:rect l="0" t="0" r="r" b="b"/>
                              <a:pathLst>
                                <a:path w="5" h="549">
                                  <a:moveTo>
                                    <a:pt x="0" y="0"/>
                                  </a:moveTo>
                                  <a:lnTo>
                                    <a:pt x="5" y="549"/>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73" name="Group 2009"/>
                        <wpg:cNvGrpSpPr>
                          <a:grpSpLocks/>
                        </wpg:cNvGrpSpPr>
                        <wpg:grpSpPr bwMode="auto">
                          <a:xfrm>
                            <a:off x="2119" y="4276"/>
                            <a:ext cx="1102" cy="297"/>
                            <a:chOff x="2119" y="4276"/>
                            <a:chExt cx="1102" cy="297"/>
                          </a:xfrm>
                        </wpg:grpSpPr>
                        <wps:wsp>
                          <wps:cNvPr id="2074" name="Freeform 2010"/>
                          <wps:cNvSpPr>
                            <a:spLocks/>
                          </wps:cNvSpPr>
                          <wps:spPr bwMode="auto">
                            <a:xfrm>
                              <a:off x="2119" y="4276"/>
                              <a:ext cx="1102" cy="297"/>
                            </a:xfrm>
                            <a:custGeom>
                              <a:avLst/>
                              <a:gdLst>
                                <a:gd name="T0" fmla="+- 0 2119 2119"/>
                                <a:gd name="T1" fmla="*/ T0 w 1102"/>
                                <a:gd name="T2" fmla="+- 0 4573 4276"/>
                                <a:gd name="T3" fmla="*/ 4573 h 297"/>
                                <a:gd name="T4" fmla="+- 0 3221 2119"/>
                                <a:gd name="T5" fmla="*/ T4 w 1102"/>
                                <a:gd name="T6" fmla="+- 0 4573 4276"/>
                                <a:gd name="T7" fmla="*/ 4573 h 297"/>
                                <a:gd name="T8" fmla="+- 0 3221 2119"/>
                                <a:gd name="T9" fmla="*/ T8 w 1102"/>
                                <a:gd name="T10" fmla="+- 0 4276 4276"/>
                                <a:gd name="T11" fmla="*/ 4276 h 297"/>
                                <a:gd name="T12" fmla="+- 0 2119 2119"/>
                                <a:gd name="T13" fmla="*/ T12 w 1102"/>
                                <a:gd name="T14" fmla="+- 0 4276 4276"/>
                                <a:gd name="T15" fmla="*/ 4276 h 297"/>
                                <a:gd name="T16" fmla="+- 0 2119 2119"/>
                                <a:gd name="T17" fmla="*/ T16 w 1102"/>
                                <a:gd name="T18" fmla="+- 0 4573 4276"/>
                                <a:gd name="T19" fmla="*/ 4573 h 297"/>
                              </a:gdLst>
                              <a:ahLst/>
                              <a:cxnLst>
                                <a:cxn ang="0">
                                  <a:pos x="T1" y="T3"/>
                                </a:cxn>
                                <a:cxn ang="0">
                                  <a:pos x="T5" y="T7"/>
                                </a:cxn>
                                <a:cxn ang="0">
                                  <a:pos x="T9" y="T11"/>
                                </a:cxn>
                                <a:cxn ang="0">
                                  <a:pos x="T13" y="T15"/>
                                </a:cxn>
                                <a:cxn ang="0">
                                  <a:pos x="T17" y="T19"/>
                                </a:cxn>
                              </a:cxnLst>
                              <a:rect l="0" t="0" r="r" b="b"/>
                              <a:pathLst>
                                <a:path w="1102" h="297">
                                  <a:moveTo>
                                    <a:pt x="0" y="297"/>
                                  </a:moveTo>
                                  <a:lnTo>
                                    <a:pt x="1102" y="297"/>
                                  </a:lnTo>
                                  <a:lnTo>
                                    <a:pt x="1102" y="0"/>
                                  </a:lnTo>
                                  <a:lnTo>
                                    <a:pt x="0" y="0"/>
                                  </a:lnTo>
                                  <a:lnTo>
                                    <a:pt x="0" y="297"/>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75" name="Group 2007"/>
                        <wpg:cNvGrpSpPr>
                          <a:grpSpLocks/>
                        </wpg:cNvGrpSpPr>
                        <wpg:grpSpPr bwMode="auto">
                          <a:xfrm>
                            <a:off x="2269" y="4489"/>
                            <a:ext cx="800" cy="2"/>
                            <a:chOff x="2269" y="4489"/>
                            <a:chExt cx="800" cy="2"/>
                          </a:xfrm>
                        </wpg:grpSpPr>
                        <wps:wsp>
                          <wps:cNvPr id="2076" name="Freeform 2008"/>
                          <wps:cNvSpPr>
                            <a:spLocks/>
                          </wps:cNvSpPr>
                          <wps:spPr bwMode="auto">
                            <a:xfrm>
                              <a:off x="2269" y="4489"/>
                              <a:ext cx="800" cy="2"/>
                            </a:xfrm>
                            <a:custGeom>
                              <a:avLst/>
                              <a:gdLst>
                                <a:gd name="T0" fmla="+- 0 2269 2269"/>
                                <a:gd name="T1" fmla="*/ T0 w 800"/>
                                <a:gd name="T2" fmla="+- 0 3069 2269"/>
                                <a:gd name="T3" fmla="*/ T2 w 800"/>
                              </a:gdLst>
                              <a:ahLst/>
                              <a:cxnLst>
                                <a:cxn ang="0">
                                  <a:pos x="T1" y="0"/>
                                </a:cxn>
                                <a:cxn ang="0">
                                  <a:pos x="T3" y="0"/>
                                </a:cxn>
                              </a:cxnLst>
                              <a:rect l="0" t="0" r="r" b="b"/>
                              <a:pathLst>
                                <a:path w="800">
                                  <a:moveTo>
                                    <a:pt x="0" y="0"/>
                                  </a:moveTo>
                                  <a:lnTo>
                                    <a:pt x="800"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77" name="Group 2005"/>
                        <wpg:cNvGrpSpPr>
                          <a:grpSpLocks/>
                        </wpg:cNvGrpSpPr>
                        <wpg:grpSpPr bwMode="auto">
                          <a:xfrm>
                            <a:off x="3939" y="4269"/>
                            <a:ext cx="1924" cy="296"/>
                            <a:chOff x="3939" y="4269"/>
                            <a:chExt cx="1924" cy="296"/>
                          </a:xfrm>
                        </wpg:grpSpPr>
                        <wps:wsp>
                          <wps:cNvPr id="2078" name="Freeform 2006"/>
                          <wps:cNvSpPr>
                            <a:spLocks/>
                          </wps:cNvSpPr>
                          <wps:spPr bwMode="auto">
                            <a:xfrm>
                              <a:off x="3939" y="4269"/>
                              <a:ext cx="1924" cy="296"/>
                            </a:xfrm>
                            <a:custGeom>
                              <a:avLst/>
                              <a:gdLst>
                                <a:gd name="T0" fmla="+- 0 3939 3939"/>
                                <a:gd name="T1" fmla="*/ T0 w 1924"/>
                                <a:gd name="T2" fmla="+- 0 4565 4269"/>
                                <a:gd name="T3" fmla="*/ 4565 h 296"/>
                                <a:gd name="T4" fmla="+- 0 5864 3939"/>
                                <a:gd name="T5" fmla="*/ T4 w 1924"/>
                                <a:gd name="T6" fmla="+- 0 4565 4269"/>
                                <a:gd name="T7" fmla="*/ 4565 h 296"/>
                                <a:gd name="T8" fmla="+- 0 5864 3939"/>
                                <a:gd name="T9" fmla="*/ T8 w 1924"/>
                                <a:gd name="T10" fmla="+- 0 4269 4269"/>
                                <a:gd name="T11" fmla="*/ 4269 h 296"/>
                                <a:gd name="T12" fmla="+- 0 3939 3939"/>
                                <a:gd name="T13" fmla="*/ T12 w 1924"/>
                                <a:gd name="T14" fmla="+- 0 4269 4269"/>
                                <a:gd name="T15" fmla="*/ 4269 h 296"/>
                                <a:gd name="T16" fmla="+- 0 3939 3939"/>
                                <a:gd name="T17" fmla="*/ T16 w 1924"/>
                                <a:gd name="T18" fmla="+- 0 4565 4269"/>
                                <a:gd name="T19" fmla="*/ 4565 h 296"/>
                              </a:gdLst>
                              <a:ahLst/>
                              <a:cxnLst>
                                <a:cxn ang="0">
                                  <a:pos x="T1" y="T3"/>
                                </a:cxn>
                                <a:cxn ang="0">
                                  <a:pos x="T5" y="T7"/>
                                </a:cxn>
                                <a:cxn ang="0">
                                  <a:pos x="T9" y="T11"/>
                                </a:cxn>
                                <a:cxn ang="0">
                                  <a:pos x="T13" y="T15"/>
                                </a:cxn>
                                <a:cxn ang="0">
                                  <a:pos x="T17" y="T19"/>
                                </a:cxn>
                              </a:cxnLst>
                              <a:rect l="0" t="0" r="r" b="b"/>
                              <a:pathLst>
                                <a:path w="1924" h="296">
                                  <a:moveTo>
                                    <a:pt x="0" y="296"/>
                                  </a:moveTo>
                                  <a:lnTo>
                                    <a:pt x="1925" y="296"/>
                                  </a:lnTo>
                                  <a:lnTo>
                                    <a:pt x="1925" y="0"/>
                                  </a:lnTo>
                                  <a:lnTo>
                                    <a:pt x="0" y="0"/>
                                  </a:lnTo>
                                  <a:lnTo>
                                    <a:pt x="0" y="296"/>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79" name="Group 2003"/>
                        <wpg:cNvGrpSpPr>
                          <a:grpSpLocks/>
                        </wpg:cNvGrpSpPr>
                        <wpg:grpSpPr bwMode="auto">
                          <a:xfrm>
                            <a:off x="3960" y="4482"/>
                            <a:ext cx="1883" cy="2"/>
                            <a:chOff x="3960" y="4482"/>
                            <a:chExt cx="1883" cy="2"/>
                          </a:xfrm>
                        </wpg:grpSpPr>
                        <wps:wsp>
                          <wps:cNvPr id="2080" name="Freeform 2004"/>
                          <wps:cNvSpPr>
                            <a:spLocks/>
                          </wps:cNvSpPr>
                          <wps:spPr bwMode="auto">
                            <a:xfrm>
                              <a:off x="3960" y="4482"/>
                              <a:ext cx="1883" cy="2"/>
                            </a:xfrm>
                            <a:custGeom>
                              <a:avLst/>
                              <a:gdLst>
                                <a:gd name="T0" fmla="+- 0 3960 3960"/>
                                <a:gd name="T1" fmla="*/ T0 w 1883"/>
                                <a:gd name="T2" fmla="+- 0 5843 3960"/>
                                <a:gd name="T3" fmla="*/ T2 w 1883"/>
                              </a:gdLst>
                              <a:ahLst/>
                              <a:cxnLst>
                                <a:cxn ang="0">
                                  <a:pos x="T1" y="0"/>
                                </a:cxn>
                                <a:cxn ang="0">
                                  <a:pos x="T3" y="0"/>
                                </a:cxn>
                              </a:cxnLst>
                              <a:rect l="0" t="0" r="r" b="b"/>
                              <a:pathLst>
                                <a:path w="1883">
                                  <a:moveTo>
                                    <a:pt x="0" y="0"/>
                                  </a:moveTo>
                                  <a:lnTo>
                                    <a:pt x="1883"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81" name="Group 2001"/>
                        <wpg:cNvGrpSpPr>
                          <a:grpSpLocks/>
                        </wpg:cNvGrpSpPr>
                        <wpg:grpSpPr bwMode="auto">
                          <a:xfrm>
                            <a:off x="3221" y="4417"/>
                            <a:ext cx="718" cy="6"/>
                            <a:chOff x="3221" y="4417"/>
                            <a:chExt cx="718" cy="6"/>
                          </a:xfrm>
                        </wpg:grpSpPr>
                        <wps:wsp>
                          <wps:cNvPr id="2082" name="Freeform 2002"/>
                          <wps:cNvSpPr>
                            <a:spLocks/>
                          </wps:cNvSpPr>
                          <wps:spPr bwMode="auto">
                            <a:xfrm>
                              <a:off x="3221" y="4417"/>
                              <a:ext cx="718" cy="6"/>
                            </a:xfrm>
                            <a:custGeom>
                              <a:avLst/>
                              <a:gdLst>
                                <a:gd name="T0" fmla="+- 0 3221 3221"/>
                                <a:gd name="T1" fmla="*/ T0 w 718"/>
                                <a:gd name="T2" fmla="+- 0 4424 4417"/>
                                <a:gd name="T3" fmla="*/ 4424 h 6"/>
                                <a:gd name="T4" fmla="+- 0 3939 3221"/>
                                <a:gd name="T5" fmla="*/ T4 w 718"/>
                                <a:gd name="T6" fmla="+- 0 4417 4417"/>
                                <a:gd name="T7" fmla="*/ 4417 h 6"/>
                              </a:gdLst>
                              <a:ahLst/>
                              <a:cxnLst>
                                <a:cxn ang="0">
                                  <a:pos x="T1" y="T3"/>
                                </a:cxn>
                                <a:cxn ang="0">
                                  <a:pos x="T5" y="T7"/>
                                </a:cxn>
                              </a:cxnLst>
                              <a:rect l="0" t="0" r="r" b="b"/>
                              <a:pathLst>
                                <a:path w="718" h="6">
                                  <a:moveTo>
                                    <a:pt x="0" y="7"/>
                                  </a:moveTo>
                                  <a:lnTo>
                                    <a:pt x="718"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83" name="Group 1999"/>
                        <wpg:cNvGrpSpPr>
                          <a:grpSpLocks/>
                        </wpg:cNvGrpSpPr>
                        <wpg:grpSpPr bwMode="auto">
                          <a:xfrm>
                            <a:off x="6502" y="4276"/>
                            <a:ext cx="1102" cy="297"/>
                            <a:chOff x="6502" y="4276"/>
                            <a:chExt cx="1102" cy="297"/>
                          </a:xfrm>
                        </wpg:grpSpPr>
                        <wps:wsp>
                          <wps:cNvPr id="2084" name="Freeform 2000"/>
                          <wps:cNvSpPr>
                            <a:spLocks/>
                          </wps:cNvSpPr>
                          <wps:spPr bwMode="auto">
                            <a:xfrm>
                              <a:off x="6502" y="4276"/>
                              <a:ext cx="1102" cy="297"/>
                            </a:xfrm>
                            <a:custGeom>
                              <a:avLst/>
                              <a:gdLst>
                                <a:gd name="T0" fmla="+- 0 6502 6502"/>
                                <a:gd name="T1" fmla="*/ T0 w 1102"/>
                                <a:gd name="T2" fmla="+- 0 4573 4276"/>
                                <a:gd name="T3" fmla="*/ 4573 h 297"/>
                                <a:gd name="T4" fmla="+- 0 7603 6502"/>
                                <a:gd name="T5" fmla="*/ T4 w 1102"/>
                                <a:gd name="T6" fmla="+- 0 4573 4276"/>
                                <a:gd name="T7" fmla="*/ 4573 h 297"/>
                                <a:gd name="T8" fmla="+- 0 7603 6502"/>
                                <a:gd name="T9" fmla="*/ T8 w 1102"/>
                                <a:gd name="T10" fmla="+- 0 4276 4276"/>
                                <a:gd name="T11" fmla="*/ 4276 h 297"/>
                                <a:gd name="T12" fmla="+- 0 6502 6502"/>
                                <a:gd name="T13" fmla="*/ T12 w 1102"/>
                                <a:gd name="T14" fmla="+- 0 4276 4276"/>
                                <a:gd name="T15" fmla="*/ 4276 h 297"/>
                                <a:gd name="T16" fmla="+- 0 6502 6502"/>
                                <a:gd name="T17" fmla="*/ T16 w 1102"/>
                                <a:gd name="T18" fmla="+- 0 4573 4276"/>
                                <a:gd name="T19" fmla="*/ 4573 h 297"/>
                              </a:gdLst>
                              <a:ahLst/>
                              <a:cxnLst>
                                <a:cxn ang="0">
                                  <a:pos x="T1" y="T3"/>
                                </a:cxn>
                                <a:cxn ang="0">
                                  <a:pos x="T5" y="T7"/>
                                </a:cxn>
                                <a:cxn ang="0">
                                  <a:pos x="T9" y="T11"/>
                                </a:cxn>
                                <a:cxn ang="0">
                                  <a:pos x="T13" y="T15"/>
                                </a:cxn>
                                <a:cxn ang="0">
                                  <a:pos x="T17" y="T19"/>
                                </a:cxn>
                              </a:cxnLst>
                              <a:rect l="0" t="0" r="r" b="b"/>
                              <a:pathLst>
                                <a:path w="1102" h="297">
                                  <a:moveTo>
                                    <a:pt x="0" y="297"/>
                                  </a:moveTo>
                                  <a:lnTo>
                                    <a:pt x="1101" y="297"/>
                                  </a:lnTo>
                                  <a:lnTo>
                                    <a:pt x="1101" y="0"/>
                                  </a:lnTo>
                                  <a:lnTo>
                                    <a:pt x="0" y="0"/>
                                  </a:lnTo>
                                  <a:lnTo>
                                    <a:pt x="0" y="297"/>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85" name="Group 1997"/>
                        <wpg:cNvGrpSpPr>
                          <a:grpSpLocks/>
                        </wpg:cNvGrpSpPr>
                        <wpg:grpSpPr bwMode="auto">
                          <a:xfrm>
                            <a:off x="6548" y="4489"/>
                            <a:ext cx="1009" cy="2"/>
                            <a:chOff x="6548" y="4489"/>
                            <a:chExt cx="1009" cy="2"/>
                          </a:xfrm>
                        </wpg:grpSpPr>
                        <wps:wsp>
                          <wps:cNvPr id="2086" name="Freeform 1998"/>
                          <wps:cNvSpPr>
                            <a:spLocks/>
                          </wps:cNvSpPr>
                          <wps:spPr bwMode="auto">
                            <a:xfrm>
                              <a:off x="6548" y="4489"/>
                              <a:ext cx="1009" cy="2"/>
                            </a:xfrm>
                            <a:custGeom>
                              <a:avLst/>
                              <a:gdLst>
                                <a:gd name="T0" fmla="+- 0 6548 6548"/>
                                <a:gd name="T1" fmla="*/ T0 w 1009"/>
                                <a:gd name="T2" fmla="+- 0 7557 6548"/>
                                <a:gd name="T3" fmla="*/ T2 w 1009"/>
                              </a:gdLst>
                              <a:ahLst/>
                              <a:cxnLst>
                                <a:cxn ang="0">
                                  <a:pos x="T1" y="0"/>
                                </a:cxn>
                                <a:cxn ang="0">
                                  <a:pos x="T3" y="0"/>
                                </a:cxn>
                              </a:cxnLst>
                              <a:rect l="0" t="0" r="r" b="b"/>
                              <a:pathLst>
                                <a:path w="1009">
                                  <a:moveTo>
                                    <a:pt x="0" y="0"/>
                                  </a:moveTo>
                                  <a:lnTo>
                                    <a:pt x="1009"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87" name="Group 1995"/>
                        <wpg:cNvGrpSpPr>
                          <a:grpSpLocks/>
                        </wpg:cNvGrpSpPr>
                        <wpg:grpSpPr bwMode="auto">
                          <a:xfrm>
                            <a:off x="5864" y="4417"/>
                            <a:ext cx="638" cy="6"/>
                            <a:chOff x="5864" y="4417"/>
                            <a:chExt cx="638" cy="6"/>
                          </a:xfrm>
                        </wpg:grpSpPr>
                        <wps:wsp>
                          <wps:cNvPr id="2088" name="Freeform 1996"/>
                          <wps:cNvSpPr>
                            <a:spLocks/>
                          </wps:cNvSpPr>
                          <wps:spPr bwMode="auto">
                            <a:xfrm>
                              <a:off x="5864" y="4417"/>
                              <a:ext cx="638" cy="6"/>
                            </a:xfrm>
                            <a:custGeom>
                              <a:avLst/>
                              <a:gdLst>
                                <a:gd name="T0" fmla="+- 0 5864 5864"/>
                                <a:gd name="T1" fmla="*/ T0 w 638"/>
                                <a:gd name="T2" fmla="+- 0 4417 4417"/>
                                <a:gd name="T3" fmla="*/ 4417 h 6"/>
                                <a:gd name="T4" fmla="+- 0 6502 5864"/>
                                <a:gd name="T5" fmla="*/ T4 w 638"/>
                                <a:gd name="T6" fmla="+- 0 4424 4417"/>
                                <a:gd name="T7" fmla="*/ 4424 h 6"/>
                              </a:gdLst>
                              <a:ahLst/>
                              <a:cxnLst>
                                <a:cxn ang="0">
                                  <a:pos x="T1" y="T3"/>
                                </a:cxn>
                                <a:cxn ang="0">
                                  <a:pos x="T5" y="T7"/>
                                </a:cxn>
                              </a:cxnLst>
                              <a:rect l="0" t="0" r="r" b="b"/>
                              <a:pathLst>
                                <a:path w="638" h="6">
                                  <a:moveTo>
                                    <a:pt x="0" y="0"/>
                                  </a:moveTo>
                                  <a:lnTo>
                                    <a:pt x="638" y="7"/>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89" name="Group 1993"/>
                        <wpg:cNvGrpSpPr>
                          <a:grpSpLocks/>
                        </wpg:cNvGrpSpPr>
                        <wpg:grpSpPr bwMode="auto">
                          <a:xfrm>
                            <a:off x="7030" y="4573"/>
                            <a:ext cx="23" cy="1059"/>
                            <a:chOff x="7030" y="4573"/>
                            <a:chExt cx="23" cy="1059"/>
                          </a:xfrm>
                        </wpg:grpSpPr>
                        <wps:wsp>
                          <wps:cNvPr id="2090" name="Freeform 1994"/>
                          <wps:cNvSpPr>
                            <a:spLocks/>
                          </wps:cNvSpPr>
                          <wps:spPr bwMode="auto">
                            <a:xfrm>
                              <a:off x="7030" y="4573"/>
                              <a:ext cx="23" cy="1059"/>
                            </a:xfrm>
                            <a:custGeom>
                              <a:avLst/>
                              <a:gdLst>
                                <a:gd name="T0" fmla="+- 0 7030 7030"/>
                                <a:gd name="T1" fmla="*/ T0 w 23"/>
                                <a:gd name="T2" fmla="+- 0 5631 4573"/>
                                <a:gd name="T3" fmla="*/ 5631 h 1059"/>
                                <a:gd name="T4" fmla="+- 0 7052 7030"/>
                                <a:gd name="T5" fmla="*/ T4 w 23"/>
                                <a:gd name="T6" fmla="+- 0 4573 4573"/>
                                <a:gd name="T7" fmla="*/ 4573 h 1059"/>
                              </a:gdLst>
                              <a:ahLst/>
                              <a:cxnLst>
                                <a:cxn ang="0">
                                  <a:pos x="T1" y="T3"/>
                                </a:cxn>
                                <a:cxn ang="0">
                                  <a:pos x="T5" y="T7"/>
                                </a:cxn>
                              </a:cxnLst>
                              <a:rect l="0" t="0" r="r" b="b"/>
                              <a:pathLst>
                                <a:path w="23" h="1059">
                                  <a:moveTo>
                                    <a:pt x="0" y="1058"/>
                                  </a:moveTo>
                                  <a:lnTo>
                                    <a:pt x="22"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91" name="Group 1991"/>
                        <wpg:cNvGrpSpPr>
                          <a:grpSpLocks/>
                        </wpg:cNvGrpSpPr>
                        <wpg:grpSpPr bwMode="auto">
                          <a:xfrm>
                            <a:off x="8531" y="4276"/>
                            <a:ext cx="1797" cy="297"/>
                            <a:chOff x="8531" y="4276"/>
                            <a:chExt cx="1797" cy="297"/>
                          </a:xfrm>
                        </wpg:grpSpPr>
                        <wps:wsp>
                          <wps:cNvPr id="2092" name="Freeform 1992"/>
                          <wps:cNvSpPr>
                            <a:spLocks/>
                          </wps:cNvSpPr>
                          <wps:spPr bwMode="auto">
                            <a:xfrm>
                              <a:off x="8531" y="4276"/>
                              <a:ext cx="1797" cy="297"/>
                            </a:xfrm>
                            <a:custGeom>
                              <a:avLst/>
                              <a:gdLst>
                                <a:gd name="T0" fmla="+- 0 8531 8531"/>
                                <a:gd name="T1" fmla="*/ T0 w 1797"/>
                                <a:gd name="T2" fmla="+- 0 4573 4276"/>
                                <a:gd name="T3" fmla="*/ 4573 h 297"/>
                                <a:gd name="T4" fmla="+- 0 10328 8531"/>
                                <a:gd name="T5" fmla="*/ T4 w 1797"/>
                                <a:gd name="T6" fmla="+- 0 4573 4276"/>
                                <a:gd name="T7" fmla="*/ 4573 h 297"/>
                                <a:gd name="T8" fmla="+- 0 10328 8531"/>
                                <a:gd name="T9" fmla="*/ T8 w 1797"/>
                                <a:gd name="T10" fmla="+- 0 4276 4276"/>
                                <a:gd name="T11" fmla="*/ 4276 h 297"/>
                                <a:gd name="T12" fmla="+- 0 8531 8531"/>
                                <a:gd name="T13" fmla="*/ T12 w 1797"/>
                                <a:gd name="T14" fmla="+- 0 4276 4276"/>
                                <a:gd name="T15" fmla="*/ 4276 h 297"/>
                                <a:gd name="T16" fmla="+- 0 8531 8531"/>
                                <a:gd name="T17" fmla="*/ T16 w 1797"/>
                                <a:gd name="T18" fmla="+- 0 4573 4276"/>
                                <a:gd name="T19" fmla="*/ 4573 h 297"/>
                              </a:gdLst>
                              <a:ahLst/>
                              <a:cxnLst>
                                <a:cxn ang="0">
                                  <a:pos x="T1" y="T3"/>
                                </a:cxn>
                                <a:cxn ang="0">
                                  <a:pos x="T5" y="T7"/>
                                </a:cxn>
                                <a:cxn ang="0">
                                  <a:pos x="T9" y="T11"/>
                                </a:cxn>
                                <a:cxn ang="0">
                                  <a:pos x="T13" y="T15"/>
                                </a:cxn>
                                <a:cxn ang="0">
                                  <a:pos x="T17" y="T19"/>
                                </a:cxn>
                              </a:cxnLst>
                              <a:rect l="0" t="0" r="r" b="b"/>
                              <a:pathLst>
                                <a:path w="1797" h="297">
                                  <a:moveTo>
                                    <a:pt x="0" y="297"/>
                                  </a:moveTo>
                                  <a:lnTo>
                                    <a:pt x="1797" y="297"/>
                                  </a:lnTo>
                                  <a:lnTo>
                                    <a:pt x="1797" y="0"/>
                                  </a:lnTo>
                                  <a:lnTo>
                                    <a:pt x="0" y="0"/>
                                  </a:lnTo>
                                  <a:lnTo>
                                    <a:pt x="0" y="297"/>
                                  </a:lnTo>
                                  <a:close/>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93" name="Group 1989"/>
                        <wpg:cNvGrpSpPr>
                          <a:grpSpLocks/>
                        </wpg:cNvGrpSpPr>
                        <wpg:grpSpPr bwMode="auto">
                          <a:xfrm>
                            <a:off x="8551" y="4489"/>
                            <a:ext cx="1756" cy="2"/>
                            <a:chOff x="8551" y="4489"/>
                            <a:chExt cx="1756" cy="2"/>
                          </a:xfrm>
                        </wpg:grpSpPr>
                        <wps:wsp>
                          <wps:cNvPr id="2094" name="Freeform 1990"/>
                          <wps:cNvSpPr>
                            <a:spLocks/>
                          </wps:cNvSpPr>
                          <wps:spPr bwMode="auto">
                            <a:xfrm>
                              <a:off x="8551" y="4489"/>
                              <a:ext cx="1756" cy="2"/>
                            </a:xfrm>
                            <a:custGeom>
                              <a:avLst/>
                              <a:gdLst>
                                <a:gd name="T0" fmla="+- 0 8551 8551"/>
                                <a:gd name="T1" fmla="*/ T0 w 1756"/>
                                <a:gd name="T2" fmla="+- 0 10307 8551"/>
                                <a:gd name="T3" fmla="*/ T2 w 1756"/>
                              </a:gdLst>
                              <a:ahLst/>
                              <a:cxnLst>
                                <a:cxn ang="0">
                                  <a:pos x="T1" y="0"/>
                                </a:cxn>
                                <a:cxn ang="0">
                                  <a:pos x="T3" y="0"/>
                                </a:cxn>
                              </a:cxnLst>
                              <a:rect l="0" t="0" r="r" b="b"/>
                              <a:pathLst>
                                <a:path w="1756">
                                  <a:moveTo>
                                    <a:pt x="0" y="0"/>
                                  </a:moveTo>
                                  <a:lnTo>
                                    <a:pt x="1756" y="0"/>
                                  </a:lnTo>
                                </a:path>
                              </a:pathLst>
                            </a:custGeom>
                            <a:noFill/>
                            <a:ln w="690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95" name="Group 1987"/>
                        <wpg:cNvGrpSpPr>
                          <a:grpSpLocks/>
                        </wpg:cNvGrpSpPr>
                        <wpg:grpSpPr bwMode="auto">
                          <a:xfrm>
                            <a:off x="7603" y="4424"/>
                            <a:ext cx="928" cy="2"/>
                            <a:chOff x="7603" y="4424"/>
                            <a:chExt cx="928" cy="2"/>
                          </a:xfrm>
                        </wpg:grpSpPr>
                        <wps:wsp>
                          <wps:cNvPr id="2096" name="Freeform 1988"/>
                          <wps:cNvSpPr>
                            <a:spLocks/>
                          </wps:cNvSpPr>
                          <wps:spPr bwMode="auto">
                            <a:xfrm>
                              <a:off x="7603" y="4424"/>
                              <a:ext cx="928" cy="2"/>
                            </a:xfrm>
                            <a:custGeom>
                              <a:avLst/>
                              <a:gdLst>
                                <a:gd name="T0" fmla="+- 0 7603 7603"/>
                                <a:gd name="T1" fmla="*/ T0 w 928"/>
                                <a:gd name="T2" fmla="+- 0 8531 7603"/>
                                <a:gd name="T3" fmla="*/ T2 w 928"/>
                              </a:gdLst>
                              <a:ahLst/>
                              <a:cxnLst>
                                <a:cxn ang="0">
                                  <a:pos x="T1" y="0"/>
                                </a:cxn>
                                <a:cxn ang="0">
                                  <a:pos x="T3" y="0"/>
                                </a:cxn>
                              </a:cxnLst>
                              <a:rect l="0" t="0" r="r" b="b"/>
                              <a:pathLst>
                                <a:path w="928">
                                  <a:moveTo>
                                    <a:pt x="0" y="0"/>
                                  </a:moveTo>
                                  <a:lnTo>
                                    <a:pt x="928"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97" name="Group 1985"/>
                        <wpg:cNvGrpSpPr>
                          <a:grpSpLocks/>
                        </wpg:cNvGrpSpPr>
                        <wpg:grpSpPr bwMode="auto">
                          <a:xfrm>
                            <a:off x="4254" y="5378"/>
                            <a:ext cx="81" cy="93"/>
                            <a:chOff x="4254" y="5378"/>
                            <a:chExt cx="81" cy="93"/>
                          </a:xfrm>
                        </wpg:grpSpPr>
                        <wps:wsp>
                          <wps:cNvPr id="2098" name="Freeform 1986"/>
                          <wps:cNvSpPr>
                            <a:spLocks/>
                          </wps:cNvSpPr>
                          <wps:spPr bwMode="auto">
                            <a:xfrm>
                              <a:off x="4254" y="5378"/>
                              <a:ext cx="81" cy="93"/>
                            </a:xfrm>
                            <a:custGeom>
                              <a:avLst/>
                              <a:gdLst>
                                <a:gd name="T0" fmla="+- 0 4257 4254"/>
                                <a:gd name="T1" fmla="*/ T0 w 81"/>
                                <a:gd name="T2" fmla="+- 0 5378 5378"/>
                                <a:gd name="T3" fmla="*/ 5378 h 93"/>
                                <a:gd name="T4" fmla="+- 0 4254 4254"/>
                                <a:gd name="T5" fmla="*/ T4 w 81"/>
                                <a:gd name="T6" fmla="+- 0 5471 5378"/>
                                <a:gd name="T7" fmla="*/ 5471 h 93"/>
                                <a:gd name="T8" fmla="+- 0 4334 4254"/>
                                <a:gd name="T9" fmla="*/ T8 w 81"/>
                                <a:gd name="T10" fmla="+- 0 5427 5378"/>
                                <a:gd name="T11" fmla="*/ 5427 h 93"/>
                                <a:gd name="T12" fmla="+- 0 4257 4254"/>
                                <a:gd name="T13" fmla="*/ T12 w 81"/>
                                <a:gd name="T14" fmla="+- 0 5378 5378"/>
                                <a:gd name="T15" fmla="*/ 5378 h 93"/>
                              </a:gdLst>
                              <a:ahLst/>
                              <a:cxnLst>
                                <a:cxn ang="0">
                                  <a:pos x="T1" y="T3"/>
                                </a:cxn>
                                <a:cxn ang="0">
                                  <a:pos x="T5" y="T7"/>
                                </a:cxn>
                                <a:cxn ang="0">
                                  <a:pos x="T9" y="T11"/>
                                </a:cxn>
                                <a:cxn ang="0">
                                  <a:pos x="T13" y="T15"/>
                                </a:cxn>
                              </a:cxnLst>
                              <a:rect l="0" t="0" r="r" b="b"/>
                              <a:pathLst>
                                <a:path w="81" h="93">
                                  <a:moveTo>
                                    <a:pt x="3" y="0"/>
                                  </a:moveTo>
                                  <a:lnTo>
                                    <a:pt x="0" y="93"/>
                                  </a:lnTo>
                                  <a:lnTo>
                                    <a:pt x="80" y="49"/>
                                  </a:lnTo>
                                  <a:lnTo>
                                    <a:pt x="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099" name="Group 1983"/>
                        <wpg:cNvGrpSpPr>
                          <a:grpSpLocks/>
                        </wpg:cNvGrpSpPr>
                        <wpg:grpSpPr bwMode="auto">
                          <a:xfrm>
                            <a:off x="4254" y="5378"/>
                            <a:ext cx="81" cy="93"/>
                            <a:chOff x="4254" y="5378"/>
                            <a:chExt cx="81" cy="93"/>
                          </a:xfrm>
                        </wpg:grpSpPr>
                        <wps:wsp>
                          <wps:cNvPr id="2100" name="Freeform 1984"/>
                          <wps:cNvSpPr>
                            <a:spLocks/>
                          </wps:cNvSpPr>
                          <wps:spPr bwMode="auto">
                            <a:xfrm>
                              <a:off x="4254" y="5378"/>
                              <a:ext cx="81" cy="93"/>
                            </a:xfrm>
                            <a:custGeom>
                              <a:avLst/>
                              <a:gdLst>
                                <a:gd name="T0" fmla="+- 0 4334 4254"/>
                                <a:gd name="T1" fmla="*/ T0 w 81"/>
                                <a:gd name="T2" fmla="+- 0 5427 5378"/>
                                <a:gd name="T3" fmla="*/ 5427 h 93"/>
                                <a:gd name="T4" fmla="+- 0 4254 4254"/>
                                <a:gd name="T5" fmla="*/ T4 w 81"/>
                                <a:gd name="T6" fmla="+- 0 5471 5378"/>
                                <a:gd name="T7" fmla="*/ 5471 h 93"/>
                                <a:gd name="T8" fmla="+- 0 4257 4254"/>
                                <a:gd name="T9" fmla="*/ T8 w 81"/>
                                <a:gd name="T10" fmla="+- 0 5378 5378"/>
                                <a:gd name="T11" fmla="*/ 5378 h 93"/>
                                <a:gd name="T12" fmla="+- 0 4334 4254"/>
                                <a:gd name="T13" fmla="*/ T12 w 81"/>
                                <a:gd name="T14" fmla="+- 0 5427 5378"/>
                                <a:gd name="T15" fmla="*/ 5427 h 93"/>
                              </a:gdLst>
                              <a:ahLst/>
                              <a:cxnLst>
                                <a:cxn ang="0">
                                  <a:pos x="T1" y="T3"/>
                                </a:cxn>
                                <a:cxn ang="0">
                                  <a:pos x="T5" y="T7"/>
                                </a:cxn>
                                <a:cxn ang="0">
                                  <a:pos x="T9" y="T11"/>
                                </a:cxn>
                                <a:cxn ang="0">
                                  <a:pos x="T13" y="T15"/>
                                </a:cxn>
                              </a:cxnLst>
                              <a:rect l="0" t="0" r="r" b="b"/>
                              <a:pathLst>
                                <a:path w="81" h="93">
                                  <a:moveTo>
                                    <a:pt x="80" y="49"/>
                                  </a:moveTo>
                                  <a:lnTo>
                                    <a:pt x="0" y="93"/>
                                  </a:lnTo>
                                  <a:lnTo>
                                    <a:pt x="3" y="0"/>
                                  </a:lnTo>
                                  <a:lnTo>
                                    <a:pt x="80" y="49"/>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01" name="Group 1981"/>
                        <wpg:cNvGrpSpPr>
                          <a:grpSpLocks/>
                        </wpg:cNvGrpSpPr>
                        <wpg:grpSpPr bwMode="auto">
                          <a:xfrm>
                            <a:off x="4254" y="5427"/>
                            <a:ext cx="81" cy="44"/>
                            <a:chOff x="4254" y="5427"/>
                            <a:chExt cx="81" cy="44"/>
                          </a:xfrm>
                        </wpg:grpSpPr>
                        <wps:wsp>
                          <wps:cNvPr id="2102" name="Freeform 1982"/>
                          <wps:cNvSpPr>
                            <a:spLocks/>
                          </wps:cNvSpPr>
                          <wps:spPr bwMode="auto">
                            <a:xfrm>
                              <a:off x="4254" y="5427"/>
                              <a:ext cx="81" cy="44"/>
                            </a:xfrm>
                            <a:custGeom>
                              <a:avLst/>
                              <a:gdLst>
                                <a:gd name="T0" fmla="+- 0 4254 4254"/>
                                <a:gd name="T1" fmla="*/ T0 w 81"/>
                                <a:gd name="T2" fmla="+- 0 5471 5427"/>
                                <a:gd name="T3" fmla="*/ 5471 h 44"/>
                                <a:gd name="T4" fmla="+- 0 4334 4254"/>
                                <a:gd name="T5" fmla="*/ T4 w 81"/>
                                <a:gd name="T6" fmla="+- 0 5427 5427"/>
                                <a:gd name="T7" fmla="*/ 5427 h 44"/>
                              </a:gdLst>
                              <a:ahLst/>
                              <a:cxnLst>
                                <a:cxn ang="0">
                                  <a:pos x="T1" y="T3"/>
                                </a:cxn>
                                <a:cxn ang="0">
                                  <a:pos x="T5" y="T7"/>
                                </a:cxn>
                              </a:cxnLst>
                              <a:rect l="0" t="0" r="r" b="b"/>
                              <a:pathLst>
                                <a:path w="81" h="44">
                                  <a:moveTo>
                                    <a:pt x="0" y="44"/>
                                  </a:moveTo>
                                  <a:lnTo>
                                    <a:pt x="80" y="0"/>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03" name="Group 1979"/>
                        <wpg:cNvGrpSpPr>
                          <a:grpSpLocks/>
                        </wpg:cNvGrpSpPr>
                        <wpg:grpSpPr bwMode="auto">
                          <a:xfrm>
                            <a:off x="4128" y="5420"/>
                            <a:ext cx="128" cy="5"/>
                            <a:chOff x="4128" y="5420"/>
                            <a:chExt cx="128" cy="5"/>
                          </a:xfrm>
                        </wpg:grpSpPr>
                        <wps:wsp>
                          <wps:cNvPr id="2104" name="Freeform 1980"/>
                          <wps:cNvSpPr>
                            <a:spLocks/>
                          </wps:cNvSpPr>
                          <wps:spPr bwMode="auto">
                            <a:xfrm>
                              <a:off x="4128" y="5420"/>
                              <a:ext cx="128" cy="5"/>
                            </a:xfrm>
                            <a:custGeom>
                              <a:avLst/>
                              <a:gdLst>
                                <a:gd name="T0" fmla="+- 0 4255 4128"/>
                                <a:gd name="T1" fmla="*/ T0 w 128"/>
                                <a:gd name="T2" fmla="+- 0 5424 5420"/>
                                <a:gd name="T3" fmla="*/ 5424 h 5"/>
                                <a:gd name="T4" fmla="+- 0 4128 4128"/>
                                <a:gd name="T5" fmla="*/ T4 w 128"/>
                                <a:gd name="T6" fmla="+- 0 5420 5420"/>
                                <a:gd name="T7" fmla="*/ 5420 h 5"/>
                              </a:gdLst>
                              <a:ahLst/>
                              <a:cxnLst>
                                <a:cxn ang="0">
                                  <a:pos x="T1" y="T3"/>
                                </a:cxn>
                                <a:cxn ang="0">
                                  <a:pos x="T5" y="T7"/>
                                </a:cxn>
                              </a:cxnLst>
                              <a:rect l="0" t="0" r="r" b="b"/>
                              <a:pathLst>
                                <a:path w="128" h="5">
                                  <a:moveTo>
                                    <a:pt x="127" y="4"/>
                                  </a:moveTo>
                                  <a:lnTo>
                                    <a:pt x="0"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05" name="Group 1977"/>
                        <wpg:cNvGrpSpPr>
                          <a:grpSpLocks/>
                        </wpg:cNvGrpSpPr>
                        <wpg:grpSpPr bwMode="auto">
                          <a:xfrm>
                            <a:off x="6155" y="5369"/>
                            <a:ext cx="80" cy="92"/>
                            <a:chOff x="6155" y="5369"/>
                            <a:chExt cx="80" cy="92"/>
                          </a:xfrm>
                        </wpg:grpSpPr>
                        <wps:wsp>
                          <wps:cNvPr id="2106" name="Freeform 1978"/>
                          <wps:cNvSpPr>
                            <a:spLocks/>
                          </wps:cNvSpPr>
                          <wps:spPr bwMode="auto">
                            <a:xfrm>
                              <a:off x="6155" y="5369"/>
                              <a:ext cx="80" cy="92"/>
                            </a:xfrm>
                            <a:custGeom>
                              <a:avLst/>
                              <a:gdLst>
                                <a:gd name="T0" fmla="+- 0 6155 6155"/>
                                <a:gd name="T1" fmla="*/ T0 w 80"/>
                                <a:gd name="T2" fmla="+- 0 5369 5369"/>
                                <a:gd name="T3" fmla="*/ 5369 h 92"/>
                                <a:gd name="T4" fmla="+- 0 6157 6155"/>
                                <a:gd name="T5" fmla="*/ T4 w 80"/>
                                <a:gd name="T6" fmla="+- 0 5461 5369"/>
                                <a:gd name="T7" fmla="*/ 5461 h 92"/>
                                <a:gd name="T8" fmla="+- 0 6235 6155"/>
                                <a:gd name="T9" fmla="*/ T8 w 80"/>
                                <a:gd name="T10" fmla="+- 0 5413 5369"/>
                                <a:gd name="T11" fmla="*/ 5413 h 92"/>
                                <a:gd name="T12" fmla="+- 0 6155 6155"/>
                                <a:gd name="T13" fmla="*/ T12 w 80"/>
                                <a:gd name="T14" fmla="+- 0 5369 5369"/>
                                <a:gd name="T15" fmla="*/ 5369 h 92"/>
                              </a:gdLst>
                              <a:ahLst/>
                              <a:cxnLst>
                                <a:cxn ang="0">
                                  <a:pos x="T1" y="T3"/>
                                </a:cxn>
                                <a:cxn ang="0">
                                  <a:pos x="T5" y="T7"/>
                                </a:cxn>
                                <a:cxn ang="0">
                                  <a:pos x="T9" y="T11"/>
                                </a:cxn>
                                <a:cxn ang="0">
                                  <a:pos x="T13" y="T15"/>
                                </a:cxn>
                              </a:cxnLst>
                              <a:rect l="0" t="0" r="r" b="b"/>
                              <a:pathLst>
                                <a:path w="80" h="92">
                                  <a:moveTo>
                                    <a:pt x="0" y="0"/>
                                  </a:moveTo>
                                  <a:lnTo>
                                    <a:pt x="2" y="92"/>
                                  </a:lnTo>
                                  <a:lnTo>
                                    <a:pt x="80" y="4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07" name="Group 1975"/>
                        <wpg:cNvGrpSpPr>
                          <a:grpSpLocks/>
                        </wpg:cNvGrpSpPr>
                        <wpg:grpSpPr bwMode="auto">
                          <a:xfrm>
                            <a:off x="6155" y="5369"/>
                            <a:ext cx="80" cy="92"/>
                            <a:chOff x="6155" y="5369"/>
                            <a:chExt cx="80" cy="92"/>
                          </a:xfrm>
                        </wpg:grpSpPr>
                        <wps:wsp>
                          <wps:cNvPr id="2108" name="Freeform 1976"/>
                          <wps:cNvSpPr>
                            <a:spLocks/>
                          </wps:cNvSpPr>
                          <wps:spPr bwMode="auto">
                            <a:xfrm>
                              <a:off x="6155" y="5369"/>
                              <a:ext cx="80" cy="92"/>
                            </a:xfrm>
                            <a:custGeom>
                              <a:avLst/>
                              <a:gdLst>
                                <a:gd name="T0" fmla="+- 0 6235 6155"/>
                                <a:gd name="T1" fmla="*/ T0 w 80"/>
                                <a:gd name="T2" fmla="+- 0 5413 5369"/>
                                <a:gd name="T3" fmla="*/ 5413 h 92"/>
                                <a:gd name="T4" fmla="+- 0 6157 6155"/>
                                <a:gd name="T5" fmla="*/ T4 w 80"/>
                                <a:gd name="T6" fmla="+- 0 5461 5369"/>
                                <a:gd name="T7" fmla="*/ 5461 h 92"/>
                                <a:gd name="T8" fmla="+- 0 6155 6155"/>
                                <a:gd name="T9" fmla="*/ T8 w 80"/>
                                <a:gd name="T10" fmla="+- 0 5369 5369"/>
                                <a:gd name="T11" fmla="*/ 5369 h 92"/>
                                <a:gd name="T12" fmla="+- 0 6235 6155"/>
                                <a:gd name="T13" fmla="*/ T12 w 80"/>
                                <a:gd name="T14" fmla="+- 0 5413 5369"/>
                                <a:gd name="T15" fmla="*/ 5413 h 92"/>
                              </a:gdLst>
                              <a:ahLst/>
                              <a:cxnLst>
                                <a:cxn ang="0">
                                  <a:pos x="T1" y="T3"/>
                                </a:cxn>
                                <a:cxn ang="0">
                                  <a:pos x="T5" y="T7"/>
                                </a:cxn>
                                <a:cxn ang="0">
                                  <a:pos x="T9" y="T11"/>
                                </a:cxn>
                                <a:cxn ang="0">
                                  <a:pos x="T13" y="T15"/>
                                </a:cxn>
                              </a:cxnLst>
                              <a:rect l="0" t="0" r="r" b="b"/>
                              <a:pathLst>
                                <a:path w="80" h="92">
                                  <a:moveTo>
                                    <a:pt x="80" y="44"/>
                                  </a:moveTo>
                                  <a:lnTo>
                                    <a:pt x="2" y="92"/>
                                  </a:lnTo>
                                  <a:lnTo>
                                    <a:pt x="0" y="0"/>
                                  </a:lnTo>
                                  <a:lnTo>
                                    <a:pt x="80" y="44"/>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09" name="Group 1973"/>
                        <wpg:cNvGrpSpPr>
                          <a:grpSpLocks/>
                        </wpg:cNvGrpSpPr>
                        <wpg:grpSpPr bwMode="auto">
                          <a:xfrm>
                            <a:off x="6157" y="5413"/>
                            <a:ext cx="78" cy="47"/>
                            <a:chOff x="6157" y="5413"/>
                            <a:chExt cx="78" cy="47"/>
                          </a:xfrm>
                        </wpg:grpSpPr>
                        <wps:wsp>
                          <wps:cNvPr id="2110" name="Freeform 1974"/>
                          <wps:cNvSpPr>
                            <a:spLocks/>
                          </wps:cNvSpPr>
                          <wps:spPr bwMode="auto">
                            <a:xfrm>
                              <a:off x="6157" y="5413"/>
                              <a:ext cx="78" cy="47"/>
                            </a:xfrm>
                            <a:custGeom>
                              <a:avLst/>
                              <a:gdLst>
                                <a:gd name="T0" fmla="+- 0 6157 6157"/>
                                <a:gd name="T1" fmla="*/ T0 w 78"/>
                                <a:gd name="T2" fmla="+- 0 5461 5413"/>
                                <a:gd name="T3" fmla="*/ 5461 h 47"/>
                                <a:gd name="T4" fmla="+- 0 6235 6157"/>
                                <a:gd name="T5" fmla="*/ T4 w 78"/>
                                <a:gd name="T6" fmla="+- 0 5413 5413"/>
                                <a:gd name="T7" fmla="*/ 5413 h 47"/>
                              </a:gdLst>
                              <a:ahLst/>
                              <a:cxnLst>
                                <a:cxn ang="0">
                                  <a:pos x="T1" y="T3"/>
                                </a:cxn>
                                <a:cxn ang="0">
                                  <a:pos x="T5" y="T7"/>
                                </a:cxn>
                              </a:cxnLst>
                              <a:rect l="0" t="0" r="r" b="b"/>
                              <a:pathLst>
                                <a:path w="78" h="47">
                                  <a:moveTo>
                                    <a:pt x="0" y="48"/>
                                  </a:moveTo>
                                  <a:lnTo>
                                    <a:pt x="78" y="0"/>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11" name="Group 1971"/>
                        <wpg:cNvGrpSpPr>
                          <a:grpSpLocks/>
                        </wpg:cNvGrpSpPr>
                        <wpg:grpSpPr bwMode="auto">
                          <a:xfrm>
                            <a:off x="6029" y="5414"/>
                            <a:ext cx="128" cy="3"/>
                            <a:chOff x="6029" y="5414"/>
                            <a:chExt cx="128" cy="3"/>
                          </a:xfrm>
                        </wpg:grpSpPr>
                        <wps:wsp>
                          <wps:cNvPr id="2112" name="Freeform 1972"/>
                          <wps:cNvSpPr>
                            <a:spLocks/>
                          </wps:cNvSpPr>
                          <wps:spPr bwMode="auto">
                            <a:xfrm>
                              <a:off x="6029" y="5414"/>
                              <a:ext cx="128" cy="3"/>
                            </a:xfrm>
                            <a:custGeom>
                              <a:avLst/>
                              <a:gdLst>
                                <a:gd name="T0" fmla="+- 0 6156 6029"/>
                                <a:gd name="T1" fmla="*/ T0 w 128"/>
                                <a:gd name="T2" fmla="+- 0 5414 5414"/>
                                <a:gd name="T3" fmla="*/ 5414 h 3"/>
                                <a:gd name="T4" fmla="+- 0 6029 6029"/>
                                <a:gd name="T5" fmla="*/ T4 w 128"/>
                                <a:gd name="T6" fmla="+- 0 5417 5414"/>
                                <a:gd name="T7" fmla="*/ 5417 h 3"/>
                              </a:gdLst>
                              <a:ahLst/>
                              <a:cxnLst>
                                <a:cxn ang="0">
                                  <a:pos x="T1" y="T3"/>
                                </a:cxn>
                                <a:cxn ang="0">
                                  <a:pos x="T5" y="T7"/>
                                </a:cxn>
                              </a:cxnLst>
                              <a:rect l="0" t="0" r="r" b="b"/>
                              <a:pathLst>
                                <a:path w="128" h="3">
                                  <a:moveTo>
                                    <a:pt x="127" y="0"/>
                                  </a:moveTo>
                                  <a:lnTo>
                                    <a:pt x="0" y="3"/>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13" name="Group 1969"/>
                        <wpg:cNvGrpSpPr>
                          <a:grpSpLocks/>
                        </wpg:cNvGrpSpPr>
                        <wpg:grpSpPr bwMode="auto">
                          <a:xfrm>
                            <a:off x="8459" y="2845"/>
                            <a:ext cx="79" cy="93"/>
                            <a:chOff x="8459" y="2845"/>
                            <a:chExt cx="79" cy="93"/>
                          </a:xfrm>
                        </wpg:grpSpPr>
                        <wps:wsp>
                          <wps:cNvPr id="2114" name="Freeform 1970"/>
                          <wps:cNvSpPr>
                            <a:spLocks/>
                          </wps:cNvSpPr>
                          <wps:spPr bwMode="auto">
                            <a:xfrm>
                              <a:off x="8459" y="2845"/>
                              <a:ext cx="79" cy="93"/>
                            </a:xfrm>
                            <a:custGeom>
                              <a:avLst/>
                              <a:gdLst>
                                <a:gd name="T0" fmla="+- 0 8459 8459"/>
                                <a:gd name="T1" fmla="*/ T0 w 79"/>
                                <a:gd name="T2" fmla="+- 0 2845 2845"/>
                                <a:gd name="T3" fmla="*/ 2845 h 93"/>
                                <a:gd name="T4" fmla="+- 0 8459 8459"/>
                                <a:gd name="T5" fmla="*/ T4 w 79"/>
                                <a:gd name="T6" fmla="+- 0 2937 2845"/>
                                <a:gd name="T7" fmla="*/ 2937 h 93"/>
                                <a:gd name="T8" fmla="+- 0 8538 8459"/>
                                <a:gd name="T9" fmla="*/ T8 w 79"/>
                                <a:gd name="T10" fmla="+- 0 2892 2845"/>
                                <a:gd name="T11" fmla="*/ 2892 h 93"/>
                                <a:gd name="T12" fmla="+- 0 8459 8459"/>
                                <a:gd name="T13" fmla="*/ T12 w 79"/>
                                <a:gd name="T14" fmla="+- 0 2845 2845"/>
                                <a:gd name="T15" fmla="*/ 2845 h 93"/>
                              </a:gdLst>
                              <a:ahLst/>
                              <a:cxnLst>
                                <a:cxn ang="0">
                                  <a:pos x="T1" y="T3"/>
                                </a:cxn>
                                <a:cxn ang="0">
                                  <a:pos x="T5" y="T7"/>
                                </a:cxn>
                                <a:cxn ang="0">
                                  <a:pos x="T9" y="T11"/>
                                </a:cxn>
                                <a:cxn ang="0">
                                  <a:pos x="T13" y="T15"/>
                                </a:cxn>
                              </a:cxnLst>
                              <a:rect l="0" t="0" r="r" b="b"/>
                              <a:pathLst>
                                <a:path w="79" h="93">
                                  <a:moveTo>
                                    <a:pt x="0" y="0"/>
                                  </a:moveTo>
                                  <a:lnTo>
                                    <a:pt x="0" y="92"/>
                                  </a:lnTo>
                                  <a:lnTo>
                                    <a:pt x="79" y="4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15" name="Group 1967"/>
                        <wpg:cNvGrpSpPr>
                          <a:grpSpLocks/>
                        </wpg:cNvGrpSpPr>
                        <wpg:grpSpPr bwMode="auto">
                          <a:xfrm>
                            <a:off x="8459" y="2845"/>
                            <a:ext cx="79" cy="93"/>
                            <a:chOff x="8459" y="2845"/>
                            <a:chExt cx="79" cy="93"/>
                          </a:xfrm>
                        </wpg:grpSpPr>
                        <wps:wsp>
                          <wps:cNvPr id="2116" name="Freeform 1968"/>
                          <wps:cNvSpPr>
                            <a:spLocks/>
                          </wps:cNvSpPr>
                          <wps:spPr bwMode="auto">
                            <a:xfrm>
                              <a:off x="8459" y="2845"/>
                              <a:ext cx="79" cy="93"/>
                            </a:xfrm>
                            <a:custGeom>
                              <a:avLst/>
                              <a:gdLst>
                                <a:gd name="T0" fmla="+- 0 8538 8459"/>
                                <a:gd name="T1" fmla="*/ T0 w 79"/>
                                <a:gd name="T2" fmla="+- 0 2892 2845"/>
                                <a:gd name="T3" fmla="*/ 2892 h 93"/>
                                <a:gd name="T4" fmla="+- 0 8459 8459"/>
                                <a:gd name="T5" fmla="*/ T4 w 79"/>
                                <a:gd name="T6" fmla="+- 0 2937 2845"/>
                                <a:gd name="T7" fmla="*/ 2937 h 93"/>
                                <a:gd name="T8" fmla="+- 0 8459 8459"/>
                                <a:gd name="T9" fmla="*/ T8 w 79"/>
                                <a:gd name="T10" fmla="+- 0 2845 2845"/>
                                <a:gd name="T11" fmla="*/ 2845 h 93"/>
                                <a:gd name="T12" fmla="+- 0 8538 8459"/>
                                <a:gd name="T13" fmla="*/ T12 w 79"/>
                                <a:gd name="T14" fmla="+- 0 2892 2845"/>
                                <a:gd name="T15" fmla="*/ 2892 h 93"/>
                              </a:gdLst>
                              <a:ahLst/>
                              <a:cxnLst>
                                <a:cxn ang="0">
                                  <a:pos x="T1" y="T3"/>
                                </a:cxn>
                                <a:cxn ang="0">
                                  <a:pos x="T5" y="T7"/>
                                </a:cxn>
                                <a:cxn ang="0">
                                  <a:pos x="T9" y="T11"/>
                                </a:cxn>
                                <a:cxn ang="0">
                                  <a:pos x="T13" y="T15"/>
                                </a:cxn>
                              </a:cxnLst>
                              <a:rect l="0" t="0" r="r" b="b"/>
                              <a:pathLst>
                                <a:path w="79" h="93">
                                  <a:moveTo>
                                    <a:pt x="79" y="47"/>
                                  </a:moveTo>
                                  <a:lnTo>
                                    <a:pt x="0" y="92"/>
                                  </a:lnTo>
                                  <a:lnTo>
                                    <a:pt x="0" y="0"/>
                                  </a:lnTo>
                                  <a:lnTo>
                                    <a:pt x="79" y="47"/>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17" name="Group 1965"/>
                        <wpg:cNvGrpSpPr>
                          <a:grpSpLocks/>
                        </wpg:cNvGrpSpPr>
                        <wpg:grpSpPr bwMode="auto">
                          <a:xfrm>
                            <a:off x="8459" y="2892"/>
                            <a:ext cx="79" cy="45"/>
                            <a:chOff x="8459" y="2892"/>
                            <a:chExt cx="79" cy="45"/>
                          </a:xfrm>
                        </wpg:grpSpPr>
                        <wps:wsp>
                          <wps:cNvPr id="2118" name="Freeform 1966"/>
                          <wps:cNvSpPr>
                            <a:spLocks/>
                          </wps:cNvSpPr>
                          <wps:spPr bwMode="auto">
                            <a:xfrm>
                              <a:off x="8459" y="2892"/>
                              <a:ext cx="79" cy="45"/>
                            </a:xfrm>
                            <a:custGeom>
                              <a:avLst/>
                              <a:gdLst>
                                <a:gd name="T0" fmla="+- 0 8459 8459"/>
                                <a:gd name="T1" fmla="*/ T0 w 79"/>
                                <a:gd name="T2" fmla="+- 0 2937 2892"/>
                                <a:gd name="T3" fmla="*/ 2937 h 45"/>
                                <a:gd name="T4" fmla="+- 0 8538 8459"/>
                                <a:gd name="T5" fmla="*/ T4 w 79"/>
                                <a:gd name="T6" fmla="+- 0 2892 2892"/>
                                <a:gd name="T7" fmla="*/ 2892 h 45"/>
                              </a:gdLst>
                              <a:ahLst/>
                              <a:cxnLst>
                                <a:cxn ang="0">
                                  <a:pos x="T1" y="T3"/>
                                </a:cxn>
                                <a:cxn ang="0">
                                  <a:pos x="T5" y="T7"/>
                                </a:cxn>
                              </a:cxnLst>
                              <a:rect l="0" t="0" r="r" b="b"/>
                              <a:pathLst>
                                <a:path w="79" h="45">
                                  <a:moveTo>
                                    <a:pt x="0" y="45"/>
                                  </a:moveTo>
                                  <a:lnTo>
                                    <a:pt x="79" y="0"/>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19" name="Group 1963"/>
                        <wpg:cNvGrpSpPr>
                          <a:grpSpLocks/>
                        </wpg:cNvGrpSpPr>
                        <wpg:grpSpPr bwMode="auto">
                          <a:xfrm>
                            <a:off x="8332" y="2890"/>
                            <a:ext cx="128" cy="2"/>
                            <a:chOff x="8332" y="2890"/>
                            <a:chExt cx="128" cy="2"/>
                          </a:xfrm>
                        </wpg:grpSpPr>
                        <wps:wsp>
                          <wps:cNvPr id="2120" name="Freeform 1964"/>
                          <wps:cNvSpPr>
                            <a:spLocks/>
                          </wps:cNvSpPr>
                          <wps:spPr bwMode="auto">
                            <a:xfrm>
                              <a:off x="8332" y="2890"/>
                              <a:ext cx="128" cy="2"/>
                            </a:xfrm>
                            <a:custGeom>
                              <a:avLst/>
                              <a:gdLst>
                                <a:gd name="T0" fmla="+- 0 8459 8332"/>
                                <a:gd name="T1" fmla="*/ T0 w 128"/>
                                <a:gd name="T2" fmla="+- 0 2891 2890"/>
                                <a:gd name="T3" fmla="*/ 2891 h 1"/>
                                <a:gd name="T4" fmla="+- 0 8332 8332"/>
                                <a:gd name="T5" fmla="*/ T4 w 128"/>
                                <a:gd name="T6" fmla="+- 0 2890 2890"/>
                                <a:gd name="T7" fmla="*/ 2890 h 1"/>
                              </a:gdLst>
                              <a:ahLst/>
                              <a:cxnLst>
                                <a:cxn ang="0">
                                  <a:pos x="T1" y="T3"/>
                                </a:cxn>
                                <a:cxn ang="0">
                                  <a:pos x="T5" y="T7"/>
                                </a:cxn>
                              </a:cxnLst>
                              <a:rect l="0" t="0" r="r" b="b"/>
                              <a:pathLst>
                                <a:path w="128" h="1">
                                  <a:moveTo>
                                    <a:pt x="127" y="1"/>
                                  </a:moveTo>
                                  <a:lnTo>
                                    <a:pt x="0"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21" name="Group 1961"/>
                        <wpg:cNvGrpSpPr>
                          <a:grpSpLocks/>
                        </wpg:cNvGrpSpPr>
                        <wpg:grpSpPr bwMode="auto">
                          <a:xfrm>
                            <a:off x="3264" y="4008"/>
                            <a:ext cx="80" cy="92"/>
                            <a:chOff x="3264" y="4008"/>
                            <a:chExt cx="80" cy="92"/>
                          </a:xfrm>
                        </wpg:grpSpPr>
                        <wps:wsp>
                          <wps:cNvPr id="2122" name="Freeform 1962"/>
                          <wps:cNvSpPr>
                            <a:spLocks/>
                          </wps:cNvSpPr>
                          <wps:spPr bwMode="auto">
                            <a:xfrm>
                              <a:off x="3264" y="4008"/>
                              <a:ext cx="80" cy="92"/>
                            </a:xfrm>
                            <a:custGeom>
                              <a:avLst/>
                              <a:gdLst>
                                <a:gd name="T0" fmla="+- 0 3343 3264"/>
                                <a:gd name="T1" fmla="*/ T0 w 80"/>
                                <a:gd name="T2" fmla="+- 0 4008 4008"/>
                                <a:gd name="T3" fmla="*/ 4008 h 92"/>
                                <a:gd name="T4" fmla="+- 0 3264 3264"/>
                                <a:gd name="T5" fmla="*/ T4 w 80"/>
                                <a:gd name="T6" fmla="+- 0 4054 4008"/>
                                <a:gd name="T7" fmla="*/ 4054 h 92"/>
                                <a:gd name="T8" fmla="+- 0 3344 3264"/>
                                <a:gd name="T9" fmla="*/ T8 w 80"/>
                                <a:gd name="T10" fmla="+- 0 4100 4008"/>
                                <a:gd name="T11" fmla="*/ 4100 h 92"/>
                                <a:gd name="T12" fmla="+- 0 3343 3264"/>
                                <a:gd name="T13" fmla="*/ T12 w 80"/>
                                <a:gd name="T14" fmla="+- 0 4008 4008"/>
                                <a:gd name="T15" fmla="*/ 4008 h 92"/>
                              </a:gdLst>
                              <a:ahLst/>
                              <a:cxnLst>
                                <a:cxn ang="0">
                                  <a:pos x="T1" y="T3"/>
                                </a:cxn>
                                <a:cxn ang="0">
                                  <a:pos x="T5" y="T7"/>
                                </a:cxn>
                                <a:cxn ang="0">
                                  <a:pos x="T9" y="T11"/>
                                </a:cxn>
                                <a:cxn ang="0">
                                  <a:pos x="T13" y="T15"/>
                                </a:cxn>
                              </a:cxnLst>
                              <a:rect l="0" t="0" r="r" b="b"/>
                              <a:pathLst>
                                <a:path w="80" h="92">
                                  <a:moveTo>
                                    <a:pt x="79" y="0"/>
                                  </a:moveTo>
                                  <a:lnTo>
                                    <a:pt x="0" y="46"/>
                                  </a:lnTo>
                                  <a:lnTo>
                                    <a:pt x="80" y="92"/>
                                  </a:lnTo>
                                  <a:lnTo>
                                    <a:pt x="7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23" name="Group 1959"/>
                        <wpg:cNvGrpSpPr>
                          <a:grpSpLocks/>
                        </wpg:cNvGrpSpPr>
                        <wpg:grpSpPr bwMode="auto">
                          <a:xfrm>
                            <a:off x="3264" y="4008"/>
                            <a:ext cx="80" cy="92"/>
                            <a:chOff x="3264" y="4008"/>
                            <a:chExt cx="80" cy="92"/>
                          </a:xfrm>
                        </wpg:grpSpPr>
                        <wps:wsp>
                          <wps:cNvPr id="2124" name="Freeform 1960"/>
                          <wps:cNvSpPr>
                            <a:spLocks/>
                          </wps:cNvSpPr>
                          <wps:spPr bwMode="auto">
                            <a:xfrm>
                              <a:off x="3264" y="4008"/>
                              <a:ext cx="80" cy="92"/>
                            </a:xfrm>
                            <a:custGeom>
                              <a:avLst/>
                              <a:gdLst>
                                <a:gd name="T0" fmla="+- 0 3264 3264"/>
                                <a:gd name="T1" fmla="*/ T0 w 80"/>
                                <a:gd name="T2" fmla="+- 0 4054 4008"/>
                                <a:gd name="T3" fmla="*/ 4054 h 92"/>
                                <a:gd name="T4" fmla="+- 0 3343 3264"/>
                                <a:gd name="T5" fmla="*/ T4 w 80"/>
                                <a:gd name="T6" fmla="+- 0 4008 4008"/>
                                <a:gd name="T7" fmla="*/ 4008 h 92"/>
                                <a:gd name="T8" fmla="+- 0 3344 3264"/>
                                <a:gd name="T9" fmla="*/ T8 w 80"/>
                                <a:gd name="T10" fmla="+- 0 4100 4008"/>
                                <a:gd name="T11" fmla="*/ 4100 h 92"/>
                                <a:gd name="T12" fmla="+- 0 3264 3264"/>
                                <a:gd name="T13" fmla="*/ T12 w 80"/>
                                <a:gd name="T14" fmla="+- 0 4054 4008"/>
                                <a:gd name="T15" fmla="*/ 4054 h 92"/>
                              </a:gdLst>
                              <a:ahLst/>
                              <a:cxnLst>
                                <a:cxn ang="0">
                                  <a:pos x="T1" y="T3"/>
                                </a:cxn>
                                <a:cxn ang="0">
                                  <a:pos x="T5" y="T7"/>
                                </a:cxn>
                                <a:cxn ang="0">
                                  <a:pos x="T9" y="T11"/>
                                </a:cxn>
                                <a:cxn ang="0">
                                  <a:pos x="T13" y="T15"/>
                                </a:cxn>
                              </a:cxnLst>
                              <a:rect l="0" t="0" r="r" b="b"/>
                              <a:pathLst>
                                <a:path w="80" h="92">
                                  <a:moveTo>
                                    <a:pt x="0" y="46"/>
                                  </a:moveTo>
                                  <a:lnTo>
                                    <a:pt x="79" y="0"/>
                                  </a:lnTo>
                                  <a:lnTo>
                                    <a:pt x="80" y="92"/>
                                  </a:lnTo>
                                  <a:lnTo>
                                    <a:pt x="0" y="46"/>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25" name="Group 1957"/>
                        <wpg:cNvGrpSpPr>
                          <a:grpSpLocks/>
                        </wpg:cNvGrpSpPr>
                        <wpg:grpSpPr bwMode="auto">
                          <a:xfrm>
                            <a:off x="3264" y="4008"/>
                            <a:ext cx="79" cy="46"/>
                            <a:chOff x="3264" y="4008"/>
                            <a:chExt cx="79" cy="46"/>
                          </a:xfrm>
                        </wpg:grpSpPr>
                        <wps:wsp>
                          <wps:cNvPr id="2126" name="Freeform 1958"/>
                          <wps:cNvSpPr>
                            <a:spLocks/>
                          </wps:cNvSpPr>
                          <wps:spPr bwMode="auto">
                            <a:xfrm>
                              <a:off x="3264" y="4008"/>
                              <a:ext cx="79" cy="46"/>
                            </a:xfrm>
                            <a:custGeom>
                              <a:avLst/>
                              <a:gdLst>
                                <a:gd name="T0" fmla="+- 0 3343 3264"/>
                                <a:gd name="T1" fmla="*/ T0 w 79"/>
                                <a:gd name="T2" fmla="+- 0 4008 4008"/>
                                <a:gd name="T3" fmla="*/ 4008 h 46"/>
                                <a:gd name="T4" fmla="+- 0 3264 3264"/>
                                <a:gd name="T5" fmla="*/ T4 w 79"/>
                                <a:gd name="T6" fmla="+- 0 4054 4008"/>
                                <a:gd name="T7" fmla="*/ 4054 h 46"/>
                              </a:gdLst>
                              <a:ahLst/>
                              <a:cxnLst>
                                <a:cxn ang="0">
                                  <a:pos x="T1" y="T3"/>
                                </a:cxn>
                                <a:cxn ang="0">
                                  <a:pos x="T5" y="T7"/>
                                </a:cxn>
                              </a:cxnLst>
                              <a:rect l="0" t="0" r="r" b="b"/>
                              <a:pathLst>
                                <a:path w="79" h="46">
                                  <a:moveTo>
                                    <a:pt x="79" y="0"/>
                                  </a:moveTo>
                                  <a:lnTo>
                                    <a:pt x="0" y="46"/>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27" name="Group 1955"/>
                        <wpg:cNvGrpSpPr>
                          <a:grpSpLocks/>
                        </wpg:cNvGrpSpPr>
                        <wpg:grpSpPr bwMode="auto">
                          <a:xfrm>
                            <a:off x="3344" y="4052"/>
                            <a:ext cx="128" cy="2"/>
                            <a:chOff x="3344" y="4052"/>
                            <a:chExt cx="128" cy="2"/>
                          </a:xfrm>
                        </wpg:grpSpPr>
                        <wps:wsp>
                          <wps:cNvPr id="2128" name="Freeform 1956"/>
                          <wps:cNvSpPr>
                            <a:spLocks/>
                          </wps:cNvSpPr>
                          <wps:spPr bwMode="auto">
                            <a:xfrm>
                              <a:off x="3344" y="4052"/>
                              <a:ext cx="128" cy="2"/>
                            </a:xfrm>
                            <a:custGeom>
                              <a:avLst/>
                              <a:gdLst>
                                <a:gd name="T0" fmla="+- 0 3344 3344"/>
                                <a:gd name="T1" fmla="*/ T0 w 128"/>
                                <a:gd name="T2" fmla="+- 0 4054 4052"/>
                                <a:gd name="T3" fmla="*/ 4054 h 2"/>
                                <a:gd name="T4" fmla="+- 0 3472 3344"/>
                                <a:gd name="T5" fmla="*/ T4 w 128"/>
                                <a:gd name="T6" fmla="+- 0 4052 4052"/>
                                <a:gd name="T7" fmla="*/ 4052 h 2"/>
                              </a:gdLst>
                              <a:ahLst/>
                              <a:cxnLst>
                                <a:cxn ang="0">
                                  <a:pos x="T1" y="T3"/>
                                </a:cxn>
                                <a:cxn ang="0">
                                  <a:pos x="T5" y="T7"/>
                                </a:cxn>
                              </a:cxnLst>
                              <a:rect l="0" t="0" r="r" b="b"/>
                              <a:pathLst>
                                <a:path w="128" h="2">
                                  <a:moveTo>
                                    <a:pt x="0" y="2"/>
                                  </a:moveTo>
                                  <a:lnTo>
                                    <a:pt x="128"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29" name="Group 1953"/>
                        <wpg:cNvGrpSpPr>
                          <a:grpSpLocks/>
                        </wpg:cNvGrpSpPr>
                        <wpg:grpSpPr bwMode="auto">
                          <a:xfrm>
                            <a:off x="5875" y="4003"/>
                            <a:ext cx="79" cy="93"/>
                            <a:chOff x="5875" y="4003"/>
                            <a:chExt cx="79" cy="93"/>
                          </a:xfrm>
                        </wpg:grpSpPr>
                        <wps:wsp>
                          <wps:cNvPr id="2130" name="Freeform 1954"/>
                          <wps:cNvSpPr>
                            <a:spLocks/>
                          </wps:cNvSpPr>
                          <wps:spPr bwMode="auto">
                            <a:xfrm>
                              <a:off x="5875" y="4003"/>
                              <a:ext cx="79" cy="93"/>
                            </a:xfrm>
                            <a:custGeom>
                              <a:avLst/>
                              <a:gdLst>
                                <a:gd name="T0" fmla="+- 0 5953 5875"/>
                                <a:gd name="T1" fmla="*/ T0 w 79"/>
                                <a:gd name="T2" fmla="+- 0 4003 4003"/>
                                <a:gd name="T3" fmla="*/ 4003 h 93"/>
                                <a:gd name="T4" fmla="+- 0 5875 5875"/>
                                <a:gd name="T5" fmla="*/ T4 w 79"/>
                                <a:gd name="T6" fmla="+- 0 4049 4003"/>
                                <a:gd name="T7" fmla="*/ 4049 h 93"/>
                                <a:gd name="T8" fmla="+- 0 5952 5875"/>
                                <a:gd name="T9" fmla="*/ T8 w 79"/>
                                <a:gd name="T10" fmla="+- 0 4096 4003"/>
                                <a:gd name="T11" fmla="*/ 4096 h 93"/>
                                <a:gd name="T12" fmla="+- 0 5953 5875"/>
                                <a:gd name="T13" fmla="*/ T12 w 79"/>
                                <a:gd name="T14" fmla="+- 0 4003 4003"/>
                                <a:gd name="T15" fmla="*/ 4003 h 93"/>
                              </a:gdLst>
                              <a:ahLst/>
                              <a:cxnLst>
                                <a:cxn ang="0">
                                  <a:pos x="T1" y="T3"/>
                                </a:cxn>
                                <a:cxn ang="0">
                                  <a:pos x="T5" y="T7"/>
                                </a:cxn>
                                <a:cxn ang="0">
                                  <a:pos x="T9" y="T11"/>
                                </a:cxn>
                                <a:cxn ang="0">
                                  <a:pos x="T13" y="T15"/>
                                </a:cxn>
                              </a:cxnLst>
                              <a:rect l="0" t="0" r="r" b="b"/>
                              <a:pathLst>
                                <a:path w="79" h="93">
                                  <a:moveTo>
                                    <a:pt x="78" y="0"/>
                                  </a:moveTo>
                                  <a:lnTo>
                                    <a:pt x="0" y="46"/>
                                  </a:lnTo>
                                  <a:lnTo>
                                    <a:pt x="77" y="93"/>
                                  </a:lnTo>
                                  <a:lnTo>
                                    <a:pt x="7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31" name="Group 1951"/>
                        <wpg:cNvGrpSpPr>
                          <a:grpSpLocks/>
                        </wpg:cNvGrpSpPr>
                        <wpg:grpSpPr bwMode="auto">
                          <a:xfrm>
                            <a:off x="5875" y="4003"/>
                            <a:ext cx="79" cy="93"/>
                            <a:chOff x="5875" y="4003"/>
                            <a:chExt cx="79" cy="93"/>
                          </a:xfrm>
                        </wpg:grpSpPr>
                        <wps:wsp>
                          <wps:cNvPr id="2132" name="Freeform 1952"/>
                          <wps:cNvSpPr>
                            <a:spLocks/>
                          </wps:cNvSpPr>
                          <wps:spPr bwMode="auto">
                            <a:xfrm>
                              <a:off x="5875" y="4003"/>
                              <a:ext cx="79" cy="93"/>
                            </a:xfrm>
                            <a:custGeom>
                              <a:avLst/>
                              <a:gdLst>
                                <a:gd name="T0" fmla="+- 0 5875 5875"/>
                                <a:gd name="T1" fmla="*/ T0 w 79"/>
                                <a:gd name="T2" fmla="+- 0 4049 4003"/>
                                <a:gd name="T3" fmla="*/ 4049 h 93"/>
                                <a:gd name="T4" fmla="+- 0 5953 5875"/>
                                <a:gd name="T5" fmla="*/ T4 w 79"/>
                                <a:gd name="T6" fmla="+- 0 4003 4003"/>
                                <a:gd name="T7" fmla="*/ 4003 h 93"/>
                                <a:gd name="T8" fmla="+- 0 5952 5875"/>
                                <a:gd name="T9" fmla="*/ T8 w 79"/>
                                <a:gd name="T10" fmla="+- 0 4096 4003"/>
                                <a:gd name="T11" fmla="*/ 4096 h 93"/>
                                <a:gd name="T12" fmla="+- 0 5875 5875"/>
                                <a:gd name="T13" fmla="*/ T12 w 79"/>
                                <a:gd name="T14" fmla="+- 0 4049 4003"/>
                                <a:gd name="T15" fmla="*/ 4049 h 93"/>
                              </a:gdLst>
                              <a:ahLst/>
                              <a:cxnLst>
                                <a:cxn ang="0">
                                  <a:pos x="T1" y="T3"/>
                                </a:cxn>
                                <a:cxn ang="0">
                                  <a:pos x="T5" y="T7"/>
                                </a:cxn>
                                <a:cxn ang="0">
                                  <a:pos x="T9" y="T11"/>
                                </a:cxn>
                                <a:cxn ang="0">
                                  <a:pos x="T13" y="T15"/>
                                </a:cxn>
                              </a:cxnLst>
                              <a:rect l="0" t="0" r="r" b="b"/>
                              <a:pathLst>
                                <a:path w="79" h="93">
                                  <a:moveTo>
                                    <a:pt x="0" y="46"/>
                                  </a:moveTo>
                                  <a:lnTo>
                                    <a:pt x="78" y="0"/>
                                  </a:lnTo>
                                  <a:lnTo>
                                    <a:pt x="77" y="93"/>
                                  </a:lnTo>
                                  <a:lnTo>
                                    <a:pt x="0" y="46"/>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33" name="Group 1949"/>
                        <wpg:cNvGrpSpPr>
                          <a:grpSpLocks/>
                        </wpg:cNvGrpSpPr>
                        <wpg:grpSpPr bwMode="auto">
                          <a:xfrm>
                            <a:off x="5875" y="4003"/>
                            <a:ext cx="79" cy="45"/>
                            <a:chOff x="5875" y="4003"/>
                            <a:chExt cx="79" cy="45"/>
                          </a:xfrm>
                        </wpg:grpSpPr>
                        <wps:wsp>
                          <wps:cNvPr id="2134" name="Freeform 1950"/>
                          <wps:cNvSpPr>
                            <a:spLocks/>
                          </wps:cNvSpPr>
                          <wps:spPr bwMode="auto">
                            <a:xfrm>
                              <a:off x="5875" y="4003"/>
                              <a:ext cx="79" cy="45"/>
                            </a:xfrm>
                            <a:custGeom>
                              <a:avLst/>
                              <a:gdLst>
                                <a:gd name="T0" fmla="+- 0 5953 5875"/>
                                <a:gd name="T1" fmla="*/ T0 w 79"/>
                                <a:gd name="T2" fmla="+- 0 4003 4003"/>
                                <a:gd name="T3" fmla="*/ 4003 h 45"/>
                                <a:gd name="T4" fmla="+- 0 5875 5875"/>
                                <a:gd name="T5" fmla="*/ T4 w 79"/>
                                <a:gd name="T6" fmla="+- 0 4049 4003"/>
                                <a:gd name="T7" fmla="*/ 4049 h 45"/>
                              </a:gdLst>
                              <a:ahLst/>
                              <a:cxnLst>
                                <a:cxn ang="0">
                                  <a:pos x="T1" y="T3"/>
                                </a:cxn>
                                <a:cxn ang="0">
                                  <a:pos x="T5" y="T7"/>
                                </a:cxn>
                              </a:cxnLst>
                              <a:rect l="0" t="0" r="r" b="b"/>
                              <a:pathLst>
                                <a:path w="79" h="45">
                                  <a:moveTo>
                                    <a:pt x="78" y="0"/>
                                  </a:moveTo>
                                  <a:lnTo>
                                    <a:pt x="0" y="46"/>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35" name="Group 1947"/>
                        <wpg:cNvGrpSpPr>
                          <a:grpSpLocks/>
                        </wpg:cNvGrpSpPr>
                        <wpg:grpSpPr bwMode="auto">
                          <a:xfrm>
                            <a:off x="5953" y="4050"/>
                            <a:ext cx="128" cy="2"/>
                            <a:chOff x="5953" y="4050"/>
                            <a:chExt cx="128" cy="2"/>
                          </a:xfrm>
                        </wpg:grpSpPr>
                        <wps:wsp>
                          <wps:cNvPr id="2136" name="Freeform 1948"/>
                          <wps:cNvSpPr>
                            <a:spLocks/>
                          </wps:cNvSpPr>
                          <wps:spPr bwMode="auto">
                            <a:xfrm>
                              <a:off x="5953" y="4050"/>
                              <a:ext cx="128" cy="2"/>
                            </a:xfrm>
                            <a:custGeom>
                              <a:avLst/>
                              <a:gdLst>
                                <a:gd name="T0" fmla="+- 0 5953 5953"/>
                                <a:gd name="T1" fmla="*/ T0 w 128"/>
                                <a:gd name="T2" fmla="+- 0 4050 4050"/>
                                <a:gd name="T3" fmla="*/ 4050 h 1"/>
                                <a:gd name="T4" fmla="+- 0 6081 5953"/>
                                <a:gd name="T5" fmla="*/ T4 w 128"/>
                                <a:gd name="T6" fmla="+- 0 4050 4050"/>
                                <a:gd name="T7" fmla="*/ 4050 h 1"/>
                              </a:gdLst>
                              <a:ahLst/>
                              <a:cxnLst>
                                <a:cxn ang="0">
                                  <a:pos x="T1" y="T3"/>
                                </a:cxn>
                                <a:cxn ang="0">
                                  <a:pos x="T5" y="T7"/>
                                </a:cxn>
                              </a:cxnLst>
                              <a:rect l="0" t="0" r="r" b="b"/>
                              <a:pathLst>
                                <a:path w="128" h="1">
                                  <a:moveTo>
                                    <a:pt x="0" y="0"/>
                                  </a:moveTo>
                                  <a:lnTo>
                                    <a:pt x="128"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37" name="Group 1945"/>
                        <wpg:cNvGrpSpPr>
                          <a:grpSpLocks/>
                        </wpg:cNvGrpSpPr>
                        <wpg:grpSpPr bwMode="auto">
                          <a:xfrm>
                            <a:off x="6587" y="4691"/>
                            <a:ext cx="94" cy="184"/>
                            <a:chOff x="6587" y="4691"/>
                            <a:chExt cx="94" cy="184"/>
                          </a:xfrm>
                        </wpg:grpSpPr>
                        <wps:wsp>
                          <wps:cNvPr id="2138" name="Freeform 1946"/>
                          <wps:cNvSpPr>
                            <a:spLocks/>
                          </wps:cNvSpPr>
                          <wps:spPr bwMode="auto">
                            <a:xfrm>
                              <a:off x="6587" y="4691"/>
                              <a:ext cx="94" cy="184"/>
                            </a:xfrm>
                            <a:custGeom>
                              <a:avLst/>
                              <a:gdLst>
                                <a:gd name="T0" fmla="+- 0 6677 6587"/>
                                <a:gd name="T1" fmla="*/ T0 w 94"/>
                                <a:gd name="T2" fmla="+- 0 4875 4691"/>
                                <a:gd name="T3" fmla="*/ 4875 h 184"/>
                                <a:gd name="T4" fmla="+- 0 6681 6587"/>
                                <a:gd name="T5" fmla="*/ T4 w 94"/>
                                <a:gd name="T6" fmla="+- 0 4691 4691"/>
                                <a:gd name="T7" fmla="*/ 4691 h 184"/>
                                <a:gd name="T8" fmla="+- 0 6587 6587"/>
                                <a:gd name="T9" fmla="*/ T8 w 94"/>
                                <a:gd name="T10" fmla="+- 0 4799 4691"/>
                                <a:gd name="T11" fmla="*/ 4799 h 184"/>
                              </a:gdLst>
                              <a:ahLst/>
                              <a:cxnLst>
                                <a:cxn ang="0">
                                  <a:pos x="T1" y="T3"/>
                                </a:cxn>
                                <a:cxn ang="0">
                                  <a:pos x="T5" y="T7"/>
                                </a:cxn>
                                <a:cxn ang="0">
                                  <a:pos x="T9" y="T11"/>
                                </a:cxn>
                              </a:cxnLst>
                              <a:rect l="0" t="0" r="r" b="b"/>
                              <a:pathLst>
                                <a:path w="94" h="184">
                                  <a:moveTo>
                                    <a:pt x="90" y="184"/>
                                  </a:moveTo>
                                  <a:lnTo>
                                    <a:pt x="94" y="0"/>
                                  </a:lnTo>
                                  <a:lnTo>
                                    <a:pt x="0" y="108"/>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39" name="Group 1943"/>
                        <wpg:cNvGrpSpPr>
                          <a:grpSpLocks/>
                        </wpg:cNvGrpSpPr>
                        <wpg:grpSpPr bwMode="auto">
                          <a:xfrm>
                            <a:off x="4967" y="1119"/>
                            <a:ext cx="80" cy="93"/>
                            <a:chOff x="4967" y="1119"/>
                            <a:chExt cx="80" cy="93"/>
                          </a:xfrm>
                        </wpg:grpSpPr>
                        <wps:wsp>
                          <wps:cNvPr id="2140" name="Freeform 1944"/>
                          <wps:cNvSpPr>
                            <a:spLocks/>
                          </wps:cNvSpPr>
                          <wps:spPr bwMode="auto">
                            <a:xfrm>
                              <a:off x="4967" y="1119"/>
                              <a:ext cx="80" cy="93"/>
                            </a:xfrm>
                            <a:custGeom>
                              <a:avLst/>
                              <a:gdLst>
                                <a:gd name="T0" fmla="+- 0 4967 4967"/>
                                <a:gd name="T1" fmla="*/ T0 w 80"/>
                                <a:gd name="T2" fmla="+- 0 1119 1119"/>
                                <a:gd name="T3" fmla="*/ 1119 h 93"/>
                                <a:gd name="T4" fmla="+- 0 4969 4967"/>
                                <a:gd name="T5" fmla="*/ T4 w 80"/>
                                <a:gd name="T6" fmla="+- 0 1211 1119"/>
                                <a:gd name="T7" fmla="*/ 1211 h 93"/>
                                <a:gd name="T8" fmla="+- 0 5046 4967"/>
                                <a:gd name="T9" fmla="*/ T8 w 80"/>
                                <a:gd name="T10" fmla="+- 0 1164 1119"/>
                                <a:gd name="T11" fmla="*/ 1164 h 93"/>
                                <a:gd name="T12" fmla="+- 0 4967 4967"/>
                                <a:gd name="T13" fmla="*/ T12 w 80"/>
                                <a:gd name="T14" fmla="+- 0 1119 1119"/>
                                <a:gd name="T15" fmla="*/ 1119 h 93"/>
                              </a:gdLst>
                              <a:ahLst/>
                              <a:cxnLst>
                                <a:cxn ang="0">
                                  <a:pos x="T1" y="T3"/>
                                </a:cxn>
                                <a:cxn ang="0">
                                  <a:pos x="T5" y="T7"/>
                                </a:cxn>
                                <a:cxn ang="0">
                                  <a:pos x="T9" y="T11"/>
                                </a:cxn>
                                <a:cxn ang="0">
                                  <a:pos x="T13" y="T15"/>
                                </a:cxn>
                              </a:cxnLst>
                              <a:rect l="0" t="0" r="r" b="b"/>
                              <a:pathLst>
                                <a:path w="80" h="93">
                                  <a:moveTo>
                                    <a:pt x="0" y="0"/>
                                  </a:moveTo>
                                  <a:lnTo>
                                    <a:pt x="2" y="92"/>
                                  </a:lnTo>
                                  <a:lnTo>
                                    <a:pt x="79" y="4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41" name="Group 1941"/>
                        <wpg:cNvGrpSpPr>
                          <a:grpSpLocks/>
                        </wpg:cNvGrpSpPr>
                        <wpg:grpSpPr bwMode="auto">
                          <a:xfrm>
                            <a:off x="4967" y="1119"/>
                            <a:ext cx="80" cy="93"/>
                            <a:chOff x="4967" y="1119"/>
                            <a:chExt cx="80" cy="93"/>
                          </a:xfrm>
                        </wpg:grpSpPr>
                        <wps:wsp>
                          <wps:cNvPr id="2142" name="Freeform 1942"/>
                          <wps:cNvSpPr>
                            <a:spLocks/>
                          </wps:cNvSpPr>
                          <wps:spPr bwMode="auto">
                            <a:xfrm>
                              <a:off x="4967" y="1119"/>
                              <a:ext cx="80" cy="93"/>
                            </a:xfrm>
                            <a:custGeom>
                              <a:avLst/>
                              <a:gdLst>
                                <a:gd name="T0" fmla="+- 0 5046 4967"/>
                                <a:gd name="T1" fmla="*/ T0 w 80"/>
                                <a:gd name="T2" fmla="+- 0 1164 1119"/>
                                <a:gd name="T3" fmla="*/ 1164 h 93"/>
                                <a:gd name="T4" fmla="+- 0 4969 4967"/>
                                <a:gd name="T5" fmla="*/ T4 w 80"/>
                                <a:gd name="T6" fmla="+- 0 1211 1119"/>
                                <a:gd name="T7" fmla="*/ 1211 h 93"/>
                                <a:gd name="T8" fmla="+- 0 4967 4967"/>
                                <a:gd name="T9" fmla="*/ T8 w 80"/>
                                <a:gd name="T10" fmla="+- 0 1119 1119"/>
                                <a:gd name="T11" fmla="*/ 1119 h 93"/>
                                <a:gd name="T12" fmla="+- 0 5046 4967"/>
                                <a:gd name="T13" fmla="*/ T12 w 80"/>
                                <a:gd name="T14" fmla="+- 0 1164 1119"/>
                                <a:gd name="T15" fmla="*/ 1164 h 93"/>
                              </a:gdLst>
                              <a:ahLst/>
                              <a:cxnLst>
                                <a:cxn ang="0">
                                  <a:pos x="T1" y="T3"/>
                                </a:cxn>
                                <a:cxn ang="0">
                                  <a:pos x="T5" y="T7"/>
                                </a:cxn>
                                <a:cxn ang="0">
                                  <a:pos x="T9" y="T11"/>
                                </a:cxn>
                                <a:cxn ang="0">
                                  <a:pos x="T13" y="T15"/>
                                </a:cxn>
                              </a:cxnLst>
                              <a:rect l="0" t="0" r="r" b="b"/>
                              <a:pathLst>
                                <a:path w="80" h="93">
                                  <a:moveTo>
                                    <a:pt x="79" y="45"/>
                                  </a:moveTo>
                                  <a:lnTo>
                                    <a:pt x="2" y="92"/>
                                  </a:lnTo>
                                  <a:lnTo>
                                    <a:pt x="0" y="0"/>
                                  </a:lnTo>
                                  <a:lnTo>
                                    <a:pt x="79" y="45"/>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43" name="Group 1939"/>
                        <wpg:cNvGrpSpPr>
                          <a:grpSpLocks/>
                        </wpg:cNvGrpSpPr>
                        <wpg:grpSpPr bwMode="auto">
                          <a:xfrm>
                            <a:off x="4969" y="1164"/>
                            <a:ext cx="78" cy="47"/>
                            <a:chOff x="4969" y="1164"/>
                            <a:chExt cx="78" cy="47"/>
                          </a:xfrm>
                        </wpg:grpSpPr>
                        <wps:wsp>
                          <wps:cNvPr id="2144" name="Freeform 1940"/>
                          <wps:cNvSpPr>
                            <a:spLocks/>
                          </wps:cNvSpPr>
                          <wps:spPr bwMode="auto">
                            <a:xfrm>
                              <a:off x="4969" y="1164"/>
                              <a:ext cx="78" cy="47"/>
                            </a:xfrm>
                            <a:custGeom>
                              <a:avLst/>
                              <a:gdLst>
                                <a:gd name="T0" fmla="+- 0 4969 4969"/>
                                <a:gd name="T1" fmla="*/ T0 w 78"/>
                                <a:gd name="T2" fmla="+- 0 1211 1164"/>
                                <a:gd name="T3" fmla="*/ 1211 h 47"/>
                                <a:gd name="T4" fmla="+- 0 5046 4969"/>
                                <a:gd name="T5" fmla="*/ T4 w 78"/>
                                <a:gd name="T6" fmla="+- 0 1164 1164"/>
                                <a:gd name="T7" fmla="*/ 1164 h 47"/>
                              </a:gdLst>
                              <a:ahLst/>
                              <a:cxnLst>
                                <a:cxn ang="0">
                                  <a:pos x="T1" y="T3"/>
                                </a:cxn>
                                <a:cxn ang="0">
                                  <a:pos x="T5" y="T7"/>
                                </a:cxn>
                              </a:cxnLst>
                              <a:rect l="0" t="0" r="r" b="b"/>
                              <a:pathLst>
                                <a:path w="78" h="47">
                                  <a:moveTo>
                                    <a:pt x="0" y="47"/>
                                  </a:moveTo>
                                  <a:lnTo>
                                    <a:pt x="77" y="0"/>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45" name="Group 1937"/>
                        <wpg:cNvGrpSpPr>
                          <a:grpSpLocks/>
                        </wpg:cNvGrpSpPr>
                        <wpg:grpSpPr bwMode="auto">
                          <a:xfrm>
                            <a:off x="4840" y="1165"/>
                            <a:ext cx="128" cy="2"/>
                            <a:chOff x="4840" y="1165"/>
                            <a:chExt cx="128" cy="2"/>
                          </a:xfrm>
                        </wpg:grpSpPr>
                        <wps:wsp>
                          <wps:cNvPr id="2146" name="Freeform 1938"/>
                          <wps:cNvSpPr>
                            <a:spLocks/>
                          </wps:cNvSpPr>
                          <wps:spPr bwMode="auto">
                            <a:xfrm>
                              <a:off x="4840" y="1165"/>
                              <a:ext cx="128" cy="2"/>
                            </a:xfrm>
                            <a:custGeom>
                              <a:avLst/>
                              <a:gdLst>
                                <a:gd name="T0" fmla="+- 0 4968 4840"/>
                                <a:gd name="T1" fmla="*/ T0 w 128"/>
                                <a:gd name="T2" fmla="+- 0 1165 1165"/>
                                <a:gd name="T3" fmla="*/ 1165 h 2"/>
                                <a:gd name="T4" fmla="+- 0 4840 4840"/>
                                <a:gd name="T5" fmla="*/ T4 w 128"/>
                                <a:gd name="T6" fmla="+- 0 1167 1165"/>
                                <a:gd name="T7" fmla="*/ 1167 h 2"/>
                              </a:gdLst>
                              <a:ahLst/>
                              <a:cxnLst>
                                <a:cxn ang="0">
                                  <a:pos x="T1" y="T3"/>
                                </a:cxn>
                                <a:cxn ang="0">
                                  <a:pos x="T5" y="T7"/>
                                </a:cxn>
                              </a:cxnLst>
                              <a:rect l="0" t="0" r="r" b="b"/>
                              <a:pathLst>
                                <a:path w="128" h="2">
                                  <a:moveTo>
                                    <a:pt x="128" y="0"/>
                                  </a:moveTo>
                                  <a:lnTo>
                                    <a:pt x="0" y="2"/>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47" name="Group 1935"/>
                        <wpg:cNvGrpSpPr>
                          <a:grpSpLocks/>
                        </wpg:cNvGrpSpPr>
                        <wpg:grpSpPr bwMode="auto">
                          <a:xfrm>
                            <a:off x="4516" y="1321"/>
                            <a:ext cx="80" cy="92"/>
                            <a:chOff x="4516" y="1321"/>
                            <a:chExt cx="80" cy="92"/>
                          </a:xfrm>
                        </wpg:grpSpPr>
                        <wps:wsp>
                          <wps:cNvPr id="2148" name="Freeform 1936"/>
                          <wps:cNvSpPr>
                            <a:spLocks/>
                          </wps:cNvSpPr>
                          <wps:spPr bwMode="auto">
                            <a:xfrm>
                              <a:off x="4516" y="1321"/>
                              <a:ext cx="80" cy="92"/>
                            </a:xfrm>
                            <a:custGeom>
                              <a:avLst/>
                              <a:gdLst>
                                <a:gd name="T0" fmla="+- 0 4595 4516"/>
                                <a:gd name="T1" fmla="*/ T0 w 80"/>
                                <a:gd name="T2" fmla="+- 0 1321 1321"/>
                                <a:gd name="T3" fmla="*/ 1321 h 92"/>
                                <a:gd name="T4" fmla="+- 0 4516 4516"/>
                                <a:gd name="T5" fmla="*/ T4 w 80"/>
                                <a:gd name="T6" fmla="+- 0 1368 1321"/>
                                <a:gd name="T7" fmla="*/ 1368 h 92"/>
                                <a:gd name="T8" fmla="+- 0 4596 4516"/>
                                <a:gd name="T9" fmla="*/ T8 w 80"/>
                                <a:gd name="T10" fmla="+- 0 1413 1321"/>
                                <a:gd name="T11" fmla="*/ 1413 h 92"/>
                                <a:gd name="T12" fmla="+- 0 4595 4516"/>
                                <a:gd name="T13" fmla="*/ T12 w 80"/>
                                <a:gd name="T14" fmla="+- 0 1321 1321"/>
                                <a:gd name="T15" fmla="*/ 1321 h 92"/>
                              </a:gdLst>
                              <a:ahLst/>
                              <a:cxnLst>
                                <a:cxn ang="0">
                                  <a:pos x="T1" y="T3"/>
                                </a:cxn>
                                <a:cxn ang="0">
                                  <a:pos x="T5" y="T7"/>
                                </a:cxn>
                                <a:cxn ang="0">
                                  <a:pos x="T9" y="T11"/>
                                </a:cxn>
                                <a:cxn ang="0">
                                  <a:pos x="T13" y="T15"/>
                                </a:cxn>
                              </a:cxnLst>
                              <a:rect l="0" t="0" r="r" b="b"/>
                              <a:pathLst>
                                <a:path w="80" h="92">
                                  <a:moveTo>
                                    <a:pt x="79" y="0"/>
                                  </a:moveTo>
                                  <a:lnTo>
                                    <a:pt x="0" y="47"/>
                                  </a:lnTo>
                                  <a:lnTo>
                                    <a:pt x="80" y="92"/>
                                  </a:lnTo>
                                  <a:lnTo>
                                    <a:pt x="7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49" name="Group 1933"/>
                        <wpg:cNvGrpSpPr>
                          <a:grpSpLocks/>
                        </wpg:cNvGrpSpPr>
                        <wpg:grpSpPr bwMode="auto">
                          <a:xfrm>
                            <a:off x="4516" y="1321"/>
                            <a:ext cx="80" cy="92"/>
                            <a:chOff x="4516" y="1321"/>
                            <a:chExt cx="80" cy="92"/>
                          </a:xfrm>
                        </wpg:grpSpPr>
                        <wps:wsp>
                          <wps:cNvPr id="2150" name="Freeform 1934"/>
                          <wps:cNvSpPr>
                            <a:spLocks/>
                          </wps:cNvSpPr>
                          <wps:spPr bwMode="auto">
                            <a:xfrm>
                              <a:off x="4516" y="1321"/>
                              <a:ext cx="80" cy="92"/>
                            </a:xfrm>
                            <a:custGeom>
                              <a:avLst/>
                              <a:gdLst>
                                <a:gd name="T0" fmla="+- 0 4516 4516"/>
                                <a:gd name="T1" fmla="*/ T0 w 80"/>
                                <a:gd name="T2" fmla="+- 0 1368 1321"/>
                                <a:gd name="T3" fmla="*/ 1368 h 92"/>
                                <a:gd name="T4" fmla="+- 0 4595 4516"/>
                                <a:gd name="T5" fmla="*/ T4 w 80"/>
                                <a:gd name="T6" fmla="+- 0 1321 1321"/>
                                <a:gd name="T7" fmla="*/ 1321 h 92"/>
                                <a:gd name="T8" fmla="+- 0 4596 4516"/>
                                <a:gd name="T9" fmla="*/ T8 w 80"/>
                                <a:gd name="T10" fmla="+- 0 1413 1321"/>
                                <a:gd name="T11" fmla="*/ 1413 h 92"/>
                                <a:gd name="T12" fmla="+- 0 4516 4516"/>
                                <a:gd name="T13" fmla="*/ T12 w 80"/>
                                <a:gd name="T14" fmla="+- 0 1368 1321"/>
                                <a:gd name="T15" fmla="*/ 1368 h 92"/>
                              </a:gdLst>
                              <a:ahLst/>
                              <a:cxnLst>
                                <a:cxn ang="0">
                                  <a:pos x="T1" y="T3"/>
                                </a:cxn>
                                <a:cxn ang="0">
                                  <a:pos x="T5" y="T7"/>
                                </a:cxn>
                                <a:cxn ang="0">
                                  <a:pos x="T9" y="T11"/>
                                </a:cxn>
                                <a:cxn ang="0">
                                  <a:pos x="T13" y="T15"/>
                                </a:cxn>
                              </a:cxnLst>
                              <a:rect l="0" t="0" r="r" b="b"/>
                              <a:pathLst>
                                <a:path w="80" h="92">
                                  <a:moveTo>
                                    <a:pt x="0" y="47"/>
                                  </a:moveTo>
                                  <a:lnTo>
                                    <a:pt x="79" y="0"/>
                                  </a:lnTo>
                                  <a:lnTo>
                                    <a:pt x="80" y="92"/>
                                  </a:lnTo>
                                  <a:lnTo>
                                    <a:pt x="0" y="47"/>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51" name="Group 1931"/>
                        <wpg:cNvGrpSpPr>
                          <a:grpSpLocks/>
                        </wpg:cNvGrpSpPr>
                        <wpg:grpSpPr bwMode="auto">
                          <a:xfrm>
                            <a:off x="4516" y="1321"/>
                            <a:ext cx="79" cy="47"/>
                            <a:chOff x="4516" y="1321"/>
                            <a:chExt cx="79" cy="47"/>
                          </a:xfrm>
                        </wpg:grpSpPr>
                        <wps:wsp>
                          <wps:cNvPr id="2152" name="Freeform 1932"/>
                          <wps:cNvSpPr>
                            <a:spLocks/>
                          </wps:cNvSpPr>
                          <wps:spPr bwMode="auto">
                            <a:xfrm>
                              <a:off x="4516" y="1321"/>
                              <a:ext cx="79" cy="47"/>
                            </a:xfrm>
                            <a:custGeom>
                              <a:avLst/>
                              <a:gdLst>
                                <a:gd name="T0" fmla="+- 0 4595 4516"/>
                                <a:gd name="T1" fmla="*/ T0 w 79"/>
                                <a:gd name="T2" fmla="+- 0 1321 1321"/>
                                <a:gd name="T3" fmla="*/ 1321 h 47"/>
                                <a:gd name="T4" fmla="+- 0 4516 4516"/>
                                <a:gd name="T5" fmla="*/ T4 w 79"/>
                                <a:gd name="T6" fmla="+- 0 1368 1321"/>
                                <a:gd name="T7" fmla="*/ 1368 h 47"/>
                              </a:gdLst>
                              <a:ahLst/>
                              <a:cxnLst>
                                <a:cxn ang="0">
                                  <a:pos x="T1" y="T3"/>
                                </a:cxn>
                                <a:cxn ang="0">
                                  <a:pos x="T5" y="T7"/>
                                </a:cxn>
                              </a:cxnLst>
                              <a:rect l="0" t="0" r="r" b="b"/>
                              <a:pathLst>
                                <a:path w="79" h="47">
                                  <a:moveTo>
                                    <a:pt x="79" y="0"/>
                                  </a:moveTo>
                                  <a:lnTo>
                                    <a:pt x="0" y="47"/>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53" name="Group 1929"/>
                        <wpg:cNvGrpSpPr>
                          <a:grpSpLocks/>
                        </wpg:cNvGrpSpPr>
                        <wpg:grpSpPr bwMode="auto">
                          <a:xfrm>
                            <a:off x="4595" y="1366"/>
                            <a:ext cx="129" cy="2"/>
                            <a:chOff x="4595" y="1366"/>
                            <a:chExt cx="129" cy="2"/>
                          </a:xfrm>
                        </wpg:grpSpPr>
                        <wps:wsp>
                          <wps:cNvPr id="2154" name="Freeform 1930"/>
                          <wps:cNvSpPr>
                            <a:spLocks/>
                          </wps:cNvSpPr>
                          <wps:spPr bwMode="auto">
                            <a:xfrm>
                              <a:off x="4595" y="1366"/>
                              <a:ext cx="129" cy="2"/>
                            </a:xfrm>
                            <a:custGeom>
                              <a:avLst/>
                              <a:gdLst>
                                <a:gd name="T0" fmla="+- 0 4595 4595"/>
                                <a:gd name="T1" fmla="*/ T0 w 129"/>
                                <a:gd name="T2" fmla="+- 0 1367 1366"/>
                                <a:gd name="T3" fmla="*/ 1367 h 2"/>
                                <a:gd name="T4" fmla="+- 0 4724 4595"/>
                                <a:gd name="T5" fmla="*/ T4 w 129"/>
                                <a:gd name="T6" fmla="+- 0 1366 1366"/>
                                <a:gd name="T7" fmla="*/ 1366 h 2"/>
                              </a:gdLst>
                              <a:ahLst/>
                              <a:cxnLst>
                                <a:cxn ang="0">
                                  <a:pos x="T1" y="T3"/>
                                </a:cxn>
                                <a:cxn ang="0">
                                  <a:pos x="T5" y="T7"/>
                                </a:cxn>
                              </a:cxnLst>
                              <a:rect l="0" t="0" r="r" b="b"/>
                              <a:pathLst>
                                <a:path w="129" h="2">
                                  <a:moveTo>
                                    <a:pt x="0" y="1"/>
                                  </a:moveTo>
                                  <a:lnTo>
                                    <a:pt x="129"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55" name="Group 1927"/>
                        <wpg:cNvGrpSpPr>
                          <a:grpSpLocks/>
                        </wpg:cNvGrpSpPr>
                        <wpg:grpSpPr bwMode="auto">
                          <a:xfrm>
                            <a:off x="3153" y="3579"/>
                            <a:ext cx="80" cy="92"/>
                            <a:chOff x="3153" y="3579"/>
                            <a:chExt cx="80" cy="92"/>
                          </a:xfrm>
                        </wpg:grpSpPr>
                        <wps:wsp>
                          <wps:cNvPr id="2156" name="Freeform 1928"/>
                          <wps:cNvSpPr>
                            <a:spLocks/>
                          </wps:cNvSpPr>
                          <wps:spPr bwMode="auto">
                            <a:xfrm>
                              <a:off x="3153" y="3579"/>
                              <a:ext cx="80" cy="92"/>
                            </a:xfrm>
                            <a:custGeom>
                              <a:avLst/>
                              <a:gdLst>
                                <a:gd name="T0" fmla="+- 0 3233 3153"/>
                                <a:gd name="T1" fmla="*/ T0 w 80"/>
                                <a:gd name="T2" fmla="+- 0 3579 3579"/>
                                <a:gd name="T3" fmla="*/ 3579 h 92"/>
                                <a:gd name="T4" fmla="+- 0 3153 3153"/>
                                <a:gd name="T5" fmla="*/ T4 w 80"/>
                                <a:gd name="T6" fmla="+- 0 3625 3579"/>
                                <a:gd name="T7" fmla="*/ 3625 h 92"/>
                                <a:gd name="T8" fmla="+- 0 3233 3153"/>
                                <a:gd name="T9" fmla="*/ T8 w 80"/>
                                <a:gd name="T10" fmla="+- 0 3671 3579"/>
                                <a:gd name="T11" fmla="*/ 3671 h 92"/>
                                <a:gd name="T12" fmla="+- 0 3233 3153"/>
                                <a:gd name="T13" fmla="*/ T12 w 80"/>
                                <a:gd name="T14" fmla="+- 0 3579 3579"/>
                                <a:gd name="T15" fmla="*/ 3579 h 92"/>
                              </a:gdLst>
                              <a:ahLst/>
                              <a:cxnLst>
                                <a:cxn ang="0">
                                  <a:pos x="T1" y="T3"/>
                                </a:cxn>
                                <a:cxn ang="0">
                                  <a:pos x="T5" y="T7"/>
                                </a:cxn>
                                <a:cxn ang="0">
                                  <a:pos x="T9" y="T11"/>
                                </a:cxn>
                                <a:cxn ang="0">
                                  <a:pos x="T13" y="T15"/>
                                </a:cxn>
                              </a:cxnLst>
                              <a:rect l="0" t="0" r="r" b="b"/>
                              <a:pathLst>
                                <a:path w="80" h="92">
                                  <a:moveTo>
                                    <a:pt x="80" y="0"/>
                                  </a:moveTo>
                                  <a:lnTo>
                                    <a:pt x="0" y="46"/>
                                  </a:lnTo>
                                  <a:lnTo>
                                    <a:pt x="80" y="92"/>
                                  </a:lnTo>
                                  <a:lnTo>
                                    <a:pt x="8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157" name="Group 1925"/>
                        <wpg:cNvGrpSpPr>
                          <a:grpSpLocks/>
                        </wpg:cNvGrpSpPr>
                        <wpg:grpSpPr bwMode="auto">
                          <a:xfrm>
                            <a:off x="3153" y="3579"/>
                            <a:ext cx="80" cy="92"/>
                            <a:chOff x="3153" y="3579"/>
                            <a:chExt cx="80" cy="92"/>
                          </a:xfrm>
                        </wpg:grpSpPr>
                        <wps:wsp>
                          <wps:cNvPr id="2158" name="Freeform 1926"/>
                          <wps:cNvSpPr>
                            <a:spLocks/>
                          </wps:cNvSpPr>
                          <wps:spPr bwMode="auto">
                            <a:xfrm>
                              <a:off x="3153" y="3579"/>
                              <a:ext cx="80" cy="92"/>
                            </a:xfrm>
                            <a:custGeom>
                              <a:avLst/>
                              <a:gdLst>
                                <a:gd name="T0" fmla="+- 0 3153 3153"/>
                                <a:gd name="T1" fmla="*/ T0 w 80"/>
                                <a:gd name="T2" fmla="+- 0 3625 3579"/>
                                <a:gd name="T3" fmla="*/ 3625 h 92"/>
                                <a:gd name="T4" fmla="+- 0 3233 3153"/>
                                <a:gd name="T5" fmla="*/ T4 w 80"/>
                                <a:gd name="T6" fmla="+- 0 3579 3579"/>
                                <a:gd name="T7" fmla="*/ 3579 h 92"/>
                                <a:gd name="T8" fmla="+- 0 3233 3153"/>
                                <a:gd name="T9" fmla="*/ T8 w 80"/>
                                <a:gd name="T10" fmla="+- 0 3671 3579"/>
                                <a:gd name="T11" fmla="*/ 3671 h 92"/>
                                <a:gd name="T12" fmla="+- 0 3153 3153"/>
                                <a:gd name="T13" fmla="*/ T12 w 80"/>
                                <a:gd name="T14" fmla="+- 0 3625 3579"/>
                                <a:gd name="T15" fmla="*/ 3625 h 92"/>
                              </a:gdLst>
                              <a:ahLst/>
                              <a:cxnLst>
                                <a:cxn ang="0">
                                  <a:pos x="T1" y="T3"/>
                                </a:cxn>
                                <a:cxn ang="0">
                                  <a:pos x="T5" y="T7"/>
                                </a:cxn>
                                <a:cxn ang="0">
                                  <a:pos x="T9" y="T11"/>
                                </a:cxn>
                                <a:cxn ang="0">
                                  <a:pos x="T13" y="T15"/>
                                </a:cxn>
                              </a:cxnLst>
                              <a:rect l="0" t="0" r="r" b="b"/>
                              <a:pathLst>
                                <a:path w="80" h="92">
                                  <a:moveTo>
                                    <a:pt x="0" y="46"/>
                                  </a:moveTo>
                                  <a:lnTo>
                                    <a:pt x="80" y="0"/>
                                  </a:lnTo>
                                  <a:lnTo>
                                    <a:pt x="80" y="92"/>
                                  </a:lnTo>
                                  <a:lnTo>
                                    <a:pt x="0" y="46"/>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59" name="Group 1923"/>
                        <wpg:cNvGrpSpPr>
                          <a:grpSpLocks/>
                        </wpg:cNvGrpSpPr>
                        <wpg:grpSpPr bwMode="auto">
                          <a:xfrm>
                            <a:off x="3153" y="3579"/>
                            <a:ext cx="80" cy="45"/>
                            <a:chOff x="3153" y="3579"/>
                            <a:chExt cx="80" cy="45"/>
                          </a:xfrm>
                        </wpg:grpSpPr>
                        <wps:wsp>
                          <wps:cNvPr id="2160" name="Freeform 1924"/>
                          <wps:cNvSpPr>
                            <a:spLocks/>
                          </wps:cNvSpPr>
                          <wps:spPr bwMode="auto">
                            <a:xfrm>
                              <a:off x="3153" y="3579"/>
                              <a:ext cx="80" cy="45"/>
                            </a:xfrm>
                            <a:custGeom>
                              <a:avLst/>
                              <a:gdLst>
                                <a:gd name="T0" fmla="+- 0 3233 3153"/>
                                <a:gd name="T1" fmla="*/ T0 w 80"/>
                                <a:gd name="T2" fmla="+- 0 3579 3579"/>
                                <a:gd name="T3" fmla="*/ 3579 h 45"/>
                                <a:gd name="T4" fmla="+- 0 3153 3153"/>
                                <a:gd name="T5" fmla="*/ T4 w 80"/>
                                <a:gd name="T6" fmla="+- 0 3625 3579"/>
                                <a:gd name="T7" fmla="*/ 3625 h 45"/>
                              </a:gdLst>
                              <a:ahLst/>
                              <a:cxnLst>
                                <a:cxn ang="0">
                                  <a:pos x="T1" y="T3"/>
                                </a:cxn>
                                <a:cxn ang="0">
                                  <a:pos x="T5" y="T7"/>
                                </a:cxn>
                              </a:cxnLst>
                              <a:rect l="0" t="0" r="r" b="b"/>
                              <a:pathLst>
                                <a:path w="80" h="45">
                                  <a:moveTo>
                                    <a:pt x="80" y="0"/>
                                  </a:moveTo>
                                  <a:lnTo>
                                    <a:pt x="0" y="46"/>
                                  </a:lnTo>
                                </a:path>
                              </a:pathLst>
                            </a:custGeom>
                            <a:noFill/>
                            <a:ln w="920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61" name="Group 1920"/>
                        <wpg:cNvGrpSpPr>
                          <a:grpSpLocks/>
                        </wpg:cNvGrpSpPr>
                        <wpg:grpSpPr bwMode="auto">
                          <a:xfrm>
                            <a:off x="3233" y="3625"/>
                            <a:ext cx="128" cy="2"/>
                            <a:chOff x="3233" y="3625"/>
                            <a:chExt cx="128" cy="2"/>
                          </a:xfrm>
                        </wpg:grpSpPr>
                        <wps:wsp>
                          <wps:cNvPr id="2162" name="Freeform 1922"/>
                          <wps:cNvSpPr>
                            <a:spLocks/>
                          </wps:cNvSpPr>
                          <wps:spPr bwMode="auto">
                            <a:xfrm>
                              <a:off x="3233" y="3625"/>
                              <a:ext cx="128" cy="2"/>
                            </a:xfrm>
                            <a:custGeom>
                              <a:avLst/>
                              <a:gdLst>
                                <a:gd name="T0" fmla="+- 0 3233 3233"/>
                                <a:gd name="T1" fmla="*/ T0 w 128"/>
                                <a:gd name="T2" fmla="+- 0 3360 3233"/>
                                <a:gd name="T3" fmla="*/ T2 w 128"/>
                              </a:gdLst>
                              <a:ahLst/>
                              <a:cxnLst>
                                <a:cxn ang="0">
                                  <a:pos x="T1" y="0"/>
                                </a:cxn>
                                <a:cxn ang="0">
                                  <a:pos x="T3" y="0"/>
                                </a:cxn>
                              </a:cxnLst>
                              <a:rect l="0" t="0" r="r" b="b"/>
                              <a:pathLst>
                                <a:path w="128">
                                  <a:moveTo>
                                    <a:pt x="0" y="0"/>
                                  </a:moveTo>
                                  <a:lnTo>
                                    <a:pt x="127" y="0"/>
                                  </a:lnTo>
                                </a:path>
                              </a:pathLst>
                            </a:custGeom>
                            <a:noFill/>
                            <a:ln w="632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3" name="Picture 192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1966" y="1053"/>
                              <a:ext cx="8478" cy="7740"/>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919" o:spid="_x0000_s1026" style="position:absolute;margin-left:98.3pt;margin-top:52.65pt;width:423.9pt;height:387pt;z-index:-251225088;mso-position-horizontal-relative:page" coordorigin="1966,1053" coordsize="8478,77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">
                <v:group id="Group 2095" o:spid="_x0000_s1027" style="position:absolute;left:2008;top:3108;width:1102;height:296" coordorigin="2008,3108" coordsize="1102,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1fpOPFAAAA3QAA&#10;AA8AAAAAAAAAAAAAAAAAqgIAAGRycy9kb3ducmV2LnhtbFBLBQYAAAAABAAEAPoAAACcAwAAAAA=&#10;">
                  <v:shape id="Freeform 2096" o:spid="_x0000_s1028" style="position:absolute;left:2008;top:3108;width:1102;height:296;visibility:visible;mso-wrap-style:square;v-text-anchor:top" coordsize="1102,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4oI8UA&#10;AADdAAAADwAAAGRycy9kb3ducmV2LnhtbESPT4vCQAzF7wt+hyGCt3XqHqRbHUUEcREs+AfxGDqx&#10;LXYypTNq/fabw8LeEt7Le7/Ml71r1JO6UHs2MBknoIgLb2suDZxPm88UVIjIFhvPZOBNAZaLwccc&#10;M+tffKDnMZZKQjhkaKCKsc20DkVFDsPYt8Si3XznMMraldp2+JJw1+ivJJlqhzVLQ4UtrSsq7seH&#10;M0Dl7rI/p/t82+dX55J1rg+XhzGjYb+agYrUx3/z3/WPFfzvVHDlGxlBL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TigjxQAAAN0AAAAPAAAAAAAAAAAAAAAAAJgCAABkcnMv&#10;ZG93bnJldi54bWxQSwUGAAAAAAQABAD1AAAAigMAAAAA&#10;" path="m,296r1101,l1101,,,,,296xe" filled="f" strokeweight=".25569mm">
                    <v:path arrowok="t" o:connecttype="custom" o:connectlocs="0,3404;1101,3404;1101,3108;0,3108;0,3404" o:connectangles="0,0,0,0,0"/>
                  </v:shape>
                </v:group>
                <v:group id="Group 2093" o:spid="_x0000_s1029" style="position:absolute;left:2090;top:3320;width:937;height:2" coordorigin="2090,3320" coordsize="9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yVCsMAAADdAAAADwAAAGRycy9kb3ducmV2LnhtbERPS4vCMBC+C/sfwix4&#10;07QrilajiOwuexDBB4i3oRnbYjMpTbat/94Igrf5+J6zWHWmFA3VrrCsIB5GIIhTqwvOFJyOP4Mp&#10;COeRNZaWScGdHKyWH70FJtq2vKfm4DMRQtglqCD3vkqkdGlOBt3QVsSBu9raoA+wzqSusQ3hppRf&#10;UTSRBgsODTlWtMkpvR3+jYLfFtv1KP5utrfr5n45jnfnbUxK9T+79RyEp86/xS/3nw7zZ9MZ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TjJUKwwAAAN0AAAAP&#10;AAAAAAAAAAAAAAAAAKoCAABkcnMvZG93bnJldi54bWxQSwUGAAAAAAQABAD6AAAAmgMAAAAA&#10;">
                  <v:shape id="Freeform 2094" o:spid="_x0000_s1030" style="position:absolute;left:2090;top:3320;width:937;height:2;visibility:visible;mso-wrap-style:square;v-text-anchor:top" coordsize="9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5kXsYA&#10;AADdAAAADwAAAGRycy9kb3ducmV2LnhtbESPQWvCQBCF74X+h2UKXoputCCauoq0WAR7MfoDxuw0&#10;CWZn4+6q6b/vHITeZnhv3vtmsepdq24UYuPZwHiUgSIuvW24MnA8bIYzUDEhW2w9k4FfirBaPj8t&#10;MLf+znu6FalSEsIxRwN1Sl2udSxrchhHviMW7ccHh0nWUGkb8C7hrtWTLJtqhw1LQ40dfdRUnour&#10;M/C5P093OvQX+jq8jU/f2ya8psKYwUu/fgeVqE//5sf11gr+fC788o2Mo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5kXsYAAADdAAAADwAAAAAAAAAAAAAAAACYAgAAZHJz&#10;L2Rvd25yZXYueG1sUEsFBgAAAAAEAAQA9QAAAIsDAAAAAA==&#10;" path="m,l937,e" filled="f" strokeweight=".19178mm">
                    <v:path arrowok="t" o:connecttype="custom" o:connectlocs="0,0;937,0" o:connectangles="0,0"/>
                  </v:shape>
                </v:group>
                <v:group id="Group 2091" o:spid="_x0000_s1031" style="position:absolute;left:6957;top:2359;width:87;height:91" coordorigin="6957,2359" coordsize="87,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MP0cMAAADdAAAADwAAAGRycy9kb3ducmV2LnhtbERPTYvCMBC9C/sfwgh7&#10;07S7KGs1ioi7eBBBXRBvQzO2xWZSmtjWf28Ewds83ufMFp0pRUO1KywriIcRCOLU6oIzBf/H38EP&#10;COeRNZaWScGdHCzmH70ZJtq2vKfm4DMRQtglqCD3vkqkdGlOBt3QVsSBu9jaoA+wzqSusQ3hppRf&#10;UTSWBgsODTlWtMopvR5uRsFfi+3yO1432+tldT8fR7vTNialPvvdcgrCU+ff4pd7o8P8ySS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Iw/RwwAAAN0AAAAP&#10;AAAAAAAAAAAAAAAAAKoCAABkcnMvZG93bnJldi54bWxQSwUGAAAAAAQABAD6AAAAmgMAAAAA&#10;">
                  <v:shape id="Freeform 2092" o:spid="_x0000_s1032" style="position:absolute;left:6957;top:2359;width:87;height:91;visibility:visible;mso-wrap-style:square;v-text-anchor:top" coordsize="87,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CL3MMA&#10;AADdAAAADwAAAGRycy9kb3ducmV2LnhtbERPS27CMBDdI/UO1iB1RxxYVJBiEG1VFcECCBxgFA9x&#10;2nicxgbC7TESErt5et+ZzjtbizO1vnKsYJikIIgLpysuFRz234MxCB+QNdaOScGVPMxnL70pZtpd&#10;eEfnPJQihrDPUIEJocmk9IUhiz5xDXHkjq61GCJsS6lbvMRwW8tRmr5JixXHBoMNfRoq/vKTVZCP&#10;q/QgP1abo1n/rzf0s/VfvwulXvvd4h1EoC48xQ/3Usf5k8kI7t/EE+T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CL3MMAAADdAAAADwAAAAAAAAAAAAAAAACYAgAAZHJzL2Rv&#10;d25yZXYueG1sUEsFBgAAAAAEAAQA9QAAAIgDAAAAAA==&#10;" path="m70,l,61,87,91,70,e" fillcolor="black" stroked="f">
                    <v:path arrowok="t" o:connecttype="custom" o:connectlocs="70,2359;0,2420;87,2450;70,2359" o:connectangles="0,0,0,0"/>
                  </v:shape>
                </v:group>
                <v:group id="Group 2089" o:spid="_x0000_s1033" style="position:absolute;left:6957;top:2359;width:87;height:91" coordorigin="6957,2359" coordsize="87,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00PcUAAADdAAAADwAAAGRycy9kb3ducmV2LnhtbERPS2vCQBC+F/wPywi9&#10;1U0MLTV1FQm29BCEqiC9DdkxCWZnQ3abx7/vFoTe5uN7zno7mkb01LnasoJ4EYEgLqyuuVRwPr0/&#10;vYJwHlljY5kUTORgu5k9rDHVduAv6o++FCGEXYoKKu/bVEpXVGTQLWxLHLir7Qz6ALtS6g6HEG4a&#10;uYyiF2mw5tBQYUtZRcXt+GMUfAw47JJ43+e3azZ9n54PlzwmpR7n4+4NhKfR/4vv7k8d5q9WCf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e9ND3FAAAA3QAA&#10;AA8AAAAAAAAAAAAAAAAAqgIAAGRycy9kb3ducmV2LnhtbFBLBQYAAAAABAAEAPoAAACcAwAAAAA=&#10;">
                  <v:shape id="Freeform 2090" o:spid="_x0000_s1034" style="position:absolute;left:6957;top:2359;width:87;height:91;visibility:visible;mso-wrap-style:square;v-text-anchor:top" coordsize="87,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bVgcEA&#10;AADdAAAADwAAAGRycy9kb3ducmV2LnhtbERPS4vCMBC+L+x/CLPgRTRVdLHVKIuPxauu4nVoxqZs&#10;MylNrPXfbwRhb/PxPWex6mwlWmp86VjBaJiAIM6dLrlQcPrZDWYgfEDWWDkmBQ/ysFq+vy0w0+7O&#10;B2qPoRAxhH2GCkwIdSalzw1Z9ENXE0fu6hqLIcKmkLrBewy3lRwnyae0WHJsMFjT2lD+e7xZBbib&#10;Xvf9TSvzNt3Kb3O+JH7CSvU+uq85iEBd+Be/3Hsd56fpBJ7fx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G1YHBAAAA3QAAAA8AAAAAAAAAAAAAAAAAmAIAAGRycy9kb3du&#10;cmV2LnhtbFBLBQYAAAAABAAEAPUAAACGAwAAAAA=&#10;" path="m87,91l,61,70,,87,91e" filled="f" strokeweight=".25569mm">
                    <v:path arrowok="t" o:connecttype="custom" o:connectlocs="87,2450;0,2420;70,2359;87,2450" o:connectangles="0,0,0,0"/>
                  </v:shape>
                </v:group>
                <v:group id="Group 2087" o:spid="_x0000_s1035" style="position:absolute;left:6957;top:2435;width:87;height:2" coordorigin="6957,2435"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cYCdLFAAAA3QAA&#10;AA8AAAAAAAAAAAAAAAAAqgIAAGRycy9kb3ducmV2LnhtbFBLBQYAAAAABAAEAPoAAACcAwAAAAA=&#10;">
                  <v:shape id="Freeform 2088" o:spid="_x0000_s1036" style="position:absolute;left:6957;top:2435;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3ZcMMA&#10;AADdAAAADwAAAGRycy9kb3ducmV2LnhtbERPTWsCMRC9C/6HMII3zSpW69YoUhCk9GC1aI/DZsyu&#10;bibbTarrvzeC0Ns83ufMFo0txYVqXzhWMOgnIIgzpws2Cr53q94rCB+QNZaOScGNPCzm7dYMU+2u&#10;/EWXbTAihrBPUUEeQpVK6bOcLPq+q4gjd3S1xRBhbaSu8RrDbSmHSTKWFguODTlW9J5Tdt7+WQX7&#10;l01z+5QnnJjq8FOMyg802a9S3U6zfAMRqAn/4qd7reP86XQMj2/iC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3ZcMMAAADdAAAADwAAAAAAAAAAAAAAAACYAgAAZHJzL2Rv&#10;d25yZXYueG1sUEsFBgAAAAAEAAQA9QAAAIgDAAAAAA==&#10;" path="m,l87,e" filled="f" strokeweight=".52853mm">
                    <v:path arrowok="t" o:connecttype="custom" o:connectlocs="0,0;87,0" o:connectangles="0,0"/>
                  </v:shape>
                </v:group>
                <v:group id="Group 2085" o:spid="_x0000_s1037" style="position:absolute;left:6908;top:2294;width:84;height:96" coordorigin="6908,2294" coordsize="8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IYyPsQAAADdAAAA&#10;DwAAAAAAAAAAAAAAAACqAgAAZHJzL2Rvd25yZXYueG1sUEsFBgAAAAAEAAQA+gAAAJsDAAAAAA==&#10;">
                  <v:shape id="Freeform 2086" o:spid="_x0000_s1038" style="position:absolute;left:6908;top:2294;width:84;height:96;visibility:visible;mso-wrap-style:square;v-text-anchor:top" coordsize="84,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XHOMcA&#10;AADdAAAADwAAAGRycy9kb3ducmV2LnhtbESPwW7CQAxE70j8w8pIvVSwaVVRCCwItaXqAVUQ+ACT&#10;NUnUrDfNLhD+vj5U4mZrxjPP82XnanWhNlSeDTyNElDEubcVFwYO+/VwAipEZIu1ZzJwowDLRb83&#10;x9T6K+/oksVCSQiHFA2UMTap1iEvyWEY+YZYtJNvHUZZ20LbFq8S7mr9nCRj7bBiaSixobeS8p/s&#10;7AyMb7+P39m+Om7ek8/8xb1uPX6sjHkYdKsZqEhdvJv/r7+s4E+ngivfyAh6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2VxzjHAAAA3QAAAA8AAAAAAAAAAAAAAAAAmAIAAGRy&#10;cy9kb3ducmV2LnhtbFBLBQYAAAAABAAEAPUAAACMAwAAAAA=&#10;" path="m85,96l,e" filled="f" strokeweight=".17581mm">
                    <v:path arrowok="t" o:connecttype="custom" o:connectlocs="85,2390;0,2294" o:connectangles="0,0"/>
                  </v:shape>
                </v:group>
                <v:group id="Group 2083" o:spid="_x0000_s1039" style="position:absolute;left:6053;top:1876;width:1077;height:1232" coordorigin="6053,1876" coordsize="1077,1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lUD18QAAADdAAAA&#10;DwAAAAAAAAAAAAAAAACqAgAAZHJzL2Rvd25yZXYueG1sUEsFBgAAAAAEAAQA+gAAAJsDAAAAAA==&#10;">
                  <v:shape id="Freeform 2084" o:spid="_x0000_s1040" style="position:absolute;left:6053;top:1876;width:1077;height:1232;visibility:visible;mso-wrap-style:square;v-text-anchor:top" coordsize="1077,1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zrUsMA&#10;AADdAAAADwAAAGRycy9kb3ducmV2LnhtbESPwWrDMAyG74O+g1Fht9VpDt2a1g2hMNgOOyztAwhb&#10;TUJjOcROk739dBjsKH79n/Qdy8X36kFj7AIb2G4yUMQ2uI4bA9fL+8sbqJiQHfaBycAPRShPq6cj&#10;Fi7M/E2POjVKIBwLNNCmNBRaR9uSx7gJA7FktzB6TDKOjXYjzgL3vc6zbKc9diwXWhzo3JK915MX&#10;yuW1akK281/WTtTX+3yePnNjntdLdQCVaEn/y3/tD2dAiPK/2IgJ6N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zrUsMAAADdAAAADwAAAAAAAAAAAAAAAACYAgAAZHJzL2Rv&#10;d25yZXYueG1sUEsFBgAAAAAEAAQA9QAAAIgDAAAAAA==&#10;" path="m,l1077,1232e" filled="f" strokeweight=".17581mm">
                    <v:path arrowok="t" o:connecttype="custom" o:connectlocs="0,1876;1077,3108" o:connectangles="0,0"/>
                  </v:shape>
                </v:group>
                <v:group id="Group 2081" o:spid="_x0000_s1041" style="position:absolute;left:5214;top:1580;width:1678;height:296" coordorigin="5214,1580" coordsize="167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8senFAAAA3QAA&#10;AA8AAAAAAAAAAAAAAAAAqgIAAGRycy9kb3ducmV2LnhtbFBLBQYAAAAABAAEAPoAAACcAwAAAAA=&#10;">
                  <v:shape id="Freeform 2082" o:spid="_x0000_s1042" style="position:absolute;left:5214;top:1580;width:1678;height:296;visibility:visible;mso-wrap-style:square;v-text-anchor:top" coordsize="167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VLMcIA&#10;AADdAAAADwAAAGRycy9kb3ducmV2LnhtbESPQWsCMRSE74L/IbyCN83Wg8hqFBEXPHhR2/tz89ws&#10;bl6WJGraX2+EQo/DzHzDLNfJduJBPrSOFXxOChDEtdMtNwq+ztV4DiJEZI2dY1LwQwHWq+FgiaV2&#10;Tz7S4xQbkSEcSlRgYuxLKUNtyGKYuJ44e1fnLcYsfSO1x2eG205Oi2ImLbacFwz2tDVU3053q+CQ&#10;bpdZtafLb+XTrjXV4fy9mys1+kibBYhIKf6H/9p7rSATp/B+k5+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VUsxwgAAAN0AAAAPAAAAAAAAAAAAAAAAAJgCAABkcnMvZG93&#10;bnJldi54bWxQSwUGAAAAAAQABAD1AAAAhwMAAAAA&#10;" path="m,296r1678,l1678,,,,,296xe" filled="f" strokeweight=".25569mm">
                    <v:path arrowok="t" o:connecttype="custom" o:connectlocs="0,1876;1678,1876;1678,1580;0,1580;0,1876" o:connectangles="0,0,0,0,0"/>
                  </v:shape>
                </v:group>
                <v:group id="Group 2079" o:spid="_x0000_s1043" style="position:absolute;left:5235;top:1792;width:1637;height:2" coordorigin="5235,1792" coordsize="16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IooFxgAAAN0A&#10;AAAPAAAAAAAAAAAAAAAAAKoCAABkcnMvZG93bnJldi54bWxQSwUGAAAAAAQABAD6AAAAnQMAAAAA&#10;">
                  <v:shape id="Freeform 2080" o:spid="_x0000_s1044" style="position:absolute;left:5235;top:1792;width:1637;height:2;visibility:visible;mso-wrap-style:square;v-text-anchor:top" coordsize="16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N6lsYA&#10;AADdAAAADwAAAGRycy9kb3ducmV2LnhtbESPT2vCQBTE74LfYXmFXqTZWJJS0qyihWL1INTW+yP7&#10;moRm34bs5o/fvisIHoeZ+Q2TryfTiIE6V1tWsIxiEMSF1TWXCn6+P55eQTiPrLGxTAou5GC9ms9y&#10;zLQd+YuGky9FgLDLUEHlfZtJ6YqKDLrItsTB+7WdQR9kV0rd4RjgppHPcfwiDdYcFips6b2i4u/U&#10;GwXbzaI9J7vlvpfDMT0sGPfp+aDU48O0eQPhafL38K39qRUEYgLXN+EJ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N6lsYAAADdAAAADwAAAAAAAAAAAAAAAACYAgAAZHJz&#10;L2Rvd25yZXYueG1sUEsFBgAAAAAEAAQA9QAAAIsDAAAAAA==&#10;" path="m,l1637,e" filled="f" strokeweight=".19178mm">
                    <v:path arrowok="t" o:connecttype="custom" o:connectlocs="0,0;1637,0" o:connectangles="0,0"/>
                  </v:shape>
                </v:group>
                <v:group id="Group 2077" o:spid="_x0000_s1045" style="position:absolute;left:4178;top:1370;width:184;height:222" coordorigin="4178,1370" coordsize="184,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Ht+rFAAAA3QAA&#10;AA8AAAAAAAAAAAAAAAAAqgIAAGRycy9kb3ducmV2LnhtbFBLBQYAAAAABAAEAPoAAACcAwAAAAA=&#10;">
                  <v:shape id="Freeform 2078" o:spid="_x0000_s1046" style="position:absolute;left:4178;top:1370;width:184;height:222;visibility:visible;mso-wrap-style:square;v-text-anchor:top" coordsize="184,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xy4cMA&#10;AADdAAAADwAAAGRycy9kb3ducmV2LnhtbESPQYvCMBSE7wv+h/AEb2vq4opUo+iCoOhFV8Hjo3k2&#10;xealNKlWf/1GEPY4zMw3zHTe2lLcqPaFYwWDfgKCOHO64FzB8Xf1OQbhA7LG0jEpeJCH+azzMcVU&#10;uzvv6XYIuYgQ9ikqMCFUqZQ+M2TR911FHL2Lqy2GKOtc6hrvEW5L+ZUkI2mx4LhgsKIfQ9n10FgF&#10;p8fl+/zUSbPW2ea8bYambXZLpXrddjEBEagN/+F3e60VvIjwehOfgJ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xy4cMAAADdAAAADwAAAAAAAAAAAAAAAACYAgAAZHJzL2Rv&#10;d25yZXYueG1sUEsFBgAAAAAEAAQA9QAAAIgDAAAAAA==&#10;" path="m184,222l,,,222r184,xe" filled="f" strokeweight=".07992mm">
                    <v:path arrowok="t" o:connecttype="custom" o:connectlocs="184,1592;0,1370;0,1592;184,1592" o:connectangles="0,0,0,0"/>
                  </v:shape>
                </v:group>
                <v:group id="Group 2075" o:spid="_x0000_s1047" style="position:absolute;left:2008;top:1370;width:2354;height:738" coordorigin="2008,1370" coordsize="2354,7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RmMBsQAAADdAAAA&#10;DwAAAAAAAAAAAAAAAACqAgAAZHJzL2Rvd25yZXYueG1sUEsFBgAAAAAEAAQA+gAAAJsDAAAAAA==&#10;">
                  <v:shape id="Freeform 2076" o:spid="_x0000_s1048" style="position:absolute;left:2008;top:1370;width:2354;height:738;visibility:visible;mso-wrap-style:square;v-text-anchor:top" coordsize="2354,7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vijsMA&#10;AADdAAAADwAAAGRycy9kb3ducmV2LnhtbESPwW7CMAyG75N4h8hI3EYKEgx1BARI0xC3AZfdrMZr&#10;ozVOaUJb3h4fJu1o/f4/+1tvB1+rjtroAhuYTTNQxEWwjksD18vH6wpUTMgW68Bk4EERtpvRyxpz&#10;G3r+ou6cSiUQjjkaqFJqcq1jUZHHOA0NsWQ/ofWYZGxLbVvsBe5rPc+ypfboWC5U2NChouL3fPcG&#10;+sM3Zvvb3r8tOrf4JHcK89PSmMl42L2DSjSk/+W/9tEaEKK8KzZiAnrz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vijsMAAADdAAAADwAAAAAAAAAAAAAAAACYAgAAZHJzL2Rv&#10;d25yZXYueG1sUEsFBgAAAAAEAAQA9QAAAIgDAAAAAA==&#10;" path="m,738r2354,l2354,222r-184,l2170,,,,,738xe" filled="f" strokeweight=".07992mm">
                    <v:path arrowok="t" o:connecttype="custom" o:connectlocs="0,2108;2354,2108;2354,1592;2170,1592;2170,1370;0,1370;0,2108" o:connectangles="0,0,0,0,0,0,0"/>
                  </v:shape>
                </v:group>
                <v:group id="Group 2073" o:spid="_x0000_s1049" style="position:absolute;left:4362;top:1728;width:853;height:12" coordorigin="4362,1728" coordsize="853,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8q978QAAADdAAAA&#10;DwAAAAAAAAAAAAAAAACqAgAAZHJzL2Rvd25yZXYueG1sUEsFBgAAAAAEAAQA+gAAAJsDAAAAAA==&#10;">
                  <v:shape id="Freeform 2074" o:spid="_x0000_s1050" style="position:absolute;left:4362;top:1728;width:853;height:12;visibility:visible;mso-wrap-style:square;v-text-anchor:top" coordsize="85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E+cQA&#10;AADdAAAADwAAAGRycy9kb3ducmV2LnhtbERPz2vCMBS+C/sfwhvsMmaqA5FqFBUHbnppHchuj+at&#10;DTYvpYma7a9fDgOPH9/v+TLaVlyp98axgtEwA0FcOW24VvB5fHuZgvABWWPrmBT8kIfl4mEwx1y7&#10;Gxd0LUMtUgj7HBU0IXS5lL5qyKIfuo44cd+utxgS7Gupe7ylcNvKcZZNpEXDqaHBjjYNVefyYhW8&#10;P/9+xNPha20L48r96zZ25rhW6ukxrmYgAsVwF/+7d1rBOBul/el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mBPnEAAAA3QAAAA8AAAAAAAAAAAAAAAAAmAIAAGRycy9k&#10;b3ducmV2LnhtbFBLBQYAAAAABAAEAPUAAACJAwAAAAA=&#10;" path="m,12l852,e" filled="f" strokeweight=".17581mm">
                    <v:path arrowok="t" o:connecttype="custom" o:connectlocs="0,1740;852,1728" o:connectangles="0,0"/>
                  </v:shape>
                </v:group>
                <v:group id="Group 2071" o:spid="_x0000_s1051" style="position:absolute;left:3730;top:3108;width:1715;height:296" coordorigin="3730,3108" coordsize="1715,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xlJzTFAAAA3QAA&#10;AA8AAAAAAAAAAAAAAAAAqgIAAGRycy9kb3ducmV2LnhtbFBLBQYAAAAABAAEAPoAAACcAwAAAAA=&#10;">
                  <v:shape id="Freeform 2072" o:spid="_x0000_s1052" style="position:absolute;left:3730;top:3108;width:1715;height:296;visibility:visible;mso-wrap-style:square;v-text-anchor:top" coordsize="1715,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EV6MQA&#10;AADdAAAADwAAAGRycy9kb3ducmV2LnhtbESPQWvCQBSE7wX/w/IEb3WTUNRGV5FKQcSLtr0/ss8k&#10;mn2bZldd/70rCB6HmfmGmS2CacSFOldbVpAOExDEhdU1lwp+f77fJyCcR9bYWCYFN3KwmPfeZphr&#10;e+UdXfa+FBHCLkcFlfdtLqUrKjLohrYljt7BdgZ9lF0pdYfXCDeNzJJkJA3WHBcqbOmrouK0PxsF&#10;/3pVHz8P400RPpbHW5DbNPubKDXoh+UUhKfgX+Fne60VZEmaweNNfA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hFejEAAAA3QAAAA8AAAAAAAAAAAAAAAAAmAIAAGRycy9k&#10;b3ducmV2LnhtbFBLBQYAAAAABAAEAPUAAACJAwAAAAA=&#10;" path="m,296r1715,l1715,,,,,296xe" filled="f" strokeweight=".25569mm">
                    <v:path arrowok="t" o:connecttype="custom" o:connectlocs="0,3404;1715,3404;1715,3108;0,3108;0,3404" o:connectangles="0,0,0,0,0"/>
                  </v:shape>
                </v:group>
                <v:group id="Group 2069" o:spid="_x0000_s1053" style="position:absolute;left:3751;top:3320;width:1673;height:2" coordorigin="3751,3320" coordsize="16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xzYxgAAAN0A&#10;AAAPAAAAAAAAAAAAAAAAAKoCAABkcnMvZG93bnJldi54bWxQSwUGAAAAAAQABAD6AAAAnQMAAAAA&#10;">
                  <v:shape id="Freeform 2070" o:spid="_x0000_s1054" style="position:absolute;left:3751;top:3320;width:1673;height:2;visibility:visible;mso-wrap-style:square;v-text-anchor:top" coordsize="16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B2DMYA&#10;AADdAAAADwAAAGRycy9kb3ducmV2LnhtbESPQWvCQBSE7wX/w/IEL6VuEqRI6ipRUGJv1Rba2yP7&#10;moRm3y7Z1cR/3y0UPA4z8w2z2oymE1fqfWtZQTpPQBBXVrdcK3g/75+WIHxA1thZJgU38rBZTx5W&#10;mGs78BtdT6EWEcI+RwVNCC6X0lcNGfRz64ij9217gyHKvpa6xyHCTSezJHmWBluOCw062jVU/Zwu&#10;RsGrcenXUH4ct3oobPmIC31wn0rNpmPxAiLQGO7h/3apFWRJuoC/N/EJ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tB2DMYAAADdAAAADwAAAAAAAAAAAAAAAACYAgAAZHJz&#10;L2Rvd25yZXYueG1sUEsFBgAAAAAEAAQA9QAAAIsDAAAAAA==&#10;" path="m,l1673,e" filled="f" strokeweight=".19178mm">
                    <v:path arrowok="t" o:connecttype="custom" o:connectlocs="0,0;1673,0" o:connectangles="0,0"/>
                  </v:shape>
                </v:group>
                <v:group id="Group 2067" o:spid="_x0000_s1055" style="position:absolute;left:5353;top:2860;width:91;height:86" coordorigin="5353,2860" coordsize="9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4hN8UAAADdAAAADwAAAGRycy9kb3ducmV2LnhtbESPQYvCMBSE74L/ITzB&#10;m6ZVFKlGEdldPMiCdWHx9miebbF5KU22rf/eLAgeh5n5htnselOJlhpXWlYQTyMQxJnVJecKfi6f&#10;kxUI55E1VpZJwYMc7LbDwQYTbTs+U5v6XAQIuwQVFN7XiZQuK8igm9qaOHg32xj0QTa51A12AW4q&#10;OYuipTRYclgosKZDQdk9/TMKvjrs9vP4oz3db4fH9bL4/j3FpNR41O/XIDz1/h1+tY9awSyKF/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NeITfFAAAA3QAA&#10;AA8AAAAAAAAAAAAAAAAAqgIAAGRycy9kb3ducmV2LnhtbFBLBQYAAAAABAAEAPoAAACcAwAAAAA=&#10;">
                  <v:shape id="Freeform 2068" o:spid="_x0000_s1056" style="position:absolute;left:5353;top:2860;width:91;height:86;visibility:visible;mso-wrap-style:square;v-text-anchor:top" coordsize="9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NnJMQA&#10;AADdAAAADwAAAGRycy9kb3ducmV2LnhtbESPS4vCQBCE7wv+h6EFL6ITdX0QHUUFwT36xGOTaZNg&#10;pidkxpj99zuCsMeiqr6iFqvGFKKmyuWWFQz6EQjixOqcUwXn0643A+E8ssbCMin4JQerZetrgbG2&#10;Lz5QffSpCBB2MSrIvC9jKV2SkUHXtyVx8O62MuiDrFKpK3wFuCnkMIom0mDOYSHDkrYZJY/j0yig&#10;6fPGY1mTvnZHdfHzvcs3j4tSnXaznoPw1Pj/8Ke91wqG0WAC7zfhCc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jZyTEAAAA3QAAAA8AAAAAAAAAAAAAAAAAmAIAAGRycy9k&#10;b3ducmV2LnhtbFBLBQYAAAAABAAEAPUAAACJAwAAAAA=&#10;" path="m31,l,86,90,70,31,e" fillcolor="black" stroked="f">
                    <v:path arrowok="t" o:connecttype="custom" o:connectlocs="31,2860;0,2946;90,2930;31,2860" o:connectangles="0,0,0,0"/>
                  </v:shape>
                </v:group>
                <v:group id="Group 2065" o:spid="_x0000_s1057" style="position:absolute;left:5353;top:2860;width:91;height:86" coordorigin="5353,2860" coordsize="9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Aa28UAAADdAAAADwAAAGRycy9kb3ducmV2LnhtbESPQYvCMBSE78L+h/AW&#10;vGlaF12pRhHZFQ8iqAvi7dE822LzUppsW/+9EQSPw8x8w8yXnSlFQ7UrLCuIhxEI4tTqgjMFf6ff&#10;wRSE88gaS8uk4E4OlouP3hwTbVs+UHP0mQgQdgkqyL2vEildmpNBN7QVcfCutjbog6wzqWtsA9yU&#10;chRFE2mw4LCQY0XrnNLb8d8o2LTYrr7in2Z3u67vl9N4f97FpFT/s1vNQHjq/Dv8am+1glEUf8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zAGtvFAAAA3QAA&#10;AA8AAAAAAAAAAAAAAAAAqgIAAGRycy9kb3ducmV2LnhtbFBLBQYAAAAABAAEAPoAAACcAwAAAAA=&#10;">
                  <v:shape id="Freeform 2066" o:spid="_x0000_s1058" style="position:absolute;left:5353;top:2860;width:91;height:86;visibility:visible;mso-wrap-style:square;v-text-anchor:top" coordsize="9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Bs8UA&#10;AADdAAAADwAAAGRycy9kb3ducmV2LnhtbERPz2vCMBS+D/Y/hDfYZWhiD0OqUWRMHMjEVRG8PZtn&#10;W2xeShNtt7/eHIQdP77f03lva3Gj1leONYyGCgRx7kzFhYb9bjkYg/AB2WDtmDT8kof57Plpiqlx&#10;Hf/QLQuFiCHsU9RQhtCkUvq8JIt+6BriyJ1dazFE2BbStNjFcFvLRKl3abHi2FBiQx8l5ZfsajUc&#10;rqdsHf7Wn6v+2B222+RNfZ82Wr++9IsJiEB9+Bc/3F9GQ6JGcW58E5+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ZQGzxQAAAN0AAAAPAAAAAAAAAAAAAAAAAJgCAABkcnMv&#10;ZG93bnJldi54bWxQSwUGAAAAAAQABAD1AAAAigMAAAAA&#10;" path="m,86l31,,90,70,,86e" filled="f" strokeweight=".25569mm">
                    <v:path arrowok="t" o:connecttype="custom" o:connectlocs="0,2946;31,2860;90,2930;0,2946" o:connectangles="0,0,0,0"/>
                  </v:shape>
                </v:group>
                <v:group id="Group 2063" o:spid="_x0000_s1059" style="position:absolute;left:5369;top:2860;width:2;height:86" coordorigin="5369,2860" coordsize="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MrMsUAAADdAAAADwAAAGRycy9kb3ducmV2LnhtbESPQYvCMBSE78L+h/AW&#10;vGlaF2WtRhHZFQ8iqAvi7dE822LzUppsW/+9EQSPw8x8w8yXnSlFQ7UrLCuIhxEI4tTqgjMFf6ff&#10;wTcI55E1lpZJwZ0cLBcfvTkm2rZ8oOboMxEg7BJUkHtfJVK6NCeDbmgr4uBdbW3QB1lnUtfYBrgp&#10;5SiKJtJgwWEhx4rWOaW3479RsGmxXX3FP83udl3fL6fx/ryLSan+Z7eagfDU+Xf41d5qBaMons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ITKzLFAAAA3QAA&#10;AA8AAAAAAAAAAAAAAAAAqgIAAGRycy9kb3ducmV2LnhtbFBLBQYAAAAABAAEAPoAAACcAwAAAAA=&#10;">
                  <v:shape id="Freeform 2064" o:spid="_x0000_s1060" style="position:absolute;left:5369;top:2860;width:2;height:86;visibility:visible;mso-wrap-style:square;v-text-anchor:top" coordsize="2,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kvGcEA&#10;AADdAAAADwAAAGRycy9kb3ducmV2LnhtbERPy4rCMBTdC/MP4Q7MTlMLDlKNUgYGBcHxub8017bY&#10;3NQkavv3k4Xg8nDe82VnGvEg52vLCsajBARxYXXNpYLT8Xc4BeEDssbGMinoycNy8TGYY6btk/f0&#10;OIRSxBD2GSqoQmgzKX1RkUE/si1x5C7WGQwRulJqh88YbhqZJsm3NFhzbKiwpZ+KiuvhbhQU9+16&#10;nPeb/dnVvfybmN32tsqV+vrs8hmIQF14i1/utVaQJmncH9/EJy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5LxnBAAAA3QAAAA8AAAAAAAAAAAAAAAAAmAIAAGRycy9kb3du&#10;cmV2LnhtbFBLBQYAAAAABAAEAPUAAACGAwAAAAA=&#10;" path="m,l,86e" filled="f" strokeweight=".55936mm">
                    <v:path arrowok="t" o:connecttype="custom" o:connectlocs="0,2860;0,2946" o:connectangles="0,0"/>
                  </v:shape>
                </v:group>
                <v:group id="Group 2061" o:spid="_x0000_s1061" style="position:absolute;left:5413;top:2813;width:98;height:83" coordorigin="5413,2813" coordsize="98,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gnticcAAADd&#10;AAAADwAAAAAAAAAAAAAAAACqAgAAZHJzL2Rvd25yZXYueG1sUEsFBgAAAAAEAAQA+gAAAJ4DAAAA&#10;AA==&#10;">
                  <v:shape id="Freeform 2062" o:spid="_x0000_s1062" style="position:absolute;left:5413;top:2813;width:98;height:83;visibility:visible;mso-wrap-style:square;v-text-anchor:top" coordsize="98,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DwkMcA&#10;AADdAAAADwAAAGRycy9kb3ducmV2LnhtbESPQWvCQBSE7wX/w/KE3urG2JYS3QQbEAQv1niwt0f2&#10;mQSzb0N21cRf3y0Uehxm5htmlQ2mFTfqXWNZwXwWgSAurW64UnAsNi8fIJxH1thaJgUjOcjSydMK&#10;E23v/EW3g69EgLBLUEHtfZdI6cqaDLqZ7YiDd7a9QR9kX0nd4z3ATSvjKHqXBhsOCzV2lNdUXg5X&#10;o2C/2I+bt0f+Xejr4vW0243r4jNX6nk6rJcgPA3+P/zX3moFcRTH8PsmPAGZ/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A8JDHAAAA3QAAAA8AAAAAAAAAAAAAAAAAmAIAAGRy&#10;cy9kb3ducmV2LnhtbFBLBQYAAAAABAAEAPUAAACMAwAAAAA=&#10;" path="m,83l98,e" filled="f" strokeweight=".17581mm">
                    <v:path arrowok="t" o:connecttype="custom" o:connectlocs="0,2896;98,2813" o:connectangles="0,0"/>
                  </v:shape>
                </v:group>
                <v:group id="Group 2059" o:spid="_x0000_s1063" style="position:absolute;left:4588;top:1876;width:1465;height:1232" coordorigin="4588,1876" coordsize="1465,1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fWZcUAAADdAAAADwAAAGRycy9kb3ducmV2LnhtbESPQYvCMBSE7wv+h/AE&#10;b2vaiotUo4jo4kGEVUG8PZpnW2xeSpNt6783wsIeh5n5hlmselOJlhpXWlYQjyMQxJnVJecKLufd&#10;5wyE88gaK8uk4EkOVsvBxwJTbTv+ofbkcxEg7FJUUHhfp1K6rCCDbmxr4uDdbWPQB9nkUjfYBbip&#10;ZBJFX9JgyWGhwJo2BWWP069R8N1ht57E2/bwuG+et/P0eD3EpNRo2K/nIDz1/j/8195rBUmUTO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2X1mXFAAAA3QAA&#10;AA8AAAAAAAAAAAAAAAAAqgIAAGRycy9kb3ducmV2LnhtbFBLBQYAAAAABAAEAPoAAACcAwAAAAA=&#10;">
                  <v:shape id="Freeform 2060" o:spid="_x0000_s1064" style="position:absolute;left:4588;top:1876;width:1465;height:1232;visibility:visible;mso-wrap-style:square;v-text-anchor:top" coordsize="1465,1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1hJMUA&#10;AADdAAAADwAAAGRycy9kb3ducmV2LnhtbESPQWvCQBSE74X+h+UVetONqdo2zUZUKBQvotX7I/ua&#10;BLNvY3Zd47/vFoQeh5n5hskXg2lFoN41lhVMxgkI4tLqhisFh+/P0RsI55E1tpZJwY0cLIrHhxwz&#10;ba+8o7D3lYgQdhkqqL3vMildWZNBN7YdcfR+bG/QR9lXUvd4jXDTyjRJ5tJgw3Ghxo7WNZWn/cUo&#10;eD+n4aU78tTPbvIcVhReN3Kr1PPTsPwA4Wnw/+F7+0srSJN0Cn9v4hOQ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XWEkxQAAAN0AAAAPAAAAAAAAAAAAAAAAAJgCAABkcnMv&#10;ZG93bnJldi54bWxQSwUGAAAAAAQABAD1AAAAigMAAAAA&#10;" path="m1465,l,1232e" filled="f" strokeweight=".17581mm">
                    <v:path arrowok="t" o:connecttype="custom" o:connectlocs="1465,1876;0,3108" o:connectangles="0,0"/>
                  </v:shape>
                </v:group>
                <v:group id="Group 2057" o:spid="_x0000_s1065" style="position:absolute;left:3109;top:3256;width:621;height:2" coordorigin="3109,3256" coordsize="6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LrisUAAADdAAAADwAAAGRycy9kb3ducmV2LnhtbESPQYvCMBSE7wv+h/CE&#10;va1pu7hINYqIigcRVgXx9miebbF5KU1s6783wsIeh5n5hpktelOJlhpXWlYQjyIQxJnVJecKzqfN&#10;1wSE88gaK8uk4EkOFvPBxwxTbTv+pfbocxEg7FJUUHhfp1K6rCCDbmRr4uDdbGPQB9nkUjfYBbip&#10;ZBJFP9JgyWGhwJpWBWX348Mo2HbYLb/jdbu/31bP62l8uOxjUupz2C+nIDz1/j/8195pBUmUjO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0y64rFAAAA3QAA&#10;AA8AAAAAAAAAAAAAAAAAqgIAAGRycy9kb3ducmV2LnhtbFBLBQYAAAAABAAEAPoAAACcAwAAAAA=&#10;">
                  <v:shape id="Freeform 2058" o:spid="_x0000_s1066" style="position:absolute;left:3109;top:3256;width:621;height:2;visibility:visible;mso-wrap-style:square;v-text-anchor:top" coordsize="6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IhhsYA&#10;AADdAAAADwAAAGRycy9kb3ducmV2LnhtbESPQWvCQBSE7wX/w/IK3uqmOUhJs4qIAXvwEFsQb6/Z&#10;ZzaafRt3t5r++26h0OMwM98w5XK0vbiRD51jBc+zDARx43THrYKP9+rpBUSIyBp7x6TgmwIsF5OH&#10;Egvt7lzTbR9bkSAcClRgYhwKKUNjyGKYuYE4eSfnLcYkfSu1x3uC217mWTaXFjtOCwYHWhtqLvsv&#10;q6C6bK7X3fnt82C8QXf09Vida6Wmj+PqFUSkMf6H/9pbrSDP8jn8vklP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IhhsYAAADdAAAADwAAAAAAAAAAAAAAAACYAgAAZHJz&#10;L2Rvd25yZXYueG1sUEsFBgAAAAAEAAQA9QAAAIsDAAAAAA==&#10;" path="m621,l,e" filled="f" strokeweight=".17581mm">
                    <v:path arrowok="t" o:connecttype="custom" o:connectlocs="621,0;0,0" o:connectangles="0,0"/>
                  </v:shape>
                </v:group>
                <v:group id="Group 2055" o:spid="_x0000_s1067" style="position:absolute;left:4272;top:5646;width:1250;height:296" coordorigin="4272,5646" coordsize="1250,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zQZsYAAADdAAAADwAAAGRycy9kb3ducmV2LnhtbESPT2vCQBTE7wW/w/IE&#10;b3WTSKtEVxFR6UEK/gHx9sg+k2D2bciuSfz23UKhx2FmfsMsVr2pREuNKy0riMcRCOLM6pJzBZfz&#10;7n0GwnlkjZVlUvAiB6vl4G2BqbYdH6k9+VwECLsUFRTe16mULivIoBvbmjh4d9sY9EE2udQNdgFu&#10;KplE0ac0WHJYKLCmTUHZ4/Q0CvYddutJvG0Pj/vmdTt/fF8PMSk1GvbrOQhPvf8P/7W/tIIkSq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rNBmxgAAAN0A&#10;AAAPAAAAAAAAAAAAAAAAAKoCAABkcnMvZG93bnJldi54bWxQSwUGAAAAAAQABAD6AAAAnQMAAAAA&#10;">
                  <v:shape id="Freeform 2056" o:spid="_x0000_s1068" style="position:absolute;left:4272;top:5646;width:1250;height:296;visibility:visible;mso-wrap-style:square;v-text-anchor:top" coordsize="1250,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Bo4sMA&#10;AADdAAAADwAAAGRycy9kb3ducmV2LnhtbERPS27CMBDdV+IO1iCxKzZZtFXAIECgsoiqEjjAKB6S&#10;QDyOYpOkt68Xlbp8ev/VZrSN6KnztWMNi7kCQVw4U3Op4Xo5vn6A8AHZYOOYNPyQh8168rLC1LiB&#10;z9TnoRQxhH2KGqoQ2lRKX1Rk0c9dSxy5m+sshgi7UpoOhxhuG5ko9SYt1hwbKmxpX1HxyJ9Wg8r2&#10;383xtrvm7/evQzZ8Dn3mt1rPpuN2CSLQGP7Ff+6T0ZCoJM6Nb+IT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Bo4sMAAADdAAAADwAAAAAAAAAAAAAAAACYAgAAZHJzL2Rv&#10;d25yZXYueG1sUEsFBgAAAAAEAAQA9QAAAIgDAAAAAA==&#10;" path="m,296r1250,l1250,,,,,296xe" filled="f" strokeweight=".25569mm">
                    <v:path arrowok="t" o:connecttype="custom" o:connectlocs="0,5942;1250,5942;1250,5646;0,5646;0,5942" o:connectangles="0,0,0,0,0"/>
                  </v:shape>
                </v:group>
                <v:group id="Group 2053" o:spid="_x0000_s1069" style="position:absolute;left:4292;top:5858;width:1210;height:2" coordorigin="4292,5858" coordsize="1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hj8YAAADdAAAADwAAAGRycy9kb3ducmV2LnhtbESPT2vCQBTE7wW/w/IE&#10;b3WTSItGVxFR6UEK/gHx9sg+k2D2bciuSfz23UKhx2FmfsMsVr2pREuNKy0riMcRCOLM6pJzBZfz&#10;7n0KwnlkjZVlUvAiB6vl4G2BqbYdH6k9+VwECLsUFRTe16mULivIoBvbmjh4d9sY9EE2udQNdgFu&#10;KplE0ac0WHJYKLCmTUHZ4/Q0CvYddutJvG0Pj/vmdTt/fF8PMSk1GvbrOQhPvf8P/7W/tIIkSm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Mf+GPxgAAAN0A&#10;AAAPAAAAAAAAAAAAAAAAAKoCAABkcnMvZG93bnJldi54bWxQSwUGAAAAAAQABAD6AAAAnQMAAAAA&#10;">
                  <v:shape id="Freeform 2054" o:spid="_x0000_s1070" style="position:absolute;left:4292;top:5858;width:1210;height:2;visibility:visible;mso-wrap-style:square;v-text-anchor:top" coordsize="1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j2NcIA&#10;AADdAAAADwAAAGRycy9kb3ducmV2LnhtbERPTYvCMBC9L/gfwgheljVVQaQaRQRFd09WF/E2NGNT&#10;bCalibb7781hwePjfS9Wna3EkxpfOlYwGiYgiHOnSy4UnE/brxkIH5A1Vo5JwR95WC17HwtMtWv5&#10;SM8sFCKGsE9RgQmhTqX0uSGLfuhq4sjdXGMxRNgUUjfYxnBbyXGSTKXFkmODwZo2hvJ79rAKTvRb&#10;S+s+f7rdZZR/H7eH1pyvSg363XoOIlAX3uJ/914rGCeTuD++iU9AL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PY1wgAAAN0AAAAPAAAAAAAAAAAAAAAAAJgCAABkcnMvZG93&#10;bnJldi54bWxQSwUGAAAAAAQABAD1AAAAhwMAAAAA&#10;" path="m,l1210,e" filled="f" strokeweight=".19178mm">
                    <v:path arrowok="t" o:connecttype="custom" o:connectlocs="0,0;1210,0" o:connectangles="0,0"/>
                  </v:shape>
                </v:group>
                <v:group id="Group 2051" o:spid="_x0000_s1071" style="position:absolute;left:3841;top:5779;width:431;height:15" coordorigin="3841,5779" coordsize="43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0HtUxgAAAN0A&#10;AAAPAAAAAAAAAAAAAAAAAKoCAABkcnMvZG93bnJldi54bWxQSwUGAAAAAAQABAD6AAAAnQMAAAAA&#10;">
                  <v:shape id="Freeform 2052" o:spid="_x0000_s1072" style="position:absolute;left:3841;top:5779;width:431;height:15;visibility:visible;mso-wrap-style:square;v-text-anchor:top" coordsize="43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HDoMYA&#10;AADdAAAADwAAAGRycy9kb3ducmV2LnhtbESPT2vCQBTE74V+h+UVvBTdGEFL6ioi/umxahG8PbKv&#10;2WD2bcyuJn77bkHwOMzMb5jpvLOVuFHjS8cKhoMEBHHudMmFgp/Duv8BwgdkjZVjUnAnD/PZ68sU&#10;M+1a3tFtHwoRIewzVGBCqDMpfW7Ioh+4mjh6v66xGKJsCqkbbCPcVjJNkrG0WHJcMFjT0lB+3l+t&#10;gs378fx9Wqa71bEdTS5k1vK+rZTqvXWLTxCBuvAMP9pfWkGajFL4fxOf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HDoMYAAADdAAAADwAAAAAAAAAAAAAAAACYAgAAZHJz&#10;L2Rvd25yZXYueG1sUEsFBgAAAAAEAAQA9QAAAIsDAAAAAA==&#10;" path="m,l431,15e" filled="f" strokeweight=".17581mm">
                    <v:path arrowok="t" o:connecttype="custom" o:connectlocs="0,5779;431,5794" o:connectangles="0,0"/>
                  </v:shape>
                </v:group>
                <v:group id="Group 2049" o:spid="_x0000_s1073" style="position:absolute;left:6427;top:5631;width:1205;height:296" coordorigin="6427,5631" coordsize="1205,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5AuMUAAADdAAAADwAAAGRycy9kb3ducmV2LnhtbESPQYvCMBSE7wv+h/AE&#10;b2tayy5SjSKi4kEWVgXx9miebbF5KU1s67/fLAgeh5n5hpkve1OJlhpXWlYQjyMQxJnVJecKzqft&#10;5xSE88gaK8uk4EkOlovBxxxTbTv+pfbocxEg7FJUUHhfp1K6rCCDbmxr4uDdbGPQB9nkUjfYBbip&#10;5CSKvqXBksNCgTWtC8rux4dRsOuwWyXxpj3cb+vn9fT1cznEpNRo2K9mIDz1/h1+tfdawSRK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hOQLjFAAAA3QAA&#10;AA8AAAAAAAAAAAAAAAAAqgIAAGRycy9kb3ducmV2LnhtbFBLBQYAAAAABAAEAPoAAACcAwAAAAA=&#10;">
                  <v:shape id="Freeform 2050" o:spid="_x0000_s1074" style="position:absolute;left:6427;top:5631;width:1205;height:296;visibility:visible;mso-wrap-style:square;v-text-anchor:top" coordsize="1205,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ZMH8QA&#10;AADdAAAADwAAAGRycy9kb3ducmV2LnhtbESPzYoCMRCE78K+Q+iFvWmiKyKjUWR3hcWTfw/QTtqZ&#10;0UlnmESNb28EwWNRVV9R03m0tbhS6yvHGvo9BYI4d6biQsN+t+yOQfiAbLB2TBru5GE+++hMMTPu&#10;xhu6bkMhEoR9hhrKEJpMSp+XZNH3XEOcvKNrLYYk20KaFm8Jbms5UGokLVacFkps6Kek/Ly9WA0r&#10;dZHDxbJfhfVx92tOhzhe/UWtvz7jYgIiUAzv8Kv9bzQM1PcQnm/SE5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mTB/EAAAA3QAAAA8AAAAAAAAAAAAAAAAAmAIAAGRycy9k&#10;b3ducmV2LnhtbFBLBQYAAAAABAAEAPUAAACJAwAAAAA=&#10;" path="m,296r1205,l1205,,,,,296xe" filled="f" strokeweight=".25569mm">
                    <v:path arrowok="t" o:connecttype="custom" o:connectlocs="0,5927;1205,5927;1205,5631;0,5631;0,5927" o:connectangles="0,0,0,0,0"/>
                  </v:shape>
                </v:group>
                <v:group id="Group 2047" o:spid="_x0000_s1075" style="position:absolute;left:6447;top:5844;width:1165;height:2" coordorigin="6447,5844" coordsize="11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t9V8UAAADdAAAADwAAAGRycy9kb3ducmV2LnhtbESPQYvCMBSE74L/ITxh&#10;b5pWUaQaRUSXPciCVVj29miebbF5KU1s67/fLAgeh5n5hllve1OJlhpXWlYQTyIQxJnVJecKrpfj&#10;eAnCeWSNlWVS8CQH281wsMZE247P1KY+FwHCLkEFhfd1IqXLCjLoJrYmDt7NNgZ9kE0udYNdgJtK&#10;TqNoIQ2WHBYKrGlfUHZPH0bBZ4fdbhYf2tP9tn/+XubfP6eYlPoY9bsVCE+9f4df7S+tYBrN5v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rfVfFAAAA3QAA&#10;AA8AAAAAAAAAAAAAAAAAqgIAAGRycy9kb3ducmV2LnhtbFBLBQYAAAAABAAEAPoAAACcAwAAAAA=&#10;">
                  <v:shape id="Freeform 2048" o:spid="_x0000_s1076" style="position:absolute;left:6447;top:5844;width:1165;height:2;visibility:visible;mso-wrap-style:square;v-text-anchor:top" coordsize="11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BA0sUA&#10;AADdAAAADwAAAGRycy9kb3ducmV2LnhtbESPUWvCMBSF3wX/Q7iDvWkyBdFqWkRxOAbCdOz50lzb&#10;YHNTmqx2+/XLYLDHwznnO5xNMbhG9NQF61nD01SBIC69sVxpeL8cJksQISIbbDyThi8KUOTj0QYz&#10;4+/8Rv05ViJBOGSooY6xzaQMZU0Ow9S3xMm7+s5hTLKrpOnwnuCukTOlFtKh5bRQY0u7msrb+dNp&#10;eN6vPuxAq291nJ9efLT95bXttX58GLZrEJGG+B/+ax+NhpmaL+D3TXoC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4EDSxQAAAN0AAAAPAAAAAAAAAAAAAAAAAJgCAABkcnMv&#10;ZG93bnJldi54bWxQSwUGAAAAAAQABAD1AAAAigMAAAAA&#10;" path="m,l1165,e" filled="f" strokeweight=".19178mm">
                    <v:path arrowok="t" o:connecttype="custom" o:connectlocs="0,0;1165,0" o:connectangles="0,0"/>
                  </v:shape>
                </v:group>
                <v:group id="Group 2045" o:spid="_x0000_s1077" style="position:absolute;left:5522;top:5779;width:905;height:15" coordorigin="5522,5779" coordsize="90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VGu8UAAADdAAAADwAAAGRycy9kb3ducmV2LnhtbESPQYvCMBSE78L+h/AE&#10;b5pWWV2qUURW2YMsqAvi7dE822LzUprY1n9vhAWPw8x8wyxWnSlFQ7UrLCuIRxEI4tTqgjMFf6ft&#10;8AuE88gaS8uk4EEOVsuP3gITbVs+UHP0mQgQdgkqyL2vEildmpNBN7IVcfCutjbog6wzqWtsA9yU&#10;chxFU2mw4LCQY0WbnNLb8W4U7Fps15P4u9nfrpvH5fT5e97HpNSg363nIDx1/h3+b/9oBeNoMo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1RrvFAAAA3QAA&#10;AA8AAAAAAAAAAAAAAAAAqgIAAGRycy9kb3ducmV2LnhtbFBLBQYAAAAABAAEAPoAAACcAwAAAAA=&#10;">
                  <v:shape id="Freeform 2046" o:spid="_x0000_s1078" style="position:absolute;left:5522;top:5779;width:905;height:15;visibility:visible;mso-wrap-style:square;v-text-anchor:top" coordsize="90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y4cQA&#10;AADdAAAADwAAAGRycy9kb3ducmV2LnhtbERPXWvCMBR9H/gfwhV8m6kdk9GZFlGEMdhAK4pvd81d&#10;29nclCRq9++XB2GPh/O9KAbTiSs531pWMJsmIIgrq1uuFezLzeMLCB+QNXaWScEveSjy0cMCM21v&#10;vKXrLtQihrDPUEETQp9J6auGDPqp7Ykj922dwRChq6V2eIvhppNpksylwZZjQ4M9rRqqzruLUVB+&#10;Pa8P+HMqj5+bLn3/mPdueTwpNRkPy1cQgYbwL76737SCNHmKc+Ob+AR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R8uHEAAAA3QAAAA8AAAAAAAAAAAAAAAAAmAIAAGRycy9k&#10;b3ducmV2LnhtbFBLBQYAAAAABAAEAPUAAACJAwAAAAA=&#10;" path="m,15l905,e" filled="f" strokeweight=".17581mm">
                    <v:path arrowok="t" o:connecttype="custom" o:connectlocs="0,5794;905,5779" o:connectangles="0,0"/>
                  </v:shape>
                </v:group>
                <v:group id="Group 2043" o:spid="_x0000_s1079" style="position:absolute;left:4678;top:5927;width:2352;height:866" coordorigin="4678,5927" coordsize="2352,8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Z3UsUAAADdAAAADwAAAGRycy9kb3ducmV2LnhtbESPQYvCMBSE78L+h/AE&#10;b5pWWXGrUURW2YMsqAvi7dE822LzUprY1n9vhAWPw8x8wyxWnSlFQ7UrLCuIRxEI4tTqgjMFf6ft&#10;cAbCeWSNpWVS8CAHq+VHb4GJti0fqDn6TAQIuwQV5N5XiZQuzcmgG9mKOHhXWxv0QdaZ1DW2AW5K&#10;OY6iqTRYcFjIsaJNTunteDcKdi2260n83exv183jcvr8Pe9jUmrQ79ZzEJ46/w7/t3+0gnE0+Y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mmd1LFAAAA3QAA&#10;AA8AAAAAAAAAAAAAAAAAqgIAAGRycy9kb3ducmV2LnhtbFBLBQYAAAAABAAEAPoAAACcAwAAAAA=&#10;">
                  <v:shape id="Freeform 2044" o:spid="_x0000_s1080" style="position:absolute;left:4678;top:5927;width:2352;height:866;visibility:visible;mso-wrap-style:square;v-text-anchor:top" coordsize="235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CN28IA&#10;AADdAAAADwAAAGRycy9kb3ducmV2LnhtbERPzYrCMBC+C/sOYRa8yJrWyq5Uo+wKUg9e7PoAQzO2&#10;1WZSmlTr25uD4PHj+19tBtOIG3WutqwgnkYgiAuray4VnP53XwsQziNrbCyTggc52Kw/RitMtb3z&#10;kW65L0UIYZeigsr7NpXSFRUZdFPbEgfubDuDPsCulLrDewg3jZxF0bc0WHNoqLClbUXFNe+Ngv5y&#10;imNjsiz5+euTRd8kh4nNlBp/Dr9LEJ4G/xa/3HutYBbNw/7wJjwB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EI3bwgAAAN0AAAAPAAAAAAAAAAAAAAAAAJgCAABkcnMvZG93&#10;bnJldi54bWxQSwUGAAAAAAQABAD1AAAAhwMAAAAA&#10;" path="m2352,l,867e" filled="f" strokeweight=".17581mm">
                    <v:path arrowok="t" o:connecttype="custom" o:connectlocs="2352,5927;0,6794" o:connectangles="0,0"/>
                  </v:shape>
                </v:group>
                <v:group id="Group 2041" o:spid="_x0000_s1081" style="position:absolute;left:6286;top:6794;width:1488;height:296" coordorigin="6286,6794" coordsize="1488,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YIKcUAAADdAAAADwAAAGRycy9kb3ducmV2LnhtbESPQYvCMBSE78L+h/AW&#10;vGlaVxepRhHZFQ8iqAvi7dE822LzUppsW/+9EQSPw8x8w8yXnSlFQ7UrLCuIhxEI4tTqgjMFf6ff&#10;wRSE88gaS8uk4E4OlouP3hwTbVs+UHP0mQgQdgkqyL2vEildmpNBN7QVcfCutjbog6wzqWtsA9yU&#10;chRF39JgwWEhx4rWOaW3479RsGmxXX3FP83udl3fL6fJ/ryLSan+Z7eagfDU+Xf41d5qBaNoHM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WCCnFAAAA3QAA&#10;AA8AAAAAAAAAAAAAAAAAqgIAAGRycy9kb3ducmV2LnhtbFBLBQYAAAAABAAEAPoAAACcAwAAAAA=&#10;">
                  <v:shape id="Freeform 2042" o:spid="_x0000_s1082" style="position:absolute;left:6286;top:6794;width:1488;height:296;visibility:visible;mso-wrap-style:square;v-text-anchor:top" coordsize="1488,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3rCcUA&#10;AADdAAAADwAAAGRycy9kb3ducmV2LnhtbESPzWrDMBCE74W8g9hALiWW45YSHCvBBBp6K7X7AGtr&#10;/UOslW2pifv2VaHQ4zAz3zDZaTGDuNHsessKdlEMgri2uudWwWf5ut2DcB5Z42CZFHyTg9Nx9ZBh&#10;qu2dP+hW+FYECLsUFXTej6mUru7IoIvsSBy8xs4GfZBzK/WM9wA3g0zi+EUa7DksdDjSuaP6WnwZ&#10;Bc2jbi5TXTyVeTHg9J5UuZ4qpTbrJT+A8LT4//Bf+00rSOLnBH7fhCcgj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nesJxQAAAN0AAAAPAAAAAAAAAAAAAAAAAJgCAABkcnMv&#10;ZG93bnJldi54bWxQSwUGAAAAAAQABAD1AAAAigMAAAAA&#10;" path="m,296r1488,l1488,,,,,296xe" filled="f" strokeweight=".25569mm">
                    <v:path arrowok="t" o:connecttype="custom" o:connectlocs="0,7090;1488,7090;1488,6794;0,6794;0,7090" o:connectangles="0,0,0,0,0"/>
                  </v:shape>
                </v:group>
                <v:group id="Group 2039" o:spid="_x0000_s1083" style="position:absolute;left:6307;top:7006;width:1446;height:2" coordorigin="6307,7006" coordsize="14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gzxcUAAADdAAAADwAAAGRycy9kb3ducmV2LnhtbESPQYvCMBSE78L+h/AE&#10;b5pWV1mqUURW2YMsqAvi7dE822LzUprY1n9vhAWPw8x8wyxWnSlFQ7UrLCuIRxEI4tTqgjMFf6ft&#10;8AuE88gaS8uk4EEOVsuP3gITbVs+UHP0mQgQdgkqyL2vEildmpNBN7IVcfCutjbog6wzqWtsA9yU&#10;chxFM2mw4LCQY0WbnNLb8W4U7Fps15P4u9nfrpvH5TT9Pe9jUmrQ79ZzEJ46/w7/t3+0gnH0OY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IM8XFAAAA3QAA&#10;AA8AAAAAAAAAAAAAAAAAqgIAAGRycy9kb3ducmV2LnhtbFBLBQYAAAAABAAEAPoAAACcAwAAAAA=&#10;">
                  <v:shape id="Freeform 2040" o:spid="_x0000_s1084" style="position:absolute;left:6307;top:7006;width:1446;height:2;visibility:visible;mso-wrap-style:square;v-text-anchor:top" coordsize="14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e4+sYA&#10;AADdAAAADwAAAGRycy9kb3ducmV2LnhtbESPX2vCMBTF3wW/Q7gD3zSdyibVKFMU3HwQqyC+3TV3&#10;bV1zU5JMu2+/DAZ7PJw/P85s0Zpa3Mj5yrKCx0ECgji3uuJCwem46U9A+ICssbZMCr7Jw2Le7cww&#10;1fbOB7ploRBxhH2KCsoQmlRKn5dk0A9sQxy9D+sMhihdIbXDexw3tRwmyZM0WHEklNjQqqT8M/sy&#10;kbun63p9fl6u3PbVvV38+1mOdkr1HtqXKYhAbfgP/7W3WsEwGY/h9018An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ce4+sYAAADdAAAADwAAAAAAAAAAAAAAAACYAgAAZHJz&#10;L2Rvd25yZXYueG1sUEsFBgAAAAAEAAQA9QAAAIsDAAAAAA==&#10;" path="m,l1446,e" filled="f" strokeweight=".19178mm">
                    <v:path arrowok="t" o:connecttype="custom" o:connectlocs="0,0;1446,0" o:connectangles="0,0"/>
                  </v:shape>
                </v:group>
                <v:group id="Group 2037" o:spid="_x0000_s1085" style="position:absolute;left:8595;top:6794;width:1797;height:296" coordorigin="8595,6794" coordsize="1797,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0OKscAAADdAAAADwAAAGRycy9kb3ducmV2LnhtbESPQWvCQBSE7wX/w/KE&#10;3ppNbFMkZhURKx5CoSqU3h7ZZxLMvg3ZbRL/fbdQ6HGYmW+YfDOZVgzUu8aygiSKQRCXVjdcKbic&#10;356WIJxH1thaJgV3crBZzx5yzLQd+YOGk69EgLDLUEHtfZdJ6cqaDLrIdsTBu9reoA+yr6TucQxw&#10;08pFHL9Kgw2HhRo72tVU3k7fRsFhxHH7nOyH4nbd3b/O6ftnkZBSj/NpuwLhafL/4b/2UStYxC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O0OKscAAADd&#10;AAAADwAAAAAAAAAAAAAAAACqAgAAZHJzL2Rvd25yZXYueG1sUEsFBgAAAAAEAAQA+gAAAJ4DAAAA&#10;AA==&#10;">
                  <v:shape id="Freeform 2038" o:spid="_x0000_s1086" style="position:absolute;left:8595;top:6794;width:1797;height:296;visibility:visible;mso-wrap-style:square;v-text-anchor:top" coordsize="1797,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Dlw8QA&#10;AADdAAAADwAAAGRycy9kb3ducmV2LnhtbESPzWrDMBCE74G8g9hALyGWYkIIrpVQCoGeCvk5+LhY&#10;G9vYWhlLtd0+fVUo5DjMfDNMfpptJ0YafONYwzZRIIhLZxquNNxv580BhA/IBjvHpOGbPJyOy0WO&#10;mXETX2i8hkrEEvYZaqhD6DMpfVmTRZ+4njh6DzdYDFEOlTQDTrHcdjJVai8tNhwXauzpvaayvX5Z&#10;DennpBgLbKuimNVF3dfqx6+1flnNb68gAs3hGf6nP0zk1G4Pf2/iE5DH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g5cPEAAAA3QAAAA8AAAAAAAAAAAAAAAAAmAIAAGRycy9k&#10;b3ducmV2LnhtbFBLBQYAAAAABAAEAPUAAACJAwAAAAA=&#10;" path="m,296r1797,l1797,,,,,296xe" filled="f" strokeweight=".25569mm">
                    <v:path arrowok="t" o:connecttype="custom" o:connectlocs="0,7090;1797,7090;1797,6794;0,6794;0,7090" o:connectangles="0,0,0,0,0"/>
                  </v:shape>
                </v:group>
                <v:group id="Group 2035" o:spid="_x0000_s1087" style="position:absolute;left:8616;top:7006;width:1755;height:2" coordorigin="8616,7006" coordsize="175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M1xsYAAADdAAAADwAAAGRycy9kb3ducmV2LnhtbESPT2vCQBTE74LfYXmC&#10;t7qJf0t0FRGVHqRQLZTeHtlnEsy+Ddk1id++KxQ8DjPzG2a16UwpGqpdYVlBPIpAEKdWF5wp+L4c&#10;3t5BOI+ssbRMCh7kYLPu91aYaNvyFzVnn4kAYZeggtz7KpHSpTkZdCNbEQfvamuDPsg6k7rGNsBN&#10;KcdRNJcGCw4LOVa0yym9ne9GwbHFdjuJ983pdt09fi+zz59TTEoNB912CcJT51/h//aHVjCOpgt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czXGxgAAAN0A&#10;AAAPAAAAAAAAAAAAAAAAAKoCAABkcnMvZG93bnJldi54bWxQSwUGAAAAAAQABAD6AAAAnQMAAAAA&#10;">
                  <v:shape id="Freeform 2036" o:spid="_x0000_s1088" style="position:absolute;left:8616;top:7006;width:1755;height:2;visibility:visible;mso-wrap-style:square;v-text-anchor:top" coordsize="17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B+d8AA&#10;AADdAAAADwAAAGRycy9kb3ducmV2LnhtbERPS4vCMBC+C/sfwizsRdZ0RXStRqkLglcfF29DM7bF&#10;ZlKa2Hb/vXMQPH587/V2cLXqqA2VZwM/kwQUce5txYWBy3n//QsqRGSLtWcy8E8BtpuP0RpT63s+&#10;UneKhZIQDikaKGNsUq1DXpLDMPENsXA33zqMAttC2xZ7CXe1nibJXDusWBpKbOivpPx+ejgpGVe7&#10;631J3TJbZA+b7cTXL4z5+hyyFahIQ3yLX+6DNTBNZjJX3sgT0J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tB+d8AAAADdAAAADwAAAAAAAAAAAAAAAACYAgAAZHJzL2Rvd25y&#10;ZXYueG1sUEsFBgAAAAAEAAQA9QAAAIUDAAAAAA==&#10;" path="m,l1755,e" filled="f" strokeweight=".19178mm">
                    <v:path arrowok="t" o:connecttype="custom" o:connectlocs="0,0;1755,0" o:connectangles="0,0"/>
                  </v:shape>
                </v:group>
                <v:group id="Group 2033" o:spid="_x0000_s1089" style="position:absolute;left:7030;top:5927;width:1566;height:1014" coordorigin="7030,5927" coordsize="1566,10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AEL8YAAADdAAAADwAAAGRycy9kb3ducmV2LnhtbESPT2vCQBTE74LfYXmC&#10;t7qJ/7DRVURUepBCtVB6e2SfSTD7NmTXJH77rlDwOMzMb5jVpjOlaKh2hWUF8SgCQZxaXXCm4Pty&#10;eFuAcB5ZY2mZFDzIwWbd760w0bblL2rOPhMBwi5BBbn3VSKlS3My6Ea2Ig7e1dYGfZB1JnWNbYCb&#10;Uo6jaC4NFhwWcqxol1N6O9+NgmOL7XYS75vT7bp7/F5mnz+nmJQaDrrtEoSnzr/C/+0PrWAcTd/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oAQvxgAAAN0A&#10;AAAPAAAAAAAAAAAAAAAAAKoCAABkcnMvZG93bnJldi54bWxQSwUGAAAAAAQABAD6AAAAnQMAAAAA&#10;">
                  <v:shape id="Freeform 2034" o:spid="_x0000_s1090" style="position:absolute;left:7030;top:5927;width:1566;height:1014;visibility:visible;mso-wrap-style:square;v-text-anchor:top" coordsize="1566,10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cIOsMA&#10;AADdAAAADwAAAGRycy9kb3ducmV2LnhtbERPy4rCMBTdD/gP4QpuBk1VfFWjDAPiY+cDirtLc22L&#10;zU1pola/3iwGZnk478WqMaV4UO0Kywr6vQgEcWp1wZmC82ndnYJwHlljaZkUvMjBatn6WmCs7ZMP&#10;9Dj6TIQQdjEqyL2vYildmpNB17MVceCutjboA6wzqWt8hnBTykEUjaXBgkNDjhX95pTejnej4GQm&#10;5+/3227WNrnsh8ls57dJpVSn3fzMQXhq/L/4z73VCgbRKOwPb8ITkM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cIOsMAAADdAAAADwAAAAAAAAAAAAAAAACYAgAAZHJzL2Rv&#10;d25yZXYueG1sUEsFBgAAAAAEAAQA9QAAAIgDAAAAAA==&#10;" path="m,l1565,1015e" filled="f" strokeweight=".17581mm">
                    <v:path arrowok="t" o:connecttype="custom" o:connectlocs="0,5927;1565,6942" o:connectangles="0,0"/>
                  </v:shape>
                </v:group>
                <v:group id="Group 2031" o:spid="_x0000_s1091" style="position:absolute;left:7030;top:5927;width:2;height:866" coordorigin="7030,5927" coordsize="2,8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e9MUAAADdAAAADwAAAGRycy9kb3ducmV2LnhtbESPQYvCMBSE74L/ITzB&#10;m6ZVFKlGEdldPMiCdWHx9miebbF5KU22rf/eLAgeh5n5htnselOJlhpXWlYQTyMQxJnVJecKfi6f&#10;kxUI55E1VpZJwYMc7LbDwQYTbTs+U5v6XAQIuwQVFN7XiZQuK8igm9qaOHg32xj0QTa51A12AW4q&#10;OYuipTRYclgosKZDQdk9/TMKvjrs9vP4oz3db4fH9bL4/j3FpNR41O/XIDz1/h1+tY9awSxaxP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PnvTFAAAA3QAA&#10;AA8AAAAAAAAAAAAAAAAAqgIAAGRycy9kb3ducmV2LnhtbFBLBQYAAAAABAAEAPoAAACcAwAAAAA=&#10;">
                  <v:shape id="Freeform 2032" o:spid="_x0000_s1092" style="position:absolute;left:7030;top:5927;width:2;height:866;visibility:visible;mso-wrap-style:square;v-text-anchor:top" coordsize="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BKMUA&#10;AADdAAAADwAAAGRycy9kb3ducmV2LnhtbESPT2sCMRTE7wW/Q3iCt5p1ZUtZjSJioQg9aD14fG7e&#10;/mE3L0sSdf32jSD0OMzMb5jlejCduJHzjWUFs2kCgriwuuFKwen36/0ThA/IGjvLpOBBHtar0dsS&#10;c23vfKDbMVQiQtjnqKAOoc+l9EVNBv3U9sTRK60zGKJ0ldQO7xFuOpkmyYc02HBcqLGnbU1Fe7wa&#10;BddTVmbt1v7sZ2XrNrsLHc5zUmoyHjYLEIGG8B9+tb+1gjTJUni+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AEoxQAAAN0AAAAPAAAAAAAAAAAAAAAAAJgCAABkcnMv&#10;ZG93bnJldi54bWxQSwUGAAAAAAQABAD1AAAAigMAAAAA&#10;" path="m,l,867e" filled="f" strokeweight=".17581mm">
                    <v:path arrowok="t" o:connecttype="custom" o:connectlocs="0,5927;0,6794" o:connectangles="0,0"/>
                  </v:shape>
                </v:group>
                <v:group id="Group 2029" o:spid="_x0000_s1093" style="position:absolute;left:6358;top:7777;width:1175;height:966" coordorigin="6358,7777" coordsize="1175,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GlGMUAAADdAAAADwAAAGRycy9kb3ducmV2LnhtbESPQYvCMBSE74L/ITxh&#10;b5pWUaQaRUSXPciCVVj29miebbF5KU1s67/fLAgeh5n5hllve1OJlhpXWlYQTyIQxJnVJecKrpfj&#10;eAnCeWSNlWVS8CQH281wsMZE247P1KY+FwHCLkEFhfd1IqXLCjLoJrYmDt7NNgZ9kE0udYNdgJtK&#10;TqNoIQ2WHBYKrGlfUHZPH0bBZ4fdbhYf2tP9tn/+XubfP6eYlPoY9bsVCE+9f4df7S+tYBrNZ/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RpRjFAAAA3QAA&#10;AA8AAAAAAAAAAAAAAAAAqgIAAGRycy9kb3ducmV2LnhtbFBLBQYAAAAABAAEAPoAAACcAwAAAAA=&#10;">
                  <v:shape id="Freeform 2030" o:spid="_x0000_s1094" style="position:absolute;left:6358;top:7777;width:1175;height:966;visibility:visible;mso-wrap-style:square;v-text-anchor:top" coordsize="1175,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m9LMcA&#10;AADdAAAADwAAAGRycy9kb3ducmV2LnhtbESPUUvDQBCE3wX/w7EFX6S9s2hbYq/FCgURK5qWgm9L&#10;bpsEc3tpbm3jv/cEwcdhZr5h5sveN+pEXawDW7gZGVDERXA1lxZ22/VwBioKssMmMFn4pgjLxeXF&#10;HDMXzvxOp1xKlSAcM7RQibSZ1rGoyGMchZY4eYfQeZQku1K7Ds8J7hs9NmaiPdacFips6bGi4jP/&#10;8hbktV1tXuRj8tYYWfM+P15P9bO1V4P+4R6UUC//4b/2k7MwNne38PsmPQG9+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ZvSzHAAAA3QAAAA8AAAAAAAAAAAAAAAAAmAIAAGRy&#10;cy9kb3ducmV2LnhtbFBLBQYAAAAABAAEAPUAAACMAwAAAAA=&#10;" path="m,966r1176,l1176,,,,,966xe" filled="f" strokeweight=".25569mm">
                    <v:path arrowok="t" o:connecttype="custom" o:connectlocs="0,8743;1176,8743;1176,7777;0,7777;0,8743" o:connectangles="0,0,0,0,0"/>
                  </v:shape>
                </v:group>
                <v:group id="Group 2027" o:spid="_x0000_s1095" style="position:absolute;left:6526;top:7639;width:1175;height:966" coordorigin="6526,7639" coordsize="1175,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SY98UAAADdAAAADwAAAGRycy9kb3ducmV2LnhtbESPQYvCMBSE7wv+h/AE&#10;b2tapYtUo4ioeJCFVUG8PZpnW2xeShPb+u/NwsIeh5n5hlmselOJlhpXWlYQjyMQxJnVJecKLufd&#10;5wyE88gaK8uk4EUOVsvBxwJTbTv+ofbkcxEg7FJUUHhfp1K6rCCDbmxr4uDdbWPQB9nkUjfYBbip&#10;5CSKvqTBksNCgTVtCsoep6dRsO+wW0/jbXt83Dev2zn5vh5jUmo07NdzEJ56/x/+ax+0gkmU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U0mPfFAAAA3QAA&#10;AA8AAAAAAAAAAAAAAAAAqgIAAGRycy9kb3ducmV2LnhtbFBLBQYAAAAABAAEAPoAAACcAwAAAAA=&#10;">
                  <v:shape id="Freeform 2028" o:spid="_x0000_s1096" style="position:absolute;left:6526;top:7639;width:1175;height:966;visibility:visible;mso-wrap-style:square;v-text-anchor:top" coordsize="1175,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nZo8UA&#10;AADdAAAADwAAAGRycy9kb3ducmV2LnhtbESPzWrDMBCE74G+g9hCb4lkQ0NwooRi2pL0UvLzAIu1&#10;tUytlbFkx+3TR4VCjsPMfMNsdpNrxUh9aDxryBYKBHHlTcO1hsv5bb4CESKywdYzafihALvtw2yD&#10;hfFXPtJ4irVIEA4FarAxdoWUobLkMCx8R5y8L987jEn2tTQ9XhPctTJXaikdNpwWLHZUWqq+T4PT&#10;cLRDoxTJ7PXTlYd9bc7v48ev1k+P08saRKQp3sP/7b3RkKvnJfy9SU9Ab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2dmjxQAAAN0AAAAPAAAAAAAAAAAAAAAAAJgCAABkcnMv&#10;ZG93bnJldi54bWxQSwUGAAAAAAQABAD1AAAAigMAAAAA&#10;" path="m,138r1008,l1008,966r167,l1175,,,,,138e" filled="f" strokeweight=".25569mm">
                    <v:path arrowok="t" o:connecttype="custom" o:connectlocs="0,7777;1008,7777;1008,8605;1175,8605;1175,7639;0,7639;0,7777" o:connectangles="0,0,0,0,0,0,0"/>
                  </v:shape>
                </v:group>
                <v:group id="Group 2025" o:spid="_x0000_s1097" style="position:absolute;left:6468;top:8255;width:956;height:2" coordorigin="6468,8255" coordsize="9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qjG8cAAADdAAAADwAAAGRycy9kb3ducmV2LnhtbESPQWvCQBSE7wX/w/IK&#10;3ppNlLSSZhURKx5CoSqU3h7ZZxLMvg3ZbRL/fbdQ6HGYmW+YfDOZVgzUu8aygiSKQRCXVjdcKbic&#10;355WIJxH1thaJgV3crBZzx5yzLQd+YOGk69EgLDLUEHtfZdJ6cqaDLrIdsTBu9reoA+yr6TucQxw&#10;08pFHD9Lgw2HhRo72tVU3k7fRsFhxHG7TPZDcbvu7l/n9P2zSEip+eO0fQXhafL/4b/2UStYxOk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qqjG8cAAADd&#10;AAAADwAAAAAAAAAAAAAAAACqAgAAZHJzL2Rvd25yZXYueG1sUEsFBgAAAAAEAAQA+gAAAJ4DAAAA&#10;AA==&#10;">
                  <v:shape id="Freeform 2026" o:spid="_x0000_s1098" style="position:absolute;left:6468;top:8255;width:956;height:2;visibility:visible;mso-wrap-style:square;v-text-anchor:top" coordsize="9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KlMsMA&#10;AADdAAAADwAAAGRycy9kb3ducmV2LnhtbERPz2vCMBS+C/4P4Qne1lTBTapRdDC3QRlTe/H2aJ5N&#10;sXkpTWa7/345DDx+fL/X28E24k6drx0rmCUpCOLS6ZorBcX57WkJwgdkjY1jUvBLHrab8WiNmXY9&#10;H+l+CpWIIewzVGBCaDMpfWnIok9cSxy5q+sshgi7SuoO+xhuGzlP02dpsebYYLClV0Pl7fRjFVzy&#10;2VfhysPLYd++c26Gb+0+d0pNJ8NuBSLQEB7if/eHVjBPF3FufBOf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KlMsMAAADdAAAADwAAAAAAAAAAAAAAAACYAgAAZHJzL2Rv&#10;d25yZXYueG1sUEsFBgAAAAAEAAQA9QAAAIgDAAAAAA==&#10;" path="m,l956,e" filled="f" strokeweight=".19178mm">
                    <v:path arrowok="t" o:connecttype="custom" o:connectlocs="0,0;956,0" o:connectangles="0,0"/>
                  </v:shape>
                </v:group>
                <v:group id="Group 2023" o:spid="_x0000_s1099" style="position:absolute;left:7030;top:7090;width:2;height:549" coordorigin="7030,7090" coordsize="2,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mS8scAAADdAAAADwAAAGRycy9kb3ducmV2LnhtbESPQWvCQBSE7wX/w/IK&#10;3ppNlJSaZhURKx5CoSqU3h7ZZxLMvg3ZbRL/fbdQ6HGYmW+YfDOZVgzUu8aygiSKQRCXVjdcKbic&#10;355eQDiPrLG1TAru5GCznj3kmGk78gcNJ1+JAGGXoYLa+y6T0pU1GXSR7YiDd7W9QR9kX0nd4xjg&#10;ppWLOH6WBhsOCzV2tKupvJ2+jYLDiON2meyH4nbd3b/O6ftnkZBS88dp+wrC0+T/w3/to1awiN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HmS8scAAADd&#10;AAAADwAAAAAAAAAAAAAAAACqAgAAZHJzL2Rvd25yZXYueG1sUEsFBgAAAAAEAAQA+gAAAJ4DAAAA&#10;AA==&#10;">
                  <v:shape id="Freeform 2024" o:spid="_x0000_s1100" style="position:absolute;left:7030;top:7090;width:2;height:549;visibility:visible;mso-wrap-style:square;v-text-anchor:top" coordsize="2,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FU7sQA&#10;AADdAAAADwAAAGRycy9kb3ducmV2LnhtbERPy2oCMRTdC/5DuEJ3mujC1qlxUFEotFAf09LlZXLn&#10;gZObYZLq9O+bheDycN7LtLeNuFLna8caphMFgjh3puZSQ3bej19A+IBssHFMGv7IQ7oaDpaYGHfj&#10;I11PoRQxhH2CGqoQ2kRKn1dk0U9cSxy5wnUWQ4RdKU2HtxhuGzlTai4t1hwbKmxpW1F+Of1aDbvs&#10;/ecb+bx//gobVSw+LofPTab106hfv4II1IeH+O5+Mxpmah73xzfxCc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RVO7EAAAA3QAAAA8AAAAAAAAAAAAAAAAAmAIAAGRycy9k&#10;b3ducmV2LnhtbFBLBQYAAAAABAAEAPUAAACJAwAAAAA=&#10;" path="m,l,549e" filled="f" strokeweight=".17581mm">
                    <v:path arrowok="t" o:connecttype="custom" o:connectlocs="0,7090;0,7639" o:connectangles="0,0"/>
                  </v:shape>
                </v:group>
                <v:group id="Group 2021" o:spid="_x0000_s1101" style="position:absolute;left:3602;top:6794;width:2151;height:296" coordorigin="3602,6794" coordsize="2151,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jVEnFAAAA3QAA&#10;AA8AAAAAAAAAAAAAAAAAqgIAAGRycy9kb3ducmV2LnhtbFBLBQYAAAAABAAEAPoAAACcAwAAAAA=&#10;">
                  <v:shape id="Freeform 2022" o:spid="_x0000_s1102" style="position:absolute;left:3602;top:6794;width:2151;height:296;visibility:visible;mso-wrap-style:square;v-text-anchor:top" coordsize="2151,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riUMQA&#10;AADdAAAADwAAAGRycy9kb3ducmV2LnhtbESP3WoCMRSE7wXfIRyhd5ptLkS2RhGpWkpRqz7AYXP2&#10;Bzcnyyau27dvBMHLYWa+YebL3taio9ZXjjW8TxIQxJkzFRcaLufNeAbCB2SDtWPS8EcelovhYI6p&#10;cXf+pe4UChEh7FPUUIbQpFL6rCSLfuIa4ujlrrUYomwLaVq8R7itpUqSqbRYcVwosaF1Sdn1dLMa&#10;DsftN84+XZeT+tlTvsvVCg9av4361QeIQH14hZ/tL6NBJVMFjzfxCc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q4lDEAAAA3QAAAA8AAAAAAAAAAAAAAAAAmAIAAGRycy9k&#10;b3ducmV2LnhtbFBLBQYAAAAABAAEAPUAAACJAwAAAAA=&#10;" path="m,296r2151,l2151,,,,,296xe" filled="f" strokeweight=".25569mm">
                    <v:path arrowok="t" o:connecttype="custom" o:connectlocs="0,7090;2151,7090;2151,6794;0,6794;0,7090" o:connectangles="0,0,0,0,0"/>
                  </v:shape>
                </v:group>
                <v:group id="Group 2019" o:spid="_x0000_s1103" style="position:absolute;left:3622;top:7006;width:2110;height:2" coordorigin="3622,7006" coordsize="21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1vpccAAADd&#10;AAAADwAAAAAAAAAAAAAAAACqAgAAZHJzL2Rvd25yZXYueG1sUEsFBgAAAAAEAAQA+gAAAJ4DAAAA&#10;AA==&#10;">
                  <v:shape id="Freeform 2020" o:spid="_x0000_s1104" style="position:absolute;left:3622;top:7006;width:2110;height:2;visibility:visible;mso-wrap-style:square;v-text-anchor:top" coordsize="2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kYzsYA&#10;AADdAAAADwAAAGRycy9kb3ducmV2LnhtbESPQWuDQBSE74X8h+UFeqtrQgjBukoJBEIoQlIL9fbq&#10;vqrEfSvuNtF/3y0Uehxm5hsmzSfTixuNrrOsYBXFIIhrqztuFJRvh6cdCOeRNfaWScFMDvJs8ZBi&#10;ou2dz3S7+EYECLsEFbTeD4mUrm7JoIvsQBy8Lzsa9EGOjdQj3gPc9HIdx1tpsOOw0OJA+5bq6+Xb&#10;KPh4LVe7k63K5vr+eS7mDWlXFUo9LqeXZxCeJv8f/msftYJ1vN3A75vwBGT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kYzsYAAADdAAAADwAAAAAAAAAAAAAAAACYAgAAZHJz&#10;L2Rvd25yZXYueG1sUEsFBgAAAAAEAAQA9QAAAIsDAAAAAA==&#10;" path="m,l2110,e" filled="f" strokeweight=".19178mm">
                    <v:path arrowok="t" o:connecttype="custom" o:connectlocs="0,0;2110,0" o:connectangles="0,0"/>
                  </v:shape>
                </v:group>
                <v:group id="Group 2017" o:spid="_x0000_s1105" style="position:absolute;left:3898;top:7777;width:1375;height:966" coordorigin="3898,7777" coordsize="1375,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1hSSscAAADd&#10;AAAADwAAAAAAAAAAAAAAAACqAgAAZHJzL2Rvd25yZXYueG1sUEsFBgAAAAAEAAQA+gAAAJ4DAAAA&#10;AA==&#10;">
                  <v:shape id="Freeform 2018" o:spid="_x0000_s1106" style="position:absolute;left:3898;top:7777;width:1375;height:966;visibility:visible;mso-wrap-style:square;v-text-anchor:top" coordsize="1375,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rh4sIA&#10;AADdAAAADwAAAGRycy9kb3ducmV2LnhtbESPS4vCMBSF94L/IVxhdppaoUg1iggys/WBbi/NNa1t&#10;bkqTqZ1/PxEEl4fz+Djr7WAb0VPnK8cK5rMEBHHhdMVGweV8mC5B+ICssXFMCv7Iw3YzHq0x1+7J&#10;R+pPwYg4wj5HBWUIbS6lL0qy6GeuJY7e3XUWQ5SdkbrDZxy3jUyTJJMWK46EElval1TUp18buSY9&#10;3vpFWi+/74uhvmQPc32clfqaDLsViEBD+ITf7R+tIE2yDF5v4hO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auHiwgAAAN0AAAAPAAAAAAAAAAAAAAAAAJgCAABkcnMvZG93&#10;bnJldi54bWxQSwUGAAAAAAQABAD1AAAAhwMAAAAA&#10;" path="m,966r1375,l1375,,,,,966xe" filled="f" strokeweight=".25569mm">
                    <v:path arrowok="t" o:connecttype="custom" o:connectlocs="0,8743;1375,8743;1375,7777;0,7777;0,8743" o:connectangles="0,0,0,0,0"/>
                  </v:shape>
                </v:group>
                <v:group id="Group 2015" o:spid="_x0000_s1107" style="position:absolute;left:4094;top:7639;width:1375;height:966" coordorigin="4094,7639" coordsize="1375,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ZppscAAADdAAAADwAAAGRycy9kb3ducmV2LnhtbESPQWvCQBSE7wX/w/KE&#10;3ppNLE0lZhURKx5CoSqU3h7ZZxLMvg3ZbRL/fbdQ6HGYmW+YfDOZVgzUu8aygiSKQRCXVjdcKbic&#10;356WIJxH1thaJgV3crBZzx5yzLQd+YOGk69EgLDLUEHtfZdJ6cqaDLrIdsTBu9reoA+yr6TucQxw&#10;08pFHKfSYMNhocaOdjWVt9O3UXAYcdw+J/uhuF1396/zy/tnkZBSj/NpuwLhafL/4b/2UStYxOkr&#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MZppscAAADd&#10;AAAADwAAAAAAAAAAAAAAAACqAgAAZHJzL2Rvd25yZXYueG1sUEsFBgAAAAAEAAQA+gAAAJ4DAAAA&#10;AA==&#10;">
                  <v:shape id="Freeform 2016" o:spid="_x0000_s1108" style="position:absolute;left:4094;top:7639;width:1375;height:966;visibility:visible;mso-wrap-style:square;v-text-anchor:top" coordsize="1375,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fIkMIA&#10;AADdAAAADwAAAGRycy9kb3ducmV2LnhtbERPTYvCMBC9C/6HMMLeNNVDkWpaRBBclAVdEb3NNrNt&#10;sZl0m2jrvzcHYY+P973MelOLB7WusqxgOolAEOdWV1woOH1vxnMQziNrrC2Tgic5yNLhYImJth0f&#10;6HH0hQgh7BJUUHrfJFK6vCSDbmIb4sD92tagD7AtpG6xC+GmlrMoiqXBikNDiQ2tS8pvx7tR8FlX&#10;9GPjP3m9NIfd135/ps4apT5G/WoBwlPv/8Vv91YrmEVxmBvehCcg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8iQwgAAAN0AAAAPAAAAAAAAAAAAAAAAAJgCAABkcnMvZG93&#10;bnJldi54bWxQSwUGAAAAAAQABAD1AAAAhwMAAAAA&#10;" path="m,138r1179,l1179,966r197,l1376,,,,,138e" filled="f" strokeweight=".25569mm">
                    <v:path arrowok="t" o:connecttype="custom" o:connectlocs="0,7777;1179,7777;1179,8605;1376,8605;1376,7639;0,7639;0,7777" o:connectangles="0,0,0,0,0,0,0"/>
                  </v:shape>
                </v:group>
                <v:group id="Group 2013" o:spid="_x0000_s1109" style="position:absolute;left:4012;top:8255;width:1146;height:2" coordorigin="4012,8255" coordsize="11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VYT8cAAADdAAAADwAAAGRycy9kb3ducmV2LnhtbESPQWvCQBSE7wX/w/KE&#10;3ppNLA01ZhURKx5CoSqU3h7ZZxLMvg3ZbRL/fbdQ6HGYmW+YfDOZVgzUu8aygiSKQRCXVjdcKbic&#10;355eQTiPrLG1TAru5GCznj3kmGk78gcNJ1+JAGGXoYLa+y6T0pU1GXSR7YiDd7W9QR9kX0nd4xjg&#10;ppWLOE6lwYbDQo0d7Woqb6dvo+Aw4rh9TvZDcbvu7l/nl/fPIiGlHufTdgXC0+T/w3/to1awiNM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VYT8cAAADd&#10;AAAADwAAAAAAAAAAAAAAAACqAgAAZHJzL2Rvd25yZXYueG1sUEsFBgAAAAAEAAQA+gAAAJ4DAAAA&#10;AA==&#10;">
                  <v:shape id="Freeform 2014" o:spid="_x0000_s1110" style="position:absolute;left:4012;top:8255;width:1146;height:2;visibility:visible;mso-wrap-style:square;v-text-anchor:top" coordsize="114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NaDcIA&#10;AADdAAAADwAAAGRycy9kb3ducmV2LnhtbERPz2vCMBS+C/4P4Qm7aaqOTbqmIoLgrVTH8Pho3tqy&#10;5qUmse321y+HwY4f3+9sP5lODOR8a1nBepWAIK6sbrlW8H49LXcgfEDW2FkmBd/kYZ/PZxmm2o5c&#10;0nAJtYgh7FNU0ITQp1L6qiGDfmV74sh9WmcwROhqqR2OMdx0cpMkL9Jgy7GhwZ6ODVVfl4dRUF7d&#10;9qcYb+Wd+uHjNuwK/2wLpZ4W0+ENRKAp/Iv/3GetYJO8xv3xTXwCMv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81oNwgAAAN0AAAAPAAAAAAAAAAAAAAAAAJgCAABkcnMvZG93&#10;bnJldi54bWxQSwUGAAAAAAQABAD1AAAAhwMAAAAA&#10;" path="m,l1146,e" filled="f" strokeweight=".19178mm">
                    <v:path arrowok="t" o:connecttype="custom" o:connectlocs="0,0;1146,0" o:connectangles="0,0"/>
                  </v:shape>
                </v:group>
                <v:group id="Group 2011" o:spid="_x0000_s1111" style="position:absolute;left:4678;top:7090;width:5;height:549" coordorigin="4678,7090" coordsize="5,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rClMUAAADdAAAADwAAAGRycy9kb3ducmV2LnhtbESPQYvCMBSE78L+h/AW&#10;vGlaF12pRhHZFQ8iqAvi7dE822LzUppsW/+9EQSPw8x8w8yXnSlFQ7UrLCuIhxEI4tTqgjMFf6ff&#10;wRSE88gaS8uk4E4OlouP3hwTbVs+UHP0mQgQdgkqyL2vEildmpNBN7QVcfCutjbog6wzqWtsA9yU&#10;chRFE2mw4LCQY0XrnNLb8d8o2LTYrr7in2Z3u67vl9N4f97FpFT/s1vNQHjq/Dv8am+1glH0Hc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6wpTFAAAA3QAA&#10;AA8AAAAAAAAAAAAAAAAAqgIAAGRycy9kb3ducmV2LnhtbFBLBQYAAAAABAAEAPoAAACcAwAAAAA=&#10;">
                  <v:shape id="Freeform 2012" o:spid="_x0000_s1112" style="position:absolute;left:4678;top:7090;width:5;height:549;visibility:visible;mso-wrap-style:square;v-text-anchor:top" coordsize="5,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k53cMA&#10;AADdAAAADwAAAGRycy9kb3ducmV2LnhtbESP3YrCMBSE7wXfIRxh7zS1F+tSjSL+4MKC1J8HODTH&#10;tticlCTW7ttvBGEvh5lvhlmsetOIjpyvLSuYThIQxIXVNZcKrpf9+AuED8gaG8uk4Jc8rJbDwQIz&#10;bZ98ou4cShFL2GeooAqhzaT0RUUG/cS2xNG7WWcwROlKqR0+Y7lpZJokn9JgzXGhwpY2FRX388Mo&#10;SAt/c4e83unjmim//Mhtjp1SH6N+PQcRqA//4Tf9rSOXzFJ4vYlP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k53cMAAADdAAAADwAAAAAAAAAAAAAAAACYAgAAZHJzL2Rv&#10;d25yZXYueG1sUEsFBgAAAAAEAAQA9QAAAIgDAAAAAA==&#10;" path="m,l5,549e" filled="f" strokeweight=".17581mm">
                    <v:path arrowok="t" o:connecttype="custom" o:connectlocs="0,7090;5,7639" o:connectangles="0,0"/>
                  </v:shape>
                </v:group>
                <v:group id="Group 2009" o:spid="_x0000_s1113" style="position:absolute;left:2119;top:4276;width:1102;height:297" coordorigin="2119,4276" coordsize="1102,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T5eMUAAADdAAAADwAAAGRycy9kb3ducmV2LnhtbESPQYvCMBSE78L+h/AE&#10;b5pWWV2qUURW2YMsqAvi7dE822LzUprY1n9vhAWPw8x8wyxWnSlFQ7UrLCuIRxEI4tTqgjMFf6ft&#10;8AuE88gaS8uk4EEOVsuP3gITbVs+UHP0mQgQdgkqyL2vEildmpNBN7IVcfCutjbog6wzqWtsA9yU&#10;chxFU2mw4LCQY0WbnNLb8W4U7Fps15P4u9nfrpvH5fT5e97HpNSg363nIDx1/h3+b/9oBeNoNo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4k+XjFAAAA3QAA&#10;AA8AAAAAAAAAAAAAAAAAqgIAAGRycy9kb3ducmV2LnhtbFBLBQYAAAAABAAEAPoAAACcAwAAAAA=&#10;">
                  <v:shape id="Freeform 2010" o:spid="_x0000_s1114" style="position:absolute;left:2119;top:4276;width:1102;height:297;visibility:visible;mso-wrap-style:square;v-text-anchor:top" coordsize="1102,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te7sQA&#10;AADdAAAADwAAAGRycy9kb3ducmV2LnhtbESPzWrDMBCE74W8g9hAb41U06bBiRKMocTX/FFyW6yN&#10;bWqtXEtN7LevCoEch5n5hlltBtuKK/W+cazhdaZAEJfONFxpOB4+XxYgfEA22DomDSN52KwnTytM&#10;jbvxjq77UIkIYZ+ihjqELpXSlzVZ9DPXEUfv4nqLIcq+kqbHW4TbViZKzaXFhuNCjR3lNZXf+1+r&#10;YWe/2G3HceT3c/ZTqPyUFduT1s/TIVuCCDSER/jeLoyGRH28wf+b+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LXu7EAAAA3QAAAA8AAAAAAAAAAAAAAAAAmAIAAGRycy9k&#10;b3ducmV2LnhtbFBLBQYAAAAABAAEAPUAAACJAwAAAAA=&#10;" path="m,297r1102,l1102,,,,,297xe" filled="f" strokeweight=".25569mm">
                    <v:path arrowok="t" o:connecttype="custom" o:connectlocs="0,4573;1102,4573;1102,4276;0,4276;0,4573" o:connectangles="0,0,0,0,0"/>
                  </v:shape>
                </v:group>
                <v:group id="Group 2007" o:spid="_x0000_s1115" style="position:absolute;left:2269;top:4489;width:800;height:2" coordorigin="2269,4489" coordsize="8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HEl8cAAADdAAAADwAAAGRycy9kb3ducmV2LnhtbESPQWvCQBSE7wX/w/IK&#10;3ppNlLSSZhURKx5CoSqU3h7ZZxLMvg3ZbRL/fbdQ6HGYmW+YfDOZVgzUu8aygiSKQRCXVjdcKbic&#10;355WIJxH1thaJgV3crBZzx5yzLQd+YOGk69EgLDLUEHtfZdJ6cqaDLrIdsTBu9reoA+yr6TucQxw&#10;08pFHD9Lgw2HhRo72tVU3k7fRsFhxHG7TPZDcbvu7l/n9P2zSEip+eO0fQXhafL/4b/2UStYxC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oHEl8cAAADd&#10;AAAADwAAAAAAAAAAAAAAAACqAgAAZHJzL2Rvd25yZXYueG1sUEsFBgAAAAAEAAQA+gAAAJ4DAAAA&#10;AA==&#10;">
                  <v:shape id="Freeform 2008" o:spid="_x0000_s1116" style="position:absolute;left:2269;top:4489;width:800;height:2;visibility:visible;mso-wrap-style:square;v-text-anchor:top" coordsize="80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Bx8cQA&#10;AADdAAAADwAAAGRycy9kb3ducmV2LnhtbESPQWsCMRSE70L/Q3iCN01cqMrWKHZpQepFt+39sXnd&#10;LN28LJtU13/fCILHYWa+YdbbwbXiTH1oPGuYzxQI4sqbhmsNX5/v0xWIEJENtp5Jw5UCbDdPozXm&#10;xl/4ROcy1iJBOOSowcbY5VKGypLDMPMdcfJ+fO8wJtnX0vR4SXDXykyphXTYcFqw2FFhqfot/5yG&#10;ImvKj6J4vb4dl+57F9Xh2VYHrSfjYfcCItIQH+F7e280ZGq5gNub9ATk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gcfHEAAAA3QAAAA8AAAAAAAAAAAAAAAAAmAIAAGRycy9k&#10;b3ducmV2LnhtbFBLBQYAAAAABAAEAPUAAACJAwAAAAA=&#10;" path="m,l800,e" filled="f" strokeweight=".19178mm">
                    <v:path arrowok="t" o:connecttype="custom" o:connectlocs="0,0;800,0" o:connectangles="0,0"/>
                  </v:shape>
                </v:group>
                <v:group id="Group 2005" o:spid="_x0000_s1117" style="position:absolute;left:3939;top:4269;width:1924;height:296" coordorigin="3939,4269" coordsize="1924,2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e8cAAADdAAAADwAAAGRycy9kb3ducmV2LnhtbESPQWvCQBSE7wX/w/IK&#10;3ppNlDaSZhURKx5CoSqU3h7ZZxLMvg3ZbRL/fbdQ6HGYmW+YfDOZVgzUu8aygiSKQRCXVjdcKbic&#10;355WIJxH1thaJgV3crBZzx5yzLQd+YOGk69EgLDLUEHtfZdJ6cqaDLrIdsTBu9reoA+yr6TucQxw&#10;08pFHL9Igw2HhRo72tVU3k7fRsFhxHG7TPZDcbvu7l/n5/fPIiGl5o/T9hWEp8n/h//aR61gEa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R//e8cAAADd&#10;AAAADwAAAAAAAAAAAAAAAACqAgAAZHJzL2Rvd25yZXYueG1sUEsFBgAAAAAEAAQA+gAAAJ4DAAAA&#10;AA==&#10;">
                  <v:shape id="Freeform 2006" o:spid="_x0000_s1118" style="position:absolute;left:3939;top:4269;width:1924;height:296;visibility:visible;mso-wrap-style:square;v-text-anchor:top" coordsize="1924,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wf+sQA&#10;AADdAAAADwAAAGRycy9kb3ducmV2LnhtbERPS0/CQBC+m/AfNkPiTbZwUFNYiCEhIXBB5BFvk+7Y&#10;VrqzZXel1V/vHEw8fvnes0XvGnWjEGvPBsajDBRx4W3NpYHD2+rhGVRMyBYbz2TgmyIs5oO7GebW&#10;d/xKt30qlYRwzNFAlVKbax2LihzGkW+JhfvwwWESGEptA3YS7ho9ybJH7bBmaaiwpWVFxWX/5QxM&#10;+sv79Xg+dfazLZ0LP7vVZrsz5n7Yv0xBJerTv/jPvbbiy55krryRJ6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sH/rEAAAA3QAAAA8AAAAAAAAAAAAAAAAAmAIAAGRycy9k&#10;b3ducmV2LnhtbFBLBQYAAAAABAAEAPUAAACJAwAAAAA=&#10;" path="m,296r1925,l1925,,,,,296xe" filled="f" strokeweight=".25569mm">
                    <v:path arrowok="t" o:connecttype="custom" o:connectlocs="0,4565;1925,4565;1925,4269;0,4269;0,4565" o:connectangles="0,0,0,0,0"/>
                  </v:shape>
                </v:group>
                <v:group id="Group 2003" o:spid="_x0000_s1119" style="position:absolute;left:3960;top:4482;width:1883;height:2" coordorigin="3960,4482" coordsize="18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shape id="Freeform 2004" o:spid="_x0000_s1120" style="position:absolute;left:3960;top:4482;width:1883;height:2;visibility:visible;mso-wrap-style:square;v-text-anchor:top" coordsize="18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MTQsEA&#10;AADdAAAADwAAAGRycy9kb3ducmV2LnhtbERPTWsCMRC9C/0PYQreNFulsmyNUgrS0tuqlPY2bMbd&#10;pclkyUTd/vvmIHh8vO/1dvROXShKH9jA07wARdwE23Nr4HjYzUpQkpAtusBk4I8EtpuHyRorG65c&#10;02WfWpVDWCo00KU0VFpL05FHmYeBOHOnED2mDGOrbcRrDvdOL4pipT32nBs6HOito+Z3f/YGJOB7&#10;3NWnH/fszuWn1OXy+0uMmT6Ory+gEo3pLr65P6yBRVHm/flNfgJ6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jE0LBAAAA3QAAAA8AAAAAAAAAAAAAAAAAmAIAAGRycy9kb3du&#10;cmV2LnhtbFBLBQYAAAAABAAEAPUAAACGAwAAAAA=&#10;" path="m,l1883,e" filled="f" strokeweight=".19178mm">
                    <v:path arrowok="t" o:connecttype="custom" o:connectlocs="0,0;1883,0" o:connectangles="0,0"/>
                  </v:shape>
                </v:group>
                <v:group id="Group 2001" o:spid="_x0000_s1121" style="position:absolute;left:3221;top:4417;width:718;height:6" coordorigin="3221,4417" coordsize="71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RvsrPFAAAA3QAA&#10;AA8AAAAAAAAAAAAAAAAAqgIAAGRycy9kb3ducmV2LnhtbFBLBQYAAAAABAAEAPoAAACcAwAAAAA=&#10;">
                  <v:shape id="Freeform 2002" o:spid="_x0000_s1122" style="position:absolute;left:3221;top:4417;width:718;height:6;visibility:visible;mso-wrap-style:square;v-text-anchor:top" coordsize="7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9Ee8YA&#10;AADdAAAADwAAAGRycy9kb3ducmV2LnhtbESP0WrCQBRE3wv9h+UWfNNNoxRNXaVERKFQMfoB1+xt&#10;EszeDdnVRL/eLQh9HGbmDDNf9qYWV2pdZVnB+ygCQZxbXXGh4HhYD6cgnEfWWFsmBTdysFy8vswx&#10;0bbjPV0zX4gAYZeggtL7JpHS5SUZdCPbEAfv17YGfZBtIXWLXYCbWsZR9CENVhwWSmwoLSk/Zxej&#10;YFtPNpdZZr9/uvuETucu3Y1XqVKDt/7rE4Sn3v+Hn+2tVhBH0xj+3o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29Ee8YAAADdAAAADwAAAAAAAAAAAAAAAACYAgAAZHJz&#10;L2Rvd25yZXYueG1sUEsFBgAAAAAEAAQA9QAAAIsDAAAAAA==&#10;" path="m,7l718,e" filled="f" strokeweight=".17581mm">
                    <v:path arrowok="t" o:connecttype="custom" o:connectlocs="0,4424;718,4417" o:connectangles="0,0"/>
                  </v:shape>
                </v:group>
                <v:group id="Group 1999" o:spid="_x0000_s1123" style="position:absolute;left:6502;top:4276;width:1102;height:297" coordorigin="6502,4276" coordsize="1102,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JX8cAAADdAAAADwAAAGRycy9kb3ducmV2LnhtbESPT2vCQBTE74V+h+UV&#10;vNVNlJYQXUVEi4cg1BSKt0f2mQSzb0N2mz/fvisUehxm5jfMejuaRvTUudqygngegSAurK65VPCV&#10;H18TEM4ja2wsk4KJHGw3z09rTLUd+JP6iy9FgLBLUUHlfZtK6YqKDLq5bYmDd7OdQR9kV0rd4RDg&#10;ppGLKHqXBmsOCxW2tK+ouF9+jIKPAYfdMj702f22n6752/k7i0mp2cu4W4HwNPr/8F/7pBUsomQJ&#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GJX8cAAADd&#10;AAAADwAAAAAAAAAAAAAAAACqAgAAZHJzL2Rvd25yZXYueG1sUEsFBgAAAAAEAAQA+gAAAJ4DAAAA&#10;AA==&#10;">
                  <v:shape id="Freeform 2000" o:spid="_x0000_s1124" style="position:absolute;left:6502;top:4276;width:1102;height:297;visibility:visible;mso-wrap-style:square;v-text-anchor:top" coordsize="1102,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4uycMA&#10;AADdAAAADwAAAGRycy9kb3ducmV2LnhtbESPQYvCMBSE7wv+h/AEb2uiuItUoxRB7FVdEW+P5tkW&#10;m5faRG3//WZhweMwM98wy3Vna/Gk1leONUzGCgRx7kzFhYaf4/ZzDsIHZIO1Y9LQk4f1avCxxMS4&#10;F+/peQiFiBD2CWooQ2gSKX1ekkU/dg1x9K6utRiibAtpWnxFuK3lVKlvabHiuFBiQ5uS8tvhYTXs&#10;7Zndru97/rqk90xtTmm2O2k9GnbpAkSgLrzD/+3MaJiq+Qz+3sQn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4uycMAAADdAAAADwAAAAAAAAAAAAAAAACYAgAAZHJzL2Rv&#10;d25yZXYueG1sUEsFBgAAAAAEAAQA9QAAAIgDAAAAAA==&#10;" path="m,297r1101,l1101,,,,,297xe" filled="f" strokeweight=".25569mm">
                    <v:path arrowok="t" o:connecttype="custom" o:connectlocs="0,4573;1101,4573;1101,4276;0,4276;0,4573" o:connectangles="0,0,0,0,0"/>
                  </v:shape>
                </v:group>
                <v:group id="Group 1997" o:spid="_x0000_s1125" style="position:absolute;left:6548;top:4489;width:1009;height:2" coordorigin="6548,4489" coordsize="10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tUtLDFAAAA3QAA&#10;AA8AAAAAAAAAAAAAAAAAqgIAAGRycy9kb3ducmV2LnhtbFBLBQYAAAAABAAEAPoAAACcAwAAAAA=&#10;">
                  <v:shape id="Freeform 1998" o:spid="_x0000_s1126" style="position:absolute;left:6548;top:4489;width:1009;height:2;visibility:visible;mso-wrap-style:square;v-text-anchor:top" coordsize="10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9GUcQA&#10;AADdAAAADwAAAGRycy9kb3ducmV2LnhtbESPQWsCMRSE74X+h/AKvdXEbVlkNcrSUhDEg9pDj4/k&#10;uRvcvCybqNt/b4SCx2FmvmEWq9F34kJDdIE1TCcKBLEJ1nGj4efw/TYDEROyxS4wafijCKvl89MC&#10;KxuuvKPLPjUiQzhWqKFNqa+kjKYlj3ESeuLsHcPgMWU5NNIOeM1w38lCqVJ6dJwXWuzpsyVz2p+9&#10;Brddm65QVJ5/R/NRfm3qdxdrrV9fxnoOItGYHuH/9tpqKNSshPub/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RlHEAAAA3QAAAA8AAAAAAAAAAAAAAAAAmAIAAGRycy9k&#10;b3ducmV2LnhtbFBLBQYAAAAABAAEAPUAAACJAwAAAAA=&#10;" path="m,l1009,e" filled="f" strokeweight=".19178mm">
                    <v:path arrowok="t" o:connecttype="custom" o:connectlocs="0,0;1009,0" o:connectangles="0,0"/>
                  </v:shape>
                </v:group>
                <v:group id="Group 1995" o:spid="_x0000_s1127" style="position:absolute;left:5864;top:4417;width:638;height:6" coordorigin="5864,4417" coordsize="6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0yo9cxgAAAN0A&#10;AAAPAAAAAAAAAAAAAAAAAKoCAABkcnMvZG93bnJldi54bWxQSwUGAAAAAAQABAD6AAAAnQMAAAAA&#10;">
                  <v:shape id="Freeform 1996" o:spid="_x0000_s1128" style="position:absolute;left:5864;top:4417;width:638;height:6;visibility:visible;mso-wrap-style:square;v-text-anchor:top" coordsize="63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u73r4A&#10;AADdAAAADwAAAGRycy9kb3ducmV2LnhtbERPuwrCMBTdBf8hXMFNUwVFqqmIUHFR8TE4XpprW9rc&#10;lCZq/XszCI6H816tO1OLF7WutKxgMo5AEGdWl5wruF3T0QKE88gaa8uk4EMO1km/t8JY2zef6XXx&#10;uQgh7GJUUHjfxFK6rCCDbmwb4sA9bGvQB9jmUrf4DuGmltMomkuDJYeGAhvaFpRVl6dRYGenSZod&#10;dlW6ORlZ5njc37ek1HDQbZYgPHX+L/6591rBNFqEueFNeAIy+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qbu96+AAAA3QAAAA8AAAAAAAAAAAAAAAAAmAIAAGRycy9kb3ducmV2&#10;LnhtbFBLBQYAAAAABAAEAPUAAACDAwAAAAA=&#10;" path="m,l638,7e" filled="f" strokeweight=".17581mm">
                    <v:path arrowok="t" o:connecttype="custom" o:connectlocs="0,4417;638,4424" o:connectangles="0,0"/>
                  </v:shape>
                </v:group>
                <v:group id="Group 1993" o:spid="_x0000_s1129" style="position:absolute;left:7030;top:4573;width:23;height:1059" coordorigin="7030,4573" coordsize="23,10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hm+tccAAADdAAAADwAAAGRycy9kb3ducmV2LnhtbESPQWvCQBSE7wX/w/IK&#10;3ppNlJaYZhURKx5CoSqU3h7ZZxLMvg3ZbRL/fbdQ6HGYmW+YfDOZVgzUu8aygiSKQRCXVjdcKbic&#10;355SEM4ja2wtk4I7OdisZw85ZtqO/EHDyVciQNhlqKD2vsukdGVNBl1kO+LgXW1v0AfZV1L3OAa4&#10;aeUijl+kwYbDQo0d7Woqb6dvo+Aw4rhdJvuhuF1396/z8/tnkZBS88dp+wrC0+T/w3/to1awiN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hm+tccAAADd&#10;AAAADwAAAAAAAAAAAAAAAACqAgAAZHJzL2Rvd25yZXYueG1sUEsFBgAAAAAEAAQA+gAAAJ4DAAAA&#10;AA==&#10;">
                  <v:shape id="Freeform 1994" o:spid="_x0000_s1130" style="position:absolute;left:7030;top:4573;width:23;height:1059;visibility:visible;mso-wrap-style:square;v-text-anchor:top" coordsize="23,10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sIcIA&#10;AADdAAAADwAAAGRycy9kb3ducmV2LnhtbERPz2vCMBS+D/Y/hDfwNtNZKLMzyhAGgx2k3cauj+bZ&#10;FJuXkmS29a83B8Hjx/d7s5tsL87kQ+dYwcsyA0HcON1xq+Dn++P5FUSIyBp7x6RgpgC77ePDBkvt&#10;Rq7oXMdWpBAOJSowMQ6llKExZDEs3UCcuKPzFmOCvpXa45jCbS9XWVZIix2nBoMD7Q01p/rfKlg3&#10;tc/bwuS/Gqv5az/x5TD+KbV4mt7fQESa4l18c39qBatsnfanN+kJyO0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OwhwgAAAN0AAAAPAAAAAAAAAAAAAAAAAJgCAABkcnMvZG93&#10;bnJldi54bWxQSwUGAAAAAAQABAD1AAAAhwMAAAAA&#10;" path="m,1058l22,e" filled="f" strokeweight=".17581mm">
                    <v:path arrowok="t" o:connecttype="custom" o:connectlocs="0,5631;22,4573" o:connectangles="0,0"/>
                  </v:shape>
                </v:group>
                <v:group id="Group 1991" o:spid="_x0000_s1131" style="position:absolute;left:8531;top:4276;width:1797;height:297" coordorigin="8531,4276" coordsize="1797,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bYkbsUAAADdAAAADwAAAGRycy9kb3ducmV2LnhtbESPQYvCMBSE78L+h/AW&#10;vGlaF2WtRhHZFQ8iqAvi7dE822LzUppsW/+9EQSPw8x8w8yXnSlFQ7UrLCuIhxEI4tTqgjMFf6ff&#10;wTcI55E1lpZJwZ0cLBcfvTkm2rZ8oOboMxEg7BJUkHtfJVK6NCeDbmgr4uBdbW3QB1lnUtfYBrgp&#10;5SiKJtJgwWEhx4rWOaW3479RsGmxXX3FP83udl3fL6fx/ryLSan+Z7eagfDU+Xf41d5qBaNoGs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G2JG7FAAAA3QAA&#10;AA8AAAAAAAAAAAAAAAAAqgIAAGRycy9kb3ducmV2LnhtbFBLBQYAAAAABAAEAPoAAACcAwAAAAA=&#10;">
                  <v:shape id="Freeform 1992" o:spid="_x0000_s1132" style="position:absolute;left:8531;top:4276;width:1797;height:297;visibility:visible;mso-wrap-style:square;v-text-anchor:top" coordsize="1797,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kXk8YA&#10;AADdAAAADwAAAGRycy9kb3ducmV2LnhtbESPQWvCQBSE7wX/w/IEL0U35iA1dRURlR5a0djS6yP7&#10;zEazb0N21fjvu4VCj8PMfMPMFp2txY1aXzlWMB4lIIgLpysuFXweN8MXED4ga6wdk4IHeVjMe08z&#10;zLS784FueShFhLDPUIEJocmk9IUhi37kGuLonVxrMUTZllK3eI9wW8s0SSbSYsVxwWBDK0PFJb9a&#10;BS79Pq/1MeitOb/n66/L88duv1Nq0O+WryACdeE//Nd+0wrSZJrC75v4BOT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WkXk8YAAADdAAAADwAAAAAAAAAAAAAAAACYAgAAZHJz&#10;L2Rvd25yZXYueG1sUEsFBgAAAAAEAAQA9QAAAIsDAAAAAA==&#10;" path="m,297r1797,l1797,,,,,297xe" filled="f" strokeweight=".25569mm">
                    <v:path arrowok="t" o:connecttype="custom" o:connectlocs="0,4573;1797,4573;1797,4276;0,4276;0,4573" o:connectangles="0,0,0,0,0"/>
                  </v:shape>
                </v:group>
                <v:group id="Group 1989" o:spid="_x0000_s1133" style="position:absolute;left:8551;top:4489;width:1756;height:2" coordorigin="8551,4489" coordsize="17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gfgsUAAADdAAAADwAAAGRycy9kb3ducmV2LnhtbESPQYvCMBSE78L+h/AE&#10;b5pWWXGrUURW2YMsqAvi7dE822LzUprY1n9vhAWPw8x8wyxWnSlFQ7UrLCuIRxEI4tTqgjMFf6ft&#10;cAbCeWSNpWVS8CAHq+VHb4GJti0fqDn6TAQIuwQV5N5XiZQuzcmgG9mKOHhXWxv0QdaZ1DW2AW5K&#10;OY6iqTRYcFjIsaJNTunteDcKdi2260n83exv183jcvr8Pe9jUmrQ79ZzEJ46/w7/t3+0gnH0NY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4oH4LFAAAA3QAA&#10;AA8AAAAAAAAAAAAAAAAAqgIAAGRycy9kb3ducmV2LnhtbFBLBQYAAAAABAAEAPoAAACcAwAAAAA=&#10;">
                  <v:shape id="Freeform 1990" o:spid="_x0000_s1134" style="position:absolute;left:8551;top:4489;width:1756;height:2;visibility:visible;mso-wrap-style:square;v-text-anchor:top" coordsize="17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Djy8YA&#10;AADdAAAADwAAAGRycy9kb3ducmV2LnhtbESPQWvCQBSE7wX/w/KEXopuTErR1FVEKvTQS60Hj4/s&#10;axLNvl121yT++26h0OMwM98w6+1oOtGTD61lBYt5BoK4srrlWsHp6zBbgggRWWNnmRTcKcB2M3lY&#10;Y6ntwJ/UH2MtEoRDiQqaGF0pZagaMhjm1hEn79t6gzFJX0vtcUhw08k8y16kwZbTQoOO9g1V1+PN&#10;KCg+Fuc322pXaH+56Cd3vcnupNTjdNy9gog0xv/wX/tdK8iz1TP8vklP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Djy8YAAADdAAAADwAAAAAAAAAAAAAAAACYAgAAZHJz&#10;L2Rvd25yZXYueG1sUEsFBgAAAAAEAAQA9QAAAIsDAAAAAA==&#10;" path="m,l1756,e" filled="f" strokeweight=".19178mm">
                    <v:path arrowok="t" o:connecttype="custom" o:connectlocs="0,0;1756,0" o:connectangles="0,0"/>
                  </v:shape>
                </v:group>
                <v:group id="Group 1987" o:spid="_x0000_s1135" style="position:absolute;left:7603;top:4424;width:928;height:2" coordorigin="7603,4424" coordsize="9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0ibccAAADdAAAADwAAAGRycy9kb3ducmV2LnhtbESPQWvCQBSE7wX/w/IK&#10;3ppNlJSaZhURKx5CoSqU3h7ZZxLMvg3ZbRL/fbdQ6HGYmW+YfDOZVgzUu8aygiSKQRCXVjdcKbic&#10;355eQDiPrLG1TAru5GCznj3kmGk78gcNJ1+JAGGXoYLa+y6T0pU1GXSR7YiDd7W9QR9kX0nd4xjg&#10;ppWLOH6WBhsOCzV2tKupvJ2+jYLDiON2meyH4nbd3b/O6ftnkZBS88dp+wrC0+T/w3/to1awiF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o0ibccAAADd&#10;AAAADwAAAAAAAAAAAAAAAACqAgAAZHJzL2Rvd25yZXYueG1sUEsFBgAAAAAEAAQA+gAAAJ4DAAAA&#10;AA==&#10;">
                  <v:shape id="Freeform 1988" o:spid="_x0000_s1136" style="position:absolute;left:7603;top:4424;width:928;height:2;visibility:visible;mso-wrap-style:square;v-text-anchor:top" coordsize="9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hhkcYA&#10;AADdAAAADwAAAGRycy9kb3ducmV2LnhtbESPQWvCQBSE7wX/w/IEb3VXLVpTVxHBUrAK1Vy8PbKv&#10;STT7NmS3Jv57t1DocZiZb5jFqrOVuFHjS8caRkMFgjhzpuRcQ3raPr+C8AHZYOWYNNzJw2rZe1pg&#10;YlzLX3Q7hlxECPsENRQh1ImUPivIoh+6mjh6366xGKJscmkabCPcVnKs1FRaLDkuFFjTpqDsevyx&#10;GjB9n+12h/N2vm+vcvJyUZ+5S7Ue9Lv1G4hAXfgP/7U/jIaxmk/h9018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hhkcYAAADdAAAADwAAAAAAAAAAAAAAAACYAgAAZHJz&#10;L2Rvd25yZXYueG1sUEsFBgAAAAAEAAQA9QAAAIsDAAAAAA==&#10;" path="m,l928,e" filled="f" strokeweight=".17581mm">
                    <v:path arrowok="t" o:connecttype="custom" o:connectlocs="0,0;928,0" o:connectangles="0,0"/>
                  </v:shape>
                </v:group>
                <v:group id="Group 1985" o:spid="_x0000_s1137" style="position:absolute;left:4254;top:5378;width:81;height:93" coordorigin="4254,5378" coordsize="8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RMZgcYAAADdAAAADwAAAGRycy9kb3ducmV2LnhtbESPT2vCQBTE74LfYXmC&#10;t7qJ4p9GVxFR6UEK1ULp7ZF9JsHs25Bdk/jtu0LB4zAzv2FWm86UoqHaFZYVxKMIBHFqdcGZgu/L&#10;4W0BwnlkjaVlUvAgB5t1v7fCRNuWv6g5+0wECLsEFeTeV4mULs3JoBvZijh4V1sb9EHWmdQ1tgFu&#10;SjmOopk0WHBYyLGiXU7p7Xw3Co4ttttJvG9Ot+vu8XuZfv6cYlJqOOi2SxCeOv8K/7c/tIJx9D6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ExmBxgAAAN0A&#10;AAAPAAAAAAAAAAAAAAAAAKoCAABkcnMvZG93bnJldi54bWxQSwUGAAAAAAQABAD6AAAAnQMAAAAA&#10;">
                  <v:shape id="Freeform 1986" o:spid="_x0000_s1138" style="position:absolute;left:4254;top:5378;width:81;height:93;visibility:visible;mso-wrap-style:square;v-text-anchor:top" coordsize="8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vJA8MA&#10;AADdAAAADwAAAGRycy9kb3ducmV2LnhtbERPS27CMBDdV+odrKnUXXHKokDAidoiJIS6KNADTOMh&#10;jrDHkW1IuD1eVOry6f1X9eisuFKInWcFr5MCBHHjdcetgp/j5mUOIiZkjdYzKbhRhLp6fFhhqf3A&#10;e7oeUityCMcSFZiU+lLK2BhyGCe+J87cyQeHKcPQSh1wyOHOymlRvEmHHecGgz19GmrOh4tTsJuv&#10;cc27D/O1H77tyYbZ4nc7U+r5aXxfgkg0pn/xn3urFUyLRZ6b3+QnI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vJA8MAAADdAAAADwAAAAAAAAAAAAAAAACYAgAAZHJzL2Rv&#10;d25yZXYueG1sUEsFBgAAAAAEAAQA9QAAAIgDAAAAAA==&#10;" path="m3,l,93,80,49,3,e" fillcolor="black" stroked="f">
                    <v:path arrowok="t" o:connecttype="custom" o:connectlocs="3,5378;0,5471;80,5427;3,5378" o:connectangles="0,0,0,0"/>
                  </v:shape>
                </v:group>
                <v:group id="Group 1983" o:spid="_x0000_s1139" style="position:absolute;left:4254;top:5378;width:81;height:93" coordorigin="4254,5378" coordsize="8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8AoaMYAAADdAAAADwAAAGRycy9kb3ducmV2LnhtbESPT4vCMBTE78J+h/AW&#10;9qZpXRStRhHZXTyI4B8Qb4/m2Rabl9Jk2/rtjSB4HGbmN8x82ZlSNFS7wrKCeBCBIE6tLjhTcDr+&#10;9icgnEfWWFomBXdysFx89OaYaNvynpqDz0SAsEtQQe59lUjp0pwMuoGtiIN3tbVBH2SdSV1jG+Cm&#10;lMMoGkuDBYeFHCta55TeDv9GwV+L7eo7/mm2t+v6fjmOdudtTEp9fXarGQhPnX+HX+2NVjCMpl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wChoxgAAAN0A&#10;AAAPAAAAAAAAAAAAAAAAAKoCAABkcnMvZG93bnJldi54bWxQSwUGAAAAAAQABAD6AAAAnQMAAAAA&#10;">
                  <v:shape id="Freeform 1984" o:spid="_x0000_s1140" style="position:absolute;left:4254;top:5378;width:81;height:93;visibility:visible;mso-wrap-style:square;v-text-anchor:top" coordsize="8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Eo5sIA&#10;AADdAAAADwAAAGRycy9kb3ducmV2LnhtbERPz2vCMBS+D/wfwhN2GZpYxpBqFFEEwcO2qvdH82yr&#10;zUtJslr/++Uw2PHj+71cD7YVPfnQONYwmyoQxKUzDVcazqf9ZA4iRGSDrWPS8KQA69XoZYm5cQ/+&#10;pr6IlUghHHLUUMfY5VKGsiaLYeo64sRdnbcYE/SVNB4fKdy2MlPqQ1psODXU2NG2pvJe/FgN7zI7&#10;qkvvB/922DafqrjJ69dO69fxsFmAiDTEf/Gf+2A0ZDOV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0SjmwgAAAN0AAAAPAAAAAAAAAAAAAAAAAJgCAABkcnMvZG93&#10;bnJldi54bWxQSwUGAAAAAAQABAD1AAAAhwMAAAAA&#10;" path="m80,49l,93,3,,80,49e" filled="f" strokeweight=".25569mm">
                    <v:path arrowok="t" o:connecttype="custom" o:connectlocs="80,5427;0,5471;3,5378;80,5427" o:connectangles="0,0,0,0"/>
                  </v:shape>
                </v:group>
                <v:group id="Group 1981" o:spid="_x0000_s1141" style="position:absolute;left:4254;top:5427;width:81;height:44" coordorigin="4254,5427" coordsize="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9dvnTFAAAA3QAA&#10;AA8AAAAAAAAAAAAAAAAAqgIAAGRycy9kb3ducmV2LnhtbFBLBQYAAAAABAAEAPoAAACcAwAAAAA=&#10;">
                  <v:shape id="Freeform 1982" o:spid="_x0000_s1142" style="position:absolute;left:4254;top:5427;width:81;height:44;visibility:visible;mso-wrap-style:square;v-text-anchor:top" coordsize="8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EM78YA&#10;AADdAAAADwAAAGRycy9kb3ducmV2LnhtbESPQWvCQBSE7wX/w/KEXkqzSQ6lpG5EBEtPDVpRj4/s&#10;6yY1+zZktzH++25B8DjMzDfMYjnZTow0+NaxgixJQRDXTrdsFOy/Ns+vIHxA1tg5JgVX8rAsZw8L&#10;LLS78JbGXTAiQtgXqKAJoS+k9HVDFn3ieuLofbvBYohyMFIPeIlw28k8TV+kxZbjQoM9rRuqz7tf&#10;q+D9x5w+q7PU1WG/ftoe2fTXzCj1OJ9WbyACTeEevrU/tII8S3P4fxOfgC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7EM78YAAADdAAAADwAAAAAAAAAAAAAAAACYAgAAZHJz&#10;L2Rvd25yZXYueG1sUEsFBgAAAAAEAAQA9QAAAIsDAAAAAA==&#10;" path="m,44l80,e" filled="f" strokeweight=".25569mm">
                    <v:path arrowok="t" o:connecttype="custom" o:connectlocs="0,5471;80,5427" o:connectangles="0,0"/>
                  </v:shape>
                </v:group>
                <v:group id="Group 1979" o:spid="_x0000_s1143" style="position:absolute;left:4128;top:5420;width:128;height:5" coordorigin="4128,5420" coordsize="1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w4WYxgAAAN0A&#10;AAAPAAAAAAAAAAAAAAAAAKoCAABkcnMvZG93bnJldi54bWxQSwUGAAAAAAQABAD6AAAAnQMAAAAA&#10;">
                  <v:shape id="Freeform 1980" o:spid="_x0000_s1144" style="position:absolute;left:4128;top:5420;width:128;height:5;visibility:visible;mso-wrap-style:square;v-text-anchor:top" coordsize="1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uW9sMA&#10;AADdAAAADwAAAGRycy9kb3ducmV2LnhtbESPQYvCMBSE78L+h/AW9qapRUSqaVmqgrAnq3h+NG/b&#10;0ualNlHrv98sCB6HmfmG2WSj6cSdBtdYVjCfRSCIS6sbrhScT/vpCoTzyBo7y6TgSQ6y9GOywUTb&#10;Bx/pXvhKBAi7BBXU3veJlK6syaCb2Z44eL92MOiDHCqpB3wEuOlkHEVLabDhsFBjT3lNZVvcjIKf&#10;tuiaPC8v+TbWHN9ce+2fO6W+PsfvNQhPo3+HX+2DVhDPowX8vwlPQK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uW9sMAAADdAAAADwAAAAAAAAAAAAAAAACYAgAAZHJzL2Rv&#10;d25yZXYueG1sUEsFBgAAAAAEAAQA9QAAAIgDAAAAAA==&#10;" path="m127,4l,e" filled="f" strokeweight=".17581mm">
                    <v:path arrowok="t" o:connecttype="custom" o:connectlocs="127,5424;0,5420" o:connectangles="0,0"/>
                  </v:shape>
                </v:group>
                <v:group id="Group 1977" o:spid="_x0000_s1145" style="position:absolute;left:6155;top:5369;width:80;height:92" coordorigin="6155,5369"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v:shape id="Freeform 1978" o:spid="_x0000_s1146" style="position:absolute;left:6155;top:5369;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83dMUA&#10;AADdAAAADwAAAGRycy9kb3ducmV2LnhtbESPQYvCMBSE7wv+h/AEL4smFVakGkUEwUMPriueH82z&#10;LTYvtYm1/fdmYWGPw8x8w6y3va1FR62vHGtIZgoEce5MxYWGy89hugThA7LB2jFpGMjDdjP6WGNq&#10;3Iu/qTuHQkQI+xQ1lCE0qZQ+L8min7mGOHo311oMUbaFNC2+ItzWcq7UQlqsOC6U2NC+pPx+floN&#10;2Wl4HD+zy7PLBrW/fi0P2b1JtJ6M+90KRKA+/If/2kejYZ6oBfy+iU9Abt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Tzd0xQAAAN0AAAAPAAAAAAAAAAAAAAAAAJgCAABkcnMv&#10;ZG93bnJldi54bWxQSwUGAAAAAAQABAD1AAAAigMAAAAA&#10;" path="m,l2,92,80,44,,e" fillcolor="black" stroked="f">
                    <v:path arrowok="t" o:connecttype="custom" o:connectlocs="0,5369;2,5461;80,5413;0,5369" o:connectangles="0,0,0,0"/>
                  </v:shape>
                </v:group>
                <v:group id="Group 1975" o:spid="_x0000_s1147" style="position:absolute;left:6155;top:5369;width:80;height:92" coordorigin="6155,5369"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iDm8UAAADdAAAADwAAAGRycy9kb3ducmV2LnhtbESPQYvCMBSE78L+h/AW&#10;vGlaF12pRhHZFQ8iqAvi7dE822LzUppsW/+9EQSPw8x8w8yXnSlFQ7UrLCuIhxEI4tTqgjMFf6ff&#10;wRSE88gaS8uk4E4OlouP3hwTbVs+UHP0mQgQdgkqyL2vEildmpNBN7QVcfCutjbog6wzqWtsA9yU&#10;chRFE2mw4LCQY0XrnNLb8d8o2LTYrr7in2Z3u67vl9N4f97FpFT/s1vNQHjq/Dv8am+1glEcfcP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4g5vFAAAA3QAA&#10;AA8AAAAAAAAAAAAAAAAAqgIAAGRycy9kb3ducmV2LnhtbFBLBQYAAAAABAAEAPoAAACcAwAAAAA=&#10;">
                  <v:shape id="Freeform 1976" o:spid="_x0000_s1148" style="position:absolute;left:6155;top:5369;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OO0sEA&#10;AADdAAAADwAAAGRycy9kb3ducmV2LnhtbERPy4rCMBTdC/5DuII7TS3DMFSjqCAqjAPWx/rSXNti&#10;c1OSjNa/N4uBWR7Oe7boTCMe5HxtWcFknIAgLqyuuVRwPm1GXyB8QNbYWCYFL/KwmPd7M8y0ffKR&#10;HnkoRQxhn6GCKoQ2k9IXFRn0Y9sSR+5mncEQoSuldviM4aaRaZJ8SoM1x4YKW1pXVNzzX6PA/HTu&#10;Y/V9MfsL77b7lb/aQ5kqNRx0yymIQF34F/+5d1pBOkni3PgmPg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zjtLBAAAA3QAAAA8AAAAAAAAAAAAAAAAAmAIAAGRycy9kb3du&#10;cmV2LnhtbFBLBQYAAAAABAAEAPUAAACGAwAAAAA=&#10;" path="m80,44l2,92,,,80,44e" filled="f" strokeweight=".25569mm">
                    <v:path arrowok="t" o:connecttype="custom" o:connectlocs="80,5413;2,5461;0,5369;80,5413" o:connectangles="0,0,0,0"/>
                  </v:shape>
                </v:group>
                <v:group id="Group 1973" o:spid="_x0000_s1149" style="position:absolute;left:6157;top:5413;width:78;height:47" coordorigin="6157,5413" coordsize="7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SuycsUAAADdAAAADwAAAGRycy9kb3ducmV2LnhtbESPQYvCMBSE78L+h/AW&#10;vGlaF2WtRhHZFQ8iqAvi7dE822LzUppsW/+9EQSPw8x8w8yXnSlFQ7UrLCuIhxEI4tTqgjMFf6ff&#10;wTcI55E1lpZJwZ0cLBcfvTkm2rZ8oOboMxEg7BJUkHtfJVK6NCeDbmgr4uBdbW3QB1lnUtfYBrgp&#10;5SiKJtJgwWEhx4rWOaW3479RsGmxXX3FP83udl3fL6fx/ryLSan+Z7eagfDU+Xf41d5qBaM4ms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ErsnLFAAAA3QAA&#10;AA8AAAAAAAAAAAAAAAAAqgIAAGRycy9kb3ducmV2LnhtbFBLBQYAAAAABAAEAPoAAACcAwAAAAA=&#10;">
                  <v:shape id="Freeform 1974" o:spid="_x0000_s1150" style="position:absolute;left:6157;top:5413;width:78;height:47;visibility:visible;mso-wrap-style:square;v-text-anchor:top" coordsize="78,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M1hcIA&#10;AADdAAAADwAAAGRycy9kb3ducmV2LnhtbERPXWvCMBR9F/Yfwh34NtOKDFeNsk1lIjiw6vuluWvK&#10;mpuuibb+e/Mw8PFwvufL3tbiSq2vHCtIRwkI4sLpiksFp+PmZQrCB2SNtWNScCMPy8XTYI6Zdh0f&#10;6JqHUsQQ9hkqMCE0mZS+MGTRj1xDHLkf11oMEbal1C12MdzWcpwkr9JixbHBYEOfhorf/GIVvOUf&#10;u0lzPk9X+zW6b9Phlw9/Sg2f+/cZiEB9eIj/3VutYJymcX98E5+A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MzWFwgAAAN0AAAAPAAAAAAAAAAAAAAAAAJgCAABkcnMvZG93&#10;bnJldi54bWxQSwUGAAAAAAQABAD1AAAAhwMAAAAA&#10;" path="m,48l78,e" filled="f" strokeweight=".25569mm">
                    <v:path arrowok="t" o:connecttype="custom" o:connectlocs="0,5461;78,5413" o:connectangles="0,0"/>
                  </v:shape>
                </v:group>
                <v:group id="Group 1971" o:spid="_x0000_s1151" style="position:absolute;left:6029;top:5414;width:128;height:3" coordorigin="6029,5414" coordsize="1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EKKnFAAAA3QAA&#10;AA8AAAAAAAAAAAAAAAAAqgIAAGRycy9kb3ducmV2LnhtbFBLBQYAAAAABAAEAPoAAACcAwAAAAA=&#10;">
                  <v:shape id="Freeform 1972" o:spid="_x0000_s1152" style="position:absolute;left:6029;top:5414;width:128;height:3;visibility:visible;mso-wrap-style:square;v-text-anchor:top" coordsize="12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Ns0sQA&#10;AADdAAAADwAAAGRycy9kb3ducmV2LnhtbESPQYvCMBSE74L/ITxhb5q0h3WpRhFBkJU96HrQ26N5&#10;ttXmpdtE7f57Iwgeh5n5hpnOO1uLG7W+cqwhGSkQxLkzFRca9r+r4RcIH5AN1o5Jwz95mM/6vSlm&#10;xt15S7ddKESEsM9QQxlCk0np85Is+pFriKN3cq3FEGVbSNPiPcJtLVOlPqXFiuNCiQ0tS8ovu6vV&#10;oM6H/fGv2xztz3itFPL3MslR649Bt5iACNSFd/jVXhsNaZKk8HwTn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bNLEAAAA3QAAAA8AAAAAAAAAAAAAAAAAmAIAAGRycy9k&#10;b3ducmV2LnhtbFBLBQYAAAAABAAEAPUAAACJAwAAAAA=&#10;" path="m127,l,3e" filled="f" strokeweight=".17581mm">
                    <v:path arrowok="t" o:connecttype="custom" o:connectlocs="127,5414;0,5417" o:connectangles="0,0"/>
                  </v:shape>
                </v:group>
                <v:group id="Group 1969" o:spid="_x0000_s1153" style="position:absolute;left:8459;top:2845;width:79;height:93" coordorigin="8459,2845" coordsize="7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GhNFxgAAAN0A&#10;AAAPAAAAAAAAAAAAAAAAAKoCAABkcnMvZG93bnJldi54bWxQSwUGAAAAAAQABAD6AAAAnQMAAAAA&#10;">
                  <v:shape id="Freeform 1970" o:spid="_x0000_s1154" style="position:absolute;left:8459;top:2845;width:79;height:93;visibility:visible;mso-wrap-style:square;v-text-anchor:top" coordsize="7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X0vMYA&#10;AADdAAAADwAAAGRycy9kb3ducmV2LnhtbESPQWvCQBSE74X+h+UJXkrdxAaR6CptRShCD5p6f2af&#10;2WD2bciuMf57t1DocZiZb5jlerCN6KnztWMF6SQBQVw6XXOl4KfYvs5B+ICssXFMCu7kYb16flpi&#10;rt2N99QfQiUihH2OCkwIbS6lLw1Z9BPXEkfv7DqLIcqukrrDW4TbRk6TZCYt1hwXDLb0aai8HK5W&#10;wfH0/dJfdm+b/iPbuGx+LozRhVLj0fC+ABFoCP/hv/aXVjBN0wx+38QnIF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X0vMYAAADdAAAADwAAAAAAAAAAAAAAAACYAgAAZHJz&#10;L2Rvd25yZXYueG1sUEsFBgAAAAAEAAQA9QAAAIsDAAAAAA==&#10;" path="m,l,92,79,47,,e" fillcolor="black" stroked="f">
                    <v:path arrowok="t" o:connecttype="custom" o:connectlocs="0,2845;0,2937;79,2892;0,2845" o:connectangles="0,0,0,0"/>
                  </v:shape>
                </v:group>
                <v:group id="Group 1967" o:spid="_x0000_s1155" style="position:absolute;left:8459;top:2845;width:79;height:93" coordorigin="8459,2845" coordsize="7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vy6qxgAAAN0A&#10;AAAPAAAAAAAAAAAAAAAAAKoCAABkcnMvZG93bnJldi54bWxQSwUGAAAAAAQABAD6AAAAnQMAAAAA&#10;">
                  <v:shape id="Freeform 1968" o:spid="_x0000_s1156" style="position:absolute;left:8459;top:2845;width:79;height:93;visibility:visible;mso-wrap-style:square;v-text-anchor:top" coordsize="7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tl8MA&#10;AADdAAAADwAAAGRycy9kb3ducmV2LnhtbESPQYvCMBSE74L/ITzBi2haWUSqUVTYxet2xfOjebbV&#10;5qU0MVZ/vVlY2OMwM98w621vGhGoc7VlBeksAUFcWF1zqeD08zldgnAeWWNjmRQ8ycF2MxysMdP2&#10;wd8Ucl+KCGGXoYLK+zaT0hUVGXQz2xJH72I7gz7KrpS6w0eEm0bOk2QhDdYcFyps6VBRccvvRsFr&#10;X4RwOpfh6xo+ljvX1i89yZUaj/rdCoSn3v+H/9pHrWCepgv4fROfgNy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Otl8MAAADdAAAADwAAAAAAAAAAAAAAAACYAgAAZHJzL2Rv&#10;d25yZXYueG1sUEsFBgAAAAAEAAQA9QAAAIgDAAAAAA==&#10;" path="m79,47l,92,,,79,47e" filled="f" strokeweight=".25569mm">
                    <v:path arrowok="t" o:connecttype="custom" o:connectlocs="79,2892;0,2937;0,2845;79,2892" o:connectangles="0,0,0,0"/>
                  </v:shape>
                </v:group>
                <v:group id="Group 1965" o:spid="_x0000_s1157" style="position:absolute;left:8459;top:2892;width:79;height:45" coordorigin="8459,2892" coordsize="79,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EVRsYAAADdAAAADwAAAGRycy9kb3ducmV2LnhtbESPT2vCQBTE7wW/w/KE&#10;3upmlVaJriKipQcp+AfE2yP7TILZtyG7JvHbdwuFHoeZ+Q2zWPW2Ei01vnSsQY0SEMSZMyXnGs6n&#10;3dsMhA/IBivHpOFJHlbLwcsCU+M6PlB7DLmIEPYpaihCqFMpfVaQRT9yNXH0bq6xGKJscmka7CLc&#10;VnKcJB/SYslxocCaNgVl9+PDavjssFtP1Lbd32+b5/X0/n3ZK9L6ddiv5yAC9eE//Nf+MhrGSk3h&#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IRVGxgAAAN0A&#10;AAAPAAAAAAAAAAAAAAAAAKoCAABkcnMvZG93bnJldi54bWxQSwUGAAAAAAQABAD6AAAAnQMAAAAA&#10;">
                  <v:shape id="Freeform 1966" o:spid="_x0000_s1158" style="position:absolute;left:8459;top:2892;width:79;height:45;visibility:visible;mso-wrap-style:square;v-text-anchor:top" coordsize="7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mQg7sA&#10;AADdAAAADwAAAGRycy9kb3ducmV2LnhtbERPSwrCMBDdC94hjODOplUQqUZRUXDrB9djM7bFZlKa&#10;2Nbbm4Xg8vH+q01vKtFS40rLCpIoBkGcWV1yruB2PU4WIJxH1lhZJgUfcrBZDwcrTLXt+Eztxeci&#10;hLBLUUHhfZ1K6bKCDLrI1sSBe9rGoA+wyaVusAvhppLTOJ5LgyWHhgJr2heUvS5vo8Ca5DDDWY3X&#10;9r4g7ggftJsrNR712yUIT73/i3/uk1YwTZIwN7wJT0Cuv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7ZkIO7AAAA3QAAAA8AAAAAAAAAAAAAAAAAmAIAAGRycy9kb3ducmV2Lnht&#10;bFBLBQYAAAAABAAEAPUAAACAAwAAAAA=&#10;" path="m,45l79,e" filled="f" strokeweight=".25569mm">
                    <v:path arrowok="t" o:connecttype="custom" o:connectlocs="0,2937;79,2892" o:connectangles="0,0"/>
                  </v:shape>
                </v:group>
                <v:group id="Group 1963" o:spid="_x0000_s1159" style="position:absolute;left:8332;top:2890;width:128;height:2" coordorigin="8332,2890" coordsize="1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Ikr8YAAADdAAAADwAAAGRycy9kb3ducmV2LnhtbESPT2vCQBTE7wW/w/KE&#10;3upmlRaNriKipQcp+AfE2yP7TILZtyG7JvHbdwuFHoeZ+Q2zWPW2Ei01vnSsQY0SEMSZMyXnGs6n&#10;3dsUhA/IBivHpOFJHlbLwcsCU+M6PlB7DLmIEPYpaihCqFMpfVaQRT9yNXH0bq6xGKJscmka7CLc&#10;VnKcJB/SYslxocCaNgVl9+PDavjssFtP1Lbd32+b5/X0/n3ZK9L6ddiv5yAC9eE//Nf+MhrGSs3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8iSvxgAAAN0A&#10;AAAPAAAAAAAAAAAAAAAAAKoCAABkcnMvZG93bnJldi54bWxQSwUGAAAAAAQABAD6AAAAnQMAAAAA&#10;">
                  <v:shape id="Freeform 1964" o:spid="_x0000_s1160" style="position:absolute;left:8332;top:2890;width:128;height:2;visibility:visible;mso-wrap-style:square;v-text-anchor:top" coordsize="1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rqhcAA&#10;AADdAAAADwAAAGRycy9kb3ducmV2LnhtbERPy4rCMBTdC/MP4Q64s6mFUalGUZkRtz4YmN2lubbF&#10;5qY2mRr/3iwEl4fzXqyCaURPnastKxgnKQjiwuqaSwXn089oBsJ5ZI2NZVLwIAer5cdggbm2dz5Q&#10;f/SliCHsclRQed/mUrqiIoMusS1x5C62M+gj7EqpO7zHcNPILE0n0mDNsaHClrYVFdfjv1HwhdNH&#10;Grbhr//+ndbl7oabvkClhp9hPQfhKfi3+OXeawXZOIv745v4BO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rqhcAAAADdAAAADwAAAAAAAAAAAAAAAACYAgAAZHJzL2Rvd25y&#10;ZXYueG1sUEsFBgAAAAAEAAQA9QAAAIUDAAAAAA==&#10;" path="m127,1l,e" filled="f" strokeweight=".17581mm">
                    <v:path arrowok="t" o:connecttype="custom" o:connectlocs="127,5782;0,5780" o:connectangles="0,0"/>
                  </v:shape>
                </v:group>
                <v:group id="Group 1961" o:spid="_x0000_s1161" style="position:absolute;left:3264;top:4008;width:80;height:92" coordorigin="3264,4008"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6OIUxgAAAN0A&#10;AAAPAAAAAAAAAAAAAAAAAKoCAABkcnMvZG93bnJldi54bWxQSwUGAAAAAAQABAD6AAAAnQMAAAAA&#10;">
                  <v:shape id="Freeform 1962" o:spid="_x0000_s1162" style="position:absolute;left:3264;top:4008;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tF8QA&#10;AADdAAAADwAAAGRycy9kb3ducmV2LnhtbESPQYvCMBSE7wv+h/CEvSyatrAi1SgiCB56cFU8P5pn&#10;W2xeahNr++83guBxmJlvmOW6N7XoqHWVZQXxNAJBnFtdcaHgfNpN5iCcR9ZYWyYFAzlYr0ZfS0y1&#10;ffIfdUdfiABhl6KC0vsmldLlJRl0U9sQB+9qW4M+yLaQusVngJtaJlE0kwYrDgslNrQtKb8dH0ZB&#10;dhju+5/s/OiyIdpefue77NbESn2P+80ChKfef8Lv9l4rSOIkgdeb8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BbRfEAAAA3QAAAA8AAAAAAAAAAAAAAAAAmAIAAGRycy9k&#10;b3ducmV2LnhtbFBLBQYAAAAABAAEAPUAAACJAwAAAAA=&#10;" path="m79,l,46,80,92,79,e" fillcolor="black" stroked="f">
                    <v:path arrowok="t" o:connecttype="custom" o:connectlocs="79,4008;0,4054;80,4100;79,4008" o:connectangles="0,0,0,0"/>
                  </v:shape>
                </v:group>
                <v:group id="Group 1959" o:spid="_x0000_s1163" style="position:absolute;left:3264;top:4008;width:80;height:92" coordorigin="3264,4008"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bZ+MUAAADdAAAADwAAAGRycy9kb3ducmV2LnhtbESPQYvCMBSE7wv+h/AE&#10;b2vaiotUo4jo4kGEVUG8PZpnW2xeSpNt6783wsIeh5n5hlmselOJlhpXWlYQjyMQxJnVJecKLufd&#10;5wyE88gaK8uk4EkOVsvBxwJTbTv+ofbkcxEg7FJUUHhfp1K6rCCDbmxr4uDdbWPQB9nkUjfYBbip&#10;ZBJFX9JgyWGhwJo2BWWP069R8N1ht57E2/bwuG+et/P0eD3EpNRo2K/nIDz1/j/8195rBUmcTO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22fjFAAAA3QAA&#10;AA8AAAAAAAAAAAAAAAAAqgIAAGRycy9kb3ducmV2LnhtbFBLBQYAAAAABAAEAPoAAACcAwAAAAA=&#10;">
                  <v:shape id="Freeform 1960" o:spid="_x0000_s1164" style="position:absolute;left:3264;top:4008;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vYt8UA&#10;AADdAAAADwAAAGRycy9kb3ducmV2LnhtbESPQWvCQBSE7wX/w/IEb3WTEEpJXaURpBHaglo9P7LP&#10;JDT7NuxuNf77bqHgcZiZb5jFajS9uJDznWUF6TwBQVxb3XGj4OuweXwG4QOyxt4yKbiRh9Vy8rDA&#10;Qtsr7+iyD42IEPYFKmhDGAopfd2SQT+3A3H0ztYZDFG6RmqH1wg3vcyS5Eka7DgutDjQuqX6e/9j&#10;FJjP0eXl+9Fsj1y9bUt/sh9NptRsOr6+gAg0hnv4v11pBVma5fD3Jj4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S9i3xQAAAN0AAAAPAAAAAAAAAAAAAAAAAJgCAABkcnMv&#10;ZG93bnJldi54bWxQSwUGAAAAAAQABAD1AAAAigMAAAAA&#10;" path="m,46l79,r1,92l,46e" filled="f" strokeweight=".25569mm">
                    <v:path arrowok="t" o:connecttype="custom" o:connectlocs="0,4054;79,4008;80,4100;0,4054" o:connectangles="0,0,0,0"/>
                  </v:shape>
                </v:group>
                <v:group id="Group 1957" o:spid="_x0000_s1165" style="position:absolute;left:3264;top:4008;width:79;height:46" coordorigin="3264,4008" coordsize="7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T5BfFAAAA3QAA&#10;AA8AAAAAAAAAAAAAAAAAqgIAAGRycy9kb3ducmV2LnhtbFBLBQYAAAAABAAEAPoAAACcAwAAAAA=&#10;">
                  <v:shape id="Freeform 1958" o:spid="_x0000_s1166" style="position:absolute;left:3264;top:4008;width:79;height:46;visibility:visible;mso-wrap-style:square;v-text-anchor:top" coordsize="79,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LwaMMA&#10;AADdAAAADwAAAGRycy9kb3ducmV2LnhtbESP0YrCMBRE3xf8h3AF39bUgq5Uo4iysCy+tPoBl+ba&#10;FpubmsRa/94sCPs4zMwZZr0dTCt6cr6xrGA2TUAQl1Y3XCk4n74/lyB8QNbYWiYFT/Kw3Yw+1php&#10;++Cc+iJUIkLYZ6igDqHLpPRlTQb91HbE0btYZzBE6SqpHT4i3LQyTZKFNNhwXKixo31N5bW4GwXd&#10;bm5+b0d9drK/7/P86or28KXUZDzsViACDeE//G7/aAXpLF3A35v4BOTm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LwaMMAAADdAAAADwAAAAAAAAAAAAAAAACYAgAAZHJzL2Rv&#10;d25yZXYueG1sUEsFBgAAAAAEAAQA9QAAAIgDAAAAAA==&#10;" path="m79,l,46e" filled="f" strokeweight=".25569mm">
                    <v:path arrowok="t" o:connecttype="custom" o:connectlocs="79,4008;0,4054" o:connectangles="0,0"/>
                  </v:shape>
                </v:group>
                <v:group id="Group 1955" o:spid="_x0000_s1167" style="position:absolute;left:3344;top:4052;width:128;height:2" coordorigin="3344,4052" coordsize="1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3f+8YAAADdAAAADwAAAGRycy9kb3ducmV2LnhtbESPT2vCQBTE7wW/w/IE&#10;b3WTSKtEVxFR6UEK/gHx9sg+k2D2bciuSfz23UKhx2FmfsMsVr2pREuNKy0riMcRCOLM6pJzBZfz&#10;7n0GwnlkjZVlUvAiB6vl4G2BqbYdH6k9+VwECLsUFRTe16mULivIoBvbmjh4d9sY9EE2udQNdgFu&#10;KplE0ac0WHJYKLCmTUHZ4/Q0CvYddutJvG0Pj/vmdTt/fF8PMSk1GvbrOQhPvf8P/7W/tIIkTq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Td/7xgAAAN0A&#10;AAAPAAAAAAAAAAAAAAAAAKoCAABkcnMvZG93bnJldi54bWxQSwUGAAAAAAQABAD6AAAAnQMAAAAA&#10;">
                  <v:shape id="Freeform 1956" o:spid="_x0000_s1168" style="position:absolute;left:3344;top:4052;width:128;height:2;visibility:visible;mso-wrap-style:square;v-text-anchor:top" coordsize="1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7VcEA&#10;AADdAAAADwAAAGRycy9kb3ducmV2LnhtbERPy4rCMBTdC/MP4Q7MTlO7EKnGMgiKGxnU2bi709w+&#10;aHNTk6jVrzcLYZaH817mg+nEjZxvLCuYThIQxIXVDVcKfk+b8RyED8gaO8uk4EEe8tXHaImZtnc+&#10;0O0YKhFD2GeooA6hz6T0RU0G/cT2xJErrTMYInSV1A7vMdx0Mk2SmTTYcGyosad1TUV7vBoFvjrv&#10;y792u9WduZzck39m/lwq9fU5fC9ABBrCv/jt3mkF6TSNc+Ob+AT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he1XBAAAA3QAAAA8AAAAAAAAAAAAAAAAAmAIAAGRycy9kb3du&#10;cmV2LnhtbFBLBQYAAAAABAAEAPUAAACGAwAAAAA=&#10;" path="m,2l128,e" filled="f" strokeweight=".17581mm">
                    <v:path arrowok="t" o:connecttype="custom" o:connectlocs="0,4054;128,4052" o:connectangles="0,0"/>
                  </v:shape>
                </v:group>
                <v:group id="Group 1953" o:spid="_x0000_s1169" style="position:absolute;left:5875;top:4003;width:79;height:93" coordorigin="5875,4003" coordsize="7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7uEsYAAADdAAAADwAAAGRycy9kb3ducmV2LnhtbESPT2vCQBTE7wW/w/IE&#10;b3WTSItGVxFR6UEK/gHx9sg+k2D2bciuSfz23UKhx2FmfsMsVr2pREuNKy0riMcRCOLM6pJzBZfz&#10;7n0KwnlkjZVlUvAiB6vl4G2BqbYdH6k9+VwECLsUFRTe16mULivIoBvbmjh4d9sY9EE2udQNdgFu&#10;KplE0ac0WHJYKLCmTUHZ4/Q0CvYddutJvG0Pj/vmdTt/fF8PMSk1GvbrOQhPvf8P/7W/tIIkTm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nu4SxgAAAN0A&#10;AAAPAAAAAAAAAAAAAAAAAKoCAABkcnMvZG93bnJldi54bWxQSwUGAAAAAAQABAD6AAAAnQMAAAAA&#10;">
                  <v:shape id="Freeform 1954" o:spid="_x0000_s1170" style="position:absolute;left:5875;top:4003;width:79;height:93;visibility:visible;mso-wrap-style:square;v-text-anchor:top" coordsize="7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uu38QA&#10;AADdAAAADwAAAGRycy9kb3ducmV2LnhtbERPz2vCMBS+C/4P4Q12kZnaFpHOKG4ijMEO2u3+1jyb&#10;YvNSmqyt//1yGOz48f3e7ifbioF63zhWsFomIIgrpxuuFXyWp6cNCB+QNbaOScGdPOx389kWC+1G&#10;PtNwCbWIIewLVGBC6AopfWXIol+6jjhyV9dbDBH2tdQ9jjHctjJNkrW02HBsMNjRq6HqdvmxCr6+&#10;PxbD7T07Di/50eWba2mMLpV6fJgOzyACTeFf/Od+0wrSVRb3xzfxCc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rrt/EAAAA3QAAAA8AAAAAAAAAAAAAAAAAmAIAAGRycy9k&#10;b3ducmV2LnhtbFBLBQYAAAAABAAEAPUAAACJAwAAAAA=&#10;" path="m78,l,46,77,93,78,e" fillcolor="black" stroked="f">
                    <v:path arrowok="t" o:connecttype="custom" o:connectlocs="78,4003;0,4049;77,4096;78,4003" o:connectangles="0,0,0,0"/>
                  </v:shape>
                </v:group>
                <v:group id="Group 1951" o:spid="_x0000_s1171" style="position:absolute;left:5875;top:4003;width:79;height:93" coordorigin="5875,4003" coordsize="7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MXTJxgAAAN0A&#10;AAAPAAAAAAAAAAAAAAAAAKoCAABkcnMvZG93bnJldi54bWxQSwUGAAAAAAQABAD6AAAAnQMAAAAA&#10;">
                  <v:shape id="Freeform 1952" o:spid="_x0000_s1172" style="position:absolute;left:5875;top:4003;width:79;height:93;visibility:visible;mso-wrap-style:square;v-text-anchor:top" coordsize="7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339MQA&#10;AADdAAAADwAAAGRycy9kb3ducmV2LnhtbESPQWvCQBSE70L/w/IKvYhuTKVIdBUrtHg1hp4f2WcS&#10;m30bsuua+uvdguBxmJlvmNVmMK0I1LvGsoLZNAFBXFrdcKWgOH5NFiCcR9bYWiYFf+Rgs34ZrTDT&#10;9soHCrmvRISwy1BB7X2XSenKmgy6qe2Io3eyvUEfZV9J3eM1wk0r0yT5kAYbjgs1drSrqfzNL0bB&#10;7bMMofipwvc5zBdb1zU3Pc6VensdtksQngb/DD/ae60gnb2n8P8mPgG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d9/TEAAAA3QAAAA8AAAAAAAAAAAAAAAAAmAIAAGRycy9k&#10;b3ducmV2LnhtbFBLBQYAAAAABAAEAPUAAACJAwAAAAA=&#10;" path="m,46l78,,77,93,,46e" filled="f" strokeweight=".25569mm">
                    <v:path arrowok="t" o:connecttype="custom" o:connectlocs="0,4049;78,4003;77,4096;0,4049" o:connectangles="0,0,0,0"/>
                  </v:shape>
                </v:group>
                <v:group id="Group 1949" o:spid="_x0000_s1173" style="position:absolute;left:5875;top:4003;width:79;height:45" coordorigin="5875,4003" coordsize="79,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9PJcUAAADdAAAADwAAAGRycy9kb3ducmV2LnhtbESPQYvCMBSE7wv+h/AE&#10;b2tayy5SjSKi4kEWVgXx9miebbF5KU1s67/fLAgeh5n5hpkve1OJlhpXWlYQjyMQxJnVJecKzqft&#10;5xSE88gaK8uk4EkOlovBxxxTbTv+pfbocxEg7FJUUHhfp1K6rCCDbmxr4uDdbGPQB9nkUjfYBbip&#10;5CSKvqXBksNCgTWtC8rux4dRsOuwWyXxpj3cb+vn9fT1cznEpNRo2K9mIDz1/h1+tfdawSRO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vTyXFAAAA3QAA&#10;AA8AAAAAAAAAAAAAAAAAqgIAAGRycy9kb3ducmV2LnhtbFBLBQYAAAAABAAEAPoAAACcAwAAAAA=&#10;">
                  <v:shape id="Freeform 1950" o:spid="_x0000_s1174" style="position:absolute;left:5875;top:4003;width:79;height:45;visibility:visible;mso-wrap-style:square;v-text-anchor:top" coordsize="7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HG5sIA&#10;AADdAAAADwAAAGRycy9kb3ducmV2LnhtbESPzWrDMBCE74W8g9hAb7X8U4JxopgktNBrk9Dz1tpY&#10;JtbKWKrtvn1VKPQ4zMw3zK5ebC8mGn3nWEGWpCCIG6c7bhVcL69PJQgfkDX2jknBN3mo96uHHVba&#10;zfxO0zm0IkLYV6jAhDBUUvrGkEWfuIE4ejc3WgxRjq3UI84RbnuZp+lGWuw4Lhgc6GSouZ+/rAJn&#10;s5cCiwEv00dJPBN+0nGj1ON6OWxBBFrCf/iv/aYV5FnxDL9v4hO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IcbmwgAAAN0AAAAPAAAAAAAAAAAAAAAAAJgCAABkcnMvZG93&#10;bnJldi54bWxQSwUGAAAAAAQABAD1AAAAhwMAAAAA&#10;" path="m78,l,46e" filled="f" strokeweight=".25569mm">
                    <v:path arrowok="t" o:connecttype="custom" o:connectlocs="78,4003;0,4049" o:connectangles="0,0"/>
                  </v:shape>
                </v:group>
                <v:group id="Group 1947" o:spid="_x0000_s1175" style="position:absolute;left:5953;top:4050;width:128;height:2" coordorigin="5953,4050" coordsize="1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pyyscAAADdAAAADwAAAGRycy9kb3ducmV2LnhtbESPT2vCQBTE7wW/w/KE&#10;3uomhpQSXUVESw+hUC2U3h7ZZxLMvg3ZNX++fbcgeBxm5jfMejuaRvTUudqygngRgSAurK65VPB9&#10;Pr68gXAeWWNjmRRM5GC7mT2tMdN24C/qT74UAcIuQwWV920mpSsqMugWtiUO3sV2Bn2QXSl1h0OA&#10;m0Yuo+hVGqw5LFTY0r6i4nq6GQXvAw67JD70+fWyn37P6edPHpNSz/NxtwLhafSP8L39oRUs4ySF&#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gpyyscAAADd&#10;AAAADwAAAAAAAAAAAAAAAACqAgAAZHJzL2Rvd25yZXYueG1sUEsFBgAAAAAEAAQA+gAAAJ4DAAAA&#10;AA==&#10;">
                  <v:shape id="Freeform 1948" o:spid="_x0000_s1176" style="position:absolute;left:5953;top:4050;width:128;height:2;visibility:visible;mso-wrap-style:square;v-text-anchor:top" coordsize="1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ZBt8MA&#10;AADdAAAADwAAAGRycy9kb3ducmV2LnhtbESPT4vCMBTE74LfITzBm6Yq/qEaxRV32euqCN4ezbMt&#10;Ni/dJtb47c3CgsdhZn7DrDbBVKKlxpWWFYyGCQjizOqScwWn4+dgAcJ5ZI2VZVLwJAebdbezwlTb&#10;B/9Qe/C5iBB2KSoovK9TKV1WkEE3tDVx9K62MeijbHKpG3xEuKnkOElm0mDJcaHAmnYFZbfD3SiY&#10;4vyZhF24tPvzvMy/fvGjzVCpfi9slyA8Bf8O/7e/tYLxaDKDvzfxCcj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ZBt8MAAADdAAAADwAAAAAAAAAAAAAAAACYAgAAZHJzL2Rv&#10;d25yZXYueG1sUEsFBgAAAAAEAAQA9QAAAIgDAAAAAA==&#10;" path="m,l128,e" filled="f" strokeweight=".17581mm">
                    <v:path arrowok="t" o:connecttype="custom" o:connectlocs="0,8100;128,8100" o:connectangles="0,0"/>
                  </v:shape>
                </v:group>
                <v:group id="Group 1945" o:spid="_x0000_s1177" style="position:absolute;left:6587;top:4691;width:94;height:184" coordorigin="6587,4691" coordsize="94,1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RJJsUAAADdAAAADwAAAGRycy9kb3ducmV2LnhtbESPQYvCMBSE78L+h/AE&#10;b5pWWV2qUURW2YMsqAvi7dE822LzUprY1n9vhAWPw8x8wyxWnSlFQ7UrLCuIRxEI4tTqgjMFf6ft&#10;8AuE88gaS8uk4EEOVsuP3gITbVs+UHP0mQgQdgkqyL2vEildmpNBN7IVcfCutjbog6wzqWtsA9yU&#10;chxFU2mw4LCQY0WbnNLb8W4U7Fps15P4u9nfrpvH5fT5e97HpNSg363nIDx1/h3+b/9oBeN4Mo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USSbFAAAA3QAA&#10;AA8AAAAAAAAAAAAAAAAAqgIAAGRycy9kb3ducmV2LnhtbFBLBQYAAAAABAAEAPoAAACcAwAAAAA=&#10;">
                  <v:shape id="Freeform 1946" o:spid="_x0000_s1178" style="position:absolute;left:6587;top:4691;width:94;height:184;visibility:visible;mso-wrap-style:square;v-text-anchor:top" coordsize="94,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653MMA&#10;AADdAAAADwAAAGRycy9kb3ducmV2LnhtbERPy2oCMRTdF/yHcIXuasYpFJ0aRQoFH7SgtsXldXKd&#10;DE5uwiTqtF/fLASXh/OezDrbiAu1oXasYDjIQBCXTtdcKfjavT+NQISIrLFxTAp+KcBs2nuYYKHd&#10;lTd02cZKpBAOBSowMfpCylAashgGzhMn7uhaizHBtpK6xWsKt43Ms+xFWqw5NRj09GaoPG3PVsHR&#10;j79p5fK9Xi/9Z/yg9c+fOSj12O/mryAidfEuvrkXWkE+fE5z05v0BOT0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653MMAAADdAAAADwAAAAAAAAAAAAAAAACYAgAAZHJzL2Rv&#10;d25yZXYueG1sUEsFBgAAAAAEAAQA9QAAAIgDAAAAAA==&#10;" path="m90,184l94,,,108e" filled="f" strokeweight=".17581mm">
                    <v:path arrowok="t" o:connecttype="custom" o:connectlocs="90,4875;94,4691;0,4799" o:connectangles="0,0,0"/>
                  </v:shape>
                </v:group>
                <v:group id="Group 1943" o:spid="_x0000_s1179" style="position:absolute;left:4967;top:1119;width:80;height:93" coordorigin="4967,1119" coordsize="8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0d4z8UAAADdAAAADwAAAGRycy9kb3ducmV2LnhtbESPQYvCMBSE78L+h/AE&#10;b5pWWXGrUURW2YMsqAvi7dE822LzUprY1n9vhAWPw8x8wyxWnSlFQ7UrLCuIRxEI4tTqgjMFf6ft&#10;cAbCeWSNpWVS8CAHq+VHb4GJti0fqDn6TAQIuwQV5N5XiZQuzcmgG9mKOHhXWxv0QdaZ1DW2AW5K&#10;OY6iqTRYcFjIsaJNTunteDcKdi2260n83exv183jcvr8Pe9jUmrQ79ZzEJ46/w7/t3+0gnE8+Y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9HeM/FAAAA3QAA&#10;AA8AAAAAAAAAAAAAAAAAqgIAAGRycy9kb3ducmV2LnhtbFBLBQYAAAAABAAEAPoAAACcAwAAAAA=&#10;">
                  <v:shape id="Freeform 1944" o:spid="_x0000_s1180" style="position:absolute;left:4967;top:1119;width:80;height:93;visibility:visible;mso-wrap-style:square;v-text-anchor:top" coordsize="80,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kezsQA&#10;AADdAAAADwAAAGRycy9kb3ducmV2LnhtbERPzWrCQBC+C77DMoXe6kZbxMZsREuVggf/+gBDdkxS&#10;s7Npdqrp23cPBY8f33+26F2jrtSF2rOB8SgBRVx4W3Np4PO0fpqBCoJssfFMBn4pwCIfDjJMrb/x&#10;ga5HKVUM4ZCigUqkTbUORUUOw8i3xJE7+86hRNiV2nZ4i+Gu0ZMkmWqHNceGClt6q6i4HH+cgc3e&#10;reV9227Ky/dudahXr6fnLzHm8aFfzkEJ9XIX/7s/rIHJ+CXuj2/iE9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ZHs7EAAAA3QAAAA8AAAAAAAAAAAAAAAAAmAIAAGRycy9k&#10;b3ducmV2LnhtbFBLBQYAAAAABAAEAPUAAACJAwAAAAA=&#10;" path="m,l2,92,79,45,,e" fillcolor="black" stroked="f">
                    <v:path arrowok="t" o:connecttype="custom" o:connectlocs="0,1119;2,1211;79,1164;0,1119" o:connectangles="0,0,0,0"/>
                  </v:shape>
                </v:group>
                <v:group id="Group 1941" o:spid="_x0000_s1181" style="position:absolute;left:4967;top:1119;width:80;height:93" coordorigin="4967,1119" coordsize="8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cHtMYAAADdAAAADwAAAGRycy9kb3ducmV2LnhtbESPT2vCQBTE7wW/w/KE&#10;3upmtRWJriKipQcp+AfE2yP7TILZtyG7JvHbdwuFHoeZ+Q2zWPW2Ei01vnSsQY0SEMSZMyXnGs6n&#10;3dsMhA/IBivHpOFJHlbLwcsCU+M6PlB7DLmIEPYpaihCqFMpfVaQRT9yNXH0bq6xGKJscmka7CLc&#10;VnKcJFNpseS4UGBNm4Ky+/FhNXx22K0natvu77fN83r6+L7sFWn9OuzXcxCB+vAf/mt/GQ1j9a7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Nwe0xgAAAN0A&#10;AAAPAAAAAAAAAAAAAAAAAKoCAABkcnMvZG93bnJldi54bWxQSwUGAAAAAAQABAD6AAAAnQMAAAAA&#10;">
                  <v:shape id="Freeform 1942" o:spid="_x0000_s1182" style="position:absolute;left:4967;top:1119;width:80;height:93;visibility:visible;mso-wrap-style:square;v-text-anchor:top" coordsize="80,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qMn8YA&#10;AADdAAAADwAAAGRycy9kb3ducmV2LnhtbESPT2vCQBTE7wW/w/IK3nRjLCIxGymioj0U/EPp8ZF9&#10;btJm34bsqum37xaEHoeZ+Q2TL3vbiBt1vnasYDJOQBCXTtdsFJxPm9EchA/IGhvHpOCHPCyLwVOO&#10;mXZ3PtDtGIyIEPYZKqhCaDMpfVmRRT92LXH0Lq6zGKLsjNQd3iPcNjJNkpm0WHNcqLClVUXl9/Fq&#10;Fcjz+xeW6WY6M9c39Gv6MJ/7rVLD5/51ASJQH/7Dj/ZOK0gnLyn8vYlPQB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qMn8YAAADdAAAADwAAAAAAAAAAAAAAAACYAgAAZHJz&#10;L2Rvd25yZXYueG1sUEsFBgAAAAAEAAQA9QAAAIsDAAAAAA==&#10;" path="m79,45l2,92,,,79,45e" filled="f" strokeweight=".25569mm">
                    <v:path arrowok="t" o:connecttype="custom" o:connectlocs="79,1164;2,1211;0,1119;79,1164" o:connectangles="0,0,0,0"/>
                  </v:shape>
                </v:group>
                <v:group id="Group 1939" o:spid="_x0000_s1183" style="position:absolute;left:4969;top:1164;width:78;height:47" coordorigin="4969,1164" coordsize="7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k8WMUAAADdAAAADwAAAGRycy9kb3ducmV2LnhtbESPQYvCMBSE78L+h/AE&#10;b5pWV1mqUURW2YMsqAvi7dE822LzUprY1n9vhAWPw8x8wyxWnSlFQ7UrLCuIRxEI4tTqgjMFf6ft&#10;8AuE88gaS8uk4EEOVsuP3gITbVs+UHP0mQgQdgkqyL2vEildmpNBN7IVcfCutjbog6wzqWtsA9yU&#10;chxFM2mw4LCQY0WbnNLb8W4U7Fps15P4u9nfrpvH5TT9Pe9jUmrQ79ZzEJ46/w7/t3+0gnH8OY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pPFjFAAAA3QAA&#10;AA8AAAAAAAAAAAAAAAAAqgIAAGRycy9kb3ducmV2LnhtbFBLBQYAAAAABAAEAPoAAACcAwAAAAA=&#10;">
                  <v:shape id="Freeform 1940" o:spid="_x0000_s1184" style="position:absolute;left:4969;top:1164;width:78;height:47;visibility:visible;mso-wrap-style:square;v-text-anchor:top" coordsize="78,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scm8UA&#10;AADdAAAADwAAAGRycy9kb3ducmV2LnhtbESPQWvCQBSE7wX/w/IEb3WjBLHRVbStKAULTfX+yL5m&#10;Q7Nv0+xq4r93C4Ueh5n5hlmue1uLK7W+cqxgMk5AEBdOV1wqOH3uHucgfEDWWDsmBTfysF4NHpaY&#10;adfxB13zUIoIYZ+hAhNCk0npC0MW/dg1xNH7cq3FEGVbSt1iF+G2ltMkmUmLFccFgw09Gyq+84tV&#10;8JRv39LmfJ6/HF/RvZsO9z78KDUa9psFiEB9+A//tQ9awXSSpvD7Jj4B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uxybxQAAAN0AAAAPAAAAAAAAAAAAAAAAAJgCAABkcnMv&#10;ZG93bnJldi54bWxQSwUGAAAAAAQABAD1AAAAigMAAAAA&#10;" path="m,47l77,e" filled="f" strokeweight=".25569mm">
                    <v:path arrowok="t" o:connecttype="custom" o:connectlocs="0,1211;77,1164" o:connectangles="0,0"/>
                  </v:shape>
                </v:group>
                <v:group id="Group 1937" o:spid="_x0000_s1185" style="position:absolute;left:4840;top:1165;width:128;height:2" coordorigin="4840,1165" coordsize="1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wBt8cAAADdAAAADwAAAGRycy9kb3ducmV2LnhtbESPQWvCQBSE7wX/w/KE&#10;3ppNbFMkZhURKx5CoSqU3h7ZZxLMvg3ZbRL/fbdQ6HGYmW+YfDOZVgzUu8aygiSKQRCXVjdcKbic&#10;356WIJxH1thaJgV3crBZzx5yzLQd+YOGk69EgLDLUEHtfZdJ6cqaDLrIdsTBu9reoA+yr6TucQxw&#10;08pFHL9Kgw2HhRo72tVU3k7fRsFhxHH7nOyH4nbd3b/O6ftnkZBSj/NpuwLhafL/4b/2UStYJC8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gwBt8cAAADd&#10;AAAADwAAAAAAAAAAAAAAAACqAgAAZHJzL2Rvd25yZXYueG1sUEsFBgAAAAAEAAQA+gAAAJ4DAAAA&#10;AA==&#10;">
                  <v:shape id="Freeform 1938" o:spid="_x0000_s1186" style="position:absolute;left:4840;top:1165;width:128;height:2;visibility:visible;mso-wrap-style:square;v-text-anchor:top" coordsize="1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2vHMQA&#10;AADdAAAADwAAAGRycy9kb3ducmV2LnhtbESPzYoCMRCE74LvEFrYm2YUGWQ0igjKXmRZ9eKtnfT8&#10;4KQzJlmd3affCILHoqq+oharzjTiTs7XlhWMRwkI4tzqmksFp+N2OAPhA7LGxjIp+CUPq2W/t8BM&#10;2wd/0/0QShEh7DNUUIXQZlL6vCKDfmRb4ugV1hkMUbpSaoePCDeNnCRJKg3WHBcqbGlTUX49/BgF&#10;vjzvi8t1t9ONuR3dH3+l/lwo9THo1nMQgbrwDr/an1rBZDxN4fkmPg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trxzEAAAA3QAAAA8AAAAAAAAAAAAAAAAAmAIAAGRycy9k&#10;b3ducmV2LnhtbFBLBQYAAAAABAAEAPUAAACJAwAAAAA=&#10;" path="m128,l,2e" filled="f" strokeweight=".17581mm">
                    <v:path arrowok="t" o:connecttype="custom" o:connectlocs="128,1165;0,1167" o:connectangles="0,0"/>
                  </v:shape>
                </v:group>
                <v:group id="Group 1935" o:spid="_x0000_s1187" style="position:absolute;left:4516;top:1321;width:80;height:92" coordorigin="4516,1321"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I6W8YAAADdAAAADwAAAGRycy9kb3ducmV2LnhtbESPT2vCQBTE74LfYXmC&#10;t7qJf0t0FRGVHqRQLZTeHtlnEsy+Ddk1id++KxQ8DjPzG2a16UwpGqpdYVlBPIpAEKdWF5wp+L4c&#10;3t5BOI+ssbRMCh7kYLPu91aYaNvyFzVnn4kAYZeggtz7KpHSpTkZdCNbEQfvamuDPsg6k7rGNsBN&#10;KcdRNJcGCw4LOVa0yym9ne9GwbHFdjuJ983pdt09fi+zz59TTEoNB912CcJT51/h//aHVjCOpwt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kjpbxgAAAN0A&#10;AAAPAAAAAAAAAAAAAAAAAKoCAABkcnMvZG93bnJldi54bWxQSwUGAAAAAAQABAD6AAAAnQMAAAAA&#10;">
                  <v:shape id="Freeform 1936" o:spid="_x0000_s1188" style="position:absolute;left:4516;top:1321;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a/XcMA&#10;AADdAAAADwAAAGRycy9kb3ducmV2LnhtbERPy4rCMBTdC/5DuMJsZEwro0htlEEQXHQxPpj1pbm2&#10;pc1Np4m1/fvJQnB5OO90P5hG9NS5yrKCeBGBIM6trrhQcLsePzcgnEfW2FgmBSM52O+mkxQTbZ98&#10;pv7iCxFC2CWooPS+TaR0eUkG3cK2xIG7286gD7ArpO7wGcJNI5dRtJYGKw4NJbZ0KCmvLw+jIPsZ&#10;/07z7PboszE6/K42x6xuY6U+ZsP3FoSnwb/FL/dJK1jGX2FueBOegN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va/XcMAAADdAAAADwAAAAAAAAAAAAAAAACYAgAAZHJzL2Rv&#10;d25yZXYueG1sUEsFBgAAAAAEAAQA9QAAAIgDAAAAAA==&#10;" path="m79,l,47,80,92,79,e" fillcolor="black" stroked="f">
                    <v:path arrowok="t" o:connecttype="custom" o:connectlocs="79,1321;0,1368;80,1413;79,1321" o:connectangles="0,0,0,0"/>
                  </v:shape>
                </v:group>
                <v:group id="Group 1933" o:spid="_x0000_s1189" style="position:absolute;left:4516;top:1321;width:80;height:92" coordorigin="4516,1321"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QQuyxgAAAN0A&#10;AAAPAAAAAAAAAAAAAAAAAKoCAABkcnMvZG93bnJldi54bWxQSwUGAAAAAAQABAD6AAAAnQMAAAAA&#10;">
                  <v:shape id="Freeform 1934" o:spid="_x0000_s1190" style="position:absolute;left:4516;top:1321;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atycEA&#10;AADdAAAADwAAAGRycy9kb3ducmV2LnhtbERPy4rCMBTdD/gP4Qqz09SiItUoKogKzsD4Wl+aa1ts&#10;bkqS0fr3ZjEwy8N5zxatqcWDnK8sKxj0ExDEudUVFwrOp01vAsIHZI21ZVLwIg+Leedjhpm2T/6h&#10;xzEUIoawz1BBGUKTSenzkgz6vm2II3ezzmCI0BVSO3zGcFPLNEnG0mDFsaHEhtYl5ffjr1Fgvls3&#10;XB0uZn/h3Xa/8lf7VaRKfXbb5RREoDb8i//cO60gHYzi/vgmPg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2rcnBAAAA3QAAAA8AAAAAAAAAAAAAAAAAmAIAAGRycy9kb3du&#10;cmV2LnhtbFBLBQYAAAAABAAEAPUAAACGAwAAAAA=&#10;" path="m,47l79,r1,92l,47e" filled="f" strokeweight=".25569mm">
                    <v:path arrowok="t" o:connecttype="custom" o:connectlocs="0,1368;79,1321;80,1413;0,1368" o:connectangles="0,0,0,0"/>
                  </v:shape>
                </v:group>
                <v:group id="Group 1931" o:spid="_x0000_s1191" style="position:absolute;left:4516;top:1321;width:79;height:47" coordorigin="4516,1321" coordsize="79,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7pFpxgAAAN0A&#10;AAAPAAAAAAAAAAAAAAAAAKoCAABkcnMvZG93bnJldi54bWxQSwUGAAAAAAQABAD6AAAAnQMAAAAA&#10;">
                  <v:shape id="Freeform 1932" o:spid="_x0000_s1192" style="position:absolute;left:4516;top:1321;width:79;height:47;visibility:visible;mso-wrap-style:square;v-text-anchor:top" coordsize="79,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9zG8cA&#10;AADdAAAADwAAAGRycy9kb3ducmV2LnhtbESPW2vCQBSE3wv9D8sp+FY3BhRJXaUIhl4QvBTt4yF7&#10;3ASzZ0N2q7G/3hUEH4eZ+YaZzDpbixO1vnKsYNBPQBAXTldsFPxsF69jED4ga6wdk4ILeZhNn58m&#10;mGl35jWdNsGICGGfoYIyhCaT0hclWfR91xBH7+BaiyHK1kjd4jnCbS3TJBlJixXHhRIbmpdUHDd/&#10;VsFi5N2/+zL5b77/zC/me7c6LK1SvZfu/Q1EoC48wvf2h1aQDoYp3N7EJyC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OvcxvHAAAA3QAAAA8AAAAAAAAAAAAAAAAAmAIAAGRy&#10;cy9kb3ducmV2LnhtbFBLBQYAAAAABAAEAPUAAACMAwAAAAA=&#10;" path="m79,l,47e" filled="f" strokeweight=".25569mm">
                    <v:path arrowok="t" o:connecttype="custom" o:connectlocs="79,1321;0,1368" o:connectangles="0,0"/>
                  </v:shape>
                </v:group>
                <v:group id="Group 1929" o:spid="_x0000_s1193" style="position:absolute;left:4595;top:1366;width:129;height:2" coordorigin="4595,1366" coordsize="1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CqhccAAADdAAAADwAAAGRycy9kb3ducmV2LnhtbESPT2vCQBTE7wW/w/KE&#10;3uomhpQSXUVESw+hUC2U3h7ZZxLMvg3ZNX++fbcgeBxm5jfMejuaRvTUudqygngRgSAurK65VPB9&#10;Pr68gXAeWWNjmRRM5GC7mT2tMdN24C/qT74UAcIuQwWV920mpSsqMugWtiUO3sV2Bn2QXSl1h0OA&#10;m0Yuo+hVGqw5LFTY0r6i4nq6GQXvAw67JD70+fWyn37P6edPHpNSz/NxtwLhafSP8L39oRUs4zSB&#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3CqhccAAADd&#10;AAAADwAAAAAAAAAAAAAAAACqAgAAZHJzL2Rvd25yZXYueG1sUEsFBgAAAAAEAAQA+gAAAJ4DAAAA&#10;AA==&#10;">
                  <v:shape id="Freeform 1930" o:spid="_x0000_s1194" style="position:absolute;left:4595;top:1366;width:129;height:2;visibility:visible;mso-wrap-style:square;v-text-anchor:top" coordsize="1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BmNMMA&#10;AADdAAAADwAAAGRycy9kb3ducmV2LnhtbESPQWsCMRSE74L/ITyhN80qbZXVKItQKHqxa6HXx+Z1&#10;N3TzsiRxXf99Iwgeh5n5htnsBtuKnnwwjhXMZxkI4sppw7WC7/PHdAUiRGSNrWNScKMAu+14tMFc&#10;uyt/UV/GWiQIhxwVNDF2uZShashimLmOOHm/zluMSfpaao/XBLetXGTZu7RoOC002NG+oeqvvFgF&#10;8lQcrCl60zv3k+ExHOOSvFIvk6FYg4g0xGf40f7UChbzt1e4v0lP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BmNMMAAADdAAAADwAAAAAAAAAAAAAAAACYAgAAZHJzL2Rv&#10;d25yZXYueG1sUEsFBgAAAAAEAAQA9QAAAIgDAAAAAA==&#10;" path="m,1l129,e" filled="f" strokeweight=".17581mm">
                    <v:path arrowok="t" o:connecttype="custom" o:connectlocs="0,1367;129,1366" o:connectangles="0,0"/>
                  </v:shape>
                </v:group>
                <v:group id="Group 1927" o:spid="_x0000_s1195" style="position:absolute;left:3153;top:3579;width:80;height:92" coordorigin="3153,3579"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WXasUAAADdAAAADwAAAGRycy9kb3ducmV2LnhtbESPQYvCMBSE7wv+h/AE&#10;b2tapYtUo4ioeJCFVUG8PZpnW2xeShPb+u/NwsIeh5n5hlmselOJlhpXWlYQjyMQxJnVJecKLufd&#10;5wyE88gaK8uk4EUOVsvBxwJTbTv+ofbkcxEg7FJUUHhfp1K6rCCDbmxr4uDdbWPQB9nkUjfYBbip&#10;5CSKvqTBksNCgTVtCsoep6dRsO+wW0/jbXt83Dev2zn5vh5jUmo07NdzEJ56/x/+ax+0gkmc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Vl2rFAAAA3QAA&#10;AA8AAAAAAAAAAAAAAAAAqgIAAGRycy9kb3ducmV2LnhtbFBLBQYAAAAABAAEAPoAAACcAwAAAAA=&#10;">
                  <v:shape id="Freeform 1928" o:spid="_x0000_s1196" style="position:absolute;left:3153;top:3579;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wYacQA&#10;AADdAAAADwAAAGRycy9kb3ducmV2LnhtbESPzarCMBSE9xd8h3CEu7loWkGRahQRBBdd+IfrQ3Ns&#10;i81JbWJt3/5GEFwOM/MNs1x3phItNa60rCAeRyCIM6tLzhVczrvRHITzyBory6SgJwfr1eBniYm2&#10;Lz5Se/K5CBB2CSoovK8TKV1WkEE3tjVx8G62MeiDbHKpG3wFuKnkJIpm0mDJYaHAmrYFZffT0yhI&#10;D/1j/5denm3aR9vrdL5L73Ws1O+w2yxAeOr8N/xp77WCSTydwftNe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8GGnEAAAA3QAAAA8AAAAAAAAAAAAAAAAAmAIAAGRycy9k&#10;b3ducmV2LnhtbFBLBQYAAAAABAAEAPUAAACJAwAAAAA=&#10;" path="m80,l,46,80,92,80,e" fillcolor="black" stroked="f">
                    <v:path arrowok="t" o:connecttype="custom" o:connectlocs="80,3579;0,3625;80,3671;80,3579" o:connectangles="0,0,0,0"/>
                  </v:shape>
                </v:group>
                <v:group id="Group 1925" o:spid="_x0000_s1197" style="position:absolute;left:3153;top:3579;width:80;height:92" coordorigin="3153,3579" coordsize="8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shsUAAADdAAAADwAAAGRycy9kb3ducmV2LnhtbESPQYvCMBSE78L+h/CE&#10;vWlaF3WpRhFZlz2IoC6It0fzbIvNS2liW/+9EQSPw8x8w8yXnSlFQ7UrLCuIhxEI4tTqgjMF/8fN&#10;4BuE88gaS8uk4E4OlouP3hwTbVveU3PwmQgQdgkqyL2vEildmpNBN7QVcfAutjbog6wzqWtsA9yU&#10;chRFE2mw4LCQY0XrnNLr4WYU/LbYrr7in2Z7vazv5+N4d9rGpNRnv1vNQHjq/Dv8av9pBaN4P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xLrIbFAAAA3QAA&#10;AA8AAAAAAAAAAAAAAAAAqgIAAGRycy9kb3ducmV2LnhtbFBLBQYAAAAABAAEAPoAAACcAwAAAAA=&#10;">
                  <v:shape id="Freeform 1926" o:spid="_x0000_s1198" style="position:absolute;left:3153;top:3579;width:80;height:92;visibility:visible;mso-wrap-style:square;v-text-anchor:top" coordsize="8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Chz8EA&#10;AADdAAAADwAAAGRycy9kb3ducmV2LnhtbERPy4rCMBTdD/gP4Qqz09SiItUoKogKzsD4Wl+aa1ts&#10;bkqS0fr3ZjEwy8N5zxatqcWDnK8sKxj0ExDEudUVFwrOp01vAsIHZI21ZVLwIg+Leedjhpm2T/6h&#10;xzEUIoawz1BBGUKTSenzkgz6vm2II3ezzmCI0BVSO3zGcFPLNEnG0mDFsaHEhtYl5ffjr1Fgvls3&#10;XB0uZn/h3Xa/8lf7VaRKfXbb5RREoDb8i//cO60gHYzi3PgmPg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Aoc/BAAAA3QAAAA8AAAAAAAAAAAAAAAAAmAIAAGRycy9kb3du&#10;cmV2LnhtbFBLBQYAAAAABAAEAPUAAACGAwAAAAA=&#10;" path="m,46l80,r,92l,46e" filled="f" strokeweight=".25569mm">
                    <v:path arrowok="t" o:connecttype="custom" o:connectlocs="0,3625;80,3579;80,3671;0,3625" o:connectangles="0,0,0,0"/>
                  </v:shape>
                </v:group>
                <v:group id="Group 1923" o:spid="_x0000_s1199" style="position:absolute;left:3153;top:3579;width:80;height:45" coordorigin="3153,3579" coordsize="80,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idb8UAAADdAAAADwAAAGRycy9kb3ducmV2LnhtbESPQYvCMBSE78L+h/CE&#10;vWlaF8WtRhFZlz2IoC6It0fzbIvNS2liW/+9EQSPw8x8w8yXnSlFQ7UrLCuIhxEI4tTqgjMF/8fN&#10;YArCeWSNpWVScCcHy8VHb46Jti3vqTn4TAQIuwQV5N5XiZQuzcmgG9qKOHgXWxv0QdaZ1DW2AW5K&#10;OYqiiTRYcFjIsaJ1Tun1cDMKfltsV1/xT7O9Xtb383G8O21jUuqz361mIDx1/h1+tf+0glE8/o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YnW/FAAAA3QAA&#10;AA8AAAAAAAAAAAAAAAAAqgIAAGRycy9kb3ducmV2LnhtbFBLBQYAAAAABAAEAPoAAACcAwAAAAA=&#10;">
                  <v:shape id="Freeform 1924" o:spid="_x0000_s1200" style="position:absolute;left:3153;top:3579;width:80;height:45;visibility:visible;mso-wrap-style:square;v-text-anchor:top" coordsize="80,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6kX8IA&#10;AADdAAAADwAAAGRycy9kb3ducmV2LnhtbERPu27CMBTdK/EP1kViKw4MUFKciKfERAW06nqJL0lE&#10;fB3FhoS/xwMS49F5z9POVOJOjSstKxgNIxDEmdUl5wp+T9vPLxDOI2usLJOCBzlIk97HHGNtWz7Q&#10;/ehzEULYxaig8L6OpXRZQQbd0NbEgbvYxqAPsMmlbrAN4aaS4yiaSIMlh4YCa1oVlF2PN6MgWy8e&#10;f9vlzP/P9H56buvrz05ulBr0u8U3CE+df4tf7p1WMB5Nwv7wJjwBmT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zqRfwgAAAN0AAAAPAAAAAAAAAAAAAAAAAJgCAABkcnMvZG93&#10;bnJldi54bWxQSwUGAAAAAAQABAD1AAAAhwMAAAAA&#10;" path="m80,l,46e" filled="f" strokeweight=".25569mm">
                    <v:path arrowok="t" o:connecttype="custom" o:connectlocs="80,3579;0,3625" o:connectangles="0,0"/>
                  </v:shape>
                </v:group>
                <v:group id="Group 1920" o:spid="_x0000_s1201" style="position:absolute;left:3233;top:3625;width:128;height:2" coordorigin="3233,3625" coordsize="12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glvUxgAAAN0A&#10;AAAPAAAAAAAAAAAAAAAAAKoCAABkcnMvZG93bnJldi54bWxQSwUGAAAAAAQABAD6AAAAnQMAAAAA&#10;">
                  <v:shape id="Freeform 1922" o:spid="_x0000_s1202" style="position:absolute;left:3233;top:3625;width:128;height:2;visibility:visible;mso-wrap-style:square;v-text-anchor:top" coordsize="1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P1f8YA&#10;AADdAAAADwAAAGRycy9kb3ducmV2LnhtbESPzWrDMBCE74W+g9hAb40cH0xwrYRSSOglhCa9+La1&#10;1j/EWrmSart9+igQ6HGYmW+YYjubXozkfGdZwWqZgCCurO64UfB53j2vQfiArLG3TAp+ycN28/hQ&#10;YK7txB80nkIjIoR9jgraEIZcSl+1ZNAv7UAcvdo6gyFK10jtcIpw08s0STJpsOO40OJAby1Vl9OP&#10;UeCb8lB/XfZ73Zvvs/vjY+bLWqmnxfz6AiLQHP7D9/a7VpCushRub+ITkJ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P1f8YAAADdAAAADwAAAAAAAAAAAAAAAACYAgAAZHJz&#10;L2Rvd25yZXYueG1sUEsFBgAAAAAEAAQA9QAAAIsDAAAAAA==&#10;" path="m,l127,e" filled="f" strokeweight=".17581mm">
                    <v:path arrowok="t" o:connecttype="custom" o:connectlocs="0,0;127,0" o:connectangles="0,0"/>
                  </v:shape>
                  <v:shape id="Picture 1921" o:spid="_x0000_s1203" type="#_x0000_t75" style="position:absolute;left:1966;top:1053;width:8478;height:77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08sbFAAAA3QAAAA8AAABkcnMvZG93bnJldi54bWxEj09rwkAUxO+C32F5hd50ky3aGt1IKRQs&#10;XtTW+yP78odm38bs1qTf3i0UPA4z8xtmsx1tK67U+8axhnSegCAunGm40vD1+T57AeEDssHWMWn4&#10;JQ/bfDrZYGbcwEe6nkIlIoR9hhrqELpMSl/UZNHPXUccvdL1FkOUfSVNj0OE21aqJFlKiw3HhRo7&#10;equp+D79WA37clh1rNSBVbm4LJ5X7swfO60fH8bXNYhAY7iH/9s7o0Glyyf4exOfgMx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NPLGxQAAAN0AAAAPAAAAAAAAAAAAAAAA&#10;AJ8CAABkcnMvZG93bnJldi54bWxQSwUGAAAAAAQABAD3AAAAkQMAAAAA&#10;">
                    <v:imagedata r:id="rId86" o:title=""/>
                  </v:shape>
                </v:group>
                <w10:wrap anchorx="page"/>
              </v:group>
            </w:pict>
          </mc:Fallback>
        </mc:AlternateConten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o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a</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 is to stop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14"/>
        </w:rPr>
        <w:t>B</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so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m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a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this </w:t>
      </w:r>
      <w:r w:rsidRPr="006632F3">
        <w:rPr>
          <w:rFonts w:ascii="Times New Roman" w:eastAsia="Times New Roman" w:hAnsi="Times New Roman" w:cs="Times New Roman"/>
          <w:spacing w:val="-1"/>
        </w:rPr>
        <w:t>wa</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w:t>
      </w:r>
    </w:p>
    <w:p w14:paraId="7E20F642" w14:textId="77777777" w:rsidR="00583B21" w:rsidRPr="006632F3" w:rsidRDefault="00583B21" w:rsidP="00583B21">
      <w:pPr>
        <w:spacing w:after="0" w:line="200" w:lineRule="exact"/>
        <w:rPr>
          <w:rFonts w:ascii="Times New Roman" w:hAnsi="Times New Roman" w:cs="Times New Roman"/>
        </w:rPr>
      </w:pPr>
    </w:p>
    <w:p w14:paraId="51943FC8" w14:textId="77777777" w:rsidR="00583B21" w:rsidRPr="006632F3" w:rsidRDefault="00583B21" w:rsidP="00583B21">
      <w:pPr>
        <w:spacing w:after="0" w:line="200" w:lineRule="exact"/>
        <w:rPr>
          <w:rFonts w:ascii="Times New Roman" w:hAnsi="Times New Roman" w:cs="Times New Roman"/>
        </w:rPr>
      </w:pPr>
    </w:p>
    <w:p w14:paraId="3F5FB499" w14:textId="77777777" w:rsidR="00583B21" w:rsidRPr="006632F3" w:rsidRDefault="00583B21" w:rsidP="00583B21">
      <w:pPr>
        <w:spacing w:after="0" w:line="200" w:lineRule="exact"/>
        <w:rPr>
          <w:rFonts w:ascii="Times New Roman" w:hAnsi="Times New Roman" w:cs="Times New Roman"/>
        </w:rPr>
      </w:pPr>
    </w:p>
    <w:p w14:paraId="55A01C5C" w14:textId="77777777" w:rsidR="00583B21" w:rsidRPr="006632F3" w:rsidRDefault="00583B21" w:rsidP="00583B21">
      <w:pPr>
        <w:spacing w:after="0" w:line="200" w:lineRule="exact"/>
        <w:rPr>
          <w:rFonts w:ascii="Times New Roman" w:hAnsi="Times New Roman" w:cs="Times New Roman"/>
        </w:rPr>
      </w:pPr>
    </w:p>
    <w:p w14:paraId="7A6CD9E6" w14:textId="77777777" w:rsidR="00583B21" w:rsidRPr="006632F3" w:rsidRDefault="00583B21" w:rsidP="00583B21">
      <w:pPr>
        <w:spacing w:after="0" w:line="200" w:lineRule="exact"/>
        <w:rPr>
          <w:rFonts w:ascii="Times New Roman" w:hAnsi="Times New Roman" w:cs="Times New Roman"/>
        </w:rPr>
      </w:pPr>
    </w:p>
    <w:p w14:paraId="3CF03CA6" w14:textId="77777777" w:rsidR="00583B21" w:rsidRPr="006632F3" w:rsidRDefault="00583B21" w:rsidP="00583B21">
      <w:pPr>
        <w:spacing w:after="0" w:line="200" w:lineRule="exact"/>
        <w:rPr>
          <w:rFonts w:ascii="Times New Roman" w:hAnsi="Times New Roman" w:cs="Times New Roman"/>
        </w:rPr>
      </w:pPr>
    </w:p>
    <w:p w14:paraId="67537BF4" w14:textId="77777777" w:rsidR="00583B21" w:rsidRPr="006632F3" w:rsidRDefault="00583B21" w:rsidP="00583B21">
      <w:pPr>
        <w:spacing w:after="0" w:line="200" w:lineRule="exact"/>
        <w:rPr>
          <w:rFonts w:ascii="Times New Roman" w:hAnsi="Times New Roman" w:cs="Times New Roman"/>
        </w:rPr>
      </w:pPr>
    </w:p>
    <w:p w14:paraId="08C71CB5" w14:textId="77777777" w:rsidR="00583B21" w:rsidRPr="006632F3" w:rsidRDefault="00583B21" w:rsidP="00583B21">
      <w:pPr>
        <w:spacing w:after="0" w:line="200" w:lineRule="exact"/>
        <w:rPr>
          <w:rFonts w:ascii="Times New Roman" w:hAnsi="Times New Roman" w:cs="Times New Roman"/>
        </w:rPr>
      </w:pPr>
    </w:p>
    <w:p w14:paraId="59A4EFCB" w14:textId="77777777" w:rsidR="00583B21" w:rsidRPr="006632F3" w:rsidRDefault="00583B21" w:rsidP="00583B21">
      <w:pPr>
        <w:spacing w:after="0" w:line="200" w:lineRule="exact"/>
        <w:rPr>
          <w:rFonts w:ascii="Times New Roman" w:hAnsi="Times New Roman" w:cs="Times New Roman"/>
        </w:rPr>
      </w:pPr>
    </w:p>
    <w:p w14:paraId="279026C0" w14:textId="77777777" w:rsidR="00583B21" w:rsidRPr="006632F3" w:rsidRDefault="00583B21" w:rsidP="00583B21">
      <w:pPr>
        <w:spacing w:after="0" w:line="200" w:lineRule="exact"/>
        <w:rPr>
          <w:rFonts w:ascii="Times New Roman" w:hAnsi="Times New Roman" w:cs="Times New Roman"/>
        </w:rPr>
      </w:pPr>
    </w:p>
    <w:p w14:paraId="602B4BB8" w14:textId="77777777" w:rsidR="00583B21" w:rsidRPr="006632F3" w:rsidRDefault="00583B21" w:rsidP="00583B21">
      <w:pPr>
        <w:spacing w:before="8" w:after="0" w:line="200" w:lineRule="exact"/>
        <w:rPr>
          <w:rFonts w:ascii="Times New Roman" w:hAnsi="Times New Roman" w:cs="Times New Roman"/>
        </w:rPr>
      </w:pPr>
    </w:p>
    <w:tbl>
      <w:tblPr>
        <w:tblW w:w="0" w:type="auto"/>
        <w:tblInd w:w="4768" w:type="dxa"/>
        <w:tblLayout w:type="fixed"/>
        <w:tblCellMar>
          <w:left w:w="0" w:type="dxa"/>
          <w:right w:w="0" w:type="dxa"/>
        </w:tblCellMar>
        <w:tblLook w:val="01E0" w:firstRow="1" w:lastRow="1" w:firstColumn="1" w:lastColumn="1" w:noHBand="0" w:noVBand="0"/>
      </w:tblPr>
      <w:tblGrid>
        <w:gridCol w:w="1351"/>
        <w:gridCol w:w="928"/>
        <w:gridCol w:w="1102"/>
      </w:tblGrid>
      <w:tr w:rsidR="00583B21" w:rsidRPr="006632F3" w14:paraId="0F472510" w14:textId="77777777" w:rsidTr="00D97B7F">
        <w:trPr>
          <w:trHeight w:hRule="exact" w:val="148"/>
        </w:trPr>
        <w:tc>
          <w:tcPr>
            <w:tcW w:w="1351" w:type="dxa"/>
            <w:vMerge w:val="restart"/>
            <w:tcBorders>
              <w:top w:val="single" w:sz="5" w:space="0" w:color="000000"/>
              <w:left w:val="single" w:sz="5" w:space="0" w:color="000000"/>
              <w:right w:val="single" w:sz="5" w:space="0" w:color="000000"/>
            </w:tcBorders>
          </w:tcPr>
          <w:p w14:paraId="7804C5FB" w14:textId="77777777" w:rsidR="00583B21" w:rsidRPr="006632F3" w:rsidRDefault="00583B21" w:rsidP="00D97B7F">
            <w:pPr>
              <w:rPr>
                <w:rFonts w:ascii="Times New Roman" w:hAnsi="Times New Roman" w:cs="Times New Roman"/>
              </w:rPr>
            </w:pPr>
          </w:p>
        </w:tc>
        <w:tc>
          <w:tcPr>
            <w:tcW w:w="928" w:type="dxa"/>
            <w:tcBorders>
              <w:top w:val="nil"/>
              <w:left w:val="single" w:sz="5" w:space="0" w:color="000000"/>
              <w:bottom w:val="single" w:sz="3" w:space="0" w:color="000000"/>
              <w:right w:val="single" w:sz="5" w:space="0" w:color="000000"/>
            </w:tcBorders>
          </w:tcPr>
          <w:p w14:paraId="6A2C1CDA" w14:textId="77777777" w:rsidR="00583B21" w:rsidRPr="006632F3" w:rsidRDefault="00583B21" w:rsidP="00D97B7F">
            <w:pPr>
              <w:rPr>
                <w:rFonts w:ascii="Times New Roman" w:hAnsi="Times New Roman" w:cs="Times New Roman"/>
              </w:rPr>
            </w:pPr>
          </w:p>
        </w:tc>
        <w:tc>
          <w:tcPr>
            <w:tcW w:w="1102" w:type="dxa"/>
            <w:vMerge w:val="restart"/>
            <w:tcBorders>
              <w:top w:val="single" w:sz="5" w:space="0" w:color="000000"/>
              <w:left w:val="single" w:sz="5" w:space="0" w:color="000000"/>
              <w:right w:val="single" w:sz="5" w:space="0" w:color="000000"/>
            </w:tcBorders>
          </w:tcPr>
          <w:p w14:paraId="395BBBF9" w14:textId="77777777" w:rsidR="00583B21" w:rsidRPr="006632F3" w:rsidRDefault="00583B21" w:rsidP="00D97B7F">
            <w:pPr>
              <w:rPr>
                <w:rFonts w:ascii="Times New Roman" w:hAnsi="Times New Roman" w:cs="Times New Roman"/>
              </w:rPr>
            </w:pPr>
          </w:p>
        </w:tc>
      </w:tr>
      <w:tr w:rsidR="00583B21" w:rsidRPr="006632F3" w14:paraId="34B19EAE" w14:textId="77777777" w:rsidTr="00D97B7F">
        <w:trPr>
          <w:trHeight w:hRule="exact" w:val="62"/>
        </w:trPr>
        <w:tc>
          <w:tcPr>
            <w:tcW w:w="1351" w:type="dxa"/>
            <w:vMerge/>
            <w:tcBorders>
              <w:left w:val="single" w:sz="5" w:space="0" w:color="000000"/>
              <w:bottom w:val="single" w:sz="4" w:space="0" w:color="000000"/>
              <w:right w:val="single" w:sz="5" w:space="0" w:color="000000"/>
            </w:tcBorders>
          </w:tcPr>
          <w:p w14:paraId="376595FA" w14:textId="77777777" w:rsidR="00583B21" w:rsidRPr="006632F3" w:rsidRDefault="00583B21" w:rsidP="00D97B7F">
            <w:pPr>
              <w:rPr>
                <w:rFonts w:ascii="Times New Roman" w:hAnsi="Times New Roman" w:cs="Times New Roman"/>
              </w:rPr>
            </w:pPr>
          </w:p>
        </w:tc>
        <w:tc>
          <w:tcPr>
            <w:tcW w:w="928" w:type="dxa"/>
            <w:vMerge w:val="restart"/>
            <w:tcBorders>
              <w:top w:val="single" w:sz="3" w:space="0" w:color="000000"/>
              <w:left w:val="single" w:sz="5" w:space="0" w:color="000000"/>
              <w:right w:val="single" w:sz="5" w:space="0" w:color="000000"/>
            </w:tcBorders>
          </w:tcPr>
          <w:p w14:paraId="4F377661" w14:textId="77777777" w:rsidR="00583B21" w:rsidRPr="006632F3" w:rsidRDefault="00583B21" w:rsidP="00D97B7F">
            <w:pPr>
              <w:rPr>
                <w:rFonts w:ascii="Times New Roman" w:hAnsi="Times New Roman" w:cs="Times New Roman"/>
              </w:rPr>
            </w:pPr>
          </w:p>
        </w:tc>
        <w:tc>
          <w:tcPr>
            <w:tcW w:w="1102" w:type="dxa"/>
            <w:vMerge/>
            <w:tcBorders>
              <w:left w:val="single" w:sz="5" w:space="0" w:color="000000"/>
              <w:bottom w:val="single" w:sz="4" w:space="0" w:color="000000"/>
              <w:right w:val="single" w:sz="5" w:space="0" w:color="000000"/>
            </w:tcBorders>
          </w:tcPr>
          <w:p w14:paraId="1DC549EC" w14:textId="77777777" w:rsidR="00583B21" w:rsidRPr="006632F3" w:rsidRDefault="00583B21" w:rsidP="00D97B7F">
            <w:pPr>
              <w:rPr>
                <w:rFonts w:ascii="Times New Roman" w:hAnsi="Times New Roman" w:cs="Times New Roman"/>
              </w:rPr>
            </w:pPr>
          </w:p>
        </w:tc>
      </w:tr>
      <w:tr w:rsidR="00583B21" w:rsidRPr="006632F3" w14:paraId="777EBB7A" w14:textId="77777777" w:rsidTr="00D97B7F">
        <w:trPr>
          <w:trHeight w:hRule="exact" w:val="77"/>
        </w:trPr>
        <w:tc>
          <w:tcPr>
            <w:tcW w:w="1351" w:type="dxa"/>
            <w:tcBorders>
              <w:top w:val="single" w:sz="4" w:space="0" w:color="000000"/>
              <w:left w:val="single" w:sz="5" w:space="0" w:color="000000"/>
              <w:bottom w:val="single" w:sz="5" w:space="0" w:color="000000"/>
              <w:right w:val="single" w:sz="5" w:space="0" w:color="000000"/>
            </w:tcBorders>
          </w:tcPr>
          <w:p w14:paraId="1D2138AD" w14:textId="77777777" w:rsidR="00583B21" w:rsidRPr="006632F3" w:rsidRDefault="00583B21" w:rsidP="00D97B7F">
            <w:pPr>
              <w:rPr>
                <w:rFonts w:ascii="Times New Roman" w:hAnsi="Times New Roman" w:cs="Times New Roman"/>
              </w:rPr>
            </w:pPr>
          </w:p>
        </w:tc>
        <w:tc>
          <w:tcPr>
            <w:tcW w:w="928" w:type="dxa"/>
            <w:vMerge/>
            <w:tcBorders>
              <w:left w:val="single" w:sz="5" w:space="0" w:color="000000"/>
              <w:bottom w:val="nil"/>
              <w:right w:val="single" w:sz="5" w:space="0" w:color="000000"/>
            </w:tcBorders>
          </w:tcPr>
          <w:p w14:paraId="1E8818EB" w14:textId="77777777" w:rsidR="00583B21" w:rsidRPr="006632F3" w:rsidRDefault="00583B21" w:rsidP="00D97B7F">
            <w:pPr>
              <w:rPr>
                <w:rFonts w:ascii="Times New Roman" w:hAnsi="Times New Roman" w:cs="Times New Roman"/>
              </w:rPr>
            </w:pPr>
          </w:p>
        </w:tc>
        <w:tc>
          <w:tcPr>
            <w:tcW w:w="1102" w:type="dxa"/>
            <w:tcBorders>
              <w:top w:val="single" w:sz="4" w:space="0" w:color="000000"/>
              <w:left w:val="single" w:sz="5" w:space="0" w:color="000000"/>
              <w:bottom w:val="single" w:sz="5" w:space="0" w:color="000000"/>
              <w:right w:val="single" w:sz="5" w:space="0" w:color="000000"/>
            </w:tcBorders>
          </w:tcPr>
          <w:p w14:paraId="6630C191" w14:textId="77777777" w:rsidR="00583B21" w:rsidRPr="006632F3" w:rsidRDefault="00583B21" w:rsidP="00D97B7F">
            <w:pPr>
              <w:rPr>
                <w:rFonts w:ascii="Times New Roman" w:hAnsi="Times New Roman" w:cs="Times New Roman"/>
              </w:rPr>
            </w:pPr>
          </w:p>
        </w:tc>
      </w:tr>
    </w:tbl>
    <w:p w14:paraId="53EB356C" w14:textId="77777777" w:rsidR="00583B21" w:rsidRPr="006632F3" w:rsidRDefault="00583B21" w:rsidP="00583B21">
      <w:pPr>
        <w:spacing w:after="0" w:line="200" w:lineRule="exact"/>
        <w:rPr>
          <w:rFonts w:ascii="Times New Roman" w:hAnsi="Times New Roman" w:cs="Times New Roman"/>
        </w:rPr>
      </w:pPr>
    </w:p>
    <w:p w14:paraId="016D650D" w14:textId="77777777" w:rsidR="00583B21" w:rsidRPr="006632F3" w:rsidRDefault="00583B21" w:rsidP="00583B21">
      <w:pPr>
        <w:spacing w:after="0" w:line="200" w:lineRule="exact"/>
        <w:rPr>
          <w:rFonts w:ascii="Times New Roman" w:hAnsi="Times New Roman" w:cs="Times New Roman"/>
        </w:rPr>
      </w:pPr>
    </w:p>
    <w:p w14:paraId="5CCA5E04" w14:textId="77777777" w:rsidR="00583B21" w:rsidRPr="006632F3" w:rsidRDefault="00583B21" w:rsidP="00583B21">
      <w:pPr>
        <w:spacing w:after="0" w:line="200" w:lineRule="exact"/>
        <w:rPr>
          <w:rFonts w:ascii="Times New Roman" w:hAnsi="Times New Roman" w:cs="Times New Roman"/>
        </w:rPr>
      </w:pPr>
    </w:p>
    <w:p w14:paraId="5A85A56E" w14:textId="77777777" w:rsidR="00583B21" w:rsidRPr="006632F3" w:rsidRDefault="00583B21" w:rsidP="00583B21">
      <w:pPr>
        <w:spacing w:after="0" w:line="200" w:lineRule="exact"/>
        <w:rPr>
          <w:rFonts w:ascii="Times New Roman" w:hAnsi="Times New Roman" w:cs="Times New Roman"/>
        </w:rPr>
      </w:pPr>
    </w:p>
    <w:p w14:paraId="54285A6E" w14:textId="77777777" w:rsidR="00583B21" w:rsidRPr="006632F3" w:rsidRDefault="00583B21" w:rsidP="00583B21">
      <w:pPr>
        <w:spacing w:after="0" w:line="200" w:lineRule="exact"/>
        <w:rPr>
          <w:rFonts w:ascii="Times New Roman" w:hAnsi="Times New Roman" w:cs="Times New Roman"/>
        </w:rPr>
      </w:pPr>
    </w:p>
    <w:p w14:paraId="2B221643" w14:textId="77777777" w:rsidR="00583B21" w:rsidRPr="006632F3" w:rsidRDefault="00583B21" w:rsidP="00583B21">
      <w:pPr>
        <w:spacing w:after="0" w:line="200" w:lineRule="exact"/>
        <w:rPr>
          <w:rFonts w:ascii="Times New Roman" w:hAnsi="Times New Roman" w:cs="Times New Roman"/>
        </w:rPr>
      </w:pPr>
    </w:p>
    <w:p w14:paraId="55BCDC2F" w14:textId="77777777" w:rsidR="00583B21" w:rsidRPr="006632F3" w:rsidRDefault="00583B21" w:rsidP="00583B21">
      <w:pPr>
        <w:spacing w:after="0" w:line="200" w:lineRule="exact"/>
        <w:rPr>
          <w:rFonts w:ascii="Times New Roman" w:hAnsi="Times New Roman" w:cs="Times New Roman"/>
        </w:rPr>
      </w:pPr>
    </w:p>
    <w:p w14:paraId="4957DABB" w14:textId="77777777" w:rsidR="00583B21" w:rsidRPr="006632F3" w:rsidRDefault="00583B21" w:rsidP="00583B21">
      <w:pPr>
        <w:spacing w:after="0" w:line="200" w:lineRule="exact"/>
        <w:rPr>
          <w:rFonts w:ascii="Times New Roman" w:hAnsi="Times New Roman" w:cs="Times New Roman"/>
        </w:rPr>
      </w:pPr>
    </w:p>
    <w:p w14:paraId="4A6F01BD" w14:textId="77777777" w:rsidR="00583B21" w:rsidRPr="006632F3" w:rsidRDefault="00583B21" w:rsidP="00583B21">
      <w:pPr>
        <w:spacing w:after="0" w:line="200" w:lineRule="exact"/>
        <w:rPr>
          <w:rFonts w:ascii="Times New Roman" w:hAnsi="Times New Roman" w:cs="Times New Roman"/>
        </w:rPr>
      </w:pPr>
    </w:p>
    <w:p w14:paraId="1FA28648" w14:textId="77777777" w:rsidR="00583B21" w:rsidRPr="006632F3" w:rsidRDefault="00583B21" w:rsidP="00583B21">
      <w:pPr>
        <w:spacing w:after="0" w:line="200" w:lineRule="exact"/>
        <w:rPr>
          <w:rFonts w:ascii="Times New Roman" w:hAnsi="Times New Roman" w:cs="Times New Roman"/>
        </w:rPr>
      </w:pPr>
    </w:p>
    <w:p w14:paraId="39062ABC" w14:textId="77777777" w:rsidR="00583B21" w:rsidRPr="006632F3" w:rsidRDefault="00583B21" w:rsidP="00583B21">
      <w:pPr>
        <w:spacing w:after="0" w:line="200" w:lineRule="exact"/>
        <w:rPr>
          <w:rFonts w:ascii="Times New Roman" w:hAnsi="Times New Roman" w:cs="Times New Roman"/>
        </w:rPr>
      </w:pPr>
    </w:p>
    <w:p w14:paraId="3CA23913" w14:textId="77777777" w:rsidR="00583B21" w:rsidRPr="006632F3" w:rsidRDefault="00583B21" w:rsidP="00583B21">
      <w:pPr>
        <w:spacing w:after="0" w:line="200" w:lineRule="exact"/>
        <w:rPr>
          <w:rFonts w:ascii="Times New Roman" w:hAnsi="Times New Roman" w:cs="Times New Roman"/>
        </w:rPr>
      </w:pPr>
    </w:p>
    <w:p w14:paraId="36747262" w14:textId="77777777" w:rsidR="00583B21" w:rsidRPr="006632F3" w:rsidRDefault="00583B21" w:rsidP="00583B21">
      <w:pPr>
        <w:spacing w:after="0" w:line="200" w:lineRule="exact"/>
        <w:rPr>
          <w:rFonts w:ascii="Times New Roman" w:hAnsi="Times New Roman" w:cs="Times New Roman"/>
        </w:rPr>
      </w:pPr>
    </w:p>
    <w:p w14:paraId="2C54E355" w14:textId="77777777" w:rsidR="00583B21" w:rsidRPr="006632F3" w:rsidRDefault="00583B21" w:rsidP="00583B21">
      <w:pPr>
        <w:spacing w:after="0" w:line="200" w:lineRule="exact"/>
        <w:rPr>
          <w:rFonts w:ascii="Times New Roman" w:hAnsi="Times New Roman" w:cs="Times New Roman"/>
        </w:rPr>
      </w:pPr>
    </w:p>
    <w:p w14:paraId="4FA20387" w14:textId="77777777" w:rsidR="00583B21" w:rsidRPr="006632F3" w:rsidRDefault="00583B21" w:rsidP="00583B21">
      <w:pPr>
        <w:spacing w:after="0" w:line="200" w:lineRule="exact"/>
        <w:rPr>
          <w:rFonts w:ascii="Times New Roman" w:hAnsi="Times New Roman" w:cs="Times New Roman"/>
        </w:rPr>
      </w:pPr>
    </w:p>
    <w:p w14:paraId="156E2F1B" w14:textId="77777777" w:rsidR="00583B21" w:rsidRPr="006632F3" w:rsidRDefault="00583B21" w:rsidP="00583B21">
      <w:pPr>
        <w:spacing w:after="0" w:line="200" w:lineRule="exact"/>
        <w:rPr>
          <w:rFonts w:ascii="Times New Roman" w:hAnsi="Times New Roman" w:cs="Times New Roman"/>
        </w:rPr>
      </w:pPr>
    </w:p>
    <w:p w14:paraId="3F11E936" w14:textId="77777777" w:rsidR="00583B21" w:rsidRPr="006632F3" w:rsidRDefault="00583B21" w:rsidP="00583B21">
      <w:pPr>
        <w:spacing w:after="0" w:line="200" w:lineRule="exact"/>
        <w:rPr>
          <w:rFonts w:ascii="Times New Roman" w:hAnsi="Times New Roman" w:cs="Times New Roman"/>
        </w:rPr>
      </w:pPr>
    </w:p>
    <w:p w14:paraId="2D2CA49E" w14:textId="77777777" w:rsidR="00583B21" w:rsidRPr="006632F3" w:rsidRDefault="00583B21" w:rsidP="00583B21">
      <w:pPr>
        <w:spacing w:after="0" w:line="200" w:lineRule="exact"/>
        <w:rPr>
          <w:rFonts w:ascii="Times New Roman" w:hAnsi="Times New Roman" w:cs="Times New Roman"/>
        </w:rPr>
      </w:pPr>
    </w:p>
    <w:p w14:paraId="24B41FBC" w14:textId="77777777" w:rsidR="00583B21" w:rsidRPr="006632F3" w:rsidRDefault="00583B21" w:rsidP="00583B21">
      <w:pPr>
        <w:spacing w:after="0" w:line="200" w:lineRule="exact"/>
        <w:rPr>
          <w:rFonts w:ascii="Times New Roman" w:hAnsi="Times New Roman" w:cs="Times New Roman"/>
        </w:rPr>
      </w:pPr>
    </w:p>
    <w:p w14:paraId="2D323D13" w14:textId="77777777" w:rsidR="00583B21" w:rsidRPr="006632F3" w:rsidRDefault="00583B21" w:rsidP="00583B21">
      <w:pPr>
        <w:spacing w:after="0" w:line="200" w:lineRule="exact"/>
        <w:rPr>
          <w:rFonts w:ascii="Times New Roman" w:hAnsi="Times New Roman" w:cs="Times New Roman"/>
        </w:rPr>
      </w:pPr>
    </w:p>
    <w:p w14:paraId="7B5DCA34" w14:textId="77777777" w:rsidR="00583B21" w:rsidRPr="006632F3" w:rsidRDefault="00583B21" w:rsidP="00583B21">
      <w:pPr>
        <w:spacing w:after="0" w:line="200" w:lineRule="exact"/>
        <w:rPr>
          <w:rFonts w:ascii="Times New Roman" w:hAnsi="Times New Roman" w:cs="Times New Roman"/>
        </w:rPr>
      </w:pPr>
    </w:p>
    <w:p w14:paraId="582337F5" w14:textId="77777777" w:rsidR="00583B21" w:rsidRPr="006632F3" w:rsidRDefault="00583B21" w:rsidP="00583B21">
      <w:pPr>
        <w:spacing w:after="0" w:line="200" w:lineRule="exact"/>
        <w:rPr>
          <w:rFonts w:ascii="Times New Roman" w:hAnsi="Times New Roman" w:cs="Times New Roman"/>
        </w:rPr>
      </w:pPr>
    </w:p>
    <w:p w14:paraId="5A2690A3" w14:textId="77777777" w:rsidR="00583B21" w:rsidRPr="006632F3" w:rsidRDefault="00583B21" w:rsidP="00583B21">
      <w:pPr>
        <w:spacing w:after="0" w:line="200" w:lineRule="exact"/>
        <w:rPr>
          <w:rFonts w:ascii="Times New Roman" w:hAnsi="Times New Roman" w:cs="Times New Roman"/>
        </w:rPr>
      </w:pPr>
    </w:p>
    <w:p w14:paraId="1487A6DE" w14:textId="77777777" w:rsidR="00583B21" w:rsidRPr="006632F3" w:rsidRDefault="00583B21" w:rsidP="00583B21">
      <w:pPr>
        <w:spacing w:after="0" w:line="200" w:lineRule="exact"/>
        <w:rPr>
          <w:rFonts w:ascii="Times New Roman" w:hAnsi="Times New Roman" w:cs="Times New Roman"/>
        </w:rPr>
      </w:pPr>
    </w:p>
    <w:p w14:paraId="33194A79" w14:textId="77777777" w:rsidR="00583B21" w:rsidRPr="006632F3" w:rsidRDefault="00583B21" w:rsidP="00583B21">
      <w:pPr>
        <w:spacing w:after="0" w:line="200" w:lineRule="exact"/>
        <w:rPr>
          <w:rFonts w:ascii="Times New Roman" w:hAnsi="Times New Roman" w:cs="Times New Roman"/>
        </w:rPr>
      </w:pPr>
    </w:p>
    <w:p w14:paraId="6C4AC3CB" w14:textId="77777777" w:rsidR="00583B21" w:rsidRPr="006632F3" w:rsidRDefault="00583B21" w:rsidP="00583B21">
      <w:pPr>
        <w:spacing w:after="0" w:line="200" w:lineRule="exact"/>
        <w:rPr>
          <w:rFonts w:ascii="Times New Roman" w:hAnsi="Times New Roman" w:cs="Times New Roman"/>
        </w:rPr>
      </w:pPr>
    </w:p>
    <w:p w14:paraId="0B4639A9" w14:textId="77777777" w:rsidR="00583B21" w:rsidRPr="006632F3" w:rsidRDefault="00583B21" w:rsidP="00583B21">
      <w:pPr>
        <w:spacing w:before="4" w:after="0" w:line="220" w:lineRule="exact"/>
        <w:rPr>
          <w:rFonts w:ascii="Times New Roman" w:hAnsi="Times New Roman" w:cs="Times New Roman"/>
        </w:rPr>
      </w:pPr>
    </w:p>
    <w:p w14:paraId="201EC610" w14:textId="77777777" w:rsidR="00583B21" w:rsidRPr="006632F3" w:rsidRDefault="00583B21" w:rsidP="00583B21">
      <w:pPr>
        <w:spacing w:before="34"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5</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3"/>
        </w:rPr>
        <w:t>M</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spacing w:val="1"/>
        </w:rPr>
        <w:t>ag</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w</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spacing w:val="2"/>
        </w:rPr>
        <w:t>w</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n</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1"/>
        </w:rPr>
        <w:t>nn</w:t>
      </w:r>
      <w:r w:rsidRPr="006632F3">
        <w:rPr>
          <w:rFonts w:ascii="Times New Roman" w:eastAsia="Times New Roman" w:hAnsi="Times New Roman" w:cs="Times New Roman"/>
          <w:b/>
          <w:bCs/>
        </w:rPr>
        <w:t>ec</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n</w:t>
      </w:r>
      <w:r w:rsidRPr="006632F3">
        <w:rPr>
          <w:rFonts w:ascii="Times New Roman" w:eastAsia="Times New Roman" w:hAnsi="Times New Roman" w:cs="Times New Roman"/>
          <w:b/>
          <w:bCs/>
        </w:rPr>
        <w:t>g</w:t>
      </w:r>
      <w:r w:rsidRPr="006632F3">
        <w:rPr>
          <w:rFonts w:ascii="Times New Roman" w:eastAsia="Times New Roman" w:hAnsi="Times New Roman" w:cs="Times New Roman"/>
          <w:b/>
          <w:bCs/>
          <w:spacing w:val="-11"/>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d</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p</w:t>
      </w:r>
      <w:r w:rsidRPr="006632F3">
        <w:rPr>
          <w:rFonts w:ascii="Times New Roman" w:eastAsia="Times New Roman" w:hAnsi="Times New Roman" w:cs="Times New Roman"/>
          <w:b/>
          <w:bCs/>
        </w:rPr>
        <w:t>l</w:t>
      </w:r>
      <w:r w:rsidRPr="006632F3">
        <w:rPr>
          <w:rFonts w:ascii="Times New Roman" w:eastAsia="Times New Roman" w:hAnsi="Times New Roman" w:cs="Times New Roman"/>
          <w:b/>
          <w:bCs/>
          <w:spacing w:val="1"/>
        </w:rPr>
        <w:t>oy</w:t>
      </w:r>
      <w:r w:rsidRPr="006632F3">
        <w:rPr>
          <w:rFonts w:ascii="Times New Roman" w:eastAsia="Times New Roman" w:hAnsi="Times New Roman" w:cs="Times New Roman"/>
          <w:b/>
          <w:bCs/>
        </w:rPr>
        <w:t>ed</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f</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m</w:t>
      </w:r>
      <w:r w:rsidRPr="006632F3">
        <w:rPr>
          <w:rFonts w:ascii="Times New Roman" w:eastAsia="Times New Roman" w:hAnsi="Times New Roman" w:cs="Times New Roman"/>
          <w:b/>
          <w:bCs/>
          <w:spacing w:val="-9"/>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rPr>
        <w:t>rid</w:t>
      </w:r>
    </w:p>
    <w:p w14:paraId="57A11A18" w14:textId="77777777" w:rsidR="00583B21" w:rsidRPr="006632F3" w:rsidRDefault="00583B21" w:rsidP="00583B21">
      <w:pPr>
        <w:spacing w:after="0" w:line="200" w:lineRule="exact"/>
        <w:rPr>
          <w:rFonts w:ascii="Times New Roman" w:hAnsi="Times New Roman" w:cs="Times New Roman"/>
        </w:rPr>
      </w:pPr>
    </w:p>
    <w:p w14:paraId="5A72F318" w14:textId="77777777" w:rsidR="00583B21" w:rsidRPr="006632F3" w:rsidRDefault="00583B21" w:rsidP="00583B21">
      <w:pPr>
        <w:spacing w:before="9" w:after="0" w:line="200" w:lineRule="exact"/>
        <w:rPr>
          <w:rFonts w:ascii="Times New Roman" w:hAnsi="Times New Roman" w:cs="Times New Roman"/>
        </w:rPr>
      </w:pPr>
    </w:p>
    <w:p w14:paraId="06E4BA89" w14:textId="77777777" w:rsidR="00583B21" w:rsidRPr="006632F3" w:rsidRDefault="00583B21" w:rsidP="00583B21">
      <w:pPr>
        <w:tabs>
          <w:tab w:val="left" w:pos="540"/>
        </w:tabs>
        <w:spacing w:after="0" w:line="248" w:lineRule="auto"/>
        <w:ind w:left="550" w:right="353" w:hanging="432"/>
        <w:rPr>
          <w:rFonts w:ascii="Times New Roman" w:eastAsia="Arial" w:hAnsi="Times New Roman" w:cs="Times New Roman"/>
        </w:rPr>
      </w:pPr>
      <w:r w:rsidRPr="006632F3">
        <w:rPr>
          <w:rFonts w:ascii="Times New Roman" w:eastAsia="Arial" w:hAnsi="Times New Roman" w:cs="Times New Roman"/>
        </w:rPr>
        <w:t>1</w:t>
      </w:r>
      <w:r w:rsidRPr="006632F3">
        <w:rPr>
          <w:rFonts w:ascii="Times New Roman" w:eastAsia="Arial" w:hAnsi="Times New Roman" w:cs="Times New Roman"/>
        </w:rPr>
        <w:tab/>
        <w:t>A</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iv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w:t>
      </w:r>
      <w:r w:rsidRPr="006632F3">
        <w:rPr>
          <w:rFonts w:ascii="Times New Roman" w:eastAsia="Arial" w:hAnsi="Times New Roman" w:cs="Times New Roman"/>
        </w:rPr>
        <w:t>d</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Builde</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plea</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2"/>
        </w:rPr>
        <w:t>f</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1"/>
        </w:rPr>
        <w:t>5</w:t>
      </w:r>
      <w:r w:rsidRPr="006632F3">
        <w:rPr>
          <w:rFonts w:ascii="Times New Roman" w:eastAsia="Arial" w:hAnsi="Times New Roman" w:cs="Times New Roman"/>
        </w:rPr>
        <w:t xml:space="preserve">.2 </w:t>
      </w:r>
      <w:r w:rsidRPr="006632F3">
        <w:rPr>
          <w:rFonts w:ascii="Times New Roman" w:eastAsia="Arial" w:hAnsi="Times New Roman" w:cs="Times New Roman"/>
          <w:spacing w:val="47"/>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proofErr w:type="gramEnd"/>
      <w:r w:rsidRPr="006632F3">
        <w:rPr>
          <w:rFonts w:ascii="Times New Roman" w:eastAsia="Arial" w:hAnsi="Times New Roman" w:cs="Times New Roman"/>
        </w:rPr>
        <w:t xml:space="preserve"> </w:t>
      </w:r>
      <w:r w:rsidRPr="006632F3">
        <w:rPr>
          <w:rFonts w:ascii="Times New Roman" w:eastAsia="Arial" w:hAnsi="Times New Roman" w:cs="Times New Roman"/>
          <w:spacing w:val="-1"/>
        </w:rPr>
        <w:t>de</w:t>
      </w:r>
      <w:r w:rsidRPr="006632F3">
        <w:rPr>
          <w:rFonts w:ascii="Times New Roman" w:eastAsia="Arial" w:hAnsi="Times New Roman" w:cs="Times New Roman"/>
        </w:rPr>
        <w:t>t</w:t>
      </w:r>
      <w:r w:rsidRPr="006632F3">
        <w:rPr>
          <w:rFonts w:ascii="Times New Roman" w:eastAsia="Arial" w:hAnsi="Times New Roman" w:cs="Times New Roman"/>
          <w:spacing w:val="-1"/>
        </w:rPr>
        <w:t>ail</w:t>
      </w:r>
      <w:r w:rsidRPr="006632F3">
        <w:rPr>
          <w:rFonts w:ascii="Times New Roman" w:eastAsia="Arial" w:hAnsi="Times New Roman" w:cs="Times New Roman"/>
          <w:spacing w:val="1"/>
        </w:rPr>
        <w:t>s</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proofErr w:type="gramStart"/>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rPr>
        <w:t>D</w:t>
      </w:r>
      <w:r w:rsidRPr="006632F3">
        <w:rPr>
          <w:rFonts w:ascii="Times New Roman" w:eastAsia="Arial" w:hAnsi="Times New Roman" w:cs="Times New Roman"/>
          <w:spacing w:val="-1"/>
        </w:rPr>
        <w:t>el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s</w:t>
      </w:r>
      <w:r w:rsidRPr="006632F3">
        <w:rPr>
          <w:rFonts w:ascii="Times New Roman" w:eastAsia="Arial" w:hAnsi="Times New Roman" w:cs="Times New Roman"/>
          <w:spacing w:val="-1"/>
        </w:rPr>
        <w:t xml:space="preserve"> i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d</w:t>
      </w:r>
    </w:p>
    <w:p w14:paraId="0FD4D2F1" w14:textId="77777777" w:rsidR="00583B21" w:rsidRPr="006632F3" w:rsidRDefault="00583B21" w:rsidP="00583B21">
      <w:pPr>
        <w:tabs>
          <w:tab w:val="left" w:pos="540"/>
        </w:tabs>
        <w:spacing w:before="2" w:after="0" w:line="249" w:lineRule="auto"/>
        <w:ind w:left="550" w:right="437" w:hanging="432"/>
        <w:rPr>
          <w:rFonts w:ascii="Times New Roman" w:eastAsia="Arial" w:hAnsi="Times New Roman" w:cs="Times New Roman"/>
        </w:rPr>
      </w:pPr>
      <w:r w:rsidRPr="006632F3">
        <w:rPr>
          <w:rFonts w:ascii="Times New Roman" w:eastAsia="Arial" w:hAnsi="Times New Roman" w:cs="Times New Roman"/>
        </w:rPr>
        <w:t>2</w:t>
      </w:r>
      <w:r w:rsidRPr="006632F3">
        <w:rPr>
          <w:rFonts w:ascii="Times New Roman" w:eastAsia="Arial" w:hAnsi="Times New Roman" w:cs="Times New Roman"/>
        </w:rPr>
        <w:tab/>
        <w:t>R</w:t>
      </w:r>
      <w:r w:rsidRPr="006632F3">
        <w:rPr>
          <w:rFonts w:ascii="Times New Roman" w:eastAsia="Arial" w:hAnsi="Times New Roman" w:cs="Times New Roman"/>
          <w:spacing w:val="-1"/>
        </w:rPr>
        <w:t>epo</w:t>
      </w:r>
      <w:r w:rsidRPr="006632F3">
        <w:rPr>
          <w:rFonts w:ascii="Times New Roman" w:eastAsia="Arial" w:hAnsi="Times New Roman" w:cs="Times New Roman"/>
          <w:spacing w:val="1"/>
        </w:rPr>
        <w:t>r</w:t>
      </w:r>
      <w:r w:rsidRPr="006632F3">
        <w:rPr>
          <w:rFonts w:ascii="Times New Roman" w:eastAsia="Arial" w:hAnsi="Times New Roman" w:cs="Times New Roman"/>
        </w:rPr>
        <w:t>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 xml:space="preserve">a </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x</w:t>
      </w:r>
      <w:r w:rsidRPr="006632F3">
        <w:rPr>
          <w:rFonts w:ascii="Times New Roman" w:eastAsia="Arial" w:hAnsi="Times New Roman" w:cs="Times New Roman"/>
          <w:spacing w:val="2"/>
        </w:rPr>
        <w:t>f</w:t>
      </w:r>
      <w:r w:rsidRPr="006632F3">
        <w:rPr>
          <w:rFonts w:ascii="Times New Roman" w:eastAsia="Arial" w:hAnsi="Times New Roman" w:cs="Times New Roman"/>
          <w:spacing w:val="-1"/>
        </w:rPr>
        <w:t>_</w:t>
      </w:r>
      <w:r w:rsidRPr="006632F3">
        <w:rPr>
          <w:rFonts w:ascii="Times New Roman" w:eastAsia="Arial" w:hAnsi="Times New Roman" w:cs="Times New Roman"/>
        </w:rPr>
        <w:t>D</w:t>
      </w:r>
      <w:r w:rsidRPr="006632F3">
        <w:rPr>
          <w:rFonts w:ascii="Times New Roman" w:eastAsia="Arial" w:hAnsi="Times New Roman" w:cs="Times New Roman"/>
          <w:spacing w:val="-1"/>
        </w:rPr>
        <w:t>ele</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v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e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22"/>
        </w:rPr>
        <w:t xml:space="preserve"> </w:t>
      </w:r>
      <w:r w:rsidRPr="006632F3">
        <w:rPr>
          <w:rFonts w:ascii="Times New Roman" w:eastAsia="Arial" w:hAnsi="Times New Roman" w:cs="Times New Roman"/>
        </w:rPr>
        <w:t>If</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w:t>
      </w:r>
      <w:r w:rsidRPr="006632F3">
        <w:rPr>
          <w:rFonts w:ascii="Times New Roman" w:eastAsia="Arial" w:hAnsi="Times New Roman" w:cs="Times New Roman"/>
        </w:rPr>
        <w:t>e</w:t>
      </w:r>
      <w:r w:rsidRPr="006632F3">
        <w:rPr>
          <w:rFonts w:ascii="Times New Roman" w:eastAsia="Arial" w:hAnsi="Times New Roman" w:cs="Times New Roman"/>
          <w:spacing w:val="-1"/>
        </w:rPr>
        <w:t>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 xml:space="preserve">s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unning</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g</w:t>
      </w:r>
      <w:r w:rsidRPr="006632F3">
        <w:rPr>
          <w:rFonts w:ascii="Times New Roman" w:eastAsia="Arial" w:hAnsi="Times New Roman" w:cs="Times New Roman"/>
        </w:rPr>
        <w: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3</w:t>
      </w:r>
      <w:r w:rsidRPr="006632F3">
        <w:rPr>
          <w:rFonts w:ascii="Times New Roman" w:eastAsia="Arial" w:hAnsi="Times New Roman" w:cs="Times New Roman"/>
        </w:rPr>
        <w:t>.</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Ot</w:t>
      </w:r>
      <w:r w:rsidRPr="006632F3">
        <w:rPr>
          <w:rFonts w:ascii="Times New Roman" w:eastAsia="Arial" w:hAnsi="Times New Roman" w:cs="Times New Roman"/>
          <w:spacing w:val="-1"/>
        </w:rPr>
        <w:t>he</w:t>
      </w:r>
      <w:r w:rsidRPr="006632F3">
        <w:rPr>
          <w:rFonts w:ascii="Times New Roman" w:eastAsia="Arial" w:hAnsi="Times New Roman" w:cs="Times New Roman"/>
          <w:spacing w:val="1"/>
        </w:rPr>
        <w:t>r</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doe</w:t>
      </w:r>
      <w:r w:rsidRPr="006632F3">
        <w:rPr>
          <w:rFonts w:ascii="Times New Roman" w:eastAsia="Arial" w:hAnsi="Times New Roman" w:cs="Times New Roman"/>
        </w:rPr>
        <w:t>s</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h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i</w:t>
      </w:r>
      <w:r w:rsidRPr="006632F3">
        <w:rPr>
          <w:rFonts w:ascii="Times New Roman" w:eastAsia="Arial" w:hAnsi="Times New Roman" w:cs="Times New Roman"/>
        </w:rPr>
        <w:t>ts</w:t>
      </w:r>
    </w:p>
    <w:p w14:paraId="72AD31BA" w14:textId="77777777" w:rsidR="00583B21" w:rsidRPr="006632F3" w:rsidRDefault="00583B21" w:rsidP="00583B21">
      <w:pPr>
        <w:tabs>
          <w:tab w:val="left" w:pos="540"/>
        </w:tabs>
        <w:spacing w:before="1" w:after="0" w:line="240" w:lineRule="auto"/>
        <w:ind w:left="118" w:right="-20"/>
        <w:rPr>
          <w:rFonts w:ascii="Times New Roman" w:eastAsia="Arial" w:hAnsi="Times New Roman" w:cs="Times New Roman"/>
        </w:rPr>
      </w:pPr>
      <w:r w:rsidRPr="006632F3">
        <w:rPr>
          <w:rFonts w:ascii="Times New Roman" w:eastAsia="Arial" w:hAnsi="Times New Roman" w:cs="Times New Roman"/>
        </w:rPr>
        <w:t>3</w:t>
      </w:r>
      <w:r w:rsidRPr="006632F3">
        <w:rPr>
          <w:rFonts w:ascii="Times New Roman" w:eastAsia="Arial" w:hAnsi="Times New Roman" w:cs="Times New Roman"/>
        </w:rPr>
        <w:tab/>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B</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r</w:t>
      </w:r>
    </w:p>
    <w:p w14:paraId="7959A607" w14:textId="77777777" w:rsidR="00583B21" w:rsidRPr="006632F3" w:rsidRDefault="00583B21" w:rsidP="00583B21">
      <w:pPr>
        <w:tabs>
          <w:tab w:val="left" w:pos="540"/>
        </w:tabs>
        <w:spacing w:before="8" w:after="0" w:line="250" w:lineRule="auto"/>
        <w:ind w:left="550" w:right="1521" w:hanging="432"/>
        <w:rPr>
          <w:rFonts w:ascii="Times New Roman" w:eastAsia="Arial" w:hAnsi="Times New Roman" w:cs="Times New Roman"/>
        </w:rPr>
      </w:pPr>
      <w:r w:rsidRPr="006632F3">
        <w:rPr>
          <w:rFonts w:ascii="Times New Roman" w:eastAsia="Arial" w:hAnsi="Times New Roman" w:cs="Times New Roman"/>
        </w:rPr>
        <w:t>4</w:t>
      </w:r>
      <w:r w:rsidRPr="006632F3">
        <w:rPr>
          <w:rFonts w:ascii="Times New Roman" w:eastAsia="Arial" w:hAnsi="Times New Roman" w:cs="Times New Roman"/>
        </w:rPr>
        <w:tab/>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w:t>
      </w:r>
      <w:r w:rsidRPr="006632F3">
        <w:rPr>
          <w:rFonts w:ascii="Times New Roman" w:eastAsia="Arial" w:hAnsi="Times New Roman" w:cs="Times New Roman"/>
          <w:spacing w:val="1"/>
        </w:rPr>
        <w:t>s</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u</w:t>
      </w:r>
      <w:r w:rsidRPr="006632F3">
        <w:rPr>
          <w:rFonts w:ascii="Times New Roman" w:eastAsia="Arial" w:hAnsi="Times New Roman" w:cs="Times New Roman"/>
          <w:spacing w:val="1"/>
        </w:rPr>
        <w:t>rc</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all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llin</w:t>
      </w:r>
      <w:r w:rsidRPr="006632F3">
        <w:rPr>
          <w:rFonts w:ascii="Times New Roman" w:eastAsia="Arial" w:hAnsi="Times New Roman" w:cs="Times New Roman"/>
        </w:rPr>
        <w:t xml:space="preserve">g </w:t>
      </w:r>
      <w:proofErr w:type="gramStart"/>
      <w:r w:rsidRPr="006632F3">
        <w:rPr>
          <w:rFonts w:ascii="Times New Roman" w:eastAsia="Arial" w:hAnsi="Times New Roman" w:cs="Times New Roman"/>
          <w:spacing w:val="-1"/>
        </w:rPr>
        <w:t>all</w:t>
      </w:r>
      <w:r w:rsidRPr="006632F3">
        <w:rPr>
          <w:rFonts w:ascii="Times New Roman" w:eastAsia="Arial" w:hAnsi="Times New Roman" w:cs="Times New Roman"/>
          <w:spacing w:val="10"/>
        </w:rPr>
        <w:t>W</w:t>
      </w:r>
      <w:r w:rsidRPr="006632F3">
        <w:rPr>
          <w:rFonts w:ascii="Times New Roman" w:eastAsia="Arial" w:hAnsi="Times New Roman" w:cs="Times New Roman"/>
          <w:spacing w:val="-1"/>
        </w:rPr>
        <w:t>indo</w:t>
      </w:r>
      <w:r w:rsidRPr="006632F3">
        <w:rPr>
          <w:rFonts w:ascii="Times New Roman" w:eastAsia="Arial" w:hAnsi="Times New Roman" w:cs="Times New Roman"/>
          <w:spacing w:val="-3"/>
        </w:rPr>
        <w:t>w</w:t>
      </w:r>
      <w:r w:rsidRPr="006632F3">
        <w:rPr>
          <w:rFonts w:ascii="Times New Roman" w:eastAsia="Arial" w:hAnsi="Times New Roman" w:cs="Times New Roman"/>
          <w:spacing w:val="1"/>
        </w:rPr>
        <w:t>s</w:t>
      </w:r>
      <w:r w:rsidRPr="006632F3">
        <w:rPr>
          <w:rFonts w:ascii="Times New Roman" w:eastAsia="Arial" w:hAnsi="Times New Roman" w:cs="Times New Roman"/>
        </w:rPr>
        <w:t>C</w:t>
      </w:r>
      <w:r w:rsidRPr="006632F3">
        <w:rPr>
          <w:rFonts w:ascii="Times New Roman" w:eastAsia="Arial" w:hAnsi="Times New Roman" w:cs="Times New Roman"/>
          <w:spacing w:val="-1"/>
        </w:rPr>
        <w:t>lo</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d</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8"/>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Apple</w:t>
      </w:r>
      <w:r w:rsidRPr="006632F3">
        <w:rPr>
          <w:rFonts w:ascii="Times New Roman" w:eastAsia="Arial" w:hAnsi="Times New Roman" w:cs="Times New Roman"/>
        </w:rPr>
        <w:t>t</w:t>
      </w:r>
      <w:r w:rsidRPr="006632F3">
        <w:rPr>
          <w:rFonts w:ascii="Times New Roman" w:eastAsia="Arial" w:hAnsi="Times New Roman" w:cs="Times New Roman"/>
          <w:spacing w:val="-1"/>
        </w:rPr>
        <w:t>V</w:t>
      </w:r>
      <w:r w:rsidRPr="006632F3">
        <w:rPr>
          <w:rFonts w:ascii="Times New Roman" w:eastAsia="Arial" w:hAnsi="Times New Roman" w:cs="Times New Roman"/>
        </w:rPr>
        <w:t>C</w:t>
      </w:r>
      <w:r w:rsidRPr="006632F3">
        <w:rPr>
          <w:rFonts w:ascii="Times New Roman" w:eastAsia="Arial" w:hAnsi="Times New Roman" w:cs="Times New Roman"/>
          <w:spacing w:val="-1"/>
        </w:rPr>
        <w:t>Mai</w:t>
      </w:r>
      <w:r w:rsidRPr="006632F3">
        <w:rPr>
          <w:rFonts w:ascii="Times New Roman" w:eastAsia="Arial" w:hAnsi="Times New Roman" w:cs="Times New Roman"/>
        </w:rPr>
        <w:t>n</w:t>
      </w:r>
    </w:p>
    <w:p w14:paraId="7F434550" w14:textId="77777777" w:rsidR="00583B21" w:rsidRPr="006632F3" w:rsidRDefault="00583B21" w:rsidP="00583B21">
      <w:pPr>
        <w:tabs>
          <w:tab w:val="left" w:pos="540"/>
        </w:tabs>
        <w:spacing w:after="0" w:line="228" w:lineRule="exact"/>
        <w:ind w:left="118" w:right="-20"/>
        <w:rPr>
          <w:rFonts w:ascii="Times New Roman" w:eastAsia="Arial" w:hAnsi="Times New Roman" w:cs="Times New Roman"/>
        </w:rPr>
      </w:pPr>
      <w:r w:rsidRPr="006632F3">
        <w:rPr>
          <w:rFonts w:ascii="Times New Roman" w:eastAsia="Arial" w:hAnsi="Times New Roman" w:cs="Times New Roman"/>
        </w:rPr>
        <w:t>5</w:t>
      </w:r>
      <w:r w:rsidRPr="006632F3">
        <w:rPr>
          <w:rFonts w:ascii="Times New Roman" w:eastAsia="Arial" w:hAnsi="Times New Roman" w:cs="Times New Roman"/>
        </w:rPr>
        <w:tab/>
        <w:t>N</w:t>
      </w:r>
      <w:r w:rsidRPr="006632F3">
        <w:rPr>
          <w:rFonts w:ascii="Times New Roman" w:eastAsia="Arial" w:hAnsi="Times New Roman" w:cs="Times New Roman"/>
          <w:spacing w:val="-1"/>
        </w:rPr>
        <w:t>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dap</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20"/>
        </w:rPr>
        <w:t xml:space="preserve"> </w:t>
      </w:r>
      <w:r w:rsidRPr="006632F3">
        <w:rPr>
          <w:rFonts w:ascii="Times New Roman" w:eastAsia="Arial" w:hAnsi="Times New Roman" w:cs="Times New Roman"/>
        </w:rPr>
        <w:t>to</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spacing w:val="-1"/>
        </w:rPr>
        <w:t>ina</w:t>
      </w:r>
      <w:r w:rsidRPr="006632F3">
        <w:rPr>
          <w:rFonts w:ascii="Times New Roman" w:eastAsia="Arial" w:hAnsi="Times New Roman" w:cs="Times New Roman"/>
        </w:rPr>
        <w:t>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p</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rPr>
        <w:t>m</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p>
    <w:p w14:paraId="52C7081F" w14:textId="77777777" w:rsidR="00583B21" w:rsidRPr="006632F3" w:rsidRDefault="00583B21" w:rsidP="00583B21">
      <w:pPr>
        <w:spacing w:before="10" w:after="0" w:line="240" w:lineRule="auto"/>
        <w:ind w:left="550" w:right="-20"/>
        <w:rPr>
          <w:rFonts w:ascii="Times New Roman" w:eastAsia="Arial" w:hAnsi="Times New Roman" w:cs="Times New Roman"/>
        </w:rPr>
      </w:pPr>
      <w:proofErr w:type="gramStart"/>
      <w:r w:rsidRPr="006632F3">
        <w:rPr>
          <w:rFonts w:ascii="Times New Roman" w:eastAsia="Arial" w:hAnsi="Times New Roman" w:cs="Times New Roman"/>
          <w:spacing w:val="1"/>
        </w:rPr>
        <w:t>c</w:t>
      </w:r>
      <w:r w:rsidRPr="006632F3">
        <w:rPr>
          <w:rFonts w:ascii="Times New Roman" w:eastAsia="Arial" w:hAnsi="Times New Roman" w:cs="Times New Roman"/>
          <w:spacing w:val="-1"/>
        </w:rPr>
        <w:t>allin</w:t>
      </w:r>
      <w:r w:rsidRPr="006632F3">
        <w:rPr>
          <w:rFonts w:ascii="Times New Roman" w:eastAsia="Arial" w:hAnsi="Times New Roman" w:cs="Times New Roman"/>
        </w:rPr>
        <w:t>g</w:t>
      </w:r>
      <w:proofErr w:type="gramEnd"/>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op</w:t>
      </w:r>
      <w:r w:rsidRPr="006632F3">
        <w:rPr>
          <w:rFonts w:ascii="Times New Roman" w:eastAsia="Arial" w:hAnsi="Times New Roman" w:cs="Times New Roman"/>
        </w:rPr>
        <w:t>R</w:t>
      </w:r>
      <w:r w:rsidRPr="006632F3">
        <w:rPr>
          <w:rFonts w:ascii="Times New Roman" w:eastAsia="Arial" w:hAnsi="Times New Roman" w:cs="Times New Roman"/>
          <w:spacing w:val="-1"/>
        </w:rPr>
        <w:t>eque</w:t>
      </w:r>
      <w:r w:rsidRPr="006632F3">
        <w:rPr>
          <w:rFonts w:ascii="Times New Roman" w:eastAsia="Arial" w:hAnsi="Times New Roman" w:cs="Times New Roman"/>
          <w:spacing w:val="1"/>
        </w:rPr>
        <w:t>s</w:t>
      </w:r>
      <w:r w:rsidRPr="006632F3">
        <w:rPr>
          <w:rFonts w:ascii="Times New Roman" w:eastAsia="Arial" w:hAnsi="Times New Roman" w:cs="Times New Roman"/>
        </w:rPr>
        <w:t>t()</w:t>
      </w:r>
    </w:p>
    <w:p w14:paraId="388F630E" w14:textId="77777777" w:rsidR="00583B21" w:rsidRPr="006632F3" w:rsidRDefault="00583B21" w:rsidP="00583B21">
      <w:pPr>
        <w:tabs>
          <w:tab w:val="left" w:pos="540"/>
        </w:tabs>
        <w:spacing w:before="8" w:after="0" w:line="240" w:lineRule="auto"/>
        <w:ind w:left="118" w:right="-20"/>
        <w:rPr>
          <w:rFonts w:ascii="Times New Roman" w:eastAsia="Arial" w:hAnsi="Times New Roman" w:cs="Times New Roman"/>
        </w:rPr>
      </w:pPr>
      <w:r w:rsidRPr="006632F3">
        <w:rPr>
          <w:rFonts w:ascii="Times New Roman" w:eastAsia="Arial" w:hAnsi="Times New Roman" w:cs="Times New Roman"/>
        </w:rPr>
        <w:t>6</w:t>
      </w:r>
      <w:r w:rsidRPr="006632F3">
        <w:rPr>
          <w:rFonts w:ascii="Times New Roman" w:eastAsia="Arial" w:hAnsi="Times New Roman" w:cs="Times New Roman"/>
        </w:rPr>
        <w:tab/>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12"/>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l</w:t>
      </w:r>
      <w:r w:rsidRPr="006632F3">
        <w:rPr>
          <w:rFonts w:ascii="Times New Roman" w:eastAsia="Arial" w:hAnsi="Times New Roman" w:cs="Times New Roman"/>
        </w:rPr>
        <w:t>l</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e</w:t>
      </w:r>
      <w:r w:rsidRPr="006632F3">
        <w:rPr>
          <w:rFonts w:ascii="Times New Roman" w:eastAsia="Arial" w:hAnsi="Times New Roman" w:cs="Times New Roman"/>
          <w:spacing w:val="1"/>
        </w:rPr>
        <w:t>x</w:t>
      </w:r>
      <w:r w:rsidRPr="006632F3">
        <w:rPr>
          <w:rFonts w:ascii="Times New Roman" w:eastAsia="Arial" w:hAnsi="Times New Roman" w:cs="Times New Roman"/>
          <w:spacing w:val="-1"/>
        </w:rPr>
        <w:t>i</w:t>
      </w:r>
      <w:r w:rsidRPr="006632F3">
        <w:rPr>
          <w:rFonts w:ascii="Times New Roman" w:eastAsia="Arial" w:hAnsi="Times New Roman" w:cs="Times New Roman"/>
        </w:rPr>
        <w:t>ts</w:t>
      </w:r>
    </w:p>
    <w:p w14:paraId="6FD7E919" w14:textId="77777777" w:rsidR="00583B21" w:rsidRPr="006632F3" w:rsidRDefault="00583B21" w:rsidP="00583B21">
      <w:pPr>
        <w:tabs>
          <w:tab w:val="left" w:pos="540"/>
        </w:tabs>
        <w:spacing w:before="10" w:after="0" w:line="250" w:lineRule="auto"/>
        <w:ind w:left="550" w:right="665" w:hanging="432"/>
        <w:rPr>
          <w:rFonts w:ascii="Times New Roman" w:eastAsia="Arial" w:hAnsi="Times New Roman" w:cs="Times New Roman"/>
        </w:rPr>
      </w:pPr>
      <w:r w:rsidRPr="006632F3">
        <w:rPr>
          <w:rFonts w:ascii="Times New Roman" w:eastAsia="Arial" w:hAnsi="Times New Roman" w:cs="Times New Roman"/>
        </w:rPr>
        <w:t>7</w:t>
      </w:r>
      <w:r w:rsidRPr="006632F3">
        <w:rPr>
          <w:rFonts w:ascii="Times New Roman" w:eastAsia="Arial" w:hAnsi="Times New Roman" w:cs="Times New Roman"/>
        </w:rPr>
        <w:tab/>
      </w:r>
      <w:r w:rsidRPr="006632F3">
        <w:rPr>
          <w:rFonts w:ascii="Times New Roman" w:eastAsia="Arial" w:hAnsi="Times New Roman" w:cs="Times New Roman"/>
          <w:spacing w:val="3"/>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a</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3"/>
        </w:rPr>
        <w:t>w</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k</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G</w:t>
      </w:r>
      <w:r w:rsidRPr="006632F3">
        <w:rPr>
          <w:rFonts w:ascii="Times New Roman" w:eastAsia="Arial" w:hAnsi="Times New Roman" w:cs="Times New Roman"/>
          <w:spacing w:val="-1"/>
        </w:rPr>
        <w:t>S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ionLogi</w:t>
      </w:r>
      <w:r w:rsidRPr="006632F3">
        <w:rPr>
          <w:rFonts w:ascii="Times New Roman" w:eastAsia="Arial" w:hAnsi="Times New Roman" w:cs="Times New Roman"/>
        </w:rPr>
        <w:t>c</w:t>
      </w:r>
      <w:r w:rsidRPr="006632F3">
        <w:rPr>
          <w:rFonts w:ascii="Times New Roman" w:eastAsia="Arial" w:hAnsi="Times New Roman" w:cs="Times New Roman"/>
          <w:spacing w:val="-15"/>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a</w:t>
      </w:r>
      <w:r w:rsidRPr="006632F3">
        <w:rPr>
          <w:rFonts w:ascii="Times New Roman" w:eastAsia="Arial" w:hAnsi="Times New Roman" w:cs="Times New Roman"/>
        </w:rPr>
        <w:t>t</w:t>
      </w:r>
      <w:r w:rsidRPr="006632F3">
        <w:rPr>
          <w:rFonts w:ascii="Times New Roman" w:eastAsia="Arial" w:hAnsi="Times New Roman" w:cs="Times New Roman"/>
          <w:spacing w:val="-4"/>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ha</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di</w:t>
      </w:r>
      <w:r w:rsidRPr="006632F3">
        <w:rPr>
          <w:rFonts w:ascii="Times New Roman" w:eastAsia="Arial" w:hAnsi="Times New Roman" w:cs="Times New Roman"/>
          <w:spacing w:val="1"/>
        </w:rPr>
        <w:t>sc</w:t>
      </w:r>
      <w:r w:rsidRPr="006632F3">
        <w:rPr>
          <w:rFonts w:ascii="Times New Roman" w:eastAsia="Arial" w:hAnsi="Times New Roman" w:cs="Times New Roman"/>
          <w:spacing w:val="-1"/>
        </w:rPr>
        <w:t>onne</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3"/>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i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in</w:t>
      </w:r>
      <w:r w:rsidRPr="006632F3">
        <w:rPr>
          <w:rFonts w:ascii="Times New Roman" w:eastAsia="Arial" w:hAnsi="Times New Roman" w:cs="Times New Roman"/>
        </w:rPr>
        <w:t xml:space="preserve">g </w:t>
      </w:r>
      <w:proofErr w:type="gramStart"/>
      <w:r w:rsidRPr="006632F3">
        <w:rPr>
          <w:rFonts w:ascii="Times New Roman" w:eastAsia="Arial" w:hAnsi="Times New Roman" w:cs="Times New Roman"/>
          <w:spacing w:val="-1"/>
        </w:rPr>
        <w:t>u</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Le</w:t>
      </w:r>
      <w:r w:rsidRPr="006632F3">
        <w:rPr>
          <w:rFonts w:ascii="Times New Roman" w:eastAsia="Arial" w:hAnsi="Times New Roman" w:cs="Times New Roman"/>
          <w:spacing w:val="2"/>
        </w:rPr>
        <w:t>f</w:t>
      </w:r>
      <w:r w:rsidRPr="006632F3">
        <w:rPr>
          <w:rFonts w:ascii="Times New Roman" w:eastAsia="Arial" w:hAnsi="Times New Roman" w:cs="Times New Roman"/>
        </w:rPr>
        <w:t>t()</w:t>
      </w:r>
      <w:proofErr w:type="gramEnd"/>
    </w:p>
    <w:p w14:paraId="49165C31" w14:textId="77777777" w:rsidR="00583B21" w:rsidRPr="006632F3" w:rsidRDefault="00583B21" w:rsidP="00583B21">
      <w:pPr>
        <w:spacing w:after="0"/>
        <w:rPr>
          <w:rFonts w:ascii="Times New Roman" w:hAnsi="Times New Roman" w:cs="Times New Roman"/>
        </w:rPr>
        <w:sectPr w:rsidR="00583B21" w:rsidRPr="006632F3">
          <w:pgSz w:w="12240" w:h="15860"/>
          <w:pgMar w:top="1300" w:right="1720" w:bottom="1000" w:left="1680" w:header="0" w:footer="803" w:gutter="0"/>
          <w:cols w:space="720"/>
        </w:sectPr>
      </w:pPr>
    </w:p>
    <w:p w14:paraId="79DBA43B" w14:textId="77777777" w:rsidR="00583B21" w:rsidRPr="006632F3" w:rsidRDefault="00583B21" w:rsidP="00583B21">
      <w:pPr>
        <w:tabs>
          <w:tab w:val="left" w:pos="540"/>
        </w:tabs>
        <w:spacing w:before="65" w:after="0" w:line="240" w:lineRule="auto"/>
        <w:ind w:left="118" w:right="-20"/>
        <w:rPr>
          <w:rFonts w:ascii="Times New Roman" w:eastAsia="Arial" w:hAnsi="Times New Roman" w:cs="Times New Roman"/>
        </w:rPr>
      </w:pPr>
      <w:r w:rsidRPr="006632F3">
        <w:rPr>
          <w:rFonts w:ascii="Times New Roman" w:eastAsia="Arial" w:hAnsi="Times New Roman" w:cs="Times New Roman"/>
        </w:rPr>
        <w:lastRenderedPageBreak/>
        <w:t>8</w:t>
      </w:r>
      <w:r w:rsidRPr="006632F3">
        <w:rPr>
          <w:rFonts w:ascii="Times New Roman" w:eastAsia="Arial" w:hAnsi="Times New Roman" w:cs="Times New Roman"/>
        </w:rPr>
        <w:tab/>
      </w:r>
      <w:r w:rsidRPr="006632F3">
        <w:rPr>
          <w:rFonts w:ascii="Times New Roman" w:eastAsia="Arial" w:hAnsi="Times New Roman" w:cs="Times New Roman"/>
          <w:spacing w:val="-1"/>
        </w:rPr>
        <w:t>i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v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or</w:t>
      </w:r>
      <w:r w:rsidRPr="006632F3">
        <w:rPr>
          <w:rFonts w:ascii="Times New Roman" w:eastAsia="Arial" w:hAnsi="Times New Roman" w:cs="Times New Roman"/>
          <w:spacing w:val="-1"/>
        </w:rPr>
        <w:t>Manage</w:t>
      </w:r>
      <w:r w:rsidRPr="006632F3">
        <w:rPr>
          <w:rFonts w:ascii="Times New Roman" w:eastAsia="Arial" w:hAnsi="Times New Roman" w:cs="Times New Roman"/>
        </w:rPr>
        <w:t>r</w:t>
      </w:r>
    </w:p>
    <w:p w14:paraId="7A3862DE" w14:textId="77777777" w:rsidR="00583B21" w:rsidRPr="006632F3" w:rsidRDefault="00583B21" w:rsidP="00583B21">
      <w:pPr>
        <w:tabs>
          <w:tab w:val="left" w:pos="540"/>
        </w:tabs>
        <w:spacing w:before="10" w:after="0" w:line="249" w:lineRule="auto"/>
        <w:ind w:left="550" w:right="162" w:hanging="432"/>
        <w:rPr>
          <w:rFonts w:ascii="Times New Roman" w:eastAsia="Arial" w:hAnsi="Times New Roman" w:cs="Times New Roman"/>
        </w:rPr>
      </w:pPr>
      <w:r w:rsidRPr="006632F3">
        <w:rPr>
          <w:rFonts w:ascii="Times New Roman" w:eastAsia="Arial" w:hAnsi="Times New Roman" w:cs="Times New Roman"/>
        </w:rPr>
        <w:t>9</w:t>
      </w:r>
      <w:r w:rsidRPr="006632F3">
        <w:rPr>
          <w:rFonts w:ascii="Times New Roman" w:eastAsia="Arial" w:hAnsi="Times New Roman" w:cs="Times New Roman"/>
        </w:rPr>
        <w:tab/>
        <w:t>R</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v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1"/>
        </w:rPr>
        <w:t>Poli</w:t>
      </w:r>
      <w:r w:rsidRPr="006632F3">
        <w:rPr>
          <w:rFonts w:ascii="Times New Roman" w:eastAsia="Arial" w:hAnsi="Times New Roman" w:cs="Times New Roman"/>
          <w:spacing w:val="1"/>
        </w:rPr>
        <w:t>c</w:t>
      </w:r>
      <w:r w:rsidRPr="006632F3">
        <w:rPr>
          <w:rFonts w:ascii="Times New Roman" w:eastAsia="Arial" w:hAnsi="Times New Roman" w:cs="Times New Roman"/>
        </w:rPr>
        <w:t>y</w:t>
      </w:r>
      <w:r w:rsidRPr="006632F3">
        <w:rPr>
          <w:rFonts w:ascii="Times New Roman" w:eastAsia="Arial" w:hAnsi="Times New Roman" w:cs="Times New Roman"/>
          <w:spacing w:val="-19"/>
        </w:rPr>
        <w:t xml:space="preserve"> </w:t>
      </w:r>
      <w:r w:rsidRPr="006632F3">
        <w:rPr>
          <w:rFonts w:ascii="Times New Roman" w:eastAsia="Arial" w:hAnsi="Times New Roman" w:cs="Times New Roman"/>
          <w:spacing w:val="-1"/>
        </w:rPr>
        <w:t>an</w:t>
      </w:r>
      <w:r w:rsidRPr="006632F3">
        <w:rPr>
          <w:rFonts w:ascii="Times New Roman" w:eastAsia="Arial" w:hAnsi="Times New Roman" w:cs="Times New Roman"/>
        </w:rPr>
        <w:t>d</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u</w:t>
      </w:r>
      <w:r w:rsidRPr="006632F3">
        <w:rPr>
          <w:rFonts w:ascii="Times New Roman" w:eastAsia="Arial" w:hAnsi="Times New Roman" w:cs="Times New Roman"/>
        </w:rPr>
        <w:t>s</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i</w:t>
      </w:r>
      <w:r w:rsidRPr="006632F3">
        <w:rPr>
          <w:rFonts w:ascii="Times New Roman" w:eastAsia="Arial" w:hAnsi="Times New Roman" w:cs="Times New Roman"/>
        </w:rPr>
        <w:t>s</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ea</w:t>
      </w:r>
      <w:r w:rsidRPr="006632F3">
        <w:rPr>
          <w:rFonts w:ascii="Times New Roman" w:eastAsia="Arial" w:hAnsi="Times New Roman" w:cs="Times New Roman"/>
          <w:spacing w:val="1"/>
        </w:rPr>
        <w:t>c</w:t>
      </w:r>
      <w:r w:rsidRPr="006632F3">
        <w:rPr>
          <w:rFonts w:ascii="Times New Roman" w:eastAsia="Arial" w:hAnsi="Times New Roman" w:cs="Times New Roman"/>
        </w:rPr>
        <w: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spacing w:val="4"/>
        </w:rPr>
        <w:t>m</w:t>
      </w:r>
      <w:r w:rsidRPr="006632F3">
        <w:rPr>
          <w:rFonts w:ascii="Times New Roman" w:eastAsia="Arial" w:hAnsi="Times New Roman" w:cs="Times New Roman"/>
          <w:spacing w:val="-1"/>
        </w:rPr>
        <w:t>ove</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w:t>
      </w:r>
      <w:r w:rsidRPr="006632F3">
        <w:rPr>
          <w:rFonts w:ascii="Times New Roman" w:eastAsia="Arial" w:hAnsi="Times New Roman" w:cs="Times New Roman"/>
        </w:rPr>
        <w:t>m</w:t>
      </w:r>
      <w:r w:rsidRPr="006632F3">
        <w:rPr>
          <w:rFonts w:ascii="Times New Roman" w:eastAsia="Arial" w:hAnsi="Times New Roman" w:cs="Times New Roman"/>
          <w:spacing w:val="-1"/>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c</w:t>
      </w:r>
      <w:r w:rsidRPr="006632F3">
        <w:rPr>
          <w:rFonts w:ascii="Times New Roman" w:eastAsia="Arial" w:hAnsi="Times New Roman" w:cs="Times New Roman"/>
          <w:spacing w:val="-1"/>
        </w:rPr>
        <w:t>i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3"/>
        </w:rPr>
        <w:t>w</w:t>
      </w:r>
      <w:r w:rsidRPr="006632F3">
        <w:rPr>
          <w:rFonts w:ascii="Times New Roman" w:eastAsia="Arial" w:hAnsi="Times New Roman" w:cs="Times New Roman"/>
          <w:spacing w:val="-1"/>
        </w:rPr>
        <w:t>i</w:t>
      </w:r>
      <w:r w:rsidRPr="006632F3">
        <w:rPr>
          <w:rFonts w:ascii="Times New Roman" w:eastAsia="Arial" w:hAnsi="Times New Roman" w:cs="Times New Roman"/>
        </w:rPr>
        <w:t>th</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e</w:t>
      </w:r>
      <w:r w:rsidRPr="006632F3">
        <w:rPr>
          <w:rFonts w:ascii="Times New Roman" w:eastAsia="Arial" w:hAnsi="Times New Roman" w:cs="Times New Roman"/>
        </w:rPr>
        <w:t>n</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b</w:t>
      </w:r>
      <w:r w:rsidRPr="006632F3">
        <w:rPr>
          <w:rFonts w:ascii="Times New Roman" w:eastAsia="Arial" w:hAnsi="Times New Roman" w:cs="Times New Roman"/>
        </w:rPr>
        <w:t>y</w:t>
      </w:r>
      <w:r w:rsidRPr="006632F3">
        <w:rPr>
          <w:rFonts w:ascii="Times New Roman" w:eastAsia="Arial" w:hAnsi="Times New Roman" w:cs="Times New Roman"/>
          <w:spacing w:val="-9"/>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din</w:t>
      </w:r>
      <w:r w:rsidRPr="006632F3">
        <w:rPr>
          <w:rFonts w:ascii="Times New Roman" w:eastAsia="Arial" w:hAnsi="Times New Roman" w:cs="Times New Roman"/>
        </w:rPr>
        <w:t>g</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a</w:t>
      </w:r>
      <w:r w:rsidRPr="006632F3">
        <w:rPr>
          <w:rFonts w:ascii="Times New Roman" w:eastAsia="Arial" w:hAnsi="Times New Roman" w:cs="Times New Roman"/>
          <w:spacing w:val="-2"/>
        </w:rPr>
        <w:t xml:space="preserve"> </w:t>
      </w:r>
      <w:r w:rsidRPr="006632F3">
        <w:rPr>
          <w:rFonts w:ascii="Times New Roman" w:eastAsia="Arial" w:hAnsi="Times New Roman" w:cs="Times New Roman"/>
          <w:spacing w:val="-1"/>
        </w:rPr>
        <w:t>SE</w:t>
      </w:r>
      <w:r w:rsidRPr="006632F3">
        <w:rPr>
          <w:rFonts w:ascii="Times New Roman" w:eastAsia="Arial" w:hAnsi="Times New Roman" w:cs="Times New Roman"/>
        </w:rPr>
        <w:t>N</w:t>
      </w:r>
      <w:r w:rsidRPr="006632F3">
        <w:rPr>
          <w:rFonts w:ascii="Times New Roman" w:eastAsia="Arial" w:hAnsi="Times New Roman" w:cs="Times New Roman"/>
          <w:spacing w:val="-1"/>
        </w:rPr>
        <w:t>S</w:t>
      </w:r>
      <w:r w:rsidRPr="006632F3">
        <w:rPr>
          <w:rFonts w:ascii="Times New Roman" w:eastAsia="Arial" w:hAnsi="Times New Roman" w:cs="Times New Roman"/>
        </w:rPr>
        <w:t>OR</w:t>
      </w:r>
      <w:r w:rsidRPr="006632F3">
        <w:rPr>
          <w:rFonts w:ascii="Times New Roman" w:eastAsia="Arial" w:hAnsi="Times New Roman" w:cs="Times New Roman"/>
          <w:spacing w:val="-1"/>
        </w:rPr>
        <w:t>_</w:t>
      </w:r>
      <w:r w:rsidRPr="006632F3">
        <w:rPr>
          <w:rFonts w:ascii="Times New Roman" w:eastAsia="Arial" w:hAnsi="Times New Roman" w:cs="Times New Roman"/>
        </w:rPr>
        <w:t>CH</w:t>
      </w:r>
      <w:r w:rsidRPr="006632F3">
        <w:rPr>
          <w:rFonts w:ascii="Times New Roman" w:eastAsia="Arial" w:hAnsi="Times New Roman" w:cs="Times New Roman"/>
          <w:spacing w:val="-1"/>
        </w:rPr>
        <w:t>A</w:t>
      </w:r>
      <w:r w:rsidRPr="006632F3">
        <w:rPr>
          <w:rFonts w:ascii="Times New Roman" w:eastAsia="Arial" w:hAnsi="Times New Roman" w:cs="Times New Roman"/>
        </w:rPr>
        <w:t>NGE</w:t>
      </w:r>
      <w:r w:rsidRPr="006632F3">
        <w:rPr>
          <w:rFonts w:ascii="Times New Roman" w:eastAsia="Arial" w:hAnsi="Times New Roman" w:cs="Times New Roman"/>
          <w:spacing w:val="-20"/>
        </w:rPr>
        <w:t xml:space="preserve"> </w:t>
      </w:r>
      <w:r w:rsidRPr="006632F3">
        <w:rPr>
          <w:rFonts w:ascii="Times New Roman" w:eastAsia="Arial" w:hAnsi="Times New Roman" w:cs="Times New Roman"/>
          <w:spacing w:val="4"/>
        </w:rPr>
        <w:t>m</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s</w:t>
      </w:r>
      <w:r w:rsidRPr="006632F3">
        <w:rPr>
          <w:rFonts w:ascii="Times New Roman" w:eastAsia="Arial" w:hAnsi="Times New Roman" w:cs="Times New Roman"/>
          <w:spacing w:val="-1"/>
        </w:rPr>
        <w:t>ag</w:t>
      </w:r>
      <w:r w:rsidRPr="006632F3">
        <w:rPr>
          <w:rFonts w:ascii="Times New Roman" w:eastAsia="Arial" w:hAnsi="Times New Roman" w:cs="Times New Roman"/>
        </w:rPr>
        <w:t>e</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spacing w:val="1"/>
        </w:rPr>
        <w:t>r</w:t>
      </w:r>
      <w:r w:rsidRPr="006632F3">
        <w:rPr>
          <w:rFonts w:ascii="Times New Roman" w:eastAsia="Arial" w:hAnsi="Times New Roman" w:cs="Times New Roman"/>
          <w:spacing w:val="-1"/>
        </w:rPr>
        <w:t>oug</w:t>
      </w:r>
      <w:r w:rsidRPr="006632F3">
        <w:rPr>
          <w:rFonts w:ascii="Times New Roman" w:eastAsia="Arial" w:hAnsi="Times New Roman" w:cs="Times New Roman"/>
        </w:rPr>
        <w:t>h</w:t>
      </w:r>
      <w:r w:rsidRPr="006632F3">
        <w:rPr>
          <w:rFonts w:ascii="Times New Roman" w:eastAsia="Arial" w:hAnsi="Times New Roman" w:cs="Times New Roman"/>
          <w:spacing w:val="-8"/>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un</w:t>
      </w:r>
      <w:r w:rsidRPr="006632F3">
        <w:rPr>
          <w:rFonts w:ascii="Times New Roman" w:eastAsia="Arial" w:hAnsi="Times New Roman" w:cs="Times New Roman"/>
        </w:rPr>
        <w:t>i</w:t>
      </w:r>
      <w:r w:rsidRPr="006632F3">
        <w:rPr>
          <w:rFonts w:ascii="Times New Roman" w:eastAsia="Arial" w:hAnsi="Times New Roman" w:cs="Times New Roman"/>
          <w:spacing w:val="-1"/>
        </w:rPr>
        <w:t>qu</w:t>
      </w:r>
      <w:r w:rsidRPr="006632F3">
        <w:rPr>
          <w:rFonts w:ascii="Times New Roman" w:eastAsia="Arial" w:hAnsi="Times New Roman" w:cs="Times New Roman"/>
        </w:rPr>
        <w:t>e</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NB</w:t>
      </w:r>
      <w:r w:rsidRPr="006632F3">
        <w:rPr>
          <w:rFonts w:ascii="Times New Roman" w:eastAsia="Arial" w:hAnsi="Times New Roman" w:cs="Times New Roman"/>
          <w:spacing w:val="-5"/>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a</w:t>
      </w:r>
      <w:r w:rsidRPr="006632F3">
        <w:rPr>
          <w:rFonts w:ascii="Times New Roman" w:eastAsia="Arial" w:hAnsi="Times New Roman" w:cs="Times New Roman"/>
        </w:rPr>
        <w:t xml:space="preserve">m </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2"/>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p>
    <w:p w14:paraId="6035CD2B" w14:textId="77777777" w:rsidR="00583B21" w:rsidRPr="006632F3" w:rsidRDefault="00583B21" w:rsidP="00583B21">
      <w:pPr>
        <w:tabs>
          <w:tab w:val="left" w:pos="540"/>
        </w:tabs>
        <w:spacing w:before="2" w:after="0" w:line="248" w:lineRule="auto"/>
        <w:ind w:left="550" w:right="116" w:hanging="432"/>
        <w:rPr>
          <w:rFonts w:ascii="Times New Roman" w:eastAsia="Arial" w:hAnsi="Times New Roman" w:cs="Times New Roman"/>
        </w:rPr>
      </w:pPr>
      <w:r w:rsidRPr="006632F3">
        <w:rPr>
          <w:rFonts w:ascii="Times New Roman" w:eastAsia="Arial" w:hAnsi="Times New Roman" w:cs="Times New Roman"/>
          <w:spacing w:val="-1"/>
        </w:rPr>
        <w:t>1</w:t>
      </w:r>
      <w:r w:rsidRPr="006632F3">
        <w:rPr>
          <w:rFonts w:ascii="Times New Roman" w:eastAsia="Arial" w:hAnsi="Times New Roman" w:cs="Times New Roman"/>
        </w:rPr>
        <w:t>0</w:t>
      </w:r>
      <w:r w:rsidRPr="006632F3">
        <w:rPr>
          <w:rFonts w:ascii="Times New Roman" w:eastAsia="Arial" w:hAnsi="Times New Roman" w:cs="Times New Roman"/>
        </w:rPr>
        <w:tab/>
        <w:t>U</w:t>
      </w:r>
      <w:r w:rsidRPr="006632F3">
        <w:rPr>
          <w:rFonts w:ascii="Times New Roman" w:eastAsia="Arial" w:hAnsi="Times New Roman" w:cs="Times New Roman"/>
          <w:spacing w:val="-1"/>
        </w:rPr>
        <w:t>pda</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t</w:t>
      </w:r>
      <w:r w:rsidRPr="006632F3">
        <w:rPr>
          <w:rFonts w:ascii="Times New Roman" w:eastAsia="Arial" w:hAnsi="Times New Roman" w:cs="Times New Roman"/>
          <w:spacing w:val="-1"/>
        </w:rPr>
        <w:t>h</w:t>
      </w:r>
      <w:r w:rsidRPr="006632F3">
        <w:rPr>
          <w:rFonts w:ascii="Times New Roman" w:eastAsia="Arial" w:hAnsi="Times New Roman" w:cs="Times New Roman"/>
        </w:rPr>
        <w:t>e</w:t>
      </w:r>
      <w:r w:rsidRPr="006632F3">
        <w:rPr>
          <w:rFonts w:ascii="Times New Roman" w:eastAsia="Arial" w:hAnsi="Times New Roman" w:cs="Times New Roman"/>
          <w:spacing w:val="-4"/>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e</w:t>
      </w:r>
      <w:r w:rsidRPr="006632F3">
        <w:rPr>
          <w:rFonts w:ascii="Times New Roman" w:eastAsia="Arial" w:hAnsi="Times New Roman" w:cs="Times New Roman"/>
        </w:rPr>
        <w:t>d</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3"/>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onlin</w:t>
      </w:r>
      <w:r w:rsidRPr="006632F3">
        <w:rPr>
          <w:rFonts w:ascii="Times New Roman" w:eastAsia="Arial" w:hAnsi="Times New Roman" w:cs="Times New Roman"/>
        </w:rPr>
        <w:t>e</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r w:rsidRPr="006632F3">
        <w:rPr>
          <w:rFonts w:ascii="Times New Roman" w:eastAsia="Arial" w:hAnsi="Times New Roman" w:cs="Times New Roman"/>
          <w:spacing w:val="-1"/>
        </w:rPr>
        <w:t>i</w:t>
      </w:r>
      <w:r w:rsidRPr="006632F3">
        <w:rPr>
          <w:rFonts w:ascii="Times New Roman" w:eastAsia="Arial" w:hAnsi="Times New Roman" w:cs="Times New Roman"/>
        </w:rPr>
        <w:t>n</w:t>
      </w:r>
      <w:r w:rsidRPr="006632F3">
        <w:rPr>
          <w:rFonts w:ascii="Times New Roman" w:eastAsia="Arial" w:hAnsi="Times New Roman" w:cs="Times New Roman"/>
          <w:spacing w:val="-3"/>
        </w:rPr>
        <w:t xml:space="preserve"> </w:t>
      </w:r>
      <w:r w:rsidRPr="006632F3">
        <w:rPr>
          <w:rFonts w:ascii="Times New Roman" w:eastAsia="Arial" w:hAnsi="Times New Roman" w:cs="Times New Roman"/>
        </w:rPr>
        <w:t>H</w:t>
      </w:r>
      <w:r w:rsidRPr="006632F3">
        <w:rPr>
          <w:rFonts w:ascii="Times New Roman" w:eastAsia="Arial" w:hAnsi="Times New Roman" w:cs="Times New Roman"/>
          <w:spacing w:val="-1"/>
        </w:rPr>
        <w:t>a</w:t>
      </w:r>
      <w:r w:rsidRPr="006632F3">
        <w:rPr>
          <w:rFonts w:ascii="Times New Roman" w:eastAsia="Arial" w:hAnsi="Times New Roman" w:cs="Times New Roman"/>
          <w:spacing w:val="1"/>
        </w:rPr>
        <w:t>s</w:t>
      </w:r>
      <w:r w:rsidRPr="006632F3">
        <w:rPr>
          <w:rFonts w:ascii="Times New Roman" w:eastAsia="Arial" w:hAnsi="Times New Roman" w:cs="Times New Roman"/>
          <w:spacing w:val="-1"/>
        </w:rPr>
        <w:t>hSe</w:t>
      </w:r>
      <w:r w:rsidRPr="006632F3">
        <w:rPr>
          <w:rFonts w:ascii="Times New Roman" w:eastAsia="Arial" w:hAnsi="Times New Roman" w:cs="Times New Roman"/>
        </w:rPr>
        <w:t>t.</w:t>
      </w:r>
      <w:r w:rsidRPr="006632F3">
        <w:rPr>
          <w:rFonts w:ascii="Times New Roman" w:eastAsia="Arial" w:hAnsi="Times New Roman" w:cs="Times New Roman"/>
          <w:spacing w:val="-9"/>
        </w:rPr>
        <w:t xml:space="preserve"> </w:t>
      </w:r>
      <w:r w:rsidRPr="006632F3">
        <w:rPr>
          <w:rFonts w:ascii="Times New Roman" w:eastAsia="Arial" w:hAnsi="Times New Roman" w:cs="Times New Roman"/>
        </w:rPr>
        <w:t>I</w:t>
      </w:r>
      <w:r w:rsidRPr="006632F3">
        <w:rPr>
          <w:rFonts w:ascii="Times New Roman" w:eastAsia="Arial" w:hAnsi="Times New Roman" w:cs="Times New Roman"/>
          <w:spacing w:val="-1"/>
        </w:rPr>
        <w:t>nvo</w:t>
      </w:r>
      <w:r w:rsidRPr="006632F3">
        <w:rPr>
          <w:rFonts w:ascii="Times New Roman" w:eastAsia="Arial" w:hAnsi="Times New Roman" w:cs="Times New Roman"/>
          <w:spacing w:val="3"/>
        </w:rPr>
        <w:t>k</w:t>
      </w:r>
      <w:r w:rsidRPr="006632F3">
        <w:rPr>
          <w:rFonts w:ascii="Times New Roman" w:eastAsia="Arial" w:hAnsi="Times New Roman" w:cs="Times New Roman"/>
          <w:spacing w:val="-1"/>
        </w:rPr>
        <w:t>e</w:t>
      </w:r>
      <w:r w:rsidRPr="006632F3">
        <w:rPr>
          <w:rFonts w:ascii="Times New Roman" w:eastAsia="Arial" w:hAnsi="Times New Roman" w:cs="Times New Roman"/>
        </w:rPr>
        <w:t>s</w:t>
      </w:r>
      <w:r w:rsidRPr="006632F3">
        <w:rPr>
          <w:rFonts w:ascii="Times New Roman" w:eastAsia="Arial" w:hAnsi="Times New Roman" w:cs="Times New Roman"/>
          <w:spacing w:val="-7"/>
        </w:rPr>
        <w:t xml:space="preserve"> </w:t>
      </w:r>
      <w:proofErr w:type="gramStart"/>
      <w:r w:rsidRPr="006632F3">
        <w:rPr>
          <w:rFonts w:ascii="Times New Roman" w:eastAsia="Arial" w:hAnsi="Times New Roman" w:cs="Times New Roman"/>
          <w:spacing w:val="-1"/>
        </w:rPr>
        <w:t>handle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proofErr w:type="gramEnd"/>
      <w:r w:rsidRPr="006632F3">
        <w:rPr>
          <w:rFonts w:ascii="Times New Roman" w:eastAsia="Arial" w:hAnsi="Times New Roman" w:cs="Times New Roman"/>
        </w:rPr>
        <w:t>)</w:t>
      </w:r>
      <w:r w:rsidRPr="006632F3">
        <w:rPr>
          <w:rFonts w:ascii="Times New Roman" w:eastAsia="Arial" w:hAnsi="Times New Roman" w:cs="Times New Roman"/>
          <w:spacing w:val="-21"/>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f t</w:t>
      </w:r>
      <w:r w:rsidRPr="006632F3">
        <w:rPr>
          <w:rFonts w:ascii="Times New Roman" w:eastAsia="Arial" w:hAnsi="Times New Roman" w:cs="Times New Roman"/>
          <w:spacing w:val="-1"/>
        </w:rPr>
        <w:t>h</w:t>
      </w:r>
      <w:r w:rsidRPr="006632F3">
        <w:rPr>
          <w:rFonts w:ascii="Times New Roman" w:eastAsia="Arial" w:hAnsi="Times New Roman" w:cs="Times New Roman"/>
        </w:rPr>
        <w:t xml:space="preserve">e </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g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w:t>
      </w:r>
      <w:r w:rsidRPr="006632F3">
        <w:rPr>
          <w:rFonts w:ascii="Times New Roman" w:eastAsia="Arial" w:hAnsi="Times New Roman" w:cs="Times New Roman"/>
          <w:spacing w:val="1"/>
        </w:rPr>
        <w:t>r</w:t>
      </w:r>
      <w:r w:rsidRPr="006632F3">
        <w:rPr>
          <w:rFonts w:ascii="Times New Roman" w:eastAsia="Arial" w:hAnsi="Times New Roman" w:cs="Times New Roman"/>
          <w:spacing w:val="-1"/>
        </w:rPr>
        <w:t>e</w:t>
      </w:r>
      <w:r w:rsidRPr="006632F3">
        <w:rPr>
          <w:rFonts w:ascii="Times New Roman" w:eastAsia="Arial" w:hAnsi="Times New Roman" w:cs="Times New Roman"/>
        </w:rPr>
        <w:t>d</w:t>
      </w:r>
      <w:r w:rsidRPr="006632F3">
        <w:rPr>
          <w:rFonts w:ascii="Times New Roman" w:eastAsia="Arial" w:hAnsi="Times New Roman" w:cs="Times New Roman"/>
          <w:spacing w:val="-10"/>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lien</w:t>
      </w:r>
      <w:r w:rsidRPr="006632F3">
        <w:rPr>
          <w:rFonts w:ascii="Times New Roman" w:eastAsia="Arial" w:hAnsi="Times New Roman" w:cs="Times New Roman"/>
        </w:rPr>
        <w:t>tG</w:t>
      </w:r>
      <w:r w:rsidRPr="006632F3">
        <w:rPr>
          <w:rFonts w:ascii="Times New Roman" w:eastAsia="Arial" w:hAnsi="Times New Roman" w:cs="Times New Roman"/>
          <w:spacing w:val="1"/>
        </w:rPr>
        <w:t>r</w:t>
      </w:r>
      <w:r w:rsidRPr="006632F3">
        <w:rPr>
          <w:rFonts w:ascii="Times New Roman" w:eastAsia="Arial" w:hAnsi="Times New Roman" w:cs="Times New Roman"/>
          <w:spacing w:val="-1"/>
        </w:rPr>
        <w:t>id</w:t>
      </w:r>
      <w:r w:rsidRPr="006632F3">
        <w:rPr>
          <w:rFonts w:ascii="Times New Roman" w:eastAsia="Arial" w:hAnsi="Times New Roman" w:cs="Times New Roman"/>
        </w:rPr>
        <w:t>C</w:t>
      </w:r>
      <w:r w:rsidRPr="006632F3">
        <w:rPr>
          <w:rFonts w:ascii="Times New Roman" w:eastAsia="Arial" w:hAnsi="Times New Roman" w:cs="Times New Roman"/>
          <w:spacing w:val="-1"/>
        </w:rPr>
        <w:t>hange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rPr>
        <w:t>r</w:t>
      </w:r>
      <w:r w:rsidRPr="006632F3">
        <w:rPr>
          <w:rFonts w:ascii="Times New Roman" w:eastAsia="Arial" w:hAnsi="Times New Roman" w:cs="Times New Roman"/>
          <w:spacing w:val="-22"/>
        </w:rPr>
        <w:t xml:space="preserve"> </w:t>
      </w:r>
      <w:r w:rsidRPr="006632F3">
        <w:rPr>
          <w:rFonts w:ascii="Times New Roman" w:eastAsia="Arial" w:hAnsi="Times New Roman" w:cs="Times New Roman"/>
        </w:rPr>
        <w:t>(</w:t>
      </w:r>
      <w:r w:rsidRPr="006632F3">
        <w:rPr>
          <w:rFonts w:ascii="Times New Roman" w:eastAsia="Arial" w:hAnsi="Times New Roman" w:cs="Times New Roman"/>
          <w:spacing w:val="-1"/>
        </w:rPr>
        <w:t>S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7"/>
        </w:rPr>
        <w:t xml:space="preserve"> </w:t>
      </w:r>
      <w:r w:rsidRPr="006632F3">
        <w:rPr>
          <w:rFonts w:ascii="Times New Roman" w:eastAsia="Arial" w:hAnsi="Times New Roman" w:cs="Times New Roman"/>
        </w:rPr>
        <w:t>C</w:t>
      </w:r>
      <w:r w:rsidRPr="006632F3">
        <w:rPr>
          <w:rFonts w:ascii="Times New Roman" w:eastAsia="Arial" w:hAnsi="Times New Roman" w:cs="Times New Roman"/>
          <w:spacing w:val="-1"/>
        </w:rPr>
        <w:t>hang</w:t>
      </w:r>
      <w:r w:rsidRPr="006632F3">
        <w:rPr>
          <w:rFonts w:ascii="Times New Roman" w:eastAsia="Arial" w:hAnsi="Times New Roman" w:cs="Times New Roman"/>
        </w:rPr>
        <w:t>e</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Li</w:t>
      </w:r>
      <w:r w:rsidRPr="006632F3">
        <w:rPr>
          <w:rFonts w:ascii="Times New Roman" w:eastAsia="Arial" w:hAnsi="Times New Roman" w:cs="Times New Roman"/>
          <w:spacing w:val="1"/>
        </w:rPr>
        <w:t>s</w:t>
      </w:r>
      <w:r w:rsidRPr="006632F3">
        <w:rPr>
          <w:rFonts w:ascii="Times New Roman" w:eastAsia="Arial" w:hAnsi="Times New Roman" w:cs="Times New Roman"/>
        </w:rPr>
        <w:t>t</w:t>
      </w:r>
      <w:r w:rsidRPr="006632F3">
        <w:rPr>
          <w:rFonts w:ascii="Times New Roman" w:eastAsia="Arial" w:hAnsi="Times New Roman" w:cs="Times New Roman"/>
          <w:spacing w:val="-1"/>
        </w:rPr>
        <w:t>ene</w:t>
      </w:r>
      <w:r w:rsidRPr="006632F3">
        <w:rPr>
          <w:rFonts w:ascii="Times New Roman" w:eastAsia="Arial" w:hAnsi="Times New Roman" w:cs="Times New Roman"/>
          <w:spacing w:val="1"/>
        </w:rPr>
        <w:t>r</w:t>
      </w:r>
      <w:r w:rsidRPr="006632F3">
        <w:rPr>
          <w:rFonts w:ascii="Times New Roman" w:eastAsia="Arial" w:hAnsi="Times New Roman" w:cs="Times New Roman"/>
        </w:rPr>
        <w:t>)</w:t>
      </w:r>
    </w:p>
    <w:p w14:paraId="0B0CC177" w14:textId="77777777" w:rsidR="00583B21" w:rsidRPr="006632F3" w:rsidRDefault="00583B21" w:rsidP="00583B21">
      <w:pPr>
        <w:spacing w:before="36" w:after="0" w:line="228" w:lineRule="exact"/>
        <w:ind w:left="550" w:right="557" w:hanging="432"/>
        <w:rPr>
          <w:rFonts w:ascii="Times New Roman" w:eastAsia="Arial" w:hAnsi="Times New Roman" w:cs="Times New Roman"/>
        </w:rPr>
      </w:pPr>
      <w:r w:rsidRPr="006632F3">
        <w:rPr>
          <w:rFonts w:ascii="Times New Roman" w:eastAsia="Times New Roman" w:hAnsi="Times New Roman" w:cs="Times New Roman"/>
          <w:position w:val="1"/>
        </w:rPr>
        <w:t xml:space="preserve">11  </w:t>
      </w:r>
      <w:r w:rsidRPr="006632F3">
        <w:rPr>
          <w:rFonts w:ascii="Times New Roman" w:eastAsia="Times New Roman" w:hAnsi="Times New Roman" w:cs="Times New Roman"/>
          <w:spacing w:val="11"/>
          <w:position w:val="1"/>
        </w:rPr>
        <w:t xml:space="preserve"> </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lien</w:t>
      </w:r>
      <w:r w:rsidRPr="006632F3">
        <w:rPr>
          <w:rFonts w:ascii="Times New Roman" w:eastAsia="Arial" w:hAnsi="Times New Roman" w:cs="Times New Roman"/>
          <w:w w:val="99"/>
        </w:rPr>
        <w:t>tG</w:t>
      </w:r>
      <w:r w:rsidRPr="006632F3">
        <w:rPr>
          <w:rFonts w:ascii="Times New Roman" w:eastAsia="Arial" w:hAnsi="Times New Roman" w:cs="Times New Roman"/>
          <w:spacing w:val="1"/>
          <w:w w:val="99"/>
        </w:rPr>
        <w:t>r</w:t>
      </w:r>
      <w:r w:rsidRPr="006632F3">
        <w:rPr>
          <w:rFonts w:ascii="Times New Roman" w:eastAsia="Arial" w:hAnsi="Times New Roman" w:cs="Times New Roman"/>
          <w:spacing w:val="-1"/>
          <w:w w:val="99"/>
        </w:rPr>
        <w:t>id</w:t>
      </w:r>
      <w:r w:rsidRPr="006632F3">
        <w:rPr>
          <w:rFonts w:ascii="Times New Roman" w:eastAsia="Arial" w:hAnsi="Times New Roman" w:cs="Times New Roman"/>
          <w:w w:val="99"/>
        </w:rPr>
        <w:t>C</w:t>
      </w:r>
      <w:r w:rsidRPr="006632F3">
        <w:rPr>
          <w:rFonts w:ascii="Times New Roman" w:eastAsia="Arial" w:hAnsi="Times New Roman" w:cs="Times New Roman"/>
          <w:spacing w:val="-1"/>
          <w:w w:val="99"/>
        </w:rPr>
        <w:t>hangeLi</w:t>
      </w:r>
      <w:r w:rsidRPr="006632F3">
        <w:rPr>
          <w:rFonts w:ascii="Times New Roman" w:eastAsia="Arial" w:hAnsi="Times New Roman" w:cs="Times New Roman"/>
          <w:spacing w:val="1"/>
          <w:w w:val="99"/>
        </w:rPr>
        <w:t>s</w:t>
      </w:r>
      <w:r w:rsidRPr="006632F3">
        <w:rPr>
          <w:rFonts w:ascii="Times New Roman" w:eastAsia="Arial" w:hAnsi="Times New Roman" w:cs="Times New Roman"/>
          <w:w w:val="99"/>
        </w:rPr>
        <w:t>t</w:t>
      </w:r>
      <w:r w:rsidRPr="006632F3">
        <w:rPr>
          <w:rFonts w:ascii="Times New Roman" w:eastAsia="Arial" w:hAnsi="Times New Roman" w:cs="Times New Roman"/>
          <w:spacing w:val="-1"/>
          <w:w w:val="99"/>
        </w:rPr>
        <w:t>ene</w:t>
      </w:r>
      <w:r w:rsidRPr="006632F3">
        <w:rPr>
          <w:rFonts w:ascii="Times New Roman" w:eastAsia="Arial" w:hAnsi="Times New Roman" w:cs="Times New Roman"/>
          <w:w w:val="99"/>
        </w:rPr>
        <w:t xml:space="preserve">r </w:t>
      </w:r>
      <w:r w:rsidRPr="006632F3">
        <w:rPr>
          <w:rFonts w:ascii="Times New Roman" w:eastAsia="Arial" w:hAnsi="Times New Roman" w:cs="Times New Roman"/>
          <w:spacing w:val="-1"/>
        </w:rPr>
        <w:t>no</w:t>
      </w:r>
      <w:r w:rsidRPr="006632F3">
        <w:rPr>
          <w:rFonts w:ascii="Times New Roman" w:eastAsia="Arial" w:hAnsi="Times New Roman" w:cs="Times New Roman"/>
        </w:rPr>
        <w:t>t</w:t>
      </w:r>
      <w:r w:rsidRPr="006632F3">
        <w:rPr>
          <w:rFonts w:ascii="Times New Roman" w:eastAsia="Arial" w:hAnsi="Times New Roman" w:cs="Times New Roman"/>
          <w:spacing w:val="-1"/>
        </w:rPr>
        <w:t>i</w:t>
      </w:r>
      <w:r w:rsidRPr="006632F3">
        <w:rPr>
          <w:rFonts w:ascii="Times New Roman" w:eastAsia="Arial" w:hAnsi="Times New Roman" w:cs="Times New Roman"/>
          <w:spacing w:val="2"/>
        </w:rPr>
        <w:t>f</w:t>
      </w:r>
      <w:r w:rsidRPr="006632F3">
        <w:rPr>
          <w:rFonts w:ascii="Times New Roman" w:eastAsia="Arial" w:hAnsi="Times New Roman" w:cs="Times New Roman"/>
          <w:spacing w:val="-1"/>
        </w:rPr>
        <w:t>ie</w:t>
      </w:r>
      <w:r w:rsidRPr="006632F3">
        <w:rPr>
          <w:rFonts w:ascii="Times New Roman" w:eastAsia="Arial" w:hAnsi="Times New Roman" w:cs="Times New Roman"/>
        </w:rPr>
        <w:t>s</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appl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t</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o</w:t>
      </w:r>
      <w:r w:rsidRPr="006632F3">
        <w:rPr>
          <w:rFonts w:ascii="Times New Roman" w:eastAsia="Arial" w:hAnsi="Times New Roman" w:cs="Times New Roman"/>
        </w:rPr>
        <w:t xml:space="preserve">f </w:t>
      </w:r>
      <w:r w:rsidRPr="006632F3">
        <w:rPr>
          <w:rFonts w:ascii="Times New Roman" w:eastAsia="Arial" w:hAnsi="Times New Roman" w:cs="Times New Roman"/>
          <w:spacing w:val="1"/>
        </w:rPr>
        <w:t>s</w:t>
      </w:r>
      <w:r w:rsidRPr="006632F3">
        <w:rPr>
          <w:rFonts w:ascii="Times New Roman" w:eastAsia="Arial" w:hAnsi="Times New Roman" w:cs="Times New Roman"/>
          <w:spacing w:val="-1"/>
        </w:rPr>
        <w:t>en</w:t>
      </w:r>
      <w:r w:rsidRPr="006632F3">
        <w:rPr>
          <w:rFonts w:ascii="Times New Roman" w:eastAsia="Arial" w:hAnsi="Times New Roman" w:cs="Times New Roman"/>
          <w:spacing w:val="1"/>
        </w:rPr>
        <w:t>s</w:t>
      </w:r>
      <w:r w:rsidRPr="006632F3">
        <w:rPr>
          <w:rFonts w:ascii="Times New Roman" w:eastAsia="Arial" w:hAnsi="Times New Roman" w:cs="Times New Roman"/>
          <w:spacing w:val="-1"/>
        </w:rPr>
        <w:t>o</w:t>
      </w:r>
      <w:r w:rsidRPr="006632F3">
        <w:rPr>
          <w:rFonts w:ascii="Times New Roman" w:eastAsia="Arial" w:hAnsi="Times New Roman" w:cs="Times New Roman"/>
        </w:rPr>
        <w:t>r</w:t>
      </w:r>
      <w:r w:rsidRPr="006632F3">
        <w:rPr>
          <w:rFonts w:ascii="Times New Roman" w:eastAsia="Arial" w:hAnsi="Times New Roman" w:cs="Times New Roman"/>
          <w:spacing w:val="-6"/>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hange</w:t>
      </w:r>
      <w:r w:rsidRPr="006632F3">
        <w:rPr>
          <w:rFonts w:ascii="Times New Roman" w:eastAsia="Arial" w:hAnsi="Times New Roman" w:cs="Times New Roman"/>
        </w:rPr>
        <w:t>.</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Appl</w:t>
      </w:r>
      <w:r w:rsidRPr="006632F3">
        <w:rPr>
          <w:rFonts w:ascii="Times New Roman" w:eastAsia="Arial" w:hAnsi="Times New Roman" w:cs="Times New Roman"/>
        </w:rPr>
        <w:t>i</w:t>
      </w:r>
      <w:r w:rsidRPr="006632F3">
        <w:rPr>
          <w:rFonts w:ascii="Times New Roman" w:eastAsia="Arial" w:hAnsi="Times New Roman" w:cs="Times New Roman"/>
          <w:spacing w:val="1"/>
        </w:rPr>
        <w:t>c</w:t>
      </w:r>
      <w:r w:rsidRPr="006632F3">
        <w:rPr>
          <w:rFonts w:ascii="Times New Roman" w:eastAsia="Arial" w:hAnsi="Times New Roman" w:cs="Times New Roman"/>
          <w:spacing w:val="-1"/>
        </w:rPr>
        <w:t>a</w:t>
      </w:r>
      <w:r w:rsidRPr="006632F3">
        <w:rPr>
          <w:rFonts w:ascii="Times New Roman" w:eastAsia="Arial" w:hAnsi="Times New Roman" w:cs="Times New Roman"/>
        </w:rPr>
        <w:t>t</w:t>
      </w:r>
      <w:r w:rsidRPr="006632F3">
        <w:rPr>
          <w:rFonts w:ascii="Times New Roman" w:eastAsia="Arial" w:hAnsi="Times New Roman" w:cs="Times New Roman"/>
          <w:spacing w:val="-1"/>
        </w:rPr>
        <w:t>io</w:t>
      </w:r>
      <w:r w:rsidRPr="006632F3">
        <w:rPr>
          <w:rFonts w:ascii="Times New Roman" w:eastAsia="Arial" w:hAnsi="Times New Roman" w:cs="Times New Roman"/>
        </w:rPr>
        <w:t>n</w:t>
      </w:r>
      <w:r w:rsidRPr="006632F3">
        <w:rPr>
          <w:rFonts w:ascii="Times New Roman" w:eastAsia="Arial" w:hAnsi="Times New Roman" w:cs="Times New Roman"/>
          <w:spacing w:val="-11"/>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lien</w:t>
      </w:r>
      <w:r w:rsidRPr="006632F3">
        <w:rPr>
          <w:rFonts w:ascii="Times New Roman" w:eastAsia="Arial" w:hAnsi="Times New Roman" w:cs="Times New Roman"/>
        </w:rPr>
        <w:t xml:space="preserve">t </w:t>
      </w:r>
      <w:r w:rsidRPr="006632F3">
        <w:rPr>
          <w:rFonts w:ascii="Times New Roman" w:eastAsia="Arial" w:hAnsi="Times New Roman" w:cs="Times New Roman"/>
          <w:spacing w:val="-1"/>
        </w:rPr>
        <w:t>pe</w:t>
      </w:r>
      <w:r w:rsidRPr="006632F3">
        <w:rPr>
          <w:rFonts w:ascii="Times New Roman" w:eastAsia="Arial" w:hAnsi="Times New Roman" w:cs="Times New Roman"/>
          <w:spacing w:val="1"/>
        </w:rPr>
        <w:t>r</w:t>
      </w:r>
      <w:r w:rsidRPr="006632F3">
        <w:rPr>
          <w:rFonts w:ascii="Times New Roman" w:eastAsia="Arial" w:hAnsi="Times New Roman" w:cs="Times New Roman"/>
          <w:spacing w:val="2"/>
        </w:rPr>
        <w:t>f</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w:t>
      </w:r>
      <w:r w:rsidRPr="006632F3">
        <w:rPr>
          <w:rFonts w:ascii="Times New Roman" w:eastAsia="Arial" w:hAnsi="Times New Roman" w:cs="Times New Roman"/>
          <w:spacing w:val="4"/>
        </w:rPr>
        <w:t>m</w:t>
      </w:r>
      <w:r w:rsidRPr="006632F3">
        <w:rPr>
          <w:rFonts w:ascii="Times New Roman" w:eastAsia="Arial" w:hAnsi="Times New Roman" w:cs="Times New Roman"/>
        </w:rPr>
        <w:t>s</w:t>
      </w:r>
      <w:r w:rsidRPr="006632F3">
        <w:rPr>
          <w:rFonts w:ascii="Times New Roman" w:eastAsia="Arial" w:hAnsi="Times New Roman" w:cs="Times New Roman"/>
          <w:spacing w:val="-8"/>
        </w:rPr>
        <w:t xml:space="preserve"> </w:t>
      </w:r>
      <w:r w:rsidRPr="006632F3">
        <w:rPr>
          <w:rFonts w:ascii="Times New Roman" w:eastAsia="Arial" w:hAnsi="Times New Roman" w:cs="Times New Roman"/>
          <w:spacing w:val="1"/>
        </w:rPr>
        <w:t>c</w:t>
      </w:r>
      <w:r w:rsidRPr="006632F3">
        <w:rPr>
          <w:rFonts w:ascii="Times New Roman" w:eastAsia="Arial" w:hAnsi="Times New Roman" w:cs="Times New Roman"/>
          <w:spacing w:val="-1"/>
        </w:rPr>
        <w:t>o</w:t>
      </w:r>
      <w:r w:rsidRPr="006632F3">
        <w:rPr>
          <w:rFonts w:ascii="Times New Roman" w:eastAsia="Arial" w:hAnsi="Times New Roman" w:cs="Times New Roman"/>
          <w:spacing w:val="1"/>
        </w:rPr>
        <w:t>rr</w:t>
      </w:r>
      <w:r w:rsidRPr="006632F3">
        <w:rPr>
          <w:rFonts w:ascii="Times New Roman" w:eastAsia="Arial" w:hAnsi="Times New Roman" w:cs="Times New Roman"/>
          <w:spacing w:val="-1"/>
        </w:rPr>
        <w:t>e</w:t>
      </w:r>
      <w:r w:rsidRPr="006632F3">
        <w:rPr>
          <w:rFonts w:ascii="Times New Roman" w:eastAsia="Arial" w:hAnsi="Times New Roman" w:cs="Times New Roman"/>
          <w:spacing w:val="1"/>
        </w:rPr>
        <w:t>s</w:t>
      </w:r>
      <w:r w:rsidRPr="006632F3">
        <w:rPr>
          <w:rFonts w:ascii="Times New Roman" w:eastAsia="Arial" w:hAnsi="Times New Roman" w:cs="Times New Roman"/>
          <w:spacing w:val="-1"/>
        </w:rPr>
        <w:t>pondin</w:t>
      </w:r>
      <w:r w:rsidRPr="006632F3">
        <w:rPr>
          <w:rFonts w:ascii="Times New Roman" w:eastAsia="Arial" w:hAnsi="Times New Roman" w:cs="Times New Roman"/>
        </w:rPr>
        <w:t>g</w:t>
      </w:r>
      <w:r w:rsidRPr="006632F3">
        <w:rPr>
          <w:rFonts w:ascii="Times New Roman" w:eastAsia="Arial" w:hAnsi="Times New Roman" w:cs="Times New Roman"/>
          <w:spacing w:val="-14"/>
        </w:rPr>
        <w:t xml:space="preserve"> </w:t>
      </w:r>
      <w:r w:rsidRPr="006632F3">
        <w:rPr>
          <w:rFonts w:ascii="Times New Roman" w:eastAsia="Arial" w:hAnsi="Times New Roman" w:cs="Times New Roman"/>
          <w:spacing w:val="-1"/>
        </w:rPr>
        <w:t>a</w:t>
      </w:r>
      <w:r w:rsidRPr="006632F3">
        <w:rPr>
          <w:rFonts w:ascii="Times New Roman" w:eastAsia="Arial" w:hAnsi="Times New Roman" w:cs="Times New Roman"/>
          <w:spacing w:val="1"/>
        </w:rPr>
        <w:t>c</w:t>
      </w:r>
      <w:r w:rsidRPr="006632F3">
        <w:rPr>
          <w:rFonts w:ascii="Times New Roman" w:eastAsia="Arial" w:hAnsi="Times New Roman" w:cs="Times New Roman"/>
        </w:rPr>
        <w:t>t</w:t>
      </w:r>
      <w:r w:rsidRPr="006632F3">
        <w:rPr>
          <w:rFonts w:ascii="Times New Roman" w:eastAsia="Arial" w:hAnsi="Times New Roman" w:cs="Times New Roman"/>
          <w:spacing w:val="-1"/>
        </w:rPr>
        <w:t>ion</w:t>
      </w:r>
      <w:r w:rsidRPr="006632F3">
        <w:rPr>
          <w:rFonts w:ascii="Times New Roman" w:eastAsia="Arial" w:hAnsi="Times New Roman" w:cs="Times New Roman"/>
        </w:rPr>
        <w:t>s</w:t>
      </w:r>
    </w:p>
    <w:p w14:paraId="0366B9B7" w14:textId="77777777" w:rsidR="00583B21" w:rsidRPr="006632F3" w:rsidRDefault="00583B21" w:rsidP="00583B21">
      <w:pPr>
        <w:spacing w:after="0" w:line="200" w:lineRule="exact"/>
        <w:rPr>
          <w:rFonts w:ascii="Times New Roman" w:hAnsi="Times New Roman" w:cs="Times New Roman"/>
        </w:rPr>
      </w:pPr>
    </w:p>
    <w:p w14:paraId="16EF5FE6" w14:textId="77777777" w:rsidR="00583B21" w:rsidRPr="006632F3" w:rsidRDefault="00583B21" w:rsidP="00583B21">
      <w:pPr>
        <w:spacing w:before="19" w:after="0" w:line="280" w:lineRule="exact"/>
        <w:rPr>
          <w:rFonts w:ascii="Times New Roman" w:hAnsi="Times New Roman" w:cs="Times New Roman"/>
        </w:rPr>
      </w:pPr>
    </w:p>
    <w:p w14:paraId="648BA18F" w14:textId="77777777" w:rsidR="00583B21" w:rsidRDefault="00583B21" w:rsidP="008E0F0F">
      <w:pPr>
        <w:spacing w:after="0" w:line="240" w:lineRule="auto"/>
        <w:ind w:left="118" w:right="-20"/>
        <w:rPr>
          <w:rFonts w:ascii="Times New Roman" w:eastAsia="Arial" w:hAnsi="Times New Roman" w:cs="Times New Roman"/>
          <w:b/>
          <w:bCs/>
          <w:i/>
          <w:spacing w:val="-1"/>
        </w:rPr>
      </w:pPr>
    </w:p>
    <w:p w14:paraId="5BC1C7B6" w14:textId="77777777" w:rsidR="00583B21" w:rsidRDefault="00583B21" w:rsidP="008E0F0F">
      <w:pPr>
        <w:spacing w:after="0" w:line="240" w:lineRule="auto"/>
        <w:ind w:left="118" w:right="-20"/>
        <w:rPr>
          <w:rFonts w:ascii="Times New Roman" w:eastAsia="Arial" w:hAnsi="Times New Roman" w:cs="Times New Roman"/>
          <w:b/>
          <w:bCs/>
          <w:i/>
          <w:spacing w:val="-1"/>
        </w:rPr>
      </w:pPr>
    </w:p>
    <w:p w14:paraId="58E60732" w14:textId="77777777" w:rsidR="008E0F0F" w:rsidRPr="00583B21" w:rsidRDefault="008E0F0F" w:rsidP="008E0F0F">
      <w:pPr>
        <w:spacing w:after="0" w:line="240" w:lineRule="auto"/>
        <w:ind w:left="118" w:right="-20"/>
        <w:rPr>
          <w:rFonts w:ascii="Times New Roman" w:eastAsia="Arial" w:hAnsi="Times New Roman" w:cs="Times New Roman"/>
          <w:b/>
          <w:bCs/>
          <w:i/>
          <w:sz w:val="28"/>
          <w:szCs w:val="28"/>
        </w:rPr>
      </w:pPr>
      <w:bookmarkStart w:id="14" w:name="SSAL"/>
      <w:r w:rsidRPr="00583B21">
        <w:rPr>
          <w:rFonts w:ascii="Times New Roman" w:eastAsia="Arial" w:hAnsi="Times New Roman" w:cs="Times New Roman"/>
          <w:b/>
          <w:bCs/>
          <w:i/>
          <w:spacing w:val="-1"/>
          <w:sz w:val="28"/>
          <w:szCs w:val="28"/>
        </w:rPr>
        <w:t>1</w:t>
      </w:r>
      <w:r w:rsidRPr="00583B21">
        <w:rPr>
          <w:rFonts w:ascii="Times New Roman" w:eastAsia="Arial" w:hAnsi="Times New Roman" w:cs="Times New Roman"/>
          <w:b/>
          <w:bCs/>
          <w:i/>
          <w:spacing w:val="1"/>
          <w:sz w:val="28"/>
          <w:szCs w:val="28"/>
        </w:rPr>
        <w:t>.</w:t>
      </w:r>
      <w:r w:rsidRPr="00583B21">
        <w:rPr>
          <w:rFonts w:ascii="Times New Roman" w:eastAsia="Arial" w:hAnsi="Times New Roman" w:cs="Times New Roman"/>
          <w:b/>
          <w:bCs/>
          <w:i/>
          <w:sz w:val="28"/>
          <w:szCs w:val="28"/>
        </w:rPr>
        <w:t xml:space="preserve">5 </w:t>
      </w:r>
      <w:r w:rsidRPr="00583B21">
        <w:rPr>
          <w:rFonts w:ascii="Times New Roman" w:eastAsia="Arial" w:hAnsi="Times New Roman" w:cs="Times New Roman"/>
          <w:b/>
          <w:bCs/>
          <w:i/>
          <w:spacing w:val="-1"/>
          <w:sz w:val="28"/>
          <w:szCs w:val="28"/>
        </w:rPr>
        <w:t>SCMW</w:t>
      </w:r>
      <w:r w:rsidRPr="00583B21">
        <w:rPr>
          <w:rFonts w:ascii="Times New Roman" w:eastAsia="Arial" w:hAnsi="Times New Roman" w:cs="Times New Roman"/>
          <w:b/>
          <w:bCs/>
          <w:i/>
          <w:spacing w:val="1"/>
          <w:sz w:val="28"/>
          <w:szCs w:val="28"/>
        </w:rPr>
        <w:t xml:space="preserve"> </w:t>
      </w:r>
      <w:r w:rsidRPr="00583B21">
        <w:rPr>
          <w:rFonts w:ascii="Times New Roman" w:eastAsia="Arial" w:hAnsi="Times New Roman" w:cs="Times New Roman"/>
          <w:b/>
          <w:bCs/>
          <w:i/>
          <w:spacing w:val="-2"/>
          <w:sz w:val="28"/>
          <w:szCs w:val="28"/>
        </w:rPr>
        <w:t>App</w:t>
      </w:r>
      <w:r w:rsidRPr="00583B21">
        <w:rPr>
          <w:rFonts w:ascii="Times New Roman" w:eastAsia="Arial" w:hAnsi="Times New Roman" w:cs="Times New Roman"/>
          <w:b/>
          <w:bCs/>
          <w:i/>
          <w:spacing w:val="1"/>
          <w:sz w:val="28"/>
          <w:szCs w:val="28"/>
        </w:rPr>
        <w:t>li</w:t>
      </w:r>
      <w:r w:rsidRPr="00583B21">
        <w:rPr>
          <w:rFonts w:ascii="Times New Roman" w:eastAsia="Arial" w:hAnsi="Times New Roman" w:cs="Times New Roman"/>
          <w:b/>
          <w:bCs/>
          <w:i/>
          <w:spacing w:val="-1"/>
          <w:sz w:val="28"/>
          <w:szCs w:val="28"/>
        </w:rPr>
        <w:t>ca</w:t>
      </w:r>
      <w:r w:rsidRPr="00583B21">
        <w:rPr>
          <w:rFonts w:ascii="Times New Roman" w:eastAsia="Arial" w:hAnsi="Times New Roman" w:cs="Times New Roman"/>
          <w:b/>
          <w:bCs/>
          <w:i/>
          <w:sz w:val="28"/>
          <w:szCs w:val="28"/>
        </w:rPr>
        <w:t>t</w:t>
      </w:r>
      <w:r w:rsidRPr="00583B21">
        <w:rPr>
          <w:rFonts w:ascii="Times New Roman" w:eastAsia="Arial" w:hAnsi="Times New Roman" w:cs="Times New Roman"/>
          <w:b/>
          <w:bCs/>
          <w:i/>
          <w:spacing w:val="1"/>
          <w:sz w:val="28"/>
          <w:szCs w:val="28"/>
        </w:rPr>
        <w:t>i</w:t>
      </w:r>
      <w:r w:rsidRPr="00583B21">
        <w:rPr>
          <w:rFonts w:ascii="Times New Roman" w:eastAsia="Arial" w:hAnsi="Times New Roman" w:cs="Times New Roman"/>
          <w:b/>
          <w:bCs/>
          <w:i/>
          <w:spacing w:val="-2"/>
          <w:sz w:val="28"/>
          <w:szCs w:val="28"/>
        </w:rPr>
        <w:t>o</w:t>
      </w:r>
      <w:r w:rsidRPr="00583B21">
        <w:rPr>
          <w:rFonts w:ascii="Times New Roman" w:eastAsia="Arial" w:hAnsi="Times New Roman" w:cs="Times New Roman"/>
          <w:b/>
          <w:bCs/>
          <w:i/>
          <w:sz w:val="28"/>
          <w:szCs w:val="28"/>
        </w:rPr>
        <w:t xml:space="preserve">n </w:t>
      </w:r>
      <w:r w:rsidRPr="00583B21">
        <w:rPr>
          <w:rFonts w:ascii="Times New Roman" w:eastAsia="Arial" w:hAnsi="Times New Roman" w:cs="Times New Roman"/>
          <w:b/>
          <w:bCs/>
          <w:i/>
          <w:spacing w:val="-1"/>
          <w:sz w:val="28"/>
          <w:szCs w:val="28"/>
        </w:rPr>
        <w:t>P</w:t>
      </w:r>
      <w:r w:rsidRPr="00583B21">
        <w:rPr>
          <w:rFonts w:ascii="Times New Roman" w:eastAsia="Arial" w:hAnsi="Times New Roman" w:cs="Times New Roman"/>
          <w:b/>
          <w:bCs/>
          <w:i/>
          <w:spacing w:val="1"/>
          <w:sz w:val="28"/>
          <w:szCs w:val="28"/>
        </w:rPr>
        <w:t>r</w:t>
      </w:r>
      <w:r w:rsidRPr="00583B21">
        <w:rPr>
          <w:rFonts w:ascii="Times New Roman" w:eastAsia="Arial" w:hAnsi="Times New Roman" w:cs="Times New Roman"/>
          <w:b/>
          <w:bCs/>
          <w:i/>
          <w:spacing w:val="-2"/>
          <w:sz w:val="28"/>
          <w:szCs w:val="28"/>
        </w:rPr>
        <w:t>og</w:t>
      </w:r>
      <w:r w:rsidRPr="00583B21">
        <w:rPr>
          <w:rFonts w:ascii="Times New Roman" w:eastAsia="Arial" w:hAnsi="Times New Roman" w:cs="Times New Roman"/>
          <w:b/>
          <w:bCs/>
          <w:i/>
          <w:spacing w:val="1"/>
          <w:sz w:val="28"/>
          <w:szCs w:val="28"/>
        </w:rPr>
        <w:t>r</w:t>
      </w:r>
      <w:r w:rsidRPr="00583B21">
        <w:rPr>
          <w:rFonts w:ascii="Times New Roman" w:eastAsia="Arial" w:hAnsi="Times New Roman" w:cs="Times New Roman"/>
          <w:b/>
          <w:bCs/>
          <w:i/>
          <w:spacing w:val="-1"/>
          <w:sz w:val="28"/>
          <w:szCs w:val="28"/>
        </w:rPr>
        <w:t>a</w:t>
      </w:r>
      <w:r w:rsidRPr="00583B21">
        <w:rPr>
          <w:rFonts w:ascii="Times New Roman" w:eastAsia="Arial" w:hAnsi="Times New Roman" w:cs="Times New Roman"/>
          <w:b/>
          <w:bCs/>
          <w:i/>
          <w:sz w:val="28"/>
          <w:szCs w:val="28"/>
        </w:rPr>
        <w:t xml:space="preserve">m </w:t>
      </w:r>
      <w:r w:rsidRPr="00583B21">
        <w:rPr>
          <w:rFonts w:ascii="Times New Roman" w:eastAsia="Arial" w:hAnsi="Times New Roman" w:cs="Times New Roman"/>
          <w:b/>
          <w:bCs/>
          <w:i/>
          <w:spacing w:val="1"/>
          <w:sz w:val="28"/>
          <w:szCs w:val="28"/>
        </w:rPr>
        <w:t>I</w:t>
      </w:r>
      <w:r w:rsidRPr="00583B21">
        <w:rPr>
          <w:rFonts w:ascii="Times New Roman" w:eastAsia="Arial" w:hAnsi="Times New Roman" w:cs="Times New Roman"/>
          <w:b/>
          <w:bCs/>
          <w:i/>
          <w:spacing w:val="-2"/>
          <w:sz w:val="28"/>
          <w:szCs w:val="28"/>
        </w:rPr>
        <w:t>n</w:t>
      </w:r>
      <w:r w:rsidRPr="00583B21">
        <w:rPr>
          <w:rFonts w:ascii="Times New Roman" w:eastAsia="Arial" w:hAnsi="Times New Roman" w:cs="Times New Roman"/>
          <w:b/>
          <w:bCs/>
          <w:i/>
          <w:sz w:val="28"/>
          <w:szCs w:val="28"/>
        </w:rPr>
        <w:t>t</w:t>
      </w:r>
      <w:r w:rsidRPr="00583B21">
        <w:rPr>
          <w:rFonts w:ascii="Times New Roman" w:eastAsia="Arial" w:hAnsi="Times New Roman" w:cs="Times New Roman"/>
          <w:b/>
          <w:bCs/>
          <w:i/>
          <w:spacing w:val="-1"/>
          <w:sz w:val="28"/>
          <w:szCs w:val="28"/>
        </w:rPr>
        <w:t>e</w:t>
      </w:r>
      <w:r w:rsidRPr="00583B21">
        <w:rPr>
          <w:rFonts w:ascii="Times New Roman" w:eastAsia="Arial" w:hAnsi="Times New Roman" w:cs="Times New Roman"/>
          <w:b/>
          <w:bCs/>
          <w:i/>
          <w:spacing w:val="1"/>
          <w:sz w:val="28"/>
          <w:szCs w:val="28"/>
        </w:rPr>
        <w:t>r</w:t>
      </w:r>
      <w:r w:rsidRPr="00583B21">
        <w:rPr>
          <w:rFonts w:ascii="Times New Roman" w:eastAsia="Arial" w:hAnsi="Times New Roman" w:cs="Times New Roman"/>
          <w:b/>
          <w:bCs/>
          <w:i/>
          <w:sz w:val="28"/>
          <w:szCs w:val="28"/>
        </w:rPr>
        <w:t>f</w:t>
      </w:r>
      <w:r w:rsidRPr="00583B21">
        <w:rPr>
          <w:rFonts w:ascii="Times New Roman" w:eastAsia="Arial" w:hAnsi="Times New Roman" w:cs="Times New Roman"/>
          <w:b/>
          <w:bCs/>
          <w:i/>
          <w:spacing w:val="-1"/>
          <w:sz w:val="28"/>
          <w:szCs w:val="28"/>
        </w:rPr>
        <w:t>ac</w:t>
      </w:r>
      <w:r w:rsidRPr="00583B21">
        <w:rPr>
          <w:rFonts w:ascii="Times New Roman" w:eastAsia="Arial" w:hAnsi="Times New Roman" w:cs="Times New Roman"/>
          <w:b/>
          <w:bCs/>
          <w:i/>
          <w:sz w:val="28"/>
          <w:szCs w:val="28"/>
        </w:rPr>
        <w:t>e (</w:t>
      </w:r>
      <w:r w:rsidRPr="00583B21">
        <w:rPr>
          <w:rFonts w:ascii="Times New Roman" w:eastAsia="Arial" w:hAnsi="Times New Roman" w:cs="Times New Roman"/>
          <w:b/>
          <w:bCs/>
          <w:i/>
          <w:spacing w:val="-2"/>
          <w:sz w:val="28"/>
          <w:szCs w:val="28"/>
        </w:rPr>
        <w:t>A</w:t>
      </w:r>
      <w:r w:rsidRPr="00583B21">
        <w:rPr>
          <w:rFonts w:ascii="Times New Roman" w:eastAsia="Arial" w:hAnsi="Times New Roman" w:cs="Times New Roman"/>
          <w:b/>
          <w:bCs/>
          <w:i/>
          <w:spacing w:val="-1"/>
          <w:sz w:val="28"/>
          <w:szCs w:val="28"/>
        </w:rPr>
        <w:t>P</w:t>
      </w:r>
      <w:r w:rsidRPr="00583B21">
        <w:rPr>
          <w:rFonts w:ascii="Times New Roman" w:eastAsia="Arial" w:hAnsi="Times New Roman" w:cs="Times New Roman"/>
          <w:b/>
          <w:bCs/>
          <w:i/>
          <w:spacing w:val="1"/>
          <w:sz w:val="28"/>
          <w:szCs w:val="28"/>
        </w:rPr>
        <w:t>I</w:t>
      </w:r>
      <w:r w:rsidRPr="00583B21">
        <w:rPr>
          <w:rFonts w:ascii="Times New Roman" w:eastAsia="Arial" w:hAnsi="Times New Roman" w:cs="Times New Roman"/>
          <w:b/>
          <w:bCs/>
          <w:i/>
          <w:sz w:val="28"/>
          <w:szCs w:val="28"/>
        </w:rPr>
        <w:t>) and Sensor Service Abstraction Layer (SSAL)</w:t>
      </w:r>
    </w:p>
    <w:bookmarkEnd w:id="14"/>
    <w:p w14:paraId="0BAEFDFB" w14:textId="77777777" w:rsidR="008E0F0F" w:rsidRPr="006632F3" w:rsidRDefault="008E0F0F" w:rsidP="008E0F0F">
      <w:pPr>
        <w:spacing w:after="0" w:line="240" w:lineRule="auto"/>
        <w:ind w:left="118" w:right="-20"/>
        <w:rPr>
          <w:rFonts w:ascii="Times New Roman" w:eastAsia="Arial" w:hAnsi="Times New Roman" w:cs="Times New Roman"/>
        </w:rPr>
      </w:pPr>
    </w:p>
    <w:p w14:paraId="5352407A" w14:textId="77777777" w:rsidR="008E0F0F" w:rsidRPr="006632F3" w:rsidRDefault="008E0F0F" w:rsidP="008E0F0F">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25856" behindDoc="1" locked="0" layoutInCell="1" allowOverlap="1" wp14:anchorId="335E5BEF" wp14:editId="45F9B937">
                <wp:simplePos x="0" y="0"/>
                <wp:positionH relativeFrom="page">
                  <wp:posOffset>1141730</wp:posOffset>
                </wp:positionH>
                <wp:positionV relativeFrom="paragraph">
                  <wp:posOffset>194310</wp:posOffset>
                </wp:positionV>
                <wp:extent cx="4353560" cy="1270"/>
                <wp:effectExtent l="8255" t="13335" r="10160" b="4445"/>
                <wp:wrapNone/>
                <wp:docPr id="7040" name="Group 18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53560" cy="1270"/>
                          <a:chOff x="1798" y="306"/>
                          <a:chExt cx="6856" cy="2"/>
                        </a:xfrm>
                      </wpg:grpSpPr>
                      <wps:wsp>
                        <wps:cNvPr id="7041" name="Freeform 1805"/>
                        <wps:cNvSpPr>
                          <a:spLocks/>
                        </wps:cNvSpPr>
                        <wps:spPr bwMode="auto">
                          <a:xfrm>
                            <a:off x="1798" y="306"/>
                            <a:ext cx="6856" cy="2"/>
                          </a:xfrm>
                          <a:custGeom>
                            <a:avLst/>
                            <a:gdLst>
                              <a:gd name="T0" fmla="+- 0 1798 1798"/>
                              <a:gd name="T1" fmla="*/ T0 w 6856"/>
                              <a:gd name="T2" fmla="+- 0 8654 1798"/>
                              <a:gd name="T3" fmla="*/ T2 w 6856"/>
                            </a:gdLst>
                            <a:ahLst/>
                            <a:cxnLst>
                              <a:cxn ang="0">
                                <a:pos x="T1" y="0"/>
                              </a:cxn>
                              <a:cxn ang="0">
                                <a:pos x="T3" y="0"/>
                              </a:cxn>
                            </a:cxnLst>
                            <a:rect l="0" t="0" r="r" b="b"/>
                            <a:pathLst>
                              <a:path w="6856">
                                <a:moveTo>
                                  <a:pt x="0" y="0"/>
                                </a:moveTo>
                                <a:lnTo>
                                  <a:pt x="6856"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04" o:spid="_x0000_s1026" style="position:absolute;margin-left:89.9pt;margin-top:15.3pt;width:342.8pt;height:.1pt;z-index:-251290624;mso-position-horizontal-relative:page" coordorigin="1798,306" coordsize="68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">
                <v:shape id="Freeform 1805" o:spid="_x0000_s1027" style="position:absolute;left:1798;top:306;width:6856;height:2;visibility:visible;mso-wrap-style:square;v-text-anchor:top" coordsize="68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IwMMYA&#10;AADdAAAADwAAAGRycy9kb3ducmV2LnhtbESPT2sCMRTE70K/Q3iCN836B5WtUYooWm9aC+3tsXmb&#10;Xdy8LJuo2356UxB6HGbmN8xi1dpK3KjxpWMFw0ECgjhzumSj4Pyx7c9B+ICssXJMCn7Iw2r50llg&#10;qt2dj3Q7BSMihH2KCooQ6lRKnxVk0Q9cTRy93DUWQ5SNkbrBe4TbSo6SZCotlhwXCqxpXVB2OV2t&#10;gsOkNHX1vvkeH39Nvt594Wc+myrV67ZvryACteE//GzvtYJZMhnC35v4BOTy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IwMMYAAADdAAAADwAAAAAAAAAAAAAAAACYAgAAZHJz&#10;L2Rvd25yZXYueG1sUEsFBgAAAAAEAAQA9QAAAIsDAAAAAA==&#10;" path="m,l6856,e" filled="f" strokeweight=".24725mm">
                  <v:path arrowok="t" o:connecttype="custom" o:connectlocs="0,0;6856,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5</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1Overview of the SCMW API</w:t>
      </w:r>
      <w:r w:rsidRPr="006632F3">
        <w:rPr>
          <w:rFonts w:ascii="Times New Roman" w:eastAsia="Arial" w:hAnsi="Times New Roman" w:cs="Times New Roman"/>
          <w:b/>
          <w:bCs/>
          <w:spacing w:val="65"/>
          <w:u w:val="single" w:color="000000"/>
        </w:rPr>
        <w:t xml:space="preserve"> </w:t>
      </w:r>
    </w:p>
    <w:p w14:paraId="15806E4D" w14:textId="77777777" w:rsidR="008E0F0F" w:rsidRPr="006632F3" w:rsidRDefault="008E0F0F" w:rsidP="008E0F0F">
      <w:pPr>
        <w:spacing w:after="0" w:line="240" w:lineRule="auto"/>
        <w:ind w:left="118" w:right="-20"/>
        <w:rPr>
          <w:rFonts w:ascii="Times New Roman" w:eastAsia="Arial" w:hAnsi="Times New Roman" w:cs="Times New Roman"/>
        </w:rPr>
      </w:pPr>
    </w:p>
    <w:p w14:paraId="7B143B9D" w14:textId="77777777" w:rsidR="008E0F0F" w:rsidRPr="006632F3" w:rsidRDefault="008E0F0F" w:rsidP="008E0F0F">
      <w:pPr>
        <w:spacing w:before="63" w:after="0" w:line="240" w:lineRule="auto"/>
        <w:ind w:left="118" w:right="191"/>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CC</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 xml:space="preserve">MM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 xml:space="preserve">m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3"/>
        </w:rPr>
        <w: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d p</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to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utili</w:t>
      </w:r>
      <w:r w:rsidRPr="006632F3">
        <w:rPr>
          <w:rFonts w:ascii="Times New Roman" w:eastAsia="Times New Roman" w:hAnsi="Times New Roman" w:cs="Times New Roman"/>
          <w:spacing w:val="1"/>
        </w:rPr>
        <w:t>z</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s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12"/>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w:t>
      </w:r>
      <w:r w:rsidRPr="006632F3">
        <w:rPr>
          <w:rFonts w:ascii="Times New Roman" w:eastAsia="Times New Roman" w:hAnsi="Times New Roman" w:cs="Times New Roman"/>
          <w:spacing w:val="-2"/>
        </w:rPr>
        <w:t>l</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n do th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w:t>
      </w:r>
    </w:p>
    <w:p w14:paraId="523FE65A" w14:textId="77777777" w:rsidR="008E0F0F" w:rsidRPr="006632F3" w:rsidRDefault="008E0F0F" w:rsidP="008E0F0F">
      <w:pPr>
        <w:spacing w:before="16" w:after="0" w:line="260" w:lineRule="exact"/>
        <w:rPr>
          <w:rFonts w:ascii="Times New Roman" w:hAnsi="Times New Roman" w:cs="Times New Roman"/>
        </w:rPr>
      </w:pPr>
    </w:p>
    <w:p w14:paraId="7874EF52" w14:textId="77777777" w:rsidR="008E0F0F" w:rsidRPr="006632F3" w:rsidRDefault="008E0F0F" w:rsidP="008E0F0F">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 xml:space="preserve">1.   </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b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n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 xml:space="preserve">u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ning</w:t>
      </w:r>
    </w:p>
    <w:p w14:paraId="390E1AD2" w14:textId="77777777" w:rsidR="008E0F0F" w:rsidRPr="006632F3" w:rsidRDefault="008E0F0F" w:rsidP="008E0F0F">
      <w:pPr>
        <w:spacing w:after="0" w:line="240" w:lineRule="auto"/>
        <w:ind w:left="838" w:right="537" w:hanging="360"/>
        <w:rPr>
          <w:rFonts w:ascii="Times New Roman" w:eastAsia="Times New Roman" w:hAnsi="Times New Roman" w:cs="Times New Roman"/>
        </w:rPr>
      </w:pPr>
      <w:r w:rsidRPr="006632F3">
        <w:rPr>
          <w:rFonts w:ascii="Times New Roman" w:eastAsia="Times New Roman" w:hAnsi="Times New Roman" w:cs="Times New Roman"/>
        </w:rPr>
        <w:t>2.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ol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l</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l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a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w:t>
      </w:r>
    </w:p>
    <w:p w14:paraId="6D27B1D8" w14:textId="77777777" w:rsidR="008E0F0F" w:rsidRPr="006632F3" w:rsidRDefault="008E0F0F" w:rsidP="008E0F0F">
      <w:pPr>
        <w:spacing w:after="0" w:line="240" w:lineRule="auto"/>
        <w:ind w:left="478" w:right="-20"/>
        <w:rPr>
          <w:rFonts w:ascii="Times New Roman" w:eastAsia="Times New Roman" w:hAnsi="Times New Roman" w:cs="Times New Roman"/>
        </w:rPr>
      </w:pPr>
      <w:r w:rsidRPr="006632F3">
        <w:rPr>
          <w:rFonts w:ascii="Times New Roman" w:eastAsia="Times New Roman" w:hAnsi="Times New Roman" w:cs="Times New Roman"/>
        </w:rPr>
        <w:t>3.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d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2"/>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p>
    <w:p w14:paraId="26DE9738" w14:textId="77777777" w:rsidR="008E0F0F" w:rsidRPr="006632F3" w:rsidRDefault="008E0F0F" w:rsidP="008E0F0F">
      <w:pPr>
        <w:spacing w:after="0" w:line="240" w:lineRule="auto"/>
        <w:ind w:left="838" w:right="367" w:hanging="360"/>
        <w:rPr>
          <w:rFonts w:ascii="Times New Roman" w:eastAsia="Times New Roman" w:hAnsi="Times New Roman" w:cs="Times New Roman"/>
        </w:rPr>
      </w:pPr>
      <w:r w:rsidRPr="006632F3">
        <w:rPr>
          <w:rFonts w:ascii="Times New Roman" w:eastAsia="Times New Roman" w:hAnsi="Times New Roman" w:cs="Times New Roman"/>
        </w:rPr>
        <w:t xml:space="preserve">4.   </w:t>
      </w:r>
      <w:r w:rsidRPr="006632F3">
        <w:rPr>
          <w:rFonts w:ascii="Times New Roman" w:eastAsia="Times New Roman" w:hAnsi="Times New Roman" w:cs="Times New Roman"/>
          <w:spacing w:val="-1"/>
        </w:rPr>
        <w:t>D</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m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l</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ll 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l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n dis</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w:t>
      </w:r>
    </w:p>
    <w:p w14:paraId="445BFA9D" w14:textId="77777777" w:rsidR="008E0F0F" w:rsidRPr="006632F3" w:rsidRDefault="008E0F0F" w:rsidP="008E0F0F">
      <w:pPr>
        <w:spacing w:before="16" w:after="0" w:line="260" w:lineRule="exact"/>
        <w:rPr>
          <w:rFonts w:ascii="Times New Roman" w:hAnsi="Times New Roman" w:cs="Times New Roman"/>
        </w:rPr>
      </w:pPr>
    </w:p>
    <w:p w14:paraId="17AA2684" w14:textId="0C08B3C7" w:rsidR="008E0F0F" w:rsidRPr="006632F3" w:rsidRDefault="00791451" w:rsidP="008E0F0F">
      <w:pPr>
        <w:spacing w:after="0" w:line="240" w:lineRule="auto"/>
        <w:ind w:left="118" w:right="42"/>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12544" behindDoc="1" locked="0" layoutInCell="1" allowOverlap="1" wp14:anchorId="386ECAB4" wp14:editId="12ECF2BA">
                <wp:simplePos x="0" y="0"/>
                <wp:positionH relativeFrom="page">
                  <wp:posOffset>1124607</wp:posOffset>
                </wp:positionH>
                <wp:positionV relativeFrom="paragraph">
                  <wp:posOffset>1044553</wp:posOffset>
                </wp:positionV>
                <wp:extent cx="4986020" cy="4766945"/>
                <wp:effectExtent l="0" t="0" r="5080" b="14605"/>
                <wp:wrapNone/>
                <wp:docPr id="1873" name="Group 18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6020" cy="4766945"/>
                          <a:chOff x="1794" y="-7906"/>
                          <a:chExt cx="7852" cy="7867"/>
                        </a:xfrm>
                      </wpg:grpSpPr>
                      <wpg:grpSp>
                        <wpg:cNvPr id="1874" name="Group 1916"/>
                        <wpg:cNvGrpSpPr>
                          <a:grpSpLocks/>
                        </wpg:cNvGrpSpPr>
                        <wpg:grpSpPr bwMode="auto">
                          <a:xfrm>
                            <a:off x="1827" y="-5919"/>
                            <a:ext cx="7638" cy="2103"/>
                            <a:chOff x="1827" y="-5919"/>
                            <a:chExt cx="7638" cy="2103"/>
                          </a:xfrm>
                        </wpg:grpSpPr>
                        <wps:wsp>
                          <wps:cNvPr id="1875" name="Freeform 1917"/>
                          <wps:cNvSpPr>
                            <a:spLocks/>
                          </wps:cNvSpPr>
                          <wps:spPr bwMode="auto">
                            <a:xfrm>
                              <a:off x="1827" y="-5919"/>
                              <a:ext cx="7638" cy="2103"/>
                            </a:xfrm>
                            <a:custGeom>
                              <a:avLst/>
                              <a:gdLst>
                                <a:gd name="T0" fmla="+- 0 1827 1827"/>
                                <a:gd name="T1" fmla="*/ T0 w 7638"/>
                                <a:gd name="T2" fmla="+- 0 -3815 -5919"/>
                                <a:gd name="T3" fmla="*/ -3815 h 2103"/>
                                <a:gd name="T4" fmla="+- 0 9465 1827"/>
                                <a:gd name="T5" fmla="*/ T4 w 7638"/>
                                <a:gd name="T6" fmla="+- 0 -3815 -5919"/>
                                <a:gd name="T7" fmla="*/ -3815 h 2103"/>
                                <a:gd name="T8" fmla="+- 0 9465 1827"/>
                                <a:gd name="T9" fmla="*/ T8 w 7638"/>
                                <a:gd name="T10" fmla="+- 0 -5919 -5919"/>
                                <a:gd name="T11" fmla="*/ -5919 h 2103"/>
                                <a:gd name="T12" fmla="+- 0 1827 1827"/>
                                <a:gd name="T13" fmla="*/ T12 w 7638"/>
                                <a:gd name="T14" fmla="+- 0 -5919 -5919"/>
                                <a:gd name="T15" fmla="*/ -5919 h 2103"/>
                                <a:gd name="T16" fmla="+- 0 1827 1827"/>
                                <a:gd name="T17" fmla="*/ T16 w 7638"/>
                                <a:gd name="T18" fmla="+- 0 -3815 -5919"/>
                                <a:gd name="T19" fmla="*/ -3815 h 2103"/>
                              </a:gdLst>
                              <a:ahLst/>
                              <a:cxnLst>
                                <a:cxn ang="0">
                                  <a:pos x="T1" y="T3"/>
                                </a:cxn>
                                <a:cxn ang="0">
                                  <a:pos x="T5" y="T7"/>
                                </a:cxn>
                                <a:cxn ang="0">
                                  <a:pos x="T9" y="T11"/>
                                </a:cxn>
                                <a:cxn ang="0">
                                  <a:pos x="T13" y="T15"/>
                                </a:cxn>
                                <a:cxn ang="0">
                                  <a:pos x="T17" y="T19"/>
                                </a:cxn>
                              </a:cxnLst>
                              <a:rect l="0" t="0" r="r" b="b"/>
                              <a:pathLst>
                                <a:path w="7638" h="2103">
                                  <a:moveTo>
                                    <a:pt x="0" y="2104"/>
                                  </a:moveTo>
                                  <a:lnTo>
                                    <a:pt x="7638" y="2104"/>
                                  </a:lnTo>
                                  <a:lnTo>
                                    <a:pt x="7638" y="0"/>
                                  </a:lnTo>
                                  <a:lnTo>
                                    <a:pt x="0" y="0"/>
                                  </a:lnTo>
                                  <a:lnTo>
                                    <a:pt x="0" y="2104"/>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76" name="Group 1914"/>
                        <wpg:cNvGrpSpPr>
                          <a:grpSpLocks/>
                        </wpg:cNvGrpSpPr>
                        <wpg:grpSpPr bwMode="auto">
                          <a:xfrm>
                            <a:off x="2268" y="-5438"/>
                            <a:ext cx="1359" cy="1022"/>
                            <a:chOff x="2268" y="-5438"/>
                            <a:chExt cx="1359" cy="1022"/>
                          </a:xfrm>
                        </wpg:grpSpPr>
                        <wps:wsp>
                          <wps:cNvPr id="1877" name="Freeform 1915"/>
                          <wps:cNvSpPr>
                            <a:spLocks/>
                          </wps:cNvSpPr>
                          <wps:spPr bwMode="auto">
                            <a:xfrm>
                              <a:off x="2268" y="-5438"/>
                              <a:ext cx="1359" cy="1022"/>
                            </a:xfrm>
                            <a:custGeom>
                              <a:avLst/>
                              <a:gdLst>
                                <a:gd name="T0" fmla="+- 0 2268 2268"/>
                                <a:gd name="T1" fmla="*/ T0 w 1359"/>
                                <a:gd name="T2" fmla="+- 0 -5438 -5438"/>
                                <a:gd name="T3" fmla="*/ -5438 h 1022"/>
                                <a:gd name="T4" fmla="+- 0 2268 2268"/>
                                <a:gd name="T5" fmla="*/ T4 w 1359"/>
                                <a:gd name="T6" fmla="+- 0 -4416 -5438"/>
                                <a:gd name="T7" fmla="*/ -4416 h 1022"/>
                                <a:gd name="T8" fmla="+- 0 3627 2268"/>
                                <a:gd name="T9" fmla="*/ T8 w 1359"/>
                                <a:gd name="T10" fmla="+- 0 -4416 -5438"/>
                                <a:gd name="T11" fmla="*/ -4416 h 1022"/>
                                <a:gd name="T12" fmla="+- 0 3627 2268"/>
                                <a:gd name="T13" fmla="*/ T12 w 1359"/>
                                <a:gd name="T14" fmla="+- 0 -5438 -5438"/>
                                <a:gd name="T15" fmla="*/ -5438 h 1022"/>
                                <a:gd name="T16" fmla="+- 0 2268 2268"/>
                                <a:gd name="T17" fmla="*/ T16 w 1359"/>
                                <a:gd name="T18" fmla="+- 0 -5438 -5438"/>
                                <a:gd name="T19" fmla="*/ -5438 h 1022"/>
                              </a:gdLst>
                              <a:ahLst/>
                              <a:cxnLst>
                                <a:cxn ang="0">
                                  <a:pos x="T1" y="T3"/>
                                </a:cxn>
                                <a:cxn ang="0">
                                  <a:pos x="T5" y="T7"/>
                                </a:cxn>
                                <a:cxn ang="0">
                                  <a:pos x="T9" y="T11"/>
                                </a:cxn>
                                <a:cxn ang="0">
                                  <a:pos x="T13" y="T15"/>
                                </a:cxn>
                                <a:cxn ang="0">
                                  <a:pos x="T17" y="T19"/>
                                </a:cxn>
                              </a:cxnLst>
                              <a:rect l="0" t="0" r="r" b="b"/>
                              <a:pathLst>
                                <a:path w="1359" h="1022">
                                  <a:moveTo>
                                    <a:pt x="0" y="0"/>
                                  </a:moveTo>
                                  <a:lnTo>
                                    <a:pt x="0" y="1022"/>
                                  </a:lnTo>
                                  <a:lnTo>
                                    <a:pt x="1359" y="1022"/>
                                  </a:lnTo>
                                  <a:lnTo>
                                    <a:pt x="135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8" name="Group 1912"/>
                        <wpg:cNvGrpSpPr>
                          <a:grpSpLocks/>
                        </wpg:cNvGrpSpPr>
                        <wpg:grpSpPr bwMode="auto">
                          <a:xfrm>
                            <a:off x="2268" y="-5438"/>
                            <a:ext cx="1359" cy="1022"/>
                            <a:chOff x="2268" y="-5438"/>
                            <a:chExt cx="1359" cy="1022"/>
                          </a:xfrm>
                        </wpg:grpSpPr>
                        <wps:wsp>
                          <wps:cNvPr id="1879" name="Freeform 1913"/>
                          <wps:cNvSpPr>
                            <a:spLocks/>
                          </wps:cNvSpPr>
                          <wps:spPr bwMode="auto">
                            <a:xfrm>
                              <a:off x="2268" y="-5438"/>
                              <a:ext cx="1359" cy="1022"/>
                            </a:xfrm>
                            <a:custGeom>
                              <a:avLst/>
                              <a:gdLst>
                                <a:gd name="T0" fmla="+- 0 2268 2268"/>
                                <a:gd name="T1" fmla="*/ T0 w 1359"/>
                                <a:gd name="T2" fmla="+- 0 -4416 -5438"/>
                                <a:gd name="T3" fmla="*/ -4416 h 1022"/>
                                <a:gd name="T4" fmla="+- 0 3627 2268"/>
                                <a:gd name="T5" fmla="*/ T4 w 1359"/>
                                <a:gd name="T6" fmla="+- 0 -4416 -5438"/>
                                <a:gd name="T7" fmla="*/ -4416 h 1022"/>
                                <a:gd name="T8" fmla="+- 0 3627 2268"/>
                                <a:gd name="T9" fmla="*/ T8 w 1359"/>
                                <a:gd name="T10" fmla="+- 0 -5438 -5438"/>
                                <a:gd name="T11" fmla="*/ -5438 h 1022"/>
                                <a:gd name="T12" fmla="+- 0 2268 2268"/>
                                <a:gd name="T13" fmla="*/ T12 w 1359"/>
                                <a:gd name="T14" fmla="+- 0 -5438 -5438"/>
                                <a:gd name="T15" fmla="*/ -5438 h 1022"/>
                                <a:gd name="T16" fmla="+- 0 2268 2268"/>
                                <a:gd name="T17" fmla="*/ T16 w 1359"/>
                                <a:gd name="T18" fmla="+- 0 -4416 -5438"/>
                                <a:gd name="T19" fmla="*/ -4416 h 1022"/>
                              </a:gdLst>
                              <a:ahLst/>
                              <a:cxnLst>
                                <a:cxn ang="0">
                                  <a:pos x="T1" y="T3"/>
                                </a:cxn>
                                <a:cxn ang="0">
                                  <a:pos x="T5" y="T7"/>
                                </a:cxn>
                                <a:cxn ang="0">
                                  <a:pos x="T9" y="T11"/>
                                </a:cxn>
                                <a:cxn ang="0">
                                  <a:pos x="T13" y="T15"/>
                                </a:cxn>
                                <a:cxn ang="0">
                                  <a:pos x="T17" y="T19"/>
                                </a:cxn>
                              </a:cxnLst>
                              <a:rect l="0" t="0" r="r" b="b"/>
                              <a:pathLst>
                                <a:path w="1359" h="1022">
                                  <a:moveTo>
                                    <a:pt x="0" y="1022"/>
                                  </a:moveTo>
                                  <a:lnTo>
                                    <a:pt x="1359" y="1022"/>
                                  </a:lnTo>
                                  <a:lnTo>
                                    <a:pt x="1359" y="0"/>
                                  </a:lnTo>
                                  <a:lnTo>
                                    <a:pt x="0" y="0"/>
                                  </a:lnTo>
                                  <a:lnTo>
                                    <a:pt x="0" y="1022"/>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0" name="Group 1910"/>
                        <wpg:cNvGrpSpPr>
                          <a:grpSpLocks/>
                        </wpg:cNvGrpSpPr>
                        <wpg:grpSpPr bwMode="auto">
                          <a:xfrm>
                            <a:off x="3907" y="-5438"/>
                            <a:ext cx="1360" cy="1022"/>
                            <a:chOff x="3907" y="-5438"/>
                            <a:chExt cx="1360" cy="1022"/>
                          </a:xfrm>
                        </wpg:grpSpPr>
                        <wps:wsp>
                          <wps:cNvPr id="1881" name="Freeform 1911"/>
                          <wps:cNvSpPr>
                            <a:spLocks/>
                          </wps:cNvSpPr>
                          <wps:spPr bwMode="auto">
                            <a:xfrm>
                              <a:off x="3907" y="-5438"/>
                              <a:ext cx="1360" cy="1022"/>
                            </a:xfrm>
                            <a:custGeom>
                              <a:avLst/>
                              <a:gdLst>
                                <a:gd name="T0" fmla="+- 0 3907 3907"/>
                                <a:gd name="T1" fmla="*/ T0 w 1360"/>
                                <a:gd name="T2" fmla="+- 0 -5438 -5438"/>
                                <a:gd name="T3" fmla="*/ -5438 h 1022"/>
                                <a:gd name="T4" fmla="+- 0 3907 3907"/>
                                <a:gd name="T5" fmla="*/ T4 w 1360"/>
                                <a:gd name="T6" fmla="+- 0 -4416 -5438"/>
                                <a:gd name="T7" fmla="*/ -4416 h 1022"/>
                                <a:gd name="T8" fmla="+- 0 5267 3907"/>
                                <a:gd name="T9" fmla="*/ T8 w 1360"/>
                                <a:gd name="T10" fmla="+- 0 -4416 -5438"/>
                                <a:gd name="T11" fmla="*/ -4416 h 1022"/>
                                <a:gd name="T12" fmla="+- 0 5267 3907"/>
                                <a:gd name="T13" fmla="*/ T12 w 1360"/>
                                <a:gd name="T14" fmla="+- 0 -5438 -5438"/>
                                <a:gd name="T15" fmla="*/ -5438 h 1022"/>
                                <a:gd name="T16" fmla="+- 0 3907 3907"/>
                                <a:gd name="T17" fmla="*/ T16 w 1360"/>
                                <a:gd name="T18" fmla="+- 0 -5438 -5438"/>
                                <a:gd name="T19" fmla="*/ -5438 h 1022"/>
                              </a:gdLst>
                              <a:ahLst/>
                              <a:cxnLst>
                                <a:cxn ang="0">
                                  <a:pos x="T1" y="T3"/>
                                </a:cxn>
                                <a:cxn ang="0">
                                  <a:pos x="T5" y="T7"/>
                                </a:cxn>
                                <a:cxn ang="0">
                                  <a:pos x="T9" y="T11"/>
                                </a:cxn>
                                <a:cxn ang="0">
                                  <a:pos x="T13" y="T15"/>
                                </a:cxn>
                                <a:cxn ang="0">
                                  <a:pos x="T17" y="T19"/>
                                </a:cxn>
                              </a:cxnLst>
                              <a:rect l="0" t="0" r="r" b="b"/>
                              <a:pathLst>
                                <a:path w="1360" h="1022">
                                  <a:moveTo>
                                    <a:pt x="0" y="0"/>
                                  </a:moveTo>
                                  <a:lnTo>
                                    <a:pt x="0" y="1022"/>
                                  </a:lnTo>
                                  <a:lnTo>
                                    <a:pt x="1360" y="1022"/>
                                  </a:lnTo>
                                  <a:lnTo>
                                    <a:pt x="1360"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2" name="Group 1908"/>
                        <wpg:cNvGrpSpPr>
                          <a:grpSpLocks/>
                        </wpg:cNvGrpSpPr>
                        <wpg:grpSpPr bwMode="auto">
                          <a:xfrm>
                            <a:off x="3907" y="-5438"/>
                            <a:ext cx="1360" cy="1022"/>
                            <a:chOff x="3907" y="-5438"/>
                            <a:chExt cx="1360" cy="1022"/>
                          </a:xfrm>
                        </wpg:grpSpPr>
                        <wps:wsp>
                          <wps:cNvPr id="1883" name="Freeform 1909"/>
                          <wps:cNvSpPr>
                            <a:spLocks/>
                          </wps:cNvSpPr>
                          <wps:spPr bwMode="auto">
                            <a:xfrm>
                              <a:off x="3907" y="-5438"/>
                              <a:ext cx="1360" cy="1022"/>
                            </a:xfrm>
                            <a:custGeom>
                              <a:avLst/>
                              <a:gdLst>
                                <a:gd name="T0" fmla="+- 0 3907 3907"/>
                                <a:gd name="T1" fmla="*/ T0 w 1360"/>
                                <a:gd name="T2" fmla="+- 0 -4416 -5438"/>
                                <a:gd name="T3" fmla="*/ -4416 h 1022"/>
                                <a:gd name="T4" fmla="+- 0 5267 3907"/>
                                <a:gd name="T5" fmla="*/ T4 w 1360"/>
                                <a:gd name="T6" fmla="+- 0 -4416 -5438"/>
                                <a:gd name="T7" fmla="*/ -4416 h 1022"/>
                                <a:gd name="T8" fmla="+- 0 5267 3907"/>
                                <a:gd name="T9" fmla="*/ T8 w 1360"/>
                                <a:gd name="T10" fmla="+- 0 -5438 -5438"/>
                                <a:gd name="T11" fmla="*/ -5438 h 1022"/>
                                <a:gd name="T12" fmla="+- 0 3907 3907"/>
                                <a:gd name="T13" fmla="*/ T12 w 1360"/>
                                <a:gd name="T14" fmla="+- 0 -5438 -5438"/>
                                <a:gd name="T15" fmla="*/ -5438 h 1022"/>
                                <a:gd name="T16" fmla="+- 0 3907 3907"/>
                                <a:gd name="T17" fmla="*/ T16 w 1360"/>
                                <a:gd name="T18" fmla="+- 0 -4416 -5438"/>
                                <a:gd name="T19" fmla="*/ -4416 h 1022"/>
                              </a:gdLst>
                              <a:ahLst/>
                              <a:cxnLst>
                                <a:cxn ang="0">
                                  <a:pos x="T1" y="T3"/>
                                </a:cxn>
                                <a:cxn ang="0">
                                  <a:pos x="T5" y="T7"/>
                                </a:cxn>
                                <a:cxn ang="0">
                                  <a:pos x="T9" y="T11"/>
                                </a:cxn>
                                <a:cxn ang="0">
                                  <a:pos x="T13" y="T15"/>
                                </a:cxn>
                                <a:cxn ang="0">
                                  <a:pos x="T17" y="T19"/>
                                </a:cxn>
                              </a:cxnLst>
                              <a:rect l="0" t="0" r="r" b="b"/>
                              <a:pathLst>
                                <a:path w="1360" h="1022">
                                  <a:moveTo>
                                    <a:pt x="0" y="1022"/>
                                  </a:moveTo>
                                  <a:lnTo>
                                    <a:pt x="1360" y="1022"/>
                                  </a:lnTo>
                                  <a:lnTo>
                                    <a:pt x="1360" y="0"/>
                                  </a:lnTo>
                                  <a:lnTo>
                                    <a:pt x="0" y="0"/>
                                  </a:lnTo>
                                  <a:lnTo>
                                    <a:pt x="0" y="1022"/>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4" name="Group 1906"/>
                        <wpg:cNvGrpSpPr>
                          <a:grpSpLocks/>
                        </wpg:cNvGrpSpPr>
                        <wpg:grpSpPr bwMode="auto">
                          <a:xfrm>
                            <a:off x="7506" y="-5438"/>
                            <a:ext cx="1360" cy="1022"/>
                            <a:chOff x="7506" y="-5438"/>
                            <a:chExt cx="1360" cy="1022"/>
                          </a:xfrm>
                        </wpg:grpSpPr>
                        <wps:wsp>
                          <wps:cNvPr id="1885" name="Freeform 1907"/>
                          <wps:cNvSpPr>
                            <a:spLocks/>
                          </wps:cNvSpPr>
                          <wps:spPr bwMode="auto">
                            <a:xfrm>
                              <a:off x="7506" y="-5438"/>
                              <a:ext cx="1360" cy="1022"/>
                            </a:xfrm>
                            <a:custGeom>
                              <a:avLst/>
                              <a:gdLst>
                                <a:gd name="T0" fmla="+- 0 7506 7506"/>
                                <a:gd name="T1" fmla="*/ T0 w 1360"/>
                                <a:gd name="T2" fmla="+- 0 -5438 -5438"/>
                                <a:gd name="T3" fmla="*/ -5438 h 1022"/>
                                <a:gd name="T4" fmla="+- 0 7506 7506"/>
                                <a:gd name="T5" fmla="*/ T4 w 1360"/>
                                <a:gd name="T6" fmla="+- 0 -4416 -5438"/>
                                <a:gd name="T7" fmla="*/ -4416 h 1022"/>
                                <a:gd name="T8" fmla="+- 0 8865 7506"/>
                                <a:gd name="T9" fmla="*/ T8 w 1360"/>
                                <a:gd name="T10" fmla="+- 0 -4416 -5438"/>
                                <a:gd name="T11" fmla="*/ -4416 h 1022"/>
                                <a:gd name="T12" fmla="+- 0 8865 7506"/>
                                <a:gd name="T13" fmla="*/ T12 w 1360"/>
                                <a:gd name="T14" fmla="+- 0 -5438 -5438"/>
                                <a:gd name="T15" fmla="*/ -5438 h 1022"/>
                                <a:gd name="T16" fmla="+- 0 7506 7506"/>
                                <a:gd name="T17" fmla="*/ T16 w 1360"/>
                                <a:gd name="T18" fmla="+- 0 -5438 -5438"/>
                                <a:gd name="T19" fmla="*/ -5438 h 1022"/>
                              </a:gdLst>
                              <a:ahLst/>
                              <a:cxnLst>
                                <a:cxn ang="0">
                                  <a:pos x="T1" y="T3"/>
                                </a:cxn>
                                <a:cxn ang="0">
                                  <a:pos x="T5" y="T7"/>
                                </a:cxn>
                                <a:cxn ang="0">
                                  <a:pos x="T9" y="T11"/>
                                </a:cxn>
                                <a:cxn ang="0">
                                  <a:pos x="T13" y="T15"/>
                                </a:cxn>
                                <a:cxn ang="0">
                                  <a:pos x="T17" y="T19"/>
                                </a:cxn>
                              </a:cxnLst>
                              <a:rect l="0" t="0" r="r" b="b"/>
                              <a:pathLst>
                                <a:path w="1360" h="1022">
                                  <a:moveTo>
                                    <a:pt x="0" y="0"/>
                                  </a:moveTo>
                                  <a:lnTo>
                                    <a:pt x="0" y="1022"/>
                                  </a:lnTo>
                                  <a:lnTo>
                                    <a:pt x="1359" y="1022"/>
                                  </a:lnTo>
                                  <a:lnTo>
                                    <a:pt x="135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6" name="Group 1904"/>
                        <wpg:cNvGrpSpPr>
                          <a:grpSpLocks/>
                        </wpg:cNvGrpSpPr>
                        <wpg:grpSpPr bwMode="auto">
                          <a:xfrm>
                            <a:off x="7506" y="-5438"/>
                            <a:ext cx="1360" cy="1022"/>
                            <a:chOff x="7506" y="-5438"/>
                            <a:chExt cx="1360" cy="1022"/>
                          </a:xfrm>
                        </wpg:grpSpPr>
                        <wps:wsp>
                          <wps:cNvPr id="1887" name="Freeform 1905"/>
                          <wps:cNvSpPr>
                            <a:spLocks/>
                          </wps:cNvSpPr>
                          <wps:spPr bwMode="auto">
                            <a:xfrm>
                              <a:off x="7506" y="-5438"/>
                              <a:ext cx="1360" cy="1022"/>
                            </a:xfrm>
                            <a:custGeom>
                              <a:avLst/>
                              <a:gdLst>
                                <a:gd name="T0" fmla="+- 0 7506 7506"/>
                                <a:gd name="T1" fmla="*/ T0 w 1360"/>
                                <a:gd name="T2" fmla="+- 0 -4416 -5438"/>
                                <a:gd name="T3" fmla="*/ -4416 h 1022"/>
                                <a:gd name="T4" fmla="+- 0 8865 7506"/>
                                <a:gd name="T5" fmla="*/ T4 w 1360"/>
                                <a:gd name="T6" fmla="+- 0 -4416 -5438"/>
                                <a:gd name="T7" fmla="*/ -4416 h 1022"/>
                                <a:gd name="T8" fmla="+- 0 8865 7506"/>
                                <a:gd name="T9" fmla="*/ T8 w 1360"/>
                                <a:gd name="T10" fmla="+- 0 -5438 -5438"/>
                                <a:gd name="T11" fmla="*/ -5438 h 1022"/>
                                <a:gd name="T12" fmla="+- 0 7506 7506"/>
                                <a:gd name="T13" fmla="*/ T12 w 1360"/>
                                <a:gd name="T14" fmla="+- 0 -5438 -5438"/>
                                <a:gd name="T15" fmla="*/ -5438 h 1022"/>
                                <a:gd name="T16" fmla="+- 0 7506 7506"/>
                                <a:gd name="T17" fmla="*/ T16 w 1360"/>
                                <a:gd name="T18" fmla="+- 0 -4416 -5438"/>
                                <a:gd name="T19" fmla="*/ -4416 h 1022"/>
                              </a:gdLst>
                              <a:ahLst/>
                              <a:cxnLst>
                                <a:cxn ang="0">
                                  <a:pos x="T1" y="T3"/>
                                </a:cxn>
                                <a:cxn ang="0">
                                  <a:pos x="T5" y="T7"/>
                                </a:cxn>
                                <a:cxn ang="0">
                                  <a:pos x="T9" y="T11"/>
                                </a:cxn>
                                <a:cxn ang="0">
                                  <a:pos x="T13" y="T15"/>
                                </a:cxn>
                                <a:cxn ang="0">
                                  <a:pos x="T17" y="T19"/>
                                </a:cxn>
                              </a:cxnLst>
                              <a:rect l="0" t="0" r="r" b="b"/>
                              <a:pathLst>
                                <a:path w="1360" h="1022">
                                  <a:moveTo>
                                    <a:pt x="0" y="1022"/>
                                  </a:moveTo>
                                  <a:lnTo>
                                    <a:pt x="1359" y="1022"/>
                                  </a:lnTo>
                                  <a:lnTo>
                                    <a:pt x="1359" y="0"/>
                                  </a:lnTo>
                                  <a:lnTo>
                                    <a:pt x="0" y="0"/>
                                  </a:lnTo>
                                  <a:lnTo>
                                    <a:pt x="0" y="1022"/>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8" name="Group 1902"/>
                        <wpg:cNvGrpSpPr>
                          <a:grpSpLocks/>
                        </wpg:cNvGrpSpPr>
                        <wpg:grpSpPr bwMode="auto">
                          <a:xfrm>
                            <a:off x="5706" y="-5438"/>
                            <a:ext cx="1360" cy="1022"/>
                            <a:chOff x="5706" y="-5438"/>
                            <a:chExt cx="1360" cy="1022"/>
                          </a:xfrm>
                        </wpg:grpSpPr>
                        <wps:wsp>
                          <wps:cNvPr id="1889" name="Freeform 1903"/>
                          <wps:cNvSpPr>
                            <a:spLocks/>
                          </wps:cNvSpPr>
                          <wps:spPr bwMode="auto">
                            <a:xfrm>
                              <a:off x="5706" y="-5438"/>
                              <a:ext cx="1360" cy="1022"/>
                            </a:xfrm>
                            <a:custGeom>
                              <a:avLst/>
                              <a:gdLst>
                                <a:gd name="T0" fmla="+- 0 5706 5706"/>
                                <a:gd name="T1" fmla="*/ T0 w 1360"/>
                                <a:gd name="T2" fmla="+- 0 -5438 -5438"/>
                                <a:gd name="T3" fmla="*/ -5438 h 1022"/>
                                <a:gd name="T4" fmla="+- 0 5706 5706"/>
                                <a:gd name="T5" fmla="*/ T4 w 1360"/>
                                <a:gd name="T6" fmla="+- 0 -4416 -5438"/>
                                <a:gd name="T7" fmla="*/ -4416 h 1022"/>
                                <a:gd name="T8" fmla="+- 0 7066 5706"/>
                                <a:gd name="T9" fmla="*/ T8 w 1360"/>
                                <a:gd name="T10" fmla="+- 0 -4416 -5438"/>
                                <a:gd name="T11" fmla="*/ -4416 h 1022"/>
                                <a:gd name="T12" fmla="+- 0 7066 5706"/>
                                <a:gd name="T13" fmla="*/ T12 w 1360"/>
                                <a:gd name="T14" fmla="+- 0 -5438 -5438"/>
                                <a:gd name="T15" fmla="*/ -5438 h 1022"/>
                                <a:gd name="T16" fmla="+- 0 5706 5706"/>
                                <a:gd name="T17" fmla="*/ T16 w 1360"/>
                                <a:gd name="T18" fmla="+- 0 -5438 -5438"/>
                                <a:gd name="T19" fmla="*/ -5438 h 1022"/>
                              </a:gdLst>
                              <a:ahLst/>
                              <a:cxnLst>
                                <a:cxn ang="0">
                                  <a:pos x="T1" y="T3"/>
                                </a:cxn>
                                <a:cxn ang="0">
                                  <a:pos x="T5" y="T7"/>
                                </a:cxn>
                                <a:cxn ang="0">
                                  <a:pos x="T9" y="T11"/>
                                </a:cxn>
                                <a:cxn ang="0">
                                  <a:pos x="T13" y="T15"/>
                                </a:cxn>
                                <a:cxn ang="0">
                                  <a:pos x="T17" y="T19"/>
                                </a:cxn>
                              </a:cxnLst>
                              <a:rect l="0" t="0" r="r" b="b"/>
                              <a:pathLst>
                                <a:path w="1360" h="1022">
                                  <a:moveTo>
                                    <a:pt x="0" y="0"/>
                                  </a:moveTo>
                                  <a:lnTo>
                                    <a:pt x="0" y="1022"/>
                                  </a:lnTo>
                                  <a:lnTo>
                                    <a:pt x="1360" y="1022"/>
                                  </a:lnTo>
                                  <a:lnTo>
                                    <a:pt x="1360"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90" name="Group 1900"/>
                        <wpg:cNvGrpSpPr>
                          <a:grpSpLocks/>
                        </wpg:cNvGrpSpPr>
                        <wpg:grpSpPr bwMode="auto">
                          <a:xfrm>
                            <a:off x="5706" y="-5438"/>
                            <a:ext cx="1360" cy="1022"/>
                            <a:chOff x="5706" y="-5438"/>
                            <a:chExt cx="1360" cy="1022"/>
                          </a:xfrm>
                        </wpg:grpSpPr>
                        <wps:wsp>
                          <wps:cNvPr id="1891" name="Freeform 1901"/>
                          <wps:cNvSpPr>
                            <a:spLocks/>
                          </wps:cNvSpPr>
                          <wps:spPr bwMode="auto">
                            <a:xfrm>
                              <a:off x="5706" y="-5438"/>
                              <a:ext cx="1360" cy="1022"/>
                            </a:xfrm>
                            <a:custGeom>
                              <a:avLst/>
                              <a:gdLst>
                                <a:gd name="T0" fmla="+- 0 5706 5706"/>
                                <a:gd name="T1" fmla="*/ T0 w 1360"/>
                                <a:gd name="T2" fmla="+- 0 -4416 -5438"/>
                                <a:gd name="T3" fmla="*/ -4416 h 1022"/>
                                <a:gd name="T4" fmla="+- 0 7066 5706"/>
                                <a:gd name="T5" fmla="*/ T4 w 1360"/>
                                <a:gd name="T6" fmla="+- 0 -4416 -5438"/>
                                <a:gd name="T7" fmla="*/ -4416 h 1022"/>
                                <a:gd name="T8" fmla="+- 0 7066 5706"/>
                                <a:gd name="T9" fmla="*/ T8 w 1360"/>
                                <a:gd name="T10" fmla="+- 0 -5438 -5438"/>
                                <a:gd name="T11" fmla="*/ -5438 h 1022"/>
                                <a:gd name="T12" fmla="+- 0 5706 5706"/>
                                <a:gd name="T13" fmla="*/ T12 w 1360"/>
                                <a:gd name="T14" fmla="+- 0 -5438 -5438"/>
                                <a:gd name="T15" fmla="*/ -5438 h 1022"/>
                                <a:gd name="T16" fmla="+- 0 5706 5706"/>
                                <a:gd name="T17" fmla="*/ T16 w 1360"/>
                                <a:gd name="T18" fmla="+- 0 -4416 -5438"/>
                                <a:gd name="T19" fmla="*/ -4416 h 1022"/>
                              </a:gdLst>
                              <a:ahLst/>
                              <a:cxnLst>
                                <a:cxn ang="0">
                                  <a:pos x="T1" y="T3"/>
                                </a:cxn>
                                <a:cxn ang="0">
                                  <a:pos x="T5" y="T7"/>
                                </a:cxn>
                                <a:cxn ang="0">
                                  <a:pos x="T9" y="T11"/>
                                </a:cxn>
                                <a:cxn ang="0">
                                  <a:pos x="T13" y="T15"/>
                                </a:cxn>
                                <a:cxn ang="0">
                                  <a:pos x="T17" y="T19"/>
                                </a:cxn>
                              </a:cxnLst>
                              <a:rect l="0" t="0" r="r" b="b"/>
                              <a:pathLst>
                                <a:path w="1360" h="1022">
                                  <a:moveTo>
                                    <a:pt x="0" y="1022"/>
                                  </a:moveTo>
                                  <a:lnTo>
                                    <a:pt x="1360" y="1022"/>
                                  </a:lnTo>
                                  <a:lnTo>
                                    <a:pt x="1360" y="0"/>
                                  </a:lnTo>
                                  <a:lnTo>
                                    <a:pt x="0" y="0"/>
                                  </a:lnTo>
                                  <a:lnTo>
                                    <a:pt x="0" y="1022"/>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92" name="Group 1898"/>
                        <wpg:cNvGrpSpPr>
                          <a:grpSpLocks/>
                        </wpg:cNvGrpSpPr>
                        <wpg:grpSpPr bwMode="auto">
                          <a:xfrm>
                            <a:off x="3887" y="-7872"/>
                            <a:ext cx="1679" cy="901"/>
                            <a:chOff x="3887" y="-7872"/>
                            <a:chExt cx="1679" cy="901"/>
                          </a:xfrm>
                        </wpg:grpSpPr>
                        <wps:wsp>
                          <wps:cNvPr id="1893" name="Freeform 1899"/>
                          <wps:cNvSpPr>
                            <a:spLocks/>
                          </wps:cNvSpPr>
                          <wps:spPr bwMode="auto">
                            <a:xfrm>
                              <a:off x="3887" y="-7872"/>
                              <a:ext cx="1679" cy="901"/>
                            </a:xfrm>
                            <a:custGeom>
                              <a:avLst/>
                              <a:gdLst>
                                <a:gd name="T0" fmla="+- 0 3887 3887"/>
                                <a:gd name="T1" fmla="*/ T0 w 1679"/>
                                <a:gd name="T2" fmla="+- 0 -7421 -7872"/>
                                <a:gd name="T3" fmla="*/ -7421 h 901"/>
                                <a:gd name="T4" fmla="+- 0 3898 3887"/>
                                <a:gd name="T5" fmla="*/ T4 w 1679"/>
                                <a:gd name="T6" fmla="+- 0 -7494 -7872"/>
                                <a:gd name="T7" fmla="*/ -7494 h 901"/>
                                <a:gd name="T8" fmla="+- 0 3930 3887"/>
                                <a:gd name="T9" fmla="*/ T8 w 1679"/>
                                <a:gd name="T10" fmla="+- 0 -7564 -7872"/>
                                <a:gd name="T11" fmla="*/ -7564 h 901"/>
                                <a:gd name="T12" fmla="+- 0 3981 3887"/>
                                <a:gd name="T13" fmla="*/ T12 w 1679"/>
                                <a:gd name="T14" fmla="+- 0 -7628 -7872"/>
                                <a:gd name="T15" fmla="*/ -7628 h 901"/>
                                <a:gd name="T16" fmla="+- 0 4049 3887"/>
                                <a:gd name="T17" fmla="*/ T16 w 1679"/>
                                <a:gd name="T18" fmla="+- 0 -7687 -7872"/>
                                <a:gd name="T19" fmla="*/ -7687 h 901"/>
                                <a:gd name="T20" fmla="+- 0 4133 3887"/>
                                <a:gd name="T21" fmla="*/ T20 w 1679"/>
                                <a:gd name="T22" fmla="+- 0 -7740 -7872"/>
                                <a:gd name="T23" fmla="*/ -7740 h 901"/>
                                <a:gd name="T24" fmla="+- 0 4231 3887"/>
                                <a:gd name="T25" fmla="*/ T24 w 1679"/>
                                <a:gd name="T26" fmla="+- 0 -7785 -7872"/>
                                <a:gd name="T27" fmla="*/ -7785 h 901"/>
                                <a:gd name="T28" fmla="+- 0 4341 3887"/>
                                <a:gd name="T29" fmla="*/ T28 w 1679"/>
                                <a:gd name="T30" fmla="+- 0 -7822 -7872"/>
                                <a:gd name="T31" fmla="*/ -7822 h 901"/>
                                <a:gd name="T32" fmla="+- 0 4400 3887"/>
                                <a:gd name="T33" fmla="*/ T32 w 1679"/>
                                <a:gd name="T34" fmla="+- 0 -7837 -7872"/>
                                <a:gd name="T35" fmla="*/ -7837 h 901"/>
                                <a:gd name="T36" fmla="+- 0 4461 3887"/>
                                <a:gd name="T37" fmla="*/ T36 w 1679"/>
                                <a:gd name="T38" fmla="+- 0 -7849 -7872"/>
                                <a:gd name="T39" fmla="*/ -7849 h 901"/>
                                <a:gd name="T40" fmla="+- 0 4525 3887"/>
                                <a:gd name="T41" fmla="*/ T40 w 1679"/>
                                <a:gd name="T42" fmla="+- 0 -7859 -7872"/>
                                <a:gd name="T43" fmla="*/ -7859 h 901"/>
                                <a:gd name="T44" fmla="+- 0 4591 3887"/>
                                <a:gd name="T45" fmla="*/ T44 w 1679"/>
                                <a:gd name="T46" fmla="+- 0 -7866 -7872"/>
                                <a:gd name="T47" fmla="*/ -7866 h 901"/>
                                <a:gd name="T48" fmla="+- 0 4658 3887"/>
                                <a:gd name="T49" fmla="*/ T48 w 1679"/>
                                <a:gd name="T50" fmla="+- 0 -7871 -7872"/>
                                <a:gd name="T51" fmla="*/ -7871 h 901"/>
                                <a:gd name="T52" fmla="+- 0 4727 3887"/>
                                <a:gd name="T53" fmla="*/ T52 w 1679"/>
                                <a:gd name="T54" fmla="+- 0 -7872 -7872"/>
                                <a:gd name="T55" fmla="*/ -7872 h 901"/>
                                <a:gd name="T56" fmla="+- 0 4796 3887"/>
                                <a:gd name="T57" fmla="*/ T56 w 1679"/>
                                <a:gd name="T58" fmla="+- 0 -7871 -7872"/>
                                <a:gd name="T59" fmla="*/ -7871 h 901"/>
                                <a:gd name="T60" fmla="+- 0 4863 3887"/>
                                <a:gd name="T61" fmla="*/ T60 w 1679"/>
                                <a:gd name="T62" fmla="+- 0 -7866 -7872"/>
                                <a:gd name="T63" fmla="*/ -7866 h 901"/>
                                <a:gd name="T64" fmla="+- 0 4928 3887"/>
                                <a:gd name="T65" fmla="*/ T64 w 1679"/>
                                <a:gd name="T66" fmla="+- 0 -7859 -7872"/>
                                <a:gd name="T67" fmla="*/ -7859 h 901"/>
                                <a:gd name="T68" fmla="+- 0 4992 3887"/>
                                <a:gd name="T69" fmla="*/ T68 w 1679"/>
                                <a:gd name="T70" fmla="+- 0 -7849 -7872"/>
                                <a:gd name="T71" fmla="*/ -7849 h 901"/>
                                <a:gd name="T72" fmla="+- 0 5053 3887"/>
                                <a:gd name="T73" fmla="*/ T72 w 1679"/>
                                <a:gd name="T74" fmla="+- 0 -7837 -7872"/>
                                <a:gd name="T75" fmla="*/ -7837 h 901"/>
                                <a:gd name="T76" fmla="+- 0 5112 3887"/>
                                <a:gd name="T77" fmla="*/ T76 w 1679"/>
                                <a:gd name="T78" fmla="+- 0 -7822 -7872"/>
                                <a:gd name="T79" fmla="*/ -7822 h 901"/>
                                <a:gd name="T80" fmla="+- 0 5222 3887"/>
                                <a:gd name="T81" fmla="*/ T80 w 1679"/>
                                <a:gd name="T82" fmla="+- 0 -7785 -7872"/>
                                <a:gd name="T83" fmla="*/ -7785 h 901"/>
                                <a:gd name="T84" fmla="+- 0 5320 3887"/>
                                <a:gd name="T85" fmla="*/ T84 w 1679"/>
                                <a:gd name="T86" fmla="+- 0 -7740 -7872"/>
                                <a:gd name="T87" fmla="*/ -7740 h 901"/>
                                <a:gd name="T88" fmla="+- 0 5404 3887"/>
                                <a:gd name="T89" fmla="*/ T88 w 1679"/>
                                <a:gd name="T90" fmla="+- 0 -7687 -7872"/>
                                <a:gd name="T91" fmla="*/ -7687 h 901"/>
                                <a:gd name="T92" fmla="+- 0 5473 3887"/>
                                <a:gd name="T93" fmla="*/ T92 w 1679"/>
                                <a:gd name="T94" fmla="+- 0 -7628 -7872"/>
                                <a:gd name="T95" fmla="*/ -7628 h 901"/>
                                <a:gd name="T96" fmla="+- 0 5524 3887"/>
                                <a:gd name="T97" fmla="*/ T96 w 1679"/>
                                <a:gd name="T98" fmla="+- 0 -7564 -7872"/>
                                <a:gd name="T99" fmla="*/ -7564 h 901"/>
                                <a:gd name="T100" fmla="+- 0 5556 3887"/>
                                <a:gd name="T101" fmla="*/ T100 w 1679"/>
                                <a:gd name="T102" fmla="+- 0 -7494 -7872"/>
                                <a:gd name="T103" fmla="*/ -7494 h 901"/>
                                <a:gd name="T104" fmla="+- 0 5567 3887"/>
                                <a:gd name="T105" fmla="*/ T104 w 1679"/>
                                <a:gd name="T106" fmla="+- 0 -7421 -7872"/>
                                <a:gd name="T107" fmla="*/ -7421 h 901"/>
                                <a:gd name="T108" fmla="+- 0 5564 3887"/>
                                <a:gd name="T109" fmla="*/ T108 w 1679"/>
                                <a:gd name="T110" fmla="+- 0 -7384 -7872"/>
                                <a:gd name="T111" fmla="*/ -7384 h 901"/>
                                <a:gd name="T112" fmla="+- 0 5556 3887"/>
                                <a:gd name="T113" fmla="*/ T112 w 1679"/>
                                <a:gd name="T114" fmla="+- 0 -7348 -7872"/>
                                <a:gd name="T115" fmla="*/ -7348 h 901"/>
                                <a:gd name="T116" fmla="+- 0 5524 3887"/>
                                <a:gd name="T117" fmla="*/ T116 w 1679"/>
                                <a:gd name="T118" fmla="+- 0 -7279 -7872"/>
                                <a:gd name="T119" fmla="*/ -7279 h 901"/>
                                <a:gd name="T120" fmla="+- 0 5473 3887"/>
                                <a:gd name="T121" fmla="*/ T120 w 1679"/>
                                <a:gd name="T122" fmla="+- 0 -7214 -7872"/>
                                <a:gd name="T123" fmla="*/ -7214 h 901"/>
                                <a:gd name="T124" fmla="+- 0 5404 3887"/>
                                <a:gd name="T125" fmla="*/ T124 w 1679"/>
                                <a:gd name="T126" fmla="+- 0 -7155 -7872"/>
                                <a:gd name="T127" fmla="*/ -7155 h 901"/>
                                <a:gd name="T128" fmla="+- 0 5320 3887"/>
                                <a:gd name="T129" fmla="*/ T128 w 1679"/>
                                <a:gd name="T130" fmla="+- 0 -7103 -7872"/>
                                <a:gd name="T131" fmla="*/ -7103 h 901"/>
                                <a:gd name="T132" fmla="+- 0 5222 3887"/>
                                <a:gd name="T133" fmla="*/ T132 w 1679"/>
                                <a:gd name="T134" fmla="+- 0 -7058 -7872"/>
                                <a:gd name="T135" fmla="*/ -7058 h 901"/>
                                <a:gd name="T136" fmla="+- 0 5112 3887"/>
                                <a:gd name="T137" fmla="*/ T136 w 1679"/>
                                <a:gd name="T138" fmla="+- 0 -7021 -7872"/>
                                <a:gd name="T139" fmla="*/ -7021 h 901"/>
                                <a:gd name="T140" fmla="+- 0 5053 3887"/>
                                <a:gd name="T141" fmla="*/ T140 w 1679"/>
                                <a:gd name="T142" fmla="+- 0 -7006 -7872"/>
                                <a:gd name="T143" fmla="*/ -7006 h 901"/>
                                <a:gd name="T144" fmla="+- 0 4992 3887"/>
                                <a:gd name="T145" fmla="*/ T144 w 1679"/>
                                <a:gd name="T146" fmla="+- 0 -6994 -7872"/>
                                <a:gd name="T147" fmla="*/ -6994 h 901"/>
                                <a:gd name="T148" fmla="+- 0 4928 3887"/>
                                <a:gd name="T149" fmla="*/ T148 w 1679"/>
                                <a:gd name="T150" fmla="+- 0 -6984 -7872"/>
                                <a:gd name="T151" fmla="*/ -6984 h 901"/>
                                <a:gd name="T152" fmla="+- 0 4863 3887"/>
                                <a:gd name="T153" fmla="*/ T152 w 1679"/>
                                <a:gd name="T154" fmla="+- 0 -6976 -7872"/>
                                <a:gd name="T155" fmla="*/ -6976 h 901"/>
                                <a:gd name="T156" fmla="+- 0 4796 3887"/>
                                <a:gd name="T157" fmla="*/ T156 w 1679"/>
                                <a:gd name="T158" fmla="+- 0 -6972 -7872"/>
                                <a:gd name="T159" fmla="*/ -6972 h 901"/>
                                <a:gd name="T160" fmla="+- 0 4727 3887"/>
                                <a:gd name="T161" fmla="*/ T160 w 1679"/>
                                <a:gd name="T162" fmla="+- 0 -6971 -7872"/>
                                <a:gd name="T163" fmla="*/ -6971 h 901"/>
                                <a:gd name="T164" fmla="+- 0 4658 3887"/>
                                <a:gd name="T165" fmla="*/ T164 w 1679"/>
                                <a:gd name="T166" fmla="+- 0 -6972 -7872"/>
                                <a:gd name="T167" fmla="*/ -6972 h 901"/>
                                <a:gd name="T168" fmla="+- 0 4591 3887"/>
                                <a:gd name="T169" fmla="*/ T168 w 1679"/>
                                <a:gd name="T170" fmla="+- 0 -6976 -7872"/>
                                <a:gd name="T171" fmla="*/ -6976 h 901"/>
                                <a:gd name="T172" fmla="+- 0 4525 3887"/>
                                <a:gd name="T173" fmla="*/ T172 w 1679"/>
                                <a:gd name="T174" fmla="+- 0 -6984 -7872"/>
                                <a:gd name="T175" fmla="*/ -6984 h 901"/>
                                <a:gd name="T176" fmla="+- 0 4461 3887"/>
                                <a:gd name="T177" fmla="*/ T176 w 1679"/>
                                <a:gd name="T178" fmla="+- 0 -6994 -7872"/>
                                <a:gd name="T179" fmla="*/ -6994 h 901"/>
                                <a:gd name="T180" fmla="+- 0 4400 3887"/>
                                <a:gd name="T181" fmla="*/ T180 w 1679"/>
                                <a:gd name="T182" fmla="+- 0 -7006 -7872"/>
                                <a:gd name="T183" fmla="*/ -7006 h 901"/>
                                <a:gd name="T184" fmla="+- 0 4341 3887"/>
                                <a:gd name="T185" fmla="*/ T184 w 1679"/>
                                <a:gd name="T186" fmla="+- 0 -7021 -7872"/>
                                <a:gd name="T187" fmla="*/ -7021 h 901"/>
                                <a:gd name="T188" fmla="+- 0 4231 3887"/>
                                <a:gd name="T189" fmla="*/ T188 w 1679"/>
                                <a:gd name="T190" fmla="+- 0 -7058 -7872"/>
                                <a:gd name="T191" fmla="*/ -7058 h 901"/>
                                <a:gd name="T192" fmla="+- 0 4133 3887"/>
                                <a:gd name="T193" fmla="*/ T192 w 1679"/>
                                <a:gd name="T194" fmla="+- 0 -7103 -7872"/>
                                <a:gd name="T195" fmla="*/ -7103 h 901"/>
                                <a:gd name="T196" fmla="+- 0 4049 3887"/>
                                <a:gd name="T197" fmla="*/ T196 w 1679"/>
                                <a:gd name="T198" fmla="+- 0 -7155 -7872"/>
                                <a:gd name="T199" fmla="*/ -7155 h 901"/>
                                <a:gd name="T200" fmla="+- 0 3981 3887"/>
                                <a:gd name="T201" fmla="*/ T200 w 1679"/>
                                <a:gd name="T202" fmla="+- 0 -7214 -7872"/>
                                <a:gd name="T203" fmla="*/ -7214 h 901"/>
                                <a:gd name="T204" fmla="+- 0 3930 3887"/>
                                <a:gd name="T205" fmla="*/ T204 w 1679"/>
                                <a:gd name="T206" fmla="+- 0 -7279 -7872"/>
                                <a:gd name="T207" fmla="*/ -7279 h 901"/>
                                <a:gd name="T208" fmla="+- 0 3898 3887"/>
                                <a:gd name="T209" fmla="*/ T208 w 1679"/>
                                <a:gd name="T210" fmla="+- 0 -7348 -7872"/>
                                <a:gd name="T211" fmla="*/ -7348 h 901"/>
                                <a:gd name="T212" fmla="+- 0 3890 3887"/>
                                <a:gd name="T213" fmla="*/ T212 w 1679"/>
                                <a:gd name="T214" fmla="+- 0 -7384 -7872"/>
                                <a:gd name="T215" fmla="*/ -7384 h 901"/>
                                <a:gd name="T216" fmla="+- 0 3887 3887"/>
                                <a:gd name="T217" fmla="*/ T216 w 1679"/>
                                <a:gd name="T218" fmla="+- 0 -7421 -7872"/>
                                <a:gd name="T219" fmla="*/ -7421 h 9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679" h="901">
                                  <a:moveTo>
                                    <a:pt x="0" y="451"/>
                                  </a:moveTo>
                                  <a:lnTo>
                                    <a:pt x="11" y="378"/>
                                  </a:lnTo>
                                  <a:lnTo>
                                    <a:pt x="43" y="308"/>
                                  </a:lnTo>
                                  <a:lnTo>
                                    <a:pt x="94" y="244"/>
                                  </a:lnTo>
                                  <a:lnTo>
                                    <a:pt x="162" y="185"/>
                                  </a:lnTo>
                                  <a:lnTo>
                                    <a:pt x="246" y="132"/>
                                  </a:lnTo>
                                  <a:lnTo>
                                    <a:pt x="344" y="87"/>
                                  </a:lnTo>
                                  <a:lnTo>
                                    <a:pt x="454" y="50"/>
                                  </a:lnTo>
                                  <a:lnTo>
                                    <a:pt x="513" y="35"/>
                                  </a:lnTo>
                                  <a:lnTo>
                                    <a:pt x="574" y="23"/>
                                  </a:lnTo>
                                  <a:lnTo>
                                    <a:pt x="638" y="13"/>
                                  </a:lnTo>
                                  <a:lnTo>
                                    <a:pt x="704" y="6"/>
                                  </a:lnTo>
                                  <a:lnTo>
                                    <a:pt x="771" y="1"/>
                                  </a:lnTo>
                                  <a:lnTo>
                                    <a:pt x="840" y="0"/>
                                  </a:lnTo>
                                  <a:lnTo>
                                    <a:pt x="909" y="1"/>
                                  </a:lnTo>
                                  <a:lnTo>
                                    <a:pt x="976" y="6"/>
                                  </a:lnTo>
                                  <a:lnTo>
                                    <a:pt x="1041" y="13"/>
                                  </a:lnTo>
                                  <a:lnTo>
                                    <a:pt x="1105" y="23"/>
                                  </a:lnTo>
                                  <a:lnTo>
                                    <a:pt x="1166" y="35"/>
                                  </a:lnTo>
                                  <a:lnTo>
                                    <a:pt x="1225" y="50"/>
                                  </a:lnTo>
                                  <a:lnTo>
                                    <a:pt x="1335" y="87"/>
                                  </a:lnTo>
                                  <a:lnTo>
                                    <a:pt x="1433" y="132"/>
                                  </a:lnTo>
                                  <a:lnTo>
                                    <a:pt x="1517" y="185"/>
                                  </a:lnTo>
                                  <a:lnTo>
                                    <a:pt x="1586" y="244"/>
                                  </a:lnTo>
                                  <a:lnTo>
                                    <a:pt x="1637" y="308"/>
                                  </a:lnTo>
                                  <a:lnTo>
                                    <a:pt x="1669" y="378"/>
                                  </a:lnTo>
                                  <a:lnTo>
                                    <a:pt x="1680" y="451"/>
                                  </a:lnTo>
                                  <a:lnTo>
                                    <a:pt x="1677" y="488"/>
                                  </a:lnTo>
                                  <a:lnTo>
                                    <a:pt x="1669" y="524"/>
                                  </a:lnTo>
                                  <a:lnTo>
                                    <a:pt x="1637" y="593"/>
                                  </a:lnTo>
                                  <a:lnTo>
                                    <a:pt x="1586" y="658"/>
                                  </a:lnTo>
                                  <a:lnTo>
                                    <a:pt x="1517" y="717"/>
                                  </a:lnTo>
                                  <a:lnTo>
                                    <a:pt x="1433" y="769"/>
                                  </a:lnTo>
                                  <a:lnTo>
                                    <a:pt x="1335" y="814"/>
                                  </a:lnTo>
                                  <a:lnTo>
                                    <a:pt x="1225" y="851"/>
                                  </a:lnTo>
                                  <a:lnTo>
                                    <a:pt x="1166" y="866"/>
                                  </a:lnTo>
                                  <a:lnTo>
                                    <a:pt x="1105" y="878"/>
                                  </a:lnTo>
                                  <a:lnTo>
                                    <a:pt x="1041" y="888"/>
                                  </a:lnTo>
                                  <a:lnTo>
                                    <a:pt x="976" y="896"/>
                                  </a:lnTo>
                                  <a:lnTo>
                                    <a:pt x="909" y="900"/>
                                  </a:lnTo>
                                  <a:lnTo>
                                    <a:pt x="840" y="901"/>
                                  </a:lnTo>
                                  <a:lnTo>
                                    <a:pt x="771" y="900"/>
                                  </a:lnTo>
                                  <a:lnTo>
                                    <a:pt x="704" y="896"/>
                                  </a:lnTo>
                                  <a:lnTo>
                                    <a:pt x="638" y="888"/>
                                  </a:lnTo>
                                  <a:lnTo>
                                    <a:pt x="574" y="878"/>
                                  </a:lnTo>
                                  <a:lnTo>
                                    <a:pt x="513" y="866"/>
                                  </a:lnTo>
                                  <a:lnTo>
                                    <a:pt x="454" y="851"/>
                                  </a:lnTo>
                                  <a:lnTo>
                                    <a:pt x="344" y="814"/>
                                  </a:lnTo>
                                  <a:lnTo>
                                    <a:pt x="246" y="769"/>
                                  </a:lnTo>
                                  <a:lnTo>
                                    <a:pt x="162" y="717"/>
                                  </a:lnTo>
                                  <a:lnTo>
                                    <a:pt x="94" y="658"/>
                                  </a:lnTo>
                                  <a:lnTo>
                                    <a:pt x="43" y="593"/>
                                  </a:lnTo>
                                  <a:lnTo>
                                    <a:pt x="11" y="524"/>
                                  </a:lnTo>
                                  <a:lnTo>
                                    <a:pt x="3" y="488"/>
                                  </a:lnTo>
                                  <a:lnTo>
                                    <a:pt x="0" y="45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94" name="Group 1896"/>
                        <wpg:cNvGrpSpPr>
                          <a:grpSpLocks/>
                        </wpg:cNvGrpSpPr>
                        <wpg:grpSpPr bwMode="auto">
                          <a:xfrm>
                            <a:off x="4538" y="-6971"/>
                            <a:ext cx="189" cy="1487"/>
                            <a:chOff x="4538" y="-6971"/>
                            <a:chExt cx="189" cy="1487"/>
                          </a:xfrm>
                        </wpg:grpSpPr>
                        <wps:wsp>
                          <wps:cNvPr id="1895" name="Freeform 1897"/>
                          <wps:cNvSpPr>
                            <a:spLocks/>
                          </wps:cNvSpPr>
                          <wps:spPr bwMode="auto">
                            <a:xfrm>
                              <a:off x="4538" y="-6971"/>
                              <a:ext cx="189" cy="1487"/>
                            </a:xfrm>
                            <a:custGeom>
                              <a:avLst/>
                              <a:gdLst>
                                <a:gd name="T0" fmla="+- 0 4727 4538"/>
                                <a:gd name="T1" fmla="*/ T0 w 189"/>
                                <a:gd name="T2" fmla="+- 0 -6971 -6971"/>
                                <a:gd name="T3" fmla="*/ -6971 h 1487"/>
                                <a:gd name="T4" fmla="+- 0 4630 4538"/>
                                <a:gd name="T5" fmla="*/ T4 w 189"/>
                                <a:gd name="T6" fmla="+- 0 -6682 -6971"/>
                                <a:gd name="T7" fmla="*/ -6682 h 1487"/>
                                <a:gd name="T8" fmla="+- 0 4568 4538"/>
                                <a:gd name="T9" fmla="*/ T8 w 189"/>
                                <a:gd name="T10" fmla="+- 0 -6389 -6971"/>
                                <a:gd name="T11" fmla="*/ -6389 h 1487"/>
                                <a:gd name="T12" fmla="+- 0 4538 4538"/>
                                <a:gd name="T13" fmla="*/ T12 w 189"/>
                                <a:gd name="T14" fmla="+- 0 -6092 -6971"/>
                                <a:gd name="T15" fmla="*/ -6092 h 1487"/>
                                <a:gd name="T16" fmla="+- 0 4541 4538"/>
                                <a:gd name="T17" fmla="*/ T16 w 189"/>
                                <a:gd name="T18" fmla="+- 0 -5790 -6971"/>
                                <a:gd name="T19" fmla="*/ -5790 h 1487"/>
                                <a:gd name="T20" fmla="+- 0 4578 4538"/>
                                <a:gd name="T21" fmla="*/ T20 w 189"/>
                                <a:gd name="T22" fmla="+- 0 -5484 -6971"/>
                                <a:gd name="T23" fmla="*/ -5484 h 1487"/>
                              </a:gdLst>
                              <a:ahLst/>
                              <a:cxnLst>
                                <a:cxn ang="0">
                                  <a:pos x="T1" y="T3"/>
                                </a:cxn>
                                <a:cxn ang="0">
                                  <a:pos x="T5" y="T7"/>
                                </a:cxn>
                                <a:cxn ang="0">
                                  <a:pos x="T9" y="T11"/>
                                </a:cxn>
                                <a:cxn ang="0">
                                  <a:pos x="T13" y="T15"/>
                                </a:cxn>
                                <a:cxn ang="0">
                                  <a:pos x="T17" y="T19"/>
                                </a:cxn>
                                <a:cxn ang="0">
                                  <a:pos x="T21" y="T23"/>
                                </a:cxn>
                              </a:cxnLst>
                              <a:rect l="0" t="0" r="r" b="b"/>
                              <a:pathLst>
                                <a:path w="189" h="1487">
                                  <a:moveTo>
                                    <a:pt x="189" y="0"/>
                                  </a:moveTo>
                                  <a:lnTo>
                                    <a:pt x="92" y="289"/>
                                  </a:lnTo>
                                  <a:lnTo>
                                    <a:pt x="30" y="582"/>
                                  </a:lnTo>
                                  <a:lnTo>
                                    <a:pt x="0" y="879"/>
                                  </a:lnTo>
                                  <a:lnTo>
                                    <a:pt x="3" y="1181"/>
                                  </a:lnTo>
                                  <a:lnTo>
                                    <a:pt x="40" y="1487"/>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96" name="Group 1894"/>
                        <wpg:cNvGrpSpPr>
                          <a:grpSpLocks/>
                        </wpg:cNvGrpSpPr>
                        <wpg:grpSpPr bwMode="auto">
                          <a:xfrm>
                            <a:off x="4519" y="-5506"/>
                            <a:ext cx="115" cy="68"/>
                            <a:chOff x="4519" y="-5506"/>
                            <a:chExt cx="115" cy="68"/>
                          </a:xfrm>
                        </wpg:grpSpPr>
                        <wps:wsp>
                          <wps:cNvPr id="1897" name="Freeform 1895"/>
                          <wps:cNvSpPr>
                            <a:spLocks/>
                          </wps:cNvSpPr>
                          <wps:spPr bwMode="auto">
                            <a:xfrm>
                              <a:off x="4519" y="-5506"/>
                              <a:ext cx="115" cy="68"/>
                            </a:xfrm>
                            <a:custGeom>
                              <a:avLst/>
                              <a:gdLst>
                                <a:gd name="T0" fmla="+- 0 4634 4519"/>
                                <a:gd name="T1" fmla="*/ T0 w 115"/>
                                <a:gd name="T2" fmla="+- 0 -5506 -5506"/>
                                <a:gd name="T3" fmla="*/ -5506 h 68"/>
                                <a:gd name="T4" fmla="+- 0 4519 4519"/>
                                <a:gd name="T5" fmla="*/ T4 w 115"/>
                                <a:gd name="T6" fmla="+- 0 -5485 -5506"/>
                                <a:gd name="T7" fmla="*/ -5485 h 68"/>
                                <a:gd name="T8" fmla="+- 0 4586 4519"/>
                                <a:gd name="T9" fmla="*/ T8 w 115"/>
                                <a:gd name="T10" fmla="+- 0 -5438 -5506"/>
                                <a:gd name="T11" fmla="*/ -5438 h 68"/>
                                <a:gd name="T12" fmla="+- 0 4634 4519"/>
                                <a:gd name="T13" fmla="*/ T12 w 115"/>
                                <a:gd name="T14" fmla="+- 0 -5506 -5506"/>
                                <a:gd name="T15" fmla="*/ -5506 h 68"/>
                              </a:gdLst>
                              <a:ahLst/>
                              <a:cxnLst>
                                <a:cxn ang="0">
                                  <a:pos x="T1" y="T3"/>
                                </a:cxn>
                                <a:cxn ang="0">
                                  <a:pos x="T5" y="T7"/>
                                </a:cxn>
                                <a:cxn ang="0">
                                  <a:pos x="T9" y="T11"/>
                                </a:cxn>
                                <a:cxn ang="0">
                                  <a:pos x="T13" y="T15"/>
                                </a:cxn>
                              </a:cxnLst>
                              <a:rect l="0" t="0" r="r" b="b"/>
                              <a:pathLst>
                                <a:path w="115" h="68">
                                  <a:moveTo>
                                    <a:pt x="115" y="0"/>
                                  </a:moveTo>
                                  <a:lnTo>
                                    <a:pt x="0" y="21"/>
                                  </a:lnTo>
                                  <a:lnTo>
                                    <a:pt x="67" y="68"/>
                                  </a:lnTo>
                                  <a:lnTo>
                                    <a:pt x="11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98" name="Group 1892"/>
                        <wpg:cNvGrpSpPr>
                          <a:grpSpLocks/>
                        </wpg:cNvGrpSpPr>
                        <wpg:grpSpPr bwMode="auto">
                          <a:xfrm>
                            <a:off x="4027" y="-6456"/>
                            <a:ext cx="1039" cy="449"/>
                            <a:chOff x="4027" y="-6456"/>
                            <a:chExt cx="1039" cy="449"/>
                          </a:xfrm>
                        </wpg:grpSpPr>
                        <wps:wsp>
                          <wps:cNvPr id="1899" name="Freeform 1893"/>
                          <wps:cNvSpPr>
                            <a:spLocks/>
                          </wps:cNvSpPr>
                          <wps:spPr bwMode="auto">
                            <a:xfrm>
                              <a:off x="4027" y="-6456"/>
                              <a:ext cx="1039" cy="449"/>
                            </a:xfrm>
                            <a:custGeom>
                              <a:avLst/>
                              <a:gdLst>
                                <a:gd name="T0" fmla="+- 0 4027 4027"/>
                                <a:gd name="T1" fmla="*/ T0 w 1039"/>
                                <a:gd name="T2" fmla="+- 0 -6456 -6456"/>
                                <a:gd name="T3" fmla="*/ -6456 h 449"/>
                                <a:gd name="T4" fmla="+- 0 4027 4027"/>
                                <a:gd name="T5" fmla="*/ T4 w 1039"/>
                                <a:gd name="T6" fmla="+- 0 -6007 -6456"/>
                                <a:gd name="T7" fmla="*/ -6007 h 449"/>
                                <a:gd name="T8" fmla="+- 0 5066 4027"/>
                                <a:gd name="T9" fmla="*/ T8 w 1039"/>
                                <a:gd name="T10" fmla="+- 0 -6007 -6456"/>
                                <a:gd name="T11" fmla="*/ -6007 h 449"/>
                                <a:gd name="T12" fmla="+- 0 5066 4027"/>
                                <a:gd name="T13" fmla="*/ T12 w 1039"/>
                                <a:gd name="T14" fmla="+- 0 -6456 -6456"/>
                                <a:gd name="T15" fmla="*/ -6456 h 449"/>
                                <a:gd name="T16" fmla="+- 0 4027 4027"/>
                                <a:gd name="T17" fmla="*/ T16 w 1039"/>
                                <a:gd name="T18" fmla="+- 0 -6456 -6456"/>
                                <a:gd name="T19" fmla="*/ -6456 h 449"/>
                              </a:gdLst>
                              <a:ahLst/>
                              <a:cxnLst>
                                <a:cxn ang="0">
                                  <a:pos x="T1" y="T3"/>
                                </a:cxn>
                                <a:cxn ang="0">
                                  <a:pos x="T5" y="T7"/>
                                </a:cxn>
                                <a:cxn ang="0">
                                  <a:pos x="T9" y="T11"/>
                                </a:cxn>
                                <a:cxn ang="0">
                                  <a:pos x="T13" y="T15"/>
                                </a:cxn>
                                <a:cxn ang="0">
                                  <a:pos x="T17" y="T19"/>
                                </a:cxn>
                              </a:cxnLst>
                              <a:rect l="0" t="0" r="r" b="b"/>
                              <a:pathLst>
                                <a:path w="1039" h="449">
                                  <a:moveTo>
                                    <a:pt x="0" y="0"/>
                                  </a:moveTo>
                                  <a:lnTo>
                                    <a:pt x="0" y="449"/>
                                  </a:lnTo>
                                  <a:lnTo>
                                    <a:pt x="1039" y="449"/>
                                  </a:lnTo>
                                  <a:lnTo>
                                    <a:pt x="103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0" name="Group 1890"/>
                        <wpg:cNvGrpSpPr>
                          <a:grpSpLocks/>
                        </wpg:cNvGrpSpPr>
                        <wpg:grpSpPr bwMode="auto">
                          <a:xfrm>
                            <a:off x="2946" y="-7393"/>
                            <a:ext cx="902" cy="1955"/>
                            <a:chOff x="2946" y="-7393"/>
                            <a:chExt cx="902" cy="1955"/>
                          </a:xfrm>
                        </wpg:grpSpPr>
                        <wps:wsp>
                          <wps:cNvPr id="1901" name="Freeform 1891"/>
                          <wps:cNvSpPr>
                            <a:spLocks/>
                          </wps:cNvSpPr>
                          <wps:spPr bwMode="auto">
                            <a:xfrm>
                              <a:off x="2946" y="-7393"/>
                              <a:ext cx="902" cy="1955"/>
                            </a:xfrm>
                            <a:custGeom>
                              <a:avLst/>
                              <a:gdLst>
                                <a:gd name="T0" fmla="+- 0 3849 2946"/>
                                <a:gd name="T1" fmla="*/ T0 w 902"/>
                                <a:gd name="T2" fmla="+- 0 -7393 -7393"/>
                                <a:gd name="T3" fmla="*/ -7393 h 1955"/>
                                <a:gd name="T4" fmla="+- 0 3622 2946"/>
                                <a:gd name="T5" fmla="*/ T4 w 902"/>
                                <a:gd name="T6" fmla="+- 0 -7203 -7393"/>
                                <a:gd name="T7" fmla="*/ -7203 h 1955"/>
                                <a:gd name="T8" fmla="+- 0 3428 2946"/>
                                <a:gd name="T9" fmla="*/ T8 w 902"/>
                                <a:gd name="T10" fmla="+- 0 -6998 -7393"/>
                                <a:gd name="T11" fmla="*/ -6998 h 1955"/>
                                <a:gd name="T12" fmla="+- 0 3267 2946"/>
                                <a:gd name="T13" fmla="*/ T12 w 902"/>
                                <a:gd name="T14" fmla="+- 0 -6776 -7393"/>
                                <a:gd name="T15" fmla="*/ -6776 h 1955"/>
                                <a:gd name="T16" fmla="+- 0 3138 2946"/>
                                <a:gd name="T17" fmla="*/ T16 w 902"/>
                                <a:gd name="T18" fmla="+- 0 -6540 -7393"/>
                                <a:gd name="T19" fmla="*/ -6540 h 1955"/>
                                <a:gd name="T20" fmla="+- 0 3041 2946"/>
                                <a:gd name="T21" fmla="*/ T20 w 902"/>
                                <a:gd name="T22" fmla="+- 0 -6288 -7393"/>
                                <a:gd name="T23" fmla="*/ -6288 h 1955"/>
                                <a:gd name="T24" fmla="+- 0 2977 2946"/>
                                <a:gd name="T25" fmla="*/ T24 w 902"/>
                                <a:gd name="T26" fmla="+- 0 -6019 -7393"/>
                                <a:gd name="T27" fmla="*/ -6019 h 1955"/>
                                <a:gd name="T28" fmla="+- 0 2946 2946"/>
                                <a:gd name="T29" fmla="*/ T28 w 902"/>
                                <a:gd name="T30" fmla="+- 0 -5737 -7393"/>
                                <a:gd name="T31" fmla="*/ -5737 h 1955"/>
                                <a:gd name="T32" fmla="+- 0 2947 2946"/>
                                <a:gd name="T33" fmla="*/ T32 w 902"/>
                                <a:gd name="T34" fmla="+- 0 -5438 -7393"/>
                                <a:gd name="T35" fmla="*/ -5438 h 19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02" h="1955">
                                  <a:moveTo>
                                    <a:pt x="903" y="0"/>
                                  </a:moveTo>
                                  <a:lnTo>
                                    <a:pt x="676" y="190"/>
                                  </a:lnTo>
                                  <a:lnTo>
                                    <a:pt x="482" y="395"/>
                                  </a:lnTo>
                                  <a:lnTo>
                                    <a:pt x="321" y="617"/>
                                  </a:lnTo>
                                  <a:lnTo>
                                    <a:pt x="192" y="853"/>
                                  </a:lnTo>
                                  <a:lnTo>
                                    <a:pt x="95" y="1105"/>
                                  </a:lnTo>
                                  <a:lnTo>
                                    <a:pt x="31" y="1374"/>
                                  </a:lnTo>
                                  <a:lnTo>
                                    <a:pt x="0" y="1656"/>
                                  </a:lnTo>
                                  <a:lnTo>
                                    <a:pt x="1" y="1955"/>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02" name="Group 1888"/>
                        <wpg:cNvGrpSpPr>
                          <a:grpSpLocks/>
                        </wpg:cNvGrpSpPr>
                        <wpg:grpSpPr bwMode="auto">
                          <a:xfrm>
                            <a:off x="3805" y="-7433"/>
                            <a:ext cx="82" cy="94"/>
                            <a:chOff x="3805" y="-7433"/>
                            <a:chExt cx="82" cy="94"/>
                          </a:xfrm>
                        </wpg:grpSpPr>
                        <wps:wsp>
                          <wps:cNvPr id="1903" name="Freeform 1889"/>
                          <wps:cNvSpPr>
                            <a:spLocks/>
                          </wps:cNvSpPr>
                          <wps:spPr bwMode="auto">
                            <a:xfrm>
                              <a:off x="3805" y="-7433"/>
                              <a:ext cx="82" cy="94"/>
                            </a:xfrm>
                            <a:custGeom>
                              <a:avLst/>
                              <a:gdLst>
                                <a:gd name="T0" fmla="+- 0 3805 3805"/>
                                <a:gd name="T1" fmla="*/ T0 w 82"/>
                                <a:gd name="T2" fmla="+- 0 -7433 -7433"/>
                                <a:gd name="T3" fmla="*/ -7433 h 94"/>
                                <a:gd name="T4" fmla="+- 0 3874 3805"/>
                                <a:gd name="T5" fmla="*/ T4 w 82"/>
                                <a:gd name="T6" fmla="+- 0 -7340 -7433"/>
                                <a:gd name="T7" fmla="*/ -7340 h 94"/>
                                <a:gd name="T8" fmla="+- 0 3887 3805"/>
                                <a:gd name="T9" fmla="*/ T8 w 82"/>
                                <a:gd name="T10" fmla="+- 0 -7421 -7433"/>
                                <a:gd name="T11" fmla="*/ -7421 h 94"/>
                                <a:gd name="T12" fmla="+- 0 3805 3805"/>
                                <a:gd name="T13" fmla="*/ T12 w 82"/>
                                <a:gd name="T14" fmla="+- 0 -7433 -7433"/>
                                <a:gd name="T15" fmla="*/ -7433 h 94"/>
                              </a:gdLst>
                              <a:ahLst/>
                              <a:cxnLst>
                                <a:cxn ang="0">
                                  <a:pos x="T1" y="T3"/>
                                </a:cxn>
                                <a:cxn ang="0">
                                  <a:pos x="T5" y="T7"/>
                                </a:cxn>
                                <a:cxn ang="0">
                                  <a:pos x="T9" y="T11"/>
                                </a:cxn>
                                <a:cxn ang="0">
                                  <a:pos x="T13" y="T15"/>
                                </a:cxn>
                              </a:cxnLst>
                              <a:rect l="0" t="0" r="r" b="b"/>
                              <a:pathLst>
                                <a:path w="82" h="94">
                                  <a:moveTo>
                                    <a:pt x="0" y="0"/>
                                  </a:moveTo>
                                  <a:lnTo>
                                    <a:pt x="69" y="93"/>
                                  </a:lnTo>
                                  <a:lnTo>
                                    <a:pt x="82" y="1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4" name="Group 1886"/>
                        <wpg:cNvGrpSpPr>
                          <a:grpSpLocks/>
                        </wpg:cNvGrpSpPr>
                        <wpg:grpSpPr bwMode="auto">
                          <a:xfrm>
                            <a:off x="2556" y="-6694"/>
                            <a:ext cx="1181" cy="246"/>
                            <a:chOff x="2556" y="-6694"/>
                            <a:chExt cx="1181" cy="246"/>
                          </a:xfrm>
                        </wpg:grpSpPr>
                        <wps:wsp>
                          <wps:cNvPr id="1905" name="Freeform 1887"/>
                          <wps:cNvSpPr>
                            <a:spLocks/>
                          </wps:cNvSpPr>
                          <wps:spPr bwMode="auto">
                            <a:xfrm>
                              <a:off x="2556" y="-6694"/>
                              <a:ext cx="1181" cy="246"/>
                            </a:xfrm>
                            <a:custGeom>
                              <a:avLst/>
                              <a:gdLst>
                                <a:gd name="T0" fmla="+- 0 2556 2556"/>
                                <a:gd name="T1" fmla="*/ T0 w 1181"/>
                                <a:gd name="T2" fmla="+- 0 -6694 -6694"/>
                                <a:gd name="T3" fmla="*/ -6694 h 246"/>
                                <a:gd name="T4" fmla="+- 0 2556 2556"/>
                                <a:gd name="T5" fmla="*/ T4 w 1181"/>
                                <a:gd name="T6" fmla="+- 0 -6447 -6694"/>
                                <a:gd name="T7" fmla="*/ -6447 h 246"/>
                                <a:gd name="T8" fmla="+- 0 3736 2556"/>
                                <a:gd name="T9" fmla="*/ T8 w 1181"/>
                                <a:gd name="T10" fmla="+- 0 -6447 -6694"/>
                                <a:gd name="T11" fmla="*/ -6447 h 246"/>
                                <a:gd name="T12" fmla="+- 0 3736 2556"/>
                                <a:gd name="T13" fmla="*/ T12 w 1181"/>
                                <a:gd name="T14" fmla="+- 0 -6694 -6694"/>
                                <a:gd name="T15" fmla="*/ -6694 h 246"/>
                                <a:gd name="T16" fmla="+- 0 2556 2556"/>
                                <a:gd name="T17" fmla="*/ T16 w 1181"/>
                                <a:gd name="T18" fmla="+- 0 -6694 -6694"/>
                                <a:gd name="T19" fmla="*/ -6694 h 246"/>
                              </a:gdLst>
                              <a:ahLst/>
                              <a:cxnLst>
                                <a:cxn ang="0">
                                  <a:pos x="T1" y="T3"/>
                                </a:cxn>
                                <a:cxn ang="0">
                                  <a:pos x="T5" y="T7"/>
                                </a:cxn>
                                <a:cxn ang="0">
                                  <a:pos x="T9" y="T11"/>
                                </a:cxn>
                                <a:cxn ang="0">
                                  <a:pos x="T13" y="T15"/>
                                </a:cxn>
                                <a:cxn ang="0">
                                  <a:pos x="T17" y="T19"/>
                                </a:cxn>
                              </a:cxnLst>
                              <a:rect l="0" t="0" r="r" b="b"/>
                              <a:pathLst>
                                <a:path w="1181" h="246">
                                  <a:moveTo>
                                    <a:pt x="0" y="0"/>
                                  </a:moveTo>
                                  <a:lnTo>
                                    <a:pt x="0" y="247"/>
                                  </a:lnTo>
                                  <a:lnTo>
                                    <a:pt x="1180" y="247"/>
                                  </a:lnTo>
                                  <a:lnTo>
                                    <a:pt x="1180"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6" name="Group 1884"/>
                        <wpg:cNvGrpSpPr>
                          <a:grpSpLocks/>
                        </wpg:cNvGrpSpPr>
                        <wpg:grpSpPr bwMode="auto">
                          <a:xfrm>
                            <a:off x="5611" y="-7407"/>
                            <a:ext cx="2574" cy="1969"/>
                            <a:chOff x="5611" y="-7407"/>
                            <a:chExt cx="2574" cy="1969"/>
                          </a:xfrm>
                        </wpg:grpSpPr>
                        <wps:wsp>
                          <wps:cNvPr id="1907" name="Freeform 1885"/>
                          <wps:cNvSpPr>
                            <a:spLocks/>
                          </wps:cNvSpPr>
                          <wps:spPr bwMode="auto">
                            <a:xfrm>
                              <a:off x="5611" y="-7407"/>
                              <a:ext cx="2574" cy="1969"/>
                            </a:xfrm>
                            <a:custGeom>
                              <a:avLst/>
                              <a:gdLst>
                                <a:gd name="T0" fmla="+- 0 5611 5611"/>
                                <a:gd name="T1" fmla="*/ T0 w 2574"/>
                                <a:gd name="T2" fmla="+- 0 -7407 -7407"/>
                                <a:gd name="T3" fmla="*/ -7407 h 1969"/>
                                <a:gd name="T4" fmla="+- 0 6010 5611"/>
                                <a:gd name="T5" fmla="*/ T4 w 2574"/>
                                <a:gd name="T6" fmla="+- 0 -7263 -7407"/>
                                <a:gd name="T7" fmla="*/ -7263 h 1969"/>
                                <a:gd name="T8" fmla="+- 0 6387 5611"/>
                                <a:gd name="T9" fmla="*/ T8 w 2574"/>
                                <a:gd name="T10" fmla="+- 0 -7090 -7407"/>
                                <a:gd name="T11" fmla="*/ -7090 h 1969"/>
                                <a:gd name="T12" fmla="+- 0 6741 5611"/>
                                <a:gd name="T13" fmla="*/ T12 w 2574"/>
                                <a:gd name="T14" fmla="+- 0 -6887 -7407"/>
                                <a:gd name="T15" fmla="*/ -6887 h 1969"/>
                                <a:gd name="T16" fmla="+- 0 7074 5611"/>
                                <a:gd name="T17" fmla="*/ T16 w 2574"/>
                                <a:gd name="T18" fmla="+- 0 -6656 -7407"/>
                                <a:gd name="T19" fmla="*/ -6656 h 1969"/>
                                <a:gd name="T20" fmla="+- 0 7385 5611"/>
                                <a:gd name="T21" fmla="*/ T20 w 2574"/>
                                <a:gd name="T22" fmla="+- 0 -6395 -7407"/>
                                <a:gd name="T23" fmla="*/ -6395 h 1969"/>
                                <a:gd name="T24" fmla="+- 0 7673 5611"/>
                                <a:gd name="T25" fmla="*/ T24 w 2574"/>
                                <a:gd name="T26" fmla="+- 0 -6105 -7407"/>
                                <a:gd name="T27" fmla="*/ -6105 h 1969"/>
                                <a:gd name="T28" fmla="+- 0 7940 5611"/>
                                <a:gd name="T29" fmla="*/ T28 w 2574"/>
                                <a:gd name="T30" fmla="+- 0 -5786 -7407"/>
                                <a:gd name="T31" fmla="*/ -5786 h 1969"/>
                                <a:gd name="T32" fmla="+- 0 8185 5611"/>
                                <a:gd name="T33" fmla="*/ T32 w 2574"/>
                                <a:gd name="T34" fmla="+- 0 -5438 -7407"/>
                                <a:gd name="T35" fmla="*/ -5438 h 19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574" h="1969">
                                  <a:moveTo>
                                    <a:pt x="0" y="0"/>
                                  </a:moveTo>
                                  <a:lnTo>
                                    <a:pt x="399" y="144"/>
                                  </a:lnTo>
                                  <a:lnTo>
                                    <a:pt x="776" y="317"/>
                                  </a:lnTo>
                                  <a:lnTo>
                                    <a:pt x="1130" y="520"/>
                                  </a:lnTo>
                                  <a:lnTo>
                                    <a:pt x="1463" y="751"/>
                                  </a:lnTo>
                                  <a:lnTo>
                                    <a:pt x="1774" y="1012"/>
                                  </a:lnTo>
                                  <a:lnTo>
                                    <a:pt x="2062" y="1302"/>
                                  </a:lnTo>
                                  <a:lnTo>
                                    <a:pt x="2329" y="1621"/>
                                  </a:lnTo>
                                  <a:lnTo>
                                    <a:pt x="2574" y="1969"/>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08" name="Group 1882"/>
                        <wpg:cNvGrpSpPr>
                          <a:grpSpLocks/>
                        </wpg:cNvGrpSpPr>
                        <wpg:grpSpPr bwMode="auto">
                          <a:xfrm>
                            <a:off x="5567" y="-7460"/>
                            <a:ext cx="73" cy="112"/>
                            <a:chOff x="5567" y="-7460"/>
                            <a:chExt cx="73" cy="112"/>
                          </a:xfrm>
                        </wpg:grpSpPr>
                        <wps:wsp>
                          <wps:cNvPr id="1909" name="Freeform 1883"/>
                          <wps:cNvSpPr>
                            <a:spLocks/>
                          </wps:cNvSpPr>
                          <wps:spPr bwMode="auto">
                            <a:xfrm>
                              <a:off x="5567" y="-7460"/>
                              <a:ext cx="73" cy="112"/>
                            </a:xfrm>
                            <a:custGeom>
                              <a:avLst/>
                              <a:gdLst>
                                <a:gd name="T0" fmla="+- 0 5640 5567"/>
                                <a:gd name="T1" fmla="*/ T0 w 73"/>
                                <a:gd name="T2" fmla="+- 0 -7460 -7460"/>
                                <a:gd name="T3" fmla="*/ -7460 h 112"/>
                                <a:gd name="T4" fmla="+- 0 5567 5567"/>
                                <a:gd name="T5" fmla="*/ T4 w 73"/>
                                <a:gd name="T6" fmla="+- 0 -7421 -7460"/>
                                <a:gd name="T7" fmla="*/ -7421 h 112"/>
                                <a:gd name="T8" fmla="+- 0 5605 5567"/>
                                <a:gd name="T9" fmla="*/ T8 w 73"/>
                                <a:gd name="T10" fmla="+- 0 -7348 -7460"/>
                                <a:gd name="T11" fmla="*/ -7348 h 112"/>
                                <a:gd name="T12" fmla="+- 0 5640 5567"/>
                                <a:gd name="T13" fmla="*/ T12 w 73"/>
                                <a:gd name="T14" fmla="+- 0 -7460 -7460"/>
                                <a:gd name="T15" fmla="*/ -7460 h 112"/>
                              </a:gdLst>
                              <a:ahLst/>
                              <a:cxnLst>
                                <a:cxn ang="0">
                                  <a:pos x="T1" y="T3"/>
                                </a:cxn>
                                <a:cxn ang="0">
                                  <a:pos x="T5" y="T7"/>
                                </a:cxn>
                                <a:cxn ang="0">
                                  <a:pos x="T9" y="T11"/>
                                </a:cxn>
                                <a:cxn ang="0">
                                  <a:pos x="T13" y="T15"/>
                                </a:cxn>
                              </a:cxnLst>
                              <a:rect l="0" t="0" r="r" b="b"/>
                              <a:pathLst>
                                <a:path w="73" h="112">
                                  <a:moveTo>
                                    <a:pt x="73" y="0"/>
                                  </a:moveTo>
                                  <a:lnTo>
                                    <a:pt x="0" y="39"/>
                                  </a:lnTo>
                                  <a:lnTo>
                                    <a:pt x="38" y="112"/>
                                  </a:lnTo>
                                  <a:lnTo>
                                    <a:pt x="7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0" name="Group 1880"/>
                        <wpg:cNvGrpSpPr>
                          <a:grpSpLocks/>
                        </wpg:cNvGrpSpPr>
                        <wpg:grpSpPr bwMode="auto">
                          <a:xfrm>
                            <a:off x="6776" y="-6804"/>
                            <a:ext cx="560" cy="246"/>
                            <a:chOff x="6776" y="-6804"/>
                            <a:chExt cx="560" cy="246"/>
                          </a:xfrm>
                        </wpg:grpSpPr>
                        <wps:wsp>
                          <wps:cNvPr id="1911" name="Freeform 1881"/>
                          <wps:cNvSpPr>
                            <a:spLocks/>
                          </wps:cNvSpPr>
                          <wps:spPr bwMode="auto">
                            <a:xfrm>
                              <a:off x="6776" y="-6804"/>
                              <a:ext cx="560" cy="246"/>
                            </a:xfrm>
                            <a:custGeom>
                              <a:avLst/>
                              <a:gdLst>
                                <a:gd name="T0" fmla="+- 0 6776 6776"/>
                                <a:gd name="T1" fmla="*/ T0 w 560"/>
                                <a:gd name="T2" fmla="+- 0 -6804 -6804"/>
                                <a:gd name="T3" fmla="*/ -6804 h 246"/>
                                <a:gd name="T4" fmla="+- 0 6776 6776"/>
                                <a:gd name="T5" fmla="*/ T4 w 560"/>
                                <a:gd name="T6" fmla="+- 0 -6558 -6804"/>
                                <a:gd name="T7" fmla="*/ -6558 h 246"/>
                                <a:gd name="T8" fmla="+- 0 7337 6776"/>
                                <a:gd name="T9" fmla="*/ T8 w 560"/>
                                <a:gd name="T10" fmla="+- 0 -6558 -6804"/>
                                <a:gd name="T11" fmla="*/ -6558 h 246"/>
                                <a:gd name="T12" fmla="+- 0 7337 6776"/>
                                <a:gd name="T13" fmla="*/ T12 w 560"/>
                                <a:gd name="T14" fmla="+- 0 -6804 -6804"/>
                                <a:gd name="T15" fmla="*/ -6804 h 246"/>
                                <a:gd name="T16" fmla="+- 0 6776 6776"/>
                                <a:gd name="T17" fmla="*/ T16 w 560"/>
                                <a:gd name="T18" fmla="+- 0 -6804 -6804"/>
                                <a:gd name="T19" fmla="*/ -6804 h 246"/>
                              </a:gdLst>
                              <a:ahLst/>
                              <a:cxnLst>
                                <a:cxn ang="0">
                                  <a:pos x="T1" y="T3"/>
                                </a:cxn>
                                <a:cxn ang="0">
                                  <a:pos x="T5" y="T7"/>
                                </a:cxn>
                                <a:cxn ang="0">
                                  <a:pos x="T9" y="T11"/>
                                </a:cxn>
                                <a:cxn ang="0">
                                  <a:pos x="T13" y="T15"/>
                                </a:cxn>
                                <a:cxn ang="0">
                                  <a:pos x="T17" y="T19"/>
                                </a:cxn>
                              </a:cxnLst>
                              <a:rect l="0" t="0" r="r" b="b"/>
                              <a:pathLst>
                                <a:path w="560" h="246">
                                  <a:moveTo>
                                    <a:pt x="0" y="0"/>
                                  </a:moveTo>
                                  <a:lnTo>
                                    <a:pt x="0" y="246"/>
                                  </a:lnTo>
                                  <a:lnTo>
                                    <a:pt x="561" y="246"/>
                                  </a:lnTo>
                                  <a:lnTo>
                                    <a:pt x="56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2" name="Group 1878"/>
                        <wpg:cNvGrpSpPr>
                          <a:grpSpLocks/>
                        </wpg:cNvGrpSpPr>
                        <wpg:grpSpPr bwMode="auto">
                          <a:xfrm>
                            <a:off x="5600" y="-7389"/>
                            <a:ext cx="785" cy="1951"/>
                            <a:chOff x="5600" y="-7389"/>
                            <a:chExt cx="785" cy="1951"/>
                          </a:xfrm>
                        </wpg:grpSpPr>
                        <wps:wsp>
                          <wps:cNvPr id="1913" name="Freeform 1879"/>
                          <wps:cNvSpPr>
                            <a:spLocks/>
                          </wps:cNvSpPr>
                          <wps:spPr bwMode="auto">
                            <a:xfrm>
                              <a:off x="5600" y="-7389"/>
                              <a:ext cx="785" cy="1951"/>
                            </a:xfrm>
                            <a:custGeom>
                              <a:avLst/>
                              <a:gdLst>
                                <a:gd name="T0" fmla="+- 0 5600 5600"/>
                                <a:gd name="T1" fmla="*/ T0 w 785"/>
                                <a:gd name="T2" fmla="+- 0 -7389 -7389"/>
                                <a:gd name="T3" fmla="*/ -7389 h 1951"/>
                                <a:gd name="T4" fmla="+- 0 5806 5600"/>
                                <a:gd name="T5" fmla="*/ T4 w 785"/>
                                <a:gd name="T6" fmla="+- 0 -7167 -7389"/>
                                <a:gd name="T7" fmla="*/ -7167 h 1951"/>
                                <a:gd name="T8" fmla="+- 0 5982 5600"/>
                                <a:gd name="T9" fmla="*/ T8 w 785"/>
                                <a:gd name="T10" fmla="+- 0 -6926 -7389"/>
                                <a:gd name="T11" fmla="*/ -6926 h 1951"/>
                                <a:gd name="T12" fmla="+- 0 6125 5600"/>
                                <a:gd name="T13" fmla="*/ T12 w 785"/>
                                <a:gd name="T14" fmla="+- 0 -6666 -7389"/>
                                <a:gd name="T15" fmla="*/ -6666 h 1951"/>
                                <a:gd name="T16" fmla="+- 0 6238 5600"/>
                                <a:gd name="T17" fmla="*/ T16 w 785"/>
                                <a:gd name="T18" fmla="+- 0 -6387 -7389"/>
                                <a:gd name="T19" fmla="*/ -6387 h 1951"/>
                                <a:gd name="T20" fmla="+- 0 6318 5600"/>
                                <a:gd name="T21" fmla="*/ T20 w 785"/>
                                <a:gd name="T22" fmla="+- 0 -6090 -7389"/>
                                <a:gd name="T23" fmla="*/ -6090 h 1951"/>
                                <a:gd name="T24" fmla="+- 0 6368 5600"/>
                                <a:gd name="T25" fmla="*/ T24 w 785"/>
                                <a:gd name="T26" fmla="+- 0 -5773 -7389"/>
                                <a:gd name="T27" fmla="*/ -5773 h 1951"/>
                                <a:gd name="T28" fmla="+- 0 6386 5600"/>
                                <a:gd name="T29" fmla="*/ T28 w 785"/>
                                <a:gd name="T30" fmla="+- 0 -5438 -7389"/>
                                <a:gd name="T31" fmla="*/ -5438 h 195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785" h="1951">
                                  <a:moveTo>
                                    <a:pt x="0" y="0"/>
                                  </a:moveTo>
                                  <a:lnTo>
                                    <a:pt x="206" y="222"/>
                                  </a:lnTo>
                                  <a:lnTo>
                                    <a:pt x="382" y="463"/>
                                  </a:lnTo>
                                  <a:lnTo>
                                    <a:pt x="525" y="723"/>
                                  </a:lnTo>
                                  <a:lnTo>
                                    <a:pt x="638" y="1002"/>
                                  </a:lnTo>
                                  <a:lnTo>
                                    <a:pt x="718" y="1299"/>
                                  </a:lnTo>
                                  <a:lnTo>
                                    <a:pt x="768" y="1616"/>
                                  </a:lnTo>
                                  <a:lnTo>
                                    <a:pt x="786" y="195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4" name="Group 1876"/>
                        <wpg:cNvGrpSpPr>
                          <a:grpSpLocks/>
                        </wpg:cNvGrpSpPr>
                        <wpg:grpSpPr bwMode="auto">
                          <a:xfrm>
                            <a:off x="5567" y="-7423"/>
                            <a:ext cx="82" cy="85"/>
                            <a:chOff x="5567" y="-7423"/>
                            <a:chExt cx="82" cy="85"/>
                          </a:xfrm>
                        </wpg:grpSpPr>
                        <wps:wsp>
                          <wps:cNvPr id="1915" name="Freeform 1877"/>
                          <wps:cNvSpPr>
                            <a:spLocks/>
                          </wps:cNvSpPr>
                          <wps:spPr bwMode="auto">
                            <a:xfrm>
                              <a:off x="5567" y="-7423"/>
                              <a:ext cx="82" cy="85"/>
                            </a:xfrm>
                            <a:custGeom>
                              <a:avLst/>
                              <a:gdLst>
                                <a:gd name="T0" fmla="+- 0 5649 5567"/>
                                <a:gd name="T1" fmla="*/ T0 w 82"/>
                                <a:gd name="T2" fmla="+- 0 -7423 -7423"/>
                                <a:gd name="T3" fmla="*/ -7423 h 85"/>
                                <a:gd name="T4" fmla="+- 0 5567 5567"/>
                                <a:gd name="T5" fmla="*/ T4 w 82"/>
                                <a:gd name="T6" fmla="+- 0 -7421 -7423"/>
                                <a:gd name="T7" fmla="*/ -7421 h 85"/>
                                <a:gd name="T8" fmla="+- 0 5568 5567"/>
                                <a:gd name="T9" fmla="*/ T8 w 82"/>
                                <a:gd name="T10" fmla="+- 0 -7339 -7423"/>
                                <a:gd name="T11" fmla="*/ -7339 h 85"/>
                                <a:gd name="T12" fmla="+- 0 5649 5567"/>
                                <a:gd name="T13" fmla="*/ T12 w 82"/>
                                <a:gd name="T14" fmla="+- 0 -7423 -7423"/>
                                <a:gd name="T15" fmla="*/ -7423 h 85"/>
                              </a:gdLst>
                              <a:ahLst/>
                              <a:cxnLst>
                                <a:cxn ang="0">
                                  <a:pos x="T1" y="T3"/>
                                </a:cxn>
                                <a:cxn ang="0">
                                  <a:pos x="T5" y="T7"/>
                                </a:cxn>
                                <a:cxn ang="0">
                                  <a:pos x="T9" y="T11"/>
                                </a:cxn>
                                <a:cxn ang="0">
                                  <a:pos x="T13" y="T15"/>
                                </a:cxn>
                              </a:cxnLst>
                              <a:rect l="0" t="0" r="r" b="b"/>
                              <a:pathLst>
                                <a:path w="82" h="85">
                                  <a:moveTo>
                                    <a:pt x="82" y="0"/>
                                  </a:moveTo>
                                  <a:lnTo>
                                    <a:pt x="0" y="2"/>
                                  </a:lnTo>
                                  <a:lnTo>
                                    <a:pt x="1" y="84"/>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6" name="Group 1874"/>
                        <wpg:cNvGrpSpPr>
                          <a:grpSpLocks/>
                        </wpg:cNvGrpSpPr>
                        <wpg:grpSpPr bwMode="auto">
                          <a:xfrm>
                            <a:off x="5896" y="-6685"/>
                            <a:ext cx="560" cy="245"/>
                            <a:chOff x="5896" y="-6685"/>
                            <a:chExt cx="560" cy="245"/>
                          </a:xfrm>
                        </wpg:grpSpPr>
                        <wps:wsp>
                          <wps:cNvPr id="1917" name="Freeform 1875"/>
                          <wps:cNvSpPr>
                            <a:spLocks/>
                          </wps:cNvSpPr>
                          <wps:spPr bwMode="auto">
                            <a:xfrm>
                              <a:off x="5896" y="-6685"/>
                              <a:ext cx="560" cy="245"/>
                            </a:xfrm>
                            <a:custGeom>
                              <a:avLst/>
                              <a:gdLst>
                                <a:gd name="T0" fmla="+- 0 5896 5896"/>
                                <a:gd name="T1" fmla="*/ T0 w 560"/>
                                <a:gd name="T2" fmla="+- 0 -6685 -6685"/>
                                <a:gd name="T3" fmla="*/ -6685 h 245"/>
                                <a:gd name="T4" fmla="+- 0 5896 5896"/>
                                <a:gd name="T5" fmla="*/ T4 w 560"/>
                                <a:gd name="T6" fmla="+- 0 -6440 -6685"/>
                                <a:gd name="T7" fmla="*/ -6440 h 245"/>
                                <a:gd name="T8" fmla="+- 0 6457 5896"/>
                                <a:gd name="T9" fmla="*/ T8 w 560"/>
                                <a:gd name="T10" fmla="+- 0 -6440 -6685"/>
                                <a:gd name="T11" fmla="*/ -6440 h 245"/>
                                <a:gd name="T12" fmla="+- 0 6457 5896"/>
                                <a:gd name="T13" fmla="*/ T12 w 560"/>
                                <a:gd name="T14" fmla="+- 0 -6685 -6685"/>
                                <a:gd name="T15" fmla="*/ -6685 h 245"/>
                                <a:gd name="T16" fmla="+- 0 5896 5896"/>
                                <a:gd name="T17" fmla="*/ T16 w 560"/>
                                <a:gd name="T18" fmla="+- 0 -6685 -6685"/>
                                <a:gd name="T19" fmla="*/ -6685 h 245"/>
                              </a:gdLst>
                              <a:ahLst/>
                              <a:cxnLst>
                                <a:cxn ang="0">
                                  <a:pos x="T1" y="T3"/>
                                </a:cxn>
                                <a:cxn ang="0">
                                  <a:pos x="T5" y="T7"/>
                                </a:cxn>
                                <a:cxn ang="0">
                                  <a:pos x="T9" y="T11"/>
                                </a:cxn>
                                <a:cxn ang="0">
                                  <a:pos x="T13" y="T15"/>
                                </a:cxn>
                                <a:cxn ang="0">
                                  <a:pos x="T17" y="T19"/>
                                </a:cxn>
                              </a:cxnLst>
                              <a:rect l="0" t="0" r="r" b="b"/>
                              <a:pathLst>
                                <a:path w="560" h="245">
                                  <a:moveTo>
                                    <a:pt x="0" y="0"/>
                                  </a:moveTo>
                                  <a:lnTo>
                                    <a:pt x="0" y="245"/>
                                  </a:lnTo>
                                  <a:lnTo>
                                    <a:pt x="561" y="245"/>
                                  </a:lnTo>
                                  <a:lnTo>
                                    <a:pt x="56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8" name="Group 1872"/>
                        <wpg:cNvGrpSpPr>
                          <a:grpSpLocks/>
                        </wpg:cNvGrpSpPr>
                        <wpg:grpSpPr bwMode="auto">
                          <a:xfrm>
                            <a:off x="8760" y="-2734"/>
                            <a:ext cx="840" cy="841"/>
                            <a:chOff x="8760" y="-2734"/>
                            <a:chExt cx="840" cy="841"/>
                          </a:xfrm>
                        </wpg:grpSpPr>
                        <wps:wsp>
                          <wps:cNvPr id="1919" name="Freeform 1873"/>
                          <wps:cNvSpPr>
                            <a:spLocks/>
                          </wps:cNvSpPr>
                          <wps:spPr bwMode="auto">
                            <a:xfrm>
                              <a:off x="8760" y="-2734"/>
                              <a:ext cx="840" cy="841"/>
                            </a:xfrm>
                            <a:custGeom>
                              <a:avLst/>
                              <a:gdLst>
                                <a:gd name="T0" fmla="+- 0 8760 8760"/>
                                <a:gd name="T1" fmla="*/ T0 w 840"/>
                                <a:gd name="T2" fmla="+- 0 -2313 -2734"/>
                                <a:gd name="T3" fmla="*/ -2313 h 841"/>
                                <a:gd name="T4" fmla="+- 0 8766 8760"/>
                                <a:gd name="T5" fmla="*/ T4 w 840"/>
                                <a:gd name="T6" fmla="+- 0 -2381 -2734"/>
                                <a:gd name="T7" fmla="*/ -2381 h 841"/>
                                <a:gd name="T8" fmla="+- 0 8782 8760"/>
                                <a:gd name="T9" fmla="*/ T8 w 840"/>
                                <a:gd name="T10" fmla="+- 0 -2446 -2734"/>
                                <a:gd name="T11" fmla="*/ -2446 h 841"/>
                                <a:gd name="T12" fmla="+- 0 8807 8760"/>
                                <a:gd name="T13" fmla="*/ T12 w 840"/>
                                <a:gd name="T14" fmla="+- 0 -2506 -2734"/>
                                <a:gd name="T15" fmla="*/ -2506 h 841"/>
                                <a:gd name="T16" fmla="+- 0 8841 8760"/>
                                <a:gd name="T17" fmla="*/ T16 w 840"/>
                                <a:gd name="T18" fmla="+- 0 -2561 -2734"/>
                                <a:gd name="T19" fmla="*/ -2561 h 841"/>
                                <a:gd name="T20" fmla="+- 0 8883 8760"/>
                                <a:gd name="T21" fmla="*/ T20 w 840"/>
                                <a:gd name="T22" fmla="+- 0 -2610 -2734"/>
                                <a:gd name="T23" fmla="*/ -2610 h 841"/>
                                <a:gd name="T24" fmla="+- 0 8932 8760"/>
                                <a:gd name="T25" fmla="*/ T24 w 840"/>
                                <a:gd name="T26" fmla="+- 0 -2652 -2734"/>
                                <a:gd name="T27" fmla="*/ -2652 h 841"/>
                                <a:gd name="T28" fmla="+- 0 8987 8760"/>
                                <a:gd name="T29" fmla="*/ T28 w 840"/>
                                <a:gd name="T30" fmla="+- 0 -2687 -2734"/>
                                <a:gd name="T31" fmla="*/ -2687 h 841"/>
                                <a:gd name="T32" fmla="+- 0 9047 8760"/>
                                <a:gd name="T33" fmla="*/ T32 w 840"/>
                                <a:gd name="T34" fmla="+- 0 -2712 -2734"/>
                                <a:gd name="T35" fmla="*/ -2712 h 841"/>
                                <a:gd name="T36" fmla="+- 0 9112 8760"/>
                                <a:gd name="T37" fmla="*/ T36 w 840"/>
                                <a:gd name="T38" fmla="+- 0 -2728 -2734"/>
                                <a:gd name="T39" fmla="*/ -2728 h 841"/>
                                <a:gd name="T40" fmla="+- 0 9180 8760"/>
                                <a:gd name="T41" fmla="*/ T40 w 840"/>
                                <a:gd name="T42" fmla="+- 0 -2734 -2734"/>
                                <a:gd name="T43" fmla="*/ -2734 h 841"/>
                                <a:gd name="T44" fmla="+- 0 9215 8760"/>
                                <a:gd name="T45" fmla="*/ T44 w 840"/>
                                <a:gd name="T46" fmla="+- 0 -2732 -2734"/>
                                <a:gd name="T47" fmla="*/ -2732 h 841"/>
                                <a:gd name="T48" fmla="+- 0 9281 8760"/>
                                <a:gd name="T49" fmla="*/ T48 w 840"/>
                                <a:gd name="T50" fmla="+- 0 -2721 -2734"/>
                                <a:gd name="T51" fmla="*/ -2721 h 841"/>
                                <a:gd name="T52" fmla="+- 0 9343 8760"/>
                                <a:gd name="T53" fmla="*/ T52 w 840"/>
                                <a:gd name="T54" fmla="+- 0 -2700 -2734"/>
                                <a:gd name="T55" fmla="*/ -2700 h 841"/>
                                <a:gd name="T56" fmla="+- 0 9401 8760"/>
                                <a:gd name="T57" fmla="*/ T56 w 840"/>
                                <a:gd name="T58" fmla="+- 0 -2670 -2734"/>
                                <a:gd name="T59" fmla="*/ -2670 h 841"/>
                                <a:gd name="T60" fmla="+- 0 9453 8760"/>
                                <a:gd name="T61" fmla="*/ T60 w 840"/>
                                <a:gd name="T62" fmla="+- 0 -2632 -2734"/>
                                <a:gd name="T63" fmla="*/ -2632 h 841"/>
                                <a:gd name="T64" fmla="+- 0 9499 8760"/>
                                <a:gd name="T65" fmla="*/ T64 w 840"/>
                                <a:gd name="T66" fmla="+- 0 -2586 -2734"/>
                                <a:gd name="T67" fmla="*/ -2586 h 841"/>
                                <a:gd name="T68" fmla="+- 0 9537 8760"/>
                                <a:gd name="T69" fmla="*/ T68 w 840"/>
                                <a:gd name="T70" fmla="+- 0 -2534 -2734"/>
                                <a:gd name="T71" fmla="*/ -2534 h 841"/>
                                <a:gd name="T72" fmla="+- 0 9567 8760"/>
                                <a:gd name="T73" fmla="*/ T72 w 840"/>
                                <a:gd name="T74" fmla="+- 0 -2476 -2734"/>
                                <a:gd name="T75" fmla="*/ -2476 h 841"/>
                                <a:gd name="T76" fmla="+- 0 9588 8760"/>
                                <a:gd name="T77" fmla="*/ T76 w 840"/>
                                <a:gd name="T78" fmla="+- 0 -2414 -2734"/>
                                <a:gd name="T79" fmla="*/ -2414 h 841"/>
                                <a:gd name="T80" fmla="+- 0 9599 8760"/>
                                <a:gd name="T81" fmla="*/ T80 w 840"/>
                                <a:gd name="T82" fmla="+- 0 -2347 -2734"/>
                                <a:gd name="T83" fmla="*/ -2347 h 841"/>
                                <a:gd name="T84" fmla="+- 0 9600 8760"/>
                                <a:gd name="T85" fmla="*/ T84 w 840"/>
                                <a:gd name="T86" fmla="+- 0 -2313 -2734"/>
                                <a:gd name="T87" fmla="*/ -2313 h 841"/>
                                <a:gd name="T88" fmla="+- 0 9599 8760"/>
                                <a:gd name="T89" fmla="*/ T88 w 840"/>
                                <a:gd name="T90" fmla="+- 0 -2278 -2734"/>
                                <a:gd name="T91" fmla="*/ -2278 h 841"/>
                                <a:gd name="T92" fmla="+- 0 9595 8760"/>
                                <a:gd name="T93" fmla="*/ T92 w 840"/>
                                <a:gd name="T94" fmla="+- 0 -2244 -2734"/>
                                <a:gd name="T95" fmla="*/ -2244 h 841"/>
                                <a:gd name="T96" fmla="+- 0 9579 8760"/>
                                <a:gd name="T97" fmla="*/ T96 w 840"/>
                                <a:gd name="T98" fmla="+- 0 -2180 -2734"/>
                                <a:gd name="T99" fmla="*/ -2180 h 841"/>
                                <a:gd name="T100" fmla="+- 0 9553 8760"/>
                                <a:gd name="T101" fmla="*/ T100 w 840"/>
                                <a:gd name="T102" fmla="+- 0 -2119 -2734"/>
                                <a:gd name="T103" fmla="*/ -2119 h 841"/>
                                <a:gd name="T104" fmla="+- 0 9519 8760"/>
                                <a:gd name="T105" fmla="*/ T104 w 840"/>
                                <a:gd name="T106" fmla="+- 0 -2064 -2734"/>
                                <a:gd name="T107" fmla="*/ -2064 h 841"/>
                                <a:gd name="T108" fmla="+- 0 9477 8760"/>
                                <a:gd name="T109" fmla="*/ T108 w 840"/>
                                <a:gd name="T110" fmla="+- 0 -2015 -2734"/>
                                <a:gd name="T111" fmla="*/ -2015 h 841"/>
                                <a:gd name="T112" fmla="+- 0 9428 8760"/>
                                <a:gd name="T113" fmla="*/ T112 w 840"/>
                                <a:gd name="T114" fmla="+- 0 -1973 -2734"/>
                                <a:gd name="T115" fmla="*/ -1973 h 841"/>
                                <a:gd name="T116" fmla="+- 0 9373 8760"/>
                                <a:gd name="T117" fmla="*/ T116 w 840"/>
                                <a:gd name="T118" fmla="+- 0 -1939 -2734"/>
                                <a:gd name="T119" fmla="*/ -1939 h 841"/>
                                <a:gd name="T120" fmla="+- 0 9313 8760"/>
                                <a:gd name="T121" fmla="*/ T120 w 840"/>
                                <a:gd name="T122" fmla="+- 0 -1914 -2734"/>
                                <a:gd name="T123" fmla="*/ -1914 h 841"/>
                                <a:gd name="T124" fmla="+- 0 9248 8760"/>
                                <a:gd name="T125" fmla="*/ T124 w 840"/>
                                <a:gd name="T126" fmla="+- 0 -1898 -2734"/>
                                <a:gd name="T127" fmla="*/ -1898 h 841"/>
                                <a:gd name="T128" fmla="+- 0 9180 8760"/>
                                <a:gd name="T129" fmla="*/ T128 w 840"/>
                                <a:gd name="T130" fmla="+- 0 -1892 -2734"/>
                                <a:gd name="T131" fmla="*/ -1892 h 841"/>
                                <a:gd name="T132" fmla="+- 0 9146 8760"/>
                                <a:gd name="T133" fmla="*/ T132 w 840"/>
                                <a:gd name="T134" fmla="+- 0 -1894 -2734"/>
                                <a:gd name="T135" fmla="*/ -1894 h 841"/>
                                <a:gd name="T136" fmla="+- 0 9079 8760"/>
                                <a:gd name="T137" fmla="*/ T136 w 840"/>
                                <a:gd name="T138" fmla="+- 0 -1904 -2734"/>
                                <a:gd name="T139" fmla="*/ -1904 h 841"/>
                                <a:gd name="T140" fmla="+- 0 9017 8760"/>
                                <a:gd name="T141" fmla="*/ T140 w 840"/>
                                <a:gd name="T142" fmla="+- 0 -1925 -2734"/>
                                <a:gd name="T143" fmla="*/ -1925 h 841"/>
                                <a:gd name="T144" fmla="+- 0 8959 8760"/>
                                <a:gd name="T145" fmla="*/ T144 w 840"/>
                                <a:gd name="T146" fmla="+- 0 -1955 -2734"/>
                                <a:gd name="T147" fmla="*/ -1955 h 841"/>
                                <a:gd name="T148" fmla="+- 0 8907 8760"/>
                                <a:gd name="T149" fmla="*/ T148 w 840"/>
                                <a:gd name="T150" fmla="+- 0 -1993 -2734"/>
                                <a:gd name="T151" fmla="*/ -1993 h 841"/>
                                <a:gd name="T152" fmla="+- 0 8861 8760"/>
                                <a:gd name="T153" fmla="*/ T152 w 840"/>
                                <a:gd name="T154" fmla="+- 0 -2039 -2734"/>
                                <a:gd name="T155" fmla="*/ -2039 h 841"/>
                                <a:gd name="T156" fmla="+- 0 8823 8760"/>
                                <a:gd name="T157" fmla="*/ T156 w 840"/>
                                <a:gd name="T158" fmla="+- 0 -2091 -2734"/>
                                <a:gd name="T159" fmla="*/ -2091 h 841"/>
                                <a:gd name="T160" fmla="+- 0 8793 8760"/>
                                <a:gd name="T161" fmla="*/ T160 w 840"/>
                                <a:gd name="T162" fmla="+- 0 -2149 -2734"/>
                                <a:gd name="T163" fmla="*/ -2149 h 841"/>
                                <a:gd name="T164" fmla="+- 0 8773 8760"/>
                                <a:gd name="T165" fmla="*/ T164 w 840"/>
                                <a:gd name="T166" fmla="+- 0 -2212 -2734"/>
                                <a:gd name="T167" fmla="*/ -2212 h 841"/>
                                <a:gd name="T168" fmla="+- 0 8762 8760"/>
                                <a:gd name="T169" fmla="*/ T168 w 840"/>
                                <a:gd name="T170" fmla="+- 0 -2278 -2734"/>
                                <a:gd name="T171" fmla="*/ -2278 h 841"/>
                                <a:gd name="T172" fmla="+- 0 8760 8760"/>
                                <a:gd name="T173" fmla="*/ T172 w 840"/>
                                <a:gd name="T174" fmla="+- 0 -2313 -2734"/>
                                <a:gd name="T175" fmla="*/ -2313 h 8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40" h="841">
                                  <a:moveTo>
                                    <a:pt x="0" y="421"/>
                                  </a:moveTo>
                                  <a:lnTo>
                                    <a:pt x="6" y="353"/>
                                  </a:lnTo>
                                  <a:lnTo>
                                    <a:pt x="22" y="288"/>
                                  </a:lnTo>
                                  <a:lnTo>
                                    <a:pt x="47" y="228"/>
                                  </a:lnTo>
                                  <a:lnTo>
                                    <a:pt x="81" y="173"/>
                                  </a:lnTo>
                                  <a:lnTo>
                                    <a:pt x="123" y="124"/>
                                  </a:lnTo>
                                  <a:lnTo>
                                    <a:pt x="172" y="82"/>
                                  </a:lnTo>
                                  <a:lnTo>
                                    <a:pt x="227" y="47"/>
                                  </a:lnTo>
                                  <a:lnTo>
                                    <a:pt x="287" y="22"/>
                                  </a:lnTo>
                                  <a:lnTo>
                                    <a:pt x="352" y="6"/>
                                  </a:lnTo>
                                  <a:lnTo>
                                    <a:pt x="420" y="0"/>
                                  </a:lnTo>
                                  <a:lnTo>
                                    <a:pt x="455" y="2"/>
                                  </a:lnTo>
                                  <a:lnTo>
                                    <a:pt x="521" y="13"/>
                                  </a:lnTo>
                                  <a:lnTo>
                                    <a:pt x="583" y="34"/>
                                  </a:lnTo>
                                  <a:lnTo>
                                    <a:pt x="641" y="64"/>
                                  </a:lnTo>
                                  <a:lnTo>
                                    <a:pt x="693" y="102"/>
                                  </a:lnTo>
                                  <a:lnTo>
                                    <a:pt x="739" y="148"/>
                                  </a:lnTo>
                                  <a:lnTo>
                                    <a:pt x="777" y="200"/>
                                  </a:lnTo>
                                  <a:lnTo>
                                    <a:pt x="807" y="258"/>
                                  </a:lnTo>
                                  <a:lnTo>
                                    <a:pt x="828" y="320"/>
                                  </a:lnTo>
                                  <a:lnTo>
                                    <a:pt x="839" y="387"/>
                                  </a:lnTo>
                                  <a:lnTo>
                                    <a:pt x="840" y="421"/>
                                  </a:lnTo>
                                  <a:lnTo>
                                    <a:pt x="839" y="456"/>
                                  </a:lnTo>
                                  <a:lnTo>
                                    <a:pt x="835" y="490"/>
                                  </a:lnTo>
                                  <a:lnTo>
                                    <a:pt x="819" y="554"/>
                                  </a:lnTo>
                                  <a:lnTo>
                                    <a:pt x="793" y="615"/>
                                  </a:lnTo>
                                  <a:lnTo>
                                    <a:pt x="759" y="670"/>
                                  </a:lnTo>
                                  <a:lnTo>
                                    <a:pt x="717" y="719"/>
                                  </a:lnTo>
                                  <a:lnTo>
                                    <a:pt x="668" y="761"/>
                                  </a:lnTo>
                                  <a:lnTo>
                                    <a:pt x="613" y="795"/>
                                  </a:lnTo>
                                  <a:lnTo>
                                    <a:pt x="553" y="820"/>
                                  </a:lnTo>
                                  <a:lnTo>
                                    <a:pt x="488" y="836"/>
                                  </a:lnTo>
                                  <a:lnTo>
                                    <a:pt x="420" y="842"/>
                                  </a:lnTo>
                                  <a:lnTo>
                                    <a:pt x="386" y="840"/>
                                  </a:lnTo>
                                  <a:lnTo>
                                    <a:pt x="319" y="830"/>
                                  </a:lnTo>
                                  <a:lnTo>
                                    <a:pt x="257" y="809"/>
                                  </a:lnTo>
                                  <a:lnTo>
                                    <a:pt x="199" y="779"/>
                                  </a:lnTo>
                                  <a:lnTo>
                                    <a:pt x="147" y="741"/>
                                  </a:lnTo>
                                  <a:lnTo>
                                    <a:pt x="101" y="695"/>
                                  </a:lnTo>
                                  <a:lnTo>
                                    <a:pt x="63" y="643"/>
                                  </a:lnTo>
                                  <a:lnTo>
                                    <a:pt x="33" y="585"/>
                                  </a:lnTo>
                                  <a:lnTo>
                                    <a:pt x="13" y="522"/>
                                  </a:lnTo>
                                  <a:lnTo>
                                    <a:pt x="2" y="456"/>
                                  </a:lnTo>
                                  <a:lnTo>
                                    <a:pt x="0" y="42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20" name="Group 1870"/>
                        <wpg:cNvGrpSpPr>
                          <a:grpSpLocks/>
                        </wpg:cNvGrpSpPr>
                        <wpg:grpSpPr bwMode="auto">
                          <a:xfrm>
                            <a:off x="6656" y="-2337"/>
                            <a:ext cx="2105" cy="1097"/>
                            <a:chOff x="6656" y="-2337"/>
                            <a:chExt cx="2105" cy="1097"/>
                          </a:xfrm>
                        </wpg:grpSpPr>
                        <wps:wsp>
                          <wps:cNvPr id="1921" name="Freeform 1871"/>
                          <wps:cNvSpPr>
                            <a:spLocks/>
                          </wps:cNvSpPr>
                          <wps:spPr bwMode="auto">
                            <a:xfrm>
                              <a:off x="6656" y="-2337"/>
                              <a:ext cx="2105" cy="1097"/>
                            </a:xfrm>
                            <a:custGeom>
                              <a:avLst/>
                              <a:gdLst>
                                <a:gd name="T0" fmla="+- 0 8760 6656"/>
                                <a:gd name="T1" fmla="*/ T0 w 2105"/>
                                <a:gd name="T2" fmla="+- 0 -2313 -2337"/>
                                <a:gd name="T3" fmla="*/ -2313 h 1097"/>
                                <a:gd name="T4" fmla="+- 0 8475 6656"/>
                                <a:gd name="T5" fmla="*/ T4 w 2105"/>
                                <a:gd name="T6" fmla="+- 0 -2337 -2337"/>
                                <a:gd name="T7" fmla="*/ -2337 h 1097"/>
                                <a:gd name="T8" fmla="+- 0 8202 6656"/>
                                <a:gd name="T9" fmla="*/ T8 w 2105"/>
                                <a:gd name="T10" fmla="+- 0 -2326 -2337"/>
                                <a:gd name="T11" fmla="*/ -2326 h 1097"/>
                                <a:gd name="T12" fmla="+- 0 7942 6656"/>
                                <a:gd name="T13" fmla="*/ T12 w 2105"/>
                                <a:gd name="T14" fmla="+- 0 -2279 -2337"/>
                                <a:gd name="T15" fmla="*/ -2279 h 1097"/>
                                <a:gd name="T16" fmla="+- 0 7696 6656"/>
                                <a:gd name="T17" fmla="*/ T16 w 2105"/>
                                <a:gd name="T18" fmla="+- 0 -2195 -2337"/>
                                <a:gd name="T19" fmla="*/ -2195 h 1097"/>
                                <a:gd name="T20" fmla="+- 0 7461 6656"/>
                                <a:gd name="T21" fmla="*/ T20 w 2105"/>
                                <a:gd name="T22" fmla="+- 0 -2077 -2337"/>
                                <a:gd name="T23" fmla="*/ -2077 h 1097"/>
                                <a:gd name="T24" fmla="+- 0 7240 6656"/>
                                <a:gd name="T25" fmla="*/ T24 w 2105"/>
                                <a:gd name="T26" fmla="+- 0 -1921 -2337"/>
                                <a:gd name="T27" fmla="*/ -1921 h 1097"/>
                                <a:gd name="T28" fmla="+- 0 7032 6656"/>
                                <a:gd name="T29" fmla="*/ T28 w 2105"/>
                                <a:gd name="T30" fmla="+- 0 -1731 -2337"/>
                                <a:gd name="T31" fmla="*/ -1731 h 1097"/>
                                <a:gd name="T32" fmla="+- 0 6837 6656"/>
                                <a:gd name="T33" fmla="*/ T32 w 2105"/>
                                <a:gd name="T34" fmla="+- 0 -1503 -2337"/>
                                <a:gd name="T35" fmla="*/ -1503 h 1097"/>
                                <a:gd name="T36" fmla="+- 0 6656 6656"/>
                                <a:gd name="T37" fmla="*/ T36 w 2105"/>
                                <a:gd name="T38" fmla="+- 0 -1240 -2337"/>
                                <a:gd name="T39" fmla="*/ -1240 h 10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105" h="1097">
                                  <a:moveTo>
                                    <a:pt x="2104" y="24"/>
                                  </a:moveTo>
                                  <a:lnTo>
                                    <a:pt x="1819" y="0"/>
                                  </a:lnTo>
                                  <a:lnTo>
                                    <a:pt x="1546" y="11"/>
                                  </a:lnTo>
                                  <a:lnTo>
                                    <a:pt x="1286" y="58"/>
                                  </a:lnTo>
                                  <a:lnTo>
                                    <a:pt x="1040" y="142"/>
                                  </a:lnTo>
                                  <a:lnTo>
                                    <a:pt x="805" y="260"/>
                                  </a:lnTo>
                                  <a:lnTo>
                                    <a:pt x="584" y="416"/>
                                  </a:lnTo>
                                  <a:lnTo>
                                    <a:pt x="376" y="606"/>
                                  </a:lnTo>
                                  <a:lnTo>
                                    <a:pt x="181" y="834"/>
                                  </a:lnTo>
                                  <a:lnTo>
                                    <a:pt x="0" y="1097"/>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22" name="Group 1868"/>
                        <wpg:cNvGrpSpPr>
                          <a:grpSpLocks/>
                        </wpg:cNvGrpSpPr>
                        <wpg:grpSpPr bwMode="auto">
                          <a:xfrm>
                            <a:off x="6611" y="-1281"/>
                            <a:ext cx="99" cy="80"/>
                            <a:chOff x="6611" y="-1281"/>
                            <a:chExt cx="99" cy="80"/>
                          </a:xfrm>
                        </wpg:grpSpPr>
                        <wps:wsp>
                          <wps:cNvPr id="1923" name="Freeform 1869"/>
                          <wps:cNvSpPr>
                            <a:spLocks/>
                          </wps:cNvSpPr>
                          <wps:spPr bwMode="auto">
                            <a:xfrm>
                              <a:off x="6611" y="-1281"/>
                              <a:ext cx="99" cy="80"/>
                            </a:xfrm>
                            <a:custGeom>
                              <a:avLst/>
                              <a:gdLst>
                                <a:gd name="T0" fmla="+- 0 6611 6611"/>
                                <a:gd name="T1" fmla="*/ T0 w 99"/>
                                <a:gd name="T2" fmla="+- 0 -1281 -1281"/>
                                <a:gd name="T3" fmla="*/ -1281 h 80"/>
                                <a:gd name="T4" fmla="+- 0 6631 6611"/>
                                <a:gd name="T5" fmla="*/ T4 w 99"/>
                                <a:gd name="T6" fmla="+- 0 -1201 -1281"/>
                                <a:gd name="T7" fmla="*/ -1201 h 80"/>
                                <a:gd name="T8" fmla="+- 0 6711 6611"/>
                                <a:gd name="T9" fmla="*/ T8 w 99"/>
                                <a:gd name="T10" fmla="+- 0 -1220 -1281"/>
                                <a:gd name="T11" fmla="*/ -1220 h 80"/>
                                <a:gd name="T12" fmla="+- 0 6611 6611"/>
                                <a:gd name="T13" fmla="*/ T12 w 99"/>
                                <a:gd name="T14" fmla="+- 0 -1281 -1281"/>
                                <a:gd name="T15" fmla="*/ -1281 h 80"/>
                              </a:gdLst>
                              <a:ahLst/>
                              <a:cxnLst>
                                <a:cxn ang="0">
                                  <a:pos x="T1" y="T3"/>
                                </a:cxn>
                                <a:cxn ang="0">
                                  <a:pos x="T5" y="T7"/>
                                </a:cxn>
                                <a:cxn ang="0">
                                  <a:pos x="T9" y="T11"/>
                                </a:cxn>
                                <a:cxn ang="0">
                                  <a:pos x="T13" y="T15"/>
                                </a:cxn>
                              </a:cxnLst>
                              <a:rect l="0" t="0" r="r" b="b"/>
                              <a:pathLst>
                                <a:path w="99" h="80">
                                  <a:moveTo>
                                    <a:pt x="0" y="0"/>
                                  </a:moveTo>
                                  <a:lnTo>
                                    <a:pt x="20" y="80"/>
                                  </a:lnTo>
                                  <a:lnTo>
                                    <a:pt x="100" y="6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4" name="Group 1866"/>
                        <wpg:cNvGrpSpPr>
                          <a:grpSpLocks/>
                        </wpg:cNvGrpSpPr>
                        <wpg:grpSpPr bwMode="auto">
                          <a:xfrm>
                            <a:off x="7281" y="-2268"/>
                            <a:ext cx="559" cy="246"/>
                            <a:chOff x="7281" y="-2268"/>
                            <a:chExt cx="559" cy="246"/>
                          </a:xfrm>
                        </wpg:grpSpPr>
                        <wps:wsp>
                          <wps:cNvPr id="1925" name="Freeform 1867"/>
                          <wps:cNvSpPr>
                            <a:spLocks/>
                          </wps:cNvSpPr>
                          <wps:spPr bwMode="auto">
                            <a:xfrm>
                              <a:off x="7281" y="-2268"/>
                              <a:ext cx="559" cy="246"/>
                            </a:xfrm>
                            <a:custGeom>
                              <a:avLst/>
                              <a:gdLst>
                                <a:gd name="T0" fmla="+- 0 7281 7281"/>
                                <a:gd name="T1" fmla="*/ T0 w 559"/>
                                <a:gd name="T2" fmla="+- 0 -2268 -2268"/>
                                <a:gd name="T3" fmla="*/ -2268 h 246"/>
                                <a:gd name="T4" fmla="+- 0 7281 7281"/>
                                <a:gd name="T5" fmla="*/ T4 w 559"/>
                                <a:gd name="T6" fmla="+- 0 -2022 -2268"/>
                                <a:gd name="T7" fmla="*/ -2022 h 246"/>
                                <a:gd name="T8" fmla="+- 0 7840 7281"/>
                                <a:gd name="T9" fmla="*/ T8 w 559"/>
                                <a:gd name="T10" fmla="+- 0 -2022 -2268"/>
                                <a:gd name="T11" fmla="*/ -2022 h 246"/>
                                <a:gd name="T12" fmla="+- 0 7840 7281"/>
                                <a:gd name="T13" fmla="*/ T12 w 559"/>
                                <a:gd name="T14" fmla="+- 0 -2268 -2268"/>
                                <a:gd name="T15" fmla="*/ -2268 h 246"/>
                                <a:gd name="T16" fmla="+- 0 7281 7281"/>
                                <a:gd name="T17" fmla="*/ T16 w 559"/>
                                <a:gd name="T18" fmla="+- 0 -2268 -2268"/>
                                <a:gd name="T19" fmla="*/ -2268 h 246"/>
                              </a:gdLst>
                              <a:ahLst/>
                              <a:cxnLst>
                                <a:cxn ang="0">
                                  <a:pos x="T1" y="T3"/>
                                </a:cxn>
                                <a:cxn ang="0">
                                  <a:pos x="T5" y="T7"/>
                                </a:cxn>
                                <a:cxn ang="0">
                                  <a:pos x="T9" y="T11"/>
                                </a:cxn>
                                <a:cxn ang="0">
                                  <a:pos x="T13" y="T15"/>
                                </a:cxn>
                                <a:cxn ang="0">
                                  <a:pos x="T17" y="T19"/>
                                </a:cxn>
                              </a:cxnLst>
                              <a:rect l="0" t="0" r="r" b="b"/>
                              <a:pathLst>
                                <a:path w="559" h="246">
                                  <a:moveTo>
                                    <a:pt x="0" y="0"/>
                                  </a:moveTo>
                                  <a:lnTo>
                                    <a:pt x="0" y="246"/>
                                  </a:lnTo>
                                  <a:lnTo>
                                    <a:pt x="559" y="246"/>
                                  </a:lnTo>
                                  <a:lnTo>
                                    <a:pt x="55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6" name="Group 1864"/>
                        <wpg:cNvGrpSpPr>
                          <a:grpSpLocks/>
                        </wpg:cNvGrpSpPr>
                        <wpg:grpSpPr bwMode="auto">
                          <a:xfrm>
                            <a:off x="8580" y="-931"/>
                            <a:ext cx="840" cy="841"/>
                            <a:chOff x="8580" y="-931"/>
                            <a:chExt cx="840" cy="841"/>
                          </a:xfrm>
                        </wpg:grpSpPr>
                        <wps:wsp>
                          <wps:cNvPr id="1927" name="Freeform 1865"/>
                          <wps:cNvSpPr>
                            <a:spLocks/>
                          </wps:cNvSpPr>
                          <wps:spPr bwMode="auto">
                            <a:xfrm>
                              <a:off x="8580" y="-931"/>
                              <a:ext cx="840" cy="841"/>
                            </a:xfrm>
                            <a:custGeom>
                              <a:avLst/>
                              <a:gdLst>
                                <a:gd name="T0" fmla="+- 0 8580 8580"/>
                                <a:gd name="T1" fmla="*/ T0 w 840"/>
                                <a:gd name="T2" fmla="+- 0 -510 -931"/>
                                <a:gd name="T3" fmla="*/ -510 h 841"/>
                                <a:gd name="T4" fmla="+- 0 8586 8580"/>
                                <a:gd name="T5" fmla="*/ T4 w 840"/>
                                <a:gd name="T6" fmla="+- 0 -578 -931"/>
                                <a:gd name="T7" fmla="*/ -578 h 841"/>
                                <a:gd name="T8" fmla="+- 0 8602 8580"/>
                                <a:gd name="T9" fmla="*/ T8 w 840"/>
                                <a:gd name="T10" fmla="+- 0 -643 -931"/>
                                <a:gd name="T11" fmla="*/ -643 h 841"/>
                                <a:gd name="T12" fmla="+- 0 8627 8580"/>
                                <a:gd name="T13" fmla="*/ T12 w 840"/>
                                <a:gd name="T14" fmla="+- 0 -703 -931"/>
                                <a:gd name="T15" fmla="*/ -703 h 841"/>
                                <a:gd name="T16" fmla="+- 0 8661 8580"/>
                                <a:gd name="T17" fmla="*/ T16 w 840"/>
                                <a:gd name="T18" fmla="+- 0 -758 -931"/>
                                <a:gd name="T19" fmla="*/ -758 h 841"/>
                                <a:gd name="T20" fmla="+- 0 8703 8580"/>
                                <a:gd name="T21" fmla="*/ T20 w 840"/>
                                <a:gd name="T22" fmla="+- 0 -807 -931"/>
                                <a:gd name="T23" fmla="*/ -807 h 841"/>
                                <a:gd name="T24" fmla="+- 0 8752 8580"/>
                                <a:gd name="T25" fmla="*/ T24 w 840"/>
                                <a:gd name="T26" fmla="+- 0 -849 -931"/>
                                <a:gd name="T27" fmla="*/ -849 h 841"/>
                                <a:gd name="T28" fmla="+- 0 8807 8580"/>
                                <a:gd name="T29" fmla="*/ T28 w 840"/>
                                <a:gd name="T30" fmla="+- 0 -884 -931"/>
                                <a:gd name="T31" fmla="*/ -884 h 841"/>
                                <a:gd name="T32" fmla="+- 0 8867 8580"/>
                                <a:gd name="T33" fmla="*/ T32 w 840"/>
                                <a:gd name="T34" fmla="+- 0 -909 -931"/>
                                <a:gd name="T35" fmla="*/ -909 h 841"/>
                                <a:gd name="T36" fmla="+- 0 8932 8580"/>
                                <a:gd name="T37" fmla="*/ T36 w 840"/>
                                <a:gd name="T38" fmla="+- 0 -925 -931"/>
                                <a:gd name="T39" fmla="*/ -925 h 841"/>
                                <a:gd name="T40" fmla="+- 0 9000 8580"/>
                                <a:gd name="T41" fmla="*/ T40 w 840"/>
                                <a:gd name="T42" fmla="+- 0 -931 -931"/>
                                <a:gd name="T43" fmla="*/ -931 h 841"/>
                                <a:gd name="T44" fmla="+- 0 9035 8580"/>
                                <a:gd name="T45" fmla="*/ T44 w 840"/>
                                <a:gd name="T46" fmla="+- 0 -929 -931"/>
                                <a:gd name="T47" fmla="*/ -929 h 841"/>
                                <a:gd name="T48" fmla="+- 0 9101 8580"/>
                                <a:gd name="T49" fmla="*/ T48 w 840"/>
                                <a:gd name="T50" fmla="+- 0 -918 -931"/>
                                <a:gd name="T51" fmla="*/ -918 h 841"/>
                                <a:gd name="T52" fmla="+- 0 9164 8580"/>
                                <a:gd name="T53" fmla="*/ T52 w 840"/>
                                <a:gd name="T54" fmla="+- 0 -897 -931"/>
                                <a:gd name="T55" fmla="*/ -897 h 841"/>
                                <a:gd name="T56" fmla="+- 0 9221 8580"/>
                                <a:gd name="T57" fmla="*/ T56 w 840"/>
                                <a:gd name="T58" fmla="+- 0 -867 -931"/>
                                <a:gd name="T59" fmla="*/ -867 h 841"/>
                                <a:gd name="T60" fmla="+- 0 9273 8580"/>
                                <a:gd name="T61" fmla="*/ T60 w 840"/>
                                <a:gd name="T62" fmla="+- 0 -829 -931"/>
                                <a:gd name="T63" fmla="*/ -829 h 841"/>
                                <a:gd name="T64" fmla="+- 0 9319 8580"/>
                                <a:gd name="T65" fmla="*/ T64 w 840"/>
                                <a:gd name="T66" fmla="+- 0 -784 -931"/>
                                <a:gd name="T67" fmla="*/ -784 h 841"/>
                                <a:gd name="T68" fmla="+- 0 9357 8580"/>
                                <a:gd name="T69" fmla="*/ T68 w 840"/>
                                <a:gd name="T70" fmla="+- 0 -731 -931"/>
                                <a:gd name="T71" fmla="*/ -731 h 841"/>
                                <a:gd name="T72" fmla="+- 0 9387 8580"/>
                                <a:gd name="T73" fmla="*/ T72 w 840"/>
                                <a:gd name="T74" fmla="+- 0 -673 -931"/>
                                <a:gd name="T75" fmla="*/ -673 h 841"/>
                                <a:gd name="T76" fmla="+- 0 9408 8580"/>
                                <a:gd name="T77" fmla="*/ T76 w 840"/>
                                <a:gd name="T78" fmla="+- 0 -611 -931"/>
                                <a:gd name="T79" fmla="*/ -611 h 841"/>
                                <a:gd name="T80" fmla="+- 0 9419 8580"/>
                                <a:gd name="T81" fmla="*/ T80 w 840"/>
                                <a:gd name="T82" fmla="+- 0 -544 -931"/>
                                <a:gd name="T83" fmla="*/ -544 h 841"/>
                                <a:gd name="T84" fmla="+- 0 9420 8580"/>
                                <a:gd name="T85" fmla="*/ T84 w 840"/>
                                <a:gd name="T86" fmla="+- 0 -510 -931"/>
                                <a:gd name="T87" fmla="*/ -510 h 841"/>
                                <a:gd name="T88" fmla="+- 0 9419 8580"/>
                                <a:gd name="T89" fmla="*/ T88 w 840"/>
                                <a:gd name="T90" fmla="+- 0 -475 -931"/>
                                <a:gd name="T91" fmla="*/ -475 h 841"/>
                                <a:gd name="T92" fmla="+- 0 9415 8580"/>
                                <a:gd name="T93" fmla="*/ T92 w 840"/>
                                <a:gd name="T94" fmla="+- 0 -442 -931"/>
                                <a:gd name="T95" fmla="*/ -442 h 841"/>
                                <a:gd name="T96" fmla="+- 0 9399 8580"/>
                                <a:gd name="T97" fmla="*/ T96 w 840"/>
                                <a:gd name="T98" fmla="+- 0 -377 -931"/>
                                <a:gd name="T99" fmla="*/ -377 h 841"/>
                                <a:gd name="T100" fmla="+- 0 9373 8580"/>
                                <a:gd name="T101" fmla="*/ T100 w 840"/>
                                <a:gd name="T102" fmla="+- 0 -316 -931"/>
                                <a:gd name="T103" fmla="*/ -316 h 841"/>
                                <a:gd name="T104" fmla="+- 0 9339 8580"/>
                                <a:gd name="T105" fmla="*/ T104 w 840"/>
                                <a:gd name="T106" fmla="+- 0 -261 -931"/>
                                <a:gd name="T107" fmla="*/ -261 h 841"/>
                                <a:gd name="T108" fmla="+- 0 9297 8580"/>
                                <a:gd name="T109" fmla="*/ T108 w 840"/>
                                <a:gd name="T110" fmla="+- 0 -212 -931"/>
                                <a:gd name="T111" fmla="*/ -212 h 841"/>
                                <a:gd name="T112" fmla="+- 0 9248 8580"/>
                                <a:gd name="T113" fmla="*/ T112 w 840"/>
                                <a:gd name="T114" fmla="+- 0 -170 -931"/>
                                <a:gd name="T115" fmla="*/ -170 h 841"/>
                                <a:gd name="T116" fmla="+- 0 9193 8580"/>
                                <a:gd name="T117" fmla="*/ T116 w 840"/>
                                <a:gd name="T118" fmla="+- 0 -136 -931"/>
                                <a:gd name="T119" fmla="*/ -136 h 841"/>
                                <a:gd name="T120" fmla="+- 0 9133 8580"/>
                                <a:gd name="T121" fmla="*/ T120 w 840"/>
                                <a:gd name="T122" fmla="+- 0 -111 -931"/>
                                <a:gd name="T123" fmla="*/ -111 h 841"/>
                                <a:gd name="T124" fmla="+- 0 9068 8580"/>
                                <a:gd name="T125" fmla="*/ T124 w 840"/>
                                <a:gd name="T126" fmla="+- 0 -95 -931"/>
                                <a:gd name="T127" fmla="*/ -95 h 841"/>
                                <a:gd name="T128" fmla="+- 0 9000 8580"/>
                                <a:gd name="T129" fmla="*/ T128 w 840"/>
                                <a:gd name="T130" fmla="+- 0 -89 -931"/>
                                <a:gd name="T131" fmla="*/ -89 h 841"/>
                                <a:gd name="T132" fmla="+- 0 8966 8580"/>
                                <a:gd name="T133" fmla="*/ T132 w 840"/>
                                <a:gd name="T134" fmla="+- 0 -91 -931"/>
                                <a:gd name="T135" fmla="*/ -91 h 841"/>
                                <a:gd name="T136" fmla="+- 0 8899 8580"/>
                                <a:gd name="T137" fmla="*/ T136 w 840"/>
                                <a:gd name="T138" fmla="+- 0 -101 -931"/>
                                <a:gd name="T139" fmla="*/ -101 h 841"/>
                                <a:gd name="T140" fmla="+- 0 8837 8580"/>
                                <a:gd name="T141" fmla="*/ T140 w 840"/>
                                <a:gd name="T142" fmla="+- 0 -122 -931"/>
                                <a:gd name="T143" fmla="*/ -122 h 841"/>
                                <a:gd name="T144" fmla="+- 0 8779 8580"/>
                                <a:gd name="T145" fmla="*/ T144 w 840"/>
                                <a:gd name="T146" fmla="+- 0 -152 -931"/>
                                <a:gd name="T147" fmla="*/ -152 h 841"/>
                                <a:gd name="T148" fmla="+- 0 8727 8580"/>
                                <a:gd name="T149" fmla="*/ T148 w 840"/>
                                <a:gd name="T150" fmla="+- 0 -190 -931"/>
                                <a:gd name="T151" fmla="*/ -190 h 841"/>
                                <a:gd name="T152" fmla="+- 0 8681 8580"/>
                                <a:gd name="T153" fmla="*/ T152 w 840"/>
                                <a:gd name="T154" fmla="+- 0 -236 -931"/>
                                <a:gd name="T155" fmla="*/ -236 h 841"/>
                                <a:gd name="T156" fmla="+- 0 8643 8580"/>
                                <a:gd name="T157" fmla="*/ T156 w 840"/>
                                <a:gd name="T158" fmla="+- 0 -288 -931"/>
                                <a:gd name="T159" fmla="*/ -288 h 841"/>
                                <a:gd name="T160" fmla="+- 0 8613 8580"/>
                                <a:gd name="T161" fmla="*/ T160 w 840"/>
                                <a:gd name="T162" fmla="+- 0 -346 -931"/>
                                <a:gd name="T163" fmla="*/ -346 h 841"/>
                                <a:gd name="T164" fmla="+- 0 8593 8580"/>
                                <a:gd name="T165" fmla="*/ T164 w 840"/>
                                <a:gd name="T166" fmla="+- 0 -409 -931"/>
                                <a:gd name="T167" fmla="*/ -409 h 841"/>
                                <a:gd name="T168" fmla="+- 0 8582 8580"/>
                                <a:gd name="T169" fmla="*/ T168 w 840"/>
                                <a:gd name="T170" fmla="+- 0 -475 -931"/>
                                <a:gd name="T171" fmla="*/ -475 h 841"/>
                                <a:gd name="T172" fmla="+- 0 8580 8580"/>
                                <a:gd name="T173" fmla="*/ T172 w 840"/>
                                <a:gd name="T174" fmla="+- 0 -510 -931"/>
                                <a:gd name="T175" fmla="*/ -510 h 8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40" h="841">
                                  <a:moveTo>
                                    <a:pt x="0" y="421"/>
                                  </a:moveTo>
                                  <a:lnTo>
                                    <a:pt x="6" y="353"/>
                                  </a:lnTo>
                                  <a:lnTo>
                                    <a:pt x="22" y="288"/>
                                  </a:lnTo>
                                  <a:lnTo>
                                    <a:pt x="47" y="228"/>
                                  </a:lnTo>
                                  <a:lnTo>
                                    <a:pt x="81" y="173"/>
                                  </a:lnTo>
                                  <a:lnTo>
                                    <a:pt x="123" y="124"/>
                                  </a:lnTo>
                                  <a:lnTo>
                                    <a:pt x="172" y="82"/>
                                  </a:lnTo>
                                  <a:lnTo>
                                    <a:pt x="227" y="47"/>
                                  </a:lnTo>
                                  <a:lnTo>
                                    <a:pt x="287" y="22"/>
                                  </a:lnTo>
                                  <a:lnTo>
                                    <a:pt x="352" y="6"/>
                                  </a:lnTo>
                                  <a:lnTo>
                                    <a:pt x="420" y="0"/>
                                  </a:lnTo>
                                  <a:lnTo>
                                    <a:pt x="455" y="2"/>
                                  </a:lnTo>
                                  <a:lnTo>
                                    <a:pt x="521" y="13"/>
                                  </a:lnTo>
                                  <a:lnTo>
                                    <a:pt x="584" y="34"/>
                                  </a:lnTo>
                                  <a:lnTo>
                                    <a:pt x="641" y="64"/>
                                  </a:lnTo>
                                  <a:lnTo>
                                    <a:pt x="693" y="102"/>
                                  </a:lnTo>
                                  <a:lnTo>
                                    <a:pt x="739" y="147"/>
                                  </a:lnTo>
                                  <a:lnTo>
                                    <a:pt x="777" y="200"/>
                                  </a:lnTo>
                                  <a:lnTo>
                                    <a:pt x="807" y="258"/>
                                  </a:lnTo>
                                  <a:lnTo>
                                    <a:pt x="828" y="320"/>
                                  </a:lnTo>
                                  <a:lnTo>
                                    <a:pt x="839" y="387"/>
                                  </a:lnTo>
                                  <a:lnTo>
                                    <a:pt x="840" y="421"/>
                                  </a:lnTo>
                                  <a:lnTo>
                                    <a:pt x="839" y="456"/>
                                  </a:lnTo>
                                  <a:lnTo>
                                    <a:pt x="835" y="489"/>
                                  </a:lnTo>
                                  <a:lnTo>
                                    <a:pt x="819" y="554"/>
                                  </a:lnTo>
                                  <a:lnTo>
                                    <a:pt x="793" y="615"/>
                                  </a:lnTo>
                                  <a:lnTo>
                                    <a:pt x="759" y="670"/>
                                  </a:lnTo>
                                  <a:lnTo>
                                    <a:pt x="717" y="719"/>
                                  </a:lnTo>
                                  <a:lnTo>
                                    <a:pt x="668" y="761"/>
                                  </a:lnTo>
                                  <a:lnTo>
                                    <a:pt x="613" y="795"/>
                                  </a:lnTo>
                                  <a:lnTo>
                                    <a:pt x="553" y="820"/>
                                  </a:lnTo>
                                  <a:lnTo>
                                    <a:pt x="488" y="836"/>
                                  </a:lnTo>
                                  <a:lnTo>
                                    <a:pt x="420" y="842"/>
                                  </a:lnTo>
                                  <a:lnTo>
                                    <a:pt x="386" y="840"/>
                                  </a:lnTo>
                                  <a:lnTo>
                                    <a:pt x="319" y="830"/>
                                  </a:lnTo>
                                  <a:lnTo>
                                    <a:pt x="257" y="809"/>
                                  </a:lnTo>
                                  <a:lnTo>
                                    <a:pt x="199" y="779"/>
                                  </a:lnTo>
                                  <a:lnTo>
                                    <a:pt x="147" y="741"/>
                                  </a:lnTo>
                                  <a:lnTo>
                                    <a:pt x="101" y="695"/>
                                  </a:lnTo>
                                  <a:lnTo>
                                    <a:pt x="63" y="643"/>
                                  </a:lnTo>
                                  <a:lnTo>
                                    <a:pt x="33" y="585"/>
                                  </a:lnTo>
                                  <a:lnTo>
                                    <a:pt x="13" y="522"/>
                                  </a:lnTo>
                                  <a:lnTo>
                                    <a:pt x="2" y="456"/>
                                  </a:lnTo>
                                  <a:lnTo>
                                    <a:pt x="0" y="42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28" name="Group 1862"/>
                        <wpg:cNvGrpSpPr>
                          <a:grpSpLocks/>
                        </wpg:cNvGrpSpPr>
                        <wpg:grpSpPr bwMode="auto">
                          <a:xfrm>
                            <a:off x="6677" y="-1197"/>
                            <a:ext cx="1903" cy="687"/>
                            <a:chOff x="6677" y="-1197"/>
                            <a:chExt cx="1903" cy="687"/>
                          </a:xfrm>
                        </wpg:grpSpPr>
                        <wps:wsp>
                          <wps:cNvPr id="1929" name="Freeform 1863"/>
                          <wps:cNvSpPr>
                            <a:spLocks/>
                          </wps:cNvSpPr>
                          <wps:spPr bwMode="auto">
                            <a:xfrm>
                              <a:off x="6677" y="-1197"/>
                              <a:ext cx="1903" cy="687"/>
                            </a:xfrm>
                            <a:custGeom>
                              <a:avLst/>
                              <a:gdLst>
                                <a:gd name="T0" fmla="+- 0 8580 6677"/>
                                <a:gd name="T1" fmla="*/ T0 w 1903"/>
                                <a:gd name="T2" fmla="+- 0 -510 -1197"/>
                                <a:gd name="T3" fmla="*/ -510 h 687"/>
                                <a:gd name="T4" fmla="+- 0 8303 6677"/>
                                <a:gd name="T5" fmla="*/ T4 w 1903"/>
                                <a:gd name="T6" fmla="+- 0 -696 -1197"/>
                                <a:gd name="T7" fmla="*/ -696 h 687"/>
                                <a:gd name="T8" fmla="+- 0 8010 6677"/>
                                <a:gd name="T9" fmla="*/ T8 w 1903"/>
                                <a:gd name="T10" fmla="+- 0 -855 -1197"/>
                                <a:gd name="T11" fmla="*/ -855 h 687"/>
                                <a:gd name="T12" fmla="+- 0 7700 6677"/>
                                <a:gd name="T13" fmla="*/ T12 w 1903"/>
                                <a:gd name="T14" fmla="+- 0 -983 -1197"/>
                                <a:gd name="T15" fmla="*/ -983 h 687"/>
                                <a:gd name="T16" fmla="+- 0 7375 6677"/>
                                <a:gd name="T17" fmla="*/ T16 w 1903"/>
                                <a:gd name="T18" fmla="+- 0 -1084 -1197"/>
                                <a:gd name="T19" fmla="*/ -1084 h 687"/>
                                <a:gd name="T20" fmla="+- 0 7034 6677"/>
                                <a:gd name="T21" fmla="*/ T20 w 1903"/>
                                <a:gd name="T22" fmla="+- 0 -1155 -1197"/>
                                <a:gd name="T23" fmla="*/ -1155 h 687"/>
                                <a:gd name="T24" fmla="+- 0 6677 6677"/>
                                <a:gd name="T25" fmla="*/ T24 w 1903"/>
                                <a:gd name="T26" fmla="+- 0 -1197 -1197"/>
                                <a:gd name="T27" fmla="*/ -1197 h 687"/>
                              </a:gdLst>
                              <a:ahLst/>
                              <a:cxnLst>
                                <a:cxn ang="0">
                                  <a:pos x="T1" y="T3"/>
                                </a:cxn>
                                <a:cxn ang="0">
                                  <a:pos x="T5" y="T7"/>
                                </a:cxn>
                                <a:cxn ang="0">
                                  <a:pos x="T9" y="T11"/>
                                </a:cxn>
                                <a:cxn ang="0">
                                  <a:pos x="T13" y="T15"/>
                                </a:cxn>
                                <a:cxn ang="0">
                                  <a:pos x="T17" y="T19"/>
                                </a:cxn>
                                <a:cxn ang="0">
                                  <a:pos x="T21" y="T23"/>
                                </a:cxn>
                                <a:cxn ang="0">
                                  <a:pos x="T25" y="T27"/>
                                </a:cxn>
                              </a:cxnLst>
                              <a:rect l="0" t="0" r="r" b="b"/>
                              <a:pathLst>
                                <a:path w="1903" h="687">
                                  <a:moveTo>
                                    <a:pt x="1903" y="687"/>
                                  </a:moveTo>
                                  <a:lnTo>
                                    <a:pt x="1626" y="501"/>
                                  </a:lnTo>
                                  <a:lnTo>
                                    <a:pt x="1333" y="342"/>
                                  </a:lnTo>
                                  <a:lnTo>
                                    <a:pt x="1023" y="214"/>
                                  </a:lnTo>
                                  <a:lnTo>
                                    <a:pt x="698" y="113"/>
                                  </a:lnTo>
                                  <a:lnTo>
                                    <a:pt x="357" y="42"/>
                                  </a:lnTo>
                                  <a:lnTo>
                                    <a:pt x="0"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30" name="Group 1860"/>
                        <wpg:cNvGrpSpPr>
                          <a:grpSpLocks/>
                        </wpg:cNvGrpSpPr>
                        <wpg:grpSpPr bwMode="auto">
                          <a:xfrm>
                            <a:off x="6631" y="-1255"/>
                            <a:ext cx="62" cy="116"/>
                            <a:chOff x="6631" y="-1255"/>
                            <a:chExt cx="62" cy="116"/>
                          </a:xfrm>
                        </wpg:grpSpPr>
                        <wps:wsp>
                          <wps:cNvPr id="1931" name="Freeform 1861"/>
                          <wps:cNvSpPr>
                            <a:spLocks/>
                          </wps:cNvSpPr>
                          <wps:spPr bwMode="auto">
                            <a:xfrm>
                              <a:off x="6631" y="-1255"/>
                              <a:ext cx="62" cy="116"/>
                            </a:xfrm>
                            <a:custGeom>
                              <a:avLst/>
                              <a:gdLst>
                                <a:gd name="T0" fmla="+- 0 6693 6631"/>
                                <a:gd name="T1" fmla="*/ T0 w 62"/>
                                <a:gd name="T2" fmla="+- 0 -1255 -1255"/>
                                <a:gd name="T3" fmla="*/ -1255 h 116"/>
                                <a:gd name="T4" fmla="+- 0 6631 6631"/>
                                <a:gd name="T5" fmla="*/ T4 w 62"/>
                                <a:gd name="T6" fmla="+- 0 -1201 -1255"/>
                                <a:gd name="T7" fmla="*/ -1201 h 116"/>
                                <a:gd name="T8" fmla="+- 0 6685 6631"/>
                                <a:gd name="T9" fmla="*/ T8 w 62"/>
                                <a:gd name="T10" fmla="+- 0 -1138 -1255"/>
                                <a:gd name="T11" fmla="*/ -1138 h 116"/>
                                <a:gd name="T12" fmla="+- 0 6693 6631"/>
                                <a:gd name="T13" fmla="*/ T12 w 62"/>
                                <a:gd name="T14" fmla="+- 0 -1255 -1255"/>
                                <a:gd name="T15" fmla="*/ -1255 h 116"/>
                              </a:gdLst>
                              <a:ahLst/>
                              <a:cxnLst>
                                <a:cxn ang="0">
                                  <a:pos x="T1" y="T3"/>
                                </a:cxn>
                                <a:cxn ang="0">
                                  <a:pos x="T5" y="T7"/>
                                </a:cxn>
                                <a:cxn ang="0">
                                  <a:pos x="T9" y="T11"/>
                                </a:cxn>
                                <a:cxn ang="0">
                                  <a:pos x="T13" y="T15"/>
                                </a:cxn>
                              </a:cxnLst>
                              <a:rect l="0" t="0" r="r" b="b"/>
                              <a:pathLst>
                                <a:path w="62" h="116">
                                  <a:moveTo>
                                    <a:pt x="62" y="0"/>
                                  </a:moveTo>
                                  <a:lnTo>
                                    <a:pt x="0" y="54"/>
                                  </a:lnTo>
                                  <a:lnTo>
                                    <a:pt x="54" y="117"/>
                                  </a:lnTo>
                                  <a:lnTo>
                                    <a:pt x="6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2" name="Group 1858"/>
                        <wpg:cNvGrpSpPr>
                          <a:grpSpLocks/>
                        </wpg:cNvGrpSpPr>
                        <wpg:grpSpPr bwMode="auto">
                          <a:xfrm>
                            <a:off x="7401" y="-1126"/>
                            <a:ext cx="559" cy="246"/>
                            <a:chOff x="7401" y="-1126"/>
                            <a:chExt cx="559" cy="246"/>
                          </a:xfrm>
                        </wpg:grpSpPr>
                        <wps:wsp>
                          <wps:cNvPr id="1933" name="Freeform 1859"/>
                          <wps:cNvSpPr>
                            <a:spLocks/>
                          </wps:cNvSpPr>
                          <wps:spPr bwMode="auto">
                            <a:xfrm>
                              <a:off x="7401" y="-1126"/>
                              <a:ext cx="559" cy="246"/>
                            </a:xfrm>
                            <a:custGeom>
                              <a:avLst/>
                              <a:gdLst>
                                <a:gd name="T0" fmla="+- 0 7401 7401"/>
                                <a:gd name="T1" fmla="*/ T0 w 559"/>
                                <a:gd name="T2" fmla="+- 0 -1126 -1126"/>
                                <a:gd name="T3" fmla="*/ -1126 h 246"/>
                                <a:gd name="T4" fmla="+- 0 7401 7401"/>
                                <a:gd name="T5" fmla="*/ T4 w 559"/>
                                <a:gd name="T6" fmla="+- 0 -880 -1126"/>
                                <a:gd name="T7" fmla="*/ -880 h 246"/>
                                <a:gd name="T8" fmla="+- 0 7960 7401"/>
                                <a:gd name="T9" fmla="*/ T8 w 559"/>
                                <a:gd name="T10" fmla="+- 0 -880 -1126"/>
                                <a:gd name="T11" fmla="*/ -880 h 246"/>
                                <a:gd name="T12" fmla="+- 0 7960 7401"/>
                                <a:gd name="T13" fmla="*/ T12 w 559"/>
                                <a:gd name="T14" fmla="+- 0 -1126 -1126"/>
                                <a:gd name="T15" fmla="*/ -1126 h 246"/>
                                <a:gd name="T16" fmla="+- 0 7401 7401"/>
                                <a:gd name="T17" fmla="*/ T16 w 559"/>
                                <a:gd name="T18" fmla="+- 0 -1126 -1126"/>
                                <a:gd name="T19" fmla="*/ -1126 h 246"/>
                              </a:gdLst>
                              <a:ahLst/>
                              <a:cxnLst>
                                <a:cxn ang="0">
                                  <a:pos x="T1" y="T3"/>
                                </a:cxn>
                                <a:cxn ang="0">
                                  <a:pos x="T5" y="T7"/>
                                </a:cxn>
                                <a:cxn ang="0">
                                  <a:pos x="T9" y="T11"/>
                                </a:cxn>
                                <a:cxn ang="0">
                                  <a:pos x="T13" y="T15"/>
                                </a:cxn>
                                <a:cxn ang="0">
                                  <a:pos x="T17" y="T19"/>
                                </a:cxn>
                              </a:cxnLst>
                              <a:rect l="0" t="0" r="r" b="b"/>
                              <a:pathLst>
                                <a:path w="559" h="246">
                                  <a:moveTo>
                                    <a:pt x="0" y="0"/>
                                  </a:moveTo>
                                  <a:lnTo>
                                    <a:pt x="0" y="246"/>
                                  </a:lnTo>
                                  <a:lnTo>
                                    <a:pt x="559" y="246"/>
                                  </a:lnTo>
                                  <a:lnTo>
                                    <a:pt x="55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4" name="Group 1856"/>
                        <wpg:cNvGrpSpPr>
                          <a:grpSpLocks/>
                        </wpg:cNvGrpSpPr>
                        <wpg:grpSpPr bwMode="auto">
                          <a:xfrm>
                            <a:off x="5552" y="-1607"/>
                            <a:ext cx="1080" cy="811"/>
                            <a:chOff x="5552" y="-1607"/>
                            <a:chExt cx="1080" cy="811"/>
                          </a:xfrm>
                        </wpg:grpSpPr>
                        <wps:wsp>
                          <wps:cNvPr id="1935" name="Freeform 1857"/>
                          <wps:cNvSpPr>
                            <a:spLocks/>
                          </wps:cNvSpPr>
                          <wps:spPr bwMode="auto">
                            <a:xfrm>
                              <a:off x="5552" y="-1607"/>
                              <a:ext cx="1080" cy="811"/>
                            </a:xfrm>
                            <a:custGeom>
                              <a:avLst/>
                              <a:gdLst>
                                <a:gd name="T0" fmla="+- 0 5552 5552"/>
                                <a:gd name="T1" fmla="*/ T0 w 1080"/>
                                <a:gd name="T2" fmla="+- 0 -1607 -1607"/>
                                <a:gd name="T3" fmla="*/ -1607 h 811"/>
                                <a:gd name="T4" fmla="+- 0 5552 5552"/>
                                <a:gd name="T5" fmla="*/ T4 w 1080"/>
                                <a:gd name="T6" fmla="+- 0 -795 -1607"/>
                                <a:gd name="T7" fmla="*/ -795 h 811"/>
                                <a:gd name="T8" fmla="+- 0 6631 5552"/>
                                <a:gd name="T9" fmla="*/ T8 w 1080"/>
                                <a:gd name="T10" fmla="+- 0 -795 -1607"/>
                                <a:gd name="T11" fmla="*/ -795 h 811"/>
                                <a:gd name="T12" fmla="+- 0 6631 5552"/>
                                <a:gd name="T13" fmla="*/ T12 w 1080"/>
                                <a:gd name="T14" fmla="+- 0 -1607 -1607"/>
                                <a:gd name="T15" fmla="*/ -1607 h 811"/>
                                <a:gd name="T16" fmla="+- 0 5552 5552"/>
                                <a:gd name="T17" fmla="*/ T16 w 1080"/>
                                <a:gd name="T18" fmla="+- 0 -1607 -1607"/>
                                <a:gd name="T19" fmla="*/ -1607 h 811"/>
                              </a:gdLst>
                              <a:ahLst/>
                              <a:cxnLst>
                                <a:cxn ang="0">
                                  <a:pos x="T1" y="T3"/>
                                </a:cxn>
                                <a:cxn ang="0">
                                  <a:pos x="T5" y="T7"/>
                                </a:cxn>
                                <a:cxn ang="0">
                                  <a:pos x="T9" y="T11"/>
                                </a:cxn>
                                <a:cxn ang="0">
                                  <a:pos x="T13" y="T15"/>
                                </a:cxn>
                                <a:cxn ang="0">
                                  <a:pos x="T17" y="T19"/>
                                </a:cxn>
                              </a:cxnLst>
                              <a:rect l="0" t="0" r="r" b="b"/>
                              <a:pathLst>
                                <a:path w="1080" h="811">
                                  <a:moveTo>
                                    <a:pt x="0" y="0"/>
                                  </a:moveTo>
                                  <a:lnTo>
                                    <a:pt x="0" y="812"/>
                                  </a:lnTo>
                                  <a:lnTo>
                                    <a:pt x="1079" y="812"/>
                                  </a:lnTo>
                                  <a:lnTo>
                                    <a:pt x="107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6" name="Group 1854"/>
                        <wpg:cNvGrpSpPr>
                          <a:grpSpLocks/>
                        </wpg:cNvGrpSpPr>
                        <wpg:grpSpPr bwMode="auto">
                          <a:xfrm>
                            <a:off x="5552" y="-1607"/>
                            <a:ext cx="1080" cy="811"/>
                            <a:chOff x="5552" y="-1607"/>
                            <a:chExt cx="1080" cy="811"/>
                          </a:xfrm>
                        </wpg:grpSpPr>
                        <wps:wsp>
                          <wps:cNvPr id="1937" name="Freeform 1855"/>
                          <wps:cNvSpPr>
                            <a:spLocks/>
                          </wps:cNvSpPr>
                          <wps:spPr bwMode="auto">
                            <a:xfrm>
                              <a:off x="5552" y="-1607"/>
                              <a:ext cx="1080" cy="811"/>
                            </a:xfrm>
                            <a:custGeom>
                              <a:avLst/>
                              <a:gdLst>
                                <a:gd name="T0" fmla="+- 0 5552 5552"/>
                                <a:gd name="T1" fmla="*/ T0 w 1080"/>
                                <a:gd name="T2" fmla="+- 0 -795 -1607"/>
                                <a:gd name="T3" fmla="*/ -795 h 811"/>
                                <a:gd name="T4" fmla="+- 0 6631 5552"/>
                                <a:gd name="T5" fmla="*/ T4 w 1080"/>
                                <a:gd name="T6" fmla="+- 0 -795 -1607"/>
                                <a:gd name="T7" fmla="*/ -795 h 811"/>
                                <a:gd name="T8" fmla="+- 0 6631 5552"/>
                                <a:gd name="T9" fmla="*/ T8 w 1080"/>
                                <a:gd name="T10" fmla="+- 0 -1607 -1607"/>
                                <a:gd name="T11" fmla="*/ -1607 h 811"/>
                                <a:gd name="T12" fmla="+- 0 5552 5552"/>
                                <a:gd name="T13" fmla="*/ T12 w 1080"/>
                                <a:gd name="T14" fmla="+- 0 -1607 -1607"/>
                                <a:gd name="T15" fmla="*/ -1607 h 811"/>
                                <a:gd name="T16" fmla="+- 0 5552 5552"/>
                                <a:gd name="T17" fmla="*/ T16 w 1080"/>
                                <a:gd name="T18" fmla="+- 0 -795 -1607"/>
                                <a:gd name="T19" fmla="*/ -795 h 811"/>
                              </a:gdLst>
                              <a:ahLst/>
                              <a:cxnLst>
                                <a:cxn ang="0">
                                  <a:pos x="T1" y="T3"/>
                                </a:cxn>
                                <a:cxn ang="0">
                                  <a:pos x="T5" y="T7"/>
                                </a:cxn>
                                <a:cxn ang="0">
                                  <a:pos x="T9" y="T11"/>
                                </a:cxn>
                                <a:cxn ang="0">
                                  <a:pos x="T13" y="T15"/>
                                </a:cxn>
                                <a:cxn ang="0">
                                  <a:pos x="T17" y="T19"/>
                                </a:cxn>
                              </a:cxnLst>
                              <a:rect l="0" t="0" r="r" b="b"/>
                              <a:pathLst>
                                <a:path w="1080" h="811">
                                  <a:moveTo>
                                    <a:pt x="0" y="812"/>
                                  </a:moveTo>
                                  <a:lnTo>
                                    <a:pt x="1079" y="812"/>
                                  </a:lnTo>
                                  <a:lnTo>
                                    <a:pt x="1079" y="0"/>
                                  </a:lnTo>
                                  <a:lnTo>
                                    <a:pt x="0" y="0"/>
                                  </a:lnTo>
                                  <a:lnTo>
                                    <a:pt x="0" y="812"/>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38" name="Group 1852"/>
                        <wpg:cNvGrpSpPr>
                          <a:grpSpLocks/>
                        </wpg:cNvGrpSpPr>
                        <wpg:grpSpPr bwMode="auto">
                          <a:xfrm>
                            <a:off x="6091" y="-4370"/>
                            <a:ext cx="2085" cy="2764"/>
                            <a:chOff x="6091" y="-4370"/>
                            <a:chExt cx="2085" cy="2764"/>
                          </a:xfrm>
                        </wpg:grpSpPr>
                        <wps:wsp>
                          <wps:cNvPr id="1939" name="Freeform 1853"/>
                          <wps:cNvSpPr>
                            <a:spLocks/>
                          </wps:cNvSpPr>
                          <wps:spPr bwMode="auto">
                            <a:xfrm>
                              <a:off x="6091" y="-4370"/>
                              <a:ext cx="2085" cy="2764"/>
                            </a:xfrm>
                            <a:custGeom>
                              <a:avLst/>
                              <a:gdLst>
                                <a:gd name="T0" fmla="+- 0 6091 6091"/>
                                <a:gd name="T1" fmla="*/ T0 w 2085"/>
                                <a:gd name="T2" fmla="+- 0 -1607 -4370"/>
                                <a:gd name="T3" fmla="*/ -1607 h 2764"/>
                                <a:gd name="T4" fmla="+- 0 6477 6091"/>
                                <a:gd name="T5" fmla="*/ T4 w 2085"/>
                                <a:gd name="T6" fmla="+- 0 -1909 -4370"/>
                                <a:gd name="T7" fmla="*/ -1909 h 2764"/>
                                <a:gd name="T8" fmla="+- 0 6823 6091"/>
                                <a:gd name="T9" fmla="*/ T8 w 2085"/>
                                <a:gd name="T10" fmla="+- 0 -2213 -4370"/>
                                <a:gd name="T11" fmla="*/ -2213 h 2764"/>
                                <a:gd name="T12" fmla="+- 0 7132 6091"/>
                                <a:gd name="T13" fmla="*/ T12 w 2085"/>
                                <a:gd name="T14" fmla="+- 0 -2518 -4370"/>
                                <a:gd name="T15" fmla="*/ -2518 h 2764"/>
                                <a:gd name="T16" fmla="+- 0 7402 6091"/>
                                <a:gd name="T17" fmla="*/ T16 w 2085"/>
                                <a:gd name="T18" fmla="+- 0 -2824 -4370"/>
                                <a:gd name="T19" fmla="*/ -2824 h 2764"/>
                                <a:gd name="T20" fmla="+- 0 7634 6091"/>
                                <a:gd name="T21" fmla="*/ T20 w 2085"/>
                                <a:gd name="T22" fmla="+- 0 -3131 -4370"/>
                                <a:gd name="T23" fmla="*/ -3131 h 2764"/>
                                <a:gd name="T24" fmla="+- 0 7827 6091"/>
                                <a:gd name="T25" fmla="*/ T24 w 2085"/>
                                <a:gd name="T26" fmla="+- 0 -3439 -4370"/>
                                <a:gd name="T27" fmla="*/ -3439 h 2764"/>
                                <a:gd name="T28" fmla="+- 0 7983 6091"/>
                                <a:gd name="T29" fmla="*/ T28 w 2085"/>
                                <a:gd name="T30" fmla="+- 0 -3749 -4370"/>
                                <a:gd name="T31" fmla="*/ -3749 h 2764"/>
                                <a:gd name="T32" fmla="+- 0 8099 6091"/>
                                <a:gd name="T33" fmla="*/ T32 w 2085"/>
                                <a:gd name="T34" fmla="+- 0 -4059 -4370"/>
                                <a:gd name="T35" fmla="*/ -4059 h 2764"/>
                                <a:gd name="T36" fmla="+- 0 8177 6091"/>
                                <a:gd name="T37" fmla="*/ T36 w 2085"/>
                                <a:gd name="T38" fmla="+- 0 -4370 -4370"/>
                                <a:gd name="T39" fmla="*/ -4370 h 27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85" h="2764">
                                  <a:moveTo>
                                    <a:pt x="0" y="2763"/>
                                  </a:moveTo>
                                  <a:lnTo>
                                    <a:pt x="386" y="2461"/>
                                  </a:lnTo>
                                  <a:lnTo>
                                    <a:pt x="732" y="2157"/>
                                  </a:lnTo>
                                  <a:lnTo>
                                    <a:pt x="1041" y="1852"/>
                                  </a:lnTo>
                                  <a:lnTo>
                                    <a:pt x="1311" y="1546"/>
                                  </a:lnTo>
                                  <a:lnTo>
                                    <a:pt x="1543" y="1239"/>
                                  </a:lnTo>
                                  <a:lnTo>
                                    <a:pt x="1736" y="931"/>
                                  </a:lnTo>
                                  <a:lnTo>
                                    <a:pt x="1892" y="621"/>
                                  </a:lnTo>
                                  <a:lnTo>
                                    <a:pt x="2008" y="311"/>
                                  </a:lnTo>
                                  <a:lnTo>
                                    <a:pt x="2086"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40" name="Group 1850"/>
                        <wpg:cNvGrpSpPr>
                          <a:grpSpLocks/>
                        </wpg:cNvGrpSpPr>
                        <wpg:grpSpPr bwMode="auto">
                          <a:xfrm>
                            <a:off x="8117" y="-4416"/>
                            <a:ext cx="115" cy="69"/>
                            <a:chOff x="8117" y="-4416"/>
                            <a:chExt cx="115" cy="69"/>
                          </a:xfrm>
                        </wpg:grpSpPr>
                        <wps:wsp>
                          <wps:cNvPr id="1941" name="Freeform 1851"/>
                          <wps:cNvSpPr>
                            <a:spLocks/>
                          </wps:cNvSpPr>
                          <wps:spPr bwMode="auto">
                            <a:xfrm>
                              <a:off x="8117" y="-4416"/>
                              <a:ext cx="115" cy="69"/>
                            </a:xfrm>
                            <a:custGeom>
                              <a:avLst/>
                              <a:gdLst>
                                <a:gd name="T0" fmla="+- 0 8185 8117"/>
                                <a:gd name="T1" fmla="*/ T0 w 115"/>
                                <a:gd name="T2" fmla="+- 0 -4416 -4416"/>
                                <a:gd name="T3" fmla="*/ -4416 h 69"/>
                                <a:gd name="T4" fmla="+- 0 8117 8117"/>
                                <a:gd name="T5" fmla="*/ T4 w 115"/>
                                <a:gd name="T6" fmla="+- 0 -4368 -4416"/>
                                <a:gd name="T7" fmla="*/ -4368 h 69"/>
                                <a:gd name="T8" fmla="+- 0 8233 8117"/>
                                <a:gd name="T9" fmla="*/ T8 w 115"/>
                                <a:gd name="T10" fmla="+- 0 -4348 -4416"/>
                                <a:gd name="T11" fmla="*/ -4348 h 69"/>
                                <a:gd name="T12" fmla="+- 0 8185 8117"/>
                                <a:gd name="T13" fmla="*/ T12 w 115"/>
                                <a:gd name="T14" fmla="+- 0 -4416 -4416"/>
                                <a:gd name="T15" fmla="*/ -4416 h 69"/>
                              </a:gdLst>
                              <a:ahLst/>
                              <a:cxnLst>
                                <a:cxn ang="0">
                                  <a:pos x="T1" y="T3"/>
                                </a:cxn>
                                <a:cxn ang="0">
                                  <a:pos x="T5" y="T7"/>
                                </a:cxn>
                                <a:cxn ang="0">
                                  <a:pos x="T9" y="T11"/>
                                </a:cxn>
                                <a:cxn ang="0">
                                  <a:pos x="T13" y="T15"/>
                                </a:cxn>
                              </a:cxnLst>
                              <a:rect l="0" t="0" r="r" b="b"/>
                              <a:pathLst>
                                <a:path w="115" h="69">
                                  <a:moveTo>
                                    <a:pt x="68" y="0"/>
                                  </a:moveTo>
                                  <a:lnTo>
                                    <a:pt x="0" y="48"/>
                                  </a:lnTo>
                                  <a:lnTo>
                                    <a:pt x="116" y="68"/>
                                  </a:lnTo>
                                  <a:lnTo>
                                    <a:pt x="6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2" name="Group 1848"/>
                        <wpg:cNvGrpSpPr>
                          <a:grpSpLocks/>
                        </wpg:cNvGrpSpPr>
                        <wpg:grpSpPr bwMode="auto">
                          <a:xfrm>
                            <a:off x="7260" y="-3135"/>
                            <a:ext cx="559" cy="246"/>
                            <a:chOff x="7260" y="-3135"/>
                            <a:chExt cx="559" cy="246"/>
                          </a:xfrm>
                        </wpg:grpSpPr>
                        <wps:wsp>
                          <wps:cNvPr id="1943" name="Freeform 1849"/>
                          <wps:cNvSpPr>
                            <a:spLocks/>
                          </wps:cNvSpPr>
                          <wps:spPr bwMode="auto">
                            <a:xfrm>
                              <a:off x="7260" y="-3135"/>
                              <a:ext cx="559" cy="246"/>
                            </a:xfrm>
                            <a:custGeom>
                              <a:avLst/>
                              <a:gdLst>
                                <a:gd name="T0" fmla="+- 0 7260 7260"/>
                                <a:gd name="T1" fmla="*/ T0 w 559"/>
                                <a:gd name="T2" fmla="+- 0 -3135 -3135"/>
                                <a:gd name="T3" fmla="*/ -3135 h 246"/>
                                <a:gd name="T4" fmla="+- 0 7260 7260"/>
                                <a:gd name="T5" fmla="*/ T4 w 559"/>
                                <a:gd name="T6" fmla="+- 0 -2889 -3135"/>
                                <a:gd name="T7" fmla="*/ -2889 h 246"/>
                                <a:gd name="T8" fmla="+- 0 7819 7260"/>
                                <a:gd name="T9" fmla="*/ T8 w 559"/>
                                <a:gd name="T10" fmla="+- 0 -2889 -3135"/>
                                <a:gd name="T11" fmla="*/ -2889 h 246"/>
                                <a:gd name="T12" fmla="+- 0 7819 7260"/>
                                <a:gd name="T13" fmla="*/ T12 w 559"/>
                                <a:gd name="T14" fmla="+- 0 -3135 -3135"/>
                                <a:gd name="T15" fmla="*/ -3135 h 246"/>
                                <a:gd name="T16" fmla="+- 0 7260 7260"/>
                                <a:gd name="T17" fmla="*/ T16 w 559"/>
                                <a:gd name="T18" fmla="+- 0 -3135 -3135"/>
                                <a:gd name="T19" fmla="*/ -3135 h 246"/>
                              </a:gdLst>
                              <a:ahLst/>
                              <a:cxnLst>
                                <a:cxn ang="0">
                                  <a:pos x="T1" y="T3"/>
                                </a:cxn>
                                <a:cxn ang="0">
                                  <a:pos x="T5" y="T7"/>
                                </a:cxn>
                                <a:cxn ang="0">
                                  <a:pos x="T9" y="T11"/>
                                </a:cxn>
                                <a:cxn ang="0">
                                  <a:pos x="T13" y="T15"/>
                                </a:cxn>
                                <a:cxn ang="0">
                                  <a:pos x="T17" y="T19"/>
                                </a:cxn>
                              </a:cxnLst>
                              <a:rect l="0" t="0" r="r" b="b"/>
                              <a:pathLst>
                                <a:path w="559" h="246">
                                  <a:moveTo>
                                    <a:pt x="0" y="0"/>
                                  </a:moveTo>
                                  <a:lnTo>
                                    <a:pt x="0" y="246"/>
                                  </a:lnTo>
                                  <a:lnTo>
                                    <a:pt x="559" y="246"/>
                                  </a:lnTo>
                                  <a:lnTo>
                                    <a:pt x="55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4" name="Group 1846"/>
                        <wpg:cNvGrpSpPr>
                          <a:grpSpLocks/>
                        </wpg:cNvGrpSpPr>
                        <wpg:grpSpPr bwMode="auto">
                          <a:xfrm>
                            <a:off x="6091" y="-4369"/>
                            <a:ext cx="306" cy="2763"/>
                            <a:chOff x="6091" y="-4369"/>
                            <a:chExt cx="306" cy="2763"/>
                          </a:xfrm>
                        </wpg:grpSpPr>
                        <wps:wsp>
                          <wps:cNvPr id="1945" name="Freeform 1847"/>
                          <wps:cNvSpPr>
                            <a:spLocks/>
                          </wps:cNvSpPr>
                          <wps:spPr bwMode="auto">
                            <a:xfrm>
                              <a:off x="6091" y="-4369"/>
                              <a:ext cx="306" cy="2763"/>
                            </a:xfrm>
                            <a:custGeom>
                              <a:avLst/>
                              <a:gdLst>
                                <a:gd name="T0" fmla="+- 0 6091 6091"/>
                                <a:gd name="T1" fmla="*/ T0 w 306"/>
                                <a:gd name="T2" fmla="+- 0 -1607 -4369"/>
                                <a:gd name="T3" fmla="*/ -1607 h 2763"/>
                                <a:gd name="T4" fmla="+- 0 6219 6091"/>
                                <a:gd name="T5" fmla="*/ T4 w 306"/>
                                <a:gd name="T6" fmla="+- 0 -2173 -4369"/>
                                <a:gd name="T7" fmla="*/ -2173 h 2763"/>
                                <a:gd name="T8" fmla="+- 0 6313 6091"/>
                                <a:gd name="T9" fmla="*/ T8 w 306"/>
                                <a:gd name="T10" fmla="+- 0 -2734 -4369"/>
                                <a:gd name="T11" fmla="*/ -2734 h 2763"/>
                                <a:gd name="T12" fmla="+- 0 6373 6091"/>
                                <a:gd name="T13" fmla="*/ T12 w 306"/>
                                <a:gd name="T14" fmla="+- 0 -3286 -4369"/>
                                <a:gd name="T15" fmla="*/ -3286 h 2763"/>
                                <a:gd name="T16" fmla="+- 0 6398 6091"/>
                                <a:gd name="T17" fmla="*/ T16 w 306"/>
                                <a:gd name="T18" fmla="+- 0 -3831 -4369"/>
                                <a:gd name="T19" fmla="*/ -3831 h 2763"/>
                                <a:gd name="T20" fmla="+- 0 6388 6091"/>
                                <a:gd name="T21" fmla="*/ T20 w 306"/>
                                <a:gd name="T22" fmla="+- 0 -4369 -4369"/>
                                <a:gd name="T23" fmla="*/ -4369 h 2763"/>
                              </a:gdLst>
                              <a:ahLst/>
                              <a:cxnLst>
                                <a:cxn ang="0">
                                  <a:pos x="T1" y="T3"/>
                                </a:cxn>
                                <a:cxn ang="0">
                                  <a:pos x="T5" y="T7"/>
                                </a:cxn>
                                <a:cxn ang="0">
                                  <a:pos x="T9" y="T11"/>
                                </a:cxn>
                                <a:cxn ang="0">
                                  <a:pos x="T13" y="T15"/>
                                </a:cxn>
                                <a:cxn ang="0">
                                  <a:pos x="T17" y="T19"/>
                                </a:cxn>
                                <a:cxn ang="0">
                                  <a:pos x="T21" y="T23"/>
                                </a:cxn>
                              </a:cxnLst>
                              <a:rect l="0" t="0" r="r" b="b"/>
                              <a:pathLst>
                                <a:path w="306" h="2763">
                                  <a:moveTo>
                                    <a:pt x="0" y="2762"/>
                                  </a:moveTo>
                                  <a:lnTo>
                                    <a:pt x="128" y="2196"/>
                                  </a:lnTo>
                                  <a:lnTo>
                                    <a:pt x="222" y="1635"/>
                                  </a:lnTo>
                                  <a:lnTo>
                                    <a:pt x="282" y="1083"/>
                                  </a:lnTo>
                                  <a:lnTo>
                                    <a:pt x="307" y="538"/>
                                  </a:lnTo>
                                  <a:lnTo>
                                    <a:pt x="297"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46" name="Group 1844"/>
                        <wpg:cNvGrpSpPr>
                          <a:grpSpLocks/>
                        </wpg:cNvGrpSpPr>
                        <wpg:grpSpPr bwMode="auto">
                          <a:xfrm>
                            <a:off x="6330" y="-4416"/>
                            <a:ext cx="117" cy="62"/>
                            <a:chOff x="6330" y="-4416"/>
                            <a:chExt cx="117" cy="62"/>
                          </a:xfrm>
                        </wpg:grpSpPr>
                        <wps:wsp>
                          <wps:cNvPr id="1947" name="Freeform 1845"/>
                          <wps:cNvSpPr>
                            <a:spLocks/>
                          </wps:cNvSpPr>
                          <wps:spPr bwMode="auto">
                            <a:xfrm>
                              <a:off x="6330" y="-4416"/>
                              <a:ext cx="117" cy="62"/>
                            </a:xfrm>
                            <a:custGeom>
                              <a:avLst/>
                              <a:gdLst>
                                <a:gd name="T0" fmla="+- 0 6386 6330"/>
                                <a:gd name="T1" fmla="*/ T0 w 117"/>
                                <a:gd name="T2" fmla="+- 0 -4416 -4416"/>
                                <a:gd name="T3" fmla="*/ -4416 h 62"/>
                                <a:gd name="T4" fmla="+- 0 6330 6330"/>
                                <a:gd name="T5" fmla="*/ T4 w 117"/>
                                <a:gd name="T6" fmla="+- 0 -4354 -4416"/>
                                <a:gd name="T7" fmla="*/ -4354 h 62"/>
                                <a:gd name="T8" fmla="+- 0 6447 6330"/>
                                <a:gd name="T9" fmla="*/ T8 w 117"/>
                                <a:gd name="T10" fmla="+- 0 -4361 -4416"/>
                                <a:gd name="T11" fmla="*/ -4361 h 62"/>
                                <a:gd name="T12" fmla="+- 0 6386 6330"/>
                                <a:gd name="T13" fmla="*/ T12 w 117"/>
                                <a:gd name="T14" fmla="+- 0 -4416 -4416"/>
                                <a:gd name="T15" fmla="*/ -4416 h 62"/>
                              </a:gdLst>
                              <a:ahLst/>
                              <a:cxnLst>
                                <a:cxn ang="0">
                                  <a:pos x="T1" y="T3"/>
                                </a:cxn>
                                <a:cxn ang="0">
                                  <a:pos x="T5" y="T7"/>
                                </a:cxn>
                                <a:cxn ang="0">
                                  <a:pos x="T9" y="T11"/>
                                </a:cxn>
                                <a:cxn ang="0">
                                  <a:pos x="T13" y="T15"/>
                                </a:cxn>
                              </a:cxnLst>
                              <a:rect l="0" t="0" r="r" b="b"/>
                              <a:pathLst>
                                <a:path w="117" h="62">
                                  <a:moveTo>
                                    <a:pt x="56" y="0"/>
                                  </a:moveTo>
                                  <a:lnTo>
                                    <a:pt x="0" y="62"/>
                                  </a:lnTo>
                                  <a:lnTo>
                                    <a:pt x="117" y="55"/>
                                  </a:lnTo>
                                  <a:lnTo>
                                    <a:pt x="5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8" name="Group 1842"/>
                        <wpg:cNvGrpSpPr>
                          <a:grpSpLocks/>
                        </wpg:cNvGrpSpPr>
                        <wpg:grpSpPr bwMode="auto">
                          <a:xfrm>
                            <a:off x="6070" y="-3169"/>
                            <a:ext cx="559" cy="245"/>
                            <a:chOff x="6070" y="-3169"/>
                            <a:chExt cx="559" cy="245"/>
                          </a:xfrm>
                        </wpg:grpSpPr>
                        <wps:wsp>
                          <wps:cNvPr id="1949" name="Freeform 1843"/>
                          <wps:cNvSpPr>
                            <a:spLocks/>
                          </wps:cNvSpPr>
                          <wps:spPr bwMode="auto">
                            <a:xfrm>
                              <a:off x="6070" y="-3169"/>
                              <a:ext cx="559" cy="245"/>
                            </a:xfrm>
                            <a:custGeom>
                              <a:avLst/>
                              <a:gdLst>
                                <a:gd name="T0" fmla="+- 0 6070 6070"/>
                                <a:gd name="T1" fmla="*/ T0 w 559"/>
                                <a:gd name="T2" fmla="+- 0 -3169 -3169"/>
                                <a:gd name="T3" fmla="*/ -3169 h 245"/>
                                <a:gd name="T4" fmla="+- 0 6070 6070"/>
                                <a:gd name="T5" fmla="*/ T4 w 559"/>
                                <a:gd name="T6" fmla="+- 0 -2924 -3169"/>
                                <a:gd name="T7" fmla="*/ -2924 h 245"/>
                                <a:gd name="T8" fmla="+- 0 6629 6070"/>
                                <a:gd name="T9" fmla="*/ T8 w 559"/>
                                <a:gd name="T10" fmla="+- 0 -2924 -3169"/>
                                <a:gd name="T11" fmla="*/ -2924 h 245"/>
                                <a:gd name="T12" fmla="+- 0 6629 6070"/>
                                <a:gd name="T13" fmla="*/ T12 w 559"/>
                                <a:gd name="T14" fmla="+- 0 -3169 -3169"/>
                                <a:gd name="T15" fmla="*/ -3169 h 245"/>
                                <a:gd name="T16" fmla="+- 0 6070 6070"/>
                                <a:gd name="T17" fmla="*/ T16 w 559"/>
                                <a:gd name="T18" fmla="+- 0 -3169 -3169"/>
                                <a:gd name="T19" fmla="*/ -3169 h 245"/>
                              </a:gdLst>
                              <a:ahLst/>
                              <a:cxnLst>
                                <a:cxn ang="0">
                                  <a:pos x="T1" y="T3"/>
                                </a:cxn>
                                <a:cxn ang="0">
                                  <a:pos x="T5" y="T7"/>
                                </a:cxn>
                                <a:cxn ang="0">
                                  <a:pos x="T9" y="T11"/>
                                </a:cxn>
                                <a:cxn ang="0">
                                  <a:pos x="T13" y="T15"/>
                                </a:cxn>
                                <a:cxn ang="0">
                                  <a:pos x="T17" y="T19"/>
                                </a:cxn>
                              </a:cxnLst>
                              <a:rect l="0" t="0" r="r" b="b"/>
                              <a:pathLst>
                                <a:path w="559" h="245">
                                  <a:moveTo>
                                    <a:pt x="0" y="0"/>
                                  </a:moveTo>
                                  <a:lnTo>
                                    <a:pt x="0" y="245"/>
                                  </a:lnTo>
                                  <a:lnTo>
                                    <a:pt x="559" y="245"/>
                                  </a:lnTo>
                                  <a:lnTo>
                                    <a:pt x="559"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0" name="Group 1840"/>
                        <wpg:cNvGrpSpPr>
                          <a:grpSpLocks/>
                        </wpg:cNvGrpSpPr>
                        <wpg:grpSpPr bwMode="auto">
                          <a:xfrm>
                            <a:off x="2733" y="-1712"/>
                            <a:ext cx="1799" cy="1022"/>
                            <a:chOff x="2733" y="-1712"/>
                            <a:chExt cx="1799" cy="1022"/>
                          </a:xfrm>
                        </wpg:grpSpPr>
                        <wps:wsp>
                          <wps:cNvPr id="1951" name="Freeform 1841"/>
                          <wps:cNvSpPr>
                            <a:spLocks/>
                          </wps:cNvSpPr>
                          <wps:spPr bwMode="auto">
                            <a:xfrm>
                              <a:off x="2733" y="-1712"/>
                              <a:ext cx="1799" cy="1022"/>
                            </a:xfrm>
                            <a:custGeom>
                              <a:avLst/>
                              <a:gdLst>
                                <a:gd name="T0" fmla="+- 0 2733 2733"/>
                                <a:gd name="T1" fmla="*/ T0 w 1799"/>
                                <a:gd name="T2" fmla="+- 0 -690 -1712"/>
                                <a:gd name="T3" fmla="*/ -690 h 1022"/>
                                <a:gd name="T4" fmla="+- 0 4532 2733"/>
                                <a:gd name="T5" fmla="*/ T4 w 1799"/>
                                <a:gd name="T6" fmla="+- 0 -690 -1712"/>
                                <a:gd name="T7" fmla="*/ -690 h 1022"/>
                                <a:gd name="T8" fmla="+- 0 4532 2733"/>
                                <a:gd name="T9" fmla="*/ T8 w 1799"/>
                                <a:gd name="T10" fmla="+- 0 -1712 -1712"/>
                                <a:gd name="T11" fmla="*/ -1712 h 1022"/>
                                <a:gd name="T12" fmla="+- 0 2733 2733"/>
                                <a:gd name="T13" fmla="*/ T12 w 1799"/>
                                <a:gd name="T14" fmla="+- 0 -1712 -1712"/>
                                <a:gd name="T15" fmla="*/ -1712 h 1022"/>
                                <a:gd name="T16" fmla="+- 0 2733 2733"/>
                                <a:gd name="T17" fmla="*/ T16 w 1799"/>
                                <a:gd name="T18" fmla="+- 0 -690 -1712"/>
                                <a:gd name="T19" fmla="*/ -690 h 1022"/>
                              </a:gdLst>
                              <a:ahLst/>
                              <a:cxnLst>
                                <a:cxn ang="0">
                                  <a:pos x="T1" y="T3"/>
                                </a:cxn>
                                <a:cxn ang="0">
                                  <a:pos x="T5" y="T7"/>
                                </a:cxn>
                                <a:cxn ang="0">
                                  <a:pos x="T9" y="T11"/>
                                </a:cxn>
                                <a:cxn ang="0">
                                  <a:pos x="T13" y="T15"/>
                                </a:cxn>
                                <a:cxn ang="0">
                                  <a:pos x="T17" y="T19"/>
                                </a:cxn>
                              </a:cxnLst>
                              <a:rect l="0" t="0" r="r" b="b"/>
                              <a:pathLst>
                                <a:path w="1799" h="1022">
                                  <a:moveTo>
                                    <a:pt x="0" y="1022"/>
                                  </a:moveTo>
                                  <a:lnTo>
                                    <a:pt x="1799" y="1022"/>
                                  </a:lnTo>
                                  <a:lnTo>
                                    <a:pt x="1799" y="0"/>
                                  </a:lnTo>
                                  <a:lnTo>
                                    <a:pt x="0" y="0"/>
                                  </a:lnTo>
                                  <a:lnTo>
                                    <a:pt x="0" y="1022"/>
                                  </a:lnTo>
                                  <a:close/>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2" name="Group 1838"/>
                        <wpg:cNvGrpSpPr>
                          <a:grpSpLocks/>
                        </wpg:cNvGrpSpPr>
                        <wpg:grpSpPr bwMode="auto">
                          <a:xfrm>
                            <a:off x="4515" y="-4416"/>
                            <a:ext cx="1005" cy="3181"/>
                            <a:chOff x="4515" y="-4416"/>
                            <a:chExt cx="1005" cy="3181"/>
                          </a:xfrm>
                        </wpg:grpSpPr>
                        <wps:wsp>
                          <wps:cNvPr id="1953" name="Freeform 1839"/>
                          <wps:cNvSpPr>
                            <a:spLocks/>
                          </wps:cNvSpPr>
                          <wps:spPr bwMode="auto">
                            <a:xfrm>
                              <a:off x="4515" y="-4416"/>
                              <a:ext cx="1005" cy="3181"/>
                            </a:xfrm>
                            <a:custGeom>
                              <a:avLst/>
                              <a:gdLst>
                                <a:gd name="T0" fmla="+- 0 4586 4515"/>
                                <a:gd name="T1" fmla="*/ T0 w 1005"/>
                                <a:gd name="T2" fmla="+- 0 -4416 -4416"/>
                                <a:gd name="T3" fmla="*/ -4416 h 3181"/>
                                <a:gd name="T4" fmla="+- 0 4531 4515"/>
                                <a:gd name="T5" fmla="*/ T4 w 1005"/>
                                <a:gd name="T6" fmla="+- 0 -4020 -4416"/>
                                <a:gd name="T7" fmla="*/ -4020 h 3181"/>
                                <a:gd name="T8" fmla="+- 0 4515 4515"/>
                                <a:gd name="T9" fmla="*/ T8 w 1005"/>
                                <a:gd name="T10" fmla="+- 0 -3635 -4416"/>
                                <a:gd name="T11" fmla="*/ -3635 h 3181"/>
                                <a:gd name="T12" fmla="+- 0 4539 4515"/>
                                <a:gd name="T13" fmla="*/ T12 w 1005"/>
                                <a:gd name="T14" fmla="+- 0 -3260 -4416"/>
                                <a:gd name="T15" fmla="*/ -3260 h 3181"/>
                                <a:gd name="T16" fmla="+- 0 4603 4515"/>
                                <a:gd name="T17" fmla="*/ T16 w 1005"/>
                                <a:gd name="T18" fmla="+- 0 -2897 -4416"/>
                                <a:gd name="T19" fmla="*/ -2897 h 3181"/>
                                <a:gd name="T20" fmla="+- 0 4707 4515"/>
                                <a:gd name="T21" fmla="*/ T20 w 1005"/>
                                <a:gd name="T22" fmla="+- 0 -2543 -4416"/>
                                <a:gd name="T23" fmla="*/ -2543 h 3181"/>
                                <a:gd name="T24" fmla="+- 0 4851 4515"/>
                                <a:gd name="T25" fmla="*/ T24 w 1005"/>
                                <a:gd name="T26" fmla="+- 0 -2200 -4416"/>
                                <a:gd name="T27" fmla="*/ -2200 h 3181"/>
                                <a:gd name="T28" fmla="+- 0 5033 4515"/>
                                <a:gd name="T29" fmla="*/ T28 w 1005"/>
                                <a:gd name="T30" fmla="+- 0 -1868 -4416"/>
                                <a:gd name="T31" fmla="*/ -1868 h 3181"/>
                                <a:gd name="T32" fmla="+- 0 5256 4515"/>
                                <a:gd name="T33" fmla="*/ T32 w 1005"/>
                                <a:gd name="T34" fmla="+- 0 -1547 -4416"/>
                                <a:gd name="T35" fmla="*/ -1547 h 3181"/>
                                <a:gd name="T36" fmla="+- 0 5520 4515"/>
                                <a:gd name="T37" fmla="*/ T36 w 1005"/>
                                <a:gd name="T38" fmla="+- 0 -1235 -4416"/>
                                <a:gd name="T39" fmla="*/ -1235 h 31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005" h="3181">
                                  <a:moveTo>
                                    <a:pt x="71" y="0"/>
                                  </a:moveTo>
                                  <a:lnTo>
                                    <a:pt x="16" y="396"/>
                                  </a:lnTo>
                                  <a:lnTo>
                                    <a:pt x="0" y="781"/>
                                  </a:lnTo>
                                  <a:lnTo>
                                    <a:pt x="24" y="1156"/>
                                  </a:lnTo>
                                  <a:lnTo>
                                    <a:pt x="88" y="1519"/>
                                  </a:lnTo>
                                  <a:lnTo>
                                    <a:pt x="192" y="1873"/>
                                  </a:lnTo>
                                  <a:lnTo>
                                    <a:pt x="336" y="2216"/>
                                  </a:lnTo>
                                  <a:lnTo>
                                    <a:pt x="518" y="2548"/>
                                  </a:lnTo>
                                  <a:lnTo>
                                    <a:pt x="741" y="2869"/>
                                  </a:lnTo>
                                  <a:lnTo>
                                    <a:pt x="1005" y="3181"/>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4" name="Group 1836"/>
                        <wpg:cNvGrpSpPr>
                          <a:grpSpLocks/>
                        </wpg:cNvGrpSpPr>
                        <wpg:grpSpPr bwMode="auto">
                          <a:xfrm>
                            <a:off x="5469" y="-1284"/>
                            <a:ext cx="85" cy="83"/>
                            <a:chOff x="5469" y="-1284"/>
                            <a:chExt cx="85" cy="83"/>
                          </a:xfrm>
                        </wpg:grpSpPr>
                        <wps:wsp>
                          <wps:cNvPr id="1955" name="Freeform 1837"/>
                          <wps:cNvSpPr>
                            <a:spLocks/>
                          </wps:cNvSpPr>
                          <wps:spPr bwMode="auto">
                            <a:xfrm>
                              <a:off x="5469" y="-1284"/>
                              <a:ext cx="85" cy="83"/>
                            </a:xfrm>
                            <a:custGeom>
                              <a:avLst/>
                              <a:gdLst>
                                <a:gd name="T0" fmla="+- 0 5554 5469"/>
                                <a:gd name="T1" fmla="*/ T0 w 85"/>
                                <a:gd name="T2" fmla="+- 0 -1284 -1284"/>
                                <a:gd name="T3" fmla="*/ -1284 h 83"/>
                                <a:gd name="T4" fmla="+- 0 5469 5469"/>
                                <a:gd name="T5" fmla="*/ T4 w 85"/>
                                <a:gd name="T6" fmla="+- 0 -1204 -1284"/>
                                <a:gd name="T7" fmla="*/ -1204 h 83"/>
                                <a:gd name="T8" fmla="+- 0 5552 5469"/>
                                <a:gd name="T9" fmla="*/ T8 w 85"/>
                                <a:gd name="T10" fmla="+- 0 -1201 -1284"/>
                                <a:gd name="T11" fmla="*/ -1201 h 83"/>
                                <a:gd name="T12" fmla="+- 0 5554 5469"/>
                                <a:gd name="T13" fmla="*/ T12 w 85"/>
                                <a:gd name="T14" fmla="+- 0 -1284 -1284"/>
                                <a:gd name="T15" fmla="*/ -1284 h 83"/>
                              </a:gdLst>
                              <a:ahLst/>
                              <a:cxnLst>
                                <a:cxn ang="0">
                                  <a:pos x="T1" y="T3"/>
                                </a:cxn>
                                <a:cxn ang="0">
                                  <a:pos x="T5" y="T7"/>
                                </a:cxn>
                                <a:cxn ang="0">
                                  <a:pos x="T9" y="T11"/>
                                </a:cxn>
                                <a:cxn ang="0">
                                  <a:pos x="T13" y="T15"/>
                                </a:cxn>
                              </a:cxnLst>
                              <a:rect l="0" t="0" r="r" b="b"/>
                              <a:pathLst>
                                <a:path w="85" h="83">
                                  <a:moveTo>
                                    <a:pt x="85" y="0"/>
                                  </a:moveTo>
                                  <a:lnTo>
                                    <a:pt x="0" y="80"/>
                                  </a:lnTo>
                                  <a:lnTo>
                                    <a:pt x="83" y="83"/>
                                  </a:lnTo>
                                  <a:lnTo>
                                    <a:pt x="8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6" name="Group 1834"/>
                        <wpg:cNvGrpSpPr>
                          <a:grpSpLocks/>
                        </wpg:cNvGrpSpPr>
                        <wpg:grpSpPr bwMode="auto">
                          <a:xfrm>
                            <a:off x="4155" y="-2834"/>
                            <a:ext cx="1002" cy="246"/>
                            <a:chOff x="4155" y="-2834"/>
                            <a:chExt cx="1002" cy="246"/>
                          </a:xfrm>
                        </wpg:grpSpPr>
                        <wps:wsp>
                          <wps:cNvPr id="1957" name="Freeform 1835"/>
                          <wps:cNvSpPr>
                            <a:spLocks/>
                          </wps:cNvSpPr>
                          <wps:spPr bwMode="auto">
                            <a:xfrm>
                              <a:off x="4155" y="-2834"/>
                              <a:ext cx="1002" cy="246"/>
                            </a:xfrm>
                            <a:custGeom>
                              <a:avLst/>
                              <a:gdLst>
                                <a:gd name="T0" fmla="+- 0 4155 4155"/>
                                <a:gd name="T1" fmla="*/ T0 w 1002"/>
                                <a:gd name="T2" fmla="+- 0 -2834 -2834"/>
                                <a:gd name="T3" fmla="*/ -2834 h 246"/>
                                <a:gd name="T4" fmla="+- 0 4155 4155"/>
                                <a:gd name="T5" fmla="*/ T4 w 1002"/>
                                <a:gd name="T6" fmla="+- 0 -2588 -2834"/>
                                <a:gd name="T7" fmla="*/ -2588 h 246"/>
                                <a:gd name="T8" fmla="+- 0 5157 4155"/>
                                <a:gd name="T9" fmla="*/ T8 w 1002"/>
                                <a:gd name="T10" fmla="+- 0 -2588 -2834"/>
                                <a:gd name="T11" fmla="*/ -2588 h 246"/>
                                <a:gd name="T12" fmla="+- 0 5157 4155"/>
                                <a:gd name="T13" fmla="*/ T12 w 1002"/>
                                <a:gd name="T14" fmla="+- 0 -2834 -2834"/>
                                <a:gd name="T15" fmla="*/ -2834 h 246"/>
                                <a:gd name="T16" fmla="+- 0 4155 4155"/>
                                <a:gd name="T17" fmla="*/ T16 w 1002"/>
                                <a:gd name="T18" fmla="+- 0 -2834 -2834"/>
                                <a:gd name="T19" fmla="*/ -2834 h 246"/>
                              </a:gdLst>
                              <a:ahLst/>
                              <a:cxnLst>
                                <a:cxn ang="0">
                                  <a:pos x="T1" y="T3"/>
                                </a:cxn>
                                <a:cxn ang="0">
                                  <a:pos x="T5" y="T7"/>
                                </a:cxn>
                                <a:cxn ang="0">
                                  <a:pos x="T9" y="T11"/>
                                </a:cxn>
                                <a:cxn ang="0">
                                  <a:pos x="T13" y="T15"/>
                                </a:cxn>
                                <a:cxn ang="0">
                                  <a:pos x="T17" y="T19"/>
                                </a:cxn>
                              </a:cxnLst>
                              <a:rect l="0" t="0" r="r" b="b"/>
                              <a:pathLst>
                                <a:path w="1002" h="246">
                                  <a:moveTo>
                                    <a:pt x="0" y="0"/>
                                  </a:moveTo>
                                  <a:lnTo>
                                    <a:pt x="0" y="246"/>
                                  </a:lnTo>
                                  <a:lnTo>
                                    <a:pt x="1002" y="246"/>
                                  </a:lnTo>
                                  <a:lnTo>
                                    <a:pt x="1002"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8" name="Group 1832"/>
                        <wpg:cNvGrpSpPr>
                          <a:grpSpLocks/>
                        </wpg:cNvGrpSpPr>
                        <wpg:grpSpPr bwMode="auto">
                          <a:xfrm>
                            <a:off x="5223" y="-1201"/>
                            <a:ext cx="329" cy="2"/>
                            <a:chOff x="5223" y="-1201"/>
                            <a:chExt cx="329" cy="2"/>
                          </a:xfrm>
                        </wpg:grpSpPr>
                        <wps:wsp>
                          <wps:cNvPr id="1959" name="Freeform 1833"/>
                          <wps:cNvSpPr>
                            <a:spLocks/>
                          </wps:cNvSpPr>
                          <wps:spPr bwMode="auto">
                            <a:xfrm>
                              <a:off x="5223" y="-1201"/>
                              <a:ext cx="329" cy="2"/>
                            </a:xfrm>
                            <a:custGeom>
                              <a:avLst/>
                              <a:gdLst>
                                <a:gd name="T0" fmla="+- 0 5223 5223"/>
                                <a:gd name="T1" fmla="*/ T0 w 329"/>
                                <a:gd name="T2" fmla="+- 0 5552 5223"/>
                                <a:gd name="T3" fmla="*/ T2 w 329"/>
                              </a:gdLst>
                              <a:ahLst/>
                              <a:cxnLst>
                                <a:cxn ang="0">
                                  <a:pos x="T1" y="0"/>
                                </a:cxn>
                                <a:cxn ang="0">
                                  <a:pos x="T3" y="0"/>
                                </a:cxn>
                              </a:cxnLst>
                              <a:rect l="0" t="0" r="r" b="b"/>
                              <a:pathLst>
                                <a:path w="329">
                                  <a:moveTo>
                                    <a:pt x="0" y="0"/>
                                  </a:moveTo>
                                  <a:lnTo>
                                    <a:pt x="329"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0" name="Group 1830"/>
                        <wpg:cNvGrpSpPr>
                          <a:grpSpLocks/>
                        </wpg:cNvGrpSpPr>
                        <wpg:grpSpPr bwMode="auto">
                          <a:xfrm>
                            <a:off x="4578" y="-1201"/>
                            <a:ext cx="282" cy="2"/>
                            <a:chOff x="4578" y="-1201"/>
                            <a:chExt cx="282" cy="2"/>
                          </a:xfrm>
                        </wpg:grpSpPr>
                        <wps:wsp>
                          <wps:cNvPr id="1961" name="Freeform 1831"/>
                          <wps:cNvSpPr>
                            <a:spLocks/>
                          </wps:cNvSpPr>
                          <wps:spPr bwMode="auto">
                            <a:xfrm>
                              <a:off x="4578" y="-1201"/>
                              <a:ext cx="282" cy="2"/>
                            </a:xfrm>
                            <a:custGeom>
                              <a:avLst/>
                              <a:gdLst>
                                <a:gd name="T0" fmla="+- 0 4578 4578"/>
                                <a:gd name="T1" fmla="*/ T0 w 282"/>
                                <a:gd name="T2" fmla="+- 0 4860 4578"/>
                                <a:gd name="T3" fmla="*/ T2 w 282"/>
                              </a:gdLst>
                              <a:ahLst/>
                              <a:cxnLst>
                                <a:cxn ang="0">
                                  <a:pos x="T1" y="0"/>
                                </a:cxn>
                                <a:cxn ang="0">
                                  <a:pos x="T3" y="0"/>
                                </a:cxn>
                              </a:cxnLst>
                              <a:rect l="0" t="0" r="r" b="b"/>
                              <a:pathLst>
                                <a:path w="282">
                                  <a:moveTo>
                                    <a:pt x="0" y="0"/>
                                  </a:moveTo>
                                  <a:lnTo>
                                    <a:pt x="282"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2" name="Group 1828"/>
                        <wpg:cNvGrpSpPr>
                          <a:grpSpLocks/>
                        </wpg:cNvGrpSpPr>
                        <wpg:grpSpPr bwMode="auto">
                          <a:xfrm>
                            <a:off x="4532" y="-1259"/>
                            <a:ext cx="58" cy="117"/>
                            <a:chOff x="4532" y="-1259"/>
                            <a:chExt cx="58" cy="117"/>
                          </a:xfrm>
                        </wpg:grpSpPr>
                        <wps:wsp>
                          <wps:cNvPr id="1963" name="Freeform 1829"/>
                          <wps:cNvSpPr>
                            <a:spLocks/>
                          </wps:cNvSpPr>
                          <wps:spPr bwMode="auto">
                            <a:xfrm>
                              <a:off x="4532" y="-1259"/>
                              <a:ext cx="58" cy="117"/>
                            </a:xfrm>
                            <a:custGeom>
                              <a:avLst/>
                              <a:gdLst>
                                <a:gd name="T0" fmla="+- 0 4590 4532"/>
                                <a:gd name="T1" fmla="*/ T0 w 58"/>
                                <a:gd name="T2" fmla="+- 0 -1259 -1259"/>
                                <a:gd name="T3" fmla="*/ -1259 h 117"/>
                                <a:gd name="T4" fmla="+- 0 4532 4532"/>
                                <a:gd name="T5" fmla="*/ T4 w 58"/>
                                <a:gd name="T6" fmla="+- 0 -1201 -1259"/>
                                <a:gd name="T7" fmla="*/ -1201 h 117"/>
                                <a:gd name="T8" fmla="+- 0 4590 4532"/>
                                <a:gd name="T9" fmla="*/ T8 w 58"/>
                                <a:gd name="T10" fmla="+- 0 -1142 -1259"/>
                                <a:gd name="T11" fmla="*/ -1142 h 117"/>
                                <a:gd name="T12" fmla="+- 0 4590 4532"/>
                                <a:gd name="T13" fmla="*/ T12 w 58"/>
                                <a:gd name="T14" fmla="+- 0 -1259 -1259"/>
                                <a:gd name="T15" fmla="*/ -1259 h 117"/>
                              </a:gdLst>
                              <a:ahLst/>
                              <a:cxnLst>
                                <a:cxn ang="0">
                                  <a:pos x="T1" y="T3"/>
                                </a:cxn>
                                <a:cxn ang="0">
                                  <a:pos x="T5" y="T7"/>
                                </a:cxn>
                                <a:cxn ang="0">
                                  <a:pos x="T9" y="T11"/>
                                </a:cxn>
                                <a:cxn ang="0">
                                  <a:pos x="T13" y="T15"/>
                                </a:cxn>
                              </a:cxnLst>
                              <a:rect l="0" t="0" r="r" b="b"/>
                              <a:pathLst>
                                <a:path w="58" h="117">
                                  <a:moveTo>
                                    <a:pt x="58" y="0"/>
                                  </a:moveTo>
                                  <a:lnTo>
                                    <a:pt x="0" y="58"/>
                                  </a:lnTo>
                                  <a:lnTo>
                                    <a:pt x="58" y="117"/>
                                  </a:lnTo>
                                  <a:lnTo>
                                    <a:pt x="5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4" name="Group 1826"/>
                        <wpg:cNvGrpSpPr>
                          <a:grpSpLocks/>
                        </wpg:cNvGrpSpPr>
                        <wpg:grpSpPr bwMode="auto">
                          <a:xfrm>
                            <a:off x="4860" y="-1336"/>
                            <a:ext cx="363" cy="246"/>
                            <a:chOff x="4860" y="-1336"/>
                            <a:chExt cx="363" cy="246"/>
                          </a:xfrm>
                        </wpg:grpSpPr>
                        <wps:wsp>
                          <wps:cNvPr id="1965" name="Freeform 1827"/>
                          <wps:cNvSpPr>
                            <a:spLocks/>
                          </wps:cNvSpPr>
                          <wps:spPr bwMode="auto">
                            <a:xfrm>
                              <a:off x="4860" y="-1336"/>
                              <a:ext cx="363" cy="246"/>
                            </a:xfrm>
                            <a:custGeom>
                              <a:avLst/>
                              <a:gdLst>
                                <a:gd name="T0" fmla="+- 0 4860 4860"/>
                                <a:gd name="T1" fmla="*/ T0 w 363"/>
                                <a:gd name="T2" fmla="+- 0 -1336 -1336"/>
                                <a:gd name="T3" fmla="*/ -1336 h 246"/>
                                <a:gd name="T4" fmla="+- 0 4860 4860"/>
                                <a:gd name="T5" fmla="*/ T4 w 363"/>
                                <a:gd name="T6" fmla="+- 0 -1090 -1336"/>
                                <a:gd name="T7" fmla="*/ -1090 h 246"/>
                                <a:gd name="T8" fmla="+- 0 5223 4860"/>
                                <a:gd name="T9" fmla="*/ T8 w 363"/>
                                <a:gd name="T10" fmla="+- 0 -1090 -1336"/>
                                <a:gd name="T11" fmla="*/ -1090 h 246"/>
                                <a:gd name="T12" fmla="+- 0 5223 4860"/>
                                <a:gd name="T13" fmla="*/ T12 w 363"/>
                                <a:gd name="T14" fmla="+- 0 -1336 -1336"/>
                                <a:gd name="T15" fmla="*/ -1336 h 246"/>
                                <a:gd name="T16" fmla="+- 0 4860 4860"/>
                                <a:gd name="T17" fmla="*/ T16 w 363"/>
                                <a:gd name="T18" fmla="+- 0 -1336 -1336"/>
                                <a:gd name="T19" fmla="*/ -1336 h 246"/>
                              </a:gdLst>
                              <a:ahLst/>
                              <a:cxnLst>
                                <a:cxn ang="0">
                                  <a:pos x="T1" y="T3"/>
                                </a:cxn>
                                <a:cxn ang="0">
                                  <a:pos x="T5" y="T7"/>
                                </a:cxn>
                                <a:cxn ang="0">
                                  <a:pos x="T9" y="T11"/>
                                </a:cxn>
                                <a:cxn ang="0">
                                  <a:pos x="T13" y="T15"/>
                                </a:cxn>
                                <a:cxn ang="0">
                                  <a:pos x="T17" y="T19"/>
                                </a:cxn>
                              </a:cxnLst>
                              <a:rect l="0" t="0" r="r" b="b"/>
                              <a:pathLst>
                                <a:path w="363" h="246">
                                  <a:moveTo>
                                    <a:pt x="0" y="0"/>
                                  </a:moveTo>
                                  <a:lnTo>
                                    <a:pt x="0" y="246"/>
                                  </a:lnTo>
                                  <a:lnTo>
                                    <a:pt x="363" y="246"/>
                                  </a:lnTo>
                                  <a:lnTo>
                                    <a:pt x="363"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6" name="Group 1824"/>
                        <wpg:cNvGrpSpPr>
                          <a:grpSpLocks/>
                        </wpg:cNvGrpSpPr>
                        <wpg:grpSpPr bwMode="auto">
                          <a:xfrm>
                            <a:off x="2932" y="-4369"/>
                            <a:ext cx="700" cy="2658"/>
                            <a:chOff x="2932" y="-4369"/>
                            <a:chExt cx="700" cy="2658"/>
                          </a:xfrm>
                        </wpg:grpSpPr>
                        <wps:wsp>
                          <wps:cNvPr id="1967" name="Freeform 1825"/>
                          <wps:cNvSpPr>
                            <a:spLocks/>
                          </wps:cNvSpPr>
                          <wps:spPr bwMode="auto">
                            <a:xfrm>
                              <a:off x="2932" y="-4369"/>
                              <a:ext cx="700" cy="2658"/>
                            </a:xfrm>
                            <a:custGeom>
                              <a:avLst/>
                              <a:gdLst>
                                <a:gd name="T0" fmla="+- 0 2944 2932"/>
                                <a:gd name="T1" fmla="*/ T0 w 700"/>
                                <a:gd name="T2" fmla="+- 0 -4369 -4369"/>
                                <a:gd name="T3" fmla="*/ -4369 h 2658"/>
                                <a:gd name="T4" fmla="+- 0 2932 2932"/>
                                <a:gd name="T5" fmla="*/ T4 w 700"/>
                                <a:gd name="T6" fmla="+- 0 -3921 -4369"/>
                                <a:gd name="T7" fmla="*/ -3921 h 2658"/>
                                <a:gd name="T8" fmla="+- 0 2943 2932"/>
                                <a:gd name="T9" fmla="*/ T8 w 700"/>
                                <a:gd name="T10" fmla="+- 0 -3511 -4369"/>
                                <a:gd name="T11" fmla="*/ -3511 h 2658"/>
                                <a:gd name="T12" fmla="+- 0 2974 2932"/>
                                <a:gd name="T13" fmla="*/ T12 w 700"/>
                                <a:gd name="T14" fmla="+- 0 -3139 -4369"/>
                                <a:gd name="T15" fmla="*/ -3139 h 2658"/>
                                <a:gd name="T16" fmla="+- 0 3028 2932"/>
                                <a:gd name="T17" fmla="*/ T16 w 700"/>
                                <a:gd name="T18" fmla="+- 0 -2806 -4369"/>
                                <a:gd name="T19" fmla="*/ -2806 h 2658"/>
                                <a:gd name="T20" fmla="+- 0 3105 2932"/>
                                <a:gd name="T21" fmla="*/ T20 w 700"/>
                                <a:gd name="T22" fmla="+- 0 -2511 -4369"/>
                                <a:gd name="T23" fmla="*/ -2511 h 2658"/>
                                <a:gd name="T24" fmla="+- 0 3203 2932"/>
                                <a:gd name="T25" fmla="*/ T24 w 700"/>
                                <a:gd name="T26" fmla="+- 0 -2254 -4369"/>
                                <a:gd name="T27" fmla="*/ -2254 h 2658"/>
                                <a:gd name="T28" fmla="+- 0 3324 2932"/>
                                <a:gd name="T29" fmla="*/ T28 w 700"/>
                                <a:gd name="T30" fmla="+- 0 -2035 -4369"/>
                                <a:gd name="T31" fmla="*/ -2035 h 2658"/>
                                <a:gd name="T32" fmla="+- 0 3466 2932"/>
                                <a:gd name="T33" fmla="*/ T32 w 700"/>
                                <a:gd name="T34" fmla="+- 0 -1854 -4369"/>
                                <a:gd name="T35" fmla="*/ -1854 h 2658"/>
                                <a:gd name="T36" fmla="+- 0 3632 2932"/>
                                <a:gd name="T37" fmla="*/ T36 w 700"/>
                                <a:gd name="T38" fmla="+- 0 -1712 -4369"/>
                                <a:gd name="T39" fmla="*/ -1712 h 26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00" h="2658">
                                  <a:moveTo>
                                    <a:pt x="12" y="0"/>
                                  </a:moveTo>
                                  <a:lnTo>
                                    <a:pt x="0" y="448"/>
                                  </a:lnTo>
                                  <a:lnTo>
                                    <a:pt x="11" y="858"/>
                                  </a:lnTo>
                                  <a:lnTo>
                                    <a:pt x="42" y="1230"/>
                                  </a:lnTo>
                                  <a:lnTo>
                                    <a:pt x="96" y="1563"/>
                                  </a:lnTo>
                                  <a:lnTo>
                                    <a:pt x="173" y="1858"/>
                                  </a:lnTo>
                                  <a:lnTo>
                                    <a:pt x="271" y="2115"/>
                                  </a:lnTo>
                                  <a:lnTo>
                                    <a:pt x="392" y="2334"/>
                                  </a:lnTo>
                                  <a:lnTo>
                                    <a:pt x="534" y="2515"/>
                                  </a:lnTo>
                                  <a:lnTo>
                                    <a:pt x="700" y="2657"/>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8" name="Group 1822"/>
                        <wpg:cNvGrpSpPr>
                          <a:grpSpLocks/>
                        </wpg:cNvGrpSpPr>
                        <wpg:grpSpPr bwMode="auto">
                          <a:xfrm>
                            <a:off x="2885" y="-4416"/>
                            <a:ext cx="117" cy="62"/>
                            <a:chOff x="2885" y="-4416"/>
                            <a:chExt cx="117" cy="62"/>
                          </a:xfrm>
                        </wpg:grpSpPr>
                        <wps:wsp>
                          <wps:cNvPr id="1969" name="Freeform 1823"/>
                          <wps:cNvSpPr>
                            <a:spLocks/>
                          </wps:cNvSpPr>
                          <wps:spPr bwMode="auto">
                            <a:xfrm>
                              <a:off x="2885" y="-4416"/>
                              <a:ext cx="117" cy="62"/>
                            </a:xfrm>
                            <a:custGeom>
                              <a:avLst/>
                              <a:gdLst>
                                <a:gd name="T0" fmla="+- 0 2947 2885"/>
                                <a:gd name="T1" fmla="*/ T0 w 117"/>
                                <a:gd name="T2" fmla="+- 0 -4416 -4416"/>
                                <a:gd name="T3" fmla="*/ -4416 h 62"/>
                                <a:gd name="T4" fmla="+- 0 2885 2885"/>
                                <a:gd name="T5" fmla="*/ T4 w 117"/>
                                <a:gd name="T6" fmla="+- 0 -4361 -4416"/>
                                <a:gd name="T7" fmla="*/ -4361 h 62"/>
                                <a:gd name="T8" fmla="+- 0 3003 2885"/>
                                <a:gd name="T9" fmla="*/ T8 w 117"/>
                                <a:gd name="T10" fmla="+- 0 -4354 -4416"/>
                                <a:gd name="T11" fmla="*/ -4354 h 62"/>
                                <a:gd name="T12" fmla="+- 0 2947 2885"/>
                                <a:gd name="T13" fmla="*/ T12 w 117"/>
                                <a:gd name="T14" fmla="+- 0 -4416 -4416"/>
                                <a:gd name="T15" fmla="*/ -4416 h 62"/>
                              </a:gdLst>
                              <a:ahLst/>
                              <a:cxnLst>
                                <a:cxn ang="0">
                                  <a:pos x="T1" y="T3"/>
                                </a:cxn>
                                <a:cxn ang="0">
                                  <a:pos x="T5" y="T7"/>
                                </a:cxn>
                                <a:cxn ang="0">
                                  <a:pos x="T9" y="T11"/>
                                </a:cxn>
                                <a:cxn ang="0">
                                  <a:pos x="T13" y="T15"/>
                                </a:cxn>
                              </a:cxnLst>
                              <a:rect l="0" t="0" r="r" b="b"/>
                              <a:pathLst>
                                <a:path w="117" h="62">
                                  <a:moveTo>
                                    <a:pt x="62" y="0"/>
                                  </a:moveTo>
                                  <a:lnTo>
                                    <a:pt x="0" y="55"/>
                                  </a:lnTo>
                                  <a:lnTo>
                                    <a:pt x="118" y="62"/>
                                  </a:lnTo>
                                  <a:lnTo>
                                    <a:pt x="6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70" name="Group 1820"/>
                        <wpg:cNvGrpSpPr>
                          <a:grpSpLocks/>
                        </wpg:cNvGrpSpPr>
                        <wpg:grpSpPr bwMode="auto">
                          <a:xfrm>
                            <a:off x="2469" y="-2804"/>
                            <a:ext cx="1181" cy="246"/>
                            <a:chOff x="2469" y="-2804"/>
                            <a:chExt cx="1181" cy="246"/>
                          </a:xfrm>
                        </wpg:grpSpPr>
                        <wps:wsp>
                          <wps:cNvPr id="1971" name="Freeform 1821"/>
                          <wps:cNvSpPr>
                            <a:spLocks/>
                          </wps:cNvSpPr>
                          <wps:spPr bwMode="auto">
                            <a:xfrm>
                              <a:off x="2469" y="-2804"/>
                              <a:ext cx="1181" cy="246"/>
                            </a:xfrm>
                            <a:custGeom>
                              <a:avLst/>
                              <a:gdLst>
                                <a:gd name="T0" fmla="+- 0 2469 2469"/>
                                <a:gd name="T1" fmla="*/ T0 w 1181"/>
                                <a:gd name="T2" fmla="+- 0 -2804 -2804"/>
                                <a:gd name="T3" fmla="*/ -2804 h 246"/>
                                <a:gd name="T4" fmla="+- 0 2469 2469"/>
                                <a:gd name="T5" fmla="*/ T4 w 1181"/>
                                <a:gd name="T6" fmla="+- 0 -2558 -2804"/>
                                <a:gd name="T7" fmla="*/ -2558 h 246"/>
                                <a:gd name="T8" fmla="+- 0 3650 2469"/>
                                <a:gd name="T9" fmla="*/ T8 w 1181"/>
                                <a:gd name="T10" fmla="+- 0 -2558 -2804"/>
                                <a:gd name="T11" fmla="*/ -2558 h 246"/>
                                <a:gd name="T12" fmla="+- 0 3650 2469"/>
                                <a:gd name="T13" fmla="*/ T12 w 1181"/>
                                <a:gd name="T14" fmla="+- 0 -2804 -2804"/>
                                <a:gd name="T15" fmla="*/ -2804 h 246"/>
                                <a:gd name="T16" fmla="+- 0 2469 2469"/>
                                <a:gd name="T17" fmla="*/ T16 w 1181"/>
                                <a:gd name="T18" fmla="+- 0 -2804 -2804"/>
                                <a:gd name="T19" fmla="*/ -2804 h 246"/>
                              </a:gdLst>
                              <a:ahLst/>
                              <a:cxnLst>
                                <a:cxn ang="0">
                                  <a:pos x="T1" y="T3"/>
                                </a:cxn>
                                <a:cxn ang="0">
                                  <a:pos x="T5" y="T7"/>
                                </a:cxn>
                                <a:cxn ang="0">
                                  <a:pos x="T9" y="T11"/>
                                </a:cxn>
                                <a:cxn ang="0">
                                  <a:pos x="T13" y="T15"/>
                                </a:cxn>
                                <a:cxn ang="0">
                                  <a:pos x="T17" y="T19"/>
                                </a:cxn>
                              </a:cxnLst>
                              <a:rect l="0" t="0" r="r" b="b"/>
                              <a:pathLst>
                                <a:path w="1181" h="246">
                                  <a:moveTo>
                                    <a:pt x="0" y="0"/>
                                  </a:moveTo>
                                  <a:lnTo>
                                    <a:pt x="0" y="246"/>
                                  </a:lnTo>
                                  <a:lnTo>
                                    <a:pt x="1181" y="246"/>
                                  </a:lnTo>
                                  <a:lnTo>
                                    <a:pt x="1181"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72" name="Group 1818"/>
                        <wpg:cNvGrpSpPr>
                          <a:grpSpLocks/>
                        </wpg:cNvGrpSpPr>
                        <wpg:grpSpPr bwMode="auto">
                          <a:xfrm>
                            <a:off x="6631" y="-2275"/>
                            <a:ext cx="2101" cy="1074"/>
                            <a:chOff x="6631" y="-2275"/>
                            <a:chExt cx="2101" cy="1074"/>
                          </a:xfrm>
                        </wpg:grpSpPr>
                        <wps:wsp>
                          <wps:cNvPr id="1973" name="Freeform 1819"/>
                          <wps:cNvSpPr>
                            <a:spLocks/>
                          </wps:cNvSpPr>
                          <wps:spPr bwMode="auto">
                            <a:xfrm>
                              <a:off x="6631" y="-2275"/>
                              <a:ext cx="2101" cy="1074"/>
                            </a:xfrm>
                            <a:custGeom>
                              <a:avLst/>
                              <a:gdLst>
                                <a:gd name="T0" fmla="+- 0 6631 6631"/>
                                <a:gd name="T1" fmla="*/ T0 w 2101"/>
                                <a:gd name="T2" fmla="+- 0 -1201 -2275"/>
                                <a:gd name="T3" fmla="*/ -1201 h 1074"/>
                                <a:gd name="T4" fmla="+- 0 6963 6631"/>
                                <a:gd name="T5" fmla="*/ T4 w 2101"/>
                                <a:gd name="T6" fmla="+- 0 -1240 -2275"/>
                                <a:gd name="T7" fmla="*/ -1240 h 1074"/>
                                <a:gd name="T8" fmla="+- 0 7275 6631"/>
                                <a:gd name="T9" fmla="*/ T8 w 2101"/>
                                <a:gd name="T10" fmla="+- 0 -1306 -2275"/>
                                <a:gd name="T11" fmla="*/ -1306 h 1074"/>
                                <a:gd name="T12" fmla="+- 0 7567 6631"/>
                                <a:gd name="T13" fmla="*/ T12 w 2101"/>
                                <a:gd name="T14" fmla="+- 0 -1400 -2275"/>
                                <a:gd name="T15" fmla="*/ -1400 h 1074"/>
                                <a:gd name="T16" fmla="+- 0 7840 6631"/>
                                <a:gd name="T17" fmla="*/ T16 w 2101"/>
                                <a:gd name="T18" fmla="+- 0 -1521 -2275"/>
                                <a:gd name="T19" fmla="*/ -1521 h 1074"/>
                                <a:gd name="T20" fmla="+- 0 8093 6631"/>
                                <a:gd name="T21" fmla="*/ T20 w 2101"/>
                                <a:gd name="T22" fmla="+- 0 -1669 -2275"/>
                                <a:gd name="T23" fmla="*/ -1669 h 1074"/>
                                <a:gd name="T24" fmla="+- 0 8326 6631"/>
                                <a:gd name="T25" fmla="*/ T24 w 2101"/>
                                <a:gd name="T26" fmla="+- 0 -1843 -2275"/>
                                <a:gd name="T27" fmla="*/ -1843 h 1074"/>
                                <a:gd name="T28" fmla="+- 0 8539 6631"/>
                                <a:gd name="T29" fmla="*/ T28 w 2101"/>
                                <a:gd name="T30" fmla="+- 0 -2046 -2275"/>
                                <a:gd name="T31" fmla="*/ -2046 h 1074"/>
                                <a:gd name="T32" fmla="+- 0 8732 6631"/>
                                <a:gd name="T33" fmla="*/ T32 w 2101"/>
                                <a:gd name="T34" fmla="+- 0 -2275 -2275"/>
                                <a:gd name="T35" fmla="*/ -2275 h 10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101" h="1074">
                                  <a:moveTo>
                                    <a:pt x="0" y="1074"/>
                                  </a:moveTo>
                                  <a:lnTo>
                                    <a:pt x="332" y="1035"/>
                                  </a:lnTo>
                                  <a:lnTo>
                                    <a:pt x="644" y="969"/>
                                  </a:lnTo>
                                  <a:lnTo>
                                    <a:pt x="936" y="875"/>
                                  </a:lnTo>
                                  <a:lnTo>
                                    <a:pt x="1209" y="754"/>
                                  </a:lnTo>
                                  <a:lnTo>
                                    <a:pt x="1462" y="606"/>
                                  </a:lnTo>
                                  <a:lnTo>
                                    <a:pt x="1695" y="432"/>
                                  </a:lnTo>
                                  <a:lnTo>
                                    <a:pt x="1908" y="229"/>
                                  </a:lnTo>
                                  <a:lnTo>
                                    <a:pt x="2101" y="0"/>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74" name="Group 1816"/>
                        <wpg:cNvGrpSpPr>
                          <a:grpSpLocks/>
                        </wpg:cNvGrpSpPr>
                        <wpg:grpSpPr bwMode="auto">
                          <a:xfrm>
                            <a:off x="8678" y="-2313"/>
                            <a:ext cx="94" cy="82"/>
                            <a:chOff x="8678" y="-2313"/>
                            <a:chExt cx="94" cy="82"/>
                          </a:xfrm>
                        </wpg:grpSpPr>
                        <wps:wsp>
                          <wps:cNvPr id="1975" name="Freeform 1817"/>
                          <wps:cNvSpPr>
                            <a:spLocks/>
                          </wps:cNvSpPr>
                          <wps:spPr bwMode="auto">
                            <a:xfrm>
                              <a:off x="8678" y="-2313"/>
                              <a:ext cx="94" cy="82"/>
                            </a:xfrm>
                            <a:custGeom>
                              <a:avLst/>
                              <a:gdLst>
                                <a:gd name="T0" fmla="+- 0 8760 8678"/>
                                <a:gd name="T1" fmla="*/ T0 w 94"/>
                                <a:gd name="T2" fmla="+- 0 -2313 -2313"/>
                                <a:gd name="T3" fmla="*/ -2313 h 82"/>
                                <a:gd name="T4" fmla="+- 0 8678 8678"/>
                                <a:gd name="T5" fmla="*/ T4 w 94"/>
                                <a:gd name="T6" fmla="+- 0 -2301 -2313"/>
                                <a:gd name="T7" fmla="*/ -2301 h 82"/>
                                <a:gd name="T8" fmla="+- 0 8772 8678"/>
                                <a:gd name="T9" fmla="*/ T8 w 94"/>
                                <a:gd name="T10" fmla="+- 0 -2231 -2313"/>
                                <a:gd name="T11" fmla="*/ -2231 h 82"/>
                                <a:gd name="T12" fmla="+- 0 8760 8678"/>
                                <a:gd name="T13" fmla="*/ T12 w 94"/>
                                <a:gd name="T14" fmla="+- 0 -2313 -2313"/>
                                <a:gd name="T15" fmla="*/ -2313 h 82"/>
                              </a:gdLst>
                              <a:ahLst/>
                              <a:cxnLst>
                                <a:cxn ang="0">
                                  <a:pos x="T1" y="T3"/>
                                </a:cxn>
                                <a:cxn ang="0">
                                  <a:pos x="T5" y="T7"/>
                                </a:cxn>
                                <a:cxn ang="0">
                                  <a:pos x="T9" y="T11"/>
                                </a:cxn>
                                <a:cxn ang="0">
                                  <a:pos x="T13" y="T15"/>
                                </a:cxn>
                              </a:cxnLst>
                              <a:rect l="0" t="0" r="r" b="b"/>
                              <a:pathLst>
                                <a:path w="94" h="82">
                                  <a:moveTo>
                                    <a:pt x="82" y="0"/>
                                  </a:moveTo>
                                  <a:lnTo>
                                    <a:pt x="0" y="12"/>
                                  </a:lnTo>
                                  <a:lnTo>
                                    <a:pt x="94" y="82"/>
                                  </a:lnTo>
                                  <a:lnTo>
                                    <a:pt x="8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76" name="Group 1814"/>
                        <wpg:cNvGrpSpPr>
                          <a:grpSpLocks/>
                        </wpg:cNvGrpSpPr>
                        <wpg:grpSpPr bwMode="auto">
                          <a:xfrm>
                            <a:off x="7585" y="-1667"/>
                            <a:ext cx="550" cy="246"/>
                            <a:chOff x="7585" y="-1667"/>
                            <a:chExt cx="550" cy="246"/>
                          </a:xfrm>
                        </wpg:grpSpPr>
                        <wps:wsp>
                          <wps:cNvPr id="1977" name="Freeform 1815"/>
                          <wps:cNvSpPr>
                            <a:spLocks/>
                          </wps:cNvSpPr>
                          <wps:spPr bwMode="auto">
                            <a:xfrm>
                              <a:off x="7585" y="-1667"/>
                              <a:ext cx="550" cy="246"/>
                            </a:xfrm>
                            <a:custGeom>
                              <a:avLst/>
                              <a:gdLst>
                                <a:gd name="T0" fmla="+- 0 7585 7585"/>
                                <a:gd name="T1" fmla="*/ T0 w 550"/>
                                <a:gd name="T2" fmla="+- 0 -1667 -1667"/>
                                <a:gd name="T3" fmla="*/ -1667 h 246"/>
                                <a:gd name="T4" fmla="+- 0 7585 7585"/>
                                <a:gd name="T5" fmla="*/ T4 w 550"/>
                                <a:gd name="T6" fmla="+- 0 -1421 -1667"/>
                                <a:gd name="T7" fmla="*/ -1421 h 246"/>
                                <a:gd name="T8" fmla="+- 0 8135 7585"/>
                                <a:gd name="T9" fmla="*/ T8 w 550"/>
                                <a:gd name="T10" fmla="+- 0 -1421 -1667"/>
                                <a:gd name="T11" fmla="*/ -1421 h 246"/>
                                <a:gd name="T12" fmla="+- 0 8135 7585"/>
                                <a:gd name="T13" fmla="*/ T12 w 550"/>
                                <a:gd name="T14" fmla="+- 0 -1667 -1667"/>
                                <a:gd name="T15" fmla="*/ -1667 h 246"/>
                                <a:gd name="T16" fmla="+- 0 7585 7585"/>
                                <a:gd name="T17" fmla="*/ T16 w 550"/>
                                <a:gd name="T18" fmla="+- 0 -1667 -1667"/>
                                <a:gd name="T19" fmla="*/ -1667 h 246"/>
                              </a:gdLst>
                              <a:ahLst/>
                              <a:cxnLst>
                                <a:cxn ang="0">
                                  <a:pos x="T1" y="T3"/>
                                </a:cxn>
                                <a:cxn ang="0">
                                  <a:pos x="T5" y="T7"/>
                                </a:cxn>
                                <a:cxn ang="0">
                                  <a:pos x="T9" y="T11"/>
                                </a:cxn>
                                <a:cxn ang="0">
                                  <a:pos x="T13" y="T15"/>
                                </a:cxn>
                                <a:cxn ang="0">
                                  <a:pos x="T17" y="T19"/>
                                </a:cxn>
                              </a:cxnLst>
                              <a:rect l="0" t="0" r="r" b="b"/>
                              <a:pathLst>
                                <a:path w="550" h="246">
                                  <a:moveTo>
                                    <a:pt x="0" y="0"/>
                                  </a:moveTo>
                                  <a:lnTo>
                                    <a:pt x="0" y="246"/>
                                  </a:lnTo>
                                  <a:lnTo>
                                    <a:pt x="550" y="246"/>
                                  </a:lnTo>
                                  <a:lnTo>
                                    <a:pt x="550"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78" name="Group 1812"/>
                        <wpg:cNvGrpSpPr>
                          <a:grpSpLocks/>
                        </wpg:cNvGrpSpPr>
                        <wpg:grpSpPr bwMode="auto">
                          <a:xfrm>
                            <a:off x="6631" y="-1201"/>
                            <a:ext cx="1904" cy="778"/>
                            <a:chOff x="6631" y="-1201"/>
                            <a:chExt cx="1904" cy="778"/>
                          </a:xfrm>
                        </wpg:grpSpPr>
                        <wps:wsp>
                          <wps:cNvPr id="1979" name="Freeform 1813"/>
                          <wps:cNvSpPr>
                            <a:spLocks/>
                          </wps:cNvSpPr>
                          <wps:spPr bwMode="auto">
                            <a:xfrm>
                              <a:off x="6631" y="-1201"/>
                              <a:ext cx="1904" cy="778"/>
                            </a:xfrm>
                            <a:custGeom>
                              <a:avLst/>
                              <a:gdLst>
                                <a:gd name="T0" fmla="+- 0 6631 6631"/>
                                <a:gd name="T1" fmla="*/ T0 w 1904"/>
                                <a:gd name="T2" fmla="+- 0 -1201 -1201"/>
                                <a:gd name="T3" fmla="*/ -1201 h 778"/>
                                <a:gd name="T4" fmla="+- 0 6824 6631"/>
                                <a:gd name="T5" fmla="*/ T4 w 1904"/>
                                <a:gd name="T6" fmla="+- 0 -967 -1201"/>
                                <a:gd name="T7" fmla="*/ -967 h 778"/>
                                <a:gd name="T8" fmla="+- 0 7031 6631"/>
                                <a:gd name="T9" fmla="*/ T8 w 1904"/>
                                <a:gd name="T10" fmla="+- 0 -776 -1201"/>
                                <a:gd name="T11" fmla="*/ -776 h 778"/>
                                <a:gd name="T12" fmla="+- 0 7251 6631"/>
                                <a:gd name="T13" fmla="*/ T12 w 1904"/>
                                <a:gd name="T14" fmla="+- 0 -625 -1201"/>
                                <a:gd name="T15" fmla="*/ -625 h 778"/>
                                <a:gd name="T16" fmla="+- 0 7482 6631"/>
                                <a:gd name="T17" fmla="*/ T16 w 1904"/>
                                <a:gd name="T18" fmla="+- 0 -516 -1201"/>
                                <a:gd name="T19" fmla="*/ -516 h 778"/>
                                <a:gd name="T20" fmla="+- 0 7727 6631"/>
                                <a:gd name="T21" fmla="*/ T20 w 1904"/>
                                <a:gd name="T22" fmla="+- 0 -449 -1201"/>
                                <a:gd name="T23" fmla="*/ -449 h 778"/>
                                <a:gd name="T24" fmla="+- 0 7983 6631"/>
                                <a:gd name="T25" fmla="*/ T24 w 1904"/>
                                <a:gd name="T26" fmla="+- 0 -423 -1201"/>
                                <a:gd name="T27" fmla="*/ -423 h 778"/>
                                <a:gd name="T28" fmla="+- 0 8252 6631"/>
                                <a:gd name="T29" fmla="*/ T28 w 1904"/>
                                <a:gd name="T30" fmla="+- 0 -439 -1201"/>
                                <a:gd name="T31" fmla="*/ -439 h 778"/>
                                <a:gd name="T32" fmla="+- 0 8535 6631"/>
                                <a:gd name="T33" fmla="*/ T32 w 1904"/>
                                <a:gd name="T34" fmla="+- 0 -497 -1201"/>
                                <a:gd name="T35" fmla="*/ -497 h 7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04" h="778">
                                  <a:moveTo>
                                    <a:pt x="0" y="0"/>
                                  </a:moveTo>
                                  <a:lnTo>
                                    <a:pt x="193" y="234"/>
                                  </a:lnTo>
                                  <a:lnTo>
                                    <a:pt x="400" y="425"/>
                                  </a:lnTo>
                                  <a:lnTo>
                                    <a:pt x="620" y="576"/>
                                  </a:lnTo>
                                  <a:lnTo>
                                    <a:pt x="851" y="685"/>
                                  </a:lnTo>
                                  <a:lnTo>
                                    <a:pt x="1096" y="752"/>
                                  </a:lnTo>
                                  <a:lnTo>
                                    <a:pt x="1352" y="778"/>
                                  </a:lnTo>
                                  <a:lnTo>
                                    <a:pt x="1621" y="762"/>
                                  </a:lnTo>
                                  <a:lnTo>
                                    <a:pt x="1904" y="704"/>
                                  </a:lnTo>
                                </a:path>
                              </a:pathLst>
                            </a:custGeom>
                            <a:noFill/>
                            <a:ln w="29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80" name="Group 1810"/>
                        <wpg:cNvGrpSpPr>
                          <a:grpSpLocks/>
                        </wpg:cNvGrpSpPr>
                        <wpg:grpSpPr bwMode="auto">
                          <a:xfrm>
                            <a:off x="8508" y="-550"/>
                            <a:ext cx="72" cy="113"/>
                            <a:chOff x="8508" y="-550"/>
                            <a:chExt cx="72" cy="113"/>
                          </a:xfrm>
                        </wpg:grpSpPr>
                        <wps:wsp>
                          <wps:cNvPr id="1981" name="Freeform 1811"/>
                          <wps:cNvSpPr>
                            <a:spLocks/>
                          </wps:cNvSpPr>
                          <wps:spPr bwMode="auto">
                            <a:xfrm>
                              <a:off x="8508" y="-550"/>
                              <a:ext cx="72" cy="113"/>
                            </a:xfrm>
                            <a:custGeom>
                              <a:avLst/>
                              <a:gdLst>
                                <a:gd name="T0" fmla="+- 0 8508 8508"/>
                                <a:gd name="T1" fmla="*/ T0 w 72"/>
                                <a:gd name="T2" fmla="+- 0 -550 -550"/>
                                <a:gd name="T3" fmla="*/ -550 h 113"/>
                                <a:gd name="T4" fmla="+- 0 8539 8508"/>
                                <a:gd name="T5" fmla="*/ T4 w 72"/>
                                <a:gd name="T6" fmla="+- 0 -438 -550"/>
                                <a:gd name="T7" fmla="*/ -438 h 113"/>
                                <a:gd name="T8" fmla="+- 0 8580 8508"/>
                                <a:gd name="T9" fmla="*/ T8 w 72"/>
                                <a:gd name="T10" fmla="+- 0 -510 -550"/>
                                <a:gd name="T11" fmla="*/ -510 h 113"/>
                                <a:gd name="T12" fmla="+- 0 8508 8508"/>
                                <a:gd name="T13" fmla="*/ T12 w 72"/>
                                <a:gd name="T14" fmla="+- 0 -550 -550"/>
                                <a:gd name="T15" fmla="*/ -550 h 113"/>
                              </a:gdLst>
                              <a:ahLst/>
                              <a:cxnLst>
                                <a:cxn ang="0">
                                  <a:pos x="T1" y="T3"/>
                                </a:cxn>
                                <a:cxn ang="0">
                                  <a:pos x="T5" y="T7"/>
                                </a:cxn>
                                <a:cxn ang="0">
                                  <a:pos x="T9" y="T11"/>
                                </a:cxn>
                                <a:cxn ang="0">
                                  <a:pos x="T13" y="T15"/>
                                </a:cxn>
                              </a:cxnLst>
                              <a:rect l="0" t="0" r="r" b="b"/>
                              <a:pathLst>
                                <a:path w="72" h="113">
                                  <a:moveTo>
                                    <a:pt x="0" y="0"/>
                                  </a:moveTo>
                                  <a:lnTo>
                                    <a:pt x="31" y="112"/>
                                  </a:lnTo>
                                  <a:lnTo>
                                    <a:pt x="72" y="4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82" name="Group 1807"/>
                        <wpg:cNvGrpSpPr>
                          <a:grpSpLocks/>
                        </wpg:cNvGrpSpPr>
                        <wpg:grpSpPr bwMode="auto">
                          <a:xfrm>
                            <a:off x="7225" y="-645"/>
                            <a:ext cx="550" cy="246"/>
                            <a:chOff x="7225" y="-645"/>
                            <a:chExt cx="550" cy="246"/>
                          </a:xfrm>
                        </wpg:grpSpPr>
                        <wps:wsp>
                          <wps:cNvPr id="1983" name="Freeform 1809"/>
                          <wps:cNvSpPr>
                            <a:spLocks/>
                          </wps:cNvSpPr>
                          <wps:spPr bwMode="auto">
                            <a:xfrm>
                              <a:off x="7225" y="-645"/>
                              <a:ext cx="550" cy="246"/>
                            </a:xfrm>
                            <a:custGeom>
                              <a:avLst/>
                              <a:gdLst>
                                <a:gd name="T0" fmla="+- 0 7225 7225"/>
                                <a:gd name="T1" fmla="*/ T0 w 550"/>
                                <a:gd name="T2" fmla="+- 0 -645 -645"/>
                                <a:gd name="T3" fmla="*/ -645 h 246"/>
                                <a:gd name="T4" fmla="+- 0 7225 7225"/>
                                <a:gd name="T5" fmla="*/ T4 w 550"/>
                                <a:gd name="T6" fmla="+- 0 -399 -645"/>
                                <a:gd name="T7" fmla="*/ -399 h 246"/>
                                <a:gd name="T8" fmla="+- 0 7775 7225"/>
                                <a:gd name="T9" fmla="*/ T8 w 550"/>
                                <a:gd name="T10" fmla="+- 0 -399 -645"/>
                                <a:gd name="T11" fmla="*/ -399 h 246"/>
                                <a:gd name="T12" fmla="+- 0 7775 7225"/>
                                <a:gd name="T13" fmla="*/ T12 w 550"/>
                                <a:gd name="T14" fmla="+- 0 -645 -645"/>
                                <a:gd name="T15" fmla="*/ -645 h 246"/>
                                <a:gd name="T16" fmla="+- 0 7225 7225"/>
                                <a:gd name="T17" fmla="*/ T16 w 550"/>
                                <a:gd name="T18" fmla="+- 0 -645 -645"/>
                                <a:gd name="T19" fmla="*/ -645 h 246"/>
                              </a:gdLst>
                              <a:ahLst/>
                              <a:cxnLst>
                                <a:cxn ang="0">
                                  <a:pos x="T1" y="T3"/>
                                </a:cxn>
                                <a:cxn ang="0">
                                  <a:pos x="T5" y="T7"/>
                                </a:cxn>
                                <a:cxn ang="0">
                                  <a:pos x="T9" y="T11"/>
                                </a:cxn>
                                <a:cxn ang="0">
                                  <a:pos x="T13" y="T15"/>
                                </a:cxn>
                                <a:cxn ang="0">
                                  <a:pos x="T17" y="T19"/>
                                </a:cxn>
                              </a:cxnLst>
                              <a:rect l="0" t="0" r="r" b="b"/>
                              <a:pathLst>
                                <a:path w="550" h="246">
                                  <a:moveTo>
                                    <a:pt x="0" y="0"/>
                                  </a:moveTo>
                                  <a:lnTo>
                                    <a:pt x="0" y="246"/>
                                  </a:lnTo>
                                  <a:lnTo>
                                    <a:pt x="550" y="246"/>
                                  </a:lnTo>
                                  <a:lnTo>
                                    <a:pt x="550" y="0"/>
                                  </a:lnTo>
                                  <a:lnTo>
                                    <a:pt x="0"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84" name="Picture 180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1794" y="-7906"/>
                              <a:ext cx="7852" cy="7867"/>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806" o:spid="_x0000_s1026" style="position:absolute;margin-left:88.55pt;margin-top:82.25pt;width:392.6pt;height:375.35pt;z-index:-251303936;mso-position-horizontal-relative:page" coordorigin="1794,-7906" coordsize="7852,78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">
                <v:group id="Group 1916" o:spid="_x0000_s1027" style="position:absolute;left:1827;top:-5919;width:7638;height:2103" coordorigin="1827,-5919" coordsize="7638,2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rlFLsQAAADdAAAA&#10;DwAAAAAAAAAAAAAAAACqAgAAZHJzL2Rvd25yZXYueG1sUEsFBgAAAAAEAAQA+gAAAJsDAAAAAA==&#10;">
                  <v:shape id="Freeform 1917" o:spid="_x0000_s1028" style="position:absolute;left:1827;top:-5919;width:7638;height:2103;visibility:visible;mso-wrap-style:square;v-text-anchor:top" coordsize="7638,2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34wMQA&#10;AADdAAAADwAAAGRycy9kb3ducmV2LnhtbERP22rCQBB9L/gPywh9Ed1oqQ1pNlJKCwUv0OgHTLNj&#10;EszOht2txr93hULf5nCuk68G04kzOd9aVjCfJSCIK6tbrhUc9p/TFIQPyBo7y6TgSh5Wxeghx0zb&#10;C3/TuQy1iCHsM1TQhNBnUvqqIYN+ZnviyB2tMxgidLXUDi8x3HRykSRLabDl2NBgT+8NVafy1yhI&#10;FruP9WRiTefm9eHn+tRucVMq9Tge3l5BBBrCv/jP/aXj/PTlGe7fxBNk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d+MDEAAAA3QAAAA8AAAAAAAAAAAAAAAAAmAIAAGRycy9k&#10;b3ducmV2LnhtbFBLBQYAAAAABAAEAPUAAACJAwAAAAA=&#10;" path="m,2104r7638,l7638,,,,,2104xe" filled="f" strokeweight=".08264mm">
                    <v:path arrowok="t" o:connecttype="custom" o:connectlocs="0,-3815;7638,-3815;7638,-5919;0,-5919;0,-3815" o:connectangles="0,0,0,0,0"/>
                  </v:shape>
                </v:group>
                <v:group id="Group 1914" o:spid="_x0000_s1029" style="position:absolute;left:2268;top:-5438;width:1359;height:1022" coordorigin="2268,-5438" coordsize="1359,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Sd+wsMAAADdAAAADwAAAGRycy9kb3ducmV2LnhtbERPS4vCMBC+C/sfwix4&#10;07QrPqhGEdkVDyKoC4u3oRnbYjMpTbat/94Igrf5+J6zWHWmFA3VrrCsIB5GIIhTqwvOFPyefwYz&#10;EM4jaywtk4I7OVgtP3oLTLRt+UjNyWcihLBLUEHufZVI6dKcDLqhrYgDd7W1QR9gnUldYxvCTSm/&#10;omgiDRYcGnKsaJNTejv9GwXbFtv1KP5u9rfr5n45jw9/+5iU6n926zkIT51/i1/unQ7zZ9MJ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J37CwwAAAN0AAAAP&#10;AAAAAAAAAAAAAAAAAKoCAABkcnMvZG93bnJldi54bWxQSwUGAAAAAAQABAD6AAAAmgMAAAAA&#10;">
                  <v:shape id="Freeform 1915" o:spid="_x0000_s1030" style="position:absolute;left:2268;top:-5438;width:1359;height:1022;visibility:visible;mso-wrap-style:square;v-text-anchor:top" coordsize="1359,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mY0sQA&#10;AADdAAAADwAAAGRycy9kb3ducmV2LnhtbERPS2vCQBC+F/oflin01myaiInRVcRSKN5qBfE2ZicP&#10;m50N2a2m/94VCr3Nx/ecxWo0nbjQ4FrLCl6jGARxaXXLtYL91/tLDsJ5ZI2dZVLwSw5Wy8eHBRba&#10;XvmTLjtfixDCrkAFjfd9IaUrGzLoItsTB66yg0Ef4FBLPeA1hJtOJnE8lQZbDg0N9rRpqPze/RgF&#10;h2OazrZvp9kkaafVebKtRp1JpZ6fxvUchKfR/4v/3B86zM+zDO7fhB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ZmNLEAAAA3QAAAA8AAAAAAAAAAAAAAAAAmAIAAGRycy9k&#10;b3ducmV2LnhtbFBLBQYAAAAABAAEAPUAAACJAwAAAAA=&#10;" path="m,l,1022r1359,l1359,,,e" stroked="f">
                    <v:path arrowok="t" o:connecttype="custom" o:connectlocs="0,-5438;0,-4416;1359,-4416;1359,-5438;0,-5438" o:connectangles="0,0,0,0,0"/>
                  </v:shape>
                </v:group>
                <v:group id="Group 1912" o:spid="_x0000_s1031" style="position:absolute;left:2268;top:-5438;width:1359;height:1022" coordorigin="2268,-5438" coordsize="1359,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PK8cAAADd&#10;AAAADwAAAAAAAAAAAAAAAACqAgAAZHJzL2Rvd25yZXYueG1sUEsFBgAAAAAEAAQA+gAAAJ4DAAAA&#10;AA==&#10;">
                  <v:shape id="Freeform 1913" o:spid="_x0000_s1032" style="position:absolute;left:2268;top:-5438;width:1359;height:1022;visibility:visible;mso-wrap-style:square;v-text-anchor:top" coordsize="1359,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a3+MMA&#10;AADdAAAADwAAAGRycy9kb3ducmV2LnhtbERP3WrCMBS+F3yHcITdaboNZu2MMsYEwYHY+gCH5rQp&#10;NielyWL39stgsLvz8f2e7X6yvYg0+s6xgsdVBoK4drrjVsG1OixzED4ga+wdk4Jv8rDfzWdbLLS7&#10;84ViGVqRQtgXqMCEMBRS+tqQRb9yA3HiGjdaDAmOrdQj3lO47eVTlr1Iix2nBoMDvRuqb+WXVfAc&#10;PvLyc6Dq1sTNMR5OzflkolIPi+ntFUSgKfyL/9xHnebn6w38fpNO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a3+MMAAADdAAAADwAAAAAAAAAAAAAAAACYAgAAZHJzL2Rv&#10;d25yZXYueG1sUEsFBgAAAAAEAAQA9QAAAIgDAAAAAA==&#10;" path="m,1022r1359,l1359,,,,,1022xe" filled="f" strokeweight=".08264mm">
                    <v:path arrowok="t" o:connecttype="custom" o:connectlocs="0,-4416;1359,-4416;1359,-5438;0,-5438;0,-4416" o:connectangles="0,0,0,0,0"/>
                  </v:shape>
                </v:group>
                <v:group id="Group 1910" o:spid="_x0000_s1033" style="position:absolute;left:3907;top:-5438;width:1360;height:1022" coordorigin="3907,-5438" coordsize="1360,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FczCscAAADd&#10;AAAADwAAAAAAAAAAAAAAAACqAgAAZHJzL2Rvd25yZXYueG1sUEsFBgAAAAAEAAQA+gAAAJ4DAAAA&#10;AA==&#10;">
                  <v:shape id="Freeform 1911" o:spid="_x0000_s1034" style="position:absolute;left:3907;top:-5438;width:1360;height:1022;visibility:visible;mso-wrap-style:square;v-text-anchor:top" coordsize="1360,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IN18EA&#10;AADdAAAADwAAAGRycy9kb3ducmV2LnhtbERP2arCMBB9F/yHMIJvNnVBSq9RxAV8UHG5HzA0c9ty&#10;m0lpota/N4Lg2xzOOrNFaypxp8aVlhUMoxgEcWZ1ybmC3+t2kIBwHlljZZkUPMnBYt7tzDDV9sFn&#10;ul98LkIIuxQVFN7XqZQuK8igi2xNHLg/2xj0ATa51A0+Qrip5CiOp9JgyaGhwJpWBWX/l5tRoFfH&#10;mMeHDbfX8rTX6+MkMeOJUv1eu/wB4an1X/HHvdNhfpIM4f1NOEHO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SDdfBAAAA3QAAAA8AAAAAAAAAAAAAAAAAmAIAAGRycy9kb3du&#10;cmV2LnhtbFBLBQYAAAAABAAEAPUAAACGAwAAAAA=&#10;" path="m,l,1022r1360,l1360,,,e" stroked="f">
                    <v:path arrowok="t" o:connecttype="custom" o:connectlocs="0,-5438;0,-4416;1360,-4416;1360,-5438;0,-5438" o:connectangles="0,0,0,0,0"/>
                  </v:shape>
                </v:group>
                <v:group id="Group 1908" o:spid="_x0000_s1035" style="position:absolute;left:3907;top:-5438;width:1360;height:1022" coordorigin="3907,-5438" coordsize="1360,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kI5sMAAADdAAAADwAAAGRycy9kb3ducmV2LnhtbERPTYvCMBC9L/gfwgje&#10;1rTKLqUaRUTFgyysCuJtaMa22ExKE9v67zcLgrd5vM+ZL3tTiZYaV1pWEI8jEMSZ1SXnCs6n7WcC&#10;wnlkjZVlUvAkB8vF4GOOqbYd/1J79LkIIexSVFB4X6dSuqwgg25sa+LA3Wxj0AfY5FI32IVwU8lJ&#10;FH1LgyWHhgJrWheU3Y8Po2DXYbeaxpv2cL+tn9fT18/lEJNSo2G/moHw1Pu3+OXe6zA/SSbw/0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ryQjmwwAAAN0AAAAP&#10;AAAAAAAAAAAAAAAAAKoCAABkcnMvZG93bnJldi54bWxQSwUGAAAAAAQABAD6AAAAmgMAAAAA&#10;">
                  <v:shape id="Freeform 1909" o:spid="_x0000_s1036" style="position:absolute;left:3907;top:-5438;width:1360;height:1022;visibility:visible;mso-wrap-style:square;v-text-anchor:top" coordsize="1360,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okdMMA&#10;AADdAAAADwAAAGRycy9kb3ducmV2LnhtbERPTWvCQBC9C/6HZQq9SN20QgzRVaSloFQPavE8Zsds&#10;aHY2ZFeN/74rCN7m8T5nOu9sLS7U+sqxgvdhAoK4cLriUsHv/vstA+EDssbaMSm4kYf5rN+bYq7d&#10;lbd02YVSxBD2OSowITS5lL4wZNEPXUMcuZNrLYYI21LqFq8x3NbyI0lSabHi2GCwoU9Dxd/ubBXs&#10;szQcvvzR1DjYLNdVkf6MV6lSry/dYgIiUBee4od7qeP8LBvB/Zt4gp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okdMMAAADdAAAADwAAAAAAAAAAAAAAAACYAgAAZHJzL2Rv&#10;d25yZXYueG1sUEsFBgAAAAAEAAQA9QAAAIgDAAAAAA==&#10;" path="m,1022r1360,l1360,,,,,1022xe" filled="f" strokeweight=".08264mm">
                    <v:path arrowok="t" o:connecttype="custom" o:connectlocs="0,-4416;1360,-4416;1360,-5438;0,-5438;0,-4416" o:connectangles="0,0,0,0,0"/>
                  </v:shape>
                </v:group>
                <v:group id="Group 1906" o:spid="_x0000_s1037" style="position:absolute;left:7506;top:-5438;width:1360;height:1022" coordorigin="7506,-5438" coordsize="1360,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2w1CcQAAADdAAAA&#10;DwAAAAAAAAAAAAAAAACqAgAAZHJzL2Rvd25yZXYueG1sUEsFBgAAAAAEAAQA+gAAAJsDAAAAAA==&#10;">
                  <v:shape id="Freeform 1907" o:spid="_x0000_s1038" style="position:absolute;left:7506;top:-5438;width:1360;height:1022;visibility:visible;mso-wrap-style:square;v-text-anchor:top" coordsize="1360,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kL1MIA&#10;AADdAAAADwAAAGRycy9kb3ducmV2LnhtbERP24rCMBB9F/yHMMK+aeqVUk2LqAv7sMp6+YChGdti&#10;MylN1O7fbwRh3+ZwrrPKOlOLB7WusqxgPIpAEOdWV1wouJw/hzEI55E11pZJwS85yNJ+b4WJtk8+&#10;0uPkCxFC2CWooPS+SaR0eUkG3cg2xIG72tagD7AtpG7xGcJNLSdRtJAGKw4NJTa0KSm/ne5Ggd4c&#10;Ip7ud9ydq59vvT3MYjOdKfUx6NZLEJ46/y9+u790mB/Hc3h9E06Q6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qQvUwgAAAN0AAAAPAAAAAAAAAAAAAAAAAJgCAABkcnMvZG93&#10;bnJldi54bWxQSwUGAAAAAAQABAD1AAAAhwMAAAAA&#10;" path="m,l,1022r1359,l1359,,,e" stroked="f">
                    <v:path arrowok="t" o:connecttype="custom" o:connectlocs="0,-5438;0,-4416;1359,-4416;1359,-5438;0,-5438" o:connectangles="0,0,0,0,0"/>
                  </v:shape>
                </v:group>
                <v:group id="Group 1904" o:spid="_x0000_s1039" style="position:absolute;left:7506;top:-5438;width:1360;height:1022" coordorigin="7506,-5438" coordsize="1360,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8g7lwwAAAN0AAAAP&#10;AAAAAAAAAAAAAAAAAKoCAABkcnMvZG93bnJldi54bWxQSwUGAAAAAAQABAD6AAAAmgMAAAAA&#10;">
                  <v:shape id="Freeform 1905" o:spid="_x0000_s1040" style="position:absolute;left:7506;top:-5438;width:1360;height:1022;visibility:visible;mso-wrap-style:square;v-text-anchor:top" coordsize="1360,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Eid8MA&#10;AADdAAAADwAAAGRycy9kb3ducmV2LnhtbERPTWvCQBC9F/oflhG8FLOphxiiG5EWQWl7qBbPY3bM&#10;BrOzIbtq/PfdQsHbPN7nLJaDbcWVet84VvCapCCIK6cbrhX87NeTHIQPyBpbx6TgTh6W5fPTAgvt&#10;bvxN112oRQxhX6ACE0JXSOkrQxZ94jriyJ1cbzFE2NdS93iL4baV0zTNpMWGY4PBjt4MVefdxSrY&#10;51k4vPujafHla/PZVNnHbJspNR4NqzmIQEN4iP/dGx3n5/kM/r6JJ8j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Eid8MAAADdAAAADwAAAAAAAAAAAAAAAACYAgAAZHJzL2Rv&#10;d25yZXYueG1sUEsFBgAAAAAEAAQA9QAAAIgDAAAAAA==&#10;" path="m,1022r1359,l1359,,,,,1022xe" filled="f" strokeweight=".08264mm">
                    <v:path arrowok="t" o:connecttype="custom" o:connectlocs="0,-4416;1359,-4416;1359,-5438;0,-5438;0,-4416" o:connectangles="0,0,0,0,0"/>
                  </v:shape>
                </v:group>
                <v:group id="Group 1902" o:spid="_x0000_s1041" style="position:absolute;left:5706;top:-5438;width:1360;height:1022" coordorigin="5706,-5438" coordsize="1360,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iE/DMcAAADd&#10;AAAADwAAAAAAAAAAAAAAAACqAgAAZHJzL2Rvd25yZXYueG1sUEsFBgAAAAAEAAQA+gAAAJ4DAAAA&#10;AA==&#10;">
                  <v:shape id="Freeform 1903" o:spid="_x0000_s1042" style="position:absolute;left:5706;top:-5438;width:1360;height:1022;visibility:visible;mso-wrap-style:square;v-text-anchor:top" coordsize="1360,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QB0cIA&#10;AADdAAAADwAAAGRycy9kb3ducmV2LnhtbERP24rCMBB9F/yHMMK+aeoFqdW0iLqwD6uslw8YmrEt&#10;NpPSRO3+/UYQ9m0O5zqrrDO1eFDrKssKxqMIBHFudcWFgsv5cxiDcB5ZY22ZFPySgyzt91aYaPvk&#10;Iz1OvhAhhF2CCkrvm0RKl5dk0I1sQxy4q20N+gDbQuoWnyHc1HISRXNpsOLQUGJDm5Ly2+luFOjN&#10;IeLpfsfdufr51tvDLDbTmVIfg269BOGp8//it/tLh/lxvIDXN+EEm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5AHRwgAAAN0AAAAPAAAAAAAAAAAAAAAAAJgCAABkcnMvZG93&#10;bnJldi54bWxQSwUGAAAAAAQABAD1AAAAhwMAAAAA&#10;" path="m,l,1022r1360,l1360,,,e" stroked="f">
                    <v:path arrowok="t" o:connecttype="custom" o:connectlocs="0,-5438;0,-4416;1360,-4416;1360,-5438;0,-5438" o:connectangles="0,0,0,0,0"/>
                  </v:shape>
                </v:group>
                <v:group id="Group 1900" o:spid="_x0000_s1043" style="position:absolute;left:5706;top:-5438;width:1360;height:1022" coordorigin="5706,-5438" coordsize="1360,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GOpdfIAAAA&#10;3QAAAA8AAAAAAAAAAAAAAAAAqgIAAGRycy9kb3ducmV2LnhtbFBLBQYAAAAABAAEAPoAAACfAwAA&#10;AAA=&#10;">
                  <v:shape id="Freeform 1901" o:spid="_x0000_s1044" style="position:absolute;left:5706;top:-5438;width:1360;height:1022;visibility:visible;mso-wrap-style:square;v-text-anchor:top" coordsize="1360,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2JRcQA&#10;AADdAAAADwAAAGRycy9kb3ducmV2LnhtbERPS2vCQBC+F/wPywi9SN3YQ5pGVxFLQbEefOB5zI7Z&#10;YHY2ZFdN/31XEHqbj+85k1lna3Gj1leOFYyGCQjiwumKSwWH/fdbBsIHZI21Y1LwSx5m097LBHPt&#10;7ryl2y6UIoawz1GBCaHJpfSFIYt+6BriyJ1dazFE2JZSt3iP4baW70mSSosVxwaDDS0MFZfd1SrY&#10;Z2k4fvmTqXGwWf5URbr+WKVKvfa7+RhEoC78i5/upY7zs88RPL6JJ8jp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tiUXEAAAA3QAAAA8AAAAAAAAAAAAAAAAAmAIAAGRycy9k&#10;b3ducmV2LnhtbFBLBQYAAAAABAAEAPUAAACJAwAAAAA=&#10;" path="m,1022r1360,l1360,,,,,1022xe" filled="f" strokeweight=".08264mm">
                    <v:path arrowok="t" o:connecttype="custom" o:connectlocs="0,-4416;1360,-4416;1360,-5438;0,-5438;0,-4416" o:connectangles="0,0,0,0,0"/>
                  </v:shape>
                </v:group>
                <v:group id="Group 1898" o:spid="_x0000_s1045" style="position:absolute;left:3887;top:-7872;width:1679;height:901" coordorigin="3887,-7872" coordsize="1679,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CeO8UAAADdAAAADwAAAGRycy9kb3ducmV2LnhtbERPTWvCQBC9F/wPyxS8&#10;NZsoLTHNKiJWPIRCVSi9DdkxCWZnQ3abxH/fLRR6m8f7nHwzmVYM1LvGsoIkikEQl1Y3XCm4nN+e&#10;UhDOI2tsLZOCOznYrGcPOWbajvxBw8lXIoSwy1BB7X2XSenKmgy6yHbEgbva3qAPsK+k7nEM4aaV&#10;izh+kQYbDg01drSrqbydvo2Cw4jjdpnsh+J23d2/zs/vn0VCSs0fp+0rCE+T/xf/uY86zE9X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4QnjvFAAAA3QAA&#10;AA8AAAAAAAAAAAAAAAAAqgIAAGRycy9kb3ducmV2LnhtbFBLBQYAAAAABAAEAPoAAACcAwAAAAA=&#10;">
                  <v:shape id="Freeform 1899" o:spid="_x0000_s1046" style="position:absolute;left:3887;top:-7872;width:1679;height:901;visibility:visible;mso-wrap-style:square;v-text-anchor:top" coordsize="1679,9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hyVcQA&#10;AADdAAAADwAAAGRycy9kb3ducmV2LnhtbERPTWvCQBC9F/wPywi91Y0tFI2uUiSFHIpg1JzH7JjE&#10;ZmdDdmPSf98VCr3N433OejuaRtypc7VlBfNZBIK4sLrmUsHp+PmyAOE8ssbGMin4IQfbzeRpjbG2&#10;Ax/onvlShBB2MSqovG9jKV1RkUE3sy1x4K62M+gD7EqpOxxCuGnkaxS9S4M1h4YKW9pVVHxnvVGQ&#10;57c8T3u3X36dzbDPLkmWJIlSz9PxYwXC0+j/xX/uVIf5i+UbPL4JJ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oclXEAAAA3QAAAA8AAAAAAAAAAAAAAAAAmAIAAGRycy9k&#10;b3ducmV2LnhtbFBLBQYAAAAABAAEAPUAAACJAwAAAAA=&#10;" path="m,451l11,378,43,308,94,244r68,-59l246,132,344,87,454,50,513,35,574,23,638,13,704,6,771,1,840,r69,1l976,6r65,7l1105,23r61,12l1225,50r110,37l1433,132r84,53l1586,244r51,64l1669,378r11,73l1677,488r-8,36l1637,593r-51,65l1517,717r-84,52l1335,814r-110,37l1166,866r-61,12l1041,888r-65,8l909,900r-69,1l771,900r-67,-4l638,888,574,878,513,866,454,851,344,814,246,769,162,717,94,658,43,593,11,524,3,488,,451e" filled="f" strokeweight=".08264mm">
                    <v:path arrowok="t" o:connecttype="custom" o:connectlocs="0,-7421;11,-7494;43,-7564;94,-7628;162,-7687;246,-7740;344,-7785;454,-7822;513,-7837;574,-7849;638,-7859;704,-7866;771,-7871;840,-7872;909,-7871;976,-7866;1041,-7859;1105,-7849;1166,-7837;1225,-7822;1335,-7785;1433,-7740;1517,-7687;1586,-7628;1637,-7564;1669,-7494;1680,-7421;1677,-7384;1669,-7348;1637,-7279;1586,-7214;1517,-7155;1433,-7103;1335,-7058;1225,-7021;1166,-7006;1105,-6994;1041,-6984;976,-6976;909,-6972;840,-6971;771,-6972;704,-6976;638,-6984;574,-6994;513,-7006;454,-7021;344,-7058;246,-7103;162,-7155;94,-7214;43,-7279;11,-7348;3,-7384;0,-7421" o:connectangles="0,0,0,0,0,0,0,0,0,0,0,0,0,0,0,0,0,0,0,0,0,0,0,0,0,0,0,0,0,0,0,0,0,0,0,0,0,0,0,0,0,0,0,0,0,0,0,0,0,0,0,0,0,0,0"/>
                  </v:shape>
                </v:group>
                <v:group id="Group 1896" o:spid="_x0000_s1047" style="position:absolute;left:4538;top:-6971;width:189;height:1487" coordorigin="4538,-6971" coordsize="189,14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Wj1MQAAADdAAAADwAAAGRycy9kb3ducmV2LnhtbERPS2vCQBC+F/oflil4&#10;M5vUKpq6ikhbPIjgA6S3ITsmwexsyG6T+O9dQehtPr7nzJe9qURLjSstK0iiGARxZnXJuYLT8Xs4&#10;BeE8ssbKMim4kYPl4vVljqm2He+pPfhchBB2KSoovK9TKV1WkEEX2Zo4cBfbGPQBNrnUDXYh3FTy&#10;PY4n0mDJoaHAmtYFZdfDn1Hw02G3GiVf7fZ6Wd9+j+PdeZuQUoO3fvUJwlPv/8VP90aH+dPZBz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rWj1MQAAADdAAAA&#10;DwAAAAAAAAAAAAAAAACqAgAAZHJzL2Rvd25yZXYueG1sUEsFBgAAAAAEAAQA+gAAAJsDAAAAAA==&#10;">
                  <v:shape id="Freeform 1897" o:spid="_x0000_s1048" style="position:absolute;left:4538;top:-6971;width:189;height:1487;visibility:visible;mso-wrap-style:square;v-text-anchor:top" coordsize="189,14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16c8QA&#10;AADdAAAADwAAAGRycy9kb3ducmV2LnhtbERPTWsCMRC9F/ofwhR6q1ktim6N0iqilz1oK70Om3Gz&#10;uJmsm6irv94Igrd5vM8ZT1tbiRM1vnSsoNtJQBDnTpdcKPj7XXwMQfiArLFyTAou5GE6eX0ZY6rd&#10;mdd02oRCxBD2KSowIdSplD43ZNF3XE0cuZ1rLIYIm0LqBs8x3FaylyQDabHk2GCwppmhfL85WgWL&#10;2TK79j632f98fzkefnhdZn2j1Ptb+/0FIlAbnuKHe6Xj/OGoD/dv4gl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tenPEAAAA3QAAAA8AAAAAAAAAAAAAAAAAmAIAAGRycy9k&#10;b3ducmV2LnhtbFBLBQYAAAAABAAEAPUAAACJAwAAAAA=&#10;" path="m189,l92,289,30,582,,879r3,302l40,1487e" filled="f" strokeweight=".08264mm">
                    <v:path arrowok="t" o:connecttype="custom" o:connectlocs="189,-6971;92,-6682;30,-6389;0,-6092;3,-5790;40,-5484" o:connectangles="0,0,0,0,0,0"/>
                  </v:shape>
                </v:group>
                <v:group id="Group 1894" o:spid="_x0000_s1049" style="position:absolute;left:4519;top:-5506;width:115;height:68" coordorigin="4519,-5506" coordsize="11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ErmDjFAAAA3QAA&#10;AA8AAAAAAAAAAAAAAAAAqgIAAGRycy9kb3ducmV2LnhtbFBLBQYAAAAABAAEAPoAAACcAwAAAAA=&#10;">
                  <v:shape id="Freeform 1895" o:spid="_x0000_s1050" style="position:absolute;left:4519;top:-5506;width:115;height:68;visibility:visible;mso-wrap-style:square;v-text-anchor:top" coordsize="115,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G6McMA&#10;AADdAAAADwAAAGRycy9kb3ducmV2LnhtbERPTWvCQBC9C/0PyxS8lLpRSjWpqwTB4EFQY+l5yE6T&#10;0OxsyK4x/vuuIHibx/uc5Xowjeipc7VlBdNJBIK4sLrmUsH3efu+AOE8ssbGMim4kYP16mW0xETb&#10;K5+oz30pQgi7BBVU3reJlK6oyKCb2JY4cL+2M+gD7EqpO7yGcNPIWRR9SoM1h4YKW9pUVPzlF6Mg&#10;l3sX9ykf5jLNjm8u+/mgOFNq/DqkXyA8Df4pfrh3OsxfxHO4fxNO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G6McMAAADdAAAADwAAAAAAAAAAAAAAAACYAgAAZHJzL2Rv&#10;d25yZXYueG1sUEsFBgAAAAAEAAQA9QAAAIgDAAAAAA==&#10;" path="m115,l,21,67,68,115,e" fillcolor="black" stroked="f">
                    <v:path arrowok="t" o:connecttype="custom" o:connectlocs="115,-5506;0,-5485;67,-5438;115,-5506" o:connectangles="0,0,0,0"/>
                  </v:shape>
                </v:group>
                <v:group id="Group 1892" o:spid="_x0000_s1051" style="position:absolute;left:4027;top:-6456;width:1039;height:449" coordorigin="4027,-6456" coordsize="1039,4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4qdHIAAAA&#10;3QAAAA8AAAAAAAAAAAAAAAAAqgIAAGRycy9kb3ducmV2LnhtbFBLBQYAAAAABAAEAPoAAACfAwAA&#10;AAA=&#10;">
                  <v:shape id="Freeform 1893" o:spid="_x0000_s1052" style="position:absolute;left:4027;top:-6456;width:1039;height:449;visibility:visible;mso-wrap-style:square;v-text-anchor:top" coordsize="1039,4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UTXsQA&#10;AADdAAAADwAAAGRycy9kb3ducmV2LnhtbERPS2rDMBDdF3oHMYFuSiPbi+I4UYIpFFwolDo5wNSa&#10;WE6skbHUxL59FQh0N4/3nc1usr240Og7xwrSZQKCuHG641bBYf/+koPwAVlj75gUzORht3182GCh&#10;3ZW/6VKHVsQQ9gUqMCEMhZS+MWTRL91AHLmjGy2GCMdW6hGvMdz2MkuSV2mx49hgcKA3Q825/rUK&#10;qubDfJ4kfaW5zY4/yXNdVtWs1NNiKtcgAk3hX3x3VzrOz1cruH0TT5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VE17EAAAA3QAAAA8AAAAAAAAAAAAAAAAAmAIAAGRycy9k&#10;b3ducmV2LnhtbFBLBQYAAAAABAAEAPUAAACJAwAAAAA=&#10;" path="m,l,449r1039,l1039,,,e" stroked="f">
                    <v:path arrowok="t" o:connecttype="custom" o:connectlocs="0,-6456;0,-6007;1039,-6007;1039,-6456;0,-6456" o:connectangles="0,0,0,0,0"/>
                  </v:shape>
                </v:group>
                <v:group id="Group 1890" o:spid="_x0000_s1053" style="position:absolute;left:2946;top:-7393;width:902;height:1955" coordorigin="2946,-7393" coordsize="902,19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U/zccAAADdAAAADwAAAGRycy9kb3ducmV2LnhtbESPQWvCQBCF70L/wzKF&#10;3nSTFqWNriLSlh5EMBaKtyE7JsHsbMhuk/jvnUOhtxnem/e+WW1G16ieulB7NpDOElDEhbc1lwa+&#10;Tx/TV1AhIltsPJOBGwXYrB8mK8ysH/hIfR5LJSEcMjRQxdhmWoeiIodh5lti0S6+cxhl7UptOxwk&#10;3DX6OUkW2mHN0lBhS7uKimv+6wx8DjhsX9L3fn+97G7n0/zws0/JmKfHcbsEFWmM/+a/6y8r+G+J&#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2U/zccAAADd&#10;AAAADwAAAAAAAAAAAAAAAACqAgAAZHJzL2Rvd25yZXYueG1sUEsFBgAAAAAEAAQA+gAAAJ4DAAAA&#10;AA==&#10;">
                  <v:shape id="Freeform 1891" o:spid="_x0000_s1054" style="position:absolute;left:2946;top:-7393;width:902;height:1955;visibility:visible;mso-wrap-style:square;v-text-anchor:top" coordsize="902,19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9RMr4A&#10;AADdAAAADwAAAGRycy9kb3ducmV2LnhtbERPSwrCMBDdC94hjOBOU0WtVqOIUBBc+Vm4HJqxLTaT&#10;0kSttzeC4G4e7zurTWsq8aTGlZYVjIYRCOLM6pJzBZdzOpiDcB5ZY2WZFLzJwWbd7aww0fbFR3qe&#10;fC5CCLsEFRTe14mULivIoBvamjhwN9sY9AE2udQNvkK4qeQ4imbSYMmhocCadgVl99PDKGhnR5fG&#10;16qcHiZkJnN9cKmPler32u0ShKfW/8U/916H+YtoBN9vwgl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QvUTK+AAAA3QAAAA8AAAAAAAAAAAAAAAAAmAIAAGRycy9kb3ducmV2&#10;LnhtbFBLBQYAAAAABAAEAPUAAACDAwAAAAA=&#10;" path="m903,l676,190,482,395,321,617,192,853,95,1105,31,1374,,1656r1,299e" filled="f" strokeweight=".08264mm">
                    <v:path arrowok="t" o:connecttype="custom" o:connectlocs="903,-7393;676,-7203;482,-6998;321,-6776;192,-6540;95,-6288;31,-6019;0,-5737;1,-5438" o:connectangles="0,0,0,0,0,0,0,0,0"/>
                  </v:shape>
                </v:group>
                <v:group id="Group 1888" o:spid="_x0000_s1055" style="position:absolute;left:3805;top:-7433;width:82;height:94" coordorigin="3805,-7433" coordsize="8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PsEIcUAAADdAAAADwAAAGRycy9kb3ducmV2LnhtbERPS2vCQBC+F/wPywi9&#10;1U0iLTZ1FREtPUjBRCi9DdkxCWZnQ3bN4993C4Xe5uN7zno7mkb01LnasoJ4EYEgLqyuuVRwyY9P&#10;KxDOI2tsLJOCiRxsN7OHNabaDnymPvOlCCHsUlRQed+mUrqiIoNuYVviwF1tZ9AH2JVSdziEcNPI&#10;JIpepMGaQ0OFLe0rKm7Z3Sh4H3DYLeNDf7pd99N3/vz5dYpJqcf5uHsD4Wn0/+I/94cO81+j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D7BCHFAAAA3QAA&#10;AA8AAAAAAAAAAAAAAAAAqgIAAGRycy9kb3ducmV2LnhtbFBLBQYAAAAABAAEAPoAAACcAwAAAAA=&#10;">
                  <v:shape id="Freeform 1889" o:spid="_x0000_s1056" style="position:absolute;left:3805;top:-7433;width:82;height:94;visibility:visible;mso-wrap-style:square;v-text-anchor:top" coordsize="8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e73cMA&#10;AADdAAAADwAAAGRycy9kb3ducmV2LnhtbERPTWvCQBC9F/oflhF6qxsNiKauIsU2Qk6NHtLbkB2T&#10;YHY2ZFdN/n1XEHqbx/uc9XYwrbhR7xrLCmbTCARxaXXDlYLT8et9CcJ5ZI2tZVIwkoPt5vVljYm2&#10;d/6hW+4rEULYJaig9r5LpHRlTQbd1HbEgTvb3qAPsK+k7vEewk0r51G0kAYbDg01dvRZU3nJr0bB&#10;MtWu/Y6LKrtK3uez33QsMlbqbTLsPkB4Gvy/+Ok+6DB/FcXw+Cac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de73cMAAADdAAAADwAAAAAAAAAAAAAAAACYAgAAZHJzL2Rv&#10;d25yZXYueG1sUEsFBgAAAAAEAAQA9QAAAIgDAAAAAA==&#10;" path="m,l69,93,82,12,,e" fillcolor="black" stroked="f">
                    <v:path arrowok="t" o:connecttype="custom" o:connectlocs="0,-7433;69,-7340;82,-7421;0,-7433" o:connectangles="0,0,0,0"/>
                  </v:shape>
                </v:group>
                <v:group id="Group 1886" o:spid="_x0000_s1057" style="position:absolute;left:2556;top:-6694;width:1181;height:246" coordorigin="2556,-6694" coordsize="1181,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F45zsQAAADdAAAA&#10;DwAAAAAAAAAAAAAAAACqAgAAZHJzL2Rvd25yZXYueG1sUEsFBgAAAAAEAAQA+gAAAJsDAAAAAA==&#10;">
                  <v:shape id="Freeform 1887" o:spid="_x0000_s1058" style="position:absolute;left:2556;top:-6694;width:1181;height:246;visibility:visible;mso-wrap-style:square;v-text-anchor:top" coordsize="1181,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pKrcQA&#10;AADdAAAADwAAAGRycy9kb3ducmV2LnhtbERPS2sCMRC+C/0PYQreNKmi2K1RikUUTz5ayt6GzXR3&#10;6WaybKKu/nojCN7m43vOdN7aSpyo8aVjDW99BYI4c6bkXMP3YdmbgPAB2WDlmDRcyMN89tKZYmLc&#10;mXd02odcxBD2CWooQqgTKX1WkEXfdzVx5P5cYzFE2OTSNHiO4baSA6XG0mLJsaHAmhYFZf/7o9WQ&#10;/o6v6ebna7Fyw+xSDlaTVG291t3X9vMDRKA2PMUP99rE+e9qBPdv4gl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6Sq3EAAAA3QAAAA8AAAAAAAAAAAAAAAAAmAIAAGRycy9k&#10;b3ducmV2LnhtbFBLBQYAAAAABAAEAPUAAACJAwAAAAA=&#10;" path="m,l,247r1180,l1180,,,e" stroked="f">
                    <v:path arrowok="t" o:connecttype="custom" o:connectlocs="0,-6694;0,-6447;1180,-6447;1180,-6694;0,-6694" o:connectangles="0,0,0,0,0"/>
                  </v:shape>
                </v:group>
                <v:group id="Group 1884" o:spid="_x0000_s1059" style="position:absolute;left:5611;top:-7407;width:2574;height:1969" coordorigin="5611,-7407" coordsize="2574,1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8ACIsMAAADdAAAADwAAAGRycy9kb3ducmV2LnhtbERPS4vCMBC+C/6HMIK3&#10;Na2y4naNIqLiQRZ8wLK3oRnbYjMpTWzrv98Igrf5+J4zX3amFA3VrrCsIB5FIIhTqwvOFFzO248Z&#10;COeRNZaWScGDHCwX/d4cE21bPlJz8pkIIewSVJB7XyVSujQng25kK+LAXW1t0AdYZ1LX2IZwU8px&#10;FE2lwYJDQ44VrXNKb6e7UbBrsV1N4k1zuF3Xj7/z58/vISalhoNu9Q3CU+ff4pd7r8P8r2g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wAIiwwAAAN0AAAAP&#10;AAAAAAAAAAAAAAAAAKoCAABkcnMvZG93bnJldi54bWxQSwUGAAAAAAQABAD6AAAAmgMAAAAA&#10;">
                  <v:shape id="Freeform 1885" o:spid="_x0000_s1060" style="position:absolute;left:5611;top:-7407;width:2574;height:1969;visibility:visible;mso-wrap-style:square;v-text-anchor:top" coordsize="2574,19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xG4sEA&#10;AADdAAAADwAAAGRycy9kb3ducmV2LnhtbERPTYvCMBC9L/gfwgheFk3Xg6vVKOIieFpcrfehGdti&#10;MylJrNVfvxEEb/N4n7NYdaYWLTlfWVbwNUpAEOdWV1woyI7b4RSED8gaa8uk4E4eVsvexwJTbW/8&#10;R+0hFCKGsE9RQRlCk0rp85IM+pFtiCN3ts5giNAVUju8xXBTy3GSTKTBimNDiQ1tSsovh6tRINvP&#10;MP55XO977U+yqn+zi5tkSg363XoOIlAX3uKXe6fj/FnyDc9v4gl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cRuLBAAAA3QAAAA8AAAAAAAAAAAAAAAAAmAIAAGRycy9kb3du&#10;cmV2LnhtbFBLBQYAAAAABAAEAPUAAACGAwAAAAA=&#10;" path="m,l399,144,776,317r354,203l1463,751r311,261l2062,1302r267,319l2574,1969e" filled="f" strokeweight=".08264mm">
                    <v:path arrowok="t" o:connecttype="custom" o:connectlocs="0,-7407;399,-7263;776,-7090;1130,-6887;1463,-6656;1774,-6395;2062,-6105;2329,-5786;2574,-5438" o:connectangles="0,0,0,0,0,0,0,0,0"/>
                  </v:shape>
                </v:group>
                <v:group id="Group 1882" o:spid="_x0000_s1061" style="position:absolute;left:5567;top:-7460;width:73;height:112" coordorigin="5567,-7460" coordsize="73,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RMzy8cAAADdAAAADwAAAGRycy9kb3ducmV2LnhtbESPQWvCQBCF70L/wzKF&#10;3nSTFqWNriLSlh5EMBaKtyE7JsHsbMhuk/jvnUOhtxnem/e+WW1G16ieulB7NpDOElDEhbc1lwa+&#10;Tx/TV1AhIltsPJOBGwXYrB8mK8ysH/hIfR5LJSEcMjRQxdhmWoeiIodh5lti0S6+cxhl7UptOxwk&#10;3DX6OUkW2mHN0lBhS7uKimv+6wx8DjhsX9L3fn+97G7n0/zws0/JmKfHcbsEFWmM/+a/6y8r+G+J&#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RMzy8cAAADd&#10;AAAADwAAAAAAAAAAAAAAAACqAgAAZHJzL2Rvd25yZXYueG1sUEsFBgAAAAAEAAQA+gAAAJ4DAAAA&#10;AA==&#10;">
                  <v:shape id="Freeform 1883" o:spid="_x0000_s1062" style="position:absolute;left:5567;top:-7460;width:73;height:112;visibility:visible;mso-wrap-style:square;v-text-anchor:top" coordsize="73,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QAosUA&#10;AADdAAAADwAAAGRycy9kb3ducmV2LnhtbERP22rCQBB9F/oPyxT6pptaaDW6ShWtxYp4afs8ZKdJ&#10;MDsbs2uMf+8KBd/mcK4zHDemEDVVLres4LkTgSBOrM45VfC9n7d7IJxH1lhYJgUXcjAePbSGGGt7&#10;5i3VO5+KEMIuRgWZ92UspUsyMug6tiQO3J+tDPoAq1TqCs8h3BSyG0Wv0mDOoSHDkqYZJYfdySiY&#10;vay/jqvZ5adefLz1ftcb5MVkqdTTY/M+AOGp8Xfxv/tTh/n9qA+3b8IJcnQ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dACixQAAAN0AAAAPAAAAAAAAAAAAAAAAAJgCAABkcnMv&#10;ZG93bnJldi54bWxQSwUGAAAAAAQABAD1AAAAigMAAAAA&#10;" path="m73,l,39r38,73l73,e" fillcolor="black" stroked="f">
                    <v:path arrowok="t" o:connecttype="custom" o:connectlocs="73,-7460;0,-7421;38,-7348;73,-7460" o:connectangles="0,0,0,0"/>
                  </v:shape>
                </v:group>
                <v:group id="Group 1880" o:spid="_x0000_s1063" style="position:absolute;left:6776;top:-6804;width:560;height:246" coordorigin="6776,-6804" coordsize="560,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rypEMcAAADdAAAADwAAAGRycy9kb3ducmV2LnhtbESPQWvCQBCF70L/wzKF&#10;3nSTFqWNriLSlh5EMBaKtyE7JsHsbMhuk/jvnUOhtxnem/e+WW1G16ieulB7NpDOElDEhbc1lwa+&#10;Tx/TV1AhIltsPJOBGwXYrB8mK8ysH/hIfR5LJSEcMjRQxdhmWoeiIodh5lti0S6+cxhl7UptOxwk&#10;3DX6OUkW2mHN0lBhS7uKimv+6wx8DjhsX9L3fn+97G7n0/zws0/JmKfHcbsEFWmM/+a/6y8r+G+p&#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rypEMcAAADd&#10;AAAADwAAAAAAAAAAAAAAAACqAgAAZHJzL2Rvd25yZXYueG1sUEsFBgAAAAAEAAQA+gAAAJ4DAAAA&#10;AA==&#10;">
                  <v:shape id="Freeform 1881" o:spid="_x0000_s1064" style="position:absolute;left:6776;top:-6804;width:560;height:246;visibility:visible;mso-wrap-style:square;v-text-anchor:top" coordsize="560,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jW8QA&#10;AADdAAAADwAAAGRycy9kb3ducmV2LnhtbERPTWvCQBC9F/wPyxS8iG5Si2h0FSsoLYhgFM9DdpqE&#10;ZGdDdo3x33cLhd7m8T5ntelNLTpqXWlZQTyJQBBnVpecK7he9uM5COeRNdaWScGTHGzWg5cVJto+&#10;+Exd6nMRQtglqKDwvkmkdFlBBt3ENsSB+7atQR9gm0vd4iOEm1q+RdFMGiw5NBTY0K6grErvRkH3&#10;9XHzacWH876aLu7vu9PoiCOlhq/9dgnCU+//xX/uTx3mL+IYfr8JJ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M41vEAAAA3QAAAA8AAAAAAAAAAAAAAAAAmAIAAGRycy9k&#10;b3ducmV2LnhtbFBLBQYAAAAABAAEAPUAAACJAwAAAAA=&#10;" path="m,l,246r561,l561,,,e" stroked="f">
                    <v:path arrowok="t" o:connecttype="custom" o:connectlocs="0,-6804;0,-6558;561,-6558;561,-6804;0,-6804" o:connectangles="0,0,0,0,0"/>
                  </v:shape>
                </v:group>
                <v:group id="Group 1878" o:spid="_x0000_s1065" style="position:absolute;left:5600;top:-7389;width:785;height:1951" coordorigin="5600,-7389" coordsize="785,19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KS/MUAAADdAAAADwAAAGRycy9kb3ducmV2LnhtbERPS2vCQBC+F/wPywi9&#10;1U0iLTZ1FREtPUjBRCi9DdkxCWZnQ3bN4993C4Xe5uN7zno7mkb01LnasoJ4EYEgLqyuuVRwyY9P&#10;KxDOI2tsLJOCiRxsN7OHNabaDnymPvOlCCHsUlRQed+mUrqiIoNuYVviwF1tZ9AH2JVSdziEcNPI&#10;JIpepMGaQ0OFLe0rKm7Z3Sh4H3DYLeNDf7pd99N3/vz5dYpJqcf5uHsD4Wn0/+I/94cO81/j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ikvzFAAAA3QAA&#10;AA8AAAAAAAAAAAAAAAAAqgIAAGRycy9kb3ducmV2LnhtbFBLBQYAAAAABAAEAPoAAACcAwAAAAA=&#10;">
                  <v:shape id="Freeform 1879" o:spid="_x0000_s1066" style="position:absolute;left:5600;top:-7389;width:785;height:1951;visibility:visible;mso-wrap-style:square;v-text-anchor:top" coordsize="785,19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8+58EA&#10;AADdAAAADwAAAGRycy9kb3ducmV2LnhtbERPTYvCMBC9C/sfwgheRNMqyNo1iq4IetTdvc82Y1Ns&#10;JqWJWv31RhC8zeN9zmzR2kpcqPGlYwXpMAFBnDtdcqHg92cz+AThA7LGyjEpuJGHxfyjM8NMuyvv&#10;6XIIhYgh7DNUYEKoMyl9bsiiH7qaOHJH11gMETaF1A1eY7it5ChJJtJiybHBYE3fhvLT4WwV0Hqy&#10;S1f3ZRLM38r1/7fn8fpESvW67fILRKA2vMUv91bH+dN0DM9v4gly/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fPufBAAAA3QAAAA8AAAAAAAAAAAAAAAAAmAIAAGRycy9kb3du&#10;cmV2LnhtbFBLBQYAAAAABAAEAPUAAACGAwAAAAA=&#10;" path="m,l206,222,382,463,525,723r113,279l718,1299r50,317l786,1951e" filled="f" strokeweight=".08264mm">
                    <v:path arrowok="t" o:connecttype="custom" o:connectlocs="0,-7389;206,-7167;382,-6926;525,-6666;638,-6387;718,-6090;768,-5773;786,-5438" o:connectangles="0,0,0,0,0,0,0,0"/>
                  </v:shape>
                </v:group>
                <v:group id="Group 1876" o:spid="_x0000_s1067" style="position:absolute;left:5567;top:-7423;width:82;height:85" coordorigin="5567,-7423" coordsize="8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YevE8QAAADdAAAADwAAAGRycy9kb3ducmV2LnhtbERPTWvCQBC9F/wPywje&#10;dBNtpY2uIqLFgwhqoXgbsmMSzM6G7JrEf+8WhN7m8T5nvuxMKRqqXWFZQTyKQBCnVhecKfg5b4ef&#10;IJxH1lhaJgUPcrBc9N7mmGjb8pGak89ECGGXoILc+yqR0qU5GXQjWxEH7mprgz7AOpO6xjaEm1KO&#10;o2gqDRYcGnKsaJ1TejvdjYLvFtvVJN40+9t1/bicPw6/+5iUGvS71QyEp87/i1/unQ7zv+J3+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YevE8QAAADdAAAA&#10;DwAAAAAAAAAAAAAAAACqAgAAZHJzL2Rvd25yZXYueG1sUEsFBgAAAAAEAAQA+gAAAJsDAAAAAA==&#10;">
                  <v:shape id="Freeform 1877" o:spid="_x0000_s1068" style="position:absolute;left:5567;top:-7423;width:82;height:85;visibility:visible;mso-wrap-style:square;v-text-anchor:top" coordsize="8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8Y18UA&#10;AADdAAAADwAAAGRycy9kb3ducmV2LnhtbERPTU/CQBC9m/AfNkPiTbYQUKgshIgm9ESKXrwN3bFt&#10;6M7W3ZUWfr1rYsJtXt7nLNe9acSZnK8tKxiPEhDEhdU1lwo+3t8e5iB8QNbYWCYFF/KwXg3ulphq&#10;23FO50MoRQxhn6KCKoQ2ldIXFRn0I9sSR+7LOoMhQldK7bCL4aaRkyR5lAZrjg0VtvRSUXE6/BgF&#10;+XdWz7OMcldO99vj9alzn68bpe6H/eYZRKA+3MT/7p2O8xfjGfx9E0+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TxjXxQAAAN0AAAAPAAAAAAAAAAAAAAAAAJgCAABkcnMv&#10;ZG93bnJldi54bWxQSwUGAAAAAAQABAD1AAAAigMAAAAA&#10;" path="m82,l,2,1,84,82,e" fillcolor="black" stroked="f">
                    <v:path arrowok="t" o:connecttype="custom" o:connectlocs="82,-7423;0,-7421;1,-7339;82,-7423" o:connectangles="0,0,0,0"/>
                  </v:shape>
                </v:group>
                <v:group id="Group 1874" o:spid="_x0000_s1069" style="position:absolute;left:5896;top:-6685;width:560;height:245" coordorigin="5896,-6685" coordsize="560,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mU/8MAAADdAAAADwAAAGRycy9kb3ducmV2LnhtbERPS4vCMBC+C/6HMIK3&#10;Na2y4naNIqLiQRZ8wLK3oRnbYjMpTWzrv98Igrf5+J4zX3amFA3VrrCsIB5FIIhTqwvOFFzO248Z&#10;COeRNZaWScGDHCwX/d4cE21bPlJz8pkIIewSVJB7XyVSujQng25kK+LAXW1t0AdYZ1LX2IZwU8px&#10;FE2lwYJDQ44VrXNKb6e7UbBrsV1N4k1zuF3Xj7/z58/vISalhoNu9Q3CU+ff4pd7r8P8r3g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KGZT/wwAAAN0AAAAP&#10;AAAAAAAAAAAAAAAAAKoCAABkcnMvZG93bnJldi54bWxQSwUGAAAAAAQABAD6AAAAmgMAAAAA&#10;">
                  <v:shape id="Freeform 1875" o:spid="_x0000_s1070" style="position:absolute;left:5896;top:-6685;width:560;height:245;visibility:visible;mso-wrap-style:square;v-text-anchor:top" coordsize="560,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pIbMIA&#10;AADdAAAADwAAAGRycy9kb3ducmV2LnhtbERPTWsCMRC9F/wPYQRvNatg1dUooghCQdq13ofNuLu4&#10;mYQk6vrvm4LQ2zze5yzXnWnFnXxoLCsYDTMQxKXVDVcKfk779xmIEJE1tpZJwZMCrFe9tyXm2j74&#10;m+5FrEQK4ZCjgjpGl0sZypoMhqF1xIm7WG8wJugrqT0+Urhp5TjLPqTBhlNDjY62NZXX4mYUHGTY&#10;XV1x9O105uanzZf7PG8nSg363WYBIlIX/8Uv90Gn+fPRFP6+SS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qkhswgAAAN0AAAAPAAAAAAAAAAAAAAAAAJgCAABkcnMvZG93&#10;bnJldi54bWxQSwUGAAAAAAQABAD1AAAAhwMAAAAA&#10;" path="m,l,245r561,l561,,,e" stroked="f">
                    <v:path arrowok="t" o:connecttype="custom" o:connectlocs="0,-6685;0,-6440;561,-6440;561,-6685;0,-6685" o:connectangles="0,0,0,0,0"/>
                  </v:shape>
                </v:group>
                <v:group id="Group 1872" o:spid="_x0000_s1071" style="position:absolute;left:8760;top:-2734;width:840;height:841" coordorigin="8760,-2734" coordsize="840,8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qlFscAAADdAAAADwAAAGRycy9kb3ducmV2LnhtbESPQWvCQBCF70L/wzKF&#10;3nSTFqWNriLSlh5EMBaKtyE7JsHsbMhuk/jvnUOhtxnem/e+WW1G16ieulB7NpDOElDEhbc1lwa+&#10;Tx/TV1AhIltsPJOBGwXYrB8mK8ysH/hIfR5LJSEcMjRQxdhmWoeiIodh5lti0S6+cxhl7UptOxwk&#10;3DX6OUkW2mHN0lBhS7uKimv+6wx8DjhsX9L3fn+97G7n0/zws0/JmKfHcbsEFWmM/+a/6y8r+G+p&#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MqlFscAAADd&#10;AAAADwAAAAAAAAAAAAAAAACqAgAAZHJzL2Rvd25yZXYueG1sUEsFBgAAAAAEAAQA+gAAAJ4DAAAA&#10;AA==&#10;">
                  <v:shape id="Freeform 1873" o:spid="_x0000_s1072" style="position:absolute;left:8760;top:-2734;width:840;height:841;visibility:visible;mso-wrap-style:square;v-text-anchor:top" coordsize="840,8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Ui9MMA&#10;AADdAAAADwAAAGRycy9kb3ducmV2LnhtbERPTWsCMRC9F/wPYQRvNbuCUlejiFLw4qG2hfY2bMbd&#10;YDJZklRXf30jFHqbx/uc5bp3VlwoRONZQTkuQBDXXhtuFHy8vz6/gIgJWaP1TApuFGG9GjwtsdL+&#10;ym90OaZG5BCOFSpoU+oqKWPdksM49h1x5k4+OEwZhkbqgNcc7qycFMVMOjScG1rsaNtSfT7+OAX0&#10;vS/86SvYQ2lpaja7uzl87pQaDfvNAkSiPv2L/9x7nefPyzk8vs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Ui9MMAAADdAAAADwAAAAAAAAAAAAAAAACYAgAAZHJzL2Rv&#10;d25yZXYueG1sUEsFBgAAAAAEAAQA9QAAAIgDAAAAAA==&#10;" path="m,421l6,353,22,288,47,228,81,173r42,-49l172,82,227,47,287,22,352,6,420,r35,2l521,13r62,21l641,64r52,38l739,148r38,52l807,258r21,62l839,387r1,34l839,456r-4,34l819,554r-26,61l759,670r-42,49l668,761r-55,34l553,820r-65,16l420,842r-34,-2l319,830,257,809,199,779,147,741,101,695,63,643,33,585,13,522,2,456,,421e" filled="f" strokeweight=".08264mm">
                    <v:path arrowok="t" o:connecttype="custom" o:connectlocs="0,-2313;6,-2381;22,-2446;47,-2506;81,-2561;123,-2610;172,-2652;227,-2687;287,-2712;352,-2728;420,-2734;455,-2732;521,-2721;583,-2700;641,-2670;693,-2632;739,-2586;777,-2534;807,-2476;828,-2414;839,-2347;840,-2313;839,-2278;835,-2244;819,-2180;793,-2119;759,-2064;717,-2015;668,-1973;613,-1939;553,-1914;488,-1898;420,-1892;386,-1894;319,-1904;257,-1925;199,-1955;147,-1993;101,-2039;63,-2091;33,-2149;13,-2212;2,-2278;0,-2313" o:connectangles="0,0,0,0,0,0,0,0,0,0,0,0,0,0,0,0,0,0,0,0,0,0,0,0,0,0,0,0,0,0,0,0,0,0,0,0,0,0,0,0,0,0,0,0"/>
                  </v:shape>
                </v:group>
                <v:group id="Group 1870" o:spid="_x0000_s1073" style="position:absolute;left:6656;top:-2337;width:2105;height:1097" coordorigin="6656,-2337" coordsize="2105,1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NBjrccAAADd&#10;AAAADwAAAAAAAAAAAAAAAACqAgAAZHJzL2Rvd25yZXYueG1sUEsFBgAAAAAEAAQA+gAAAJ4DAAAA&#10;AA==&#10;">
                  <v:shape id="Freeform 1871" o:spid="_x0000_s1074" style="position:absolute;left:6656;top:-2337;width:2105;height:1097;visibility:visible;mso-wrap-style:square;v-text-anchor:top" coordsize="2105,10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k4vMQA&#10;AADdAAAADwAAAGRycy9kb3ducmV2LnhtbERPTWsCMRC9F/wPYQq9FM0quNXVKCoUSouHqngeN9PN&#10;4mayJKmu/vqmUOhtHu9z5svONuJCPtSOFQwHGQji0umaKwWH/Wt/AiJEZI2NY1JwowDLRe9hjoV2&#10;V/6kyy5WIoVwKFCBibEtpAylIYth4FrixH05bzEm6CupPV5TuG3kKMtyabHm1GCwpY2h8rz7tgr8&#10;+EjtyzZ/zqv72jTvJzp/jEmpp8duNQMRqYv/4j/3m07zp6Mh/H6TTp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5OLzEAAAA3QAAAA8AAAAAAAAAAAAAAAAAmAIAAGRycy9k&#10;b3ducmV2LnhtbFBLBQYAAAAABAAEAPUAAACJAwAAAAA=&#10;" path="m2104,24l1819,,1546,11,1286,58r-246,84l805,260,584,416,376,606,181,834,,1097e" filled="f" strokeweight=".08264mm">
                    <v:path arrowok="t" o:connecttype="custom" o:connectlocs="2104,-2313;1819,-2337;1546,-2326;1286,-2279;1040,-2195;805,-2077;584,-1921;376,-1731;181,-1503;0,-1240" o:connectangles="0,0,0,0,0,0,0,0,0,0"/>
                  </v:shape>
                </v:group>
                <v:group id="Group 1868" o:spid="_x0000_s1075" style="position:absolute;left:6611;top:-1281;width:99;height:80" coordorigin="6611,-1281" coordsize="9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5YQcQAAADdAAAA&#10;DwAAAAAAAAAAAAAAAACqAgAAZHJzL2Rvd25yZXYueG1sUEsFBgAAAAAEAAQA+gAAAJsDAAAAAA==&#10;">
                  <v:shape id="Freeform 1869" o:spid="_x0000_s1076" style="position:absolute;left:6611;top:-1281;width:99;height:80;visibility:visible;mso-wrap-style:square;v-text-anchor:top" coordsize="99,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UYRsUA&#10;AADdAAAADwAAAGRycy9kb3ducmV2LnhtbERPS2sCMRC+F/ofwgheima1VHRrlLYqeBGsj7bHYTPu&#10;BjeTZRPd9d83QqG3+fieM523thRXqr1xrGDQT0AQZ04bzhUc9qveGIQPyBpLx6TgRh7ms8eHKaba&#10;NfxJ113IRQxhn6KCIoQqldJnBVn0fVcRR+7kaoshwjqXusYmhttSDpNkJC0ajg0FVvRRUHbeXayC&#10;5mn7fX55p5/KJIuw+TKDw3J8VKrbad9eQQRqw7/4z73Wcf5k+Az3b+IJ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FRhGxQAAAN0AAAAPAAAAAAAAAAAAAAAAAJgCAABkcnMv&#10;ZG93bnJldi54bWxQSwUGAAAAAAQABAD1AAAAigMAAAAA&#10;" path="m,l20,80,100,61,,e" fillcolor="black" stroked="f">
                    <v:path arrowok="t" o:connecttype="custom" o:connectlocs="0,-1281;20,-1201;100,-1220;0,-1281" o:connectangles="0,0,0,0"/>
                  </v:shape>
                </v:group>
                <v:group id="Group 1866" o:spid="_x0000_s1077" style="position:absolute;left:7281;top:-2268;width:559;height:246" coordorigin="7281,-2268" coordsize="559,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tlrsQAAADdAAAA&#10;DwAAAAAAAAAAAAAAAACqAgAAZHJzL2Rvd25yZXYueG1sUEsFBgAAAAAEAAQA+gAAAJsDAAAAAA==&#10;">
                  <v:shape id="Freeform 1867" o:spid="_x0000_s1078" style="position:absolute;left:7281;top:-2268;width:559;height:246;visibility:visible;mso-wrap-style:square;v-text-anchor:top" coordsize="55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qAYsQA&#10;AADdAAAADwAAAGRycy9kb3ducmV2LnhtbERPTWsCMRC9C/0PYQq9adYFq90aRZTSvVjU9tLbsJlu&#10;FjeTJYm67a83BcHbPN7nzJe9bcWZfGgcKxiPMhDEldMN1wq+Pt+GMxAhImtsHZOCXwqwXDwM5lho&#10;d+E9nQ+xFimEQ4EKTIxdIWWoDFkMI9cRJ+7HeYsxQV9L7fGSwm0r8yx7lhYbTg0GO1obqo6Hk1Xw&#10;8f2e/01KW+3sdBOPW1OOp75U6umxX72CiNTHu/jmLnWa/5JP4P+bdIJ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6gGLEAAAA3QAAAA8AAAAAAAAAAAAAAAAAmAIAAGRycy9k&#10;b3ducmV2LnhtbFBLBQYAAAAABAAEAPUAAACJAwAAAAA=&#10;" path="m,l,246r559,l559,,,e" stroked="f">
                    <v:path arrowok="t" o:connecttype="custom" o:connectlocs="0,-2268;0,-2022;559,-2022;559,-2268;0,-2268" o:connectangles="0,0,0,0,0"/>
                  </v:shape>
                </v:group>
                <v:group id="Group 1864" o:spid="_x0000_s1079" style="position:absolute;left:8580;top:-931;width:840;height:841" coordorigin="8580,-931" coordsize="840,8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HVeQsUAAADdAAAADwAAAGRycy9kb3ducmV2LnhtbERPTWvCQBC9F/wPywi9&#10;NZtYGmrMKiJWPIRCVSi9DdkxCWZnQ3abxH/fLRR6m8f7nHwzmVYM1LvGsoIkikEQl1Y3XCm4nN+e&#10;XkE4j6yxtUwK7uRgs5495JhpO/IHDSdfiRDCLkMFtfddJqUrazLoItsRB+5qe4M+wL6SuscxhJtW&#10;LuI4lQYbDg01drSrqbydvo2Cw4jj9jnZD8Xturt/nV/eP4uElHqcT9sVCE+T/xf/uY86zF8u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R1XkLFAAAA3QAA&#10;AA8AAAAAAAAAAAAAAAAAqgIAAGRycy9kb3ducmV2LnhtbFBLBQYAAAAABAAEAPoAAACcAwAAAAA=&#10;">
                  <v:shape id="Freeform 1865" o:spid="_x0000_s1080" style="position:absolute;left:8580;top:-931;width:840;height:841;visibility:visible;mso-wrap-style:square;v-text-anchor:top" coordsize="840,8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ZoMMA&#10;AADdAAAADwAAAGRycy9kb3ducmV2LnhtbERPS2sCMRC+F/wPYQRvmlWw2q1RpCJ48eCj0N6Gzbgb&#10;mkyWJNW1v94UCr3Nx/ecxapzVlwpRONZwXhUgCCuvDZcKziftsM5iJiQNVrPpOBOEVbL3tMCS+1v&#10;fKDrMdUih3AsUUGTUltKGauGHMaRb4kzd/HBYcow1FIHvOVwZ+WkKJ6lQ8O5ocGW3hqqvo7fTgF9&#10;7gp/+Qh2P7Y0NevNj9m/b5Qa9Lv1K4hEXfoX/7l3Os9/mczg95t8gl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rZoMMAAADdAAAADwAAAAAAAAAAAAAAAACYAgAAZHJzL2Rv&#10;d25yZXYueG1sUEsFBgAAAAAEAAQA9QAAAIgDAAAAAA==&#10;" path="m,421l6,353,22,288,47,228,81,173r42,-49l172,82,227,47,287,22,352,6,420,r35,2l521,13r63,21l641,64r52,38l739,147r38,53l807,258r21,62l839,387r1,34l839,456r-4,33l819,554r-26,61l759,670r-42,49l668,761r-55,34l553,820r-65,16l420,842r-34,-2l319,830,257,809,199,779,147,741,101,695,63,643,33,585,13,522,2,456,,421e" filled="f" strokeweight=".08264mm">
                    <v:path arrowok="t" o:connecttype="custom" o:connectlocs="0,-510;6,-578;22,-643;47,-703;81,-758;123,-807;172,-849;227,-884;287,-909;352,-925;420,-931;455,-929;521,-918;584,-897;641,-867;693,-829;739,-784;777,-731;807,-673;828,-611;839,-544;840,-510;839,-475;835,-442;819,-377;793,-316;759,-261;717,-212;668,-170;613,-136;553,-111;488,-95;420,-89;386,-91;319,-101;257,-122;199,-152;147,-190;101,-236;63,-288;33,-346;13,-409;2,-475;0,-510" o:connectangles="0,0,0,0,0,0,0,0,0,0,0,0,0,0,0,0,0,0,0,0,0,0,0,0,0,0,0,0,0,0,0,0,0,0,0,0,0,0,0,0,0,0,0,0"/>
                  </v:shape>
                </v:group>
                <v:group id="Group 1862" o:spid="_x0000_s1081" style="position:absolute;left:6677;top:-1197;width:1903;height:687" coordorigin="6677,-1197" coordsize="1903,6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qZvq8cAAADd&#10;AAAADwAAAAAAAAAAAAAAAACqAgAAZHJzL2Rvd25yZXYueG1sUEsFBgAAAAAEAAQA+gAAAJ4DAAAA&#10;AA==&#10;">
                  <v:shape id="Freeform 1863" o:spid="_x0000_s1082" style="position:absolute;left:6677;top:-1197;width:1903;height:687;visibility:visible;mso-wrap-style:square;v-text-anchor:top" coordsize="1903,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g8MA&#10;AADdAAAADwAAAGRycy9kb3ducmV2LnhtbERPS4vCMBC+L/gfwgje1rQ9iK1GUUFY9qD4Avc2NLNt&#10;sZmUJmr115uFBW/z8T1nOu9MLW7UusqygngYgSDOra64UHA8rD/HIJxH1lhbJgUPcjCf9T6mmGl7&#10;5x3d9r4QIYRdhgpK75tMSpeXZNANbUMcuF/bGvQBtoXULd5DuKllEkUjabDi0FBiQ6uS8sv+ahQc&#10;1rtvfx6n2yeP4oKW+eb0012VGvS7xQSEp86/xf/uLx3mp0kKf9+E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UWg8MAAADdAAAADwAAAAAAAAAAAAAAAACYAgAAZHJzL2Rv&#10;d25yZXYueG1sUEsFBgAAAAAEAAQA9QAAAIgDAAAAAA==&#10;" path="m1903,687l1626,501,1333,342,1023,214,698,113,357,42,,e" filled="f" strokeweight=".08264mm">
                    <v:path arrowok="t" o:connecttype="custom" o:connectlocs="1903,-510;1626,-696;1333,-855;1023,-983;698,-1084;357,-1155;0,-1197" o:connectangles="0,0,0,0,0,0,0"/>
                  </v:shape>
                </v:group>
                <v:group id="Group 1860" o:spid="_x0000_s1083" style="position:absolute;left:6631;top:-1255;width:62;height:116" coordorigin="6631,-1255" coordsize="62,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Qn1cMcAAADd&#10;AAAADwAAAAAAAAAAAAAAAACqAgAAZHJzL2Rvd25yZXYueG1sUEsFBgAAAAAEAAQA+gAAAJ4DAAAA&#10;AA==&#10;">
                  <v:shape id="Freeform 1861" o:spid="_x0000_s1084" style="position:absolute;left:6631;top:-1255;width:62;height:116;visibility:visible;mso-wrap-style:square;v-text-anchor:top" coordsize="62,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z6+cUA&#10;AADdAAAADwAAAGRycy9kb3ducmV2LnhtbERPS2vCQBC+C/0PyxS8SN21gjVpNtIHgiAetD14nGan&#10;SWh2NmTXGP99VxC8zcf3nGw12Eb01PnasYbZVIEgLpypudTw/bV+WoLwAdlg45g0XMjDKn8YZZga&#10;d+Y99YdQihjCPkUNVQhtKqUvKrLop64ljtyv6yyGCLtSmg7PMdw28lmphbRYc2yosKWPioq/w8lq&#10;mL/Xx91kyb06/lw+kxcVtusy0Xr8OLy9ggg0hLv45t6YOD+Zz+D6TTxB5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bPr5xQAAAN0AAAAPAAAAAAAAAAAAAAAAAJgCAABkcnMv&#10;ZG93bnJldi54bWxQSwUGAAAAAAQABAD1AAAAigMAAAAA&#10;" path="m62,l,54r54,63l62,e" fillcolor="black" stroked="f">
                    <v:path arrowok="t" o:connecttype="custom" o:connectlocs="62,-1255;0,-1201;54,-1138;62,-1255" o:connectangles="0,0,0,0"/>
                  </v:shape>
                </v:group>
                <v:group id="Group 1858" o:spid="_x0000_s1085" style="position:absolute;left:7401;top:-1126;width:559;height:246" coordorigin="7401,-1126" coordsize="559,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fOnMUAAADdAAAADwAAAGRycy9kb3ducmV2LnhtbERPS2vCQBC+F/wPyxR6&#10;q5sHlpq6BhFbPIhQFUpvQ3ZMQrKzIbtN4r/vFoTe5uN7ziqfTCsG6l1tWUE8j0AQF1bXXCq4nN+f&#10;X0E4j6yxtUwKbuQgX88eVphpO/InDSdfihDCLkMFlfddJqUrKjLo5rYjDtzV9gZ9gH0pdY9jCDet&#10;TKLoRRqsOTRU2NG2oqI5/RgFHyOOmzTeDYfmur19nxfHr0NMSj09Tps3EJ4m/y++u/c6zF+mC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6XzpzFAAAA3QAA&#10;AA8AAAAAAAAAAAAAAAAAqgIAAGRycy9kb3ducmV2LnhtbFBLBQYAAAAABAAEAPoAAACcAwAAAAA=&#10;">
                  <v:shape id="Freeform 1859" o:spid="_x0000_s1086" style="position:absolute;left:7401;top:-1126;width:559;height:246;visibility:visible;mso-wrap-style:square;v-text-anchor:top" coordsize="55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YrUMQA&#10;AADdAAAADwAAAGRycy9kb3ducmV2LnhtbERPS2sCMRC+C/6HMIXeNKvSqqtRRCndS4uvi7dhM90s&#10;biZLkuq2v74pFHqbj+85y3VnG3EjH2rHCkbDDARx6XTNlYLz6WUwAxEissbGMSn4ogDrVb+3xFy7&#10;Ox/odoyVSCEcclRgYmxzKUNpyGIYupY4cR/OW4wJ+kpqj/cUbhs5zrJnabHm1GCwpa2h8nr8tAre&#10;L6/j76fClns73cXrmylGU18o9fjQbRYgInXxX/znLnSaP59M4PebdIJ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GK1DEAAAA3QAAAA8AAAAAAAAAAAAAAAAAmAIAAGRycy9k&#10;b3ducmV2LnhtbFBLBQYAAAAABAAEAPUAAACJAwAAAAA=&#10;" path="m,l,246r559,l559,,,e" stroked="f">
                    <v:path arrowok="t" o:connecttype="custom" o:connectlocs="0,-1126;0,-880;559,-880;559,-1126;0,-1126" o:connectangles="0,0,0,0,0"/>
                  </v:shape>
                </v:group>
                <v:group id="Group 1856" o:spid="_x0000_s1087" style="position:absolute;left:5552;top:-1607;width:1080;height:811" coordorigin="5552,-1607" coordsize="1080,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Lzc8QAAADdAAAADwAAAGRycy9kb3ducmV2LnhtbERPTWvCQBC9F/wPywje&#10;dBO1YqOriKh4kEK1UHobsmMSzM6G7JrEf+8WhN7m8T5nue5MKRqqXWFZQTyKQBCnVhecKfi+7Idz&#10;EM4jaywtk4IHOVivem9LTLRt+Yuas89ECGGXoILc+yqR0qU5GXQjWxEH7mprgz7AOpO6xjaEm1KO&#10;o2gmDRYcGnKsaJtTejvfjYJDi+1mEu+a0+26ffxe3j9/TjEpNeh3mwUIT53/F7/cRx3mf0ym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jLzc8QAAADdAAAA&#10;DwAAAAAAAAAAAAAAAACqAgAAZHJzL2Rvd25yZXYueG1sUEsFBgAAAAAEAAQA+gAAAJsDAAAAAA==&#10;">
                  <v:shape id="Freeform 1857" o:spid="_x0000_s1088" style="position:absolute;left:5552;top:-1607;width:1080;height:811;visibility:visible;mso-wrap-style:square;v-text-anchor:top" coordsize="1080,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KMDsUA&#10;AADdAAAADwAAAGRycy9kb3ducmV2LnhtbERPTWvCQBC9C/0PyxS8SN1UMaSpG5GCovTUtLTXITtN&#10;QrKzaXbV5N+7BcHbPN7nrDeDacWZeldbVvA8j0AQF1bXXCr4+tw9JSCcR9bYWiYFIznYZA+TNaba&#10;XviDzrkvRQhhl6KCyvsuldIVFRl0c9sRB+7X9gZ9gH0pdY+XEG5auYiiWBqsOTRU2NFbRUWTn4yC&#10;7ueY7Iv8tGzH73rcvu/iZhb/KTV9HLavIDwN/i6+uQ86zH9ZruD/m3CCz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AowOxQAAAN0AAAAPAAAAAAAAAAAAAAAAAJgCAABkcnMv&#10;ZG93bnJldi54bWxQSwUGAAAAAAQABAD1AAAAigMAAAAA&#10;" path="m,l,812r1079,l1079,,,e" stroked="f">
                    <v:path arrowok="t" o:connecttype="custom" o:connectlocs="0,-1607;0,-795;1079,-795;1079,-1607;0,-1607" o:connectangles="0,0,0,0,0"/>
                  </v:shape>
                </v:group>
                <v:group id="Group 1854" o:spid="_x0000_s1089" style="position:absolute;left:5552;top:-1607;width:1080;height:811" coordorigin="5552,-1607" coordsize="1080,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zIn8UAAADdAAAADwAAAGRycy9kb3ducmV2LnhtbERPTWvCQBC9F/wPyxS8&#10;NZsoDTXNKiJVPIRCVSi9DdkxCWZnQ3abxH/fLRR6m8f7nHwzmVYM1LvGsoIkikEQl1Y3XCm4nPdP&#10;LyCcR9bYWiYFd3KwWc8ecsy0HfmDhpOvRAhhl6GC2vsuk9KVNRl0ke2IA3e1vUEfYF9J3eMYwk0r&#10;F3GcSoMNh4YaO9rVVN5O30bBYcRxu0zehuJ23d2/zs/vn0VCSs0fp+0rCE+T/xf/uY86zF8t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GsyJ/FAAAA3QAA&#10;AA8AAAAAAAAAAAAAAAAAqgIAAGRycy9kb3ducmV2LnhtbFBLBQYAAAAABAAEAPoAAACcAwAAAAA=&#10;">
                  <v:shape id="Freeform 1855" o:spid="_x0000_s1090" style="position:absolute;left:5552;top:-1607;width:1080;height:811;visibility:visible;mso-wrap-style:square;v-text-anchor:top" coordsize="1080,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jGpsQA&#10;AADdAAAADwAAAGRycy9kb3ducmV2LnhtbERPTWvCQBC9F/oflin0pptW2mp0I6JIheJBK3gdsmM2&#10;JjsbsmtM/fXdgtDbPN7nzOa9rUVHrS8dK3gZJiCIc6dLLhQcvteDMQgfkDXWjknBD3mYZ48PM0y1&#10;u/KOun0oRAxhn6ICE0KTSulzQxb90DXEkTu51mKIsC2kbvEaw20tX5PkXVosOTYYbGhpKK/2F6ug&#10;2spFcv76PHJ3Ces324zMbXVU6vmpX0xBBOrDv/ju3ug4fzL6gL9v4gk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YxqbEAAAA3QAAAA8AAAAAAAAAAAAAAAAAmAIAAGRycy9k&#10;b3ducmV2LnhtbFBLBQYAAAAABAAEAPUAAACJAwAAAAA=&#10;" path="m,812r1079,l1079,,,,,812xe" filled="f" strokeweight=".08264mm">
                    <v:path arrowok="t" o:connecttype="custom" o:connectlocs="0,-795;1079,-795;1079,-1607;0,-1607;0,-795" o:connectangles="0,0,0,0,0"/>
                  </v:shape>
                </v:group>
                <v:group id="Group 1852" o:spid="_x0000_s1091" style="position:absolute;left:6091;top:-4370;width:2085;height:2764" coordorigin="6091,-4370" coordsize="2085,2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3/5dscAAADd&#10;AAAADwAAAAAAAAAAAAAAAACqAgAAZHJzL2Rvd25yZXYueG1sUEsFBgAAAAAEAAQA+gAAAJ4DAAAA&#10;AA==&#10;">
                  <v:shape id="Freeform 1853" o:spid="_x0000_s1092" style="position:absolute;left:6091;top:-4370;width:2085;height:2764;visibility:visible;mso-wrap-style:square;v-text-anchor:top" coordsize="2085,2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uXs8IA&#10;AADdAAAADwAAAGRycy9kb3ducmV2LnhtbERPTYvCMBC9L/gfwgh7W1NdKNtqFBEFL3tYq57HZmyK&#10;zaQ00Xb//UYQ9jaP9zmL1WAb8aDO144VTCcJCOLS6ZorBcdi9/EFwgdkjY1jUvBLHlbL0dsCc+16&#10;/qHHIVQihrDPUYEJoc2l9KUhi37iWuLIXV1nMUTYVVJ32Mdw28hZkqTSYs2xwWBLG0Pl7XC3Cr6z&#10;1HBWnGSfTovzbONv6fGyVep9PKznIAIN4V/8cu91nJ99ZvD8Jp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O5ezwgAAAN0AAAAPAAAAAAAAAAAAAAAAAJgCAABkcnMvZG93&#10;bnJldi54bWxQSwUGAAAAAAQABAD1AAAAhwMAAAAA&#10;" path="m,2763l386,2461,732,2157r309,-305l1311,1546r232,-307l1736,931,1892,621,2008,311,2086,e" filled="f" strokeweight=".08264mm">
                    <v:path arrowok="t" o:connecttype="custom" o:connectlocs="0,-1607;386,-1909;732,-2213;1041,-2518;1311,-2824;1543,-3131;1736,-3439;1892,-3749;2008,-4059;2086,-4370" o:connectangles="0,0,0,0,0,0,0,0,0,0"/>
                  </v:shape>
                </v:group>
                <v:group id="Group 1850" o:spid="_x0000_s1093" style="position:absolute;left:8117;top:-4416;width:115;height:69" coordorigin="8117,-4416" coordsize="11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Q+GDccAAADd&#10;AAAADwAAAAAAAAAAAAAAAACqAgAAZHJzL2Rvd25yZXYueG1sUEsFBgAAAAAEAAQA+gAAAJ4DAAAA&#10;AA==&#10;">
                  <v:shape id="Freeform 1851" o:spid="_x0000_s1094" style="position:absolute;left:8117;top:-4416;width:115;height:69;visibility:visible;mso-wrap-style:square;v-text-anchor:top" coordsize="115,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5XrsMA&#10;AADdAAAADwAAAGRycy9kb3ducmV2LnhtbERPS2sCMRC+F/wPYQq91axVxG6NYqWCl/qq3ofNdLN0&#10;M1mS6O7++0Yo9DYf33Pmy87W4kY+VI4VjIYZCOLC6YpLBeevzfMMRIjIGmvHpKCnAMvF4GGOuXYt&#10;H+l2iqVIIRxyVGBibHIpQ2HIYhi6hjhx385bjAn6UmqPbQq3tXzJsqm0WHFqMNjQ2lDxc7paBdO+&#10;ff+4XOVhbD63s72v+/GO1ko9PXarNxCRuvgv/nNvdZr/OhnB/Zt0gl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5XrsMAAADdAAAADwAAAAAAAAAAAAAAAACYAgAAZHJzL2Rv&#10;d25yZXYueG1sUEsFBgAAAAAEAAQA9QAAAIgDAAAAAA==&#10;" path="m68,l,48,116,68,68,e" fillcolor="black" stroked="f">
                    <v:path arrowok="t" o:connecttype="custom" o:connectlocs="68,-4416;0,-4368;116,-4348;68,-4416" o:connectangles="0,0,0,0"/>
                  </v:shape>
                </v:group>
                <v:group id="Group 1848" o:spid="_x0000_s1095" style="position:absolute;left:7260;top:-3135;width:559;height:246" coordorigin="7260,-3135" coordsize="559,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pG94cQAAADdAAAA&#10;DwAAAAAAAAAAAAAAAACqAgAAZHJzL2Rvd25yZXYueG1sUEsFBgAAAAAEAAQA+gAAAJsDAAAAAA==&#10;">
                  <v:shape id="Freeform 1849" o:spid="_x0000_s1096" style="position:absolute;left:7260;top:-3135;width:559;height:246;visibility:visible;mso-wrap-style:square;v-text-anchor:top" coordsize="559,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BYLcUA&#10;AADdAAAADwAAAGRycy9kb3ducmV2LnhtbERPS0sDMRC+C/6HMIK3NtuqfWybFlGke1H6uvQ2bKab&#10;pZvJksR26683QsHbfHzPmS8724gz+VA7VjDoZyCIS6drrhTsdx+9CYgQkTU2jknBlQIsF/d3c8y1&#10;u/CGzttYiRTCIUcFJsY2lzKUhiyGvmuJE3d03mJM0FdSe7ykcNvIYZaNpMWaU4PBlt4Mlaftt1Xw&#10;dVgNf14KW67t+D2ePk0xGPtCqceH7nUGIlIX/8U3d6HT/OnzE/x9k06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wFgtxQAAAN0AAAAPAAAAAAAAAAAAAAAAAJgCAABkcnMv&#10;ZG93bnJldi54bWxQSwUGAAAAAAQABAD1AAAAigMAAAAA&#10;" path="m,l,246r559,l559,,,e" stroked="f">
                    <v:path arrowok="t" o:connecttype="custom" o:connectlocs="0,-3135;0,-2889;559,-2889;559,-3135;0,-3135" o:connectangles="0,0,0,0,0"/>
                  </v:shape>
                </v:group>
                <v:group id="Group 1846" o:spid="_x0000_s1097" style="position:absolute;left:6091;top:-4369;width:306;height:2763" coordorigin="6091,-4369" coordsize="306,2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jSADsQAAADdAAAA&#10;DwAAAAAAAAAAAAAAAACqAgAAZHJzL2Rvd25yZXYueG1sUEsFBgAAAAAEAAQA+gAAAJsDAAAAAA==&#10;">
                  <v:shape id="Freeform 1847" o:spid="_x0000_s1098" style="position:absolute;left:6091;top:-4369;width:306;height:2763;visibility:visible;mso-wrap-style:square;v-text-anchor:top" coordsize="306,2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Ckv8EA&#10;AADdAAAADwAAAGRycy9kb3ducmV2LnhtbERPS4vCMBC+C/sfwix407Trg7WaiisKHrxsd/E8NGNb&#10;bCalibb+eyMI3ubje85q3Zta3Kh1lWUF8TgCQZxbXXGh4P9vP/oG4TyyxtoyKbiTg3X6MVhhom3H&#10;v3TLfCFCCLsEFZTeN4mULi/JoBvbhjhwZ9sa9AG2hdQtdiHc1PIriubSYMWhocSGtiXll+xqFOif&#10;eT0lnMRHzk6LneWi22SdUsPPfrME4an3b/HLfdBh/mI6g+c34QSZ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QpL/BAAAA3QAAAA8AAAAAAAAAAAAAAAAAmAIAAGRycy9kb3du&#10;cmV2LnhtbFBLBQYAAAAABAAEAPUAAACGAwAAAAA=&#10;" path="m,2762l128,2196r94,-561l282,1083,307,538,297,e" filled="f" strokeweight=".08264mm">
                    <v:path arrowok="t" o:connecttype="custom" o:connectlocs="0,-1607;128,-2173;222,-2734;282,-3286;307,-3831;297,-4369" o:connectangles="0,0,0,0,0,0"/>
                  </v:shape>
                </v:group>
                <v:group id="Group 1844" o:spid="_x0000_s1099" style="position:absolute;left:6330;top:-4416;width:117;height:62" coordorigin="6330,-4416" coordsize="11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q74sQAAADdAAAADwAAAGRycy9kb3ducmV2LnhtbERPS2vCQBC+F/oflil4&#10;001qDZq6ikhbPIjgA6S3ITsmwexsyG6T+O9dQehtPr7nzJe9qURLjSstK4hHEQjizOqScwWn4/dw&#10;CsJ5ZI2VZVJwIwfLxevLHFNtO95Te/C5CCHsUlRQeF+nUrqsIINuZGviwF1sY9AH2ORSN9iFcFPJ&#10;9yhKpMGSQ0OBNa0Lyq6HP6Pgp8NuNY6/2u31sr79Hie78zYmpQZv/eoThKfe/4uf7o0O82cfC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aq74sQAAADdAAAA&#10;DwAAAAAAAAAAAAAAAACqAgAAZHJzL2Rvd25yZXYueG1sUEsFBgAAAAAEAAQA+gAAAJsDAAAAAA==&#10;">
                  <v:shape id="Freeform 1845" o:spid="_x0000_s1100" style="position:absolute;left:6330;top:-4416;width:117;height:62;visibility:visible;mso-wrap-style:square;v-text-anchor:top" coordsize="11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zjNcMA&#10;AADdAAAADwAAAGRycy9kb3ducmV2LnhtbERPTWsCMRC9F/ofwhR606xStG6N0haEngTXruBt3Ew3&#10;SzeTsIm69dcbQehtHu9z5svetuJEXWgcKxgNMxDEldMN1wq+t6vBK4gQkTW2jknBHwVYLh4f5phr&#10;d+YNnYpYixTCIUcFJkafSxkqQxbD0HnixP24zmJMsKul7vCcwm0rx1k2kRYbTg0GPX0aqn6Lo1VA&#10;+/HaSW+dyQ4f/tJPymJXjpR6furf30BE6uO/+O7+0mn+7GUKt2/SCXJ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zjNcMAAADdAAAADwAAAAAAAAAAAAAAAACYAgAAZHJzL2Rv&#10;d25yZXYueG1sUEsFBgAAAAAEAAQA9QAAAIgDAAAAAA==&#10;" path="m56,l,62,117,55,56,e" fillcolor="black" stroked="f">
                    <v:path arrowok="t" o:connecttype="custom" o:connectlocs="56,-4416;0,-4354;117,-4361;56,-4416" o:connectangles="0,0,0,0"/>
                  </v:shape>
                </v:group>
                <v:group id="Group 1842" o:spid="_x0000_s1101" style="position:absolute;left:6070;top:-3169;width:559;height:245" coordorigin="6070,-3169" coordsize="559,2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3mKC8cAAADd&#10;AAAADwAAAAAAAAAAAAAAAACqAgAAZHJzL2Rvd25yZXYueG1sUEsFBgAAAAAEAAQA+gAAAJ4DAAAA&#10;AA==&#10;">
                  <v:shape id="Freeform 1843" o:spid="_x0000_s1102" style="position:absolute;left:6070;top:-3169;width:559;height:245;visibility:visible;mso-wrap-style:square;v-text-anchor:top" coordsize="559,2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rFi8UA&#10;AADdAAAADwAAAGRycy9kb3ducmV2LnhtbERPTWvCQBC9F/wPywi9FN1YSqLRNQSlxUMvtT20tyE7&#10;JtHsbMhuk/jvXaHQ2zze52yy0TSip87VlhUs5hEI4sLqmksFX5+vsyUI55E1NpZJwZUcZNvJwwZT&#10;bQf+oP7oSxFC2KWooPK+TaV0RUUG3dy2xIE72c6gD7Arpe5wCOGmkc9RFEuDNYeGClvaVVRcjr9G&#10;wc8lThZvrJPBFe/jLo/3w/fTWanH6ZivQXga/b/4z33QYf7qZQX3b8IJ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GsWLxQAAAN0AAAAPAAAAAAAAAAAAAAAAAJgCAABkcnMv&#10;ZG93bnJldi54bWxQSwUGAAAAAAQABAD1AAAAigMAAAAA&#10;" path="m,l,245r559,l559,,,e" stroked="f">
                    <v:path arrowok="t" o:connecttype="custom" o:connectlocs="0,-3169;0,-2924;559,-2924;559,-3169;0,-3169" o:connectangles="0,0,0,0,0"/>
                  </v:shape>
                </v:group>
                <v:group id="Group 1840" o:spid="_x0000_s1103" style="position:absolute;left:2733;top:-1712;width:1799;height:1022" coordorigin="2733,-1712" coordsize="1799,1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NYQ0McAAADd&#10;AAAADwAAAAAAAAAAAAAAAACqAgAAZHJzL2Rvd25yZXYueG1sUEsFBgAAAAAEAAQA+gAAAJ4DAAAA&#10;AA==&#10;">
                  <v:shape id="Freeform 1841" o:spid="_x0000_s1104" style="position:absolute;left:2733;top:-1712;width:1799;height:1022;visibility:visible;mso-wrap-style:square;v-text-anchor:top" coordsize="1799,1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sIesUA&#10;AADdAAAADwAAAGRycy9kb3ducmV2LnhtbERPTWsCMRC9C/6HMEJvmtViqatRRGktKJSq0HobNuPu&#10;YjJZNlG3/nojFHqbx/ucyayxRlyo9qVjBf1eAoI4c7rkXMF+99Z9BeEDskbjmBT8kofZtN2aYKrd&#10;lb/osg25iCHsU1RQhFClUvqsIIu+5yriyB1dbTFEWOdS13iN4dbIQZK8SIslx4YCK1oUlJ22Z6vg&#10;9GmWc79+3uzKw8+7XN9WLjffSj11mvkYRKAm/Iv/3B86zh8N+/D4Jp4gp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Cwh6xQAAAN0AAAAPAAAAAAAAAAAAAAAAAJgCAABkcnMv&#10;ZG93bnJldi54bWxQSwUGAAAAAAQABAD1AAAAigMAAAAA&#10;" path="m,1022r1799,l1799,,,,,1022xe" filled="f" strokeweight=".08264mm">
                    <v:path arrowok="t" o:connecttype="custom" o:connectlocs="0,-690;1799,-690;1799,-1712;0,-1712;0,-690" o:connectangles="0,0,0,0,0"/>
                  </v:shape>
                </v:group>
                <v:group id="Group 1838" o:spid="_x0000_s1105" style="position:absolute;left:4515;top:-4416;width:1005;height:3181" coordorigin="4515,-4416" coordsize="1005,3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0grPMUAAADdAAAADwAAAGRycy9kb3ducmV2LnhtbERPTWvCQBC9F/wPyxS8&#10;NZsoKTXNKiJWPIRCVSi9DdkxCWZnQ3abxH/fLRR6m8f7nHwzmVYM1LvGsoIkikEQl1Y3XCm4nN+e&#10;XkA4j6yxtUwK7uRgs5495JhpO/IHDSdfiRDCLkMFtfddJqUrazLoItsRB+5qe4M+wL6SuscxhJtW&#10;LuL4WRpsODTU2NGupvJ2+jYKDiOO22WyH4rbdXf/Oqfvn0VCSs0fp+0rCE+T/xf/uY86zF+l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IKzzFAAAA3QAA&#10;AA8AAAAAAAAAAAAAAAAAqgIAAGRycy9kb3ducmV2LnhtbFBLBQYAAAAABAAEAPoAAACcAwAAAAA=&#10;">
                  <v:shape id="Freeform 1839" o:spid="_x0000_s1106" style="position:absolute;left:4515;top:-4416;width:1005;height:3181;visibility:visible;mso-wrap-style:square;v-text-anchor:top" coordsize="1005,3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b6EMEA&#10;AADdAAAADwAAAGRycy9kb3ducmV2LnhtbERPzYrCMBC+C75DGGFvmrqLslajyLqKN1n1AYZmbIPN&#10;pDaxrW+/EQRv8/H9zmLV2VI0VHvjWMF4lIAgzpw2nCs4n7bDbxA+IGssHZOCB3lYLfu9BabatfxH&#10;zTHkIoawT1FBEUKVSumzgiz6kauII3dxtcUQYZ1LXWMbw20pP5NkKi0ajg0FVvRTUHY93q0CdzaP&#10;pG3Hv7fdZlvaqTnku1Oj1MegW89BBOrCW/xy73WcP5t8wfObeIJ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m+hDBAAAA3QAAAA8AAAAAAAAAAAAAAAAAmAIAAGRycy9kb3du&#10;cmV2LnhtbFBLBQYAAAAABAAEAPUAAACGAwAAAAA=&#10;" path="m71,l16,396,,781r24,375l88,1519r104,354l336,2216r182,332l741,2869r264,312e" filled="f" strokeweight=".08264mm">
                    <v:path arrowok="t" o:connecttype="custom" o:connectlocs="71,-4416;16,-4020;0,-3635;24,-3260;88,-2897;192,-2543;336,-2200;518,-1868;741,-1547;1005,-1235" o:connectangles="0,0,0,0,0,0,0,0,0,0"/>
                  </v:shape>
                </v:group>
                <v:group id="Group 1836" o:spid="_x0000_s1107" style="position:absolute;left:5469;top:-1284;width:85;height:83" coordorigin="5469,-1284" coordsize="8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W08QAAADdAAAADwAAAGRycy9kb3ducmV2LnhtbERPTWvCQBC9C/0PyxR6&#10;003aWmrqKiJVPIhgFMTbkB2TYHY2ZLdJ/PddQfA2j/c503lvKtFS40rLCuJRBII4s7rkXMHxsBp+&#10;g3AeWWNlmRTcyMF89jKYYqJtx3tqU5+LEMIuQQWF93UipcsKMuhGtiYO3MU2Bn2ATS51g10IN5V8&#10;j6IvabDk0FBgTcuCsmv6ZxSsO+wWH/Fvu71elrfzYbw7bWNS6u21X/yA8NT7p/jh3ugwfzL+hP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0W08QAAADdAAAA&#10;DwAAAAAAAAAAAAAAAACqAgAAZHJzL2Rvd25yZXYueG1sUEsFBgAAAAAEAAQA+gAAAJsDAAAAAA==&#10;">
                  <v:shape id="Freeform 1837" o:spid="_x0000_s1108" style="position:absolute;left:5469;top:-1284;width:85;height:83;visibility:visible;mso-wrap-style:square;v-text-anchor:top" coordsize="8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mlVsUA&#10;AADdAAAADwAAAGRycy9kb3ducmV2LnhtbESPQWsCMRCF70L/Q5hCL1KzVSzt1ihVWlBvroVeh810&#10;s7qZrEmq6783guBthve+N28ms8424kg+1I4VvAwyEMSl0zVXCn62389vIEJE1tg4JgVnCjCbPvQm&#10;mGt34g0di1iJFMIhRwUmxjaXMpSGLIaBa4mT9ue8xZhWX0nt8ZTCbSOHWfYqLdacLhhsaWGo3Bf/&#10;NtUo+mF9sNJvNyud/e6k+Rqd50o9PXafHyAidfFuvtFLnbj38Riu36QR5PQ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2aVWxQAAAN0AAAAPAAAAAAAAAAAAAAAAAJgCAABkcnMv&#10;ZG93bnJldi54bWxQSwUGAAAAAAQABAD1AAAAigMAAAAA&#10;" path="m85,l,80r83,3l85,e" fillcolor="black" stroked="f">
                    <v:path arrowok="t" o:connecttype="custom" o:connectlocs="85,-1284;0,-1204;83,-1201;85,-1284" o:connectangles="0,0,0,0"/>
                  </v:shape>
                </v:group>
                <v:group id="Group 1834" o:spid="_x0000_s1109" style="position:absolute;left:4155;top:-2834;width:1002;height:246" coordorigin="4155,-2834" coordsize="1002,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HMtP8UAAADdAAAADwAAAGRycy9kb3ducmV2LnhtbERPS2vCQBC+F/wPyxS8&#10;1U2UhJq6ikiVHkKhKpTehuyYBLOzIbvN4993C4Xe5uN7zmY3mkb01LnasoJ4EYEgLqyuuVRwvRyf&#10;nkE4j6yxsUwKJnKw284eNphpO/AH9WdfihDCLkMFlfdtJqUrKjLoFrYlDtzNdgZ9gF0pdYdDCDeN&#10;XEZRKg3WHBoqbOlQUXE/fxsFpwGH/Sp+7fP77TB9XZL3zzwmpeaP4/4FhKfR/4v/3G86zF8nK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xzLT/FAAAA3QAA&#10;AA8AAAAAAAAAAAAAAAAAqgIAAGRycy9kb3ducmV2LnhtbFBLBQYAAAAABAAEAPoAAACcAwAAAAA=&#10;">
                  <v:shape id="Freeform 1835" o:spid="_x0000_s1110" style="position:absolute;left:4155;top:-2834;width:1002;height:246;visibility:visible;mso-wrap-style:square;v-text-anchor:top" coordsize="1002,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zDcMQA&#10;AADdAAAADwAAAGRycy9kb3ducmV2LnhtbERP22rCQBB9F/yHZYS+6cZKvERXkUKoFRS84POQHZNg&#10;djbNbjX9+25B8G0O5zqLVWsqcafGlZYVDAcRCOLM6pJzBedT2p+CcB5ZY2WZFPySg9Wy21lgou2D&#10;D3Q/+lyEEHYJKii8rxMpXVaQQTewNXHgrrYx6ANscqkbfIRwU8n3KBpLgyWHhgJr+igoux1/jIL1&#10;fjvZpTjafV1mo3T7efuO481Yqbdeu56D8NT6l/jp3ugwfxZP4P+bcIJ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cw3DEAAAA3QAAAA8AAAAAAAAAAAAAAAAAmAIAAGRycy9k&#10;b3ducmV2LnhtbFBLBQYAAAAABAAEAPUAAACJAwAAAAA=&#10;" path="m,l,246r1002,l1002,,,e" stroked="f">
                    <v:path arrowok="t" o:connecttype="custom" o:connectlocs="0,-2834;0,-2588;1002,-2588;1002,-2834;0,-2834" o:connectangles="0,0,0,0,0"/>
                  </v:shape>
                </v:group>
                <v:group id="Group 1832" o:spid="_x0000_s1111" style="position:absolute;left:5223;top:-1201;width:329;height:2" coordorigin="5223,-1201" coordsize="3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qAc1scAAADd&#10;AAAADwAAAAAAAAAAAAAAAACqAgAAZHJzL2Rvd25yZXYueG1sUEsFBgAAAAAEAAQA+gAAAJ4DAAAA&#10;AA==&#10;">
                  <v:shape id="Freeform 1833" o:spid="_x0000_s1112" style="position:absolute;left:5223;top:-1201;width:329;height:2;visibility:visible;mso-wrap-style:square;v-text-anchor:top" coordsize="3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jjDsIA&#10;AADdAAAADwAAAGRycy9kb3ducmV2LnhtbERPTWvCQBC9F/wPywi9mU2tFpO6ihQKetIaofQ2ZKdJ&#10;aHY2Zjcx/ntXEHqbx/uc5XowteipdZVlBS9RDII4t7riQsEp+5wsQDiPrLG2TAqu5GC9Gj0tMdX2&#10;wl/UH30hQgi7FBWU3jeplC4vyaCLbEMcuF/bGvQBtoXULV5CuKnlNI7fpMGKQ0OJDX2UlP8dO6OA&#10;N992n1k8735mswP5jOQrdUo9j4fNOwhPg/8XP9xbHeYn8wTu34QT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yOMOwgAAAN0AAAAPAAAAAAAAAAAAAAAAAJgCAABkcnMvZG93&#10;bnJldi54bWxQSwUGAAAAAAQABAD1AAAAhwMAAAAA&#10;" path="m,l329,e" filled="f" strokeweight=".08264mm">
                    <v:path arrowok="t" o:connecttype="custom" o:connectlocs="0,0;329,0" o:connectangles="0,0"/>
                  </v:shape>
                </v:group>
                <v:group id="Group 1830" o:spid="_x0000_s1113" style="position:absolute;left:4578;top:-1201;width:282;height:2" coordorigin="4578,-1201" coordsize="2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rrabccAAADd&#10;AAAADwAAAAAAAAAAAAAAAACqAgAAZHJzL2Rvd25yZXYueG1sUEsFBgAAAAAEAAQA+gAAAJ4DAAAA&#10;AA==&#10;">
                  <v:shape id="Freeform 1831" o:spid="_x0000_s1114" style="position:absolute;left:4578;top:-1201;width:282;height:2;visibility:visible;mso-wrap-style:square;v-text-anchor:top" coordsize="2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HuQcAA&#10;AADdAAAADwAAAGRycy9kb3ducmV2LnhtbERPTYvCMBC9L/gfwgje1lQF0WoUEQQPIljrfWjGpthM&#10;ShO17q/fCIK3ebzPWa47W4sHtb5yrGA0TEAQF05XXCrIz7vfGQgfkDXWjknBizysV72fJabaPflE&#10;jyyUIoawT1GBCaFJpfSFIYt+6BriyF1dazFE2JZSt/iM4baW4ySZSosVxwaDDW0NFbfsbhVkhTmc&#10;6Chv47/ssq92M5dPjk6pQb/bLEAE6sJX/HHvdZw/n47g/U08Qa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yHuQcAAAADdAAAADwAAAAAAAAAAAAAAAACYAgAAZHJzL2Rvd25y&#10;ZXYueG1sUEsFBgAAAAAEAAQA9QAAAIUDAAAAAA==&#10;" path="m,l282,e" filled="f" strokeweight=".08264mm">
                    <v:path arrowok="t" o:connecttype="custom" o:connectlocs="0,0;282,0" o:connectangles="0,0"/>
                  </v:shape>
                </v:group>
                <v:group id="Group 1828" o:spid="_x0000_s1115" style="position:absolute;left:4532;top:-1259;width:58;height:117" coordorigin="4532,-1259" coordsize="58,1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ThgcUAAADdAAAADwAAAGRycy9kb3ducmV2LnhtbERPTWvCQBC9F/wPywi9&#10;NZtYGmrMKiJWPIRCVSi9DdkxCWZnQ3abxH/fLRR6m8f7nHwzmVYM1LvGsoIkikEQl1Y3XCm4nN+e&#10;XkE4j6yxtUwK7uRgs5495JhpO/IHDSdfiRDCLkMFtfddJqUrazLoItsRB+5qe4M+wL6SuscxhJtW&#10;LuI4lQYbDg01drSrqbydvo2Cw4jj9jnZD8Xturt/nV/eP4uElHqcT9sVCE+T/xf/uY86zF+m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0k4YHFAAAA3QAA&#10;AA8AAAAAAAAAAAAAAAAAqgIAAGRycy9kb3ducmV2LnhtbFBLBQYAAAAABAAEAPoAAACcAwAAAAA=&#10;">
                  <v:shape id="Freeform 1829" o:spid="_x0000_s1116" style="position:absolute;left:4532;top:-1259;width:58;height:117;visibility:visible;mso-wrap-style:square;v-text-anchor:top" coordsize="58,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JT0cAA&#10;AADdAAAADwAAAGRycy9kb3ducmV2LnhtbERPTWvCQBC9F/oflil4q7vREDR1DSoWeo0KXofsmIRm&#10;Z0N2NfHfdwuF3ubxPmdTTLYTDxp861hDMlcgiCtnWq41XM6f7ysQPiAb7ByThid5KLavLxvMjRu5&#10;pMcp1CKGsM9RQxNCn0vpq4Ys+rnriSN3c4PFEOFQSzPgGMNtJxdKZdJiy7GhwZ4ODVXfp7vVcHTp&#10;2VxIhXK/znxySDlV9qr17G3afYAINIV/8Z/7y8T562wJv9/EE+T2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tJT0cAAAADdAAAADwAAAAAAAAAAAAAAAACYAgAAZHJzL2Rvd25y&#10;ZXYueG1sUEsFBgAAAAAEAAQA9QAAAIUDAAAAAA==&#10;" path="m58,l,58r58,59l58,e" fillcolor="black" stroked="f">
                    <v:path arrowok="t" o:connecttype="custom" o:connectlocs="58,-1259;0,-1201;58,-1142;58,-1259" o:connectangles="0,0,0,0"/>
                  </v:shape>
                </v:group>
                <v:group id="Group 1826" o:spid="_x0000_s1117" style="position:absolute;left:4860;top:-1336;width:363;height:246" coordorigin="4860,-1336" coordsize="363,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YHcbsQAAADdAAAADwAAAGRycy9kb3ducmV2LnhtbERPS2vCQBC+F/oflil4&#10;001qDZq6ikhbPIjgA6S3ITsmwexsyG6T+O9dQehtPr7nzJe9qURLjSstK4hHEQjizOqScwWn4/dw&#10;CsJ5ZI2VZVJwIwfLxevLHFNtO95Te/C5CCHsUlRQeF+nUrqsIINuZGviwF1sY9AH2ORSN9iFcFPJ&#10;9yhKpMGSQ0OBNa0Lyq6HP6Pgp8NuNY6/2u31sr79Hie78zYmpQZv/eoThKfe/4uf7o0O82fJBz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YHcbsQAAADdAAAA&#10;DwAAAAAAAAAAAAAAAACqAgAAZHJzL2Rvd25yZXYueG1sUEsFBgAAAAAEAAQA+gAAAJsDAAAAAA==&#10;">
                  <v:shape id="Freeform 1827" o:spid="_x0000_s1118" style="position:absolute;left:4860;top:-1336;width:363;height:246;visibility:visible;mso-wrap-style:square;v-text-anchor:top" coordsize="363,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Dy+MIA&#10;AADdAAAADwAAAGRycy9kb3ducmV2LnhtbERP22oCMRB9F/yHMELfNGuholujVKEiFAQv4OuwmW7S&#10;3UyWTXTXv28KBd/mcK6zXPeuFndqg/WsYDrJQBAXXlsuFVzOn+M5iBCRNdaeScGDAqxXw8ESc+07&#10;PtL9FEuRQjjkqMDE2ORShsKQwzDxDXHivn3rMCbYllK32KVwV8vXLJtJh5ZTg8GGtoaK6nRzCqrt&#10;1+HHuyv2xXFnD121yWxjlHoZ9R/vICL18Sn+d+91mr+YvcHfN+kE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oPL4wgAAAN0AAAAPAAAAAAAAAAAAAAAAAJgCAABkcnMvZG93&#10;bnJldi54bWxQSwUGAAAAAAQABAD1AAAAhwMAAAAA&#10;" path="m,l,246r363,l363,,,e" stroked="f">
                    <v:path arrowok="t" o:connecttype="custom" o:connectlocs="0,-1336;0,-1090;363,-1090;363,-1336;0,-1336" o:connectangles="0,0,0,0,0"/>
                  </v:shape>
                </v:group>
                <v:group id="Group 1824" o:spid="_x0000_s1119" style="position:absolute;left:2932;top:-4369;width:700;height:2658" coordorigin="2932,-4369" coordsize="700,2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h/ngsQAAADdAAAA&#10;DwAAAAAAAAAAAAAAAACqAgAAZHJzL2Rvd25yZXYueG1sUEsFBgAAAAAEAAQA+gAAAJsDAAAAAA==&#10;">
                  <v:shape id="Freeform 1825" o:spid="_x0000_s1120" style="position:absolute;left:2932;top:-4369;width:700;height:2658;visibility:visible;mso-wrap-style:square;v-text-anchor:top" coordsize="700,26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HA08QA&#10;AADdAAAADwAAAGRycy9kb3ducmV2LnhtbERPTWvCQBC9F/wPyxR6q5uKRpu6ShBaBb1ES89DdpoN&#10;zc7G7NbEf+8Khd7m8T5nuR5sIy7U+dqxgpdxAoK4dLrmSsHn6f15AcIHZI2NY1JwJQ/r1ehhiZl2&#10;PRd0OYZKxBD2GSowIbSZlL40ZNGPXUscuW/XWQwRdpXUHfYx3DZykiSptFhzbDDY0sZQ+XP8tQp6&#10;c5htzh8TTpMiX0ztdp9/TfdKPT0O+RuIQEP4F/+5dzrOf03ncP8mni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xwNPEAAAA3QAAAA8AAAAAAAAAAAAAAAAAmAIAAGRycy9k&#10;b3ducmV2LnhtbFBLBQYAAAAABAAEAPUAAACJAwAAAAA=&#10;" path="m12,l,448,11,858r31,372l96,1563r77,295l271,2115r121,219l534,2515r166,142e" filled="f" strokeweight=".08264mm">
                    <v:path arrowok="t" o:connecttype="custom" o:connectlocs="12,-4369;0,-3921;11,-3511;42,-3139;96,-2806;173,-2511;271,-2254;392,-2035;534,-1854;700,-1712" o:connectangles="0,0,0,0,0,0,0,0,0,0"/>
                  </v:shape>
                </v:group>
                <v:group id="Group 1822" o:spid="_x0000_s1121" style="position:absolute;left:2885;top:-4416;width:117;height:62" coordorigin="2885,-4416" coordsize="11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MzWa8cAAADd&#10;AAAADwAAAAAAAAAAAAAAAACqAgAAZHJzL2Rvd25yZXYueG1sUEsFBgAAAAAEAAQA+gAAAJ4DAAAA&#10;AA==&#10;">
                  <v:shape id="Freeform 1823" o:spid="_x0000_s1122" style="position:absolute;left:2885;top:-4416;width:117;height:62;visibility:visible;mso-wrap-style:square;v-text-anchor:top" coordsize="11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OvMIA&#10;AADdAAAADwAAAGRycy9kb3ducmV2LnhtbERPTWsCMRC9C/6HMII3zeph0a1RVBB6ErpWwdt0M90s&#10;3UzCJtVtf30jCL3N433OatPbVtyoC41jBbNpBoK4crrhWsH76TBZgAgRWWPrmBT8UIDNejhYYaHd&#10;nd/oVsZapBAOBSowMfpCylAZshimzhMn7tN1FmOCXS11h/cUbls5z7JcWmw4NRj0tDdUfZXfVgFd&#10;50cnvXUm+9j53z4/l5fzTKnxqN++gIjUx3/x0/2q0/xlvoTHN+kE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mo68wgAAAN0AAAAPAAAAAAAAAAAAAAAAAJgCAABkcnMvZG93&#10;bnJldi54bWxQSwUGAAAAAAQABAD1AAAAhwMAAAAA&#10;" path="m62,l,55r118,7l62,e" fillcolor="black" stroked="f">
                    <v:path arrowok="t" o:connecttype="custom" o:connectlocs="62,-4416;0,-4361;118,-4354;62,-4416" o:connectangles="0,0,0,0"/>
                  </v:shape>
                </v:group>
                <v:group id="Group 1820" o:spid="_x0000_s1123" style="position:absolute;left:2469;top:-2804;width:1181;height:246" coordorigin="2469,-2804" coordsize="1181,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2NMsMcAAADd&#10;AAAADwAAAAAAAAAAAAAAAACqAgAAZHJzL2Rvd25yZXYueG1sUEsFBgAAAAAEAAQA+gAAAJ4DAAAA&#10;AA==&#10;">
                  <v:shape id="Freeform 1821" o:spid="_x0000_s1124" style="position:absolute;left:2469;top:-2804;width:1181;height:246;visibility:visible;mso-wrap-style:square;v-text-anchor:top" coordsize="1181,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c/08MA&#10;AADdAAAADwAAAGRycy9kb3ducmV2LnhtbERPS4vCMBC+L/gfwgje1lQFV6tRRBEXT+sL6W1oxrbY&#10;TEoTte6vNwsL3ubje8503phS3Kl2hWUFvW4Egji1uuBMwfGw/hyBcB5ZY2mZFDzJwXzW+phirO2D&#10;d3Tf+0yEEHYxKsi9r2IpXZqTQde1FXHgLrY26AOsM6lrfIRwU8p+FA2lwYJDQ44VLXNKr/ubUZCc&#10;h7/J9rRabuwgfRb9zSiJfpxSnXazmIDw1Pi3+N/9rcP88VcP/r4JJ8j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c/08MAAADdAAAADwAAAAAAAAAAAAAAAACYAgAAZHJzL2Rv&#10;d25yZXYueG1sUEsFBgAAAAAEAAQA9QAAAIgDAAAAAA==&#10;" path="m,l,246r1181,l1181,,,e" stroked="f">
                    <v:path arrowok="t" o:connecttype="custom" o:connectlocs="0,-2804;0,-2558;1181,-2558;1181,-2804;0,-2804" o:connectangles="0,0,0,0,0"/>
                  </v:shape>
                </v:group>
                <v:group id="Group 1818" o:spid="_x0000_s1125" style="position:absolute;left:6631;top:-2275;width:2101;height:1074" coordorigin="6631,-2275" coordsize="2101,1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P13XMQAAADdAAAADwAAAGRycy9kb3ducmV2LnhtbERPS2vCQBC+C/6HZQRv&#10;dRPFR6OriKj0IIVqofQ2ZMckmJ0N2TWJ/74rFLzNx/ec1aYzpWiodoVlBfEoAkGcWl1wpuD7cnhb&#10;gHAeWWNpmRQ8yMFm3e+tMNG25S9qzj4TIYRdggpy76tESpfmZNCNbEUcuKutDfoA60zqGtsQbko5&#10;jqKZNFhwaMixol1O6e18NwqOLbbbSbxvTrfr7vF7mX7+nGJSajjotksQnjr/Ev+7P3SY/z4fw/O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P13XMQAAADdAAAA&#10;DwAAAAAAAAAAAAAAAACqAgAAZHJzL2Rvd25yZXYueG1sUEsFBgAAAAAEAAQA+gAAAJsDAAAAAA==&#10;">
                  <v:shape id="Freeform 1819" o:spid="_x0000_s1126" style="position:absolute;left:6631;top:-2275;width:2101;height:1074;visibility:visible;mso-wrap-style:square;v-text-anchor:top" coordsize="2101,10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1i3cQA&#10;AADdAAAADwAAAGRycy9kb3ducmV2LnhtbERPTWsCMRC9C/0PYQrearYKWrdGEbGovWkrxduwmWa3&#10;3Uy2m6i7/nojFLzN433OZNbYUpyo9oVjBc+9BARx5nTBRsHnx9vTCwgfkDWWjklBSx5m04fOBFPt&#10;zryl0y4YEUPYp6ggD6FKpfRZThZ9z1XEkft2tcUQYW2krvEcw20p+0kylBYLjg05VrTIKfvdHa2C&#10;C43+5NfxEPambQerYnkw7z8bpbqPzfwVRKAm3MX/7rWO88ejAdy+iSfI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tYt3EAAAA3QAAAA8AAAAAAAAAAAAAAAAAmAIAAGRycy9k&#10;b3ducmV2LnhtbFBLBQYAAAAABAAEAPUAAACJAwAAAAA=&#10;" path="m,1074r332,-39l644,969,936,875,1209,754,1462,606,1695,432,1908,229,2101,e" filled="f" strokeweight=".08264mm">
                    <v:path arrowok="t" o:connecttype="custom" o:connectlocs="0,-1201;332,-1240;644,-1306;936,-1400;1209,-1521;1462,-1669;1695,-1843;1908,-2046;2101,-2275" o:connectangles="0,0,0,0,0,0,0,0,0"/>
                  </v:shape>
                </v:group>
                <v:group id="Group 1816" o:spid="_x0000_s1127" style="position:absolute;left:8678;top:-2313;width:94;height:82" coordorigin="8678,-2313" coordsize="94,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FhKs8UAAADdAAAADwAAAGRycy9kb3ducmV2LnhtbERPS2vCQBC+C/6HZYTe&#10;6ibW2hpdRaSWHkJBLRRvQ3ZMgtnZkN3m8e+7hYK3+fies972phItNa60rCCeRiCIM6tLzhV8nQ+P&#10;ryCcR9ZYWSYFAznYbsajNSbadnyk9uRzEULYJaig8L5OpHRZQQbd1NbEgbvaxqAPsMmlbrAL4aaS&#10;syhaSIMlh4YCa9oXlN1OP0bBe4fd7il+a9PbdT9czs+f32lMSj1M+t0KhKfe38X/7g8d5i9f5v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YSrPFAAAA3QAA&#10;AA8AAAAAAAAAAAAAAAAAqgIAAGRycy9kb3ducmV2LnhtbFBLBQYAAAAABAAEAPoAAACcAwAAAAA=&#10;">
                  <v:shape id="Freeform 1817" o:spid="_x0000_s1128" style="position:absolute;left:8678;top:-2313;width:94;height:82;visibility:visible;mso-wrap-style:square;v-text-anchor:top" coordsize="9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c0KcEA&#10;AADdAAAADwAAAGRycy9kb3ducmV2LnhtbERPTWsCMRC9F/wPYYTeataW2roaRQSh3lzXy96GZNxd&#10;3EyWJNXtv28Ewds83ucs14PtxJV8aB0rmE4yEMTamZZrBady9/YNIkRkg51jUvBHAdar0csSc+Nu&#10;XND1GGuRQjjkqKCJsc+lDLohi2HieuLEnZ23GBP0tTQebyncdvI9y2bSYsupocGetg3py/HXKnCz&#10;/X4oTVWdUPqPg64K7ctCqdfxsFmAiDTEp/jh/jFp/vzrE+7fpBP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HNCnBAAAA3QAAAA8AAAAAAAAAAAAAAAAAmAIAAGRycy9kb3du&#10;cmV2LnhtbFBLBQYAAAAABAAEAPUAAACGAwAAAAA=&#10;" path="m82,l,12,94,82,82,e" fillcolor="black" stroked="f">
                    <v:path arrowok="t" o:connecttype="custom" o:connectlocs="82,-2313;0,-2301;94,-2231;82,-2313" o:connectangles="0,0,0,0"/>
                  </v:shape>
                </v:group>
                <v:group id="Group 1814" o:spid="_x0000_s1129" style="position:absolute;left:7585;top:-1667;width:550;height:246" coordorigin="7585,-1667" coordsize="550,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8ZxX8QAAADdAAAADwAAAGRycy9kb3ducmV2LnhtbERPTWvCQBC9C/0PyxR6&#10;001aamvqKiJVPIhgFMTbkB2TYHY2ZLdJ/PddQfA2j/c503lvKtFS40rLCuJRBII4s7rkXMHxsBp+&#10;g3AeWWNlmRTcyMF89jKYYqJtx3tqU5+LEMIuQQWF93UipcsKMuhGtiYO3MU2Bn2ATS51g10IN5V8&#10;j6KxNFhyaCiwpmVB2TX9MwrWHXaLj/i33V4vy9v58Lk7bWNS6u21X/yA8NT7p/jh3ugwf/I1hv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8ZxX8QAAADdAAAA&#10;DwAAAAAAAAAAAAAAAACqAgAAZHJzL2Rvd25yZXYueG1sUEsFBgAAAAAEAAQA+gAAAJsDAAAAAA==&#10;">
                  <v:shape id="Freeform 1815" o:spid="_x0000_s1130" style="position:absolute;left:7585;top:-1667;width:550;height:246;visibility:visible;mso-wrap-style:square;v-text-anchor:top" coordsize="550,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Z2cMA&#10;AADdAAAADwAAAGRycy9kb3ducmV2LnhtbERPTWvCQBC9C/6HZYTezKYeak1dpRGEQhFsDJ6H7DRZ&#10;zc6G7Krx37tCobd5vM9Zrgfbiiv13jhW8JqkIIgrpw3XCsrDdvoOwgdkja1jUnAnD+vVeLTETLsb&#10;/9C1CLWIIewzVNCE0GVS+qohiz5xHXHkfl1vMUTY11L3eIvhtpWzNH2TFg3HhgY72jRUnYuLVWBz&#10;nRen/LLbH0PpN7tvcy/3RqmXyfD5ASLQEP7Ff+4vHecv5nN4fhN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Z2cMAAADdAAAADwAAAAAAAAAAAAAAAACYAgAAZHJzL2Rv&#10;d25yZXYueG1sUEsFBgAAAAAEAAQA9QAAAIgDAAAAAA==&#10;" path="m,l,246r550,l550,,,e" stroked="f">
                    <v:path arrowok="t" o:connecttype="custom" o:connectlocs="0,-1667;0,-1421;550,-1421;550,-1667;0,-1667" o:connectangles="0,0,0,0,0"/>
                  </v:shape>
                </v:group>
                <v:group id="Group 1812" o:spid="_x0000_s1131" style="position:absolute;left:6631;top:-1201;width:1904;height:778" coordorigin="6631,-1201" coordsize="1904,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RVAtscAAADd&#10;AAAADwAAAAAAAAAAAAAAAACqAgAAZHJzL2Rvd25yZXYueG1sUEsFBgAAAAAEAAQA+gAAAJ4DAAAA&#10;AA==&#10;">
                  <v:shape id="Freeform 1813" o:spid="_x0000_s1132" style="position:absolute;left:6631;top:-1201;width:1904;height:778;visibility:visible;mso-wrap-style:square;v-text-anchor:top" coordsize="1904,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azxcUA&#10;AADdAAAADwAAAGRycy9kb3ducmV2LnhtbERPTWsCMRC9F/wPYYReRLNVsLoapVqktZfStVC8DZtx&#10;s7iZrJuo23/fCEJv83ifM1+2thIXanzpWMHTIAFBnDtdcqHge7fpT0D4gKyxckwKfsnDctF5mGOq&#10;3ZW/6JKFQsQQ9ikqMCHUqZQ+N2TRD1xNHLmDayyGCJtC6gavMdxWcpgkY2mx5NhgsKa1ofyYna2C&#10;j83xdfe5P+3NeTvyqx9DozfdU+qx277MQARqw7/47n7Xcf70eQq3b+IJ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BrPFxQAAAN0AAAAPAAAAAAAAAAAAAAAAAJgCAABkcnMv&#10;ZG93bnJldi54bWxQSwUGAAAAAAQABAD1AAAAigMAAAAA&#10;" path="m,l193,234,400,425,620,576,851,685r245,67l1352,778r269,-16l1904,704e" filled="f" strokeweight=".08264mm">
                    <v:path arrowok="t" o:connecttype="custom" o:connectlocs="0,-1201;193,-967;400,-776;620,-625;851,-516;1096,-449;1352,-423;1621,-439;1904,-497" o:connectangles="0,0,0,0,0,0,0,0,0"/>
                  </v:shape>
                </v:group>
                <v:group id="Group 1810" o:spid="_x0000_s1133" style="position:absolute;left:8508;top:-550;width:72;height:113" coordorigin="8508,-550" coordsize="72,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K2PJfIAAAA&#10;3QAAAA8AAAAAAAAAAAAAAAAAqgIAAGRycy9kb3ducmV2LnhtbFBLBQYAAAAABAAEAPoAAACfAwAA&#10;AAA=&#10;">
                  <v:shape id="Freeform 1811" o:spid="_x0000_s1134" style="position:absolute;left:8508;top:-550;width:72;height:113;visibility:visible;mso-wrap-style:square;v-text-anchor:top" coordsize="72,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8uucUA&#10;AADdAAAADwAAAGRycy9kb3ducmV2LnhtbERPTWvCQBC9F/wPywi9lLpJQbHRVUQoFmoPaqF4G7Nj&#10;NiQ7m2a3Jv77bkHwNo/3OfNlb2txodaXjhWkowQEce50yYWCr8Pb8xSED8gaa8ek4EoelovBwxwz&#10;7Tre0WUfChFD2GeowITQZFL63JBFP3INceTOrrUYImwLqVvsYrit5UuSTKTFkmODwYbWhvJq/2sV&#10;bNNjtcVxN/6parP5/nw6XTf0odTjsF/NQATqw118c7/rOP91msL/N/EE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y65xQAAAN0AAAAPAAAAAAAAAAAAAAAAAJgCAABkcnMv&#10;ZG93bnJldi54bWxQSwUGAAAAAAQABAD1AAAAigMAAAAA&#10;" path="m,l31,112,72,40,,e" fillcolor="black" stroked="f">
                    <v:path arrowok="t" o:connecttype="custom" o:connectlocs="0,-550;31,-438;72,-510;0,-550" o:connectangles="0,0,0,0"/>
                  </v:shape>
                </v:group>
                <v:group id="Group 1807" o:spid="_x0000_s1135" style="position:absolute;left:7225;top:-645;width:550;height:246" coordorigin="7225,-645" coordsize="550,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gHe8UAAADdAAAADwAAAGRycy9kb3ducmV2LnhtbERPTWvCQBC9F/wPyxS8&#10;NZsoLTHNKiJWPIRCVSi9DdkxCWZnQ3abxH/fLRR6m8f7nHwzmVYM1LvGsoIkikEQl1Y3XCm4nN+e&#10;UhDOI2tsLZOCOznYrGcPOWbajvxBw8lXIoSwy1BB7X2XSenKmgy6yHbEgbva3qAPsK+k7nEM4aaV&#10;izh+kQYbDg01drSrqbydvo2Cw4jjdpnsh+J23d2/zs/vn0VCSs0fp+0rCE+T/xf/uY86zF+lC/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0oB3vFAAAA3QAA&#10;AA8AAAAAAAAAAAAAAAAAqgIAAGRycy9kb3ducmV2LnhtbFBLBQYAAAAABAAEAPoAAACcAwAAAAA=&#10;">
                  <v:shape id="Freeform 1809" o:spid="_x0000_s1136" style="position:absolute;left:7225;top:-645;width:550;height:246;visibility:visible;mso-wrap-style:square;v-text-anchor:top" coordsize="550,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Zv/cIA&#10;AADdAAAADwAAAGRycy9kb3ducmV2LnhtbERP32vCMBB+H/g/hBP2tqZTEO2MsgqCMARXi89Hc2uj&#10;zaU0Uet/bwaDvd3H9/OW68G24ka9N44VvCcpCOLKacO1gvK4fZuD8AFZY+uYFDzIw3o1ellipt2d&#10;v+lWhFrEEPYZKmhC6DIpfdWQRZ+4jjhyP663GCLsa6l7vMdw28pJms6kRcOxocGONg1Vl+JqFdhc&#10;58U5v+4Pp1D6zf7LPMqDUep1PHx+gAg0hH/xn3un4/zFfAq/38QT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Bm/9wgAAAN0AAAAPAAAAAAAAAAAAAAAAAJgCAABkcnMvZG93&#10;bnJldi54bWxQSwUGAAAAAAQABAD1AAAAhwMAAAAA&#10;" path="m,l,246r550,l550,,,e" stroked="f">
                    <v:path arrowok="t" o:connecttype="custom" o:connectlocs="0,-645;0,-399;550,-399;550,-645;0,-645" o:connectangles="0,0,0,0,0"/>
                  </v:shape>
                  <v:shape id="Picture 1808" o:spid="_x0000_s1137" type="#_x0000_t75" style="position:absolute;left:1794;top:-7906;width:7852;height:78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PL0LFAAAA3QAAAA8AAABkcnMvZG93bnJldi54bWxET01rwkAQvQv9D8sUepG6sZWSpK4igrTQ&#10;U9RDe5tmp9ml2dmQXU3677uC4G0e73OW69G14kx9sJ4VzGcZCOLaa8uNguNh95iDCBFZY+uZFPxR&#10;gPXqbrLEUvuBKzrvYyNSCIcSFZgYu1LKUBtyGGa+I07cj+8dxgT7RuoehxTuWvmUZS/SoeXUYLCj&#10;raH6d39yCj5s/Tk92lNh8uevaVVUu++3Ya7Uw/24eQURaYw38dX9rtP8Il/A5Zt0glz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Dy9CxQAAAN0AAAAPAAAAAAAAAAAAAAAA&#10;AJ8CAABkcnMvZG93bnJldi54bWxQSwUGAAAAAAQABAD3AAAAkQMAAAAA&#10;">
                    <v:imagedata r:id="rId88" o:title=""/>
                  </v:shape>
                </v:group>
                <w10:wrap anchorx="page"/>
              </v:group>
            </w:pict>
          </mc:Fallback>
        </mc:AlternateContent>
      </w:r>
      <w:r w:rsidR="008E0F0F" w:rsidRPr="006632F3">
        <w:rPr>
          <w:rFonts w:ascii="Times New Roman" w:eastAsia="Times New Roman" w:hAnsi="Times New Roman" w:cs="Times New Roman"/>
          <w:spacing w:val="-1"/>
        </w:rPr>
        <w:t>T</w:t>
      </w:r>
      <w:r w:rsidR="008E0F0F" w:rsidRPr="006632F3">
        <w:rPr>
          <w:rFonts w:ascii="Times New Roman" w:eastAsia="Times New Roman" w:hAnsi="Times New Roman" w:cs="Times New Roman"/>
        </w:rPr>
        <w:t>o use</w:t>
      </w:r>
      <w:r w:rsidR="008E0F0F" w:rsidRPr="006632F3">
        <w:rPr>
          <w:rFonts w:ascii="Times New Roman" w:eastAsia="Times New Roman" w:hAnsi="Times New Roman" w:cs="Times New Roman"/>
          <w:spacing w:val="-1"/>
        </w:rPr>
        <w:t xml:space="preserve"> </w:t>
      </w:r>
      <w:r w:rsidR="008E0F0F" w:rsidRPr="006632F3">
        <w:rPr>
          <w:rFonts w:ascii="Times New Roman" w:eastAsia="Times New Roman" w:hAnsi="Times New Roman" w:cs="Times New Roman"/>
        </w:rPr>
        <w:t>the</w:t>
      </w:r>
      <w:r w:rsidR="008E0F0F" w:rsidRPr="006632F3">
        <w:rPr>
          <w:rFonts w:ascii="Times New Roman" w:eastAsia="Times New Roman" w:hAnsi="Times New Roman" w:cs="Times New Roman"/>
          <w:spacing w:val="-3"/>
        </w:rPr>
        <w:t xml:space="preserve"> </w:t>
      </w:r>
      <w:r w:rsidR="008E0F0F" w:rsidRPr="006632F3">
        <w:rPr>
          <w:rFonts w:ascii="Times New Roman" w:eastAsia="Times New Roman" w:hAnsi="Times New Roman" w:cs="Times New Roman"/>
        </w:rPr>
        <w:t xml:space="preserve">SCMW </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P</w:t>
      </w:r>
      <w:r w:rsidR="008E0F0F" w:rsidRPr="006632F3">
        <w:rPr>
          <w:rFonts w:ascii="Times New Roman" w:eastAsia="Times New Roman" w:hAnsi="Times New Roman" w:cs="Times New Roman"/>
          <w:spacing w:val="-6"/>
        </w:rPr>
        <w:t>I</w:t>
      </w:r>
      <w:r w:rsidR="008E0F0F" w:rsidRPr="006632F3">
        <w:rPr>
          <w:rFonts w:ascii="Times New Roman" w:eastAsia="Times New Roman" w:hAnsi="Times New Roman" w:cs="Times New Roman"/>
        </w:rPr>
        <w:t xml:space="preserve">, </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 xml:space="preserve">n </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ppli</w:t>
      </w:r>
      <w:r w:rsidR="008E0F0F" w:rsidRPr="006632F3">
        <w:rPr>
          <w:rFonts w:ascii="Times New Roman" w:eastAsia="Times New Roman" w:hAnsi="Times New Roman" w:cs="Times New Roman"/>
          <w:spacing w:val="-1"/>
        </w:rPr>
        <w:t>ca</w:t>
      </w:r>
      <w:r w:rsidR="008E0F0F" w:rsidRPr="006632F3">
        <w:rPr>
          <w:rFonts w:ascii="Times New Roman" w:eastAsia="Times New Roman" w:hAnsi="Times New Roman" w:cs="Times New Roman"/>
        </w:rPr>
        <w:t>tion h</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s to inst</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nti</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t</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 xml:space="preserve">s </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 xml:space="preserve">n </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ppli</w:t>
      </w:r>
      <w:r w:rsidR="008E0F0F" w:rsidRPr="006632F3">
        <w:rPr>
          <w:rFonts w:ascii="Times New Roman" w:eastAsia="Times New Roman" w:hAnsi="Times New Roman" w:cs="Times New Roman"/>
          <w:spacing w:val="-1"/>
        </w:rPr>
        <w:t>ca</w:t>
      </w:r>
      <w:r w:rsidR="008E0F0F" w:rsidRPr="006632F3">
        <w:rPr>
          <w:rFonts w:ascii="Times New Roman" w:eastAsia="Times New Roman" w:hAnsi="Times New Roman" w:cs="Times New Roman"/>
        </w:rPr>
        <w:t>tion Cli</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 xml:space="preserve">nt </w:t>
      </w:r>
      <w:r w:rsidR="008E0F0F" w:rsidRPr="006632F3">
        <w:rPr>
          <w:rFonts w:ascii="Times New Roman" w:eastAsia="Times New Roman" w:hAnsi="Times New Roman" w:cs="Times New Roman"/>
          <w:spacing w:val="-2"/>
        </w:rPr>
        <w:t>B</w:t>
      </w:r>
      <w:r w:rsidR="008E0F0F" w:rsidRPr="006632F3">
        <w:rPr>
          <w:rFonts w:ascii="Times New Roman" w:eastAsia="Times New Roman" w:hAnsi="Times New Roman" w:cs="Times New Roman"/>
          <w:spacing w:val="-1"/>
        </w:rPr>
        <w:t>r</w:t>
      </w:r>
      <w:r w:rsidR="008E0F0F" w:rsidRPr="006632F3">
        <w:rPr>
          <w:rFonts w:ascii="Times New Roman" w:eastAsia="Times New Roman" w:hAnsi="Times New Roman" w:cs="Times New Roman"/>
        </w:rPr>
        <w:t>ok</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r (Cli</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t</w:t>
      </w:r>
      <w:r w:rsidR="008E0F0F" w:rsidRPr="006632F3">
        <w:rPr>
          <w:rFonts w:ascii="Times New Roman" w:eastAsia="Times New Roman" w:hAnsi="Times New Roman" w:cs="Times New Roman"/>
          <w:spacing w:val="-1"/>
        </w:rPr>
        <w:t>Gr</w:t>
      </w:r>
      <w:r w:rsidR="008E0F0F" w:rsidRPr="006632F3">
        <w:rPr>
          <w:rFonts w:ascii="Times New Roman" w:eastAsia="Times New Roman" w:hAnsi="Times New Roman" w:cs="Times New Roman"/>
        </w:rPr>
        <w:t>id</w:t>
      </w:r>
      <w:r w:rsidR="008E0F0F" w:rsidRPr="006632F3">
        <w:rPr>
          <w:rFonts w:ascii="Times New Roman" w:eastAsia="Times New Roman" w:hAnsi="Times New Roman" w:cs="Times New Roman"/>
          <w:spacing w:val="-2"/>
        </w:rPr>
        <w:t>B</w:t>
      </w:r>
      <w:r w:rsidR="008E0F0F" w:rsidRPr="006632F3">
        <w:rPr>
          <w:rFonts w:ascii="Times New Roman" w:eastAsia="Times New Roman" w:hAnsi="Times New Roman" w:cs="Times New Roman"/>
          <w:spacing w:val="-1"/>
        </w:rPr>
        <w:t>r</w:t>
      </w:r>
      <w:r w:rsidR="008E0F0F" w:rsidRPr="006632F3">
        <w:rPr>
          <w:rFonts w:ascii="Times New Roman" w:eastAsia="Times New Roman" w:hAnsi="Times New Roman" w:cs="Times New Roman"/>
        </w:rPr>
        <w:t>ok</w:t>
      </w:r>
      <w:r w:rsidR="008E0F0F" w:rsidRPr="006632F3">
        <w:rPr>
          <w:rFonts w:ascii="Times New Roman" w:eastAsia="Times New Roman" w:hAnsi="Times New Roman" w:cs="Times New Roman"/>
          <w:spacing w:val="-1"/>
        </w:rPr>
        <w:t>er</w:t>
      </w:r>
      <w:r w:rsidR="008E0F0F" w:rsidRPr="006632F3">
        <w:rPr>
          <w:rFonts w:ascii="Times New Roman" w:eastAsia="Times New Roman" w:hAnsi="Times New Roman" w:cs="Times New Roman"/>
        </w:rPr>
        <w:t xml:space="preserve">) </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nd i</w:t>
      </w:r>
      <w:r w:rsidR="008E0F0F" w:rsidRPr="006632F3">
        <w:rPr>
          <w:rFonts w:ascii="Times New Roman" w:eastAsia="Times New Roman" w:hAnsi="Times New Roman" w:cs="Times New Roman"/>
          <w:spacing w:val="-4"/>
        </w:rPr>
        <w:t>m</w:t>
      </w:r>
      <w:r w:rsidR="008E0F0F" w:rsidRPr="006632F3">
        <w:rPr>
          <w:rFonts w:ascii="Times New Roman" w:eastAsia="Times New Roman" w:hAnsi="Times New Roman" w:cs="Times New Roman"/>
        </w:rPr>
        <w:t>pl</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m</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ts the</w:t>
      </w:r>
      <w:r w:rsidR="008E0F0F" w:rsidRPr="006632F3">
        <w:rPr>
          <w:rFonts w:ascii="Times New Roman" w:eastAsia="Times New Roman" w:hAnsi="Times New Roman" w:cs="Times New Roman"/>
          <w:spacing w:val="-1"/>
        </w:rPr>
        <w:t xml:space="preserve"> </w:t>
      </w:r>
      <w:r w:rsidR="008E0F0F" w:rsidRPr="006632F3">
        <w:rPr>
          <w:rFonts w:ascii="Times New Roman" w:eastAsia="Times New Roman" w:hAnsi="Times New Roman" w:cs="Times New Roman"/>
        </w:rPr>
        <w:t>S</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sor</w:t>
      </w:r>
      <w:r w:rsidR="008E0F0F" w:rsidRPr="006632F3">
        <w:rPr>
          <w:rFonts w:ascii="Times New Roman" w:eastAsia="Times New Roman" w:hAnsi="Times New Roman" w:cs="Times New Roman"/>
          <w:spacing w:val="-1"/>
        </w:rPr>
        <w:t xml:space="preserve"> </w:t>
      </w:r>
      <w:r w:rsidR="008E0F0F" w:rsidRPr="006632F3">
        <w:rPr>
          <w:rFonts w:ascii="Times New Roman" w:eastAsia="Times New Roman" w:hAnsi="Times New Roman" w:cs="Times New Roman"/>
        </w:rPr>
        <w:t>Ch</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n</w:t>
      </w:r>
      <w:r w:rsidR="008E0F0F" w:rsidRPr="006632F3">
        <w:rPr>
          <w:rFonts w:ascii="Times New Roman" w:eastAsia="Times New Roman" w:hAnsi="Times New Roman" w:cs="Times New Roman"/>
          <w:spacing w:val="-3"/>
        </w:rPr>
        <w:t>g</w:t>
      </w:r>
      <w:r w:rsidR="008E0F0F" w:rsidRPr="006632F3">
        <w:rPr>
          <w:rFonts w:ascii="Times New Roman" w:eastAsia="Times New Roman" w:hAnsi="Times New Roman" w:cs="Times New Roman"/>
        </w:rPr>
        <w:t>e</w:t>
      </w:r>
      <w:r w:rsidR="008E0F0F" w:rsidRPr="006632F3">
        <w:rPr>
          <w:rFonts w:ascii="Times New Roman" w:eastAsia="Times New Roman" w:hAnsi="Times New Roman" w:cs="Times New Roman"/>
          <w:spacing w:val="-1"/>
        </w:rPr>
        <w:t xml:space="preserve"> </w:t>
      </w:r>
      <w:r w:rsidR="008E0F0F" w:rsidRPr="006632F3">
        <w:rPr>
          <w:rFonts w:ascii="Times New Roman" w:eastAsia="Times New Roman" w:hAnsi="Times New Roman" w:cs="Times New Roman"/>
          <w:spacing w:val="-6"/>
        </w:rPr>
        <w:t>L</w:t>
      </w:r>
      <w:r w:rsidR="008E0F0F" w:rsidRPr="006632F3">
        <w:rPr>
          <w:rFonts w:ascii="Times New Roman" w:eastAsia="Times New Roman" w:hAnsi="Times New Roman" w:cs="Times New Roman"/>
        </w:rPr>
        <w:t>ist</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r (Cli</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t</w:t>
      </w:r>
      <w:r w:rsidR="008E0F0F" w:rsidRPr="006632F3">
        <w:rPr>
          <w:rFonts w:ascii="Times New Roman" w:eastAsia="Times New Roman" w:hAnsi="Times New Roman" w:cs="Times New Roman"/>
          <w:spacing w:val="-1"/>
        </w:rPr>
        <w:t>Gr</w:t>
      </w:r>
      <w:r w:rsidR="008E0F0F" w:rsidRPr="006632F3">
        <w:rPr>
          <w:rFonts w:ascii="Times New Roman" w:eastAsia="Times New Roman" w:hAnsi="Times New Roman" w:cs="Times New Roman"/>
        </w:rPr>
        <w:t>idCh</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n</w:t>
      </w:r>
      <w:r w:rsidR="008E0F0F" w:rsidRPr="006632F3">
        <w:rPr>
          <w:rFonts w:ascii="Times New Roman" w:eastAsia="Times New Roman" w:hAnsi="Times New Roman" w:cs="Times New Roman"/>
          <w:spacing w:val="-3"/>
        </w:rPr>
        <w:t>g</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spacing w:val="-6"/>
        </w:rPr>
        <w:t>L</w:t>
      </w:r>
      <w:r w:rsidR="008E0F0F" w:rsidRPr="006632F3">
        <w:rPr>
          <w:rFonts w:ascii="Times New Roman" w:eastAsia="Times New Roman" w:hAnsi="Times New Roman" w:cs="Times New Roman"/>
        </w:rPr>
        <w:t>ist</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w:t>
      </w:r>
      <w:r w:rsidR="008E0F0F" w:rsidRPr="006632F3">
        <w:rPr>
          <w:rFonts w:ascii="Times New Roman" w:eastAsia="Times New Roman" w:hAnsi="Times New Roman" w:cs="Times New Roman"/>
          <w:spacing w:val="-1"/>
        </w:rPr>
        <w:t>er</w:t>
      </w:r>
      <w:r w:rsidR="008E0F0F" w:rsidRPr="006632F3">
        <w:rPr>
          <w:rFonts w:ascii="Times New Roman" w:eastAsia="Times New Roman" w:hAnsi="Times New Roman" w:cs="Times New Roman"/>
        </w:rPr>
        <w:t>) int</w:t>
      </w:r>
      <w:r w:rsidR="008E0F0F" w:rsidRPr="006632F3">
        <w:rPr>
          <w:rFonts w:ascii="Times New Roman" w:eastAsia="Times New Roman" w:hAnsi="Times New Roman" w:cs="Times New Roman"/>
          <w:spacing w:val="-1"/>
        </w:rPr>
        <w:t>erface</w:t>
      </w:r>
      <w:r w:rsidR="008E0F0F" w:rsidRPr="006632F3">
        <w:rPr>
          <w:rFonts w:ascii="Times New Roman" w:eastAsia="Times New Roman" w:hAnsi="Times New Roman" w:cs="Times New Roman"/>
        </w:rPr>
        <w:t>. Mo</w:t>
      </w:r>
      <w:r w:rsidR="008E0F0F" w:rsidRPr="006632F3">
        <w:rPr>
          <w:rFonts w:ascii="Times New Roman" w:eastAsia="Times New Roman" w:hAnsi="Times New Roman" w:cs="Times New Roman"/>
          <w:spacing w:val="-1"/>
        </w:rPr>
        <w:t>re</w:t>
      </w:r>
      <w:r w:rsidR="008E0F0F" w:rsidRPr="006632F3">
        <w:rPr>
          <w:rFonts w:ascii="Times New Roman" w:eastAsia="Times New Roman" w:hAnsi="Times New Roman" w:cs="Times New Roman"/>
        </w:rPr>
        <w:t>ov</w:t>
      </w:r>
      <w:r w:rsidR="008E0F0F" w:rsidRPr="006632F3">
        <w:rPr>
          <w:rFonts w:ascii="Times New Roman" w:eastAsia="Times New Roman" w:hAnsi="Times New Roman" w:cs="Times New Roman"/>
          <w:spacing w:val="-1"/>
        </w:rPr>
        <w:t>er</w:t>
      </w:r>
      <w:r w:rsidR="008E0F0F" w:rsidRPr="006632F3">
        <w:rPr>
          <w:rFonts w:ascii="Times New Roman" w:eastAsia="Times New Roman" w:hAnsi="Times New Roman" w:cs="Times New Roman"/>
        </w:rPr>
        <w:t>, a</w:t>
      </w:r>
      <w:r w:rsidR="008E0F0F" w:rsidRPr="006632F3">
        <w:rPr>
          <w:rFonts w:ascii="Times New Roman" w:eastAsia="Times New Roman" w:hAnsi="Times New Roman" w:cs="Times New Roman"/>
          <w:spacing w:val="-1"/>
        </w:rPr>
        <w:t xml:space="preserve"> </w:t>
      </w:r>
      <w:r w:rsidR="008E0F0F" w:rsidRPr="006632F3">
        <w:rPr>
          <w:rFonts w:ascii="Times New Roman" w:eastAsia="Times New Roman" w:hAnsi="Times New Roman" w:cs="Times New Roman"/>
        </w:rPr>
        <w:t>S</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sor</w:t>
      </w:r>
      <w:r w:rsidR="008E0F0F" w:rsidRPr="006632F3">
        <w:rPr>
          <w:rFonts w:ascii="Times New Roman" w:eastAsia="Times New Roman" w:hAnsi="Times New Roman" w:cs="Times New Roman"/>
          <w:spacing w:val="-1"/>
        </w:rPr>
        <w:t xml:space="preserve"> Da</w:t>
      </w:r>
      <w:r w:rsidR="008E0F0F" w:rsidRPr="006632F3">
        <w:rPr>
          <w:rFonts w:ascii="Times New Roman" w:eastAsia="Times New Roman" w:hAnsi="Times New Roman" w:cs="Times New Roman"/>
        </w:rPr>
        <w:t>ta</w:t>
      </w:r>
      <w:r w:rsidR="008E0F0F" w:rsidRPr="006632F3">
        <w:rPr>
          <w:rFonts w:ascii="Times New Roman" w:eastAsia="Times New Roman" w:hAnsi="Times New Roman" w:cs="Times New Roman"/>
          <w:spacing w:val="-1"/>
        </w:rPr>
        <w:t xml:space="preserve"> </w:t>
      </w:r>
      <w:r w:rsidR="008E0F0F" w:rsidRPr="006632F3">
        <w:rPr>
          <w:rFonts w:ascii="Times New Roman" w:eastAsia="Times New Roman" w:hAnsi="Times New Roman" w:cs="Times New Roman"/>
          <w:spacing w:val="-6"/>
        </w:rPr>
        <w:t>L</w:t>
      </w:r>
      <w:r w:rsidR="008E0F0F" w:rsidRPr="006632F3">
        <w:rPr>
          <w:rFonts w:ascii="Times New Roman" w:eastAsia="Times New Roman" w:hAnsi="Times New Roman" w:cs="Times New Roman"/>
        </w:rPr>
        <w:t>ist</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r (Cli</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t</w:t>
      </w:r>
      <w:r w:rsidR="008E0F0F" w:rsidRPr="006632F3">
        <w:rPr>
          <w:rFonts w:ascii="Times New Roman" w:eastAsia="Times New Roman" w:hAnsi="Times New Roman" w:cs="Times New Roman"/>
          <w:spacing w:val="-1"/>
        </w:rPr>
        <w:t>Gr</w:t>
      </w:r>
      <w:r w:rsidR="008E0F0F" w:rsidRPr="006632F3">
        <w:rPr>
          <w:rFonts w:ascii="Times New Roman" w:eastAsia="Times New Roman" w:hAnsi="Times New Roman" w:cs="Times New Roman"/>
        </w:rPr>
        <w:t>id</w:t>
      </w:r>
      <w:r w:rsidR="008E0F0F" w:rsidRPr="006632F3">
        <w:rPr>
          <w:rFonts w:ascii="Times New Roman" w:eastAsia="Times New Roman" w:hAnsi="Times New Roman" w:cs="Times New Roman"/>
          <w:spacing w:val="-1"/>
        </w:rPr>
        <w:t>Da</w:t>
      </w:r>
      <w:r w:rsidR="008E0F0F" w:rsidRPr="006632F3">
        <w:rPr>
          <w:rFonts w:ascii="Times New Roman" w:eastAsia="Times New Roman" w:hAnsi="Times New Roman" w:cs="Times New Roman"/>
        </w:rPr>
        <w:t>t</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spacing w:val="-6"/>
        </w:rPr>
        <w:t>L</w:t>
      </w:r>
      <w:r w:rsidR="008E0F0F" w:rsidRPr="006632F3">
        <w:rPr>
          <w:rFonts w:ascii="Times New Roman" w:eastAsia="Times New Roman" w:hAnsi="Times New Roman" w:cs="Times New Roman"/>
        </w:rPr>
        <w:t>ist</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w:t>
      </w:r>
      <w:r w:rsidR="008E0F0F" w:rsidRPr="006632F3">
        <w:rPr>
          <w:rFonts w:ascii="Times New Roman" w:eastAsia="Times New Roman" w:hAnsi="Times New Roman" w:cs="Times New Roman"/>
          <w:spacing w:val="-1"/>
        </w:rPr>
        <w:t>er</w:t>
      </w:r>
      <w:r w:rsidR="008E0F0F" w:rsidRPr="006632F3">
        <w:rPr>
          <w:rFonts w:ascii="Times New Roman" w:eastAsia="Times New Roman" w:hAnsi="Times New Roman" w:cs="Times New Roman"/>
        </w:rPr>
        <w:t>) h</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s to be</w:t>
      </w:r>
      <w:r w:rsidR="008E0F0F" w:rsidRPr="006632F3">
        <w:rPr>
          <w:rFonts w:ascii="Times New Roman" w:eastAsia="Times New Roman" w:hAnsi="Times New Roman" w:cs="Times New Roman"/>
          <w:spacing w:val="-1"/>
        </w:rPr>
        <w:t xml:space="preserve"> crea</w:t>
      </w:r>
      <w:r w:rsidR="008E0F0F" w:rsidRPr="006632F3">
        <w:rPr>
          <w:rFonts w:ascii="Times New Roman" w:eastAsia="Times New Roman" w:hAnsi="Times New Roman" w:cs="Times New Roman"/>
        </w:rPr>
        <w:t>t</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 xml:space="preserve">d </w:t>
      </w:r>
      <w:r w:rsidR="008E0F0F" w:rsidRPr="006632F3">
        <w:rPr>
          <w:rFonts w:ascii="Times New Roman" w:eastAsia="Times New Roman" w:hAnsi="Times New Roman" w:cs="Times New Roman"/>
          <w:spacing w:val="-1"/>
        </w:rPr>
        <w:t>f</w:t>
      </w:r>
      <w:r w:rsidR="008E0F0F" w:rsidRPr="006632F3">
        <w:rPr>
          <w:rFonts w:ascii="Times New Roman" w:eastAsia="Times New Roman" w:hAnsi="Times New Roman" w:cs="Times New Roman"/>
        </w:rPr>
        <w:t>or</w:t>
      </w:r>
      <w:r w:rsidR="008E0F0F" w:rsidRPr="006632F3">
        <w:rPr>
          <w:rFonts w:ascii="Times New Roman" w:eastAsia="Times New Roman" w:hAnsi="Times New Roman" w:cs="Times New Roman"/>
          <w:spacing w:val="-1"/>
        </w:rPr>
        <w:t xml:space="preserve"> </w:t>
      </w:r>
      <w:r w:rsidR="008E0F0F" w:rsidRPr="006632F3">
        <w:rPr>
          <w:rFonts w:ascii="Times New Roman" w:eastAsia="Times New Roman" w:hAnsi="Times New Roman" w:cs="Times New Roman"/>
        </w:rPr>
        <w:t>subs</w:t>
      </w:r>
      <w:r w:rsidR="008E0F0F" w:rsidRPr="006632F3">
        <w:rPr>
          <w:rFonts w:ascii="Times New Roman" w:eastAsia="Times New Roman" w:hAnsi="Times New Roman" w:cs="Times New Roman"/>
          <w:spacing w:val="-1"/>
        </w:rPr>
        <w:t>cr</w:t>
      </w:r>
      <w:r w:rsidR="008E0F0F" w:rsidRPr="006632F3">
        <w:rPr>
          <w:rFonts w:ascii="Times New Roman" w:eastAsia="Times New Roman" w:hAnsi="Times New Roman" w:cs="Times New Roman"/>
        </w:rPr>
        <w:t>ibing</w:t>
      </w:r>
      <w:r w:rsidR="008E0F0F" w:rsidRPr="006632F3">
        <w:rPr>
          <w:rFonts w:ascii="Times New Roman" w:eastAsia="Times New Roman" w:hAnsi="Times New Roman" w:cs="Times New Roman"/>
          <w:spacing w:val="-10"/>
        </w:rPr>
        <w:t xml:space="preserve"> </w:t>
      </w:r>
      <w:r w:rsidR="008E0F0F" w:rsidRPr="006632F3">
        <w:rPr>
          <w:rFonts w:ascii="Times New Roman" w:eastAsia="Times New Roman" w:hAnsi="Times New Roman" w:cs="Times New Roman"/>
        </w:rPr>
        <w:t>to d</w:t>
      </w:r>
      <w:r w:rsidR="008E0F0F" w:rsidRPr="006632F3">
        <w:rPr>
          <w:rFonts w:ascii="Times New Roman" w:eastAsia="Times New Roman" w:hAnsi="Times New Roman" w:cs="Times New Roman"/>
          <w:spacing w:val="-1"/>
        </w:rPr>
        <w:t>a</w:t>
      </w:r>
      <w:r w:rsidR="008E0F0F" w:rsidRPr="006632F3">
        <w:rPr>
          <w:rFonts w:ascii="Times New Roman" w:eastAsia="Times New Roman" w:hAnsi="Times New Roman" w:cs="Times New Roman"/>
        </w:rPr>
        <w:t>ta</w:t>
      </w:r>
      <w:r w:rsidR="008E0F0F" w:rsidRPr="006632F3">
        <w:rPr>
          <w:rFonts w:ascii="Times New Roman" w:eastAsia="Times New Roman" w:hAnsi="Times New Roman" w:cs="Times New Roman"/>
          <w:spacing w:val="-2"/>
        </w:rPr>
        <w:t xml:space="preserve"> </w:t>
      </w:r>
      <w:r w:rsidR="008E0F0F" w:rsidRPr="006632F3">
        <w:rPr>
          <w:rFonts w:ascii="Times New Roman" w:eastAsia="Times New Roman" w:hAnsi="Times New Roman" w:cs="Times New Roman"/>
        </w:rPr>
        <w:t>st</w:t>
      </w:r>
      <w:r w:rsidR="008E0F0F" w:rsidRPr="006632F3">
        <w:rPr>
          <w:rFonts w:ascii="Times New Roman" w:eastAsia="Times New Roman" w:hAnsi="Times New Roman" w:cs="Times New Roman"/>
          <w:spacing w:val="-1"/>
        </w:rPr>
        <w:t>rea</w:t>
      </w:r>
      <w:r w:rsidR="008E0F0F" w:rsidRPr="006632F3">
        <w:rPr>
          <w:rFonts w:ascii="Times New Roman" w:eastAsia="Times New Roman" w:hAnsi="Times New Roman" w:cs="Times New Roman"/>
        </w:rPr>
        <w:t>m of</w:t>
      </w:r>
      <w:r w:rsidR="008E0F0F" w:rsidRPr="006632F3">
        <w:rPr>
          <w:rFonts w:ascii="Times New Roman" w:eastAsia="Times New Roman" w:hAnsi="Times New Roman" w:cs="Times New Roman"/>
          <w:spacing w:val="-1"/>
        </w:rPr>
        <w:t xml:space="preserve"> eac</w:t>
      </w:r>
      <w:r w:rsidR="008E0F0F" w:rsidRPr="006632F3">
        <w:rPr>
          <w:rFonts w:ascii="Times New Roman" w:eastAsia="Times New Roman" w:hAnsi="Times New Roman" w:cs="Times New Roman"/>
        </w:rPr>
        <w:t>h s</w:t>
      </w:r>
      <w:r w:rsidR="008E0F0F" w:rsidRPr="006632F3">
        <w:rPr>
          <w:rFonts w:ascii="Times New Roman" w:eastAsia="Times New Roman" w:hAnsi="Times New Roman" w:cs="Times New Roman"/>
          <w:spacing w:val="-1"/>
        </w:rPr>
        <w:t>e</w:t>
      </w:r>
      <w:r w:rsidR="008E0F0F" w:rsidRPr="006632F3">
        <w:rPr>
          <w:rFonts w:ascii="Times New Roman" w:eastAsia="Times New Roman" w:hAnsi="Times New Roman" w:cs="Times New Roman"/>
        </w:rPr>
        <w:t>nso</w:t>
      </w:r>
      <w:r w:rsidR="008E0F0F" w:rsidRPr="006632F3">
        <w:rPr>
          <w:rFonts w:ascii="Times New Roman" w:eastAsia="Times New Roman" w:hAnsi="Times New Roman" w:cs="Times New Roman"/>
          <w:spacing w:val="-1"/>
        </w:rPr>
        <w:t>r</w:t>
      </w:r>
      <w:r w:rsidR="008E0F0F" w:rsidRPr="006632F3">
        <w:rPr>
          <w:rFonts w:ascii="Times New Roman" w:eastAsia="Times New Roman" w:hAnsi="Times New Roman" w:cs="Times New Roman"/>
        </w:rPr>
        <w:t>.</w:t>
      </w:r>
    </w:p>
    <w:p w14:paraId="75944262" w14:textId="77777777" w:rsidR="008E0F0F" w:rsidRPr="006632F3" w:rsidRDefault="008E0F0F" w:rsidP="008E0F0F">
      <w:pPr>
        <w:spacing w:after="0"/>
        <w:rPr>
          <w:rFonts w:ascii="Times New Roman" w:hAnsi="Times New Roman" w:cs="Times New Roman"/>
        </w:rPr>
        <w:sectPr w:rsidR="008E0F0F" w:rsidRPr="006632F3">
          <w:pgSz w:w="12240" w:h="15860"/>
          <w:pgMar w:top="1320" w:right="1720" w:bottom="1000" w:left="1680" w:header="0" w:footer="803" w:gutter="0"/>
          <w:cols w:space="720"/>
        </w:sectPr>
      </w:pPr>
    </w:p>
    <w:p w14:paraId="2090A29F" w14:textId="463D9D35" w:rsidR="008E0F0F" w:rsidRPr="00791451" w:rsidRDefault="00791451" w:rsidP="008E0F0F">
      <w:pPr>
        <w:spacing w:before="34" w:after="0" w:line="240" w:lineRule="auto"/>
        <w:ind w:left="118" w:right="-20"/>
        <w:jc w:val="center"/>
        <w:rPr>
          <w:rFonts w:ascii="Times New Roman" w:eastAsia="Times New Roman" w:hAnsi="Times New Roman" w:cs="Times New Roman"/>
          <w:i/>
        </w:rPr>
      </w:pPr>
      <w:r w:rsidRPr="00791451">
        <w:rPr>
          <w:rFonts w:ascii="Times New Roman" w:eastAsia="Times New Roman" w:hAnsi="Times New Roman" w:cs="Times New Roman"/>
          <w:bCs/>
          <w:i/>
        </w:rPr>
        <w:lastRenderedPageBreak/>
        <w:t>F</w:t>
      </w:r>
      <w:r w:rsidR="008E0F0F" w:rsidRPr="00791451">
        <w:rPr>
          <w:rFonts w:ascii="Times New Roman" w:eastAsia="Times New Roman" w:hAnsi="Times New Roman" w:cs="Times New Roman"/>
          <w:bCs/>
          <w:i/>
        </w:rPr>
        <w:t>i</w:t>
      </w:r>
      <w:r w:rsidR="008E0F0F" w:rsidRPr="00791451">
        <w:rPr>
          <w:rFonts w:ascii="Times New Roman" w:eastAsia="Times New Roman" w:hAnsi="Times New Roman" w:cs="Times New Roman"/>
          <w:bCs/>
          <w:i/>
          <w:spacing w:val="1"/>
        </w:rPr>
        <w:t>g</w:t>
      </w:r>
      <w:r w:rsidR="008E0F0F" w:rsidRPr="00791451">
        <w:rPr>
          <w:rFonts w:ascii="Times New Roman" w:eastAsia="Times New Roman" w:hAnsi="Times New Roman" w:cs="Times New Roman"/>
          <w:bCs/>
          <w:i/>
          <w:spacing w:val="-1"/>
        </w:rPr>
        <w:t>u</w:t>
      </w:r>
      <w:r w:rsidR="008E0F0F" w:rsidRPr="00791451">
        <w:rPr>
          <w:rFonts w:ascii="Times New Roman" w:eastAsia="Times New Roman" w:hAnsi="Times New Roman" w:cs="Times New Roman"/>
          <w:bCs/>
          <w:i/>
        </w:rPr>
        <w:t>re</w:t>
      </w:r>
      <w:r w:rsidR="008E0F0F" w:rsidRPr="00791451">
        <w:rPr>
          <w:rFonts w:ascii="Times New Roman" w:eastAsia="Times New Roman" w:hAnsi="Times New Roman" w:cs="Times New Roman"/>
          <w:bCs/>
          <w:i/>
          <w:spacing w:val="-6"/>
        </w:rPr>
        <w:t xml:space="preserve"> </w:t>
      </w:r>
      <w:r w:rsidR="008E0F0F" w:rsidRPr="00791451">
        <w:rPr>
          <w:rFonts w:ascii="Times New Roman" w:eastAsia="Times New Roman" w:hAnsi="Times New Roman" w:cs="Times New Roman"/>
          <w:bCs/>
          <w:i/>
          <w:spacing w:val="1"/>
        </w:rPr>
        <w:t>3-3</w:t>
      </w:r>
      <w:r w:rsidR="008E0F0F" w:rsidRPr="00791451">
        <w:rPr>
          <w:rFonts w:ascii="Times New Roman" w:eastAsia="Times New Roman" w:hAnsi="Times New Roman" w:cs="Times New Roman"/>
          <w:bCs/>
          <w:i/>
        </w:rPr>
        <w:t>6</w:t>
      </w:r>
      <w:r w:rsidR="008E0F0F" w:rsidRPr="00791451">
        <w:rPr>
          <w:rFonts w:ascii="Times New Roman" w:eastAsia="Times New Roman" w:hAnsi="Times New Roman" w:cs="Times New Roman"/>
          <w:bCs/>
          <w:i/>
          <w:spacing w:val="-3"/>
        </w:rPr>
        <w:t xml:space="preserve"> </w:t>
      </w:r>
      <w:r w:rsidR="008E0F0F" w:rsidRPr="00791451">
        <w:rPr>
          <w:rFonts w:ascii="Times New Roman" w:eastAsia="Times New Roman" w:hAnsi="Times New Roman" w:cs="Times New Roman"/>
          <w:bCs/>
          <w:i/>
          <w:spacing w:val="-1"/>
        </w:rPr>
        <w:t>SCMW</w:t>
      </w:r>
      <w:r w:rsidR="008E0F0F" w:rsidRPr="00791451">
        <w:rPr>
          <w:rFonts w:ascii="Times New Roman" w:eastAsia="Times New Roman" w:hAnsi="Times New Roman" w:cs="Times New Roman"/>
          <w:bCs/>
          <w:i/>
          <w:spacing w:val="-10"/>
        </w:rPr>
        <w:t xml:space="preserve"> </w:t>
      </w:r>
      <w:r w:rsidR="008E0F0F" w:rsidRPr="00791451">
        <w:rPr>
          <w:rFonts w:ascii="Times New Roman" w:eastAsia="Times New Roman" w:hAnsi="Times New Roman" w:cs="Times New Roman"/>
          <w:bCs/>
          <w:i/>
        </w:rPr>
        <w:t>A</w:t>
      </w:r>
      <w:r w:rsidR="008E0F0F" w:rsidRPr="00791451">
        <w:rPr>
          <w:rFonts w:ascii="Times New Roman" w:eastAsia="Times New Roman" w:hAnsi="Times New Roman" w:cs="Times New Roman"/>
          <w:bCs/>
          <w:i/>
          <w:spacing w:val="-1"/>
        </w:rPr>
        <w:t>pp</w:t>
      </w:r>
      <w:r w:rsidR="008E0F0F" w:rsidRPr="00791451">
        <w:rPr>
          <w:rFonts w:ascii="Times New Roman" w:eastAsia="Times New Roman" w:hAnsi="Times New Roman" w:cs="Times New Roman"/>
          <w:bCs/>
          <w:i/>
        </w:rPr>
        <w:t>lic</w:t>
      </w:r>
      <w:r w:rsidR="008E0F0F" w:rsidRPr="00791451">
        <w:rPr>
          <w:rFonts w:ascii="Times New Roman" w:eastAsia="Times New Roman" w:hAnsi="Times New Roman" w:cs="Times New Roman"/>
          <w:bCs/>
          <w:i/>
          <w:spacing w:val="1"/>
        </w:rPr>
        <w:t>at</w:t>
      </w:r>
      <w:r w:rsidR="008E0F0F" w:rsidRPr="00791451">
        <w:rPr>
          <w:rFonts w:ascii="Times New Roman" w:eastAsia="Times New Roman" w:hAnsi="Times New Roman" w:cs="Times New Roman"/>
          <w:bCs/>
          <w:i/>
        </w:rPr>
        <w:t>i</w:t>
      </w:r>
      <w:r w:rsidR="008E0F0F" w:rsidRPr="00791451">
        <w:rPr>
          <w:rFonts w:ascii="Times New Roman" w:eastAsia="Times New Roman" w:hAnsi="Times New Roman" w:cs="Times New Roman"/>
          <w:bCs/>
          <w:i/>
          <w:spacing w:val="1"/>
        </w:rPr>
        <w:t>o</w:t>
      </w:r>
      <w:r w:rsidR="008E0F0F" w:rsidRPr="00791451">
        <w:rPr>
          <w:rFonts w:ascii="Times New Roman" w:eastAsia="Times New Roman" w:hAnsi="Times New Roman" w:cs="Times New Roman"/>
          <w:bCs/>
          <w:i/>
        </w:rPr>
        <w:t>n</w:t>
      </w:r>
      <w:r w:rsidR="008E0F0F" w:rsidRPr="00791451">
        <w:rPr>
          <w:rFonts w:ascii="Times New Roman" w:eastAsia="Times New Roman" w:hAnsi="Times New Roman" w:cs="Times New Roman"/>
          <w:bCs/>
          <w:i/>
          <w:spacing w:val="-12"/>
        </w:rPr>
        <w:t xml:space="preserve"> </w:t>
      </w:r>
      <w:r w:rsidR="008E0F0F" w:rsidRPr="00791451">
        <w:rPr>
          <w:rFonts w:ascii="Times New Roman" w:eastAsia="Times New Roman" w:hAnsi="Times New Roman" w:cs="Times New Roman"/>
          <w:bCs/>
          <w:i/>
        </w:rPr>
        <w:t>Pr</w:t>
      </w:r>
      <w:r w:rsidR="008E0F0F" w:rsidRPr="00791451">
        <w:rPr>
          <w:rFonts w:ascii="Times New Roman" w:eastAsia="Times New Roman" w:hAnsi="Times New Roman" w:cs="Times New Roman"/>
          <w:bCs/>
          <w:i/>
          <w:spacing w:val="1"/>
        </w:rPr>
        <w:t>og</w:t>
      </w:r>
      <w:r w:rsidR="008E0F0F" w:rsidRPr="00791451">
        <w:rPr>
          <w:rFonts w:ascii="Times New Roman" w:eastAsia="Times New Roman" w:hAnsi="Times New Roman" w:cs="Times New Roman"/>
          <w:bCs/>
          <w:i/>
        </w:rPr>
        <w:t>r</w:t>
      </w:r>
      <w:r w:rsidR="008E0F0F" w:rsidRPr="00791451">
        <w:rPr>
          <w:rFonts w:ascii="Times New Roman" w:eastAsia="Times New Roman" w:hAnsi="Times New Roman" w:cs="Times New Roman"/>
          <w:bCs/>
          <w:i/>
          <w:spacing w:val="1"/>
        </w:rPr>
        <w:t>a</w:t>
      </w:r>
      <w:r w:rsidR="008E0F0F" w:rsidRPr="00791451">
        <w:rPr>
          <w:rFonts w:ascii="Times New Roman" w:eastAsia="Times New Roman" w:hAnsi="Times New Roman" w:cs="Times New Roman"/>
          <w:bCs/>
          <w:i/>
          <w:spacing w:val="-6"/>
        </w:rPr>
        <w:t>mm</w:t>
      </w:r>
      <w:r w:rsidR="008E0F0F" w:rsidRPr="00791451">
        <w:rPr>
          <w:rFonts w:ascii="Times New Roman" w:eastAsia="Times New Roman" w:hAnsi="Times New Roman" w:cs="Times New Roman"/>
          <w:bCs/>
          <w:i/>
        </w:rPr>
        <w:t>i</w:t>
      </w:r>
      <w:r w:rsidR="008E0F0F" w:rsidRPr="00791451">
        <w:rPr>
          <w:rFonts w:ascii="Times New Roman" w:eastAsia="Times New Roman" w:hAnsi="Times New Roman" w:cs="Times New Roman"/>
          <w:bCs/>
          <w:i/>
          <w:spacing w:val="-1"/>
        </w:rPr>
        <w:t>n</w:t>
      </w:r>
      <w:r w:rsidR="008E0F0F" w:rsidRPr="00791451">
        <w:rPr>
          <w:rFonts w:ascii="Times New Roman" w:eastAsia="Times New Roman" w:hAnsi="Times New Roman" w:cs="Times New Roman"/>
          <w:bCs/>
          <w:i/>
        </w:rPr>
        <w:t>g</w:t>
      </w:r>
      <w:r w:rsidR="008E0F0F" w:rsidRPr="00791451">
        <w:rPr>
          <w:rFonts w:ascii="Times New Roman" w:eastAsia="Times New Roman" w:hAnsi="Times New Roman" w:cs="Times New Roman"/>
          <w:bCs/>
          <w:i/>
          <w:spacing w:val="-11"/>
        </w:rPr>
        <w:t xml:space="preserve"> </w:t>
      </w:r>
      <w:r w:rsidR="008E0F0F" w:rsidRPr="00791451">
        <w:rPr>
          <w:rFonts w:ascii="Times New Roman" w:eastAsia="Times New Roman" w:hAnsi="Times New Roman" w:cs="Times New Roman"/>
          <w:bCs/>
          <w:i/>
          <w:spacing w:val="-1"/>
        </w:rPr>
        <w:t>In</w:t>
      </w:r>
      <w:r w:rsidR="008E0F0F" w:rsidRPr="00791451">
        <w:rPr>
          <w:rFonts w:ascii="Times New Roman" w:eastAsia="Times New Roman" w:hAnsi="Times New Roman" w:cs="Times New Roman"/>
          <w:bCs/>
          <w:i/>
          <w:spacing w:val="1"/>
        </w:rPr>
        <w:t>t</w:t>
      </w:r>
      <w:r w:rsidR="008E0F0F" w:rsidRPr="00791451">
        <w:rPr>
          <w:rFonts w:ascii="Times New Roman" w:eastAsia="Times New Roman" w:hAnsi="Times New Roman" w:cs="Times New Roman"/>
          <w:bCs/>
          <w:i/>
        </w:rPr>
        <w:t>er</w:t>
      </w:r>
      <w:r w:rsidR="008E0F0F" w:rsidRPr="00791451">
        <w:rPr>
          <w:rFonts w:ascii="Times New Roman" w:eastAsia="Times New Roman" w:hAnsi="Times New Roman" w:cs="Times New Roman"/>
          <w:bCs/>
          <w:i/>
          <w:spacing w:val="1"/>
        </w:rPr>
        <w:t>fa</w:t>
      </w:r>
      <w:r w:rsidR="008E0F0F" w:rsidRPr="00791451">
        <w:rPr>
          <w:rFonts w:ascii="Times New Roman" w:eastAsia="Times New Roman" w:hAnsi="Times New Roman" w:cs="Times New Roman"/>
          <w:bCs/>
          <w:i/>
        </w:rPr>
        <w:t>ce</w:t>
      </w:r>
    </w:p>
    <w:p w14:paraId="67BB650F" w14:textId="77777777" w:rsidR="008E0F0F" w:rsidRPr="006632F3" w:rsidRDefault="008E0F0F" w:rsidP="008E0F0F">
      <w:pPr>
        <w:spacing w:after="0"/>
        <w:rPr>
          <w:rFonts w:ascii="Times New Roman" w:hAnsi="Times New Roman" w:cs="Times New Roman"/>
        </w:rPr>
      </w:pPr>
    </w:p>
    <w:p w14:paraId="1B20D7BE" w14:textId="77777777" w:rsidR="008E0F0F" w:rsidRPr="006632F3" w:rsidRDefault="008E0F0F" w:rsidP="008E0F0F">
      <w:pPr>
        <w:spacing w:before="60" w:after="0" w:line="240" w:lineRule="auto"/>
        <w:ind w:left="118" w:right="-20"/>
        <w:rPr>
          <w:rFonts w:ascii="Times New Roman" w:eastAsia="Arial" w:hAnsi="Times New Roman" w:cs="Times New Roman"/>
        </w:rPr>
      </w:pPr>
      <w:r w:rsidRPr="006632F3">
        <w:rPr>
          <w:rFonts w:ascii="Times New Roman" w:eastAsia="Arial" w:hAnsi="Times New Roman" w:cs="Times New Roman"/>
          <w:b/>
          <w:bCs/>
          <w:i/>
          <w:spacing w:val="-1"/>
        </w:rPr>
        <w:t>Se</w:t>
      </w:r>
      <w:r w:rsidRPr="006632F3">
        <w:rPr>
          <w:rFonts w:ascii="Times New Roman" w:eastAsia="Arial" w:hAnsi="Times New Roman" w:cs="Times New Roman"/>
          <w:b/>
          <w:bCs/>
          <w:i/>
          <w:spacing w:val="-2"/>
        </w:rPr>
        <w:t>n</w:t>
      </w:r>
      <w:r w:rsidRPr="006632F3">
        <w:rPr>
          <w:rFonts w:ascii="Times New Roman" w:eastAsia="Arial" w:hAnsi="Times New Roman" w:cs="Times New Roman"/>
          <w:b/>
          <w:bCs/>
          <w:i/>
          <w:spacing w:val="-1"/>
        </w:rPr>
        <w:t>s</w:t>
      </w:r>
      <w:r w:rsidRPr="006632F3">
        <w:rPr>
          <w:rFonts w:ascii="Times New Roman" w:eastAsia="Arial" w:hAnsi="Times New Roman" w:cs="Times New Roman"/>
          <w:b/>
          <w:bCs/>
          <w:i/>
          <w:spacing w:val="-2"/>
        </w:rPr>
        <w:t>o</w:t>
      </w:r>
      <w:r w:rsidRPr="006632F3">
        <w:rPr>
          <w:rFonts w:ascii="Times New Roman" w:eastAsia="Arial" w:hAnsi="Times New Roman" w:cs="Times New Roman"/>
          <w:b/>
          <w:bCs/>
          <w:i/>
        </w:rPr>
        <w:t>r</w:t>
      </w:r>
      <w:r w:rsidRPr="006632F3">
        <w:rPr>
          <w:rFonts w:ascii="Times New Roman" w:eastAsia="Arial" w:hAnsi="Times New Roman" w:cs="Times New Roman"/>
          <w:b/>
          <w:bCs/>
          <w:i/>
          <w:spacing w:val="2"/>
        </w:rPr>
        <w:t xml:space="preserve"> </w:t>
      </w:r>
      <w:r w:rsidRPr="006632F3">
        <w:rPr>
          <w:rFonts w:ascii="Times New Roman" w:eastAsia="Arial" w:hAnsi="Times New Roman" w:cs="Times New Roman"/>
          <w:b/>
          <w:bCs/>
          <w:i/>
          <w:spacing w:val="-1"/>
        </w:rPr>
        <w:t>Se</w:t>
      </w:r>
      <w:r w:rsidRPr="006632F3">
        <w:rPr>
          <w:rFonts w:ascii="Times New Roman" w:eastAsia="Arial" w:hAnsi="Times New Roman" w:cs="Times New Roman"/>
          <w:b/>
          <w:bCs/>
          <w:i/>
          <w:spacing w:val="1"/>
        </w:rPr>
        <w:t>r</w:t>
      </w:r>
      <w:r w:rsidRPr="006632F3">
        <w:rPr>
          <w:rFonts w:ascii="Times New Roman" w:eastAsia="Arial" w:hAnsi="Times New Roman" w:cs="Times New Roman"/>
          <w:b/>
          <w:bCs/>
          <w:i/>
          <w:spacing w:val="-1"/>
        </w:rPr>
        <w:t>v</w:t>
      </w:r>
      <w:r w:rsidRPr="006632F3">
        <w:rPr>
          <w:rFonts w:ascii="Times New Roman" w:eastAsia="Arial" w:hAnsi="Times New Roman" w:cs="Times New Roman"/>
          <w:b/>
          <w:bCs/>
          <w:i/>
          <w:spacing w:val="1"/>
        </w:rPr>
        <w:t>i</w:t>
      </w:r>
      <w:r w:rsidRPr="006632F3">
        <w:rPr>
          <w:rFonts w:ascii="Times New Roman" w:eastAsia="Arial" w:hAnsi="Times New Roman" w:cs="Times New Roman"/>
          <w:b/>
          <w:bCs/>
          <w:i/>
          <w:spacing w:val="-1"/>
        </w:rPr>
        <w:t>c</w:t>
      </w:r>
      <w:r w:rsidRPr="006632F3">
        <w:rPr>
          <w:rFonts w:ascii="Times New Roman" w:eastAsia="Arial" w:hAnsi="Times New Roman" w:cs="Times New Roman"/>
          <w:b/>
          <w:bCs/>
          <w:i/>
        </w:rPr>
        <w:t xml:space="preserve">e </w:t>
      </w:r>
      <w:r w:rsidRPr="006632F3">
        <w:rPr>
          <w:rFonts w:ascii="Times New Roman" w:eastAsia="Arial" w:hAnsi="Times New Roman" w:cs="Times New Roman"/>
          <w:b/>
          <w:bCs/>
          <w:i/>
          <w:spacing w:val="-2"/>
        </w:rPr>
        <w:t>Ab</w:t>
      </w:r>
      <w:r w:rsidRPr="006632F3">
        <w:rPr>
          <w:rFonts w:ascii="Times New Roman" w:eastAsia="Arial" w:hAnsi="Times New Roman" w:cs="Times New Roman"/>
          <w:b/>
          <w:bCs/>
          <w:i/>
          <w:spacing w:val="-1"/>
        </w:rPr>
        <w:t>s</w:t>
      </w:r>
      <w:r w:rsidRPr="006632F3">
        <w:rPr>
          <w:rFonts w:ascii="Times New Roman" w:eastAsia="Arial" w:hAnsi="Times New Roman" w:cs="Times New Roman"/>
          <w:b/>
          <w:bCs/>
          <w:i/>
        </w:rPr>
        <w:t>t</w:t>
      </w:r>
      <w:r w:rsidRPr="006632F3">
        <w:rPr>
          <w:rFonts w:ascii="Times New Roman" w:eastAsia="Arial" w:hAnsi="Times New Roman" w:cs="Times New Roman"/>
          <w:b/>
          <w:bCs/>
          <w:i/>
          <w:spacing w:val="1"/>
        </w:rPr>
        <w:t>r</w:t>
      </w:r>
      <w:r w:rsidRPr="006632F3">
        <w:rPr>
          <w:rFonts w:ascii="Times New Roman" w:eastAsia="Arial" w:hAnsi="Times New Roman" w:cs="Times New Roman"/>
          <w:b/>
          <w:bCs/>
          <w:i/>
          <w:spacing w:val="-1"/>
        </w:rPr>
        <w:t>ac</w:t>
      </w:r>
      <w:r w:rsidRPr="006632F3">
        <w:rPr>
          <w:rFonts w:ascii="Times New Roman" w:eastAsia="Arial" w:hAnsi="Times New Roman" w:cs="Times New Roman"/>
          <w:b/>
          <w:bCs/>
          <w:i/>
        </w:rPr>
        <w:t>t</w:t>
      </w:r>
      <w:r w:rsidRPr="006632F3">
        <w:rPr>
          <w:rFonts w:ascii="Times New Roman" w:eastAsia="Arial" w:hAnsi="Times New Roman" w:cs="Times New Roman"/>
          <w:b/>
          <w:bCs/>
          <w:i/>
          <w:spacing w:val="1"/>
        </w:rPr>
        <w:t>i</w:t>
      </w:r>
      <w:r w:rsidRPr="006632F3">
        <w:rPr>
          <w:rFonts w:ascii="Times New Roman" w:eastAsia="Arial" w:hAnsi="Times New Roman" w:cs="Times New Roman"/>
          <w:b/>
          <w:bCs/>
          <w:i/>
          <w:spacing w:val="-2"/>
        </w:rPr>
        <w:t>o</w:t>
      </w:r>
      <w:r w:rsidRPr="006632F3">
        <w:rPr>
          <w:rFonts w:ascii="Times New Roman" w:eastAsia="Arial" w:hAnsi="Times New Roman" w:cs="Times New Roman"/>
          <w:b/>
          <w:bCs/>
          <w:i/>
        </w:rPr>
        <w:t>n</w:t>
      </w:r>
      <w:r w:rsidRPr="006632F3">
        <w:rPr>
          <w:rFonts w:ascii="Times New Roman" w:eastAsia="Arial" w:hAnsi="Times New Roman" w:cs="Times New Roman"/>
          <w:b/>
          <w:bCs/>
          <w:i/>
          <w:spacing w:val="-1"/>
        </w:rPr>
        <w:t xml:space="preserve"> </w:t>
      </w:r>
      <w:r w:rsidRPr="006632F3">
        <w:rPr>
          <w:rFonts w:ascii="Times New Roman" w:eastAsia="Arial" w:hAnsi="Times New Roman" w:cs="Times New Roman"/>
          <w:b/>
          <w:bCs/>
          <w:i/>
          <w:spacing w:val="-2"/>
        </w:rPr>
        <w:t>L</w:t>
      </w:r>
      <w:r w:rsidRPr="006632F3">
        <w:rPr>
          <w:rFonts w:ascii="Times New Roman" w:eastAsia="Arial" w:hAnsi="Times New Roman" w:cs="Times New Roman"/>
          <w:b/>
          <w:bCs/>
          <w:i/>
          <w:spacing w:val="-1"/>
        </w:rPr>
        <w:t>aye</w:t>
      </w:r>
      <w:r w:rsidRPr="006632F3">
        <w:rPr>
          <w:rFonts w:ascii="Times New Roman" w:eastAsia="Arial" w:hAnsi="Times New Roman" w:cs="Times New Roman"/>
          <w:b/>
          <w:bCs/>
          <w:i/>
        </w:rPr>
        <w:t>r</w:t>
      </w:r>
      <w:r w:rsidRPr="006632F3">
        <w:rPr>
          <w:rFonts w:ascii="Times New Roman" w:eastAsia="Arial" w:hAnsi="Times New Roman" w:cs="Times New Roman"/>
          <w:b/>
          <w:bCs/>
          <w:i/>
          <w:spacing w:val="2"/>
        </w:rPr>
        <w:t xml:space="preserve"> </w:t>
      </w:r>
      <w:r w:rsidRPr="006632F3">
        <w:rPr>
          <w:rFonts w:ascii="Times New Roman" w:eastAsia="Arial" w:hAnsi="Times New Roman" w:cs="Times New Roman"/>
          <w:b/>
          <w:bCs/>
          <w:i/>
        </w:rPr>
        <w:t>(</w:t>
      </w:r>
      <w:r w:rsidRPr="006632F3">
        <w:rPr>
          <w:rFonts w:ascii="Times New Roman" w:eastAsia="Arial" w:hAnsi="Times New Roman" w:cs="Times New Roman"/>
          <w:b/>
          <w:bCs/>
          <w:i/>
          <w:spacing w:val="-1"/>
        </w:rPr>
        <w:t>SS</w:t>
      </w:r>
      <w:r w:rsidRPr="006632F3">
        <w:rPr>
          <w:rFonts w:ascii="Times New Roman" w:eastAsia="Arial" w:hAnsi="Times New Roman" w:cs="Times New Roman"/>
          <w:b/>
          <w:bCs/>
          <w:i/>
          <w:spacing w:val="-2"/>
        </w:rPr>
        <w:t>AL</w:t>
      </w:r>
      <w:r w:rsidRPr="006632F3">
        <w:rPr>
          <w:rFonts w:ascii="Times New Roman" w:eastAsia="Arial" w:hAnsi="Times New Roman" w:cs="Times New Roman"/>
          <w:b/>
          <w:bCs/>
          <w:i/>
        </w:rPr>
        <w:t>)</w:t>
      </w:r>
    </w:p>
    <w:p w14:paraId="56014361" w14:textId="77777777" w:rsidR="008E0F0F" w:rsidRPr="006632F3" w:rsidRDefault="008E0F0F" w:rsidP="008E0F0F">
      <w:pPr>
        <w:spacing w:before="1" w:after="0" w:line="240" w:lineRule="exact"/>
        <w:rPr>
          <w:rFonts w:ascii="Times New Roman" w:hAnsi="Times New Roman" w:cs="Times New Roman"/>
        </w:rPr>
      </w:pPr>
    </w:p>
    <w:p w14:paraId="0982B24A" w14:textId="6D4F4126" w:rsidR="008E0F0F" w:rsidRPr="006632F3" w:rsidRDefault="008E0F0F" w:rsidP="008E0F0F">
      <w:pPr>
        <w:spacing w:after="0" w:line="240" w:lineRule="auto"/>
        <w:ind w:left="118" w:right="-20"/>
        <w:rPr>
          <w:rFonts w:ascii="Times New Roman" w:eastAsia="Arial" w:hAnsi="Times New Roman" w:cs="Times New Roman"/>
        </w:rPr>
      </w:pP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5</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2</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O</w:t>
      </w:r>
      <w:r w:rsidRPr="006632F3">
        <w:rPr>
          <w:rFonts w:ascii="Times New Roman" w:eastAsia="Arial" w:hAnsi="Times New Roman" w:cs="Times New Roman"/>
          <w:b/>
          <w:bCs/>
          <w:spacing w:val="-4"/>
          <w:u w:val="single" w:color="000000"/>
        </w:rPr>
        <w:t>v</w:t>
      </w:r>
      <w:r w:rsidRPr="006632F3">
        <w:rPr>
          <w:rFonts w:ascii="Times New Roman" w:eastAsia="Arial" w:hAnsi="Times New Roman" w:cs="Times New Roman"/>
          <w:b/>
          <w:bCs/>
          <w:u w:val="single" w:color="000000"/>
        </w:rPr>
        <w:t>erall</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Se</w:t>
      </w:r>
      <w:r w:rsidRPr="006632F3">
        <w:rPr>
          <w:rFonts w:ascii="Times New Roman" w:eastAsia="Arial" w:hAnsi="Times New Roman" w:cs="Times New Roman"/>
          <w:b/>
          <w:bCs/>
          <w:spacing w:val="-1"/>
          <w:u w:val="single" w:color="000000"/>
        </w:rPr>
        <w:t>n</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r</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Ser</w:t>
      </w:r>
      <w:r w:rsidRPr="006632F3">
        <w:rPr>
          <w:rFonts w:ascii="Times New Roman" w:eastAsia="Arial" w:hAnsi="Times New Roman" w:cs="Times New Roman"/>
          <w:b/>
          <w:bCs/>
          <w:spacing w:val="-4"/>
          <w:u w:val="single" w:color="000000"/>
        </w:rPr>
        <w:t>v</w:t>
      </w:r>
      <w:r w:rsidRPr="006632F3">
        <w:rPr>
          <w:rFonts w:ascii="Times New Roman" w:eastAsia="Arial" w:hAnsi="Times New Roman" w:cs="Times New Roman"/>
          <w:b/>
          <w:bCs/>
          <w:u w:val="single" w:color="000000"/>
        </w:rPr>
        <w:t xml:space="preserve">ice </w:t>
      </w:r>
      <w:r w:rsidRPr="006632F3">
        <w:rPr>
          <w:rFonts w:ascii="Times New Roman" w:eastAsia="Arial" w:hAnsi="Times New Roman" w:cs="Times New Roman"/>
          <w:b/>
          <w:bCs/>
          <w:spacing w:val="-8"/>
          <w:u w:val="single" w:color="000000"/>
        </w:rPr>
        <w:t>A</w:t>
      </w:r>
      <w:r w:rsidRPr="006632F3">
        <w:rPr>
          <w:rFonts w:ascii="Times New Roman" w:eastAsia="Arial" w:hAnsi="Times New Roman" w:cs="Times New Roman"/>
          <w:b/>
          <w:bCs/>
          <w:spacing w:val="-1"/>
          <w:u w:val="single" w:color="000000"/>
        </w:rPr>
        <w:t>b</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rac</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n</w:t>
      </w:r>
      <w:r w:rsidRPr="006632F3">
        <w:rPr>
          <w:rFonts w:ascii="Times New Roman" w:eastAsia="Arial" w:hAnsi="Times New Roman" w:cs="Times New Roman"/>
          <w:b/>
          <w:bCs/>
          <w:spacing w:val="-1"/>
          <w:u w:val="single" w:color="000000"/>
        </w:rPr>
        <w:t xml:space="preserve"> L</w:t>
      </w:r>
      <w:r w:rsidRPr="006632F3">
        <w:rPr>
          <w:rFonts w:ascii="Times New Roman" w:eastAsia="Arial" w:hAnsi="Times New Roman" w:cs="Times New Roman"/>
          <w:b/>
          <w:bCs/>
          <w:u w:val="single" w:color="000000"/>
        </w:rPr>
        <w:t>a</w:t>
      </w:r>
      <w:r w:rsidRPr="006632F3">
        <w:rPr>
          <w:rFonts w:ascii="Times New Roman" w:eastAsia="Arial" w:hAnsi="Times New Roman" w:cs="Times New Roman"/>
          <w:b/>
          <w:bCs/>
          <w:spacing w:val="-7"/>
          <w:u w:val="single" w:color="000000"/>
        </w:rPr>
        <w:t>y</w:t>
      </w:r>
      <w:r w:rsidRPr="006632F3">
        <w:rPr>
          <w:rFonts w:ascii="Times New Roman" w:eastAsia="Arial" w:hAnsi="Times New Roman" w:cs="Times New Roman"/>
          <w:b/>
          <w:bCs/>
          <w:u w:val="single" w:color="000000"/>
        </w:rPr>
        <w:t>er</w:t>
      </w:r>
      <w:r w:rsidRPr="006632F3">
        <w:rPr>
          <w:rFonts w:ascii="Times New Roman" w:eastAsia="Arial" w:hAnsi="Times New Roman" w:cs="Times New Roman"/>
          <w:b/>
          <w:bCs/>
          <w:spacing w:val="3"/>
          <w:u w:val="single" w:color="000000"/>
        </w:rPr>
        <w:t xml:space="preserve"> </w:t>
      </w:r>
      <w:r w:rsidRPr="006632F3">
        <w:rPr>
          <w:rFonts w:ascii="Times New Roman" w:eastAsia="Arial" w:hAnsi="Times New Roman" w:cs="Times New Roman"/>
          <w:b/>
          <w:bCs/>
          <w:spacing w:val="-8"/>
          <w:u w:val="single" w:color="000000"/>
        </w:rPr>
        <w:t>A</w:t>
      </w:r>
      <w:r w:rsidRPr="006632F3">
        <w:rPr>
          <w:rFonts w:ascii="Times New Roman" w:eastAsia="Arial" w:hAnsi="Times New Roman" w:cs="Times New Roman"/>
          <w:b/>
          <w:bCs/>
          <w:u w:val="single" w:color="000000"/>
        </w:rPr>
        <w:t>rc</w:t>
      </w:r>
      <w:r w:rsidRPr="006632F3">
        <w:rPr>
          <w:rFonts w:ascii="Times New Roman" w:eastAsia="Arial" w:hAnsi="Times New Roman" w:cs="Times New Roman"/>
          <w:b/>
          <w:bCs/>
          <w:spacing w:val="-1"/>
          <w:u w:val="single" w:color="000000"/>
        </w:rPr>
        <w:t>h</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ec</w:t>
      </w:r>
      <w:r w:rsidRPr="006632F3">
        <w:rPr>
          <w:rFonts w:ascii="Times New Roman" w:eastAsia="Arial" w:hAnsi="Times New Roman" w:cs="Times New Roman"/>
          <w:b/>
          <w:bCs/>
          <w:spacing w:val="-1"/>
          <w:u w:val="single" w:color="000000"/>
        </w:rPr>
        <w:t>tu</w:t>
      </w:r>
      <w:r w:rsidRPr="006632F3">
        <w:rPr>
          <w:rFonts w:ascii="Times New Roman" w:eastAsia="Arial" w:hAnsi="Times New Roman" w:cs="Times New Roman"/>
          <w:b/>
          <w:bCs/>
          <w:u w:val="single" w:color="000000"/>
        </w:rPr>
        <w:t>re</w:t>
      </w:r>
    </w:p>
    <w:p w14:paraId="75FE7062" w14:textId="77777777" w:rsidR="008E0F0F" w:rsidRPr="006632F3" w:rsidRDefault="008E0F0F" w:rsidP="008E0F0F">
      <w:pPr>
        <w:spacing w:before="5" w:after="0" w:line="170" w:lineRule="exact"/>
        <w:rPr>
          <w:rFonts w:ascii="Times New Roman" w:hAnsi="Times New Roman" w:cs="Times New Roman"/>
        </w:rPr>
      </w:pPr>
    </w:p>
    <w:p w14:paraId="3D2A65F3" w14:textId="77777777" w:rsidR="008E0F0F" w:rsidRPr="006632F3" w:rsidRDefault="008E0F0F" w:rsidP="008E0F0F">
      <w:pPr>
        <w:spacing w:after="0" w:line="200" w:lineRule="exact"/>
        <w:rPr>
          <w:rFonts w:ascii="Times New Roman" w:hAnsi="Times New Roman" w:cs="Times New Roman"/>
        </w:rPr>
      </w:pPr>
    </w:p>
    <w:p w14:paraId="1E95E8FB" w14:textId="77777777" w:rsidR="008E0F0F" w:rsidRPr="006632F3" w:rsidRDefault="008E0F0F" w:rsidP="008E0F0F">
      <w:pPr>
        <w:spacing w:after="0" w:line="240" w:lineRule="auto"/>
        <w:ind w:left="118" w:right="-20"/>
        <w:jc w:val="center"/>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7459D0CF" wp14:editId="34AC95B4">
            <wp:extent cx="2814955" cy="4723130"/>
            <wp:effectExtent l="0" t="0" r="4445" b="1270"/>
            <wp:docPr id="16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814955" cy="4723130"/>
                    </a:xfrm>
                    <a:prstGeom prst="rect">
                      <a:avLst/>
                    </a:prstGeom>
                    <a:noFill/>
                    <a:ln>
                      <a:noFill/>
                    </a:ln>
                  </pic:spPr>
                </pic:pic>
              </a:graphicData>
            </a:graphic>
          </wp:inline>
        </w:drawing>
      </w:r>
    </w:p>
    <w:p w14:paraId="7817A685" w14:textId="77777777" w:rsidR="008E0F0F" w:rsidRPr="006632F3" w:rsidRDefault="008E0F0F" w:rsidP="008E0F0F">
      <w:pPr>
        <w:spacing w:before="6" w:after="0" w:line="100" w:lineRule="exact"/>
        <w:rPr>
          <w:rFonts w:ascii="Times New Roman" w:hAnsi="Times New Roman" w:cs="Times New Roman"/>
        </w:rPr>
      </w:pPr>
    </w:p>
    <w:p w14:paraId="3E5C2524" w14:textId="77777777" w:rsidR="008E0F0F" w:rsidRPr="006632F3" w:rsidRDefault="008E0F0F" w:rsidP="008E0F0F">
      <w:pPr>
        <w:spacing w:after="0" w:line="240" w:lineRule="auto"/>
        <w:ind w:left="118" w:right="-20"/>
        <w:jc w:val="center"/>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7</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 xml:space="preserve"> h</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spacing w:val="1"/>
        </w:rPr>
        <w:t>-</w:t>
      </w:r>
      <w:r w:rsidRPr="006632F3">
        <w:rPr>
          <w:rFonts w:ascii="Times New Roman" w:eastAsia="Times New Roman" w:hAnsi="Times New Roman" w:cs="Times New Roman"/>
          <w:b/>
          <w:bCs/>
        </w:rPr>
        <w:t>le</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el</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rc</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c</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10"/>
        </w:rPr>
        <w:t xml:space="preserve"> </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f</w:t>
      </w:r>
      <w:r w:rsidRPr="006632F3">
        <w:rPr>
          <w:rFonts w:ascii="Times New Roman" w:eastAsia="Times New Roman" w:hAnsi="Times New Roman" w:cs="Times New Roman"/>
          <w:b/>
          <w:bCs/>
          <w:spacing w:val="-1"/>
        </w:rPr>
        <w:t xml:space="preserve"> </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ic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bs</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oo</w:t>
      </w:r>
      <w:r w:rsidRPr="006632F3">
        <w:rPr>
          <w:rFonts w:ascii="Times New Roman" w:eastAsia="Times New Roman" w:hAnsi="Times New Roman" w:cs="Times New Roman"/>
          <w:b/>
          <w:bCs/>
        </w:rPr>
        <w:t>n</w:t>
      </w:r>
      <w:r w:rsidRPr="006632F3">
        <w:rPr>
          <w:rFonts w:ascii="Times New Roman" w:eastAsia="Times New Roman" w:hAnsi="Times New Roman" w:cs="Times New Roman"/>
          <w:b/>
          <w:bCs/>
          <w:spacing w:val="-11"/>
        </w:rPr>
        <w:t xml:space="preserve"> </w:t>
      </w:r>
      <w:r w:rsidRPr="006632F3">
        <w:rPr>
          <w:rFonts w:ascii="Times New Roman" w:eastAsia="Times New Roman" w:hAnsi="Times New Roman" w:cs="Times New Roman"/>
          <w:b/>
          <w:bCs/>
          <w:spacing w:val="-1"/>
        </w:rPr>
        <w:t>L</w:t>
      </w:r>
      <w:r w:rsidRPr="006632F3">
        <w:rPr>
          <w:rFonts w:ascii="Times New Roman" w:eastAsia="Times New Roman" w:hAnsi="Times New Roman" w:cs="Times New Roman"/>
          <w:b/>
          <w:bCs/>
          <w:spacing w:val="1"/>
        </w:rPr>
        <w:t>ay</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L</w:t>
      </w:r>
      <w:r w:rsidRPr="006632F3">
        <w:rPr>
          <w:rFonts w:ascii="Times New Roman" w:eastAsia="Times New Roman" w:hAnsi="Times New Roman" w:cs="Times New Roman"/>
          <w:b/>
          <w:bCs/>
        </w:rPr>
        <w:t>)</w:t>
      </w:r>
    </w:p>
    <w:p w14:paraId="7009B469" w14:textId="77777777" w:rsidR="008E0F0F" w:rsidRPr="006632F3" w:rsidRDefault="008E0F0F" w:rsidP="008E0F0F">
      <w:pPr>
        <w:spacing w:before="7" w:after="0" w:line="180" w:lineRule="exact"/>
        <w:rPr>
          <w:rFonts w:ascii="Times New Roman" w:hAnsi="Times New Roman" w:cs="Times New Roman"/>
        </w:rPr>
      </w:pPr>
    </w:p>
    <w:p w14:paraId="3F5B1449" w14:textId="77777777" w:rsidR="008E0F0F" w:rsidRPr="006632F3" w:rsidRDefault="008E0F0F" w:rsidP="008E0F0F">
      <w:pPr>
        <w:spacing w:after="0" w:line="200" w:lineRule="exact"/>
        <w:rPr>
          <w:rFonts w:ascii="Times New Roman" w:hAnsi="Times New Roman" w:cs="Times New Roman"/>
        </w:rPr>
      </w:pPr>
    </w:p>
    <w:p w14:paraId="2425FCFA" w14:textId="77777777" w:rsidR="008E0F0F" w:rsidRPr="006632F3" w:rsidRDefault="008E0F0F" w:rsidP="008E0F0F">
      <w:pPr>
        <w:spacing w:after="0" w:line="240" w:lineRule="auto"/>
        <w:ind w:left="118" w:right="312"/>
        <w:rPr>
          <w:rFonts w:ascii="Times New Roman" w:eastAsia="Times New Roman" w:hAnsi="Times New Roman" w:cs="Times New Roman"/>
        </w:rPr>
      </w:pP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bst</w:t>
      </w:r>
      <w:r w:rsidRPr="006632F3">
        <w:rPr>
          <w:rFonts w:ascii="Times New Roman" w:eastAsia="Times New Roman" w:hAnsi="Times New Roman" w:cs="Times New Roman"/>
          <w:spacing w:val="-1"/>
        </w:rPr>
        <w:t>rac</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6"/>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7"/>
        </w:rPr>
        <w:t>y</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 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v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mmon int</w:t>
      </w:r>
      <w:r w:rsidRPr="006632F3">
        <w:rPr>
          <w:rFonts w:ascii="Times New Roman" w:eastAsia="Times New Roman" w:hAnsi="Times New Roman" w:cs="Times New Roman"/>
          <w:spacing w:val="-1"/>
        </w:rPr>
        <w:t>erfa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ll kinds of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d 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to</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wr</w:t>
      </w:r>
      <w:r w:rsidRPr="006632F3">
        <w:rPr>
          <w:rFonts w:ascii="Times New Roman" w:eastAsia="Times New Roman" w:hAnsi="Times New Roman" w:cs="Times New Roman"/>
        </w:rPr>
        <w:t>iting</w:t>
      </w:r>
      <w:r w:rsidRPr="006632F3">
        <w:rPr>
          <w:rFonts w:ascii="Times New Roman" w:eastAsia="Times New Roman" w:hAnsi="Times New Roman" w:cs="Times New Roman"/>
          <w:spacing w:val="-4"/>
        </w:rPr>
        <w:t xml:space="preserve"> </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nsor</w:t>
      </w:r>
      <w:r w:rsidRPr="006632F3">
        <w:rPr>
          <w:rFonts w:ascii="Times New Roman" w:eastAsia="Times New Roman" w:hAnsi="Times New Roman" w:cs="Times New Roman"/>
          <w:b/>
          <w:bCs/>
          <w:spacing w:val="-1"/>
        </w:rPr>
        <w:t xml:space="preserve"> C</w:t>
      </w:r>
      <w:r w:rsidRPr="006632F3">
        <w:rPr>
          <w:rFonts w:ascii="Times New Roman" w:eastAsia="Times New Roman" w:hAnsi="Times New Roman" w:cs="Times New Roman"/>
          <w:b/>
          <w:bCs/>
        </w:rPr>
        <w:t>li</w:t>
      </w:r>
      <w:r w:rsidRPr="006632F3">
        <w:rPr>
          <w:rFonts w:ascii="Times New Roman" w:eastAsia="Times New Roman" w:hAnsi="Times New Roman" w:cs="Times New Roman"/>
          <w:b/>
          <w:bCs/>
          <w:spacing w:val="-1"/>
        </w:rPr>
        <w:t>e</w:t>
      </w:r>
      <w:r w:rsidRPr="006632F3">
        <w:rPr>
          <w:rFonts w:ascii="Times New Roman" w:eastAsia="Times New Roman" w:hAnsi="Times New Roman" w:cs="Times New Roman"/>
          <w:b/>
          <w:bCs/>
        </w:rPr>
        <w:t xml:space="preserve">nt </w:t>
      </w: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og</w:t>
      </w:r>
      <w:r w:rsidRPr="006632F3">
        <w:rPr>
          <w:rFonts w:ascii="Times New Roman" w:eastAsia="Times New Roman" w:hAnsi="Times New Roman" w:cs="Times New Roman"/>
          <w:b/>
          <w:bCs/>
          <w:spacing w:val="-1"/>
        </w:rPr>
        <w:t>r</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4"/>
        </w:rPr>
        <w:t>m</w:t>
      </w:r>
      <w:r w:rsidRPr="006632F3">
        <w:rPr>
          <w:rFonts w:ascii="Times New Roman" w:eastAsia="Times New Roman" w:hAnsi="Times New Roman" w:cs="Times New Roman"/>
          <w:b/>
          <w:bCs/>
        </w:rPr>
        <w:t>s (S</w:t>
      </w:r>
      <w:r w:rsidRPr="006632F3">
        <w:rPr>
          <w:rFonts w:ascii="Times New Roman" w:eastAsia="Times New Roman" w:hAnsi="Times New Roman" w:cs="Times New Roman"/>
          <w:b/>
          <w:bCs/>
          <w:spacing w:val="-1"/>
        </w:rPr>
        <w:t>C</w:t>
      </w:r>
      <w:r w:rsidRPr="006632F3">
        <w:rPr>
          <w:rFonts w:ascii="Times New Roman" w:eastAsia="Times New Roman" w:hAnsi="Times New Roman" w:cs="Times New Roman"/>
          <w:b/>
          <w:bCs/>
          <w:spacing w:val="-3"/>
        </w:rPr>
        <w:t>P</w:t>
      </w:r>
      <w:r w:rsidRPr="006632F3">
        <w:rPr>
          <w:rFonts w:ascii="Times New Roman" w:eastAsia="Times New Roman" w:hAnsi="Times New Roman" w:cs="Times New Roman"/>
          <w:b/>
          <w:bCs/>
        </w:rPr>
        <w:t>)</w:t>
      </w:r>
      <w:r w:rsidRPr="006632F3">
        <w:rPr>
          <w:rFonts w:ascii="Times New Roman" w:eastAsia="Times New Roman" w:hAnsi="Times New Roman" w:cs="Times New Roman"/>
          <w:b/>
          <w:bCs/>
          <w:spacing w:val="-4"/>
        </w:rPr>
        <w:t xml:space="preserve">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s to</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lib</w:t>
      </w:r>
      <w:r w:rsidRPr="006632F3">
        <w:rPr>
          <w:rFonts w:ascii="Times New Roman" w:eastAsia="Times New Roman" w:hAnsi="Times New Roman" w:cs="Times New Roman"/>
          <w:spacing w:val="-1"/>
        </w:rPr>
        <w:t>ra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w:t>
      </w:r>
    </w:p>
    <w:p w14:paraId="6066CF18" w14:textId="77777777" w:rsidR="008E0F0F" w:rsidRPr="006632F3" w:rsidRDefault="008E0F0F" w:rsidP="008E0F0F">
      <w:pPr>
        <w:spacing w:before="14" w:after="0" w:line="260" w:lineRule="exact"/>
        <w:rPr>
          <w:rFonts w:ascii="Times New Roman" w:hAnsi="Times New Roman" w:cs="Times New Roman"/>
        </w:rPr>
      </w:pPr>
    </w:p>
    <w:p w14:paraId="6323C879" w14:textId="77777777" w:rsidR="008E0F0F" w:rsidRPr="006632F3" w:rsidRDefault="008E0F0F" w:rsidP="008E0F0F">
      <w:pPr>
        <w:spacing w:after="0" w:line="240" w:lineRule="auto"/>
        <w:ind w:left="118" w:right="137"/>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mun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G</w:t>
      </w:r>
      <w:r w:rsidRPr="006632F3">
        <w:rPr>
          <w:rFonts w:ascii="Times New Roman" w:eastAsia="Times New Roman" w:hAnsi="Times New Roman" w:cs="Times New Roman"/>
        </w:rPr>
        <w:t>B</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cre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ion, d</w:t>
      </w:r>
      <w:r w:rsidRPr="006632F3">
        <w:rPr>
          <w:rFonts w:ascii="Times New Roman" w:eastAsia="Times New Roman" w:hAnsi="Times New Roman" w:cs="Times New Roman"/>
          <w:spacing w:val="-1"/>
        </w:rPr>
        <w:t>ef</w:t>
      </w:r>
      <w:r w:rsidRPr="006632F3">
        <w:rPr>
          <w:rFonts w:ascii="Times New Roman" w:eastAsia="Times New Roman" w:hAnsi="Times New Roman" w:cs="Times New Roman"/>
        </w:rPr>
        <w:t xml:space="preserve">ini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SG</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r</w:t>
      </w:r>
      <w:r w:rsidRPr="006632F3">
        <w:rPr>
          <w:rFonts w:ascii="Times New Roman" w:eastAsia="Times New Roman" w:hAnsi="Times New Roman" w:cs="Times New Roman"/>
        </w:rPr>
        <w:t>u</w:t>
      </w:r>
      <w:r w:rsidRPr="006632F3">
        <w:rPr>
          <w:rFonts w:ascii="Times New Roman" w:eastAsia="Times New Roman" w:hAnsi="Times New Roman" w:cs="Times New Roman"/>
          <w:spacing w:val="-2"/>
        </w:rPr>
        <w:t>n</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ti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publish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 xml:space="preserve">iving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6ECEB45A" w14:textId="77777777" w:rsidR="008E0F0F" w:rsidRPr="006632F3" w:rsidRDefault="008E0F0F" w:rsidP="008E0F0F">
      <w:pPr>
        <w:spacing w:before="16" w:after="0" w:line="260" w:lineRule="exact"/>
        <w:rPr>
          <w:rFonts w:ascii="Times New Roman" w:hAnsi="Times New Roman" w:cs="Times New Roman"/>
        </w:rPr>
      </w:pPr>
    </w:p>
    <w:p w14:paraId="0AE9DE34" w14:textId="77777777" w:rsidR="008E0F0F" w:rsidRPr="006632F3" w:rsidRDefault="008E0F0F" w:rsidP="008E0F0F">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z</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to 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o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48FE2DF5" w14:textId="77777777" w:rsidR="008E0F0F" w:rsidRPr="006632F3" w:rsidRDefault="008E0F0F" w:rsidP="008E0F0F">
      <w:pPr>
        <w:spacing w:before="17" w:after="0" w:line="260" w:lineRule="exact"/>
        <w:rPr>
          <w:rFonts w:ascii="Times New Roman" w:hAnsi="Times New Roman" w:cs="Times New Roman"/>
        </w:rPr>
      </w:pPr>
    </w:p>
    <w:p w14:paraId="5A35EB44" w14:textId="77777777" w:rsidR="008E0F0F" w:rsidRPr="006632F3" w:rsidRDefault="008E0F0F" w:rsidP="008E0F0F">
      <w:pPr>
        <w:spacing w:after="0" w:line="240" w:lineRule="auto"/>
        <w:ind w:left="118" w:right="117"/>
        <w:rPr>
          <w:rFonts w:ascii="Times New Roman" w:eastAsia="Times New Roman" w:hAnsi="Times New Roman" w:cs="Times New Roman"/>
        </w:rPr>
      </w:pPr>
      <w:r w:rsidRPr="006632F3">
        <w:rPr>
          <w:rFonts w:ascii="Times New Roman" w:eastAsia="Times New Roman" w:hAnsi="Times New Roman" w:cs="Times New Roman"/>
          <w:spacing w:val="-1"/>
        </w:rPr>
        <w:t>N</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nput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 xml:space="preserve">om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v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n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put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to</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CMW.</w:t>
      </w:r>
    </w:p>
    <w:p w14:paraId="618F72AF" w14:textId="77777777" w:rsidR="008E0F0F" w:rsidRPr="006632F3" w:rsidRDefault="008E0F0F" w:rsidP="008E0F0F">
      <w:pPr>
        <w:spacing w:after="0"/>
        <w:rPr>
          <w:rFonts w:ascii="Times New Roman" w:hAnsi="Times New Roman" w:cs="Times New Roman"/>
        </w:rPr>
        <w:sectPr w:rsidR="008E0F0F" w:rsidRPr="006632F3">
          <w:pgSz w:w="12240" w:h="15860"/>
          <w:pgMar w:top="1420" w:right="1720" w:bottom="1000" w:left="1680" w:header="0" w:footer="803" w:gutter="0"/>
          <w:cols w:space="720"/>
        </w:sectPr>
      </w:pPr>
    </w:p>
    <w:p w14:paraId="572F7B64" w14:textId="77777777" w:rsidR="008E0F0F" w:rsidRPr="006632F3" w:rsidRDefault="008E0F0F" w:rsidP="008E0F0F">
      <w:pPr>
        <w:spacing w:before="63" w:after="0" w:line="240" w:lineRule="auto"/>
        <w:ind w:left="118" w:right="124"/>
        <w:jc w:val="both"/>
        <w:rPr>
          <w:rFonts w:ascii="Times New Roman" w:eastAsia="Times New Roman" w:hAnsi="Times New Roman" w:cs="Times New Roman"/>
        </w:rPr>
      </w:pPr>
      <w:r w:rsidRPr="006632F3">
        <w:rPr>
          <w:rFonts w:ascii="Times New Roman" w:eastAsia="Times New Roman" w:hAnsi="Times New Roman" w:cs="Times New Roman"/>
        </w:rPr>
        <w:lastRenderedPageBreak/>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o not 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nput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th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nvi</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n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nst</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d,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utput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input, 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 v</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 xml:space="preserve">ious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s o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outpu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y</w:t>
      </w:r>
    </w:p>
    <w:p w14:paraId="539D80AC" w14:textId="77777777" w:rsidR="008E0F0F" w:rsidRPr="006632F3" w:rsidRDefault="008E0F0F" w:rsidP="008E0F0F">
      <w:pPr>
        <w:spacing w:before="16" w:after="0" w:line="260" w:lineRule="exact"/>
        <w:rPr>
          <w:rFonts w:ascii="Times New Roman" w:hAnsi="Times New Roman" w:cs="Times New Roman"/>
        </w:rPr>
      </w:pPr>
    </w:p>
    <w:p w14:paraId="5C5E1C0D" w14:textId="77777777" w:rsidR="008E0F0F" w:rsidRPr="006632F3" w:rsidRDefault="008E0F0F" w:rsidP="008E0F0F">
      <w:pPr>
        <w:spacing w:after="0" w:line="240" w:lineRule="auto"/>
        <w:ind w:left="118" w:right="98"/>
        <w:rPr>
          <w:rFonts w:ascii="Times New Roman" w:eastAsia="Times New Roman" w:hAnsi="Times New Roman" w:cs="Times New Roman"/>
        </w:rPr>
      </w:pP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5"/>
        </w:rPr>
        <w:t>e</w:t>
      </w:r>
      <w:r w:rsidRPr="006632F3">
        <w:rPr>
          <w:rFonts w:ascii="Times New Roman" w:eastAsia="Times New Roman" w:hAnsi="Times New Roman" w:cs="Times New Roman"/>
        </w:rPr>
        <w: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o di</w:t>
      </w:r>
      <w:r w:rsidRPr="006632F3">
        <w:rPr>
          <w:rFonts w:ascii="Times New Roman" w:eastAsia="Times New Roman" w:hAnsi="Times New Roman" w:cs="Times New Roman"/>
          <w:spacing w:val="-1"/>
        </w:rPr>
        <w:t>ffere</w:t>
      </w:r>
      <w:r w:rsidRPr="006632F3">
        <w:rPr>
          <w:rFonts w:ascii="Times New Roman" w:eastAsia="Times New Roman" w:hAnsi="Times New Roman" w:cs="Times New Roman"/>
        </w:rPr>
        <w:t>n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s of</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in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 Som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h</w:t>
      </w:r>
      <w:r w:rsidRPr="006632F3">
        <w:rPr>
          <w:rFonts w:ascii="Times New Roman" w:eastAsia="Times New Roman" w:hAnsi="Times New Roman" w:cs="Times New Roman"/>
          <w:spacing w:val="-1"/>
        </w:rPr>
        <w:t>are</w:t>
      </w:r>
      <w:r w:rsidRPr="006632F3">
        <w:rPr>
          <w:rFonts w:ascii="Times New Roman" w:eastAsia="Times New Roman" w:hAnsi="Times New Roman" w:cs="Times New Roman"/>
        </w:rPr>
        <w:t>d 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ee</w:t>
      </w:r>
      <w:r w:rsidRPr="006632F3">
        <w:rPr>
          <w:rFonts w:ascii="Times New Roman" w:eastAsia="Times New Roman" w:hAnsi="Times New Roman" w:cs="Times New Roman"/>
        </w:rPr>
        <w:t>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o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 xml:space="preserve">ommo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
    <w:p w14:paraId="21670933" w14:textId="77777777" w:rsidR="008E0F0F" w:rsidRPr="006632F3" w:rsidRDefault="008E0F0F" w:rsidP="008E0F0F">
      <w:pPr>
        <w:spacing w:before="8" w:after="0" w:line="120" w:lineRule="exact"/>
        <w:rPr>
          <w:rFonts w:ascii="Times New Roman" w:hAnsi="Times New Roman" w:cs="Times New Roman"/>
        </w:rPr>
      </w:pPr>
    </w:p>
    <w:p w14:paraId="08D8A147" w14:textId="77777777" w:rsidR="008E0F0F" w:rsidRPr="006632F3" w:rsidRDefault="008E0F0F" w:rsidP="008E0F0F">
      <w:pPr>
        <w:spacing w:after="0" w:line="240" w:lineRule="auto"/>
        <w:ind w:left="319" w:right="-20"/>
        <w:rPr>
          <w:rFonts w:ascii="Times New Roman" w:eastAsia="Arial" w:hAnsi="Times New Roman" w:cs="Times New Roman"/>
        </w:rPr>
      </w:pPr>
      <w:r w:rsidRPr="006632F3">
        <w:rPr>
          <w:rFonts w:ascii="Times New Roman" w:hAnsi="Times New Roman" w:cs="Times New Roman"/>
          <w:noProof/>
        </w:rPr>
        <w:drawing>
          <wp:anchor distT="0" distB="0" distL="114300" distR="114300" simplePos="0" relativeHeight="252015616" behindDoc="1" locked="0" layoutInCell="1" allowOverlap="1" wp14:anchorId="5BF7E1A5" wp14:editId="4F986D2D">
            <wp:simplePos x="0" y="0"/>
            <wp:positionH relativeFrom="page">
              <wp:posOffset>2209165</wp:posOffset>
            </wp:positionH>
            <wp:positionV relativeFrom="paragraph">
              <wp:posOffset>415925</wp:posOffset>
            </wp:positionV>
            <wp:extent cx="1583690" cy="1355090"/>
            <wp:effectExtent l="0" t="0" r="0" b="0"/>
            <wp:wrapNone/>
            <wp:docPr id="1870" name="Picture 1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583690" cy="135509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Arial" w:hAnsi="Times New Roman" w:cs="Times New Roman"/>
          <w:b/>
          <w:bCs/>
        </w:rPr>
        <w:t>1</w:t>
      </w:r>
      <w:r w:rsidRPr="006632F3">
        <w:rPr>
          <w:rFonts w:ascii="Times New Roman" w:eastAsia="Arial" w:hAnsi="Times New Roman" w:cs="Times New Roman"/>
          <w:b/>
          <w:bCs/>
        </w:rPr>
        <w:t>.5.3</w:t>
      </w:r>
      <w:r w:rsidRPr="006632F3">
        <w:rPr>
          <w:rFonts w:ascii="Times New Roman" w:eastAsia="Arial" w:hAnsi="Times New Roman" w:cs="Times New Roman"/>
          <w:b/>
          <w:bCs/>
          <w:spacing w:val="13"/>
        </w:rPr>
        <w:t xml:space="preserve"> </w:t>
      </w:r>
      <w:r w:rsidRPr="006632F3">
        <w:rPr>
          <w:rFonts w:ascii="Times New Roman" w:eastAsia="Arial" w:hAnsi="Times New Roman" w:cs="Times New Roman"/>
          <w:b/>
          <w:bCs/>
          <w:w w:val="92"/>
        </w:rPr>
        <w:t>SSAL</w:t>
      </w:r>
      <w:r w:rsidRPr="006632F3">
        <w:rPr>
          <w:rFonts w:ascii="Times New Roman" w:eastAsia="Arial" w:hAnsi="Times New Roman" w:cs="Times New Roman"/>
          <w:b/>
          <w:bCs/>
          <w:spacing w:val="-31"/>
        </w:rPr>
        <w:t xml:space="preserve"> </w:t>
      </w:r>
      <w:r w:rsidRPr="006632F3">
        <w:rPr>
          <w:rFonts w:ascii="Times New Roman" w:eastAsia="Arial" w:hAnsi="Times New Roman" w:cs="Times New Roman"/>
          <w:b/>
          <w:bCs/>
          <w:w w:val="92"/>
        </w:rPr>
        <w:t>Architecture</w:t>
      </w:r>
      <w:r w:rsidRPr="006632F3">
        <w:rPr>
          <w:rFonts w:ascii="Times New Roman" w:eastAsia="Arial" w:hAnsi="Times New Roman" w:cs="Times New Roman"/>
          <w:b/>
          <w:bCs/>
          <w:spacing w:val="-15"/>
          <w:w w:val="92"/>
        </w:rPr>
        <w:t xml:space="preserve"> </w:t>
      </w:r>
      <w:r w:rsidRPr="006632F3">
        <w:rPr>
          <w:rFonts w:ascii="Times New Roman" w:eastAsia="Arial" w:hAnsi="Times New Roman" w:cs="Times New Roman"/>
          <w:b/>
          <w:bCs/>
          <w:w w:val="92"/>
        </w:rPr>
        <w:t>for</w:t>
      </w:r>
      <w:r w:rsidRPr="006632F3">
        <w:rPr>
          <w:rFonts w:ascii="Times New Roman" w:eastAsia="Arial" w:hAnsi="Times New Roman" w:cs="Times New Roman"/>
          <w:b/>
          <w:bCs/>
          <w:spacing w:val="-3"/>
          <w:w w:val="92"/>
        </w:rPr>
        <w:t xml:space="preserve"> </w:t>
      </w:r>
      <w:r w:rsidRPr="006632F3">
        <w:rPr>
          <w:rFonts w:ascii="Times New Roman" w:eastAsia="Arial" w:hAnsi="Times New Roman" w:cs="Times New Roman"/>
          <w:b/>
          <w:bCs/>
          <w:w w:val="94"/>
        </w:rPr>
        <w:t>General</w:t>
      </w:r>
      <w:r w:rsidRPr="006632F3">
        <w:rPr>
          <w:rFonts w:ascii="Times New Roman" w:eastAsia="Arial" w:hAnsi="Times New Roman" w:cs="Times New Roman"/>
          <w:b/>
          <w:bCs/>
          <w:spacing w:val="-38"/>
        </w:rPr>
        <w:t xml:space="preserve"> </w:t>
      </w:r>
      <w:r w:rsidRPr="006632F3">
        <w:rPr>
          <w:rFonts w:ascii="Times New Roman" w:eastAsia="Arial" w:hAnsi="Times New Roman" w:cs="Times New Roman"/>
          <w:b/>
          <w:bCs/>
          <w:w w:val="93"/>
        </w:rPr>
        <w:t>Sensor</w:t>
      </w:r>
      <w:r w:rsidRPr="006632F3">
        <w:rPr>
          <w:rFonts w:ascii="Times New Roman" w:eastAsia="Arial" w:hAnsi="Times New Roman" w:cs="Times New Roman"/>
          <w:b/>
          <w:bCs/>
          <w:spacing w:val="-10"/>
          <w:w w:val="93"/>
        </w:rPr>
        <w:t xml:space="preserve"> </w:t>
      </w:r>
      <w:r w:rsidRPr="006632F3">
        <w:rPr>
          <w:rFonts w:ascii="Times New Roman" w:eastAsia="Arial" w:hAnsi="Times New Roman" w:cs="Times New Roman"/>
          <w:b/>
          <w:bCs/>
        </w:rPr>
        <w:t>Services</w:t>
      </w:r>
    </w:p>
    <w:p w14:paraId="79AFD9A9" w14:textId="77777777" w:rsidR="008E0F0F" w:rsidRPr="006632F3" w:rsidRDefault="008E0F0F" w:rsidP="008E0F0F">
      <w:pPr>
        <w:spacing w:after="0" w:line="200" w:lineRule="exact"/>
        <w:rPr>
          <w:rFonts w:ascii="Times New Roman" w:hAnsi="Times New Roman" w:cs="Times New Roman"/>
        </w:rPr>
      </w:pPr>
    </w:p>
    <w:p w14:paraId="6A3E236D" w14:textId="77777777" w:rsidR="008E0F0F" w:rsidRPr="006632F3" w:rsidRDefault="008E0F0F" w:rsidP="008E0F0F">
      <w:pPr>
        <w:spacing w:after="0" w:line="200" w:lineRule="exact"/>
        <w:rPr>
          <w:rFonts w:ascii="Times New Roman" w:hAnsi="Times New Roman" w:cs="Times New Roman"/>
        </w:rPr>
      </w:pPr>
    </w:p>
    <w:p w14:paraId="6CE1F053" w14:textId="77777777" w:rsidR="008E0F0F" w:rsidRPr="006632F3" w:rsidRDefault="008E0F0F" w:rsidP="008E0F0F">
      <w:pPr>
        <w:spacing w:after="0" w:line="200" w:lineRule="exact"/>
        <w:rPr>
          <w:rFonts w:ascii="Times New Roman" w:hAnsi="Times New Roman" w:cs="Times New Roman"/>
        </w:rPr>
      </w:pPr>
    </w:p>
    <w:p w14:paraId="32CD974A" w14:textId="77777777" w:rsidR="008E0F0F" w:rsidRPr="006632F3" w:rsidRDefault="008E0F0F" w:rsidP="008E0F0F">
      <w:pPr>
        <w:spacing w:after="0" w:line="200" w:lineRule="exact"/>
        <w:rPr>
          <w:rFonts w:ascii="Times New Roman" w:hAnsi="Times New Roman" w:cs="Times New Roman"/>
        </w:rPr>
      </w:pPr>
    </w:p>
    <w:p w14:paraId="1431C488" w14:textId="77777777" w:rsidR="008E0F0F" w:rsidRPr="006632F3" w:rsidRDefault="008E0F0F" w:rsidP="008E0F0F">
      <w:pPr>
        <w:spacing w:after="0" w:line="200" w:lineRule="exact"/>
        <w:rPr>
          <w:rFonts w:ascii="Times New Roman" w:hAnsi="Times New Roman" w:cs="Times New Roman"/>
        </w:rPr>
      </w:pPr>
    </w:p>
    <w:p w14:paraId="544D564B" w14:textId="77777777" w:rsidR="008E0F0F" w:rsidRPr="006632F3" w:rsidRDefault="008E0F0F" w:rsidP="008E0F0F">
      <w:pPr>
        <w:spacing w:after="0" w:line="200" w:lineRule="exact"/>
        <w:rPr>
          <w:rFonts w:ascii="Times New Roman" w:hAnsi="Times New Roman" w:cs="Times New Roman"/>
        </w:rPr>
      </w:pPr>
    </w:p>
    <w:p w14:paraId="35F460A0" w14:textId="77777777" w:rsidR="008E0F0F" w:rsidRPr="006632F3" w:rsidRDefault="008E0F0F" w:rsidP="008E0F0F">
      <w:pPr>
        <w:spacing w:after="0" w:line="200" w:lineRule="exact"/>
        <w:rPr>
          <w:rFonts w:ascii="Times New Roman" w:hAnsi="Times New Roman" w:cs="Times New Roman"/>
        </w:rPr>
      </w:pPr>
    </w:p>
    <w:p w14:paraId="7B2BAABF" w14:textId="77777777" w:rsidR="008E0F0F" w:rsidRPr="006632F3" w:rsidRDefault="008E0F0F" w:rsidP="008E0F0F">
      <w:pPr>
        <w:spacing w:after="0" w:line="200" w:lineRule="exact"/>
        <w:rPr>
          <w:rFonts w:ascii="Times New Roman" w:hAnsi="Times New Roman" w:cs="Times New Roman"/>
        </w:rPr>
      </w:pPr>
    </w:p>
    <w:p w14:paraId="55424C4F" w14:textId="77777777" w:rsidR="008E0F0F" w:rsidRPr="006632F3" w:rsidRDefault="008E0F0F" w:rsidP="008E0F0F">
      <w:pPr>
        <w:spacing w:after="0" w:line="200" w:lineRule="exact"/>
        <w:rPr>
          <w:rFonts w:ascii="Times New Roman" w:hAnsi="Times New Roman" w:cs="Times New Roman"/>
        </w:rPr>
      </w:pPr>
    </w:p>
    <w:p w14:paraId="6B765454" w14:textId="77777777" w:rsidR="008E0F0F" w:rsidRPr="006632F3" w:rsidRDefault="008E0F0F" w:rsidP="008E0F0F">
      <w:pPr>
        <w:spacing w:before="13" w:after="0" w:line="260" w:lineRule="exact"/>
        <w:rPr>
          <w:rFonts w:ascii="Times New Roman" w:hAnsi="Times New Roman" w:cs="Times New Roman"/>
        </w:rPr>
      </w:pPr>
    </w:p>
    <w:p w14:paraId="358E0E5B" w14:textId="77777777" w:rsidR="008E0F0F" w:rsidRPr="006632F3" w:rsidRDefault="008E0F0F" w:rsidP="008E0F0F">
      <w:pPr>
        <w:spacing w:after="0" w:line="147" w:lineRule="exact"/>
        <w:ind w:left="4905" w:right="3540"/>
        <w:jc w:val="center"/>
        <w:rPr>
          <w:rFonts w:ascii="Times New Roman" w:eastAsia="Arial" w:hAnsi="Times New Roman" w:cs="Times New Roman"/>
        </w:rPr>
      </w:pPr>
      <w:r w:rsidRPr="006632F3">
        <w:rPr>
          <w:rFonts w:ascii="Times New Roman" w:hAnsi="Times New Roman" w:cs="Times New Roman"/>
          <w:noProof/>
        </w:rPr>
        <w:drawing>
          <wp:anchor distT="0" distB="0" distL="114300" distR="114300" simplePos="0" relativeHeight="252016640" behindDoc="1" locked="0" layoutInCell="1" allowOverlap="1" wp14:anchorId="25A14951" wp14:editId="37866678">
            <wp:simplePos x="0" y="0"/>
            <wp:positionH relativeFrom="page">
              <wp:posOffset>4429760</wp:posOffset>
            </wp:positionH>
            <wp:positionV relativeFrom="paragraph">
              <wp:posOffset>69215</wp:posOffset>
            </wp:positionV>
            <wp:extent cx="1877695" cy="554990"/>
            <wp:effectExtent l="0" t="0" r="8255" b="0"/>
            <wp:wrapNone/>
            <wp:docPr id="1869" name="Picture 1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77695" cy="55499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6632F3">
        <w:rPr>
          <w:rFonts w:ascii="Times New Roman" w:eastAsia="Arial" w:hAnsi="Times New Roman" w:cs="Times New Roman"/>
          <w:color w:val="575757"/>
          <w:w w:val="108"/>
        </w:rPr>
        <w:t>start</w:t>
      </w:r>
      <w:proofErr w:type="gramEnd"/>
    </w:p>
    <w:p w14:paraId="25C98C02" w14:textId="77777777" w:rsidR="008E0F0F" w:rsidRPr="006632F3" w:rsidRDefault="008E0F0F" w:rsidP="008E0F0F">
      <w:pPr>
        <w:spacing w:before="1" w:after="0" w:line="140" w:lineRule="exact"/>
        <w:rPr>
          <w:rFonts w:ascii="Times New Roman" w:hAnsi="Times New Roman" w:cs="Times New Roman"/>
        </w:rPr>
      </w:pPr>
    </w:p>
    <w:p w14:paraId="400CDF20" w14:textId="77777777" w:rsidR="008E0F0F" w:rsidRPr="006632F3" w:rsidRDefault="008E0F0F" w:rsidP="008E0F0F">
      <w:pPr>
        <w:spacing w:after="0"/>
        <w:rPr>
          <w:rFonts w:ascii="Times New Roman" w:hAnsi="Times New Roman" w:cs="Times New Roman"/>
        </w:rPr>
        <w:sectPr w:rsidR="008E0F0F" w:rsidRPr="006632F3">
          <w:footerReference w:type="default" r:id="rId92"/>
          <w:pgSz w:w="12240" w:h="15860"/>
          <w:pgMar w:top="1460" w:right="1720" w:bottom="1000" w:left="1720" w:header="0" w:footer="803" w:gutter="0"/>
          <w:pgNumType w:start="91"/>
          <w:cols w:space="720"/>
        </w:sectPr>
      </w:pPr>
    </w:p>
    <w:p w14:paraId="48D8A385" w14:textId="77777777" w:rsidR="008E0F0F" w:rsidRPr="006632F3" w:rsidRDefault="008E0F0F" w:rsidP="008E0F0F">
      <w:pPr>
        <w:spacing w:before="41" w:after="0" w:line="240" w:lineRule="auto"/>
        <w:ind w:right="-20"/>
        <w:jc w:val="right"/>
        <w:rPr>
          <w:rFonts w:ascii="Times New Roman" w:eastAsia="Arial" w:hAnsi="Times New Roman" w:cs="Times New Roman"/>
        </w:rPr>
      </w:pPr>
      <w:proofErr w:type="gramStart"/>
      <w:r w:rsidRPr="006632F3">
        <w:rPr>
          <w:rFonts w:ascii="Times New Roman" w:eastAsia="Arial" w:hAnsi="Times New Roman" w:cs="Times New Roman"/>
          <w:b/>
          <w:bCs/>
          <w:color w:val="696969"/>
          <w:w w:val="83"/>
        </w:rPr>
        <w:lastRenderedPageBreak/>
        <w:t>control</w:t>
      </w:r>
      <w:proofErr w:type="gramEnd"/>
    </w:p>
    <w:p w14:paraId="3A05F770" w14:textId="77777777" w:rsidR="008E0F0F" w:rsidRPr="006632F3" w:rsidRDefault="008E0F0F" w:rsidP="008E0F0F">
      <w:pPr>
        <w:spacing w:before="6" w:after="0" w:line="120" w:lineRule="exact"/>
        <w:rPr>
          <w:rFonts w:ascii="Times New Roman" w:hAnsi="Times New Roman" w:cs="Times New Roman"/>
        </w:rPr>
      </w:pPr>
    </w:p>
    <w:p w14:paraId="11F26087" w14:textId="77777777" w:rsidR="008E0F0F" w:rsidRPr="006632F3" w:rsidRDefault="008E0F0F" w:rsidP="008E0F0F">
      <w:pPr>
        <w:spacing w:after="0" w:line="200" w:lineRule="exact"/>
        <w:rPr>
          <w:rFonts w:ascii="Times New Roman" w:hAnsi="Times New Roman" w:cs="Times New Roman"/>
        </w:rPr>
      </w:pPr>
    </w:p>
    <w:p w14:paraId="1A6DD08B" w14:textId="77777777" w:rsidR="008E0F0F" w:rsidRPr="006632F3" w:rsidRDefault="008E0F0F" w:rsidP="008E0F0F">
      <w:pPr>
        <w:spacing w:after="0" w:line="200" w:lineRule="exact"/>
        <w:rPr>
          <w:rFonts w:ascii="Times New Roman" w:hAnsi="Times New Roman" w:cs="Times New Roman"/>
        </w:rPr>
      </w:pPr>
    </w:p>
    <w:p w14:paraId="01E63280" w14:textId="77777777" w:rsidR="008E0F0F" w:rsidRPr="006632F3" w:rsidRDefault="008E0F0F" w:rsidP="008E0F0F">
      <w:pPr>
        <w:spacing w:after="0" w:line="240" w:lineRule="auto"/>
        <w:ind w:left="306"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14592" behindDoc="1" locked="0" layoutInCell="1" allowOverlap="1" wp14:anchorId="3A15CC5B" wp14:editId="714D92D3">
                <wp:simplePos x="0" y="0"/>
                <wp:positionH relativeFrom="page">
                  <wp:posOffset>1311275</wp:posOffset>
                </wp:positionH>
                <wp:positionV relativeFrom="paragraph">
                  <wp:posOffset>-137795</wp:posOffset>
                </wp:positionV>
                <wp:extent cx="4918710" cy="4041140"/>
                <wp:effectExtent l="0" t="5080" r="8890" b="1905"/>
                <wp:wrapNone/>
                <wp:docPr id="1820" name="Group 17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8710" cy="4041140"/>
                          <a:chOff x="2065" y="-217"/>
                          <a:chExt cx="7746" cy="6364"/>
                        </a:xfrm>
                      </wpg:grpSpPr>
                      <pic:pic xmlns:pic="http://schemas.openxmlformats.org/drawingml/2006/picture">
                        <pic:nvPicPr>
                          <pic:cNvPr id="1821" name="Picture 180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2065" y="1319"/>
                            <a:ext cx="5220" cy="44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2" name="Picture 179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9162" y="188"/>
                            <a:ext cx="334" cy="11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3" name="Picture 179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7156" y="856"/>
                            <a:ext cx="2006" cy="11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4" name="Picture 179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7568" y="4842"/>
                            <a:ext cx="1466" cy="643"/>
                          </a:xfrm>
                          <a:prstGeom prst="rect">
                            <a:avLst/>
                          </a:prstGeom>
                          <a:noFill/>
                          <a:extLst>
                            <a:ext uri="{909E8E84-426E-40DD-AFC4-6F175D3DCCD1}">
                              <a14:hiddenFill xmlns:a14="http://schemas.microsoft.com/office/drawing/2010/main">
                                <a:solidFill>
                                  <a:srgbClr val="FFFFFF"/>
                                </a:solidFill>
                              </a14:hiddenFill>
                            </a:ext>
                          </a:extLst>
                        </pic:spPr>
                      </pic:pic>
                      <wpg:grpSp>
                        <wpg:cNvPr id="1825" name="Group 1795"/>
                        <wpg:cNvGrpSpPr>
                          <a:grpSpLocks/>
                        </wpg:cNvGrpSpPr>
                        <wpg:grpSpPr bwMode="auto">
                          <a:xfrm>
                            <a:off x="2315" y="303"/>
                            <a:ext cx="2" cy="810"/>
                            <a:chOff x="2315" y="303"/>
                            <a:chExt cx="2" cy="810"/>
                          </a:xfrm>
                        </wpg:grpSpPr>
                        <wps:wsp>
                          <wps:cNvPr id="1826" name="Freeform 1796"/>
                          <wps:cNvSpPr>
                            <a:spLocks/>
                          </wps:cNvSpPr>
                          <wps:spPr bwMode="auto">
                            <a:xfrm>
                              <a:off x="2315" y="303"/>
                              <a:ext cx="2" cy="810"/>
                            </a:xfrm>
                            <a:custGeom>
                              <a:avLst/>
                              <a:gdLst>
                                <a:gd name="T0" fmla="+- 0 1113 303"/>
                                <a:gd name="T1" fmla="*/ 1113 h 810"/>
                                <a:gd name="T2" fmla="+- 0 303 303"/>
                                <a:gd name="T3" fmla="*/ 303 h 810"/>
                              </a:gdLst>
                              <a:ahLst/>
                              <a:cxnLst>
                                <a:cxn ang="0">
                                  <a:pos x="0" y="T1"/>
                                </a:cxn>
                                <a:cxn ang="0">
                                  <a:pos x="0" y="T3"/>
                                </a:cxn>
                              </a:cxnLst>
                              <a:rect l="0" t="0" r="r" b="b"/>
                              <a:pathLst>
                                <a:path h="810">
                                  <a:moveTo>
                                    <a:pt x="0" y="810"/>
                                  </a:moveTo>
                                  <a:lnTo>
                                    <a:pt x="0" y="0"/>
                                  </a:lnTo>
                                </a:path>
                              </a:pathLst>
                            </a:custGeom>
                            <a:noFill/>
                            <a:ln w="8164">
                              <a:solidFill>
                                <a:srgbClr val="44444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7" name="Group 1793"/>
                        <wpg:cNvGrpSpPr>
                          <a:grpSpLocks/>
                        </wpg:cNvGrpSpPr>
                        <wpg:grpSpPr bwMode="auto">
                          <a:xfrm>
                            <a:off x="2309" y="1100"/>
                            <a:ext cx="1054" cy="2"/>
                            <a:chOff x="2309" y="1100"/>
                            <a:chExt cx="1054" cy="2"/>
                          </a:xfrm>
                        </wpg:grpSpPr>
                        <wps:wsp>
                          <wps:cNvPr id="1828" name="Freeform 1794"/>
                          <wps:cNvSpPr>
                            <a:spLocks/>
                          </wps:cNvSpPr>
                          <wps:spPr bwMode="auto">
                            <a:xfrm>
                              <a:off x="2309" y="1100"/>
                              <a:ext cx="1054" cy="2"/>
                            </a:xfrm>
                            <a:custGeom>
                              <a:avLst/>
                              <a:gdLst>
                                <a:gd name="T0" fmla="+- 0 2309 2309"/>
                                <a:gd name="T1" fmla="*/ T0 w 1054"/>
                                <a:gd name="T2" fmla="+- 0 3363 2309"/>
                                <a:gd name="T3" fmla="*/ T2 w 1054"/>
                              </a:gdLst>
                              <a:ahLst/>
                              <a:cxnLst>
                                <a:cxn ang="0">
                                  <a:pos x="T1" y="0"/>
                                </a:cxn>
                                <a:cxn ang="0">
                                  <a:pos x="T3" y="0"/>
                                </a:cxn>
                              </a:cxnLst>
                              <a:rect l="0" t="0" r="r" b="b"/>
                              <a:pathLst>
                                <a:path w="1054">
                                  <a:moveTo>
                                    <a:pt x="0" y="0"/>
                                  </a:moveTo>
                                  <a:lnTo>
                                    <a:pt x="1054" y="0"/>
                                  </a:lnTo>
                                </a:path>
                              </a:pathLst>
                            </a:custGeom>
                            <a:noFill/>
                            <a:ln w="16329">
                              <a:solidFill>
                                <a:srgbClr val="77777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29" name="Group 1791"/>
                        <wpg:cNvGrpSpPr>
                          <a:grpSpLocks/>
                        </wpg:cNvGrpSpPr>
                        <wpg:grpSpPr bwMode="auto">
                          <a:xfrm>
                            <a:off x="2823" y="-211"/>
                            <a:ext cx="2" cy="540"/>
                            <a:chOff x="2823" y="-211"/>
                            <a:chExt cx="2" cy="540"/>
                          </a:xfrm>
                        </wpg:grpSpPr>
                        <wps:wsp>
                          <wps:cNvPr id="1830" name="Freeform 1792"/>
                          <wps:cNvSpPr>
                            <a:spLocks/>
                          </wps:cNvSpPr>
                          <wps:spPr bwMode="auto">
                            <a:xfrm>
                              <a:off x="2823" y="-211"/>
                              <a:ext cx="2" cy="540"/>
                            </a:xfrm>
                            <a:custGeom>
                              <a:avLst/>
                              <a:gdLst>
                                <a:gd name="T0" fmla="+- 0 329 -211"/>
                                <a:gd name="T1" fmla="*/ 329 h 540"/>
                                <a:gd name="T2" fmla="+- 0 -211 -211"/>
                                <a:gd name="T3" fmla="*/ -211 h 540"/>
                              </a:gdLst>
                              <a:ahLst/>
                              <a:cxnLst>
                                <a:cxn ang="0">
                                  <a:pos x="0" y="T1"/>
                                </a:cxn>
                                <a:cxn ang="0">
                                  <a:pos x="0" y="T3"/>
                                </a:cxn>
                              </a:cxnLst>
                              <a:rect l="0" t="0" r="r" b="b"/>
                              <a:pathLst>
                                <a:path h="540">
                                  <a:moveTo>
                                    <a:pt x="0" y="540"/>
                                  </a:moveTo>
                                  <a:lnTo>
                                    <a:pt x="0" y="0"/>
                                  </a:lnTo>
                                </a:path>
                              </a:pathLst>
                            </a:custGeom>
                            <a:noFill/>
                            <a:ln w="8164">
                              <a:solidFill>
                                <a:srgbClr val="54545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1" name="Group 1789"/>
                        <wpg:cNvGrpSpPr>
                          <a:grpSpLocks/>
                        </wpg:cNvGrpSpPr>
                        <wpg:grpSpPr bwMode="auto">
                          <a:xfrm>
                            <a:off x="8416" y="271"/>
                            <a:ext cx="1389" cy="2"/>
                            <a:chOff x="8416" y="271"/>
                            <a:chExt cx="1389" cy="2"/>
                          </a:xfrm>
                        </wpg:grpSpPr>
                        <wps:wsp>
                          <wps:cNvPr id="1832" name="Freeform 1790"/>
                          <wps:cNvSpPr>
                            <a:spLocks/>
                          </wps:cNvSpPr>
                          <wps:spPr bwMode="auto">
                            <a:xfrm>
                              <a:off x="8416" y="271"/>
                              <a:ext cx="1389" cy="2"/>
                            </a:xfrm>
                            <a:custGeom>
                              <a:avLst/>
                              <a:gdLst>
                                <a:gd name="T0" fmla="+- 0 8416 8416"/>
                                <a:gd name="T1" fmla="*/ T0 w 1389"/>
                                <a:gd name="T2" fmla="+- 0 9805 8416"/>
                                <a:gd name="T3" fmla="*/ T2 w 1389"/>
                              </a:gdLst>
                              <a:ahLst/>
                              <a:cxnLst>
                                <a:cxn ang="0">
                                  <a:pos x="T1" y="0"/>
                                </a:cxn>
                                <a:cxn ang="0">
                                  <a:pos x="T3" y="0"/>
                                </a:cxn>
                              </a:cxnLst>
                              <a:rect l="0" t="0" r="r" b="b"/>
                              <a:pathLst>
                                <a:path w="1389">
                                  <a:moveTo>
                                    <a:pt x="0" y="0"/>
                                  </a:moveTo>
                                  <a:lnTo>
                                    <a:pt x="1389" y="0"/>
                                  </a:lnTo>
                                </a:path>
                              </a:pathLst>
                            </a:custGeom>
                            <a:noFill/>
                            <a:ln w="8164">
                              <a:solidFill>
                                <a:srgbClr val="44444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3" name="Group 1787"/>
                        <wpg:cNvGrpSpPr>
                          <a:grpSpLocks/>
                        </wpg:cNvGrpSpPr>
                        <wpg:grpSpPr bwMode="auto">
                          <a:xfrm>
                            <a:off x="3518" y="316"/>
                            <a:ext cx="2121" cy="2"/>
                            <a:chOff x="3518" y="316"/>
                            <a:chExt cx="2121" cy="2"/>
                          </a:xfrm>
                        </wpg:grpSpPr>
                        <wps:wsp>
                          <wps:cNvPr id="1834" name="Freeform 1788"/>
                          <wps:cNvSpPr>
                            <a:spLocks/>
                          </wps:cNvSpPr>
                          <wps:spPr bwMode="auto">
                            <a:xfrm>
                              <a:off x="3518" y="316"/>
                              <a:ext cx="2121" cy="2"/>
                            </a:xfrm>
                            <a:custGeom>
                              <a:avLst/>
                              <a:gdLst>
                                <a:gd name="T0" fmla="+- 0 3518 3518"/>
                                <a:gd name="T1" fmla="*/ T0 w 2121"/>
                                <a:gd name="T2" fmla="+- 0 5639 3518"/>
                                <a:gd name="T3" fmla="*/ T2 w 2121"/>
                              </a:gdLst>
                              <a:ahLst/>
                              <a:cxnLst>
                                <a:cxn ang="0">
                                  <a:pos x="T1" y="0"/>
                                </a:cxn>
                                <a:cxn ang="0">
                                  <a:pos x="T3" y="0"/>
                                </a:cxn>
                              </a:cxnLst>
                              <a:rect l="0" t="0" r="r" b="b"/>
                              <a:pathLst>
                                <a:path w="2121">
                                  <a:moveTo>
                                    <a:pt x="0" y="0"/>
                                  </a:moveTo>
                                  <a:lnTo>
                                    <a:pt x="2121" y="0"/>
                                  </a:lnTo>
                                </a:path>
                              </a:pathLst>
                            </a:custGeom>
                            <a:noFill/>
                            <a:ln w="16329">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5" name="Group 1785"/>
                        <wpg:cNvGrpSpPr>
                          <a:grpSpLocks/>
                        </wpg:cNvGrpSpPr>
                        <wpg:grpSpPr bwMode="auto">
                          <a:xfrm>
                            <a:off x="5832" y="316"/>
                            <a:ext cx="951" cy="2"/>
                            <a:chOff x="5832" y="316"/>
                            <a:chExt cx="951" cy="2"/>
                          </a:xfrm>
                        </wpg:grpSpPr>
                        <wps:wsp>
                          <wps:cNvPr id="1836" name="Freeform 1786"/>
                          <wps:cNvSpPr>
                            <a:spLocks/>
                          </wps:cNvSpPr>
                          <wps:spPr bwMode="auto">
                            <a:xfrm>
                              <a:off x="5832" y="316"/>
                              <a:ext cx="951" cy="2"/>
                            </a:xfrm>
                            <a:custGeom>
                              <a:avLst/>
                              <a:gdLst>
                                <a:gd name="T0" fmla="+- 0 5832 5832"/>
                                <a:gd name="T1" fmla="*/ T0 w 951"/>
                                <a:gd name="T2" fmla="+- 0 6783 5832"/>
                                <a:gd name="T3" fmla="*/ T2 w 951"/>
                              </a:gdLst>
                              <a:ahLst/>
                              <a:cxnLst>
                                <a:cxn ang="0">
                                  <a:pos x="T1" y="0"/>
                                </a:cxn>
                                <a:cxn ang="0">
                                  <a:pos x="T3" y="0"/>
                                </a:cxn>
                              </a:cxnLst>
                              <a:rect l="0" t="0" r="r" b="b"/>
                              <a:pathLst>
                                <a:path w="951">
                                  <a:moveTo>
                                    <a:pt x="0" y="0"/>
                                  </a:moveTo>
                                  <a:lnTo>
                                    <a:pt x="951" y="0"/>
                                  </a:lnTo>
                                </a:path>
                              </a:pathLst>
                            </a:custGeom>
                            <a:noFill/>
                            <a:ln w="16329">
                              <a:solidFill>
                                <a:srgbClr val="74747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7" name="Group 1783"/>
                        <wpg:cNvGrpSpPr>
                          <a:grpSpLocks/>
                        </wpg:cNvGrpSpPr>
                        <wpg:grpSpPr bwMode="auto">
                          <a:xfrm>
                            <a:off x="3357" y="303"/>
                            <a:ext cx="2" cy="810"/>
                            <a:chOff x="3357" y="303"/>
                            <a:chExt cx="2" cy="810"/>
                          </a:xfrm>
                        </wpg:grpSpPr>
                        <wps:wsp>
                          <wps:cNvPr id="1838" name="Freeform 1784"/>
                          <wps:cNvSpPr>
                            <a:spLocks/>
                          </wps:cNvSpPr>
                          <wps:spPr bwMode="auto">
                            <a:xfrm>
                              <a:off x="3357" y="303"/>
                              <a:ext cx="2" cy="810"/>
                            </a:xfrm>
                            <a:custGeom>
                              <a:avLst/>
                              <a:gdLst>
                                <a:gd name="T0" fmla="+- 0 1113 303"/>
                                <a:gd name="T1" fmla="*/ 1113 h 810"/>
                                <a:gd name="T2" fmla="+- 0 303 303"/>
                                <a:gd name="T3" fmla="*/ 303 h 810"/>
                              </a:gdLst>
                              <a:ahLst/>
                              <a:cxnLst>
                                <a:cxn ang="0">
                                  <a:pos x="0" y="T1"/>
                                </a:cxn>
                                <a:cxn ang="0">
                                  <a:pos x="0" y="T3"/>
                                </a:cxn>
                              </a:cxnLst>
                              <a:rect l="0" t="0" r="r" b="b"/>
                              <a:pathLst>
                                <a:path h="810">
                                  <a:moveTo>
                                    <a:pt x="0" y="810"/>
                                  </a:moveTo>
                                  <a:lnTo>
                                    <a:pt x="0" y="0"/>
                                  </a:lnTo>
                                </a:path>
                              </a:pathLst>
                            </a:custGeom>
                            <a:noFill/>
                            <a:ln w="8164">
                              <a:solidFill>
                                <a:srgbClr val="28282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9" name="Group 1781"/>
                        <wpg:cNvGrpSpPr>
                          <a:grpSpLocks/>
                        </wpg:cNvGrpSpPr>
                        <wpg:grpSpPr bwMode="auto">
                          <a:xfrm>
                            <a:off x="3524" y="316"/>
                            <a:ext cx="2" cy="1029"/>
                            <a:chOff x="3524" y="316"/>
                            <a:chExt cx="2" cy="1029"/>
                          </a:xfrm>
                        </wpg:grpSpPr>
                        <wps:wsp>
                          <wps:cNvPr id="1840" name="Freeform 1782"/>
                          <wps:cNvSpPr>
                            <a:spLocks/>
                          </wps:cNvSpPr>
                          <wps:spPr bwMode="auto">
                            <a:xfrm>
                              <a:off x="3524" y="316"/>
                              <a:ext cx="2" cy="1029"/>
                            </a:xfrm>
                            <a:custGeom>
                              <a:avLst/>
                              <a:gdLst>
                                <a:gd name="T0" fmla="+- 0 1345 316"/>
                                <a:gd name="T1" fmla="*/ 1345 h 1029"/>
                                <a:gd name="T2" fmla="+- 0 316 316"/>
                                <a:gd name="T3" fmla="*/ 316 h 1029"/>
                              </a:gdLst>
                              <a:ahLst/>
                              <a:cxnLst>
                                <a:cxn ang="0">
                                  <a:pos x="0" y="T1"/>
                                </a:cxn>
                                <a:cxn ang="0">
                                  <a:pos x="0" y="T3"/>
                                </a:cxn>
                              </a:cxnLst>
                              <a:rect l="0" t="0" r="r" b="b"/>
                              <a:pathLst>
                                <a:path h="1029">
                                  <a:moveTo>
                                    <a:pt x="0" y="1029"/>
                                  </a:moveTo>
                                  <a:lnTo>
                                    <a:pt x="0" y="0"/>
                                  </a:lnTo>
                                </a:path>
                              </a:pathLst>
                            </a:custGeom>
                            <a:noFill/>
                            <a:ln w="8164">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1" name="Group 1779"/>
                        <wpg:cNvGrpSpPr>
                          <a:grpSpLocks/>
                        </wpg:cNvGrpSpPr>
                        <wpg:grpSpPr bwMode="auto">
                          <a:xfrm>
                            <a:off x="5626" y="303"/>
                            <a:ext cx="2" cy="1041"/>
                            <a:chOff x="5626" y="303"/>
                            <a:chExt cx="2" cy="1041"/>
                          </a:xfrm>
                        </wpg:grpSpPr>
                        <wps:wsp>
                          <wps:cNvPr id="1842" name="Freeform 1780"/>
                          <wps:cNvSpPr>
                            <a:spLocks/>
                          </wps:cNvSpPr>
                          <wps:spPr bwMode="auto">
                            <a:xfrm>
                              <a:off x="5626" y="303"/>
                              <a:ext cx="2" cy="1041"/>
                            </a:xfrm>
                            <a:custGeom>
                              <a:avLst/>
                              <a:gdLst>
                                <a:gd name="T0" fmla="+- 0 1345 303"/>
                                <a:gd name="T1" fmla="*/ 1345 h 1041"/>
                                <a:gd name="T2" fmla="+- 0 303 303"/>
                                <a:gd name="T3" fmla="*/ 303 h 1041"/>
                              </a:gdLst>
                              <a:ahLst/>
                              <a:cxnLst>
                                <a:cxn ang="0">
                                  <a:pos x="0" y="T1"/>
                                </a:cxn>
                                <a:cxn ang="0">
                                  <a:pos x="0" y="T3"/>
                                </a:cxn>
                              </a:cxnLst>
                              <a:rect l="0" t="0" r="r" b="b"/>
                              <a:pathLst>
                                <a:path h="1041">
                                  <a:moveTo>
                                    <a:pt x="0" y="1042"/>
                                  </a:moveTo>
                                  <a:lnTo>
                                    <a:pt x="0" y="0"/>
                                  </a:lnTo>
                                </a:path>
                              </a:pathLst>
                            </a:custGeom>
                            <a:noFill/>
                            <a:ln w="16329">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3" name="Group 1777"/>
                        <wpg:cNvGrpSpPr>
                          <a:grpSpLocks/>
                        </wpg:cNvGrpSpPr>
                        <wpg:grpSpPr bwMode="auto">
                          <a:xfrm>
                            <a:off x="5838" y="303"/>
                            <a:ext cx="2" cy="720"/>
                            <a:chOff x="5838" y="303"/>
                            <a:chExt cx="2" cy="720"/>
                          </a:xfrm>
                        </wpg:grpSpPr>
                        <wps:wsp>
                          <wps:cNvPr id="1844" name="Freeform 1778"/>
                          <wps:cNvSpPr>
                            <a:spLocks/>
                          </wps:cNvSpPr>
                          <wps:spPr bwMode="auto">
                            <a:xfrm>
                              <a:off x="5838" y="303"/>
                              <a:ext cx="2" cy="720"/>
                            </a:xfrm>
                            <a:custGeom>
                              <a:avLst/>
                              <a:gdLst>
                                <a:gd name="T0" fmla="+- 0 1023 303"/>
                                <a:gd name="T1" fmla="*/ 1023 h 720"/>
                                <a:gd name="T2" fmla="+- 0 303 303"/>
                                <a:gd name="T3" fmla="*/ 303 h 720"/>
                              </a:gdLst>
                              <a:ahLst/>
                              <a:cxnLst>
                                <a:cxn ang="0">
                                  <a:pos x="0" y="T1"/>
                                </a:cxn>
                                <a:cxn ang="0">
                                  <a:pos x="0" y="T3"/>
                                </a:cxn>
                              </a:cxnLst>
                              <a:rect l="0" t="0" r="r" b="b"/>
                              <a:pathLst>
                                <a:path h="720">
                                  <a:moveTo>
                                    <a:pt x="0" y="720"/>
                                  </a:moveTo>
                                  <a:lnTo>
                                    <a:pt x="0" y="0"/>
                                  </a:lnTo>
                                </a:path>
                              </a:pathLst>
                            </a:custGeom>
                            <a:noFill/>
                            <a:ln w="8164">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5" name="Group 1775"/>
                        <wpg:cNvGrpSpPr>
                          <a:grpSpLocks/>
                        </wpg:cNvGrpSpPr>
                        <wpg:grpSpPr bwMode="auto">
                          <a:xfrm>
                            <a:off x="6777" y="316"/>
                            <a:ext cx="2" cy="707"/>
                            <a:chOff x="6777" y="316"/>
                            <a:chExt cx="2" cy="707"/>
                          </a:xfrm>
                        </wpg:grpSpPr>
                        <wps:wsp>
                          <wps:cNvPr id="1846" name="Freeform 1776"/>
                          <wps:cNvSpPr>
                            <a:spLocks/>
                          </wps:cNvSpPr>
                          <wps:spPr bwMode="auto">
                            <a:xfrm>
                              <a:off x="6777" y="316"/>
                              <a:ext cx="2" cy="707"/>
                            </a:xfrm>
                            <a:custGeom>
                              <a:avLst/>
                              <a:gdLst>
                                <a:gd name="T0" fmla="+- 0 1023 316"/>
                                <a:gd name="T1" fmla="*/ 1023 h 707"/>
                                <a:gd name="T2" fmla="+- 0 316 316"/>
                                <a:gd name="T3" fmla="*/ 316 h 707"/>
                              </a:gdLst>
                              <a:ahLst/>
                              <a:cxnLst>
                                <a:cxn ang="0">
                                  <a:pos x="0" y="T1"/>
                                </a:cxn>
                                <a:cxn ang="0">
                                  <a:pos x="0" y="T3"/>
                                </a:cxn>
                              </a:cxnLst>
                              <a:rect l="0" t="0" r="r" b="b"/>
                              <a:pathLst>
                                <a:path h="707">
                                  <a:moveTo>
                                    <a:pt x="0" y="707"/>
                                  </a:moveTo>
                                  <a:lnTo>
                                    <a:pt x="0" y="0"/>
                                  </a:lnTo>
                                </a:path>
                              </a:pathLst>
                            </a:custGeom>
                            <a:noFill/>
                            <a:ln w="8164">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7" name="Group 1773"/>
                        <wpg:cNvGrpSpPr>
                          <a:grpSpLocks/>
                        </wpg:cNvGrpSpPr>
                        <wpg:grpSpPr bwMode="auto">
                          <a:xfrm>
                            <a:off x="8108" y="875"/>
                            <a:ext cx="990" cy="2"/>
                            <a:chOff x="8108" y="875"/>
                            <a:chExt cx="990" cy="2"/>
                          </a:xfrm>
                        </wpg:grpSpPr>
                        <wps:wsp>
                          <wps:cNvPr id="1848" name="Freeform 1774"/>
                          <wps:cNvSpPr>
                            <a:spLocks/>
                          </wps:cNvSpPr>
                          <wps:spPr bwMode="auto">
                            <a:xfrm>
                              <a:off x="8108" y="875"/>
                              <a:ext cx="990" cy="2"/>
                            </a:xfrm>
                            <a:custGeom>
                              <a:avLst/>
                              <a:gdLst>
                                <a:gd name="T0" fmla="+- 0 8108 8108"/>
                                <a:gd name="T1" fmla="*/ T0 w 990"/>
                                <a:gd name="T2" fmla="+- 0 9098 8108"/>
                                <a:gd name="T3" fmla="*/ T2 w 990"/>
                              </a:gdLst>
                              <a:ahLst/>
                              <a:cxnLst>
                                <a:cxn ang="0">
                                  <a:pos x="T1" y="0"/>
                                </a:cxn>
                                <a:cxn ang="0">
                                  <a:pos x="T3" y="0"/>
                                </a:cxn>
                              </a:cxnLst>
                              <a:rect l="0" t="0" r="r" b="b"/>
                              <a:pathLst>
                                <a:path w="990">
                                  <a:moveTo>
                                    <a:pt x="0" y="0"/>
                                  </a:moveTo>
                                  <a:lnTo>
                                    <a:pt x="990" y="0"/>
                                  </a:lnTo>
                                </a:path>
                              </a:pathLst>
                            </a:custGeom>
                            <a:noFill/>
                            <a:ln w="8164">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9" name="Group 1771"/>
                        <wpg:cNvGrpSpPr>
                          <a:grpSpLocks/>
                        </wpg:cNvGrpSpPr>
                        <wpg:grpSpPr bwMode="auto">
                          <a:xfrm>
                            <a:off x="9091" y="869"/>
                            <a:ext cx="2" cy="707"/>
                            <a:chOff x="9091" y="869"/>
                            <a:chExt cx="2" cy="707"/>
                          </a:xfrm>
                        </wpg:grpSpPr>
                        <wps:wsp>
                          <wps:cNvPr id="1850" name="Freeform 1772"/>
                          <wps:cNvSpPr>
                            <a:spLocks/>
                          </wps:cNvSpPr>
                          <wps:spPr bwMode="auto">
                            <a:xfrm>
                              <a:off x="9091" y="869"/>
                              <a:ext cx="2" cy="707"/>
                            </a:xfrm>
                            <a:custGeom>
                              <a:avLst/>
                              <a:gdLst>
                                <a:gd name="T0" fmla="+- 0 1576 869"/>
                                <a:gd name="T1" fmla="*/ 1576 h 707"/>
                                <a:gd name="T2" fmla="+- 0 869 869"/>
                                <a:gd name="T3" fmla="*/ 869 h 707"/>
                              </a:gdLst>
                              <a:ahLst/>
                              <a:cxnLst>
                                <a:cxn ang="0">
                                  <a:pos x="0" y="T1"/>
                                </a:cxn>
                                <a:cxn ang="0">
                                  <a:pos x="0" y="T3"/>
                                </a:cxn>
                              </a:cxnLst>
                              <a:rect l="0" t="0" r="r" b="b"/>
                              <a:pathLst>
                                <a:path h="707">
                                  <a:moveTo>
                                    <a:pt x="0" y="707"/>
                                  </a:moveTo>
                                  <a:lnTo>
                                    <a:pt x="0" y="0"/>
                                  </a:lnTo>
                                </a:path>
                              </a:pathLst>
                            </a:custGeom>
                            <a:noFill/>
                            <a:ln w="8164">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1" name="Group 1769"/>
                        <wpg:cNvGrpSpPr>
                          <a:grpSpLocks/>
                        </wpg:cNvGrpSpPr>
                        <wpg:grpSpPr bwMode="auto">
                          <a:xfrm>
                            <a:off x="5832" y="1017"/>
                            <a:ext cx="951" cy="2"/>
                            <a:chOff x="5832" y="1017"/>
                            <a:chExt cx="951" cy="2"/>
                          </a:xfrm>
                        </wpg:grpSpPr>
                        <wps:wsp>
                          <wps:cNvPr id="1852" name="Freeform 1770"/>
                          <wps:cNvSpPr>
                            <a:spLocks/>
                          </wps:cNvSpPr>
                          <wps:spPr bwMode="auto">
                            <a:xfrm>
                              <a:off x="5832" y="1017"/>
                              <a:ext cx="951" cy="2"/>
                            </a:xfrm>
                            <a:custGeom>
                              <a:avLst/>
                              <a:gdLst>
                                <a:gd name="T0" fmla="+- 0 5832 5832"/>
                                <a:gd name="T1" fmla="*/ T0 w 951"/>
                                <a:gd name="T2" fmla="+- 0 6783 5832"/>
                                <a:gd name="T3" fmla="*/ T2 w 951"/>
                              </a:gdLst>
                              <a:ahLst/>
                              <a:cxnLst>
                                <a:cxn ang="0">
                                  <a:pos x="T1" y="0"/>
                                </a:cxn>
                                <a:cxn ang="0">
                                  <a:pos x="T3" y="0"/>
                                </a:cxn>
                              </a:cxnLst>
                              <a:rect l="0" t="0" r="r" b="b"/>
                              <a:pathLst>
                                <a:path w="951">
                                  <a:moveTo>
                                    <a:pt x="0" y="0"/>
                                  </a:moveTo>
                                  <a:lnTo>
                                    <a:pt x="951" y="0"/>
                                  </a:lnTo>
                                </a:path>
                              </a:pathLst>
                            </a:custGeom>
                            <a:noFill/>
                            <a:ln w="8164">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3" name="Group 1767"/>
                        <wpg:cNvGrpSpPr>
                          <a:grpSpLocks/>
                        </wpg:cNvGrpSpPr>
                        <wpg:grpSpPr bwMode="auto">
                          <a:xfrm>
                            <a:off x="2823" y="1088"/>
                            <a:ext cx="2" cy="1389"/>
                            <a:chOff x="2823" y="1088"/>
                            <a:chExt cx="2" cy="1389"/>
                          </a:xfrm>
                        </wpg:grpSpPr>
                        <wps:wsp>
                          <wps:cNvPr id="1854" name="Freeform 1768"/>
                          <wps:cNvSpPr>
                            <a:spLocks/>
                          </wps:cNvSpPr>
                          <wps:spPr bwMode="auto">
                            <a:xfrm>
                              <a:off x="2823" y="1088"/>
                              <a:ext cx="2" cy="1389"/>
                            </a:xfrm>
                            <a:custGeom>
                              <a:avLst/>
                              <a:gdLst>
                                <a:gd name="T0" fmla="+- 0 2476 1088"/>
                                <a:gd name="T1" fmla="*/ 2476 h 1389"/>
                                <a:gd name="T2" fmla="+- 0 1088 1088"/>
                                <a:gd name="T3" fmla="*/ 1088 h 1389"/>
                              </a:gdLst>
                              <a:ahLst/>
                              <a:cxnLst>
                                <a:cxn ang="0">
                                  <a:pos x="0" y="T1"/>
                                </a:cxn>
                                <a:cxn ang="0">
                                  <a:pos x="0" y="T3"/>
                                </a:cxn>
                              </a:cxnLst>
                              <a:rect l="0" t="0" r="r" b="b"/>
                              <a:pathLst>
                                <a:path h="1389">
                                  <a:moveTo>
                                    <a:pt x="0" y="1388"/>
                                  </a:moveTo>
                                  <a:lnTo>
                                    <a:pt x="0" y="0"/>
                                  </a:lnTo>
                                </a:path>
                              </a:pathLst>
                            </a:custGeom>
                            <a:noFill/>
                            <a:ln w="8164">
                              <a:solidFill>
                                <a:srgbClr val="4F4F4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5" name="Group 1765"/>
                        <wpg:cNvGrpSpPr>
                          <a:grpSpLocks/>
                        </wpg:cNvGrpSpPr>
                        <wpg:grpSpPr bwMode="auto">
                          <a:xfrm>
                            <a:off x="8069" y="2444"/>
                            <a:ext cx="1659" cy="2"/>
                            <a:chOff x="8069" y="2444"/>
                            <a:chExt cx="1659" cy="2"/>
                          </a:xfrm>
                        </wpg:grpSpPr>
                        <wps:wsp>
                          <wps:cNvPr id="1856" name="Freeform 1766"/>
                          <wps:cNvSpPr>
                            <a:spLocks/>
                          </wps:cNvSpPr>
                          <wps:spPr bwMode="auto">
                            <a:xfrm>
                              <a:off x="8069" y="2444"/>
                              <a:ext cx="1659" cy="2"/>
                            </a:xfrm>
                            <a:custGeom>
                              <a:avLst/>
                              <a:gdLst>
                                <a:gd name="T0" fmla="+- 0 8069 8069"/>
                                <a:gd name="T1" fmla="*/ T0 w 1659"/>
                                <a:gd name="T2" fmla="+- 0 9728 8069"/>
                                <a:gd name="T3" fmla="*/ T2 w 1659"/>
                              </a:gdLst>
                              <a:ahLst/>
                              <a:cxnLst>
                                <a:cxn ang="0">
                                  <a:pos x="T1" y="0"/>
                                </a:cxn>
                                <a:cxn ang="0">
                                  <a:pos x="T3" y="0"/>
                                </a:cxn>
                              </a:cxnLst>
                              <a:rect l="0" t="0" r="r" b="b"/>
                              <a:pathLst>
                                <a:path w="1659">
                                  <a:moveTo>
                                    <a:pt x="0" y="0"/>
                                  </a:moveTo>
                                  <a:lnTo>
                                    <a:pt x="1659" y="0"/>
                                  </a:lnTo>
                                </a:path>
                              </a:pathLst>
                            </a:custGeom>
                            <a:noFill/>
                            <a:ln w="8164">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7" name="Group 1763"/>
                        <wpg:cNvGrpSpPr>
                          <a:grpSpLocks/>
                        </wpg:cNvGrpSpPr>
                        <wpg:grpSpPr bwMode="auto">
                          <a:xfrm>
                            <a:off x="8075" y="2438"/>
                            <a:ext cx="2" cy="977"/>
                            <a:chOff x="8075" y="2438"/>
                            <a:chExt cx="2" cy="977"/>
                          </a:xfrm>
                        </wpg:grpSpPr>
                        <wps:wsp>
                          <wps:cNvPr id="1858" name="Freeform 1764"/>
                          <wps:cNvSpPr>
                            <a:spLocks/>
                          </wps:cNvSpPr>
                          <wps:spPr bwMode="auto">
                            <a:xfrm>
                              <a:off x="8075" y="2438"/>
                              <a:ext cx="2" cy="977"/>
                            </a:xfrm>
                            <a:custGeom>
                              <a:avLst/>
                              <a:gdLst>
                                <a:gd name="T0" fmla="+- 0 3415 2438"/>
                                <a:gd name="T1" fmla="*/ 3415 h 977"/>
                                <a:gd name="T2" fmla="+- 0 2438 2438"/>
                                <a:gd name="T3" fmla="*/ 2438 h 977"/>
                              </a:gdLst>
                              <a:ahLst/>
                              <a:cxnLst>
                                <a:cxn ang="0">
                                  <a:pos x="0" y="T1"/>
                                </a:cxn>
                                <a:cxn ang="0">
                                  <a:pos x="0" y="T3"/>
                                </a:cxn>
                              </a:cxnLst>
                              <a:rect l="0" t="0" r="r" b="b"/>
                              <a:pathLst>
                                <a:path h="977">
                                  <a:moveTo>
                                    <a:pt x="0" y="977"/>
                                  </a:moveTo>
                                  <a:lnTo>
                                    <a:pt x="0" y="0"/>
                                  </a:lnTo>
                                </a:path>
                              </a:pathLst>
                            </a:custGeom>
                            <a:noFill/>
                            <a:ln w="8164">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59" name="Group 1761"/>
                        <wpg:cNvGrpSpPr>
                          <a:grpSpLocks/>
                        </wpg:cNvGrpSpPr>
                        <wpg:grpSpPr bwMode="auto">
                          <a:xfrm>
                            <a:off x="9715" y="2438"/>
                            <a:ext cx="2" cy="977"/>
                            <a:chOff x="9715" y="2438"/>
                            <a:chExt cx="2" cy="977"/>
                          </a:xfrm>
                        </wpg:grpSpPr>
                        <wps:wsp>
                          <wps:cNvPr id="1860" name="Freeform 1762"/>
                          <wps:cNvSpPr>
                            <a:spLocks/>
                          </wps:cNvSpPr>
                          <wps:spPr bwMode="auto">
                            <a:xfrm>
                              <a:off x="9715" y="2438"/>
                              <a:ext cx="2" cy="977"/>
                            </a:xfrm>
                            <a:custGeom>
                              <a:avLst/>
                              <a:gdLst>
                                <a:gd name="T0" fmla="+- 0 3415 2438"/>
                                <a:gd name="T1" fmla="*/ 3415 h 977"/>
                                <a:gd name="T2" fmla="+- 0 2438 2438"/>
                                <a:gd name="T3" fmla="*/ 2438 h 977"/>
                              </a:gdLst>
                              <a:ahLst/>
                              <a:cxnLst>
                                <a:cxn ang="0">
                                  <a:pos x="0" y="T1"/>
                                </a:cxn>
                                <a:cxn ang="0">
                                  <a:pos x="0" y="T3"/>
                                </a:cxn>
                              </a:cxnLst>
                              <a:rect l="0" t="0" r="r" b="b"/>
                              <a:pathLst>
                                <a:path h="977">
                                  <a:moveTo>
                                    <a:pt x="0" y="977"/>
                                  </a:moveTo>
                                  <a:lnTo>
                                    <a:pt x="0" y="0"/>
                                  </a:lnTo>
                                </a:path>
                              </a:pathLst>
                            </a:custGeom>
                            <a:noFill/>
                            <a:ln w="16329">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61" name="Group 1759"/>
                        <wpg:cNvGrpSpPr>
                          <a:grpSpLocks/>
                        </wpg:cNvGrpSpPr>
                        <wpg:grpSpPr bwMode="auto">
                          <a:xfrm>
                            <a:off x="8288" y="3267"/>
                            <a:ext cx="1209" cy="2"/>
                            <a:chOff x="8288" y="3267"/>
                            <a:chExt cx="1209" cy="2"/>
                          </a:xfrm>
                        </wpg:grpSpPr>
                        <wps:wsp>
                          <wps:cNvPr id="1862" name="Freeform 1760"/>
                          <wps:cNvSpPr>
                            <a:spLocks/>
                          </wps:cNvSpPr>
                          <wps:spPr bwMode="auto">
                            <a:xfrm>
                              <a:off x="8288" y="3267"/>
                              <a:ext cx="1209" cy="2"/>
                            </a:xfrm>
                            <a:custGeom>
                              <a:avLst/>
                              <a:gdLst>
                                <a:gd name="T0" fmla="+- 0 8288 8288"/>
                                <a:gd name="T1" fmla="*/ T0 w 1209"/>
                                <a:gd name="T2" fmla="+- 0 9496 8288"/>
                                <a:gd name="T3" fmla="*/ T2 w 1209"/>
                              </a:gdLst>
                              <a:ahLst/>
                              <a:cxnLst>
                                <a:cxn ang="0">
                                  <a:pos x="T1" y="0"/>
                                </a:cxn>
                                <a:cxn ang="0">
                                  <a:pos x="T3" y="0"/>
                                </a:cxn>
                              </a:cxnLst>
                              <a:rect l="0" t="0" r="r" b="b"/>
                              <a:pathLst>
                                <a:path w="1209">
                                  <a:moveTo>
                                    <a:pt x="0" y="0"/>
                                  </a:moveTo>
                                  <a:lnTo>
                                    <a:pt x="1208" y="0"/>
                                  </a:lnTo>
                                </a:path>
                              </a:pathLst>
                            </a:custGeom>
                            <a:noFill/>
                            <a:ln w="8164">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63" name="Group 1757"/>
                        <wpg:cNvGrpSpPr>
                          <a:grpSpLocks/>
                        </wpg:cNvGrpSpPr>
                        <wpg:grpSpPr bwMode="auto">
                          <a:xfrm>
                            <a:off x="8275" y="3601"/>
                            <a:ext cx="1247" cy="2"/>
                            <a:chOff x="8275" y="3601"/>
                            <a:chExt cx="1247" cy="2"/>
                          </a:xfrm>
                        </wpg:grpSpPr>
                        <wps:wsp>
                          <wps:cNvPr id="1864" name="Freeform 1758"/>
                          <wps:cNvSpPr>
                            <a:spLocks/>
                          </wps:cNvSpPr>
                          <wps:spPr bwMode="auto">
                            <a:xfrm>
                              <a:off x="8275" y="3601"/>
                              <a:ext cx="1247" cy="2"/>
                            </a:xfrm>
                            <a:custGeom>
                              <a:avLst/>
                              <a:gdLst>
                                <a:gd name="T0" fmla="+- 0 8275 8275"/>
                                <a:gd name="T1" fmla="*/ T0 w 1247"/>
                                <a:gd name="T2" fmla="+- 0 9522 8275"/>
                                <a:gd name="T3" fmla="*/ T2 w 1247"/>
                              </a:gdLst>
                              <a:ahLst/>
                              <a:cxnLst>
                                <a:cxn ang="0">
                                  <a:pos x="T1" y="0"/>
                                </a:cxn>
                                <a:cxn ang="0">
                                  <a:pos x="T3" y="0"/>
                                </a:cxn>
                              </a:cxnLst>
                              <a:rect l="0" t="0" r="r" b="b"/>
                              <a:pathLst>
                                <a:path w="1247">
                                  <a:moveTo>
                                    <a:pt x="0" y="0"/>
                                  </a:moveTo>
                                  <a:lnTo>
                                    <a:pt x="1247" y="0"/>
                                  </a:lnTo>
                                </a:path>
                              </a:pathLst>
                            </a:custGeom>
                            <a:noFill/>
                            <a:ln w="8164">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65" name="Group 1755"/>
                        <wpg:cNvGrpSpPr>
                          <a:grpSpLocks/>
                        </wpg:cNvGrpSpPr>
                        <wpg:grpSpPr bwMode="auto">
                          <a:xfrm>
                            <a:off x="3717" y="5549"/>
                            <a:ext cx="2" cy="591"/>
                            <a:chOff x="3717" y="5549"/>
                            <a:chExt cx="2" cy="591"/>
                          </a:xfrm>
                        </wpg:grpSpPr>
                        <wps:wsp>
                          <wps:cNvPr id="1866" name="Freeform 1756"/>
                          <wps:cNvSpPr>
                            <a:spLocks/>
                          </wps:cNvSpPr>
                          <wps:spPr bwMode="auto">
                            <a:xfrm>
                              <a:off x="3717" y="5549"/>
                              <a:ext cx="2" cy="591"/>
                            </a:xfrm>
                            <a:custGeom>
                              <a:avLst/>
                              <a:gdLst>
                                <a:gd name="T0" fmla="+- 0 6140 5549"/>
                                <a:gd name="T1" fmla="*/ 6140 h 591"/>
                                <a:gd name="T2" fmla="+- 0 5549 5549"/>
                                <a:gd name="T3" fmla="*/ 5549 h 591"/>
                              </a:gdLst>
                              <a:ahLst/>
                              <a:cxnLst>
                                <a:cxn ang="0">
                                  <a:pos x="0" y="T1"/>
                                </a:cxn>
                                <a:cxn ang="0">
                                  <a:pos x="0" y="T3"/>
                                </a:cxn>
                              </a:cxnLst>
                              <a:rect l="0" t="0" r="r" b="b"/>
                              <a:pathLst>
                                <a:path h="591">
                                  <a:moveTo>
                                    <a:pt x="0" y="591"/>
                                  </a:moveTo>
                                  <a:lnTo>
                                    <a:pt x="0" y="0"/>
                                  </a:lnTo>
                                </a:path>
                              </a:pathLst>
                            </a:custGeom>
                            <a:noFill/>
                            <a:ln w="8164">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67" name="Group 1753"/>
                        <wpg:cNvGrpSpPr>
                          <a:grpSpLocks/>
                        </wpg:cNvGrpSpPr>
                        <wpg:grpSpPr bwMode="auto">
                          <a:xfrm>
                            <a:off x="3710" y="6134"/>
                            <a:ext cx="1491" cy="2"/>
                            <a:chOff x="3710" y="6134"/>
                            <a:chExt cx="1491" cy="2"/>
                          </a:xfrm>
                        </wpg:grpSpPr>
                        <wps:wsp>
                          <wps:cNvPr id="1868" name="Freeform 1754"/>
                          <wps:cNvSpPr>
                            <a:spLocks/>
                          </wps:cNvSpPr>
                          <wps:spPr bwMode="auto">
                            <a:xfrm>
                              <a:off x="3710" y="6134"/>
                              <a:ext cx="1491" cy="2"/>
                            </a:xfrm>
                            <a:custGeom>
                              <a:avLst/>
                              <a:gdLst>
                                <a:gd name="T0" fmla="+- 0 3710 3710"/>
                                <a:gd name="T1" fmla="*/ T0 w 1491"/>
                                <a:gd name="T2" fmla="+- 0 5202 3710"/>
                                <a:gd name="T3" fmla="*/ T2 w 1491"/>
                              </a:gdLst>
                              <a:ahLst/>
                              <a:cxnLst>
                                <a:cxn ang="0">
                                  <a:pos x="T1" y="0"/>
                                </a:cxn>
                                <a:cxn ang="0">
                                  <a:pos x="T3" y="0"/>
                                </a:cxn>
                              </a:cxnLst>
                              <a:rect l="0" t="0" r="r" b="b"/>
                              <a:pathLst>
                                <a:path w="1491">
                                  <a:moveTo>
                                    <a:pt x="0" y="0"/>
                                  </a:moveTo>
                                  <a:lnTo>
                                    <a:pt x="1492" y="0"/>
                                  </a:lnTo>
                                </a:path>
                              </a:pathLst>
                            </a:custGeom>
                            <a:noFill/>
                            <a:ln w="8164">
                              <a:solidFill>
                                <a:srgbClr val="3F3F3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752" o:spid="_x0000_s1026" style="position:absolute;margin-left:103.25pt;margin-top:-10.85pt;width:387.3pt;height:318.2pt;z-index:-251301888;mso-position-horizontal-relative:page" coordorigin="2065,-217" coordsize="7746,6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">
                <v:shape id="Picture 1800" o:spid="_x0000_s1027" type="#_x0000_t75" style="position:absolute;left:2065;top:1319;width:5220;height:44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qjeHDAAAA3QAAAA8AAABkcnMvZG93bnJldi54bWxET9tqAjEQfS/0H8IUfKtZU7B2a5QiWCsF&#10;oWs/YNhMN6ubyZJE3f69EQp9m8O5znw5uE6cKcTWs4bJuABBXHvTcqPhe79+nIGICdlg55k0/FKE&#10;5eL+bo6l8Rf+onOVGpFDOJaowabUl1LG2pLDOPY9ceZ+fHCYMgyNNAEvOdx1UhXFVDpsOTdY7Gll&#10;qT5WJ6fhsFFqvz1WrTodit3750t4Guyz1qOH4e0VRKIh/Yv/3B8mz5+pCdy+ySfIxR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aqN4cMAAADdAAAADwAAAAAAAAAAAAAAAACf&#10;AgAAZHJzL2Rvd25yZXYueG1sUEsFBgAAAAAEAAQA9wAAAI8DAAAAAA==&#10;">
                  <v:imagedata r:id="rId97" o:title=""/>
                </v:shape>
                <v:shape id="Picture 1799" o:spid="_x0000_s1028" type="#_x0000_t75" style="position:absolute;left:9162;top:188;width:334;height:1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z7HLBAAAA3QAAAA8AAABkcnMvZG93bnJldi54bWxET82KwjAQvi/4DmEEL4um28Mi1SgiCsWT&#10;W32AoRnTYjMpTarZtzfCwt7m4/ud9TbaTjxo8K1jBV+LDARx7XTLRsH1cpwvQfiArLFzTAp+ycN2&#10;M/lYY6Hdk3/oUQUjUgj7AhU0IfSFlL5uyKJfuJ44cTc3WAwJDkbqAZ8p3HYyz7JvabHl1NBgT/uG&#10;6ns1WgW2HCv3Gce9OcS8PHYXczqZs1KzadytQASK4V/85y51mr/Mc3h/k06Qm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Kz7HLBAAAA3QAAAA8AAAAAAAAAAAAAAAAAnwIA&#10;AGRycy9kb3ducmV2LnhtbFBLBQYAAAAABAAEAPcAAACNAwAAAAA=&#10;">
                  <v:imagedata r:id="rId98" o:title=""/>
                </v:shape>
                <v:shape id="Picture 1798" o:spid="_x0000_s1029" type="#_x0000_t75" style="position:absolute;left:7156;top:856;width:2006;height:1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5EfCAAAA3QAAAA8AAABkcnMvZG93bnJldi54bWxET02LwjAQvQv+hzCCN01VVqQaRbosuMfV&#10;hdXb0IxNsZnUJrXdf79ZELzN433OZtfbSjyo8aVjBbNpAoI4d7rkQsH36WOyAuEDssbKMSn4JQ+7&#10;7XCwwVS7jr/ocQyFiCHsU1RgQqhTKX1uyKKfupo4clfXWAwRNoXUDXYx3FZyniRLabHk2GCwpsxQ&#10;fju2VkGO2efPeSHfuozNspWX9669n5Qaj/r9GkSgPrzET/dBx/mr+QL+v4knyO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RHwgAAAN0AAAAPAAAAAAAAAAAAAAAAAJ8C&#10;AABkcnMvZG93bnJldi54bWxQSwUGAAAAAAQABAD3AAAAjgMAAAAA&#10;">
                  <v:imagedata r:id="rId99" o:title=""/>
                </v:shape>
                <v:shape id="Picture 1797" o:spid="_x0000_s1030" type="#_x0000_t75" style="position:absolute;left:7568;top:4842;width:1466;height: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fJ8rEAAAA3QAAAA8AAABkcnMvZG93bnJldi54bWxET9tqwkAQfS/4D8sIfaubhNJKdJUgFASh&#10;tfHyPGbHJJidTbPbJP37bqHg2xzOdZbr0TSip87VlhXEswgEcWF1zaWC4+HtaQ7CeWSNjWVS8EMO&#10;1qvJwxJTbQf+pD73pQgh7FJUUHnfplK6oiKDbmZb4sBdbWfQB9iVUnc4hHDTyCSKXqTBmkNDhS1t&#10;Kipu+bdR8BHtz7Fp2tev/LzrT/p9f7ldM6Uep2O2AOFp9Hfxv3urw/x58gx/34QT5O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ffJ8rEAAAA3QAAAA8AAAAAAAAAAAAAAAAA&#10;nwIAAGRycy9kb3ducmV2LnhtbFBLBQYAAAAABAAEAPcAAACQAwAAAAA=&#10;">
                  <v:imagedata r:id="rId100" o:title=""/>
                </v:shape>
                <v:group id="Group 1795" o:spid="_x0000_s1031" style="position:absolute;left:2315;top:303;width:2;height:810" coordorigin="2315,303" coordsize="2,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kbPqMQAAADdAAAA&#10;DwAAAAAAAAAAAAAAAACqAgAAZHJzL2Rvd25yZXYueG1sUEsFBgAAAAAEAAQA+gAAAJsDAAAAAA==&#10;">
                  <v:shape id="Freeform 1796" o:spid="_x0000_s1032" style="position:absolute;left:2315;top:303;width:2;height:810;visibility:visible;mso-wrap-style:square;v-text-anchor:top" coordsize="2,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NkDsUA&#10;AADdAAAADwAAAGRycy9kb3ducmV2LnhtbERP22oCMRB9L/QfwhR8q1kVF7s1igheQBGqVvBt2Ex3&#10;F5PJsom67dc3BaFvczjXGU9ba8SNGl85VtDrJiCIc6crLhQcD4vXEQgfkDUax6TgmzxMJ89PY8y0&#10;u/MH3fahEDGEfYYKyhDqTEqfl2TRd11NHLkv11gMETaF1A3eY7g1sp8kqbRYcWwosaZ5Sfllf7UK&#10;dp+H3va4qn+Wm7ehO6UDc97MjVKdl3b2DiJQG/7FD/dax/mjfgp/38QT5O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M2QOxQAAAN0AAAAPAAAAAAAAAAAAAAAAAJgCAABkcnMv&#10;ZG93bnJldi54bWxQSwUGAAAAAAQABAD1AAAAigMAAAAA&#10;" path="m,810l,e" filled="f" strokecolor="#444" strokeweight=".22678mm">
                    <v:path arrowok="t" o:connecttype="custom" o:connectlocs="0,1113;0,303" o:connectangles="0,0"/>
                  </v:shape>
                </v:group>
                <v:group id="Group 1793" o:spid="_x0000_s1033" style="position:absolute;left:2309;top:1100;width:1054;height:2" coordorigin="2309,1100" coordsize="105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dj0RMQAAADdAAAA&#10;DwAAAAAAAAAAAAAAAACqAgAAZHJzL2Rvd25yZXYueG1sUEsFBgAAAAAEAAQA+gAAAJsDAAAAAA==&#10;">
                  <v:shape id="Freeform 1794" o:spid="_x0000_s1034" style="position:absolute;left:2309;top:1100;width:1054;height:2;visibility:visible;mso-wrap-style:square;v-text-anchor:top" coordsize="105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qN5ccA&#10;AADdAAAADwAAAGRycy9kb3ducmV2LnhtbESPzW7CQAyE75V4h5WReiubcgAaWFBBRSqqqMTPA5is&#10;SSKy3pDdQuDp6wMSN1sznvk8mbWuUhdqQunZwHsvAUWceVtybmC/W76NQIWIbLHyTAZuFGA27bxM&#10;MLX+yhu6bGOuJIRDigaKGOtU65AV5DD0fE0s2tE3DqOsTa5tg1cJd5XuJ8lAOyxZGgqsaVFQdtr+&#10;OQPr4dfud3mYr+72WG2GH6tycP5ZGPPabT/HoCK18Wl+XH9bwR/1BVe+kRH09B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6jeXHAAAA3QAAAA8AAAAAAAAAAAAAAAAAmAIAAGRy&#10;cy9kb3ducmV2LnhtbFBLBQYAAAAABAAEAPUAAACMAwAAAAA=&#10;" path="m,l1054,e" filled="f" strokecolor="#777" strokeweight=".45358mm">
                    <v:path arrowok="t" o:connecttype="custom" o:connectlocs="0,0;1054,0" o:connectangles="0,0"/>
                  </v:shape>
                </v:group>
                <v:group id="Group 1791" o:spid="_x0000_s1035" style="position:absolute;left:2823;top:-211;width:2;height:540" coordorigin="2823,-211" coordsize="2,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wvFrcUAAADdAAAADwAAAGRycy9kb3ducmV2LnhtbERPTWvCQBC9F/wPyxS8&#10;NZsoLTHNKiJWPIRCVSi9DdkxCWZnQ3abxH/fLRR6m8f7nHwzmVYM1LvGsoIkikEQl1Y3XCm4nN+e&#10;UhDOI2tsLZOCOznYrGcPOWbajvxBw8lXIoSwy1BB7X2XSenKmgy6yHbEgbva3qAPsK+k7nEM4aaV&#10;izh+kQYbDg01drSrqbydvo2Cw4jjdpnsh+J23d2/zs/vn0VCSs0fp+0rCE+T/xf/uY86zE8XK/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MLxa3FAAAA3QAA&#10;AA8AAAAAAAAAAAAAAAAAqgIAAGRycy9kb3ducmV2LnhtbFBLBQYAAAAABAAEAPoAAACcAwAAAAA=&#10;">
                  <v:shape id="Freeform 1792" o:spid="_x0000_s1036" style="position:absolute;left:2823;top:-211;width:2;height:540;visibility:visible;mso-wrap-style:square;v-text-anchor:top" coordsize="2,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Q3FsMA&#10;AADdAAAADwAAAGRycy9kb3ducmV2LnhtbESPQWvDMAyF74P9B6PBLmN11kGbZXFKGQx6XdreRawl&#10;obEcYq/x+uurQ6E3iff03qdyk9ygzjSF3rOBt0UGirjxtufWwGH//ZqDChHZ4uCZDPxTgE31+FBi&#10;Yf3MP3SuY6skhEOBBroYx0Lr0HTkMCz8SCzar58cRlmnVtsJZwl3g15m2Uo77FkaOhzpq6PmVP85&#10;A/7jFObty3J91CnOVueXmtPemOentP0EFSnFu/l2vbOCn78Lv3wjI+j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Q3FsMAAADdAAAADwAAAAAAAAAAAAAAAACYAgAAZHJzL2Rv&#10;d25yZXYueG1sUEsFBgAAAAAEAAQA9QAAAIgDAAAAAA==&#10;" path="m,540l,e" filled="f" strokecolor="#545454" strokeweight=".22678mm">
                    <v:path arrowok="t" o:connecttype="custom" o:connectlocs="0,329;0,-211" o:connectangles="0,0"/>
                  </v:shape>
                </v:group>
                <v:group id="Group 1789" o:spid="_x0000_s1037" style="position:absolute;left:8416;top:271;width:1389;height:2" coordorigin="8416,271" coordsize="13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4pF92wwAAAN0AAAAP&#10;AAAAAAAAAAAAAAAAAKoCAABkcnMvZG93bnJldi54bWxQSwUGAAAAAAQABAD6AAAAmgMAAAAA&#10;">
                  <v:shape id="Freeform 1790" o:spid="_x0000_s1038" style="position:absolute;left:8416;top:271;width:1389;height:2;visibility:visible;mso-wrap-style:square;v-text-anchor:top" coordsize="13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TjgMUA&#10;AADdAAAADwAAAGRycy9kb3ducmV2LnhtbERPTWvCQBC9C/6HZQq9SN1UsZXUTWgrgoIHGz30OGSn&#10;STQ7G7JbE/vru4LgbR7vcxZpb2pxptZVlhU8jyMQxLnVFRcKDvvV0xyE88gaa8uk4EIO0mQ4WGCs&#10;bcdfdM58IUIIuxgVlN43sZQuL8mgG9uGOHA/tjXoA2wLqVvsQrip5SSKXqTBikNDiQ19lpSfsl+j&#10;YPuNbqSP3avdbI4fpp8t3W76p9TjQ//+BsJT7+/im3utw/z5dALXb8IJM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9OOAxQAAAN0AAAAPAAAAAAAAAAAAAAAAAJgCAABkcnMv&#10;ZG93bnJldi54bWxQSwUGAAAAAAQABAD1AAAAigMAAAAA&#10;" path="m,l1389,e" filled="f" strokecolor="#444" strokeweight=".22678mm">
                    <v:path arrowok="t" o:connecttype="custom" o:connectlocs="0,0;1389,0" o:connectangles="0,0"/>
                  </v:shape>
                </v:group>
                <v:group id="Group 1787" o:spid="_x0000_s1039" style="position:absolute;left:3518;top:316;width:2121;height:2" coordorigin="3518,316" coordsize="21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OmSawwAAAN0AAAAP&#10;AAAAAAAAAAAAAAAAAKoCAABkcnMvZG93bnJldi54bWxQSwUGAAAAAAQABAD6AAAAmgMAAAAA&#10;">
                  <v:shape id="Freeform 1788" o:spid="_x0000_s1040" style="position:absolute;left:3518;top:316;width:2121;height:2;visibility:visible;mso-wrap-style:square;v-text-anchor:top" coordsize="2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DUKsMA&#10;AADdAAAADwAAAGRycy9kb3ducmV2LnhtbERPTWvCQBC9C/6HZQQvUjdatRpdRS2F3mqt4HXIjkkw&#10;OxuyG43+ercgeJvH+5zFqjGFuFDlcssKBv0IBHFidc6pgsPf19sUhPPIGgvLpOBGDlbLdmuBsbZX&#10;/qXL3qcihLCLUUHmfRlL6ZKMDLq+LYkDd7KVQR9glUpd4TWEm0IOo2giDeYcGjIsaZtRct7XRsHP&#10;zc529XFSf27O4/uxZ6j4sD2lup1mPQfhqfEv8dP9rcP86fsI/r8JJ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DUKsMAAADdAAAADwAAAAAAAAAAAAAAAACYAgAAZHJzL2Rv&#10;d25yZXYueG1sUEsFBgAAAAAEAAQA9QAAAIgDAAAAAA==&#10;" path="m,l2121,e" filled="f" strokecolor="#7c7c7c" strokeweight=".45358mm">
                    <v:path arrowok="t" o:connecttype="custom" o:connectlocs="0,0;2121,0" o:connectangles="0,0"/>
                  </v:shape>
                </v:group>
                <v:group id="Group 1785" o:spid="_x0000_s1041" style="position:absolute;left:5832;top:316;width:951;height:2" coordorigin="5832,316" coordsize="9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59ZdcMAAADdAAAADwAAAGRycy9kb3ducmV2LnhtbERPTYvCMBC9C/6HMII3&#10;Tau4SDWKiMoeZGHrwuJtaMa22ExKE9v67zcLgrd5vM9Zb3tTiZYaV1pWEE8jEMSZ1SXnCn4ux8kS&#10;hPPIGivLpOBJDrab4WCNibYdf1Ob+lyEEHYJKii8rxMpXVaQQTe1NXHgbrYx6ANscqkb7EK4qeQs&#10;ij6kwZJDQ4E17QvK7unDKDh12O3m8aE932/75/Wy+Po9x6TUeNTvViA89f4tfrk/dZi/nC/g/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Hn1l1wwAAAN0AAAAP&#10;AAAAAAAAAAAAAAAAAKoCAABkcnMvZG93bnJldi54bWxQSwUGAAAAAAQABAD6AAAAmgMAAAAA&#10;">
                  <v:shape id="Freeform 1786" o:spid="_x0000_s1042" style="position:absolute;left:5832;top:316;width:951;height:2;visibility:visible;mso-wrap-style:square;v-text-anchor:top" coordsize="9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qQ0b8A&#10;AADdAAAADwAAAGRycy9kb3ducmV2LnhtbERPy6rCMBDdC/5DGMGdpj4QrUapiuDWKrgdmrEtNpPa&#10;RK1/by5ccDeH85zVpjWVeFHjSssKRsMIBHFmdcm5gsv5MJiDcB5ZY2WZFHzIwWbd7aww1vbNJ3ql&#10;PhchhF2MCgrv61hKlxVk0A1tTRy4m20M+gCbXOoG3yHcVHIcRTNpsOTQUGBNu4Kye/o0Chbbx7FK&#10;9rvkXN5qTv11uv/gVKl+r02WIDy1/if+dx91mD+fzODvm3CCXH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mpDRvwAAAN0AAAAPAAAAAAAAAAAAAAAAAJgCAABkcnMvZG93bnJl&#10;di54bWxQSwUGAAAAAAQABAD1AAAAhAMAAAAA&#10;" path="m,l951,e" filled="f" strokecolor="#747474" strokeweight=".45358mm">
                    <v:path arrowok="t" o:connecttype="custom" o:connectlocs="0,0;951,0" o:connectangles="0,0"/>
                  </v:shape>
                </v:group>
                <v:group id="Group 1783" o:spid="_x0000_s1043" style="position:absolute;left:3357;top:303;width:2;height:810" coordorigin="3357,303" coordsize="2,8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FimcUAAADdAAAADwAAAGRycy9kb3ducmV2LnhtbERPS2vCQBC+F/wPywi9&#10;1U0MbSV1FQm29BCEqiC9DdkxCWZnQ3abx7/vFoTe5uN7zno7mkb01LnasoJ4EYEgLqyuuVRwPr0/&#10;rUA4j6yxsUwKJnKw3cwe1phqO/AX9UdfihDCLkUFlfdtKqUrKjLoFrYlDtzVdgZ9gF0pdYdDCDeN&#10;XEbRizRYc2iosKWsouJ2/DEKPgYcdkm87/PbNZu+T8+HSx6TUo/zcfcGwtPo/8V396cO81fJK/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BYpnFAAAA3QAA&#10;AA8AAAAAAAAAAAAAAAAAqgIAAGRycy9kb3ducmV2LnhtbFBLBQYAAAAABAAEAPoAAACcAwAAAAA=&#10;">
                  <v:shape id="Freeform 1784" o:spid="_x0000_s1044" style="position:absolute;left:3357;top:303;width:2;height:810;visibility:visible;mso-wrap-style:square;v-text-anchor:top" coordsize="2,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R988UA&#10;AADdAAAADwAAAGRycy9kb3ducmV2LnhtbESPzWrDMBCE74W+g9hCLqWRm4Jr3CjBDQT6c2qaB1is&#10;rWVqrYyk2s7bdw+F3naZ2Zlvt/vFD2qimPrABu7XBSjiNtieOwPnz+NdBSplZItDYDJwoQT73fXV&#10;FmsbZv6g6ZQ7JSGcajTgch5rrVPryGNah5FYtK8QPWZZY6dtxFnC/aA3RVFqjz1Lg8ORDo7a79OP&#10;NzA1RM+uOjdznMPt69tj2R3eS2NWN0vzBCrTkv/Nf9cvVvCrB8GVb2QEv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JH3zxQAAAN0AAAAPAAAAAAAAAAAAAAAAAJgCAABkcnMv&#10;ZG93bnJldi54bWxQSwUGAAAAAAQABAD1AAAAigMAAAAA&#10;" path="m,810l,e" filled="f" strokecolor="#282828" strokeweight=".22678mm">
                    <v:path arrowok="t" o:connecttype="custom" o:connectlocs="0,1113;0,303" o:connectangles="0,0"/>
                  </v:shape>
                </v:group>
                <v:group id="Group 1781" o:spid="_x0000_s1045" style="position:absolute;left:3524;top:316;width:2;height:1029" coordorigin="3524,316" coordsize="2,1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JTcMUAAADdAAAADwAAAGRycy9kb3ducmV2LnhtbERPTWvCQBC9F/wPyxS8&#10;NZsoLTHNKiJVPIRCVSi9DdkxCWZnQ3abxH/fLRR6m8f7nHwzmVYM1LvGsoIkikEQl1Y3XCm4nPdP&#10;KQjnkTW2lknBnRxs1rOHHDNtR/6g4eQrEULYZaig9r7LpHRlTQZdZDviwF1tb9AH2FdS9ziGcNPK&#10;RRy/SIMNh4YaO9rVVN5O30bBYcRxu0zehuJ23d2/zs/vn0VCSs0fp+0rCE+T/xf/uY86zE+XK/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SU3DFAAAA3QAA&#10;AA8AAAAAAAAAAAAAAAAAqgIAAGRycy9kb3ducmV2LnhtbFBLBQYAAAAABAAEAPoAAACcAwAAAAA=&#10;">
                  <v:shape id="Freeform 1782" o:spid="_x0000_s1046" style="position:absolute;left:3524;top:316;width:2;height:1029;visibility:visible;mso-wrap-style:square;v-text-anchor:top" coordsize="2,10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AMMA&#10;AADdAAAADwAAAGRycy9kb3ducmV2LnhtbESPQYvCQAyF7wv+hyGCt3VqlUWqo6igeNnDWn9A6MS2&#10;2MmUzmjrvzcHYW8J7+W9L+vt4Br1pC7Ung3Mpgko4sLbmksD1/z4vQQVIrLFxjMZeFGA7Wb0tcbM&#10;+p7/6HmJpZIQDhkaqGJsM61DUZHDMPUtsWg33zmMsnalth32Eu4anSbJj3ZYszRU2NKhouJ+eTgD&#10;v20/H9Jzk+c7e5yTX5z2fZkaMxkPuxWoSEP8N3+uz1bwlwvhl29kBL1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jMAMMAAADdAAAADwAAAAAAAAAAAAAAAACYAgAAZHJzL2Rv&#10;d25yZXYueG1sUEsFBgAAAAAEAAQA9QAAAIgDAAAAAA==&#10;" path="m,1029l,e" filled="f" strokecolor="#3f3f3f" strokeweight=".22678mm">
                    <v:path arrowok="t" o:connecttype="custom" o:connectlocs="0,1345;0,316" o:connectangles="0,0"/>
                  </v:shape>
                </v:group>
                <v:group id="Group 1779" o:spid="_x0000_s1047" style="position:absolute;left:5626;top:303;width:2;height:1041" coordorigin="5626,303" coordsize="2,10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IsC8MAAADdAAAADwAAAGRycy9kb3ducmV2LnhtbERPTYvCMBC9C/sfwgh7&#10;07S7ukg1ioi7eBBBXRBvQzO2xWZSmtjWf28Ewds83ufMFp0pRUO1KywriIcRCOLU6oIzBf/H38EE&#10;hPPIGkvLpOBODhbzj94ME21b3lNz8JkIIewSVJB7XyVSujQng25oK+LAXWxt0AdYZ1LX2IZwU8qv&#10;KPqRBgsODTlWtMopvR5uRsFfi+3yO1432+tldT8fx7vTNialPvvdcgrCU+ff4pd7o8P8ySi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oiwLwwAAAN0AAAAP&#10;AAAAAAAAAAAAAAAAAKoCAABkcnMvZG93bnJldi54bWxQSwUGAAAAAAQABAD6AAAAmgMAAAAA&#10;">
                  <v:shape id="Freeform 1780" o:spid="_x0000_s1048" style="position:absolute;left:5626;top:303;width:2;height:1041;visibility:visible;mso-wrap-style:square;v-text-anchor:top" coordsize="2,1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VEP8MA&#10;AADdAAAADwAAAGRycy9kb3ducmV2LnhtbERPTWvCQBC9F/wPywje6kaREqOrSDDQW6lV8DhmxySY&#10;nQ3ZbRL99V1B6G0e73PW28HUoqPWVZYVzKYRCOLc6ooLBcef7D0G4TyyxtoyKbiTg+1m9LbGRNue&#10;v6k7+EKEEHYJKii9bxIpXV6SQTe1DXHgrrY16ANsC6lb7EO4qeU8ij6kwYpDQ4kNpSXlt8OvUfCV&#10;XR7p+V7kMktPx/3D7bp42Ss1GQ+7FQhPg/8Xv9yfOsyPF3N4fhNO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VEP8MAAADdAAAADwAAAAAAAAAAAAAAAACYAgAAZHJzL2Rv&#10;d25yZXYueG1sUEsFBgAAAAAEAAQA9QAAAIgDAAAAAA==&#10;" path="m,1042l,e" filled="f" strokecolor="#7c7c7c" strokeweight=".45358mm">
                    <v:path arrowok="t" o:connecttype="custom" o:connectlocs="0,1345;0,303" o:connectangles="0,0"/>
                  </v:shape>
                </v:group>
                <v:group id="Group 1777" o:spid="_x0000_s1049" style="position:absolute;left:5838;top:303;width:2;height:720" coordorigin="5838,303" coordsize="2,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wX58UAAADdAAAADwAAAGRycy9kb3ducmV2LnhtbERPS2vCQBC+F/wPywi9&#10;1U1MWyR1FQm29BCEqiC9DdkxCWZnQ3abx7/vFoTe5uN7zno7mkb01LnasoJ4EYEgLqyuuVRwPr0/&#10;rUA4j6yxsUwKJnKw3cwe1phqO/AX9UdfihDCLkUFlfdtKqUrKjLoFrYlDtzVdgZ9gF0pdYdDCDeN&#10;XEbRqzRYc2iosKWsouJ2/DEKPgYcdkm87/PbNZu+Ty+HSx6TUo/zcfcGwtPo/8V396cO81fPCf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8F+fFAAAA3QAA&#10;AA8AAAAAAAAAAAAAAAAAqgIAAGRycy9kb3ducmV2LnhtbFBLBQYAAAAABAAEAPoAAACcAwAAAAA=&#10;">
                  <v:shape id="Freeform 1778" o:spid="_x0000_s1050" style="position:absolute;left:5838;top:303;width:2;height:720;visibility:visible;mso-wrap-style:square;v-text-anchor:top" coordsize="2,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mPvsIA&#10;AADdAAAADwAAAGRycy9kb3ducmV2LnhtbERP24rCMBB9F/yHMAv7pumKiFSjqCgsuwja+gFDM7bF&#10;ZlKbbFv/fiMIvs3hXGe57k0lWmpcaVnB1zgCQZxZXXKu4JIeRnMQziNrrCyTggc5WK+GgyXG2nZ8&#10;pjbxuQgh7GJUUHhfx1K6rCCDbmxr4sBdbWPQB9jkUjfYhXBTyUkUzaTBkkNDgTXtCspuyZ9R0O7q&#10;6z2V5+Nvcsi3D/lz2qfbTqnPj36zAOGp92/xy/2tw/z5dArPb8IJ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iY++wgAAAN0AAAAPAAAAAAAAAAAAAAAAAJgCAABkcnMvZG93&#10;bnJldi54bWxQSwUGAAAAAAQABAD1AAAAhwMAAAAA&#10;" path="m,720l,e" filled="f" strokecolor="#030303" strokeweight=".22678mm">
                    <v:path arrowok="t" o:connecttype="custom" o:connectlocs="0,1023;0,303" o:connectangles="0,0"/>
                  </v:shape>
                </v:group>
                <v:group id="Group 1775" o:spid="_x0000_s1051" style="position:absolute;left:6777;top:316;width:2;height:707" coordorigin="6777,316" coordsize="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5kqCMMAAADdAAAADwAAAGRycy9kb3ducmV2LnhtbERPS4vCMBC+C/sfwix4&#10;07TrA6lGEdkVDyKoC4u3oRnbYjMpTbat/94Igrf5+J6zWHWmFA3VrrCsIB5GIIhTqwvOFPyefwYz&#10;EM4jaywtk4I7OVgtP3oLTLRt+UjNyWcihLBLUEHufZVI6dKcDLqhrYgDd7W1QR9gnUldYxvCTSm/&#10;omgqDRYcGnKsaJNTejv9GwXbFtv1KP5u9rfr5n45Tw5/+5iU6n926zkIT51/i1/unQ7zZ+MJ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mSoIwwAAAN0AAAAP&#10;AAAAAAAAAAAAAAAAAKoCAABkcnMvZG93bnJldi54bWxQSwUGAAAAAAQABAD6AAAAmgMAAAAA&#10;">
                  <v:shape id="Freeform 1776" o:spid="_x0000_s1052" style="position:absolute;left:6777;top:316;width:2;height:707;visibility:visible;mso-wrap-style:square;v-text-anchor:top" coordsize="2,7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W2q78A&#10;AADdAAAADwAAAGRycy9kb3ducmV2LnhtbERPzYrCMBC+C/sOYQRvmuqKSjXKoizs1a4PMDRjU2wm&#10;NYm1fXuzIOxtPr7f2R1624iOfKgdK5jPMhDEpdM1Vwouv9/TDYgQkTU2jknBQAEO+4/RDnPtnnym&#10;roiVSCEcclRgYmxzKUNpyGKYuZY4cVfnLcYEfSW1x2cKt41cZNlKWqw5NRhs6WiovBUPq4ClaU/3&#10;ciiu+nPZ0bDOKs8XpSbj/msLIlIf/8Vv949O8zfLFfx9k06Q+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tbarvwAAAN0AAAAPAAAAAAAAAAAAAAAAAJgCAABkcnMvZG93bnJl&#10;di54bWxQSwUGAAAAAAQABAD1AAAAhAMAAAAA&#10;" path="m,707l,e" filled="f" strokecolor="#030303" strokeweight=".22678mm">
                    <v:path arrowok="t" o:connecttype="custom" o:connectlocs="0,1023;0,316" o:connectangles="0,0"/>
                  </v:shape>
                </v:group>
                <v:group id="Group 1773" o:spid="_x0000_s1053" style="position:absolute;left:8108;top:875;width:990;height:2" coordorigin="8108,875" coordsize="9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AcR5MQAAADdAAAA&#10;DwAAAAAAAAAAAAAAAACqAgAAZHJzL2Rvd25yZXYueG1sUEsFBgAAAAAEAAQA+gAAAJsDAAAAAA==&#10;">
                  <v:shape id="Freeform 1774" o:spid="_x0000_s1054" style="position:absolute;left:8108;top:875;width:990;height:2;visibility:visible;mso-wrap-style:square;v-text-anchor:top" coordsize="99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hO3sUA&#10;AADdAAAADwAAAGRycy9kb3ducmV2LnhtbESPQWvCQBCF7wX/wzJCb3WjiKSpqxSx0putFcHbkJ0m&#10;aXZnQ3ar8d87h0JvM7w3732zXA/eqQv1sQlsYDrJQBGXwTZcGTh+vT3loGJCtugCk4EbRVivRg9L&#10;LGy48iddDqlSEsKxQAN1Sl2hdSxr8hgnoSMW7Tv0HpOsfaVtj1cJ907PsmyhPTYsDTV2tKmpbA+/&#10;3oD74Dxz/ue0f97yibfndjdtW2Mex8PrC6hEQ/o3/12/W8HP54Ir38gIe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uE7exQAAAN0AAAAPAAAAAAAAAAAAAAAAAJgCAABkcnMv&#10;ZG93bnJldi54bWxQSwUGAAAAAAQABAD1AAAAigMAAAAA&#10;" path="m,l990,e" filled="f" strokecolor="#3f3f3f" strokeweight=".22678mm">
                    <v:path arrowok="t" o:connecttype="custom" o:connectlocs="0,0;990,0" o:connectangles="0,0"/>
                  </v:shape>
                </v:group>
                <v:group id="Group 1771" o:spid="_x0000_s1055" style="position:absolute;left:9091;top:869;width:2;height:707" coordorigin="9091,869" coordsize="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QgDcQAAADdAAAADwAAAGRycy9kb3ducmV2LnhtbERPS2vCQBC+F/oflil4&#10;M5vUKpq6ikhbPIjgA6S3ITsmwexsyG6T+O9dQehtPr7nzJe9qURLjSstK0iiGARxZnXJuYLT8Xs4&#10;BeE8ssbKMim4kYPl4vVljqm2He+pPfhchBB2KSoovK9TKV1WkEEX2Zo4cBfbGPQBNrnUDXYh3FTy&#10;PY4n0mDJoaHAmtYFZdfDn1Hw02G3GiVf7fZ6Wd9+j+PdeZuQUoO3fvUJwlPv/8VP90aH+dOP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tQgDcQAAADdAAAA&#10;DwAAAAAAAAAAAAAAAACqAgAAZHJzL2Rvd25yZXYueG1sUEsFBgAAAAAEAAQA+gAAAJsDAAAAAA==&#10;">
                  <v:shape id="Freeform 1772" o:spid="_x0000_s1056" style="position:absolute;left:9091;top:869;width:2;height:707;visibility:visible;mso-wrap-style:square;v-text-anchor:top" coordsize="2,7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ZacUA&#10;AADdAAAADwAAAGRycy9kb3ducmV2LnhtbESPQWsCMRCF70L/Q5hCb5pVW5GtUUqlUHqqay/ehs24&#10;CW4myybq1l/vHAq9zfDevPfNajOEVl2oTz6ygemkAEVcR+u5MfCz/xgvQaWMbLGNTAZ+KcFm/TBa&#10;YWnjlXd0qXKjJIRTiQZczl2pdaodBUyT2BGLdox9wCxr32jb41XCQ6tnRbHQAT1Lg8OO3h3Vp+oc&#10;DHh+vhUL37rZHL+306/5Ycf+YMzT4/D2CirTkP/Nf9efVvCXL8Iv38gIe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NFlpxQAAAN0AAAAPAAAAAAAAAAAAAAAAAJgCAABkcnMv&#10;ZG93bnJldi54bWxQSwUGAAAAAAQABAD1AAAAigMAAAAA&#10;" path="m,707l,e" filled="f" strokecolor="#3f3f3f" strokeweight=".22678mm">
                    <v:path arrowok="t" o:connecttype="custom" o:connectlocs="0,1576;0,869" o:connectangles="0,0"/>
                  </v:shape>
                </v:group>
                <v:group id="Group 1769" o:spid="_x0000_s1057" style="position:absolute;left:5832;top:1017;width:951;height:2" coordorigin="5832,1017" coordsize="9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Xu61sQAAADdAAAADwAAAGRycy9kb3ducmV2LnhtbERPS2vCQBC+F/oflil4&#10;q5tULCF1FZFWegiFGkG8DdkxCWZnQ3bN4993C4K3+fies9qMphE9da62rCCeRyCIC6trLhUc86/X&#10;BITzyBoby6RgIgeb9fPTClNtB/6l/uBLEULYpaig8r5NpXRFRQbd3LbEgbvYzqAPsCul7nAI4aaR&#10;b1H0Lg3WHBoqbGlXUXE93IyC/YDDdhF/9tn1spvO+fLnlMWk1Oxl3H6A8DT6h/ju/tZhfrKM4f+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Xu61sQAAADdAAAA&#10;DwAAAAAAAAAAAAAAAACqAgAAZHJzL2Rvd25yZXYueG1sUEsFBgAAAAAEAAQA+gAAAJsDAAAAAA==&#10;">
                  <v:shape id="Freeform 1770" o:spid="_x0000_s1058" style="position:absolute;left:5832;top:1017;width:951;height:2;visibility:visible;mso-wrap-style:square;v-text-anchor:top" coordsize="9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T4scUA&#10;AADdAAAADwAAAGRycy9kb3ducmV2LnhtbERPTWvCQBC9F/oflil4KXWTgEWiq5SC6CVgTGmvY3aa&#10;hGZnQ3Zjor++Wyh4m8f7nPV2Mq24UO8aywrieQSCuLS64UrBR7F7WYJwHllja5kUXMnBdvP4sMZU&#10;25Fzupx8JUIIuxQV1N53qZSurMmgm9uOOHDftjfoA+wrqXscQ7hpZRJFr9Jgw6Ghxo7eayp/ToNR&#10;UPrnbMqPw1DccnnOqvgrij/3Ss2eprcVCE+Tv4v/3Qcd5i8XCfx9E06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PixxQAAAN0AAAAPAAAAAAAAAAAAAAAAAJgCAABkcnMv&#10;ZG93bnJldi54bWxQSwUGAAAAAAQABAD1AAAAigMAAAAA&#10;" path="m,l951,e" filled="f" strokecolor="#3b3b3b" strokeweight=".22678mm">
                    <v:path arrowok="t" o:connecttype="custom" o:connectlocs="0,0;951,0" o:connectangles="0,0"/>
                  </v:shape>
                </v:group>
                <v:group id="Group 1767" o:spid="_x0000_s1059" style="position:absolute;left:2823;top:1088;width:2;height:1389" coordorigin="2823,1088" coordsize="2,1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65YE6wwAAAN0AAAAP&#10;AAAAAAAAAAAAAAAAAKoCAABkcnMvZG93bnJldi54bWxQSwUGAAAAAAQABAD6AAAAmgMAAAAA&#10;">
                  <v:shape id="Freeform 1768" o:spid="_x0000_s1060" style="position:absolute;left:2823;top:1088;width:2;height:1389;visibility:visible;mso-wrap-style:square;v-text-anchor:top" coordsize="2,1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o6KsMA&#10;AADdAAAADwAAAGRycy9kb3ducmV2LnhtbERPTWsCMRC9F/wPYQreataiRbdGEavSm3Yr6nHYjJvF&#10;zWTZRF3/fSMUvM3jfc5k1tpKXKnxpWMF/V4Cgjh3uuRCwe539TYC4QOyxsoxKbiTh9m08zLBVLsb&#10;/9A1C4WIIexTVGBCqFMpfW7Iou+5mjhyJ9dYDBE2hdQN3mK4reR7knxIiyXHBoM1LQzl5+xiFYyX&#10;Sbu+b0552Pe/tuPD0JmqPCrVfW3nnyACteEp/nd/6zh/NBzA45t4gp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o6KsMAAADdAAAADwAAAAAAAAAAAAAAAACYAgAAZHJzL2Rv&#10;d25yZXYueG1sUEsFBgAAAAAEAAQA9QAAAIgDAAAAAA==&#10;" path="m,1388l,e" filled="f" strokecolor="#4f4f4f" strokeweight=".22678mm">
                    <v:path arrowok="t" o:connecttype="custom" o:connectlocs="0,2476;0,1088" o:connectangles="0,0"/>
                  </v:shape>
                </v:group>
                <v:group id="Group 1765" o:spid="_x0000_s1061" style="position:absolute;left:8069;top:2444;width:1659;height:2" coordorigin="8069,2444" coordsize="165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aQLzVwwAAAN0AAAAP&#10;AAAAAAAAAAAAAAAAAKoCAABkcnMvZG93bnJldi54bWxQSwUGAAAAAAQABAD6AAAAmgMAAAAA&#10;">
                  <v:shape id="Freeform 1766" o:spid="_x0000_s1062" style="position:absolute;left:8069;top:2444;width:1659;height:2;visibility:visible;mso-wrap-style:square;v-text-anchor:top" coordsize="16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bEqcIA&#10;AADdAAAADwAAAGRycy9kb3ducmV2LnhtbERPS4vCMBC+C/sfwix403QVH3SNsgguerS1h70NzdjW&#10;NpPSZLX+eyMI3ubje85q05tGXKlzlWUFX+MIBHFudcWFglO6Gy1BOI+ssbFMCu7kYLP+GKww1vbG&#10;R7omvhAhhF2MCkrv21hKl5dk0I1tSxy4s+0M+gC7QuoObyHcNHISRXNpsOLQUGJL25LyOvk3Ckz9&#10;m2Z11kz+jofkorOFdffpXqnhZ//zDcJT79/il3uvw/zlbA7Pb8IJ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lsSpwgAAAN0AAAAPAAAAAAAAAAAAAAAAAJgCAABkcnMvZG93&#10;bnJldi54bWxQSwUGAAAAAAQABAD1AAAAhwMAAAAA&#10;" path="m,l1659,e" filled="f" strokecolor="#3b3b3b" strokeweight=".22678mm">
                    <v:path arrowok="t" o:connecttype="custom" o:connectlocs="0,0;1659,0" o:connectangles="0,0"/>
                  </v:shape>
                </v:group>
                <v:group id="Group 1763" o:spid="_x0000_s1063" style="position:absolute;left:8075;top:2438;width:2;height:977" coordorigin="8075,2438" coordsize="2,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ehznFAAAA3QAA&#10;AA8AAAAAAAAAAAAAAAAAqgIAAGRycy9kb3ducmV2LnhtbFBLBQYAAAAABAAEAPoAAACcAwAAAAA=&#10;">
                  <v:shape id="Freeform 1764" o:spid="_x0000_s1064" style="position:absolute;left:8075;top:2438;width:2;height:977;visibility:visible;mso-wrap-style:square;v-text-anchor:top" coordsize="2,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OrMYA&#10;AADdAAAADwAAAGRycy9kb3ducmV2LnhtbESPT2vDMAzF74V9B6NBb62zspWQ1Q1lY9BLD+sfehWx&#10;5mSJ5RC7bbpPPx0Gu0m8p/d+WpWj79SVhtgENvA0z0ARV8E27AwcDx+zHFRMyBa7wGTgThHK9cNk&#10;hYUNN/6k6z45JSEcCzRQp9QXWseqJo9xHnpi0b7C4DHJOjhtB7xJuO/0IsuW2mPD0lBjT281Ve3+&#10;4g1sKu129G29G8/tM+LpZ7c9vRszfRw3r6ASjenf/He9tYKfvwiufCM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lOrMYAAADdAAAADwAAAAAAAAAAAAAAAACYAgAAZHJz&#10;L2Rvd25yZXYueG1sUEsFBgAAAAAEAAQA9QAAAIsDAAAAAA==&#10;" path="m,977l,e" filled="f" strokecolor="#3b3b3b" strokeweight=".22678mm">
                    <v:path arrowok="t" o:connecttype="custom" o:connectlocs="0,3415;0,2438" o:connectangles="0,0"/>
                  </v:shape>
                </v:group>
                <v:group id="Group 1761" o:spid="_x0000_s1065" style="position:absolute;left:9715;top:2438;width:2;height:977" coordorigin="9715,2438" coordsize="2,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sNttDFAAAA3QAA&#10;AA8AAAAAAAAAAAAAAAAAqgIAAGRycy9kb3ducmV2LnhtbFBLBQYAAAAABAAEAPoAAACcAwAAAAA=&#10;">
                  <v:shape id="Freeform 1762" o:spid="_x0000_s1066" style="position:absolute;left:9715;top:2438;width:2;height:977;visibility:visible;mso-wrap-style:square;v-text-anchor:top" coordsize="2,9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3DSsIA&#10;AADdAAAADwAAAGRycy9kb3ducmV2LnhtbESPwY7CMAxE70j8Q+SV9gbpcqhQl4AQEoILB2A/wDRu&#10;U23jVEmA8vf4sNLebM145nm1GX2vHhRTF9jA17wARVwH23Fr4Oe6ny1BpYxssQ9MBl6UYLOeTlZY&#10;2fDkMz0uuVUSwqlCAy7nodI61Y48pnkYiEVrQvSYZY2tthGfEu57vSiKUnvsWBocDrRzVP9e7t5A&#10;PNbbobOxdOF8yv56a+4Haoz5/Bi336Ayjfnf/Hd9tIK/LIVfvpER9Po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rcNKwgAAAN0AAAAPAAAAAAAAAAAAAAAAAJgCAABkcnMvZG93&#10;bnJldi54bWxQSwUGAAAAAAQABAD1AAAAhwMAAAAA&#10;" path="m,977l,e" filled="f" strokecolor="#7c7c7c" strokeweight=".45358mm">
                    <v:path arrowok="t" o:connecttype="custom" o:connectlocs="0,3415;0,2438" o:connectangles="0,0"/>
                  </v:shape>
                </v:group>
                <v:group id="Group 1759" o:spid="_x0000_s1067" style="position:absolute;left:8288;top:3267;width:1209;height:2" coordorigin="8288,3267" coordsize="12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rF3BrwwAAAN0AAAAP&#10;AAAAAAAAAAAAAAAAAKoCAABkcnMvZG93bnJldi54bWxQSwUGAAAAAAQABAD6AAAAmgMAAAAA&#10;">
                  <v:shape id="Freeform 1760" o:spid="_x0000_s1068" style="position:absolute;left:8288;top:3267;width:1209;height:2;visibility:visible;mso-wrap-style:square;v-text-anchor:top" coordsize="120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N7E8MA&#10;AADdAAAADwAAAGRycy9kb3ducmV2LnhtbERPS2sCMRC+F/wPYYTeataFLrI1iiiLPbX46H3cjJu0&#10;m8m6ibr9902h0Nt8fM+ZLwfXihv1wXpWMJ1kIIhrry03Co6H6mkGIkRkja1nUvBNAZaL0cMcS+3v&#10;vKPbPjYihXAoUYGJsSulDLUhh2HiO+LEnX3vMCbYN1L3eE/hrpV5lhXSoeXUYLCjtaH6a391Clbr&#10;rSVbbXb+fZs9v5mP4vMUL0o9jofVC4hIQ/wX/7lfdZo/K3L4/Sad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N7E8MAAADdAAAADwAAAAAAAAAAAAAAAACYAgAAZHJzL2Rv&#10;d25yZXYueG1sUEsFBgAAAAAEAAQA9QAAAIgDAAAAAA==&#10;" path="m,l1208,e" filled="f" strokecolor="#030303" strokeweight=".22678mm">
                    <v:path arrowok="t" o:connecttype="custom" o:connectlocs="0,0;1208,0" o:connectangles="0,0"/>
                  </v:shape>
                </v:group>
                <v:group id="Group 1757" o:spid="_x0000_s1069" style="position:absolute;left:8275;top:3601;width:1247;height:2" coordorigin="8275,3601" coordsize="124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IlLh8QAAADdAAAA&#10;DwAAAAAAAAAAAAAAAACqAgAAZHJzL2Rvd25yZXYueG1sUEsFBgAAAAAEAAQA+gAAAJsDAAAAAA==&#10;">
                  <v:shape id="Freeform 1758" o:spid="_x0000_s1070" style="position:absolute;left:8275;top:3601;width:1247;height:2;visibility:visible;mso-wrap-style:square;v-text-anchor:top" coordsize="12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svusIA&#10;AADdAAAADwAAAGRycy9kb3ducmV2LnhtbERPTWsCMRC9C/0PYQq9aaIV2W6NUgqKBy+u0vOwGXeX&#10;JpNlE9dtf70RBG/zeJ+zXA/Oip660HjWMJ0oEMSlNw1XGk7HzTgDESKyQeuZNPxRgPXqZbTE3Pgr&#10;H6gvYiVSCIccNdQxtrmUoazJYZj4ljhxZ985jAl2lTQdXlO4s3Km1EI6bDg11NjSd03lb3FxGrZ9&#10;WWzOqggf+6n953c/s6r90frtdfj6BBFpiE/xw70zaX62mMP9m3SCX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uy+6wgAAAN0AAAAPAAAAAAAAAAAAAAAAAJgCAABkcnMvZG93&#10;bnJldi54bWxQSwUGAAAAAAQABAD1AAAAhwMAAAAA&#10;" path="m,l1247,e" filled="f" strokecolor="#3b3b3b" strokeweight=".22678mm">
                    <v:path arrowok="t" o:connecttype="custom" o:connectlocs="0,0;1247,0" o:connectangles="0,0"/>
                  </v:shape>
                </v:group>
                <v:group id="Group 1755" o:spid="_x0000_s1071" style="position:absolute;left:3717;top:5549;width:2;height:591" coordorigin="3717,5549" coordsize="2,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x2aMQAAADdAAAA&#10;DwAAAAAAAAAAAAAAAACqAgAAZHJzL2Rvd25yZXYueG1sUEsFBgAAAAAEAAQA+gAAAJsDAAAAAA==&#10;">
                  <v:shape id="Freeform 1756" o:spid="_x0000_s1072" style="position:absolute;left:3717;top:5549;width:2;height:591;visibility:visible;mso-wrap-style:square;v-text-anchor:top" coordsize="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bbDMIA&#10;AADdAAAADwAAAGRycy9kb3ducmV2LnhtbERPS2vCQBC+C/6HZYRepE7iIUjqKqVi6dXXwduQHZO0&#10;2dmYXWP677sFwdt8fM9ZrgfbqJ47XzvRkM4SUCyFM7WUGo6H7esClA8khhonrOGXPaxX49GScuPu&#10;suN+H0oVQ8TnpKEKoc0RfVGxJT9zLUvkLq6zFCLsSjQd3WO4bXCeJBlaqiU2VNTyR8XFz/5mNSCH&#10;+S2dXs+btG+v5eUbP3cn1PplMry/gQo8hKf44f4ycf4iy+D/m3gC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ptsMwgAAAN0AAAAPAAAAAAAAAAAAAAAAAJgCAABkcnMvZG93&#10;bnJldi54bWxQSwUGAAAAAAQABAD1AAAAhwMAAAAA&#10;" path="m,591l,e" filled="f" strokecolor="#3f3f3f" strokeweight=".22678mm">
                    <v:path arrowok="t" o:connecttype="custom" o:connectlocs="0,6140;0,5549" o:connectangles="0,0"/>
                  </v:shape>
                </v:group>
                <v:group id="Group 1753" o:spid="_x0000_s1073" style="position:absolute;left:3710;top:6134;width:1491;height:2" coordorigin="3710,6134" coordsize="14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sk2EwwAAAN0AAAAP&#10;AAAAAAAAAAAAAAAAAKoCAABkcnMvZG93bnJldi54bWxQSwUGAAAAAAQABAD6AAAAmgMAAAAA&#10;">
                  <v:shape id="Freeform 1754" o:spid="_x0000_s1074" style="position:absolute;left:3710;top:6134;width:1491;height:2;visibility:visible;mso-wrap-style:square;v-text-anchor:top" coordsize="149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ckFMYA&#10;AADdAAAADwAAAGRycy9kb3ducmV2LnhtbESPQW/CMAyF75P2HyJP4jbSIYZQISC0aROHbYLCD7Aa&#10;0xYap0sC7f79fJi0m633/N7n5XpwrbpRiI1nA0/jDBRx6W3DlYHj4e1xDiomZIutZzLwQxHWq/u7&#10;JebW97ynW5EqJSEcczRQp9TlWseyJodx7Dti0U4+OEyyhkrbgL2Eu1ZPsmymHTYsDTV29FJTeSmu&#10;zsDp/L3r09c79e6zuD6/hu3ko5oaM3oYNgtQiYb0b/673lrBn88EV76REf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ckFMYAAADdAAAADwAAAAAAAAAAAAAAAACYAgAAZHJz&#10;L2Rvd25yZXYueG1sUEsFBgAAAAAEAAQA9QAAAIsDAAAAAA==&#10;" path="m,l1492,e" filled="f" strokecolor="#3f3f3f" strokeweight=".22678mm">
                    <v:path arrowok="t" o:connecttype="custom" o:connectlocs="0,0;1492,0" o:connectangles="0,0"/>
                  </v:shape>
                </v:group>
                <w10:wrap anchorx="page"/>
              </v:group>
            </w:pict>
          </mc:Fallback>
        </mc:AlternateContent>
      </w:r>
      <w:proofErr w:type="gramStart"/>
      <w:r w:rsidRPr="006632F3">
        <w:rPr>
          <w:rFonts w:ascii="Times New Roman" w:eastAsia="Arial" w:hAnsi="Times New Roman" w:cs="Times New Roman"/>
          <w:color w:val="2B2B2B"/>
          <w:w w:val="237"/>
        </w:rPr>
        <w:t>r----</w:t>
      </w:r>
      <w:proofErr w:type="gramEnd"/>
    </w:p>
    <w:p w14:paraId="772C0F58" w14:textId="77777777" w:rsidR="008E0F0F" w:rsidRPr="006632F3" w:rsidRDefault="008E0F0F" w:rsidP="008E0F0F">
      <w:pPr>
        <w:spacing w:before="5" w:after="0" w:line="180" w:lineRule="exact"/>
        <w:rPr>
          <w:rFonts w:ascii="Times New Roman" w:hAnsi="Times New Roman" w:cs="Times New Roman"/>
        </w:rPr>
      </w:pPr>
    </w:p>
    <w:p w14:paraId="7055A1AC" w14:textId="77777777" w:rsidR="008E0F0F" w:rsidRPr="006632F3" w:rsidRDefault="008E0F0F" w:rsidP="008E0F0F">
      <w:pPr>
        <w:spacing w:after="0" w:line="240" w:lineRule="auto"/>
        <w:ind w:right="76"/>
        <w:jc w:val="right"/>
        <w:rPr>
          <w:rFonts w:ascii="Times New Roman" w:eastAsia="Times New Roman" w:hAnsi="Times New Roman" w:cs="Times New Roman"/>
        </w:rPr>
      </w:pPr>
      <w:r w:rsidRPr="006632F3">
        <w:rPr>
          <w:rFonts w:ascii="Times New Roman" w:eastAsia="Times New Roman" w:hAnsi="Times New Roman" w:cs="Times New Roman"/>
          <w:b/>
          <w:bCs/>
          <w:color w:val="575757"/>
          <w:w w:val="90"/>
        </w:rPr>
        <w:t>Sensor</w:t>
      </w:r>
    </w:p>
    <w:p w14:paraId="20283A3F" w14:textId="77777777" w:rsidR="008E0F0F" w:rsidRPr="006632F3" w:rsidRDefault="008E0F0F" w:rsidP="008E0F0F">
      <w:pPr>
        <w:spacing w:after="0" w:line="160" w:lineRule="exact"/>
        <w:ind w:right="48"/>
        <w:jc w:val="right"/>
        <w:rPr>
          <w:rFonts w:ascii="Times New Roman" w:eastAsia="Arial" w:hAnsi="Times New Roman" w:cs="Times New Roman"/>
        </w:rPr>
      </w:pPr>
      <w:r w:rsidRPr="006632F3">
        <w:rPr>
          <w:rFonts w:ascii="Times New Roman" w:eastAsia="Arial" w:hAnsi="Times New Roman" w:cs="Times New Roman"/>
          <w:color w:val="575757"/>
          <w:w w:val="102"/>
        </w:rPr>
        <w:t>Con</w:t>
      </w:r>
      <w:r w:rsidRPr="006632F3">
        <w:rPr>
          <w:rFonts w:ascii="Times New Roman" w:eastAsia="Arial" w:hAnsi="Times New Roman" w:cs="Times New Roman"/>
          <w:color w:val="797979"/>
          <w:w w:val="90"/>
        </w:rPr>
        <w:t>t</w:t>
      </w:r>
      <w:r w:rsidRPr="006632F3">
        <w:rPr>
          <w:rFonts w:ascii="Times New Roman" w:eastAsia="Arial" w:hAnsi="Times New Roman" w:cs="Times New Roman"/>
          <w:color w:val="797979"/>
          <w:spacing w:val="-3"/>
          <w:w w:val="91"/>
        </w:rPr>
        <w:t>r</w:t>
      </w:r>
      <w:r w:rsidRPr="006632F3">
        <w:rPr>
          <w:rFonts w:ascii="Times New Roman" w:eastAsia="Arial" w:hAnsi="Times New Roman" w:cs="Times New Roman"/>
          <w:color w:val="575757"/>
          <w:spacing w:val="-15"/>
          <w:w w:val="113"/>
        </w:rPr>
        <w:t>o</w:t>
      </w:r>
      <w:r w:rsidRPr="006632F3">
        <w:rPr>
          <w:rFonts w:ascii="Times New Roman" w:eastAsia="Arial" w:hAnsi="Times New Roman" w:cs="Times New Roman"/>
          <w:color w:val="2B2B2B"/>
          <w:w w:val="209"/>
        </w:rPr>
        <w:t>l</w:t>
      </w:r>
    </w:p>
    <w:p w14:paraId="424F58FB" w14:textId="77777777" w:rsidR="008E0F0F" w:rsidRPr="006632F3" w:rsidRDefault="008E0F0F" w:rsidP="008E0F0F">
      <w:pPr>
        <w:spacing w:after="0" w:line="200" w:lineRule="exact"/>
        <w:rPr>
          <w:rFonts w:ascii="Times New Roman" w:hAnsi="Times New Roman" w:cs="Times New Roman"/>
        </w:rPr>
      </w:pPr>
      <w:r w:rsidRPr="006632F3">
        <w:rPr>
          <w:rFonts w:ascii="Times New Roman" w:hAnsi="Times New Roman" w:cs="Times New Roman"/>
        </w:rPr>
        <w:br w:type="column"/>
      </w:r>
    </w:p>
    <w:p w14:paraId="791563B5" w14:textId="77777777" w:rsidR="008E0F0F" w:rsidRPr="006632F3" w:rsidRDefault="008E0F0F" w:rsidP="008E0F0F">
      <w:pPr>
        <w:spacing w:before="10" w:after="0" w:line="200" w:lineRule="exact"/>
        <w:rPr>
          <w:rFonts w:ascii="Times New Roman" w:hAnsi="Times New Roman" w:cs="Times New Roman"/>
        </w:rPr>
      </w:pPr>
    </w:p>
    <w:p w14:paraId="449EFE61" w14:textId="77777777" w:rsidR="008E0F0F" w:rsidRPr="006632F3" w:rsidRDefault="008E0F0F" w:rsidP="008E0F0F">
      <w:pPr>
        <w:spacing w:after="0" w:line="240" w:lineRule="auto"/>
        <w:ind w:right="-61"/>
        <w:rPr>
          <w:rFonts w:ascii="Times New Roman" w:eastAsia="Arial" w:hAnsi="Times New Roman" w:cs="Times New Roman"/>
        </w:rPr>
      </w:pPr>
      <w:proofErr w:type="gramStart"/>
      <w:r w:rsidRPr="006632F3">
        <w:rPr>
          <w:rFonts w:ascii="Times New Roman" w:eastAsia="Arial" w:hAnsi="Times New Roman" w:cs="Times New Roman"/>
          <w:b/>
          <w:bCs/>
          <w:color w:val="696969"/>
        </w:rPr>
        <w:t>stop</w:t>
      </w:r>
      <w:proofErr w:type="gramEnd"/>
    </w:p>
    <w:p w14:paraId="2291B12C" w14:textId="77777777" w:rsidR="008E0F0F" w:rsidRPr="006632F3" w:rsidRDefault="008E0F0F" w:rsidP="008E0F0F">
      <w:pPr>
        <w:spacing w:before="9" w:after="0" w:line="170" w:lineRule="exact"/>
        <w:rPr>
          <w:rFonts w:ascii="Times New Roman" w:hAnsi="Times New Roman" w:cs="Times New Roman"/>
        </w:rPr>
      </w:pPr>
      <w:r w:rsidRPr="006632F3">
        <w:rPr>
          <w:rFonts w:ascii="Times New Roman" w:hAnsi="Times New Roman" w:cs="Times New Roman"/>
        </w:rPr>
        <w:br w:type="column"/>
      </w:r>
    </w:p>
    <w:p w14:paraId="4A46A7F8" w14:textId="77777777" w:rsidR="008E0F0F" w:rsidRPr="006632F3" w:rsidRDefault="008E0F0F" w:rsidP="008E0F0F">
      <w:pPr>
        <w:spacing w:after="0" w:line="240" w:lineRule="auto"/>
        <w:ind w:right="-61"/>
        <w:rPr>
          <w:rFonts w:ascii="Times New Roman" w:eastAsia="Arial" w:hAnsi="Times New Roman" w:cs="Times New Roman"/>
        </w:rPr>
      </w:pPr>
      <w:proofErr w:type="gramStart"/>
      <w:r w:rsidRPr="006632F3">
        <w:rPr>
          <w:rFonts w:ascii="Times New Roman" w:eastAsia="Arial" w:hAnsi="Times New Roman" w:cs="Times New Roman"/>
          <w:color w:val="575757"/>
          <w:w w:val="102"/>
        </w:rPr>
        <w:t>data</w:t>
      </w:r>
      <w:proofErr w:type="gramEnd"/>
    </w:p>
    <w:p w14:paraId="13A6BDC6" w14:textId="77777777" w:rsidR="008E0F0F" w:rsidRPr="006632F3" w:rsidRDefault="008E0F0F" w:rsidP="008E0F0F">
      <w:pPr>
        <w:spacing w:after="0" w:line="200" w:lineRule="exact"/>
        <w:rPr>
          <w:rFonts w:ascii="Times New Roman" w:hAnsi="Times New Roman" w:cs="Times New Roman"/>
        </w:rPr>
      </w:pPr>
      <w:r w:rsidRPr="006632F3">
        <w:rPr>
          <w:rFonts w:ascii="Times New Roman" w:hAnsi="Times New Roman" w:cs="Times New Roman"/>
        </w:rPr>
        <w:br w:type="column"/>
      </w:r>
    </w:p>
    <w:p w14:paraId="7ECAFEE3" w14:textId="77777777" w:rsidR="008E0F0F" w:rsidRPr="006632F3" w:rsidRDefault="008E0F0F" w:rsidP="008E0F0F">
      <w:pPr>
        <w:spacing w:after="0" w:line="200" w:lineRule="exact"/>
        <w:rPr>
          <w:rFonts w:ascii="Times New Roman" w:hAnsi="Times New Roman" w:cs="Times New Roman"/>
        </w:rPr>
      </w:pPr>
    </w:p>
    <w:p w14:paraId="4CA13FE1" w14:textId="77777777" w:rsidR="008E0F0F" w:rsidRPr="006632F3" w:rsidRDefault="008E0F0F" w:rsidP="008E0F0F">
      <w:pPr>
        <w:spacing w:after="0" w:line="200" w:lineRule="exact"/>
        <w:rPr>
          <w:rFonts w:ascii="Times New Roman" w:hAnsi="Times New Roman" w:cs="Times New Roman"/>
        </w:rPr>
      </w:pPr>
    </w:p>
    <w:p w14:paraId="611C667D" w14:textId="77777777" w:rsidR="008E0F0F" w:rsidRPr="006632F3" w:rsidRDefault="008E0F0F" w:rsidP="008E0F0F">
      <w:pPr>
        <w:spacing w:after="0" w:line="200" w:lineRule="exact"/>
        <w:rPr>
          <w:rFonts w:ascii="Times New Roman" w:hAnsi="Times New Roman" w:cs="Times New Roman"/>
        </w:rPr>
      </w:pPr>
    </w:p>
    <w:p w14:paraId="1994BBC1" w14:textId="77777777" w:rsidR="008E0F0F" w:rsidRPr="006632F3" w:rsidRDefault="008E0F0F" w:rsidP="008E0F0F">
      <w:pPr>
        <w:spacing w:after="0" w:line="200" w:lineRule="exact"/>
        <w:rPr>
          <w:rFonts w:ascii="Times New Roman" w:hAnsi="Times New Roman" w:cs="Times New Roman"/>
        </w:rPr>
      </w:pPr>
    </w:p>
    <w:p w14:paraId="79F395A1" w14:textId="77777777" w:rsidR="008E0F0F" w:rsidRPr="006632F3" w:rsidRDefault="008E0F0F" w:rsidP="008E0F0F">
      <w:pPr>
        <w:spacing w:before="13" w:after="0" w:line="220" w:lineRule="exact"/>
        <w:rPr>
          <w:rFonts w:ascii="Times New Roman" w:hAnsi="Times New Roman" w:cs="Times New Roman"/>
        </w:rPr>
      </w:pPr>
    </w:p>
    <w:p w14:paraId="10C03C60" w14:textId="77777777" w:rsidR="008E0F0F" w:rsidRPr="006632F3" w:rsidRDefault="008E0F0F" w:rsidP="008E0F0F">
      <w:pPr>
        <w:spacing w:after="0" w:line="240" w:lineRule="auto"/>
        <w:ind w:left="26" w:right="-60"/>
        <w:rPr>
          <w:rFonts w:ascii="Times New Roman" w:eastAsia="Arial" w:hAnsi="Times New Roman" w:cs="Times New Roman"/>
        </w:rPr>
      </w:pPr>
      <w:r w:rsidRPr="006632F3">
        <w:rPr>
          <w:rFonts w:ascii="Times New Roman" w:eastAsia="Arial" w:hAnsi="Times New Roman" w:cs="Times New Roman"/>
          <w:color w:val="575757"/>
          <w:w w:val="102"/>
        </w:rPr>
        <w:t>Sensor</w:t>
      </w:r>
    </w:p>
    <w:p w14:paraId="39D8DE28" w14:textId="77777777" w:rsidR="008E0F0F" w:rsidRPr="006632F3" w:rsidRDefault="008E0F0F" w:rsidP="008E0F0F">
      <w:pPr>
        <w:spacing w:after="0" w:line="132" w:lineRule="exact"/>
        <w:ind w:right="-61"/>
        <w:rPr>
          <w:rFonts w:ascii="Times New Roman" w:eastAsia="Arial" w:hAnsi="Times New Roman" w:cs="Times New Roman"/>
        </w:rPr>
      </w:pPr>
      <w:r w:rsidRPr="006632F3">
        <w:rPr>
          <w:rFonts w:ascii="Times New Roman" w:eastAsia="Arial" w:hAnsi="Times New Roman" w:cs="Times New Roman"/>
          <w:b/>
          <w:bCs/>
          <w:color w:val="575757"/>
          <w:position w:val="-2"/>
        </w:rPr>
        <w:t>Ad</w:t>
      </w:r>
      <w:r w:rsidRPr="006632F3">
        <w:rPr>
          <w:rFonts w:ascii="Times New Roman" w:eastAsia="Arial" w:hAnsi="Times New Roman" w:cs="Times New Roman"/>
          <w:b/>
          <w:bCs/>
          <w:color w:val="575757"/>
          <w:spacing w:val="-15"/>
          <w:position w:val="-2"/>
        </w:rPr>
        <w:t>a</w:t>
      </w:r>
      <w:r w:rsidRPr="006632F3">
        <w:rPr>
          <w:rFonts w:ascii="Times New Roman" w:eastAsia="Arial" w:hAnsi="Times New Roman" w:cs="Times New Roman"/>
          <w:b/>
          <w:bCs/>
          <w:color w:val="797979"/>
          <w:position w:val="-2"/>
        </w:rPr>
        <w:t>p</w:t>
      </w:r>
      <w:r w:rsidRPr="006632F3">
        <w:rPr>
          <w:rFonts w:ascii="Times New Roman" w:eastAsia="Arial" w:hAnsi="Times New Roman" w:cs="Times New Roman"/>
          <w:b/>
          <w:bCs/>
          <w:color w:val="797979"/>
          <w:spacing w:val="-19"/>
          <w:position w:val="-2"/>
        </w:rPr>
        <w:t>t</w:t>
      </w:r>
      <w:r w:rsidRPr="006632F3">
        <w:rPr>
          <w:rFonts w:ascii="Times New Roman" w:eastAsia="Arial" w:hAnsi="Times New Roman" w:cs="Times New Roman"/>
          <w:b/>
          <w:bCs/>
          <w:color w:val="575757"/>
          <w:position w:val="-2"/>
        </w:rPr>
        <w:t>er</w:t>
      </w:r>
    </w:p>
    <w:p w14:paraId="4FCF6F9C" w14:textId="77777777" w:rsidR="008E0F0F" w:rsidRPr="006632F3" w:rsidRDefault="008E0F0F" w:rsidP="008E0F0F">
      <w:pPr>
        <w:spacing w:after="0" w:line="200" w:lineRule="exact"/>
        <w:rPr>
          <w:rFonts w:ascii="Times New Roman" w:hAnsi="Times New Roman" w:cs="Times New Roman"/>
        </w:rPr>
      </w:pPr>
      <w:r w:rsidRPr="006632F3">
        <w:rPr>
          <w:rFonts w:ascii="Times New Roman" w:hAnsi="Times New Roman" w:cs="Times New Roman"/>
        </w:rPr>
        <w:br w:type="column"/>
      </w:r>
    </w:p>
    <w:p w14:paraId="63F98DA9" w14:textId="77777777" w:rsidR="008E0F0F" w:rsidRPr="006632F3" w:rsidRDefault="008E0F0F" w:rsidP="008E0F0F">
      <w:pPr>
        <w:spacing w:after="0" w:line="200" w:lineRule="exact"/>
        <w:rPr>
          <w:rFonts w:ascii="Times New Roman" w:hAnsi="Times New Roman" w:cs="Times New Roman"/>
        </w:rPr>
      </w:pPr>
    </w:p>
    <w:p w14:paraId="77BC6C00" w14:textId="77777777" w:rsidR="008E0F0F" w:rsidRPr="006632F3" w:rsidRDefault="008E0F0F" w:rsidP="008E0F0F">
      <w:pPr>
        <w:spacing w:before="12" w:after="0" w:line="280" w:lineRule="exact"/>
        <w:rPr>
          <w:rFonts w:ascii="Times New Roman" w:hAnsi="Times New Roman" w:cs="Times New Roman"/>
        </w:rPr>
      </w:pPr>
    </w:p>
    <w:p w14:paraId="12883384" w14:textId="77777777" w:rsidR="008E0F0F" w:rsidRPr="006632F3" w:rsidRDefault="008E0F0F" w:rsidP="008E0F0F">
      <w:pPr>
        <w:spacing w:after="0" w:line="240" w:lineRule="auto"/>
        <w:ind w:right="-51"/>
        <w:jc w:val="both"/>
        <w:rPr>
          <w:rFonts w:ascii="Times New Roman" w:eastAsia="Arial" w:hAnsi="Times New Roman" w:cs="Times New Roman"/>
        </w:rPr>
      </w:pPr>
      <w:r w:rsidRPr="006632F3">
        <w:rPr>
          <w:rFonts w:ascii="Times New Roman" w:eastAsia="Arial" w:hAnsi="Times New Roman" w:cs="Times New Roman"/>
          <w:color w:val="1A1A1A"/>
          <w:w w:val="215"/>
        </w:rPr>
        <w:t>---</w:t>
      </w:r>
    </w:p>
    <w:p w14:paraId="0E2CF7A4" w14:textId="77777777" w:rsidR="008E0F0F" w:rsidRPr="006632F3" w:rsidRDefault="008E0F0F" w:rsidP="008E0F0F">
      <w:pPr>
        <w:spacing w:before="17" w:after="0" w:line="240" w:lineRule="auto"/>
        <w:ind w:right="356"/>
        <w:jc w:val="both"/>
        <w:rPr>
          <w:rFonts w:ascii="Times New Roman" w:eastAsia="Arial" w:hAnsi="Times New Roman" w:cs="Times New Roman"/>
        </w:rPr>
      </w:pPr>
      <w:r w:rsidRPr="006632F3">
        <w:rPr>
          <w:rFonts w:ascii="Times New Roman" w:eastAsia="Arial" w:hAnsi="Times New Roman" w:cs="Times New Roman"/>
          <w:color w:val="575757"/>
          <w:w w:val="70"/>
        </w:rPr>
        <w:t>1</w:t>
      </w:r>
    </w:p>
    <w:p w14:paraId="6E251A41" w14:textId="77777777" w:rsidR="008E0F0F" w:rsidRPr="006632F3" w:rsidRDefault="008E0F0F" w:rsidP="008E0F0F">
      <w:pPr>
        <w:spacing w:before="1" w:after="0" w:line="154" w:lineRule="exact"/>
        <w:ind w:right="330"/>
        <w:jc w:val="both"/>
        <w:rPr>
          <w:rFonts w:ascii="Times New Roman" w:eastAsia="Arial" w:hAnsi="Times New Roman" w:cs="Times New Roman"/>
        </w:rPr>
      </w:pPr>
      <w:r w:rsidRPr="006632F3">
        <w:rPr>
          <w:rFonts w:ascii="Times New Roman" w:eastAsia="Arial" w:hAnsi="Times New Roman" w:cs="Times New Roman"/>
          <w:color w:val="575757"/>
          <w:w w:val="179"/>
        </w:rPr>
        <w:t>I I I</w:t>
      </w:r>
    </w:p>
    <w:p w14:paraId="206D1AFD" w14:textId="77777777" w:rsidR="008E0F0F" w:rsidRPr="006632F3" w:rsidRDefault="008E0F0F" w:rsidP="008E0F0F">
      <w:pPr>
        <w:spacing w:before="6" w:after="0" w:line="100" w:lineRule="exact"/>
        <w:rPr>
          <w:rFonts w:ascii="Times New Roman" w:hAnsi="Times New Roman" w:cs="Times New Roman"/>
        </w:rPr>
      </w:pPr>
      <w:r w:rsidRPr="006632F3">
        <w:rPr>
          <w:rFonts w:ascii="Times New Roman" w:hAnsi="Times New Roman" w:cs="Times New Roman"/>
        </w:rPr>
        <w:br w:type="column"/>
      </w:r>
    </w:p>
    <w:p w14:paraId="14B11AA1" w14:textId="77777777" w:rsidR="008E0F0F" w:rsidRPr="006632F3" w:rsidRDefault="008E0F0F" w:rsidP="008E0F0F">
      <w:pPr>
        <w:spacing w:after="0" w:line="200" w:lineRule="exact"/>
        <w:rPr>
          <w:rFonts w:ascii="Times New Roman" w:hAnsi="Times New Roman" w:cs="Times New Roman"/>
        </w:rPr>
      </w:pPr>
    </w:p>
    <w:p w14:paraId="6957473C" w14:textId="77777777" w:rsidR="008E0F0F" w:rsidRPr="006632F3" w:rsidRDefault="008E0F0F" w:rsidP="008E0F0F">
      <w:pPr>
        <w:spacing w:after="0" w:line="200" w:lineRule="exact"/>
        <w:rPr>
          <w:rFonts w:ascii="Times New Roman" w:hAnsi="Times New Roman" w:cs="Times New Roman"/>
        </w:rPr>
      </w:pPr>
    </w:p>
    <w:p w14:paraId="5454C434" w14:textId="77777777" w:rsidR="008E0F0F" w:rsidRPr="006632F3" w:rsidRDefault="008E0F0F" w:rsidP="008E0F0F">
      <w:pPr>
        <w:spacing w:after="0" w:line="200" w:lineRule="exact"/>
        <w:rPr>
          <w:rFonts w:ascii="Times New Roman" w:hAnsi="Times New Roman" w:cs="Times New Roman"/>
        </w:rPr>
      </w:pPr>
    </w:p>
    <w:p w14:paraId="52F7DEF3" w14:textId="77777777" w:rsidR="008E0F0F" w:rsidRPr="006632F3" w:rsidRDefault="008E0F0F" w:rsidP="008E0F0F">
      <w:pPr>
        <w:spacing w:after="0" w:line="240" w:lineRule="auto"/>
        <w:ind w:right="-20"/>
        <w:rPr>
          <w:rFonts w:ascii="Times New Roman" w:eastAsia="Arial" w:hAnsi="Times New Roman" w:cs="Times New Roman"/>
        </w:rPr>
      </w:pPr>
      <w:r w:rsidRPr="006632F3">
        <w:rPr>
          <w:rFonts w:ascii="Times New Roman" w:eastAsia="Arial" w:hAnsi="Times New Roman" w:cs="Times New Roman"/>
          <w:b/>
          <w:bCs/>
          <w:color w:val="575757"/>
          <w:w w:val="95"/>
        </w:rPr>
        <w:t>Managemen</w:t>
      </w:r>
      <w:r w:rsidRPr="006632F3">
        <w:rPr>
          <w:rFonts w:ascii="Times New Roman" w:eastAsia="Arial" w:hAnsi="Times New Roman" w:cs="Times New Roman"/>
          <w:b/>
          <w:bCs/>
          <w:color w:val="575757"/>
          <w:w w:val="96"/>
        </w:rPr>
        <w:t>t</w:t>
      </w:r>
      <w:r w:rsidRPr="006632F3">
        <w:rPr>
          <w:rFonts w:ascii="Times New Roman" w:eastAsia="Arial" w:hAnsi="Times New Roman" w:cs="Times New Roman"/>
          <w:b/>
          <w:bCs/>
          <w:color w:val="575757"/>
          <w:spacing w:val="-21"/>
        </w:rPr>
        <w:t xml:space="preserve"> </w:t>
      </w:r>
      <w:r w:rsidRPr="006632F3">
        <w:rPr>
          <w:rFonts w:ascii="Times New Roman" w:eastAsia="Arial" w:hAnsi="Times New Roman" w:cs="Times New Roman"/>
          <w:b/>
          <w:bCs/>
          <w:color w:val="575757"/>
        </w:rPr>
        <w:t>Console</w:t>
      </w:r>
    </w:p>
    <w:p w14:paraId="0A30E4E0" w14:textId="77777777" w:rsidR="008E0F0F" w:rsidRPr="006632F3" w:rsidRDefault="008E0F0F" w:rsidP="008E0F0F">
      <w:pPr>
        <w:spacing w:after="0"/>
        <w:rPr>
          <w:rFonts w:ascii="Times New Roman" w:hAnsi="Times New Roman" w:cs="Times New Roman"/>
        </w:rPr>
        <w:sectPr w:rsidR="008E0F0F" w:rsidRPr="006632F3">
          <w:type w:val="continuous"/>
          <w:pgSz w:w="12240" w:h="15860"/>
          <w:pgMar w:top="1460" w:right="1720" w:bottom="280" w:left="1720" w:header="720" w:footer="720" w:gutter="0"/>
          <w:cols w:num="6" w:space="720" w:equalWidth="0">
            <w:col w:w="1427" w:space="1167"/>
            <w:col w:w="278" w:space="673"/>
            <w:col w:w="281" w:space="503"/>
            <w:col w:w="487" w:space="1120"/>
            <w:col w:w="452" w:space="320"/>
            <w:col w:w="2092"/>
          </w:cols>
        </w:sectPr>
      </w:pPr>
    </w:p>
    <w:p w14:paraId="10C91BA0" w14:textId="77777777" w:rsidR="008E0F0F" w:rsidRPr="006632F3" w:rsidRDefault="008E0F0F" w:rsidP="008E0F0F">
      <w:pPr>
        <w:spacing w:after="0" w:line="104" w:lineRule="exact"/>
        <w:ind w:left="859" w:right="-63"/>
        <w:rPr>
          <w:rFonts w:ascii="Times New Roman" w:eastAsia="Arial" w:hAnsi="Times New Roman" w:cs="Times New Roman"/>
        </w:rPr>
      </w:pPr>
      <w:r w:rsidRPr="006632F3">
        <w:rPr>
          <w:rFonts w:ascii="Times New Roman" w:eastAsia="Arial" w:hAnsi="Times New Roman" w:cs="Times New Roman"/>
          <w:b/>
          <w:bCs/>
          <w:color w:val="2B2B2B"/>
          <w:w w:val="91"/>
          <w:position w:val="1"/>
        </w:rPr>
        <w:lastRenderedPageBreak/>
        <w:t>L</w:t>
      </w:r>
      <w:r w:rsidRPr="006632F3">
        <w:rPr>
          <w:rFonts w:ascii="Times New Roman" w:eastAsia="Arial" w:hAnsi="Times New Roman" w:cs="Times New Roman"/>
          <w:b/>
          <w:bCs/>
          <w:color w:val="2B2B2B"/>
          <w:spacing w:val="1"/>
          <w:w w:val="91"/>
          <w:position w:val="1"/>
        </w:rPr>
        <w:t>i</w:t>
      </w:r>
      <w:r w:rsidRPr="006632F3">
        <w:rPr>
          <w:rFonts w:ascii="Times New Roman" w:eastAsia="Arial" w:hAnsi="Times New Roman" w:cs="Times New Roman"/>
          <w:b/>
          <w:bCs/>
          <w:color w:val="575757"/>
          <w:w w:val="82"/>
          <w:position w:val="1"/>
        </w:rPr>
        <w:t>stener</w:t>
      </w:r>
    </w:p>
    <w:p w14:paraId="0E359016" w14:textId="77777777" w:rsidR="008E0F0F" w:rsidRPr="006632F3" w:rsidRDefault="008E0F0F" w:rsidP="008E0F0F">
      <w:pPr>
        <w:spacing w:after="0" w:line="142" w:lineRule="exact"/>
        <w:ind w:right="-63"/>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b/>
          <w:bCs/>
          <w:color w:val="696969"/>
          <w:w w:val="91"/>
        </w:rPr>
        <w:lastRenderedPageBreak/>
        <w:t>Sensor</w:t>
      </w:r>
      <w:r w:rsidRPr="006632F3">
        <w:rPr>
          <w:rFonts w:ascii="Times New Roman" w:eastAsia="Arial" w:hAnsi="Times New Roman" w:cs="Times New Roman"/>
          <w:b/>
          <w:bCs/>
          <w:color w:val="696969"/>
          <w:spacing w:val="-10"/>
          <w:w w:val="91"/>
        </w:rPr>
        <w:t xml:space="preserve"> </w:t>
      </w:r>
      <w:r w:rsidRPr="006632F3">
        <w:rPr>
          <w:rFonts w:ascii="Times New Roman" w:eastAsia="Arial" w:hAnsi="Times New Roman" w:cs="Times New Roman"/>
          <w:b/>
          <w:bCs/>
          <w:color w:val="575757"/>
          <w:w w:val="85"/>
        </w:rPr>
        <w:t>Adapte</w:t>
      </w:r>
      <w:r w:rsidRPr="006632F3">
        <w:rPr>
          <w:rFonts w:ascii="Times New Roman" w:eastAsia="Arial" w:hAnsi="Times New Roman" w:cs="Times New Roman"/>
          <w:b/>
          <w:bCs/>
          <w:color w:val="575757"/>
          <w:w w:val="86"/>
        </w:rPr>
        <w:t>r</w:t>
      </w:r>
      <w:r w:rsidRPr="006632F3">
        <w:rPr>
          <w:rFonts w:ascii="Times New Roman" w:eastAsia="Arial" w:hAnsi="Times New Roman" w:cs="Times New Roman"/>
          <w:b/>
          <w:bCs/>
          <w:color w:val="575757"/>
          <w:spacing w:val="-25"/>
        </w:rPr>
        <w:t xml:space="preserve"> </w:t>
      </w:r>
      <w:r w:rsidRPr="006632F3">
        <w:rPr>
          <w:rFonts w:ascii="Times New Roman" w:eastAsia="Arial" w:hAnsi="Times New Roman" w:cs="Times New Roman"/>
          <w:b/>
          <w:bCs/>
          <w:color w:val="797979"/>
          <w:w w:val="185"/>
        </w:rPr>
        <w:t>l</w:t>
      </w:r>
      <w:r w:rsidRPr="006632F3">
        <w:rPr>
          <w:rFonts w:ascii="Times New Roman" w:eastAsia="Arial" w:hAnsi="Times New Roman" w:cs="Times New Roman"/>
          <w:b/>
          <w:bCs/>
          <w:color w:val="797979"/>
          <w:spacing w:val="-4"/>
          <w:w w:val="185"/>
        </w:rPr>
        <w:t>i</w:t>
      </w:r>
      <w:r w:rsidRPr="006632F3">
        <w:rPr>
          <w:rFonts w:ascii="Times New Roman" w:eastAsia="Arial" w:hAnsi="Times New Roman" w:cs="Times New Roman"/>
          <w:b/>
          <w:bCs/>
          <w:color w:val="575757"/>
          <w:w w:val="85"/>
        </w:rPr>
        <w:t>stener</w:t>
      </w:r>
    </w:p>
    <w:p w14:paraId="37E54FFE" w14:textId="77777777" w:rsidR="008E0F0F" w:rsidRPr="006632F3" w:rsidRDefault="008E0F0F" w:rsidP="008E0F0F">
      <w:pPr>
        <w:spacing w:before="1" w:after="0" w:line="200" w:lineRule="exact"/>
        <w:rPr>
          <w:rFonts w:ascii="Times New Roman" w:hAnsi="Times New Roman" w:cs="Times New Roman"/>
        </w:rPr>
      </w:pPr>
      <w:r w:rsidRPr="006632F3">
        <w:rPr>
          <w:rFonts w:ascii="Times New Roman" w:hAnsi="Times New Roman" w:cs="Times New Roman"/>
        </w:rPr>
        <w:br w:type="column"/>
      </w:r>
    </w:p>
    <w:p w14:paraId="733A9F5C" w14:textId="77777777" w:rsidR="008E0F0F" w:rsidRPr="006632F3" w:rsidRDefault="008E0F0F" w:rsidP="008E0F0F">
      <w:pPr>
        <w:spacing w:after="0" w:line="240" w:lineRule="auto"/>
        <w:ind w:left="26" w:right="-49"/>
        <w:rPr>
          <w:rFonts w:ascii="Times New Roman" w:eastAsia="Arial" w:hAnsi="Times New Roman" w:cs="Times New Roman"/>
        </w:rPr>
      </w:pPr>
      <w:r w:rsidRPr="006632F3">
        <w:rPr>
          <w:rFonts w:ascii="Times New Roman" w:eastAsia="Arial" w:hAnsi="Times New Roman" w:cs="Times New Roman"/>
          <w:b/>
          <w:bCs/>
          <w:color w:val="575757"/>
          <w:w w:val="85"/>
        </w:rPr>
        <w:t>Service</w:t>
      </w:r>
    </w:p>
    <w:p w14:paraId="2B006F54" w14:textId="77777777" w:rsidR="008E0F0F" w:rsidRPr="006632F3" w:rsidRDefault="008E0F0F" w:rsidP="008E0F0F">
      <w:pPr>
        <w:spacing w:before="17" w:after="0" w:line="240" w:lineRule="auto"/>
        <w:ind w:right="-61"/>
        <w:rPr>
          <w:rFonts w:ascii="Times New Roman" w:eastAsia="Arial" w:hAnsi="Times New Roman" w:cs="Times New Roman"/>
        </w:rPr>
      </w:pPr>
      <w:r w:rsidRPr="006632F3">
        <w:rPr>
          <w:rFonts w:ascii="Times New Roman" w:eastAsia="Arial" w:hAnsi="Times New Roman" w:cs="Times New Roman"/>
          <w:color w:val="575757"/>
          <w:w w:val="101"/>
        </w:rPr>
        <w:t>Adapter</w:t>
      </w:r>
    </w:p>
    <w:p w14:paraId="4ABBBA5D" w14:textId="77777777" w:rsidR="008E0F0F" w:rsidRPr="006632F3" w:rsidRDefault="008E0F0F" w:rsidP="008E0F0F">
      <w:pPr>
        <w:spacing w:after="0" w:line="200" w:lineRule="exact"/>
        <w:rPr>
          <w:rFonts w:ascii="Times New Roman" w:hAnsi="Times New Roman" w:cs="Times New Roman"/>
        </w:rPr>
      </w:pPr>
      <w:r w:rsidRPr="006632F3">
        <w:rPr>
          <w:rFonts w:ascii="Times New Roman" w:hAnsi="Times New Roman" w:cs="Times New Roman"/>
        </w:rPr>
        <w:br w:type="column"/>
      </w:r>
    </w:p>
    <w:p w14:paraId="1EE95B40" w14:textId="77777777" w:rsidR="008E0F0F" w:rsidRPr="006632F3" w:rsidRDefault="008E0F0F" w:rsidP="008E0F0F">
      <w:pPr>
        <w:spacing w:before="18" w:after="0" w:line="280" w:lineRule="exact"/>
        <w:rPr>
          <w:rFonts w:ascii="Times New Roman" w:hAnsi="Times New Roman" w:cs="Times New Roman"/>
        </w:rPr>
      </w:pPr>
    </w:p>
    <w:p w14:paraId="795E7B71" w14:textId="77777777" w:rsidR="008E0F0F" w:rsidRPr="006632F3" w:rsidRDefault="008E0F0F" w:rsidP="008E0F0F">
      <w:pPr>
        <w:spacing w:after="0" w:line="169" w:lineRule="exact"/>
        <w:ind w:right="-20"/>
        <w:rPr>
          <w:rFonts w:ascii="Times New Roman" w:eastAsia="Times New Roman" w:hAnsi="Times New Roman" w:cs="Times New Roman"/>
        </w:rPr>
      </w:pPr>
      <w:r w:rsidRPr="006632F3">
        <w:rPr>
          <w:rFonts w:ascii="Times New Roman" w:eastAsia="Times New Roman" w:hAnsi="Times New Roman" w:cs="Times New Roman"/>
          <w:color w:val="575757"/>
          <w:w w:val="108"/>
        </w:rPr>
        <w:t>Stop</w:t>
      </w:r>
    </w:p>
    <w:p w14:paraId="38B28C0C" w14:textId="77777777" w:rsidR="008E0F0F" w:rsidRPr="006632F3" w:rsidRDefault="008E0F0F" w:rsidP="008E0F0F">
      <w:pPr>
        <w:spacing w:after="0"/>
        <w:rPr>
          <w:rFonts w:ascii="Times New Roman" w:hAnsi="Times New Roman" w:cs="Times New Roman"/>
        </w:rPr>
        <w:sectPr w:rsidR="008E0F0F" w:rsidRPr="006632F3">
          <w:type w:val="continuous"/>
          <w:pgSz w:w="12240" w:h="15860"/>
          <w:pgMar w:top="1460" w:right="1720" w:bottom="280" w:left="1720" w:header="720" w:footer="720" w:gutter="0"/>
          <w:cols w:num="4" w:space="720" w:equalWidth="0">
            <w:col w:w="1357" w:space="736"/>
            <w:col w:w="1509" w:space="3016"/>
            <w:col w:w="500" w:space="490"/>
            <w:col w:w="1192"/>
          </w:cols>
        </w:sectPr>
      </w:pPr>
    </w:p>
    <w:p w14:paraId="34B374B6" w14:textId="77777777" w:rsidR="008E0F0F" w:rsidRPr="006632F3" w:rsidRDefault="008E0F0F" w:rsidP="008E0F0F">
      <w:pPr>
        <w:spacing w:before="1" w:after="0" w:line="180" w:lineRule="exact"/>
        <w:rPr>
          <w:rFonts w:ascii="Times New Roman" w:hAnsi="Times New Roman" w:cs="Times New Roman"/>
        </w:rPr>
      </w:pPr>
    </w:p>
    <w:p w14:paraId="6391477A" w14:textId="77777777" w:rsidR="008E0F0F" w:rsidRPr="006632F3" w:rsidRDefault="008E0F0F" w:rsidP="008E0F0F">
      <w:pPr>
        <w:spacing w:after="0" w:line="200" w:lineRule="exact"/>
        <w:rPr>
          <w:rFonts w:ascii="Times New Roman" w:hAnsi="Times New Roman" w:cs="Times New Roman"/>
        </w:rPr>
      </w:pPr>
    </w:p>
    <w:p w14:paraId="576FF999" w14:textId="77777777" w:rsidR="008E0F0F" w:rsidRPr="006632F3" w:rsidRDefault="008E0F0F" w:rsidP="008E0F0F">
      <w:pPr>
        <w:spacing w:before="41" w:after="0" w:line="169" w:lineRule="exact"/>
        <w:ind w:left="4981" w:right="3339"/>
        <w:jc w:val="center"/>
        <w:rPr>
          <w:rFonts w:ascii="Times New Roman" w:eastAsia="Arial" w:hAnsi="Times New Roman" w:cs="Times New Roman"/>
        </w:rPr>
      </w:pPr>
      <w:proofErr w:type="gramStart"/>
      <w:r w:rsidRPr="006632F3">
        <w:rPr>
          <w:rFonts w:ascii="Times New Roman" w:eastAsia="Arial" w:hAnsi="Times New Roman" w:cs="Times New Roman"/>
          <w:b/>
          <w:bCs/>
          <w:color w:val="575757"/>
          <w:w w:val="90"/>
          <w:position w:val="-1"/>
        </w:rPr>
        <w:t>create</w:t>
      </w:r>
      <w:proofErr w:type="gramEnd"/>
    </w:p>
    <w:p w14:paraId="7DC73A18" w14:textId="77777777" w:rsidR="008E0F0F" w:rsidRPr="006632F3" w:rsidRDefault="008E0F0F" w:rsidP="008E0F0F">
      <w:pPr>
        <w:spacing w:after="0" w:line="200" w:lineRule="exact"/>
        <w:rPr>
          <w:rFonts w:ascii="Times New Roman" w:hAnsi="Times New Roman" w:cs="Times New Roman"/>
        </w:rPr>
      </w:pPr>
    </w:p>
    <w:p w14:paraId="5F0CB0EA" w14:textId="77777777" w:rsidR="008E0F0F" w:rsidRPr="006632F3" w:rsidRDefault="008E0F0F" w:rsidP="008E0F0F">
      <w:pPr>
        <w:spacing w:after="0" w:line="200" w:lineRule="exact"/>
        <w:rPr>
          <w:rFonts w:ascii="Times New Roman" w:hAnsi="Times New Roman" w:cs="Times New Roman"/>
        </w:rPr>
      </w:pPr>
    </w:p>
    <w:p w14:paraId="04EBE724" w14:textId="77777777" w:rsidR="008E0F0F" w:rsidRPr="006632F3" w:rsidRDefault="008E0F0F" w:rsidP="008E0F0F">
      <w:pPr>
        <w:spacing w:before="5" w:after="0" w:line="280" w:lineRule="exact"/>
        <w:rPr>
          <w:rFonts w:ascii="Times New Roman" w:hAnsi="Times New Roman" w:cs="Times New Roman"/>
        </w:rPr>
      </w:pPr>
    </w:p>
    <w:p w14:paraId="690EF34B" w14:textId="77777777" w:rsidR="008E0F0F" w:rsidRPr="006632F3" w:rsidRDefault="008E0F0F" w:rsidP="008E0F0F">
      <w:pPr>
        <w:spacing w:before="42" w:after="0" w:line="158" w:lineRule="exact"/>
        <w:ind w:right="1105"/>
        <w:jc w:val="right"/>
        <w:rPr>
          <w:rFonts w:ascii="Times New Roman" w:eastAsia="Arial" w:hAnsi="Times New Roman" w:cs="Times New Roman"/>
        </w:rPr>
      </w:pPr>
      <w:r w:rsidRPr="006632F3">
        <w:rPr>
          <w:rFonts w:ascii="Times New Roman" w:eastAsia="Arial" w:hAnsi="Times New Roman" w:cs="Times New Roman"/>
          <w:b/>
          <w:bCs/>
          <w:color w:val="575757"/>
          <w:w w:val="92"/>
          <w:position w:val="-1"/>
        </w:rPr>
        <w:t>Sensor</w:t>
      </w:r>
      <w:r w:rsidRPr="006632F3">
        <w:rPr>
          <w:rFonts w:ascii="Times New Roman" w:eastAsia="Arial" w:hAnsi="Times New Roman" w:cs="Times New Roman"/>
          <w:b/>
          <w:bCs/>
          <w:color w:val="575757"/>
          <w:spacing w:val="-5"/>
          <w:w w:val="92"/>
          <w:position w:val="-1"/>
        </w:rPr>
        <w:t xml:space="preserve"> </w:t>
      </w:r>
      <w:r w:rsidRPr="006632F3">
        <w:rPr>
          <w:rFonts w:ascii="Times New Roman" w:eastAsia="Arial" w:hAnsi="Times New Roman" w:cs="Times New Roman"/>
          <w:b/>
          <w:bCs/>
          <w:color w:val="424242"/>
          <w:w w:val="92"/>
          <w:position w:val="-1"/>
        </w:rPr>
        <w:t>M</w:t>
      </w:r>
      <w:r w:rsidRPr="006632F3">
        <w:rPr>
          <w:rFonts w:ascii="Times New Roman" w:eastAsia="Arial" w:hAnsi="Times New Roman" w:cs="Times New Roman"/>
          <w:b/>
          <w:bCs/>
          <w:color w:val="424242"/>
          <w:spacing w:val="-16"/>
          <w:w w:val="92"/>
          <w:position w:val="-1"/>
        </w:rPr>
        <w:t>a</w:t>
      </w:r>
      <w:r w:rsidRPr="006632F3">
        <w:rPr>
          <w:rFonts w:ascii="Times New Roman" w:eastAsia="Arial" w:hAnsi="Times New Roman" w:cs="Times New Roman"/>
          <w:b/>
          <w:bCs/>
          <w:color w:val="696969"/>
          <w:w w:val="92"/>
          <w:position w:val="-1"/>
        </w:rPr>
        <w:t>na</w:t>
      </w:r>
      <w:r w:rsidRPr="006632F3">
        <w:rPr>
          <w:rFonts w:ascii="Times New Roman" w:eastAsia="Arial" w:hAnsi="Times New Roman" w:cs="Times New Roman"/>
          <w:b/>
          <w:bCs/>
          <w:color w:val="696969"/>
          <w:spacing w:val="-15"/>
          <w:w w:val="92"/>
          <w:position w:val="-1"/>
        </w:rPr>
        <w:t>g</w:t>
      </w:r>
      <w:r w:rsidRPr="006632F3">
        <w:rPr>
          <w:rFonts w:ascii="Times New Roman" w:eastAsia="Arial" w:hAnsi="Times New Roman" w:cs="Times New Roman"/>
          <w:b/>
          <w:bCs/>
          <w:color w:val="424242"/>
          <w:w w:val="99"/>
          <w:position w:val="-1"/>
        </w:rPr>
        <w:t>er</w:t>
      </w:r>
    </w:p>
    <w:p w14:paraId="7D986C51" w14:textId="77777777" w:rsidR="008E0F0F" w:rsidRPr="006632F3" w:rsidRDefault="008E0F0F" w:rsidP="008E0F0F">
      <w:pPr>
        <w:spacing w:before="4" w:after="0" w:line="220" w:lineRule="exact"/>
        <w:rPr>
          <w:rFonts w:ascii="Times New Roman" w:hAnsi="Times New Roman" w:cs="Times New Roman"/>
        </w:rPr>
      </w:pPr>
    </w:p>
    <w:p w14:paraId="5B806B17" w14:textId="77777777" w:rsidR="008E0F0F" w:rsidRPr="006632F3" w:rsidRDefault="008E0F0F" w:rsidP="008E0F0F">
      <w:pPr>
        <w:spacing w:after="0"/>
        <w:rPr>
          <w:rFonts w:ascii="Times New Roman" w:hAnsi="Times New Roman" w:cs="Times New Roman"/>
        </w:rPr>
        <w:sectPr w:rsidR="008E0F0F" w:rsidRPr="006632F3">
          <w:type w:val="continuous"/>
          <w:pgSz w:w="12240" w:h="15860"/>
          <w:pgMar w:top="1460" w:right="1720" w:bottom="280" w:left="1720" w:header="720" w:footer="720" w:gutter="0"/>
          <w:cols w:space="720"/>
        </w:sectPr>
      </w:pPr>
    </w:p>
    <w:p w14:paraId="6899415F" w14:textId="77777777" w:rsidR="008E0F0F" w:rsidRPr="006632F3" w:rsidRDefault="008E0F0F" w:rsidP="008E0F0F">
      <w:pPr>
        <w:spacing w:after="0" w:line="200" w:lineRule="exact"/>
        <w:rPr>
          <w:rFonts w:ascii="Times New Roman" w:hAnsi="Times New Roman" w:cs="Times New Roman"/>
        </w:rPr>
      </w:pPr>
    </w:p>
    <w:p w14:paraId="5A6DC88E" w14:textId="77777777" w:rsidR="008E0F0F" w:rsidRPr="006632F3" w:rsidRDefault="008E0F0F" w:rsidP="008E0F0F">
      <w:pPr>
        <w:spacing w:before="11" w:after="0" w:line="220" w:lineRule="exact"/>
        <w:rPr>
          <w:rFonts w:ascii="Times New Roman" w:hAnsi="Times New Roman" w:cs="Times New Roman"/>
        </w:rPr>
      </w:pPr>
    </w:p>
    <w:p w14:paraId="40B3D0C5" w14:textId="77777777" w:rsidR="008E0F0F" w:rsidRPr="006632F3" w:rsidRDefault="008E0F0F" w:rsidP="008E0F0F">
      <w:pPr>
        <w:spacing w:after="0" w:line="240" w:lineRule="auto"/>
        <w:ind w:left="705" w:right="-63"/>
        <w:rPr>
          <w:rFonts w:ascii="Times New Roman" w:eastAsia="Arial" w:hAnsi="Times New Roman" w:cs="Times New Roman"/>
        </w:rPr>
      </w:pPr>
      <w:r w:rsidRPr="006632F3">
        <w:rPr>
          <w:rFonts w:ascii="Times New Roman" w:eastAsia="Arial" w:hAnsi="Times New Roman" w:cs="Times New Roman"/>
          <w:b/>
          <w:bCs/>
          <w:color w:val="424242"/>
          <w:w w:val="84"/>
        </w:rPr>
        <w:t>Control</w:t>
      </w:r>
      <w:r w:rsidRPr="006632F3">
        <w:rPr>
          <w:rFonts w:ascii="Times New Roman" w:eastAsia="Arial" w:hAnsi="Times New Roman" w:cs="Times New Roman"/>
          <w:b/>
          <w:bCs/>
          <w:color w:val="424242"/>
          <w:spacing w:val="-28"/>
        </w:rPr>
        <w:t xml:space="preserve"> </w:t>
      </w:r>
      <w:r w:rsidRPr="006632F3">
        <w:rPr>
          <w:rFonts w:ascii="Times New Roman" w:eastAsia="Arial" w:hAnsi="Times New Roman" w:cs="Times New Roman"/>
          <w:b/>
          <w:bCs/>
          <w:color w:val="575757"/>
          <w:w w:val="88"/>
        </w:rPr>
        <w:t>messages</w:t>
      </w:r>
    </w:p>
    <w:p w14:paraId="4D5CDF98" w14:textId="77777777" w:rsidR="008E0F0F" w:rsidRPr="006632F3" w:rsidRDefault="008E0F0F" w:rsidP="008E0F0F">
      <w:pPr>
        <w:spacing w:before="72" w:after="0" w:line="240" w:lineRule="auto"/>
        <w:ind w:left="-31" w:right="-51"/>
        <w:jc w:val="center"/>
        <w:rPr>
          <w:rFonts w:ascii="Times New Roman" w:eastAsia="Times New Roman" w:hAnsi="Times New Roman" w:cs="Times New Roman"/>
        </w:rPr>
      </w:pPr>
      <w:r w:rsidRPr="006632F3">
        <w:rPr>
          <w:rFonts w:ascii="Times New Roman" w:hAnsi="Times New Roman" w:cs="Times New Roman"/>
        </w:rPr>
        <w:br w:type="column"/>
      </w:r>
      <w:r w:rsidRPr="006632F3">
        <w:rPr>
          <w:rFonts w:ascii="Times New Roman" w:eastAsia="Times New Roman" w:hAnsi="Times New Roman" w:cs="Times New Roman"/>
          <w:color w:val="575757"/>
          <w:w w:val="112"/>
        </w:rPr>
        <w:lastRenderedPageBreak/>
        <w:t>Stop-4-----'=1</w:t>
      </w:r>
    </w:p>
    <w:p w14:paraId="7EFAB5BD" w14:textId="77777777" w:rsidR="008E0F0F" w:rsidRPr="006632F3" w:rsidRDefault="008E0F0F" w:rsidP="008E0F0F">
      <w:pPr>
        <w:spacing w:after="0" w:line="140" w:lineRule="exact"/>
        <w:rPr>
          <w:rFonts w:ascii="Times New Roman" w:hAnsi="Times New Roman" w:cs="Times New Roman"/>
        </w:rPr>
      </w:pPr>
    </w:p>
    <w:p w14:paraId="731B0699" w14:textId="77777777" w:rsidR="008E0F0F" w:rsidRPr="006632F3" w:rsidRDefault="008E0F0F" w:rsidP="008E0F0F">
      <w:pPr>
        <w:spacing w:after="0" w:line="200" w:lineRule="exact"/>
        <w:rPr>
          <w:rFonts w:ascii="Times New Roman" w:hAnsi="Times New Roman" w:cs="Times New Roman"/>
        </w:rPr>
      </w:pPr>
    </w:p>
    <w:p w14:paraId="6ED90DFF" w14:textId="77777777" w:rsidR="008E0F0F" w:rsidRPr="006632F3" w:rsidRDefault="008E0F0F" w:rsidP="008E0F0F">
      <w:pPr>
        <w:spacing w:after="0" w:line="124" w:lineRule="exact"/>
        <w:ind w:left="345" w:right="449"/>
        <w:jc w:val="center"/>
        <w:rPr>
          <w:rFonts w:ascii="Times New Roman" w:eastAsia="Arial" w:hAnsi="Times New Roman" w:cs="Times New Roman"/>
        </w:rPr>
      </w:pPr>
      <w:r w:rsidRPr="006632F3">
        <w:rPr>
          <w:rFonts w:ascii="Times New Roman" w:eastAsia="Arial" w:hAnsi="Times New Roman" w:cs="Times New Roman"/>
          <w:color w:val="575757"/>
          <w:w w:val="245"/>
        </w:rPr>
        <w:t>I</w:t>
      </w:r>
    </w:p>
    <w:p w14:paraId="17FAD791" w14:textId="77777777" w:rsidR="008E0F0F" w:rsidRPr="006632F3" w:rsidRDefault="008E0F0F" w:rsidP="008E0F0F">
      <w:pPr>
        <w:spacing w:before="42" w:after="0" w:line="240" w:lineRule="auto"/>
        <w:ind w:left="-32" w:right="1171"/>
        <w:jc w:val="center"/>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b/>
          <w:bCs/>
          <w:color w:val="575757"/>
          <w:w w:val="90"/>
        </w:rPr>
        <w:lastRenderedPageBreak/>
        <w:t>Sensor</w:t>
      </w:r>
      <w:r w:rsidRPr="006632F3">
        <w:rPr>
          <w:rFonts w:ascii="Times New Roman" w:eastAsia="Arial" w:hAnsi="Times New Roman" w:cs="Times New Roman"/>
          <w:b/>
          <w:bCs/>
          <w:color w:val="575757"/>
          <w:spacing w:val="9"/>
          <w:w w:val="90"/>
        </w:rPr>
        <w:t xml:space="preserve"> </w:t>
      </w:r>
      <w:r w:rsidRPr="006632F3">
        <w:rPr>
          <w:rFonts w:ascii="Times New Roman" w:eastAsia="Arial" w:hAnsi="Times New Roman" w:cs="Times New Roman"/>
          <w:b/>
          <w:bCs/>
          <w:color w:val="575757"/>
          <w:w w:val="90"/>
        </w:rPr>
        <w:t>Client</w:t>
      </w:r>
    </w:p>
    <w:p w14:paraId="0D2C86C2" w14:textId="77777777" w:rsidR="008E0F0F" w:rsidRPr="006632F3" w:rsidRDefault="008E0F0F" w:rsidP="008E0F0F">
      <w:pPr>
        <w:spacing w:before="6" w:after="0" w:line="240" w:lineRule="auto"/>
        <w:ind w:left="137" w:right="1335"/>
        <w:jc w:val="center"/>
        <w:rPr>
          <w:rFonts w:ascii="Times New Roman" w:eastAsia="Arial" w:hAnsi="Times New Roman" w:cs="Times New Roman"/>
        </w:rPr>
      </w:pPr>
      <w:r w:rsidRPr="006632F3">
        <w:rPr>
          <w:rFonts w:ascii="Times New Roman" w:eastAsia="Arial" w:hAnsi="Times New Roman" w:cs="Times New Roman"/>
          <w:color w:val="575757"/>
          <w:w w:val="101"/>
        </w:rPr>
        <w:t>Adapter</w:t>
      </w:r>
    </w:p>
    <w:p w14:paraId="003A72FC" w14:textId="77777777" w:rsidR="008E0F0F" w:rsidRPr="006632F3" w:rsidRDefault="008E0F0F" w:rsidP="008E0F0F">
      <w:pPr>
        <w:spacing w:after="0"/>
        <w:jc w:val="center"/>
        <w:rPr>
          <w:rFonts w:ascii="Times New Roman" w:hAnsi="Times New Roman" w:cs="Times New Roman"/>
        </w:rPr>
        <w:sectPr w:rsidR="008E0F0F" w:rsidRPr="006632F3">
          <w:type w:val="continuous"/>
          <w:pgSz w:w="12240" w:h="15860"/>
          <w:pgMar w:top="1460" w:right="1720" w:bottom="280" w:left="1720" w:header="720" w:footer="720" w:gutter="0"/>
          <w:cols w:num="3" w:space="720" w:equalWidth="0">
            <w:col w:w="1817" w:space="3747"/>
            <w:col w:w="945" w:space="238"/>
            <w:col w:w="2053"/>
          </w:cols>
        </w:sectPr>
      </w:pPr>
    </w:p>
    <w:p w14:paraId="5D59CAFE" w14:textId="77777777" w:rsidR="008E0F0F" w:rsidRPr="006632F3" w:rsidRDefault="008E0F0F" w:rsidP="008E0F0F">
      <w:pPr>
        <w:spacing w:after="0" w:line="200" w:lineRule="exact"/>
        <w:rPr>
          <w:rFonts w:ascii="Times New Roman" w:hAnsi="Times New Roman" w:cs="Times New Roman"/>
        </w:rPr>
      </w:pPr>
    </w:p>
    <w:p w14:paraId="58CD5AE0" w14:textId="77777777" w:rsidR="008E0F0F" w:rsidRPr="006632F3" w:rsidRDefault="008E0F0F" w:rsidP="008E0F0F">
      <w:pPr>
        <w:spacing w:after="0" w:line="200" w:lineRule="exact"/>
        <w:rPr>
          <w:rFonts w:ascii="Times New Roman" w:hAnsi="Times New Roman" w:cs="Times New Roman"/>
        </w:rPr>
      </w:pPr>
    </w:p>
    <w:p w14:paraId="59241B1D" w14:textId="77777777" w:rsidR="008E0F0F" w:rsidRPr="006632F3" w:rsidRDefault="008E0F0F" w:rsidP="008E0F0F">
      <w:pPr>
        <w:spacing w:before="8" w:after="0" w:line="260" w:lineRule="exact"/>
        <w:rPr>
          <w:rFonts w:ascii="Times New Roman" w:hAnsi="Times New Roman" w:cs="Times New Roman"/>
        </w:rPr>
      </w:pPr>
    </w:p>
    <w:p w14:paraId="59311C46" w14:textId="77777777" w:rsidR="008E0F0F" w:rsidRPr="006632F3" w:rsidRDefault="008E0F0F" w:rsidP="008E0F0F">
      <w:pPr>
        <w:spacing w:after="0" w:line="240" w:lineRule="auto"/>
        <w:ind w:left="2890" w:right="-87"/>
        <w:rPr>
          <w:rFonts w:ascii="Times New Roman" w:eastAsia="Courier New" w:hAnsi="Times New Roman" w:cs="Times New Roman"/>
        </w:rPr>
      </w:pPr>
      <w:proofErr w:type="gramStart"/>
      <w:r w:rsidRPr="006632F3">
        <w:rPr>
          <w:rFonts w:ascii="Times New Roman" w:eastAsia="Arial" w:hAnsi="Times New Roman" w:cs="Times New Roman"/>
          <w:color w:val="575757"/>
          <w:w w:val="102"/>
          <w:position w:val="-6"/>
        </w:rPr>
        <w:t>dat</w:t>
      </w:r>
      <w:r w:rsidRPr="006632F3">
        <w:rPr>
          <w:rFonts w:ascii="Times New Roman" w:eastAsia="Arial" w:hAnsi="Times New Roman" w:cs="Times New Roman"/>
          <w:color w:val="575757"/>
          <w:spacing w:val="2"/>
          <w:w w:val="102"/>
          <w:position w:val="-6"/>
        </w:rPr>
        <w:t>a</w:t>
      </w:r>
      <w:r w:rsidRPr="006632F3">
        <w:rPr>
          <w:rFonts w:ascii="Times New Roman" w:eastAsia="Courier New" w:hAnsi="Times New Roman" w:cs="Times New Roman"/>
          <w:color w:val="1A1A1A"/>
          <w:w w:val="83"/>
        </w:rPr>
        <w:t>--------------</w:t>
      </w:r>
      <w:proofErr w:type="gramEnd"/>
    </w:p>
    <w:p w14:paraId="4C16831E" w14:textId="77777777" w:rsidR="008E0F0F" w:rsidRPr="006632F3" w:rsidRDefault="008E0F0F" w:rsidP="008E0F0F">
      <w:pPr>
        <w:spacing w:after="0" w:line="150" w:lineRule="exact"/>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b/>
          <w:bCs/>
          <w:color w:val="575757"/>
          <w:w w:val="96"/>
        </w:rPr>
        <w:lastRenderedPageBreak/>
        <w:t>Get</w:t>
      </w:r>
      <w:r w:rsidRPr="006632F3">
        <w:rPr>
          <w:rFonts w:ascii="Times New Roman" w:eastAsia="Arial" w:hAnsi="Times New Roman" w:cs="Times New Roman"/>
          <w:b/>
          <w:bCs/>
          <w:color w:val="575757"/>
          <w:spacing w:val="-9"/>
          <w:w w:val="96"/>
        </w:rPr>
        <w:t xml:space="preserve"> </w:t>
      </w:r>
      <w:r w:rsidRPr="006632F3">
        <w:rPr>
          <w:rFonts w:ascii="Times New Roman" w:eastAsia="Arial" w:hAnsi="Times New Roman" w:cs="Times New Roman"/>
          <w:b/>
          <w:bCs/>
          <w:color w:val="575757"/>
          <w:w w:val="93"/>
        </w:rPr>
        <w:t>po</w:t>
      </w:r>
      <w:r w:rsidRPr="006632F3">
        <w:rPr>
          <w:rFonts w:ascii="Times New Roman" w:eastAsia="Arial" w:hAnsi="Times New Roman" w:cs="Times New Roman"/>
          <w:b/>
          <w:bCs/>
          <w:color w:val="575757"/>
          <w:spacing w:val="-28"/>
          <w:w w:val="93"/>
        </w:rPr>
        <w:t>l</w:t>
      </w:r>
      <w:r w:rsidRPr="006632F3">
        <w:rPr>
          <w:rFonts w:ascii="Times New Roman" w:eastAsia="Arial" w:hAnsi="Times New Roman" w:cs="Times New Roman"/>
          <w:b/>
          <w:bCs/>
          <w:color w:val="2B2B2B"/>
          <w:spacing w:val="-15"/>
          <w:w w:val="133"/>
        </w:rPr>
        <w:t>i</w:t>
      </w:r>
      <w:r w:rsidRPr="006632F3">
        <w:rPr>
          <w:rFonts w:ascii="Times New Roman" w:eastAsia="Arial" w:hAnsi="Times New Roman" w:cs="Times New Roman"/>
          <w:b/>
          <w:bCs/>
          <w:color w:val="575757"/>
          <w:w w:val="96"/>
        </w:rPr>
        <w:t>c</w:t>
      </w:r>
      <w:r w:rsidRPr="006632F3">
        <w:rPr>
          <w:rFonts w:ascii="Times New Roman" w:eastAsia="Arial" w:hAnsi="Times New Roman" w:cs="Times New Roman"/>
          <w:b/>
          <w:bCs/>
          <w:color w:val="575757"/>
          <w:spacing w:val="-10"/>
          <w:w w:val="96"/>
        </w:rPr>
        <w:t>y</w:t>
      </w:r>
      <w:r w:rsidRPr="006632F3">
        <w:rPr>
          <w:rFonts w:ascii="Times New Roman" w:eastAsia="Arial" w:hAnsi="Times New Roman" w:cs="Times New Roman"/>
          <w:b/>
          <w:bCs/>
          <w:color w:val="979797"/>
          <w:w w:val="123"/>
        </w:rPr>
        <w:t>,</w:t>
      </w:r>
      <w:r w:rsidRPr="006632F3">
        <w:rPr>
          <w:rFonts w:ascii="Times New Roman" w:eastAsia="Arial" w:hAnsi="Times New Roman" w:cs="Times New Roman"/>
          <w:b/>
          <w:bCs/>
          <w:color w:val="979797"/>
          <w:spacing w:val="-12"/>
        </w:rPr>
        <w:t xml:space="preserve"> </w:t>
      </w:r>
      <w:r w:rsidRPr="006632F3">
        <w:rPr>
          <w:rFonts w:ascii="Times New Roman" w:eastAsia="Arial" w:hAnsi="Times New Roman" w:cs="Times New Roman"/>
          <w:b/>
          <w:bCs/>
          <w:color w:val="2B2B2B"/>
          <w:spacing w:val="-13"/>
          <w:w w:val="133"/>
        </w:rPr>
        <w:t>i</w:t>
      </w:r>
      <w:r w:rsidRPr="006632F3">
        <w:rPr>
          <w:rFonts w:ascii="Times New Roman" w:eastAsia="Arial" w:hAnsi="Times New Roman" w:cs="Times New Roman"/>
          <w:b/>
          <w:bCs/>
          <w:color w:val="696969"/>
          <w:spacing w:val="-19"/>
          <w:w w:val="96"/>
        </w:rPr>
        <w:t>n</w:t>
      </w:r>
      <w:r w:rsidRPr="006632F3">
        <w:rPr>
          <w:rFonts w:ascii="Times New Roman" w:eastAsia="Arial" w:hAnsi="Times New Roman" w:cs="Times New Roman"/>
          <w:b/>
          <w:bCs/>
          <w:color w:val="424242"/>
          <w:w w:val="93"/>
        </w:rPr>
        <w:t>itialize</w:t>
      </w:r>
    </w:p>
    <w:p w14:paraId="16B10000" w14:textId="77777777" w:rsidR="008E0F0F" w:rsidRPr="006632F3" w:rsidRDefault="008E0F0F" w:rsidP="008E0F0F">
      <w:pPr>
        <w:spacing w:before="40" w:after="0" w:line="154" w:lineRule="exact"/>
        <w:ind w:left="334" w:right="2742"/>
        <w:rPr>
          <w:rFonts w:ascii="Times New Roman" w:eastAsia="Arial" w:hAnsi="Times New Roman" w:cs="Times New Roman"/>
        </w:rPr>
      </w:pPr>
      <w:r w:rsidRPr="006632F3">
        <w:rPr>
          <w:rFonts w:ascii="Times New Roman" w:eastAsia="Arial" w:hAnsi="Times New Roman" w:cs="Times New Roman"/>
          <w:color w:val="575757"/>
          <w:w w:val="179"/>
        </w:rPr>
        <w:t>I I</w:t>
      </w:r>
    </w:p>
    <w:p w14:paraId="1F59BB45" w14:textId="77777777" w:rsidR="008E0F0F" w:rsidRPr="006632F3" w:rsidRDefault="008E0F0F" w:rsidP="008E0F0F">
      <w:pPr>
        <w:tabs>
          <w:tab w:val="left" w:pos="760"/>
        </w:tabs>
        <w:spacing w:after="0" w:line="545" w:lineRule="exact"/>
        <w:ind w:left="334" w:right="-20"/>
        <w:rPr>
          <w:rFonts w:ascii="Times New Roman" w:eastAsia="Times New Roman" w:hAnsi="Times New Roman" w:cs="Times New Roman"/>
        </w:rPr>
      </w:pPr>
      <w:r w:rsidRPr="006632F3">
        <w:rPr>
          <w:rFonts w:ascii="Times New Roman" w:hAnsi="Times New Roman" w:cs="Times New Roman"/>
          <w:noProof/>
        </w:rPr>
        <mc:AlternateContent>
          <mc:Choice Requires="wps">
            <w:drawing>
              <wp:anchor distT="0" distB="0" distL="114300" distR="114300" simplePos="0" relativeHeight="252018688" behindDoc="1" locked="0" layoutInCell="1" allowOverlap="1" wp14:anchorId="4806ABB4" wp14:editId="42F5E664">
                <wp:simplePos x="0" y="0"/>
                <wp:positionH relativeFrom="page">
                  <wp:posOffset>4862830</wp:posOffset>
                </wp:positionH>
                <wp:positionV relativeFrom="paragraph">
                  <wp:posOffset>1270</wp:posOffset>
                </wp:positionV>
                <wp:extent cx="47625" cy="95250"/>
                <wp:effectExtent l="0" t="1270" r="4445" b="0"/>
                <wp:wrapNone/>
                <wp:docPr id="1819" name="Text Box 17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 cy="95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FFD9D" w14:textId="77777777" w:rsidR="008E0F0F" w:rsidRDefault="008E0F0F" w:rsidP="008E0F0F">
                            <w:pPr>
                              <w:spacing w:after="0" w:line="150" w:lineRule="exact"/>
                              <w:ind w:right="-63"/>
                              <w:rPr>
                                <w:rFonts w:ascii="Arial" w:eastAsia="Arial" w:hAnsi="Arial" w:cs="Arial"/>
                                <w:sz w:val="15"/>
                                <w:szCs w:val="15"/>
                              </w:rPr>
                            </w:pPr>
                            <w:r>
                              <w:rPr>
                                <w:rFonts w:ascii="Arial" w:eastAsia="Arial" w:hAnsi="Arial" w:cs="Arial"/>
                                <w:color w:val="575757"/>
                                <w:w w:val="179"/>
                                <w:sz w:val="15"/>
                                <w:szCs w:val="15"/>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51" o:spid="_x0000_s1070" type="#_x0000_t202" style="position:absolute;left:0;text-align:left;margin-left:382.9pt;margin-top:.1pt;width:3.75pt;height:7.5pt;z-index:-251297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" filled="f" stroked="f">
                <v:textbox inset="0,0,0,0">
                  <w:txbxContent>
                    <w:p w14:paraId="4A9FFD9D" w14:textId="77777777" w:rsidR="008E0F0F" w:rsidRDefault="008E0F0F" w:rsidP="008E0F0F">
                      <w:pPr>
                        <w:spacing w:after="0" w:line="150" w:lineRule="exact"/>
                        <w:ind w:right="-63"/>
                        <w:rPr>
                          <w:rFonts w:ascii="Arial" w:eastAsia="Arial" w:hAnsi="Arial" w:cs="Arial"/>
                          <w:sz w:val="15"/>
                          <w:szCs w:val="15"/>
                        </w:rPr>
                      </w:pPr>
                      <w:r>
                        <w:rPr>
                          <w:rFonts w:ascii="Arial" w:eastAsia="Arial" w:hAnsi="Arial" w:cs="Arial"/>
                          <w:color w:val="575757"/>
                          <w:w w:val="179"/>
                          <w:sz w:val="15"/>
                          <w:szCs w:val="15"/>
                        </w:rPr>
                        <w:t>I</w:t>
                      </w:r>
                    </w:p>
                  </w:txbxContent>
                </v:textbox>
                <w10:wrap anchorx="page"/>
              </v:shape>
            </w:pict>
          </mc:Fallback>
        </mc:AlternateContent>
      </w:r>
      <w:r w:rsidRPr="006632F3">
        <w:rPr>
          <w:rFonts w:ascii="Times New Roman" w:eastAsia="Times New Roman" w:hAnsi="Times New Roman" w:cs="Times New Roman"/>
          <w:color w:val="575757"/>
          <w:w w:val="82"/>
          <w:position w:val="-1"/>
        </w:rPr>
        <w:t>:</w:t>
      </w:r>
      <w:r w:rsidRPr="006632F3">
        <w:rPr>
          <w:rFonts w:ascii="Times New Roman" w:eastAsia="Times New Roman" w:hAnsi="Times New Roman" w:cs="Times New Roman"/>
          <w:color w:val="575757"/>
          <w:position w:val="-1"/>
        </w:rPr>
        <w:tab/>
      </w:r>
      <w:proofErr w:type="gramStart"/>
      <w:r w:rsidRPr="006632F3">
        <w:rPr>
          <w:rFonts w:ascii="Times New Roman" w:eastAsia="Times New Roman" w:hAnsi="Times New Roman" w:cs="Times New Roman"/>
          <w:color w:val="575757"/>
          <w:w w:val="83"/>
          <w:position w:val="-1"/>
        </w:rPr>
        <w:t>u</w:t>
      </w:r>
      <w:r w:rsidRPr="006632F3">
        <w:rPr>
          <w:rFonts w:ascii="Times New Roman" w:eastAsia="Times New Roman" w:hAnsi="Times New Roman" w:cs="Times New Roman"/>
          <w:color w:val="797979"/>
          <w:w w:val="32"/>
          <w:position w:val="-1"/>
        </w:rPr>
        <w:t>d</w:t>
      </w:r>
      <w:proofErr w:type="gramEnd"/>
      <w:r w:rsidRPr="006632F3">
        <w:rPr>
          <w:rFonts w:ascii="Times New Roman" w:eastAsia="Times New Roman" w:hAnsi="Times New Roman" w:cs="Times New Roman"/>
          <w:color w:val="797979"/>
          <w:spacing w:val="-15"/>
          <w:position w:val="-1"/>
        </w:rPr>
        <w:t xml:space="preserve"> </w:t>
      </w:r>
      <w:r w:rsidRPr="006632F3">
        <w:rPr>
          <w:rFonts w:ascii="Times New Roman" w:eastAsia="Times New Roman" w:hAnsi="Times New Roman" w:cs="Times New Roman"/>
          <w:color w:val="575757"/>
          <w:position w:val="-1"/>
        </w:rPr>
        <w:t>---</w:t>
      </w:r>
    </w:p>
    <w:p w14:paraId="5072138B" w14:textId="77777777" w:rsidR="008E0F0F" w:rsidRPr="006632F3" w:rsidRDefault="008E0F0F" w:rsidP="008E0F0F">
      <w:pPr>
        <w:spacing w:after="0"/>
        <w:rPr>
          <w:rFonts w:ascii="Times New Roman" w:hAnsi="Times New Roman" w:cs="Times New Roman"/>
        </w:rPr>
        <w:sectPr w:rsidR="008E0F0F" w:rsidRPr="006632F3">
          <w:type w:val="continuous"/>
          <w:pgSz w:w="12240" w:h="15860"/>
          <w:pgMar w:top="1460" w:right="1720" w:bottom="280" w:left="1720" w:header="720" w:footer="720" w:gutter="0"/>
          <w:cols w:num="2" w:space="720" w:equalWidth="0">
            <w:col w:w="5265" w:space="338"/>
            <w:col w:w="3197"/>
          </w:cols>
        </w:sectPr>
      </w:pPr>
    </w:p>
    <w:p w14:paraId="43648E4B" w14:textId="77777777" w:rsidR="008E0F0F" w:rsidRPr="006632F3" w:rsidRDefault="008E0F0F" w:rsidP="008E0F0F">
      <w:pPr>
        <w:spacing w:after="0" w:line="180" w:lineRule="exact"/>
        <w:rPr>
          <w:rFonts w:ascii="Times New Roman" w:hAnsi="Times New Roman" w:cs="Times New Roman"/>
        </w:rPr>
      </w:pPr>
    </w:p>
    <w:p w14:paraId="03B3A213" w14:textId="77777777" w:rsidR="008E0F0F" w:rsidRPr="006632F3" w:rsidRDefault="008E0F0F" w:rsidP="008E0F0F">
      <w:pPr>
        <w:spacing w:after="0" w:line="200" w:lineRule="exact"/>
        <w:rPr>
          <w:rFonts w:ascii="Times New Roman" w:hAnsi="Times New Roman" w:cs="Times New Roman"/>
        </w:rPr>
      </w:pPr>
    </w:p>
    <w:p w14:paraId="1D5D69AD" w14:textId="77777777" w:rsidR="008E0F0F" w:rsidRPr="006632F3" w:rsidRDefault="008E0F0F" w:rsidP="008E0F0F">
      <w:pPr>
        <w:spacing w:after="0" w:line="200" w:lineRule="exact"/>
        <w:rPr>
          <w:rFonts w:ascii="Times New Roman" w:hAnsi="Times New Roman" w:cs="Times New Roman"/>
        </w:rPr>
      </w:pPr>
    </w:p>
    <w:p w14:paraId="23ABE339" w14:textId="77777777" w:rsidR="008E0F0F" w:rsidRPr="006632F3" w:rsidRDefault="008E0F0F" w:rsidP="008E0F0F">
      <w:pPr>
        <w:spacing w:after="0"/>
        <w:rPr>
          <w:rFonts w:ascii="Times New Roman" w:hAnsi="Times New Roman" w:cs="Times New Roman"/>
        </w:rPr>
        <w:sectPr w:rsidR="008E0F0F" w:rsidRPr="006632F3">
          <w:type w:val="continuous"/>
          <w:pgSz w:w="12240" w:h="15860"/>
          <w:pgMar w:top="1460" w:right="1720" w:bottom="280" w:left="1720" w:header="720" w:footer="720" w:gutter="0"/>
          <w:cols w:space="720"/>
        </w:sectPr>
      </w:pPr>
    </w:p>
    <w:p w14:paraId="1438BF3A" w14:textId="77777777" w:rsidR="008E0F0F" w:rsidRPr="006632F3" w:rsidRDefault="008E0F0F" w:rsidP="008E0F0F">
      <w:pPr>
        <w:spacing w:before="6" w:after="0" w:line="130" w:lineRule="exact"/>
        <w:rPr>
          <w:rFonts w:ascii="Times New Roman" w:hAnsi="Times New Roman" w:cs="Times New Roman"/>
        </w:rPr>
      </w:pPr>
    </w:p>
    <w:p w14:paraId="600CCC6A" w14:textId="77777777" w:rsidR="008E0F0F" w:rsidRPr="006632F3" w:rsidRDefault="008E0F0F" w:rsidP="008E0F0F">
      <w:pPr>
        <w:spacing w:after="0" w:line="240" w:lineRule="auto"/>
        <w:ind w:right="-20"/>
        <w:jc w:val="right"/>
        <w:rPr>
          <w:rFonts w:ascii="Times New Roman" w:eastAsia="Arial" w:hAnsi="Times New Roman" w:cs="Times New Roman"/>
        </w:rPr>
      </w:pPr>
      <w:proofErr w:type="gramStart"/>
      <w:r w:rsidRPr="006632F3">
        <w:rPr>
          <w:rFonts w:ascii="Times New Roman" w:eastAsia="Arial" w:hAnsi="Times New Roman" w:cs="Times New Roman"/>
          <w:color w:val="575757"/>
          <w:w w:val="83"/>
        </w:rPr>
        <w:t>sxo</w:t>
      </w:r>
      <w:proofErr w:type="gramEnd"/>
    </w:p>
    <w:p w14:paraId="660AEF1F" w14:textId="77777777" w:rsidR="008E0F0F" w:rsidRPr="006632F3" w:rsidRDefault="008E0F0F" w:rsidP="008E0F0F">
      <w:pPr>
        <w:spacing w:before="41" w:after="0" w:line="240" w:lineRule="auto"/>
        <w:ind w:right="-20"/>
        <w:rPr>
          <w:rFonts w:ascii="Times New Roman" w:eastAsia="Arial" w:hAnsi="Times New Roman" w:cs="Times New Roman"/>
        </w:rPr>
      </w:pPr>
      <w:r w:rsidRPr="006632F3">
        <w:rPr>
          <w:rFonts w:ascii="Times New Roman" w:hAnsi="Times New Roman" w:cs="Times New Roman"/>
        </w:rPr>
        <w:br w:type="column"/>
      </w:r>
      <w:r w:rsidRPr="006632F3">
        <w:rPr>
          <w:rFonts w:ascii="Times New Roman" w:eastAsia="Arial" w:hAnsi="Times New Roman" w:cs="Times New Roman"/>
          <w:b/>
          <w:bCs/>
          <w:color w:val="424242"/>
          <w:w w:val="83"/>
        </w:rPr>
        <w:lastRenderedPageBreak/>
        <w:t>Fil</w:t>
      </w:r>
      <w:r w:rsidRPr="006632F3">
        <w:rPr>
          <w:rFonts w:ascii="Times New Roman" w:eastAsia="Arial" w:hAnsi="Times New Roman" w:cs="Times New Roman"/>
          <w:b/>
          <w:bCs/>
          <w:color w:val="424242"/>
          <w:spacing w:val="-6"/>
          <w:w w:val="83"/>
        </w:rPr>
        <w:t>t</w:t>
      </w:r>
      <w:r w:rsidRPr="006632F3">
        <w:rPr>
          <w:rFonts w:ascii="Times New Roman" w:eastAsia="Arial" w:hAnsi="Times New Roman" w:cs="Times New Roman"/>
          <w:b/>
          <w:bCs/>
          <w:color w:val="696969"/>
          <w:w w:val="83"/>
        </w:rPr>
        <w:t>er</w:t>
      </w:r>
      <w:r w:rsidRPr="006632F3">
        <w:rPr>
          <w:rFonts w:ascii="Times New Roman" w:eastAsia="Arial" w:hAnsi="Times New Roman" w:cs="Times New Roman"/>
          <w:b/>
          <w:bCs/>
          <w:color w:val="696969"/>
          <w:spacing w:val="-1"/>
          <w:w w:val="83"/>
        </w:rPr>
        <w:t xml:space="preserve"> </w:t>
      </w:r>
      <w:r w:rsidRPr="006632F3">
        <w:rPr>
          <w:rFonts w:ascii="Times New Roman" w:eastAsia="Arial" w:hAnsi="Times New Roman" w:cs="Times New Roman"/>
          <w:b/>
          <w:bCs/>
          <w:color w:val="2B2B2B"/>
          <w:spacing w:val="-3"/>
          <w:w w:val="102"/>
        </w:rPr>
        <w:t>r</w:t>
      </w:r>
      <w:r w:rsidRPr="006632F3">
        <w:rPr>
          <w:rFonts w:ascii="Times New Roman" w:eastAsia="Arial" w:hAnsi="Times New Roman" w:cs="Times New Roman"/>
          <w:b/>
          <w:bCs/>
          <w:color w:val="575757"/>
          <w:w w:val="85"/>
        </w:rPr>
        <w:t>esu</w:t>
      </w:r>
      <w:r w:rsidRPr="006632F3">
        <w:rPr>
          <w:rFonts w:ascii="Times New Roman" w:eastAsia="Arial" w:hAnsi="Times New Roman" w:cs="Times New Roman"/>
          <w:b/>
          <w:bCs/>
          <w:color w:val="575757"/>
          <w:spacing w:val="-18"/>
          <w:w w:val="85"/>
        </w:rPr>
        <w:t>l</w:t>
      </w:r>
      <w:r w:rsidRPr="006632F3">
        <w:rPr>
          <w:rFonts w:ascii="Times New Roman" w:eastAsia="Arial" w:hAnsi="Times New Roman" w:cs="Times New Roman"/>
          <w:b/>
          <w:bCs/>
          <w:color w:val="797979"/>
          <w:w w:val="169"/>
        </w:rPr>
        <w:t>t</w:t>
      </w:r>
      <w:r w:rsidRPr="006632F3">
        <w:rPr>
          <w:rFonts w:ascii="Times New Roman" w:eastAsia="Arial" w:hAnsi="Times New Roman" w:cs="Times New Roman"/>
          <w:b/>
          <w:bCs/>
          <w:color w:val="797979"/>
          <w:spacing w:val="-12"/>
        </w:rPr>
        <w:t xml:space="preserve"> </w:t>
      </w:r>
      <w:r w:rsidRPr="006632F3">
        <w:rPr>
          <w:rFonts w:ascii="Times New Roman" w:eastAsia="Arial" w:hAnsi="Times New Roman" w:cs="Times New Roman"/>
          <w:b/>
          <w:bCs/>
          <w:color w:val="575757"/>
          <w:w w:val="86"/>
        </w:rPr>
        <w:t>sensor</w:t>
      </w:r>
      <w:r w:rsidRPr="006632F3">
        <w:rPr>
          <w:rFonts w:ascii="Times New Roman" w:eastAsia="Arial" w:hAnsi="Times New Roman" w:cs="Times New Roman"/>
          <w:b/>
          <w:bCs/>
          <w:color w:val="575757"/>
          <w:spacing w:val="-5"/>
          <w:w w:val="86"/>
        </w:rPr>
        <w:t xml:space="preserve"> </w:t>
      </w:r>
      <w:r w:rsidRPr="006632F3">
        <w:rPr>
          <w:rFonts w:ascii="Times New Roman" w:eastAsia="Arial" w:hAnsi="Times New Roman" w:cs="Times New Roman"/>
          <w:b/>
          <w:bCs/>
          <w:color w:val="575757"/>
          <w:w w:val="91"/>
        </w:rPr>
        <w:t>p</w:t>
      </w:r>
      <w:r w:rsidRPr="006632F3">
        <w:rPr>
          <w:rFonts w:ascii="Times New Roman" w:eastAsia="Arial" w:hAnsi="Times New Roman" w:cs="Times New Roman"/>
          <w:b/>
          <w:bCs/>
          <w:color w:val="575757"/>
          <w:spacing w:val="-15"/>
          <w:w w:val="91"/>
        </w:rPr>
        <w:t>o</w:t>
      </w:r>
      <w:r w:rsidRPr="006632F3">
        <w:rPr>
          <w:rFonts w:ascii="Times New Roman" w:eastAsia="Arial" w:hAnsi="Times New Roman" w:cs="Times New Roman"/>
          <w:b/>
          <w:bCs/>
          <w:color w:val="2B2B2B"/>
          <w:w w:val="82"/>
        </w:rPr>
        <w:t>l</w:t>
      </w:r>
      <w:r w:rsidRPr="006632F3">
        <w:rPr>
          <w:rFonts w:ascii="Times New Roman" w:eastAsia="Arial" w:hAnsi="Times New Roman" w:cs="Times New Roman"/>
          <w:b/>
          <w:bCs/>
          <w:color w:val="2B2B2B"/>
          <w:spacing w:val="4"/>
          <w:w w:val="82"/>
        </w:rPr>
        <w:t>i</w:t>
      </w:r>
      <w:r w:rsidRPr="006632F3">
        <w:rPr>
          <w:rFonts w:ascii="Times New Roman" w:eastAsia="Arial" w:hAnsi="Times New Roman" w:cs="Times New Roman"/>
          <w:b/>
          <w:bCs/>
          <w:color w:val="696969"/>
          <w:spacing w:val="-14"/>
          <w:w w:val="88"/>
        </w:rPr>
        <w:t>c</w:t>
      </w:r>
      <w:r w:rsidRPr="006632F3">
        <w:rPr>
          <w:rFonts w:ascii="Times New Roman" w:eastAsia="Arial" w:hAnsi="Times New Roman" w:cs="Times New Roman"/>
          <w:b/>
          <w:bCs/>
          <w:color w:val="2B2B2B"/>
          <w:w w:val="94"/>
        </w:rPr>
        <w:t>i</w:t>
      </w:r>
      <w:r w:rsidRPr="006632F3">
        <w:rPr>
          <w:rFonts w:ascii="Times New Roman" w:eastAsia="Arial" w:hAnsi="Times New Roman" w:cs="Times New Roman"/>
          <w:b/>
          <w:bCs/>
          <w:color w:val="2B2B2B"/>
          <w:spacing w:val="-10"/>
          <w:w w:val="95"/>
        </w:rPr>
        <w:t>e</w:t>
      </w:r>
      <w:r w:rsidRPr="006632F3">
        <w:rPr>
          <w:rFonts w:ascii="Times New Roman" w:eastAsia="Arial" w:hAnsi="Times New Roman" w:cs="Times New Roman"/>
          <w:b/>
          <w:bCs/>
          <w:color w:val="575757"/>
          <w:w w:val="106"/>
        </w:rPr>
        <w:t>s</w:t>
      </w:r>
    </w:p>
    <w:p w14:paraId="4C8478B0" w14:textId="77777777" w:rsidR="008E0F0F" w:rsidRPr="006632F3" w:rsidRDefault="008E0F0F" w:rsidP="008E0F0F">
      <w:pPr>
        <w:spacing w:after="0" w:line="200" w:lineRule="exact"/>
        <w:rPr>
          <w:rFonts w:ascii="Times New Roman" w:hAnsi="Times New Roman" w:cs="Times New Roman"/>
        </w:rPr>
      </w:pPr>
    </w:p>
    <w:p w14:paraId="1116DE84" w14:textId="77777777" w:rsidR="008E0F0F" w:rsidRPr="006632F3" w:rsidRDefault="008E0F0F" w:rsidP="008E0F0F">
      <w:pPr>
        <w:spacing w:before="7" w:after="0" w:line="260" w:lineRule="exact"/>
        <w:rPr>
          <w:rFonts w:ascii="Times New Roman" w:hAnsi="Times New Roman" w:cs="Times New Roman"/>
        </w:rPr>
      </w:pPr>
    </w:p>
    <w:p w14:paraId="35633AFB" w14:textId="77777777" w:rsidR="008E0F0F" w:rsidRPr="006632F3" w:rsidRDefault="008E0F0F" w:rsidP="008E0F0F">
      <w:pPr>
        <w:spacing w:after="0" w:line="158" w:lineRule="exact"/>
        <w:ind w:left="1041" w:right="-20"/>
        <w:rPr>
          <w:rFonts w:ascii="Times New Roman" w:eastAsia="Arial" w:hAnsi="Times New Roman" w:cs="Times New Roman"/>
        </w:rPr>
      </w:pPr>
      <w:r w:rsidRPr="006632F3">
        <w:rPr>
          <w:rFonts w:ascii="Times New Roman" w:eastAsia="Arial" w:hAnsi="Times New Roman" w:cs="Times New Roman"/>
          <w:color w:val="696969"/>
          <w:position w:val="-1"/>
        </w:rPr>
        <w:t>Send</w:t>
      </w:r>
      <w:r w:rsidRPr="006632F3">
        <w:rPr>
          <w:rFonts w:ascii="Times New Roman" w:eastAsia="Arial" w:hAnsi="Times New Roman" w:cs="Times New Roman"/>
          <w:color w:val="696969"/>
          <w:spacing w:val="-2"/>
          <w:position w:val="-1"/>
        </w:rPr>
        <w:t xml:space="preserve"> </w:t>
      </w:r>
      <w:r w:rsidRPr="006632F3">
        <w:rPr>
          <w:rFonts w:ascii="Times New Roman" w:eastAsia="Arial" w:hAnsi="Times New Roman" w:cs="Times New Roman"/>
          <w:color w:val="424242"/>
          <w:position w:val="-1"/>
        </w:rPr>
        <w:t>filter</w:t>
      </w:r>
    </w:p>
    <w:p w14:paraId="3ADA7E89" w14:textId="77777777" w:rsidR="008E0F0F" w:rsidRPr="006632F3" w:rsidRDefault="008E0F0F" w:rsidP="008E0F0F">
      <w:pPr>
        <w:spacing w:after="0"/>
        <w:rPr>
          <w:rFonts w:ascii="Times New Roman" w:hAnsi="Times New Roman" w:cs="Times New Roman"/>
        </w:rPr>
        <w:sectPr w:rsidR="008E0F0F" w:rsidRPr="006632F3">
          <w:type w:val="continuous"/>
          <w:pgSz w:w="12240" w:h="15860"/>
          <w:pgMar w:top="1460" w:right="1720" w:bottom="280" w:left="1720" w:header="720" w:footer="720" w:gutter="0"/>
          <w:cols w:num="2" w:space="720" w:equalWidth="0">
            <w:col w:w="2892" w:space="1708"/>
            <w:col w:w="4200"/>
          </w:cols>
        </w:sectPr>
      </w:pPr>
    </w:p>
    <w:p w14:paraId="6B350EF4" w14:textId="77777777" w:rsidR="008E0F0F" w:rsidRPr="006632F3" w:rsidRDefault="008E0F0F" w:rsidP="008E0F0F">
      <w:pPr>
        <w:spacing w:after="0" w:line="200" w:lineRule="exact"/>
        <w:rPr>
          <w:rFonts w:ascii="Times New Roman" w:hAnsi="Times New Roman" w:cs="Times New Roman"/>
        </w:rPr>
      </w:pPr>
    </w:p>
    <w:p w14:paraId="6D8BA7E4" w14:textId="77777777" w:rsidR="008E0F0F" w:rsidRPr="006632F3" w:rsidRDefault="008E0F0F" w:rsidP="008E0F0F">
      <w:pPr>
        <w:spacing w:after="0" w:line="200" w:lineRule="exact"/>
        <w:rPr>
          <w:rFonts w:ascii="Times New Roman" w:hAnsi="Times New Roman" w:cs="Times New Roman"/>
        </w:rPr>
      </w:pPr>
    </w:p>
    <w:p w14:paraId="21B4BC68" w14:textId="77777777" w:rsidR="008E0F0F" w:rsidRPr="006632F3" w:rsidRDefault="008E0F0F" w:rsidP="008E0F0F">
      <w:pPr>
        <w:spacing w:before="8" w:after="0" w:line="220" w:lineRule="exact"/>
        <w:rPr>
          <w:rFonts w:ascii="Times New Roman" w:hAnsi="Times New Roman" w:cs="Times New Roman"/>
        </w:rPr>
      </w:pPr>
    </w:p>
    <w:p w14:paraId="2DACAEE2" w14:textId="77777777" w:rsidR="008E0F0F" w:rsidRPr="006632F3" w:rsidRDefault="008E0F0F" w:rsidP="008E0F0F">
      <w:pPr>
        <w:spacing w:before="41" w:after="0" w:line="240" w:lineRule="auto"/>
        <w:ind w:left="2363" w:right="-20"/>
        <w:rPr>
          <w:rFonts w:ascii="Times New Roman" w:eastAsia="Arial" w:hAnsi="Times New Roman" w:cs="Times New Roman"/>
        </w:rPr>
      </w:pPr>
      <w:r w:rsidRPr="006632F3">
        <w:rPr>
          <w:rFonts w:ascii="Times New Roman" w:eastAsia="Arial" w:hAnsi="Times New Roman" w:cs="Times New Roman"/>
          <w:b/>
          <w:bCs/>
          <w:color w:val="575757"/>
          <w:w w:val="86"/>
        </w:rPr>
        <w:t>Sensor</w:t>
      </w:r>
      <w:r w:rsidRPr="006632F3">
        <w:rPr>
          <w:rFonts w:ascii="Times New Roman" w:eastAsia="Arial" w:hAnsi="Times New Roman" w:cs="Times New Roman"/>
          <w:b/>
          <w:bCs/>
          <w:color w:val="575757"/>
          <w:spacing w:val="-2"/>
          <w:w w:val="86"/>
        </w:rPr>
        <w:t xml:space="preserve"> </w:t>
      </w:r>
      <w:r w:rsidRPr="006632F3">
        <w:rPr>
          <w:rFonts w:ascii="Times New Roman" w:eastAsia="Arial" w:hAnsi="Times New Roman" w:cs="Times New Roman"/>
          <w:b/>
          <w:bCs/>
          <w:color w:val="696969"/>
          <w:spacing w:val="-19"/>
        </w:rPr>
        <w:t>G</w:t>
      </w:r>
      <w:r w:rsidRPr="006632F3">
        <w:rPr>
          <w:rFonts w:ascii="Times New Roman" w:eastAsia="Arial" w:hAnsi="Times New Roman" w:cs="Times New Roman"/>
          <w:b/>
          <w:bCs/>
          <w:color w:val="424242"/>
        </w:rPr>
        <w:t>rid</w:t>
      </w:r>
    </w:p>
    <w:p w14:paraId="54BDEA6B" w14:textId="77777777" w:rsidR="008E0F0F" w:rsidRPr="006632F3" w:rsidRDefault="008E0F0F" w:rsidP="008E0F0F">
      <w:pPr>
        <w:spacing w:before="7" w:after="0" w:line="120" w:lineRule="exact"/>
        <w:rPr>
          <w:rFonts w:ascii="Times New Roman" w:hAnsi="Times New Roman" w:cs="Times New Roman"/>
        </w:rPr>
      </w:pPr>
    </w:p>
    <w:p w14:paraId="14D6EE4E" w14:textId="77777777" w:rsidR="008E0F0F" w:rsidRPr="006632F3" w:rsidRDefault="008E0F0F" w:rsidP="008E0F0F">
      <w:pPr>
        <w:spacing w:after="0" w:line="200" w:lineRule="exact"/>
        <w:rPr>
          <w:rFonts w:ascii="Times New Roman" w:hAnsi="Times New Roman" w:cs="Times New Roman"/>
        </w:rPr>
      </w:pPr>
    </w:p>
    <w:p w14:paraId="1480DB3D" w14:textId="77777777" w:rsidR="008E0F0F" w:rsidRPr="006632F3" w:rsidRDefault="008E0F0F" w:rsidP="008E0F0F">
      <w:pPr>
        <w:spacing w:after="0" w:line="200" w:lineRule="exact"/>
        <w:rPr>
          <w:rFonts w:ascii="Times New Roman" w:hAnsi="Times New Roman" w:cs="Times New Roman"/>
        </w:rPr>
      </w:pPr>
    </w:p>
    <w:p w14:paraId="2E676FC7" w14:textId="77777777" w:rsidR="008E0F0F" w:rsidRPr="006632F3" w:rsidRDefault="008E0F0F" w:rsidP="008E0F0F">
      <w:pPr>
        <w:spacing w:after="0" w:line="240" w:lineRule="auto"/>
        <w:ind w:left="306" w:right="-20"/>
        <w:jc w:val="center"/>
        <w:rPr>
          <w:rFonts w:ascii="Times New Roman" w:eastAsia="Times New Roman"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17664" behindDoc="1" locked="0" layoutInCell="1" allowOverlap="1" wp14:anchorId="6E946789" wp14:editId="4E54F179">
                <wp:simplePos x="0" y="0"/>
                <wp:positionH relativeFrom="page">
                  <wp:posOffset>2192655</wp:posOffset>
                </wp:positionH>
                <wp:positionV relativeFrom="paragraph">
                  <wp:posOffset>-861060</wp:posOffset>
                </wp:positionV>
                <wp:extent cx="2563495" cy="808355"/>
                <wp:effectExtent l="1905" t="5715" r="0" b="5080"/>
                <wp:wrapNone/>
                <wp:docPr id="1811" name="Group 17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63495" cy="808355"/>
                          <a:chOff x="3453" y="-1356"/>
                          <a:chExt cx="4037" cy="1273"/>
                        </a:xfrm>
                      </wpg:grpSpPr>
                      <pic:pic xmlns:pic="http://schemas.openxmlformats.org/drawingml/2006/picture">
                        <pic:nvPicPr>
                          <pic:cNvPr id="1812" name="Picture 175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5356" y="-1356"/>
                            <a:ext cx="2134" cy="746"/>
                          </a:xfrm>
                          <a:prstGeom prst="rect">
                            <a:avLst/>
                          </a:prstGeom>
                          <a:noFill/>
                          <a:extLst>
                            <a:ext uri="{909E8E84-426E-40DD-AFC4-6F175D3DCCD1}">
                              <a14:hiddenFill xmlns:a14="http://schemas.microsoft.com/office/drawing/2010/main">
                                <a:solidFill>
                                  <a:srgbClr val="FFFFFF"/>
                                </a:solidFill>
                              </a14:hiddenFill>
                            </a:ext>
                          </a:extLst>
                        </pic:spPr>
                      </pic:pic>
                      <wpg:grpSp>
                        <wpg:cNvPr id="1813" name="Group 1748"/>
                        <wpg:cNvGrpSpPr>
                          <a:grpSpLocks/>
                        </wpg:cNvGrpSpPr>
                        <wpg:grpSpPr bwMode="auto">
                          <a:xfrm>
                            <a:off x="3466" y="-1073"/>
                            <a:ext cx="1916" cy="2"/>
                            <a:chOff x="3466" y="-1073"/>
                            <a:chExt cx="1916" cy="2"/>
                          </a:xfrm>
                        </wpg:grpSpPr>
                        <wps:wsp>
                          <wps:cNvPr id="1814" name="Freeform 1749"/>
                          <wps:cNvSpPr>
                            <a:spLocks/>
                          </wps:cNvSpPr>
                          <wps:spPr bwMode="auto">
                            <a:xfrm>
                              <a:off x="3466" y="-1073"/>
                              <a:ext cx="1916" cy="2"/>
                            </a:xfrm>
                            <a:custGeom>
                              <a:avLst/>
                              <a:gdLst>
                                <a:gd name="T0" fmla="+- 0 3466 3466"/>
                                <a:gd name="T1" fmla="*/ T0 w 1916"/>
                                <a:gd name="T2" fmla="+- 0 5382 3466"/>
                                <a:gd name="T3" fmla="*/ T2 w 1916"/>
                              </a:gdLst>
                              <a:ahLst/>
                              <a:cxnLst>
                                <a:cxn ang="0">
                                  <a:pos x="T1" y="0"/>
                                </a:cxn>
                                <a:cxn ang="0">
                                  <a:pos x="T3" y="0"/>
                                </a:cxn>
                              </a:cxnLst>
                              <a:rect l="0" t="0" r="r" b="b"/>
                              <a:pathLst>
                                <a:path w="1916">
                                  <a:moveTo>
                                    <a:pt x="0" y="0"/>
                                  </a:moveTo>
                                  <a:lnTo>
                                    <a:pt x="1916" y="0"/>
                                  </a:lnTo>
                                </a:path>
                              </a:pathLst>
                            </a:custGeom>
                            <a:noFill/>
                            <a:ln w="16329">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5" name="Group 1746"/>
                        <wpg:cNvGrpSpPr>
                          <a:grpSpLocks/>
                        </wpg:cNvGrpSpPr>
                        <wpg:grpSpPr bwMode="auto">
                          <a:xfrm>
                            <a:off x="3479" y="-1086"/>
                            <a:ext cx="2" cy="990"/>
                            <a:chOff x="3479" y="-1086"/>
                            <a:chExt cx="2" cy="990"/>
                          </a:xfrm>
                        </wpg:grpSpPr>
                        <wps:wsp>
                          <wps:cNvPr id="1816" name="Freeform 1747"/>
                          <wps:cNvSpPr>
                            <a:spLocks/>
                          </wps:cNvSpPr>
                          <wps:spPr bwMode="auto">
                            <a:xfrm>
                              <a:off x="3479" y="-1086"/>
                              <a:ext cx="2" cy="990"/>
                            </a:xfrm>
                            <a:custGeom>
                              <a:avLst/>
                              <a:gdLst>
                                <a:gd name="T0" fmla="+- 0 -96 -1086"/>
                                <a:gd name="T1" fmla="*/ -96 h 990"/>
                                <a:gd name="T2" fmla="+- 0 -1086 -1086"/>
                                <a:gd name="T3" fmla="*/ -1086 h 990"/>
                              </a:gdLst>
                              <a:ahLst/>
                              <a:cxnLst>
                                <a:cxn ang="0">
                                  <a:pos x="0" y="T1"/>
                                </a:cxn>
                                <a:cxn ang="0">
                                  <a:pos x="0" y="T3"/>
                                </a:cxn>
                              </a:cxnLst>
                              <a:rect l="0" t="0" r="r" b="b"/>
                              <a:pathLst>
                                <a:path h="990">
                                  <a:moveTo>
                                    <a:pt x="0" y="990"/>
                                  </a:moveTo>
                                  <a:lnTo>
                                    <a:pt x="0" y="0"/>
                                  </a:lnTo>
                                </a:path>
                              </a:pathLst>
                            </a:custGeom>
                            <a:noFill/>
                            <a:ln w="16329">
                              <a:solidFill>
                                <a:srgbClr val="7C7C7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7" name="Group 1744"/>
                        <wpg:cNvGrpSpPr>
                          <a:grpSpLocks/>
                        </wpg:cNvGrpSpPr>
                        <wpg:grpSpPr bwMode="auto">
                          <a:xfrm>
                            <a:off x="3466" y="-103"/>
                            <a:ext cx="1980" cy="2"/>
                            <a:chOff x="3466" y="-103"/>
                            <a:chExt cx="1980" cy="2"/>
                          </a:xfrm>
                        </wpg:grpSpPr>
                        <wps:wsp>
                          <wps:cNvPr id="1818" name="Freeform 1745"/>
                          <wps:cNvSpPr>
                            <a:spLocks/>
                          </wps:cNvSpPr>
                          <wps:spPr bwMode="auto">
                            <a:xfrm>
                              <a:off x="3466" y="-103"/>
                              <a:ext cx="1980" cy="2"/>
                            </a:xfrm>
                            <a:custGeom>
                              <a:avLst/>
                              <a:gdLst>
                                <a:gd name="T0" fmla="+- 0 3466 3466"/>
                                <a:gd name="T1" fmla="*/ T0 w 1980"/>
                                <a:gd name="T2" fmla="+- 0 5446 3466"/>
                                <a:gd name="T3" fmla="*/ T2 w 1980"/>
                              </a:gdLst>
                              <a:ahLst/>
                              <a:cxnLst>
                                <a:cxn ang="0">
                                  <a:pos x="T1" y="0"/>
                                </a:cxn>
                                <a:cxn ang="0">
                                  <a:pos x="T3" y="0"/>
                                </a:cxn>
                              </a:cxnLst>
                              <a:rect l="0" t="0" r="r" b="b"/>
                              <a:pathLst>
                                <a:path w="1980">
                                  <a:moveTo>
                                    <a:pt x="0" y="0"/>
                                  </a:moveTo>
                                  <a:lnTo>
                                    <a:pt x="1980" y="0"/>
                                  </a:lnTo>
                                </a:path>
                              </a:pathLst>
                            </a:custGeom>
                            <a:noFill/>
                            <a:ln w="8164">
                              <a:solidFill>
                                <a:srgbClr val="03030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743" o:spid="_x0000_s1026" style="position:absolute;margin-left:172.65pt;margin-top:-67.8pt;width:201.85pt;height:63.65pt;z-index:-251298816;mso-position-horizontal-relative:page" coordorigin="3453,-1356" coordsize="4037,1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">
                <v:shape id="Picture 1750" o:spid="_x0000_s1027" type="#_x0000_t75" style="position:absolute;left:5356;top:-1356;width:2134;height: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OArPBAAAA3QAAAA8AAABkcnMvZG93bnJldi54bWxET01rg0AQvQf6H5Yp9BbXJBCsdQ2hoZCr&#10;puQ8uFO1dWdld6O2v75bCPQ2j/c5xWExg5jI+d6ygk2SgiBurO65VfB+eVtnIHxA1jhYJgXf5OFQ&#10;PqwKzLWduaKpDq2IIexzVNCFMOZS+qYjgz6xI3HkPqwzGCJ0rdQO5xhuBrlN07002HNs6HCk146a&#10;r/pmFFyWam7lTyM/r1U/2OPu2WWnoNTT43J8ARFoCf/iu/us4/xss4W/b+IJsv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eOArPBAAAA3QAAAA8AAAAAAAAAAAAAAAAAnwIA&#10;AGRycy9kb3ducmV2LnhtbFBLBQYAAAAABAAEAPcAAACNAwAAAAA=&#10;">
                  <v:imagedata r:id="rId102" o:title=""/>
                </v:shape>
                <v:group id="Group 1748" o:spid="_x0000_s1028" style="position:absolute;left:3466;top:-1073;width:1916;height:2" coordorigin="3466,-1073" coordsize="191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sjzj6wwAAAN0AAAAP&#10;AAAAAAAAAAAAAAAAAKoCAABkcnMvZG93bnJldi54bWxQSwUGAAAAAAQABAD6AAAAmgMAAAAA&#10;">
                  <v:shape id="Freeform 1749" o:spid="_x0000_s1029" style="position:absolute;left:3466;top:-1073;width:1916;height:2;visibility:visible;mso-wrap-style:square;v-text-anchor:top" coordsize="19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Am/MMA&#10;AADdAAAADwAAAGRycy9kb3ducmV2LnhtbERPTWvCQBC9F/wPywje6kaRVqKrqGCQ9tRUPI/ZMQlm&#10;Z5PdVeO/7xYKvc3jfc5y3ZtG3Mn52rKCyTgBQVxYXXOp4Pi9f52D8AFZY2OZFDzJw3o1eFliqu2D&#10;v+ieh1LEEPYpKqhCaFMpfVGRQT+2LXHkLtYZDBG6UmqHjxhuGjlNkjdpsObYUGFLu4qKa34zCk5t&#10;Zz6zjes+zofsfN3mRfeeeaVGw36zABGoD//iP/dBx/nzyQx+v4kn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7Am/MMAAADdAAAADwAAAAAAAAAAAAAAAACYAgAAZHJzL2Rv&#10;d25yZXYueG1sUEsFBgAAAAAEAAQA9QAAAIgDAAAAAA==&#10;" path="m,l1916,e" filled="f" strokecolor="#7c7c7c" strokeweight=".45358mm">
                    <v:path arrowok="t" o:connecttype="custom" o:connectlocs="0,0;1916,0" o:connectangles="0,0"/>
                  </v:shape>
                </v:group>
                <v:group id="Group 1746" o:spid="_x0000_s1030" style="position:absolute;left:3479;top:-1086;width:2;height:990" coordorigin="3479,-1086" coordsize="2,9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CoFFcQAAADdAAAADwAAAGRycy9kb3ducmV2LnhtbERPS2vCQBC+F/oflil4&#10;q5tULCF1FZFWegiFGkG8DdkxCWZnQ3bN4993C4K3+fies9qMphE9da62rCCeRyCIC6trLhUc86/X&#10;BITzyBoby6RgIgeb9fPTClNtB/6l/uBLEULYpaig8r5NpXRFRQbd3LbEgbvYzqAPsCul7nAI4aaR&#10;b1H0Lg3WHBoqbGlXUXE93IyC/YDDdhF/9tn1spvO+fLnlMWk1Oxl3H6A8DT6h/ju/tZhfhIv4f+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CoFFcQAAADdAAAA&#10;DwAAAAAAAAAAAAAAAACqAgAAZHJzL2Rvd25yZXYueG1sUEsFBgAAAAAEAAQA+gAAAJsDAAAAAA==&#10;">
                  <v:shape id="Freeform 1747" o:spid="_x0000_s1031" style="position:absolute;left:3479;top:-1086;width:2;height:990;visibility:visible;mso-wrap-style:square;v-text-anchor:top" coordsize="2,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eEMEA&#10;AADdAAAADwAAAGRycy9kb3ducmV2LnhtbERPTYvCMBC9C/6HMII3TeshlK5RFqmwBxF0F3aPQzPb&#10;hm0mpclq/fdGELzN433Oeju6TlxoCNazhnyZgSCuvbHcaPj63C8KECEiG+w8k4YbBdhuppM1lsZf&#10;+USXc2xECuFQooY2xr6UMtQtOQxL3xMn7tcPDmOCQyPNgNcU7jq5yjIlHVpODS32tGup/jv/Ow2H&#10;8GOP8lvZqmjQjVWt8rxSWs9n4/sbiEhjfImf7g+T5he5gsc36QS5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SHhDBAAAA3QAAAA8AAAAAAAAAAAAAAAAAmAIAAGRycy9kb3du&#10;cmV2LnhtbFBLBQYAAAAABAAEAPUAAACGAwAAAAA=&#10;" path="m,990l,e" filled="f" strokecolor="#7c7c7c" strokeweight=".45358mm">
                    <v:path arrowok="t" o:connecttype="custom" o:connectlocs="0,-96;0,-1086" o:connectangles="0,0"/>
                  </v:shape>
                </v:group>
                <v:group id="Group 1744" o:spid="_x0000_s1032" style="position:absolute;left:3466;top:-103;width:1980;height:2" coordorigin="3466,-103" coordsize="19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7Q++cMAAADdAAAADwAAAGRycy9kb3ducmV2LnhtbERPTYvCMBC9C/sfwgh7&#10;07S76Eo1ioi7eBBBXRBvQzO2xWZSmtjWf28Ewds83ufMFp0pRUO1KywriIcRCOLU6oIzBf/H38EE&#10;hPPIGkvLpOBODhbzj94ME21b3lNz8JkIIewSVJB7XyVSujQng25oK+LAXWxt0AdYZ1LX2IZwU8qv&#10;KBpLgwWHhhwrWuWUXg83o+CvxXb5Ha+b7fWyup+Po91pG5NSn/1uOQXhqfNv8cu90WH+JP6B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tD75wwAAAN0AAAAP&#10;AAAAAAAAAAAAAAAAAKoCAABkcnMvZG93bnJldi54bWxQSwUGAAAAAAQABAD6AAAAmgMAAAAA&#10;">
                  <v:shape id="Freeform 1745" o:spid="_x0000_s1033" style="position:absolute;left:3466;top:-103;width:1980;height:2;visibility:visible;mso-wrap-style:square;v-text-anchor:top" coordsize="19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VLvsUA&#10;AADdAAAADwAAAGRycy9kb3ducmV2LnhtbESPT2vDMAzF74N+B6PCbquTHUZJ65Z1MNbDGKR/7iLW&#10;4nSxHGynzfbpp8NgN4n39N5P6+3ke3WlmLrABspFAYq4Cbbj1sDp+PqwBJUyssU+MBn4pgTbzexu&#10;jZUNN67pesitkhBOFRpwOQ+V1qlx5DEtwkAs2meIHrOssdU24k3Cfa8fi+JJe+xYGhwO9OKo+TqM&#10;3kBdX+Jl/PHlDs/HMMb33cfb3hlzP5+eV6AyTfnf/He9t4K/LAVXvpER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FUu+xQAAAN0AAAAPAAAAAAAAAAAAAAAAAJgCAABkcnMv&#10;ZG93bnJldi54bWxQSwUGAAAAAAQABAD1AAAAigMAAAAA&#10;" path="m,l1980,e" filled="f" strokecolor="#030303" strokeweight=".22678mm">
                    <v:path arrowok="t" o:connecttype="custom" o:connectlocs="0,0;1980,0" o:connectangles="0,0"/>
                  </v:shape>
                </v:group>
                <w10:wrap anchorx="page"/>
              </v:group>
            </w:pict>
          </mc:Fallback>
        </mc:AlternateContent>
      </w:r>
      <w:r w:rsidRPr="006632F3">
        <w:rPr>
          <w:rFonts w:ascii="Times New Roman" w:eastAsia="Times New Roman" w:hAnsi="Times New Roman" w:cs="Times New Roman"/>
          <w:w w:val="112"/>
        </w:rPr>
        <w:t>Figure</w:t>
      </w:r>
      <w:r w:rsidRPr="006632F3">
        <w:rPr>
          <w:rFonts w:ascii="Times New Roman" w:eastAsia="Times New Roman" w:hAnsi="Times New Roman" w:cs="Times New Roman"/>
          <w:spacing w:val="-27"/>
        </w:rPr>
        <w:t xml:space="preserve"> </w:t>
      </w:r>
      <w:r w:rsidRPr="006632F3">
        <w:rPr>
          <w:rFonts w:ascii="Times New Roman" w:eastAsia="Times New Roman" w:hAnsi="Times New Roman" w:cs="Times New Roman"/>
        </w:rPr>
        <w:t>3-38</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9"/>
        </w:rPr>
        <w:t xml:space="preserve"> </w:t>
      </w:r>
      <w:r w:rsidRPr="006632F3">
        <w:rPr>
          <w:rFonts w:ascii="Times New Roman" w:eastAsia="Times New Roman" w:hAnsi="Times New Roman" w:cs="Times New Roman"/>
        </w:rPr>
        <w:t>detailed</w:t>
      </w:r>
      <w:r w:rsidRPr="006632F3">
        <w:rPr>
          <w:rFonts w:ascii="Times New Roman" w:eastAsia="Times New Roman" w:hAnsi="Times New Roman" w:cs="Times New Roman"/>
          <w:spacing w:val="28"/>
        </w:rPr>
        <w:t xml:space="preserve"> </w:t>
      </w:r>
      <w:r w:rsidRPr="006632F3">
        <w:rPr>
          <w:rFonts w:ascii="Times New Roman" w:eastAsia="Times New Roman" w:hAnsi="Times New Roman" w:cs="Times New Roman"/>
        </w:rPr>
        <w:t>SSAL</w:t>
      </w:r>
      <w:r w:rsidRPr="006632F3">
        <w:rPr>
          <w:rFonts w:ascii="Times New Roman" w:eastAsia="Times New Roman" w:hAnsi="Times New Roman" w:cs="Times New Roman"/>
          <w:spacing w:val="15"/>
        </w:rPr>
        <w:t xml:space="preserve"> </w:t>
      </w:r>
      <w:r w:rsidRPr="006632F3">
        <w:rPr>
          <w:rFonts w:ascii="Times New Roman" w:eastAsia="Times New Roman" w:hAnsi="Times New Roman" w:cs="Times New Roman"/>
          <w:w w:val="111"/>
        </w:rPr>
        <w:t>architecture</w:t>
      </w:r>
      <w:r w:rsidRPr="006632F3">
        <w:rPr>
          <w:rFonts w:ascii="Times New Roman" w:eastAsia="Times New Roman" w:hAnsi="Times New Roman" w:cs="Times New Roman"/>
          <w:spacing w:val="-27"/>
        </w:rPr>
        <w:t xml:space="preserve"> </w:t>
      </w:r>
      <w:r w:rsidRPr="006632F3">
        <w:rPr>
          <w:rFonts w:ascii="Times New Roman" w:eastAsia="Times New Roman" w:hAnsi="Times New Roman" w:cs="Times New Roman"/>
        </w:rPr>
        <w:t>for</w:t>
      </w:r>
      <w:r w:rsidRPr="006632F3">
        <w:rPr>
          <w:rFonts w:ascii="Times New Roman" w:eastAsia="Times New Roman" w:hAnsi="Times New Roman" w:cs="Times New Roman"/>
          <w:spacing w:val="39"/>
        </w:rPr>
        <w:t xml:space="preserve"> </w:t>
      </w:r>
      <w:r w:rsidRPr="006632F3">
        <w:rPr>
          <w:rFonts w:ascii="Times New Roman" w:eastAsia="Times New Roman" w:hAnsi="Times New Roman" w:cs="Times New Roman"/>
          <w:w w:val="115"/>
        </w:rPr>
        <w:t>gmeral</w:t>
      </w:r>
      <w:r w:rsidRPr="006632F3">
        <w:rPr>
          <w:rFonts w:ascii="Times New Roman" w:eastAsia="Times New Roman" w:hAnsi="Times New Roman" w:cs="Times New Roman"/>
          <w:spacing w:val="-21"/>
          <w:w w:val="115"/>
        </w:rPr>
        <w:t xml:space="preserve"> </w:t>
      </w:r>
      <w:r w:rsidRPr="006632F3">
        <w:rPr>
          <w:rFonts w:ascii="Times New Roman" w:eastAsia="Times New Roman" w:hAnsi="Times New Roman" w:cs="Times New Roman"/>
        </w:rPr>
        <w:t>sensor</w:t>
      </w:r>
      <w:r w:rsidRPr="006632F3">
        <w:rPr>
          <w:rFonts w:ascii="Times New Roman" w:eastAsia="Times New Roman" w:hAnsi="Times New Roman" w:cs="Times New Roman"/>
          <w:spacing w:val="26"/>
        </w:rPr>
        <w:t xml:space="preserve"> </w:t>
      </w:r>
      <w:r w:rsidRPr="006632F3">
        <w:rPr>
          <w:rFonts w:ascii="Times New Roman" w:eastAsia="Times New Roman" w:hAnsi="Times New Roman" w:cs="Times New Roman"/>
          <w:w w:val="105"/>
        </w:rPr>
        <w:t>sercvices</w:t>
      </w:r>
    </w:p>
    <w:p w14:paraId="5137FD1C" w14:textId="77777777" w:rsidR="008E0F0F" w:rsidRPr="006632F3" w:rsidRDefault="008E0F0F" w:rsidP="008E0F0F">
      <w:pPr>
        <w:spacing w:before="5" w:after="0" w:line="180" w:lineRule="exact"/>
        <w:rPr>
          <w:rFonts w:ascii="Times New Roman" w:hAnsi="Times New Roman" w:cs="Times New Roman"/>
        </w:rPr>
      </w:pPr>
    </w:p>
    <w:p w14:paraId="6BF5F083" w14:textId="77777777" w:rsidR="008E0F0F" w:rsidRPr="006632F3" w:rsidRDefault="008E0F0F" w:rsidP="008E0F0F">
      <w:pPr>
        <w:spacing w:after="0" w:line="200" w:lineRule="exact"/>
        <w:rPr>
          <w:rFonts w:ascii="Times New Roman" w:hAnsi="Times New Roman" w:cs="Times New Roman"/>
        </w:rPr>
      </w:pPr>
    </w:p>
    <w:p w14:paraId="5518CD85" w14:textId="77777777" w:rsidR="008E0F0F" w:rsidRPr="006632F3" w:rsidRDefault="008E0F0F" w:rsidP="008E0F0F">
      <w:pPr>
        <w:spacing w:after="0" w:line="256" w:lineRule="auto"/>
        <w:ind w:left="319" w:right="337" w:hanging="13"/>
        <w:rPr>
          <w:rFonts w:ascii="Times New Roman" w:eastAsia="Times New Roman" w:hAnsi="Times New Roman" w:cs="Times New Roman"/>
        </w:rPr>
      </w:pPr>
      <w:r w:rsidRPr="006632F3">
        <w:rPr>
          <w:rFonts w:ascii="Times New Roman" w:eastAsia="Times New Roman" w:hAnsi="Times New Roman" w:cs="Times New Roman"/>
        </w:rPr>
        <w:t>Figme</w:t>
      </w:r>
      <w:r w:rsidRPr="006632F3">
        <w:rPr>
          <w:rFonts w:ascii="Times New Roman" w:eastAsia="Times New Roman" w:hAnsi="Times New Roman" w:cs="Times New Roman"/>
          <w:spacing w:val="23"/>
        </w:rPr>
        <w:t xml:space="preserve"> </w:t>
      </w:r>
      <w:r w:rsidRPr="006632F3">
        <w:rPr>
          <w:rFonts w:ascii="Times New Roman" w:eastAsia="Times New Roman" w:hAnsi="Times New Roman" w:cs="Times New Roman"/>
        </w:rPr>
        <w:t>3-38</w:t>
      </w:r>
      <w:r w:rsidRPr="006632F3">
        <w:rPr>
          <w:rFonts w:ascii="Times New Roman" w:eastAsia="Times New Roman" w:hAnsi="Times New Roman" w:cs="Times New Roman"/>
          <w:spacing w:val="28"/>
        </w:rPr>
        <w:t xml:space="preserve"> </w:t>
      </w:r>
      <w:r w:rsidRPr="006632F3">
        <w:rPr>
          <w:rFonts w:ascii="Times New Roman" w:eastAsia="Times New Roman" w:hAnsi="Times New Roman" w:cs="Times New Roman"/>
        </w:rPr>
        <w:t>shows</w:t>
      </w:r>
      <w:r w:rsidRPr="006632F3">
        <w:rPr>
          <w:rFonts w:ascii="Times New Roman" w:eastAsia="Times New Roman" w:hAnsi="Times New Roman" w:cs="Times New Roman"/>
          <w:spacing w:val="26"/>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2"/>
        </w:rPr>
        <w:t xml:space="preserve"> </w:t>
      </w:r>
      <w:r w:rsidRPr="006632F3">
        <w:rPr>
          <w:rFonts w:ascii="Times New Roman" w:eastAsia="Times New Roman" w:hAnsi="Times New Roman" w:cs="Times New Roman"/>
        </w:rPr>
        <w:t>architectme</w:t>
      </w:r>
      <w:r w:rsidRPr="006632F3">
        <w:rPr>
          <w:rFonts w:ascii="Times New Roman" w:eastAsia="Times New Roman" w:hAnsi="Times New Roman" w:cs="Times New Roman"/>
          <w:spacing w:val="44"/>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SSAL</w:t>
      </w:r>
      <w:r w:rsidRPr="006632F3">
        <w:rPr>
          <w:rFonts w:ascii="Times New Roman" w:eastAsia="Times New Roman" w:hAnsi="Times New Roman" w:cs="Times New Roman"/>
          <w:spacing w:val="13"/>
        </w:rPr>
        <w:t xml:space="preserve"> </w:t>
      </w:r>
      <w:r w:rsidRPr="006632F3">
        <w:rPr>
          <w:rFonts w:ascii="Times New Roman" w:eastAsia="Times New Roman" w:hAnsi="Times New Roman" w:cs="Times New Roman"/>
        </w:rPr>
        <w:t>for</w:t>
      </w:r>
      <w:r w:rsidRPr="006632F3">
        <w:rPr>
          <w:rFonts w:ascii="Times New Roman" w:eastAsia="Times New Roman" w:hAnsi="Times New Roman" w:cs="Times New Roman"/>
          <w:spacing w:val="23"/>
        </w:rPr>
        <w:t xml:space="preserve"> </w:t>
      </w:r>
      <w:r w:rsidRPr="006632F3">
        <w:rPr>
          <w:rFonts w:ascii="Times New Roman" w:eastAsia="Times New Roman" w:hAnsi="Times New Roman" w:cs="Times New Roman"/>
        </w:rPr>
        <w:t>general</w:t>
      </w:r>
      <w:r w:rsidRPr="006632F3">
        <w:rPr>
          <w:rFonts w:ascii="Times New Roman" w:eastAsia="Times New Roman" w:hAnsi="Times New Roman" w:cs="Times New Roman"/>
          <w:spacing w:val="23"/>
        </w:rPr>
        <w:t xml:space="preserve"> </w:t>
      </w:r>
      <w:r w:rsidRPr="006632F3">
        <w:rPr>
          <w:rFonts w:ascii="Times New Roman" w:eastAsia="Times New Roman" w:hAnsi="Times New Roman" w:cs="Times New Roman"/>
        </w:rPr>
        <w:t>sensors</w:t>
      </w:r>
      <w:r w:rsidRPr="006632F3">
        <w:rPr>
          <w:rFonts w:ascii="Times New Roman" w:eastAsia="Times New Roman" w:hAnsi="Times New Roman" w:cs="Times New Roman"/>
          <w:spacing w:val="13"/>
        </w:rPr>
        <w:t xml:space="preserve"> </w:t>
      </w:r>
      <w:r w:rsidRPr="006632F3">
        <w:rPr>
          <w:rFonts w:ascii="Times New Roman" w:eastAsia="Times New Roman" w:hAnsi="Times New Roman" w:cs="Times New Roman"/>
        </w:rPr>
        <w:t>to</w:t>
      </w:r>
      <w:r w:rsidRPr="006632F3">
        <w:rPr>
          <w:rFonts w:ascii="Times New Roman" w:eastAsia="Times New Roman" w:hAnsi="Times New Roman" w:cs="Times New Roman"/>
          <w:spacing w:val="22"/>
        </w:rPr>
        <w:t xml:space="preserve"> </w:t>
      </w:r>
      <w:r w:rsidRPr="006632F3">
        <w:rPr>
          <w:rFonts w:ascii="Times New Roman" w:eastAsia="Times New Roman" w:hAnsi="Times New Roman" w:cs="Times New Roman"/>
        </w:rPr>
        <w:t>be</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wrapped</w:t>
      </w:r>
      <w:r w:rsidRPr="006632F3">
        <w:rPr>
          <w:rFonts w:ascii="Times New Roman" w:eastAsia="Times New Roman" w:hAnsi="Times New Roman" w:cs="Times New Roman"/>
          <w:spacing w:val="26"/>
        </w:rPr>
        <w:t xml:space="preserve"> </w:t>
      </w:r>
      <w:r w:rsidRPr="006632F3">
        <w:rPr>
          <w:rFonts w:ascii="Times New Roman" w:eastAsia="Times New Roman" w:hAnsi="Times New Roman" w:cs="Times New Roman"/>
          <w:w w:val="110"/>
        </w:rPr>
        <w:t xml:space="preserve">and </w:t>
      </w:r>
      <w:r w:rsidRPr="006632F3">
        <w:rPr>
          <w:rFonts w:ascii="Times New Roman" w:eastAsia="Times New Roman" w:hAnsi="Times New Roman" w:cs="Times New Roman"/>
        </w:rPr>
        <w:t>deployed</w:t>
      </w:r>
      <w:r w:rsidRPr="006632F3">
        <w:rPr>
          <w:rFonts w:ascii="Times New Roman" w:eastAsia="Times New Roman" w:hAnsi="Times New Roman" w:cs="Times New Roman"/>
          <w:spacing w:val="20"/>
        </w:rPr>
        <w:t xml:space="preserve"> </w:t>
      </w:r>
      <w:r w:rsidRPr="006632F3">
        <w:rPr>
          <w:rFonts w:ascii="Times New Roman" w:eastAsia="Times New Roman" w:hAnsi="Times New Roman" w:cs="Times New Roman"/>
        </w:rPr>
        <w:t>as</w:t>
      </w:r>
      <w:r w:rsidRPr="006632F3">
        <w:rPr>
          <w:rFonts w:ascii="Times New Roman" w:eastAsia="Times New Roman" w:hAnsi="Times New Roman" w:cs="Times New Roman"/>
          <w:spacing w:val="14"/>
        </w:rPr>
        <w:t xml:space="preserve"> </w:t>
      </w:r>
      <w:r w:rsidRPr="006632F3">
        <w:rPr>
          <w:rFonts w:ascii="Times New Roman" w:eastAsia="Times New Roman" w:hAnsi="Times New Roman" w:cs="Times New Roman"/>
        </w:rPr>
        <w:t>sensor</w:t>
      </w:r>
      <w:r w:rsidRPr="006632F3">
        <w:rPr>
          <w:rFonts w:ascii="Times New Roman" w:eastAsia="Times New Roman" w:hAnsi="Times New Roman" w:cs="Times New Roman"/>
          <w:spacing w:val="21"/>
        </w:rPr>
        <w:t xml:space="preserve"> </w:t>
      </w:r>
      <w:r w:rsidRPr="006632F3">
        <w:rPr>
          <w:rFonts w:ascii="Times New Roman" w:eastAsia="Times New Roman" w:hAnsi="Times New Roman" w:cs="Times New Roman"/>
        </w:rPr>
        <w:t>service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5"/>
        </w:rPr>
        <w:t xml:space="preserve"> </w:t>
      </w:r>
      <w:r w:rsidRPr="006632F3">
        <w:rPr>
          <w:rFonts w:ascii="Times New Roman" w:eastAsia="Times New Roman" w:hAnsi="Times New Roman" w:cs="Times New Roman"/>
        </w:rPr>
        <w:t>following</w:t>
      </w:r>
      <w:r w:rsidRPr="006632F3">
        <w:rPr>
          <w:rFonts w:ascii="Times New Roman" w:eastAsia="Times New Roman" w:hAnsi="Times New Roman" w:cs="Times New Roman"/>
          <w:spacing w:val="43"/>
        </w:rPr>
        <w:t xml:space="preserve"> </w:t>
      </w:r>
      <w:r w:rsidRPr="006632F3">
        <w:rPr>
          <w:rFonts w:ascii="Times New Roman" w:eastAsia="Times New Roman" w:hAnsi="Times New Roman" w:cs="Times New Roman"/>
        </w:rPr>
        <w:t>subsections</w:t>
      </w:r>
      <w:r w:rsidRPr="006632F3">
        <w:rPr>
          <w:rFonts w:ascii="Times New Roman" w:eastAsia="Times New Roman" w:hAnsi="Times New Roman" w:cs="Times New Roman"/>
          <w:spacing w:val="28"/>
        </w:rPr>
        <w:t xml:space="preserve"> </w:t>
      </w:r>
      <w:r w:rsidRPr="006632F3">
        <w:rPr>
          <w:rFonts w:ascii="Times New Roman" w:eastAsia="Times New Roman" w:hAnsi="Times New Roman" w:cs="Times New Roman"/>
        </w:rPr>
        <w:t>explain</w:t>
      </w:r>
      <w:r w:rsidRPr="006632F3">
        <w:rPr>
          <w:rFonts w:ascii="Times New Roman" w:eastAsia="Times New Roman" w:hAnsi="Times New Roman" w:cs="Times New Roman"/>
          <w:spacing w:val="38"/>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9"/>
        </w:rPr>
        <w:t xml:space="preserve"> </w:t>
      </w:r>
      <w:r w:rsidRPr="006632F3">
        <w:rPr>
          <w:rFonts w:ascii="Times New Roman" w:eastAsia="Times New Roman" w:hAnsi="Times New Roman" w:cs="Times New Roman"/>
        </w:rPr>
        <w:t>message</w:t>
      </w:r>
      <w:r w:rsidRPr="006632F3">
        <w:rPr>
          <w:rFonts w:ascii="Times New Roman" w:eastAsia="Times New Roman" w:hAnsi="Times New Roman" w:cs="Times New Roman"/>
          <w:spacing w:val="23"/>
        </w:rPr>
        <w:t xml:space="preserve"> </w:t>
      </w:r>
      <w:r w:rsidRPr="006632F3">
        <w:rPr>
          <w:rFonts w:ascii="Times New Roman" w:eastAsia="Times New Roman" w:hAnsi="Times New Roman" w:cs="Times New Roman"/>
        </w:rPr>
        <w:t>flow</w:t>
      </w:r>
      <w:r w:rsidRPr="006632F3">
        <w:rPr>
          <w:rFonts w:ascii="Times New Roman" w:eastAsia="Times New Roman" w:hAnsi="Times New Roman" w:cs="Times New Roman"/>
          <w:spacing w:val="23"/>
        </w:rPr>
        <w:t xml:space="preserve"> </w:t>
      </w:r>
      <w:r w:rsidRPr="006632F3">
        <w:rPr>
          <w:rFonts w:ascii="Times New Roman" w:eastAsia="Times New Roman" w:hAnsi="Times New Roman" w:cs="Times New Roman"/>
          <w:w w:val="108"/>
        </w:rPr>
        <w:t xml:space="preserve">for </w:t>
      </w:r>
      <w:r w:rsidRPr="006632F3">
        <w:rPr>
          <w:rFonts w:ascii="Times New Roman" w:eastAsia="Times New Roman" w:hAnsi="Times New Roman" w:cs="Times New Roman"/>
        </w:rPr>
        <w:t>some</w:t>
      </w:r>
      <w:r w:rsidRPr="006632F3">
        <w:rPr>
          <w:rFonts w:ascii="Times New Roman" w:eastAsia="Times New Roman" w:hAnsi="Times New Roman" w:cs="Times New Roman"/>
          <w:spacing w:val="15"/>
        </w:rPr>
        <w:t xml:space="preserve"> </w:t>
      </w:r>
      <w:r w:rsidRPr="006632F3">
        <w:rPr>
          <w:rFonts w:ascii="Times New Roman" w:eastAsia="Times New Roman" w:hAnsi="Times New Roman" w:cs="Times New Roman"/>
        </w:rPr>
        <w:t>basic</w:t>
      </w:r>
      <w:r w:rsidRPr="006632F3">
        <w:rPr>
          <w:rFonts w:ascii="Times New Roman" w:eastAsia="Times New Roman" w:hAnsi="Times New Roman" w:cs="Times New Roman"/>
          <w:spacing w:val="21"/>
        </w:rPr>
        <w:t xml:space="preserve"> </w:t>
      </w:r>
      <w:r w:rsidRPr="006632F3">
        <w:rPr>
          <w:rFonts w:ascii="Times New Roman" w:eastAsia="Times New Roman" w:hAnsi="Times New Roman" w:cs="Times New Roman"/>
          <w:w w:val="104"/>
        </w:rPr>
        <w:t>operations.</w:t>
      </w:r>
    </w:p>
    <w:p w14:paraId="339151F1" w14:textId="77777777" w:rsidR="008E0F0F" w:rsidRPr="006632F3" w:rsidRDefault="008E0F0F" w:rsidP="008E0F0F">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19712" behindDoc="1" locked="0" layoutInCell="1" allowOverlap="1" wp14:anchorId="2BC08ECB" wp14:editId="1532C170">
                <wp:simplePos x="0" y="0"/>
                <wp:positionH relativeFrom="page">
                  <wp:posOffset>1141730</wp:posOffset>
                </wp:positionH>
                <wp:positionV relativeFrom="paragraph">
                  <wp:posOffset>227330</wp:posOffset>
                </wp:positionV>
                <wp:extent cx="1978660" cy="1270"/>
                <wp:effectExtent l="17780" t="17780" r="13335" b="9525"/>
                <wp:wrapNone/>
                <wp:docPr id="1809" name="Group 17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8660" cy="1270"/>
                          <a:chOff x="1798" y="358"/>
                          <a:chExt cx="3116" cy="2"/>
                        </a:xfrm>
                      </wpg:grpSpPr>
                      <wps:wsp>
                        <wps:cNvPr id="1810" name="Freeform 1742"/>
                        <wps:cNvSpPr>
                          <a:spLocks/>
                        </wps:cNvSpPr>
                        <wps:spPr bwMode="auto">
                          <a:xfrm>
                            <a:off x="1798" y="358"/>
                            <a:ext cx="3116" cy="2"/>
                          </a:xfrm>
                          <a:custGeom>
                            <a:avLst/>
                            <a:gdLst>
                              <a:gd name="T0" fmla="+- 0 1798 1798"/>
                              <a:gd name="T1" fmla="*/ T0 w 3116"/>
                              <a:gd name="T2" fmla="+- 0 4915 1798"/>
                              <a:gd name="T3" fmla="*/ T2 w 3116"/>
                            </a:gdLst>
                            <a:ahLst/>
                            <a:cxnLst>
                              <a:cxn ang="0">
                                <a:pos x="T1" y="0"/>
                              </a:cxn>
                              <a:cxn ang="0">
                                <a:pos x="T3" y="0"/>
                              </a:cxn>
                            </a:cxnLst>
                            <a:rect l="0" t="0" r="r" b="b"/>
                            <a:pathLst>
                              <a:path w="3116">
                                <a:moveTo>
                                  <a:pt x="0" y="0"/>
                                </a:moveTo>
                                <a:lnTo>
                                  <a:pt x="3117"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41" o:spid="_x0000_s1026" style="position:absolute;margin-left:89.9pt;margin-top:17.9pt;width:155.8pt;height:.1pt;z-index:-251296768;mso-position-horizontal-relative:page" coordorigin="1798,358" coordsize="31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">
                <v:shape id="Freeform 1742" o:spid="_x0000_s1027" style="position:absolute;left:1798;top:358;width:3116;height:2;visibility:visible;mso-wrap-style:square;v-text-anchor:top" coordsize="31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B44MYA&#10;AADdAAAADwAAAGRycy9kb3ducmV2LnhtbESPQUvDQBCF74L/YRmhN7uJhxLTboJUBLFFtAq9TrNj&#10;Es3Oxt1tG/+9cxC8vWHefPPeqp7coE4UYu/ZQD7PQBE33vbcGnh/e7guQMWEbHHwTAZ+KEJdXV6s&#10;sLT+zK902qVWCYRjiQa6lMZS69h05DDO/Ugsuw8fHCYZQ6ttwLPA3aBvsmyhHfYsHzocad1R87U7&#10;OqHkL8/h836/+d4cnqLVa94Wt3tjZlfT3RJUoin9m/+uH63EL3LJL21Egq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B44MYAAADdAAAADwAAAAAAAAAAAAAAAACYAgAAZHJz&#10;L2Rvd25yZXYueG1sUEsFBgAAAAAEAAQA9QAAAIsDAAAAAA==&#10;" path="m,l3117,e" filled="f" strokeweight=".45925mm">
                  <v:path arrowok="t" o:connecttype="custom" o:connectlocs="0,0;3117,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5</w:t>
      </w:r>
      <w:r w:rsidRPr="006632F3">
        <w:rPr>
          <w:rFonts w:ascii="Times New Roman" w:eastAsia="Arial" w:hAnsi="Times New Roman" w:cs="Times New Roman"/>
          <w:b/>
          <w:bCs/>
          <w:spacing w:val="-2"/>
        </w:rPr>
        <w:t>.</w:t>
      </w:r>
      <w:r w:rsidRPr="006632F3">
        <w:rPr>
          <w:rFonts w:ascii="Times New Roman" w:eastAsia="Arial" w:hAnsi="Times New Roman" w:cs="Times New Roman"/>
          <w:b/>
          <w:bCs/>
        </w:rPr>
        <w:t>3.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 xml:space="preserve">r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p</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spacing w:val="-7"/>
        </w:rPr>
        <w:t>y</w:t>
      </w:r>
      <w:r w:rsidRPr="006632F3">
        <w:rPr>
          <w:rFonts w:ascii="Times New Roman" w:eastAsia="Arial" w:hAnsi="Times New Roman" w:cs="Times New Roman"/>
          <w:b/>
          <w:bCs/>
        </w:rPr>
        <w:t>m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t</w:t>
      </w:r>
    </w:p>
    <w:p w14:paraId="6901503B" w14:textId="77777777" w:rsidR="008E0F0F" w:rsidRPr="006632F3" w:rsidRDefault="008E0F0F" w:rsidP="008E0F0F">
      <w:pPr>
        <w:spacing w:before="63" w:after="0" w:line="240" w:lineRule="auto"/>
        <w:ind w:left="118" w:right="86"/>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CP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7"/>
        </w:rPr>
        <w:t>i</w:t>
      </w:r>
      <w:r w:rsidRPr="006632F3">
        <w:rPr>
          <w:rFonts w:ascii="Times New Roman" w:eastAsia="Times New Roman" w:hAnsi="Times New Roman" w:cs="Times New Roman"/>
        </w:rPr>
        <w:t>n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s 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ublish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so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o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 C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ol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spacing w:val="-1"/>
        </w:rPr>
        <w:t>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 xml:space="preserve">or </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tions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m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SCP).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CP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i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the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op</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u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pt), 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rPr>
        <w:t>m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in</w:t>
      </w:r>
      <w:r w:rsidRPr="006632F3">
        <w:rPr>
          <w:rFonts w:ascii="Times New Roman" w:eastAsia="Times New Roman" w:hAnsi="Times New Roman" w:cs="Times New Roman"/>
          <w:spacing w:val="-12"/>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o th</w:t>
      </w:r>
      <w:r w:rsidRPr="006632F3">
        <w:rPr>
          <w:rFonts w:ascii="Times New Roman" w:eastAsia="Times New Roman" w:hAnsi="Times New Roman" w:cs="Times New Roman"/>
          <w:spacing w:val="-2"/>
        </w:rPr>
        <w:t>a</w:t>
      </w:r>
      <w:r w:rsidRPr="006632F3">
        <w:rPr>
          <w:rFonts w:ascii="Times New Roman" w:eastAsia="Times New Roman" w:hAnsi="Times New Roman" w:cs="Times New Roman"/>
        </w:rPr>
        <w:t xml:space="preserve">t it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G</w:t>
      </w:r>
      <w:r w:rsidRPr="006632F3">
        <w:rPr>
          <w:rFonts w:ascii="Times New Roman" w:eastAsia="Times New Roman" w:hAnsi="Times New Roman" w:cs="Times New Roman"/>
          <w:spacing w:val="-4"/>
        </w:rPr>
        <w:t>B</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s 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Conso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pl</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refe</w:t>
      </w:r>
      <w:r w:rsidRPr="006632F3">
        <w:rPr>
          <w:rFonts w:ascii="Times New Roman" w:eastAsia="Times New Roman" w:hAnsi="Times New Roman" w:cs="Times New Roman"/>
        </w:rPr>
        <w:t>r to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 xml:space="preserve"> </w:t>
      </w:r>
      <w:proofErr w:type="gramStart"/>
      <w:r w:rsidRPr="006632F3">
        <w:rPr>
          <w:rFonts w:ascii="Times New Roman" w:eastAsia="Times New Roman" w:hAnsi="Times New Roman" w:cs="Times New Roman"/>
        </w:rPr>
        <w:t>3.3.5</w:t>
      </w:r>
      <w:r w:rsidRPr="006632F3">
        <w:rPr>
          <w:rFonts w:ascii="Times New Roman" w:eastAsia="Times New Roman" w:hAnsi="Times New Roman" w:cs="Times New Roman"/>
          <w:spacing w:val="59"/>
        </w:rPr>
        <w:t xml:space="preserve"> </w:t>
      </w:r>
      <w:r w:rsidRPr="006632F3">
        <w:rPr>
          <w:rFonts w:ascii="Times New Roman" w:eastAsia="Times New Roman" w:hAnsi="Times New Roman" w:cs="Times New Roman"/>
        </w:rPr>
        <w:t>.</w:t>
      </w:r>
      <w:proofErr w:type="gramEnd"/>
    </w:p>
    <w:p w14:paraId="726FE4C9" w14:textId="77777777" w:rsidR="008E0F0F" w:rsidRPr="006632F3" w:rsidRDefault="008E0F0F" w:rsidP="008E0F0F">
      <w:pPr>
        <w:spacing w:before="4" w:after="0" w:line="110" w:lineRule="exact"/>
        <w:rPr>
          <w:rFonts w:ascii="Times New Roman" w:hAnsi="Times New Roman" w:cs="Times New Roman"/>
        </w:rPr>
      </w:pPr>
    </w:p>
    <w:p w14:paraId="49A8EECD" w14:textId="77777777" w:rsidR="008E0F0F" w:rsidRPr="006632F3" w:rsidRDefault="008E0F0F" w:rsidP="008E0F0F">
      <w:pPr>
        <w:spacing w:after="0" w:line="200" w:lineRule="exact"/>
        <w:rPr>
          <w:rFonts w:ascii="Times New Roman" w:hAnsi="Times New Roman" w:cs="Times New Roman"/>
        </w:rPr>
      </w:pPr>
    </w:p>
    <w:p w14:paraId="70DE0B02" w14:textId="77777777" w:rsidR="008E0F0F" w:rsidRPr="006632F3" w:rsidRDefault="008E0F0F" w:rsidP="008E0F0F">
      <w:pPr>
        <w:spacing w:after="0" w:line="200" w:lineRule="exact"/>
        <w:rPr>
          <w:rFonts w:ascii="Times New Roman" w:hAnsi="Times New Roman" w:cs="Times New Roman"/>
        </w:rPr>
      </w:pPr>
    </w:p>
    <w:p w14:paraId="11593215" w14:textId="77777777" w:rsidR="008E0F0F" w:rsidRPr="006632F3" w:rsidRDefault="008E0F0F" w:rsidP="008E0F0F">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20736" behindDoc="1" locked="0" layoutInCell="1" allowOverlap="1" wp14:anchorId="5733A84C" wp14:editId="73CC57CE">
                <wp:simplePos x="0" y="0"/>
                <wp:positionH relativeFrom="page">
                  <wp:posOffset>1141730</wp:posOffset>
                </wp:positionH>
                <wp:positionV relativeFrom="paragraph">
                  <wp:posOffset>189230</wp:posOffset>
                </wp:positionV>
                <wp:extent cx="1703070" cy="1270"/>
                <wp:effectExtent l="17780" t="17780" r="12700" b="9525"/>
                <wp:wrapNone/>
                <wp:docPr id="1807" name="Group 17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03070" cy="1270"/>
                          <a:chOff x="1798" y="298"/>
                          <a:chExt cx="2682" cy="2"/>
                        </a:xfrm>
                      </wpg:grpSpPr>
                      <wps:wsp>
                        <wps:cNvPr id="1808" name="Freeform 1740"/>
                        <wps:cNvSpPr>
                          <a:spLocks/>
                        </wps:cNvSpPr>
                        <wps:spPr bwMode="auto">
                          <a:xfrm>
                            <a:off x="1798" y="298"/>
                            <a:ext cx="2682" cy="2"/>
                          </a:xfrm>
                          <a:custGeom>
                            <a:avLst/>
                            <a:gdLst>
                              <a:gd name="T0" fmla="+- 0 1798 1798"/>
                              <a:gd name="T1" fmla="*/ T0 w 2682"/>
                              <a:gd name="T2" fmla="+- 0 4480 1798"/>
                              <a:gd name="T3" fmla="*/ T2 w 2682"/>
                            </a:gdLst>
                            <a:ahLst/>
                            <a:cxnLst>
                              <a:cxn ang="0">
                                <a:pos x="T1" y="0"/>
                              </a:cxn>
                              <a:cxn ang="0">
                                <a:pos x="T3" y="0"/>
                              </a:cxn>
                            </a:cxnLst>
                            <a:rect l="0" t="0" r="r" b="b"/>
                            <a:pathLst>
                              <a:path w="2682">
                                <a:moveTo>
                                  <a:pt x="0" y="0"/>
                                </a:moveTo>
                                <a:lnTo>
                                  <a:pt x="2682"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39" o:spid="_x0000_s1026" style="position:absolute;margin-left:89.9pt;margin-top:14.9pt;width:134.1pt;height:.1pt;z-index:-251295744;mso-position-horizontal-relative:page" coordorigin="1798,298" coordsize="26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">
                <v:shape id="Freeform 1740" o:spid="_x0000_s1027" style="position:absolute;left:1798;top:298;width:2682;height:2;visibility:visible;mso-wrap-style:square;v-text-anchor:top" coordsize="26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j898cA&#10;AADdAAAADwAAAGRycy9kb3ducmV2LnhtbESPT2sCMRDF70K/Q5iCF9GsPVRZjVKEQgse/FMq3obN&#10;dDd0M1mS1F2/fedQ6G2G9+a936y3g2/VjWJygQ3MZwUo4ipYx7WBj/PrdAkqZWSLbWAycKcE283D&#10;aI2lDT0f6XbKtZIQTiUaaHLuSq1T1ZDHNAsdsWhfIXrMssZa24i9hPtWPxXFs/boWBoa7GjXUPV9&#10;+vEGPrHfu+Ml2MNisYvu/d4d5pOrMePH4WUFKtOQ/81/129W8JeF4Mo3MoL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Y/PfHAAAA3QAAAA8AAAAAAAAAAAAAAAAAmAIAAGRy&#10;cy9kb3ducmV2LnhtbFBLBQYAAAAABAAEAPUAAACMAwAAAAA=&#10;" path="m,l2682,e" filled="f" strokeweight=".45925mm">
                  <v:path arrowok="t" o:connecttype="custom" o:connectlocs="0,0;2682,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5</w:t>
      </w:r>
      <w:r w:rsidRPr="006632F3">
        <w:rPr>
          <w:rFonts w:ascii="Times New Roman" w:eastAsia="Arial" w:hAnsi="Times New Roman" w:cs="Times New Roman"/>
          <w:b/>
          <w:bCs/>
          <w:spacing w:val="-2"/>
        </w:rPr>
        <w:t>.</w:t>
      </w:r>
      <w:r w:rsidRPr="006632F3">
        <w:rPr>
          <w:rFonts w:ascii="Times New Roman" w:eastAsia="Arial" w:hAnsi="Times New Roman" w:cs="Times New Roman"/>
          <w:b/>
          <w:bCs/>
        </w:rPr>
        <w:t>3.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 P</w:t>
      </w:r>
      <w:r w:rsidRPr="006632F3">
        <w:rPr>
          <w:rFonts w:ascii="Times New Roman" w:eastAsia="Arial" w:hAnsi="Times New Roman" w:cs="Times New Roman"/>
          <w:b/>
          <w:bCs/>
          <w:spacing w:val="-1"/>
        </w:rPr>
        <w:t>ub</w:t>
      </w:r>
      <w:r w:rsidRPr="006632F3">
        <w:rPr>
          <w:rFonts w:ascii="Times New Roman" w:eastAsia="Arial" w:hAnsi="Times New Roman" w:cs="Times New Roman"/>
          <w:b/>
          <w:bCs/>
        </w:rPr>
        <w:t>lis</w:t>
      </w:r>
      <w:r w:rsidRPr="006632F3">
        <w:rPr>
          <w:rFonts w:ascii="Times New Roman" w:eastAsia="Arial" w:hAnsi="Times New Roman" w:cs="Times New Roman"/>
          <w:b/>
          <w:bCs/>
          <w:spacing w:val="-1"/>
        </w:rPr>
        <w:t>h</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p>
    <w:p w14:paraId="25E307E7" w14:textId="77777777" w:rsidR="008E0F0F" w:rsidRPr="006632F3" w:rsidRDefault="008E0F0F" w:rsidP="008E0F0F">
      <w:pPr>
        <w:spacing w:before="63" w:after="0" w:line="240" w:lineRule="auto"/>
        <w:ind w:left="118" w:right="382"/>
        <w:rPr>
          <w:rFonts w:ascii="Times New Roman" w:eastAsia="Times New Roman" w:hAnsi="Times New Roman" w:cs="Times New Roman"/>
        </w:rPr>
      </w:pPr>
      <w:r w:rsidRPr="006632F3">
        <w:rPr>
          <w:rFonts w:ascii="Times New Roman" w:eastAsia="Times New Roman" w:hAnsi="Times New Roman" w:cs="Times New Roman"/>
        </w:rPr>
        <w:t xml:space="preserve">SCP i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ponsibl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ll</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r</w:t>
      </w:r>
      <w:r w:rsidRPr="006632F3">
        <w:rPr>
          <w:rFonts w:ascii="Times New Roman" w:eastAsia="Times New Roman" w:hAnsi="Times New Roman" w:cs="Times New Roman"/>
        </w:rPr>
        <w:t>om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publis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spacing w:val="-2"/>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 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ar</w:t>
      </w:r>
      <w:r w:rsidRPr="006632F3">
        <w:rPr>
          <w:rFonts w:ascii="Times New Roman" w:eastAsia="Times New Roman" w:hAnsi="Times New Roman" w:cs="Times New Roman"/>
        </w:rPr>
        <w:t>d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l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 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o its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XO</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pl</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ref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w:t>
      </w:r>
      <w:r w:rsidRPr="006632F3">
        <w:rPr>
          <w:rFonts w:ascii="Times New Roman" w:eastAsia="Times New Roman" w:hAnsi="Times New Roman" w:cs="Times New Roman"/>
          <w:spacing w:val="-8"/>
        </w:rPr>
        <w:t xml:space="preserve"> </w:t>
      </w:r>
      <w:proofErr w:type="gramStart"/>
      <w:r w:rsidRPr="006632F3">
        <w:rPr>
          <w:rFonts w:ascii="Times New Roman" w:eastAsia="Times New Roman" w:hAnsi="Times New Roman" w:cs="Times New Roman"/>
        </w:rPr>
        <w:t>3.4.4.5</w:t>
      </w:r>
      <w:r w:rsidRPr="006632F3">
        <w:rPr>
          <w:rFonts w:ascii="Times New Roman" w:eastAsia="Times New Roman" w:hAnsi="Times New Roman" w:cs="Times New Roman"/>
          <w:spacing w:val="58"/>
        </w:rPr>
        <w:t xml:space="preserve"> </w:t>
      </w:r>
      <w:r w:rsidRPr="006632F3">
        <w:rPr>
          <w:rFonts w:ascii="Times New Roman" w:eastAsia="Times New Roman" w:hAnsi="Times New Roman" w:cs="Times New Roman"/>
        </w:rPr>
        <w:t>.</w:t>
      </w:r>
      <w:proofErr w:type="gramEnd"/>
    </w:p>
    <w:p w14:paraId="11B2EC35" w14:textId="77777777" w:rsidR="008E0F0F" w:rsidRPr="006632F3" w:rsidRDefault="008E0F0F" w:rsidP="008E0F0F">
      <w:pPr>
        <w:spacing w:before="4" w:after="0" w:line="110" w:lineRule="exact"/>
        <w:rPr>
          <w:rFonts w:ascii="Times New Roman" w:hAnsi="Times New Roman" w:cs="Times New Roman"/>
        </w:rPr>
      </w:pPr>
    </w:p>
    <w:p w14:paraId="181C6514" w14:textId="77777777" w:rsidR="008E0F0F" w:rsidRPr="006632F3" w:rsidRDefault="008E0F0F" w:rsidP="008E0F0F">
      <w:pPr>
        <w:spacing w:after="0" w:line="200" w:lineRule="exact"/>
        <w:rPr>
          <w:rFonts w:ascii="Times New Roman" w:hAnsi="Times New Roman" w:cs="Times New Roman"/>
        </w:rPr>
      </w:pPr>
    </w:p>
    <w:p w14:paraId="145E701C" w14:textId="77777777" w:rsidR="008E0F0F" w:rsidRPr="006632F3" w:rsidRDefault="008E0F0F" w:rsidP="008E0F0F">
      <w:pPr>
        <w:spacing w:after="0" w:line="200" w:lineRule="exact"/>
        <w:rPr>
          <w:rFonts w:ascii="Times New Roman" w:hAnsi="Times New Roman" w:cs="Times New Roman"/>
        </w:rPr>
      </w:pPr>
    </w:p>
    <w:p w14:paraId="05FF8C5C" w14:textId="77777777" w:rsidR="008E0F0F" w:rsidRPr="006632F3" w:rsidRDefault="008E0F0F" w:rsidP="008E0F0F">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21760" behindDoc="1" locked="0" layoutInCell="1" allowOverlap="1" wp14:anchorId="01515EC5" wp14:editId="29AD5275">
                <wp:simplePos x="0" y="0"/>
                <wp:positionH relativeFrom="page">
                  <wp:posOffset>1141730</wp:posOffset>
                </wp:positionH>
                <wp:positionV relativeFrom="paragraph">
                  <wp:posOffset>189230</wp:posOffset>
                </wp:positionV>
                <wp:extent cx="3886200" cy="1270"/>
                <wp:effectExtent l="17780" t="17780" r="10795" b="9525"/>
                <wp:wrapNone/>
                <wp:docPr id="1805" name="Group 17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86200" cy="1270"/>
                          <a:chOff x="1798" y="298"/>
                          <a:chExt cx="6120" cy="2"/>
                        </a:xfrm>
                      </wpg:grpSpPr>
                      <wps:wsp>
                        <wps:cNvPr id="1806" name="Freeform 1738"/>
                        <wps:cNvSpPr>
                          <a:spLocks/>
                        </wps:cNvSpPr>
                        <wps:spPr bwMode="auto">
                          <a:xfrm>
                            <a:off x="1798" y="298"/>
                            <a:ext cx="6120" cy="2"/>
                          </a:xfrm>
                          <a:custGeom>
                            <a:avLst/>
                            <a:gdLst>
                              <a:gd name="T0" fmla="+- 0 1798 1798"/>
                              <a:gd name="T1" fmla="*/ T0 w 6120"/>
                              <a:gd name="T2" fmla="+- 0 7918 1798"/>
                              <a:gd name="T3" fmla="*/ T2 w 6120"/>
                            </a:gdLst>
                            <a:ahLst/>
                            <a:cxnLst>
                              <a:cxn ang="0">
                                <a:pos x="T1" y="0"/>
                              </a:cxn>
                              <a:cxn ang="0">
                                <a:pos x="T3" y="0"/>
                              </a:cxn>
                            </a:cxnLst>
                            <a:rect l="0" t="0" r="r" b="b"/>
                            <a:pathLst>
                              <a:path w="6120">
                                <a:moveTo>
                                  <a:pt x="0" y="0"/>
                                </a:moveTo>
                                <a:lnTo>
                                  <a:pt x="6120"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37" o:spid="_x0000_s1026" style="position:absolute;margin-left:89.9pt;margin-top:14.9pt;width:306pt;height:.1pt;z-index:-251294720;mso-position-horizontal-relative:page" coordorigin="1798,298" coordsize="61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">
                <v:shape id="Freeform 1738" o:spid="_x0000_s1027" style="position:absolute;left:1798;top:298;width:6120;height:2;visibility:visible;mso-wrap-style:square;v-text-anchor:top" coordsize="61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fYcsIA&#10;AADdAAAADwAAAGRycy9kb3ducmV2LnhtbERPTYvCMBC9L/gfwgheFk1XllKrUUQQC57qungdmrEt&#10;NpPQZLX+e7OwsLd5vM9ZbQbTiTv1vrWs4GOWgCCurG65VnD+2k8zED4ga+wsk4InedisR28rzLV9&#10;cEn3U6hFDGGfo4ImBJdL6auGDPqZdcSRu9reYIiwr6Xu8RHDTSfnSZJKgy3HhgYd7Rqqbqcfo6As&#10;3fl4WVze2TiTHp7fxS0rPpWajIftEkSgIfyL/9yFjvOzJIXfb+IJ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x9hywgAAAN0AAAAPAAAAAAAAAAAAAAAAAJgCAABkcnMvZG93&#10;bnJldi54bWxQSwUGAAAAAAQABAD1AAAAhwMAAAAA&#10;" path="m,l6120,e" filled="f" strokeweight=".45925mm">
                  <v:path arrowok="t" o:connecttype="custom" o:connectlocs="0,0;6120,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5</w:t>
      </w:r>
      <w:r w:rsidRPr="006632F3">
        <w:rPr>
          <w:rFonts w:ascii="Times New Roman" w:eastAsia="Arial" w:hAnsi="Times New Roman" w:cs="Times New Roman"/>
          <w:b/>
          <w:bCs/>
          <w:spacing w:val="-2"/>
        </w:rPr>
        <w:t>.</w:t>
      </w:r>
      <w:r w:rsidRPr="006632F3">
        <w:rPr>
          <w:rFonts w:ascii="Times New Roman" w:eastAsia="Arial" w:hAnsi="Times New Roman" w:cs="Times New Roman"/>
          <w:b/>
          <w:bCs/>
        </w:rPr>
        <w:t>3.3</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Per</w:t>
      </w:r>
      <w:r w:rsidRPr="006632F3">
        <w:rPr>
          <w:rFonts w:ascii="Times New Roman" w:eastAsia="Arial" w:hAnsi="Times New Roman" w:cs="Times New Roman"/>
          <w:b/>
          <w:bCs/>
          <w:spacing w:val="-1"/>
        </w:rPr>
        <w:t>fo</w:t>
      </w:r>
      <w:r w:rsidRPr="006632F3">
        <w:rPr>
          <w:rFonts w:ascii="Times New Roman" w:eastAsia="Arial" w:hAnsi="Times New Roman" w:cs="Times New Roman"/>
          <w:b/>
          <w:bCs/>
        </w:rPr>
        <w:t>rmi</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g</w:t>
      </w:r>
      <w:r w:rsidRPr="006632F3">
        <w:rPr>
          <w:rFonts w:ascii="Times New Roman" w:eastAsia="Arial" w:hAnsi="Times New Roman" w:cs="Times New Roman"/>
          <w:b/>
          <w:bCs/>
          <w:spacing w:val="-1"/>
        </w:rPr>
        <w:t xml:space="preserve"> </w:t>
      </w:r>
      <w:r w:rsidRPr="006632F3">
        <w:rPr>
          <w:rFonts w:ascii="Times New Roman" w:eastAsia="Arial" w:hAnsi="Times New Roman" w:cs="Times New Roman"/>
          <w:b/>
          <w:bCs/>
          <w:spacing w:val="-8"/>
        </w:rPr>
        <w:t>A</w:t>
      </w:r>
      <w:r w:rsidRPr="006632F3">
        <w:rPr>
          <w:rFonts w:ascii="Times New Roman" w:eastAsia="Arial" w:hAnsi="Times New Roman" w:cs="Times New Roman"/>
          <w:b/>
          <w:bCs/>
        </w:rPr>
        <w:t>c</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i</w:t>
      </w:r>
      <w:r w:rsidRPr="006632F3">
        <w:rPr>
          <w:rFonts w:ascii="Times New Roman" w:eastAsia="Arial" w:hAnsi="Times New Roman" w:cs="Times New Roman"/>
          <w:b/>
          <w:bCs/>
          <w:spacing w:val="-1"/>
        </w:rPr>
        <w:t>o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 xml:space="preserve"> o</w:t>
      </w:r>
      <w:r w:rsidRPr="006632F3">
        <w:rPr>
          <w:rFonts w:ascii="Times New Roman" w:eastAsia="Arial" w:hAnsi="Times New Roman" w:cs="Times New Roman"/>
          <w:b/>
          <w:bCs/>
        </w:rPr>
        <w:t>n 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 xml:space="preserve">r </w:t>
      </w:r>
      <w:r w:rsidRPr="006632F3">
        <w:rPr>
          <w:rFonts w:ascii="Times New Roman" w:eastAsia="Arial" w:hAnsi="Times New Roman" w:cs="Times New Roman"/>
          <w:b/>
          <w:bCs/>
          <w:spacing w:val="-1"/>
        </w:rPr>
        <w:t>C</w:t>
      </w:r>
      <w:r w:rsidRPr="006632F3">
        <w:rPr>
          <w:rFonts w:ascii="Times New Roman" w:eastAsia="Arial" w:hAnsi="Times New Roman" w:cs="Times New Roman"/>
          <w:b/>
          <w:bCs/>
        </w:rPr>
        <w:t>li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t</w:t>
      </w:r>
      <w:r w:rsidRPr="006632F3">
        <w:rPr>
          <w:rFonts w:ascii="Times New Roman" w:eastAsia="Arial" w:hAnsi="Times New Roman" w:cs="Times New Roman"/>
          <w:b/>
          <w:bCs/>
          <w:spacing w:val="-2"/>
        </w:rPr>
        <w:t xml:space="preserve"> </w:t>
      </w:r>
      <w:r w:rsidRPr="006632F3">
        <w:rPr>
          <w:rFonts w:ascii="Times New Roman" w:eastAsia="Arial" w:hAnsi="Times New Roman" w:cs="Times New Roman"/>
          <w:b/>
          <w:bCs/>
        </w:rPr>
        <w:t>Pr</w:t>
      </w:r>
      <w:r w:rsidRPr="006632F3">
        <w:rPr>
          <w:rFonts w:ascii="Times New Roman" w:eastAsia="Arial" w:hAnsi="Times New Roman" w:cs="Times New Roman"/>
          <w:b/>
          <w:bCs/>
          <w:spacing w:val="-1"/>
        </w:rPr>
        <w:t>og</w:t>
      </w:r>
      <w:r w:rsidRPr="006632F3">
        <w:rPr>
          <w:rFonts w:ascii="Times New Roman" w:eastAsia="Arial" w:hAnsi="Times New Roman" w:cs="Times New Roman"/>
          <w:b/>
          <w:bCs/>
        </w:rPr>
        <w:t>ram</w:t>
      </w:r>
    </w:p>
    <w:p w14:paraId="37B86304" w14:textId="77777777" w:rsidR="008E0F0F" w:rsidRPr="006632F3" w:rsidRDefault="008E0F0F" w:rsidP="008E0F0F">
      <w:pPr>
        <w:spacing w:before="63" w:after="0" w:line="240" w:lineRule="auto"/>
        <w:ind w:left="118" w:right="416"/>
        <w:rPr>
          <w:rFonts w:ascii="Times New Roman" w:eastAsia="Times New Roman" w:hAnsi="Times New Roman" w:cs="Times New Roman"/>
        </w:rPr>
      </w:pPr>
      <w:r w:rsidRPr="006632F3">
        <w:rPr>
          <w:rFonts w:ascii="Times New Roman" w:eastAsia="Times New Roman" w:hAnsi="Times New Roman" w:cs="Times New Roman"/>
        </w:rPr>
        <w:t>So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i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u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spacing w:val="-1"/>
        </w:rPr>
        <w:t>wa</w:t>
      </w:r>
      <w:r w:rsidRPr="006632F3">
        <w:rPr>
          <w:rFonts w:ascii="Times New Roman" w:eastAsia="Times New Roman" w:hAnsi="Times New Roman" w:cs="Times New Roman"/>
        </w:rPr>
        <w:t>nt to p</w:t>
      </w:r>
      <w:r w:rsidRPr="006632F3">
        <w:rPr>
          <w:rFonts w:ascii="Times New Roman" w:eastAsia="Times New Roman" w:hAnsi="Times New Roman" w:cs="Times New Roman"/>
          <w:spacing w:val="-1"/>
        </w:rPr>
        <w:t>er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 some</w:t>
      </w:r>
      <w:r w:rsidRPr="006632F3">
        <w:rPr>
          <w:rFonts w:ascii="Times New Roman" w:eastAsia="Times New Roman" w:hAnsi="Times New Roman" w:cs="Times New Roman"/>
          <w:spacing w:val="-1"/>
        </w:rPr>
        <w:t xml:space="preserve"> ac</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mo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CP,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p</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us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m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CP. SCP l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e</w:t>
      </w:r>
      <w:r w:rsidRPr="006632F3">
        <w:rPr>
          <w:rFonts w:ascii="Times New Roman" w:eastAsia="Times New Roman" w:hAnsi="Times New Roman" w:cs="Times New Roman"/>
          <w:spacing w:val="-1"/>
        </w:rPr>
        <w:t xml:space="preserve"> ac</w:t>
      </w:r>
      <w:r w:rsidRPr="006632F3">
        <w:rPr>
          <w:rFonts w:ascii="Times New Roman" w:eastAsia="Times New Roman" w:hAnsi="Times New Roman" w:cs="Times New Roman"/>
        </w:rPr>
        <w:t>tion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r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Cu</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ntl</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 th</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s o</w:t>
      </w:r>
      <w:r w:rsidRPr="006632F3">
        <w:rPr>
          <w:rFonts w:ascii="Times New Roman" w:eastAsia="Times New Roman" w:hAnsi="Times New Roman" w:cs="Times New Roman"/>
          <w:spacing w:val="-3"/>
        </w:rPr>
        <w:t>n</w:t>
      </w:r>
      <w:r w:rsidRPr="006632F3">
        <w:rPr>
          <w:rFonts w:ascii="Times New Roman" w:eastAsia="Times New Roman" w:hAnsi="Times New Roman" w:cs="Times New Roman"/>
        </w:rPr>
        <w: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ne</w:t>
      </w:r>
      <w:r w:rsidRPr="006632F3">
        <w:rPr>
          <w:rFonts w:ascii="Times New Roman" w:eastAsia="Times New Roman" w:hAnsi="Times New Roman" w:cs="Times New Roman"/>
          <w:spacing w:val="-1"/>
        </w:rPr>
        <w:t xml:space="preserve"> ac</w:t>
      </w:r>
      <w:r w:rsidRPr="006632F3">
        <w:rPr>
          <w:rFonts w:ascii="Times New Roman" w:eastAsia="Times New Roman" w:hAnsi="Times New Roman" w:cs="Times New Roman"/>
        </w:rPr>
        <w:t>tion supp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by</w:t>
      </w:r>
      <w:r w:rsidRPr="006632F3">
        <w:rPr>
          <w:rFonts w:ascii="Times New Roman" w:eastAsia="Times New Roman" w:hAnsi="Times New Roman" w:cs="Times New Roman"/>
          <w:spacing w:val="-11"/>
        </w:rPr>
        <w:t xml:space="preserve"> </w:t>
      </w:r>
      <w:r w:rsidRPr="006632F3">
        <w:rPr>
          <w:rFonts w:ascii="Times New Roman" w:eastAsia="Times New Roman" w:hAnsi="Times New Roman" w:cs="Times New Roman"/>
        </w:rPr>
        <w:t>SCMW – 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m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the SCP.</w:t>
      </w:r>
    </w:p>
    <w:p w14:paraId="37BB4FC5" w14:textId="77777777" w:rsidR="008E0F0F" w:rsidRPr="006632F3" w:rsidRDefault="008E0F0F" w:rsidP="008E0F0F">
      <w:pPr>
        <w:spacing w:after="0"/>
        <w:rPr>
          <w:rFonts w:ascii="Times New Roman" w:hAnsi="Times New Roman" w:cs="Times New Roman"/>
        </w:rPr>
        <w:sectPr w:rsidR="008E0F0F" w:rsidRPr="006632F3">
          <w:pgSz w:w="12240" w:h="15860"/>
          <w:pgMar w:top="1300" w:right="1720" w:bottom="1000" w:left="1680" w:header="0" w:footer="803" w:gutter="0"/>
          <w:cols w:space="720"/>
        </w:sectPr>
      </w:pPr>
    </w:p>
    <w:p w14:paraId="27EFFEB3" w14:textId="77777777" w:rsidR="008E0F0F" w:rsidRPr="006632F3" w:rsidRDefault="008E0F0F" w:rsidP="008E0F0F">
      <w:pPr>
        <w:spacing w:before="60" w:after="0" w:line="240" w:lineRule="auto"/>
        <w:ind w:left="118" w:right="-20"/>
        <w:rPr>
          <w:rFonts w:ascii="Times New Roman" w:eastAsia="Arial" w:hAnsi="Times New Roman" w:cs="Times New Roman"/>
        </w:rPr>
      </w:pPr>
      <w:r w:rsidRPr="006632F3">
        <w:rPr>
          <w:rFonts w:ascii="Times New Roman" w:hAnsi="Times New Roman" w:cs="Times New Roman"/>
          <w:noProof/>
        </w:rPr>
        <w:lastRenderedPageBreak/>
        <mc:AlternateContent>
          <mc:Choice Requires="wpg">
            <w:drawing>
              <wp:anchor distT="0" distB="0" distL="114300" distR="114300" simplePos="0" relativeHeight="252022784" behindDoc="1" locked="0" layoutInCell="1" allowOverlap="1" wp14:anchorId="79411065" wp14:editId="501ED961">
                <wp:simplePos x="0" y="0"/>
                <wp:positionH relativeFrom="page">
                  <wp:posOffset>1141730</wp:posOffset>
                </wp:positionH>
                <wp:positionV relativeFrom="paragraph">
                  <wp:posOffset>232410</wp:posOffset>
                </wp:positionV>
                <wp:extent cx="4475480" cy="1270"/>
                <wp:effectExtent l="8255" t="13335" r="12065" b="4445"/>
                <wp:wrapNone/>
                <wp:docPr id="1803" name="Group 17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5480" cy="1270"/>
                          <a:chOff x="1798" y="366"/>
                          <a:chExt cx="7048" cy="2"/>
                        </a:xfrm>
                      </wpg:grpSpPr>
                      <wps:wsp>
                        <wps:cNvPr id="1804" name="Freeform 1736"/>
                        <wps:cNvSpPr>
                          <a:spLocks/>
                        </wps:cNvSpPr>
                        <wps:spPr bwMode="auto">
                          <a:xfrm>
                            <a:off x="1798" y="366"/>
                            <a:ext cx="7048" cy="2"/>
                          </a:xfrm>
                          <a:custGeom>
                            <a:avLst/>
                            <a:gdLst>
                              <a:gd name="T0" fmla="+- 0 1798 1798"/>
                              <a:gd name="T1" fmla="*/ T0 w 7048"/>
                              <a:gd name="T2" fmla="+- 0 8846 1798"/>
                              <a:gd name="T3" fmla="*/ T2 w 7048"/>
                            </a:gdLst>
                            <a:ahLst/>
                            <a:cxnLst>
                              <a:cxn ang="0">
                                <a:pos x="T1" y="0"/>
                              </a:cxn>
                              <a:cxn ang="0">
                                <a:pos x="T3" y="0"/>
                              </a:cxn>
                            </a:cxnLst>
                            <a:rect l="0" t="0" r="r" b="b"/>
                            <a:pathLst>
                              <a:path w="7048">
                                <a:moveTo>
                                  <a:pt x="0" y="0"/>
                                </a:moveTo>
                                <a:lnTo>
                                  <a:pt x="7048" y="0"/>
                                </a:lnTo>
                              </a:path>
                            </a:pathLst>
                          </a:custGeom>
                          <a:noFill/>
                          <a:ln w="89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35" o:spid="_x0000_s1026" style="position:absolute;margin-left:89.9pt;margin-top:18.3pt;width:352.4pt;height:.1pt;z-index:-251293696;mso-position-horizontal-relative:page" coordorigin="1798,366" coordsize="70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">
                <v:shape id="Freeform 1736" o:spid="_x0000_s1027" style="position:absolute;left:1798;top:366;width:7048;height:2;visibility:visible;mso-wrap-style:square;v-text-anchor:top" coordsize="704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9egMUA&#10;AADdAAAADwAAAGRycy9kb3ducmV2LnhtbERPS2vCQBC+F/wPyxR6qxuLWInZhNpSaL35SKG3ITt5&#10;aHY2ZLca/fVdQfA2H99zkmwwrThS7xrLCibjCARxYXXDlYLd9vN5DsJ5ZI2tZVJwJgdZOnpIMNb2&#10;xGs6bnwlQgi7GBXU3nexlK6oyaAb2444cKXtDfoA+0rqHk8h3LTyJYpm0mDDoaHGjt5rKg6bP6Og&#10;tLPLfnkw65/X3H9//Jb5bjWdKPX0OLwtQHga/F18c3/pMH8eTeH6TThBp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X16AxQAAAN0AAAAPAAAAAAAAAAAAAAAAAJgCAABkcnMv&#10;ZG93bnJldi54bWxQSwUGAAAAAAQABAD1AAAAigMAAAAA&#10;" path="m,l7048,e" filled="f" strokeweight=".24725mm">
                  <v:path arrowok="t" o:connecttype="custom" o:connectlocs="0,0;7048,0" o:connectangles="0,0"/>
                </v:shape>
                <w10:wrap anchorx="page"/>
              </v:group>
            </w:pict>
          </mc:Fallback>
        </mc:AlternateContent>
      </w:r>
      <w:r>
        <w:rPr>
          <w:rFonts w:ascii="Times New Roman" w:eastAsia="Arial" w:hAnsi="Times New Roman" w:cs="Times New Roman"/>
          <w:b/>
          <w:bCs/>
          <w:u w:val="single" w:color="000000"/>
        </w:rPr>
        <w:t>1</w:t>
      </w:r>
      <w:r w:rsidRPr="006632F3">
        <w:rPr>
          <w:rFonts w:ascii="Times New Roman" w:eastAsia="Arial" w:hAnsi="Times New Roman" w:cs="Times New Roman"/>
          <w:b/>
          <w:bCs/>
          <w:u w:val="single" w:color="000000"/>
        </w:rPr>
        <w:t>.5</w:t>
      </w:r>
      <w:r w:rsidRPr="006632F3">
        <w:rPr>
          <w:rFonts w:ascii="Times New Roman" w:eastAsia="Arial" w:hAnsi="Times New Roman" w:cs="Times New Roman"/>
          <w:b/>
          <w:bCs/>
          <w:spacing w:val="-2"/>
          <w:u w:val="single" w:color="000000"/>
        </w:rPr>
        <w:t>.</w:t>
      </w:r>
      <w:r w:rsidRPr="006632F3">
        <w:rPr>
          <w:rFonts w:ascii="Times New Roman" w:eastAsia="Arial" w:hAnsi="Times New Roman" w:cs="Times New Roman"/>
          <w:b/>
          <w:bCs/>
          <w:u w:val="single" w:color="000000"/>
        </w:rPr>
        <w:t>4</w:t>
      </w:r>
      <w:r w:rsidRPr="006632F3">
        <w:rPr>
          <w:rFonts w:ascii="Times New Roman" w:eastAsia="Arial" w:hAnsi="Times New Roman" w:cs="Times New Roman"/>
          <w:b/>
          <w:bCs/>
          <w:spacing w:val="65"/>
          <w:u w:val="single" w:color="000000"/>
        </w:rPr>
        <w:t xml:space="preserve"> </w:t>
      </w:r>
      <w:r w:rsidRPr="006632F3">
        <w:rPr>
          <w:rFonts w:ascii="Times New Roman" w:eastAsia="Arial" w:hAnsi="Times New Roman" w:cs="Times New Roman"/>
          <w:b/>
          <w:bCs/>
          <w:u w:val="single" w:color="000000"/>
        </w:rPr>
        <w:t>SS</w:t>
      </w:r>
      <w:r w:rsidRPr="006632F3">
        <w:rPr>
          <w:rFonts w:ascii="Times New Roman" w:eastAsia="Arial" w:hAnsi="Times New Roman" w:cs="Times New Roman"/>
          <w:b/>
          <w:bCs/>
          <w:spacing w:val="-8"/>
          <w:u w:val="single" w:color="000000"/>
        </w:rPr>
        <w:t>A</w:t>
      </w:r>
      <w:r w:rsidRPr="006632F3">
        <w:rPr>
          <w:rFonts w:ascii="Times New Roman" w:eastAsia="Arial" w:hAnsi="Times New Roman" w:cs="Times New Roman"/>
          <w:b/>
          <w:bCs/>
          <w:u w:val="single" w:color="000000"/>
        </w:rPr>
        <w:t xml:space="preserve">L </w:t>
      </w:r>
      <w:r w:rsidRPr="006632F3">
        <w:rPr>
          <w:rFonts w:ascii="Times New Roman" w:eastAsia="Arial" w:hAnsi="Times New Roman" w:cs="Times New Roman"/>
          <w:b/>
          <w:bCs/>
          <w:spacing w:val="-8"/>
          <w:u w:val="single" w:color="000000"/>
        </w:rPr>
        <w:t>A</w:t>
      </w:r>
      <w:r w:rsidRPr="006632F3">
        <w:rPr>
          <w:rFonts w:ascii="Times New Roman" w:eastAsia="Arial" w:hAnsi="Times New Roman" w:cs="Times New Roman"/>
          <w:b/>
          <w:bCs/>
          <w:u w:val="single" w:color="000000"/>
        </w:rPr>
        <w:t>rc</w:t>
      </w:r>
      <w:r w:rsidRPr="006632F3">
        <w:rPr>
          <w:rFonts w:ascii="Times New Roman" w:eastAsia="Arial" w:hAnsi="Times New Roman" w:cs="Times New Roman"/>
          <w:b/>
          <w:bCs/>
          <w:spacing w:val="-1"/>
          <w:u w:val="single" w:color="000000"/>
        </w:rPr>
        <w:t>h</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ec</w:t>
      </w:r>
      <w:r w:rsidRPr="006632F3">
        <w:rPr>
          <w:rFonts w:ascii="Times New Roman" w:eastAsia="Arial" w:hAnsi="Times New Roman" w:cs="Times New Roman"/>
          <w:b/>
          <w:bCs/>
          <w:spacing w:val="-1"/>
          <w:u w:val="single" w:color="000000"/>
        </w:rPr>
        <w:t>tu</w:t>
      </w:r>
      <w:r w:rsidRPr="006632F3">
        <w:rPr>
          <w:rFonts w:ascii="Times New Roman" w:eastAsia="Arial" w:hAnsi="Times New Roman" w:cs="Times New Roman"/>
          <w:b/>
          <w:bCs/>
          <w:u w:val="single" w:color="000000"/>
        </w:rPr>
        <w:t>re</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spacing w:val="-1"/>
          <w:u w:val="single" w:color="000000"/>
        </w:rPr>
        <w:t>fo</w:t>
      </w:r>
      <w:r w:rsidRPr="006632F3">
        <w:rPr>
          <w:rFonts w:ascii="Times New Roman" w:eastAsia="Arial" w:hAnsi="Times New Roman" w:cs="Times New Roman"/>
          <w:b/>
          <w:bCs/>
          <w:u w:val="single" w:color="000000"/>
        </w:rPr>
        <w:t>r</w:t>
      </w:r>
      <w:r w:rsidRPr="006632F3">
        <w:rPr>
          <w:rFonts w:ascii="Times New Roman" w:eastAsia="Arial" w:hAnsi="Times New Roman" w:cs="Times New Roman"/>
          <w:b/>
          <w:bCs/>
          <w:spacing w:val="-1"/>
          <w:u w:val="single" w:color="000000"/>
        </w:rPr>
        <w:t xml:space="preserve"> Co</w:t>
      </w:r>
      <w:r w:rsidRPr="006632F3">
        <w:rPr>
          <w:rFonts w:ascii="Times New Roman" w:eastAsia="Arial" w:hAnsi="Times New Roman" w:cs="Times New Roman"/>
          <w:b/>
          <w:bCs/>
          <w:u w:val="single" w:color="000000"/>
        </w:rPr>
        <w:t>m</w:t>
      </w:r>
      <w:r w:rsidRPr="006632F3">
        <w:rPr>
          <w:rFonts w:ascii="Times New Roman" w:eastAsia="Arial" w:hAnsi="Times New Roman" w:cs="Times New Roman"/>
          <w:b/>
          <w:bCs/>
          <w:spacing w:val="-1"/>
          <w:u w:val="single" w:color="000000"/>
        </w:rPr>
        <w:t>put</w:t>
      </w:r>
      <w:r w:rsidRPr="006632F3">
        <w:rPr>
          <w:rFonts w:ascii="Times New Roman" w:eastAsia="Arial" w:hAnsi="Times New Roman" w:cs="Times New Roman"/>
          <w:b/>
          <w:bCs/>
          <w:u w:val="single" w:color="000000"/>
        </w:rPr>
        <w:t>a</w:t>
      </w:r>
      <w:r w:rsidRPr="006632F3">
        <w:rPr>
          <w:rFonts w:ascii="Times New Roman" w:eastAsia="Arial" w:hAnsi="Times New Roman" w:cs="Times New Roman"/>
          <w:b/>
          <w:bCs/>
          <w:spacing w:val="-1"/>
          <w:u w:val="single" w:color="000000"/>
        </w:rPr>
        <w:t>t</w:t>
      </w:r>
      <w:r w:rsidRPr="006632F3">
        <w:rPr>
          <w:rFonts w:ascii="Times New Roman" w:eastAsia="Arial" w:hAnsi="Times New Roman" w:cs="Times New Roman"/>
          <w:b/>
          <w:bCs/>
          <w:u w:val="single" w:color="000000"/>
        </w:rPr>
        <w:t>i</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n</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as a Se</w:t>
      </w:r>
      <w:r w:rsidRPr="006632F3">
        <w:rPr>
          <w:rFonts w:ascii="Times New Roman" w:eastAsia="Arial" w:hAnsi="Times New Roman" w:cs="Times New Roman"/>
          <w:b/>
          <w:bCs/>
          <w:spacing w:val="-1"/>
          <w:u w:val="single" w:color="000000"/>
        </w:rPr>
        <w:t>n</w:t>
      </w:r>
      <w:r w:rsidRPr="006632F3">
        <w:rPr>
          <w:rFonts w:ascii="Times New Roman" w:eastAsia="Arial" w:hAnsi="Times New Roman" w:cs="Times New Roman"/>
          <w:b/>
          <w:bCs/>
          <w:u w:val="single" w:color="000000"/>
        </w:rPr>
        <w:t>s</w:t>
      </w:r>
      <w:r w:rsidRPr="006632F3">
        <w:rPr>
          <w:rFonts w:ascii="Times New Roman" w:eastAsia="Arial" w:hAnsi="Times New Roman" w:cs="Times New Roman"/>
          <w:b/>
          <w:bCs/>
          <w:spacing w:val="-1"/>
          <w:u w:val="single" w:color="000000"/>
        </w:rPr>
        <w:t>o</w:t>
      </w:r>
      <w:r w:rsidRPr="006632F3">
        <w:rPr>
          <w:rFonts w:ascii="Times New Roman" w:eastAsia="Arial" w:hAnsi="Times New Roman" w:cs="Times New Roman"/>
          <w:b/>
          <w:bCs/>
          <w:u w:val="single" w:color="000000"/>
        </w:rPr>
        <w:t>r</w:t>
      </w:r>
      <w:r w:rsidRPr="006632F3">
        <w:rPr>
          <w:rFonts w:ascii="Times New Roman" w:eastAsia="Arial" w:hAnsi="Times New Roman" w:cs="Times New Roman"/>
          <w:b/>
          <w:bCs/>
          <w:spacing w:val="-1"/>
          <w:u w:val="single" w:color="000000"/>
        </w:rPr>
        <w:t xml:space="preserve"> </w:t>
      </w:r>
      <w:r w:rsidRPr="006632F3">
        <w:rPr>
          <w:rFonts w:ascii="Times New Roman" w:eastAsia="Arial" w:hAnsi="Times New Roman" w:cs="Times New Roman"/>
          <w:b/>
          <w:bCs/>
          <w:u w:val="single" w:color="000000"/>
        </w:rPr>
        <w:t>Ser</w:t>
      </w:r>
      <w:r w:rsidRPr="006632F3">
        <w:rPr>
          <w:rFonts w:ascii="Times New Roman" w:eastAsia="Arial" w:hAnsi="Times New Roman" w:cs="Times New Roman"/>
          <w:b/>
          <w:bCs/>
          <w:spacing w:val="-4"/>
          <w:u w:val="single" w:color="000000"/>
        </w:rPr>
        <w:t>v</w:t>
      </w:r>
      <w:r w:rsidRPr="006632F3">
        <w:rPr>
          <w:rFonts w:ascii="Times New Roman" w:eastAsia="Arial" w:hAnsi="Times New Roman" w:cs="Times New Roman"/>
          <w:b/>
          <w:bCs/>
          <w:u w:val="single" w:color="000000"/>
        </w:rPr>
        <w:t>ice</w:t>
      </w:r>
    </w:p>
    <w:p w14:paraId="3D0AF377" w14:textId="77777777" w:rsidR="008E0F0F" w:rsidRPr="006632F3" w:rsidRDefault="008E0F0F" w:rsidP="008E0F0F">
      <w:pPr>
        <w:spacing w:before="99" w:after="0" w:line="240" w:lineRule="auto"/>
        <w:ind w:left="118" w:right="-20"/>
        <w:rPr>
          <w:rFonts w:ascii="Times New Roman" w:eastAsia="Times New Roman" w:hAnsi="Times New Roman" w:cs="Times New Roman"/>
        </w:rPr>
      </w:pPr>
      <w:r w:rsidRPr="006632F3">
        <w:rPr>
          <w:rFonts w:ascii="Times New Roman" w:hAnsi="Times New Roman" w:cs="Times New Roman"/>
          <w:noProof/>
        </w:rPr>
        <w:drawing>
          <wp:inline distT="0" distB="0" distL="0" distR="0" wp14:anchorId="4A864903" wp14:editId="1CABCBB6">
            <wp:extent cx="5454650" cy="6687185"/>
            <wp:effectExtent l="0" t="0" r="0" b="0"/>
            <wp:docPr id="1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54650" cy="6687185"/>
                    </a:xfrm>
                    <a:prstGeom prst="rect">
                      <a:avLst/>
                    </a:prstGeom>
                    <a:noFill/>
                    <a:ln>
                      <a:noFill/>
                    </a:ln>
                  </pic:spPr>
                </pic:pic>
              </a:graphicData>
            </a:graphic>
          </wp:inline>
        </w:drawing>
      </w:r>
    </w:p>
    <w:p w14:paraId="682AFF49" w14:textId="77777777" w:rsidR="008E0F0F" w:rsidRPr="006632F3" w:rsidRDefault="008E0F0F" w:rsidP="008E0F0F">
      <w:pPr>
        <w:spacing w:before="8" w:after="0" w:line="130" w:lineRule="exact"/>
        <w:rPr>
          <w:rFonts w:ascii="Times New Roman" w:hAnsi="Times New Roman" w:cs="Times New Roman"/>
        </w:rPr>
      </w:pPr>
    </w:p>
    <w:p w14:paraId="5490724E" w14:textId="77777777" w:rsidR="008E0F0F" w:rsidRPr="006632F3" w:rsidRDefault="008E0F0F" w:rsidP="008E0F0F">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b/>
          <w:bCs/>
        </w:rPr>
        <w:t>Fi</w:t>
      </w:r>
      <w:r w:rsidRPr="006632F3">
        <w:rPr>
          <w:rFonts w:ascii="Times New Roman" w:eastAsia="Times New Roman" w:hAnsi="Times New Roman" w:cs="Times New Roman"/>
          <w:b/>
          <w:bCs/>
          <w:spacing w:val="1"/>
        </w:rPr>
        <w:t>g</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6"/>
        </w:rPr>
        <w:t xml:space="preserve"> </w:t>
      </w:r>
      <w:r w:rsidRPr="006632F3">
        <w:rPr>
          <w:rFonts w:ascii="Times New Roman" w:eastAsia="Times New Roman" w:hAnsi="Times New Roman" w:cs="Times New Roman"/>
          <w:b/>
          <w:bCs/>
          <w:spacing w:val="1"/>
        </w:rPr>
        <w:t>3-3</w:t>
      </w:r>
      <w:r w:rsidRPr="006632F3">
        <w:rPr>
          <w:rFonts w:ascii="Times New Roman" w:eastAsia="Times New Roman" w:hAnsi="Times New Roman" w:cs="Times New Roman"/>
          <w:b/>
          <w:bCs/>
        </w:rPr>
        <w:t>9</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A</w:t>
      </w:r>
      <w:r w:rsidRPr="006632F3">
        <w:rPr>
          <w:rFonts w:ascii="Times New Roman" w:eastAsia="Times New Roman" w:hAnsi="Times New Roman" w:cs="Times New Roman"/>
          <w:b/>
          <w:bCs/>
          <w:spacing w:val="-1"/>
        </w:rPr>
        <w:t xml:space="preserve"> d</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ta</w:t>
      </w:r>
      <w:r w:rsidRPr="006632F3">
        <w:rPr>
          <w:rFonts w:ascii="Times New Roman" w:eastAsia="Times New Roman" w:hAnsi="Times New Roman" w:cs="Times New Roman"/>
          <w:b/>
          <w:bCs/>
        </w:rPr>
        <w:t>iled</w:t>
      </w:r>
      <w:r w:rsidRPr="006632F3">
        <w:rPr>
          <w:rFonts w:ascii="Times New Roman" w:eastAsia="Times New Roman" w:hAnsi="Times New Roman" w:cs="Times New Roman"/>
          <w:b/>
          <w:bCs/>
          <w:spacing w:val="-8"/>
        </w:rPr>
        <w:t xml:space="preserve"> </w:t>
      </w:r>
      <w:r w:rsidRPr="006632F3">
        <w:rPr>
          <w:rFonts w:ascii="Times New Roman" w:eastAsia="Times New Roman" w:hAnsi="Times New Roman" w:cs="Times New Roman"/>
          <w:b/>
          <w:bCs/>
          <w:spacing w:val="-1"/>
        </w:rPr>
        <w:t>SS</w:t>
      </w:r>
      <w:r w:rsidRPr="006632F3">
        <w:rPr>
          <w:rFonts w:ascii="Times New Roman" w:eastAsia="Times New Roman" w:hAnsi="Times New Roman" w:cs="Times New Roman"/>
          <w:b/>
          <w:bCs/>
        </w:rPr>
        <w:t>AL</w:t>
      </w:r>
      <w:r w:rsidRPr="006632F3">
        <w:rPr>
          <w:rFonts w:ascii="Times New Roman" w:eastAsia="Times New Roman" w:hAnsi="Times New Roman" w:cs="Times New Roman"/>
          <w:b/>
          <w:bCs/>
          <w:spacing w:val="-7"/>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rc</w:t>
      </w:r>
      <w:r w:rsidRPr="006632F3">
        <w:rPr>
          <w:rFonts w:ascii="Times New Roman" w:eastAsia="Times New Roman" w:hAnsi="Times New Roman" w:cs="Times New Roman"/>
          <w:b/>
          <w:bCs/>
          <w:spacing w:val="-1"/>
        </w:rPr>
        <w:t>h</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rPr>
        <w:t>ec</w:t>
      </w:r>
      <w:r w:rsidRPr="006632F3">
        <w:rPr>
          <w:rFonts w:ascii="Times New Roman" w:eastAsia="Times New Roman" w:hAnsi="Times New Roman" w:cs="Times New Roman"/>
          <w:b/>
          <w:bCs/>
          <w:spacing w:val="1"/>
        </w:rPr>
        <w:t>t</w:t>
      </w:r>
      <w:r w:rsidRPr="006632F3">
        <w:rPr>
          <w:rFonts w:ascii="Times New Roman" w:eastAsia="Times New Roman" w:hAnsi="Times New Roman" w:cs="Times New Roman"/>
          <w:b/>
          <w:bCs/>
          <w:spacing w:val="-1"/>
        </w:rPr>
        <w:t>u</w:t>
      </w:r>
      <w:r w:rsidRPr="006632F3">
        <w:rPr>
          <w:rFonts w:ascii="Times New Roman" w:eastAsia="Times New Roman" w:hAnsi="Times New Roman" w:cs="Times New Roman"/>
          <w:b/>
          <w:bCs/>
        </w:rPr>
        <w:t>re</w:t>
      </w:r>
      <w:r w:rsidRPr="006632F3">
        <w:rPr>
          <w:rFonts w:ascii="Times New Roman" w:eastAsia="Times New Roman" w:hAnsi="Times New Roman" w:cs="Times New Roman"/>
          <w:b/>
          <w:bCs/>
          <w:spacing w:val="-10"/>
        </w:rPr>
        <w:t xml:space="preserve"> </w:t>
      </w:r>
      <w:r w:rsidRPr="006632F3">
        <w:rPr>
          <w:rFonts w:ascii="Times New Roman" w:eastAsia="Times New Roman" w:hAnsi="Times New Roman" w:cs="Times New Roman"/>
          <w:b/>
          <w:bCs/>
          <w:spacing w:val="1"/>
        </w:rPr>
        <w:t>f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3"/>
        </w:rPr>
        <w:t xml:space="preserve"> </w:t>
      </w:r>
      <w:r w:rsidRPr="006632F3">
        <w:rPr>
          <w:rFonts w:ascii="Times New Roman" w:eastAsia="Times New Roman" w:hAnsi="Times New Roman" w:cs="Times New Roman"/>
          <w:b/>
          <w:bCs/>
        </w:rPr>
        <w:t>c</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spacing w:val="-6"/>
        </w:rPr>
        <w:t>m</w:t>
      </w:r>
      <w:r w:rsidRPr="006632F3">
        <w:rPr>
          <w:rFonts w:ascii="Times New Roman" w:eastAsia="Times New Roman" w:hAnsi="Times New Roman" w:cs="Times New Roman"/>
          <w:b/>
          <w:bCs/>
          <w:spacing w:val="-1"/>
        </w:rPr>
        <w:t>pu</w:t>
      </w:r>
      <w:r w:rsidRPr="006632F3">
        <w:rPr>
          <w:rFonts w:ascii="Times New Roman" w:eastAsia="Times New Roman" w:hAnsi="Times New Roman" w:cs="Times New Roman"/>
          <w:b/>
          <w:bCs/>
          <w:spacing w:val="1"/>
        </w:rPr>
        <w:t>tat</w:t>
      </w:r>
      <w:r w:rsidRPr="006632F3">
        <w:rPr>
          <w:rFonts w:ascii="Times New Roman" w:eastAsia="Times New Roman" w:hAnsi="Times New Roman" w:cs="Times New Roman"/>
          <w:b/>
          <w:bCs/>
        </w:rPr>
        <w:t>i</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n</w:t>
      </w:r>
      <w:r w:rsidRPr="006632F3">
        <w:rPr>
          <w:rFonts w:ascii="Times New Roman" w:eastAsia="Times New Roman" w:hAnsi="Times New Roman" w:cs="Times New Roman"/>
          <w:b/>
          <w:bCs/>
          <w:spacing w:val="-12"/>
        </w:rPr>
        <w:t xml:space="preserve"> </w:t>
      </w:r>
      <w:r w:rsidRPr="006632F3">
        <w:rPr>
          <w:rFonts w:ascii="Times New Roman" w:eastAsia="Times New Roman" w:hAnsi="Times New Roman" w:cs="Times New Roman"/>
          <w:b/>
          <w:bCs/>
          <w:spacing w:val="1"/>
        </w:rPr>
        <w:t>a</w:t>
      </w:r>
      <w:r w:rsidRPr="006632F3">
        <w:rPr>
          <w:rFonts w:ascii="Times New Roman" w:eastAsia="Times New Roman" w:hAnsi="Times New Roman" w:cs="Times New Roman"/>
          <w:b/>
          <w:bCs/>
        </w:rPr>
        <w:t>s</w:t>
      </w:r>
      <w:r w:rsidRPr="006632F3">
        <w:rPr>
          <w:rFonts w:ascii="Times New Roman" w:eastAsia="Times New Roman" w:hAnsi="Times New Roman" w:cs="Times New Roman"/>
          <w:b/>
          <w:bCs/>
          <w:spacing w:val="-2"/>
        </w:rPr>
        <w:t xml:space="preserve"> </w:t>
      </w:r>
      <w:r w:rsidRPr="006632F3">
        <w:rPr>
          <w:rFonts w:ascii="Times New Roman" w:eastAsia="Times New Roman" w:hAnsi="Times New Roman" w:cs="Times New Roman"/>
          <w:b/>
          <w:bCs/>
        </w:rPr>
        <w:t xml:space="preserve">a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w:t>
      </w:r>
      <w:r w:rsidRPr="006632F3">
        <w:rPr>
          <w:rFonts w:ascii="Times New Roman" w:eastAsia="Times New Roman" w:hAnsi="Times New Roman" w:cs="Times New Roman"/>
          <w:b/>
          <w:bCs/>
          <w:spacing w:val="-1"/>
        </w:rPr>
        <w:t>ns</w:t>
      </w:r>
      <w:r w:rsidRPr="006632F3">
        <w:rPr>
          <w:rFonts w:ascii="Times New Roman" w:eastAsia="Times New Roman" w:hAnsi="Times New Roman" w:cs="Times New Roman"/>
          <w:b/>
          <w:bCs/>
          <w:spacing w:val="1"/>
        </w:rPr>
        <w:t>o</w:t>
      </w:r>
      <w:r w:rsidRPr="006632F3">
        <w:rPr>
          <w:rFonts w:ascii="Times New Roman" w:eastAsia="Times New Roman" w:hAnsi="Times New Roman" w:cs="Times New Roman"/>
          <w:b/>
          <w:bCs/>
        </w:rPr>
        <w:t>r</w:t>
      </w:r>
      <w:r w:rsidRPr="006632F3">
        <w:rPr>
          <w:rFonts w:ascii="Times New Roman" w:eastAsia="Times New Roman" w:hAnsi="Times New Roman" w:cs="Times New Roman"/>
          <w:b/>
          <w:bCs/>
          <w:spacing w:val="-5"/>
        </w:rPr>
        <w:t xml:space="preserve"> </w:t>
      </w:r>
      <w:r w:rsidRPr="006632F3">
        <w:rPr>
          <w:rFonts w:ascii="Times New Roman" w:eastAsia="Times New Roman" w:hAnsi="Times New Roman" w:cs="Times New Roman"/>
          <w:b/>
          <w:bCs/>
          <w:spacing w:val="-1"/>
        </w:rPr>
        <w:t>s</w:t>
      </w:r>
      <w:r w:rsidRPr="006632F3">
        <w:rPr>
          <w:rFonts w:ascii="Times New Roman" w:eastAsia="Times New Roman" w:hAnsi="Times New Roman" w:cs="Times New Roman"/>
          <w:b/>
          <w:bCs/>
        </w:rPr>
        <w:t>er</w:t>
      </w:r>
      <w:r w:rsidRPr="006632F3">
        <w:rPr>
          <w:rFonts w:ascii="Times New Roman" w:eastAsia="Times New Roman" w:hAnsi="Times New Roman" w:cs="Times New Roman"/>
          <w:b/>
          <w:bCs/>
          <w:spacing w:val="1"/>
        </w:rPr>
        <w:t>v</w:t>
      </w:r>
      <w:r w:rsidRPr="006632F3">
        <w:rPr>
          <w:rFonts w:ascii="Times New Roman" w:eastAsia="Times New Roman" w:hAnsi="Times New Roman" w:cs="Times New Roman"/>
          <w:b/>
          <w:bCs/>
        </w:rPr>
        <w:t>ice</w:t>
      </w:r>
    </w:p>
    <w:p w14:paraId="447DEB8F" w14:textId="77777777" w:rsidR="008E0F0F" w:rsidRPr="006632F3" w:rsidRDefault="008E0F0F" w:rsidP="008E0F0F">
      <w:pPr>
        <w:spacing w:before="7" w:after="0" w:line="180" w:lineRule="exact"/>
        <w:rPr>
          <w:rFonts w:ascii="Times New Roman" w:hAnsi="Times New Roman" w:cs="Times New Roman"/>
        </w:rPr>
      </w:pPr>
    </w:p>
    <w:p w14:paraId="2DC2A2E5" w14:textId="77777777" w:rsidR="008E0F0F" w:rsidRPr="006632F3" w:rsidRDefault="008E0F0F" w:rsidP="008E0F0F">
      <w:pPr>
        <w:spacing w:after="0" w:line="200" w:lineRule="exact"/>
        <w:rPr>
          <w:rFonts w:ascii="Times New Roman" w:hAnsi="Times New Roman" w:cs="Times New Roman"/>
        </w:rPr>
      </w:pPr>
    </w:p>
    <w:p w14:paraId="1EEFEBC8" w14:textId="77777777" w:rsidR="008E0F0F" w:rsidRPr="006632F3" w:rsidRDefault="008E0F0F" w:rsidP="008E0F0F">
      <w:pPr>
        <w:spacing w:after="0" w:line="240" w:lineRule="auto"/>
        <w:ind w:left="118" w:right="118"/>
        <w:rPr>
          <w:rFonts w:ascii="Times New Roman" w:eastAsia="Times New Roman" w:hAnsi="Times New Roman" w:cs="Times New Roman"/>
        </w:rPr>
      </w:pPr>
      <w:r w:rsidRPr="006632F3">
        <w:rPr>
          <w:rFonts w:ascii="Times New Roman" w:eastAsia="Times New Roman" w:hAnsi="Times New Roman" w:cs="Times New Roman"/>
          <w:spacing w:val="-1"/>
        </w:rPr>
        <w:t>Arc</w:t>
      </w:r>
      <w:r w:rsidRPr="006632F3">
        <w:rPr>
          <w:rFonts w:ascii="Times New Roman" w:eastAsia="Times New Roman" w:hAnsi="Times New Roman" w:cs="Times New Roman"/>
        </w:rPr>
        <w:t>hit</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u</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l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b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SCMW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rPr>
        <w:t>s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 n</w:t>
      </w:r>
      <w:r w:rsidRPr="006632F3">
        <w:rPr>
          <w:rFonts w:ascii="Times New Roman" w:eastAsia="Times New Roman" w:hAnsi="Times New Roman" w:cs="Times New Roman"/>
          <w:spacing w:val="-1"/>
        </w:rPr>
        <w:t>ee</w:t>
      </w:r>
      <w:r w:rsidRPr="006632F3">
        <w:rPr>
          <w:rFonts w:ascii="Times New Roman" w:eastAsia="Times New Roman" w:hAnsi="Times New Roman" w:cs="Times New Roman"/>
        </w:rPr>
        <w:t xml:space="preserve">ds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i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both si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2"/>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3</w:t>
      </w:r>
      <w:r w:rsidRPr="006632F3">
        <w:rPr>
          <w:rFonts w:ascii="Times New Roman" w:eastAsia="Times New Roman" w:hAnsi="Times New Roman" w:cs="Times New Roman"/>
          <w:spacing w:val="-1"/>
        </w:rPr>
        <w:t>-</w:t>
      </w:r>
      <w:r w:rsidRPr="006632F3">
        <w:rPr>
          <w:rFonts w:ascii="Times New Roman" w:eastAsia="Times New Roman" w:hAnsi="Times New Roman" w:cs="Times New Roman"/>
        </w:rPr>
        <w:t>39 sh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s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L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2"/>
        </w:rPr>
        <w:t>e</w:t>
      </w:r>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Y</w:t>
      </w:r>
      <w:r w:rsidRPr="006632F3">
        <w:rPr>
          <w:rFonts w:ascii="Times New Roman" w:eastAsia="Times New Roman" w:hAnsi="Times New Roman" w:cs="Times New Roman"/>
        </w:rPr>
        <w:t xml:space="preserve">ou </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 ob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o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CMW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I</w:t>
      </w:r>
      <w:r w:rsidRPr="006632F3">
        <w:rPr>
          <w:rFonts w:ascii="Times New Roman" w:eastAsia="Times New Roman" w:hAnsi="Times New Roman" w:cs="Times New Roman"/>
          <w:spacing w:val="-6"/>
        </w:rPr>
        <w:t xml:space="preserve"> </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e i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 xml:space="preserve">ith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o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om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odu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 the</w:t>
      </w:r>
    </w:p>
    <w:p w14:paraId="75352128" w14:textId="77777777" w:rsidR="008E0F0F" w:rsidRPr="006632F3" w:rsidRDefault="008E0F0F" w:rsidP="008E0F0F">
      <w:pPr>
        <w:spacing w:after="0"/>
        <w:rPr>
          <w:rFonts w:ascii="Times New Roman" w:hAnsi="Times New Roman" w:cs="Times New Roman"/>
        </w:rPr>
        <w:sectPr w:rsidR="008E0F0F" w:rsidRPr="006632F3">
          <w:pgSz w:w="12240" w:h="15860"/>
          <w:pgMar w:top="1300" w:right="1700" w:bottom="1000" w:left="1680" w:header="0" w:footer="803" w:gutter="0"/>
          <w:cols w:space="720"/>
        </w:sectPr>
      </w:pPr>
    </w:p>
    <w:p w14:paraId="12460301" w14:textId="77777777" w:rsidR="008E0F0F" w:rsidRPr="006632F3" w:rsidRDefault="008E0F0F" w:rsidP="008E0F0F">
      <w:pPr>
        <w:spacing w:before="63" w:after="0" w:line="240" w:lineRule="auto"/>
        <w:ind w:left="118" w:right="247"/>
        <w:rPr>
          <w:rFonts w:ascii="Times New Roman" w:eastAsia="Times New Roman" w:hAnsi="Times New Roman" w:cs="Times New Roman"/>
        </w:rPr>
      </w:pPr>
      <w:proofErr w:type="gramStart"/>
      <w:r w:rsidRPr="006632F3">
        <w:rPr>
          <w:rFonts w:ascii="Times New Roman" w:eastAsia="Times New Roman" w:hAnsi="Times New Roman" w:cs="Times New Roman"/>
        </w:rPr>
        <w:lastRenderedPageBreak/>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tio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4"/>
        </w:rPr>
        <w:t>e</w:t>
      </w:r>
      <w:r w:rsidRPr="006632F3">
        <w:rPr>
          <w:rFonts w:ascii="Times New Roman" w:eastAsia="Times New Roman" w:hAnsi="Times New Roman" w:cs="Times New Roman"/>
        </w:rPr>
        <w:t>.</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w:t>
      </w:r>
      <w:r w:rsidRPr="006632F3">
        <w:rPr>
          <w:rFonts w:ascii="Times New Roman" w:eastAsia="Times New Roman" w:hAnsi="Times New Roman" w:cs="Times New Roman"/>
          <w:spacing w:val="-5"/>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r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w:t>
      </w:r>
      <w:r w:rsidRPr="006632F3">
        <w:rPr>
          <w:rFonts w:ascii="Times New Roman" w:eastAsia="Times New Roman" w:hAnsi="Times New Roman" w:cs="Times New Roman"/>
          <w:spacing w:val="-1"/>
        </w:rPr>
        <w:t>o</w:t>
      </w:r>
      <w:r w:rsidRPr="006632F3">
        <w:rPr>
          <w:rFonts w:ascii="Times New Roman" w:eastAsia="Times New Roman" w:hAnsi="Times New Roman" w:cs="Times New Roman"/>
        </w:rPr>
        <w:t xml:space="preserve">n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i</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n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n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b</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 th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bili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9"/>
        </w:rPr>
        <w:t>r</w:t>
      </w:r>
      <w:r w:rsidRPr="006632F3">
        <w:rPr>
          <w:rFonts w:ascii="Times New Roman" w:eastAsia="Times New Roman" w:hAnsi="Times New Roman" w:cs="Times New Roman"/>
        </w:rPr>
        <w:t>- C</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id of</w:t>
      </w:r>
      <w:r w:rsidRPr="006632F3">
        <w:rPr>
          <w:rFonts w:ascii="Times New Roman" w:eastAsia="Times New Roman" w:hAnsi="Times New Roman" w:cs="Times New Roman"/>
          <w:spacing w:val="-1"/>
        </w:rPr>
        <w:t xml:space="preserve"> Gr</w:t>
      </w:r>
      <w:r w:rsidRPr="006632F3">
        <w:rPr>
          <w:rFonts w:ascii="Times New Roman" w:eastAsia="Times New Roman" w:hAnsi="Times New Roman" w:cs="Times New Roman"/>
        </w:rPr>
        <w:t xml:space="preserve">id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ea</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ra</w:t>
      </w:r>
      <w:r w:rsidRPr="006632F3">
        <w:rPr>
          <w:rFonts w:ascii="Times New Roman" w:eastAsia="Times New Roman" w:hAnsi="Times New Roman" w:cs="Times New Roman"/>
        </w:rPr>
        <w:t>tion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ac</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7"/>
        </w:rPr>
        <w:t>y</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m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2"/>
        </w:rPr>
        <w:t>r</w:t>
      </w:r>
      <w:r w:rsidRPr="006632F3">
        <w:rPr>
          <w:rFonts w:ascii="Times New Roman" w:eastAsia="Times New Roman" w:hAnsi="Times New Roman" w:cs="Times New Roman"/>
          <w:spacing w:val="-1"/>
        </w:rPr>
        <w:t>-ce</w:t>
      </w:r>
      <w:r w:rsidRPr="006632F3">
        <w:rPr>
          <w:rFonts w:ascii="Times New Roman" w:eastAsia="Times New Roman" w:hAnsi="Times New Roman" w:cs="Times New Roman"/>
        </w:rPr>
        <w:t>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ic</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tions.</w:t>
      </w:r>
    </w:p>
    <w:p w14:paraId="22EE006D" w14:textId="77777777" w:rsidR="008E0F0F" w:rsidRPr="006632F3" w:rsidRDefault="008E0F0F" w:rsidP="008E0F0F">
      <w:pPr>
        <w:spacing w:before="16" w:after="0" w:line="260" w:lineRule="exact"/>
        <w:rPr>
          <w:rFonts w:ascii="Times New Roman" w:hAnsi="Times New Roman" w:cs="Times New Roman"/>
        </w:rPr>
      </w:pPr>
    </w:p>
    <w:p w14:paraId="1F931EE1" w14:textId="77777777" w:rsidR="008E0F0F" w:rsidRPr="006632F3" w:rsidRDefault="008E0F0F" w:rsidP="008E0F0F">
      <w:pPr>
        <w:spacing w:after="0" w:line="240" w:lineRule="auto"/>
        <w:ind w:left="118" w:right="-20"/>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h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llo</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ubs</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e</w:t>
      </w:r>
      <w:r w:rsidRPr="006632F3">
        <w:rPr>
          <w:rFonts w:ascii="Times New Roman" w:eastAsia="Times New Roman" w:hAnsi="Times New Roman" w:cs="Times New Roman"/>
          <w:spacing w:val="2"/>
        </w:rPr>
        <w:t>x</w:t>
      </w:r>
      <w:r w:rsidRPr="006632F3">
        <w:rPr>
          <w:rFonts w:ascii="Times New Roman" w:eastAsia="Times New Roman" w:hAnsi="Times New Roman" w:cs="Times New Roman"/>
        </w:rPr>
        <w:t>p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in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low</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ome</w:t>
      </w:r>
      <w:r w:rsidRPr="006632F3">
        <w:rPr>
          <w:rFonts w:ascii="Times New Roman" w:eastAsia="Times New Roman" w:hAnsi="Times New Roman" w:cs="Times New Roman"/>
          <w:spacing w:val="-8"/>
        </w:rPr>
        <w:t xml:space="preserve"> </w:t>
      </w:r>
      <w:r w:rsidRPr="006632F3">
        <w:rPr>
          <w:rFonts w:ascii="Times New Roman" w:eastAsia="Times New Roman" w:hAnsi="Times New Roman" w:cs="Times New Roman"/>
        </w:rPr>
        <w:t>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ions of</w:t>
      </w:r>
    </w:p>
    <w:p w14:paraId="6A1469F0" w14:textId="77777777" w:rsidR="008E0F0F" w:rsidRPr="006632F3" w:rsidRDefault="008E0F0F" w:rsidP="008E0F0F">
      <w:pPr>
        <w:spacing w:after="0" w:line="240" w:lineRule="auto"/>
        <w:ind w:left="118" w:right="-20"/>
        <w:rPr>
          <w:rFonts w:ascii="Times New Roman" w:eastAsia="Times New Roman" w:hAnsi="Times New Roman" w:cs="Times New Roman"/>
        </w:rPr>
      </w:pPr>
      <w:proofErr w:type="gramStart"/>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2"/>
        </w:rPr>
        <w:t>e</w:t>
      </w:r>
      <w:r w:rsidRPr="006632F3">
        <w:rPr>
          <w:rFonts w:ascii="Times New Roman" w:eastAsia="Times New Roman" w:hAnsi="Times New Roman" w:cs="Times New Roman"/>
        </w:rPr>
        <w:t>s.</w:t>
      </w:r>
      <w:proofErr w:type="gramEnd"/>
    </w:p>
    <w:p w14:paraId="2C3111FA" w14:textId="77777777" w:rsidR="008E0F0F" w:rsidRPr="006632F3" w:rsidRDefault="008E0F0F" w:rsidP="008E0F0F">
      <w:pPr>
        <w:spacing w:before="5" w:after="0" w:line="110" w:lineRule="exact"/>
        <w:rPr>
          <w:rFonts w:ascii="Times New Roman" w:hAnsi="Times New Roman" w:cs="Times New Roman"/>
        </w:rPr>
      </w:pPr>
    </w:p>
    <w:p w14:paraId="718B6BF9" w14:textId="77777777" w:rsidR="008E0F0F" w:rsidRPr="006632F3" w:rsidRDefault="008E0F0F" w:rsidP="008E0F0F">
      <w:pPr>
        <w:spacing w:after="0" w:line="200" w:lineRule="exact"/>
        <w:rPr>
          <w:rFonts w:ascii="Times New Roman" w:hAnsi="Times New Roman" w:cs="Times New Roman"/>
        </w:rPr>
      </w:pPr>
    </w:p>
    <w:p w14:paraId="0CBA2C97" w14:textId="77777777" w:rsidR="008E0F0F" w:rsidRPr="006632F3" w:rsidRDefault="008E0F0F" w:rsidP="008E0F0F">
      <w:pPr>
        <w:spacing w:after="0" w:line="200" w:lineRule="exact"/>
        <w:rPr>
          <w:rFonts w:ascii="Times New Roman" w:hAnsi="Times New Roman" w:cs="Times New Roman"/>
        </w:rPr>
      </w:pPr>
    </w:p>
    <w:p w14:paraId="5D4D5D84" w14:textId="77777777" w:rsidR="008E0F0F" w:rsidRPr="006632F3" w:rsidRDefault="008E0F0F" w:rsidP="008E0F0F">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23808" behindDoc="1" locked="0" layoutInCell="1" allowOverlap="1" wp14:anchorId="05B2D3DF" wp14:editId="3876C1D1">
                <wp:simplePos x="0" y="0"/>
                <wp:positionH relativeFrom="page">
                  <wp:posOffset>1141730</wp:posOffset>
                </wp:positionH>
                <wp:positionV relativeFrom="paragraph">
                  <wp:posOffset>189230</wp:posOffset>
                </wp:positionV>
                <wp:extent cx="1978660" cy="1270"/>
                <wp:effectExtent l="17780" t="17780" r="13335" b="9525"/>
                <wp:wrapNone/>
                <wp:docPr id="1801" name="Group 17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8660" cy="1270"/>
                          <a:chOff x="1798" y="298"/>
                          <a:chExt cx="3116" cy="2"/>
                        </a:xfrm>
                      </wpg:grpSpPr>
                      <wps:wsp>
                        <wps:cNvPr id="1802" name="Freeform 1733"/>
                        <wps:cNvSpPr>
                          <a:spLocks/>
                        </wps:cNvSpPr>
                        <wps:spPr bwMode="auto">
                          <a:xfrm>
                            <a:off x="1798" y="298"/>
                            <a:ext cx="3116" cy="2"/>
                          </a:xfrm>
                          <a:custGeom>
                            <a:avLst/>
                            <a:gdLst>
                              <a:gd name="T0" fmla="+- 0 1798 1798"/>
                              <a:gd name="T1" fmla="*/ T0 w 3116"/>
                              <a:gd name="T2" fmla="+- 0 4915 1798"/>
                              <a:gd name="T3" fmla="*/ T2 w 3116"/>
                            </a:gdLst>
                            <a:ahLst/>
                            <a:cxnLst>
                              <a:cxn ang="0">
                                <a:pos x="T1" y="0"/>
                              </a:cxn>
                              <a:cxn ang="0">
                                <a:pos x="T3" y="0"/>
                              </a:cxn>
                            </a:cxnLst>
                            <a:rect l="0" t="0" r="r" b="b"/>
                            <a:pathLst>
                              <a:path w="3116">
                                <a:moveTo>
                                  <a:pt x="0" y="0"/>
                                </a:moveTo>
                                <a:lnTo>
                                  <a:pt x="3117"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32" o:spid="_x0000_s1026" style="position:absolute;margin-left:89.9pt;margin-top:14.9pt;width:155.8pt;height:.1pt;z-index:-251292672;mso-position-horizontal-relative:page" coordorigin="1798,298" coordsize="311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">
                <v:shape id="Freeform 1733" o:spid="_x0000_s1027" style="position:absolute;left:1798;top:298;width:3116;height:2;visibility:visible;mso-wrap-style:square;v-text-anchor:top" coordsize="31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fV0cYA&#10;AADdAAAADwAAAGRycy9kb3ducmV2LnhtbESPQWvCQBCF7wX/wzJCb3WjhxKjm1AUodRSrApex+w0&#10;iWZn092tpv++Kwi9zfDe++bNvOhNKy7kfGNZwXiUgCAurW64UrDfrZ5SED4ga2wtk4Jf8lDkg4c5&#10;Ztpe+ZMu21CJCGGfoYI6hC6T0pc1GfQj2xFH7cs6gyGurpLa4TXCTSsnSfIsDTYcL9TY0aKm8rz9&#10;MZEy3ny40/Kw/l4f37yWC35PpwelHof9ywxEoD78m+/pVx3rp8kEbt/EEWT+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fV0cYAAADdAAAADwAAAAAAAAAAAAAAAACYAgAAZHJz&#10;L2Rvd25yZXYueG1sUEsFBgAAAAAEAAQA9QAAAIsDAAAAAA==&#10;" path="m,l3117,e" filled="f" strokeweight=".45925mm">
                  <v:path arrowok="t" o:connecttype="custom" o:connectlocs="0,0;3117,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5</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1</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 xml:space="preserve">r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e</w:t>
      </w:r>
      <w:r w:rsidRPr="006632F3">
        <w:rPr>
          <w:rFonts w:ascii="Times New Roman" w:eastAsia="Arial" w:hAnsi="Times New Roman" w:cs="Times New Roman"/>
          <w:b/>
          <w:bCs/>
          <w:spacing w:val="-1"/>
        </w:rPr>
        <w:t>p</w:t>
      </w:r>
      <w:r w:rsidRPr="006632F3">
        <w:rPr>
          <w:rFonts w:ascii="Times New Roman" w:eastAsia="Arial" w:hAnsi="Times New Roman" w:cs="Times New Roman"/>
          <w:b/>
          <w:bCs/>
        </w:rPr>
        <w:t>l</w:t>
      </w:r>
      <w:r w:rsidRPr="006632F3">
        <w:rPr>
          <w:rFonts w:ascii="Times New Roman" w:eastAsia="Arial" w:hAnsi="Times New Roman" w:cs="Times New Roman"/>
          <w:b/>
          <w:bCs/>
          <w:spacing w:val="-1"/>
        </w:rPr>
        <w:t>o</w:t>
      </w:r>
      <w:r w:rsidRPr="006632F3">
        <w:rPr>
          <w:rFonts w:ascii="Times New Roman" w:eastAsia="Arial" w:hAnsi="Times New Roman" w:cs="Times New Roman"/>
          <w:b/>
          <w:bCs/>
          <w:spacing w:val="-7"/>
        </w:rPr>
        <w:t>y</w:t>
      </w:r>
      <w:r w:rsidRPr="006632F3">
        <w:rPr>
          <w:rFonts w:ascii="Times New Roman" w:eastAsia="Arial" w:hAnsi="Times New Roman" w:cs="Times New Roman"/>
          <w:b/>
          <w:bCs/>
        </w:rPr>
        <w:t>m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t</w:t>
      </w:r>
    </w:p>
    <w:p w14:paraId="7C0987C9" w14:textId="77777777" w:rsidR="008E0F0F" w:rsidRPr="006632F3" w:rsidRDefault="008E0F0F" w:rsidP="008E0F0F">
      <w:pPr>
        <w:spacing w:before="63" w:after="0" w:line="240" w:lineRule="auto"/>
        <w:ind w:left="118" w:right="311"/>
        <w:rPr>
          <w:rFonts w:ascii="Times New Roman" w:eastAsia="Times New Roman" w:hAnsi="Times New Roman" w:cs="Times New Roman"/>
        </w:rPr>
      </w:pP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d</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plo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3"/>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2"/>
        </w:rPr>
        <w:t>e</w:t>
      </w:r>
      <w:r w:rsidRPr="006632F3">
        <w:rPr>
          <w:rFonts w:ascii="Times New Roman" w:eastAsia="Times New Roman" w:hAnsi="Times New Roman" w:cs="Times New Roman"/>
        </w:rPr>
        <w:t>,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w:t>
      </w:r>
      <w:r w:rsidRPr="006632F3">
        <w:rPr>
          <w:rFonts w:ascii="Times New Roman" w:eastAsia="Times New Roman" w:hAnsi="Times New Roman" w:cs="Times New Roman"/>
          <w:spacing w:val="-1"/>
        </w:rPr>
        <w:t>rre</w:t>
      </w:r>
      <w:r w:rsidRPr="006632F3">
        <w:rPr>
          <w:rFonts w:ascii="Times New Roman" w:eastAsia="Times New Roman" w:hAnsi="Times New Roman" w:cs="Times New Roman"/>
        </w:rPr>
        <w:t>spond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CP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to </w:t>
      </w:r>
      <w:r w:rsidRPr="006632F3">
        <w:rPr>
          <w:rFonts w:ascii="Times New Roman" w:eastAsia="Times New Roman" w:hAnsi="Times New Roman" w:cs="Times New Roman"/>
          <w:spacing w:val="-4"/>
        </w:rPr>
        <w:t>i</w:t>
      </w:r>
      <w:r w:rsidRPr="006632F3">
        <w:rPr>
          <w:rFonts w:ascii="Times New Roman" w:eastAsia="Times New Roman" w:hAnsi="Times New Roman" w:cs="Times New Roman"/>
        </w:rPr>
        <w:t>n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ti</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 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SCMW</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ts p</w:t>
      </w:r>
      <w:r w:rsidRPr="006632F3">
        <w:rPr>
          <w:rFonts w:ascii="Times New Roman" w:eastAsia="Times New Roman" w:hAnsi="Times New Roman" w:cs="Times New Roman"/>
          <w:spacing w:val="-1"/>
        </w:rPr>
        <w:t>re</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 xml:space="preserve">n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ious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re</w:t>
      </w:r>
      <w:r w:rsidRPr="006632F3">
        <w:rPr>
          <w:rFonts w:ascii="Times New Roman" w:eastAsia="Times New Roman" w:hAnsi="Times New Roman" w:cs="Times New Roman"/>
        </w:rPr>
        <w:t>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op</w:t>
      </w:r>
      <w:r w:rsidRPr="006632F3">
        <w:rPr>
          <w:rFonts w:ascii="Times New Roman" w:eastAsia="Times New Roman" w:hAnsi="Times New Roman" w:cs="Times New Roman"/>
          <w:spacing w:val="-1"/>
        </w:rPr>
        <w:t>era</w:t>
      </w:r>
      <w:r w:rsidRPr="006632F3">
        <w:rPr>
          <w:rFonts w:ascii="Times New Roman" w:eastAsia="Times New Roman" w:hAnsi="Times New Roman" w:cs="Times New Roman"/>
        </w:rPr>
        <w:t>tions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publishi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r</w:t>
      </w:r>
      <w:r w:rsidRPr="006632F3">
        <w:rPr>
          <w:rFonts w:ascii="Times New Roman" w:eastAsia="Times New Roman" w:hAnsi="Times New Roman" w:cs="Times New Roman"/>
        </w:rPr>
        <w:t>om 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ding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 to 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6"/>
        </w:rPr>
        <w:t>I</w:t>
      </w:r>
      <w:r w:rsidRPr="006632F3">
        <w:rPr>
          <w:rFonts w:ascii="Times New Roman" w:eastAsia="Times New Roman" w:hAnsi="Times New Roman" w:cs="Times New Roman"/>
        </w:rPr>
        <w:t xml:space="preserve">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so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o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xml:space="preserve">ol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rece</w:t>
      </w:r>
      <w:r w:rsidRPr="006632F3">
        <w:rPr>
          <w:rFonts w:ascii="Times New Roman" w:eastAsia="Times New Roman" w:hAnsi="Times New Roman" w:cs="Times New Roman"/>
        </w:rPr>
        <w:t>iv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ont</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l 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s</w:t>
      </w:r>
      <w:r w:rsidRPr="006632F3">
        <w:rPr>
          <w:rFonts w:ascii="Times New Roman" w:eastAsia="Times New Roman" w:hAnsi="Times New Roman" w:cs="Times New Roman"/>
          <w:spacing w:val="-1"/>
        </w:rPr>
        <w:t>a</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d</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ac</w:t>
      </w:r>
      <w:r w:rsidRPr="006632F3">
        <w:rPr>
          <w:rFonts w:ascii="Times New Roman" w:eastAsia="Times New Roman" w:hAnsi="Times New Roman" w:cs="Times New Roman"/>
        </w:rPr>
        <w:t>tions su</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 xml:space="preserve">h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mi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ng</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 xml:space="preserve">SCP)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xml:space="preserve">s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 n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do.</w:t>
      </w:r>
    </w:p>
    <w:p w14:paraId="14AB2D5F" w14:textId="77777777" w:rsidR="008E0F0F" w:rsidRPr="006632F3" w:rsidRDefault="008E0F0F" w:rsidP="008E0F0F">
      <w:pPr>
        <w:spacing w:before="18" w:after="0" w:line="220" w:lineRule="exact"/>
        <w:rPr>
          <w:rFonts w:ascii="Times New Roman" w:hAnsi="Times New Roman" w:cs="Times New Roman"/>
        </w:rPr>
      </w:pPr>
    </w:p>
    <w:p w14:paraId="05F85907" w14:textId="77777777" w:rsidR="008E0F0F" w:rsidRPr="006632F3" w:rsidRDefault="008E0F0F" w:rsidP="008E0F0F">
      <w:pPr>
        <w:spacing w:after="0" w:line="240" w:lineRule="auto"/>
        <w:ind w:left="118" w:right="-20"/>
        <w:rPr>
          <w:rFonts w:ascii="Times New Roman" w:eastAsia="Arial" w:hAnsi="Times New Roman" w:cs="Times New Roman"/>
        </w:rPr>
      </w:pPr>
      <w:r w:rsidRPr="006632F3">
        <w:rPr>
          <w:rFonts w:ascii="Times New Roman" w:hAnsi="Times New Roman" w:cs="Times New Roman"/>
          <w:noProof/>
        </w:rPr>
        <mc:AlternateContent>
          <mc:Choice Requires="wpg">
            <w:drawing>
              <wp:anchor distT="0" distB="0" distL="114300" distR="114300" simplePos="0" relativeHeight="252024832" behindDoc="1" locked="0" layoutInCell="1" allowOverlap="1" wp14:anchorId="3EF6446B" wp14:editId="08ABA061">
                <wp:simplePos x="0" y="0"/>
                <wp:positionH relativeFrom="page">
                  <wp:posOffset>1141730</wp:posOffset>
                </wp:positionH>
                <wp:positionV relativeFrom="paragraph">
                  <wp:posOffset>189230</wp:posOffset>
                </wp:positionV>
                <wp:extent cx="2222500" cy="1270"/>
                <wp:effectExtent l="17780" t="17780" r="17145" b="9525"/>
                <wp:wrapNone/>
                <wp:docPr id="1799" name="Group 17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22500" cy="1270"/>
                          <a:chOff x="1798" y="298"/>
                          <a:chExt cx="3500" cy="2"/>
                        </a:xfrm>
                      </wpg:grpSpPr>
                      <wps:wsp>
                        <wps:cNvPr id="1800" name="Freeform 1731"/>
                        <wps:cNvSpPr>
                          <a:spLocks/>
                        </wps:cNvSpPr>
                        <wps:spPr bwMode="auto">
                          <a:xfrm>
                            <a:off x="1798" y="298"/>
                            <a:ext cx="3500" cy="2"/>
                          </a:xfrm>
                          <a:custGeom>
                            <a:avLst/>
                            <a:gdLst>
                              <a:gd name="T0" fmla="+- 0 1798 1798"/>
                              <a:gd name="T1" fmla="*/ T0 w 3500"/>
                              <a:gd name="T2" fmla="+- 0 5298 1798"/>
                              <a:gd name="T3" fmla="*/ T2 w 3500"/>
                            </a:gdLst>
                            <a:ahLst/>
                            <a:cxnLst>
                              <a:cxn ang="0">
                                <a:pos x="T1" y="0"/>
                              </a:cxn>
                              <a:cxn ang="0">
                                <a:pos x="T3" y="0"/>
                              </a:cxn>
                            </a:cxnLst>
                            <a:rect l="0" t="0" r="r" b="b"/>
                            <a:pathLst>
                              <a:path w="3500">
                                <a:moveTo>
                                  <a:pt x="0" y="0"/>
                                </a:moveTo>
                                <a:lnTo>
                                  <a:pt x="3500" y="0"/>
                                </a:lnTo>
                              </a:path>
                            </a:pathLst>
                          </a:custGeom>
                          <a:noFill/>
                          <a:ln w="165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30" o:spid="_x0000_s1026" style="position:absolute;margin-left:89.9pt;margin-top:14.9pt;width:175pt;height:.1pt;z-index:-251291648;mso-position-horizontal-relative:page" coordorigin="1798,298" coordsize="35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">
                <v:shape id="Freeform 1731" o:spid="_x0000_s1027" style="position:absolute;left:1798;top:298;width:3500;height:2;visibility:visible;mso-wrap-style:square;v-text-anchor:top" coordsize="350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uLqMQA&#10;AADdAAAADwAAAGRycy9kb3ducmV2LnhtbESPQUsDMRCF70L/Q5iCN5vVw1LWpmURhEJBsUp7HTbj&#10;ZnEzCUm6Xf31zkHwNsN78943m93sRzVRykNgA/erChRxF+zAvYGP9+e7NahckC2OgcnAN2XYbRc3&#10;G2xsuPIbTcfSKwnh3KABV0pstM6dI495FSKxaJ8heSyypl7bhFcJ96N+qKpaexxYGhxGenLUfR0v&#10;3sBrncrpcm5fpnPkw0+LNUVXG3O7nNtHUIXm8m/+u95bwV9Xwi/fyAh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bi6jEAAAA3QAAAA8AAAAAAAAAAAAAAAAAmAIAAGRycy9k&#10;b3ducmV2LnhtbFBLBQYAAAAABAAEAPUAAACJAwAAAAA=&#10;" path="m,l3500,e" filled="f" strokeweight=".45925mm">
                  <v:path arrowok="t" o:connecttype="custom" o:connectlocs="0,0;3500,0" o:connectangles="0,0"/>
                </v:shape>
                <w10:wrap anchorx="page"/>
              </v:group>
            </w:pict>
          </mc:Fallback>
        </mc:AlternateContent>
      </w:r>
      <w:r>
        <w:rPr>
          <w:rFonts w:ascii="Times New Roman" w:eastAsia="Arial" w:hAnsi="Times New Roman" w:cs="Times New Roman"/>
          <w:b/>
          <w:bCs/>
        </w:rPr>
        <w:t>1</w:t>
      </w:r>
      <w:r w:rsidRPr="006632F3">
        <w:rPr>
          <w:rFonts w:ascii="Times New Roman" w:eastAsia="Arial" w:hAnsi="Times New Roman" w:cs="Times New Roman"/>
          <w:b/>
          <w:bCs/>
        </w:rPr>
        <w:t>.5</w:t>
      </w:r>
      <w:r w:rsidRPr="006632F3">
        <w:rPr>
          <w:rFonts w:ascii="Times New Roman" w:eastAsia="Arial" w:hAnsi="Times New Roman" w:cs="Times New Roman"/>
          <w:b/>
          <w:bCs/>
          <w:spacing w:val="-2"/>
        </w:rPr>
        <w:t>.</w:t>
      </w:r>
      <w:r w:rsidRPr="006632F3">
        <w:rPr>
          <w:rFonts w:ascii="Times New Roman" w:eastAsia="Arial" w:hAnsi="Times New Roman" w:cs="Times New Roman"/>
          <w:b/>
          <w:bCs/>
        </w:rPr>
        <w:t>4.2</w:t>
      </w:r>
      <w:r w:rsidRPr="006632F3">
        <w:rPr>
          <w:rFonts w:ascii="Times New Roman" w:eastAsia="Arial" w:hAnsi="Times New Roman" w:cs="Times New Roman"/>
          <w:b/>
          <w:bCs/>
          <w:spacing w:val="63"/>
        </w:rPr>
        <w:t xml:space="preserve"> </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ub</w:t>
      </w:r>
      <w:r w:rsidRPr="006632F3">
        <w:rPr>
          <w:rFonts w:ascii="Times New Roman" w:eastAsia="Arial" w:hAnsi="Times New Roman" w:cs="Times New Roman"/>
          <w:b/>
          <w:bCs/>
        </w:rPr>
        <w:t>scri</w:t>
      </w:r>
      <w:r w:rsidRPr="006632F3">
        <w:rPr>
          <w:rFonts w:ascii="Times New Roman" w:eastAsia="Arial" w:hAnsi="Times New Roman" w:cs="Times New Roman"/>
          <w:b/>
          <w:bCs/>
          <w:spacing w:val="-1"/>
        </w:rPr>
        <w:t>b</w:t>
      </w:r>
      <w:r w:rsidRPr="006632F3">
        <w:rPr>
          <w:rFonts w:ascii="Times New Roman" w:eastAsia="Arial" w:hAnsi="Times New Roman" w:cs="Times New Roman"/>
          <w:b/>
          <w:bCs/>
        </w:rPr>
        <w:t>e Se</w:t>
      </w:r>
      <w:r w:rsidRPr="006632F3">
        <w:rPr>
          <w:rFonts w:ascii="Times New Roman" w:eastAsia="Arial" w:hAnsi="Times New Roman" w:cs="Times New Roman"/>
          <w:b/>
          <w:bCs/>
          <w:spacing w:val="-1"/>
        </w:rPr>
        <w:t>n</w:t>
      </w:r>
      <w:r w:rsidRPr="006632F3">
        <w:rPr>
          <w:rFonts w:ascii="Times New Roman" w:eastAsia="Arial" w:hAnsi="Times New Roman" w:cs="Times New Roman"/>
          <w:b/>
          <w:bCs/>
        </w:rPr>
        <w:t>s</w:t>
      </w:r>
      <w:r w:rsidRPr="006632F3">
        <w:rPr>
          <w:rFonts w:ascii="Times New Roman" w:eastAsia="Arial" w:hAnsi="Times New Roman" w:cs="Times New Roman"/>
          <w:b/>
          <w:bCs/>
          <w:spacing w:val="-1"/>
        </w:rPr>
        <w:t>o</w:t>
      </w:r>
      <w:r w:rsidRPr="006632F3">
        <w:rPr>
          <w:rFonts w:ascii="Times New Roman" w:eastAsia="Arial" w:hAnsi="Times New Roman" w:cs="Times New Roman"/>
          <w:b/>
          <w:bCs/>
        </w:rPr>
        <w:t xml:space="preserve">r </w:t>
      </w:r>
      <w:r w:rsidRPr="006632F3">
        <w:rPr>
          <w:rFonts w:ascii="Times New Roman" w:eastAsia="Arial" w:hAnsi="Times New Roman" w:cs="Times New Roman"/>
          <w:b/>
          <w:bCs/>
          <w:spacing w:val="-1"/>
        </w:rPr>
        <w:t>D</w:t>
      </w:r>
      <w:r w:rsidRPr="006632F3">
        <w:rPr>
          <w:rFonts w:ascii="Times New Roman" w:eastAsia="Arial" w:hAnsi="Times New Roman" w:cs="Times New Roman"/>
          <w:b/>
          <w:bCs/>
        </w:rPr>
        <w:t>a</w:t>
      </w:r>
      <w:r w:rsidRPr="006632F3">
        <w:rPr>
          <w:rFonts w:ascii="Times New Roman" w:eastAsia="Arial" w:hAnsi="Times New Roman" w:cs="Times New Roman"/>
          <w:b/>
          <w:bCs/>
          <w:spacing w:val="-1"/>
        </w:rPr>
        <w:t>t</w:t>
      </w:r>
      <w:r w:rsidRPr="006632F3">
        <w:rPr>
          <w:rFonts w:ascii="Times New Roman" w:eastAsia="Arial" w:hAnsi="Times New Roman" w:cs="Times New Roman"/>
          <w:b/>
          <w:bCs/>
        </w:rPr>
        <w:t>a</w:t>
      </w:r>
    </w:p>
    <w:p w14:paraId="237C07E9" w14:textId="77777777" w:rsidR="008E0F0F" w:rsidRPr="006632F3" w:rsidRDefault="008E0F0F" w:rsidP="008E0F0F">
      <w:pPr>
        <w:spacing w:before="63" w:after="0" w:line="240" w:lineRule="auto"/>
        <w:ind w:left="118" w:right="107"/>
        <w:rPr>
          <w:rFonts w:ascii="Times New Roman" w:eastAsia="Times New Roman" w:hAnsi="Times New Roman" w:cs="Times New Roman"/>
        </w:rPr>
      </w:pPr>
      <w:r w:rsidRPr="006632F3">
        <w:rPr>
          <w:rFonts w:ascii="Times New Roman" w:eastAsia="Times New Roman" w:hAnsi="Times New Roman" w:cs="Times New Roman"/>
        </w:rPr>
        <w:t>Si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spacing w:val="-2"/>
        </w:rPr>
        <w:t>e</w:t>
      </w:r>
      <w:r w:rsidRPr="006632F3">
        <w:rPr>
          <w:rFonts w:ascii="Times New Roman" w:eastAsia="Times New Roman" w:hAnsi="Times New Roman" w:cs="Times New Roman"/>
        </w:rPr>
        <w:t>s 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k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input </w:t>
      </w:r>
      <w:r w:rsidRPr="006632F3">
        <w:rPr>
          <w:rFonts w:ascii="Times New Roman" w:eastAsia="Times New Roman" w:hAnsi="Times New Roman" w:cs="Times New Roman"/>
          <w:spacing w:val="-1"/>
        </w:rPr>
        <w:t>fr</w:t>
      </w:r>
      <w:r w:rsidRPr="006632F3">
        <w:rPr>
          <w:rFonts w:ascii="Times New Roman" w:eastAsia="Times New Roman" w:hAnsi="Times New Roman" w:cs="Times New Roman"/>
        </w:rPr>
        <w:t>om 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 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v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fr</w:t>
      </w:r>
      <w:r w:rsidRPr="006632F3">
        <w:rPr>
          <w:rFonts w:ascii="Times New Roman" w:eastAsia="Times New Roman" w:hAnsi="Times New Roman" w:cs="Times New Roman"/>
        </w:rPr>
        <w:t>om ot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5"/>
        </w:rPr>
        <w:t>e</w:t>
      </w:r>
      <w:r w:rsidRPr="006632F3">
        <w:rPr>
          <w:rFonts w:ascii="Times New Roman" w:eastAsia="Times New Roman" w:hAnsi="Times New Roman" w:cs="Times New Roman"/>
        </w:rPr>
        <w:t>nso</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s in 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imil</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a</w:t>
      </w:r>
      <w:r w:rsidRPr="006632F3">
        <w:rPr>
          <w:rFonts w:ascii="Times New Roman" w:eastAsia="Times New Roman" w:hAnsi="Times New Roman" w:cs="Times New Roman"/>
        </w:rPr>
        <w:t>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 xml:space="preserve">to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pli</w:t>
      </w:r>
      <w:r w:rsidRPr="006632F3">
        <w:rPr>
          <w:rFonts w:ascii="Times New Roman" w:eastAsia="Times New Roman" w:hAnsi="Times New Roman" w:cs="Times New Roman"/>
          <w:spacing w:val="-1"/>
        </w:rPr>
        <w:t>ca</w:t>
      </w:r>
      <w:r w:rsidRPr="006632F3">
        <w:rPr>
          <w:rFonts w:ascii="Times New Roman" w:eastAsia="Times New Roman" w:hAnsi="Times New Roman" w:cs="Times New Roman"/>
        </w:rPr>
        <w:t xml:space="preserve">tions. </w:t>
      </w:r>
      <w:r w:rsidRPr="006632F3">
        <w:rPr>
          <w:rFonts w:ascii="Times New Roman" w:eastAsia="Times New Roman" w:hAnsi="Times New Roman" w:cs="Times New Roman"/>
          <w:spacing w:val="-1"/>
        </w:rPr>
        <w:t>T</w:t>
      </w:r>
      <w:r w:rsidRPr="006632F3">
        <w:rPr>
          <w:rFonts w:ascii="Times New Roman" w:eastAsia="Times New Roman" w:hAnsi="Times New Roman" w:cs="Times New Roman"/>
        </w:rPr>
        <w:t>o subs</w:t>
      </w:r>
      <w:r w:rsidRPr="006632F3">
        <w:rPr>
          <w:rFonts w:ascii="Times New Roman" w:eastAsia="Times New Roman" w:hAnsi="Times New Roman" w:cs="Times New Roman"/>
          <w:spacing w:val="-1"/>
        </w:rPr>
        <w:t>cr</w:t>
      </w:r>
      <w:r w:rsidRPr="006632F3">
        <w:rPr>
          <w:rFonts w:ascii="Times New Roman" w:eastAsia="Times New Roman" w:hAnsi="Times New Roman" w:cs="Times New Roman"/>
        </w:rPr>
        <w:t>i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 the SCP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a</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Compu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ion</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S</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v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e</w:t>
      </w:r>
      <w:r w:rsidRPr="006632F3">
        <w:rPr>
          <w:rFonts w:ascii="Times New Roman" w:eastAsia="Times New Roman" w:hAnsi="Times New Roman" w:cs="Times New Roman"/>
          <w:spacing w:val="-2"/>
        </w:rPr>
        <w:t xml:space="preserve"> </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o invoke</w:t>
      </w:r>
      <w:r w:rsidRPr="006632F3">
        <w:rPr>
          <w:rFonts w:ascii="Times New Roman" w:eastAsia="Times New Roman" w:hAnsi="Times New Roman" w:cs="Times New Roman"/>
          <w:spacing w:val="-1"/>
        </w:rPr>
        <w:t xml:space="preserve"> f</w:t>
      </w:r>
      <w:r w:rsidRPr="006632F3">
        <w:rPr>
          <w:rFonts w:ascii="Times New Roman" w:eastAsia="Times New Roman" w:hAnsi="Times New Roman" w:cs="Times New Roman"/>
        </w:rPr>
        <w:t>un</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tions 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l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nt </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p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w:t>
      </w:r>
      <w:r w:rsidRPr="006632F3">
        <w:rPr>
          <w:rFonts w:ascii="Times New Roman" w:eastAsia="Times New Roman" w:hAnsi="Times New Roman" w:cs="Times New Roman"/>
        </w:rPr>
        <w:t>hi</w:t>
      </w:r>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 in tu</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n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tup the</w:t>
      </w:r>
      <w:r w:rsidRPr="006632F3">
        <w:rPr>
          <w:rFonts w:ascii="Times New Roman" w:eastAsia="Times New Roman" w:hAnsi="Times New Roman" w:cs="Times New Roman"/>
          <w:spacing w:val="-1"/>
        </w:rPr>
        <w:t xml:space="preserve"> c</w:t>
      </w:r>
      <w:r w:rsidRPr="006632F3">
        <w:rPr>
          <w:rFonts w:ascii="Times New Roman" w:eastAsia="Times New Roman" w:hAnsi="Times New Roman" w:cs="Times New Roman"/>
        </w:rPr>
        <w:t>onn</w:t>
      </w:r>
      <w:r w:rsidRPr="006632F3">
        <w:rPr>
          <w:rFonts w:ascii="Times New Roman" w:eastAsia="Times New Roman" w:hAnsi="Times New Roman" w:cs="Times New Roman"/>
          <w:spacing w:val="-1"/>
        </w:rPr>
        <w:t>ec</w:t>
      </w:r>
      <w:r w:rsidRPr="006632F3">
        <w:rPr>
          <w:rFonts w:ascii="Times New Roman" w:eastAsia="Times New Roman" w:hAnsi="Times New Roman" w:cs="Times New Roman"/>
        </w:rPr>
        <w:t>tions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XO</w:t>
      </w:r>
      <w:r w:rsidRPr="006632F3">
        <w:rPr>
          <w:rFonts w:ascii="Times New Roman" w:eastAsia="Times New Roman" w:hAnsi="Times New Roman" w:cs="Times New Roman"/>
        </w:rPr>
        <w:t>. SCP 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s to impl</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m</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xml:space="preserve">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a</w:t>
      </w:r>
      <w:r w:rsidRPr="006632F3">
        <w:rPr>
          <w:rFonts w:ascii="Times New Roman" w:eastAsia="Times New Roman" w:hAnsi="Times New Roman" w:cs="Times New Roman"/>
        </w:rPr>
        <w:t>nd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D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int</w:t>
      </w:r>
      <w:r w:rsidRPr="006632F3">
        <w:rPr>
          <w:rFonts w:ascii="Times New Roman" w:eastAsia="Times New Roman" w:hAnsi="Times New Roman" w:cs="Times New Roman"/>
          <w:spacing w:val="-1"/>
        </w:rPr>
        <w:t>erface</w:t>
      </w:r>
      <w:r w:rsidRPr="006632F3">
        <w:rPr>
          <w:rFonts w:ascii="Times New Roman" w:eastAsia="Times New Roman" w:hAnsi="Times New Roman" w:cs="Times New Roman"/>
        </w:rPr>
        <w:t>s. Wh</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v</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t</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of</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ou</w:t>
      </w:r>
      <w:r w:rsidRPr="006632F3">
        <w:rPr>
          <w:rFonts w:ascii="Times New Roman" w:eastAsia="Times New Roman" w:hAnsi="Times New Roman" w:cs="Times New Roman"/>
          <w:spacing w:val="-1"/>
        </w:rPr>
        <w:t>rc</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p>
    <w:p w14:paraId="6848291E" w14:textId="77777777" w:rsidR="008E0F0F" w:rsidRPr="006632F3" w:rsidRDefault="008E0F0F" w:rsidP="008E0F0F">
      <w:pPr>
        <w:spacing w:after="0" w:line="240" w:lineRule="auto"/>
        <w:ind w:left="118" w:right="143"/>
        <w:rPr>
          <w:rFonts w:ascii="Times New Roman" w:eastAsia="Times New Roman" w:hAnsi="Times New Roman" w:cs="Times New Roman"/>
        </w:rPr>
      </w:pPr>
      <w:proofErr w:type="gramStart"/>
      <w:r w:rsidRPr="006632F3">
        <w:rPr>
          <w:rFonts w:ascii="Times New Roman" w:eastAsia="Times New Roman" w:hAnsi="Times New Roman" w:cs="Times New Roman"/>
          <w:spacing w:val="-1"/>
        </w:rPr>
        <w:t>c</w:t>
      </w:r>
      <w:r w:rsidRPr="006632F3">
        <w:rPr>
          <w:rFonts w:ascii="Times New Roman" w:eastAsia="Times New Roman" w:hAnsi="Times New Roman" w:cs="Times New Roman"/>
        </w:rPr>
        <w:t>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s</w:t>
      </w:r>
      <w:proofErr w:type="gramEnd"/>
      <w:r w:rsidRPr="006632F3">
        <w:rPr>
          <w:rFonts w:ascii="Times New Roman" w:eastAsia="Times New Roman" w:hAnsi="Times New Roman" w:cs="Times New Roman"/>
        </w:rPr>
        <w:t xml:space="preserve"> (</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 onlin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to o</w:t>
      </w:r>
      <w:r w:rsidRPr="006632F3">
        <w:rPr>
          <w:rFonts w:ascii="Times New Roman" w:eastAsia="Times New Roman" w:hAnsi="Times New Roman" w:cs="Times New Roman"/>
          <w:spacing w:val="-1"/>
        </w:rPr>
        <w:t>ff</w:t>
      </w:r>
      <w:r w:rsidRPr="006632F3">
        <w:rPr>
          <w:rFonts w:ascii="Times New Roman" w:eastAsia="Times New Roman" w:hAnsi="Times New Roman" w:cs="Times New Roman"/>
        </w:rPr>
        <w:t>lin</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th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 xml:space="preserve">SCP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ll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d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Ch</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n</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 Simil</w:t>
      </w:r>
      <w:r w:rsidRPr="006632F3">
        <w:rPr>
          <w:rFonts w:ascii="Times New Roman" w:eastAsia="Times New Roman" w:hAnsi="Times New Roman" w:cs="Times New Roman"/>
          <w:spacing w:val="-1"/>
        </w:rPr>
        <w:t>ar</w:t>
      </w:r>
      <w:r w:rsidRPr="006632F3">
        <w:rPr>
          <w:rFonts w:ascii="Times New Roman" w:eastAsia="Times New Roman" w:hAnsi="Times New Roman" w:cs="Times New Roman"/>
        </w:rPr>
        <w:t>ly</w:t>
      </w:r>
      <w:r w:rsidRPr="006632F3">
        <w:rPr>
          <w:rFonts w:ascii="Times New Roman" w:eastAsia="Times New Roman" w:hAnsi="Times New Roman" w:cs="Times New Roman"/>
          <w:spacing w:val="-7"/>
        </w:rPr>
        <w:t xml:space="preserve"> </w:t>
      </w:r>
      <w:r w:rsidRPr="006632F3">
        <w:rPr>
          <w:rFonts w:ascii="Times New Roman" w:eastAsia="Times New Roman" w:hAnsi="Times New Roman" w:cs="Times New Roman"/>
        </w:rPr>
        <w:t xml:space="preserve">SCP </w:t>
      </w:r>
      <w:r w:rsidRPr="006632F3">
        <w:rPr>
          <w:rFonts w:ascii="Times New Roman" w:eastAsia="Times New Roman" w:hAnsi="Times New Roman" w:cs="Times New Roman"/>
          <w:spacing w:val="-1"/>
        </w:rPr>
        <w:t>w</w:t>
      </w:r>
      <w:r w:rsidRPr="006632F3">
        <w:rPr>
          <w:rFonts w:ascii="Times New Roman" w:eastAsia="Times New Roman" w:hAnsi="Times New Roman" w:cs="Times New Roman"/>
        </w:rPr>
        <w:t>ill be</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noti</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i</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 xml:space="preserve">d </w:t>
      </w:r>
      <w:r w:rsidRPr="006632F3">
        <w:rPr>
          <w:rFonts w:ascii="Times New Roman" w:eastAsia="Times New Roman" w:hAnsi="Times New Roman" w:cs="Times New Roman"/>
          <w:spacing w:val="-1"/>
        </w:rPr>
        <w:t>f</w:t>
      </w:r>
      <w:r w:rsidRPr="006632F3">
        <w:rPr>
          <w:rFonts w:ascii="Times New Roman" w:eastAsia="Times New Roman" w:hAnsi="Times New Roman" w:cs="Times New Roman"/>
        </w:rPr>
        <w:t>or</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rPr>
        <w:t>d</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arr</w:t>
      </w:r>
      <w:r w:rsidRPr="006632F3">
        <w:rPr>
          <w:rFonts w:ascii="Times New Roman" w:eastAsia="Times New Roman" w:hAnsi="Times New Roman" w:cs="Times New Roman"/>
        </w:rPr>
        <w:t>iv</w:t>
      </w:r>
      <w:r w:rsidRPr="006632F3">
        <w:rPr>
          <w:rFonts w:ascii="Times New Roman" w:eastAsia="Times New Roman" w:hAnsi="Times New Roman" w:cs="Times New Roman"/>
          <w:spacing w:val="-1"/>
        </w:rPr>
        <w:t>a</w:t>
      </w:r>
      <w:r w:rsidRPr="006632F3">
        <w:rPr>
          <w:rFonts w:ascii="Times New Roman" w:eastAsia="Times New Roman" w:hAnsi="Times New Roman" w:cs="Times New Roman"/>
        </w:rPr>
        <w:t>l th</w:t>
      </w:r>
      <w:r w:rsidRPr="006632F3">
        <w:rPr>
          <w:rFonts w:ascii="Times New Roman" w:eastAsia="Times New Roman" w:hAnsi="Times New Roman" w:cs="Times New Roman"/>
          <w:spacing w:val="-1"/>
        </w:rPr>
        <w:t>r</w:t>
      </w:r>
      <w:r w:rsidRPr="006632F3">
        <w:rPr>
          <w:rFonts w:ascii="Times New Roman" w:eastAsia="Times New Roman" w:hAnsi="Times New Roman" w:cs="Times New Roman"/>
        </w:rPr>
        <w:t>ou</w:t>
      </w:r>
      <w:r w:rsidRPr="006632F3">
        <w:rPr>
          <w:rFonts w:ascii="Times New Roman" w:eastAsia="Times New Roman" w:hAnsi="Times New Roman" w:cs="Times New Roman"/>
          <w:spacing w:val="-3"/>
        </w:rPr>
        <w:t>g</w:t>
      </w:r>
      <w:r w:rsidRPr="006632F3">
        <w:rPr>
          <w:rFonts w:ascii="Times New Roman" w:eastAsia="Times New Roman" w:hAnsi="Times New Roman" w:cs="Times New Roman"/>
        </w:rPr>
        <w:t>h S</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sor</w:t>
      </w:r>
      <w:r w:rsidRPr="006632F3">
        <w:rPr>
          <w:rFonts w:ascii="Times New Roman" w:eastAsia="Times New Roman" w:hAnsi="Times New Roman" w:cs="Times New Roman"/>
          <w:spacing w:val="-1"/>
        </w:rPr>
        <w:t xml:space="preserve"> Da</w:t>
      </w:r>
      <w:r w:rsidRPr="006632F3">
        <w:rPr>
          <w:rFonts w:ascii="Times New Roman" w:eastAsia="Times New Roman" w:hAnsi="Times New Roman" w:cs="Times New Roman"/>
        </w:rPr>
        <w:t>ta</w:t>
      </w:r>
      <w:r w:rsidRPr="006632F3">
        <w:rPr>
          <w:rFonts w:ascii="Times New Roman" w:eastAsia="Times New Roman" w:hAnsi="Times New Roman" w:cs="Times New Roman"/>
          <w:spacing w:val="-1"/>
        </w:rPr>
        <w:t xml:space="preserve"> </w:t>
      </w:r>
      <w:r w:rsidRPr="006632F3">
        <w:rPr>
          <w:rFonts w:ascii="Times New Roman" w:eastAsia="Times New Roman" w:hAnsi="Times New Roman" w:cs="Times New Roman"/>
          <w:spacing w:val="-6"/>
        </w:rPr>
        <w:t>L</w:t>
      </w:r>
      <w:r w:rsidRPr="006632F3">
        <w:rPr>
          <w:rFonts w:ascii="Times New Roman" w:eastAsia="Times New Roman" w:hAnsi="Times New Roman" w:cs="Times New Roman"/>
        </w:rPr>
        <w:t>ist</w:t>
      </w:r>
      <w:r w:rsidRPr="006632F3">
        <w:rPr>
          <w:rFonts w:ascii="Times New Roman" w:eastAsia="Times New Roman" w:hAnsi="Times New Roman" w:cs="Times New Roman"/>
          <w:spacing w:val="-1"/>
        </w:rPr>
        <w:t>e</w:t>
      </w:r>
      <w:r w:rsidRPr="006632F3">
        <w:rPr>
          <w:rFonts w:ascii="Times New Roman" w:eastAsia="Times New Roman" w:hAnsi="Times New Roman" w:cs="Times New Roman"/>
        </w:rPr>
        <w:t>n</w:t>
      </w:r>
      <w:r w:rsidRPr="006632F3">
        <w:rPr>
          <w:rFonts w:ascii="Times New Roman" w:eastAsia="Times New Roman" w:hAnsi="Times New Roman" w:cs="Times New Roman"/>
          <w:spacing w:val="-1"/>
        </w:rPr>
        <w:t>er</w:t>
      </w:r>
      <w:r w:rsidRPr="006632F3">
        <w:rPr>
          <w:rFonts w:ascii="Times New Roman" w:eastAsia="Times New Roman" w:hAnsi="Times New Roman" w:cs="Times New Roman"/>
        </w:rPr>
        <w:t>.</w:t>
      </w:r>
    </w:p>
    <w:p w14:paraId="26EDB678" w14:textId="77777777" w:rsidR="0015045D" w:rsidRPr="00B72469" w:rsidRDefault="0015045D" w:rsidP="0015045D">
      <w:pPr>
        <w:rPr>
          <w:rFonts w:ascii="Times New Roman" w:hAnsi="Times New Roman" w:cs="Times New Roman"/>
          <w:sz w:val="24"/>
          <w:szCs w:val="24"/>
        </w:rPr>
      </w:pPr>
    </w:p>
    <w:p w14:paraId="0AFEC04A" w14:textId="77777777" w:rsidR="0015045D" w:rsidRPr="003E65E7" w:rsidRDefault="0015045D" w:rsidP="003E65E7">
      <w:pPr>
        <w:pStyle w:val="ListParagraph"/>
        <w:numPr>
          <w:ilvl w:val="1"/>
          <w:numId w:val="71"/>
        </w:numPr>
        <w:rPr>
          <w:rFonts w:ascii="Times New Roman" w:hAnsi="Times New Roman" w:cs="Times New Roman"/>
          <w:b/>
          <w:sz w:val="26"/>
          <w:u w:val="single"/>
        </w:rPr>
      </w:pPr>
      <w:bookmarkStart w:id="15" w:name="ContainerService"/>
      <w:bookmarkEnd w:id="15"/>
      <w:r w:rsidRPr="003E65E7">
        <w:rPr>
          <w:rFonts w:ascii="Times New Roman" w:hAnsi="Times New Roman" w:cs="Times New Roman"/>
          <w:b/>
          <w:sz w:val="26"/>
          <w:u w:val="single"/>
        </w:rPr>
        <w:t>Container Service</w:t>
      </w:r>
    </w:p>
    <w:p w14:paraId="0AFEC04B" w14:textId="77777777" w:rsidR="0015045D" w:rsidRPr="00B72469" w:rsidRDefault="0015045D" w:rsidP="0015045D">
      <w:pPr>
        <w:rPr>
          <w:rFonts w:ascii="Times New Roman" w:hAnsi="Times New Roman" w:cs="Times New Roman"/>
          <w:b/>
          <w:sz w:val="24"/>
          <w:szCs w:val="24"/>
        </w:rPr>
      </w:pPr>
      <w:r w:rsidRPr="00B72469">
        <w:rPr>
          <w:rFonts w:ascii="Times New Roman" w:hAnsi="Times New Roman" w:cs="Times New Roman"/>
          <w:b/>
          <w:sz w:val="24"/>
          <w:szCs w:val="24"/>
        </w:rPr>
        <w:t>Sensor Container (</w:t>
      </w:r>
      <w:proofErr w:type="gramStart"/>
      <w:r w:rsidRPr="00B72469">
        <w:rPr>
          <w:rFonts w:ascii="Times New Roman" w:hAnsi="Times New Roman" w:cs="Times New Roman"/>
          <w:b/>
          <w:sz w:val="24"/>
          <w:szCs w:val="24"/>
        </w:rPr>
        <w:t>Manager &amp;</w:t>
      </w:r>
      <w:proofErr w:type="gramEnd"/>
      <w:r w:rsidRPr="00B72469">
        <w:rPr>
          <w:rFonts w:ascii="Times New Roman" w:hAnsi="Times New Roman" w:cs="Times New Roman"/>
          <w:b/>
          <w:sz w:val="24"/>
          <w:szCs w:val="24"/>
        </w:rPr>
        <w:t xml:space="preserve"> Services)</w:t>
      </w:r>
    </w:p>
    <w:p w14:paraId="0AFEC04C" w14:textId="77777777" w:rsidR="0015045D" w:rsidRPr="00B72469" w:rsidRDefault="0015045D" w:rsidP="0015045D">
      <w:pPr>
        <w:spacing w:after="0"/>
        <w:jc w:val="both"/>
        <w:rPr>
          <w:rFonts w:ascii="Times New Roman" w:hAnsi="Times New Roman" w:cs="Times New Roman"/>
          <w:b/>
          <w:sz w:val="20"/>
          <w:szCs w:val="20"/>
        </w:rPr>
      </w:pPr>
      <w:r w:rsidRPr="00B72469">
        <w:rPr>
          <w:rFonts w:ascii="Times New Roman" w:hAnsi="Times New Roman" w:cs="Times New Roman"/>
          <w:b/>
          <w:sz w:val="20"/>
          <w:szCs w:val="20"/>
        </w:rPr>
        <w:t>Motivation</w:t>
      </w:r>
    </w:p>
    <w:p w14:paraId="0AFEC04D" w14:textId="77777777" w:rsidR="0015045D" w:rsidRPr="00B72469" w:rsidRDefault="0015045D" w:rsidP="0015045D">
      <w:pPr>
        <w:spacing w:after="0"/>
        <w:rPr>
          <w:rFonts w:ascii="Times New Roman" w:hAnsi="Times New Roman" w:cs="Times New Roman"/>
          <w:sz w:val="20"/>
          <w:szCs w:val="20"/>
        </w:rPr>
      </w:pPr>
      <w:r w:rsidRPr="00B72469">
        <w:rPr>
          <w:rFonts w:ascii="Times New Roman" w:hAnsi="Times New Roman" w:cs="Times New Roman"/>
          <w:sz w:val="20"/>
          <w:szCs w:val="20"/>
        </w:rPr>
        <w:t xml:space="preserve">Prior to the implementation of Sensor Container Manager &amp; Services, every Sensor invoked used to live in its own JVM, hence there by consuming a lot of memory due to the overhead of individual ‘Run Times’, ‘Garbage Collectors’ etc. Due to limitation of system resources in a given Domain, the total number of Sensors that could be </w:t>
      </w:r>
      <w:proofErr w:type="gramStart"/>
      <w:r w:rsidRPr="00B72469">
        <w:rPr>
          <w:rFonts w:ascii="Times New Roman" w:hAnsi="Times New Roman" w:cs="Times New Roman"/>
          <w:sz w:val="20"/>
          <w:szCs w:val="20"/>
        </w:rPr>
        <w:t>hosted/supported</w:t>
      </w:r>
      <w:proofErr w:type="gramEnd"/>
      <w:r w:rsidRPr="00B72469">
        <w:rPr>
          <w:rFonts w:ascii="Times New Roman" w:hAnsi="Times New Roman" w:cs="Times New Roman"/>
          <w:sz w:val="20"/>
          <w:szCs w:val="20"/>
        </w:rPr>
        <w:t xml:space="preserve"> in a given Leaf Domain was limited by the degree of available system resources and not by the capacity of the underlined Broker. This was leading to Broker starvation, the Sensor Container Manager &amp; Services implementation work towards eliminating this issue.</w:t>
      </w:r>
    </w:p>
    <w:p w14:paraId="0AFEC04E" w14:textId="77777777" w:rsidR="0015045D" w:rsidRPr="00B72469" w:rsidRDefault="0015045D" w:rsidP="0015045D">
      <w:pPr>
        <w:spacing w:after="0"/>
        <w:rPr>
          <w:rFonts w:ascii="Times New Roman" w:hAnsi="Times New Roman" w:cs="Times New Roman"/>
          <w:b/>
          <w:sz w:val="20"/>
          <w:szCs w:val="20"/>
          <w:u w:val="single"/>
        </w:rPr>
      </w:pPr>
    </w:p>
    <w:p w14:paraId="0AFEC04F" w14:textId="77777777" w:rsidR="0015045D" w:rsidRPr="00B72469" w:rsidRDefault="0015045D" w:rsidP="0015045D">
      <w:pPr>
        <w:spacing w:after="0"/>
        <w:rPr>
          <w:rFonts w:ascii="Times New Roman" w:hAnsi="Times New Roman" w:cs="Times New Roman"/>
          <w:b/>
          <w:sz w:val="20"/>
          <w:szCs w:val="20"/>
        </w:rPr>
      </w:pPr>
      <w:r w:rsidRPr="00B72469">
        <w:rPr>
          <w:rFonts w:ascii="Times New Roman" w:hAnsi="Times New Roman" w:cs="Times New Roman"/>
          <w:b/>
          <w:sz w:val="20"/>
          <w:szCs w:val="20"/>
        </w:rPr>
        <w:t>Implementation &amp; Working</w:t>
      </w:r>
    </w:p>
    <w:p w14:paraId="0AFEC050" w14:textId="77777777" w:rsidR="0015045D" w:rsidRPr="00B72469" w:rsidRDefault="0015045D" w:rsidP="0015045D">
      <w:pPr>
        <w:spacing w:after="0"/>
        <w:rPr>
          <w:rFonts w:ascii="Times New Roman" w:hAnsi="Times New Roman" w:cs="Times New Roman"/>
          <w:sz w:val="20"/>
          <w:szCs w:val="20"/>
        </w:rPr>
      </w:pPr>
      <w:r w:rsidRPr="00B72469">
        <w:rPr>
          <w:rFonts w:ascii="Times New Roman" w:hAnsi="Times New Roman" w:cs="Times New Roman"/>
          <w:sz w:val="20"/>
          <w:szCs w:val="20"/>
        </w:rPr>
        <w:t>To support a huge number of Sensors in a single domain we looked forward towards possible use of Inter Process Communication (IPC) and hence thereby we came up with the Container managed services. Where a container provides space for multiple sensors to live and service within a single JVM process and thereby sharing a single JVM resources. This results in huge decrease in the consumption of system resources. The inner working of Sensor Container (</w:t>
      </w:r>
      <w:proofErr w:type="gramStart"/>
      <w:r w:rsidRPr="00B72469">
        <w:rPr>
          <w:rFonts w:ascii="Times New Roman" w:hAnsi="Times New Roman" w:cs="Times New Roman"/>
          <w:sz w:val="20"/>
          <w:szCs w:val="20"/>
        </w:rPr>
        <w:t>Manager &amp;</w:t>
      </w:r>
      <w:proofErr w:type="gramEnd"/>
      <w:r w:rsidRPr="00B72469">
        <w:rPr>
          <w:rFonts w:ascii="Times New Roman" w:hAnsi="Times New Roman" w:cs="Times New Roman"/>
          <w:sz w:val="20"/>
          <w:szCs w:val="20"/>
        </w:rPr>
        <w:t xml:space="preserve"> Services) are mentioned below:</w:t>
      </w:r>
    </w:p>
    <w:p w14:paraId="0AFEC051" w14:textId="77777777" w:rsidR="0015045D" w:rsidRPr="00B72469" w:rsidRDefault="0015045D" w:rsidP="0015045D">
      <w:pPr>
        <w:spacing w:after="0"/>
        <w:rPr>
          <w:rFonts w:ascii="Times New Roman" w:hAnsi="Times New Roman" w:cs="Times New Roman"/>
          <w:sz w:val="20"/>
          <w:szCs w:val="20"/>
        </w:rPr>
      </w:pPr>
    </w:p>
    <w:p w14:paraId="0AFEC052" w14:textId="77777777" w:rsidR="0015045D" w:rsidRPr="00B72469" w:rsidRDefault="0015045D" w:rsidP="0015045D">
      <w:pPr>
        <w:pStyle w:val="ListParagraph"/>
        <w:widowControl/>
        <w:numPr>
          <w:ilvl w:val="0"/>
          <w:numId w:val="42"/>
        </w:numPr>
        <w:spacing w:after="0"/>
        <w:rPr>
          <w:rFonts w:ascii="Times New Roman" w:hAnsi="Times New Roman" w:cs="Times New Roman"/>
          <w:sz w:val="20"/>
          <w:szCs w:val="20"/>
        </w:rPr>
      </w:pPr>
      <w:r w:rsidRPr="00B72469">
        <w:rPr>
          <w:rFonts w:ascii="Times New Roman" w:hAnsi="Times New Roman" w:cs="Times New Roman"/>
          <w:sz w:val="20"/>
          <w:szCs w:val="20"/>
        </w:rPr>
        <w:t>Sensor Container Management Service (SCMS) is invoked using a script.</w:t>
      </w:r>
    </w:p>
    <w:p w14:paraId="0AFEC053" w14:textId="77777777" w:rsidR="0015045D" w:rsidRPr="00B72469" w:rsidRDefault="0015045D" w:rsidP="0015045D">
      <w:pPr>
        <w:pStyle w:val="ListParagraph"/>
        <w:widowControl/>
        <w:numPr>
          <w:ilvl w:val="0"/>
          <w:numId w:val="42"/>
        </w:numPr>
        <w:spacing w:after="0"/>
        <w:rPr>
          <w:rFonts w:ascii="Times New Roman" w:hAnsi="Times New Roman" w:cs="Times New Roman"/>
          <w:sz w:val="20"/>
          <w:szCs w:val="20"/>
        </w:rPr>
      </w:pPr>
      <w:r w:rsidRPr="00B72469">
        <w:rPr>
          <w:rFonts w:ascii="Times New Roman" w:hAnsi="Times New Roman" w:cs="Times New Roman"/>
          <w:sz w:val="20"/>
          <w:szCs w:val="20"/>
        </w:rPr>
        <w:t>SCMS brings up the first Container and provides the service Lock to the same.</w:t>
      </w:r>
    </w:p>
    <w:p w14:paraId="0AFEC054" w14:textId="77777777" w:rsidR="0015045D" w:rsidRPr="00B72469" w:rsidRDefault="0015045D" w:rsidP="0015045D">
      <w:pPr>
        <w:pStyle w:val="ListParagraph"/>
        <w:widowControl/>
        <w:numPr>
          <w:ilvl w:val="0"/>
          <w:numId w:val="42"/>
        </w:numPr>
        <w:spacing w:after="0"/>
        <w:rPr>
          <w:rFonts w:ascii="Times New Roman" w:hAnsi="Times New Roman" w:cs="Times New Roman"/>
          <w:sz w:val="20"/>
          <w:szCs w:val="20"/>
        </w:rPr>
      </w:pPr>
      <w:r w:rsidRPr="00B72469">
        <w:rPr>
          <w:rFonts w:ascii="Times New Roman" w:hAnsi="Times New Roman" w:cs="Times New Roman"/>
          <w:sz w:val="20"/>
          <w:szCs w:val="20"/>
        </w:rPr>
        <w:t>Once the container holding up the Service Lock is filled out, the same container shuts down its external services and releases the Lock.</w:t>
      </w:r>
    </w:p>
    <w:p w14:paraId="0AFEC055" w14:textId="77777777" w:rsidR="0015045D" w:rsidRPr="00B72469" w:rsidRDefault="0015045D" w:rsidP="0015045D">
      <w:pPr>
        <w:pStyle w:val="ListParagraph"/>
        <w:widowControl/>
        <w:numPr>
          <w:ilvl w:val="0"/>
          <w:numId w:val="42"/>
        </w:numPr>
        <w:spacing w:after="0"/>
        <w:rPr>
          <w:rFonts w:ascii="Times New Roman" w:hAnsi="Times New Roman" w:cs="Times New Roman"/>
          <w:sz w:val="20"/>
          <w:szCs w:val="20"/>
        </w:rPr>
      </w:pPr>
      <w:r w:rsidRPr="00B72469">
        <w:rPr>
          <w:rFonts w:ascii="Times New Roman" w:hAnsi="Times New Roman" w:cs="Times New Roman"/>
          <w:sz w:val="20"/>
          <w:szCs w:val="20"/>
        </w:rPr>
        <w:t>SCMS at that instance brings up another Container and provides the new container with the service lock.</w:t>
      </w:r>
    </w:p>
    <w:p w14:paraId="0AFEC056" w14:textId="77777777" w:rsidR="0015045D" w:rsidRPr="00B72469" w:rsidRDefault="0015045D" w:rsidP="0015045D">
      <w:pPr>
        <w:pStyle w:val="ListParagraph"/>
        <w:widowControl/>
        <w:numPr>
          <w:ilvl w:val="0"/>
          <w:numId w:val="42"/>
        </w:numPr>
        <w:spacing w:after="0"/>
        <w:rPr>
          <w:rFonts w:ascii="Times New Roman" w:hAnsi="Times New Roman" w:cs="Times New Roman"/>
          <w:sz w:val="20"/>
          <w:szCs w:val="20"/>
        </w:rPr>
      </w:pPr>
      <w:r w:rsidRPr="00B72469">
        <w:rPr>
          <w:rFonts w:ascii="Times New Roman" w:hAnsi="Times New Roman" w:cs="Times New Roman"/>
          <w:sz w:val="20"/>
          <w:szCs w:val="20"/>
        </w:rPr>
        <w:t>At any given instance if a few sensors have been shut down from a given container, the container registers to obtain the Service Lock and the same is handed over to the requesting Container by the SCMS once the current container holding the Service Lock is filled up and releases the Lock.</w:t>
      </w:r>
    </w:p>
    <w:p w14:paraId="0AFEC057" w14:textId="77777777" w:rsidR="0015045D" w:rsidRPr="00B72469" w:rsidRDefault="0015045D" w:rsidP="0015045D">
      <w:pPr>
        <w:pStyle w:val="ListParagraph"/>
        <w:widowControl/>
        <w:numPr>
          <w:ilvl w:val="0"/>
          <w:numId w:val="42"/>
        </w:numPr>
        <w:spacing w:after="0"/>
        <w:rPr>
          <w:rFonts w:ascii="Times New Roman" w:hAnsi="Times New Roman" w:cs="Times New Roman"/>
          <w:sz w:val="20"/>
          <w:szCs w:val="20"/>
        </w:rPr>
      </w:pPr>
      <w:r w:rsidRPr="00B72469">
        <w:rPr>
          <w:rFonts w:ascii="Times New Roman" w:hAnsi="Times New Roman" w:cs="Times New Roman"/>
          <w:sz w:val="20"/>
          <w:szCs w:val="20"/>
        </w:rPr>
        <w:lastRenderedPageBreak/>
        <w:t xml:space="preserve">SCMS also helps in cleaning up empty containers. </w:t>
      </w:r>
    </w:p>
    <w:p w14:paraId="0AFEC058" w14:textId="77777777" w:rsidR="0015045D" w:rsidRPr="00B72469" w:rsidRDefault="0015045D" w:rsidP="0015045D">
      <w:pPr>
        <w:spacing w:after="0"/>
        <w:rPr>
          <w:rFonts w:ascii="Times New Roman" w:hAnsi="Times New Roman" w:cs="Times New Roman"/>
          <w:sz w:val="20"/>
          <w:szCs w:val="20"/>
        </w:rPr>
      </w:pPr>
    </w:p>
    <w:p w14:paraId="0AFEC059" w14:textId="77777777" w:rsidR="0015045D" w:rsidRPr="00B72469" w:rsidRDefault="0015045D" w:rsidP="0015045D">
      <w:pPr>
        <w:spacing w:after="0"/>
        <w:rPr>
          <w:rFonts w:ascii="Times New Roman" w:hAnsi="Times New Roman" w:cs="Times New Roman"/>
          <w:sz w:val="20"/>
          <w:szCs w:val="20"/>
        </w:rPr>
      </w:pPr>
    </w:p>
    <w:p w14:paraId="0AFEC05A" w14:textId="77777777" w:rsidR="0015045D" w:rsidRPr="00B72469" w:rsidRDefault="0015045D" w:rsidP="0015045D">
      <w:pPr>
        <w:spacing w:after="0"/>
        <w:rPr>
          <w:rFonts w:ascii="Times New Roman" w:hAnsi="Times New Roman" w:cs="Times New Roman"/>
          <w:sz w:val="20"/>
          <w:szCs w:val="20"/>
        </w:rPr>
      </w:pPr>
    </w:p>
    <w:p w14:paraId="0AFEC05B" w14:textId="77777777" w:rsidR="0015045D" w:rsidRPr="00B72469" w:rsidRDefault="0015045D" w:rsidP="0015045D">
      <w:pPr>
        <w:spacing w:after="0"/>
        <w:rPr>
          <w:rFonts w:ascii="Times New Roman" w:hAnsi="Times New Roman" w:cs="Times New Roman"/>
          <w:sz w:val="20"/>
          <w:szCs w:val="20"/>
        </w:rPr>
      </w:pPr>
    </w:p>
    <w:p w14:paraId="0AFEC05C" w14:textId="77777777" w:rsidR="0015045D" w:rsidRPr="00B72469" w:rsidRDefault="0015045D" w:rsidP="0015045D">
      <w:pPr>
        <w:spacing w:after="0"/>
        <w:rPr>
          <w:rFonts w:ascii="Times New Roman" w:hAnsi="Times New Roman" w:cs="Times New Roman"/>
          <w:sz w:val="20"/>
          <w:szCs w:val="20"/>
        </w:rPr>
      </w:pPr>
    </w:p>
    <w:p w14:paraId="0AFEC05D" w14:textId="77777777" w:rsidR="0015045D" w:rsidRPr="00B72469" w:rsidRDefault="0015045D" w:rsidP="0015045D">
      <w:pPr>
        <w:spacing w:after="0"/>
        <w:rPr>
          <w:rFonts w:ascii="Times New Roman" w:hAnsi="Times New Roman" w:cs="Times New Roman"/>
          <w:sz w:val="20"/>
          <w:szCs w:val="20"/>
        </w:rPr>
      </w:pPr>
    </w:p>
    <w:p w14:paraId="0AFEC05E" w14:textId="77777777" w:rsidR="0015045D" w:rsidRPr="00B72469" w:rsidRDefault="0015045D" w:rsidP="0015045D">
      <w:pPr>
        <w:spacing w:after="0"/>
        <w:rPr>
          <w:rFonts w:ascii="Times New Roman" w:hAnsi="Times New Roman" w:cs="Times New Roman"/>
          <w:sz w:val="20"/>
          <w:szCs w:val="20"/>
        </w:rPr>
      </w:pPr>
    </w:p>
    <w:p w14:paraId="0AFEC05F" w14:textId="77777777" w:rsidR="0015045D" w:rsidRPr="00B72469" w:rsidRDefault="0015045D" w:rsidP="0015045D">
      <w:pPr>
        <w:spacing w:after="0"/>
        <w:rPr>
          <w:rFonts w:ascii="Times New Roman" w:hAnsi="Times New Roman" w:cs="Times New Roman"/>
          <w:sz w:val="20"/>
          <w:szCs w:val="20"/>
        </w:rPr>
      </w:pPr>
    </w:p>
    <w:p w14:paraId="0AFEC060" w14:textId="77777777" w:rsidR="0015045D" w:rsidRPr="00B72469" w:rsidRDefault="0015045D" w:rsidP="0015045D">
      <w:pPr>
        <w:spacing w:after="0"/>
        <w:rPr>
          <w:rFonts w:ascii="Times New Roman" w:hAnsi="Times New Roman" w:cs="Times New Roman"/>
          <w:sz w:val="20"/>
          <w:szCs w:val="20"/>
        </w:rPr>
      </w:pPr>
    </w:p>
    <w:p w14:paraId="0AFEC061" w14:textId="77777777" w:rsidR="0015045D" w:rsidRPr="00B72469" w:rsidRDefault="0015045D" w:rsidP="0015045D">
      <w:pPr>
        <w:spacing w:after="0"/>
        <w:rPr>
          <w:rFonts w:ascii="Times New Roman" w:hAnsi="Times New Roman" w:cs="Times New Roman"/>
          <w:sz w:val="20"/>
          <w:szCs w:val="20"/>
        </w:rPr>
      </w:pPr>
    </w:p>
    <w:p w14:paraId="0AFEC062" w14:textId="77777777" w:rsidR="0015045D" w:rsidRPr="00B72469" w:rsidRDefault="0015045D" w:rsidP="0015045D">
      <w:pPr>
        <w:spacing w:after="0"/>
        <w:rPr>
          <w:rFonts w:ascii="Times New Roman" w:hAnsi="Times New Roman" w:cs="Times New Roman"/>
          <w:sz w:val="20"/>
          <w:szCs w:val="20"/>
        </w:rPr>
      </w:pPr>
    </w:p>
    <w:p w14:paraId="0AFEC063" w14:textId="77777777" w:rsidR="0015045D" w:rsidRPr="00B72469" w:rsidRDefault="0015045D" w:rsidP="0015045D">
      <w:pPr>
        <w:spacing w:after="0"/>
        <w:rPr>
          <w:rFonts w:ascii="Times New Roman" w:hAnsi="Times New Roman" w:cs="Times New Roman"/>
          <w:sz w:val="20"/>
          <w:szCs w:val="20"/>
        </w:rPr>
      </w:pPr>
    </w:p>
    <w:p w14:paraId="0AFEC064" w14:textId="77777777" w:rsidR="0015045D" w:rsidRPr="00B72469" w:rsidRDefault="0015045D" w:rsidP="0015045D">
      <w:pPr>
        <w:spacing w:after="0"/>
        <w:rPr>
          <w:rFonts w:ascii="Times New Roman" w:hAnsi="Times New Roman" w:cs="Times New Roman"/>
          <w:sz w:val="20"/>
          <w:szCs w:val="20"/>
        </w:rPr>
      </w:pPr>
    </w:p>
    <w:p w14:paraId="0AFEC065" w14:textId="77777777" w:rsidR="0015045D" w:rsidRPr="00B72469" w:rsidRDefault="0015045D" w:rsidP="0015045D">
      <w:pPr>
        <w:spacing w:after="0"/>
        <w:rPr>
          <w:rFonts w:ascii="Times New Roman" w:hAnsi="Times New Roman" w:cs="Times New Roman"/>
          <w:sz w:val="20"/>
          <w:szCs w:val="20"/>
        </w:rPr>
      </w:pPr>
    </w:p>
    <w:p w14:paraId="0AFEC066" w14:textId="77777777" w:rsidR="0015045D" w:rsidRPr="00B72469" w:rsidRDefault="0015045D" w:rsidP="0015045D">
      <w:pPr>
        <w:spacing w:after="0"/>
        <w:rPr>
          <w:rFonts w:ascii="Times New Roman" w:hAnsi="Times New Roman" w:cs="Times New Roman"/>
          <w:sz w:val="20"/>
          <w:szCs w:val="20"/>
        </w:rPr>
      </w:pPr>
    </w:p>
    <w:p w14:paraId="0AFEC067" w14:textId="77777777" w:rsidR="0015045D" w:rsidRPr="00B72469" w:rsidRDefault="0015045D" w:rsidP="0015045D">
      <w:pPr>
        <w:spacing w:after="0"/>
        <w:rPr>
          <w:rFonts w:ascii="Times New Roman" w:hAnsi="Times New Roman" w:cs="Times New Roman"/>
          <w:sz w:val="20"/>
          <w:szCs w:val="20"/>
        </w:rPr>
      </w:pPr>
    </w:p>
    <w:p w14:paraId="0AFEC068" w14:textId="77777777" w:rsidR="0015045D" w:rsidRPr="00B72469" w:rsidRDefault="0015045D" w:rsidP="0015045D">
      <w:pPr>
        <w:spacing w:after="0"/>
        <w:rPr>
          <w:rFonts w:ascii="Times New Roman" w:hAnsi="Times New Roman" w:cs="Times New Roman"/>
          <w:sz w:val="20"/>
          <w:szCs w:val="20"/>
        </w:rPr>
      </w:pPr>
    </w:p>
    <w:p w14:paraId="0AFEC069" w14:textId="77777777" w:rsidR="0015045D" w:rsidRPr="00B72469" w:rsidRDefault="0015045D" w:rsidP="0015045D">
      <w:pPr>
        <w:spacing w:after="0"/>
        <w:rPr>
          <w:rFonts w:ascii="Times New Roman" w:hAnsi="Times New Roman" w:cs="Times New Roman"/>
          <w:sz w:val="20"/>
          <w:szCs w:val="20"/>
        </w:rPr>
      </w:pPr>
    </w:p>
    <w:p w14:paraId="0AFEC06A" w14:textId="77777777" w:rsidR="0015045D" w:rsidRPr="00B72469" w:rsidRDefault="0015045D" w:rsidP="0015045D">
      <w:pPr>
        <w:spacing w:after="0"/>
        <w:rPr>
          <w:rFonts w:ascii="Times New Roman" w:hAnsi="Times New Roman" w:cs="Times New Roman"/>
          <w:sz w:val="20"/>
          <w:szCs w:val="20"/>
        </w:rPr>
      </w:pPr>
    </w:p>
    <w:p w14:paraId="0AFEC06B" w14:textId="77777777" w:rsidR="0015045D" w:rsidRPr="00B72469" w:rsidRDefault="0015045D" w:rsidP="0015045D">
      <w:pPr>
        <w:spacing w:after="0"/>
        <w:rPr>
          <w:rFonts w:ascii="Times New Roman" w:hAnsi="Times New Roman" w:cs="Times New Roman"/>
          <w:sz w:val="20"/>
          <w:szCs w:val="20"/>
        </w:rPr>
      </w:pPr>
    </w:p>
    <w:p w14:paraId="0AFEC06C" w14:textId="77777777" w:rsidR="0015045D" w:rsidRPr="00B72469" w:rsidRDefault="0015045D" w:rsidP="0015045D">
      <w:pPr>
        <w:spacing w:after="0"/>
        <w:rPr>
          <w:rFonts w:ascii="Times New Roman" w:hAnsi="Times New Roman" w:cs="Times New Roman"/>
          <w:sz w:val="20"/>
          <w:szCs w:val="20"/>
        </w:rPr>
      </w:pPr>
    </w:p>
    <w:p w14:paraId="0AFEC06D" w14:textId="77777777" w:rsidR="0015045D" w:rsidRPr="00B72469" w:rsidRDefault="0015045D" w:rsidP="0015045D">
      <w:pPr>
        <w:spacing w:after="0"/>
        <w:rPr>
          <w:rFonts w:ascii="Times New Roman" w:hAnsi="Times New Roman" w:cs="Times New Roman"/>
          <w:sz w:val="20"/>
          <w:szCs w:val="20"/>
        </w:rPr>
      </w:pPr>
    </w:p>
    <w:p w14:paraId="0AFEC06E" w14:textId="77777777" w:rsidR="0015045D" w:rsidRPr="00B72469" w:rsidRDefault="0015045D" w:rsidP="0015045D">
      <w:pPr>
        <w:spacing w:after="0"/>
        <w:rPr>
          <w:rFonts w:ascii="Times New Roman" w:hAnsi="Times New Roman" w:cs="Times New Roman"/>
          <w:b/>
          <w:szCs w:val="20"/>
        </w:rPr>
      </w:pPr>
      <w:r w:rsidRPr="00B72469">
        <w:rPr>
          <w:rFonts w:ascii="Times New Roman" w:hAnsi="Times New Roman" w:cs="Times New Roman"/>
          <w:b/>
          <w:noProof/>
          <w:szCs w:val="20"/>
        </w:rPr>
        <mc:AlternateContent>
          <mc:Choice Requires="wps">
            <w:drawing>
              <wp:anchor distT="0" distB="0" distL="114300" distR="114300" simplePos="0" relativeHeight="251714560" behindDoc="0" locked="0" layoutInCell="1" allowOverlap="1" wp14:anchorId="0AFED338" wp14:editId="0AFED339">
                <wp:simplePos x="0" y="0"/>
                <wp:positionH relativeFrom="column">
                  <wp:posOffset>4910455</wp:posOffset>
                </wp:positionH>
                <wp:positionV relativeFrom="paragraph">
                  <wp:posOffset>2705735</wp:posOffset>
                </wp:positionV>
                <wp:extent cx="45085" cy="45085"/>
                <wp:effectExtent l="0" t="0" r="12065" b="12065"/>
                <wp:wrapNone/>
                <wp:docPr id="28" name="Oval 28"/>
                <wp:cNvGraphicFramePr/>
                <a:graphic xmlns:a="http://schemas.openxmlformats.org/drawingml/2006/main">
                  <a:graphicData uri="http://schemas.microsoft.com/office/word/2010/wordprocessingShape">
                    <wps:wsp>
                      <wps:cNvSpPr/>
                      <wps:spPr>
                        <a:xfrm>
                          <a:off x="0" y="0"/>
                          <a:ext cx="45085" cy="450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8" o:spid="_x0000_s1026" style="position:absolute;margin-left:386.65pt;margin-top:213.05pt;width:3.55pt;height:3.5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" fillcolor="#4f81bd [3204]" strokecolor="#243f60 [1604]" strokeweight="2pt"/>
            </w:pict>
          </mc:Fallback>
        </mc:AlternateContent>
      </w:r>
      <w:r w:rsidRPr="00B72469">
        <w:rPr>
          <w:rFonts w:ascii="Times New Roman" w:hAnsi="Times New Roman" w:cs="Times New Roman"/>
          <w:b/>
          <w:noProof/>
          <w:szCs w:val="20"/>
        </w:rPr>
        <mc:AlternateContent>
          <mc:Choice Requires="wps">
            <w:drawing>
              <wp:anchor distT="0" distB="0" distL="114300" distR="114300" simplePos="0" relativeHeight="251713536" behindDoc="0" locked="0" layoutInCell="1" allowOverlap="1" wp14:anchorId="0AFED33A" wp14:editId="0AFED33B">
                <wp:simplePos x="0" y="0"/>
                <wp:positionH relativeFrom="column">
                  <wp:posOffset>4733925</wp:posOffset>
                </wp:positionH>
                <wp:positionV relativeFrom="paragraph">
                  <wp:posOffset>2701925</wp:posOffset>
                </wp:positionV>
                <wp:extent cx="45085" cy="45085"/>
                <wp:effectExtent l="0" t="0" r="12065" b="12065"/>
                <wp:wrapNone/>
                <wp:docPr id="29" name="Oval 29"/>
                <wp:cNvGraphicFramePr/>
                <a:graphic xmlns:a="http://schemas.openxmlformats.org/drawingml/2006/main">
                  <a:graphicData uri="http://schemas.microsoft.com/office/word/2010/wordprocessingShape">
                    <wps:wsp>
                      <wps:cNvSpPr/>
                      <wps:spPr>
                        <a:xfrm>
                          <a:off x="0" y="0"/>
                          <a:ext cx="45085" cy="450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9" o:spid="_x0000_s1026" style="position:absolute;margin-left:372.75pt;margin-top:212.75pt;width:3.55pt;height:3.5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" fillcolor="#4f81bd [3204]" strokecolor="#243f60 [1604]" strokeweight="2pt"/>
            </w:pict>
          </mc:Fallback>
        </mc:AlternateContent>
      </w:r>
      <w:r w:rsidRPr="00B72469">
        <w:rPr>
          <w:rFonts w:ascii="Times New Roman" w:hAnsi="Times New Roman" w:cs="Times New Roman"/>
          <w:b/>
          <w:noProof/>
          <w:szCs w:val="20"/>
        </w:rPr>
        <mc:AlternateContent>
          <mc:Choice Requires="wps">
            <w:drawing>
              <wp:anchor distT="0" distB="0" distL="114300" distR="114300" simplePos="0" relativeHeight="251715584" behindDoc="0" locked="0" layoutInCell="1" allowOverlap="1" wp14:anchorId="0AFED33C" wp14:editId="0AFED33D">
                <wp:simplePos x="0" y="0"/>
                <wp:positionH relativeFrom="column">
                  <wp:posOffset>4561996</wp:posOffset>
                </wp:positionH>
                <wp:positionV relativeFrom="paragraph">
                  <wp:posOffset>2691430</wp:posOffset>
                </wp:positionV>
                <wp:extent cx="45719" cy="45719"/>
                <wp:effectExtent l="0" t="0" r="12065" b="12065"/>
                <wp:wrapNone/>
                <wp:docPr id="30" name="Oval 30"/>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0" o:spid="_x0000_s1026" style="position:absolute;margin-left:359.2pt;margin-top:211.9pt;width:3.6pt;height:3.6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" fillcolor="#4f81bd [3204]" strokecolor="#243f60 [1604]" strokeweight="2pt"/>
            </w:pict>
          </mc:Fallback>
        </mc:AlternateContent>
      </w:r>
      <w:r w:rsidRPr="00B72469">
        <w:rPr>
          <w:rFonts w:ascii="Times New Roman" w:hAnsi="Times New Roman" w:cs="Times New Roman"/>
          <w:b/>
          <w:noProof/>
          <w:szCs w:val="20"/>
        </w:rPr>
        <mc:AlternateContent>
          <mc:Choice Requires="wps">
            <w:drawing>
              <wp:anchor distT="0" distB="0" distL="114300" distR="114300" simplePos="0" relativeHeight="251712512" behindDoc="0" locked="0" layoutInCell="1" allowOverlap="1" wp14:anchorId="0AFED33E" wp14:editId="0AFED33F">
                <wp:simplePos x="0" y="0"/>
                <wp:positionH relativeFrom="column">
                  <wp:posOffset>4390845</wp:posOffset>
                </wp:positionH>
                <wp:positionV relativeFrom="paragraph">
                  <wp:posOffset>2694509</wp:posOffset>
                </wp:positionV>
                <wp:extent cx="45719" cy="45719"/>
                <wp:effectExtent l="0" t="0" r="12065" b="12065"/>
                <wp:wrapNone/>
                <wp:docPr id="295" name="Oval 295"/>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95" o:spid="_x0000_s1026" style="position:absolute;margin-left:345.75pt;margin-top:212.15pt;width:3.6pt;height:3.6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" fillcolor="#4f81bd [3204]" strokecolor="#243f60 [1604]" strokeweight="2pt"/>
            </w:pict>
          </mc:Fallback>
        </mc:AlternateContent>
      </w:r>
      <w:r w:rsidRPr="00B72469">
        <w:rPr>
          <w:rFonts w:ascii="Times New Roman" w:hAnsi="Times New Roman" w:cs="Times New Roman"/>
          <w:b/>
          <w:szCs w:val="20"/>
        </w:rPr>
        <w:t>Architecture Diagram:</w:t>
      </w:r>
    </w:p>
    <w:p w14:paraId="0AFEC06F" w14:textId="77777777" w:rsidR="0015045D" w:rsidRPr="00B72469" w:rsidRDefault="0015045D" w:rsidP="0015045D">
      <w:pPr>
        <w:rPr>
          <w:rFonts w:ascii="Times New Roman" w:hAnsi="Times New Roman" w:cs="Times New Roman"/>
          <w:sz w:val="20"/>
          <w:szCs w:val="20"/>
        </w:rPr>
      </w:pPr>
      <w:r w:rsidRPr="00B72469">
        <w:rPr>
          <w:rFonts w:ascii="Times New Roman" w:hAnsi="Times New Roman" w:cs="Times New Roman"/>
          <w:noProof/>
          <w:sz w:val="20"/>
          <w:szCs w:val="20"/>
        </w:rPr>
        <mc:AlternateContent>
          <mc:Choice Requires="wpg">
            <w:drawing>
              <wp:anchor distT="0" distB="0" distL="114300" distR="114300" simplePos="0" relativeHeight="251716608" behindDoc="0" locked="0" layoutInCell="1" allowOverlap="1" wp14:anchorId="0AFED340" wp14:editId="0AFED341">
                <wp:simplePos x="0" y="0"/>
                <wp:positionH relativeFrom="column">
                  <wp:posOffset>-112143</wp:posOffset>
                </wp:positionH>
                <wp:positionV relativeFrom="paragraph">
                  <wp:posOffset>193136</wp:posOffset>
                </wp:positionV>
                <wp:extent cx="6124167" cy="4899803"/>
                <wp:effectExtent l="0" t="0" r="10160" b="15240"/>
                <wp:wrapNone/>
                <wp:docPr id="296" name="Group 296"/>
                <wp:cNvGraphicFramePr/>
                <a:graphic xmlns:a="http://schemas.openxmlformats.org/drawingml/2006/main">
                  <a:graphicData uri="http://schemas.microsoft.com/office/word/2010/wordprocessingGroup">
                    <wpg:wgp>
                      <wpg:cNvGrpSpPr/>
                      <wpg:grpSpPr>
                        <a:xfrm>
                          <a:off x="0" y="0"/>
                          <a:ext cx="6124167" cy="4899803"/>
                          <a:chOff x="0" y="0"/>
                          <a:chExt cx="6124167" cy="4899803"/>
                        </a:xfrm>
                      </wpg:grpSpPr>
                      <wps:wsp>
                        <wps:cNvPr id="297" name="Rectangle 297"/>
                        <wps:cNvSpPr/>
                        <wps:spPr>
                          <a:xfrm>
                            <a:off x="1552754" y="0"/>
                            <a:ext cx="2855344" cy="41406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FED597" w14:textId="77777777" w:rsidR="003E65E7" w:rsidRDefault="003E65E7" w:rsidP="0015045D">
                              <w:pPr>
                                <w:jc w:val="center"/>
                              </w:pPr>
                              <w:r>
                                <w:t>Sensor Container Management Service (SC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Flowchart: Magnetic Disk 309"/>
                        <wps:cNvSpPr/>
                        <wps:spPr>
                          <a:xfrm>
                            <a:off x="0" y="1492370"/>
                            <a:ext cx="956945" cy="1733909"/>
                          </a:xfrm>
                          <a:prstGeom prst="flowChartMagneticDisk">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FED598" w14:textId="77777777" w:rsidR="003E65E7" w:rsidRDefault="003E65E7" w:rsidP="0015045D">
                              <w:pPr>
                                <w:jc w:val="center"/>
                                <w:rPr>
                                  <w:b/>
                                  <w:color w:val="000000" w:themeColor="text1"/>
                                </w:rPr>
                              </w:pPr>
                              <w:r w:rsidRPr="004119F9">
                                <w:rPr>
                                  <w:b/>
                                  <w:color w:val="000000" w:themeColor="text1"/>
                                </w:rPr>
                                <w:t>Container</w:t>
                              </w:r>
                              <w:r w:rsidRPr="001F008B">
                                <w:rPr>
                                  <w:b/>
                                  <w:color w:val="000000" w:themeColor="text1"/>
                                </w:rPr>
                                <w:t xml:space="preserve"> 1</w:t>
                              </w:r>
                            </w:p>
                            <w:p w14:paraId="0AFED599" w14:textId="77777777" w:rsidR="003E65E7" w:rsidRDefault="003E65E7" w:rsidP="0015045D">
                              <w:pPr>
                                <w:jc w:val="center"/>
                                <w:rPr>
                                  <w:b/>
                                  <w:color w:val="000000" w:themeColor="text1"/>
                                </w:rPr>
                              </w:pPr>
                              <w:r>
                                <w:rPr>
                                  <w:b/>
                                  <w:color w:val="000000" w:themeColor="text1"/>
                                </w:rPr>
                                <w:t>’x’ No Of Sensors</w:t>
                              </w:r>
                            </w:p>
                            <w:p w14:paraId="0AFED59A" w14:textId="77777777" w:rsidR="003E65E7" w:rsidRPr="001F008B" w:rsidRDefault="003E65E7" w:rsidP="0015045D">
                              <w:pPr>
                                <w:jc w:val="center"/>
                                <w:rPr>
                                  <w:b/>
                                  <w:color w:val="000000" w:themeColor="text1"/>
                                </w:rPr>
                              </w:pPr>
                            </w:p>
                            <w:p w14:paraId="0AFED59B" w14:textId="77777777" w:rsidR="003E65E7" w:rsidRPr="001F008B" w:rsidRDefault="003E65E7" w:rsidP="0015045D">
                              <w:pPr>
                                <w:jc w:val="center"/>
                                <w:rPr>
                                  <w:b/>
                                  <w:color w:val="000000" w:themeColor="text1"/>
                                </w:rPr>
                              </w:pPr>
                              <w:proofErr w:type="gramStart"/>
                              <w:r w:rsidRPr="001F008B">
                                <w:rPr>
                                  <w:b/>
                                  <w:color w:val="000000" w:themeColor="text1"/>
                                </w:rPr>
                                <w:t>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Flowchart: Magnetic Disk 310"/>
                        <wps:cNvSpPr/>
                        <wps:spPr>
                          <a:xfrm>
                            <a:off x="1647645" y="1535502"/>
                            <a:ext cx="956945" cy="1690370"/>
                          </a:xfrm>
                          <a:prstGeom prst="flowChartMagneticDisk">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FED59C" w14:textId="77777777" w:rsidR="003E65E7" w:rsidRDefault="003E65E7" w:rsidP="0015045D">
                              <w:pPr>
                                <w:jc w:val="center"/>
                                <w:rPr>
                                  <w:b/>
                                  <w:color w:val="000000" w:themeColor="text1"/>
                                </w:rPr>
                              </w:pPr>
                              <w:r w:rsidRPr="00A14F88">
                                <w:rPr>
                                  <w:b/>
                                  <w:color w:val="000000" w:themeColor="text1"/>
                                </w:rPr>
                                <w:t xml:space="preserve">Container </w:t>
                              </w:r>
                              <w:r>
                                <w:rPr>
                                  <w:b/>
                                  <w:color w:val="000000" w:themeColor="text1"/>
                                </w:rPr>
                                <w:t>2</w:t>
                              </w:r>
                            </w:p>
                            <w:p w14:paraId="0AFED59D" w14:textId="77777777" w:rsidR="003E65E7" w:rsidRDefault="003E65E7" w:rsidP="0015045D">
                              <w:pPr>
                                <w:jc w:val="center"/>
                                <w:rPr>
                                  <w:b/>
                                  <w:color w:val="000000" w:themeColor="text1"/>
                                </w:rPr>
                              </w:pPr>
                              <w:r>
                                <w:rPr>
                                  <w:b/>
                                  <w:color w:val="000000" w:themeColor="text1"/>
                                </w:rPr>
                                <w:t>’y’ No Of Sensors</w:t>
                              </w:r>
                            </w:p>
                            <w:p w14:paraId="0AFED59E" w14:textId="77777777" w:rsidR="003E65E7" w:rsidRPr="00A14F88" w:rsidRDefault="003E65E7" w:rsidP="0015045D">
                              <w:pPr>
                                <w:jc w:val="center"/>
                                <w:rPr>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owchart: Magnetic Disk 311"/>
                        <wps:cNvSpPr/>
                        <wps:spPr>
                          <a:xfrm>
                            <a:off x="3355675" y="1535502"/>
                            <a:ext cx="956945" cy="1690370"/>
                          </a:xfrm>
                          <a:prstGeom prst="flowChartMagneticDisk">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FED59F" w14:textId="77777777" w:rsidR="003E65E7" w:rsidRDefault="003E65E7" w:rsidP="0015045D">
                              <w:pPr>
                                <w:jc w:val="center"/>
                                <w:rPr>
                                  <w:b/>
                                  <w:color w:val="000000" w:themeColor="text1"/>
                                </w:rPr>
                              </w:pPr>
                              <w:r w:rsidRPr="00A14F88">
                                <w:rPr>
                                  <w:b/>
                                  <w:color w:val="000000" w:themeColor="text1"/>
                                </w:rPr>
                                <w:t xml:space="preserve">Container </w:t>
                              </w:r>
                              <w:r>
                                <w:rPr>
                                  <w:b/>
                                  <w:color w:val="000000" w:themeColor="text1"/>
                                </w:rPr>
                                <w:t>3</w:t>
                              </w:r>
                            </w:p>
                            <w:p w14:paraId="0AFED5A0" w14:textId="77777777" w:rsidR="003E65E7" w:rsidRDefault="003E65E7" w:rsidP="0015045D">
                              <w:pPr>
                                <w:jc w:val="center"/>
                                <w:rPr>
                                  <w:b/>
                                  <w:color w:val="000000" w:themeColor="text1"/>
                                </w:rPr>
                              </w:pPr>
                              <w:r>
                                <w:rPr>
                                  <w:b/>
                                  <w:color w:val="000000" w:themeColor="text1"/>
                                </w:rPr>
                                <w:t xml:space="preserve">’z’ No </w:t>
                              </w:r>
                              <w:proofErr w:type="gramStart"/>
                              <w:r>
                                <w:rPr>
                                  <w:b/>
                                  <w:color w:val="000000" w:themeColor="text1"/>
                                </w:rPr>
                                <w:t>Of</w:t>
                              </w:r>
                              <w:proofErr w:type="gramEnd"/>
                              <w:r>
                                <w:rPr>
                                  <w:b/>
                                  <w:color w:val="000000" w:themeColor="text1"/>
                                </w:rPr>
                                <w:t xml:space="preserve"> Sensors</w:t>
                              </w:r>
                            </w:p>
                            <w:p w14:paraId="0AFED5A1" w14:textId="77777777" w:rsidR="003E65E7" w:rsidRPr="00A14F88" w:rsidRDefault="003E65E7" w:rsidP="0015045D">
                              <w:pPr>
                                <w:jc w:val="center"/>
                                <w:rPr>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owchart: Magnetic Disk 312"/>
                        <wps:cNvSpPr/>
                        <wps:spPr>
                          <a:xfrm>
                            <a:off x="5167222" y="1535502"/>
                            <a:ext cx="956945" cy="1690370"/>
                          </a:xfrm>
                          <a:prstGeom prst="flowChartMagneticDisk">
                            <a:avLst/>
                          </a:prstGeom>
                          <a:solidFill>
                            <a:schemeClr val="accent3">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FED5A2" w14:textId="77777777" w:rsidR="003E65E7" w:rsidRDefault="003E65E7" w:rsidP="0015045D">
                              <w:pPr>
                                <w:jc w:val="center"/>
                                <w:rPr>
                                  <w:b/>
                                  <w:color w:val="000000" w:themeColor="text1"/>
                                </w:rPr>
                              </w:pPr>
                              <w:r w:rsidRPr="00A14F88">
                                <w:rPr>
                                  <w:b/>
                                  <w:color w:val="000000" w:themeColor="text1"/>
                                </w:rPr>
                                <w:t xml:space="preserve">Container </w:t>
                              </w:r>
                              <w:r>
                                <w:rPr>
                                  <w:b/>
                                  <w:color w:val="000000" w:themeColor="text1"/>
                                </w:rPr>
                                <w:t>N</w:t>
                              </w:r>
                            </w:p>
                            <w:p w14:paraId="0AFED5A3" w14:textId="77777777" w:rsidR="003E65E7" w:rsidRDefault="003E65E7" w:rsidP="0015045D">
                              <w:pPr>
                                <w:jc w:val="center"/>
                                <w:rPr>
                                  <w:b/>
                                  <w:color w:val="000000" w:themeColor="text1"/>
                                </w:rPr>
                              </w:pPr>
                              <w:r>
                                <w:rPr>
                                  <w:b/>
                                  <w:color w:val="000000" w:themeColor="text1"/>
                                </w:rPr>
                                <w:t>’#’ No Of Sensors</w:t>
                              </w:r>
                            </w:p>
                            <w:p w14:paraId="0AFED5A4" w14:textId="77777777" w:rsidR="003E65E7" w:rsidRPr="00A14F88" w:rsidRDefault="003E65E7" w:rsidP="0015045D">
                              <w:pPr>
                                <w:jc w:val="center"/>
                                <w:rPr>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Left-Right Arrow 313"/>
                        <wps:cNvSpPr/>
                        <wps:spPr>
                          <a:xfrm rot="7800861">
                            <a:off x="646981" y="940278"/>
                            <a:ext cx="1413751" cy="142041"/>
                          </a:xfrm>
                          <a:prstGeom prst="leftRightArrow">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Left-Right Arrow 314"/>
                        <wps:cNvSpPr/>
                        <wps:spPr>
                          <a:xfrm rot="6010759">
                            <a:off x="1626079" y="910087"/>
                            <a:ext cx="1097739" cy="149612"/>
                          </a:xfrm>
                          <a:prstGeom prst="leftRightArrow">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Left-Right Arrow 315"/>
                        <wps:cNvSpPr/>
                        <wps:spPr>
                          <a:xfrm rot="2836631">
                            <a:off x="4106174" y="931652"/>
                            <a:ext cx="1413510" cy="141605"/>
                          </a:xfrm>
                          <a:prstGeom prst="leftRight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Left-Right Arrow 316"/>
                        <wps:cNvSpPr/>
                        <wps:spPr>
                          <a:xfrm rot="4817872">
                            <a:off x="3243532" y="914400"/>
                            <a:ext cx="1097280" cy="149225"/>
                          </a:xfrm>
                          <a:prstGeom prst="leftRightArrow">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Rectangle 317"/>
                        <wps:cNvSpPr/>
                        <wps:spPr>
                          <a:xfrm>
                            <a:off x="1552754" y="4416724"/>
                            <a:ext cx="3167848" cy="483079"/>
                          </a:xfrm>
                          <a:prstGeom prst="rect">
                            <a:avLst/>
                          </a:prstGeom>
                          <a:solidFill>
                            <a:schemeClr val="accent6">
                              <a:lumMod val="20000"/>
                              <a:lumOff val="8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FED5A5" w14:textId="77777777" w:rsidR="003E65E7" w:rsidRPr="001F008B" w:rsidRDefault="003E65E7" w:rsidP="0015045D">
                              <w:pPr>
                                <w:jc w:val="center"/>
                                <w:rPr>
                                  <w:b/>
                                  <w:color w:val="000000" w:themeColor="text1"/>
                                </w:rPr>
                              </w:pPr>
                              <w:r w:rsidRPr="001F008B">
                                <w:rPr>
                                  <w:b/>
                                  <w:color w:val="000000" w:themeColor="text1"/>
                                </w:rPr>
                                <w:t>Sensor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Left-Right Arrow 318"/>
                        <wps:cNvSpPr/>
                        <wps:spPr>
                          <a:xfrm rot="7812534">
                            <a:off x="4084607" y="3713672"/>
                            <a:ext cx="1529585" cy="156397"/>
                          </a:xfrm>
                          <a:prstGeom prst="leftRightArrow">
                            <a:avLst/>
                          </a:prstGeom>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96" o:spid="_x0000_s1071" style="position:absolute;margin-left:-8.85pt;margin-top:15.2pt;width:482.2pt;height:385.8pt;z-index:251716608;mso-width-relative:margin;mso-height-relative:margin" coordsize="61241,48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">
                <v:rect id="Rectangle 297" o:spid="_x0000_s1072" style="position:absolute;left:15527;width:28553;height:4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ntkcMA&#10;AADcAAAADwAAAGRycy9kb3ducmV2LnhtbESP3YrCMBSE74V9h3AWvNNUEe1WoyyCuHgj/jzAoTnb&#10;1m1OShJt3ac3guDlMDPfMItVZ2pxI+crywpGwwQEcW51xYWC82kzSEH4gKyxtkwK7uRhtfzoLTDT&#10;tuUD3Y6hEBHCPkMFZQhNJqXPSzLoh7Yhjt6vdQZDlK6Q2mEb4aaW4ySZSoMVx4USG1qXlP8dr0aB&#10;He3D7tROrkyt26bVJa//Z6lS/c/uew4iUBfe4Vf7RysYf83geSYe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9ntkcMAAADcAAAADwAAAAAAAAAAAAAAAACYAgAAZHJzL2Rv&#10;d25yZXYueG1sUEsFBgAAAAAEAAQA9QAAAIgDAAAAAA==&#10;" fillcolor="#4f81bd [3204]" strokecolor="#243f60 [1604]" strokeweight="2pt">
                  <v:textbox>
                    <w:txbxContent>
                      <w:p w14:paraId="0AFED597" w14:textId="77777777" w:rsidR="003E65E7" w:rsidRDefault="003E65E7" w:rsidP="0015045D">
                        <w:pPr>
                          <w:jc w:val="center"/>
                        </w:pPr>
                        <w:r>
                          <w:t>Sensor Container Management Service (SCMS)</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309" o:spid="_x0000_s1073" type="#_x0000_t132" style="position:absolute;top:14923;width:9569;height:17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VcsYA&#10;AADcAAAADwAAAGRycy9kb3ducmV2LnhtbESPT2vCQBTE74LfYXmCl1I3plRMdBVRhFr/QG0v3h7Z&#10;ZxLMvg3ZVeO37xYKHoeZ+Q0znbemEjdqXGlZwXAQgSDOrC45V/DzvX4dg3AeWWNlmRQ8yMF81u1M&#10;MdX2zl90O/pcBAi7FBUU3teplC4ryKAb2Jo4eGfbGPRBNrnUDd4D3FQyjqKRNFhyWCiwpmVB2eV4&#10;NQqSwyqOD5/bXWmSl32cnU7yvd4o1e+1iwkIT61/hv/bH1rBW5TA35lwBO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VcsYAAADcAAAADwAAAAAAAAAAAAAAAACYAgAAZHJz&#10;L2Rvd25yZXYueG1sUEsFBgAAAAAEAAQA9QAAAIsDAAAAAA==&#10;" fillcolor="#d6e3bc [1302]" strokecolor="#243f60 [1604]" strokeweight="2pt">
                  <v:textbox>
                    <w:txbxContent>
                      <w:p w14:paraId="0AFED598" w14:textId="77777777" w:rsidR="003E65E7" w:rsidRDefault="003E65E7" w:rsidP="0015045D">
                        <w:pPr>
                          <w:jc w:val="center"/>
                          <w:rPr>
                            <w:b/>
                            <w:color w:val="000000" w:themeColor="text1"/>
                          </w:rPr>
                        </w:pPr>
                        <w:r w:rsidRPr="004119F9">
                          <w:rPr>
                            <w:b/>
                            <w:color w:val="000000" w:themeColor="text1"/>
                          </w:rPr>
                          <w:t>Container</w:t>
                        </w:r>
                        <w:r w:rsidRPr="001F008B">
                          <w:rPr>
                            <w:b/>
                            <w:color w:val="000000" w:themeColor="text1"/>
                          </w:rPr>
                          <w:t xml:space="preserve"> 1</w:t>
                        </w:r>
                      </w:p>
                      <w:p w14:paraId="0AFED599" w14:textId="77777777" w:rsidR="003E65E7" w:rsidRDefault="003E65E7" w:rsidP="0015045D">
                        <w:pPr>
                          <w:jc w:val="center"/>
                          <w:rPr>
                            <w:b/>
                            <w:color w:val="000000" w:themeColor="text1"/>
                          </w:rPr>
                        </w:pPr>
                        <w:r>
                          <w:rPr>
                            <w:b/>
                            <w:color w:val="000000" w:themeColor="text1"/>
                          </w:rPr>
                          <w:t>’x’ No Of Sensors</w:t>
                        </w:r>
                      </w:p>
                      <w:p w14:paraId="0AFED59A" w14:textId="77777777" w:rsidR="003E65E7" w:rsidRPr="001F008B" w:rsidRDefault="003E65E7" w:rsidP="0015045D">
                        <w:pPr>
                          <w:jc w:val="center"/>
                          <w:rPr>
                            <w:b/>
                            <w:color w:val="000000" w:themeColor="text1"/>
                          </w:rPr>
                        </w:pPr>
                      </w:p>
                      <w:p w14:paraId="0AFED59B" w14:textId="77777777" w:rsidR="003E65E7" w:rsidRPr="001F008B" w:rsidRDefault="003E65E7" w:rsidP="0015045D">
                        <w:pPr>
                          <w:jc w:val="center"/>
                          <w:rPr>
                            <w:b/>
                            <w:color w:val="000000" w:themeColor="text1"/>
                          </w:rPr>
                        </w:pPr>
                        <w:proofErr w:type="gramStart"/>
                        <w:r w:rsidRPr="001F008B">
                          <w:rPr>
                            <w:b/>
                            <w:color w:val="000000" w:themeColor="text1"/>
                          </w:rPr>
                          <w:t>d</w:t>
                        </w:r>
                        <w:proofErr w:type="gramEnd"/>
                      </w:p>
                    </w:txbxContent>
                  </v:textbox>
                </v:shape>
                <v:shape id="Flowchart: Magnetic Disk 310" o:spid="_x0000_s1074" type="#_x0000_t132" style="position:absolute;left:16476;top:15355;width:9569;height:169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dqMsMA&#10;AADcAAAADwAAAGRycy9kb3ducmV2LnhtbERPy4rCMBTdC/5DuIKbQVMrI1qNIoowjg/wsXF3aa5t&#10;sbkpTUY7fz9ZDLg8nPds0ZhSPKl2hWUFg34Egji1uuBMwfWy6Y1BOI+ssbRMCn7JwWLebs0w0fbF&#10;J3qefSZCCLsEFeTeV4mULs3JoOvbijhwd1sb9AHWmdQ1vkK4KWUcRSNpsODQkGNFq5zSx/nHKJgc&#10;13F8/N7tCzP5OMTp7SY/q61S3U6znILw1Pi3+N/9pRUMB2F+OBOOgJ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dqMsMAAADcAAAADwAAAAAAAAAAAAAAAACYAgAAZHJzL2Rv&#10;d25yZXYueG1sUEsFBgAAAAAEAAQA9QAAAIgDAAAAAA==&#10;" fillcolor="#d6e3bc [1302]" strokecolor="#243f60 [1604]" strokeweight="2pt">
                  <v:textbox>
                    <w:txbxContent>
                      <w:p w14:paraId="0AFED59C" w14:textId="77777777" w:rsidR="003E65E7" w:rsidRDefault="003E65E7" w:rsidP="0015045D">
                        <w:pPr>
                          <w:jc w:val="center"/>
                          <w:rPr>
                            <w:b/>
                            <w:color w:val="000000" w:themeColor="text1"/>
                          </w:rPr>
                        </w:pPr>
                        <w:r w:rsidRPr="00A14F88">
                          <w:rPr>
                            <w:b/>
                            <w:color w:val="000000" w:themeColor="text1"/>
                          </w:rPr>
                          <w:t xml:space="preserve">Container </w:t>
                        </w:r>
                        <w:r>
                          <w:rPr>
                            <w:b/>
                            <w:color w:val="000000" w:themeColor="text1"/>
                          </w:rPr>
                          <w:t>2</w:t>
                        </w:r>
                      </w:p>
                      <w:p w14:paraId="0AFED59D" w14:textId="77777777" w:rsidR="003E65E7" w:rsidRDefault="003E65E7" w:rsidP="0015045D">
                        <w:pPr>
                          <w:jc w:val="center"/>
                          <w:rPr>
                            <w:b/>
                            <w:color w:val="000000" w:themeColor="text1"/>
                          </w:rPr>
                        </w:pPr>
                        <w:r>
                          <w:rPr>
                            <w:b/>
                            <w:color w:val="000000" w:themeColor="text1"/>
                          </w:rPr>
                          <w:t>’y’ No Of Sensors</w:t>
                        </w:r>
                      </w:p>
                      <w:p w14:paraId="0AFED59E" w14:textId="77777777" w:rsidR="003E65E7" w:rsidRPr="00A14F88" w:rsidRDefault="003E65E7" w:rsidP="0015045D">
                        <w:pPr>
                          <w:jc w:val="center"/>
                          <w:rPr>
                            <w:b/>
                            <w:color w:val="000000" w:themeColor="text1"/>
                          </w:rPr>
                        </w:pPr>
                      </w:p>
                    </w:txbxContent>
                  </v:textbox>
                </v:shape>
                <v:shape id="Flowchart: Magnetic Disk 311" o:spid="_x0000_s1075" type="#_x0000_t132" style="position:absolute;left:33556;top:15355;width:9570;height:169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vPqcYA&#10;AADcAAAADwAAAGRycy9kb3ducmV2LnhtbESPQWvCQBSE74L/YXlCL0U3ibRo6ipiEbRaQe3F2yP7&#10;TILZtyG7avz33ULB4zAz3zCTWWsqcaPGlZYVxIMIBHFmdcm5gp/jsj8C4TyyxsoyKXiQg9m025lg&#10;qu2d93Q7+FwECLsUFRTe16mULivIoBvYmjh4Z9sY9EE2udQN3gPcVDKJondpsOSwUGBNi4Kyy+Fq&#10;FIx3n0my+9psSzN+/U6y00m+1WulXnrt/AOEp9Y/w//tlVYwjGP4Ox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vPqcYAAADcAAAADwAAAAAAAAAAAAAAAACYAgAAZHJz&#10;L2Rvd25yZXYueG1sUEsFBgAAAAAEAAQA9QAAAIsDAAAAAA==&#10;" fillcolor="#d6e3bc [1302]" strokecolor="#243f60 [1604]" strokeweight="2pt">
                  <v:textbox>
                    <w:txbxContent>
                      <w:p w14:paraId="0AFED59F" w14:textId="77777777" w:rsidR="003E65E7" w:rsidRDefault="003E65E7" w:rsidP="0015045D">
                        <w:pPr>
                          <w:jc w:val="center"/>
                          <w:rPr>
                            <w:b/>
                            <w:color w:val="000000" w:themeColor="text1"/>
                          </w:rPr>
                        </w:pPr>
                        <w:r w:rsidRPr="00A14F88">
                          <w:rPr>
                            <w:b/>
                            <w:color w:val="000000" w:themeColor="text1"/>
                          </w:rPr>
                          <w:t xml:space="preserve">Container </w:t>
                        </w:r>
                        <w:r>
                          <w:rPr>
                            <w:b/>
                            <w:color w:val="000000" w:themeColor="text1"/>
                          </w:rPr>
                          <w:t>3</w:t>
                        </w:r>
                      </w:p>
                      <w:p w14:paraId="0AFED5A0" w14:textId="77777777" w:rsidR="003E65E7" w:rsidRDefault="003E65E7" w:rsidP="0015045D">
                        <w:pPr>
                          <w:jc w:val="center"/>
                          <w:rPr>
                            <w:b/>
                            <w:color w:val="000000" w:themeColor="text1"/>
                          </w:rPr>
                        </w:pPr>
                        <w:r>
                          <w:rPr>
                            <w:b/>
                            <w:color w:val="000000" w:themeColor="text1"/>
                          </w:rPr>
                          <w:t xml:space="preserve">’z’ No </w:t>
                        </w:r>
                        <w:proofErr w:type="gramStart"/>
                        <w:r>
                          <w:rPr>
                            <w:b/>
                            <w:color w:val="000000" w:themeColor="text1"/>
                          </w:rPr>
                          <w:t>Of</w:t>
                        </w:r>
                        <w:proofErr w:type="gramEnd"/>
                        <w:r>
                          <w:rPr>
                            <w:b/>
                            <w:color w:val="000000" w:themeColor="text1"/>
                          </w:rPr>
                          <w:t xml:space="preserve"> Sensors</w:t>
                        </w:r>
                      </w:p>
                      <w:p w14:paraId="0AFED5A1" w14:textId="77777777" w:rsidR="003E65E7" w:rsidRPr="00A14F88" w:rsidRDefault="003E65E7" w:rsidP="0015045D">
                        <w:pPr>
                          <w:jc w:val="center"/>
                          <w:rPr>
                            <w:b/>
                            <w:color w:val="000000" w:themeColor="text1"/>
                          </w:rPr>
                        </w:pPr>
                      </w:p>
                    </w:txbxContent>
                  </v:textbox>
                </v:shape>
                <v:shape id="Flowchart: Magnetic Disk 312" o:spid="_x0000_s1076" type="#_x0000_t132" style="position:absolute;left:51672;top:15355;width:9569;height:169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lR3scA&#10;AADcAAAADwAAAGRycy9kb3ducmV2LnhtbESPQWvCQBSE7wX/w/IKvUjduGKpqauIpWDVBtRevD2y&#10;r0kw+zZkt5r+e1cQehxm5htmOu9sLc7U+sqxhuEgAUGcO1NxoeH78PH8CsIHZIO1Y9LwRx7ms97D&#10;FFPjLryj8z4UIkLYp6ihDKFJpfR5SRb9wDXE0ftxrcUQZVtI0+Ilwm0tVZK8SIsVx4USG1qWlJ/2&#10;v1bDJHtXKltvtpWd9L9UfjzKcfOp9dNjt3gDEagL/+F7e2U0jIYKbmfiEZC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ZUd7HAAAA3AAAAA8AAAAAAAAAAAAAAAAAmAIAAGRy&#10;cy9kb3ducmV2LnhtbFBLBQYAAAAABAAEAPUAAACMAwAAAAA=&#10;" fillcolor="#d6e3bc [1302]" strokecolor="#243f60 [1604]" strokeweight="2pt">
                  <v:textbox>
                    <w:txbxContent>
                      <w:p w14:paraId="0AFED5A2" w14:textId="77777777" w:rsidR="003E65E7" w:rsidRDefault="003E65E7" w:rsidP="0015045D">
                        <w:pPr>
                          <w:jc w:val="center"/>
                          <w:rPr>
                            <w:b/>
                            <w:color w:val="000000" w:themeColor="text1"/>
                          </w:rPr>
                        </w:pPr>
                        <w:r w:rsidRPr="00A14F88">
                          <w:rPr>
                            <w:b/>
                            <w:color w:val="000000" w:themeColor="text1"/>
                          </w:rPr>
                          <w:t xml:space="preserve">Container </w:t>
                        </w:r>
                        <w:r>
                          <w:rPr>
                            <w:b/>
                            <w:color w:val="000000" w:themeColor="text1"/>
                          </w:rPr>
                          <w:t>N</w:t>
                        </w:r>
                      </w:p>
                      <w:p w14:paraId="0AFED5A3" w14:textId="77777777" w:rsidR="003E65E7" w:rsidRDefault="003E65E7" w:rsidP="0015045D">
                        <w:pPr>
                          <w:jc w:val="center"/>
                          <w:rPr>
                            <w:b/>
                            <w:color w:val="000000" w:themeColor="text1"/>
                          </w:rPr>
                        </w:pPr>
                        <w:r>
                          <w:rPr>
                            <w:b/>
                            <w:color w:val="000000" w:themeColor="text1"/>
                          </w:rPr>
                          <w:t>’#’ No Of Sensors</w:t>
                        </w:r>
                      </w:p>
                      <w:p w14:paraId="0AFED5A4" w14:textId="77777777" w:rsidR="003E65E7" w:rsidRPr="00A14F88" w:rsidRDefault="003E65E7" w:rsidP="0015045D">
                        <w:pPr>
                          <w:jc w:val="center"/>
                          <w:rPr>
                            <w:b/>
                            <w:color w:val="000000" w:themeColor="text1"/>
                          </w:rPr>
                        </w:pP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313" o:spid="_x0000_s1077" type="#_x0000_t69" style="position:absolute;left:6469;top:9403;width:14137;height:1420;rotation:852062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PrcQA&#10;AADcAAAADwAAAGRycy9kb3ducmV2LnhtbESPQWvCQBSE74X+h+UVequbGAklukoRBHsoNlbw+sg+&#10;k9js27C7TeK/dwuFHoeZ+YZZbSbTiYGcby0rSGcJCOLK6pZrBaev3csrCB+QNXaWScGNPGzWjw8r&#10;LLQduaThGGoRIewLVNCE0BdS+qohg35me+LoXawzGKJ0tdQOxwg3nZwnSS4NthwXGuxp21D1ffwx&#10;ChZ55c/D4Wo/5OTSz64c3s9WKvX8NL0tQQSawn/4r73XCrI0g98z8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Pz63EAAAA3AAAAA8AAAAAAAAAAAAAAAAAmAIAAGRycy9k&#10;b3ducmV2LnhtbFBLBQYAAAAABAAEAPUAAACJAwAAAAA=&#10;" adj="1085" fillcolor="#bfb1d0 [1623]" strokecolor="#795d9b [3047]">
                  <v:fill color2="#ece7f1 [503]" rotate="t" angle="180" colors="0 #c9b5e8;22938f #d9cbee;1 #f0eaf9" focus="100%" type="gradient"/>
                  <v:shadow on="t" color="black" opacity="24903f" origin=",.5" offset="0,.55556mm"/>
                </v:shape>
                <v:shape id="Left-Right Arrow 314" o:spid="_x0000_s1078" type="#_x0000_t69" style="position:absolute;left:16260;top:9101;width:10977;height:1496;rotation:656535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Aqs8UA&#10;AADcAAAADwAAAGRycy9kb3ducmV2LnhtbESPQWvCQBSE70L/w/IKvZS60WoqqauIUNKLoLH0/Mg+&#10;k2D2bbq7NfHfu4WCx2FmvmGW68G04kLON5YVTMYJCOLS6oYrBV/Hj5cFCB+QNbaWScGVPKxXD6Ml&#10;Ztr2fKBLESoRIewzVFCH0GVS+rImg35sO+LonawzGKJ0ldQO+wg3rZwmSSoNNhwXauxoW1N5Ln6N&#10;AgzObafd9/w53Z3lT5PzfvOWK/X0OGzeQQQawj383/7UCl4nM/g7E4+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CqzxQAAANwAAAAPAAAAAAAAAAAAAAAAAJgCAABkcnMv&#10;ZG93bnJldi54bWxQSwUGAAAAAAQABAD1AAAAigMAAAAA&#10;" adj="1472" fillcolor="#bfb1d0 [1623]" strokecolor="#795d9b [3047]">
                  <v:fill color2="#ece7f1 [503]" rotate="t" angle="180" colors="0 #c9b5e8;22938f #d9cbee;1 #f0eaf9" focus="100%" type="gradient"/>
                  <v:shadow on="t" color="black" opacity="24903f" origin=",.5" offset="0,.55556mm"/>
                </v:shape>
                <v:shape id="Left-Right Arrow 315" o:spid="_x0000_s1079" type="#_x0000_t69" style="position:absolute;left:41061;top:9317;width:14135;height:1416;rotation:309835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rZwMUA&#10;AADcAAAADwAAAGRycy9kb3ducmV2LnhtbESPT2vCQBTE74V+h+UVeqsbKxWJrhKkgvTi3/b8yD6z&#10;0ezbkF1j6qd3BcHjMDO/YSazzlaipcaXjhX0ewkI4tzpkgsF+93iYwTCB2SNlWNS8E8eZtPXlwmm&#10;2l14Q+02FCJC2KeowIRQp1L63JBF33M1cfQOrrEYomwKqRu8RLit5GeSDKXFkuOCwZrmhvLT9mwV&#10;ZKef4yo77+erv7U8Dr9ltbyaX6Xe37psDCJQF57hR3upFQz6X3A/E4+An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mtnAxQAAANwAAAAPAAAAAAAAAAAAAAAAAJgCAABkcnMv&#10;ZG93bnJldi54bWxQSwUGAAAAAAQABAD1AAAAigMAAAAA&#10;" adj="1082" fillcolor="#652523 [1637]" stroked="f">
                  <v:fill color2="#ba4442 [3013]" rotate="t" angle="180" colors="0 #9b2d2a;52429f #cb3d3a;1 #ce3b37" focus="100%" type="gradient">
                    <o:fill v:ext="view" type="gradientUnscaled"/>
                  </v:fill>
                  <v:shadow on="t" color="black" opacity="22937f" origin=",.5" offset="0,.63889mm"/>
                </v:shape>
                <v:shape id="Left-Right Arrow 316" o:spid="_x0000_s1080" type="#_x0000_t69" style="position:absolute;left:32434;top:9144;width:10973;height:1492;rotation:526240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EH3MQA&#10;AADcAAAADwAAAGRycy9kb3ducmV2LnhtbESPzWrCQBSF94LvMFyhO51oIZboKCVi6aKbJKXr28w1&#10;Cc3cCTOjSfv0nULB5eH8fJz9cTK9uJHznWUF61UCgri2uuNGwXt1Xj6B8AFZY2+ZFHyTh+NhPttj&#10;pu3IBd3K0Ig4wj5DBW0IQyalr1sy6Fd2II7exTqDIUrXSO1wjOOml5skSaXBjiOhxYHyluqv8moi&#10;BN3J/nzmRf42uOplW2/oaj6UelhMzzsQgaZwD/+3X7WCx3UKf2fiEZCH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xB9zEAAAA3AAAAA8AAAAAAAAAAAAAAAAAmAIAAGRycy9k&#10;b3ducmV2LnhtbFBLBQYAAAAABAAEAPUAAACJAwAAAAA=&#10;" adj="1469" fillcolor="#bfb1d0 [1623]" strokecolor="#795d9b [3047]">
                  <v:fill color2="#ece7f1 [503]" rotate="t" angle="180" colors="0 #c9b5e8;22938f #d9cbee;1 #f0eaf9" focus="100%" type="gradient"/>
                  <v:shadow on="t" color="black" opacity="24903f" origin=",.5" offset="0,.55556mm"/>
                </v:shape>
                <v:rect id="Rectangle 317" o:spid="_x0000_s1081" style="position:absolute;left:15527;top:44167;width:31679;height:4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pi5MYA&#10;AADcAAAADwAAAGRycy9kb3ducmV2LnhtbESP3UoDMRSE7wu+QzgF72x2Fa2sTUsVBC39sy14e9ic&#10;bhaTk2UTt9u3bwShl8PMfMNMZr2zoqM21J4V5KMMBHHpdc2VgsP+/e4ZRIjIGq1nUnCmALPpzWCC&#10;hfYn/qJuFyuRIBwKVGBibAopQ2nIYRj5hjh5R986jEm2ldQtnhLcWXmfZU/SYc1pwWBDb4bKn92v&#10;U2CrhV3TstnIz5V5fPX5ttt+z5W6HfbzFxCR+ngN/7c/tIKHfAx/Z9IRkN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pi5MYAAADcAAAADwAAAAAAAAAAAAAAAACYAgAAZHJz&#10;L2Rvd25yZXYueG1sUEsFBgAAAAAEAAQA9QAAAIsDAAAAAA==&#10;" fillcolor="#fde9d9 [665]" strokecolor="#b2a1c7 [1943]" strokeweight="2pt">
                  <v:textbox>
                    <w:txbxContent>
                      <w:p w14:paraId="0AFED5A5" w14:textId="77777777" w:rsidR="003E65E7" w:rsidRPr="001F008B" w:rsidRDefault="003E65E7" w:rsidP="0015045D">
                        <w:pPr>
                          <w:jc w:val="center"/>
                          <w:rPr>
                            <w:b/>
                            <w:color w:val="000000" w:themeColor="text1"/>
                          </w:rPr>
                        </w:pPr>
                        <w:r w:rsidRPr="001F008B">
                          <w:rPr>
                            <w:b/>
                            <w:color w:val="000000" w:themeColor="text1"/>
                          </w:rPr>
                          <w:t>Sensor Services</w:t>
                        </w:r>
                      </w:p>
                    </w:txbxContent>
                  </v:textbox>
                </v:rect>
                <v:shape id="Left-Right Arrow 318" o:spid="_x0000_s1082" type="#_x0000_t69" style="position:absolute;left:40846;top:37136;width:15296;height:1563;rotation:853337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3ai8IA&#10;AADcAAAADwAAAGRycy9kb3ducmV2LnhtbERPy4rCMBTdC/5DuII7TXVAxmoUUQZm4cLHILi7Jte2&#10;2tx0mqjVrzeLgVkezns6b2wp7lT7wrGCQT8BQaydKThT8LP/6n2C8AHZYOmYFDzJw3zWbk0xNe7B&#10;W7rvQiZiCPsUFeQhVKmUXudk0fddRRy5s6sthgjrTJoaHzHclnKYJCNpseDYkGNFy5z0dXezCk7j&#10;8eV3X2xWDS+PPlkftHxttFLdTrOYgAjUhH/xn/vbKPgYxLXxTDwCcvY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zdqLwgAAANwAAAAPAAAAAAAAAAAAAAAAAJgCAABkcnMvZG93&#10;bnJldi54bWxQSwUGAAAAAAQABAD1AAAAhwMAAAAA&#10;" adj="1104" fillcolor="#652523 [1637]" stroked="f">
                  <v:fill color2="#ba4442 [3013]" rotate="t" angle="180" colors="0 #9b2d2a;52429f #cb3d3a;1 #ce3b37" focus="100%" type="gradient">
                    <o:fill v:ext="view" type="gradientUnscaled"/>
                  </v:fill>
                  <v:shadow on="t" color="black" opacity="22937f" origin=",.5" offset="0,.63889mm"/>
                </v:shape>
              </v:group>
            </w:pict>
          </mc:Fallback>
        </mc:AlternateContent>
      </w:r>
    </w:p>
    <w:p w14:paraId="0AFEC070" w14:textId="77777777" w:rsidR="0015045D" w:rsidRPr="00B72469" w:rsidRDefault="0015045D" w:rsidP="0015045D">
      <w:pPr>
        <w:rPr>
          <w:rFonts w:ascii="Times New Roman" w:hAnsi="Times New Roman" w:cs="Times New Roman"/>
          <w:sz w:val="20"/>
          <w:szCs w:val="20"/>
        </w:rPr>
      </w:pPr>
    </w:p>
    <w:p w14:paraId="0AFEC071" w14:textId="77777777" w:rsidR="0015045D" w:rsidRPr="00B72469" w:rsidRDefault="0015045D" w:rsidP="0015045D">
      <w:pPr>
        <w:rPr>
          <w:rFonts w:ascii="Times New Roman" w:hAnsi="Times New Roman" w:cs="Times New Roman"/>
          <w:sz w:val="20"/>
          <w:szCs w:val="20"/>
        </w:rPr>
      </w:pPr>
    </w:p>
    <w:p w14:paraId="0AFEC072" w14:textId="77777777" w:rsidR="0015045D" w:rsidRPr="00B72469" w:rsidRDefault="0015045D" w:rsidP="0015045D">
      <w:pPr>
        <w:rPr>
          <w:rFonts w:ascii="Times New Roman" w:hAnsi="Times New Roman" w:cs="Times New Roman"/>
          <w:sz w:val="20"/>
          <w:szCs w:val="20"/>
        </w:rPr>
      </w:pPr>
    </w:p>
    <w:p w14:paraId="0AFEC073" w14:textId="77777777" w:rsidR="0015045D" w:rsidRPr="00B72469" w:rsidRDefault="0015045D" w:rsidP="0015045D">
      <w:pPr>
        <w:tabs>
          <w:tab w:val="left" w:pos="8260"/>
        </w:tabs>
        <w:rPr>
          <w:rFonts w:ascii="Times New Roman" w:hAnsi="Times New Roman" w:cs="Times New Roman"/>
          <w:sz w:val="20"/>
          <w:szCs w:val="20"/>
        </w:rPr>
      </w:pPr>
      <w:r w:rsidRPr="00B72469">
        <w:rPr>
          <w:rFonts w:ascii="Times New Roman" w:hAnsi="Times New Roman" w:cs="Times New Roman"/>
          <w:sz w:val="20"/>
          <w:szCs w:val="20"/>
        </w:rPr>
        <w:tab/>
      </w:r>
      <w:r w:rsidRPr="00B72469">
        <w:rPr>
          <w:rFonts w:ascii="Times New Roman" w:hAnsi="Times New Roman" w:cs="Times New Roman"/>
          <w:noProof/>
          <w:sz w:val="20"/>
          <w:szCs w:val="20"/>
        </w:rPr>
        <w:drawing>
          <wp:inline distT="0" distB="0" distL="0" distR="0" wp14:anchorId="0AFED342" wp14:editId="0AFED343">
            <wp:extent cx="293298" cy="293298"/>
            <wp:effectExtent l="0" t="0" r="0" b="0"/>
            <wp:docPr id="7049" name="Picture 7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k-illustration-4421047-bluco-icon-series-lock.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3152" cy="293152"/>
                    </a:xfrm>
                    <a:prstGeom prst="rect">
                      <a:avLst/>
                    </a:prstGeom>
                  </pic:spPr>
                </pic:pic>
              </a:graphicData>
            </a:graphic>
          </wp:inline>
        </w:drawing>
      </w:r>
    </w:p>
    <w:p w14:paraId="0AFEC074" w14:textId="77777777" w:rsidR="0015045D" w:rsidRPr="00B72469" w:rsidRDefault="0015045D" w:rsidP="0015045D">
      <w:pPr>
        <w:rPr>
          <w:rFonts w:ascii="Times New Roman" w:hAnsi="Times New Roman" w:cs="Times New Roman"/>
          <w:sz w:val="20"/>
          <w:szCs w:val="20"/>
        </w:rPr>
      </w:pPr>
    </w:p>
    <w:p w14:paraId="0AFEC075" w14:textId="77777777" w:rsidR="0015045D" w:rsidRPr="00B72469" w:rsidRDefault="0015045D" w:rsidP="0015045D">
      <w:pPr>
        <w:rPr>
          <w:rFonts w:ascii="Times New Roman" w:hAnsi="Times New Roman" w:cs="Times New Roman"/>
          <w:sz w:val="20"/>
          <w:szCs w:val="20"/>
        </w:rPr>
      </w:pPr>
    </w:p>
    <w:p w14:paraId="0AFEC076" w14:textId="77777777" w:rsidR="0015045D" w:rsidRPr="00B72469" w:rsidRDefault="0015045D" w:rsidP="0015045D">
      <w:pPr>
        <w:rPr>
          <w:rFonts w:ascii="Times New Roman" w:hAnsi="Times New Roman" w:cs="Times New Roman"/>
          <w:sz w:val="20"/>
          <w:szCs w:val="20"/>
        </w:rPr>
      </w:pPr>
    </w:p>
    <w:p w14:paraId="0AFEC077" w14:textId="77777777" w:rsidR="0015045D" w:rsidRPr="00B72469" w:rsidRDefault="0015045D" w:rsidP="0015045D">
      <w:pPr>
        <w:rPr>
          <w:rFonts w:ascii="Times New Roman" w:hAnsi="Times New Roman" w:cs="Times New Roman"/>
          <w:sz w:val="20"/>
          <w:szCs w:val="20"/>
        </w:rPr>
      </w:pPr>
    </w:p>
    <w:p w14:paraId="0AFEC078" w14:textId="77777777" w:rsidR="0015045D" w:rsidRPr="00B72469" w:rsidRDefault="0015045D" w:rsidP="0015045D">
      <w:pPr>
        <w:rPr>
          <w:rFonts w:ascii="Times New Roman" w:hAnsi="Times New Roman" w:cs="Times New Roman"/>
          <w:sz w:val="20"/>
          <w:szCs w:val="20"/>
        </w:rPr>
      </w:pPr>
    </w:p>
    <w:p w14:paraId="0AFEC079" w14:textId="77777777" w:rsidR="0015045D" w:rsidRPr="00B72469" w:rsidRDefault="0015045D" w:rsidP="0015045D">
      <w:pPr>
        <w:rPr>
          <w:rFonts w:ascii="Times New Roman" w:hAnsi="Times New Roman" w:cs="Times New Roman"/>
          <w:sz w:val="20"/>
          <w:szCs w:val="20"/>
        </w:rPr>
      </w:pPr>
    </w:p>
    <w:p w14:paraId="0AFEC07A" w14:textId="77777777" w:rsidR="0015045D" w:rsidRPr="00B72469" w:rsidRDefault="0015045D" w:rsidP="0015045D">
      <w:pPr>
        <w:tabs>
          <w:tab w:val="left" w:pos="7811"/>
        </w:tabs>
        <w:rPr>
          <w:rFonts w:ascii="Times New Roman" w:hAnsi="Times New Roman" w:cs="Times New Roman"/>
          <w:sz w:val="20"/>
          <w:szCs w:val="20"/>
        </w:rPr>
      </w:pPr>
      <w:r w:rsidRPr="00B72469">
        <w:rPr>
          <w:rFonts w:ascii="Times New Roman" w:hAnsi="Times New Roman" w:cs="Times New Roman"/>
          <w:sz w:val="20"/>
          <w:szCs w:val="20"/>
        </w:rPr>
        <w:tab/>
        <w:t xml:space="preserve">       </w:t>
      </w:r>
    </w:p>
    <w:p w14:paraId="0AFEC07B" w14:textId="77777777" w:rsidR="0015045D" w:rsidRPr="00B72469" w:rsidRDefault="0015045D" w:rsidP="0015045D">
      <w:pPr>
        <w:tabs>
          <w:tab w:val="left" w:pos="7811"/>
        </w:tabs>
        <w:rPr>
          <w:rFonts w:ascii="Times New Roman" w:hAnsi="Times New Roman" w:cs="Times New Roman"/>
          <w:sz w:val="20"/>
          <w:szCs w:val="20"/>
        </w:rPr>
      </w:pPr>
      <w:r w:rsidRPr="00B72469">
        <w:rPr>
          <w:rFonts w:ascii="Times New Roman" w:hAnsi="Times New Roman" w:cs="Times New Roman"/>
          <w:sz w:val="20"/>
          <w:szCs w:val="20"/>
        </w:rPr>
        <w:tab/>
      </w:r>
      <w:r w:rsidRPr="00B72469">
        <w:rPr>
          <w:rFonts w:ascii="Times New Roman" w:hAnsi="Times New Roman" w:cs="Times New Roman"/>
          <w:sz w:val="20"/>
          <w:szCs w:val="20"/>
        </w:rPr>
        <w:tab/>
        <w:t xml:space="preserve">     </w:t>
      </w:r>
      <w:r w:rsidRPr="00B72469">
        <w:rPr>
          <w:rFonts w:ascii="Times New Roman" w:hAnsi="Times New Roman" w:cs="Times New Roman"/>
          <w:noProof/>
          <w:sz w:val="20"/>
          <w:szCs w:val="20"/>
        </w:rPr>
        <w:drawing>
          <wp:inline distT="0" distB="0" distL="0" distR="0" wp14:anchorId="0AFED344" wp14:editId="0AFED345">
            <wp:extent cx="293298" cy="293298"/>
            <wp:effectExtent l="0" t="0" r="0" b="0"/>
            <wp:docPr id="7050" name="Picture 7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k-illustration-4421047-bluco-icon-series-lock.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93152" cy="293152"/>
                    </a:xfrm>
                    <a:prstGeom prst="rect">
                      <a:avLst/>
                    </a:prstGeom>
                  </pic:spPr>
                </pic:pic>
              </a:graphicData>
            </a:graphic>
          </wp:inline>
        </w:drawing>
      </w:r>
    </w:p>
    <w:p w14:paraId="0AFEC07C" w14:textId="77777777" w:rsidR="0015045D" w:rsidRPr="00B72469" w:rsidRDefault="0015045D" w:rsidP="0015045D">
      <w:pPr>
        <w:rPr>
          <w:rFonts w:ascii="Times New Roman" w:hAnsi="Times New Roman" w:cs="Times New Roman"/>
          <w:sz w:val="20"/>
          <w:szCs w:val="20"/>
        </w:rPr>
      </w:pPr>
    </w:p>
    <w:p w14:paraId="0AFEC07D" w14:textId="77777777" w:rsidR="0015045D" w:rsidRPr="00B72469" w:rsidRDefault="0015045D" w:rsidP="0015045D">
      <w:pPr>
        <w:tabs>
          <w:tab w:val="left" w:pos="5529"/>
        </w:tabs>
        <w:rPr>
          <w:rFonts w:ascii="Times New Roman" w:hAnsi="Times New Roman" w:cs="Times New Roman"/>
          <w:sz w:val="20"/>
          <w:szCs w:val="20"/>
        </w:rPr>
      </w:pPr>
      <w:r w:rsidRPr="00B72469">
        <w:rPr>
          <w:rFonts w:ascii="Times New Roman" w:hAnsi="Times New Roman" w:cs="Times New Roman"/>
          <w:sz w:val="20"/>
          <w:szCs w:val="20"/>
        </w:rPr>
        <w:lastRenderedPageBreak/>
        <w:tab/>
      </w:r>
    </w:p>
    <w:p w14:paraId="0AFEC07E" w14:textId="77777777" w:rsidR="0015045D" w:rsidRPr="00B72469" w:rsidRDefault="0015045D" w:rsidP="0015045D">
      <w:pPr>
        <w:rPr>
          <w:rFonts w:ascii="Times New Roman" w:hAnsi="Times New Roman" w:cs="Times New Roman"/>
          <w:sz w:val="20"/>
          <w:szCs w:val="20"/>
        </w:rPr>
      </w:pPr>
    </w:p>
    <w:p w14:paraId="0AFEC07F" w14:textId="77777777" w:rsidR="0015045D" w:rsidRPr="00B72469" w:rsidRDefault="0015045D" w:rsidP="0015045D">
      <w:pPr>
        <w:rPr>
          <w:rFonts w:ascii="Times New Roman" w:hAnsi="Times New Roman" w:cs="Times New Roman"/>
          <w:sz w:val="20"/>
          <w:szCs w:val="20"/>
        </w:rPr>
      </w:pPr>
    </w:p>
    <w:p w14:paraId="0AFEC080" w14:textId="77777777" w:rsidR="0015045D" w:rsidRPr="00B72469" w:rsidRDefault="0015045D" w:rsidP="0015045D">
      <w:pPr>
        <w:rPr>
          <w:rFonts w:ascii="Times New Roman" w:hAnsi="Times New Roman" w:cs="Times New Roman"/>
          <w:sz w:val="20"/>
          <w:szCs w:val="20"/>
        </w:rPr>
      </w:pPr>
    </w:p>
    <w:p w14:paraId="0AFEC081" w14:textId="77777777" w:rsidR="0015045D" w:rsidRPr="00B72469" w:rsidRDefault="0015045D" w:rsidP="0015045D">
      <w:pPr>
        <w:tabs>
          <w:tab w:val="left" w:pos="8029"/>
        </w:tabs>
        <w:rPr>
          <w:rFonts w:ascii="Times New Roman" w:hAnsi="Times New Roman" w:cs="Times New Roman"/>
          <w:sz w:val="20"/>
          <w:szCs w:val="20"/>
        </w:rPr>
      </w:pPr>
      <w:r w:rsidRPr="00B72469">
        <w:rPr>
          <w:rFonts w:ascii="Times New Roman" w:hAnsi="Times New Roman" w:cs="Times New Roman"/>
          <w:sz w:val="20"/>
          <w:szCs w:val="20"/>
        </w:rPr>
        <w:tab/>
      </w:r>
    </w:p>
    <w:p w14:paraId="0AFEC082" w14:textId="77777777" w:rsidR="0015045D" w:rsidRPr="00B72469" w:rsidRDefault="0015045D" w:rsidP="0015045D">
      <w:pPr>
        <w:tabs>
          <w:tab w:val="left" w:pos="8029"/>
        </w:tabs>
        <w:rPr>
          <w:rFonts w:ascii="Times New Roman" w:hAnsi="Times New Roman" w:cs="Times New Roman"/>
          <w:b/>
          <w:sz w:val="20"/>
          <w:szCs w:val="20"/>
        </w:rPr>
      </w:pPr>
      <w:r w:rsidRPr="00B72469">
        <w:rPr>
          <w:rFonts w:ascii="Times New Roman" w:hAnsi="Times New Roman" w:cs="Times New Roman"/>
          <w:b/>
          <w:sz w:val="20"/>
          <w:szCs w:val="20"/>
        </w:rPr>
        <w:t>Architecture of Container Service</w:t>
      </w:r>
    </w:p>
    <w:p w14:paraId="0AFEC083" w14:textId="77777777" w:rsidR="0015045D" w:rsidRPr="00B72469" w:rsidRDefault="0015045D" w:rsidP="0015045D">
      <w:pPr>
        <w:tabs>
          <w:tab w:val="left" w:pos="8029"/>
        </w:tabs>
        <w:rPr>
          <w:rFonts w:ascii="Times New Roman" w:hAnsi="Times New Roman" w:cs="Times New Roman"/>
          <w:sz w:val="20"/>
          <w:szCs w:val="20"/>
        </w:rPr>
      </w:pPr>
      <w:r w:rsidRPr="00B72469">
        <w:rPr>
          <w:rFonts w:ascii="Times New Roman" w:hAnsi="Times New Roman" w:cs="Times New Roman"/>
          <w:sz w:val="20"/>
          <w:szCs w:val="20"/>
        </w:rPr>
        <w:t>A sensor invoke request is generated either directly by a script or by the User Management tool via ForkDeamon for a given Domain. In either of the case it forks a new process containing the Sensor Invoke Client code. The Sensor Invoke Client repeatedly sends a request to the Sensor Service hosted by the Locked in Container until it receives a success response.</w:t>
      </w:r>
    </w:p>
    <w:p w14:paraId="0AFEC084" w14:textId="77777777" w:rsidR="0015045D" w:rsidRPr="00B72469" w:rsidRDefault="0015045D" w:rsidP="0015045D">
      <w:pPr>
        <w:tabs>
          <w:tab w:val="left" w:pos="8029"/>
        </w:tabs>
        <w:rPr>
          <w:rFonts w:ascii="Times New Roman" w:hAnsi="Times New Roman" w:cs="Times New Roman"/>
          <w:sz w:val="20"/>
          <w:szCs w:val="20"/>
        </w:rPr>
      </w:pPr>
      <w:r w:rsidRPr="00B72469">
        <w:rPr>
          <w:rFonts w:ascii="Times New Roman" w:hAnsi="Times New Roman" w:cs="Times New Roman"/>
          <w:sz w:val="20"/>
          <w:szCs w:val="20"/>
        </w:rPr>
        <w:t>Once the Sensor Service receives the request it brings up a Sensor of a specific type requested with in the container which holds the lock at that instance. Hence there by multiple sensors could coexist with in a single Container.</w:t>
      </w:r>
    </w:p>
    <w:p w14:paraId="0AFEC085" w14:textId="77777777" w:rsidR="0015045D" w:rsidRPr="00B72469" w:rsidRDefault="0015045D" w:rsidP="0015045D">
      <w:pPr>
        <w:tabs>
          <w:tab w:val="left" w:pos="8029"/>
        </w:tabs>
        <w:rPr>
          <w:rFonts w:ascii="Times New Roman" w:hAnsi="Times New Roman" w:cs="Times New Roman"/>
          <w:sz w:val="20"/>
          <w:szCs w:val="20"/>
        </w:rPr>
      </w:pPr>
    </w:p>
    <w:p w14:paraId="0AFEC086" w14:textId="77777777" w:rsidR="00FA66FF" w:rsidRPr="00B72469" w:rsidRDefault="00FA66FF" w:rsidP="0015045D">
      <w:pPr>
        <w:tabs>
          <w:tab w:val="left" w:pos="8029"/>
        </w:tabs>
        <w:rPr>
          <w:rFonts w:ascii="Times New Roman" w:hAnsi="Times New Roman" w:cs="Times New Roman"/>
          <w:sz w:val="20"/>
          <w:szCs w:val="20"/>
        </w:rPr>
      </w:pPr>
    </w:p>
    <w:p w14:paraId="0AFEC087" w14:textId="77777777" w:rsidR="0015045D" w:rsidRPr="00B72469" w:rsidRDefault="0015045D" w:rsidP="0015045D">
      <w:pPr>
        <w:tabs>
          <w:tab w:val="left" w:pos="8029"/>
        </w:tabs>
        <w:rPr>
          <w:rFonts w:ascii="Times New Roman" w:hAnsi="Times New Roman" w:cs="Times New Roman"/>
          <w:sz w:val="20"/>
          <w:szCs w:val="20"/>
        </w:rPr>
      </w:pPr>
    </w:p>
    <w:p w14:paraId="0AFEC088" w14:textId="77777777" w:rsidR="0015045D" w:rsidRPr="00B72469" w:rsidRDefault="0015045D" w:rsidP="0015045D">
      <w:pPr>
        <w:tabs>
          <w:tab w:val="left" w:pos="8029"/>
        </w:tabs>
        <w:rPr>
          <w:rFonts w:ascii="Times New Roman" w:hAnsi="Times New Roman" w:cs="Times New Roman"/>
          <w:b/>
          <w:szCs w:val="20"/>
        </w:rPr>
      </w:pPr>
      <w:r w:rsidRPr="00B72469">
        <w:rPr>
          <w:rFonts w:ascii="Times New Roman" w:hAnsi="Times New Roman" w:cs="Times New Roman"/>
          <w:b/>
          <w:szCs w:val="20"/>
        </w:rPr>
        <w:t>Flow Diagram</w:t>
      </w:r>
    </w:p>
    <w:p w14:paraId="0AFEC089" w14:textId="77777777" w:rsidR="0015045D" w:rsidRPr="00B72469" w:rsidRDefault="0015045D" w:rsidP="0015045D">
      <w:pPr>
        <w:rPr>
          <w:rFonts w:ascii="Times New Roman" w:hAnsi="Times New Roman" w:cs="Times New Roman"/>
          <w:sz w:val="20"/>
          <w:szCs w:val="20"/>
        </w:rPr>
      </w:pPr>
      <w:r w:rsidRPr="00B72469">
        <w:rPr>
          <w:rFonts w:ascii="Times New Roman" w:hAnsi="Times New Roman" w:cs="Times New Roman"/>
          <w:noProof/>
          <w:sz w:val="20"/>
          <w:szCs w:val="20"/>
        </w:rPr>
        <w:lastRenderedPageBreak/>
        <w:drawing>
          <wp:inline distT="0" distB="0" distL="0" distR="0" wp14:anchorId="0AFED346" wp14:editId="0AFED347">
            <wp:extent cx="5931550" cy="7972425"/>
            <wp:effectExtent l="0" t="0" r="0" b="0"/>
            <wp:docPr id="14497" name="Picture 14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iner_2.JPG"/>
                    <pic:cNvPicPr/>
                  </pic:nvPicPr>
                  <pic:blipFill>
                    <a:blip r:embed="rId105">
                      <a:extLst>
                        <a:ext uri="{28A0092B-C50C-407E-A947-70E740481C1C}">
                          <a14:useLocalDpi xmlns:a14="http://schemas.microsoft.com/office/drawing/2010/main" val="0"/>
                        </a:ext>
                      </a:extLst>
                    </a:blip>
                    <a:stretch>
                      <a:fillRect/>
                    </a:stretch>
                  </pic:blipFill>
                  <pic:spPr>
                    <a:xfrm>
                      <a:off x="0" y="0"/>
                      <a:ext cx="5930242" cy="7970667"/>
                    </a:xfrm>
                    <a:prstGeom prst="rect">
                      <a:avLst/>
                    </a:prstGeom>
                  </pic:spPr>
                </pic:pic>
              </a:graphicData>
            </a:graphic>
          </wp:inline>
        </w:drawing>
      </w:r>
    </w:p>
    <w:p w14:paraId="0AFEC08A" w14:textId="77777777" w:rsidR="0015045D" w:rsidRPr="00B72469" w:rsidRDefault="0015045D" w:rsidP="0015045D">
      <w:pPr>
        <w:rPr>
          <w:rFonts w:ascii="Times New Roman" w:hAnsi="Times New Roman" w:cs="Times New Roman"/>
          <w:sz w:val="20"/>
          <w:szCs w:val="20"/>
        </w:rPr>
      </w:pPr>
    </w:p>
    <w:p w14:paraId="0AFEC08B" w14:textId="77777777" w:rsidR="0015045D" w:rsidRPr="00B72469" w:rsidRDefault="0015045D" w:rsidP="003E65E7">
      <w:pPr>
        <w:pStyle w:val="ListParagraph"/>
        <w:numPr>
          <w:ilvl w:val="0"/>
          <w:numId w:val="71"/>
        </w:numPr>
        <w:ind w:left="360"/>
        <w:rPr>
          <w:rFonts w:ascii="Times New Roman" w:hAnsi="Times New Roman" w:cs="Times New Roman"/>
          <w:b/>
          <w:sz w:val="28"/>
        </w:rPr>
      </w:pPr>
      <w:bookmarkStart w:id="16" w:name="UserGuides"/>
      <w:bookmarkEnd w:id="16"/>
      <w:r w:rsidRPr="00B72469">
        <w:rPr>
          <w:rFonts w:ascii="Times New Roman" w:hAnsi="Times New Roman" w:cs="Times New Roman"/>
          <w:b/>
          <w:sz w:val="28"/>
        </w:rPr>
        <w:lastRenderedPageBreak/>
        <w:t>USER GUIDES</w:t>
      </w:r>
    </w:p>
    <w:p w14:paraId="0AFEC08C" w14:textId="77777777" w:rsidR="0015045D" w:rsidRPr="00B72469" w:rsidRDefault="0015045D" w:rsidP="003E65E7">
      <w:pPr>
        <w:pStyle w:val="ListParagraph"/>
        <w:numPr>
          <w:ilvl w:val="1"/>
          <w:numId w:val="71"/>
        </w:numPr>
        <w:rPr>
          <w:rFonts w:ascii="Times New Roman" w:hAnsi="Times New Roman" w:cs="Times New Roman"/>
          <w:b/>
          <w:sz w:val="26"/>
        </w:rPr>
      </w:pPr>
      <w:r w:rsidRPr="00B72469">
        <w:rPr>
          <w:rFonts w:ascii="Times New Roman" w:hAnsi="Times New Roman" w:cs="Times New Roman"/>
          <w:b/>
          <w:sz w:val="26"/>
        </w:rPr>
        <w:t xml:space="preserve"> Sensor Cloud components</w:t>
      </w:r>
    </w:p>
    <w:p w14:paraId="0AFEC08D"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The main components of the Sensor Cloud project are:</w:t>
      </w:r>
    </w:p>
    <w:p w14:paraId="0AFEC08E"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rPr>
      </w:pPr>
      <w:proofErr w:type="gramStart"/>
      <w:r w:rsidRPr="00B72469">
        <w:rPr>
          <w:rFonts w:ascii="Times New Roman" w:hAnsi="Times New Roman" w:cs="Times New Roman"/>
          <w:b/>
          <w:sz w:val="24"/>
        </w:rPr>
        <w:t>sensorcloud-middleware</w:t>
      </w:r>
      <w:proofErr w:type="gramEnd"/>
      <w:r w:rsidRPr="00B72469">
        <w:rPr>
          <w:rFonts w:ascii="Times New Roman" w:hAnsi="Times New Roman" w:cs="Times New Roman"/>
          <w:sz w:val="24"/>
        </w:rPr>
        <w:t>: This is the core component which consists of the middleware code of the Sensor Cloud Framework which wraps around the original Narada Broker pub-sub architecture.</w:t>
      </w:r>
    </w:p>
    <w:p w14:paraId="0AFEC08F"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rPr>
      </w:pPr>
      <w:proofErr w:type="gramStart"/>
      <w:r w:rsidRPr="00B72469">
        <w:rPr>
          <w:rFonts w:ascii="Times New Roman" w:hAnsi="Times New Roman" w:cs="Times New Roman"/>
          <w:b/>
          <w:sz w:val="24"/>
        </w:rPr>
        <w:t>sensorcloud-sensors</w:t>
      </w:r>
      <w:proofErr w:type="gramEnd"/>
      <w:r w:rsidRPr="00B72469">
        <w:rPr>
          <w:rFonts w:ascii="Times New Roman" w:hAnsi="Times New Roman" w:cs="Times New Roman"/>
          <w:sz w:val="24"/>
        </w:rPr>
        <w:t>: The sensors can publish sensor data to the middleware. This maven module composes of the set of defined sensors and the users can add their custom sensors to this module.</w:t>
      </w:r>
    </w:p>
    <w:p w14:paraId="0AFEC090"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rPr>
      </w:pPr>
      <w:proofErr w:type="gramStart"/>
      <w:r w:rsidRPr="00B72469">
        <w:rPr>
          <w:rFonts w:ascii="Times New Roman" w:hAnsi="Times New Roman" w:cs="Times New Roman"/>
          <w:b/>
          <w:sz w:val="24"/>
        </w:rPr>
        <w:t>sensorcloud-clients</w:t>
      </w:r>
      <w:proofErr w:type="gramEnd"/>
      <w:r w:rsidRPr="00B72469">
        <w:rPr>
          <w:rFonts w:ascii="Times New Roman" w:hAnsi="Times New Roman" w:cs="Times New Roman"/>
          <w:sz w:val="24"/>
        </w:rPr>
        <w:t>: The clients subscribe to the sensor data from the middleware published by the sensors. This maven module composes of code to display the data subscribed to the user.</w:t>
      </w:r>
    </w:p>
    <w:p w14:paraId="0AFEC091"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sz w:val="24"/>
        </w:rPr>
      </w:pPr>
      <w:proofErr w:type="gramStart"/>
      <w:r w:rsidRPr="00B72469">
        <w:rPr>
          <w:rFonts w:ascii="Times New Roman" w:hAnsi="Times New Roman" w:cs="Times New Roman"/>
          <w:b/>
          <w:sz w:val="24"/>
        </w:rPr>
        <w:t>sensorcloud-managementui</w:t>
      </w:r>
      <w:proofErr w:type="gramEnd"/>
      <w:r w:rsidRPr="00B72469">
        <w:rPr>
          <w:rFonts w:ascii="Times New Roman" w:hAnsi="Times New Roman" w:cs="Times New Roman"/>
          <w:sz w:val="24"/>
        </w:rPr>
        <w:t>: The Management User Interface is a swing application which is used to manage all the Grid Builder domains and sensors invoked.</w:t>
      </w:r>
    </w:p>
    <w:p w14:paraId="0AFEC092"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sz w:val="24"/>
        </w:rPr>
      </w:pPr>
      <w:proofErr w:type="gramStart"/>
      <w:r w:rsidRPr="00B72469">
        <w:rPr>
          <w:rFonts w:ascii="Times New Roman" w:hAnsi="Times New Roman" w:cs="Times New Roman"/>
          <w:b/>
          <w:sz w:val="24"/>
        </w:rPr>
        <w:t>sensorcloud-managementwebui</w:t>
      </w:r>
      <w:proofErr w:type="gramEnd"/>
      <w:r w:rsidRPr="00B72469">
        <w:rPr>
          <w:rFonts w:ascii="Times New Roman" w:hAnsi="Times New Roman" w:cs="Times New Roman"/>
          <w:sz w:val="24"/>
        </w:rPr>
        <w:t>: This is a Web Management interface developed with Google Web Toolkit which performs the same function as management ui.</w:t>
      </w:r>
    </w:p>
    <w:p w14:paraId="0AFEC093"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sz w:val="24"/>
        </w:rPr>
      </w:pPr>
      <w:proofErr w:type="gramStart"/>
      <w:r w:rsidRPr="00B72469">
        <w:rPr>
          <w:rFonts w:ascii="Times New Roman" w:hAnsi="Times New Roman" w:cs="Times New Roman"/>
          <w:b/>
          <w:sz w:val="24"/>
        </w:rPr>
        <w:t>sensorcloud-restservlet</w:t>
      </w:r>
      <w:proofErr w:type="gramEnd"/>
      <w:r w:rsidRPr="00B72469">
        <w:rPr>
          <w:rFonts w:ascii="Times New Roman" w:hAnsi="Times New Roman" w:cs="Times New Roman"/>
          <w:sz w:val="24"/>
        </w:rPr>
        <w:t>: The module makes use of JBoss rest easy technology to get and put sensor data at the web browser from the SGX.</w:t>
      </w:r>
    </w:p>
    <w:p w14:paraId="0AFEC094"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sz w:val="24"/>
        </w:rPr>
      </w:pPr>
      <w:proofErr w:type="gramStart"/>
      <w:r w:rsidRPr="00B72469">
        <w:rPr>
          <w:rFonts w:ascii="Times New Roman" w:hAnsi="Times New Roman" w:cs="Times New Roman"/>
          <w:b/>
          <w:sz w:val="24"/>
        </w:rPr>
        <w:t>sensorcloud-streaming</w:t>
      </w:r>
      <w:proofErr w:type="gramEnd"/>
      <w:r w:rsidRPr="00B72469">
        <w:rPr>
          <w:rFonts w:ascii="Times New Roman" w:hAnsi="Times New Roman" w:cs="Times New Roman"/>
          <w:sz w:val="24"/>
        </w:rPr>
        <w:t xml:space="preserve">: The module is used to make the streaming of sensor data from the SGX to the web browsers. </w:t>
      </w:r>
    </w:p>
    <w:p w14:paraId="0AFEC095" w14:textId="77777777" w:rsidR="0015045D" w:rsidRPr="00B72469" w:rsidRDefault="0015045D" w:rsidP="0015045D">
      <w:pPr>
        <w:pStyle w:val="ListParagraph"/>
        <w:widowControl/>
        <w:numPr>
          <w:ilvl w:val="0"/>
          <w:numId w:val="10"/>
        </w:numPr>
        <w:tabs>
          <w:tab w:val="left" w:pos="720"/>
        </w:tabs>
        <w:suppressAutoHyphens/>
        <w:spacing w:after="0" w:line="100" w:lineRule="atLeast"/>
        <w:contextualSpacing w:val="0"/>
        <w:rPr>
          <w:rFonts w:ascii="Times New Roman" w:hAnsi="Times New Roman" w:cs="Times New Roman"/>
          <w:sz w:val="24"/>
        </w:rPr>
      </w:pPr>
      <w:proofErr w:type="gramStart"/>
      <w:r w:rsidRPr="00B72469">
        <w:rPr>
          <w:rFonts w:ascii="Times New Roman" w:hAnsi="Times New Roman" w:cs="Times New Roman"/>
          <w:b/>
          <w:sz w:val="24"/>
        </w:rPr>
        <w:t>sensorcloud-distribution</w:t>
      </w:r>
      <w:proofErr w:type="gramEnd"/>
      <w:r w:rsidRPr="00B72469">
        <w:rPr>
          <w:rFonts w:ascii="Times New Roman" w:hAnsi="Times New Roman" w:cs="Times New Roman"/>
          <w:sz w:val="24"/>
        </w:rPr>
        <w:t>: The module distributes the jar packages of all the Maven modules to the Maven repository.</w:t>
      </w:r>
    </w:p>
    <w:p w14:paraId="0AFEC096"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br/>
        <w:t>Sensor Cloud Framework can be started on the local machine by executing the following steps:</w:t>
      </w:r>
    </w:p>
    <w:p w14:paraId="0AFEC097" w14:textId="77777777" w:rsidR="0015045D" w:rsidRPr="00B72469" w:rsidRDefault="0015045D" w:rsidP="0015045D">
      <w:pPr>
        <w:spacing w:after="0" w:line="100" w:lineRule="atLeast"/>
        <w:rPr>
          <w:rFonts w:ascii="Times New Roman" w:hAnsi="Times New Roman" w:cs="Times New Roman"/>
        </w:rPr>
      </w:pPr>
    </w:p>
    <w:p w14:paraId="0AFEC098" w14:textId="77777777" w:rsidR="0015045D" w:rsidRPr="00B72469" w:rsidRDefault="0015045D" w:rsidP="0015045D">
      <w:pPr>
        <w:spacing w:after="0" w:line="100" w:lineRule="atLeast"/>
        <w:rPr>
          <w:rFonts w:ascii="Times New Roman" w:hAnsi="Times New Roman" w:cs="Times New Roman"/>
        </w:rPr>
      </w:pPr>
    </w:p>
    <w:p w14:paraId="0AFEC099"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br/>
        <w:t>Launch Grid Builder</w:t>
      </w:r>
    </w:p>
    <w:p w14:paraId="0AFEC09A" w14:textId="77777777" w:rsidR="0015045D" w:rsidRPr="00B72469" w:rsidRDefault="0015045D" w:rsidP="0015045D">
      <w:pPr>
        <w:pStyle w:val="ListParagraph"/>
        <w:widowControl/>
        <w:numPr>
          <w:ilvl w:val="0"/>
          <w:numId w:val="7"/>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Go to %SENSORCLOUD_HOME%\scripts</w:t>
      </w:r>
    </w:p>
    <w:p w14:paraId="0AFEC09B" w14:textId="77777777" w:rsidR="0015045D" w:rsidRPr="00B72469" w:rsidRDefault="0015045D" w:rsidP="0015045D">
      <w:pPr>
        <w:pStyle w:val="ListParagraph"/>
        <w:widowControl/>
        <w:numPr>
          <w:ilvl w:val="0"/>
          <w:numId w:val="7"/>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 xml:space="preserve"> Execute startLocal.bat by double-clicking it</w:t>
      </w:r>
    </w:p>
    <w:p w14:paraId="0AFEC09C" w14:textId="77777777" w:rsidR="0015045D" w:rsidRPr="00B72469" w:rsidRDefault="0015045D" w:rsidP="0015045D">
      <w:pPr>
        <w:pStyle w:val="ListParagraph"/>
        <w:widowControl/>
        <w:numPr>
          <w:ilvl w:val="0"/>
          <w:numId w:val="7"/>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Several Console windows will startup</w:t>
      </w:r>
    </w:p>
    <w:p w14:paraId="0AFEC09D" w14:textId="77777777" w:rsidR="0015045D" w:rsidRPr="00B72469" w:rsidRDefault="0015045D" w:rsidP="0015045D">
      <w:pPr>
        <w:pStyle w:val="ListParagraph"/>
        <w:widowControl/>
        <w:numPr>
          <w:ilvl w:val="0"/>
          <w:numId w:val="7"/>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 xml:space="preserve"> Wait until the Java Grid Builder Management Console pops up (shown in the next figure)</w:t>
      </w:r>
    </w:p>
    <w:p w14:paraId="0AFEC09E"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noProof/>
        </w:rPr>
        <w:lastRenderedPageBreak/>
        <w:drawing>
          <wp:inline distT="0" distB="0" distL="0" distR="0" wp14:anchorId="0AFED348" wp14:editId="0AFED349">
            <wp:extent cx="6219190" cy="4295775"/>
            <wp:effectExtent l="0" t="0" r="0" b="0"/>
            <wp:docPr id="20"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06"/>
                    <a:srcRect/>
                    <a:stretch>
                      <a:fillRect/>
                    </a:stretch>
                  </pic:blipFill>
                  <pic:spPr bwMode="auto">
                    <a:xfrm>
                      <a:off x="0" y="0"/>
                      <a:ext cx="6219190" cy="4295775"/>
                    </a:xfrm>
                    <a:prstGeom prst="rect">
                      <a:avLst/>
                    </a:prstGeom>
                    <a:noFill/>
                    <a:ln w="9525">
                      <a:noFill/>
                      <a:miter lim="800000"/>
                      <a:headEnd/>
                      <a:tailEnd/>
                    </a:ln>
                  </pic:spPr>
                </pic:pic>
              </a:graphicData>
            </a:graphic>
          </wp:inline>
        </w:drawing>
      </w:r>
    </w:p>
    <w:p w14:paraId="0AFEC09F" w14:textId="77777777" w:rsidR="0015045D" w:rsidRPr="00B72469" w:rsidRDefault="0015045D" w:rsidP="0015045D">
      <w:pPr>
        <w:spacing w:after="0" w:line="100" w:lineRule="atLeast"/>
        <w:rPr>
          <w:rFonts w:ascii="Times New Roman" w:hAnsi="Times New Roman" w:cs="Times New Roman"/>
        </w:rPr>
      </w:pPr>
    </w:p>
    <w:p w14:paraId="0AFEC0A0"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br/>
        <w:t xml:space="preserve">Video Reference: http://screenr.com/DjTs </w:t>
      </w:r>
    </w:p>
    <w:p w14:paraId="0AFEC0A1" w14:textId="77777777" w:rsidR="0015045D" w:rsidRPr="00B72469" w:rsidRDefault="0015045D" w:rsidP="0015045D">
      <w:pPr>
        <w:pStyle w:val="ListParagraph"/>
        <w:spacing w:after="0" w:line="100" w:lineRule="atLeast"/>
        <w:ind w:left="0"/>
        <w:rPr>
          <w:rFonts w:ascii="Times New Roman" w:hAnsi="Times New Roman" w:cs="Times New Roman"/>
        </w:rPr>
      </w:pPr>
    </w:p>
    <w:p w14:paraId="0AFEC0A2"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Once you have launched Grid Builder, you can use either or both of the following programs to interact with sensors that you chose to deploy with Grid Builder.</w:t>
      </w:r>
    </w:p>
    <w:p w14:paraId="0AFEC0A3"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1) Meeting Console Client</w:t>
      </w:r>
    </w:p>
    <w:p w14:paraId="0AFEC0A4" w14:textId="77777777" w:rsidR="0015045D" w:rsidRPr="00B72469" w:rsidRDefault="0015045D" w:rsidP="0015045D">
      <w:pPr>
        <w:pStyle w:val="ListParagraph"/>
        <w:widowControl/>
        <w:numPr>
          <w:ilvl w:val="0"/>
          <w:numId w:val="8"/>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Go to %SENSORCLOUD_HOME%</w:t>
      </w:r>
      <w:r w:rsidRPr="00B72469">
        <w:rPr>
          <w:rFonts w:ascii="Times New Roman" w:hAnsi="Times New Roman" w:cs="Times New Roman"/>
        </w:rPr>
        <w:t xml:space="preserve"> </w:t>
      </w:r>
      <w:r w:rsidRPr="00B72469">
        <w:rPr>
          <w:rFonts w:ascii="Times New Roman" w:hAnsi="Times New Roman" w:cs="Times New Roman"/>
          <w:sz w:val="24"/>
        </w:rPr>
        <w:t>\scripts\clients</w:t>
      </w:r>
    </w:p>
    <w:p w14:paraId="0AFEC0A5" w14:textId="77777777" w:rsidR="0015045D" w:rsidRPr="00B72469" w:rsidRDefault="0015045D" w:rsidP="0015045D">
      <w:pPr>
        <w:pStyle w:val="ListParagraph"/>
        <w:widowControl/>
        <w:numPr>
          <w:ilvl w:val="0"/>
          <w:numId w:val="8"/>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Execute prepareConsoleClient.bat by double clicking it</w:t>
      </w:r>
    </w:p>
    <w:p w14:paraId="0AFEC0A6" w14:textId="77777777" w:rsidR="0015045D" w:rsidRPr="00B72469" w:rsidRDefault="0015045D" w:rsidP="0015045D">
      <w:pPr>
        <w:pStyle w:val="ListParagraph"/>
        <w:widowControl/>
        <w:numPr>
          <w:ilvl w:val="0"/>
          <w:numId w:val="8"/>
        </w:numPr>
        <w:tabs>
          <w:tab w:val="left" w:pos="720"/>
        </w:tabs>
        <w:suppressAutoHyphens/>
        <w:spacing w:after="0" w:line="100" w:lineRule="atLeast"/>
        <w:contextualSpacing w:val="0"/>
        <w:jc w:val="both"/>
        <w:rPr>
          <w:rFonts w:ascii="Times New Roman" w:hAnsi="Times New Roman" w:cs="Times New Roman"/>
        </w:rPr>
      </w:pPr>
      <w:r w:rsidRPr="00B72469">
        <w:rPr>
          <w:rFonts w:ascii="Times New Roman" w:hAnsi="Times New Roman" w:cs="Times New Roman"/>
          <w:sz w:val="24"/>
        </w:rPr>
        <w:t>Meeting Console Client program displays the sensors those are active in the Sensor Grid Framework and the messages exchanged between the sensor and the Sensor Cloud</w:t>
      </w:r>
    </w:p>
    <w:p w14:paraId="0AFEC0A7" w14:textId="77777777" w:rsidR="0015045D" w:rsidRPr="00B72469" w:rsidRDefault="0015045D" w:rsidP="0015045D">
      <w:pPr>
        <w:spacing w:after="0" w:line="100" w:lineRule="atLeast"/>
        <w:jc w:val="both"/>
        <w:rPr>
          <w:rFonts w:ascii="Times New Roman" w:hAnsi="Times New Roman" w:cs="Times New Roman"/>
        </w:rPr>
      </w:pPr>
    </w:p>
    <w:p w14:paraId="0AFEC0A8" w14:textId="77777777" w:rsidR="0015045D" w:rsidRPr="00B72469" w:rsidRDefault="0015045D" w:rsidP="0015045D">
      <w:pPr>
        <w:spacing w:after="0" w:line="100" w:lineRule="atLeast"/>
        <w:jc w:val="both"/>
        <w:rPr>
          <w:rFonts w:ascii="Times New Roman" w:hAnsi="Times New Roman" w:cs="Times New Roman"/>
        </w:rPr>
      </w:pPr>
    </w:p>
    <w:p w14:paraId="0AFEC0A9" w14:textId="77777777" w:rsidR="0015045D" w:rsidRPr="00B72469" w:rsidRDefault="0015045D" w:rsidP="0015045D">
      <w:pPr>
        <w:spacing w:after="0" w:line="100" w:lineRule="atLeast"/>
        <w:rPr>
          <w:rFonts w:ascii="Times New Roman" w:hAnsi="Times New Roman" w:cs="Times New Roman"/>
        </w:rPr>
      </w:pPr>
    </w:p>
    <w:p w14:paraId="0AFEC0AA"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2) Swing Client</w:t>
      </w:r>
    </w:p>
    <w:p w14:paraId="0AFEC0AB" w14:textId="77777777" w:rsidR="0015045D" w:rsidRPr="00B72469" w:rsidRDefault="0015045D" w:rsidP="0015045D">
      <w:pPr>
        <w:pStyle w:val="ListParagraph"/>
        <w:widowControl/>
        <w:numPr>
          <w:ilvl w:val="0"/>
          <w:numId w:val="12"/>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Open Command Prompt</w:t>
      </w:r>
    </w:p>
    <w:p w14:paraId="0AFEC0AC" w14:textId="77777777" w:rsidR="0015045D" w:rsidRPr="00B72469" w:rsidRDefault="0015045D" w:rsidP="0015045D">
      <w:pPr>
        <w:pStyle w:val="ListParagraph"/>
        <w:widowControl/>
        <w:numPr>
          <w:ilvl w:val="0"/>
          <w:numId w:val="12"/>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 xml:space="preserve">Go to %SENSORCLOUD_HOME%\scripts\clients </w:t>
      </w:r>
    </w:p>
    <w:p w14:paraId="0AFEC0AD" w14:textId="77777777" w:rsidR="0015045D" w:rsidRPr="00B72469" w:rsidRDefault="0015045D" w:rsidP="0015045D">
      <w:pPr>
        <w:pStyle w:val="ListParagraph"/>
        <w:widowControl/>
        <w:numPr>
          <w:ilvl w:val="0"/>
          <w:numId w:val="12"/>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Execute prepareSwingClientLocal.bat</w:t>
      </w:r>
    </w:p>
    <w:p w14:paraId="0AFEC0AE" w14:textId="77777777" w:rsidR="0015045D" w:rsidRPr="00B72469" w:rsidRDefault="0015045D" w:rsidP="0015045D">
      <w:pPr>
        <w:pStyle w:val="ListParagraph"/>
        <w:widowControl/>
        <w:numPr>
          <w:ilvl w:val="0"/>
          <w:numId w:val="12"/>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Sensor Grid demo is a graphical display for the sensors that are active in the Sensor Grid framework.</w:t>
      </w:r>
    </w:p>
    <w:p w14:paraId="0AFEC0AF" w14:textId="77777777" w:rsidR="0015045D" w:rsidRPr="00B72469" w:rsidRDefault="0015045D" w:rsidP="0015045D">
      <w:pPr>
        <w:spacing w:after="0" w:line="100" w:lineRule="atLeast"/>
        <w:rPr>
          <w:rFonts w:ascii="Times New Roman" w:hAnsi="Times New Roman" w:cs="Times New Roman"/>
        </w:rPr>
      </w:pPr>
    </w:p>
    <w:p w14:paraId="0AFEC0B0" w14:textId="77777777" w:rsidR="0015045D" w:rsidRPr="00B72469" w:rsidRDefault="0015045D" w:rsidP="0015045D">
      <w:pPr>
        <w:spacing w:after="0" w:line="100" w:lineRule="atLeast"/>
        <w:rPr>
          <w:rFonts w:ascii="Times New Roman" w:hAnsi="Times New Roman" w:cs="Times New Roman"/>
        </w:rPr>
      </w:pPr>
    </w:p>
    <w:p w14:paraId="0AFEC0B1" w14:textId="77777777" w:rsidR="0015045D" w:rsidRPr="00B72469" w:rsidRDefault="0015045D" w:rsidP="0015045D">
      <w:pPr>
        <w:spacing w:after="0" w:line="100" w:lineRule="atLeast"/>
        <w:rPr>
          <w:rFonts w:ascii="Times New Roman" w:hAnsi="Times New Roman" w:cs="Times New Roman"/>
        </w:rPr>
      </w:pPr>
    </w:p>
    <w:p w14:paraId="0AFEC0B2" w14:textId="77777777" w:rsidR="0015045D" w:rsidRPr="00B72469" w:rsidRDefault="0015045D" w:rsidP="0015045D">
      <w:pPr>
        <w:spacing w:after="0" w:line="100" w:lineRule="atLeast"/>
        <w:rPr>
          <w:rFonts w:ascii="Times New Roman" w:hAnsi="Times New Roman" w:cs="Times New Roman"/>
        </w:rPr>
      </w:pPr>
    </w:p>
    <w:p w14:paraId="0AFEC0B3" w14:textId="77777777" w:rsidR="0015045D" w:rsidRPr="00B72469" w:rsidRDefault="0015045D" w:rsidP="0015045D">
      <w:pPr>
        <w:spacing w:after="0" w:line="100" w:lineRule="atLeast"/>
        <w:rPr>
          <w:rFonts w:ascii="Times New Roman" w:hAnsi="Times New Roman" w:cs="Times New Roman"/>
        </w:rPr>
      </w:pPr>
    </w:p>
    <w:p w14:paraId="0AFEC0B4" w14:textId="77777777" w:rsidR="0015045D" w:rsidRPr="00B72469" w:rsidRDefault="0015045D" w:rsidP="0015045D">
      <w:pPr>
        <w:spacing w:after="0" w:line="100" w:lineRule="atLeast"/>
        <w:rPr>
          <w:rFonts w:ascii="Times New Roman" w:hAnsi="Times New Roman" w:cs="Times New Roman"/>
        </w:rPr>
      </w:pPr>
    </w:p>
    <w:p w14:paraId="0AFEC0B5"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The Sensor Grid processes can be shut down by executing the following commands in the command prompt</w:t>
      </w:r>
    </w:p>
    <w:p w14:paraId="0AFEC0B6" w14:textId="77777777" w:rsidR="0015045D" w:rsidRPr="00B72469" w:rsidRDefault="0015045D" w:rsidP="0015045D">
      <w:pPr>
        <w:pStyle w:val="ListParagraph"/>
        <w:widowControl/>
        <w:numPr>
          <w:ilvl w:val="0"/>
          <w:numId w:val="9"/>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Run taskkil.exe /f /IM *.java</w:t>
      </w:r>
    </w:p>
    <w:p w14:paraId="0AFEC0B7" w14:textId="77777777" w:rsidR="0015045D" w:rsidRPr="00B72469" w:rsidRDefault="0015045D" w:rsidP="0015045D">
      <w:pPr>
        <w:pStyle w:val="ListParagraph"/>
        <w:widowControl/>
        <w:numPr>
          <w:ilvl w:val="0"/>
          <w:numId w:val="9"/>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Run taskkill.exe /f /IM cmd.exe</w:t>
      </w:r>
    </w:p>
    <w:p w14:paraId="0AFEC0B8" w14:textId="77777777" w:rsidR="0015045D" w:rsidRPr="00B72469" w:rsidRDefault="0015045D" w:rsidP="0015045D">
      <w:pPr>
        <w:spacing w:after="0" w:line="100" w:lineRule="atLeast"/>
        <w:rPr>
          <w:rFonts w:ascii="Times New Roman" w:hAnsi="Times New Roman" w:cs="Times New Roman"/>
        </w:rPr>
      </w:pPr>
    </w:p>
    <w:p w14:paraId="0AFEC0B9"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 xml:space="preserve">OR by executing the script killer.bat at %SENSORCLOUD_HOME%\scripts\ </w:t>
      </w:r>
    </w:p>
    <w:p w14:paraId="0AFEC0BA" w14:textId="77777777" w:rsidR="0015045D" w:rsidRPr="00B72469" w:rsidRDefault="0015045D" w:rsidP="0015045D">
      <w:pPr>
        <w:spacing w:after="0" w:line="100" w:lineRule="atLeast"/>
        <w:rPr>
          <w:rFonts w:ascii="Times New Roman" w:hAnsi="Times New Roman" w:cs="Times New Roman"/>
        </w:rPr>
      </w:pPr>
    </w:p>
    <w:p w14:paraId="0AFEC0BB" w14:textId="77777777" w:rsidR="0015045D" w:rsidRPr="00B72469" w:rsidRDefault="0015045D" w:rsidP="0015045D">
      <w:pPr>
        <w:spacing w:after="0" w:line="100" w:lineRule="atLeast"/>
        <w:rPr>
          <w:rFonts w:ascii="Times New Roman" w:hAnsi="Times New Roman" w:cs="Times New Roman"/>
        </w:rPr>
      </w:pPr>
    </w:p>
    <w:p w14:paraId="0AFEC0BC" w14:textId="77777777" w:rsidR="0015045D" w:rsidRPr="00B72469" w:rsidRDefault="00AB0566" w:rsidP="003E65E7">
      <w:pPr>
        <w:pStyle w:val="ListParagraph"/>
        <w:numPr>
          <w:ilvl w:val="1"/>
          <w:numId w:val="71"/>
        </w:numPr>
        <w:spacing w:after="0" w:line="100" w:lineRule="atLeast"/>
        <w:rPr>
          <w:rFonts w:ascii="Times New Roman" w:hAnsi="Times New Roman" w:cs="Times New Roman"/>
          <w:b/>
          <w:sz w:val="26"/>
        </w:rPr>
      </w:pPr>
      <w:bookmarkStart w:id="17" w:name="DeploymentUserGuide"/>
      <w:bookmarkEnd w:id="17"/>
      <w:r w:rsidRPr="00B72469">
        <w:rPr>
          <w:rFonts w:ascii="Times New Roman" w:hAnsi="Times New Roman" w:cs="Times New Roman"/>
          <w:b/>
          <w:sz w:val="26"/>
        </w:rPr>
        <w:t>Deployment and User Guides</w:t>
      </w:r>
    </w:p>
    <w:p w14:paraId="0AFEC0BD" w14:textId="77777777" w:rsidR="0015045D" w:rsidRPr="00B72469" w:rsidRDefault="0015045D" w:rsidP="0015045D">
      <w:pPr>
        <w:pStyle w:val="ListParagraph"/>
        <w:spacing w:after="0" w:line="100" w:lineRule="atLeast"/>
        <w:ind w:left="360"/>
        <w:rPr>
          <w:rFonts w:ascii="Times New Roman" w:hAnsi="Times New Roman" w:cs="Times New Roman"/>
          <w:b/>
        </w:rPr>
      </w:pPr>
    </w:p>
    <w:p w14:paraId="0AFEC0BE" w14:textId="77777777" w:rsidR="0015045D" w:rsidRPr="00B72469" w:rsidRDefault="0015045D" w:rsidP="003E65E7">
      <w:pPr>
        <w:pStyle w:val="ListParagraph"/>
        <w:numPr>
          <w:ilvl w:val="2"/>
          <w:numId w:val="71"/>
        </w:numPr>
        <w:spacing w:after="0" w:line="100" w:lineRule="atLeast"/>
        <w:rPr>
          <w:rFonts w:ascii="Times New Roman" w:hAnsi="Times New Roman" w:cs="Times New Roman"/>
          <w:sz w:val="20"/>
        </w:rPr>
      </w:pPr>
      <w:r w:rsidRPr="00B72469">
        <w:rPr>
          <w:rFonts w:ascii="Times New Roman" w:hAnsi="Times New Roman" w:cs="Times New Roman"/>
          <w:b/>
          <w:sz w:val="24"/>
        </w:rPr>
        <w:t>Sensor Deployment Tutorial</w:t>
      </w:r>
    </w:p>
    <w:p w14:paraId="0AFEC0BF" w14:textId="77777777" w:rsidR="0015045D" w:rsidRPr="00B72469" w:rsidRDefault="0015045D" w:rsidP="0015045D">
      <w:pPr>
        <w:pStyle w:val="ListParagraph"/>
        <w:spacing w:after="0" w:line="100" w:lineRule="atLeast"/>
        <w:ind w:left="360"/>
        <w:rPr>
          <w:rFonts w:ascii="Times New Roman" w:hAnsi="Times New Roman" w:cs="Times New Roman"/>
        </w:rPr>
      </w:pPr>
    </w:p>
    <w:p w14:paraId="0AFEC0C0"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bCs/>
          <w:sz w:val="24"/>
        </w:rPr>
        <w:t xml:space="preserve">We have developed a simple GPS Sensor for illustrative purposes which can display the GPS co-ordinates on the client console.  In the next section of this guide, we shall describe how to deploy and use this sensor. </w:t>
      </w:r>
    </w:p>
    <w:p w14:paraId="0AFEC0C1" w14:textId="77777777" w:rsidR="0015045D" w:rsidRPr="00B72469" w:rsidRDefault="0015045D" w:rsidP="0015045D">
      <w:pPr>
        <w:spacing w:after="0" w:line="100" w:lineRule="atLeast"/>
        <w:rPr>
          <w:rFonts w:ascii="Times New Roman" w:hAnsi="Times New Roman" w:cs="Times New Roman"/>
        </w:rPr>
      </w:pPr>
    </w:p>
    <w:p w14:paraId="0AFEC0C2"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b/>
          <w:sz w:val="24"/>
        </w:rPr>
        <w:t>Tutorial: GPS Sensor</w:t>
      </w:r>
    </w:p>
    <w:p w14:paraId="0AFEC0C3" w14:textId="77777777" w:rsidR="0015045D" w:rsidRPr="00B72469" w:rsidRDefault="0015045D" w:rsidP="0015045D">
      <w:pPr>
        <w:spacing w:after="0" w:line="100" w:lineRule="atLeast"/>
        <w:rPr>
          <w:rFonts w:ascii="Times New Roman" w:hAnsi="Times New Roman" w:cs="Times New Roman"/>
        </w:rPr>
      </w:pPr>
    </w:p>
    <w:p w14:paraId="0AFEC0C4"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Go to %SENSORCLOUD_HOME%\scripts and execute the batch file GettingStartedDemo.bat. The contents of this batch file would look like:</w:t>
      </w:r>
    </w:p>
    <w:p w14:paraId="0AFEC0C5" w14:textId="77777777" w:rsidR="0015045D" w:rsidRPr="00B72469" w:rsidRDefault="0015045D" w:rsidP="0015045D">
      <w:pPr>
        <w:spacing w:after="0" w:line="100" w:lineRule="atLeast"/>
        <w:rPr>
          <w:rFonts w:ascii="Times New Roman" w:hAnsi="Times New Roman" w:cs="Times New Roman"/>
        </w:rPr>
      </w:pPr>
    </w:p>
    <w:tbl>
      <w:tblPr>
        <w:tblW w:w="0" w:type="auto"/>
        <w:tblInd w:w="-108" w:type="dxa"/>
        <w:tblCellMar>
          <w:left w:w="10" w:type="dxa"/>
          <w:right w:w="10" w:type="dxa"/>
        </w:tblCellMar>
        <w:tblLook w:val="0000" w:firstRow="0" w:lastRow="0" w:firstColumn="0" w:lastColumn="0" w:noHBand="0" w:noVBand="0"/>
      </w:tblPr>
      <w:tblGrid>
        <w:gridCol w:w="9626"/>
      </w:tblGrid>
      <w:tr w:rsidR="0015045D" w:rsidRPr="00B72469" w14:paraId="0AFEC0CB" w14:textId="77777777" w:rsidTr="00A66D50">
        <w:trPr>
          <w:trHeight w:val="2979"/>
        </w:trPr>
        <w:tc>
          <w:tcPr>
            <w:tcW w:w="9626" w:type="dxa"/>
            <w:shd w:val="clear" w:color="auto" w:fill="auto"/>
            <w:tcMar>
              <w:top w:w="0" w:type="dxa"/>
              <w:left w:w="108" w:type="dxa"/>
              <w:bottom w:w="0" w:type="dxa"/>
              <w:right w:w="108" w:type="dxa"/>
            </w:tcMar>
          </w:tcPr>
          <w:p w14:paraId="0AFEC0C6" w14:textId="77777777" w:rsidR="0015045D" w:rsidRPr="00B72469" w:rsidRDefault="0015045D" w:rsidP="00A66D50">
            <w:pPr>
              <w:rPr>
                <w:rFonts w:ascii="Times New Roman" w:hAnsi="Times New Roman" w:cs="Times New Roman"/>
              </w:rPr>
            </w:pPr>
          </w:p>
          <w:p w14:paraId="0AFEC0C7" w14:textId="77777777" w:rsidR="0015045D" w:rsidRPr="00B72469" w:rsidRDefault="0015045D" w:rsidP="00A66D50">
            <w:pPr>
              <w:rPr>
                <w:rFonts w:ascii="Times New Roman" w:hAnsi="Times New Roman" w:cs="Times New Roman"/>
              </w:rPr>
            </w:pPr>
            <w:r w:rsidRPr="00B72469">
              <w:rPr>
                <w:rFonts w:ascii="Times New Roman" w:hAnsi="Times New Roman" w:cs="Times New Roman"/>
                <w:sz w:val="24"/>
              </w:rPr>
              <w:t>ECHO Executing ...</w:t>
            </w:r>
          </w:p>
          <w:p w14:paraId="0AFEC0C8" w14:textId="77777777" w:rsidR="0015045D" w:rsidRPr="00B72469" w:rsidRDefault="0015045D" w:rsidP="00A66D50">
            <w:pPr>
              <w:rPr>
                <w:rFonts w:ascii="Times New Roman" w:hAnsi="Times New Roman" w:cs="Times New Roman"/>
              </w:rPr>
            </w:pPr>
            <w:r w:rsidRPr="00B72469">
              <w:rPr>
                <w:rFonts w:ascii="Times New Roman" w:hAnsi="Times New Roman" w:cs="Times New Roman"/>
                <w:sz w:val="24"/>
              </w:rPr>
              <w:t>cd GridBuilder</w:t>
            </w:r>
          </w:p>
          <w:p w14:paraId="0AFEC0C9" w14:textId="77777777" w:rsidR="0015045D" w:rsidRPr="00B72469" w:rsidRDefault="0015045D" w:rsidP="00A66D50">
            <w:pPr>
              <w:rPr>
                <w:rFonts w:ascii="Times New Roman" w:hAnsi="Times New Roman" w:cs="Times New Roman"/>
              </w:rPr>
            </w:pPr>
            <w:r w:rsidRPr="00B72469">
              <w:rPr>
                <w:rFonts w:ascii="Times New Roman" w:hAnsi="Times New Roman" w:cs="Times New Roman"/>
                <w:sz w:val="24"/>
              </w:rPr>
              <w:t>start runGPS "IU Innovation Center" GPS "2719 East 10th Street" Bloomington IN US yes yes yes yes yes virtual_3910.38746,N_08630.12594,W</w:t>
            </w:r>
          </w:p>
          <w:p w14:paraId="0AFEC0CA" w14:textId="77777777" w:rsidR="0015045D" w:rsidRPr="00B72469" w:rsidRDefault="0015045D" w:rsidP="00A66D50">
            <w:pPr>
              <w:rPr>
                <w:rFonts w:ascii="Times New Roman" w:hAnsi="Times New Roman" w:cs="Times New Roman"/>
              </w:rPr>
            </w:pPr>
            <w:r w:rsidRPr="00B72469">
              <w:rPr>
                <w:rFonts w:ascii="Times New Roman" w:hAnsi="Times New Roman" w:cs="Times New Roman"/>
                <w:sz w:val="24"/>
              </w:rPr>
              <w:t>start runGPS "Ball" GPS "2875 Presidential Drive" Fairborn OH US yes yes yes yes yes virtual_3946.6524,N_08403.56274,W</w:t>
            </w:r>
          </w:p>
        </w:tc>
      </w:tr>
    </w:tbl>
    <w:p w14:paraId="0AFEC0CC" w14:textId="77777777" w:rsidR="0015045D" w:rsidRPr="00B72469" w:rsidRDefault="0015045D" w:rsidP="0015045D">
      <w:pPr>
        <w:spacing w:after="0" w:line="100" w:lineRule="atLeast"/>
        <w:rPr>
          <w:rFonts w:ascii="Times New Roman" w:hAnsi="Times New Roman" w:cs="Times New Roman"/>
        </w:rPr>
      </w:pPr>
    </w:p>
    <w:p w14:paraId="0AFEC0CD"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This batch file will deploy two instances of the GPS sensor with virtual geo co-ordinates which are given as the last two parameters for this sensor.</w:t>
      </w:r>
    </w:p>
    <w:p w14:paraId="0AFEC0CE" w14:textId="77777777" w:rsidR="0015045D" w:rsidRPr="00B72469" w:rsidRDefault="0015045D" w:rsidP="0015045D">
      <w:pPr>
        <w:spacing w:after="0" w:line="100" w:lineRule="atLeast"/>
        <w:rPr>
          <w:rFonts w:ascii="Times New Roman" w:hAnsi="Times New Roman" w:cs="Times New Roman"/>
        </w:rPr>
      </w:pPr>
    </w:p>
    <w:p w14:paraId="0AFEC0CF" w14:textId="77777777" w:rsidR="0015045D" w:rsidRPr="00B72469" w:rsidRDefault="0015045D" w:rsidP="0015045D">
      <w:pPr>
        <w:spacing w:after="0" w:line="100" w:lineRule="atLeast"/>
        <w:rPr>
          <w:rFonts w:ascii="Times New Roman" w:hAnsi="Times New Roman" w:cs="Times New Roman"/>
        </w:rPr>
      </w:pPr>
    </w:p>
    <w:p w14:paraId="0AFEC0D0"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b/>
          <w:sz w:val="24"/>
        </w:rPr>
        <w:t>Viewing the output:</w:t>
      </w:r>
    </w:p>
    <w:p w14:paraId="0AFEC0D1" w14:textId="77777777" w:rsidR="0015045D" w:rsidRPr="00B72469" w:rsidRDefault="0015045D" w:rsidP="0015045D">
      <w:pPr>
        <w:spacing w:after="0" w:line="100" w:lineRule="atLeast"/>
        <w:rPr>
          <w:rFonts w:ascii="Times New Roman" w:hAnsi="Times New Roman" w:cs="Times New Roman"/>
        </w:rPr>
      </w:pPr>
    </w:p>
    <w:p w14:paraId="0AFEC0D2"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The sensor data generated by this sensor can be viewed either of the two ways mentioned below:</w:t>
      </w:r>
    </w:p>
    <w:p w14:paraId="0AFEC0D3" w14:textId="77777777" w:rsidR="0015045D" w:rsidRPr="00B72469" w:rsidRDefault="0015045D" w:rsidP="0015045D">
      <w:pPr>
        <w:spacing w:after="0" w:line="100" w:lineRule="atLeast"/>
        <w:rPr>
          <w:rFonts w:ascii="Times New Roman" w:hAnsi="Times New Roman" w:cs="Times New Roman"/>
        </w:rPr>
      </w:pPr>
    </w:p>
    <w:p w14:paraId="0AFEC0D4" w14:textId="77777777" w:rsidR="0015045D" w:rsidRPr="00B72469" w:rsidRDefault="0015045D" w:rsidP="0015045D">
      <w:pPr>
        <w:pStyle w:val="ListParagraph"/>
        <w:widowControl/>
        <w:numPr>
          <w:ilvl w:val="0"/>
          <w:numId w:val="11"/>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t>Console Client: Go to %SENSORCLOUD_HOME%\scripts\clients and execute prepareConsoleClient.bat which will open the client console in a command window where the GPS data received from the Sensor Grid can be viewed.</w:t>
      </w:r>
    </w:p>
    <w:p w14:paraId="0AFEC0D5" w14:textId="77777777" w:rsidR="0015045D" w:rsidRPr="00B72469" w:rsidRDefault="0015045D" w:rsidP="0015045D">
      <w:pPr>
        <w:pStyle w:val="ListParagraph"/>
        <w:widowControl/>
        <w:numPr>
          <w:ilvl w:val="0"/>
          <w:numId w:val="11"/>
        </w:numPr>
        <w:tabs>
          <w:tab w:val="left" w:pos="720"/>
        </w:tabs>
        <w:suppressAutoHyphens/>
        <w:spacing w:after="0" w:line="100" w:lineRule="atLeast"/>
        <w:contextualSpacing w:val="0"/>
        <w:rPr>
          <w:rFonts w:ascii="Times New Roman" w:hAnsi="Times New Roman" w:cs="Times New Roman"/>
        </w:rPr>
      </w:pPr>
      <w:r w:rsidRPr="00B72469">
        <w:rPr>
          <w:rFonts w:ascii="Times New Roman" w:hAnsi="Times New Roman" w:cs="Times New Roman"/>
          <w:sz w:val="24"/>
        </w:rPr>
        <w:lastRenderedPageBreak/>
        <w:t xml:space="preserve"> Sensor Grid Demo: Go to %SENSORCLOUD_HOME%\scripts\clients and execute prepareSwingClientLocal.bat which will open a graphical interface where the GPS data received from the Sensor Grid can be viewed in a graphical format.</w:t>
      </w:r>
    </w:p>
    <w:p w14:paraId="0AFEC0D6"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noProof/>
        </w:rPr>
        <w:drawing>
          <wp:inline distT="0" distB="0" distL="0" distR="0" wp14:anchorId="0AFED34A" wp14:editId="0AFED34B">
            <wp:extent cx="5932170" cy="4218305"/>
            <wp:effectExtent l="0" t="0" r="0" b="0"/>
            <wp:docPr id="21"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07"/>
                    <a:srcRect/>
                    <a:stretch>
                      <a:fillRect/>
                    </a:stretch>
                  </pic:blipFill>
                  <pic:spPr bwMode="auto">
                    <a:xfrm>
                      <a:off x="0" y="0"/>
                      <a:ext cx="5932170" cy="4218305"/>
                    </a:xfrm>
                    <a:prstGeom prst="rect">
                      <a:avLst/>
                    </a:prstGeom>
                    <a:noFill/>
                    <a:ln w="9525">
                      <a:noFill/>
                      <a:miter lim="800000"/>
                      <a:headEnd/>
                      <a:tailEnd/>
                    </a:ln>
                  </pic:spPr>
                </pic:pic>
              </a:graphicData>
            </a:graphic>
          </wp:inline>
        </w:drawing>
      </w:r>
    </w:p>
    <w:p w14:paraId="0AFEC0D7" w14:textId="77777777" w:rsidR="0015045D" w:rsidRPr="00B72469" w:rsidRDefault="0015045D" w:rsidP="0015045D">
      <w:pPr>
        <w:tabs>
          <w:tab w:val="left" w:pos="1271"/>
        </w:tabs>
        <w:jc w:val="center"/>
        <w:rPr>
          <w:rFonts w:ascii="Times New Roman" w:hAnsi="Times New Roman" w:cs="Times New Roman"/>
        </w:rPr>
      </w:pPr>
      <w:r w:rsidRPr="00B72469">
        <w:rPr>
          <w:rFonts w:ascii="Times New Roman" w:hAnsi="Times New Roman" w:cs="Times New Roman"/>
        </w:rPr>
        <w:t xml:space="preserve">Fig: </w:t>
      </w:r>
      <w:r w:rsidRPr="00B72469">
        <w:rPr>
          <w:rFonts w:ascii="Times New Roman" w:hAnsi="Times New Roman" w:cs="Times New Roman"/>
          <w:sz w:val="24"/>
        </w:rPr>
        <w:t>View Using Swing Client</w:t>
      </w:r>
    </w:p>
    <w:p w14:paraId="0AFEC0D8" w14:textId="77777777" w:rsidR="0015045D" w:rsidRPr="00B72469" w:rsidRDefault="0015045D" w:rsidP="0015045D">
      <w:pPr>
        <w:spacing w:after="0" w:line="100" w:lineRule="atLeast"/>
        <w:rPr>
          <w:rFonts w:ascii="Times New Roman" w:hAnsi="Times New Roman" w:cs="Times New Roman"/>
        </w:rPr>
      </w:pPr>
      <w:r w:rsidRPr="00B72469">
        <w:rPr>
          <w:rFonts w:ascii="Times New Roman" w:hAnsi="Times New Roman" w:cs="Times New Roman"/>
          <w:sz w:val="24"/>
        </w:rPr>
        <w:t>Video Reference: http://screenr.com/bjTs</w:t>
      </w:r>
    </w:p>
    <w:p w14:paraId="0AFEC0D9" w14:textId="77777777" w:rsidR="0015045D" w:rsidRPr="00B72469" w:rsidRDefault="0015045D" w:rsidP="0015045D">
      <w:pPr>
        <w:rPr>
          <w:rFonts w:ascii="Times New Roman" w:hAnsi="Times New Roman" w:cs="Times New Roman"/>
          <w:sz w:val="24"/>
          <w:szCs w:val="24"/>
        </w:rPr>
      </w:pPr>
    </w:p>
    <w:p w14:paraId="0AFEC0DA" w14:textId="77777777" w:rsidR="0015045D" w:rsidRPr="00B72469" w:rsidRDefault="0015045D" w:rsidP="0015045D">
      <w:pPr>
        <w:rPr>
          <w:rFonts w:ascii="Times New Roman" w:hAnsi="Times New Roman" w:cs="Times New Roman"/>
          <w:b/>
          <w:sz w:val="24"/>
          <w:szCs w:val="24"/>
        </w:rPr>
      </w:pPr>
      <w:r w:rsidRPr="00B72469">
        <w:rPr>
          <w:rFonts w:ascii="Times New Roman" w:hAnsi="Times New Roman" w:cs="Times New Roman"/>
          <w:b/>
          <w:sz w:val="24"/>
          <w:szCs w:val="24"/>
        </w:rPr>
        <w:t>2.2.2</w:t>
      </w:r>
      <w:bookmarkStart w:id="18" w:name="SensorUserGuide"/>
      <w:bookmarkEnd w:id="18"/>
      <w:r w:rsidRPr="00B72469">
        <w:rPr>
          <w:rFonts w:ascii="Times New Roman" w:hAnsi="Times New Roman" w:cs="Times New Roman"/>
          <w:b/>
          <w:sz w:val="24"/>
          <w:szCs w:val="24"/>
        </w:rPr>
        <w:t xml:space="preserve"> User Guide for Sensors</w:t>
      </w:r>
    </w:p>
    <w:p w14:paraId="0AFEC0DB" w14:textId="77777777" w:rsidR="0015045D" w:rsidRPr="00B72469" w:rsidRDefault="0015045D" w:rsidP="0015045D">
      <w:pPr>
        <w:rPr>
          <w:rFonts w:ascii="Times New Roman" w:hAnsi="Times New Roman" w:cs="Times New Roman"/>
          <w:sz w:val="24"/>
        </w:rPr>
      </w:pPr>
    </w:p>
    <w:p w14:paraId="0AFEC0DC" w14:textId="77777777" w:rsidR="0015045D" w:rsidRPr="00B72469" w:rsidRDefault="0015045D" w:rsidP="0015045D">
      <w:pPr>
        <w:rPr>
          <w:rFonts w:ascii="Times New Roman" w:hAnsi="Times New Roman" w:cs="Times New Roman"/>
          <w:b/>
          <w:sz w:val="28"/>
        </w:rPr>
      </w:pPr>
      <w:r w:rsidRPr="00B72469">
        <w:rPr>
          <w:rFonts w:ascii="Times New Roman" w:hAnsi="Times New Roman" w:cs="Times New Roman"/>
          <w:b/>
          <w:sz w:val="28"/>
        </w:rPr>
        <w:t>Introduction</w:t>
      </w:r>
    </w:p>
    <w:p w14:paraId="0AFEC0DD"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The CloudSensor can be used to deploy various kinds of sensors. This guide states the various steps involved in deploying various sensors. Each sensor can be deployed in 2 ways. One way to deploy is using the swing based GUI client and the other way to deploy them using batch scripts.</w:t>
      </w:r>
    </w:p>
    <w:p w14:paraId="0AFEC0DE" w14:textId="77777777" w:rsidR="0015045D" w:rsidRPr="00B72469" w:rsidRDefault="0015045D" w:rsidP="0015045D">
      <w:pPr>
        <w:pStyle w:val="ListParagraph"/>
        <w:widowControl/>
        <w:numPr>
          <w:ilvl w:val="0"/>
          <w:numId w:val="43"/>
        </w:numPr>
        <w:rPr>
          <w:rFonts w:ascii="Times New Roman" w:hAnsi="Times New Roman" w:cs="Times New Roman"/>
          <w:b/>
          <w:sz w:val="24"/>
          <w:u w:val="single"/>
        </w:rPr>
      </w:pPr>
      <w:r w:rsidRPr="00B72469">
        <w:rPr>
          <w:rFonts w:ascii="Times New Roman" w:hAnsi="Times New Roman" w:cs="Times New Roman"/>
          <w:b/>
          <w:sz w:val="24"/>
          <w:u w:val="single"/>
        </w:rPr>
        <w:t>Twitter Sensor</w:t>
      </w:r>
    </w:p>
    <w:p w14:paraId="0AFEC0DF" w14:textId="77777777" w:rsidR="0015045D" w:rsidRPr="00B72469" w:rsidRDefault="0015045D" w:rsidP="0015045D">
      <w:pPr>
        <w:pStyle w:val="ListParagraph"/>
        <w:rPr>
          <w:rFonts w:ascii="Times New Roman" w:hAnsi="Times New Roman" w:cs="Times New Roman"/>
          <w:b/>
          <w:sz w:val="24"/>
          <w:u w:val="single"/>
        </w:rPr>
      </w:pPr>
    </w:p>
    <w:p w14:paraId="0AFEC0E0" w14:textId="77777777" w:rsidR="0015045D" w:rsidRPr="00B72469" w:rsidRDefault="0015045D" w:rsidP="0015045D">
      <w:pPr>
        <w:pStyle w:val="ListParagraph"/>
        <w:rPr>
          <w:rFonts w:ascii="Times New Roman" w:hAnsi="Times New Roman" w:cs="Times New Roman"/>
          <w:sz w:val="24"/>
        </w:rPr>
      </w:pPr>
      <w:r w:rsidRPr="00B72469">
        <w:rPr>
          <w:rFonts w:ascii="Times New Roman" w:hAnsi="Times New Roman" w:cs="Times New Roman"/>
          <w:sz w:val="24"/>
        </w:rPr>
        <w:t xml:space="preserve">GUI client </w:t>
      </w:r>
      <w:proofErr w:type="gramStart"/>
      <w:r w:rsidRPr="00B72469">
        <w:rPr>
          <w:rFonts w:ascii="Times New Roman" w:hAnsi="Times New Roman" w:cs="Times New Roman"/>
          <w:sz w:val="24"/>
        </w:rPr>
        <w:t>Steps :</w:t>
      </w:r>
      <w:proofErr w:type="gramEnd"/>
    </w:p>
    <w:p w14:paraId="0AFEC0E1" w14:textId="77777777" w:rsidR="0015045D" w:rsidRPr="00B72469" w:rsidRDefault="0015045D" w:rsidP="0015045D">
      <w:pPr>
        <w:pStyle w:val="ListParagraph"/>
        <w:widowControl/>
        <w:numPr>
          <w:ilvl w:val="0"/>
          <w:numId w:val="44"/>
        </w:numPr>
        <w:rPr>
          <w:rFonts w:ascii="Times New Roman" w:hAnsi="Times New Roman" w:cs="Times New Roman"/>
          <w:sz w:val="24"/>
        </w:rPr>
      </w:pPr>
      <w:r w:rsidRPr="00B72469">
        <w:rPr>
          <w:rFonts w:ascii="Times New Roman" w:hAnsi="Times New Roman" w:cs="Times New Roman"/>
          <w:sz w:val="24"/>
        </w:rPr>
        <w:t>Run the startLocal.bat file to start the GUI interface for deploying twitter sensor.</w:t>
      </w:r>
    </w:p>
    <w:p w14:paraId="0AFEC0E2"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4C" wp14:editId="0AFED34D">
            <wp:extent cx="5943600" cy="2951480"/>
            <wp:effectExtent l="0" t="0" r="0" b="1270"/>
            <wp:docPr id="7053" name="Picture 7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Twitter.jpg"/>
                    <pic:cNvPicPr/>
                  </pic:nvPicPr>
                  <pic:blipFill>
                    <a:blip r:embed="rId108">
                      <a:extLst>
                        <a:ext uri="{28A0092B-C50C-407E-A947-70E740481C1C}">
                          <a14:useLocalDpi xmlns:a14="http://schemas.microsoft.com/office/drawing/2010/main" val="0"/>
                        </a:ext>
                      </a:extLst>
                    </a:blip>
                    <a:stretch>
                      <a:fillRect/>
                    </a:stretch>
                  </pic:blipFill>
                  <pic:spPr>
                    <a:xfrm>
                      <a:off x="0" y="0"/>
                      <a:ext cx="5943600" cy="2951480"/>
                    </a:xfrm>
                    <a:prstGeom prst="rect">
                      <a:avLst/>
                    </a:prstGeom>
                  </pic:spPr>
                </pic:pic>
              </a:graphicData>
            </a:graphic>
          </wp:inline>
        </w:drawing>
      </w:r>
    </w:p>
    <w:p w14:paraId="0AFEC0E3" w14:textId="77777777" w:rsidR="0015045D" w:rsidRPr="00B72469" w:rsidRDefault="0015045D" w:rsidP="0015045D">
      <w:pPr>
        <w:pStyle w:val="ListParagraph"/>
        <w:ind w:left="1080"/>
        <w:rPr>
          <w:rFonts w:ascii="Times New Roman" w:hAnsi="Times New Roman" w:cs="Times New Roman"/>
          <w:sz w:val="24"/>
        </w:rPr>
      </w:pPr>
    </w:p>
    <w:p w14:paraId="0AFEC0E4" w14:textId="77777777" w:rsidR="0015045D" w:rsidRPr="00B72469" w:rsidRDefault="0015045D" w:rsidP="0015045D">
      <w:pPr>
        <w:pStyle w:val="ListParagraph"/>
        <w:widowControl/>
        <w:numPr>
          <w:ilvl w:val="0"/>
          <w:numId w:val="44"/>
        </w:numPr>
        <w:rPr>
          <w:rFonts w:ascii="Times New Roman" w:hAnsi="Times New Roman" w:cs="Times New Roman"/>
          <w:sz w:val="24"/>
        </w:rPr>
      </w:pPr>
      <w:r w:rsidRPr="00B72469">
        <w:rPr>
          <w:rFonts w:ascii="Times New Roman" w:hAnsi="Times New Roman" w:cs="Times New Roman"/>
          <w:sz w:val="24"/>
        </w:rPr>
        <w:t>The startLocal script opens up the GUI</w:t>
      </w:r>
    </w:p>
    <w:p w14:paraId="0AFEC0E5" w14:textId="77777777" w:rsidR="0015045D" w:rsidRPr="00B72469" w:rsidRDefault="0015045D" w:rsidP="0015045D">
      <w:pPr>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4E" wp14:editId="0AFED34F">
            <wp:extent cx="5943600" cy="3249930"/>
            <wp:effectExtent l="0" t="0" r="0" b="7620"/>
            <wp:docPr id="7054" name="Picture 7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jpg"/>
                    <pic:cNvPicPr/>
                  </pic:nvPicPr>
                  <pic:blipFill>
                    <a:blip r:embed="rId109">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0E6" w14:textId="77777777" w:rsidR="0015045D" w:rsidRPr="00B72469" w:rsidRDefault="0015045D" w:rsidP="0015045D">
      <w:pPr>
        <w:ind w:left="1080"/>
        <w:rPr>
          <w:rFonts w:ascii="Times New Roman" w:hAnsi="Times New Roman" w:cs="Times New Roman"/>
          <w:sz w:val="24"/>
        </w:rPr>
      </w:pPr>
    </w:p>
    <w:p w14:paraId="0AFEC0E7" w14:textId="77777777" w:rsidR="0015045D" w:rsidRPr="00B72469" w:rsidRDefault="0015045D" w:rsidP="0015045D">
      <w:pPr>
        <w:ind w:left="1080"/>
        <w:rPr>
          <w:rFonts w:ascii="Times New Roman" w:hAnsi="Times New Roman" w:cs="Times New Roman"/>
          <w:sz w:val="24"/>
        </w:rPr>
      </w:pPr>
    </w:p>
    <w:p w14:paraId="0AFEC0E8" w14:textId="77777777" w:rsidR="0015045D" w:rsidRPr="00B72469" w:rsidRDefault="0015045D" w:rsidP="0015045D">
      <w:pPr>
        <w:ind w:left="1080"/>
        <w:rPr>
          <w:rFonts w:ascii="Times New Roman" w:hAnsi="Times New Roman" w:cs="Times New Roman"/>
          <w:sz w:val="24"/>
        </w:rPr>
      </w:pPr>
    </w:p>
    <w:p w14:paraId="0AFEC0E9" w14:textId="77777777" w:rsidR="0015045D" w:rsidRPr="00B72469" w:rsidRDefault="0015045D" w:rsidP="0015045D">
      <w:pPr>
        <w:ind w:left="1080"/>
        <w:rPr>
          <w:rFonts w:ascii="Times New Roman" w:hAnsi="Times New Roman" w:cs="Times New Roman"/>
          <w:sz w:val="24"/>
        </w:rPr>
      </w:pPr>
    </w:p>
    <w:p w14:paraId="0AFEC0EA" w14:textId="77777777" w:rsidR="0015045D" w:rsidRPr="00B72469" w:rsidRDefault="0015045D" w:rsidP="0015045D">
      <w:pPr>
        <w:ind w:left="1080"/>
        <w:rPr>
          <w:rFonts w:ascii="Times New Roman" w:hAnsi="Times New Roman" w:cs="Times New Roman"/>
          <w:sz w:val="24"/>
        </w:rPr>
      </w:pPr>
    </w:p>
    <w:p w14:paraId="0AFEC0EB" w14:textId="77777777" w:rsidR="0015045D" w:rsidRPr="00B72469" w:rsidRDefault="0015045D" w:rsidP="0015045D">
      <w:pPr>
        <w:ind w:left="1080"/>
        <w:rPr>
          <w:rFonts w:ascii="Times New Roman" w:hAnsi="Times New Roman" w:cs="Times New Roman"/>
          <w:sz w:val="24"/>
        </w:rPr>
      </w:pPr>
    </w:p>
    <w:p w14:paraId="0AFEC0EC" w14:textId="77777777" w:rsidR="0015045D" w:rsidRPr="00B72469" w:rsidRDefault="0015045D" w:rsidP="0015045D">
      <w:pPr>
        <w:pStyle w:val="ListParagraph"/>
        <w:widowControl/>
        <w:numPr>
          <w:ilvl w:val="0"/>
          <w:numId w:val="44"/>
        </w:numPr>
        <w:rPr>
          <w:rFonts w:ascii="Times New Roman" w:hAnsi="Times New Roman" w:cs="Times New Roman"/>
          <w:sz w:val="24"/>
        </w:rPr>
      </w:pPr>
      <w:r w:rsidRPr="00B72469">
        <w:rPr>
          <w:rFonts w:ascii="Times New Roman" w:hAnsi="Times New Roman" w:cs="Times New Roman"/>
          <w:sz w:val="24"/>
        </w:rPr>
        <w:t>Once the GUI opens, click on the Deploy</w:t>
      </w:r>
    </w:p>
    <w:p w14:paraId="0AFEC0ED"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50" wp14:editId="0AFED351">
            <wp:extent cx="5943600" cy="3249930"/>
            <wp:effectExtent l="0" t="0" r="0" b="7620"/>
            <wp:docPr id="7055" name="Picture 7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1.jpg"/>
                    <pic:cNvPicPr/>
                  </pic:nvPicPr>
                  <pic:blipFill>
                    <a:blip r:embed="rId110">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0EE" w14:textId="77777777" w:rsidR="0015045D" w:rsidRPr="00B72469" w:rsidRDefault="0015045D" w:rsidP="0015045D">
      <w:pPr>
        <w:pStyle w:val="ListParagraph"/>
        <w:ind w:left="1080"/>
        <w:rPr>
          <w:rFonts w:ascii="Times New Roman" w:hAnsi="Times New Roman" w:cs="Times New Roman"/>
          <w:sz w:val="24"/>
        </w:rPr>
      </w:pPr>
    </w:p>
    <w:p w14:paraId="0AFEC0EF" w14:textId="77777777" w:rsidR="0015045D" w:rsidRPr="00B72469" w:rsidRDefault="0015045D" w:rsidP="0015045D">
      <w:pPr>
        <w:pStyle w:val="ListParagraph"/>
        <w:widowControl/>
        <w:numPr>
          <w:ilvl w:val="0"/>
          <w:numId w:val="44"/>
        </w:numPr>
        <w:rPr>
          <w:rFonts w:ascii="Times New Roman" w:hAnsi="Times New Roman" w:cs="Times New Roman"/>
          <w:sz w:val="24"/>
        </w:rPr>
      </w:pPr>
      <w:r w:rsidRPr="00B72469">
        <w:rPr>
          <w:rFonts w:ascii="Times New Roman" w:hAnsi="Times New Roman" w:cs="Times New Roman"/>
          <w:sz w:val="24"/>
        </w:rPr>
        <w:t>Clicking on the deploy button, opens a new window for sensor selection. Enter the relevant data for twitter sensor and select the type from dropdown selection box.</w:t>
      </w:r>
    </w:p>
    <w:p w14:paraId="0AFEC0F0"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52" wp14:editId="0AFED353">
            <wp:extent cx="5936757" cy="3295291"/>
            <wp:effectExtent l="0" t="0" r="6985" b="635"/>
            <wp:docPr id="7056" name="Picture 7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_details.jpg"/>
                    <pic:cNvPicPr/>
                  </pic:nvPicPr>
                  <pic:blipFill>
                    <a:blip r:embed="rId111">
                      <a:extLst>
                        <a:ext uri="{28A0092B-C50C-407E-A947-70E740481C1C}">
                          <a14:useLocalDpi xmlns:a14="http://schemas.microsoft.com/office/drawing/2010/main" val="0"/>
                        </a:ext>
                      </a:extLst>
                    </a:blip>
                    <a:stretch>
                      <a:fillRect/>
                    </a:stretch>
                  </pic:blipFill>
                  <pic:spPr>
                    <a:xfrm>
                      <a:off x="0" y="0"/>
                      <a:ext cx="5943600" cy="3299089"/>
                    </a:xfrm>
                    <a:prstGeom prst="rect">
                      <a:avLst/>
                    </a:prstGeom>
                  </pic:spPr>
                </pic:pic>
              </a:graphicData>
            </a:graphic>
          </wp:inline>
        </w:drawing>
      </w:r>
    </w:p>
    <w:p w14:paraId="0AFEC0F1" w14:textId="77777777" w:rsidR="0015045D" w:rsidRPr="00B72469" w:rsidRDefault="0015045D" w:rsidP="0015045D">
      <w:pPr>
        <w:pStyle w:val="ListParagraph"/>
        <w:ind w:left="1080"/>
        <w:rPr>
          <w:rFonts w:ascii="Times New Roman" w:hAnsi="Times New Roman" w:cs="Times New Roman"/>
          <w:sz w:val="24"/>
        </w:rPr>
      </w:pPr>
    </w:p>
    <w:p w14:paraId="0AFEC0F2" w14:textId="77777777" w:rsidR="0015045D" w:rsidRPr="00B72469" w:rsidRDefault="0015045D" w:rsidP="0015045D">
      <w:pPr>
        <w:pStyle w:val="ListParagraph"/>
        <w:ind w:left="1080"/>
        <w:rPr>
          <w:rFonts w:ascii="Times New Roman" w:hAnsi="Times New Roman" w:cs="Times New Roman"/>
          <w:sz w:val="24"/>
        </w:rPr>
      </w:pPr>
    </w:p>
    <w:p w14:paraId="0AFEC0F3" w14:textId="77777777" w:rsidR="0015045D" w:rsidRPr="00B72469" w:rsidRDefault="0015045D" w:rsidP="0015045D">
      <w:pPr>
        <w:pStyle w:val="ListParagraph"/>
        <w:ind w:left="1080"/>
        <w:rPr>
          <w:rFonts w:ascii="Times New Roman" w:hAnsi="Times New Roman" w:cs="Times New Roman"/>
          <w:sz w:val="24"/>
        </w:rPr>
      </w:pPr>
    </w:p>
    <w:p w14:paraId="0AFEC0F4" w14:textId="77777777" w:rsidR="0015045D" w:rsidRPr="00B72469" w:rsidRDefault="0015045D" w:rsidP="0015045D">
      <w:pPr>
        <w:pStyle w:val="ListParagraph"/>
        <w:ind w:left="1080"/>
        <w:rPr>
          <w:rFonts w:ascii="Times New Roman" w:hAnsi="Times New Roman" w:cs="Times New Roman"/>
          <w:sz w:val="24"/>
        </w:rPr>
      </w:pPr>
    </w:p>
    <w:p w14:paraId="0AFEC0F5" w14:textId="77777777" w:rsidR="0015045D" w:rsidRPr="00B72469" w:rsidRDefault="0015045D" w:rsidP="0015045D">
      <w:pPr>
        <w:pStyle w:val="ListParagraph"/>
        <w:ind w:left="1080"/>
        <w:rPr>
          <w:rFonts w:ascii="Times New Roman" w:hAnsi="Times New Roman" w:cs="Times New Roman"/>
          <w:sz w:val="24"/>
        </w:rPr>
      </w:pPr>
    </w:p>
    <w:p w14:paraId="0AFEC0F6" w14:textId="77777777" w:rsidR="0015045D" w:rsidRPr="00B72469" w:rsidRDefault="0015045D" w:rsidP="0015045D">
      <w:pPr>
        <w:pStyle w:val="ListParagraph"/>
        <w:ind w:left="1080"/>
        <w:rPr>
          <w:rFonts w:ascii="Times New Roman" w:hAnsi="Times New Roman" w:cs="Times New Roman"/>
          <w:sz w:val="24"/>
        </w:rPr>
      </w:pPr>
    </w:p>
    <w:p w14:paraId="0AFEC0F7" w14:textId="77777777" w:rsidR="0015045D" w:rsidRPr="00B72469" w:rsidRDefault="0015045D" w:rsidP="0015045D">
      <w:pPr>
        <w:pStyle w:val="ListParagraph"/>
        <w:widowControl/>
        <w:numPr>
          <w:ilvl w:val="0"/>
          <w:numId w:val="44"/>
        </w:numPr>
        <w:rPr>
          <w:rFonts w:ascii="Times New Roman" w:hAnsi="Times New Roman" w:cs="Times New Roman"/>
          <w:sz w:val="24"/>
        </w:rPr>
      </w:pPr>
      <w:r w:rsidRPr="00B72469">
        <w:rPr>
          <w:rFonts w:ascii="Times New Roman" w:hAnsi="Times New Roman" w:cs="Times New Roman"/>
          <w:sz w:val="24"/>
        </w:rPr>
        <w:t>After filling the required details, click on OK button</w:t>
      </w:r>
    </w:p>
    <w:p w14:paraId="0AFEC0F8" w14:textId="77777777" w:rsidR="0015045D" w:rsidRPr="00B72469" w:rsidRDefault="0015045D" w:rsidP="0015045D">
      <w:pPr>
        <w:pStyle w:val="ListParagraph"/>
        <w:ind w:left="1080"/>
        <w:rPr>
          <w:rFonts w:ascii="Times New Roman" w:hAnsi="Times New Roman" w:cs="Times New Roman"/>
          <w:sz w:val="24"/>
        </w:rPr>
      </w:pPr>
    </w:p>
    <w:p w14:paraId="0AFEC0F9"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54" wp14:editId="0AFED355">
            <wp:extent cx="5943600" cy="3314065"/>
            <wp:effectExtent l="0" t="0" r="0" b="635"/>
            <wp:docPr id="7057" name="Picture 7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4.jpg"/>
                    <pic:cNvPicPr/>
                  </pic:nvPicPr>
                  <pic:blipFill>
                    <a:blip r:embed="rId112">
                      <a:extLst>
                        <a:ext uri="{28A0092B-C50C-407E-A947-70E740481C1C}">
                          <a14:useLocalDpi xmlns:a14="http://schemas.microsoft.com/office/drawing/2010/main" val="0"/>
                        </a:ext>
                      </a:extLst>
                    </a:blip>
                    <a:stretch>
                      <a:fillRect/>
                    </a:stretch>
                  </pic:blipFill>
                  <pic:spPr>
                    <a:xfrm>
                      <a:off x="0" y="0"/>
                      <a:ext cx="5943600" cy="3314065"/>
                    </a:xfrm>
                    <a:prstGeom prst="rect">
                      <a:avLst/>
                    </a:prstGeom>
                  </pic:spPr>
                </pic:pic>
              </a:graphicData>
            </a:graphic>
          </wp:inline>
        </w:drawing>
      </w:r>
    </w:p>
    <w:p w14:paraId="0AFEC0FA" w14:textId="77777777" w:rsidR="0015045D" w:rsidRPr="00B72469" w:rsidRDefault="0015045D" w:rsidP="0015045D">
      <w:pPr>
        <w:pStyle w:val="ListParagraph"/>
        <w:ind w:left="1080"/>
        <w:rPr>
          <w:rFonts w:ascii="Times New Roman" w:hAnsi="Times New Roman" w:cs="Times New Roman"/>
          <w:sz w:val="24"/>
        </w:rPr>
      </w:pPr>
    </w:p>
    <w:p w14:paraId="0AFEC0FB" w14:textId="77777777" w:rsidR="0015045D" w:rsidRPr="00B72469" w:rsidRDefault="0015045D" w:rsidP="0015045D">
      <w:pPr>
        <w:pStyle w:val="ListParagraph"/>
        <w:widowControl/>
        <w:numPr>
          <w:ilvl w:val="0"/>
          <w:numId w:val="44"/>
        </w:numPr>
        <w:rPr>
          <w:rFonts w:ascii="Times New Roman" w:hAnsi="Times New Roman" w:cs="Times New Roman"/>
          <w:sz w:val="24"/>
        </w:rPr>
      </w:pPr>
      <w:r w:rsidRPr="00B72469">
        <w:rPr>
          <w:rFonts w:ascii="Times New Roman" w:hAnsi="Times New Roman" w:cs="Times New Roman"/>
          <w:sz w:val="24"/>
        </w:rPr>
        <w:t>Then the twitter sensor gets deployed and we can see it in the GUI as shown in following screenshot.</w:t>
      </w:r>
    </w:p>
    <w:p w14:paraId="0AFEC0FC"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56" wp14:editId="0AFED357">
            <wp:extent cx="5943600" cy="3431540"/>
            <wp:effectExtent l="0" t="0" r="0" b="0"/>
            <wp:docPr id="7058" name="Picture 7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5.jpg"/>
                    <pic:cNvPicPr/>
                  </pic:nvPicPr>
                  <pic:blipFill>
                    <a:blip r:embed="rId113">
                      <a:extLst>
                        <a:ext uri="{28A0092B-C50C-407E-A947-70E740481C1C}">
                          <a14:useLocalDpi xmlns:a14="http://schemas.microsoft.com/office/drawing/2010/main" val="0"/>
                        </a:ext>
                      </a:extLst>
                    </a:blip>
                    <a:stretch>
                      <a:fillRect/>
                    </a:stretch>
                  </pic:blipFill>
                  <pic:spPr>
                    <a:xfrm>
                      <a:off x="0" y="0"/>
                      <a:ext cx="5943600" cy="3431540"/>
                    </a:xfrm>
                    <a:prstGeom prst="rect">
                      <a:avLst/>
                    </a:prstGeom>
                  </pic:spPr>
                </pic:pic>
              </a:graphicData>
            </a:graphic>
          </wp:inline>
        </w:drawing>
      </w:r>
    </w:p>
    <w:p w14:paraId="0AFEC0FD" w14:textId="77777777" w:rsidR="0015045D" w:rsidRPr="00B72469" w:rsidRDefault="0015045D" w:rsidP="0015045D">
      <w:pPr>
        <w:pStyle w:val="ListParagraph"/>
        <w:ind w:left="1080"/>
        <w:rPr>
          <w:rFonts w:ascii="Times New Roman" w:hAnsi="Times New Roman" w:cs="Times New Roman"/>
          <w:sz w:val="24"/>
        </w:rPr>
      </w:pPr>
    </w:p>
    <w:p w14:paraId="0AFEC0FE" w14:textId="77777777" w:rsidR="0015045D" w:rsidRPr="00B72469" w:rsidRDefault="0015045D" w:rsidP="0015045D">
      <w:pPr>
        <w:pStyle w:val="ListParagraph"/>
        <w:widowControl/>
        <w:numPr>
          <w:ilvl w:val="0"/>
          <w:numId w:val="44"/>
        </w:numPr>
        <w:rPr>
          <w:rFonts w:ascii="Times New Roman" w:hAnsi="Times New Roman" w:cs="Times New Roman"/>
          <w:sz w:val="24"/>
        </w:rPr>
      </w:pPr>
      <w:r w:rsidRPr="00B72469">
        <w:rPr>
          <w:rFonts w:ascii="Times New Roman" w:hAnsi="Times New Roman" w:cs="Times New Roman"/>
          <w:sz w:val="24"/>
        </w:rPr>
        <w:t>The sensor can be stopped by clicking on Stop button as shown above.</w:t>
      </w:r>
    </w:p>
    <w:p w14:paraId="0AFEC0FF" w14:textId="77777777" w:rsidR="0015045D" w:rsidRPr="00B72469" w:rsidRDefault="0015045D" w:rsidP="0015045D">
      <w:pPr>
        <w:ind w:left="360"/>
        <w:rPr>
          <w:rFonts w:ascii="Times New Roman" w:hAnsi="Times New Roman" w:cs="Times New Roman"/>
          <w:sz w:val="24"/>
        </w:rPr>
      </w:pPr>
    </w:p>
    <w:p w14:paraId="0AFEC100" w14:textId="77777777" w:rsidR="0015045D" w:rsidRPr="00B72469" w:rsidRDefault="0015045D" w:rsidP="0015045D">
      <w:pPr>
        <w:ind w:left="360"/>
        <w:rPr>
          <w:rFonts w:ascii="Times New Roman" w:hAnsi="Times New Roman" w:cs="Times New Roman"/>
          <w:sz w:val="24"/>
        </w:rPr>
      </w:pPr>
      <w:r w:rsidRPr="00B72469">
        <w:rPr>
          <w:rFonts w:ascii="Times New Roman" w:hAnsi="Times New Roman" w:cs="Times New Roman"/>
          <w:sz w:val="24"/>
        </w:rPr>
        <w:t>Batch Script Steps:</w:t>
      </w:r>
    </w:p>
    <w:p w14:paraId="0AFEC101" w14:textId="77777777" w:rsidR="0015045D" w:rsidRPr="00B72469" w:rsidRDefault="0015045D" w:rsidP="0015045D">
      <w:pPr>
        <w:pStyle w:val="ListParagraph"/>
        <w:widowControl/>
        <w:numPr>
          <w:ilvl w:val="0"/>
          <w:numId w:val="46"/>
        </w:numPr>
        <w:rPr>
          <w:rFonts w:ascii="Times New Roman" w:hAnsi="Times New Roman" w:cs="Times New Roman"/>
          <w:sz w:val="24"/>
        </w:rPr>
      </w:pPr>
      <w:r w:rsidRPr="00B72469">
        <w:rPr>
          <w:rFonts w:ascii="Times New Roman" w:hAnsi="Times New Roman" w:cs="Times New Roman"/>
          <w:sz w:val="24"/>
        </w:rPr>
        <w:t>Go to command prompt and run the “prepareTwitterSensor” batch script as shown</w:t>
      </w:r>
    </w:p>
    <w:p w14:paraId="0AFEC102"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58" wp14:editId="0AFED359">
            <wp:extent cx="5943600" cy="2564765"/>
            <wp:effectExtent l="0" t="0" r="0" b="6985"/>
            <wp:docPr id="7059" name="Picture 7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batch1.jpg"/>
                    <pic:cNvPicPr/>
                  </pic:nvPicPr>
                  <pic:blipFill>
                    <a:blip r:embed="rId114">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0AFEC103" w14:textId="77777777" w:rsidR="0015045D" w:rsidRPr="00B72469" w:rsidRDefault="0015045D" w:rsidP="0015045D">
      <w:pPr>
        <w:pStyle w:val="ListParagraph"/>
        <w:widowControl/>
        <w:numPr>
          <w:ilvl w:val="0"/>
          <w:numId w:val="46"/>
        </w:numPr>
        <w:rPr>
          <w:rFonts w:ascii="Times New Roman" w:hAnsi="Times New Roman" w:cs="Times New Roman"/>
          <w:sz w:val="24"/>
        </w:rPr>
      </w:pPr>
      <w:r w:rsidRPr="00B72469">
        <w:rPr>
          <w:rFonts w:ascii="Times New Roman" w:hAnsi="Times New Roman" w:cs="Times New Roman"/>
          <w:sz w:val="24"/>
        </w:rPr>
        <w:t>Then once the Twitter sensor gets deployed successfully, you can see a new command prompt opening up as shown in screenshot.</w:t>
      </w:r>
    </w:p>
    <w:p w14:paraId="0AFEC104" w14:textId="77777777" w:rsidR="0015045D" w:rsidRPr="00B72469" w:rsidRDefault="0015045D" w:rsidP="0015045D">
      <w:pPr>
        <w:ind w:left="72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5A" wp14:editId="0AFED35B">
            <wp:extent cx="5943600" cy="2915920"/>
            <wp:effectExtent l="0" t="0" r="0" b="0"/>
            <wp:docPr id="7060" name="Picture 7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batch2.jpg"/>
                    <pic:cNvPicPr/>
                  </pic:nvPicPr>
                  <pic:blipFill>
                    <a:blip r:embed="rId115">
                      <a:extLst>
                        <a:ext uri="{28A0092B-C50C-407E-A947-70E740481C1C}">
                          <a14:useLocalDpi xmlns:a14="http://schemas.microsoft.com/office/drawing/2010/main" val="0"/>
                        </a:ext>
                      </a:extLst>
                    </a:blip>
                    <a:stretch>
                      <a:fillRect/>
                    </a:stretch>
                  </pic:blipFill>
                  <pic:spPr>
                    <a:xfrm>
                      <a:off x="0" y="0"/>
                      <a:ext cx="5943600" cy="2915920"/>
                    </a:xfrm>
                    <a:prstGeom prst="rect">
                      <a:avLst/>
                    </a:prstGeom>
                  </pic:spPr>
                </pic:pic>
              </a:graphicData>
            </a:graphic>
          </wp:inline>
        </w:drawing>
      </w:r>
    </w:p>
    <w:p w14:paraId="0AFEC105" w14:textId="77777777" w:rsidR="0015045D" w:rsidRPr="00B72469" w:rsidRDefault="0015045D" w:rsidP="0015045D">
      <w:pPr>
        <w:ind w:left="720"/>
        <w:rPr>
          <w:rFonts w:ascii="Times New Roman" w:hAnsi="Times New Roman" w:cs="Times New Roman"/>
          <w:sz w:val="24"/>
        </w:rPr>
      </w:pPr>
    </w:p>
    <w:p w14:paraId="0AFEC106" w14:textId="77777777" w:rsidR="0015045D" w:rsidRPr="00B72469" w:rsidRDefault="0015045D" w:rsidP="0015045D">
      <w:pPr>
        <w:ind w:left="720"/>
        <w:rPr>
          <w:rFonts w:ascii="Times New Roman" w:hAnsi="Times New Roman" w:cs="Times New Roman"/>
          <w:sz w:val="24"/>
        </w:rPr>
      </w:pPr>
    </w:p>
    <w:p w14:paraId="0AFEC107" w14:textId="77777777" w:rsidR="0015045D" w:rsidRPr="00B72469" w:rsidRDefault="0015045D" w:rsidP="0015045D">
      <w:pPr>
        <w:ind w:left="720"/>
        <w:rPr>
          <w:rFonts w:ascii="Times New Roman" w:hAnsi="Times New Roman" w:cs="Times New Roman"/>
          <w:sz w:val="24"/>
        </w:rPr>
      </w:pPr>
    </w:p>
    <w:p w14:paraId="0AFEC108" w14:textId="77777777" w:rsidR="0015045D" w:rsidRPr="00B72469" w:rsidRDefault="0015045D" w:rsidP="0015045D">
      <w:pPr>
        <w:ind w:left="720"/>
        <w:rPr>
          <w:rFonts w:ascii="Times New Roman" w:hAnsi="Times New Roman" w:cs="Times New Roman"/>
          <w:sz w:val="24"/>
        </w:rPr>
      </w:pPr>
    </w:p>
    <w:p w14:paraId="0AFEC109" w14:textId="77777777" w:rsidR="0015045D" w:rsidRPr="00B72469" w:rsidRDefault="0015045D" w:rsidP="0015045D">
      <w:pPr>
        <w:ind w:left="720"/>
        <w:rPr>
          <w:rFonts w:ascii="Times New Roman" w:hAnsi="Times New Roman" w:cs="Times New Roman"/>
          <w:sz w:val="24"/>
        </w:rPr>
      </w:pPr>
    </w:p>
    <w:p w14:paraId="0AFEC10A" w14:textId="77777777" w:rsidR="0015045D" w:rsidRPr="00B72469" w:rsidRDefault="0015045D" w:rsidP="0015045D">
      <w:pPr>
        <w:ind w:left="720"/>
        <w:rPr>
          <w:rFonts w:ascii="Times New Roman" w:hAnsi="Times New Roman" w:cs="Times New Roman"/>
          <w:sz w:val="24"/>
        </w:rPr>
      </w:pPr>
    </w:p>
    <w:p w14:paraId="0AFEC10B" w14:textId="77777777" w:rsidR="0015045D" w:rsidRPr="00B72469" w:rsidRDefault="0015045D" w:rsidP="0015045D">
      <w:pPr>
        <w:pStyle w:val="ListParagraph"/>
        <w:widowControl/>
        <w:numPr>
          <w:ilvl w:val="0"/>
          <w:numId w:val="43"/>
        </w:numPr>
        <w:rPr>
          <w:rFonts w:ascii="Times New Roman" w:hAnsi="Times New Roman" w:cs="Times New Roman"/>
          <w:b/>
          <w:sz w:val="24"/>
          <w:u w:val="single"/>
        </w:rPr>
      </w:pPr>
      <w:r w:rsidRPr="00B72469">
        <w:rPr>
          <w:rFonts w:ascii="Times New Roman" w:hAnsi="Times New Roman" w:cs="Times New Roman"/>
          <w:b/>
          <w:sz w:val="24"/>
          <w:u w:val="single"/>
        </w:rPr>
        <w:t>Chat Sensor</w:t>
      </w:r>
    </w:p>
    <w:p w14:paraId="0AFEC10C" w14:textId="77777777" w:rsidR="0015045D" w:rsidRPr="00B72469" w:rsidRDefault="0015045D" w:rsidP="0015045D">
      <w:pPr>
        <w:pStyle w:val="ListParagraph"/>
        <w:rPr>
          <w:rFonts w:ascii="Times New Roman" w:hAnsi="Times New Roman" w:cs="Times New Roman"/>
          <w:sz w:val="24"/>
        </w:rPr>
      </w:pPr>
      <w:r w:rsidRPr="00B72469">
        <w:rPr>
          <w:rFonts w:ascii="Times New Roman" w:hAnsi="Times New Roman" w:cs="Times New Roman"/>
          <w:sz w:val="24"/>
        </w:rPr>
        <w:t>GUI Client Steps:</w:t>
      </w:r>
    </w:p>
    <w:p w14:paraId="0AFEC10D" w14:textId="77777777" w:rsidR="0015045D" w:rsidRPr="00B72469" w:rsidRDefault="0015045D" w:rsidP="0015045D">
      <w:pPr>
        <w:pStyle w:val="ListParagraph"/>
        <w:rPr>
          <w:rFonts w:ascii="Times New Roman" w:hAnsi="Times New Roman" w:cs="Times New Roman"/>
          <w:sz w:val="24"/>
        </w:rPr>
      </w:pPr>
      <w:r w:rsidRPr="00B72469">
        <w:rPr>
          <w:rFonts w:ascii="Times New Roman" w:hAnsi="Times New Roman" w:cs="Times New Roman"/>
          <w:sz w:val="24"/>
        </w:rPr>
        <w:tab/>
      </w:r>
    </w:p>
    <w:p w14:paraId="0AFEC10E" w14:textId="77777777" w:rsidR="0015045D" w:rsidRPr="00B72469" w:rsidRDefault="0015045D" w:rsidP="0015045D">
      <w:pPr>
        <w:pStyle w:val="ListParagraph"/>
        <w:widowControl/>
        <w:numPr>
          <w:ilvl w:val="0"/>
          <w:numId w:val="47"/>
        </w:numPr>
        <w:rPr>
          <w:rFonts w:ascii="Times New Roman" w:hAnsi="Times New Roman" w:cs="Times New Roman"/>
          <w:sz w:val="24"/>
        </w:rPr>
      </w:pPr>
      <w:r w:rsidRPr="00B72469">
        <w:rPr>
          <w:rFonts w:ascii="Times New Roman" w:hAnsi="Times New Roman" w:cs="Times New Roman"/>
          <w:sz w:val="24"/>
        </w:rPr>
        <w:t>Run the startLocal.bat file to start the GUI interface for deploying chat sensor.</w:t>
      </w:r>
    </w:p>
    <w:p w14:paraId="0AFEC10F" w14:textId="77777777" w:rsidR="0015045D" w:rsidRPr="00B72469" w:rsidRDefault="0015045D" w:rsidP="0015045D">
      <w:pPr>
        <w:pStyle w:val="ListParagraph"/>
        <w:ind w:left="1080"/>
        <w:rPr>
          <w:rFonts w:ascii="Times New Roman" w:hAnsi="Times New Roman" w:cs="Times New Roman"/>
          <w:sz w:val="24"/>
        </w:rPr>
      </w:pPr>
    </w:p>
    <w:p w14:paraId="0AFEC110"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5C" wp14:editId="0AFED35D">
            <wp:extent cx="5943600" cy="2951480"/>
            <wp:effectExtent l="0" t="0" r="0" b="1270"/>
            <wp:docPr id="7061" name="Picture 7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Twitter.jpg"/>
                    <pic:cNvPicPr/>
                  </pic:nvPicPr>
                  <pic:blipFill>
                    <a:blip r:embed="rId108">
                      <a:extLst>
                        <a:ext uri="{28A0092B-C50C-407E-A947-70E740481C1C}">
                          <a14:useLocalDpi xmlns:a14="http://schemas.microsoft.com/office/drawing/2010/main" val="0"/>
                        </a:ext>
                      </a:extLst>
                    </a:blip>
                    <a:stretch>
                      <a:fillRect/>
                    </a:stretch>
                  </pic:blipFill>
                  <pic:spPr>
                    <a:xfrm>
                      <a:off x="0" y="0"/>
                      <a:ext cx="5943600" cy="2951480"/>
                    </a:xfrm>
                    <a:prstGeom prst="rect">
                      <a:avLst/>
                    </a:prstGeom>
                  </pic:spPr>
                </pic:pic>
              </a:graphicData>
            </a:graphic>
          </wp:inline>
        </w:drawing>
      </w:r>
    </w:p>
    <w:p w14:paraId="0AFEC111" w14:textId="77777777" w:rsidR="0015045D" w:rsidRPr="00B72469" w:rsidRDefault="0015045D" w:rsidP="0015045D">
      <w:pPr>
        <w:pStyle w:val="ListParagraph"/>
        <w:ind w:left="1080"/>
        <w:rPr>
          <w:rFonts w:ascii="Times New Roman" w:hAnsi="Times New Roman" w:cs="Times New Roman"/>
          <w:sz w:val="24"/>
        </w:rPr>
      </w:pPr>
    </w:p>
    <w:p w14:paraId="0AFEC112" w14:textId="77777777" w:rsidR="0015045D" w:rsidRPr="00B72469" w:rsidRDefault="0015045D" w:rsidP="0015045D">
      <w:pPr>
        <w:pStyle w:val="ListParagraph"/>
        <w:widowControl/>
        <w:numPr>
          <w:ilvl w:val="0"/>
          <w:numId w:val="47"/>
        </w:numPr>
        <w:rPr>
          <w:rFonts w:ascii="Times New Roman" w:hAnsi="Times New Roman" w:cs="Times New Roman"/>
          <w:sz w:val="24"/>
        </w:rPr>
      </w:pPr>
      <w:r w:rsidRPr="00B72469">
        <w:rPr>
          <w:rFonts w:ascii="Times New Roman" w:hAnsi="Times New Roman" w:cs="Times New Roman"/>
          <w:sz w:val="24"/>
        </w:rPr>
        <w:t>The startLocal script opens up the GUI</w:t>
      </w:r>
    </w:p>
    <w:p w14:paraId="0AFEC113" w14:textId="77777777" w:rsidR="0015045D" w:rsidRPr="00B72469" w:rsidRDefault="0015045D" w:rsidP="0015045D">
      <w:pPr>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5E" wp14:editId="0AFED35F">
            <wp:extent cx="5943600" cy="3249930"/>
            <wp:effectExtent l="0" t="0" r="0" b="7620"/>
            <wp:docPr id="7062" name="Picture 7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jpg"/>
                    <pic:cNvPicPr/>
                  </pic:nvPicPr>
                  <pic:blipFill>
                    <a:blip r:embed="rId109">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114" w14:textId="77777777" w:rsidR="0015045D" w:rsidRPr="00B72469" w:rsidRDefault="0015045D" w:rsidP="0015045D">
      <w:pPr>
        <w:ind w:left="1080"/>
        <w:rPr>
          <w:rFonts w:ascii="Times New Roman" w:hAnsi="Times New Roman" w:cs="Times New Roman"/>
          <w:sz w:val="24"/>
        </w:rPr>
      </w:pPr>
    </w:p>
    <w:p w14:paraId="0AFEC115" w14:textId="77777777" w:rsidR="0015045D" w:rsidRPr="00B72469" w:rsidRDefault="0015045D" w:rsidP="0015045D">
      <w:pPr>
        <w:ind w:left="1080"/>
        <w:rPr>
          <w:rFonts w:ascii="Times New Roman" w:hAnsi="Times New Roman" w:cs="Times New Roman"/>
          <w:sz w:val="24"/>
        </w:rPr>
      </w:pPr>
    </w:p>
    <w:p w14:paraId="0AFEC116" w14:textId="77777777" w:rsidR="0015045D" w:rsidRPr="00B72469" w:rsidRDefault="0015045D" w:rsidP="0015045D">
      <w:pPr>
        <w:ind w:left="1080"/>
        <w:rPr>
          <w:rFonts w:ascii="Times New Roman" w:hAnsi="Times New Roman" w:cs="Times New Roman"/>
          <w:sz w:val="24"/>
        </w:rPr>
      </w:pPr>
    </w:p>
    <w:p w14:paraId="0AFEC117" w14:textId="77777777" w:rsidR="0015045D" w:rsidRPr="00B72469" w:rsidRDefault="0015045D" w:rsidP="0015045D">
      <w:pPr>
        <w:pStyle w:val="ListParagraph"/>
        <w:widowControl/>
        <w:numPr>
          <w:ilvl w:val="0"/>
          <w:numId w:val="47"/>
        </w:numPr>
        <w:rPr>
          <w:rFonts w:ascii="Times New Roman" w:hAnsi="Times New Roman" w:cs="Times New Roman"/>
          <w:sz w:val="24"/>
        </w:rPr>
      </w:pPr>
      <w:r w:rsidRPr="00B72469">
        <w:rPr>
          <w:rFonts w:ascii="Times New Roman" w:hAnsi="Times New Roman" w:cs="Times New Roman"/>
          <w:sz w:val="24"/>
        </w:rPr>
        <w:t>Once the GUI opens, click on the Deploy</w:t>
      </w:r>
    </w:p>
    <w:p w14:paraId="0AFEC118"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60" wp14:editId="0AFED361">
            <wp:extent cx="5943600" cy="3249930"/>
            <wp:effectExtent l="0" t="0" r="0" b="7620"/>
            <wp:docPr id="7063" name="Picture 7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1.jpg"/>
                    <pic:cNvPicPr/>
                  </pic:nvPicPr>
                  <pic:blipFill>
                    <a:blip r:embed="rId110">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119" w14:textId="77777777" w:rsidR="0015045D" w:rsidRPr="00B72469" w:rsidRDefault="0015045D" w:rsidP="0015045D">
      <w:pPr>
        <w:pStyle w:val="ListParagraph"/>
        <w:ind w:left="1080"/>
        <w:rPr>
          <w:rFonts w:ascii="Times New Roman" w:hAnsi="Times New Roman" w:cs="Times New Roman"/>
          <w:sz w:val="24"/>
        </w:rPr>
      </w:pPr>
    </w:p>
    <w:p w14:paraId="0AFEC11A" w14:textId="77777777" w:rsidR="0015045D" w:rsidRPr="00B72469" w:rsidRDefault="0015045D" w:rsidP="0015045D">
      <w:pPr>
        <w:pStyle w:val="ListParagraph"/>
        <w:widowControl/>
        <w:numPr>
          <w:ilvl w:val="0"/>
          <w:numId w:val="47"/>
        </w:numPr>
        <w:rPr>
          <w:rFonts w:ascii="Times New Roman" w:hAnsi="Times New Roman" w:cs="Times New Roman"/>
          <w:sz w:val="24"/>
        </w:rPr>
      </w:pPr>
      <w:r w:rsidRPr="00B72469">
        <w:rPr>
          <w:rFonts w:ascii="Times New Roman" w:hAnsi="Times New Roman" w:cs="Times New Roman"/>
          <w:sz w:val="24"/>
        </w:rPr>
        <w:t>Clicking on the deploy button, opens a new window for sensor selection. Enter the relevant data for chat sensor and select the type from dropdown selection box.</w:t>
      </w:r>
    </w:p>
    <w:p w14:paraId="0AFEC11B"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62" wp14:editId="0AFED363">
            <wp:extent cx="5943600" cy="3729990"/>
            <wp:effectExtent l="0" t="0" r="0" b="3810"/>
            <wp:docPr id="7064" name="Picture 7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Chat.jpg"/>
                    <pic:cNvPicPr/>
                  </pic:nvPicPr>
                  <pic:blipFill>
                    <a:blip r:embed="rId116">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p>
    <w:p w14:paraId="0AFEC11C" w14:textId="77777777" w:rsidR="0015045D" w:rsidRPr="00B72469" w:rsidRDefault="0015045D" w:rsidP="0015045D">
      <w:pPr>
        <w:pStyle w:val="ListParagraph"/>
        <w:ind w:left="1080"/>
        <w:rPr>
          <w:rFonts w:ascii="Times New Roman" w:hAnsi="Times New Roman" w:cs="Times New Roman"/>
          <w:sz w:val="24"/>
        </w:rPr>
      </w:pPr>
    </w:p>
    <w:p w14:paraId="0AFEC11D" w14:textId="77777777" w:rsidR="0015045D" w:rsidRPr="00B72469" w:rsidRDefault="0015045D" w:rsidP="0015045D">
      <w:pPr>
        <w:pStyle w:val="ListParagraph"/>
        <w:ind w:left="1080"/>
        <w:rPr>
          <w:rFonts w:ascii="Times New Roman" w:hAnsi="Times New Roman" w:cs="Times New Roman"/>
          <w:sz w:val="24"/>
        </w:rPr>
      </w:pPr>
    </w:p>
    <w:p w14:paraId="0AFEC11E" w14:textId="77777777" w:rsidR="0015045D" w:rsidRPr="00B72469" w:rsidRDefault="0015045D" w:rsidP="0015045D">
      <w:pPr>
        <w:pStyle w:val="ListParagraph"/>
        <w:ind w:left="1080"/>
        <w:rPr>
          <w:rFonts w:ascii="Times New Roman" w:hAnsi="Times New Roman" w:cs="Times New Roman"/>
          <w:sz w:val="24"/>
        </w:rPr>
      </w:pPr>
    </w:p>
    <w:p w14:paraId="0AFEC11F" w14:textId="77777777" w:rsidR="0015045D" w:rsidRPr="00B72469" w:rsidRDefault="0015045D" w:rsidP="0015045D">
      <w:pPr>
        <w:pStyle w:val="ListParagraph"/>
        <w:ind w:left="1080"/>
        <w:rPr>
          <w:rFonts w:ascii="Times New Roman" w:hAnsi="Times New Roman" w:cs="Times New Roman"/>
          <w:sz w:val="24"/>
        </w:rPr>
      </w:pPr>
    </w:p>
    <w:p w14:paraId="0AFEC120" w14:textId="77777777" w:rsidR="0015045D" w:rsidRPr="00B72469" w:rsidRDefault="0015045D" w:rsidP="0015045D">
      <w:pPr>
        <w:pStyle w:val="ListParagraph"/>
        <w:widowControl/>
        <w:numPr>
          <w:ilvl w:val="0"/>
          <w:numId w:val="47"/>
        </w:numPr>
        <w:rPr>
          <w:rFonts w:ascii="Times New Roman" w:hAnsi="Times New Roman" w:cs="Times New Roman"/>
          <w:sz w:val="24"/>
        </w:rPr>
      </w:pPr>
      <w:r w:rsidRPr="00B72469">
        <w:rPr>
          <w:rFonts w:ascii="Times New Roman" w:hAnsi="Times New Roman" w:cs="Times New Roman"/>
          <w:sz w:val="24"/>
        </w:rPr>
        <w:t>After filling the details, click on OK button.</w:t>
      </w:r>
    </w:p>
    <w:p w14:paraId="0AFEC121" w14:textId="77777777" w:rsidR="0015045D" w:rsidRPr="00B72469" w:rsidRDefault="0015045D" w:rsidP="0015045D">
      <w:pPr>
        <w:pStyle w:val="ListParagraph"/>
        <w:ind w:left="1080"/>
        <w:rPr>
          <w:rFonts w:ascii="Times New Roman" w:hAnsi="Times New Roman" w:cs="Times New Roman"/>
          <w:sz w:val="24"/>
        </w:rPr>
      </w:pPr>
    </w:p>
    <w:p w14:paraId="0AFEC122"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64" wp14:editId="0AFED365">
            <wp:extent cx="5943600" cy="3653790"/>
            <wp:effectExtent l="0" t="0" r="0" b="3810"/>
            <wp:docPr id="7065" name="Picture 7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Chat2.jpg"/>
                    <pic:cNvPicPr/>
                  </pic:nvPicPr>
                  <pic:blipFill>
                    <a:blip r:embed="rId117">
                      <a:extLst>
                        <a:ext uri="{28A0092B-C50C-407E-A947-70E740481C1C}">
                          <a14:useLocalDpi xmlns:a14="http://schemas.microsoft.com/office/drawing/2010/main" val="0"/>
                        </a:ext>
                      </a:extLst>
                    </a:blip>
                    <a:stretch>
                      <a:fillRect/>
                    </a:stretch>
                  </pic:blipFill>
                  <pic:spPr>
                    <a:xfrm>
                      <a:off x="0" y="0"/>
                      <a:ext cx="5943600" cy="3653790"/>
                    </a:xfrm>
                    <a:prstGeom prst="rect">
                      <a:avLst/>
                    </a:prstGeom>
                  </pic:spPr>
                </pic:pic>
              </a:graphicData>
            </a:graphic>
          </wp:inline>
        </w:drawing>
      </w:r>
    </w:p>
    <w:p w14:paraId="0AFEC123" w14:textId="77777777" w:rsidR="0015045D" w:rsidRPr="00B72469" w:rsidRDefault="0015045D" w:rsidP="0015045D">
      <w:pPr>
        <w:pStyle w:val="ListParagraph"/>
        <w:ind w:left="1080"/>
        <w:rPr>
          <w:rFonts w:ascii="Times New Roman" w:hAnsi="Times New Roman" w:cs="Times New Roman"/>
          <w:sz w:val="24"/>
        </w:rPr>
      </w:pPr>
    </w:p>
    <w:p w14:paraId="0AFEC124" w14:textId="77777777" w:rsidR="0015045D" w:rsidRPr="00B72469" w:rsidRDefault="0015045D" w:rsidP="0015045D">
      <w:pPr>
        <w:pStyle w:val="ListParagraph"/>
        <w:ind w:left="1080"/>
        <w:rPr>
          <w:rFonts w:ascii="Times New Roman" w:hAnsi="Times New Roman" w:cs="Times New Roman"/>
          <w:sz w:val="24"/>
        </w:rPr>
      </w:pPr>
    </w:p>
    <w:p w14:paraId="0AFEC125" w14:textId="77777777" w:rsidR="0015045D" w:rsidRPr="00B72469" w:rsidRDefault="0015045D" w:rsidP="0015045D">
      <w:pPr>
        <w:pStyle w:val="ListParagraph"/>
        <w:widowControl/>
        <w:numPr>
          <w:ilvl w:val="0"/>
          <w:numId w:val="47"/>
        </w:numPr>
        <w:rPr>
          <w:rFonts w:ascii="Times New Roman" w:hAnsi="Times New Roman" w:cs="Times New Roman"/>
          <w:sz w:val="24"/>
        </w:rPr>
      </w:pPr>
      <w:r w:rsidRPr="00B72469">
        <w:rPr>
          <w:rFonts w:ascii="Times New Roman" w:hAnsi="Times New Roman" w:cs="Times New Roman"/>
          <w:sz w:val="24"/>
        </w:rPr>
        <w:t>Then the chat sensor gets deployed and we can see it in the GUI as shown in following screenshot.</w:t>
      </w:r>
    </w:p>
    <w:p w14:paraId="0AFEC126"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66" wp14:editId="0AFED367">
            <wp:extent cx="5943600" cy="3361055"/>
            <wp:effectExtent l="0" t="0" r="0" b="0"/>
            <wp:docPr id="7066" name="Picture 7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Chat3.jpg"/>
                    <pic:cNvPicPr/>
                  </pic:nvPicPr>
                  <pic:blipFill>
                    <a:blip r:embed="rId118">
                      <a:extLst>
                        <a:ext uri="{28A0092B-C50C-407E-A947-70E740481C1C}">
                          <a14:useLocalDpi xmlns:a14="http://schemas.microsoft.com/office/drawing/2010/main" val="0"/>
                        </a:ext>
                      </a:extLst>
                    </a:blip>
                    <a:stretch>
                      <a:fillRect/>
                    </a:stretch>
                  </pic:blipFill>
                  <pic:spPr>
                    <a:xfrm>
                      <a:off x="0" y="0"/>
                      <a:ext cx="5943600" cy="3361055"/>
                    </a:xfrm>
                    <a:prstGeom prst="rect">
                      <a:avLst/>
                    </a:prstGeom>
                  </pic:spPr>
                </pic:pic>
              </a:graphicData>
            </a:graphic>
          </wp:inline>
        </w:drawing>
      </w:r>
    </w:p>
    <w:p w14:paraId="0AFEC127" w14:textId="77777777" w:rsidR="0015045D" w:rsidRPr="00B72469" w:rsidRDefault="0015045D" w:rsidP="0015045D">
      <w:pPr>
        <w:pStyle w:val="ListParagraph"/>
        <w:ind w:left="1080"/>
        <w:rPr>
          <w:rFonts w:ascii="Times New Roman" w:hAnsi="Times New Roman" w:cs="Times New Roman"/>
          <w:sz w:val="24"/>
        </w:rPr>
      </w:pPr>
    </w:p>
    <w:p w14:paraId="0AFEC128"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68" wp14:editId="0AFED369">
            <wp:extent cx="5943600" cy="4005580"/>
            <wp:effectExtent l="0" t="0" r="0" b="0"/>
            <wp:docPr id="7067" name="Picture 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Chat4.jpg"/>
                    <pic:cNvPicPr/>
                  </pic:nvPicPr>
                  <pic:blipFill>
                    <a:blip r:embed="rId119">
                      <a:extLst>
                        <a:ext uri="{28A0092B-C50C-407E-A947-70E740481C1C}">
                          <a14:useLocalDpi xmlns:a14="http://schemas.microsoft.com/office/drawing/2010/main" val="0"/>
                        </a:ext>
                      </a:extLst>
                    </a:blip>
                    <a:stretch>
                      <a:fillRect/>
                    </a:stretch>
                  </pic:blipFill>
                  <pic:spPr>
                    <a:xfrm>
                      <a:off x="0" y="0"/>
                      <a:ext cx="5943600" cy="4005580"/>
                    </a:xfrm>
                    <a:prstGeom prst="rect">
                      <a:avLst/>
                    </a:prstGeom>
                  </pic:spPr>
                </pic:pic>
              </a:graphicData>
            </a:graphic>
          </wp:inline>
        </w:drawing>
      </w:r>
    </w:p>
    <w:p w14:paraId="0AFEC129" w14:textId="77777777" w:rsidR="0015045D" w:rsidRPr="00B72469" w:rsidRDefault="0015045D" w:rsidP="0015045D">
      <w:pPr>
        <w:pStyle w:val="ListParagraph"/>
        <w:ind w:left="1080"/>
        <w:rPr>
          <w:rFonts w:ascii="Times New Roman" w:hAnsi="Times New Roman" w:cs="Times New Roman"/>
          <w:sz w:val="24"/>
        </w:rPr>
      </w:pPr>
    </w:p>
    <w:p w14:paraId="0AFEC12A" w14:textId="77777777" w:rsidR="0015045D" w:rsidRPr="00B72469" w:rsidRDefault="0015045D" w:rsidP="0015045D">
      <w:pPr>
        <w:pStyle w:val="ListParagraph"/>
        <w:widowControl/>
        <w:numPr>
          <w:ilvl w:val="0"/>
          <w:numId w:val="47"/>
        </w:numPr>
        <w:rPr>
          <w:rFonts w:ascii="Times New Roman" w:hAnsi="Times New Roman" w:cs="Times New Roman"/>
          <w:sz w:val="24"/>
        </w:rPr>
      </w:pPr>
      <w:r w:rsidRPr="00B72469">
        <w:rPr>
          <w:rFonts w:ascii="Times New Roman" w:hAnsi="Times New Roman" w:cs="Times New Roman"/>
          <w:sz w:val="24"/>
        </w:rPr>
        <w:t>The client can be stopped by pressing the stop button</w:t>
      </w:r>
    </w:p>
    <w:p w14:paraId="0AFEC12B" w14:textId="77777777" w:rsidR="0015045D" w:rsidRPr="00B72469" w:rsidRDefault="0015045D" w:rsidP="0015045D">
      <w:pPr>
        <w:pStyle w:val="ListParagraph"/>
        <w:ind w:left="1080"/>
        <w:rPr>
          <w:rFonts w:ascii="Times New Roman" w:hAnsi="Times New Roman" w:cs="Times New Roman"/>
          <w:sz w:val="24"/>
        </w:rPr>
      </w:pPr>
    </w:p>
    <w:p w14:paraId="0AFEC12C" w14:textId="77777777" w:rsidR="0015045D" w:rsidRPr="00B72469" w:rsidRDefault="0015045D" w:rsidP="0015045D">
      <w:pPr>
        <w:rPr>
          <w:rFonts w:ascii="Times New Roman" w:hAnsi="Times New Roman" w:cs="Times New Roman"/>
          <w:sz w:val="24"/>
        </w:rPr>
      </w:pPr>
    </w:p>
    <w:p w14:paraId="0AFEC12D" w14:textId="77777777" w:rsidR="0015045D" w:rsidRPr="00B72469" w:rsidRDefault="0015045D" w:rsidP="0015045D">
      <w:pPr>
        <w:pStyle w:val="ListParagraph"/>
        <w:rPr>
          <w:rFonts w:ascii="Times New Roman" w:hAnsi="Times New Roman" w:cs="Times New Roman"/>
          <w:sz w:val="24"/>
        </w:rPr>
      </w:pPr>
      <w:r w:rsidRPr="00B72469">
        <w:rPr>
          <w:rFonts w:ascii="Times New Roman" w:hAnsi="Times New Roman" w:cs="Times New Roman"/>
          <w:sz w:val="24"/>
        </w:rPr>
        <w:t xml:space="preserve">Batch Scripts </w:t>
      </w:r>
      <w:proofErr w:type="gramStart"/>
      <w:r w:rsidRPr="00B72469">
        <w:rPr>
          <w:rFonts w:ascii="Times New Roman" w:hAnsi="Times New Roman" w:cs="Times New Roman"/>
          <w:sz w:val="24"/>
        </w:rPr>
        <w:t>Steps :</w:t>
      </w:r>
      <w:proofErr w:type="gramEnd"/>
    </w:p>
    <w:p w14:paraId="0AFEC12E" w14:textId="77777777" w:rsidR="0015045D" w:rsidRPr="00B72469" w:rsidRDefault="0015045D" w:rsidP="0015045D">
      <w:pPr>
        <w:pStyle w:val="ListParagraph"/>
        <w:widowControl/>
        <w:numPr>
          <w:ilvl w:val="0"/>
          <w:numId w:val="45"/>
        </w:numPr>
        <w:rPr>
          <w:rFonts w:ascii="Times New Roman" w:hAnsi="Times New Roman" w:cs="Times New Roman"/>
          <w:sz w:val="24"/>
        </w:rPr>
      </w:pPr>
      <w:r w:rsidRPr="00B72469">
        <w:rPr>
          <w:rFonts w:ascii="Times New Roman" w:hAnsi="Times New Roman" w:cs="Times New Roman"/>
          <w:sz w:val="24"/>
        </w:rPr>
        <w:t>To deploy a chatSensor, just run the script prepareChatSensor which would inturn execute the runChatSensor script which would deploy the chat sensor.</w:t>
      </w:r>
    </w:p>
    <w:p w14:paraId="0AFEC12F"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6A" wp14:editId="0AFED36B">
            <wp:extent cx="5943600" cy="2564765"/>
            <wp:effectExtent l="0" t="0" r="0" b="6985"/>
            <wp:docPr id="7068" name="Picture 7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chChat4.jpg"/>
                    <pic:cNvPicPr/>
                  </pic:nvPicPr>
                  <pic:blipFill>
                    <a:blip r:embed="rId120">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0AFEC130" w14:textId="77777777" w:rsidR="0015045D" w:rsidRPr="00B72469" w:rsidRDefault="0015045D" w:rsidP="0015045D">
      <w:pPr>
        <w:pStyle w:val="ListParagraph"/>
        <w:ind w:left="1080"/>
        <w:rPr>
          <w:rFonts w:ascii="Times New Roman" w:hAnsi="Times New Roman" w:cs="Times New Roman"/>
          <w:sz w:val="24"/>
        </w:rPr>
      </w:pPr>
    </w:p>
    <w:p w14:paraId="0AFEC131" w14:textId="77777777" w:rsidR="0015045D" w:rsidRPr="00B72469" w:rsidRDefault="0015045D" w:rsidP="0015045D">
      <w:pPr>
        <w:pStyle w:val="ListParagraph"/>
        <w:widowControl/>
        <w:numPr>
          <w:ilvl w:val="0"/>
          <w:numId w:val="45"/>
        </w:numPr>
        <w:rPr>
          <w:rFonts w:ascii="Times New Roman" w:hAnsi="Times New Roman" w:cs="Times New Roman"/>
          <w:sz w:val="24"/>
        </w:rPr>
      </w:pPr>
      <w:r w:rsidRPr="00B72469">
        <w:rPr>
          <w:rFonts w:ascii="Times New Roman" w:hAnsi="Times New Roman" w:cs="Times New Roman"/>
          <w:sz w:val="24"/>
        </w:rPr>
        <w:t>Once the Chat sensor gets deployed successfully, you can see a new command prompt opening up as shown in screenshot.</w:t>
      </w:r>
    </w:p>
    <w:p w14:paraId="0AFEC132"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6C" wp14:editId="0AFED36D">
            <wp:extent cx="5943600" cy="2564765"/>
            <wp:effectExtent l="0" t="0" r="0" b="6985"/>
            <wp:docPr id="7069" name="Picture 7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chChat5.jpg"/>
                    <pic:cNvPicPr/>
                  </pic:nvPicPr>
                  <pic:blipFill>
                    <a:blip r:embed="rId121">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0AFEC133"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6E" wp14:editId="0AFED36F">
            <wp:extent cx="5943600" cy="4005580"/>
            <wp:effectExtent l="0" t="0" r="0" b="0"/>
            <wp:docPr id="7070" name="Picture 7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Chat4.jpg"/>
                    <pic:cNvPicPr/>
                  </pic:nvPicPr>
                  <pic:blipFill>
                    <a:blip r:embed="rId119">
                      <a:extLst>
                        <a:ext uri="{28A0092B-C50C-407E-A947-70E740481C1C}">
                          <a14:useLocalDpi xmlns:a14="http://schemas.microsoft.com/office/drawing/2010/main" val="0"/>
                        </a:ext>
                      </a:extLst>
                    </a:blip>
                    <a:stretch>
                      <a:fillRect/>
                    </a:stretch>
                  </pic:blipFill>
                  <pic:spPr>
                    <a:xfrm>
                      <a:off x="0" y="0"/>
                      <a:ext cx="5943600" cy="4005580"/>
                    </a:xfrm>
                    <a:prstGeom prst="rect">
                      <a:avLst/>
                    </a:prstGeom>
                  </pic:spPr>
                </pic:pic>
              </a:graphicData>
            </a:graphic>
          </wp:inline>
        </w:drawing>
      </w:r>
    </w:p>
    <w:p w14:paraId="0AFEC134" w14:textId="77777777" w:rsidR="0015045D" w:rsidRPr="00B72469" w:rsidRDefault="0015045D" w:rsidP="0015045D">
      <w:pPr>
        <w:pStyle w:val="ListParagraph"/>
        <w:ind w:left="1080"/>
        <w:rPr>
          <w:rFonts w:ascii="Times New Roman" w:hAnsi="Times New Roman" w:cs="Times New Roman"/>
          <w:sz w:val="24"/>
        </w:rPr>
      </w:pPr>
    </w:p>
    <w:p w14:paraId="0AFEC135" w14:textId="77777777" w:rsidR="0015045D" w:rsidRPr="00B72469" w:rsidRDefault="0015045D" w:rsidP="0015045D">
      <w:pPr>
        <w:pStyle w:val="ListParagraph"/>
        <w:ind w:left="1080"/>
        <w:rPr>
          <w:rFonts w:ascii="Times New Roman" w:hAnsi="Times New Roman" w:cs="Times New Roman"/>
          <w:sz w:val="24"/>
        </w:rPr>
      </w:pPr>
    </w:p>
    <w:p w14:paraId="0AFEC136" w14:textId="77777777" w:rsidR="0015045D" w:rsidRPr="00B72469" w:rsidRDefault="0015045D" w:rsidP="0015045D">
      <w:pPr>
        <w:pStyle w:val="ListParagraph"/>
        <w:ind w:left="1080"/>
        <w:rPr>
          <w:rFonts w:ascii="Times New Roman" w:hAnsi="Times New Roman" w:cs="Times New Roman"/>
          <w:sz w:val="24"/>
        </w:rPr>
      </w:pPr>
    </w:p>
    <w:p w14:paraId="0AFEC137" w14:textId="77777777" w:rsidR="0015045D" w:rsidRPr="00B72469" w:rsidRDefault="0015045D" w:rsidP="0015045D">
      <w:pPr>
        <w:pStyle w:val="ListParagraph"/>
        <w:ind w:left="1080"/>
        <w:rPr>
          <w:rFonts w:ascii="Times New Roman" w:hAnsi="Times New Roman" w:cs="Times New Roman"/>
          <w:sz w:val="24"/>
        </w:rPr>
      </w:pPr>
    </w:p>
    <w:p w14:paraId="0AFEC138" w14:textId="77777777" w:rsidR="0015045D" w:rsidRPr="00B72469" w:rsidRDefault="0015045D" w:rsidP="0015045D">
      <w:pPr>
        <w:pStyle w:val="ListParagraph"/>
        <w:ind w:left="1080"/>
        <w:rPr>
          <w:rFonts w:ascii="Times New Roman" w:hAnsi="Times New Roman" w:cs="Times New Roman"/>
          <w:sz w:val="24"/>
        </w:rPr>
      </w:pPr>
    </w:p>
    <w:p w14:paraId="0AFEC139" w14:textId="77777777" w:rsidR="0015045D" w:rsidRPr="00B72469" w:rsidRDefault="0015045D" w:rsidP="0015045D">
      <w:pPr>
        <w:pStyle w:val="ListParagraph"/>
        <w:ind w:left="1080"/>
        <w:rPr>
          <w:rFonts w:ascii="Times New Roman" w:hAnsi="Times New Roman" w:cs="Times New Roman"/>
          <w:sz w:val="24"/>
        </w:rPr>
      </w:pPr>
    </w:p>
    <w:p w14:paraId="0AFEC13A" w14:textId="77777777" w:rsidR="0015045D" w:rsidRPr="00B72469" w:rsidRDefault="0015045D" w:rsidP="0015045D">
      <w:pPr>
        <w:pStyle w:val="ListParagraph"/>
        <w:ind w:left="1080"/>
        <w:rPr>
          <w:rFonts w:ascii="Times New Roman" w:hAnsi="Times New Roman" w:cs="Times New Roman"/>
          <w:sz w:val="24"/>
        </w:rPr>
      </w:pPr>
    </w:p>
    <w:p w14:paraId="0AFEC13B" w14:textId="77777777" w:rsidR="0015045D" w:rsidRPr="00B72469" w:rsidRDefault="0015045D" w:rsidP="0015045D">
      <w:pPr>
        <w:pStyle w:val="ListParagraph"/>
        <w:ind w:left="1080"/>
        <w:rPr>
          <w:rFonts w:ascii="Times New Roman" w:hAnsi="Times New Roman" w:cs="Times New Roman"/>
          <w:sz w:val="24"/>
        </w:rPr>
      </w:pPr>
    </w:p>
    <w:p w14:paraId="0AFEC13C" w14:textId="77777777" w:rsidR="0015045D" w:rsidRPr="00B72469" w:rsidRDefault="0015045D" w:rsidP="0015045D">
      <w:pPr>
        <w:pStyle w:val="ListParagraph"/>
        <w:widowControl/>
        <w:numPr>
          <w:ilvl w:val="0"/>
          <w:numId w:val="43"/>
        </w:numPr>
        <w:rPr>
          <w:rFonts w:ascii="Times New Roman" w:hAnsi="Times New Roman" w:cs="Times New Roman"/>
          <w:b/>
          <w:sz w:val="24"/>
          <w:u w:val="single"/>
        </w:rPr>
      </w:pPr>
      <w:r w:rsidRPr="00B72469">
        <w:rPr>
          <w:rFonts w:ascii="Times New Roman" w:hAnsi="Times New Roman" w:cs="Times New Roman"/>
          <w:b/>
          <w:sz w:val="24"/>
          <w:u w:val="single"/>
        </w:rPr>
        <w:t>FileTransfer Sensor</w:t>
      </w:r>
    </w:p>
    <w:p w14:paraId="0AFEC13D" w14:textId="77777777" w:rsidR="0015045D" w:rsidRPr="00B72469" w:rsidRDefault="0015045D" w:rsidP="0015045D">
      <w:pPr>
        <w:pStyle w:val="ListParagraph"/>
        <w:rPr>
          <w:rFonts w:ascii="Times New Roman" w:hAnsi="Times New Roman" w:cs="Times New Roman"/>
          <w:sz w:val="24"/>
        </w:rPr>
      </w:pPr>
    </w:p>
    <w:p w14:paraId="0AFEC13E" w14:textId="77777777" w:rsidR="0015045D" w:rsidRPr="00B72469" w:rsidRDefault="0015045D" w:rsidP="0015045D">
      <w:pPr>
        <w:pStyle w:val="ListParagraph"/>
        <w:rPr>
          <w:rFonts w:ascii="Times New Roman" w:hAnsi="Times New Roman" w:cs="Times New Roman"/>
          <w:sz w:val="24"/>
        </w:rPr>
      </w:pPr>
      <w:r w:rsidRPr="00B72469">
        <w:rPr>
          <w:rFonts w:ascii="Times New Roman" w:hAnsi="Times New Roman" w:cs="Times New Roman"/>
          <w:sz w:val="24"/>
        </w:rPr>
        <w:t>GUI Client Steps:</w:t>
      </w:r>
    </w:p>
    <w:p w14:paraId="0AFEC13F" w14:textId="77777777" w:rsidR="0015045D" w:rsidRPr="00B72469" w:rsidRDefault="0015045D" w:rsidP="0015045D">
      <w:pPr>
        <w:pStyle w:val="ListParagraph"/>
        <w:widowControl/>
        <w:numPr>
          <w:ilvl w:val="0"/>
          <w:numId w:val="48"/>
        </w:numPr>
        <w:rPr>
          <w:rFonts w:ascii="Times New Roman" w:hAnsi="Times New Roman" w:cs="Times New Roman"/>
          <w:sz w:val="24"/>
        </w:rPr>
      </w:pPr>
      <w:r w:rsidRPr="00B72469">
        <w:rPr>
          <w:rFonts w:ascii="Times New Roman" w:hAnsi="Times New Roman" w:cs="Times New Roman"/>
          <w:sz w:val="24"/>
        </w:rPr>
        <w:t>Run the startLocal.bat file to start the GUI interface for deploying file transfer sensor.</w:t>
      </w:r>
    </w:p>
    <w:p w14:paraId="0AFEC140" w14:textId="77777777" w:rsidR="0015045D" w:rsidRPr="00B72469" w:rsidRDefault="0015045D" w:rsidP="0015045D">
      <w:pPr>
        <w:pStyle w:val="ListParagraph"/>
        <w:ind w:left="1080"/>
        <w:rPr>
          <w:rFonts w:ascii="Times New Roman" w:hAnsi="Times New Roman" w:cs="Times New Roman"/>
          <w:sz w:val="24"/>
        </w:rPr>
      </w:pPr>
    </w:p>
    <w:p w14:paraId="0AFEC141"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70" wp14:editId="0AFED371">
            <wp:extent cx="5943600" cy="2951480"/>
            <wp:effectExtent l="0" t="0" r="0" b="1270"/>
            <wp:docPr id="7071" name="Picture 7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Twitter.jpg"/>
                    <pic:cNvPicPr/>
                  </pic:nvPicPr>
                  <pic:blipFill>
                    <a:blip r:embed="rId108">
                      <a:extLst>
                        <a:ext uri="{28A0092B-C50C-407E-A947-70E740481C1C}">
                          <a14:useLocalDpi xmlns:a14="http://schemas.microsoft.com/office/drawing/2010/main" val="0"/>
                        </a:ext>
                      </a:extLst>
                    </a:blip>
                    <a:stretch>
                      <a:fillRect/>
                    </a:stretch>
                  </pic:blipFill>
                  <pic:spPr>
                    <a:xfrm>
                      <a:off x="0" y="0"/>
                      <a:ext cx="5943600" cy="2951480"/>
                    </a:xfrm>
                    <a:prstGeom prst="rect">
                      <a:avLst/>
                    </a:prstGeom>
                  </pic:spPr>
                </pic:pic>
              </a:graphicData>
            </a:graphic>
          </wp:inline>
        </w:drawing>
      </w:r>
    </w:p>
    <w:p w14:paraId="0AFEC142" w14:textId="77777777" w:rsidR="0015045D" w:rsidRPr="00B72469" w:rsidRDefault="0015045D" w:rsidP="0015045D">
      <w:pPr>
        <w:pStyle w:val="ListParagraph"/>
        <w:ind w:left="1080"/>
        <w:rPr>
          <w:rFonts w:ascii="Times New Roman" w:hAnsi="Times New Roman" w:cs="Times New Roman"/>
          <w:sz w:val="24"/>
        </w:rPr>
      </w:pPr>
    </w:p>
    <w:p w14:paraId="0AFEC143" w14:textId="77777777" w:rsidR="0015045D" w:rsidRPr="00B72469" w:rsidRDefault="0015045D" w:rsidP="0015045D">
      <w:pPr>
        <w:pStyle w:val="ListParagraph"/>
        <w:widowControl/>
        <w:numPr>
          <w:ilvl w:val="0"/>
          <w:numId w:val="48"/>
        </w:numPr>
        <w:rPr>
          <w:rFonts w:ascii="Times New Roman" w:hAnsi="Times New Roman" w:cs="Times New Roman"/>
          <w:sz w:val="24"/>
        </w:rPr>
      </w:pPr>
      <w:r w:rsidRPr="00B72469">
        <w:rPr>
          <w:rFonts w:ascii="Times New Roman" w:hAnsi="Times New Roman" w:cs="Times New Roman"/>
          <w:sz w:val="24"/>
        </w:rPr>
        <w:t>The startLocal script opens up the GUI</w:t>
      </w:r>
    </w:p>
    <w:p w14:paraId="0AFEC144" w14:textId="77777777" w:rsidR="0015045D" w:rsidRPr="00B72469" w:rsidRDefault="0015045D" w:rsidP="0015045D">
      <w:pPr>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72" wp14:editId="0AFED373">
            <wp:extent cx="5943600" cy="3249930"/>
            <wp:effectExtent l="0" t="0" r="0" b="7620"/>
            <wp:docPr id="7072" name="Picture 7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jpg"/>
                    <pic:cNvPicPr/>
                  </pic:nvPicPr>
                  <pic:blipFill>
                    <a:blip r:embed="rId109">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145" w14:textId="77777777" w:rsidR="0015045D" w:rsidRPr="00B72469" w:rsidRDefault="0015045D" w:rsidP="0015045D">
      <w:pPr>
        <w:ind w:left="1080"/>
        <w:rPr>
          <w:rFonts w:ascii="Times New Roman" w:hAnsi="Times New Roman" w:cs="Times New Roman"/>
          <w:sz w:val="24"/>
        </w:rPr>
      </w:pPr>
    </w:p>
    <w:p w14:paraId="0AFEC146" w14:textId="77777777" w:rsidR="0015045D" w:rsidRPr="00B72469" w:rsidRDefault="0015045D" w:rsidP="0015045D">
      <w:pPr>
        <w:ind w:left="1080"/>
        <w:rPr>
          <w:rFonts w:ascii="Times New Roman" w:hAnsi="Times New Roman" w:cs="Times New Roman"/>
          <w:sz w:val="24"/>
        </w:rPr>
      </w:pPr>
    </w:p>
    <w:p w14:paraId="0AFEC147" w14:textId="77777777" w:rsidR="0015045D" w:rsidRPr="00B72469" w:rsidRDefault="0015045D" w:rsidP="0015045D">
      <w:pPr>
        <w:ind w:left="1080"/>
        <w:rPr>
          <w:rFonts w:ascii="Times New Roman" w:hAnsi="Times New Roman" w:cs="Times New Roman"/>
          <w:sz w:val="24"/>
        </w:rPr>
      </w:pPr>
    </w:p>
    <w:p w14:paraId="0AFEC148" w14:textId="77777777" w:rsidR="0015045D" w:rsidRPr="00B72469" w:rsidRDefault="0015045D" w:rsidP="0015045D">
      <w:pPr>
        <w:pStyle w:val="ListParagraph"/>
        <w:widowControl/>
        <w:numPr>
          <w:ilvl w:val="0"/>
          <w:numId w:val="48"/>
        </w:numPr>
        <w:rPr>
          <w:rFonts w:ascii="Times New Roman" w:hAnsi="Times New Roman" w:cs="Times New Roman"/>
          <w:sz w:val="24"/>
        </w:rPr>
      </w:pPr>
      <w:r w:rsidRPr="00B72469">
        <w:rPr>
          <w:rFonts w:ascii="Times New Roman" w:hAnsi="Times New Roman" w:cs="Times New Roman"/>
          <w:sz w:val="24"/>
        </w:rPr>
        <w:t>Once the GUI opens, click on the Deploy</w:t>
      </w:r>
    </w:p>
    <w:p w14:paraId="0AFEC149"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74" wp14:editId="0AFED375">
            <wp:extent cx="5943600" cy="3249930"/>
            <wp:effectExtent l="0" t="0" r="0" b="7620"/>
            <wp:docPr id="7073" name="Picture 7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1.jpg"/>
                    <pic:cNvPicPr/>
                  </pic:nvPicPr>
                  <pic:blipFill>
                    <a:blip r:embed="rId110">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14A" w14:textId="77777777" w:rsidR="0015045D" w:rsidRPr="00B72469" w:rsidRDefault="0015045D" w:rsidP="0015045D">
      <w:pPr>
        <w:pStyle w:val="ListParagraph"/>
        <w:ind w:left="1080"/>
        <w:rPr>
          <w:rFonts w:ascii="Times New Roman" w:hAnsi="Times New Roman" w:cs="Times New Roman"/>
          <w:sz w:val="24"/>
        </w:rPr>
      </w:pPr>
    </w:p>
    <w:p w14:paraId="0AFEC14B" w14:textId="77777777" w:rsidR="0015045D" w:rsidRPr="00B72469" w:rsidRDefault="0015045D" w:rsidP="0015045D">
      <w:pPr>
        <w:pStyle w:val="ListParagraph"/>
        <w:widowControl/>
        <w:numPr>
          <w:ilvl w:val="0"/>
          <w:numId w:val="48"/>
        </w:numPr>
        <w:rPr>
          <w:rFonts w:ascii="Times New Roman" w:hAnsi="Times New Roman" w:cs="Times New Roman"/>
          <w:sz w:val="24"/>
        </w:rPr>
      </w:pPr>
      <w:r w:rsidRPr="00B72469">
        <w:rPr>
          <w:rFonts w:ascii="Times New Roman" w:hAnsi="Times New Roman" w:cs="Times New Roman"/>
          <w:sz w:val="24"/>
        </w:rPr>
        <w:t>Clicking on the deploy button, opens a new window for sensor selection. Enter the relevant data for file transfer sensor and select the type from dropdown selection box.</w:t>
      </w:r>
    </w:p>
    <w:p w14:paraId="0AFEC14C"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76" wp14:editId="0AFED377">
            <wp:extent cx="5943600" cy="3776980"/>
            <wp:effectExtent l="0" t="0" r="0" b="0"/>
            <wp:docPr id="7074" name="Picture 7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FileTransfer.jpg"/>
                    <pic:cNvPicPr/>
                  </pic:nvPicPr>
                  <pic:blipFill>
                    <a:blip r:embed="rId122">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p>
    <w:p w14:paraId="0AFEC14D" w14:textId="77777777" w:rsidR="0015045D" w:rsidRPr="00B72469" w:rsidRDefault="0015045D" w:rsidP="0015045D">
      <w:pPr>
        <w:pStyle w:val="ListParagraph"/>
        <w:ind w:left="1080"/>
        <w:rPr>
          <w:rFonts w:ascii="Times New Roman" w:hAnsi="Times New Roman" w:cs="Times New Roman"/>
          <w:sz w:val="24"/>
        </w:rPr>
      </w:pPr>
    </w:p>
    <w:p w14:paraId="0AFEC14E" w14:textId="77777777" w:rsidR="0015045D" w:rsidRPr="00B72469" w:rsidRDefault="0015045D" w:rsidP="0015045D">
      <w:pPr>
        <w:pStyle w:val="ListParagraph"/>
        <w:ind w:left="1080"/>
        <w:rPr>
          <w:rFonts w:ascii="Times New Roman" w:hAnsi="Times New Roman" w:cs="Times New Roman"/>
          <w:sz w:val="24"/>
        </w:rPr>
      </w:pPr>
    </w:p>
    <w:p w14:paraId="0AFEC14F" w14:textId="77777777" w:rsidR="0015045D" w:rsidRPr="00B72469" w:rsidRDefault="0015045D" w:rsidP="0015045D">
      <w:pPr>
        <w:pStyle w:val="ListParagraph"/>
        <w:ind w:left="1080"/>
        <w:rPr>
          <w:rFonts w:ascii="Times New Roman" w:hAnsi="Times New Roman" w:cs="Times New Roman"/>
          <w:sz w:val="24"/>
        </w:rPr>
      </w:pPr>
    </w:p>
    <w:p w14:paraId="0AFEC150" w14:textId="77777777" w:rsidR="0015045D" w:rsidRPr="00B72469" w:rsidRDefault="0015045D" w:rsidP="0015045D">
      <w:pPr>
        <w:pStyle w:val="ListParagraph"/>
        <w:ind w:left="1080"/>
        <w:rPr>
          <w:rFonts w:ascii="Times New Roman" w:hAnsi="Times New Roman" w:cs="Times New Roman"/>
          <w:sz w:val="24"/>
        </w:rPr>
      </w:pPr>
    </w:p>
    <w:p w14:paraId="0AFEC151" w14:textId="77777777" w:rsidR="0015045D" w:rsidRPr="00B72469" w:rsidRDefault="0015045D" w:rsidP="0015045D">
      <w:pPr>
        <w:pStyle w:val="ListParagraph"/>
        <w:widowControl/>
        <w:numPr>
          <w:ilvl w:val="0"/>
          <w:numId w:val="48"/>
        </w:numPr>
        <w:rPr>
          <w:rFonts w:ascii="Times New Roman" w:hAnsi="Times New Roman" w:cs="Times New Roman"/>
          <w:sz w:val="24"/>
        </w:rPr>
      </w:pPr>
      <w:r w:rsidRPr="00B72469">
        <w:rPr>
          <w:rFonts w:ascii="Times New Roman" w:hAnsi="Times New Roman" w:cs="Times New Roman"/>
          <w:sz w:val="24"/>
        </w:rPr>
        <w:t>After filling the details, click on OK button.</w:t>
      </w:r>
    </w:p>
    <w:p w14:paraId="0AFEC152"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78" wp14:editId="0AFED379">
            <wp:extent cx="5943600" cy="3735705"/>
            <wp:effectExtent l="0" t="0" r="0" b="0"/>
            <wp:docPr id="7075" name="Picture 7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FileTransfer1.jpg"/>
                    <pic:cNvPicPr/>
                  </pic:nvPicPr>
                  <pic:blipFill>
                    <a:blip r:embed="rId123">
                      <a:extLst>
                        <a:ext uri="{28A0092B-C50C-407E-A947-70E740481C1C}">
                          <a14:useLocalDpi xmlns:a14="http://schemas.microsoft.com/office/drawing/2010/main" val="0"/>
                        </a:ext>
                      </a:extLst>
                    </a:blip>
                    <a:stretch>
                      <a:fillRect/>
                    </a:stretch>
                  </pic:blipFill>
                  <pic:spPr>
                    <a:xfrm>
                      <a:off x="0" y="0"/>
                      <a:ext cx="5943600" cy="3735705"/>
                    </a:xfrm>
                    <a:prstGeom prst="rect">
                      <a:avLst/>
                    </a:prstGeom>
                  </pic:spPr>
                </pic:pic>
              </a:graphicData>
            </a:graphic>
          </wp:inline>
        </w:drawing>
      </w:r>
    </w:p>
    <w:p w14:paraId="0AFEC153" w14:textId="77777777" w:rsidR="0015045D" w:rsidRPr="00B72469" w:rsidRDefault="0015045D" w:rsidP="0015045D">
      <w:pPr>
        <w:pStyle w:val="ListParagraph"/>
        <w:ind w:left="1080"/>
        <w:rPr>
          <w:rFonts w:ascii="Times New Roman" w:hAnsi="Times New Roman" w:cs="Times New Roman"/>
          <w:sz w:val="24"/>
        </w:rPr>
      </w:pPr>
    </w:p>
    <w:p w14:paraId="0AFEC154" w14:textId="77777777" w:rsidR="0015045D" w:rsidRPr="00B72469" w:rsidRDefault="0015045D" w:rsidP="0015045D">
      <w:pPr>
        <w:pStyle w:val="ListParagraph"/>
        <w:widowControl/>
        <w:numPr>
          <w:ilvl w:val="0"/>
          <w:numId w:val="48"/>
        </w:numPr>
        <w:rPr>
          <w:rFonts w:ascii="Times New Roman" w:hAnsi="Times New Roman" w:cs="Times New Roman"/>
          <w:sz w:val="24"/>
        </w:rPr>
      </w:pPr>
      <w:r w:rsidRPr="00B72469">
        <w:rPr>
          <w:rFonts w:ascii="Times New Roman" w:hAnsi="Times New Roman" w:cs="Times New Roman"/>
          <w:sz w:val="24"/>
        </w:rPr>
        <w:t>Then the file transfer sensor gets deployed and we can see it in the GUI as shown in following screenshot.</w:t>
      </w:r>
    </w:p>
    <w:p w14:paraId="0AFEC155"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7A" wp14:editId="0AFED37B">
            <wp:extent cx="5943600" cy="3718560"/>
            <wp:effectExtent l="0" t="0" r="0" b="0"/>
            <wp:docPr id="7076" name="Picture 7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FileTransfer2.jpg"/>
                    <pic:cNvPicPr/>
                  </pic:nvPicPr>
                  <pic:blipFill>
                    <a:blip r:embed="rId124">
                      <a:extLst>
                        <a:ext uri="{28A0092B-C50C-407E-A947-70E740481C1C}">
                          <a14:useLocalDpi xmlns:a14="http://schemas.microsoft.com/office/drawing/2010/main" val="0"/>
                        </a:ext>
                      </a:extLst>
                    </a:blip>
                    <a:stretch>
                      <a:fillRect/>
                    </a:stretch>
                  </pic:blipFill>
                  <pic:spPr>
                    <a:xfrm>
                      <a:off x="0" y="0"/>
                      <a:ext cx="5943600" cy="3718560"/>
                    </a:xfrm>
                    <a:prstGeom prst="rect">
                      <a:avLst/>
                    </a:prstGeom>
                  </pic:spPr>
                </pic:pic>
              </a:graphicData>
            </a:graphic>
          </wp:inline>
        </w:drawing>
      </w:r>
    </w:p>
    <w:p w14:paraId="0AFEC156" w14:textId="77777777" w:rsidR="0015045D" w:rsidRPr="00B72469" w:rsidRDefault="0015045D" w:rsidP="0015045D">
      <w:pPr>
        <w:pStyle w:val="ListParagraph"/>
        <w:ind w:left="1080"/>
        <w:rPr>
          <w:rFonts w:ascii="Times New Roman" w:hAnsi="Times New Roman" w:cs="Times New Roman"/>
          <w:sz w:val="24"/>
        </w:rPr>
      </w:pPr>
    </w:p>
    <w:p w14:paraId="0AFEC157"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7C" wp14:editId="0AFED37D">
            <wp:extent cx="5943600" cy="39992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FileTransfer3.jpg"/>
                    <pic:cNvPicPr/>
                  </pic:nvPicPr>
                  <pic:blipFill>
                    <a:blip r:embed="rId125">
                      <a:extLst>
                        <a:ext uri="{28A0092B-C50C-407E-A947-70E740481C1C}">
                          <a14:useLocalDpi xmlns:a14="http://schemas.microsoft.com/office/drawing/2010/main" val="0"/>
                        </a:ext>
                      </a:extLst>
                    </a:blip>
                    <a:stretch>
                      <a:fillRect/>
                    </a:stretch>
                  </pic:blipFill>
                  <pic:spPr>
                    <a:xfrm>
                      <a:off x="0" y="0"/>
                      <a:ext cx="5943600" cy="3999230"/>
                    </a:xfrm>
                    <a:prstGeom prst="rect">
                      <a:avLst/>
                    </a:prstGeom>
                  </pic:spPr>
                </pic:pic>
              </a:graphicData>
            </a:graphic>
          </wp:inline>
        </w:drawing>
      </w:r>
    </w:p>
    <w:p w14:paraId="0AFEC158" w14:textId="77777777" w:rsidR="0015045D" w:rsidRPr="00B72469" w:rsidRDefault="0015045D" w:rsidP="0015045D">
      <w:pPr>
        <w:pStyle w:val="ListParagraph"/>
        <w:ind w:left="1080"/>
        <w:rPr>
          <w:rFonts w:ascii="Times New Roman" w:hAnsi="Times New Roman" w:cs="Times New Roman"/>
          <w:sz w:val="24"/>
        </w:rPr>
      </w:pPr>
    </w:p>
    <w:p w14:paraId="0AFEC159" w14:textId="77777777" w:rsidR="0015045D" w:rsidRPr="00B72469" w:rsidRDefault="0015045D" w:rsidP="0015045D">
      <w:pPr>
        <w:pStyle w:val="ListParagraph"/>
        <w:widowControl/>
        <w:numPr>
          <w:ilvl w:val="0"/>
          <w:numId w:val="48"/>
        </w:numPr>
        <w:rPr>
          <w:rFonts w:ascii="Times New Roman" w:hAnsi="Times New Roman" w:cs="Times New Roman"/>
          <w:sz w:val="24"/>
        </w:rPr>
      </w:pPr>
      <w:r w:rsidRPr="00B72469">
        <w:rPr>
          <w:rFonts w:ascii="Times New Roman" w:hAnsi="Times New Roman" w:cs="Times New Roman"/>
          <w:sz w:val="24"/>
        </w:rPr>
        <w:t>The sensor can be stopped by clicking on the Stop button</w:t>
      </w:r>
    </w:p>
    <w:p w14:paraId="0AFEC15A" w14:textId="77777777" w:rsidR="0015045D" w:rsidRPr="00B72469" w:rsidRDefault="0015045D" w:rsidP="0015045D">
      <w:pPr>
        <w:ind w:left="720"/>
        <w:rPr>
          <w:rFonts w:ascii="Times New Roman" w:hAnsi="Times New Roman" w:cs="Times New Roman"/>
          <w:sz w:val="24"/>
        </w:rPr>
      </w:pPr>
      <w:r w:rsidRPr="00B72469">
        <w:rPr>
          <w:rFonts w:ascii="Times New Roman" w:hAnsi="Times New Roman" w:cs="Times New Roman"/>
          <w:sz w:val="24"/>
        </w:rPr>
        <w:lastRenderedPageBreak/>
        <w:t>Batch Scripts Steps:</w:t>
      </w:r>
    </w:p>
    <w:p w14:paraId="0AFEC15B" w14:textId="77777777" w:rsidR="0015045D" w:rsidRPr="00B72469" w:rsidRDefault="0015045D" w:rsidP="0015045D">
      <w:pPr>
        <w:pStyle w:val="ListParagraph"/>
        <w:widowControl/>
        <w:numPr>
          <w:ilvl w:val="0"/>
          <w:numId w:val="49"/>
        </w:numPr>
        <w:rPr>
          <w:rFonts w:ascii="Times New Roman" w:hAnsi="Times New Roman" w:cs="Times New Roman"/>
          <w:sz w:val="24"/>
        </w:rPr>
      </w:pPr>
      <w:r w:rsidRPr="00B72469">
        <w:rPr>
          <w:rFonts w:ascii="Times New Roman" w:hAnsi="Times New Roman" w:cs="Times New Roman"/>
          <w:sz w:val="24"/>
        </w:rPr>
        <w:t>To deploy a File Transfer Sensor, just run the script prepareFileTransferSensor which would in turn execute the runFIleTransferSensor script which would deploy the chat sensor.</w:t>
      </w:r>
    </w:p>
    <w:p w14:paraId="0AFEC15C"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7E" wp14:editId="0AFED37F">
            <wp:extent cx="5943600" cy="256476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chFileTransfer.jpg"/>
                    <pic:cNvPicPr/>
                  </pic:nvPicPr>
                  <pic:blipFill>
                    <a:blip r:embed="rId126">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0AFEC15D" w14:textId="77777777" w:rsidR="0015045D" w:rsidRPr="00B72469" w:rsidRDefault="0015045D" w:rsidP="0015045D">
      <w:pPr>
        <w:pStyle w:val="ListParagraph"/>
        <w:widowControl/>
        <w:numPr>
          <w:ilvl w:val="0"/>
          <w:numId w:val="49"/>
        </w:numPr>
        <w:rPr>
          <w:rFonts w:ascii="Times New Roman" w:hAnsi="Times New Roman" w:cs="Times New Roman"/>
          <w:sz w:val="24"/>
        </w:rPr>
      </w:pPr>
      <w:r w:rsidRPr="00B72469">
        <w:rPr>
          <w:rFonts w:ascii="Times New Roman" w:hAnsi="Times New Roman" w:cs="Times New Roman"/>
          <w:sz w:val="24"/>
        </w:rPr>
        <w:t>Once the Chat sensor gets deployed successfully, you can see a new command prompt opening up as shown in screenshot.</w:t>
      </w:r>
    </w:p>
    <w:p w14:paraId="0AFEC15E"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80" wp14:editId="0AFED381">
            <wp:extent cx="5943600" cy="2564765"/>
            <wp:effectExtent l="0" t="0" r="0" b="6985"/>
            <wp:docPr id="7077" name="Picture 7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chFileTransfer1.jpg"/>
                    <pic:cNvPicPr/>
                  </pic:nvPicPr>
                  <pic:blipFill>
                    <a:blip r:embed="rId127">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0AFEC15F"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82" wp14:editId="0AFED383">
            <wp:extent cx="5943600" cy="3999230"/>
            <wp:effectExtent l="0" t="0" r="0" b="1270"/>
            <wp:docPr id="7078" name="Picture 7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FileTransfer3.jpg"/>
                    <pic:cNvPicPr/>
                  </pic:nvPicPr>
                  <pic:blipFill>
                    <a:blip r:embed="rId125">
                      <a:extLst>
                        <a:ext uri="{28A0092B-C50C-407E-A947-70E740481C1C}">
                          <a14:useLocalDpi xmlns:a14="http://schemas.microsoft.com/office/drawing/2010/main" val="0"/>
                        </a:ext>
                      </a:extLst>
                    </a:blip>
                    <a:stretch>
                      <a:fillRect/>
                    </a:stretch>
                  </pic:blipFill>
                  <pic:spPr>
                    <a:xfrm>
                      <a:off x="0" y="0"/>
                      <a:ext cx="5943600" cy="3999230"/>
                    </a:xfrm>
                    <a:prstGeom prst="rect">
                      <a:avLst/>
                    </a:prstGeom>
                  </pic:spPr>
                </pic:pic>
              </a:graphicData>
            </a:graphic>
          </wp:inline>
        </w:drawing>
      </w:r>
    </w:p>
    <w:p w14:paraId="0AFEC160" w14:textId="77777777" w:rsidR="0015045D" w:rsidRPr="00B72469" w:rsidRDefault="0015045D" w:rsidP="0015045D">
      <w:pPr>
        <w:pStyle w:val="ListParagraph"/>
        <w:ind w:left="1080"/>
        <w:rPr>
          <w:rFonts w:ascii="Times New Roman" w:hAnsi="Times New Roman" w:cs="Times New Roman"/>
          <w:sz w:val="24"/>
        </w:rPr>
      </w:pPr>
    </w:p>
    <w:p w14:paraId="0AFEC161" w14:textId="77777777" w:rsidR="0015045D" w:rsidRPr="00B72469" w:rsidRDefault="0015045D" w:rsidP="0015045D">
      <w:pPr>
        <w:pStyle w:val="ListParagraph"/>
        <w:ind w:left="1080"/>
        <w:rPr>
          <w:rFonts w:ascii="Times New Roman" w:hAnsi="Times New Roman" w:cs="Times New Roman"/>
          <w:sz w:val="24"/>
        </w:rPr>
      </w:pPr>
    </w:p>
    <w:p w14:paraId="0AFEC162" w14:textId="77777777" w:rsidR="0015045D" w:rsidRPr="00B72469" w:rsidRDefault="0015045D" w:rsidP="0015045D">
      <w:pPr>
        <w:pStyle w:val="ListParagraph"/>
        <w:rPr>
          <w:rFonts w:ascii="Times New Roman" w:hAnsi="Times New Roman" w:cs="Times New Roman"/>
          <w:sz w:val="24"/>
        </w:rPr>
      </w:pPr>
    </w:p>
    <w:p w14:paraId="0AFEC163" w14:textId="77777777" w:rsidR="0015045D" w:rsidRPr="00B72469" w:rsidRDefault="0015045D" w:rsidP="0015045D">
      <w:pPr>
        <w:pStyle w:val="ListParagraph"/>
        <w:rPr>
          <w:rFonts w:ascii="Times New Roman" w:hAnsi="Times New Roman" w:cs="Times New Roman"/>
          <w:sz w:val="24"/>
        </w:rPr>
      </w:pPr>
    </w:p>
    <w:p w14:paraId="0AFEC164" w14:textId="77777777" w:rsidR="0015045D" w:rsidRPr="00B72469" w:rsidRDefault="0015045D" w:rsidP="0015045D">
      <w:pPr>
        <w:pStyle w:val="ListParagraph"/>
        <w:rPr>
          <w:rFonts w:ascii="Times New Roman" w:hAnsi="Times New Roman" w:cs="Times New Roman"/>
          <w:sz w:val="24"/>
        </w:rPr>
      </w:pPr>
    </w:p>
    <w:p w14:paraId="0AFEC165" w14:textId="77777777" w:rsidR="0015045D" w:rsidRPr="00B72469" w:rsidRDefault="0015045D" w:rsidP="0015045D">
      <w:pPr>
        <w:pStyle w:val="ListParagraph"/>
        <w:rPr>
          <w:rFonts w:ascii="Times New Roman" w:hAnsi="Times New Roman" w:cs="Times New Roman"/>
          <w:sz w:val="24"/>
        </w:rPr>
      </w:pPr>
    </w:p>
    <w:p w14:paraId="0AFEC166" w14:textId="77777777" w:rsidR="0015045D" w:rsidRPr="00B72469" w:rsidRDefault="0015045D" w:rsidP="0015045D">
      <w:pPr>
        <w:pStyle w:val="ListParagraph"/>
        <w:rPr>
          <w:rFonts w:ascii="Times New Roman" w:hAnsi="Times New Roman" w:cs="Times New Roman"/>
          <w:sz w:val="24"/>
        </w:rPr>
      </w:pPr>
    </w:p>
    <w:p w14:paraId="0AFEC167" w14:textId="77777777" w:rsidR="0015045D" w:rsidRPr="00B72469" w:rsidRDefault="0015045D" w:rsidP="0015045D">
      <w:pPr>
        <w:pStyle w:val="ListParagraph"/>
        <w:rPr>
          <w:rFonts w:ascii="Times New Roman" w:hAnsi="Times New Roman" w:cs="Times New Roman"/>
          <w:sz w:val="24"/>
        </w:rPr>
      </w:pPr>
    </w:p>
    <w:p w14:paraId="0AFEC168" w14:textId="77777777" w:rsidR="0015045D" w:rsidRPr="00B72469" w:rsidRDefault="0015045D" w:rsidP="0015045D">
      <w:pPr>
        <w:pStyle w:val="ListParagraph"/>
        <w:rPr>
          <w:rFonts w:ascii="Times New Roman" w:hAnsi="Times New Roman" w:cs="Times New Roman"/>
          <w:sz w:val="24"/>
        </w:rPr>
      </w:pPr>
    </w:p>
    <w:p w14:paraId="0AFEC169" w14:textId="77777777" w:rsidR="0015045D" w:rsidRPr="00B72469" w:rsidRDefault="0015045D" w:rsidP="0015045D">
      <w:pPr>
        <w:pStyle w:val="ListParagraph"/>
        <w:rPr>
          <w:rFonts w:ascii="Times New Roman" w:hAnsi="Times New Roman" w:cs="Times New Roman"/>
          <w:sz w:val="24"/>
        </w:rPr>
      </w:pPr>
    </w:p>
    <w:p w14:paraId="0AFEC16A" w14:textId="77777777" w:rsidR="0015045D" w:rsidRPr="00B72469" w:rsidRDefault="0015045D" w:rsidP="0015045D">
      <w:pPr>
        <w:pStyle w:val="ListParagraph"/>
        <w:widowControl/>
        <w:numPr>
          <w:ilvl w:val="0"/>
          <w:numId w:val="43"/>
        </w:numPr>
        <w:rPr>
          <w:rFonts w:ascii="Times New Roman" w:hAnsi="Times New Roman" w:cs="Times New Roman"/>
          <w:b/>
          <w:sz w:val="24"/>
          <w:u w:val="single"/>
        </w:rPr>
      </w:pPr>
      <w:r w:rsidRPr="00B72469">
        <w:rPr>
          <w:rFonts w:ascii="Times New Roman" w:hAnsi="Times New Roman" w:cs="Times New Roman"/>
          <w:b/>
          <w:sz w:val="24"/>
          <w:u w:val="single"/>
        </w:rPr>
        <w:t>GPS Sensor</w:t>
      </w:r>
    </w:p>
    <w:p w14:paraId="0AFEC16B" w14:textId="77777777" w:rsidR="0015045D" w:rsidRPr="00B72469" w:rsidRDefault="0015045D" w:rsidP="0015045D">
      <w:pPr>
        <w:pStyle w:val="ListParagraph"/>
        <w:rPr>
          <w:rFonts w:ascii="Times New Roman" w:hAnsi="Times New Roman" w:cs="Times New Roman"/>
          <w:sz w:val="24"/>
        </w:rPr>
      </w:pPr>
    </w:p>
    <w:p w14:paraId="0AFEC16C" w14:textId="77777777" w:rsidR="0015045D" w:rsidRPr="00B72469" w:rsidRDefault="0015045D" w:rsidP="0015045D">
      <w:pPr>
        <w:pStyle w:val="ListParagraph"/>
        <w:rPr>
          <w:rFonts w:ascii="Times New Roman" w:hAnsi="Times New Roman" w:cs="Times New Roman"/>
          <w:sz w:val="24"/>
        </w:rPr>
      </w:pPr>
      <w:r w:rsidRPr="00B72469">
        <w:rPr>
          <w:rFonts w:ascii="Times New Roman" w:hAnsi="Times New Roman" w:cs="Times New Roman"/>
          <w:sz w:val="24"/>
        </w:rPr>
        <w:t>GUI Client Steps:</w:t>
      </w:r>
    </w:p>
    <w:p w14:paraId="0AFEC16D" w14:textId="77777777" w:rsidR="0015045D" w:rsidRPr="00B72469" w:rsidRDefault="0015045D" w:rsidP="0015045D">
      <w:pPr>
        <w:pStyle w:val="ListParagraph"/>
        <w:widowControl/>
        <w:numPr>
          <w:ilvl w:val="0"/>
          <w:numId w:val="50"/>
        </w:numPr>
        <w:rPr>
          <w:rFonts w:ascii="Times New Roman" w:hAnsi="Times New Roman" w:cs="Times New Roman"/>
          <w:sz w:val="24"/>
        </w:rPr>
      </w:pPr>
      <w:r w:rsidRPr="00B72469">
        <w:rPr>
          <w:rFonts w:ascii="Times New Roman" w:hAnsi="Times New Roman" w:cs="Times New Roman"/>
          <w:sz w:val="24"/>
        </w:rPr>
        <w:t>Run the startLocal.bat file to start the GUI interface for deploying GPS sensor.</w:t>
      </w:r>
    </w:p>
    <w:p w14:paraId="0AFEC16E" w14:textId="77777777" w:rsidR="0015045D" w:rsidRPr="00B72469" w:rsidRDefault="0015045D" w:rsidP="0015045D">
      <w:pPr>
        <w:pStyle w:val="ListParagraph"/>
        <w:ind w:left="1080"/>
        <w:rPr>
          <w:rFonts w:ascii="Times New Roman" w:hAnsi="Times New Roman" w:cs="Times New Roman"/>
          <w:sz w:val="24"/>
        </w:rPr>
      </w:pPr>
    </w:p>
    <w:p w14:paraId="0AFEC16F"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84" wp14:editId="0AFED385">
            <wp:extent cx="5943600" cy="2951480"/>
            <wp:effectExtent l="0" t="0" r="0" b="1270"/>
            <wp:docPr id="7079" name="Picture 7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Twitter.jpg"/>
                    <pic:cNvPicPr/>
                  </pic:nvPicPr>
                  <pic:blipFill>
                    <a:blip r:embed="rId108">
                      <a:extLst>
                        <a:ext uri="{28A0092B-C50C-407E-A947-70E740481C1C}">
                          <a14:useLocalDpi xmlns:a14="http://schemas.microsoft.com/office/drawing/2010/main" val="0"/>
                        </a:ext>
                      </a:extLst>
                    </a:blip>
                    <a:stretch>
                      <a:fillRect/>
                    </a:stretch>
                  </pic:blipFill>
                  <pic:spPr>
                    <a:xfrm>
                      <a:off x="0" y="0"/>
                      <a:ext cx="5943600" cy="2951480"/>
                    </a:xfrm>
                    <a:prstGeom prst="rect">
                      <a:avLst/>
                    </a:prstGeom>
                  </pic:spPr>
                </pic:pic>
              </a:graphicData>
            </a:graphic>
          </wp:inline>
        </w:drawing>
      </w:r>
    </w:p>
    <w:p w14:paraId="0AFEC170" w14:textId="77777777" w:rsidR="0015045D" w:rsidRPr="00B72469" w:rsidRDefault="0015045D" w:rsidP="0015045D">
      <w:pPr>
        <w:pStyle w:val="ListParagraph"/>
        <w:ind w:left="1080"/>
        <w:rPr>
          <w:rFonts w:ascii="Times New Roman" w:hAnsi="Times New Roman" w:cs="Times New Roman"/>
          <w:sz w:val="24"/>
        </w:rPr>
      </w:pPr>
    </w:p>
    <w:p w14:paraId="0AFEC171" w14:textId="77777777" w:rsidR="0015045D" w:rsidRPr="00B72469" w:rsidRDefault="0015045D" w:rsidP="0015045D">
      <w:pPr>
        <w:pStyle w:val="ListParagraph"/>
        <w:widowControl/>
        <w:numPr>
          <w:ilvl w:val="0"/>
          <w:numId w:val="50"/>
        </w:numPr>
        <w:rPr>
          <w:rFonts w:ascii="Times New Roman" w:hAnsi="Times New Roman" w:cs="Times New Roman"/>
          <w:sz w:val="24"/>
        </w:rPr>
      </w:pPr>
      <w:r w:rsidRPr="00B72469">
        <w:rPr>
          <w:rFonts w:ascii="Times New Roman" w:hAnsi="Times New Roman" w:cs="Times New Roman"/>
          <w:sz w:val="24"/>
        </w:rPr>
        <w:t>The startLocal script opens up the GUI</w:t>
      </w:r>
    </w:p>
    <w:p w14:paraId="0AFEC172" w14:textId="77777777" w:rsidR="0015045D" w:rsidRPr="00B72469" w:rsidRDefault="0015045D" w:rsidP="0015045D">
      <w:pPr>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86" wp14:editId="0AFED387">
            <wp:extent cx="5943600" cy="3249930"/>
            <wp:effectExtent l="0" t="0" r="0" b="7620"/>
            <wp:docPr id="7080" name="Picture 7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jpg"/>
                    <pic:cNvPicPr/>
                  </pic:nvPicPr>
                  <pic:blipFill>
                    <a:blip r:embed="rId109">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173" w14:textId="77777777" w:rsidR="0015045D" w:rsidRPr="00B72469" w:rsidRDefault="0015045D" w:rsidP="0015045D">
      <w:pPr>
        <w:ind w:left="1080"/>
        <w:rPr>
          <w:rFonts w:ascii="Times New Roman" w:hAnsi="Times New Roman" w:cs="Times New Roman"/>
          <w:sz w:val="24"/>
        </w:rPr>
      </w:pPr>
    </w:p>
    <w:p w14:paraId="0AFEC174" w14:textId="77777777" w:rsidR="0015045D" w:rsidRPr="00B72469" w:rsidRDefault="0015045D" w:rsidP="0015045D">
      <w:pPr>
        <w:ind w:left="1080"/>
        <w:rPr>
          <w:rFonts w:ascii="Times New Roman" w:hAnsi="Times New Roman" w:cs="Times New Roman"/>
          <w:sz w:val="24"/>
        </w:rPr>
      </w:pPr>
    </w:p>
    <w:p w14:paraId="0AFEC175" w14:textId="77777777" w:rsidR="0015045D" w:rsidRPr="00B72469" w:rsidRDefault="0015045D" w:rsidP="0015045D">
      <w:pPr>
        <w:ind w:left="1080"/>
        <w:rPr>
          <w:rFonts w:ascii="Times New Roman" w:hAnsi="Times New Roman" w:cs="Times New Roman"/>
          <w:sz w:val="24"/>
        </w:rPr>
      </w:pPr>
    </w:p>
    <w:p w14:paraId="0AFEC176" w14:textId="77777777" w:rsidR="0015045D" w:rsidRPr="00B72469" w:rsidRDefault="0015045D" w:rsidP="0015045D">
      <w:pPr>
        <w:pStyle w:val="ListParagraph"/>
        <w:widowControl/>
        <w:numPr>
          <w:ilvl w:val="0"/>
          <w:numId w:val="50"/>
        </w:numPr>
        <w:rPr>
          <w:rFonts w:ascii="Times New Roman" w:hAnsi="Times New Roman" w:cs="Times New Roman"/>
          <w:sz w:val="24"/>
        </w:rPr>
      </w:pPr>
      <w:r w:rsidRPr="00B72469">
        <w:rPr>
          <w:rFonts w:ascii="Times New Roman" w:hAnsi="Times New Roman" w:cs="Times New Roman"/>
          <w:sz w:val="24"/>
        </w:rPr>
        <w:t>Once the GUI opens, click on the Deploy</w:t>
      </w:r>
    </w:p>
    <w:p w14:paraId="0AFEC177"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88" wp14:editId="0AFED389">
            <wp:extent cx="5943600" cy="3249930"/>
            <wp:effectExtent l="0" t="0" r="0" b="7620"/>
            <wp:docPr id="7081" name="Picture 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itterGUI1.jpg"/>
                    <pic:cNvPicPr/>
                  </pic:nvPicPr>
                  <pic:blipFill>
                    <a:blip r:embed="rId110">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AFEC178" w14:textId="77777777" w:rsidR="0015045D" w:rsidRPr="00B72469" w:rsidRDefault="0015045D" w:rsidP="0015045D">
      <w:pPr>
        <w:pStyle w:val="ListParagraph"/>
        <w:ind w:left="1080"/>
        <w:rPr>
          <w:rFonts w:ascii="Times New Roman" w:hAnsi="Times New Roman" w:cs="Times New Roman"/>
          <w:sz w:val="24"/>
        </w:rPr>
      </w:pPr>
    </w:p>
    <w:p w14:paraId="0AFEC179" w14:textId="77777777" w:rsidR="0015045D" w:rsidRPr="00B72469" w:rsidRDefault="0015045D" w:rsidP="0015045D">
      <w:pPr>
        <w:pStyle w:val="ListParagraph"/>
        <w:widowControl/>
        <w:numPr>
          <w:ilvl w:val="0"/>
          <w:numId w:val="50"/>
        </w:numPr>
        <w:rPr>
          <w:rFonts w:ascii="Times New Roman" w:hAnsi="Times New Roman" w:cs="Times New Roman"/>
          <w:sz w:val="24"/>
        </w:rPr>
      </w:pPr>
      <w:r w:rsidRPr="00B72469">
        <w:rPr>
          <w:rFonts w:ascii="Times New Roman" w:hAnsi="Times New Roman" w:cs="Times New Roman"/>
          <w:sz w:val="24"/>
        </w:rPr>
        <w:t>Clicking on the deploy button, opens a new window for sensor selection. Enter the relevant data for GPS sensor and select the type from dropdown selection box.</w:t>
      </w:r>
    </w:p>
    <w:p w14:paraId="0AFEC17A" w14:textId="77777777" w:rsidR="0015045D" w:rsidRPr="00B72469" w:rsidRDefault="0015045D" w:rsidP="0015045D">
      <w:pPr>
        <w:pStyle w:val="ListParagraph"/>
        <w:ind w:left="1080"/>
        <w:rPr>
          <w:rFonts w:ascii="Times New Roman" w:hAnsi="Times New Roman" w:cs="Times New Roman"/>
          <w:sz w:val="24"/>
        </w:rPr>
      </w:pPr>
    </w:p>
    <w:p w14:paraId="0AFEC17B"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8A" wp14:editId="0AFED38B">
            <wp:extent cx="5943600" cy="3982085"/>
            <wp:effectExtent l="0" t="0" r="0" b="0"/>
            <wp:docPr id="7082" name="Picture 7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GPS.jpg"/>
                    <pic:cNvPicPr/>
                  </pic:nvPicPr>
                  <pic:blipFill>
                    <a:blip r:embed="rId128">
                      <a:extLst>
                        <a:ext uri="{28A0092B-C50C-407E-A947-70E740481C1C}">
                          <a14:useLocalDpi xmlns:a14="http://schemas.microsoft.com/office/drawing/2010/main" val="0"/>
                        </a:ext>
                      </a:extLst>
                    </a:blip>
                    <a:stretch>
                      <a:fillRect/>
                    </a:stretch>
                  </pic:blipFill>
                  <pic:spPr>
                    <a:xfrm>
                      <a:off x="0" y="0"/>
                      <a:ext cx="5943600" cy="3982085"/>
                    </a:xfrm>
                    <a:prstGeom prst="rect">
                      <a:avLst/>
                    </a:prstGeom>
                  </pic:spPr>
                </pic:pic>
              </a:graphicData>
            </a:graphic>
          </wp:inline>
        </w:drawing>
      </w:r>
    </w:p>
    <w:p w14:paraId="0AFEC17C" w14:textId="77777777" w:rsidR="0015045D" w:rsidRPr="00B72469" w:rsidRDefault="0015045D" w:rsidP="0015045D">
      <w:pPr>
        <w:pStyle w:val="ListParagraph"/>
        <w:ind w:left="1080"/>
        <w:rPr>
          <w:rFonts w:ascii="Times New Roman" w:hAnsi="Times New Roman" w:cs="Times New Roman"/>
          <w:sz w:val="24"/>
        </w:rPr>
      </w:pPr>
    </w:p>
    <w:p w14:paraId="0AFEC17D" w14:textId="77777777" w:rsidR="0015045D" w:rsidRPr="00B72469" w:rsidRDefault="0015045D" w:rsidP="0015045D">
      <w:pPr>
        <w:pStyle w:val="ListParagraph"/>
        <w:ind w:left="1080"/>
        <w:rPr>
          <w:rFonts w:ascii="Times New Roman" w:hAnsi="Times New Roman" w:cs="Times New Roman"/>
          <w:sz w:val="24"/>
        </w:rPr>
      </w:pPr>
    </w:p>
    <w:p w14:paraId="0AFEC17E" w14:textId="77777777" w:rsidR="0015045D" w:rsidRPr="00B72469" w:rsidRDefault="0015045D" w:rsidP="0015045D">
      <w:pPr>
        <w:pStyle w:val="ListParagraph"/>
        <w:widowControl/>
        <w:numPr>
          <w:ilvl w:val="0"/>
          <w:numId w:val="50"/>
        </w:numPr>
        <w:rPr>
          <w:rFonts w:ascii="Times New Roman" w:hAnsi="Times New Roman" w:cs="Times New Roman"/>
          <w:sz w:val="24"/>
        </w:rPr>
      </w:pPr>
      <w:r w:rsidRPr="00B72469">
        <w:rPr>
          <w:rFonts w:ascii="Times New Roman" w:hAnsi="Times New Roman" w:cs="Times New Roman"/>
          <w:sz w:val="24"/>
        </w:rPr>
        <w:t>After filling the details, click on OK button.</w:t>
      </w:r>
    </w:p>
    <w:p w14:paraId="0AFEC17F"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8C" wp14:editId="0AFED38D">
            <wp:extent cx="6057900" cy="3838575"/>
            <wp:effectExtent l="0" t="0" r="0" b="9525"/>
            <wp:docPr id="14496" name="Picture 14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s_new.JPG"/>
                    <pic:cNvPicPr/>
                  </pic:nvPicPr>
                  <pic:blipFill>
                    <a:blip r:embed="rId129">
                      <a:extLst>
                        <a:ext uri="{28A0092B-C50C-407E-A947-70E740481C1C}">
                          <a14:useLocalDpi xmlns:a14="http://schemas.microsoft.com/office/drawing/2010/main" val="0"/>
                        </a:ext>
                      </a:extLst>
                    </a:blip>
                    <a:stretch>
                      <a:fillRect/>
                    </a:stretch>
                  </pic:blipFill>
                  <pic:spPr>
                    <a:xfrm>
                      <a:off x="0" y="0"/>
                      <a:ext cx="6057900" cy="3838575"/>
                    </a:xfrm>
                    <a:prstGeom prst="rect">
                      <a:avLst/>
                    </a:prstGeom>
                  </pic:spPr>
                </pic:pic>
              </a:graphicData>
            </a:graphic>
          </wp:inline>
        </w:drawing>
      </w:r>
    </w:p>
    <w:p w14:paraId="0AFEC180" w14:textId="77777777" w:rsidR="0015045D" w:rsidRPr="00B72469" w:rsidRDefault="0015045D" w:rsidP="0015045D">
      <w:pPr>
        <w:pStyle w:val="ListParagraph"/>
        <w:ind w:left="1080"/>
        <w:rPr>
          <w:rFonts w:ascii="Times New Roman" w:hAnsi="Times New Roman" w:cs="Times New Roman"/>
          <w:sz w:val="24"/>
        </w:rPr>
      </w:pPr>
    </w:p>
    <w:p w14:paraId="0AFEC181" w14:textId="77777777" w:rsidR="0015045D" w:rsidRPr="00B72469" w:rsidRDefault="0015045D" w:rsidP="0015045D">
      <w:pPr>
        <w:pStyle w:val="ListParagraph"/>
        <w:widowControl/>
        <w:numPr>
          <w:ilvl w:val="0"/>
          <w:numId w:val="50"/>
        </w:numPr>
        <w:rPr>
          <w:rFonts w:ascii="Times New Roman" w:hAnsi="Times New Roman" w:cs="Times New Roman"/>
          <w:sz w:val="24"/>
        </w:rPr>
      </w:pPr>
      <w:r w:rsidRPr="00B72469">
        <w:rPr>
          <w:rFonts w:ascii="Times New Roman" w:hAnsi="Times New Roman" w:cs="Times New Roman"/>
          <w:sz w:val="24"/>
        </w:rPr>
        <w:t>Then the GPS sensor gets deployed and we can see it in the GUI as shown in following screenshot.</w:t>
      </w:r>
    </w:p>
    <w:p w14:paraId="0AFEC182"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8E" wp14:editId="0AFED38F">
            <wp:extent cx="5943600" cy="3279140"/>
            <wp:effectExtent l="0" t="0" r="0" b="0"/>
            <wp:docPr id="7084" name="Picture 7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GPS3.jpg"/>
                    <pic:cNvPicPr/>
                  </pic:nvPicPr>
                  <pic:blipFill>
                    <a:blip r:embed="rId130">
                      <a:extLst>
                        <a:ext uri="{28A0092B-C50C-407E-A947-70E740481C1C}">
                          <a14:useLocalDpi xmlns:a14="http://schemas.microsoft.com/office/drawing/2010/main" val="0"/>
                        </a:ext>
                      </a:extLst>
                    </a:blip>
                    <a:stretch>
                      <a:fillRect/>
                    </a:stretch>
                  </pic:blipFill>
                  <pic:spPr>
                    <a:xfrm>
                      <a:off x="0" y="0"/>
                      <a:ext cx="5943600" cy="3279140"/>
                    </a:xfrm>
                    <a:prstGeom prst="rect">
                      <a:avLst/>
                    </a:prstGeom>
                  </pic:spPr>
                </pic:pic>
              </a:graphicData>
            </a:graphic>
          </wp:inline>
        </w:drawing>
      </w:r>
    </w:p>
    <w:p w14:paraId="0AFEC183" w14:textId="77777777" w:rsidR="0015045D" w:rsidRPr="00B72469" w:rsidRDefault="0015045D" w:rsidP="0015045D">
      <w:pPr>
        <w:pStyle w:val="ListParagraph"/>
        <w:ind w:left="1080"/>
        <w:rPr>
          <w:rFonts w:ascii="Times New Roman" w:hAnsi="Times New Roman" w:cs="Times New Roman"/>
          <w:sz w:val="24"/>
        </w:rPr>
      </w:pPr>
    </w:p>
    <w:p w14:paraId="0AFEC184" w14:textId="77777777" w:rsidR="0015045D" w:rsidRPr="00B72469" w:rsidRDefault="0015045D" w:rsidP="0015045D">
      <w:pPr>
        <w:pStyle w:val="ListParagraph"/>
        <w:ind w:left="1080"/>
        <w:rPr>
          <w:rFonts w:ascii="Times New Roman" w:hAnsi="Times New Roman" w:cs="Times New Roman"/>
          <w:sz w:val="24"/>
        </w:rPr>
      </w:pPr>
    </w:p>
    <w:p w14:paraId="0AFEC185" w14:textId="77777777" w:rsidR="0015045D" w:rsidRPr="00B72469" w:rsidRDefault="0015045D" w:rsidP="0015045D">
      <w:pPr>
        <w:pStyle w:val="ListParagraph"/>
        <w:ind w:left="1080"/>
        <w:rPr>
          <w:rFonts w:ascii="Times New Roman" w:hAnsi="Times New Roman" w:cs="Times New Roman"/>
          <w:sz w:val="24"/>
        </w:rPr>
      </w:pPr>
    </w:p>
    <w:p w14:paraId="0AFEC186" w14:textId="77777777" w:rsidR="0015045D" w:rsidRPr="00B72469" w:rsidRDefault="0015045D" w:rsidP="0015045D">
      <w:pPr>
        <w:pStyle w:val="ListParagraph"/>
        <w:widowControl/>
        <w:numPr>
          <w:ilvl w:val="0"/>
          <w:numId w:val="50"/>
        </w:numPr>
        <w:rPr>
          <w:rFonts w:ascii="Times New Roman" w:hAnsi="Times New Roman" w:cs="Times New Roman"/>
          <w:sz w:val="24"/>
        </w:rPr>
      </w:pPr>
      <w:r w:rsidRPr="00B72469">
        <w:rPr>
          <w:rFonts w:ascii="Times New Roman" w:hAnsi="Times New Roman" w:cs="Times New Roman"/>
          <w:sz w:val="24"/>
        </w:rPr>
        <w:t>To stop the sensor, the stop button can be clicked.</w:t>
      </w:r>
    </w:p>
    <w:p w14:paraId="0AFEC187" w14:textId="77777777" w:rsidR="0015045D" w:rsidRPr="00B72469" w:rsidRDefault="0015045D" w:rsidP="0015045D">
      <w:pPr>
        <w:ind w:left="720"/>
        <w:rPr>
          <w:rFonts w:ascii="Times New Roman" w:hAnsi="Times New Roman" w:cs="Times New Roman"/>
          <w:sz w:val="24"/>
        </w:rPr>
      </w:pPr>
      <w:r w:rsidRPr="00B72469">
        <w:rPr>
          <w:rFonts w:ascii="Times New Roman" w:hAnsi="Times New Roman" w:cs="Times New Roman"/>
          <w:sz w:val="24"/>
        </w:rPr>
        <w:t>Batch Scripts Steps:</w:t>
      </w:r>
    </w:p>
    <w:p w14:paraId="0AFEC188" w14:textId="77777777" w:rsidR="0015045D" w:rsidRPr="00B72469" w:rsidRDefault="0015045D" w:rsidP="0015045D">
      <w:pPr>
        <w:pStyle w:val="ListParagraph"/>
        <w:widowControl/>
        <w:numPr>
          <w:ilvl w:val="0"/>
          <w:numId w:val="51"/>
        </w:numPr>
        <w:rPr>
          <w:rFonts w:ascii="Times New Roman" w:hAnsi="Times New Roman" w:cs="Times New Roman"/>
          <w:sz w:val="24"/>
        </w:rPr>
      </w:pPr>
      <w:r w:rsidRPr="00B72469">
        <w:rPr>
          <w:rFonts w:ascii="Times New Roman" w:hAnsi="Times New Roman" w:cs="Times New Roman"/>
          <w:sz w:val="24"/>
        </w:rPr>
        <w:t>To deploy a GPS Sensor, just run the script prepareGPSSensor which would in turn execute the runGPS Sensor script which would deploy the chat sensor.</w:t>
      </w:r>
    </w:p>
    <w:p w14:paraId="0AFEC189" w14:textId="77777777" w:rsidR="0015045D" w:rsidRPr="00B72469" w:rsidRDefault="0015045D" w:rsidP="0015045D">
      <w:pPr>
        <w:pStyle w:val="ListParagraph"/>
        <w:ind w:left="108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90" wp14:editId="0AFED391">
            <wp:extent cx="5943600" cy="2564765"/>
            <wp:effectExtent l="0" t="0" r="0" b="6985"/>
            <wp:docPr id="7085" name="Picture 7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chGPS.jpg"/>
                    <pic:cNvPicPr/>
                  </pic:nvPicPr>
                  <pic:blipFill>
                    <a:blip r:embed="rId131">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0AFEC18A" w14:textId="77777777" w:rsidR="0015045D" w:rsidRPr="00B72469" w:rsidRDefault="0015045D" w:rsidP="0015045D">
      <w:pPr>
        <w:pStyle w:val="ListParagraph"/>
        <w:widowControl/>
        <w:ind w:left="1080"/>
        <w:rPr>
          <w:rFonts w:ascii="Times New Roman" w:hAnsi="Times New Roman" w:cs="Times New Roman"/>
          <w:sz w:val="24"/>
        </w:rPr>
      </w:pPr>
    </w:p>
    <w:p w14:paraId="0AFEC18B" w14:textId="77777777" w:rsidR="0015045D" w:rsidRPr="00B72469" w:rsidRDefault="0015045D" w:rsidP="0015045D">
      <w:pPr>
        <w:ind w:left="720"/>
        <w:rPr>
          <w:rFonts w:ascii="Times New Roman" w:hAnsi="Times New Roman" w:cs="Times New Roman"/>
          <w:sz w:val="24"/>
        </w:rPr>
      </w:pPr>
    </w:p>
    <w:p w14:paraId="0AFEC18C" w14:textId="77777777" w:rsidR="0015045D" w:rsidRPr="00B72469" w:rsidRDefault="0015045D" w:rsidP="0015045D">
      <w:pPr>
        <w:rPr>
          <w:rFonts w:ascii="Times New Roman" w:hAnsi="Times New Roman" w:cs="Times New Roman"/>
          <w:sz w:val="24"/>
          <w:szCs w:val="24"/>
        </w:rPr>
      </w:pPr>
    </w:p>
    <w:p w14:paraId="0AFEC18D" w14:textId="77777777" w:rsidR="0015045D" w:rsidRPr="00B72469" w:rsidRDefault="0015045D" w:rsidP="0015045D">
      <w:pPr>
        <w:rPr>
          <w:rFonts w:ascii="Times New Roman" w:hAnsi="Times New Roman" w:cs="Times New Roman"/>
          <w:sz w:val="24"/>
          <w:szCs w:val="24"/>
        </w:rPr>
      </w:pPr>
    </w:p>
    <w:p w14:paraId="0AFEC18E" w14:textId="77777777" w:rsidR="0015045D" w:rsidRPr="00B72469" w:rsidRDefault="0015045D" w:rsidP="0015045D">
      <w:pPr>
        <w:rPr>
          <w:rFonts w:ascii="Times New Roman" w:hAnsi="Times New Roman" w:cs="Times New Roman"/>
          <w:sz w:val="24"/>
          <w:szCs w:val="24"/>
        </w:rPr>
      </w:pPr>
    </w:p>
    <w:p w14:paraId="0AFEC18F" w14:textId="77777777" w:rsidR="0015045D" w:rsidRPr="00B72469" w:rsidRDefault="0015045D" w:rsidP="0015045D">
      <w:pPr>
        <w:rPr>
          <w:rFonts w:ascii="Times New Roman" w:hAnsi="Times New Roman" w:cs="Times New Roman"/>
          <w:sz w:val="24"/>
          <w:szCs w:val="24"/>
        </w:rPr>
      </w:pPr>
    </w:p>
    <w:p w14:paraId="0AFEC190" w14:textId="77777777" w:rsidR="0015045D" w:rsidRPr="00B72469" w:rsidRDefault="0015045D" w:rsidP="0015045D">
      <w:pPr>
        <w:rPr>
          <w:rFonts w:ascii="Times New Roman" w:hAnsi="Times New Roman" w:cs="Times New Roman"/>
          <w:sz w:val="24"/>
          <w:szCs w:val="24"/>
        </w:rPr>
      </w:pPr>
    </w:p>
    <w:p w14:paraId="0AFEC191" w14:textId="77777777" w:rsidR="0015045D" w:rsidRPr="00B72469" w:rsidRDefault="0015045D" w:rsidP="0015045D">
      <w:pPr>
        <w:rPr>
          <w:rFonts w:ascii="Times New Roman" w:hAnsi="Times New Roman" w:cs="Times New Roman"/>
          <w:sz w:val="24"/>
          <w:szCs w:val="24"/>
        </w:rPr>
      </w:pPr>
    </w:p>
    <w:p w14:paraId="0AFEC192" w14:textId="77777777" w:rsidR="0015045D" w:rsidRPr="00B72469" w:rsidRDefault="0015045D" w:rsidP="0015045D">
      <w:pPr>
        <w:rPr>
          <w:rFonts w:ascii="Times New Roman" w:hAnsi="Times New Roman" w:cs="Times New Roman"/>
          <w:sz w:val="24"/>
          <w:szCs w:val="24"/>
        </w:rPr>
      </w:pPr>
    </w:p>
    <w:p w14:paraId="0AFEC193" w14:textId="77777777" w:rsidR="0015045D" w:rsidRPr="00B72469" w:rsidRDefault="0015045D" w:rsidP="0015045D">
      <w:pPr>
        <w:rPr>
          <w:rFonts w:ascii="Times New Roman" w:hAnsi="Times New Roman" w:cs="Times New Roman"/>
          <w:sz w:val="24"/>
          <w:szCs w:val="24"/>
        </w:rPr>
      </w:pPr>
    </w:p>
    <w:p w14:paraId="0AFEC194" w14:textId="77777777" w:rsidR="0015045D" w:rsidRPr="00B72469" w:rsidRDefault="0015045D" w:rsidP="0015045D">
      <w:pPr>
        <w:rPr>
          <w:rFonts w:ascii="Times New Roman" w:hAnsi="Times New Roman" w:cs="Times New Roman"/>
          <w:sz w:val="24"/>
          <w:szCs w:val="24"/>
        </w:rPr>
      </w:pPr>
    </w:p>
    <w:p w14:paraId="0AFEC195" w14:textId="77777777" w:rsidR="0015045D" w:rsidRPr="00B72469" w:rsidRDefault="0015045D" w:rsidP="0015045D">
      <w:pPr>
        <w:rPr>
          <w:rFonts w:ascii="Times New Roman" w:hAnsi="Times New Roman" w:cs="Times New Roman"/>
          <w:sz w:val="24"/>
          <w:szCs w:val="24"/>
        </w:rPr>
      </w:pPr>
    </w:p>
    <w:p w14:paraId="0AFEC196" w14:textId="77777777" w:rsidR="0015045D" w:rsidRPr="00B72469" w:rsidRDefault="0015045D" w:rsidP="0015045D">
      <w:pPr>
        <w:rPr>
          <w:rFonts w:ascii="Times New Roman" w:hAnsi="Times New Roman" w:cs="Times New Roman"/>
          <w:sz w:val="24"/>
          <w:szCs w:val="24"/>
        </w:rPr>
      </w:pPr>
    </w:p>
    <w:p w14:paraId="0AFEC197" w14:textId="77777777" w:rsidR="0015045D" w:rsidRPr="00B72469" w:rsidRDefault="0015045D" w:rsidP="0015045D">
      <w:pPr>
        <w:rPr>
          <w:rFonts w:ascii="Times New Roman" w:hAnsi="Times New Roman" w:cs="Times New Roman"/>
          <w:sz w:val="24"/>
          <w:szCs w:val="24"/>
        </w:rPr>
      </w:pPr>
    </w:p>
    <w:p w14:paraId="0AFEC198" w14:textId="77777777" w:rsidR="0015045D" w:rsidRPr="00B72469" w:rsidRDefault="0015045D" w:rsidP="003E65E7">
      <w:pPr>
        <w:pStyle w:val="ListParagraph"/>
        <w:numPr>
          <w:ilvl w:val="1"/>
          <w:numId w:val="71"/>
        </w:numPr>
        <w:rPr>
          <w:rFonts w:ascii="Times New Roman" w:hAnsi="Times New Roman" w:cs="Times New Roman"/>
          <w:b/>
          <w:sz w:val="26"/>
        </w:rPr>
      </w:pPr>
      <w:bookmarkStart w:id="19" w:name="DevelopSensors"/>
      <w:bookmarkEnd w:id="19"/>
      <w:r w:rsidRPr="00B72469">
        <w:rPr>
          <w:rFonts w:ascii="Times New Roman" w:hAnsi="Times New Roman" w:cs="Times New Roman"/>
          <w:b/>
          <w:sz w:val="26"/>
        </w:rPr>
        <w:t>Guide to develop sensors and clients</w:t>
      </w:r>
    </w:p>
    <w:p w14:paraId="0AFEC199" w14:textId="77777777" w:rsidR="0015045D" w:rsidRPr="00B72469" w:rsidRDefault="0015045D" w:rsidP="0015045D">
      <w:pPr>
        <w:spacing w:after="0" w:line="240" w:lineRule="auto"/>
        <w:rPr>
          <w:rFonts w:ascii="Times New Roman" w:eastAsia="Adobe Fangsong Std R" w:hAnsi="Times New Roman" w:cs="Times New Roman"/>
          <w:b/>
        </w:rPr>
      </w:pPr>
      <w:r w:rsidRPr="00B72469">
        <w:rPr>
          <w:rFonts w:ascii="Times New Roman" w:eastAsia="Adobe Fangsong Std R" w:hAnsi="Times New Roman" w:cs="Times New Roman"/>
          <w:b/>
        </w:rPr>
        <w:t>Getting Started with Coding:</w:t>
      </w:r>
    </w:p>
    <w:p w14:paraId="0AFEC19A" w14:textId="77777777" w:rsidR="0015045D" w:rsidRPr="00B72469" w:rsidRDefault="0015045D" w:rsidP="0015045D">
      <w:pPr>
        <w:spacing w:after="0" w:line="240" w:lineRule="auto"/>
        <w:rPr>
          <w:rFonts w:ascii="Times New Roman" w:eastAsia="Adobe Fangsong Std R" w:hAnsi="Times New Roman" w:cs="Times New Roman"/>
          <w:b/>
        </w:rPr>
      </w:pPr>
    </w:p>
    <w:p w14:paraId="0AFEC19B"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For our purposes a sensor is anything that transmits data.  A video camera, a GPS unit, and for this discussion a sensor that sends message to the Grid, are all examples of sensors.</w:t>
      </w:r>
    </w:p>
    <w:p w14:paraId="0AFEC19C" w14:textId="77777777" w:rsidR="0015045D" w:rsidRPr="00B72469" w:rsidRDefault="0015045D" w:rsidP="0015045D">
      <w:pPr>
        <w:spacing w:after="0" w:line="240" w:lineRule="auto"/>
        <w:rPr>
          <w:rFonts w:ascii="Times New Roman" w:eastAsia="Adobe Fangsong Std R" w:hAnsi="Times New Roman" w:cs="Times New Roman"/>
          <w:b/>
        </w:rPr>
      </w:pPr>
    </w:p>
    <w:p w14:paraId="0AFEC19D" w14:textId="77777777" w:rsidR="0015045D" w:rsidRPr="00B72469" w:rsidRDefault="0015045D" w:rsidP="0015045D">
      <w:pPr>
        <w:spacing w:after="0" w:line="240" w:lineRule="auto"/>
        <w:rPr>
          <w:rFonts w:ascii="Times New Roman" w:eastAsia="Adobe Fangsong Std R" w:hAnsi="Times New Roman" w:cs="Times New Roman"/>
          <w:b/>
        </w:rPr>
      </w:pPr>
      <w:r w:rsidRPr="00B72469">
        <w:rPr>
          <w:rFonts w:ascii="Times New Roman" w:eastAsia="Adobe Fangsong Std R" w:hAnsi="Times New Roman" w:cs="Times New Roman"/>
          <w:b/>
        </w:rPr>
        <w:t xml:space="preserve">I have a sensor I want to use it to send data, what should I do now? </w:t>
      </w:r>
    </w:p>
    <w:p w14:paraId="0AFEC19E" w14:textId="77777777" w:rsidR="0015045D" w:rsidRPr="00B72469" w:rsidRDefault="0015045D" w:rsidP="0015045D">
      <w:pPr>
        <w:spacing w:after="0" w:line="240" w:lineRule="auto"/>
        <w:rPr>
          <w:rFonts w:ascii="Times New Roman" w:hAnsi="Times New Roman" w:cs="Times New Roman"/>
          <w:noProof/>
        </w:rPr>
      </w:pPr>
      <w:r w:rsidRPr="00B72469">
        <w:rPr>
          <w:rFonts w:ascii="Times New Roman" w:hAnsi="Times New Roman" w:cs="Times New Roman"/>
          <w:noProof/>
        </w:rPr>
        <w:t xml:space="preserve">Great!! You need to let the sensor grid know that you have a sensor and you want to publish/subscribe the data. By doing this you are allowing the sensor grid to recognize the sensor and also adding it to the grid. In order to do that, you have to instantiate a sensor adapter object. </w:t>
      </w:r>
    </w:p>
    <w:p w14:paraId="0AFEC19F" w14:textId="77777777" w:rsidR="0015045D" w:rsidRPr="00B72469" w:rsidRDefault="0015045D" w:rsidP="0015045D">
      <w:pPr>
        <w:spacing w:after="0" w:line="240" w:lineRule="auto"/>
        <w:rPr>
          <w:rFonts w:ascii="Times New Roman" w:hAnsi="Times New Roman" w:cs="Times New Roman"/>
          <w:noProof/>
        </w:rPr>
      </w:pPr>
      <w:r w:rsidRPr="00B72469">
        <w:rPr>
          <w:rFonts w:ascii="Times New Roman" w:hAnsi="Times New Roman" w:cs="Times New Roman"/>
          <w:noProof/>
        </w:rPr>
        <w:t>Let’s Walk through our example QuickStart Sensor class to understand how to develop a sensor.</w:t>
      </w:r>
    </w:p>
    <w:p w14:paraId="0AFEC1A0" w14:textId="77777777" w:rsidR="0015045D" w:rsidRPr="00B72469" w:rsidRDefault="0015045D" w:rsidP="0015045D">
      <w:pPr>
        <w:rPr>
          <w:rFonts w:ascii="Times New Roman" w:hAnsi="Times New Roman" w:cs="Times New Roman"/>
          <w:b/>
        </w:rPr>
      </w:pPr>
    </w:p>
    <w:p w14:paraId="0AFEC1A1"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b/>
        </w:rPr>
        <w:t xml:space="preserve">What is a SensorAdapter/SensorClientAdapter? </w:t>
      </w:r>
    </w:p>
    <w:p w14:paraId="0AFEC1A2" w14:textId="77777777" w:rsidR="0015045D" w:rsidRPr="00B72469" w:rsidRDefault="0015045D" w:rsidP="0015045D">
      <w:pPr>
        <w:spacing w:after="0" w:line="240" w:lineRule="auto"/>
        <w:rPr>
          <w:rFonts w:ascii="Times New Roman" w:eastAsia="Adobe Fangsong Std R" w:hAnsi="Times New Roman" w:cs="Times New Roman"/>
        </w:rPr>
      </w:pPr>
    </w:p>
    <w:p w14:paraId="0AFEC1A3"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 xml:space="preserve">There are two main classes </w:t>
      </w:r>
      <w:hyperlink w:anchor="SensorClientAdapter" w:history="1">
        <w:r w:rsidRPr="00B72469">
          <w:rPr>
            <w:rStyle w:val="Hyperlink"/>
            <w:rFonts w:ascii="Times New Roman" w:eastAsia="Adobe Fangsong Std R" w:hAnsi="Times New Roman" w:cs="Times New Roman"/>
            <w:color w:val="auto"/>
          </w:rPr>
          <w:t>SensorAdapter</w:t>
        </w:r>
      </w:hyperlink>
      <w:r w:rsidRPr="00B72469">
        <w:rPr>
          <w:rFonts w:ascii="Times New Roman" w:eastAsia="Adobe Fangsong Std R" w:hAnsi="Times New Roman" w:cs="Times New Roman"/>
        </w:rPr>
        <w:t xml:space="preserve"> and </w:t>
      </w:r>
      <w:hyperlink w:anchor="SensorClientAdapter" w:history="1">
        <w:r w:rsidRPr="00B72469">
          <w:rPr>
            <w:rStyle w:val="Hyperlink"/>
            <w:rFonts w:ascii="Times New Roman" w:eastAsia="Adobe Fangsong Std R" w:hAnsi="Times New Roman" w:cs="Times New Roman"/>
            <w:color w:val="auto"/>
          </w:rPr>
          <w:t>SensorClientAdapter</w:t>
        </w:r>
      </w:hyperlink>
      <w:r w:rsidRPr="00B72469">
        <w:rPr>
          <w:rFonts w:ascii="Times New Roman" w:eastAsia="Adobe Fangsong Std R" w:hAnsi="Times New Roman" w:cs="Times New Roman"/>
        </w:rPr>
        <w:t xml:space="preserve"> which does all the primary functions in hooking up the sensor with the grid and maintaining the sensor in the grid.</w:t>
      </w:r>
    </w:p>
    <w:p w14:paraId="0AFEC1A4"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 xml:space="preserve"> </w:t>
      </w:r>
    </w:p>
    <w:p w14:paraId="0AFEC1A5" w14:textId="77777777" w:rsidR="0015045D" w:rsidRPr="00B72469" w:rsidRDefault="003E65E7" w:rsidP="0015045D">
      <w:pPr>
        <w:spacing w:after="0" w:line="240" w:lineRule="auto"/>
        <w:rPr>
          <w:rFonts w:ascii="Times New Roman" w:eastAsia="Adobe Fangsong Std R" w:hAnsi="Times New Roman" w:cs="Times New Roman"/>
        </w:rPr>
      </w:pPr>
      <w:hyperlink w:anchor="SensorClientAdapter" w:history="1">
        <w:r w:rsidR="0015045D" w:rsidRPr="00B72469">
          <w:rPr>
            <w:rStyle w:val="Hyperlink"/>
            <w:rFonts w:ascii="Times New Roman" w:eastAsia="Adobe Fangsong Std R" w:hAnsi="Times New Roman" w:cs="Times New Roman"/>
            <w:color w:val="auto"/>
          </w:rPr>
          <w:t>SensorAdapter</w:t>
        </w:r>
      </w:hyperlink>
      <w:r w:rsidR="0015045D" w:rsidRPr="00B72469">
        <w:rPr>
          <w:rFonts w:ascii="Times New Roman" w:eastAsia="Adobe Fangsong Std R" w:hAnsi="Times New Roman" w:cs="Times New Roman"/>
        </w:rPr>
        <w:t xml:space="preserve"> and </w:t>
      </w:r>
      <w:hyperlink w:anchor="SensorClientAdapter" w:history="1">
        <w:r w:rsidR="0015045D" w:rsidRPr="00B72469">
          <w:rPr>
            <w:rStyle w:val="Hyperlink"/>
            <w:rFonts w:ascii="Times New Roman" w:eastAsia="Adobe Fangsong Std R" w:hAnsi="Times New Roman" w:cs="Times New Roman"/>
            <w:color w:val="auto"/>
          </w:rPr>
          <w:t>SensorClientAdapter</w:t>
        </w:r>
      </w:hyperlink>
      <w:r w:rsidR="0015045D" w:rsidRPr="00B72469">
        <w:rPr>
          <w:rFonts w:ascii="Times New Roman" w:eastAsia="Adobe Fangsong Std R" w:hAnsi="Times New Roman" w:cs="Times New Roman"/>
        </w:rPr>
        <w:t xml:space="preserve"> are the classes which allows you to implement the following functions</w:t>
      </w:r>
    </w:p>
    <w:p w14:paraId="0AFEC1A6"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 xml:space="preserve"> </w:t>
      </w:r>
    </w:p>
    <w:p w14:paraId="0AFEC1A7" w14:textId="77777777" w:rsidR="0015045D" w:rsidRPr="00B72469" w:rsidRDefault="0015045D" w:rsidP="0015045D">
      <w:pPr>
        <w:pStyle w:val="ListParagraph"/>
        <w:widowControl/>
        <w:numPr>
          <w:ilvl w:val="0"/>
          <w:numId w:val="29"/>
        </w:num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Connecting the sensor to the sensor Grid and initializing the sensor over the grid</w:t>
      </w:r>
    </w:p>
    <w:p w14:paraId="0AFEC1A8" w14:textId="77777777" w:rsidR="0015045D" w:rsidRPr="00B72469" w:rsidRDefault="0015045D" w:rsidP="0015045D">
      <w:pPr>
        <w:pStyle w:val="ListParagraph"/>
        <w:widowControl/>
        <w:numPr>
          <w:ilvl w:val="0"/>
          <w:numId w:val="29"/>
        </w:num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Monitor the status of the sensor in the grid</w:t>
      </w:r>
    </w:p>
    <w:p w14:paraId="0AFEC1A9" w14:textId="77777777" w:rsidR="0015045D" w:rsidRPr="00B72469" w:rsidRDefault="0015045D" w:rsidP="0015045D">
      <w:pPr>
        <w:pStyle w:val="ListParagraph"/>
        <w:widowControl/>
        <w:numPr>
          <w:ilvl w:val="0"/>
          <w:numId w:val="29"/>
        </w:num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Receives data from the grid and publish the data on the grid</w:t>
      </w:r>
    </w:p>
    <w:p w14:paraId="0AFEC1AA" w14:textId="77777777" w:rsidR="0015045D" w:rsidRPr="00B72469" w:rsidRDefault="0015045D" w:rsidP="0015045D">
      <w:pPr>
        <w:pStyle w:val="ListParagraph"/>
        <w:widowControl/>
        <w:numPr>
          <w:ilvl w:val="0"/>
          <w:numId w:val="29"/>
        </w:num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Subscribe a sensor to monitor another sensor’s data</w:t>
      </w:r>
    </w:p>
    <w:p w14:paraId="0AFEC1AB"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 xml:space="preserve"> </w:t>
      </w:r>
    </w:p>
    <w:p w14:paraId="0AFEC1AC"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 xml:space="preserve">The primary functions of the </w:t>
      </w:r>
      <w:hyperlink w:anchor="SensorClientAdapter" w:history="1">
        <w:r w:rsidRPr="00B72469">
          <w:rPr>
            <w:rStyle w:val="Hyperlink"/>
            <w:rFonts w:ascii="Times New Roman" w:eastAsia="Adobe Fangsong Std R" w:hAnsi="Times New Roman" w:cs="Times New Roman"/>
            <w:color w:val="auto"/>
          </w:rPr>
          <w:t>SensorAdapter</w:t>
        </w:r>
      </w:hyperlink>
      <w:r w:rsidRPr="00B72469">
        <w:rPr>
          <w:rFonts w:ascii="Times New Roman" w:eastAsia="Adobe Fangsong Std R" w:hAnsi="Times New Roman" w:cs="Times New Roman"/>
        </w:rPr>
        <w:t xml:space="preserve"> are listed below along with the corresponding classes which implement them.</w:t>
      </w:r>
    </w:p>
    <w:p w14:paraId="0AFEC1AD"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Creates and sets the policy (</w:t>
      </w:r>
      <w:hyperlink w:anchor="SensorProperty" w:history="1">
        <w:r w:rsidRPr="00B72469">
          <w:rPr>
            <w:rStyle w:val="Hyperlink"/>
            <w:rFonts w:ascii="Times New Roman" w:eastAsia="Adobe Fangsong Std R" w:hAnsi="Times New Roman" w:cs="Times New Roman"/>
            <w:color w:val="auto"/>
          </w:rPr>
          <w:t>Sensor properties</w:t>
        </w:r>
      </w:hyperlink>
      <w:r w:rsidRPr="00B72469">
        <w:rPr>
          <w:rFonts w:ascii="Times New Roman" w:eastAsia="Adobe Fangsong Std R" w:hAnsi="Times New Roman" w:cs="Times New Roman"/>
        </w:rPr>
        <w:t>) of a sensor (</w:t>
      </w:r>
      <w:hyperlink w:anchor="SensorPolicy" w:history="1">
        <w:r w:rsidRPr="00B72469">
          <w:rPr>
            <w:rStyle w:val="Hyperlink"/>
            <w:rFonts w:ascii="Times New Roman" w:eastAsia="Adobe Fangsong Std R" w:hAnsi="Times New Roman" w:cs="Times New Roman"/>
            <w:color w:val="auto"/>
          </w:rPr>
          <w:t>SensorPolicy</w:t>
        </w:r>
      </w:hyperlink>
      <w:r w:rsidRPr="00B72469">
        <w:rPr>
          <w:rFonts w:ascii="Times New Roman" w:eastAsia="Adobe Fangsong Std R" w:hAnsi="Times New Roman" w:cs="Times New Roman"/>
        </w:rPr>
        <w:t>)</w:t>
      </w:r>
    </w:p>
    <w:p w14:paraId="0AFEC1AE"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Allows the sensor to listen to the control signals (</w:t>
      </w:r>
      <w:hyperlink w:anchor="SensorGridControlListener" w:history="1">
        <w:r w:rsidRPr="00B72469">
          <w:rPr>
            <w:rStyle w:val="Hyperlink"/>
            <w:rFonts w:ascii="Times New Roman" w:eastAsia="Adobe Fangsong Std R" w:hAnsi="Times New Roman" w:cs="Times New Roman"/>
            <w:color w:val="auto"/>
          </w:rPr>
          <w:t>SensorGridControlListener</w:t>
        </w:r>
      </w:hyperlink>
      <w:r w:rsidRPr="00B72469">
        <w:rPr>
          <w:rFonts w:ascii="Times New Roman" w:eastAsia="Adobe Fangsong Std R" w:hAnsi="Times New Roman" w:cs="Times New Roman"/>
        </w:rPr>
        <w:t>)</w:t>
      </w:r>
    </w:p>
    <w:p w14:paraId="0AFEC1AF"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Allows the sensor to create functions to handle connection loss or sensor stop requests (</w:t>
      </w:r>
      <w:hyperlink w:anchor="SensorAdapterListener" w:history="1">
        <w:r w:rsidRPr="00B72469">
          <w:rPr>
            <w:rStyle w:val="Hyperlink"/>
            <w:rFonts w:ascii="Times New Roman" w:eastAsia="Adobe Fangsong Std R" w:hAnsi="Times New Roman" w:cs="Times New Roman"/>
            <w:color w:val="auto"/>
          </w:rPr>
          <w:t>SensorAdapterListener</w:t>
        </w:r>
      </w:hyperlink>
      <w:r w:rsidRPr="00B72469">
        <w:rPr>
          <w:rFonts w:ascii="Times New Roman" w:eastAsia="Adobe Fangsong Std R" w:hAnsi="Times New Roman" w:cs="Times New Roman"/>
        </w:rPr>
        <w:t>)</w:t>
      </w:r>
    </w:p>
    <w:p w14:paraId="0AFEC1B0" w14:textId="77777777" w:rsidR="0015045D" w:rsidRPr="00B72469" w:rsidRDefault="0015045D" w:rsidP="0015045D">
      <w:pPr>
        <w:spacing w:after="0" w:line="240" w:lineRule="auto"/>
        <w:rPr>
          <w:rFonts w:ascii="Times New Roman" w:eastAsia="Adobe Fangsong Std R" w:hAnsi="Times New Roman" w:cs="Times New Roman"/>
        </w:rPr>
      </w:pPr>
    </w:p>
    <w:p w14:paraId="0AFEC1B1" w14:textId="77777777" w:rsidR="0015045D" w:rsidRPr="00B72469" w:rsidRDefault="0015045D" w:rsidP="0015045D">
      <w:pPr>
        <w:spacing w:after="0" w:line="240" w:lineRule="auto"/>
        <w:rPr>
          <w:rFonts w:ascii="Times New Roman" w:eastAsia="Adobe Fangsong Std R" w:hAnsi="Times New Roman" w:cs="Times New Roman"/>
        </w:rPr>
      </w:pPr>
    </w:p>
    <w:p w14:paraId="0AFEC1B2" w14:textId="77777777" w:rsidR="0015045D" w:rsidRPr="00B72469" w:rsidRDefault="0015045D" w:rsidP="0015045D">
      <w:pPr>
        <w:spacing w:after="0" w:line="240" w:lineRule="auto"/>
        <w:rPr>
          <w:rFonts w:ascii="Times New Roman" w:eastAsia="Adobe Fangsong Std R" w:hAnsi="Times New Roman" w:cs="Times New Roman"/>
        </w:rPr>
      </w:pPr>
      <w:r w:rsidRPr="00B72469">
        <w:rPr>
          <w:rFonts w:ascii="Times New Roman" w:eastAsia="Adobe Fangsong Std R" w:hAnsi="Times New Roman" w:cs="Times New Roman"/>
        </w:rPr>
        <w:t xml:space="preserve">The constructor of the </w:t>
      </w:r>
      <w:hyperlink w:anchor="SensorClientAdapter" w:history="1">
        <w:r w:rsidRPr="00B72469">
          <w:rPr>
            <w:rStyle w:val="Hyperlink"/>
            <w:rFonts w:ascii="Times New Roman" w:eastAsia="Adobe Fangsong Std R" w:hAnsi="Times New Roman" w:cs="Times New Roman"/>
            <w:color w:val="auto"/>
          </w:rPr>
          <w:t>SensorAdapter</w:t>
        </w:r>
      </w:hyperlink>
      <w:r w:rsidRPr="00B72469">
        <w:rPr>
          <w:rFonts w:ascii="Times New Roman" w:eastAsia="Adobe Fangsong Std R" w:hAnsi="Times New Roman" w:cs="Times New Roman"/>
        </w:rPr>
        <w:t xml:space="preserve"> looks like this</w:t>
      </w:r>
    </w:p>
    <w:p w14:paraId="0AFEC1B3" w14:textId="77777777" w:rsidR="0015045D" w:rsidRPr="00B72469" w:rsidRDefault="0015045D" w:rsidP="0015045D">
      <w:pPr>
        <w:rPr>
          <w:rFonts w:ascii="Times New Roman" w:hAnsi="Times New Roman" w:cs="Times New Roman"/>
          <w:b/>
        </w:rPr>
      </w:pPr>
    </w:p>
    <w:p w14:paraId="0AFEC1B4" w14:textId="77777777" w:rsidR="0015045D" w:rsidRPr="00B72469" w:rsidRDefault="0015045D" w:rsidP="0015045D">
      <w:pPr>
        <w:rPr>
          <w:rFonts w:ascii="Times New Roman" w:hAnsi="Times New Roman" w:cs="Times New Roman"/>
          <w:b/>
          <w:sz w:val="26"/>
        </w:rPr>
      </w:pPr>
      <w:r w:rsidRPr="00B72469">
        <w:rPr>
          <w:rFonts w:ascii="Times New Roman" w:eastAsia="Adobe Fangsong Std R" w:hAnsi="Times New Roman" w:cs="Times New Roman"/>
          <w:noProof/>
          <w:sz w:val="24"/>
        </w:rPr>
        <w:drawing>
          <wp:inline distT="0" distB="0" distL="0" distR="0" wp14:anchorId="0AFED392" wp14:editId="0AFED393">
            <wp:extent cx="6248400" cy="1152525"/>
            <wp:effectExtent l="0" t="0" r="0" b="9525"/>
            <wp:docPr id="7022" name="Picture 7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244542" cy="1151813"/>
                    </a:xfrm>
                    <a:prstGeom prst="rect">
                      <a:avLst/>
                    </a:prstGeom>
                    <a:noFill/>
                    <a:ln>
                      <a:noFill/>
                    </a:ln>
                  </pic:spPr>
                </pic:pic>
              </a:graphicData>
            </a:graphic>
          </wp:inline>
        </w:drawing>
      </w:r>
    </w:p>
    <w:p w14:paraId="0AFEC1B5" w14:textId="77777777" w:rsidR="0015045D" w:rsidRPr="00B72469" w:rsidRDefault="003E65E7" w:rsidP="0015045D">
      <w:pPr>
        <w:spacing w:after="0" w:line="240" w:lineRule="auto"/>
        <w:rPr>
          <w:rFonts w:ascii="Times New Roman" w:eastAsia="Adobe Fangsong Std R" w:hAnsi="Times New Roman" w:cs="Times New Roman"/>
        </w:rPr>
      </w:pPr>
      <w:hyperlink w:anchor="SensorClientAdapter" w:history="1">
        <w:r w:rsidR="0015045D" w:rsidRPr="00B72469">
          <w:rPr>
            <w:rStyle w:val="Hyperlink"/>
            <w:rFonts w:ascii="Times New Roman" w:eastAsia="Adobe Fangsong Std R" w:hAnsi="Times New Roman" w:cs="Times New Roman"/>
            <w:color w:val="auto"/>
          </w:rPr>
          <w:t>SensorClientAdapter</w:t>
        </w:r>
      </w:hyperlink>
      <w:r w:rsidR="0015045D" w:rsidRPr="00B72469">
        <w:rPr>
          <w:rFonts w:ascii="Times New Roman" w:eastAsia="Adobe Fangsong Std R" w:hAnsi="Times New Roman" w:cs="Times New Roman"/>
        </w:rPr>
        <w:t xml:space="preserve"> is the adapter which basically does the same functions of the </w:t>
      </w:r>
      <w:hyperlink w:anchor="SensorClientAdapter" w:history="1">
        <w:r w:rsidR="0015045D" w:rsidRPr="00B72469">
          <w:rPr>
            <w:rStyle w:val="Hyperlink"/>
            <w:rFonts w:ascii="Times New Roman" w:eastAsia="Adobe Fangsong Std R" w:hAnsi="Times New Roman" w:cs="Times New Roman"/>
            <w:color w:val="auto"/>
          </w:rPr>
          <w:t>SensorAdapter</w:t>
        </w:r>
      </w:hyperlink>
      <w:r w:rsidR="0015045D" w:rsidRPr="00B72469">
        <w:rPr>
          <w:rFonts w:ascii="Times New Roman" w:eastAsia="Adobe Fangsong Std R" w:hAnsi="Times New Roman" w:cs="Times New Roman"/>
        </w:rPr>
        <w:t xml:space="preserve"> except that it does from the client side but with an additional functionality. Any client which is subscribed to a sensor might want to be notified any changes in the grid about a new sensor being added or if the status of an existing sensor changes. This it implements an additional interface called </w:t>
      </w:r>
      <w:hyperlink w:anchor="ClientGridChangeListener" w:history="1">
        <w:r w:rsidR="0015045D" w:rsidRPr="00B72469">
          <w:rPr>
            <w:rStyle w:val="Hyperlink"/>
            <w:rFonts w:ascii="Times New Roman" w:eastAsia="Adobe Fangsong Std R" w:hAnsi="Times New Roman" w:cs="Times New Roman"/>
            <w:color w:val="auto"/>
          </w:rPr>
          <w:t>ClientGridChangeListener</w:t>
        </w:r>
      </w:hyperlink>
      <w:r w:rsidR="0015045D" w:rsidRPr="00B72469">
        <w:rPr>
          <w:rFonts w:ascii="Times New Roman" w:eastAsia="Adobe Fangsong Std R" w:hAnsi="Times New Roman" w:cs="Times New Roman"/>
        </w:rPr>
        <w:t>.</w:t>
      </w:r>
    </w:p>
    <w:p w14:paraId="0AFEC1B6" w14:textId="77777777" w:rsidR="0015045D" w:rsidRPr="00B72469" w:rsidRDefault="0015045D" w:rsidP="0015045D">
      <w:pPr>
        <w:rPr>
          <w:rFonts w:ascii="Times New Roman" w:hAnsi="Times New Roman" w:cs="Times New Roman"/>
          <w:b/>
        </w:rPr>
      </w:pPr>
    </w:p>
    <w:p w14:paraId="0AFEC1B7" w14:textId="77777777" w:rsidR="0015045D" w:rsidRPr="00B72469" w:rsidRDefault="0015045D" w:rsidP="0015045D">
      <w:pPr>
        <w:spacing w:after="0" w:line="240" w:lineRule="auto"/>
        <w:rPr>
          <w:rFonts w:ascii="Times New Roman" w:eastAsia="Adobe Fangsong Std R" w:hAnsi="Times New Roman" w:cs="Times New Roman"/>
          <w:sz w:val="24"/>
        </w:rPr>
      </w:pPr>
      <w:r w:rsidRPr="00B72469">
        <w:rPr>
          <w:rFonts w:ascii="Times New Roman" w:eastAsia="Adobe Fangsong Std R" w:hAnsi="Times New Roman" w:cs="Times New Roman"/>
          <w:sz w:val="24"/>
        </w:rPr>
        <w:lastRenderedPageBreak/>
        <w:t xml:space="preserve">The constructor of the </w:t>
      </w:r>
      <w:hyperlink w:anchor="SensorClientAdapter" w:history="1">
        <w:r w:rsidRPr="00B72469">
          <w:rPr>
            <w:rStyle w:val="Hyperlink"/>
            <w:rFonts w:ascii="Times New Roman" w:eastAsia="Adobe Fangsong Std R" w:hAnsi="Times New Roman" w:cs="Times New Roman"/>
            <w:color w:val="auto"/>
            <w:sz w:val="24"/>
          </w:rPr>
          <w:t>SensorClientAdapter</w:t>
        </w:r>
      </w:hyperlink>
      <w:r w:rsidRPr="00B72469">
        <w:rPr>
          <w:rFonts w:ascii="Times New Roman" w:eastAsia="Adobe Fangsong Std R" w:hAnsi="Times New Roman" w:cs="Times New Roman"/>
          <w:sz w:val="24"/>
        </w:rPr>
        <w:t xml:space="preserve"> looks like this </w:t>
      </w:r>
    </w:p>
    <w:p w14:paraId="0AFEC1B8" w14:textId="77777777" w:rsidR="0015045D" w:rsidRPr="00B72469" w:rsidRDefault="0015045D" w:rsidP="0015045D">
      <w:pPr>
        <w:spacing w:after="0" w:line="240" w:lineRule="auto"/>
        <w:rPr>
          <w:rFonts w:ascii="Times New Roman" w:eastAsia="Adobe Fangsong Std R" w:hAnsi="Times New Roman" w:cs="Times New Roman"/>
          <w:sz w:val="24"/>
        </w:rPr>
      </w:pPr>
    </w:p>
    <w:p w14:paraId="0AFEC1B9" w14:textId="77777777" w:rsidR="0015045D" w:rsidRPr="00B72469" w:rsidRDefault="0015045D" w:rsidP="0015045D">
      <w:pPr>
        <w:spacing w:after="0" w:line="240" w:lineRule="auto"/>
        <w:rPr>
          <w:rFonts w:ascii="Times New Roman" w:eastAsia="Adobe Fangsong Std R" w:hAnsi="Times New Roman" w:cs="Times New Roman"/>
          <w:sz w:val="24"/>
        </w:rPr>
      </w:pPr>
    </w:p>
    <w:p w14:paraId="0AFEC1BA" w14:textId="77777777" w:rsidR="0015045D" w:rsidRPr="00B72469" w:rsidRDefault="0015045D" w:rsidP="0015045D">
      <w:pPr>
        <w:spacing w:after="0" w:line="240" w:lineRule="auto"/>
        <w:rPr>
          <w:rFonts w:ascii="Times New Roman" w:eastAsia="Adobe Fangsong Std R" w:hAnsi="Times New Roman" w:cs="Times New Roman"/>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63360" behindDoc="0" locked="0" layoutInCell="1" allowOverlap="1" wp14:anchorId="0AFED394" wp14:editId="0AFED395">
                <wp:simplePos x="0" y="0"/>
                <wp:positionH relativeFrom="column">
                  <wp:posOffset>-28575</wp:posOffset>
                </wp:positionH>
                <wp:positionV relativeFrom="paragraph">
                  <wp:posOffset>126365</wp:posOffset>
                </wp:positionV>
                <wp:extent cx="5915025" cy="1219200"/>
                <wp:effectExtent l="0" t="0" r="28575" b="19050"/>
                <wp:wrapNone/>
                <wp:docPr id="702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5025" cy="121920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2.25pt;margin-top:9.95pt;width:465.75pt;height:9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" fillcolor="#d6e3bc [1302]" strokecolor="#f2dbdb [661]" strokeweight="2pt">
                <v:fill opacity="13878f"/>
                <v:path arrowok="t"/>
              </v:rect>
            </w:pict>
          </mc:Fallback>
        </mc:AlternateContent>
      </w:r>
    </w:p>
    <w:p w14:paraId="0AFEC1BB"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SensorClientAdapter</w:t>
      </w:r>
      <w:r w:rsidRPr="00B72469">
        <w:rPr>
          <w:rFonts w:ascii="Times New Roman" w:hAnsi="Times New Roman" w:cs="Times New Roman"/>
          <w:i/>
          <w:noProof/>
          <w:sz w:val="24"/>
          <w:szCs w:val="26"/>
        </w:rPr>
        <w:tab/>
        <w:t xml:space="preserve">(SensorPolicy sPolicy, </w:t>
      </w:r>
    </w:p>
    <w:p w14:paraId="0AFEC1BC"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 xml:space="preserve">SensorGridControlListener sensorCtrlListener, ClientGridChangeListener clientChangeListener, SensorAdapterListener saListener) </w:t>
      </w:r>
    </w:p>
    <w:p w14:paraId="0AFEC1BD"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w:t>
      </w:r>
    </w:p>
    <w:p w14:paraId="0AFEC1BE"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Init(sPolicy, sensorCtrlListener, clientChangeListener, saListener, null);</w:t>
      </w:r>
    </w:p>
    <w:p w14:paraId="0AFEC1BF" w14:textId="77777777" w:rsidR="0015045D" w:rsidRPr="00B72469" w:rsidRDefault="0015045D" w:rsidP="0015045D">
      <w:pPr>
        <w:rPr>
          <w:rFonts w:ascii="Times New Roman" w:hAnsi="Times New Roman" w:cs="Times New Roman"/>
          <w:b/>
        </w:rPr>
      </w:pPr>
    </w:p>
    <w:p w14:paraId="0AFEC1C0" w14:textId="77777777" w:rsidR="0015045D" w:rsidRPr="00B72469" w:rsidRDefault="0015045D" w:rsidP="0015045D">
      <w:pPr>
        <w:rPr>
          <w:rFonts w:ascii="Times New Roman" w:hAnsi="Times New Roman" w:cs="Times New Roman"/>
          <w:b/>
        </w:rPr>
      </w:pPr>
    </w:p>
    <w:p w14:paraId="0AFEC1C1" w14:textId="77777777" w:rsidR="0015045D" w:rsidRPr="00B72469" w:rsidRDefault="0015045D" w:rsidP="0015045D">
      <w:pPr>
        <w:spacing w:after="0" w:line="240" w:lineRule="auto"/>
        <w:rPr>
          <w:rFonts w:ascii="Times New Roman" w:eastAsia="Adobe Fangsong Std R" w:hAnsi="Times New Roman" w:cs="Times New Roman"/>
          <w:b/>
          <w:sz w:val="24"/>
          <w:szCs w:val="28"/>
        </w:rPr>
      </w:pPr>
      <w:r w:rsidRPr="00B72469">
        <w:rPr>
          <w:rFonts w:ascii="Times New Roman" w:eastAsia="Adobe Fangsong Std R" w:hAnsi="Times New Roman" w:cs="Times New Roman"/>
          <w:b/>
          <w:sz w:val="24"/>
          <w:szCs w:val="28"/>
        </w:rPr>
        <w:t xml:space="preserve">What are those arguments in the constructor? </w:t>
      </w:r>
    </w:p>
    <w:p w14:paraId="0AFEC1C2" w14:textId="77777777" w:rsidR="0015045D" w:rsidRPr="00B72469" w:rsidRDefault="0015045D" w:rsidP="0015045D">
      <w:pPr>
        <w:spacing w:after="0" w:line="240" w:lineRule="auto"/>
        <w:rPr>
          <w:rFonts w:ascii="Times New Roman" w:eastAsia="Adobe Fangsong Std R" w:hAnsi="Times New Roman" w:cs="Times New Roman"/>
          <w:sz w:val="24"/>
        </w:rPr>
      </w:pPr>
      <w:r w:rsidRPr="00B72469">
        <w:rPr>
          <w:rFonts w:ascii="Times New Roman" w:eastAsia="Adobe Fangsong Std R" w:hAnsi="Times New Roman" w:cs="Times New Roman"/>
          <w:sz w:val="24"/>
        </w:rPr>
        <w:t>Let’s see in detail about the arguments listed above.</w:t>
      </w:r>
    </w:p>
    <w:p w14:paraId="0AFEC1C3" w14:textId="77777777" w:rsidR="0015045D" w:rsidRPr="00B72469" w:rsidRDefault="003E65E7" w:rsidP="0015045D">
      <w:pPr>
        <w:spacing w:after="0" w:line="240" w:lineRule="auto"/>
        <w:rPr>
          <w:rFonts w:ascii="Times New Roman" w:eastAsia="Adobe Fangsong Std R" w:hAnsi="Times New Roman" w:cs="Times New Roman"/>
          <w:sz w:val="24"/>
        </w:rPr>
      </w:pPr>
      <w:hyperlink w:anchor="SensorPolicy" w:history="1">
        <w:r w:rsidR="0015045D" w:rsidRPr="00B72469">
          <w:rPr>
            <w:rStyle w:val="Hyperlink"/>
            <w:rFonts w:ascii="Times New Roman" w:eastAsia="Adobe Fangsong Std R" w:hAnsi="Times New Roman" w:cs="Times New Roman"/>
            <w:b/>
            <w:color w:val="auto"/>
            <w:sz w:val="24"/>
          </w:rPr>
          <w:t>SensorPolicy</w:t>
        </w:r>
      </w:hyperlink>
      <w:r w:rsidR="0015045D" w:rsidRPr="00B72469">
        <w:rPr>
          <w:rFonts w:ascii="Times New Roman" w:eastAsia="Adobe Fangsong Std R" w:hAnsi="Times New Roman" w:cs="Times New Roman"/>
          <w:b/>
          <w:sz w:val="24"/>
        </w:rPr>
        <w:t xml:space="preserve"> </w:t>
      </w:r>
      <w:r w:rsidR="0015045D" w:rsidRPr="00B72469">
        <w:rPr>
          <w:rFonts w:ascii="Times New Roman" w:eastAsia="Adobe Fangsong Std R" w:hAnsi="Times New Roman" w:cs="Times New Roman"/>
          <w:sz w:val="24"/>
        </w:rPr>
        <w:t xml:space="preserve">– The properties of the sensor are wrapped in to this SensorPolicy class. Once you create an instance of SensorPolicy you can access the property of a sensor through this class. The constructor of the SensorPolicy looks like the one below. </w:t>
      </w:r>
    </w:p>
    <w:p w14:paraId="0AFEC1C4" w14:textId="77777777" w:rsidR="0015045D" w:rsidRPr="00B72469" w:rsidRDefault="0015045D" w:rsidP="0015045D">
      <w:pPr>
        <w:spacing w:after="0" w:line="240" w:lineRule="auto"/>
        <w:rPr>
          <w:rFonts w:ascii="Times New Roman" w:eastAsia="Adobe Fangsong Std R" w:hAnsi="Times New Roman" w:cs="Times New Roman"/>
          <w:sz w:val="24"/>
        </w:rPr>
      </w:pPr>
    </w:p>
    <w:p w14:paraId="0AFEC1C5" w14:textId="77777777" w:rsidR="0015045D" w:rsidRPr="00B72469" w:rsidRDefault="0015045D" w:rsidP="0015045D">
      <w:pPr>
        <w:spacing w:after="0" w:line="240" w:lineRule="auto"/>
        <w:rPr>
          <w:rFonts w:ascii="Times New Roman" w:eastAsia="Adobe Fangsong Std R" w:hAnsi="Times New Roman" w:cs="Times New Roman"/>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64384" behindDoc="0" locked="0" layoutInCell="1" allowOverlap="1" wp14:anchorId="0AFED396" wp14:editId="0AFED397">
                <wp:simplePos x="0" y="0"/>
                <wp:positionH relativeFrom="column">
                  <wp:posOffset>-95250</wp:posOffset>
                </wp:positionH>
                <wp:positionV relativeFrom="paragraph">
                  <wp:posOffset>70485</wp:posOffset>
                </wp:positionV>
                <wp:extent cx="5981700" cy="971550"/>
                <wp:effectExtent l="0" t="0" r="19050" b="19050"/>
                <wp:wrapNone/>
                <wp:docPr id="702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700" cy="97155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7.5pt;margin-top:5.55pt;width:471pt;height:7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" fillcolor="#d6e3bc [1302]" strokecolor="#f2dbdb [661]" strokeweight="2pt">
                <v:fill opacity="13878f"/>
                <v:path arrowok="t"/>
              </v:rect>
            </w:pict>
          </mc:Fallback>
        </mc:AlternateContent>
      </w:r>
    </w:p>
    <w:p w14:paraId="0AFEC1C6"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SensorPolicy(SensorProperty sensorProperty)</w:t>
      </w:r>
    </w:p>
    <w:p w14:paraId="0AFEC1C7"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w:t>
      </w:r>
    </w:p>
    <w:p w14:paraId="0AFEC1C8"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this.sensorProperty = sensorProperty;</w:t>
      </w:r>
    </w:p>
    <w:p w14:paraId="0AFEC1C9"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w:t>
      </w:r>
    </w:p>
    <w:p w14:paraId="0AFEC1CA"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p>
    <w:p w14:paraId="0AFEC1CB"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p>
    <w:p w14:paraId="0AFEC1CC"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b/>
          <w:noProof/>
          <w:sz w:val="24"/>
        </w:rPr>
        <w:t xml:space="preserve">Now,lets talk in detail about </w:t>
      </w:r>
      <w:hyperlink w:anchor="SensorProperty" w:history="1">
        <w:r w:rsidRPr="00B72469">
          <w:rPr>
            <w:rStyle w:val="Hyperlink"/>
            <w:rFonts w:ascii="Times New Roman" w:hAnsi="Times New Roman" w:cs="Times New Roman"/>
            <w:b/>
            <w:noProof/>
            <w:color w:val="auto"/>
            <w:sz w:val="24"/>
          </w:rPr>
          <w:t>SensorProperty</w:t>
        </w:r>
      </w:hyperlink>
      <w:r w:rsidRPr="00B72469">
        <w:rPr>
          <w:rFonts w:ascii="Times New Roman" w:hAnsi="Times New Roman" w:cs="Times New Roman"/>
          <w:noProof/>
          <w:sz w:val="24"/>
        </w:rPr>
        <w:t>. Every sensor has few properties which are to be defined while creating a sensor. There are two types of sensor properties. The pre-defined generic sensor property and the user-defined sensor property. The predefined generic sensor properties include the following list</w:t>
      </w:r>
    </w:p>
    <w:tbl>
      <w:tblPr>
        <w:tblStyle w:val="TableGrid"/>
        <w:tblW w:w="0" w:type="auto"/>
        <w:tblLook w:val="04A0" w:firstRow="1" w:lastRow="0" w:firstColumn="1" w:lastColumn="0" w:noHBand="0" w:noVBand="1"/>
      </w:tblPr>
      <w:tblGrid>
        <w:gridCol w:w="3192"/>
        <w:gridCol w:w="3192"/>
        <w:gridCol w:w="3192"/>
      </w:tblGrid>
      <w:tr w:rsidR="0015045D" w:rsidRPr="00B72469" w14:paraId="0AFEC1D0" w14:textId="77777777" w:rsidTr="00A66D50">
        <w:tc>
          <w:tcPr>
            <w:tcW w:w="3192" w:type="dxa"/>
          </w:tcPr>
          <w:p w14:paraId="0AFEC1CD"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Property</w:t>
            </w:r>
          </w:p>
        </w:tc>
        <w:tc>
          <w:tcPr>
            <w:tcW w:w="3192" w:type="dxa"/>
          </w:tcPr>
          <w:p w14:paraId="0AFEC1CE"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Datatype</w:t>
            </w:r>
          </w:p>
        </w:tc>
        <w:tc>
          <w:tcPr>
            <w:tcW w:w="3192" w:type="dxa"/>
          </w:tcPr>
          <w:p w14:paraId="0AFEC1CF"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Description</w:t>
            </w:r>
          </w:p>
        </w:tc>
      </w:tr>
      <w:tr w:rsidR="0015045D" w:rsidRPr="00B72469" w14:paraId="0AFEC1D4" w14:textId="77777777" w:rsidTr="00A66D50">
        <w:tc>
          <w:tcPr>
            <w:tcW w:w="3192" w:type="dxa"/>
          </w:tcPr>
          <w:p w14:paraId="0AFEC1D1"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ensorId</w:t>
            </w:r>
          </w:p>
        </w:tc>
        <w:tc>
          <w:tcPr>
            <w:tcW w:w="3192" w:type="dxa"/>
          </w:tcPr>
          <w:p w14:paraId="0AFEC1D2"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tring</w:t>
            </w:r>
          </w:p>
        </w:tc>
        <w:tc>
          <w:tcPr>
            <w:tcW w:w="3192" w:type="dxa"/>
          </w:tcPr>
          <w:p w14:paraId="0AFEC1D3"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A description to identify the sensor. Eg:-  QuickStartSensor</w:t>
            </w:r>
          </w:p>
        </w:tc>
      </w:tr>
      <w:tr w:rsidR="0015045D" w:rsidRPr="00B72469" w14:paraId="0AFEC1D8" w14:textId="77777777" w:rsidTr="00A66D50">
        <w:tc>
          <w:tcPr>
            <w:tcW w:w="3192" w:type="dxa"/>
          </w:tcPr>
          <w:p w14:paraId="0AFEC1D5"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groupId</w:t>
            </w:r>
          </w:p>
        </w:tc>
        <w:tc>
          <w:tcPr>
            <w:tcW w:w="3192" w:type="dxa"/>
          </w:tcPr>
          <w:p w14:paraId="0AFEC1D6"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tring</w:t>
            </w:r>
          </w:p>
        </w:tc>
        <w:tc>
          <w:tcPr>
            <w:tcW w:w="3192" w:type="dxa"/>
          </w:tcPr>
          <w:p w14:paraId="0AFEC1D7"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A Description to identify the logical group to which the sensor belongs to Eg:- QuickStartSensorGroup</w:t>
            </w:r>
          </w:p>
        </w:tc>
      </w:tr>
      <w:tr w:rsidR="0015045D" w:rsidRPr="00B72469" w14:paraId="0AFEC1DC" w14:textId="77777777" w:rsidTr="00A66D50">
        <w:tc>
          <w:tcPr>
            <w:tcW w:w="3192" w:type="dxa"/>
          </w:tcPr>
          <w:p w14:paraId="0AFEC1D9"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ensorType</w:t>
            </w:r>
          </w:p>
        </w:tc>
        <w:tc>
          <w:tcPr>
            <w:tcW w:w="3192" w:type="dxa"/>
          </w:tcPr>
          <w:p w14:paraId="0AFEC1DA"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tring</w:t>
            </w:r>
          </w:p>
        </w:tc>
        <w:tc>
          <w:tcPr>
            <w:tcW w:w="3192" w:type="dxa"/>
          </w:tcPr>
          <w:p w14:paraId="0AFEC1DB"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To identify the Type of the Sensor. Eg: Video, Audio, GPS etc..A list of predefined types are available in class PredefinedType.</w:t>
            </w:r>
          </w:p>
        </w:tc>
      </w:tr>
      <w:tr w:rsidR="0015045D" w:rsidRPr="00B72469" w14:paraId="0AFEC1E0" w14:textId="77777777" w:rsidTr="00A66D50">
        <w:tc>
          <w:tcPr>
            <w:tcW w:w="3192" w:type="dxa"/>
          </w:tcPr>
          <w:p w14:paraId="0AFEC1DD"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ensorTypeId</w:t>
            </w:r>
          </w:p>
        </w:tc>
        <w:tc>
          <w:tcPr>
            <w:tcW w:w="3192" w:type="dxa"/>
          </w:tcPr>
          <w:p w14:paraId="0AFEC1DE"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Int</w:t>
            </w:r>
          </w:p>
        </w:tc>
        <w:tc>
          <w:tcPr>
            <w:tcW w:w="3192" w:type="dxa"/>
          </w:tcPr>
          <w:p w14:paraId="0AFEC1DF"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This allows the application to uniquely identify a sensor combining with the sensorType</w:t>
            </w:r>
          </w:p>
        </w:tc>
      </w:tr>
      <w:tr w:rsidR="0015045D" w:rsidRPr="00B72469" w14:paraId="0AFEC1E4" w14:textId="77777777" w:rsidTr="00A66D50">
        <w:tc>
          <w:tcPr>
            <w:tcW w:w="3192" w:type="dxa"/>
          </w:tcPr>
          <w:p w14:paraId="0AFEC1E1"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Location</w:t>
            </w:r>
          </w:p>
        </w:tc>
        <w:tc>
          <w:tcPr>
            <w:tcW w:w="3192" w:type="dxa"/>
          </w:tcPr>
          <w:p w14:paraId="0AFEC1E2"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tring</w:t>
            </w:r>
          </w:p>
        </w:tc>
        <w:tc>
          <w:tcPr>
            <w:tcW w:w="3192" w:type="dxa"/>
          </w:tcPr>
          <w:p w14:paraId="0AFEC1E3"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 xml:space="preserve">Geo-Spatial location of the </w:t>
            </w:r>
            <w:r w:rsidRPr="00B72469">
              <w:rPr>
                <w:rFonts w:ascii="Times New Roman" w:hAnsi="Times New Roman" w:cs="Times New Roman"/>
                <w:noProof/>
                <w:sz w:val="24"/>
              </w:rPr>
              <w:lastRenderedPageBreak/>
              <w:t>sensor. E.g (United States, Bloomington)</w:t>
            </w:r>
          </w:p>
        </w:tc>
      </w:tr>
      <w:tr w:rsidR="0015045D" w:rsidRPr="00B72469" w14:paraId="0AFEC1E8" w14:textId="77777777" w:rsidTr="00A66D50">
        <w:tc>
          <w:tcPr>
            <w:tcW w:w="3192" w:type="dxa"/>
          </w:tcPr>
          <w:p w14:paraId="0AFEC1E5"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lastRenderedPageBreak/>
              <w:t>Historical</w:t>
            </w:r>
          </w:p>
        </w:tc>
        <w:tc>
          <w:tcPr>
            <w:tcW w:w="3192" w:type="dxa"/>
          </w:tcPr>
          <w:p w14:paraId="0AFEC1E6"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Booelan</w:t>
            </w:r>
          </w:p>
        </w:tc>
        <w:tc>
          <w:tcPr>
            <w:tcW w:w="3192" w:type="dxa"/>
          </w:tcPr>
          <w:p w14:paraId="0AFEC1E7"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To identify if the sensor has time inter dependence with one another</w:t>
            </w:r>
          </w:p>
        </w:tc>
      </w:tr>
      <w:tr w:rsidR="0015045D" w:rsidRPr="00B72469" w14:paraId="0AFEC1EC" w14:textId="77777777" w:rsidTr="00A66D50">
        <w:tc>
          <w:tcPr>
            <w:tcW w:w="3192" w:type="dxa"/>
          </w:tcPr>
          <w:p w14:paraId="0AFEC1E9"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ensorControl</w:t>
            </w:r>
          </w:p>
        </w:tc>
        <w:tc>
          <w:tcPr>
            <w:tcW w:w="3192" w:type="dxa"/>
          </w:tcPr>
          <w:p w14:paraId="0AFEC1EA"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Int[]</w:t>
            </w:r>
          </w:p>
        </w:tc>
        <w:tc>
          <w:tcPr>
            <w:tcW w:w="3192" w:type="dxa"/>
          </w:tcPr>
          <w:p w14:paraId="0AFEC1EB"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An integer array which identifies all control messages idenified by the sensor</w:t>
            </w:r>
          </w:p>
        </w:tc>
      </w:tr>
      <w:tr w:rsidR="0015045D" w:rsidRPr="00B72469" w14:paraId="0AFEC1F0" w14:textId="77777777" w:rsidTr="00A66D50">
        <w:tc>
          <w:tcPr>
            <w:tcW w:w="3192" w:type="dxa"/>
          </w:tcPr>
          <w:p w14:paraId="0AFEC1ED"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controlDescription</w:t>
            </w:r>
          </w:p>
        </w:tc>
        <w:tc>
          <w:tcPr>
            <w:tcW w:w="3192" w:type="dxa"/>
          </w:tcPr>
          <w:p w14:paraId="0AFEC1EE"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tring[]</w:t>
            </w:r>
          </w:p>
        </w:tc>
        <w:tc>
          <w:tcPr>
            <w:tcW w:w="3192" w:type="dxa"/>
          </w:tcPr>
          <w:p w14:paraId="0AFEC1EF"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 xml:space="preserve">Textual description of what each control message represents. Align it with the sensor control array. </w:t>
            </w:r>
          </w:p>
        </w:tc>
      </w:tr>
      <w:tr w:rsidR="0015045D" w:rsidRPr="00B72469" w14:paraId="0AFEC1F4" w14:textId="77777777" w:rsidTr="00A66D50">
        <w:tc>
          <w:tcPr>
            <w:tcW w:w="3192" w:type="dxa"/>
          </w:tcPr>
          <w:p w14:paraId="0AFEC1F1"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userDefinedPropXml</w:t>
            </w:r>
          </w:p>
        </w:tc>
        <w:tc>
          <w:tcPr>
            <w:tcW w:w="3192" w:type="dxa"/>
          </w:tcPr>
          <w:p w14:paraId="0AFEC1F2"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String</w:t>
            </w:r>
          </w:p>
        </w:tc>
        <w:tc>
          <w:tcPr>
            <w:tcW w:w="3192" w:type="dxa"/>
          </w:tcPr>
          <w:p w14:paraId="0AFEC1F3" w14:textId="77777777" w:rsidR="0015045D" w:rsidRPr="00B72469" w:rsidRDefault="0015045D" w:rsidP="00A66D50">
            <w:pPr>
              <w:rPr>
                <w:rFonts w:ascii="Times New Roman" w:hAnsi="Times New Roman" w:cs="Times New Roman"/>
                <w:noProof/>
                <w:sz w:val="24"/>
              </w:rPr>
            </w:pPr>
            <w:r w:rsidRPr="00B72469">
              <w:rPr>
                <w:rFonts w:ascii="Times New Roman" w:hAnsi="Times New Roman" w:cs="Times New Roman"/>
                <w:noProof/>
                <w:sz w:val="24"/>
              </w:rPr>
              <w:t>Any other properties of the sensor cab be put here as XML string.</w:t>
            </w:r>
          </w:p>
        </w:tc>
      </w:tr>
    </w:tbl>
    <w:p w14:paraId="0AFEC1F5" w14:textId="77777777" w:rsidR="0015045D" w:rsidRPr="00B72469" w:rsidRDefault="0015045D" w:rsidP="0015045D">
      <w:pPr>
        <w:rPr>
          <w:rFonts w:ascii="Times New Roman" w:hAnsi="Times New Roman" w:cs="Times New Roman"/>
          <w:b/>
        </w:rPr>
      </w:pPr>
    </w:p>
    <w:p w14:paraId="0AFEC1F6" w14:textId="77777777" w:rsidR="0015045D" w:rsidRPr="00B72469" w:rsidRDefault="0015045D" w:rsidP="0015045D">
      <w:pPr>
        <w:spacing w:after="0" w:line="240" w:lineRule="auto"/>
        <w:rPr>
          <w:rFonts w:ascii="Times New Roman" w:hAnsi="Times New Roman" w:cs="Times New Roman"/>
          <w:b/>
          <w:noProof/>
          <w:sz w:val="24"/>
        </w:rPr>
      </w:pPr>
      <w:r w:rsidRPr="00B72469">
        <w:rPr>
          <w:rFonts w:ascii="Times New Roman" w:hAnsi="Times New Roman" w:cs="Times New Roman"/>
          <w:b/>
          <w:noProof/>
          <w:sz w:val="24"/>
        </w:rPr>
        <w:t>UserDefinedProperty:</w:t>
      </w:r>
    </w:p>
    <w:p w14:paraId="0AFEC1F7"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part from the above predefined generic properties, a sensor can have a property of its own. For example, a Wii remote sensor might need Bluetooth address to connect to a System, the property of which is not present in the predefined properties. So the user can create their own property to hold Bluetooth address.</w:t>
      </w:r>
    </w:p>
    <w:p w14:paraId="0AFEC1F8"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In this example of </w:t>
      </w:r>
      <w:hyperlink w:anchor="FileTransferSensor" w:history="1">
        <w:r w:rsidRPr="00B72469">
          <w:rPr>
            <w:rStyle w:val="Hyperlink"/>
            <w:rFonts w:ascii="Times New Roman" w:hAnsi="Times New Roman" w:cs="Times New Roman"/>
            <w:noProof/>
            <w:color w:val="auto"/>
            <w:sz w:val="24"/>
          </w:rPr>
          <w:t>QuickStartSensor</w:t>
        </w:r>
      </w:hyperlink>
      <w:r w:rsidRPr="00B72469">
        <w:rPr>
          <w:rFonts w:ascii="Times New Roman" w:hAnsi="Times New Roman" w:cs="Times New Roman"/>
          <w:noProof/>
          <w:sz w:val="24"/>
        </w:rPr>
        <w:t xml:space="preserve">, we pass a String variable in the constructor while creating a </w:t>
      </w:r>
      <w:hyperlink w:anchor="SensorProperty" w:history="1">
        <w:r w:rsidRPr="00B72469">
          <w:rPr>
            <w:rStyle w:val="Hyperlink"/>
            <w:rFonts w:ascii="Times New Roman" w:hAnsi="Times New Roman" w:cs="Times New Roman"/>
            <w:noProof/>
            <w:color w:val="auto"/>
            <w:sz w:val="24"/>
          </w:rPr>
          <w:t>SensorProperty</w:t>
        </w:r>
      </w:hyperlink>
      <w:r w:rsidRPr="00B72469">
        <w:rPr>
          <w:rFonts w:ascii="Times New Roman" w:hAnsi="Times New Roman" w:cs="Times New Roman"/>
          <w:noProof/>
          <w:sz w:val="24"/>
        </w:rPr>
        <w:t xml:space="preserve"> instance. (Note: we can also create an empty UserDefinedProperty by using UserDefinedProperty.newInstance()).</w:t>
      </w:r>
    </w:p>
    <w:p w14:paraId="0AFEC1F9"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The values for these sensor properties will be entered during the time of sensor deployment. So you need to have a </w:t>
      </w:r>
      <w:hyperlink w:anchor="SensorProperty" w:history="1">
        <w:r w:rsidRPr="00B72469">
          <w:rPr>
            <w:rStyle w:val="Hyperlink"/>
            <w:rFonts w:ascii="Times New Roman" w:hAnsi="Times New Roman" w:cs="Times New Roman"/>
            <w:noProof/>
            <w:color w:val="auto"/>
            <w:sz w:val="24"/>
          </w:rPr>
          <w:t>SensorProperty</w:t>
        </w:r>
      </w:hyperlink>
      <w:r w:rsidRPr="00B72469">
        <w:rPr>
          <w:rFonts w:ascii="Times New Roman" w:hAnsi="Times New Roman" w:cs="Times New Roman"/>
          <w:noProof/>
          <w:sz w:val="24"/>
        </w:rPr>
        <w:t xml:space="preserve"> class to bind the values to the properties. </w:t>
      </w:r>
    </w:p>
    <w:p w14:paraId="0AFEC1FA"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We now know that </w:t>
      </w:r>
      <w:hyperlink w:anchor="SensorPolicy" w:history="1">
        <w:r w:rsidRPr="00B72469">
          <w:rPr>
            <w:rStyle w:val="Hyperlink"/>
            <w:rFonts w:ascii="Times New Roman" w:hAnsi="Times New Roman" w:cs="Times New Roman"/>
            <w:noProof/>
            <w:color w:val="auto"/>
            <w:sz w:val="24"/>
          </w:rPr>
          <w:t>SensorPolicy</w:t>
        </w:r>
      </w:hyperlink>
      <w:r w:rsidRPr="00B72469">
        <w:rPr>
          <w:rFonts w:ascii="Times New Roman" w:hAnsi="Times New Roman" w:cs="Times New Roman"/>
          <w:noProof/>
          <w:sz w:val="24"/>
        </w:rPr>
        <w:t xml:space="preserve"> is a class which holds the properties of the sensor(SensorProperty) </w:t>
      </w:r>
    </w:p>
    <w:p w14:paraId="0AFEC1FB" w14:textId="77777777" w:rsidR="0015045D" w:rsidRPr="00B72469" w:rsidRDefault="0015045D" w:rsidP="0015045D">
      <w:pPr>
        <w:spacing w:after="0" w:line="240" w:lineRule="auto"/>
        <w:rPr>
          <w:rFonts w:ascii="Times New Roman" w:hAnsi="Times New Roman" w:cs="Times New Roman"/>
          <w:noProof/>
          <w:sz w:val="24"/>
        </w:rPr>
      </w:pPr>
    </w:p>
    <w:p w14:paraId="0AFEC1FC" w14:textId="77777777" w:rsidR="0015045D" w:rsidRPr="00B72469" w:rsidRDefault="003E65E7" w:rsidP="0015045D">
      <w:pPr>
        <w:spacing w:after="0" w:line="240" w:lineRule="auto"/>
        <w:rPr>
          <w:rFonts w:ascii="Times New Roman" w:hAnsi="Times New Roman" w:cs="Times New Roman"/>
          <w:b/>
          <w:noProof/>
          <w:sz w:val="24"/>
        </w:rPr>
      </w:pPr>
      <w:hyperlink w:anchor="SensorGridControlListener" w:history="1">
        <w:r w:rsidR="0015045D" w:rsidRPr="00B72469">
          <w:rPr>
            <w:rStyle w:val="Hyperlink"/>
            <w:rFonts w:ascii="Times New Roman" w:hAnsi="Times New Roman" w:cs="Times New Roman"/>
            <w:b/>
            <w:noProof/>
            <w:color w:val="auto"/>
            <w:sz w:val="24"/>
          </w:rPr>
          <w:t>SensorGridControlListener</w:t>
        </w:r>
      </w:hyperlink>
      <w:r w:rsidR="0015045D" w:rsidRPr="00B72469">
        <w:rPr>
          <w:rFonts w:ascii="Times New Roman" w:hAnsi="Times New Roman" w:cs="Times New Roman"/>
          <w:b/>
          <w:noProof/>
          <w:sz w:val="24"/>
        </w:rPr>
        <w:t>:</w:t>
      </w:r>
    </w:p>
    <w:p w14:paraId="0AFEC1FD"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This is an interface which handles methods for listening to control messages from the application. It has a handleSensorControl method in it which should be implemented while implementing this interface.</w:t>
      </w:r>
    </w:p>
    <w:p w14:paraId="0AFEC1FE" w14:textId="77777777" w:rsidR="0015045D" w:rsidRPr="00B72469" w:rsidRDefault="0015045D" w:rsidP="0015045D">
      <w:pPr>
        <w:spacing w:after="0" w:line="240" w:lineRule="auto"/>
        <w:rPr>
          <w:rFonts w:ascii="Times New Roman" w:hAnsi="Times New Roman" w:cs="Times New Roman"/>
          <w:noProof/>
          <w:sz w:val="24"/>
        </w:rPr>
      </w:pPr>
    </w:p>
    <w:p w14:paraId="0AFEC1FF"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65408" behindDoc="0" locked="0" layoutInCell="1" allowOverlap="1" wp14:anchorId="0AFED398" wp14:editId="0AFED399">
                <wp:simplePos x="0" y="0"/>
                <wp:positionH relativeFrom="column">
                  <wp:posOffset>-75223</wp:posOffset>
                </wp:positionH>
                <wp:positionV relativeFrom="paragraph">
                  <wp:posOffset>74735</wp:posOffset>
                </wp:positionV>
                <wp:extent cx="6348046" cy="781050"/>
                <wp:effectExtent l="0" t="0" r="15240" b="19050"/>
                <wp:wrapNone/>
                <wp:docPr id="7025" name="Rectangle 70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48046" cy="78105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25" o:spid="_x0000_s1026" style="position:absolute;margin-left:-5.9pt;margin-top:5.9pt;width:499.85pt;height: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" fillcolor="#d6e3bc [1302]" strokecolor="#f2dbdb [661]" strokeweight="2pt">
                <v:fill opacity="13878f"/>
                <v:path arrowok="t"/>
              </v:rect>
            </w:pict>
          </mc:Fallback>
        </mc:AlternateContent>
      </w:r>
    </w:p>
    <w:p w14:paraId="0AFEC200"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void handleSensorControl(String commander, int sensorControl);</w:t>
      </w:r>
    </w:p>
    <w:p w14:paraId="0AFEC201"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void handleSensorControl(String commander, int sensorControl, Serializable[] parameters);</w:t>
      </w:r>
    </w:p>
    <w:p w14:paraId="0AFEC202" w14:textId="77777777" w:rsidR="0015045D" w:rsidRPr="00B72469" w:rsidRDefault="0015045D" w:rsidP="0015045D">
      <w:pPr>
        <w:spacing w:after="0" w:line="240" w:lineRule="auto"/>
        <w:rPr>
          <w:rFonts w:ascii="Times New Roman" w:hAnsi="Times New Roman" w:cs="Times New Roman"/>
          <w:noProof/>
          <w:sz w:val="24"/>
        </w:rPr>
      </w:pPr>
    </w:p>
    <w:p w14:paraId="0AFEC203" w14:textId="77777777" w:rsidR="0015045D" w:rsidRPr="00B72469" w:rsidRDefault="0015045D" w:rsidP="0015045D">
      <w:pPr>
        <w:spacing w:after="0" w:line="240" w:lineRule="auto"/>
        <w:rPr>
          <w:rFonts w:ascii="Times New Roman" w:hAnsi="Times New Roman" w:cs="Times New Roman"/>
          <w:noProof/>
          <w:sz w:val="24"/>
        </w:rPr>
      </w:pPr>
    </w:p>
    <w:p w14:paraId="0AFEC204" w14:textId="77777777" w:rsidR="0015045D" w:rsidRPr="00B72469" w:rsidRDefault="0015045D" w:rsidP="0015045D">
      <w:pPr>
        <w:spacing w:after="0" w:line="240" w:lineRule="auto"/>
        <w:rPr>
          <w:rFonts w:ascii="Times New Roman" w:hAnsi="Times New Roman" w:cs="Times New Roman"/>
          <w:noProof/>
          <w:sz w:val="24"/>
        </w:rPr>
      </w:pPr>
    </w:p>
    <w:p w14:paraId="0AFEC205" w14:textId="77777777" w:rsidR="0015045D" w:rsidRPr="00B72469" w:rsidRDefault="0015045D" w:rsidP="0015045D">
      <w:pPr>
        <w:spacing w:after="0" w:line="240" w:lineRule="auto"/>
        <w:rPr>
          <w:rFonts w:ascii="Times New Roman" w:hAnsi="Times New Roman" w:cs="Times New Roman"/>
          <w:b/>
          <w:noProof/>
          <w:sz w:val="24"/>
        </w:rPr>
      </w:pPr>
      <w:r w:rsidRPr="00B72469">
        <w:rPr>
          <w:rFonts w:ascii="Times New Roman" w:hAnsi="Times New Roman" w:cs="Times New Roman"/>
          <w:noProof/>
          <w:sz w:val="24"/>
        </w:rPr>
        <w:t xml:space="preserve">Suppose if the sensor is capable of receiving control messages from the applicaion/sensor this class will be useful then. The string commander is the ID of the commander which sends out the control message. </w:t>
      </w:r>
      <w:r w:rsidRPr="00B72469">
        <w:rPr>
          <w:rFonts w:ascii="Times New Roman" w:hAnsi="Times New Roman" w:cs="Times New Roman"/>
          <w:b/>
          <w:noProof/>
          <w:sz w:val="24"/>
        </w:rPr>
        <w:t xml:space="preserve">                   </w:t>
      </w:r>
    </w:p>
    <w:p w14:paraId="0AFEC206" w14:textId="77777777" w:rsidR="0015045D" w:rsidRPr="00B72469" w:rsidRDefault="0015045D" w:rsidP="0015045D">
      <w:pPr>
        <w:rPr>
          <w:rFonts w:ascii="Times New Roman" w:hAnsi="Times New Roman" w:cs="Times New Roman"/>
          <w:b/>
        </w:rPr>
      </w:pPr>
    </w:p>
    <w:p w14:paraId="0AFEC207" w14:textId="77777777" w:rsidR="0015045D" w:rsidRPr="00B72469" w:rsidRDefault="003E65E7" w:rsidP="0015045D">
      <w:pPr>
        <w:spacing w:after="0" w:line="240" w:lineRule="auto"/>
        <w:rPr>
          <w:rFonts w:ascii="Times New Roman" w:hAnsi="Times New Roman" w:cs="Times New Roman"/>
          <w:b/>
          <w:noProof/>
          <w:sz w:val="24"/>
        </w:rPr>
      </w:pPr>
      <w:hyperlink w:anchor="ClientGridChangeListener" w:history="1">
        <w:r w:rsidR="0015045D" w:rsidRPr="00B72469">
          <w:rPr>
            <w:rStyle w:val="Hyperlink"/>
            <w:rFonts w:ascii="Times New Roman" w:hAnsi="Times New Roman" w:cs="Times New Roman"/>
            <w:b/>
            <w:noProof/>
            <w:color w:val="auto"/>
            <w:sz w:val="24"/>
          </w:rPr>
          <w:t>ClientGridChangeListener</w:t>
        </w:r>
      </w:hyperlink>
      <w:r w:rsidR="0015045D" w:rsidRPr="00B72469">
        <w:rPr>
          <w:rFonts w:ascii="Times New Roman" w:hAnsi="Times New Roman" w:cs="Times New Roman"/>
          <w:b/>
          <w:noProof/>
          <w:sz w:val="24"/>
        </w:rPr>
        <w:t>:</w:t>
      </w:r>
    </w:p>
    <w:p w14:paraId="0AFEC208"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Before knowing about ClientGridChangeListener, we need to know what is a SensorGridResource.</w:t>
      </w:r>
    </w:p>
    <w:p w14:paraId="0AFEC209" w14:textId="77777777" w:rsidR="0015045D" w:rsidRPr="00B72469" w:rsidRDefault="0015045D" w:rsidP="0015045D">
      <w:pPr>
        <w:spacing w:after="0" w:line="240" w:lineRule="auto"/>
        <w:rPr>
          <w:rFonts w:ascii="Times New Roman" w:hAnsi="Times New Roman" w:cs="Times New Roman"/>
          <w:noProof/>
          <w:sz w:val="24"/>
        </w:rPr>
      </w:pPr>
    </w:p>
    <w:p w14:paraId="0AFEC20A"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SensorGridResource is a class which facilitates the application to know about the properties of a </w:t>
      </w:r>
      <w:r w:rsidRPr="00B72469">
        <w:rPr>
          <w:rFonts w:ascii="Times New Roman" w:hAnsi="Times New Roman" w:cs="Times New Roman"/>
          <w:noProof/>
          <w:sz w:val="24"/>
        </w:rPr>
        <w:lastRenderedPageBreak/>
        <w:t xml:space="preserve">particular sensor along with the status of the sensor in the grid. </w:t>
      </w:r>
    </w:p>
    <w:p w14:paraId="0AFEC20B"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The constructor of this class looks like below</w:t>
      </w:r>
    </w:p>
    <w:p w14:paraId="0AFEC20C" w14:textId="77777777" w:rsidR="0015045D" w:rsidRPr="00B72469" w:rsidRDefault="0015045D" w:rsidP="0015045D">
      <w:pPr>
        <w:spacing w:after="0" w:line="240" w:lineRule="auto"/>
        <w:rPr>
          <w:rFonts w:ascii="Times New Roman" w:hAnsi="Times New Roman" w:cs="Times New Roman"/>
          <w:noProof/>
          <w:sz w:val="24"/>
        </w:rPr>
      </w:pPr>
    </w:p>
    <w:p w14:paraId="0AFEC20D"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mc:AlternateContent>
          <mc:Choice Requires="wps">
            <w:drawing>
              <wp:anchor distT="0" distB="0" distL="114300" distR="114300" simplePos="0" relativeHeight="251666432" behindDoc="0" locked="0" layoutInCell="1" allowOverlap="1" wp14:anchorId="0AFED39A" wp14:editId="0AFED39B">
                <wp:simplePos x="0" y="0"/>
                <wp:positionH relativeFrom="column">
                  <wp:posOffset>-76200</wp:posOffset>
                </wp:positionH>
                <wp:positionV relativeFrom="paragraph">
                  <wp:posOffset>-76200</wp:posOffset>
                </wp:positionV>
                <wp:extent cx="5981700" cy="857250"/>
                <wp:effectExtent l="0" t="0" r="19050" b="19050"/>
                <wp:wrapNone/>
                <wp:docPr id="7026" name="Rectangle 70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1700" cy="85725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26" o:spid="_x0000_s1026" style="position:absolute;margin-left:-6pt;margin-top:-6pt;width:471pt;height: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" fillcolor="#d6e3bc [1302]" strokecolor="#f2dbdb [661]" strokeweight="2pt">
                <v:fill opacity="13878f"/>
                <v:path arrowok="t"/>
              </v:rect>
            </w:pict>
          </mc:Fallback>
        </mc:AlternateContent>
      </w:r>
      <w:r w:rsidRPr="00B72469">
        <w:rPr>
          <w:rFonts w:ascii="Times New Roman" w:hAnsi="Times New Roman" w:cs="Times New Roman"/>
          <w:i/>
          <w:noProof/>
          <w:sz w:val="24"/>
          <w:szCs w:val="26"/>
        </w:rPr>
        <w:t>public SensorGridResource(Policy policy, short status) {</w:t>
      </w:r>
    </w:p>
    <w:p w14:paraId="0AFEC20E"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this.policy = policy;</w:t>
      </w:r>
    </w:p>
    <w:p w14:paraId="0AFEC20F"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this.status = status;</w:t>
      </w:r>
    </w:p>
    <w:p w14:paraId="0AFEC210"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w:t>
      </w:r>
    </w:p>
    <w:p w14:paraId="0AFEC211"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szCs w:val="28"/>
        </w:rPr>
      </w:pPr>
    </w:p>
    <w:p w14:paraId="0AFEC212"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Whenever this class is created, the sensor’s policy and the status of the sensor is passed in the arguments. We know the first parameter, sensor policy gives access to the property of the sensor and the second one, status defines the current status of the sensor in the grid. It could be either 0(offline) or 1(online). </w:t>
      </w:r>
    </w:p>
    <w:p w14:paraId="0AFEC213"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Now we know the SensorGridResource holds the properties and status of a sensor. But we do not know to which sensor are these values mapped to. So we now introduce a new variable </w:t>
      </w:r>
      <w:r w:rsidRPr="00B72469">
        <w:rPr>
          <w:rFonts w:ascii="Times New Roman" w:hAnsi="Times New Roman" w:cs="Times New Roman"/>
          <w:i/>
          <w:noProof/>
          <w:sz w:val="24"/>
        </w:rPr>
        <w:t>sensorInitInfo</w:t>
      </w:r>
      <w:r w:rsidRPr="00B72469">
        <w:rPr>
          <w:rFonts w:ascii="Times New Roman" w:hAnsi="Times New Roman" w:cs="Times New Roman"/>
          <w:noProof/>
          <w:sz w:val="24"/>
        </w:rPr>
        <w:t xml:space="preserve"> which is a hashmap of sensor Id and SensorGridResource. With sensorInitInfo we can find a corresponding sensor’s properties and status on the grid. </w:t>
      </w:r>
    </w:p>
    <w:p w14:paraId="0AFEC214"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So, coming back to </w:t>
      </w:r>
      <w:hyperlink w:anchor="ClientGridChangeListener" w:history="1">
        <w:r w:rsidRPr="00B72469">
          <w:rPr>
            <w:rStyle w:val="Hyperlink"/>
            <w:rFonts w:ascii="Times New Roman" w:hAnsi="Times New Roman" w:cs="Times New Roman"/>
            <w:noProof/>
            <w:color w:val="auto"/>
            <w:sz w:val="24"/>
          </w:rPr>
          <w:t>ClientGridChangeListener</w:t>
        </w:r>
      </w:hyperlink>
      <w:r w:rsidRPr="00B72469">
        <w:rPr>
          <w:rFonts w:ascii="Times New Roman" w:hAnsi="Times New Roman" w:cs="Times New Roman"/>
          <w:noProof/>
          <w:sz w:val="24"/>
        </w:rPr>
        <w:t xml:space="preserve"> interface, a change happens in the Grid when </w:t>
      </w:r>
    </w:p>
    <w:p w14:paraId="0AFEC215" w14:textId="77777777" w:rsidR="0015045D" w:rsidRPr="00B72469" w:rsidRDefault="0015045D" w:rsidP="0015045D">
      <w:pPr>
        <w:pStyle w:val="ListParagraph"/>
        <w:widowControl/>
        <w:numPr>
          <w:ilvl w:val="0"/>
          <w:numId w:val="14"/>
        </w:numPr>
        <w:spacing w:after="0" w:line="240" w:lineRule="auto"/>
        <w:rPr>
          <w:rFonts w:ascii="Times New Roman" w:hAnsi="Times New Roman" w:cs="Times New Roman"/>
          <w:noProof/>
          <w:sz w:val="24"/>
        </w:rPr>
      </w:pPr>
      <w:r w:rsidRPr="00B72469">
        <w:rPr>
          <w:rFonts w:ascii="Times New Roman" w:hAnsi="Times New Roman" w:cs="Times New Roman"/>
          <w:noProof/>
          <w:sz w:val="24"/>
        </w:rPr>
        <w:t>a new sensor is added to the grid</w:t>
      </w:r>
    </w:p>
    <w:p w14:paraId="0AFEC216" w14:textId="77777777" w:rsidR="0015045D" w:rsidRPr="00B72469" w:rsidRDefault="0015045D" w:rsidP="0015045D">
      <w:pPr>
        <w:pStyle w:val="ListParagraph"/>
        <w:widowControl/>
        <w:numPr>
          <w:ilvl w:val="0"/>
          <w:numId w:val="14"/>
        </w:numPr>
        <w:spacing w:after="0" w:line="240" w:lineRule="auto"/>
        <w:rPr>
          <w:rFonts w:ascii="Times New Roman" w:hAnsi="Times New Roman" w:cs="Times New Roman"/>
          <w:noProof/>
          <w:sz w:val="24"/>
        </w:rPr>
      </w:pPr>
      <w:r w:rsidRPr="00B72469">
        <w:rPr>
          <w:rFonts w:ascii="Times New Roman" w:hAnsi="Times New Roman" w:cs="Times New Roman"/>
          <w:noProof/>
          <w:sz w:val="24"/>
        </w:rPr>
        <w:t>a sensor’s status change from online to offline or vice versa</w:t>
      </w:r>
    </w:p>
    <w:p w14:paraId="0AFEC217" w14:textId="77777777" w:rsidR="0015045D" w:rsidRPr="00B72469" w:rsidRDefault="0015045D" w:rsidP="0015045D">
      <w:pPr>
        <w:spacing w:after="0" w:line="240" w:lineRule="auto"/>
        <w:rPr>
          <w:rFonts w:ascii="Times New Roman" w:hAnsi="Times New Roman" w:cs="Times New Roman"/>
          <w:noProof/>
          <w:sz w:val="24"/>
        </w:rPr>
      </w:pPr>
    </w:p>
    <w:p w14:paraId="0AFEC218"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To handle the first event we should initialise the new sensor that is added to the grid. This is when we implement the below method in </w:t>
      </w:r>
      <w:hyperlink w:anchor="ClientGridChangeListener" w:history="1">
        <w:r w:rsidRPr="00B72469">
          <w:rPr>
            <w:rStyle w:val="Hyperlink"/>
            <w:rFonts w:ascii="Times New Roman" w:hAnsi="Times New Roman" w:cs="Times New Roman"/>
            <w:noProof/>
            <w:color w:val="auto"/>
            <w:sz w:val="24"/>
          </w:rPr>
          <w:t>ClientGridChangeListener</w:t>
        </w:r>
      </w:hyperlink>
      <w:r w:rsidRPr="00B72469">
        <w:rPr>
          <w:rFonts w:ascii="Times New Roman" w:hAnsi="Times New Roman" w:cs="Times New Roman"/>
          <w:noProof/>
          <w:sz w:val="24"/>
        </w:rPr>
        <w:t xml:space="preserve"> interface. </w:t>
      </w:r>
    </w:p>
    <w:p w14:paraId="0AFEC219"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void handleClientInit(HashMap&lt;String, SensorGridResource&gt; sensorInitInfo);</w:t>
      </w:r>
    </w:p>
    <w:p w14:paraId="0AFEC21A"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1B"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We have the sensorInitInfo, therefore we know the sensor’s properties. Hence we can intitialise the sensor by subscribing it to receive data from any other sensor.</w:t>
      </w:r>
    </w:p>
    <w:p w14:paraId="0AFEC21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1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To handle the second event we should add or remove the SensorMonitor corresponding to the sensor’s status. If the sensor’s status changes from offline to online, we have to subscribe the sensor to receive data from the requested sensor. If the sensor’s status changes from offline to online we no longer should unsubscribe the sensor from monitoring any other sensor’s data.</w:t>
      </w:r>
    </w:p>
    <w:p w14:paraId="0AFEC21E"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67456" behindDoc="0" locked="0" layoutInCell="1" allowOverlap="1" wp14:anchorId="0AFED39C" wp14:editId="0AFED39D">
                <wp:simplePos x="0" y="0"/>
                <wp:positionH relativeFrom="column">
                  <wp:posOffset>-95250</wp:posOffset>
                </wp:positionH>
                <wp:positionV relativeFrom="paragraph">
                  <wp:posOffset>47625</wp:posOffset>
                </wp:positionV>
                <wp:extent cx="6057900" cy="600075"/>
                <wp:effectExtent l="0" t="0" r="19050" b="28575"/>
                <wp:wrapNone/>
                <wp:docPr id="7027" name="Rectangle 70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7900" cy="600075"/>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27" o:spid="_x0000_s1026" style="position:absolute;margin-left:-7.5pt;margin-top:3.75pt;width:477pt;height:4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" fillcolor="#d6e3bc [1302]" strokecolor="#f2dbdb [661]" strokeweight="2pt">
                <v:fill opacity="13878f"/>
                <v:path arrowok="t"/>
              </v:rect>
            </w:pict>
          </mc:Fallback>
        </mc:AlternateContent>
      </w:r>
    </w:p>
    <w:p w14:paraId="0AFEC21F"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void handleClientChange(HashMap&lt;String, SensorGridResource&gt; sensorChangeInfo, boolean newFilter);</w:t>
      </w:r>
    </w:p>
    <w:p w14:paraId="0AFEC220"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szCs w:val="26"/>
        </w:rPr>
      </w:pPr>
    </w:p>
    <w:p w14:paraId="0AFEC221"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The newfilter is in the above method is to indicate the status of the sensor. </w:t>
      </w:r>
    </w:p>
    <w:p w14:paraId="0AFEC222"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23" w14:textId="77777777" w:rsidR="0015045D" w:rsidRPr="00B72469" w:rsidRDefault="003E65E7" w:rsidP="0015045D">
      <w:pPr>
        <w:spacing w:after="0" w:line="240" w:lineRule="auto"/>
        <w:rPr>
          <w:rFonts w:ascii="Times New Roman" w:hAnsi="Times New Roman" w:cs="Times New Roman"/>
          <w:b/>
          <w:noProof/>
          <w:sz w:val="24"/>
        </w:rPr>
      </w:pPr>
      <w:hyperlink w:anchor="SensorAdapterListener" w:history="1">
        <w:r w:rsidR="0015045D" w:rsidRPr="00B72469">
          <w:rPr>
            <w:rStyle w:val="Hyperlink"/>
            <w:rFonts w:ascii="Times New Roman" w:hAnsi="Times New Roman" w:cs="Times New Roman"/>
            <w:b/>
            <w:noProof/>
            <w:color w:val="auto"/>
            <w:sz w:val="24"/>
          </w:rPr>
          <w:t>SensorAdapterListener</w:t>
        </w:r>
      </w:hyperlink>
      <w:r w:rsidR="0015045D" w:rsidRPr="00B72469">
        <w:rPr>
          <w:rFonts w:ascii="Times New Roman" w:hAnsi="Times New Roman" w:cs="Times New Roman"/>
          <w:b/>
          <w:noProof/>
          <w:sz w:val="24"/>
        </w:rPr>
        <w:t>:</w:t>
      </w:r>
    </w:p>
    <w:p w14:paraId="0AFEC224" w14:textId="77777777" w:rsidR="0015045D" w:rsidRPr="00B72469" w:rsidRDefault="0015045D" w:rsidP="0015045D">
      <w:pPr>
        <w:rPr>
          <w:rFonts w:ascii="Times New Roman" w:hAnsi="Times New Roman" w:cs="Times New Roman"/>
          <w:b/>
        </w:rPr>
      </w:pPr>
    </w:p>
    <w:p w14:paraId="0AFEC225"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Sometimes we might have to kill the sensor forcefully or sometimes the sensor looses the connection with the grid. We need to handle these situations. The </w:t>
      </w:r>
      <w:hyperlink w:anchor="SensorAdapterListener" w:history="1">
        <w:r w:rsidRPr="00B72469">
          <w:rPr>
            <w:rStyle w:val="Hyperlink"/>
            <w:rFonts w:ascii="Times New Roman" w:hAnsi="Times New Roman" w:cs="Times New Roman"/>
            <w:noProof/>
            <w:color w:val="auto"/>
            <w:sz w:val="24"/>
          </w:rPr>
          <w:t>SensorAdapterListener</w:t>
        </w:r>
      </w:hyperlink>
      <w:r w:rsidRPr="00B72469">
        <w:rPr>
          <w:rFonts w:ascii="Times New Roman" w:hAnsi="Times New Roman" w:cs="Times New Roman"/>
          <w:noProof/>
          <w:sz w:val="24"/>
        </w:rPr>
        <w:t xml:space="preserve"> interface implements two methods to capture the above two situation.</w:t>
      </w:r>
    </w:p>
    <w:p w14:paraId="0AFEC226"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68480" behindDoc="0" locked="0" layoutInCell="1" allowOverlap="1" wp14:anchorId="0AFED39E" wp14:editId="0AFED39F">
                <wp:simplePos x="0" y="0"/>
                <wp:positionH relativeFrom="column">
                  <wp:posOffset>-95250</wp:posOffset>
                </wp:positionH>
                <wp:positionV relativeFrom="paragraph">
                  <wp:posOffset>90170</wp:posOffset>
                </wp:positionV>
                <wp:extent cx="6057900" cy="914400"/>
                <wp:effectExtent l="0" t="0" r="19050" b="19050"/>
                <wp:wrapNone/>
                <wp:docPr id="7028" name="Rectangle 70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7900" cy="91440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28" o:spid="_x0000_s1026" style="position:absolute;margin-left:-7.5pt;margin-top:7.1pt;width:477pt;height:1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" fillcolor="#d6e3bc [1302]" strokecolor="#f2dbdb [661]" strokeweight="2pt">
                <v:fill opacity="13878f"/>
                <v:path arrowok="t"/>
              </v:rect>
            </w:pict>
          </mc:Fallback>
        </mc:AlternateContent>
      </w:r>
    </w:p>
    <w:p w14:paraId="0AFEC227"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interface SensorAdapterListener {</w:t>
      </w:r>
    </w:p>
    <w:p w14:paraId="0AFEC228"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public void handleSensorStopRequest();</w:t>
      </w:r>
    </w:p>
    <w:p w14:paraId="0AFEC229"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public void handleSensorConnectionLoss();</w:t>
      </w:r>
    </w:p>
    <w:p w14:paraId="0AFEC22A"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w:t>
      </w:r>
    </w:p>
    <w:p w14:paraId="0AFEC22B"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2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We need to implement these two methods in the sensorManager class. In our </w:t>
      </w:r>
      <w:hyperlink w:anchor="FileTransferSensor" w:history="1">
        <w:r w:rsidRPr="00B72469">
          <w:rPr>
            <w:rStyle w:val="Hyperlink"/>
            <w:rFonts w:ascii="Times New Roman" w:hAnsi="Times New Roman" w:cs="Times New Roman"/>
            <w:noProof/>
            <w:color w:val="auto"/>
            <w:sz w:val="24"/>
          </w:rPr>
          <w:t>QuickStartSensor</w:t>
        </w:r>
      </w:hyperlink>
      <w:r w:rsidRPr="00B72469">
        <w:rPr>
          <w:rFonts w:ascii="Times New Roman" w:hAnsi="Times New Roman" w:cs="Times New Roman"/>
          <w:noProof/>
          <w:sz w:val="24"/>
        </w:rPr>
        <w:t xml:space="preserve"> example we simply exit the sensor’s out of the grid. </w:t>
      </w:r>
    </w:p>
    <w:p w14:paraId="0AFEC22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2E"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2F"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30"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31"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32"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33"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34"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35"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36"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69504" behindDoc="0" locked="0" layoutInCell="1" allowOverlap="1" wp14:anchorId="0AFED3A0" wp14:editId="0AFED3A1">
                <wp:simplePos x="0" y="0"/>
                <wp:positionH relativeFrom="column">
                  <wp:posOffset>-76200</wp:posOffset>
                </wp:positionH>
                <wp:positionV relativeFrom="paragraph">
                  <wp:posOffset>99695</wp:posOffset>
                </wp:positionV>
                <wp:extent cx="5943600" cy="2571750"/>
                <wp:effectExtent l="0" t="0" r="19050" b="19050"/>
                <wp:wrapNone/>
                <wp:docPr id="7029" name="Rectangle 7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257175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29" o:spid="_x0000_s1026" style="position:absolute;margin-left:-6pt;margin-top:7.85pt;width:468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" fillcolor="#d6e3bc [1302]" strokecolor="#f2dbdb [661]" strokeweight="2pt">
                <v:fill opacity="13878f"/>
                <v:path arrowok="t"/>
              </v:rect>
            </w:pict>
          </mc:Fallback>
        </mc:AlternateContent>
      </w:r>
    </w:p>
    <w:p w14:paraId="0AFEC237"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public void handleSensorStopRequest() {</w:t>
      </w:r>
    </w:p>
    <w:p w14:paraId="0AFEC238"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log.info("Stop Request...");</w:t>
      </w:r>
    </w:p>
    <w:p w14:paraId="0AFEC239"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close();</w:t>
      </w:r>
    </w:p>
    <w:p w14:paraId="0AFEC23A"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p>
    <w:p w14:paraId="0AFEC23B"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System.exit(0);</w:t>
      </w:r>
    </w:p>
    <w:p w14:paraId="0AFEC23C"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w:t>
      </w:r>
    </w:p>
    <w:p w14:paraId="0AFEC23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szCs w:val="26"/>
        </w:rPr>
      </w:pPr>
    </w:p>
    <w:p w14:paraId="0AFEC23E"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public void handleSensorConnectionLoss() {</w:t>
      </w:r>
    </w:p>
    <w:p w14:paraId="0AFEC23F"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log.info("Connection Loss...");</w:t>
      </w:r>
    </w:p>
    <w:p w14:paraId="0AFEC240"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close();</w:t>
      </w:r>
    </w:p>
    <w:p w14:paraId="0AFEC241"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p>
    <w:p w14:paraId="0AFEC242"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System.exit(0);</w:t>
      </w:r>
    </w:p>
    <w:p w14:paraId="0AFEC243"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w:t>
      </w:r>
    </w:p>
    <w:p w14:paraId="0AFEC244"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szCs w:val="26"/>
        </w:rPr>
      </w:pPr>
    </w:p>
    <w:p w14:paraId="0AFEC245" w14:textId="77777777" w:rsidR="0015045D" w:rsidRPr="00B72469" w:rsidRDefault="0015045D" w:rsidP="0015045D">
      <w:pPr>
        <w:autoSpaceDE w:val="0"/>
        <w:autoSpaceDN w:val="0"/>
        <w:adjustRightInd w:val="0"/>
        <w:spacing w:after="0" w:line="240" w:lineRule="auto"/>
        <w:rPr>
          <w:rFonts w:ascii="Times New Roman" w:hAnsi="Times New Roman" w:cs="Times New Roman"/>
          <w:b/>
          <w:noProof/>
          <w:sz w:val="24"/>
          <w:szCs w:val="28"/>
        </w:rPr>
      </w:pPr>
    </w:p>
    <w:p w14:paraId="0AFEC246" w14:textId="77777777" w:rsidR="0015045D" w:rsidRPr="00B72469" w:rsidRDefault="0015045D" w:rsidP="0015045D">
      <w:pPr>
        <w:autoSpaceDE w:val="0"/>
        <w:autoSpaceDN w:val="0"/>
        <w:adjustRightInd w:val="0"/>
        <w:spacing w:after="0" w:line="240" w:lineRule="auto"/>
        <w:rPr>
          <w:rFonts w:ascii="Times New Roman" w:hAnsi="Times New Roman" w:cs="Times New Roman"/>
          <w:b/>
          <w:noProof/>
          <w:sz w:val="24"/>
          <w:szCs w:val="28"/>
        </w:rPr>
      </w:pPr>
      <w:r w:rsidRPr="00B72469">
        <w:rPr>
          <w:rFonts w:ascii="Times New Roman" w:hAnsi="Times New Roman" w:cs="Times New Roman"/>
          <w:b/>
          <w:noProof/>
          <w:sz w:val="24"/>
          <w:szCs w:val="28"/>
        </w:rPr>
        <w:t xml:space="preserve">But, how do I actually publish and subscribe the data to the grid ? </w:t>
      </w:r>
    </w:p>
    <w:p w14:paraId="0AFEC247" w14:textId="77777777" w:rsidR="0015045D" w:rsidRPr="00B72469" w:rsidRDefault="0015045D" w:rsidP="0015045D">
      <w:pPr>
        <w:autoSpaceDE w:val="0"/>
        <w:autoSpaceDN w:val="0"/>
        <w:adjustRightInd w:val="0"/>
        <w:spacing w:after="0" w:line="240" w:lineRule="auto"/>
        <w:rPr>
          <w:rFonts w:ascii="Times New Roman" w:hAnsi="Times New Roman" w:cs="Times New Roman"/>
          <w:b/>
          <w:noProof/>
          <w:sz w:val="24"/>
          <w:szCs w:val="28"/>
        </w:rPr>
      </w:pPr>
    </w:p>
    <w:p w14:paraId="0AFEC248"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Previously we learned,</w:t>
      </w:r>
    </w:p>
    <w:p w14:paraId="0AFEC249" w14:textId="77777777" w:rsidR="0015045D" w:rsidRPr="00B72469" w:rsidRDefault="0015045D" w:rsidP="0015045D">
      <w:pPr>
        <w:pStyle w:val="ListParagraph"/>
        <w:widowControl/>
        <w:numPr>
          <w:ilvl w:val="0"/>
          <w:numId w:val="13"/>
        </w:numPr>
        <w:spacing w:after="0" w:line="240" w:lineRule="auto"/>
        <w:ind w:left="0" w:firstLine="0"/>
        <w:rPr>
          <w:rFonts w:ascii="Times New Roman" w:hAnsi="Times New Roman" w:cs="Times New Roman"/>
          <w:noProof/>
          <w:sz w:val="24"/>
        </w:rPr>
      </w:pPr>
      <w:r w:rsidRPr="00B72469">
        <w:rPr>
          <w:rFonts w:ascii="Times New Roman" w:hAnsi="Times New Roman" w:cs="Times New Roman"/>
          <w:noProof/>
          <w:sz w:val="24"/>
        </w:rPr>
        <w:t>how to connect a sensor to the grid?</w:t>
      </w:r>
    </w:p>
    <w:p w14:paraId="0AFEC24A" w14:textId="77777777" w:rsidR="0015045D" w:rsidRPr="00B72469" w:rsidRDefault="0015045D" w:rsidP="0015045D">
      <w:pPr>
        <w:pStyle w:val="ListParagraph"/>
        <w:widowControl/>
        <w:numPr>
          <w:ilvl w:val="0"/>
          <w:numId w:val="13"/>
        </w:numPr>
        <w:spacing w:after="0" w:line="240" w:lineRule="auto"/>
        <w:ind w:left="0" w:firstLine="0"/>
        <w:rPr>
          <w:rFonts w:ascii="Times New Roman" w:hAnsi="Times New Roman" w:cs="Times New Roman"/>
          <w:noProof/>
          <w:sz w:val="24"/>
        </w:rPr>
      </w:pPr>
      <w:r w:rsidRPr="00B72469">
        <w:rPr>
          <w:rFonts w:ascii="Times New Roman" w:hAnsi="Times New Roman" w:cs="Times New Roman"/>
          <w:noProof/>
          <w:sz w:val="24"/>
        </w:rPr>
        <w:t>What happens in the grid when a sensor is initated or when the status of the sensor is changed?</w:t>
      </w:r>
    </w:p>
    <w:p w14:paraId="0AFEC24B" w14:textId="77777777" w:rsidR="0015045D" w:rsidRPr="00B72469" w:rsidRDefault="0015045D" w:rsidP="0015045D">
      <w:pPr>
        <w:pStyle w:val="ListParagraph"/>
        <w:widowControl/>
        <w:numPr>
          <w:ilvl w:val="0"/>
          <w:numId w:val="13"/>
        </w:numPr>
        <w:spacing w:after="0" w:line="240" w:lineRule="auto"/>
        <w:ind w:left="0" w:firstLine="0"/>
        <w:rPr>
          <w:rFonts w:ascii="Times New Roman" w:hAnsi="Times New Roman" w:cs="Times New Roman"/>
          <w:noProof/>
          <w:sz w:val="24"/>
        </w:rPr>
      </w:pPr>
      <w:r w:rsidRPr="00B72469">
        <w:rPr>
          <w:rFonts w:ascii="Times New Roman" w:hAnsi="Times New Roman" w:cs="Times New Roman"/>
          <w:noProof/>
          <w:sz w:val="24"/>
        </w:rPr>
        <w:t xml:space="preserve">How does the sensor handles control signals from the application ? </w:t>
      </w:r>
    </w:p>
    <w:p w14:paraId="0AFEC24C" w14:textId="77777777" w:rsidR="0015045D" w:rsidRPr="00B72469" w:rsidRDefault="0015045D" w:rsidP="0015045D">
      <w:pPr>
        <w:pStyle w:val="ListParagraph"/>
        <w:widowControl/>
        <w:numPr>
          <w:ilvl w:val="0"/>
          <w:numId w:val="13"/>
        </w:numPr>
        <w:spacing w:after="0" w:line="240" w:lineRule="auto"/>
        <w:ind w:left="0" w:firstLine="0"/>
        <w:rPr>
          <w:rFonts w:ascii="Times New Roman" w:hAnsi="Times New Roman" w:cs="Times New Roman"/>
          <w:noProof/>
          <w:sz w:val="24"/>
        </w:rPr>
      </w:pPr>
      <w:r w:rsidRPr="00B72469">
        <w:rPr>
          <w:rFonts w:ascii="Times New Roman" w:hAnsi="Times New Roman" w:cs="Times New Roman"/>
          <w:noProof/>
          <w:sz w:val="24"/>
        </w:rPr>
        <w:t xml:space="preserve">What happens when the sensor gets terminated or when there is a connection loss ? </w:t>
      </w:r>
    </w:p>
    <w:p w14:paraId="0AFEC24D" w14:textId="77777777" w:rsidR="0015045D" w:rsidRPr="00B72469" w:rsidRDefault="0015045D" w:rsidP="0015045D">
      <w:pPr>
        <w:pStyle w:val="ListParagraph"/>
        <w:spacing w:after="0" w:line="240" w:lineRule="auto"/>
        <w:ind w:left="0"/>
        <w:rPr>
          <w:rFonts w:ascii="Times New Roman" w:hAnsi="Times New Roman" w:cs="Times New Roman"/>
          <w:noProof/>
          <w:sz w:val="24"/>
        </w:rPr>
      </w:pPr>
    </w:p>
    <w:p w14:paraId="0AFEC24E"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Now we need to know, </w:t>
      </w:r>
      <w:r w:rsidRPr="00B72469">
        <w:rPr>
          <w:rFonts w:ascii="Times New Roman" w:hAnsi="Times New Roman" w:cs="Times New Roman"/>
          <w:i/>
          <w:noProof/>
          <w:sz w:val="24"/>
        </w:rPr>
        <w:t xml:space="preserve">How to actually </w:t>
      </w:r>
      <w:r w:rsidRPr="00B72469">
        <w:rPr>
          <w:rFonts w:ascii="Times New Roman" w:hAnsi="Times New Roman" w:cs="Times New Roman"/>
          <w:b/>
          <w:i/>
          <w:noProof/>
          <w:sz w:val="24"/>
        </w:rPr>
        <w:t>publish and subscribe</w:t>
      </w:r>
      <w:r w:rsidRPr="00B72469">
        <w:rPr>
          <w:rFonts w:ascii="Times New Roman" w:hAnsi="Times New Roman" w:cs="Times New Roman"/>
          <w:i/>
          <w:noProof/>
          <w:sz w:val="24"/>
        </w:rPr>
        <w:t xml:space="preserve"> a sensor’s data in the grid ?</w:t>
      </w:r>
      <w:r w:rsidRPr="00B72469">
        <w:rPr>
          <w:rFonts w:ascii="Times New Roman" w:hAnsi="Times New Roman" w:cs="Times New Roman"/>
          <w:noProof/>
          <w:sz w:val="24"/>
        </w:rPr>
        <w:t xml:space="preserve"> </w:t>
      </w:r>
    </w:p>
    <w:p w14:paraId="0AFEC24F"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We basically need to have a data(</w:t>
      </w:r>
      <w:r w:rsidRPr="00B72469">
        <w:rPr>
          <w:rFonts w:ascii="Times New Roman" w:hAnsi="Times New Roman" w:cs="Times New Roman"/>
        </w:rPr>
        <w:t>SensorData</w:t>
      </w:r>
      <w:r w:rsidRPr="00B72469">
        <w:rPr>
          <w:rFonts w:ascii="Times New Roman" w:hAnsi="Times New Roman" w:cs="Times New Roman"/>
          <w:noProof/>
          <w:sz w:val="24"/>
        </w:rPr>
        <w:t>) that has to be published over the grid and a listener platform for the sensor(</w:t>
      </w:r>
      <w:hyperlink w:anchor="ClientGridDataListener" w:history="1">
        <w:r w:rsidRPr="00B72469">
          <w:rPr>
            <w:rStyle w:val="Hyperlink"/>
            <w:rFonts w:ascii="Times New Roman" w:hAnsi="Times New Roman" w:cs="Times New Roman"/>
            <w:noProof/>
            <w:color w:val="auto"/>
            <w:sz w:val="24"/>
          </w:rPr>
          <w:t>ClientGridDataListener</w:t>
        </w:r>
      </w:hyperlink>
      <w:r w:rsidRPr="00B72469">
        <w:rPr>
          <w:rFonts w:ascii="Times New Roman" w:hAnsi="Times New Roman" w:cs="Times New Roman"/>
          <w:noProof/>
          <w:sz w:val="24"/>
        </w:rPr>
        <w:t xml:space="preserve">) to listen to a specific SensorData. When you are ready with these two, you can call any of the three methods(mentioned below) of the </w:t>
      </w:r>
      <w:hyperlink w:anchor="SensorClientAdapter" w:history="1">
        <w:r w:rsidRPr="00B72469">
          <w:rPr>
            <w:rStyle w:val="Hyperlink"/>
            <w:rFonts w:ascii="Times New Roman" w:hAnsi="Times New Roman" w:cs="Times New Roman"/>
            <w:noProof/>
            <w:color w:val="auto"/>
            <w:sz w:val="24"/>
          </w:rPr>
          <w:t>SensorClientAdapter</w:t>
        </w:r>
      </w:hyperlink>
      <w:r w:rsidRPr="00B72469">
        <w:rPr>
          <w:rFonts w:ascii="Times New Roman" w:hAnsi="Times New Roman" w:cs="Times New Roman"/>
          <w:noProof/>
          <w:sz w:val="24"/>
        </w:rPr>
        <w:t xml:space="preserve"> to publish and subscribe/unsubscibe your SensorData. The three methods are </w:t>
      </w:r>
    </w:p>
    <w:p w14:paraId="0AFEC250" w14:textId="77777777" w:rsidR="0015045D" w:rsidRPr="00B72469" w:rsidRDefault="0015045D" w:rsidP="0015045D">
      <w:pPr>
        <w:spacing w:after="0" w:line="240" w:lineRule="auto"/>
        <w:rPr>
          <w:rFonts w:ascii="Times New Roman" w:hAnsi="Times New Roman" w:cs="Times New Roman"/>
          <w:noProof/>
          <w:sz w:val="24"/>
        </w:rPr>
      </w:pPr>
    </w:p>
    <w:p w14:paraId="0AFEC251" w14:textId="77777777" w:rsidR="0015045D" w:rsidRPr="00B72469" w:rsidRDefault="0015045D" w:rsidP="0015045D">
      <w:pPr>
        <w:pStyle w:val="ListParagraph"/>
        <w:widowControl/>
        <w:numPr>
          <w:ilvl w:val="0"/>
          <w:numId w:val="15"/>
        </w:numPr>
        <w:spacing w:after="0" w:line="240" w:lineRule="auto"/>
        <w:rPr>
          <w:rFonts w:ascii="Times New Roman" w:hAnsi="Times New Roman" w:cs="Times New Roman"/>
          <w:noProof/>
          <w:sz w:val="24"/>
        </w:rPr>
      </w:pPr>
      <w:r w:rsidRPr="00B72469">
        <w:rPr>
          <w:rFonts w:ascii="Times New Roman" w:hAnsi="Times New Roman" w:cs="Times New Roman"/>
          <w:noProof/>
          <w:sz w:val="24"/>
        </w:rPr>
        <w:t>publishData(</w:t>
      </w:r>
      <w:r w:rsidRPr="00B72469">
        <w:rPr>
          <w:rFonts w:ascii="Times New Roman" w:hAnsi="Times New Roman" w:cs="Times New Roman"/>
        </w:rPr>
        <w:t>SensorData</w:t>
      </w:r>
      <w:r w:rsidRPr="00B72469">
        <w:rPr>
          <w:rFonts w:ascii="Times New Roman" w:hAnsi="Times New Roman" w:cs="Times New Roman"/>
          <w:noProof/>
          <w:sz w:val="24"/>
        </w:rPr>
        <w:t xml:space="preserve"> sensorData)</w:t>
      </w:r>
    </w:p>
    <w:p w14:paraId="0AFEC252" w14:textId="77777777" w:rsidR="0015045D" w:rsidRPr="00B72469" w:rsidRDefault="0015045D" w:rsidP="0015045D">
      <w:pPr>
        <w:pStyle w:val="ListParagraph"/>
        <w:widowControl/>
        <w:numPr>
          <w:ilvl w:val="0"/>
          <w:numId w:val="15"/>
        </w:numPr>
        <w:spacing w:after="0" w:line="240" w:lineRule="auto"/>
        <w:rPr>
          <w:rFonts w:ascii="Times New Roman" w:hAnsi="Times New Roman" w:cs="Times New Roman"/>
          <w:noProof/>
          <w:sz w:val="24"/>
        </w:rPr>
      </w:pPr>
      <w:r w:rsidRPr="00B72469">
        <w:rPr>
          <w:rFonts w:ascii="Times New Roman" w:hAnsi="Times New Roman" w:cs="Times New Roman"/>
          <w:noProof/>
          <w:sz w:val="24"/>
        </w:rPr>
        <w:t>subscribeSensorData(String sensorID, ClientGridDataListener listener)</w:t>
      </w:r>
    </w:p>
    <w:p w14:paraId="0AFEC253" w14:textId="77777777" w:rsidR="0015045D" w:rsidRPr="00B72469" w:rsidRDefault="0015045D" w:rsidP="0015045D">
      <w:pPr>
        <w:rPr>
          <w:rFonts w:ascii="Times New Roman" w:hAnsi="Times New Roman" w:cs="Times New Roman"/>
          <w:b/>
        </w:rPr>
      </w:pPr>
    </w:p>
    <w:p w14:paraId="0AFEC254" w14:textId="77777777" w:rsidR="0015045D" w:rsidRPr="00B72469" w:rsidRDefault="0015045D" w:rsidP="0015045D">
      <w:pPr>
        <w:rPr>
          <w:rFonts w:ascii="Times New Roman" w:hAnsi="Times New Roman" w:cs="Times New Roman"/>
          <w:b/>
        </w:rPr>
      </w:pPr>
    </w:p>
    <w:p w14:paraId="0AFEC255" w14:textId="77777777" w:rsidR="0015045D" w:rsidRPr="00B72469" w:rsidRDefault="0015045D" w:rsidP="0015045D">
      <w:pPr>
        <w:pStyle w:val="ListParagraph"/>
        <w:widowControl/>
        <w:numPr>
          <w:ilvl w:val="0"/>
          <w:numId w:val="15"/>
        </w:numPr>
        <w:spacing w:after="0" w:line="240" w:lineRule="auto"/>
        <w:rPr>
          <w:rFonts w:ascii="Times New Roman" w:hAnsi="Times New Roman" w:cs="Times New Roman"/>
          <w:noProof/>
          <w:sz w:val="24"/>
        </w:rPr>
      </w:pPr>
      <w:r w:rsidRPr="00B72469">
        <w:rPr>
          <w:rFonts w:ascii="Times New Roman" w:hAnsi="Times New Roman" w:cs="Times New Roman"/>
          <w:noProof/>
          <w:sz w:val="24"/>
        </w:rPr>
        <w:lastRenderedPageBreak/>
        <w:t>unsubscribeSensorData(String sensorID, ClientGridDataListener listener)</w:t>
      </w:r>
    </w:p>
    <w:p w14:paraId="0AFEC256" w14:textId="77777777" w:rsidR="0015045D" w:rsidRPr="00B72469" w:rsidRDefault="0015045D" w:rsidP="0015045D">
      <w:pPr>
        <w:spacing w:after="0" w:line="240" w:lineRule="auto"/>
        <w:rPr>
          <w:rFonts w:ascii="Times New Roman" w:hAnsi="Times New Roman" w:cs="Times New Roman"/>
          <w:noProof/>
          <w:sz w:val="24"/>
        </w:rPr>
      </w:pPr>
    </w:p>
    <w:p w14:paraId="0AFEC257"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The publishData(SensorData sensorData) method is implemented in the SensorClientAdapter in such a way that it can publish the SensorData over the grid. Similarly the subscribeSensorData(String sensorID, ClientGridDataListener listener) and unsubscribeSensorData(String sensorID, ClientGridDataListener listener) does subscribing and unsubscribing of a sensor from a sensor data.</w:t>
      </w:r>
    </w:p>
    <w:p w14:paraId="0AFEC258"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Let’s see in detail about  </w:t>
      </w:r>
    </w:p>
    <w:p w14:paraId="0AFEC259" w14:textId="77777777" w:rsidR="0015045D" w:rsidRPr="00B72469" w:rsidRDefault="0015045D" w:rsidP="0015045D">
      <w:pPr>
        <w:pStyle w:val="ListParagraph"/>
        <w:widowControl/>
        <w:numPr>
          <w:ilvl w:val="0"/>
          <w:numId w:val="16"/>
        </w:numPr>
        <w:spacing w:after="0" w:line="240" w:lineRule="auto"/>
        <w:rPr>
          <w:rFonts w:ascii="Times New Roman" w:hAnsi="Times New Roman" w:cs="Times New Roman"/>
          <w:noProof/>
          <w:sz w:val="24"/>
        </w:rPr>
      </w:pPr>
      <w:r w:rsidRPr="00B72469">
        <w:rPr>
          <w:rFonts w:ascii="Times New Roman" w:hAnsi="Times New Roman" w:cs="Times New Roman"/>
          <w:noProof/>
          <w:sz w:val="24"/>
        </w:rPr>
        <w:t>SensorData</w:t>
      </w:r>
    </w:p>
    <w:p w14:paraId="0AFEC25A" w14:textId="77777777" w:rsidR="0015045D" w:rsidRPr="00B72469" w:rsidRDefault="003E65E7" w:rsidP="0015045D">
      <w:pPr>
        <w:pStyle w:val="ListParagraph"/>
        <w:widowControl/>
        <w:numPr>
          <w:ilvl w:val="0"/>
          <w:numId w:val="16"/>
        </w:numPr>
        <w:spacing w:after="0" w:line="240" w:lineRule="auto"/>
        <w:rPr>
          <w:rFonts w:ascii="Times New Roman" w:hAnsi="Times New Roman" w:cs="Times New Roman"/>
          <w:b/>
          <w:noProof/>
          <w:sz w:val="24"/>
        </w:rPr>
      </w:pPr>
      <w:hyperlink w:anchor="ClientGridDataListener" w:history="1">
        <w:r w:rsidR="0015045D" w:rsidRPr="00B72469">
          <w:rPr>
            <w:rStyle w:val="Hyperlink"/>
            <w:rFonts w:ascii="Times New Roman" w:hAnsi="Times New Roman" w:cs="Times New Roman"/>
            <w:noProof/>
            <w:color w:val="auto"/>
            <w:sz w:val="24"/>
          </w:rPr>
          <w:t>ClientGridDataListener</w:t>
        </w:r>
      </w:hyperlink>
      <w:r w:rsidR="0015045D" w:rsidRPr="00B72469">
        <w:rPr>
          <w:rFonts w:ascii="Times New Roman" w:hAnsi="Times New Roman" w:cs="Times New Roman"/>
          <w:noProof/>
          <w:sz w:val="24"/>
        </w:rPr>
        <w:tab/>
      </w:r>
    </w:p>
    <w:p w14:paraId="0AFEC25B" w14:textId="77777777" w:rsidR="0015045D" w:rsidRPr="00B72469" w:rsidRDefault="0015045D" w:rsidP="0015045D">
      <w:pPr>
        <w:spacing w:after="0" w:line="240" w:lineRule="auto"/>
        <w:rPr>
          <w:rFonts w:ascii="Times New Roman" w:hAnsi="Times New Roman" w:cs="Times New Roman"/>
          <w:b/>
          <w:noProof/>
          <w:sz w:val="24"/>
        </w:rPr>
      </w:pPr>
    </w:p>
    <w:p w14:paraId="0AFEC25C" w14:textId="77777777" w:rsidR="0015045D" w:rsidRPr="00B72469" w:rsidRDefault="003E65E7" w:rsidP="0015045D">
      <w:pPr>
        <w:spacing w:after="0" w:line="240" w:lineRule="auto"/>
        <w:rPr>
          <w:rFonts w:ascii="Times New Roman" w:hAnsi="Times New Roman" w:cs="Times New Roman"/>
          <w:b/>
          <w:noProof/>
          <w:sz w:val="24"/>
        </w:rPr>
      </w:pPr>
      <w:hyperlink w:anchor="SensorData" w:history="1">
        <w:r w:rsidR="0015045D" w:rsidRPr="00B72469">
          <w:rPr>
            <w:rStyle w:val="Hyperlink"/>
            <w:rFonts w:ascii="Times New Roman" w:hAnsi="Times New Roman" w:cs="Times New Roman"/>
            <w:b/>
            <w:noProof/>
            <w:color w:val="auto"/>
            <w:sz w:val="24"/>
          </w:rPr>
          <w:t>SensorData</w:t>
        </w:r>
      </w:hyperlink>
      <w:r w:rsidR="0015045D" w:rsidRPr="00B72469">
        <w:rPr>
          <w:rFonts w:ascii="Times New Roman" w:hAnsi="Times New Roman" w:cs="Times New Roman"/>
          <w:b/>
          <w:noProof/>
          <w:sz w:val="24"/>
        </w:rPr>
        <w:t>:</w:t>
      </w:r>
    </w:p>
    <w:p w14:paraId="0AFEC25D"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You need to define the type of data you would be publishing/subscribing from the grid. Typically we define a class to specify the type of data to deal with, which extends an abstract class </w:t>
      </w:r>
      <w:hyperlink w:anchor="SensorData" w:history="1">
        <w:r w:rsidRPr="00B72469">
          <w:rPr>
            <w:rStyle w:val="Hyperlink"/>
            <w:rFonts w:ascii="Times New Roman" w:hAnsi="Times New Roman" w:cs="Times New Roman"/>
            <w:noProof/>
            <w:color w:val="auto"/>
            <w:sz w:val="24"/>
          </w:rPr>
          <w:t>SensorData</w:t>
        </w:r>
      </w:hyperlink>
      <w:r w:rsidRPr="00B72469">
        <w:rPr>
          <w:rFonts w:ascii="Times New Roman" w:hAnsi="Times New Roman" w:cs="Times New Roman"/>
          <w:noProof/>
          <w:sz w:val="24"/>
        </w:rPr>
        <w:t xml:space="preserve">. </w:t>
      </w:r>
    </w:p>
    <w:p w14:paraId="0AFEC25E"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The QuickStartSensorData which is used for the </w:t>
      </w:r>
      <w:hyperlink w:anchor="FileTransferSensor" w:history="1">
        <w:r w:rsidRPr="00B72469">
          <w:rPr>
            <w:rStyle w:val="Hyperlink"/>
            <w:rFonts w:ascii="Times New Roman" w:hAnsi="Times New Roman" w:cs="Times New Roman"/>
            <w:noProof/>
            <w:color w:val="auto"/>
            <w:sz w:val="24"/>
          </w:rPr>
          <w:t>QuickStartSensor</w:t>
        </w:r>
      </w:hyperlink>
      <w:r w:rsidRPr="00B72469">
        <w:rPr>
          <w:rFonts w:ascii="Times New Roman" w:hAnsi="Times New Roman" w:cs="Times New Roman"/>
          <w:noProof/>
          <w:sz w:val="24"/>
        </w:rPr>
        <w:t xml:space="preserve"> looks like the one below. </w:t>
      </w:r>
    </w:p>
    <w:p w14:paraId="0AFEC25F"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70528" behindDoc="0" locked="0" layoutInCell="1" allowOverlap="1" wp14:anchorId="0AFED3A2" wp14:editId="0AFED3A3">
                <wp:simplePos x="0" y="0"/>
                <wp:positionH relativeFrom="column">
                  <wp:posOffset>-9525</wp:posOffset>
                </wp:positionH>
                <wp:positionV relativeFrom="paragraph">
                  <wp:posOffset>109854</wp:posOffset>
                </wp:positionV>
                <wp:extent cx="5915025" cy="3952875"/>
                <wp:effectExtent l="0" t="0" r="28575" b="28575"/>
                <wp:wrapNone/>
                <wp:docPr id="7030" name="Rectangle 70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5025" cy="3952875"/>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30" o:spid="_x0000_s1026" style="position:absolute;margin-left:-.75pt;margin-top:8.65pt;width:465.75pt;height:31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" fillcolor="#d6e3bc [1302]" strokecolor="#f2dbdb [661]" strokeweight="2pt">
                <v:fill opacity="13878f"/>
                <v:path arrowok="t"/>
              </v:rect>
            </w:pict>
          </mc:Fallback>
        </mc:AlternateContent>
      </w:r>
    </w:p>
    <w:p w14:paraId="0AFEC260"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proofErr w:type="gramStart"/>
      <w:r w:rsidRPr="00B72469">
        <w:rPr>
          <w:rFonts w:ascii="Times New Roman" w:hAnsi="Times New Roman" w:cs="Times New Roman"/>
          <w:bCs/>
          <w:i/>
          <w:sz w:val="24"/>
          <w:szCs w:val="20"/>
        </w:rPr>
        <w:t>public</w:t>
      </w:r>
      <w:proofErr w:type="gramEnd"/>
      <w:r w:rsidRPr="00B72469">
        <w:rPr>
          <w:rFonts w:ascii="Times New Roman" w:hAnsi="Times New Roman" w:cs="Times New Roman"/>
          <w:i/>
          <w:sz w:val="24"/>
          <w:szCs w:val="20"/>
        </w:rPr>
        <w:t xml:space="preserve"> </w:t>
      </w:r>
      <w:r w:rsidRPr="00B72469">
        <w:rPr>
          <w:rFonts w:ascii="Times New Roman" w:hAnsi="Times New Roman" w:cs="Times New Roman"/>
          <w:bCs/>
          <w:i/>
          <w:sz w:val="24"/>
          <w:szCs w:val="20"/>
        </w:rPr>
        <w:t>class</w:t>
      </w:r>
      <w:r w:rsidRPr="00B72469">
        <w:rPr>
          <w:rFonts w:ascii="Times New Roman" w:hAnsi="Times New Roman" w:cs="Times New Roman"/>
          <w:i/>
          <w:sz w:val="24"/>
          <w:szCs w:val="20"/>
        </w:rPr>
        <w:t xml:space="preserve"> </w:t>
      </w:r>
      <w:r w:rsidRPr="00B72469">
        <w:rPr>
          <w:rFonts w:ascii="Times New Roman" w:hAnsi="Times New Roman" w:cs="Times New Roman"/>
          <w:i/>
          <w:sz w:val="24"/>
          <w:szCs w:val="20"/>
          <w:highlight w:val="lightGray"/>
        </w:rPr>
        <w:t>QuickStartSensorData</w:t>
      </w:r>
      <w:r w:rsidRPr="00B72469">
        <w:rPr>
          <w:rFonts w:ascii="Times New Roman" w:hAnsi="Times New Roman" w:cs="Times New Roman"/>
          <w:i/>
          <w:sz w:val="24"/>
          <w:szCs w:val="20"/>
        </w:rPr>
        <w:t xml:space="preserve"> </w:t>
      </w:r>
      <w:r w:rsidRPr="00B72469">
        <w:rPr>
          <w:rFonts w:ascii="Times New Roman" w:hAnsi="Times New Roman" w:cs="Times New Roman"/>
          <w:bCs/>
          <w:i/>
          <w:sz w:val="24"/>
          <w:szCs w:val="20"/>
        </w:rPr>
        <w:t>extends</w:t>
      </w:r>
      <w:r w:rsidRPr="00B72469">
        <w:rPr>
          <w:rFonts w:ascii="Times New Roman" w:hAnsi="Times New Roman" w:cs="Times New Roman"/>
          <w:i/>
          <w:sz w:val="24"/>
          <w:szCs w:val="20"/>
        </w:rPr>
        <w:t xml:space="preserve"> SensorData {</w:t>
      </w:r>
    </w:p>
    <w:p w14:paraId="0AFEC261"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62"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63"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 Serialization Version</w:t>
      </w:r>
    </w:p>
    <w:p w14:paraId="0AFEC264"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65"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roofErr w:type="gramStart"/>
      <w:r w:rsidRPr="00B72469">
        <w:rPr>
          <w:rFonts w:ascii="Times New Roman" w:hAnsi="Times New Roman" w:cs="Times New Roman"/>
          <w:bCs/>
          <w:i/>
          <w:sz w:val="24"/>
          <w:szCs w:val="20"/>
        </w:rPr>
        <w:t>private</w:t>
      </w:r>
      <w:proofErr w:type="gramEnd"/>
      <w:r w:rsidRPr="00B72469">
        <w:rPr>
          <w:rFonts w:ascii="Times New Roman" w:hAnsi="Times New Roman" w:cs="Times New Roman"/>
          <w:i/>
          <w:sz w:val="24"/>
          <w:szCs w:val="20"/>
        </w:rPr>
        <w:t xml:space="preserve"> </w:t>
      </w:r>
      <w:r w:rsidRPr="00B72469">
        <w:rPr>
          <w:rFonts w:ascii="Times New Roman" w:hAnsi="Times New Roman" w:cs="Times New Roman"/>
          <w:bCs/>
          <w:i/>
          <w:sz w:val="24"/>
          <w:szCs w:val="20"/>
        </w:rPr>
        <w:t>static</w:t>
      </w:r>
      <w:r w:rsidRPr="00B72469">
        <w:rPr>
          <w:rFonts w:ascii="Times New Roman" w:hAnsi="Times New Roman" w:cs="Times New Roman"/>
          <w:i/>
          <w:sz w:val="24"/>
          <w:szCs w:val="20"/>
        </w:rPr>
        <w:t xml:space="preserve"> </w:t>
      </w:r>
      <w:r w:rsidRPr="00B72469">
        <w:rPr>
          <w:rFonts w:ascii="Times New Roman" w:hAnsi="Times New Roman" w:cs="Times New Roman"/>
          <w:bCs/>
          <w:i/>
          <w:sz w:val="24"/>
          <w:szCs w:val="20"/>
        </w:rPr>
        <w:t>final</w:t>
      </w:r>
      <w:r w:rsidRPr="00B72469">
        <w:rPr>
          <w:rFonts w:ascii="Times New Roman" w:hAnsi="Times New Roman" w:cs="Times New Roman"/>
          <w:i/>
          <w:sz w:val="24"/>
          <w:szCs w:val="20"/>
        </w:rPr>
        <w:t xml:space="preserve"> </w:t>
      </w:r>
      <w:r w:rsidRPr="00B72469">
        <w:rPr>
          <w:rFonts w:ascii="Times New Roman" w:hAnsi="Times New Roman" w:cs="Times New Roman"/>
          <w:bCs/>
          <w:i/>
          <w:sz w:val="24"/>
          <w:szCs w:val="20"/>
        </w:rPr>
        <w:t>long</w:t>
      </w:r>
      <w:r w:rsidRPr="00B72469">
        <w:rPr>
          <w:rFonts w:ascii="Times New Roman" w:hAnsi="Times New Roman" w:cs="Times New Roman"/>
          <w:i/>
          <w:sz w:val="24"/>
          <w:szCs w:val="20"/>
        </w:rPr>
        <w:t xml:space="preserve"> </w:t>
      </w:r>
      <w:r w:rsidRPr="00B72469">
        <w:rPr>
          <w:rFonts w:ascii="Times New Roman" w:hAnsi="Times New Roman" w:cs="Times New Roman"/>
          <w:i/>
          <w:iCs/>
          <w:sz w:val="24"/>
          <w:szCs w:val="20"/>
        </w:rPr>
        <w:t>serialVersionUID</w:t>
      </w:r>
      <w:r w:rsidRPr="00B72469">
        <w:rPr>
          <w:rFonts w:ascii="Times New Roman" w:hAnsi="Times New Roman" w:cs="Times New Roman"/>
          <w:i/>
          <w:sz w:val="24"/>
          <w:szCs w:val="20"/>
        </w:rPr>
        <w:t xml:space="preserve"> = 1L;</w:t>
      </w:r>
    </w:p>
    <w:p w14:paraId="0AFEC266"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roofErr w:type="gramStart"/>
      <w:r w:rsidRPr="00B72469">
        <w:rPr>
          <w:rFonts w:ascii="Times New Roman" w:hAnsi="Times New Roman" w:cs="Times New Roman"/>
          <w:bCs/>
          <w:i/>
          <w:sz w:val="24"/>
          <w:szCs w:val="20"/>
        </w:rPr>
        <w:t>private</w:t>
      </w:r>
      <w:proofErr w:type="gramEnd"/>
      <w:r w:rsidRPr="00B72469">
        <w:rPr>
          <w:rFonts w:ascii="Times New Roman" w:hAnsi="Times New Roman" w:cs="Times New Roman"/>
          <w:i/>
          <w:sz w:val="24"/>
          <w:szCs w:val="20"/>
        </w:rPr>
        <w:t xml:space="preserve"> String message;</w:t>
      </w:r>
    </w:p>
    <w:p w14:paraId="0AFEC267"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p>
    <w:p w14:paraId="0AFEC268"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p>
    <w:p w14:paraId="0AFEC269"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6A"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 </w:t>
      </w:r>
      <w:r w:rsidRPr="00B72469">
        <w:rPr>
          <w:rFonts w:ascii="Times New Roman" w:hAnsi="Times New Roman" w:cs="Times New Roman"/>
          <w:bCs/>
          <w:i/>
          <w:sz w:val="24"/>
          <w:szCs w:val="20"/>
        </w:rPr>
        <w:t>@param</w:t>
      </w:r>
      <w:r w:rsidRPr="00B72469">
        <w:rPr>
          <w:rFonts w:ascii="Times New Roman" w:hAnsi="Times New Roman" w:cs="Times New Roman"/>
          <w:i/>
          <w:sz w:val="24"/>
          <w:szCs w:val="20"/>
        </w:rPr>
        <w:t xml:space="preserve"> timestamp - Message creation time</w:t>
      </w:r>
    </w:p>
    <w:p w14:paraId="0AFEC26B"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 </w:t>
      </w:r>
      <w:r w:rsidRPr="00B72469">
        <w:rPr>
          <w:rFonts w:ascii="Times New Roman" w:hAnsi="Times New Roman" w:cs="Times New Roman"/>
          <w:bCs/>
          <w:i/>
          <w:sz w:val="24"/>
          <w:szCs w:val="20"/>
        </w:rPr>
        <w:t>@param</w:t>
      </w:r>
      <w:r w:rsidRPr="00B72469">
        <w:rPr>
          <w:rFonts w:ascii="Times New Roman" w:hAnsi="Times New Roman" w:cs="Times New Roman"/>
          <w:i/>
          <w:sz w:val="24"/>
          <w:szCs w:val="20"/>
        </w:rPr>
        <w:t xml:space="preserve"> message - Message to publish</w:t>
      </w:r>
    </w:p>
    <w:p w14:paraId="0AFEC26C"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6D"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roofErr w:type="gramStart"/>
      <w:r w:rsidRPr="00B72469">
        <w:rPr>
          <w:rFonts w:ascii="Times New Roman" w:hAnsi="Times New Roman" w:cs="Times New Roman"/>
          <w:bCs/>
          <w:i/>
          <w:sz w:val="24"/>
          <w:szCs w:val="20"/>
        </w:rPr>
        <w:t>public</w:t>
      </w:r>
      <w:proofErr w:type="gramEnd"/>
      <w:r w:rsidRPr="00B72469">
        <w:rPr>
          <w:rFonts w:ascii="Times New Roman" w:hAnsi="Times New Roman" w:cs="Times New Roman"/>
          <w:i/>
          <w:sz w:val="24"/>
          <w:szCs w:val="20"/>
        </w:rPr>
        <w:t xml:space="preserve"> QuickStartSensorData(</w:t>
      </w:r>
      <w:r w:rsidRPr="00B72469">
        <w:rPr>
          <w:rFonts w:ascii="Times New Roman" w:hAnsi="Times New Roman" w:cs="Times New Roman"/>
          <w:bCs/>
          <w:i/>
          <w:sz w:val="24"/>
          <w:szCs w:val="20"/>
        </w:rPr>
        <w:t>long</w:t>
      </w:r>
      <w:r w:rsidRPr="00B72469">
        <w:rPr>
          <w:rFonts w:ascii="Times New Roman" w:hAnsi="Times New Roman" w:cs="Times New Roman"/>
          <w:i/>
          <w:sz w:val="24"/>
          <w:szCs w:val="20"/>
        </w:rPr>
        <w:t xml:space="preserve"> timestamp, String message) {</w:t>
      </w:r>
    </w:p>
    <w:p w14:paraId="0AFEC26E"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roofErr w:type="gramStart"/>
      <w:r w:rsidRPr="00B72469">
        <w:rPr>
          <w:rFonts w:ascii="Times New Roman" w:hAnsi="Times New Roman" w:cs="Times New Roman"/>
          <w:bCs/>
          <w:i/>
          <w:sz w:val="24"/>
          <w:szCs w:val="20"/>
        </w:rPr>
        <w:t>super</w:t>
      </w:r>
      <w:r w:rsidRPr="00B72469">
        <w:rPr>
          <w:rFonts w:ascii="Times New Roman" w:hAnsi="Times New Roman" w:cs="Times New Roman"/>
          <w:i/>
          <w:sz w:val="24"/>
          <w:szCs w:val="20"/>
        </w:rPr>
        <w:t>(</w:t>
      </w:r>
      <w:proofErr w:type="gramEnd"/>
      <w:r w:rsidRPr="00B72469">
        <w:rPr>
          <w:rFonts w:ascii="Times New Roman" w:hAnsi="Times New Roman" w:cs="Times New Roman"/>
          <w:i/>
          <w:sz w:val="24"/>
          <w:szCs w:val="20"/>
        </w:rPr>
        <w:t>timestamp);</w:t>
      </w:r>
    </w:p>
    <w:p w14:paraId="0AFEC26F"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r w:rsidRPr="00B72469">
        <w:rPr>
          <w:rFonts w:ascii="Times New Roman" w:hAnsi="Times New Roman" w:cs="Times New Roman"/>
          <w:bCs/>
          <w:i/>
          <w:sz w:val="24"/>
          <w:szCs w:val="20"/>
        </w:rPr>
        <w:t>this</w:t>
      </w:r>
      <w:r w:rsidRPr="00B72469">
        <w:rPr>
          <w:rFonts w:ascii="Times New Roman" w:hAnsi="Times New Roman" w:cs="Times New Roman"/>
          <w:i/>
          <w:sz w:val="24"/>
          <w:szCs w:val="20"/>
        </w:rPr>
        <w:t xml:space="preserve">.message = message;    </w:t>
      </w:r>
    </w:p>
    <w:p w14:paraId="0AFEC270"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71"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72"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roofErr w:type="gramStart"/>
      <w:r w:rsidRPr="00B72469">
        <w:rPr>
          <w:rFonts w:ascii="Times New Roman" w:hAnsi="Times New Roman" w:cs="Times New Roman"/>
          <w:bCs/>
          <w:i/>
          <w:sz w:val="24"/>
          <w:szCs w:val="20"/>
        </w:rPr>
        <w:t>public</w:t>
      </w:r>
      <w:proofErr w:type="gramEnd"/>
      <w:r w:rsidRPr="00B72469">
        <w:rPr>
          <w:rFonts w:ascii="Times New Roman" w:hAnsi="Times New Roman" w:cs="Times New Roman"/>
          <w:i/>
          <w:sz w:val="24"/>
          <w:szCs w:val="20"/>
        </w:rPr>
        <w:t xml:space="preserve"> String getMessage() {</w:t>
      </w:r>
    </w:p>
    <w:p w14:paraId="0AFEC273"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roofErr w:type="gramStart"/>
      <w:r w:rsidRPr="00B72469">
        <w:rPr>
          <w:rFonts w:ascii="Times New Roman" w:hAnsi="Times New Roman" w:cs="Times New Roman"/>
          <w:bCs/>
          <w:i/>
          <w:sz w:val="24"/>
          <w:szCs w:val="20"/>
        </w:rPr>
        <w:t>return</w:t>
      </w:r>
      <w:proofErr w:type="gramEnd"/>
      <w:r w:rsidRPr="00B72469">
        <w:rPr>
          <w:rFonts w:ascii="Times New Roman" w:hAnsi="Times New Roman" w:cs="Times New Roman"/>
          <w:i/>
          <w:sz w:val="24"/>
          <w:szCs w:val="20"/>
        </w:rPr>
        <w:t xml:space="preserve"> message + " " + Long.</w:t>
      </w:r>
      <w:r w:rsidRPr="00B72469">
        <w:rPr>
          <w:rFonts w:ascii="Times New Roman" w:hAnsi="Times New Roman" w:cs="Times New Roman"/>
          <w:i/>
          <w:iCs/>
          <w:sz w:val="24"/>
          <w:szCs w:val="20"/>
        </w:rPr>
        <w:t>toString</w:t>
      </w:r>
      <w:r w:rsidRPr="00B72469">
        <w:rPr>
          <w:rFonts w:ascii="Times New Roman" w:hAnsi="Times New Roman" w:cs="Times New Roman"/>
          <w:i/>
          <w:sz w:val="24"/>
          <w:szCs w:val="20"/>
        </w:rPr>
        <w:t>(</w:t>
      </w:r>
      <w:r w:rsidRPr="00B72469">
        <w:rPr>
          <w:rFonts w:ascii="Times New Roman" w:hAnsi="Times New Roman" w:cs="Times New Roman"/>
          <w:bCs/>
          <w:i/>
          <w:sz w:val="24"/>
          <w:szCs w:val="20"/>
        </w:rPr>
        <w:t>this</w:t>
      </w:r>
      <w:r w:rsidRPr="00B72469">
        <w:rPr>
          <w:rFonts w:ascii="Times New Roman" w:hAnsi="Times New Roman" w:cs="Times New Roman"/>
          <w:i/>
          <w:sz w:val="24"/>
          <w:szCs w:val="20"/>
        </w:rPr>
        <w:t>.getTimestamp());</w:t>
      </w:r>
    </w:p>
    <w:p w14:paraId="0AFEC274"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75"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r w:rsidRPr="00B72469">
        <w:rPr>
          <w:rFonts w:ascii="Times New Roman" w:hAnsi="Times New Roman" w:cs="Times New Roman"/>
          <w:i/>
          <w:sz w:val="24"/>
          <w:szCs w:val="20"/>
        </w:rPr>
        <w:t xml:space="preserve"> }</w:t>
      </w:r>
    </w:p>
    <w:p w14:paraId="0AFEC276" w14:textId="77777777" w:rsidR="0015045D" w:rsidRPr="00B72469" w:rsidRDefault="0015045D" w:rsidP="0015045D">
      <w:pPr>
        <w:autoSpaceDE w:val="0"/>
        <w:autoSpaceDN w:val="0"/>
        <w:adjustRightInd w:val="0"/>
        <w:spacing w:after="0" w:line="240" w:lineRule="auto"/>
        <w:rPr>
          <w:rFonts w:ascii="Times New Roman" w:hAnsi="Times New Roman" w:cs="Times New Roman"/>
          <w:i/>
          <w:sz w:val="24"/>
          <w:szCs w:val="20"/>
        </w:rPr>
      </w:pPr>
    </w:p>
    <w:p w14:paraId="0AFEC277" w14:textId="77777777" w:rsidR="0015045D" w:rsidRPr="00B72469" w:rsidRDefault="0015045D" w:rsidP="0015045D">
      <w:pPr>
        <w:spacing w:after="0" w:line="240" w:lineRule="auto"/>
        <w:rPr>
          <w:rFonts w:ascii="Times New Roman" w:hAnsi="Times New Roman" w:cs="Times New Roman"/>
          <w:b/>
          <w:noProof/>
          <w:sz w:val="24"/>
        </w:rPr>
      </w:pPr>
      <w:r w:rsidRPr="00B72469">
        <w:rPr>
          <w:rFonts w:ascii="Times New Roman" w:hAnsi="Times New Roman" w:cs="Times New Roman"/>
          <w:noProof/>
          <w:sz w:val="24"/>
        </w:rPr>
        <w:t xml:space="preserve">Since in the QuickStartSensor we are just reading strings of data and displaying on a command console, we have a string variable to take care of it. In real world we might be using a little more complicated sensors like Wii remote where we have to take care of all the keys and buttons in the remote. </w:t>
      </w:r>
    </w:p>
    <w:p w14:paraId="0AFEC278" w14:textId="77777777" w:rsidR="0015045D" w:rsidRPr="00B72469" w:rsidRDefault="0015045D" w:rsidP="0015045D">
      <w:pPr>
        <w:rPr>
          <w:rFonts w:ascii="Times New Roman" w:hAnsi="Times New Roman" w:cs="Times New Roman"/>
          <w:b/>
        </w:rPr>
      </w:pPr>
    </w:p>
    <w:p w14:paraId="0AFEC279" w14:textId="77777777" w:rsidR="0015045D" w:rsidRPr="00B72469" w:rsidRDefault="003E65E7" w:rsidP="0015045D">
      <w:pPr>
        <w:autoSpaceDE w:val="0"/>
        <w:autoSpaceDN w:val="0"/>
        <w:adjustRightInd w:val="0"/>
        <w:spacing w:after="0" w:line="240" w:lineRule="auto"/>
        <w:rPr>
          <w:rFonts w:ascii="Times New Roman" w:hAnsi="Times New Roman" w:cs="Times New Roman"/>
          <w:b/>
          <w:noProof/>
          <w:sz w:val="24"/>
          <w:szCs w:val="26"/>
        </w:rPr>
      </w:pPr>
      <w:hyperlink w:anchor="ClientGridDataListener" w:history="1">
        <w:r w:rsidR="0015045D" w:rsidRPr="00B72469">
          <w:rPr>
            <w:rStyle w:val="Hyperlink"/>
            <w:rFonts w:ascii="Times New Roman" w:hAnsi="Times New Roman" w:cs="Times New Roman"/>
            <w:b/>
            <w:noProof/>
            <w:color w:val="auto"/>
            <w:sz w:val="24"/>
            <w:szCs w:val="26"/>
          </w:rPr>
          <w:t>ClientGridDataListener</w:t>
        </w:r>
      </w:hyperlink>
      <w:r w:rsidR="0015045D" w:rsidRPr="00B72469">
        <w:rPr>
          <w:rFonts w:ascii="Times New Roman" w:hAnsi="Times New Roman" w:cs="Times New Roman"/>
          <w:b/>
          <w:noProof/>
          <w:sz w:val="24"/>
          <w:szCs w:val="26"/>
        </w:rPr>
        <w:t>:</w:t>
      </w:r>
    </w:p>
    <w:p w14:paraId="0AFEC27A"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What should the sensor do upon receiving a data from the grid? we need to take care of the data. ClientGridDataListener is an interface which demands you to implement a method on how to handle the sensor data that is received from the grid. This is when we implement the DataMonitor class. Every </w:t>
      </w:r>
      <w:r w:rsidRPr="00B72469">
        <w:rPr>
          <w:rFonts w:ascii="Times New Roman" w:hAnsi="Times New Roman" w:cs="Times New Roman"/>
          <w:noProof/>
          <w:sz w:val="24"/>
        </w:rPr>
        <w:lastRenderedPageBreak/>
        <w:t xml:space="preserve">sensor has a DataMonitor class which extends the </w:t>
      </w:r>
      <w:hyperlink w:anchor="ClientGridDataListener" w:history="1">
        <w:r w:rsidRPr="00B72469">
          <w:rPr>
            <w:rStyle w:val="Hyperlink"/>
            <w:rFonts w:ascii="Times New Roman" w:hAnsi="Times New Roman" w:cs="Times New Roman"/>
            <w:noProof/>
            <w:color w:val="auto"/>
            <w:sz w:val="24"/>
          </w:rPr>
          <w:t>ClientGridDataListener</w:t>
        </w:r>
      </w:hyperlink>
      <w:r w:rsidRPr="00B72469">
        <w:rPr>
          <w:rFonts w:ascii="Times New Roman" w:hAnsi="Times New Roman" w:cs="Times New Roman"/>
          <w:noProof/>
          <w:sz w:val="24"/>
        </w:rPr>
        <w:t xml:space="preserve">. This DataMonitor class monitors the grid for the sensor data and upon receving a sensor data, the handleSensorData method decides on what should be done with the </w:t>
      </w:r>
      <w:hyperlink w:anchor="SensorData" w:history="1">
        <w:r w:rsidRPr="00B72469">
          <w:rPr>
            <w:rStyle w:val="Hyperlink"/>
            <w:rFonts w:ascii="Times New Roman" w:hAnsi="Times New Roman" w:cs="Times New Roman"/>
            <w:noProof/>
            <w:color w:val="auto"/>
            <w:sz w:val="24"/>
          </w:rPr>
          <w:t>SensorData</w:t>
        </w:r>
      </w:hyperlink>
      <w:r w:rsidRPr="00B72469">
        <w:rPr>
          <w:rFonts w:ascii="Times New Roman" w:hAnsi="Times New Roman" w:cs="Times New Roman"/>
          <w:noProof/>
          <w:sz w:val="24"/>
        </w:rPr>
        <w:t xml:space="preserve">. </w:t>
      </w:r>
    </w:p>
    <w:p w14:paraId="0AFEC27B"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7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7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7E"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71552" behindDoc="0" locked="0" layoutInCell="1" allowOverlap="1" wp14:anchorId="0AFED3A4" wp14:editId="0AFED3A5">
                <wp:simplePos x="0" y="0"/>
                <wp:positionH relativeFrom="column">
                  <wp:posOffset>-45085</wp:posOffset>
                </wp:positionH>
                <wp:positionV relativeFrom="paragraph">
                  <wp:posOffset>87630</wp:posOffset>
                </wp:positionV>
                <wp:extent cx="5943600" cy="742950"/>
                <wp:effectExtent l="0" t="0" r="19050" b="19050"/>
                <wp:wrapNone/>
                <wp:docPr id="7031" name="Rectangle 7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74295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31" o:spid="_x0000_s1026" style="position:absolute;margin-left:-3.55pt;margin-top:6.9pt;width:468pt;height:5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" fillcolor="#d6e3bc [1302]" strokecolor="#f2dbdb [661]" strokeweight="2pt">
                <v:fill opacity="13878f"/>
                <v:path arrowok="t"/>
              </v:rect>
            </w:pict>
          </mc:Fallback>
        </mc:AlternateContent>
      </w:r>
    </w:p>
    <w:p w14:paraId="0AFEC27F"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interface ClientGridDataListener {</w:t>
      </w:r>
    </w:p>
    <w:p w14:paraId="0AFEC280"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public void handleSensorData(String sensorID, SensorData sensorData);</w:t>
      </w:r>
    </w:p>
    <w:p w14:paraId="0AFEC281"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w:t>
      </w:r>
    </w:p>
    <w:p w14:paraId="0AFEC282" w14:textId="77777777" w:rsidR="0015045D" w:rsidRPr="00B72469" w:rsidRDefault="0015045D" w:rsidP="0015045D">
      <w:pPr>
        <w:autoSpaceDE w:val="0"/>
        <w:autoSpaceDN w:val="0"/>
        <w:adjustRightInd w:val="0"/>
        <w:spacing w:after="0" w:line="240" w:lineRule="auto"/>
        <w:rPr>
          <w:rFonts w:ascii="Times New Roman" w:hAnsi="Times New Roman" w:cs="Times New Roman"/>
          <w:b/>
          <w:noProof/>
          <w:sz w:val="24"/>
          <w:szCs w:val="26"/>
        </w:rPr>
      </w:pPr>
    </w:p>
    <w:p w14:paraId="0AFEC283"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The above method is implemented through the </w:t>
      </w:r>
      <w:hyperlink w:anchor="ClientGridDataListener" w:history="1">
        <w:r w:rsidRPr="00B72469">
          <w:rPr>
            <w:rStyle w:val="Hyperlink"/>
            <w:rFonts w:ascii="Times New Roman" w:hAnsi="Times New Roman" w:cs="Times New Roman"/>
            <w:noProof/>
            <w:color w:val="auto"/>
            <w:sz w:val="24"/>
          </w:rPr>
          <w:t>ClientGridDataListener</w:t>
        </w:r>
      </w:hyperlink>
      <w:r w:rsidRPr="00B72469">
        <w:rPr>
          <w:rFonts w:ascii="Times New Roman" w:hAnsi="Times New Roman" w:cs="Times New Roman"/>
          <w:noProof/>
          <w:sz w:val="24"/>
        </w:rPr>
        <w:t xml:space="preserve">. It basically takes in the SensorData and the sensorID and decides on what should be done. </w:t>
      </w:r>
    </w:p>
    <w:p w14:paraId="0AFEC284"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85"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The DataListener for the </w:t>
      </w:r>
      <w:hyperlink w:anchor="FileTransferSensor" w:history="1">
        <w:r w:rsidRPr="00B72469">
          <w:rPr>
            <w:rStyle w:val="Hyperlink"/>
            <w:rFonts w:ascii="Times New Roman" w:hAnsi="Times New Roman" w:cs="Times New Roman"/>
            <w:noProof/>
            <w:color w:val="auto"/>
            <w:sz w:val="24"/>
          </w:rPr>
          <w:t>QuickStartSensor</w:t>
        </w:r>
      </w:hyperlink>
      <w:r w:rsidRPr="00B72469">
        <w:rPr>
          <w:rFonts w:ascii="Times New Roman" w:hAnsi="Times New Roman" w:cs="Times New Roman"/>
          <w:noProof/>
          <w:sz w:val="24"/>
        </w:rPr>
        <w:t xml:space="preserve"> looks like the one below. </w:t>
      </w:r>
    </w:p>
    <w:p w14:paraId="0AFEC286"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87"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88"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89"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8A"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8B"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8C"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8D"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8E"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8F"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0"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1"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2"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3"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4"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5"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6"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97"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72576" behindDoc="0" locked="0" layoutInCell="1" allowOverlap="1" wp14:anchorId="0AFED3A6" wp14:editId="0AFED3A7">
                <wp:simplePos x="0" y="0"/>
                <wp:positionH relativeFrom="column">
                  <wp:posOffset>-21021</wp:posOffset>
                </wp:positionH>
                <wp:positionV relativeFrom="paragraph">
                  <wp:posOffset>157721</wp:posOffset>
                </wp:positionV>
                <wp:extent cx="5916930" cy="3195145"/>
                <wp:effectExtent l="0" t="0" r="26670" b="24765"/>
                <wp:wrapNone/>
                <wp:docPr id="7032" name="Rectangle 7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6930" cy="3195145"/>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32" o:spid="_x0000_s1026" style="position:absolute;margin-left:-1.65pt;margin-top:12.4pt;width:465.9pt;height:251.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" fillcolor="#d6e3bc [1302]" strokecolor="#f2dbdb [661]" strokeweight="2pt">
                <v:fill opacity="13878f"/>
                <v:path arrowok="t"/>
              </v:rect>
            </w:pict>
          </mc:Fallback>
        </mc:AlternateContent>
      </w:r>
    </w:p>
    <w:p w14:paraId="0AFEC298"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public void handleSensorData(String sensorID, SensorData data) {</w:t>
      </w:r>
    </w:p>
    <w:p w14:paraId="0AFEC299"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p>
    <w:p w14:paraId="0AFEC29A"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We have some data, check to see if it is from a QuickStartSensor</w:t>
      </w:r>
    </w:p>
    <w:p w14:paraId="0AFEC29B"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if( data instanceof QuickStartSensorData ) {</w:t>
      </w:r>
    </w:p>
    <w:p w14:paraId="0AFEC29C"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 We have QuickStartSensor Data get the message</w:t>
      </w:r>
    </w:p>
    <w:p w14:paraId="0AFEC29D"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QuickStartSensorData quickStartSensorData = (QuickStartSensorData)data;</w:t>
      </w:r>
    </w:p>
    <w:p w14:paraId="0AFEC29E"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p>
    <w:p w14:paraId="0AFEC29F"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String output = "\nQuickStartSensor Data received, id: " + id +</w:t>
      </w:r>
    </w:p>
    <w:p w14:paraId="0AFEC2A0"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 data: " + quickStartSensorData.getMessage() + "\n";</w:t>
      </w:r>
    </w:p>
    <w:p w14:paraId="0AFEC2A1"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log.info(output);</w:t>
      </w:r>
    </w:p>
    <w:p w14:paraId="0AFEC2A2"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 else {</w:t>
      </w:r>
    </w:p>
    <w:p w14:paraId="0AFEC2A3"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 Here we dump data from all other sensors in a generic blob.                </w:t>
      </w:r>
    </w:p>
    <w:p w14:paraId="0AFEC2A4"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String output = "\nOther Data received, id: " + id + "\n";</w:t>
      </w:r>
    </w:p>
    <w:p w14:paraId="0AFEC2A5"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log.info(output);</w:t>
      </w:r>
    </w:p>
    <w:p w14:paraId="0AFEC2A6"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lastRenderedPageBreak/>
        <w:t xml:space="preserve">            }</w:t>
      </w:r>
    </w:p>
    <w:p w14:paraId="0AFEC2A7"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p>
    <w:p w14:paraId="0AFEC2A8"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w:t>
      </w:r>
    </w:p>
    <w:p w14:paraId="0AFEC2A9"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rPr>
      </w:pPr>
    </w:p>
    <w:p w14:paraId="0AFEC2AA"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AB"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The variable quickStartSensorData would have the string value read from the QuickStartSensor. Once the data is retrieved, we have used a QuickStartClient which will display the message on the client command window.</w:t>
      </w:r>
    </w:p>
    <w:p w14:paraId="0AFEC2A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A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AE"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AF"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0"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1"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2"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3"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4"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5"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6"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7"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8"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9"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A"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B"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C"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D"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E"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BF"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C0"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C1"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C2"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C3" w14:textId="77777777" w:rsidR="00DC6DAD" w:rsidRPr="00B72469" w:rsidRDefault="00DC6DAD" w:rsidP="0015045D">
      <w:pPr>
        <w:autoSpaceDE w:val="0"/>
        <w:autoSpaceDN w:val="0"/>
        <w:adjustRightInd w:val="0"/>
        <w:spacing w:after="0" w:line="240" w:lineRule="auto"/>
        <w:rPr>
          <w:rFonts w:ascii="Times New Roman" w:hAnsi="Times New Roman" w:cs="Times New Roman"/>
          <w:noProof/>
          <w:sz w:val="24"/>
        </w:rPr>
      </w:pPr>
    </w:p>
    <w:p w14:paraId="0AFEC2C4" w14:textId="77777777" w:rsidR="0015045D" w:rsidRPr="00B72469" w:rsidRDefault="008E6AFE"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u w:val="single"/>
        </w:rPr>
        <w:t>P</w:t>
      </w:r>
      <w:r w:rsidR="0015045D" w:rsidRPr="00B72469">
        <w:rPr>
          <w:rFonts w:ascii="Times New Roman" w:hAnsi="Times New Roman" w:cs="Times New Roman"/>
          <w:b/>
          <w:noProof/>
          <w:sz w:val="24"/>
          <w:u w:val="single"/>
        </w:rPr>
        <w:t>ublishing data on the Grid</w:t>
      </w:r>
    </w:p>
    <w:p w14:paraId="0AFEC2C5" w14:textId="77777777" w:rsidR="0015045D" w:rsidRPr="00B72469" w:rsidRDefault="0015045D" w:rsidP="0015045D">
      <w:pPr>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74624" behindDoc="0" locked="0" layoutInCell="1" allowOverlap="1" wp14:anchorId="0AFED3A8" wp14:editId="0AFED3A9">
                <wp:simplePos x="0" y="0"/>
                <wp:positionH relativeFrom="column">
                  <wp:posOffset>-457200</wp:posOffset>
                </wp:positionH>
                <wp:positionV relativeFrom="paragraph">
                  <wp:posOffset>241935</wp:posOffset>
                </wp:positionV>
                <wp:extent cx="3200400" cy="350520"/>
                <wp:effectExtent l="0" t="0" r="19050" b="11430"/>
                <wp:wrapNone/>
                <wp:docPr id="41" name="Flowchart: Data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0400" cy="350520"/>
                        </a:xfrm>
                        <a:prstGeom prst="flowChartInputOutpu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41" o:spid="_x0000_s1026" type="#_x0000_t111" style="position:absolute;margin-left:-36pt;margin-top:19.05pt;width:252pt;height:27.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" fillcolor="#d6e3bc [1302]" strokecolor="#e5b8b7 [1301]" strokeweight="2pt">
                <v:fill opacity="19018f"/>
                <v:path arrowok="t"/>
              </v:shape>
            </w:pict>
          </mc:Fallback>
        </mc:AlternateContent>
      </w:r>
    </w:p>
    <w:p w14:paraId="0AFEC2C6" w14:textId="77777777" w:rsidR="0015045D" w:rsidRPr="00B72469" w:rsidRDefault="0015045D" w:rsidP="0015045D">
      <w:pPr>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0AFED3AA" wp14:editId="0AFED3AB">
                <wp:simplePos x="0" y="0"/>
                <wp:positionH relativeFrom="column">
                  <wp:posOffset>4432935</wp:posOffset>
                </wp:positionH>
                <wp:positionV relativeFrom="paragraph">
                  <wp:posOffset>287655</wp:posOffset>
                </wp:positionV>
                <wp:extent cx="1286510" cy="339725"/>
                <wp:effectExtent l="0" t="0" r="27940" b="2222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6510" cy="339725"/>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FED5A6" w14:textId="77777777" w:rsidR="003E65E7" w:rsidRPr="00FA3AF0" w:rsidRDefault="003E65E7" w:rsidP="0015045D">
                            <w:pPr>
                              <w:jc w:val="center"/>
                              <w:rPr>
                                <w:rFonts w:ascii="Cambria" w:hAnsi="Cambria" w:cs="Arial"/>
                                <w:b/>
                                <w:noProof/>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83" style="position:absolute;margin-left:349.05pt;margin-top:22.65pt;width:101.3pt;height:2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" fillcolor="#d6e3bc [1302]" strokecolor="#e5b8b7 [1301]" strokeweight="2pt">
                <v:fill opacity="19018f"/>
                <v:path arrowok="t"/>
                <v:textbox>
                  <w:txbxContent>
                    <w:p w14:paraId="0AFED5A6" w14:textId="77777777" w:rsidR="003E65E7" w:rsidRPr="00FA3AF0" w:rsidRDefault="003E65E7" w:rsidP="0015045D">
                      <w:pPr>
                        <w:jc w:val="center"/>
                        <w:rPr>
                          <w:rFonts w:ascii="Cambria" w:hAnsi="Cambria" w:cs="Arial"/>
                          <w:b/>
                          <w:noProof/>
                          <w:sz w:val="24"/>
                        </w:rPr>
                      </w:pPr>
                    </w:p>
                  </w:txbxContent>
                </v:textbox>
              </v:rect>
            </w:pict>
          </mc:Fallback>
        </mc:AlternateContent>
      </w:r>
      <w:r w:rsidRPr="00B72469">
        <w:rPr>
          <w:rFonts w:ascii="Times New Roman" w:hAnsi="Times New Roman" w:cs="Times New Roman"/>
          <w:noProof/>
          <w:sz w:val="24"/>
        </w:rPr>
        <w:t xml:space="preserve">Data received from the sensor </w: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 xml:space="preserve"> </w:t>
      </w:r>
    </w:p>
    <w:p w14:paraId="0AFEC2C7"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73600" behindDoc="0" locked="0" layoutInCell="1" allowOverlap="1" wp14:anchorId="0AFED3AC" wp14:editId="0AFED3AD">
                <wp:simplePos x="0" y="0"/>
                <wp:positionH relativeFrom="column">
                  <wp:posOffset>723265</wp:posOffset>
                </wp:positionH>
                <wp:positionV relativeFrom="paragraph">
                  <wp:posOffset>77470</wp:posOffset>
                </wp:positionV>
                <wp:extent cx="2416810" cy="2117090"/>
                <wp:effectExtent l="0" t="2540" r="114300" b="57150"/>
                <wp:wrapNone/>
                <wp:docPr id="39" name="Elb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rot="16200000" flipH="1">
                          <a:off x="0" y="0"/>
                          <a:ext cx="2416810" cy="2117090"/>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9" o:spid="_x0000_s1026" type="#_x0000_t34" style="position:absolute;margin-left:56.95pt;margin-top:6.1pt;width:190.3pt;height:166.7pt;rotation:9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" strokecolor="#4579b8 [3044]">
                <v:stroke endarrow="open"/>
                <o:lock v:ext="edit" shapetype="f"/>
              </v:shape>
            </w:pict>
          </mc:Fallback>
        </mc:AlternateConten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SensorData</w:t>
      </w:r>
      <w:r w:rsidRPr="00B72469">
        <w:rPr>
          <w:rFonts w:ascii="Times New Roman" w:hAnsi="Times New Roman" w:cs="Times New Roman"/>
          <w:noProof/>
          <w:sz w:val="24"/>
        </w:rPr>
        <w:tab/>
      </w:r>
    </w:p>
    <w:p w14:paraId="0AFEC2C8"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14:anchorId="0AFED3AE" wp14:editId="0AFED3AF">
                <wp:simplePos x="0" y="0"/>
                <wp:positionH relativeFrom="column">
                  <wp:posOffset>4433570</wp:posOffset>
                </wp:positionH>
                <wp:positionV relativeFrom="paragraph">
                  <wp:posOffset>120650</wp:posOffset>
                </wp:positionV>
                <wp:extent cx="499110" cy="840740"/>
                <wp:effectExtent l="0" t="38100" r="53340" b="1651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9110" cy="8407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6" o:spid="_x0000_s1026" type="#_x0000_t32" style="position:absolute;margin-left:349.1pt;margin-top:9.5pt;width:39.3pt;height:66.2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" strokecolor="#4579b8 [3044]">
                <v:stroke endarrow="open"/>
                <o:lock v:ext="edit" shapetype="f"/>
              </v:shape>
            </w:pict>
          </mc:Fallback>
        </mc:AlternateContent>
      </w:r>
    </w:p>
    <w:p w14:paraId="0AFEC2C9"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CA" w14:textId="77777777" w:rsidR="0015045D" w:rsidRPr="00B72469" w:rsidRDefault="0015045D" w:rsidP="0015045D">
      <w:pPr>
        <w:ind w:left="5040" w:firstLine="720"/>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0AFED3B0" wp14:editId="0AFED3B1">
                <wp:simplePos x="0" y="0"/>
                <wp:positionH relativeFrom="column">
                  <wp:posOffset>4518660</wp:posOffset>
                </wp:positionH>
                <wp:positionV relativeFrom="paragraph">
                  <wp:posOffset>4445</wp:posOffset>
                </wp:positionV>
                <wp:extent cx="680720" cy="180975"/>
                <wp:effectExtent l="0" t="0" r="24130" b="28575"/>
                <wp:wrapNone/>
                <wp:docPr id="54" name="Flowchart: Terminator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0720" cy="180975"/>
                        </a:xfrm>
                        <a:prstGeom prst="flowChartTerminator">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54" o:spid="_x0000_s1026" type="#_x0000_t116" style="position:absolute;margin-left:355.8pt;margin-top:.35pt;width:53.6pt;height:14.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" fillcolor="#d6e3bc [1302]" strokecolor="#e5b8b7 [1301]" strokeweight="2pt">
                <v:fill opacity="19018f"/>
                <v:path arrowok="t"/>
              </v:shape>
            </w:pict>
          </mc:Fallback>
        </mc:AlternateContent>
      </w:r>
      <w:r w:rsidRPr="00B72469">
        <w:rPr>
          <w:rFonts w:ascii="Times New Roman" w:hAnsi="Times New Roman" w:cs="Times New Roman"/>
          <w:noProof/>
          <w:sz w:val="24"/>
        </w:rPr>
        <w:tab/>
      </w:r>
      <w:r w:rsidRPr="00B72469">
        <w:rPr>
          <w:rFonts w:ascii="Times New Roman" w:hAnsi="Times New Roman" w:cs="Times New Roman"/>
          <w:noProof/>
          <w:sz w:val="24"/>
        </w:rPr>
        <w:tab/>
        <w:t>extends</w:t>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CB" w14:textId="77777777" w:rsidR="0015045D" w:rsidRPr="00B72469" w:rsidRDefault="0015045D" w:rsidP="0015045D">
      <w:pPr>
        <w:ind w:left="5040" w:firstLine="720"/>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0AFED3B2" wp14:editId="0AFED3B3">
                <wp:simplePos x="0" y="0"/>
                <wp:positionH relativeFrom="column">
                  <wp:posOffset>3836275</wp:posOffset>
                </wp:positionH>
                <wp:positionV relativeFrom="paragraph">
                  <wp:posOffset>274254</wp:posOffset>
                </wp:positionV>
                <wp:extent cx="1797269" cy="339725"/>
                <wp:effectExtent l="0" t="0" r="12700" b="2222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7269" cy="339725"/>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FED5A7" w14:textId="77777777" w:rsidR="003E65E7" w:rsidRPr="00FA3AF0" w:rsidRDefault="003E65E7" w:rsidP="0015045D">
                            <w:pPr>
                              <w:jc w:val="center"/>
                              <w:rPr>
                                <w:rFonts w:ascii="Cambria" w:hAnsi="Cambria" w:cs="Arial"/>
                                <w:b/>
                                <w:noProof/>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84" style="position:absolute;left:0;text-align:left;margin-left:302.05pt;margin-top:21.6pt;width:141.5pt;height:2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" fillcolor="#d6e3bc [1302]" strokecolor="#e5b8b7 [1301]" strokeweight="2pt">
                <v:fill opacity="19018f"/>
                <v:path arrowok="t"/>
                <v:textbox>
                  <w:txbxContent>
                    <w:p w14:paraId="0AFED5A7" w14:textId="77777777" w:rsidR="003E65E7" w:rsidRPr="00FA3AF0" w:rsidRDefault="003E65E7" w:rsidP="0015045D">
                      <w:pPr>
                        <w:jc w:val="center"/>
                        <w:rPr>
                          <w:rFonts w:ascii="Cambria" w:hAnsi="Cambria" w:cs="Arial"/>
                          <w:b/>
                          <w:noProof/>
                          <w:sz w:val="24"/>
                        </w:rPr>
                      </w:pPr>
                    </w:p>
                  </w:txbxContent>
                </v:textbox>
              </v:rect>
            </w:pict>
          </mc:Fallback>
        </mc:AlternateContent>
      </w:r>
    </w:p>
    <w:p w14:paraId="0AFEC2CC" w14:textId="77777777" w:rsidR="0015045D" w:rsidRPr="00B72469" w:rsidRDefault="0015045D" w:rsidP="0015045D">
      <w:pPr>
        <w:ind w:left="5040" w:firstLine="720"/>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76672" behindDoc="0" locked="0" layoutInCell="1" allowOverlap="1" wp14:anchorId="0AFED3B4" wp14:editId="0AFED3B5">
                <wp:simplePos x="0" y="0"/>
                <wp:positionH relativeFrom="column">
                  <wp:posOffset>3646805</wp:posOffset>
                </wp:positionH>
                <wp:positionV relativeFrom="paragraph">
                  <wp:posOffset>280035</wp:posOffset>
                </wp:positionV>
                <wp:extent cx="499745" cy="871855"/>
                <wp:effectExtent l="0" t="38100" r="52705" b="2349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99745" cy="8718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3" o:spid="_x0000_s1026" type="#_x0000_t32" style="position:absolute;margin-left:287.15pt;margin-top:22.05pt;width:39.35pt;height:68.6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" strokecolor="#4579b8 [3044]">
                <v:stroke endarrow="open"/>
                <o:lock v:ext="edit" shapetype="f"/>
              </v:shape>
            </w:pict>
          </mc:Fallback>
        </mc:AlternateContent>
      </w:r>
      <w:r w:rsidRPr="00B72469">
        <w:rPr>
          <w:rFonts w:ascii="Times New Roman" w:hAnsi="Times New Roman" w:cs="Times New Roman"/>
          <w:noProof/>
          <w:sz w:val="24"/>
        </w:rPr>
        <w:t xml:space="preserve">          QuickStartSensorData    </w:t>
      </w:r>
    </w:p>
    <w:p w14:paraId="0AFEC2CD" w14:textId="77777777" w:rsidR="0015045D" w:rsidRPr="00B72469" w:rsidRDefault="0015045D" w:rsidP="0015045D">
      <w:pPr>
        <w:spacing w:after="0" w:line="240" w:lineRule="auto"/>
        <w:rPr>
          <w:rFonts w:ascii="Times New Roman" w:hAnsi="Times New Roman" w:cs="Times New Roman"/>
          <w:noProof/>
          <w:sz w:val="24"/>
        </w:rPr>
      </w:pPr>
    </w:p>
    <w:p w14:paraId="0AFEC2CE" w14:textId="77777777" w:rsidR="0015045D" w:rsidRPr="00B72469" w:rsidRDefault="0015045D" w:rsidP="0015045D">
      <w:pPr>
        <w:spacing w:after="0" w:line="240" w:lineRule="auto"/>
        <w:rPr>
          <w:rFonts w:ascii="Times New Roman" w:hAnsi="Times New Roman" w:cs="Times New Roman"/>
          <w:noProof/>
          <w:sz w:val="24"/>
        </w:rPr>
      </w:pPr>
    </w:p>
    <w:p w14:paraId="0AFEC2CF"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lastRenderedPageBreak/>
        <mc:AlternateContent>
          <mc:Choice Requires="wps">
            <w:drawing>
              <wp:anchor distT="0" distB="0" distL="114300" distR="114300" simplePos="0" relativeHeight="251686912" behindDoc="0" locked="0" layoutInCell="1" allowOverlap="1" wp14:anchorId="0AFED3B6" wp14:editId="0AFED3B7">
                <wp:simplePos x="0" y="0"/>
                <wp:positionH relativeFrom="column">
                  <wp:posOffset>3091815</wp:posOffset>
                </wp:positionH>
                <wp:positionV relativeFrom="paragraph">
                  <wp:posOffset>9525</wp:posOffset>
                </wp:positionV>
                <wp:extent cx="1254125" cy="350520"/>
                <wp:effectExtent l="0" t="0" r="22225" b="11430"/>
                <wp:wrapNone/>
                <wp:docPr id="55" name="Flowchart: Terminator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4125" cy="350520"/>
                        </a:xfrm>
                        <a:prstGeom prst="flowChartTerminator">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55" o:spid="_x0000_s1026" type="#_x0000_t116" style="position:absolute;margin-left:243.45pt;margin-top:.75pt;width:98.75pt;height:27.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" fillcolor="#d6e3bc [1302]" strokecolor="#e5b8b7 [1301]" strokeweight="2pt">
                <v:fill opacity="19018f"/>
                <v:path arrowok="t"/>
              </v:shape>
            </w:pict>
          </mc:Fallback>
        </mc:AlternateConten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Creates an</w:t>
      </w:r>
    </w:p>
    <w:p w14:paraId="0AFEC2D0"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instance of</w:t>
      </w:r>
      <w:r w:rsidRPr="00B72469">
        <w:rPr>
          <w:rFonts w:ascii="Times New Roman" w:hAnsi="Times New Roman" w:cs="Times New Roman"/>
          <w:noProof/>
          <w:sz w:val="24"/>
        </w:rPr>
        <w:tab/>
      </w:r>
      <w:r w:rsidRPr="00B72469">
        <w:rPr>
          <w:rFonts w:ascii="Times New Roman" w:hAnsi="Times New Roman" w:cs="Times New Roman"/>
          <w:noProof/>
          <w:sz w:val="24"/>
        </w:rPr>
        <w:tab/>
        <w:t xml:space="preserve">   </w:t>
      </w:r>
    </w:p>
    <w:p w14:paraId="0AFEC2D1"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75648" behindDoc="0" locked="0" layoutInCell="1" allowOverlap="1" wp14:anchorId="0AFED3B8" wp14:editId="0AFED3B9">
                <wp:simplePos x="0" y="0"/>
                <wp:positionH relativeFrom="column">
                  <wp:posOffset>1732915</wp:posOffset>
                </wp:positionH>
                <wp:positionV relativeFrom="paragraph">
                  <wp:posOffset>106680</wp:posOffset>
                </wp:positionV>
                <wp:extent cx="3263900" cy="339725"/>
                <wp:effectExtent l="0" t="0" r="12700" b="2222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63900" cy="339725"/>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26" style="position:absolute;margin-left:136.45pt;margin-top:8.4pt;width:257pt;height:26.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" fillcolor="#d6e3bc [1302]" strokecolor="#e5b8b7 [1301]" strokeweight="2pt">
                <v:fill opacity="19018f"/>
                <v:path arrowok="t"/>
              </v:rect>
            </w:pict>
          </mc:Fallback>
        </mc:AlternateConten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 xml:space="preserve">  </w:t>
      </w:r>
    </w:p>
    <w:p w14:paraId="0AFEC2D2"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QuickStartSensor.publishData(SensorData)</w:t>
      </w:r>
    </w:p>
    <w:p w14:paraId="0AFEC2D3"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298" distR="114298" simplePos="0" relativeHeight="251681792" behindDoc="0" locked="0" layoutInCell="1" allowOverlap="1" wp14:anchorId="0AFED3BA" wp14:editId="0AFED3BB">
                <wp:simplePos x="0" y="0"/>
                <wp:positionH relativeFrom="column">
                  <wp:posOffset>2987674</wp:posOffset>
                </wp:positionH>
                <wp:positionV relativeFrom="paragraph">
                  <wp:posOffset>86360</wp:posOffset>
                </wp:positionV>
                <wp:extent cx="0" cy="850900"/>
                <wp:effectExtent l="95250" t="0" r="57150" b="6350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0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8" o:spid="_x0000_s1026" type="#_x0000_t32" style="position:absolute;margin-left:235.25pt;margin-top:6.8pt;width:0;height:67pt;z-index:2516817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" strokecolor="#4579b8 [3044]">
                <v:stroke endarrow="open"/>
                <o:lock v:ext="edit" shapetype="f"/>
              </v:shape>
            </w:pict>
          </mc:Fallback>
        </mc:AlternateContent>
      </w:r>
    </w:p>
    <w:p w14:paraId="0AFEC2D4" w14:textId="77777777" w:rsidR="0015045D" w:rsidRPr="00B72469" w:rsidRDefault="0015045D" w:rsidP="0015045D">
      <w:pPr>
        <w:spacing w:after="0" w:line="240" w:lineRule="auto"/>
        <w:rPr>
          <w:rFonts w:ascii="Times New Roman" w:hAnsi="Times New Roman" w:cs="Times New Roman"/>
          <w:noProof/>
          <w:sz w:val="24"/>
        </w:rPr>
      </w:pPr>
    </w:p>
    <w:p w14:paraId="0AFEC2D5"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 xml:space="preserve">         SensorData</w:t>
      </w:r>
      <w:r w:rsidRPr="00B72469">
        <w:rPr>
          <w:rFonts w:ascii="Times New Roman" w:hAnsi="Times New Roman" w:cs="Times New Roman"/>
          <w:noProof/>
          <w:sz w:val="24"/>
        </w:rPr>
        <w:tab/>
      </w:r>
    </w:p>
    <w:p w14:paraId="0AFEC2D6"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D7"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D8"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0AFED3BC" wp14:editId="0AFED3BD">
                <wp:simplePos x="0" y="0"/>
                <wp:positionH relativeFrom="column">
                  <wp:posOffset>1755775</wp:posOffset>
                </wp:positionH>
                <wp:positionV relativeFrom="paragraph">
                  <wp:posOffset>41910</wp:posOffset>
                </wp:positionV>
                <wp:extent cx="2647315" cy="339725"/>
                <wp:effectExtent l="0" t="0" r="19685" b="2222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47315" cy="339725"/>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7" o:spid="_x0000_s1026" style="position:absolute;margin-left:138.25pt;margin-top:3.3pt;width:208.45pt;height:26.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" fillcolor="#d6e3bc [1302]" strokecolor="#e5b8b7 [1301]" strokeweight="2pt">
                <v:fill opacity="19018f"/>
                <v:path arrowok="t"/>
              </v:rect>
            </w:pict>
          </mc:Fallback>
        </mc:AlternateContent>
      </w:r>
    </w:p>
    <w:p w14:paraId="0AFEC2D9" w14:textId="77777777" w:rsidR="0015045D" w:rsidRPr="00B72469" w:rsidRDefault="0015045D" w:rsidP="0015045D">
      <w:pPr>
        <w:spacing w:after="0" w:line="240" w:lineRule="auto"/>
        <w:ind w:left="2160" w:firstLine="720"/>
        <w:rPr>
          <w:rFonts w:ascii="Times New Roman" w:hAnsi="Times New Roman" w:cs="Times New Roman"/>
          <w:noProof/>
          <w:sz w:val="24"/>
        </w:rPr>
      </w:pPr>
      <w:r w:rsidRPr="00B72469">
        <w:rPr>
          <w:rFonts w:ascii="Times New Roman" w:hAnsi="Times New Roman" w:cs="Times New Roman"/>
          <w:noProof/>
          <w:sz w:val="24"/>
        </w:rPr>
        <w:t>SensorClientAdapater.publishData()</w:t>
      </w:r>
    </w:p>
    <w:p w14:paraId="0AFEC2DA" w14:textId="77777777" w:rsidR="0015045D" w:rsidRPr="00B72469" w:rsidRDefault="0015045D" w:rsidP="0015045D">
      <w:pPr>
        <w:spacing w:after="0" w:line="240" w:lineRule="auto"/>
        <w:ind w:left="2160" w:firstLine="720"/>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14:anchorId="0AFED3BE" wp14:editId="0AFED3BF">
                <wp:simplePos x="0" y="0"/>
                <wp:positionH relativeFrom="column">
                  <wp:posOffset>2955925</wp:posOffset>
                </wp:positionH>
                <wp:positionV relativeFrom="paragraph">
                  <wp:posOffset>29845</wp:posOffset>
                </wp:positionV>
                <wp:extent cx="20320" cy="2774950"/>
                <wp:effectExtent l="95250" t="0" r="74930" b="6350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0320" cy="27749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232.75pt;margin-top:2.35pt;width:1.6pt;height:218.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" strokecolor="#4579b8 [3044]">
                <v:stroke endarrow="open"/>
                <o:lock v:ext="edit" shapetype="f"/>
              </v:shape>
            </w:pict>
          </mc:Fallback>
        </mc:AlternateContent>
      </w:r>
    </w:p>
    <w:p w14:paraId="0AFEC2DB" w14:textId="77777777" w:rsidR="0015045D" w:rsidRPr="00B72469" w:rsidRDefault="0015045D" w:rsidP="0015045D">
      <w:pPr>
        <w:spacing w:after="0" w:line="240" w:lineRule="auto"/>
        <w:ind w:left="2160" w:firstLine="720"/>
        <w:rPr>
          <w:rFonts w:ascii="Times New Roman" w:hAnsi="Times New Roman" w:cs="Times New Roman"/>
          <w:noProof/>
          <w:sz w:val="24"/>
        </w:rPr>
      </w:pPr>
    </w:p>
    <w:p w14:paraId="0AFEC2DC"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84864" behindDoc="0" locked="0" layoutInCell="1" allowOverlap="1" wp14:anchorId="0AFED3C0" wp14:editId="0AFED3C1">
                <wp:simplePos x="0" y="0"/>
                <wp:positionH relativeFrom="column">
                  <wp:posOffset>2348865</wp:posOffset>
                </wp:positionH>
                <wp:positionV relativeFrom="paragraph">
                  <wp:posOffset>22860</wp:posOffset>
                </wp:positionV>
                <wp:extent cx="4316730" cy="2147570"/>
                <wp:effectExtent l="34290" t="41910" r="49530" b="58420"/>
                <wp:wrapNone/>
                <wp:docPr id="32" name="Cloud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16730" cy="2147570"/>
                        </a:xfrm>
                        <a:custGeom>
                          <a:avLst/>
                          <a:gdLst>
                            <a:gd name="T0" fmla="*/ 46859003 w 43200"/>
                            <a:gd name="T1" fmla="*/ 64691470 h 43200"/>
                            <a:gd name="T2" fmla="*/ 21567262 w 43200"/>
                            <a:gd name="T3" fmla="*/ 62721820 h 43200"/>
                            <a:gd name="T4" fmla="*/ 69175199 w 43200"/>
                            <a:gd name="T5" fmla="*/ 86246212 h 43200"/>
                            <a:gd name="T6" fmla="*/ 58111879 w 43200"/>
                            <a:gd name="T7" fmla="*/ 87187812 h 43200"/>
                            <a:gd name="T8" fmla="*/ 164530665 w 43200"/>
                            <a:gd name="T9" fmla="*/ 96603515 h 43200"/>
                            <a:gd name="T10" fmla="*/ 157860718 w 43200"/>
                            <a:gd name="T11" fmla="*/ 92303404 h 43200"/>
                            <a:gd name="T12" fmla="*/ 287833761 w 43200"/>
                            <a:gd name="T13" fmla="*/ 85880479 h 43200"/>
                            <a:gd name="T14" fmla="*/ 285167780 w 43200"/>
                            <a:gd name="T15" fmla="*/ 90598223 h 43200"/>
                            <a:gd name="T16" fmla="*/ 340773558 w 43200"/>
                            <a:gd name="T17" fmla="*/ 56726421 h 43200"/>
                            <a:gd name="T18" fmla="*/ 373234368 w 43200"/>
                            <a:gd name="T19" fmla="*/ 74361699 h 43200"/>
                            <a:gd name="T20" fmla="*/ 417347452 w 43200"/>
                            <a:gd name="T21" fmla="*/ 37944480 h 43200"/>
                            <a:gd name="T22" fmla="*/ 402889404 w 43200"/>
                            <a:gd name="T23" fmla="*/ 44557703 h 43200"/>
                            <a:gd name="T24" fmla="*/ 382660028 w 43200"/>
                            <a:gd name="T25" fmla="*/ 13409338 h 43200"/>
                            <a:gd name="T26" fmla="*/ 383418853 w 43200"/>
                            <a:gd name="T27" fmla="*/ 16533058 h 43200"/>
                            <a:gd name="T28" fmla="*/ 290339962 w 43200"/>
                            <a:gd name="T29" fmla="*/ 9766621 h 43200"/>
                            <a:gd name="T30" fmla="*/ 297748750 w 43200"/>
                            <a:gd name="T31" fmla="*/ 5782879 h 43200"/>
                            <a:gd name="T32" fmla="*/ 221074932 w 43200"/>
                            <a:gd name="T33" fmla="*/ 11664586 h 43200"/>
                            <a:gd name="T34" fmla="*/ 224659516 w 43200"/>
                            <a:gd name="T35" fmla="*/ 8229468 h 43200"/>
                            <a:gd name="T36" fmla="*/ 139788108 w 43200"/>
                            <a:gd name="T37" fmla="*/ 12831035 h 43200"/>
                            <a:gd name="T38" fmla="*/ 152768475 w 43200"/>
                            <a:gd name="T39" fmla="*/ 16162353 h 43200"/>
                            <a:gd name="T40" fmla="*/ 41207585 w 43200"/>
                            <a:gd name="T41" fmla="*/ 39019508 h 43200"/>
                            <a:gd name="T42" fmla="*/ 38941001 w 43200"/>
                            <a:gd name="T43" fmla="*/ 35512705 h 43200"/>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43200" h="43200">
                              <a:moveTo>
                                <a:pt x="3900" y="14370"/>
                              </a:moveTo>
                              <a:cubicBezTo>
                                <a:pt x="3629" y="11657"/>
                                <a:pt x="4261" y="8921"/>
                                <a:pt x="5623" y="6907"/>
                              </a:cubicBezTo>
                              <a:cubicBezTo>
                                <a:pt x="7775" y="3726"/>
                                <a:pt x="11264" y="3017"/>
                                <a:pt x="14005" y="5202"/>
                              </a:cubicBezTo>
                              <a:cubicBezTo>
                                <a:pt x="15678" y="909"/>
                                <a:pt x="19914" y="22"/>
                                <a:pt x="22456" y="3432"/>
                              </a:cubicBezTo>
                              <a:cubicBezTo>
                                <a:pt x="23097" y="1683"/>
                                <a:pt x="24328" y="474"/>
                                <a:pt x="25749" y="200"/>
                              </a:cubicBezTo>
                              <a:cubicBezTo>
                                <a:pt x="27313" y="-102"/>
                                <a:pt x="28875" y="770"/>
                                <a:pt x="29833" y="2481"/>
                              </a:cubicBezTo>
                              <a:cubicBezTo>
                                <a:pt x="31215" y="267"/>
                                <a:pt x="33501" y="-460"/>
                                <a:pt x="35463" y="690"/>
                              </a:cubicBezTo>
                              <a:cubicBezTo>
                                <a:pt x="36958" y="1566"/>
                                <a:pt x="38030" y="3400"/>
                                <a:pt x="38318" y="5576"/>
                              </a:cubicBezTo>
                              <a:cubicBezTo>
                                <a:pt x="40046" y="6218"/>
                                <a:pt x="41422" y="7998"/>
                                <a:pt x="41982" y="10318"/>
                              </a:cubicBezTo>
                              <a:cubicBezTo>
                                <a:pt x="42389" y="12002"/>
                                <a:pt x="42331" y="13831"/>
                                <a:pt x="41818" y="15460"/>
                              </a:cubicBezTo>
                              <a:cubicBezTo>
                                <a:pt x="43079" y="17694"/>
                                <a:pt x="43520" y="20590"/>
                                <a:pt x="43016" y="23322"/>
                              </a:cubicBezTo>
                              <a:cubicBezTo>
                                <a:pt x="42346" y="26954"/>
                                <a:pt x="40128" y="29674"/>
                                <a:pt x="37404" y="30204"/>
                              </a:cubicBezTo>
                              <a:cubicBezTo>
                                <a:pt x="37391" y="32471"/>
                                <a:pt x="36658" y="34621"/>
                                <a:pt x="35395" y="36101"/>
                              </a:cubicBezTo>
                              <a:cubicBezTo>
                                <a:pt x="33476" y="38350"/>
                                <a:pt x="30704" y="38639"/>
                                <a:pt x="28555" y="36815"/>
                              </a:cubicBezTo>
                              <a:cubicBezTo>
                                <a:pt x="27860" y="39948"/>
                                <a:pt x="25999" y="42343"/>
                                <a:pt x="23667" y="43106"/>
                              </a:cubicBezTo>
                              <a:cubicBezTo>
                                <a:pt x="20919" y="44005"/>
                                <a:pt x="18051" y="42473"/>
                                <a:pt x="16480" y="39266"/>
                              </a:cubicBezTo>
                              <a:cubicBezTo>
                                <a:pt x="12772" y="42310"/>
                                <a:pt x="7956" y="40599"/>
                                <a:pt x="5804" y="35472"/>
                              </a:cubicBezTo>
                              <a:cubicBezTo>
                                <a:pt x="3690" y="35809"/>
                                <a:pt x="1705" y="34024"/>
                                <a:pt x="1110" y="31250"/>
                              </a:cubicBezTo>
                              <a:cubicBezTo>
                                <a:pt x="679" y="29243"/>
                                <a:pt x="1060" y="27077"/>
                                <a:pt x="2113" y="25551"/>
                              </a:cubicBezTo>
                              <a:cubicBezTo>
                                <a:pt x="619" y="24354"/>
                                <a:pt x="-213" y="22057"/>
                                <a:pt x="-5" y="19704"/>
                              </a:cubicBezTo>
                              <a:cubicBezTo>
                                <a:pt x="239" y="16949"/>
                                <a:pt x="1845" y="14791"/>
                                <a:pt x="3863" y="14507"/>
                              </a:cubicBezTo>
                              <a:cubicBezTo>
                                <a:pt x="3875" y="14461"/>
                                <a:pt x="3888" y="14416"/>
                                <a:pt x="3900" y="14370"/>
                              </a:cubicBezTo>
                              <a:close/>
                            </a:path>
                            <a:path w="43200" h="43200" fill="none">
                              <a:moveTo>
                                <a:pt x="4693" y="26177"/>
                              </a:moveTo>
                              <a:cubicBezTo>
                                <a:pt x="3809" y="26271"/>
                                <a:pt x="2925" y="25993"/>
                                <a:pt x="2160" y="25380"/>
                              </a:cubicBezTo>
                              <a:moveTo>
                                <a:pt x="6928" y="34899"/>
                              </a:moveTo>
                              <a:cubicBezTo>
                                <a:pt x="6573" y="35092"/>
                                <a:pt x="6200" y="35220"/>
                                <a:pt x="5820" y="35280"/>
                              </a:cubicBezTo>
                              <a:moveTo>
                                <a:pt x="16478" y="39090"/>
                              </a:moveTo>
                              <a:cubicBezTo>
                                <a:pt x="16211" y="38544"/>
                                <a:pt x="15987" y="37961"/>
                                <a:pt x="15810" y="37350"/>
                              </a:cubicBezTo>
                              <a:moveTo>
                                <a:pt x="28827" y="34751"/>
                              </a:moveTo>
                              <a:cubicBezTo>
                                <a:pt x="28788" y="35398"/>
                                <a:pt x="28698" y="36038"/>
                                <a:pt x="28560" y="36660"/>
                              </a:cubicBezTo>
                              <a:moveTo>
                                <a:pt x="34129" y="22954"/>
                              </a:moveTo>
                              <a:cubicBezTo>
                                <a:pt x="36133" y="24282"/>
                                <a:pt x="37398" y="27058"/>
                                <a:pt x="37380" y="30090"/>
                              </a:cubicBezTo>
                              <a:moveTo>
                                <a:pt x="41798" y="15354"/>
                              </a:moveTo>
                              <a:cubicBezTo>
                                <a:pt x="41473" y="16386"/>
                                <a:pt x="40978" y="17302"/>
                                <a:pt x="40350" y="18030"/>
                              </a:cubicBezTo>
                              <a:moveTo>
                                <a:pt x="38324" y="5426"/>
                              </a:moveTo>
                              <a:cubicBezTo>
                                <a:pt x="38379" y="5843"/>
                                <a:pt x="38405" y="6266"/>
                                <a:pt x="38400" y="6690"/>
                              </a:cubicBezTo>
                              <a:moveTo>
                                <a:pt x="29078" y="3952"/>
                              </a:moveTo>
                              <a:cubicBezTo>
                                <a:pt x="29267" y="3369"/>
                                <a:pt x="29516" y="2826"/>
                                <a:pt x="29820" y="2340"/>
                              </a:cubicBezTo>
                              <a:moveTo>
                                <a:pt x="22141" y="4720"/>
                              </a:moveTo>
                              <a:cubicBezTo>
                                <a:pt x="22218" y="4238"/>
                                <a:pt x="22339" y="3771"/>
                                <a:pt x="22500" y="3330"/>
                              </a:cubicBezTo>
                              <a:moveTo>
                                <a:pt x="14000" y="5192"/>
                              </a:moveTo>
                              <a:cubicBezTo>
                                <a:pt x="14472" y="5568"/>
                                <a:pt x="14908" y="6021"/>
                                <a:pt x="15300" y="6540"/>
                              </a:cubicBezTo>
                              <a:moveTo>
                                <a:pt x="4127" y="15789"/>
                              </a:moveTo>
                              <a:cubicBezTo>
                                <a:pt x="4024" y="15325"/>
                                <a:pt x="3948" y="14851"/>
                                <a:pt x="3900" y="14370"/>
                              </a:cubicBezTo>
                            </a:path>
                          </a:pathLst>
                        </a:custGeom>
                        <a:solidFill>
                          <a:schemeClr val="tx1">
                            <a:lumMod val="50000"/>
                            <a:lumOff val="50000"/>
                            <a:alpha val="47842"/>
                          </a:schemeClr>
                        </a:solidFill>
                        <a:ln w="25400">
                          <a:solidFill>
                            <a:schemeClr val="accent2">
                              <a:lumMod val="20000"/>
                              <a:lumOff val="80000"/>
                            </a:schemeClr>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Cloud 53" o:spid="_x0000_s1026" style="position:absolute;margin-left:184.95pt;margin-top:1.8pt;width:339.9pt;height:169.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3200,4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gray [1629]" strokecolor="#f2dbdb [661]" strokeweight="2pt">
                <v:fill opacity="31354f"/>
                <v:path arrowok="t" o:connecttype="custom" o:connectlocs="2147483647,2147483647;2147483647,2147483647;2147483647,2147483647;2147483647,2147483647;2147483647,2147483647;2147483647,2147483647;2147483647,2147483647;2147483647,2147483647;2147483647,2147483647;2147483647,2147483647;2147483647,1886306179;2147483647,2147483647;2147483647,666608611;2147483647,821895819;2147483647,485520886;2147483647,287480034;2147483647,579873031;2147483647,409105523;2147483647,637859857;2147483647,803467232;2147483647,1939748259;2147483647,1765417127" o:connectangles="0,0,0,0,0,0,0,0,0,0,0,0,0,0,0,0,0,0,0,0,0,0"/>
              </v:shape>
            </w:pict>
          </mc:Fallback>
        </mc:AlternateConten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 xml:space="preserve">         SensorData</w:t>
      </w:r>
      <w:r w:rsidRPr="00B72469">
        <w:rPr>
          <w:rFonts w:ascii="Times New Roman" w:hAnsi="Times New Roman" w:cs="Times New Roman"/>
          <w:noProof/>
          <w:sz w:val="24"/>
        </w:rPr>
        <w:tab/>
      </w:r>
    </w:p>
    <w:p w14:paraId="0AFEC2DD"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DE" w14:textId="77777777" w:rsidR="0015045D" w:rsidRPr="00B72469" w:rsidRDefault="0015045D" w:rsidP="0015045D">
      <w:pPr>
        <w:spacing w:after="0" w:line="240" w:lineRule="auto"/>
        <w:rPr>
          <w:rFonts w:ascii="Times New Roman" w:hAnsi="Times New Roman" w:cs="Times New Roman"/>
          <w:noProof/>
          <w:sz w:val="24"/>
        </w:rPr>
      </w:pPr>
    </w:p>
    <w:p w14:paraId="0AFEC2DF" w14:textId="77777777" w:rsidR="0015045D" w:rsidRPr="00B72469" w:rsidRDefault="0015045D" w:rsidP="0015045D">
      <w:pPr>
        <w:spacing w:after="0" w:line="240" w:lineRule="auto"/>
        <w:ind w:left="3600" w:firstLine="720"/>
        <w:jc w:val="both"/>
        <w:rPr>
          <w:rFonts w:ascii="Times New Roman" w:hAnsi="Times New Roman" w:cs="Times New Roman"/>
          <w:noProof/>
          <w:sz w:val="24"/>
        </w:rPr>
      </w:pPr>
      <w:r w:rsidRPr="00B72469">
        <w:rPr>
          <w:rFonts w:ascii="Times New Roman" w:hAnsi="Times New Roman" w:cs="Times New Roman"/>
          <w:noProof/>
          <w:sz w:val="24"/>
        </w:rPr>
        <w:t>SensorClientServiceAdapter.publishData()</w:t>
      </w:r>
    </w:p>
    <w:p w14:paraId="0AFEC2E0" w14:textId="77777777" w:rsidR="0015045D" w:rsidRPr="00B72469" w:rsidRDefault="0015045D" w:rsidP="0015045D">
      <w:pPr>
        <w:spacing w:after="0" w:line="240" w:lineRule="auto"/>
        <w:ind w:left="4320"/>
        <w:rPr>
          <w:rFonts w:ascii="Times New Roman" w:hAnsi="Times New Roman" w:cs="Times New Roman"/>
          <w:noProof/>
          <w:sz w:val="24"/>
        </w:rPr>
      </w:pPr>
      <w:r w:rsidRPr="00B72469">
        <w:rPr>
          <w:rFonts w:ascii="Times New Roman" w:hAnsi="Times New Roman" w:cs="Times New Roman"/>
          <w:noProof/>
          <w:sz w:val="24"/>
        </w:rPr>
        <w:t>SensorClientGridBroker.publishData()</w:t>
      </w:r>
    </w:p>
    <w:p w14:paraId="0AFEC2E1" w14:textId="77777777" w:rsidR="0015045D" w:rsidRPr="00B72469" w:rsidRDefault="0015045D" w:rsidP="0015045D">
      <w:pPr>
        <w:spacing w:after="0" w:line="240" w:lineRule="auto"/>
        <w:ind w:left="4320"/>
        <w:rPr>
          <w:rFonts w:ascii="Times New Roman" w:hAnsi="Times New Roman" w:cs="Times New Roman"/>
          <w:noProof/>
          <w:sz w:val="24"/>
        </w:rPr>
      </w:pPr>
      <w:r w:rsidRPr="00B72469">
        <w:rPr>
          <w:rFonts w:ascii="Times New Roman" w:hAnsi="Times New Roman" w:cs="Times New Roman"/>
          <w:noProof/>
          <w:sz w:val="24"/>
        </w:rPr>
        <w:t>SGSensorView.publishData() – Publishes data through NaradaBrokering</w:t>
      </w:r>
    </w:p>
    <w:p w14:paraId="0AFEC2E2" w14:textId="77777777" w:rsidR="0015045D" w:rsidRPr="00B72469" w:rsidRDefault="0015045D" w:rsidP="0015045D">
      <w:pPr>
        <w:spacing w:after="0" w:line="240" w:lineRule="auto"/>
        <w:ind w:left="4320"/>
        <w:rPr>
          <w:rFonts w:ascii="Times New Roman" w:hAnsi="Times New Roman" w:cs="Times New Roman"/>
          <w:noProof/>
          <w:sz w:val="24"/>
        </w:rPr>
      </w:pPr>
    </w:p>
    <w:p w14:paraId="0AFEC2E3" w14:textId="77777777" w:rsidR="0015045D" w:rsidRPr="00B72469" w:rsidRDefault="0015045D" w:rsidP="0015045D">
      <w:pPr>
        <w:spacing w:after="0" w:line="240" w:lineRule="auto"/>
        <w:ind w:left="4320"/>
        <w:rPr>
          <w:rFonts w:ascii="Times New Roman" w:hAnsi="Times New Roman" w:cs="Times New Roman"/>
          <w:i/>
          <w:noProof/>
          <w:sz w:val="24"/>
          <w:u w:val="single"/>
        </w:rPr>
      </w:pPr>
      <w:r w:rsidRPr="00B72469">
        <w:rPr>
          <w:rFonts w:ascii="Times New Roman" w:hAnsi="Times New Roman" w:cs="Times New Roman"/>
          <w:i/>
          <w:noProof/>
          <w:sz w:val="24"/>
          <w:u w:val="single"/>
        </w:rPr>
        <w:t xml:space="preserve">-------Understanding of these classes requires extensive discussion of  the SGX architecture </w:t>
      </w:r>
    </w:p>
    <w:p w14:paraId="0AFEC2E4" w14:textId="77777777" w:rsidR="0015045D" w:rsidRPr="00B72469" w:rsidRDefault="0015045D" w:rsidP="0015045D">
      <w:pPr>
        <w:spacing w:after="0" w:line="240" w:lineRule="auto"/>
        <w:ind w:left="4320"/>
        <w:rPr>
          <w:rFonts w:ascii="Times New Roman" w:hAnsi="Times New Roman" w:cs="Times New Roman"/>
          <w:noProof/>
          <w:sz w:val="24"/>
        </w:rPr>
      </w:pPr>
    </w:p>
    <w:p w14:paraId="0AFEC2E5"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E6"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E7"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14:anchorId="0AFED3C2" wp14:editId="0AFED3C3">
                <wp:simplePos x="0" y="0"/>
                <wp:positionH relativeFrom="column">
                  <wp:posOffset>1732915</wp:posOffset>
                </wp:positionH>
                <wp:positionV relativeFrom="paragraph">
                  <wp:posOffset>125095</wp:posOffset>
                </wp:positionV>
                <wp:extent cx="2413000" cy="339725"/>
                <wp:effectExtent l="0" t="0" r="25400" b="22225"/>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3000" cy="339725"/>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26" style="position:absolute;margin-left:136.45pt;margin-top:9.85pt;width:190pt;height:26.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" fillcolor="#d6e3bc [1302]" strokecolor="#e5b8b7 [1301]" strokeweight="2pt">
                <v:fill opacity="19018f"/>
                <v:path arrowok="t"/>
              </v:rect>
            </w:pict>
          </mc:Fallback>
        </mc:AlternateConten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E8" w14:textId="77777777" w:rsidR="0015045D" w:rsidRPr="00B72469" w:rsidRDefault="0015045D" w:rsidP="0015045D">
      <w:pPr>
        <w:spacing w:after="0" w:line="240" w:lineRule="auto"/>
        <w:ind w:left="2160" w:firstLine="720"/>
        <w:rPr>
          <w:rFonts w:ascii="Times New Roman" w:hAnsi="Times New Roman" w:cs="Times New Roman"/>
          <w:noProof/>
          <w:sz w:val="24"/>
        </w:rPr>
      </w:pPr>
      <w:r w:rsidRPr="00B72469">
        <w:rPr>
          <w:rFonts w:ascii="Times New Roman" w:hAnsi="Times New Roman" w:cs="Times New Roman"/>
          <w:noProof/>
          <w:sz w:val="24"/>
        </w:rPr>
        <w:t>Data gets published in the  Grid</w:t>
      </w:r>
    </w:p>
    <w:p w14:paraId="0AFEC2E9" w14:textId="77777777" w:rsidR="0015045D" w:rsidRPr="00B72469" w:rsidRDefault="0015045D" w:rsidP="0015045D">
      <w:pPr>
        <w:rPr>
          <w:rFonts w:ascii="Times New Roman" w:hAnsi="Times New Roman" w:cs="Times New Roman"/>
          <w:b/>
        </w:rPr>
      </w:pPr>
    </w:p>
    <w:p w14:paraId="0AFEC2EA" w14:textId="77777777" w:rsidR="0015045D" w:rsidRPr="00B72469" w:rsidRDefault="0015045D" w:rsidP="0015045D">
      <w:pPr>
        <w:rPr>
          <w:rFonts w:ascii="Times New Roman" w:hAnsi="Times New Roman" w:cs="Times New Roman"/>
          <w:b/>
        </w:rPr>
      </w:pPr>
    </w:p>
    <w:p w14:paraId="0AFEC2EB" w14:textId="77777777" w:rsidR="0015045D" w:rsidRPr="00B72469" w:rsidRDefault="0015045D" w:rsidP="0015045D">
      <w:pPr>
        <w:rPr>
          <w:rFonts w:ascii="Times New Roman" w:hAnsi="Times New Roman" w:cs="Times New Roman"/>
          <w:b/>
        </w:rPr>
      </w:pPr>
    </w:p>
    <w:p w14:paraId="0AFEC2EC" w14:textId="77777777" w:rsidR="0015045D" w:rsidRPr="00B72469" w:rsidRDefault="0015045D" w:rsidP="0015045D">
      <w:pPr>
        <w:rPr>
          <w:rFonts w:ascii="Times New Roman" w:hAnsi="Times New Roman" w:cs="Times New Roman"/>
          <w:b/>
        </w:rPr>
      </w:pPr>
    </w:p>
    <w:p w14:paraId="0AFEC2ED" w14:textId="77777777" w:rsidR="0015045D" w:rsidRPr="00B72469" w:rsidRDefault="0015045D" w:rsidP="0015045D">
      <w:pPr>
        <w:spacing w:after="0" w:line="240" w:lineRule="auto"/>
        <w:rPr>
          <w:rFonts w:ascii="Times New Roman" w:hAnsi="Times New Roman" w:cs="Times New Roman"/>
          <w:b/>
          <w:noProof/>
          <w:sz w:val="24"/>
          <w:u w:val="single"/>
        </w:rPr>
      </w:pPr>
      <w:r w:rsidRPr="00B72469">
        <w:rPr>
          <w:rFonts w:ascii="Times New Roman" w:hAnsi="Times New Roman" w:cs="Times New Roman"/>
          <w:b/>
          <w:noProof/>
          <w:sz w:val="24"/>
          <w:u w:val="single"/>
        </w:rPr>
        <w:t>Subscribing sensor Data</w:t>
      </w:r>
    </w:p>
    <w:p w14:paraId="0AFEC2EE"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87936" behindDoc="0" locked="0" layoutInCell="1" allowOverlap="1" wp14:anchorId="0AFED3C4" wp14:editId="0AFED3C5">
                <wp:simplePos x="0" y="0"/>
                <wp:positionH relativeFrom="column">
                  <wp:posOffset>3086735</wp:posOffset>
                </wp:positionH>
                <wp:positionV relativeFrom="paragraph">
                  <wp:posOffset>119380</wp:posOffset>
                </wp:positionV>
                <wp:extent cx="2412365" cy="339725"/>
                <wp:effectExtent l="0" t="0" r="26035" b="2222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2365" cy="339725"/>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26" style="position:absolute;margin-left:243.05pt;margin-top:9.4pt;width:189.95pt;height:26.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" fillcolor="#d6e3bc [1302]" strokecolor="#e5b8b7 [1301]" strokeweight="2pt">
                <v:fill opacity="19018f"/>
                <v:path arrowok="t"/>
              </v:rect>
            </w:pict>
          </mc:Fallback>
        </mc:AlternateContent>
      </w:r>
    </w:p>
    <w:p w14:paraId="0AFEC2EF"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93056" behindDoc="0" locked="0" layoutInCell="1" allowOverlap="1" wp14:anchorId="0AFED3C6" wp14:editId="0AFED3C7">
                <wp:simplePos x="0" y="0"/>
                <wp:positionH relativeFrom="column">
                  <wp:posOffset>3498215</wp:posOffset>
                </wp:positionH>
                <wp:positionV relativeFrom="paragraph">
                  <wp:posOffset>278765</wp:posOffset>
                </wp:positionV>
                <wp:extent cx="605790" cy="542290"/>
                <wp:effectExtent l="0" t="38100" r="60960" b="2921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5790" cy="5422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275.45pt;margin-top:21.95pt;width:47.7pt;height:42.7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" strokecolor="#4579b8 [3044]">
                <v:stroke endarrow="open"/>
                <o:lock v:ext="edit" shapetype="f"/>
              </v:shape>
            </w:pict>
          </mc:Fallback>
        </mc:AlternateConten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ClientGridDataListener</w: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F0"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F1"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implements</w:t>
      </w:r>
    </w:p>
    <w:p w14:paraId="0AFEC2F2"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88960" behindDoc="0" locked="0" layoutInCell="1" allowOverlap="1" wp14:anchorId="0AFED3C8" wp14:editId="0AFED3C9">
                <wp:simplePos x="0" y="0"/>
                <wp:positionH relativeFrom="column">
                  <wp:posOffset>2668270</wp:posOffset>
                </wp:positionH>
                <wp:positionV relativeFrom="paragraph">
                  <wp:posOffset>102870</wp:posOffset>
                </wp:positionV>
                <wp:extent cx="3041015" cy="339725"/>
                <wp:effectExtent l="0" t="0" r="26035" b="2222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1015" cy="339725"/>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26" style="position:absolute;margin-left:210.1pt;margin-top:8.1pt;width:239.45pt;height:26.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" fillcolor="#d6e3bc [1302]" strokecolor="#e5b8b7 [1301]" strokeweight="2pt">
                <v:fill opacity="19018f"/>
                <v:path arrowok="t"/>
              </v:rect>
            </w:pict>
          </mc:Fallback>
        </mc:AlternateContent>
      </w:r>
    </w:p>
    <w:p w14:paraId="0AFEC2F3"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QuickStartSensorDataMonitor</w:t>
      </w:r>
    </w:p>
    <w:p w14:paraId="0AFEC2F4"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94080" behindDoc="0" locked="0" layoutInCell="1" allowOverlap="1" wp14:anchorId="0AFED3CA" wp14:editId="0AFED3CB">
                <wp:simplePos x="0" y="0"/>
                <wp:positionH relativeFrom="column">
                  <wp:posOffset>2722245</wp:posOffset>
                </wp:positionH>
                <wp:positionV relativeFrom="paragraph">
                  <wp:posOffset>88900</wp:posOffset>
                </wp:positionV>
                <wp:extent cx="701675" cy="553085"/>
                <wp:effectExtent l="0" t="38100" r="60325" b="1841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01675" cy="5530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3" o:spid="_x0000_s1026" type="#_x0000_t32" style="position:absolute;margin-left:214.35pt;margin-top:7pt;width:55.25pt;height:43.5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" strokecolor="#4579b8 [3044]">
                <v:stroke endarrow="open"/>
                <o:lock v:ext="edit" shapetype="f"/>
              </v:shape>
            </w:pict>
          </mc:Fallback>
        </mc:AlternateContent>
      </w:r>
    </w:p>
    <w:p w14:paraId="0AFEC2F5"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F6"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Creates an instance of</w:t>
      </w: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r>
    </w:p>
    <w:p w14:paraId="0AFEC2F7"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97152" behindDoc="0" locked="0" layoutInCell="1" allowOverlap="1" wp14:anchorId="0AFED3CC" wp14:editId="0AFED3CD">
                <wp:simplePos x="0" y="0"/>
                <wp:positionH relativeFrom="column">
                  <wp:posOffset>-66675</wp:posOffset>
                </wp:positionH>
                <wp:positionV relativeFrom="paragraph">
                  <wp:posOffset>106045</wp:posOffset>
                </wp:positionV>
                <wp:extent cx="5962650" cy="342900"/>
                <wp:effectExtent l="0" t="0" r="19050" b="1905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0" cy="342900"/>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26" style="position:absolute;margin-left:-5.25pt;margin-top:8.35pt;width:469.5pt;height:2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" fillcolor="#d6e3bc [1302]" strokecolor="#e5b8b7 [1301]" strokeweight="2pt">
                <v:fill opacity="19018f"/>
                <v:path arrowok="t"/>
              </v:rect>
            </w:pict>
          </mc:Fallback>
        </mc:AlternateContent>
      </w:r>
    </w:p>
    <w:p w14:paraId="0AFEC2F8"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QuickStartClient.subscribeSensorData(SensorId, ClientGridDataListener)</w:t>
      </w:r>
    </w:p>
    <w:p w14:paraId="0AFEC2F9"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w:lastRenderedPageBreak/>
        <mc:AlternateContent>
          <mc:Choice Requires="wps">
            <w:drawing>
              <wp:anchor distT="0" distB="0" distL="114300" distR="114300" simplePos="0" relativeHeight="251695104" behindDoc="0" locked="0" layoutInCell="1" allowOverlap="1" wp14:anchorId="0AFED3CE" wp14:editId="0AFED3CF">
                <wp:simplePos x="0" y="0"/>
                <wp:positionH relativeFrom="column">
                  <wp:posOffset>2349500</wp:posOffset>
                </wp:positionH>
                <wp:positionV relativeFrom="paragraph">
                  <wp:posOffset>88900</wp:posOffset>
                </wp:positionV>
                <wp:extent cx="10795" cy="542290"/>
                <wp:effectExtent l="76200" t="0" r="65405" b="48260"/>
                <wp:wrapNone/>
                <wp:docPr id="290" name="Straight Arrow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795" cy="5422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0" o:spid="_x0000_s1026" type="#_x0000_t32" style="position:absolute;margin-left:185pt;margin-top:7pt;width:.85pt;height:42.7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" strokecolor="#4579b8 [3044]">
                <v:stroke endarrow="open"/>
                <o:lock v:ext="edit" shapetype="f"/>
              </v:shape>
            </w:pict>
          </mc:Fallback>
        </mc:AlternateContent>
      </w:r>
    </w:p>
    <w:p w14:paraId="0AFEC2FA"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FB"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2F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89984" behindDoc="0" locked="0" layoutInCell="1" allowOverlap="1" wp14:anchorId="0AFED3D0" wp14:editId="0AFED3D1">
                <wp:simplePos x="0" y="0"/>
                <wp:positionH relativeFrom="column">
                  <wp:posOffset>-66675</wp:posOffset>
                </wp:positionH>
                <wp:positionV relativeFrom="paragraph">
                  <wp:posOffset>98425</wp:posOffset>
                </wp:positionV>
                <wp:extent cx="5334000" cy="514350"/>
                <wp:effectExtent l="0" t="0" r="19050" b="1905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4000" cy="514350"/>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5.25pt;margin-top:7.75pt;width:420pt;height:4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" fillcolor="#d6e3bc [1302]" strokecolor="#e5b8b7 [1301]" strokeweight="2pt">
                <v:fill opacity="19018f"/>
                <v:path arrowok="t"/>
              </v:rect>
            </w:pict>
          </mc:Fallback>
        </mc:AlternateContent>
      </w:r>
    </w:p>
    <w:p w14:paraId="0AFEC2F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ClientGridBroker.subscribeSensorData(SensorId, ClientGridDataListener)</w:t>
      </w:r>
    </w:p>
    <w:p w14:paraId="0AFEC2FE" w14:textId="77777777" w:rsidR="0015045D" w:rsidRPr="00B72469" w:rsidRDefault="0015045D" w:rsidP="0015045D">
      <w:pPr>
        <w:autoSpaceDE w:val="0"/>
        <w:autoSpaceDN w:val="0"/>
        <w:adjustRightInd w:val="0"/>
        <w:spacing w:after="0" w:line="240" w:lineRule="auto"/>
        <w:ind w:left="720" w:firstLine="720"/>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298" distR="114298" simplePos="0" relativeHeight="251696128" behindDoc="0" locked="0" layoutInCell="1" allowOverlap="1" wp14:anchorId="0AFED3D2" wp14:editId="0AFED3D3">
                <wp:simplePos x="0" y="0"/>
                <wp:positionH relativeFrom="column">
                  <wp:posOffset>2349499</wp:posOffset>
                </wp:positionH>
                <wp:positionV relativeFrom="paragraph">
                  <wp:posOffset>78105</wp:posOffset>
                </wp:positionV>
                <wp:extent cx="0" cy="3094355"/>
                <wp:effectExtent l="95250" t="0" r="95250" b="48895"/>
                <wp:wrapNone/>
                <wp:docPr id="291" name="Straight Arrow Connector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943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1" o:spid="_x0000_s1026" type="#_x0000_t32" style="position:absolute;margin-left:185pt;margin-top:6.15pt;width:0;height:243.65pt;z-index:2516961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" strokecolor="#4579b8 [3044]">
                <v:stroke endarrow="open"/>
                <o:lock v:ext="edit" shapetype="f"/>
              </v:shape>
            </w:pict>
          </mc:Fallback>
        </mc:AlternateContent>
      </w:r>
    </w:p>
    <w:p w14:paraId="0AFEC2FF" w14:textId="77777777" w:rsidR="0015045D" w:rsidRPr="00B72469" w:rsidRDefault="0015045D" w:rsidP="0015045D">
      <w:pPr>
        <w:autoSpaceDE w:val="0"/>
        <w:autoSpaceDN w:val="0"/>
        <w:adjustRightInd w:val="0"/>
        <w:spacing w:after="0" w:line="240" w:lineRule="auto"/>
        <w:ind w:left="720" w:firstLine="720"/>
        <w:rPr>
          <w:rFonts w:ascii="Times New Roman" w:hAnsi="Times New Roman" w:cs="Times New Roman"/>
          <w:noProof/>
          <w:sz w:val="24"/>
        </w:rPr>
      </w:pPr>
    </w:p>
    <w:p w14:paraId="0AFEC300" w14:textId="77777777" w:rsidR="0015045D" w:rsidRPr="00B72469" w:rsidRDefault="0015045D" w:rsidP="0015045D">
      <w:pPr>
        <w:autoSpaceDE w:val="0"/>
        <w:autoSpaceDN w:val="0"/>
        <w:adjustRightInd w:val="0"/>
        <w:spacing w:after="0" w:line="240" w:lineRule="auto"/>
        <w:ind w:left="720" w:firstLine="720"/>
        <w:rPr>
          <w:rFonts w:ascii="Times New Roman" w:hAnsi="Times New Roman" w:cs="Times New Roman"/>
          <w:noProof/>
          <w:sz w:val="24"/>
        </w:rPr>
      </w:pPr>
    </w:p>
    <w:p w14:paraId="0AFEC301"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92032" behindDoc="0" locked="0" layoutInCell="1" allowOverlap="1" wp14:anchorId="0AFED3D4" wp14:editId="0AFED3D5">
                <wp:simplePos x="0" y="0"/>
                <wp:positionH relativeFrom="column">
                  <wp:posOffset>1784985</wp:posOffset>
                </wp:positionH>
                <wp:positionV relativeFrom="paragraph">
                  <wp:posOffset>81280</wp:posOffset>
                </wp:positionV>
                <wp:extent cx="4678045" cy="1934845"/>
                <wp:effectExtent l="41910" t="33655" r="52070" b="50800"/>
                <wp:wrapNone/>
                <wp:docPr id="33" name="Cloud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78045" cy="1934845"/>
                        </a:xfrm>
                        <a:custGeom>
                          <a:avLst/>
                          <a:gdLst>
                            <a:gd name="T0" fmla="*/ 55034817 w 43200"/>
                            <a:gd name="T1" fmla="*/ 52517964 h 43200"/>
                            <a:gd name="T2" fmla="*/ 25330314 w 43200"/>
                            <a:gd name="T3" fmla="*/ 50918984 h 43200"/>
                            <a:gd name="T4" fmla="*/ 81244755 w 43200"/>
                            <a:gd name="T5" fmla="*/ 70016576 h 43200"/>
                            <a:gd name="T6" fmla="*/ 68251161 w 43200"/>
                            <a:gd name="T7" fmla="*/ 70780975 h 43200"/>
                            <a:gd name="T8" fmla="*/ 193237694 w 43200"/>
                            <a:gd name="T9" fmla="*/ 78424822 h 43200"/>
                            <a:gd name="T10" fmla="*/ 185404026 w 43200"/>
                            <a:gd name="T11" fmla="*/ 74933949 h 43200"/>
                            <a:gd name="T12" fmla="*/ 338054590 w 43200"/>
                            <a:gd name="T13" fmla="*/ 69719676 h 43200"/>
                            <a:gd name="T14" fmla="*/ 334923441 w 43200"/>
                            <a:gd name="T15" fmla="*/ 73549594 h 43200"/>
                            <a:gd name="T16" fmla="*/ 400231223 w 43200"/>
                            <a:gd name="T17" fmla="*/ 46051774 h 43200"/>
                            <a:gd name="T18" fmla="*/ 438355774 w 43200"/>
                            <a:gd name="T19" fmla="*/ 60368463 h 43200"/>
                            <a:gd name="T20" fmla="*/ 490165663 w 43200"/>
                            <a:gd name="T21" fmla="*/ 30804166 h 43200"/>
                            <a:gd name="T22" fmla="*/ 473184901 w 43200"/>
                            <a:gd name="T23" fmla="*/ 36172913 h 43200"/>
                            <a:gd name="T24" fmla="*/ 449426064 w 43200"/>
                            <a:gd name="T25" fmla="*/ 10885966 h 43200"/>
                            <a:gd name="T26" fmla="*/ 450317275 w 43200"/>
                            <a:gd name="T27" fmla="*/ 13421912 h 43200"/>
                            <a:gd name="T28" fmla="*/ 340998077 w 43200"/>
                            <a:gd name="T29" fmla="*/ 7928744 h 43200"/>
                            <a:gd name="T30" fmla="*/ 349699457 w 43200"/>
                            <a:gd name="T31" fmla="*/ 4694642 h 43200"/>
                            <a:gd name="T32" fmla="*/ 259647741 w 43200"/>
                            <a:gd name="T33" fmla="*/ 9469543 h 43200"/>
                            <a:gd name="T34" fmla="*/ 263857765 w 43200"/>
                            <a:gd name="T35" fmla="*/ 6680859 h 43200"/>
                            <a:gd name="T36" fmla="*/ 164178155 w 43200"/>
                            <a:gd name="T37" fmla="*/ 10416498 h 43200"/>
                            <a:gd name="T38" fmla="*/ 179423276 w 43200"/>
                            <a:gd name="T39" fmla="*/ 13120981 h 43200"/>
                            <a:gd name="T40" fmla="*/ 48397408 w 43200"/>
                            <a:gd name="T41" fmla="*/ 31676906 h 43200"/>
                            <a:gd name="T42" fmla="*/ 45735362 w 43200"/>
                            <a:gd name="T43" fmla="*/ 28829997 h 43200"/>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43200" h="43200">
                              <a:moveTo>
                                <a:pt x="3900" y="14370"/>
                              </a:moveTo>
                              <a:cubicBezTo>
                                <a:pt x="3629" y="11657"/>
                                <a:pt x="4261" y="8921"/>
                                <a:pt x="5623" y="6907"/>
                              </a:cubicBezTo>
                              <a:cubicBezTo>
                                <a:pt x="7775" y="3726"/>
                                <a:pt x="11264" y="3017"/>
                                <a:pt x="14005" y="5202"/>
                              </a:cubicBezTo>
                              <a:cubicBezTo>
                                <a:pt x="15678" y="909"/>
                                <a:pt x="19914" y="22"/>
                                <a:pt x="22456" y="3432"/>
                              </a:cubicBezTo>
                              <a:cubicBezTo>
                                <a:pt x="23097" y="1683"/>
                                <a:pt x="24328" y="474"/>
                                <a:pt x="25749" y="200"/>
                              </a:cubicBezTo>
                              <a:cubicBezTo>
                                <a:pt x="27313" y="-102"/>
                                <a:pt x="28875" y="770"/>
                                <a:pt x="29833" y="2481"/>
                              </a:cubicBezTo>
                              <a:cubicBezTo>
                                <a:pt x="31215" y="267"/>
                                <a:pt x="33501" y="-460"/>
                                <a:pt x="35463" y="690"/>
                              </a:cubicBezTo>
                              <a:cubicBezTo>
                                <a:pt x="36958" y="1566"/>
                                <a:pt x="38030" y="3400"/>
                                <a:pt x="38318" y="5576"/>
                              </a:cubicBezTo>
                              <a:cubicBezTo>
                                <a:pt x="40046" y="6218"/>
                                <a:pt x="41422" y="7998"/>
                                <a:pt x="41982" y="10318"/>
                              </a:cubicBezTo>
                              <a:cubicBezTo>
                                <a:pt x="42389" y="12002"/>
                                <a:pt x="42331" y="13831"/>
                                <a:pt x="41818" y="15460"/>
                              </a:cubicBezTo>
                              <a:cubicBezTo>
                                <a:pt x="43079" y="17694"/>
                                <a:pt x="43520" y="20590"/>
                                <a:pt x="43016" y="23322"/>
                              </a:cubicBezTo>
                              <a:cubicBezTo>
                                <a:pt x="42346" y="26954"/>
                                <a:pt x="40128" y="29674"/>
                                <a:pt x="37404" y="30204"/>
                              </a:cubicBezTo>
                              <a:cubicBezTo>
                                <a:pt x="37391" y="32471"/>
                                <a:pt x="36658" y="34621"/>
                                <a:pt x="35395" y="36101"/>
                              </a:cubicBezTo>
                              <a:cubicBezTo>
                                <a:pt x="33476" y="38350"/>
                                <a:pt x="30704" y="38639"/>
                                <a:pt x="28555" y="36815"/>
                              </a:cubicBezTo>
                              <a:cubicBezTo>
                                <a:pt x="27860" y="39948"/>
                                <a:pt x="25999" y="42343"/>
                                <a:pt x="23667" y="43106"/>
                              </a:cubicBezTo>
                              <a:cubicBezTo>
                                <a:pt x="20919" y="44005"/>
                                <a:pt x="18051" y="42473"/>
                                <a:pt x="16480" y="39266"/>
                              </a:cubicBezTo>
                              <a:cubicBezTo>
                                <a:pt x="12772" y="42310"/>
                                <a:pt x="7956" y="40599"/>
                                <a:pt x="5804" y="35472"/>
                              </a:cubicBezTo>
                              <a:cubicBezTo>
                                <a:pt x="3690" y="35809"/>
                                <a:pt x="1705" y="34024"/>
                                <a:pt x="1110" y="31250"/>
                              </a:cubicBezTo>
                              <a:cubicBezTo>
                                <a:pt x="679" y="29243"/>
                                <a:pt x="1060" y="27077"/>
                                <a:pt x="2113" y="25551"/>
                              </a:cubicBezTo>
                              <a:cubicBezTo>
                                <a:pt x="619" y="24354"/>
                                <a:pt x="-213" y="22057"/>
                                <a:pt x="-5" y="19704"/>
                              </a:cubicBezTo>
                              <a:cubicBezTo>
                                <a:pt x="239" y="16949"/>
                                <a:pt x="1845" y="14791"/>
                                <a:pt x="3863" y="14507"/>
                              </a:cubicBezTo>
                              <a:cubicBezTo>
                                <a:pt x="3875" y="14461"/>
                                <a:pt x="3888" y="14416"/>
                                <a:pt x="3900" y="14370"/>
                              </a:cubicBezTo>
                              <a:close/>
                            </a:path>
                            <a:path w="43200" h="43200" fill="none">
                              <a:moveTo>
                                <a:pt x="4693" y="26177"/>
                              </a:moveTo>
                              <a:cubicBezTo>
                                <a:pt x="3809" y="26271"/>
                                <a:pt x="2925" y="25993"/>
                                <a:pt x="2160" y="25380"/>
                              </a:cubicBezTo>
                              <a:moveTo>
                                <a:pt x="6928" y="34899"/>
                              </a:moveTo>
                              <a:cubicBezTo>
                                <a:pt x="6573" y="35092"/>
                                <a:pt x="6200" y="35220"/>
                                <a:pt x="5820" y="35280"/>
                              </a:cubicBezTo>
                              <a:moveTo>
                                <a:pt x="16478" y="39090"/>
                              </a:moveTo>
                              <a:cubicBezTo>
                                <a:pt x="16211" y="38544"/>
                                <a:pt x="15987" y="37961"/>
                                <a:pt x="15810" y="37350"/>
                              </a:cubicBezTo>
                              <a:moveTo>
                                <a:pt x="28827" y="34751"/>
                              </a:moveTo>
                              <a:cubicBezTo>
                                <a:pt x="28788" y="35398"/>
                                <a:pt x="28698" y="36038"/>
                                <a:pt x="28560" y="36660"/>
                              </a:cubicBezTo>
                              <a:moveTo>
                                <a:pt x="34129" y="22954"/>
                              </a:moveTo>
                              <a:cubicBezTo>
                                <a:pt x="36133" y="24282"/>
                                <a:pt x="37398" y="27058"/>
                                <a:pt x="37380" y="30090"/>
                              </a:cubicBezTo>
                              <a:moveTo>
                                <a:pt x="41798" y="15354"/>
                              </a:moveTo>
                              <a:cubicBezTo>
                                <a:pt x="41473" y="16386"/>
                                <a:pt x="40978" y="17302"/>
                                <a:pt x="40350" y="18030"/>
                              </a:cubicBezTo>
                              <a:moveTo>
                                <a:pt x="38324" y="5426"/>
                              </a:moveTo>
                              <a:cubicBezTo>
                                <a:pt x="38379" y="5843"/>
                                <a:pt x="38405" y="6266"/>
                                <a:pt x="38400" y="6690"/>
                              </a:cubicBezTo>
                              <a:moveTo>
                                <a:pt x="29078" y="3952"/>
                              </a:moveTo>
                              <a:cubicBezTo>
                                <a:pt x="29267" y="3369"/>
                                <a:pt x="29516" y="2826"/>
                                <a:pt x="29820" y="2340"/>
                              </a:cubicBezTo>
                              <a:moveTo>
                                <a:pt x="22141" y="4720"/>
                              </a:moveTo>
                              <a:cubicBezTo>
                                <a:pt x="22218" y="4238"/>
                                <a:pt x="22339" y="3771"/>
                                <a:pt x="22500" y="3330"/>
                              </a:cubicBezTo>
                              <a:moveTo>
                                <a:pt x="14000" y="5192"/>
                              </a:moveTo>
                              <a:cubicBezTo>
                                <a:pt x="14472" y="5568"/>
                                <a:pt x="14908" y="6021"/>
                                <a:pt x="15300" y="6540"/>
                              </a:cubicBezTo>
                              <a:moveTo>
                                <a:pt x="4127" y="15789"/>
                              </a:moveTo>
                              <a:cubicBezTo>
                                <a:pt x="4024" y="15325"/>
                                <a:pt x="3948" y="14851"/>
                                <a:pt x="3900" y="14370"/>
                              </a:cubicBezTo>
                            </a:path>
                          </a:pathLst>
                        </a:custGeom>
                        <a:solidFill>
                          <a:schemeClr val="tx1">
                            <a:lumMod val="50000"/>
                            <a:lumOff val="50000"/>
                            <a:alpha val="47842"/>
                          </a:schemeClr>
                        </a:solidFill>
                        <a:ln w="25400">
                          <a:solidFill>
                            <a:schemeClr val="accent2">
                              <a:lumMod val="20000"/>
                              <a:lumOff val="80000"/>
                            </a:schemeClr>
                          </a:solidFill>
                          <a:round/>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Cloud 61" o:spid="_x0000_s1026" style="position:absolute;margin-left:140.55pt;margin-top:6.4pt;width:368.35pt;height:152.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gray [1629]" strokecolor="#f2dbdb [661]" strokeweight="2pt">
                <v:fill opacity="31354f"/>
                <v:path arrowok="t" o:connecttype="custom" o:connectlocs="2147483647,2147483647;2147483647,2147483647;2147483647,2147483647;2147483647,2147483647;2147483647,2147483647;2147483647,2147483647;2147483647,2147483647;2147483647,2147483647;2147483647,2062570478;2147483647,2147483647;2147483647,1379659411;2147483647,1620115274;2147483647,487561502;2147483647,601141651;2147483647,355113210;2147483647,210263995;2147483647,424122637;2147483647,299222839;2147483647,466534932;2147483647,587663530;2147483647,1418747759;2147483647,1291240175" o:connectangles="0,0,0,0,0,0,0,0,0,0,0,0,0,0,0,0,0,0,0,0,0,0"/>
              </v:shape>
            </w:pict>
          </mc:Fallback>
        </mc:AlternateContent>
      </w:r>
    </w:p>
    <w:p w14:paraId="0AFEC302"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ab/>
      </w:r>
    </w:p>
    <w:p w14:paraId="0AFEC303"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ab/>
      </w:r>
    </w:p>
    <w:p w14:paraId="0AFEC304" w14:textId="77777777" w:rsidR="0015045D" w:rsidRPr="00B72469" w:rsidRDefault="0015045D" w:rsidP="0015045D">
      <w:pPr>
        <w:spacing w:after="0" w:line="240" w:lineRule="auto"/>
        <w:ind w:left="3600"/>
        <w:jc w:val="both"/>
        <w:rPr>
          <w:rFonts w:ascii="Times New Roman" w:hAnsi="Times New Roman" w:cs="Times New Roman"/>
          <w:b/>
          <w:noProof/>
          <w:sz w:val="24"/>
        </w:rPr>
      </w:pPr>
      <w:r w:rsidRPr="00B72469">
        <w:rPr>
          <w:rFonts w:ascii="Times New Roman" w:hAnsi="Times New Roman" w:cs="Times New Roman"/>
          <w:b/>
          <w:noProof/>
          <w:sz w:val="24"/>
        </w:rPr>
        <w:t>SensorClientServiceAdapter.subscribeSensorData()</w:t>
      </w:r>
    </w:p>
    <w:p w14:paraId="0AFEC305" w14:textId="77777777" w:rsidR="0015045D" w:rsidRPr="00B72469" w:rsidRDefault="0015045D" w:rsidP="0015045D">
      <w:pPr>
        <w:spacing w:after="0" w:line="240" w:lineRule="auto"/>
        <w:ind w:left="2880" w:firstLine="720"/>
        <w:rPr>
          <w:rFonts w:ascii="Times New Roman" w:hAnsi="Times New Roman" w:cs="Times New Roman"/>
          <w:b/>
          <w:noProof/>
          <w:sz w:val="24"/>
        </w:rPr>
      </w:pPr>
      <w:r w:rsidRPr="00B72469">
        <w:rPr>
          <w:rFonts w:ascii="Times New Roman" w:hAnsi="Times New Roman" w:cs="Times New Roman"/>
          <w:b/>
          <w:noProof/>
          <w:sz w:val="24"/>
        </w:rPr>
        <w:t>SensorClientGridBroker.subscribeSensorData()</w:t>
      </w:r>
    </w:p>
    <w:p w14:paraId="0AFEC306" w14:textId="77777777" w:rsidR="0015045D" w:rsidRPr="00B72469" w:rsidRDefault="0015045D" w:rsidP="0015045D">
      <w:pPr>
        <w:spacing w:after="0" w:line="240" w:lineRule="auto"/>
        <w:ind w:left="3600"/>
        <w:rPr>
          <w:rFonts w:ascii="Times New Roman" w:hAnsi="Times New Roman" w:cs="Times New Roman"/>
          <w:b/>
          <w:noProof/>
          <w:sz w:val="24"/>
        </w:rPr>
      </w:pPr>
      <w:r w:rsidRPr="00B72469">
        <w:rPr>
          <w:rFonts w:ascii="Times New Roman" w:hAnsi="Times New Roman" w:cs="Times New Roman"/>
          <w:b/>
          <w:noProof/>
          <w:sz w:val="24"/>
        </w:rPr>
        <w:t>SGSensorView.subscribeSensorData() – subscribes to the specified topic through NaradaBrokering</w:t>
      </w:r>
    </w:p>
    <w:p w14:paraId="0AFEC307" w14:textId="77777777" w:rsidR="0015045D" w:rsidRPr="00B72469" w:rsidRDefault="0015045D" w:rsidP="0015045D">
      <w:pPr>
        <w:autoSpaceDE w:val="0"/>
        <w:autoSpaceDN w:val="0"/>
        <w:adjustRightInd w:val="0"/>
        <w:spacing w:after="0" w:line="240" w:lineRule="auto"/>
        <w:ind w:left="4320"/>
        <w:rPr>
          <w:rFonts w:ascii="Times New Roman" w:hAnsi="Times New Roman" w:cs="Times New Roman"/>
          <w:noProof/>
          <w:sz w:val="24"/>
        </w:rPr>
      </w:pPr>
      <w:r w:rsidRPr="00B72469">
        <w:rPr>
          <w:rFonts w:ascii="Times New Roman" w:hAnsi="Times New Roman" w:cs="Times New Roman"/>
          <w:b/>
          <w:i/>
          <w:noProof/>
          <w:sz w:val="24"/>
          <w:u w:val="single"/>
        </w:rPr>
        <w:t>-------Understanding of these classes requires extensive discussion of  the SGX architecture</w:t>
      </w:r>
    </w:p>
    <w:p w14:paraId="0AFEC308"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309"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30A"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30B"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30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30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b/>
          <w:noProof/>
          <w:sz w:val="24"/>
        </w:rPr>
        <mc:AlternateContent>
          <mc:Choice Requires="wps">
            <w:drawing>
              <wp:anchor distT="0" distB="0" distL="114300" distR="114300" simplePos="0" relativeHeight="251691008" behindDoc="0" locked="0" layoutInCell="1" allowOverlap="1" wp14:anchorId="0AFED3D6" wp14:editId="0AFED3D7">
                <wp:simplePos x="0" y="0"/>
                <wp:positionH relativeFrom="column">
                  <wp:posOffset>1158875</wp:posOffset>
                </wp:positionH>
                <wp:positionV relativeFrom="paragraph">
                  <wp:posOffset>137795</wp:posOffset>
                </wp:positionV>
                <wp:extent cx="3200400" cy="424180"/>
                <wp:effectExtent l="0" t="0" r="19050" b="1397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0400" cy="424180"/>
                        </a:xfrm>
                        <a:prstGeom prst="rect">
                          <a:avLst/>
                        </a:prstGeom>
                        <a:solidFill>
                          <a:schemeClr val="accent3">
                            <a:lumMod val="40000"/>
                            <a:lumOff val="60000"/>
                            <a:alpha val="29000"/>
                          </a:schemeClr>
                        </a:solidFill>
                        <a:ln>
                          <a:solidFill>
                            <a:schemeClr val="accent2">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91.25pt;margin-top:10.85pt;width:252pt;height:3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" fillcolor="#d6e3bc [1302]" strokecolor="#e5b8b7 [1301]" strokeweight="2pt">
                <v:fill opacity="19018f"/>
                <v:path arrowok="t"/>
              </v:rect>
            </w:pict>
          </mc:Fallback>
        </mc:AlternateContent>
      </w:r>
    </w:p>
    <w:p w14:paraId="0AFEC30E"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ab/>
      </w:r>
      <w:r w:rsidRPr="00B72469">
        <w:rPr>
          <w:rFonts w:ascii="Times New Roman" w:hAnsi="Times New Roman" w:cs="Times New Roman"/>
          <w:noProof/>
          <w:sz w:val="24"/>
        </w:rPr>
        <w:tab/>
      </w:r>
      <w:r w:rsidRPr="00B72469">
        <w:rPr>
          <w:rFonts w:ascii="Times New Roman" w:hAnsi="Times New Roman" w:cs="Times New Roman"/>
          <w:noProof/>
          <w:sz w:val="24"/>
        </w:rPr>
        <w:tab/>
        <w:t>Sensor is subscribed to the requested</w:t>
      </w:r>
    </w:p>
    <w:p w14:paraId="0AFEC30F" w14:textId="77777777" w:rsidR="0015045D" w:rsidRPr="00B72469" w:rsidRDefault="0015045D" w:rsidP="0015045D">
      <w:pPr>
        <w:rPr>
          <w:rFonts w:ascii="Times New Roman" w:hAnsi="Times New Roman" w:cs="Times New Roman"/>
          <w:b/>
        </w:rPr>
      </w:pPr>
    </w:p>
    <w:p w14:paraId="0AFEC310" w14:textId="77777777" w:rsidR="0015045D" w:rsidRPr="00B72469" w:rsidRDefault="0015045D" w:rsidP="0015045D">
      <w:pPr>
        <w:rPr>
          <w:rFonts w:ascii="Times New Roman" w:hAnsi="Times New Roman" w:cs="Times New Roman"/>
          <w:b/>
        </w:rPr>
      </w:pPr>
    </w:p>
    <w:p w14:paraId="0AFEC311" w14:textId="77777777" w:rsidR="008E6AFE" w:rsidRPr="00B72469" w:rsidRDefault="008E6AFE" w:rsidP="0015045D">
      <w:pPr>
        <w:rPr>
          <w:rFonts w:ascii="Times New Roman" w:hAnsi="Times New Roman" w:cs="Times New Roman"/>
          <w:b/>
        </w:rPr>
      </w:pPr>
    </w:p>
    <w:p w14:paraId="0AFEC312" w14:textId="77777777" w:rsidR="008E6AFE" w:rsidRPr="00B72469" w:rsidRDefault="008E6AFE" w:rsidP="0015045D">
      <w:pPr>
        <w:rPr>
          <w:rFonts w:ascii="Times New Roman" w:hAnsi="Times New Roman" w:cs="Times New Roman"/>
          <w:b/>
        </w:rPr>
      </w:pPr>
    </w:p>
    <w:p w14:paraId="0AFEC313" w14:textId="77777777" w:rsidR="0015045D" w:rsidRPr="00B72469" w:rsidRDefault="0015045D" w:rsidP="0015045D">
      <w:pPr>
        <w:autoSpaceDE w:val="0"/>
        <w:autoSpaceDN w:val="0"/>
        <w:adjustRightInd w:val="0"/>
        <w:spacing w:after="0" w:line="240" w:lineRule="auto"/>
        <w:ind w:left="2160" w:firstLine="720"/>
        <w:rPr>
          <w:rFonts w:ascii="Times New Roman" w:hAnsi="Times New Roman" w:cs="Times New Roman"/>
          <w:b/>
          <w:noProof/>
          <w:sz w:val="24"/>
          <w:u w:val="single"/>
        </w:rPr>
      </w:pPr>
    </w:p>
    <w:p w14:paraId="0AFEC314" w14:textId="77777777" w:rsidR="0015045D" w:rsidRPr="00B72469" w:rsidRDefault="0015045D" w:rsidP="0015045D">
      <w:pPr>
        <w:autoSpaceDE w:val="0"/>
        <w:autoSpaceDN w:val="0"/>
        <w:adjustRightInd w:val="0"/>
        <w:spacing w:after="0" w:line="240" w:lineRule="auto"/>
        <w:rPr>
          <w:rFonts w:ascii="Times New Roman" w:hAnsi="Times New Roman" w:cs="Times New Roman"/>
          <w:b/>
          <w:noProof/>
          <w:sz w:val="24"/>
          <w:u w:val="single"/>
        </w:rPr>
      </w:pPr>
      <w:r w:rsidRPr="00B72469">
        <w:rPr>
          <w:rFonts w:ascii="Times New Roman" w:hAnsi="Times New Roman" w:cs="Times New Roman"/>
          <w:b/>
          <w:noProof/>
          <w:sz w:val="24"/>
          <w:u w:val="single"/>
        </w:rPr>
        <w:t>How a Client sends control messages to a Sensor with whome the Client has subscribed.</w:t>
      </w:r>
    </w:p>
    <w:p w14:paraId="0AFEC315" w14:textId="77777777" w:rsidR="0015045D" w:rsidRPr="00B72469" w:rsidRDefault="0015045D" w:rsidP="0015045D">
      <w:pPr>
        <w:rPr>
          <w:rFonts w:ascii="Times New Roman" w:hAnsi="Times New Roman" w:cs="Times New Roman"/>
          <w:noProof/>
          <w:sz w:val="24"/>
        </w:rPr>
      </w:pPr>
      <w:r w:rsidRPr="00B72469">
        <w:rPr>
          <w:rFonts w:ascii="Times New Roman" w:hAnsi="Times New Roman" w:cs="Times New Roman"/>
          <w:noProof/>
          <w:sz w:val="24"/>
        </w:rPr>
        <w:t>The Client would already contain an instance of ClientGridBroker and in case if we are looking at a Client which is ment to behave both as a Client and a Sensor (e.g. ChatSensor.java) and inisitates a SensorClientAdapter in it’s constructor. In either case both of them exposes a method “sendControl(String sensorID, int sensorControl)”, this is the required method which needs to be call when the Client needs to send a control message to the sensor.</w:t>
      </w:r>
    </w:p>
    <w:p w14:paraId="0AFEC316" w14:textId="77777777" w:rsidR="0015045D" w:rsidRPr="00B72469" w:rsidRDefault="0015045D" w:rsidP="0015045D">
      <w:pPr>
        <w:rPr>
          <w:rFonts w:ascii="Times New Roman" w:hAnsi="Times New Roman" w:cs="Times New Roman"/>
          <w:noProof/>
          <w:sz w:val="24"/>
        </w:rPr>
      </w:pPr>
    </w:p>
    <w:p w14:paraId="0AFEC317" w14:textId="77777777" w:rsidR="0015045D" w:rsidRPr="00B72469" w:rsidRDefault="0015045D" w:rsidP="0015045D">
      <w:pPr>
        <w:rPr>
          <w:rFonts w:ascii="Times New Roman" w:hAnsi="Times New Roman" w:cs="Times New Roman"/>
          <w:noProof/>
          <w:sz w:val="24"/>
        </w:rPr>
      </w:pPr>
      <w:r w:rsidRPr="00B72469">
        <w:rPr>
          <w:rFonts w:ascii="Times New Roman" w:hAnsi="Times New Roman" w:cs="Times New Roman"/>
          <w:noProof/>
          <w:sz w:val="24"/>
        </w:rPr>
        <w:t>Note: in case of SensorClientAdapter the actual implementation of sending controlMessage is encapsulated in SensorClientGridBroker.</w:t>
      </w:r>
    </w:p>
    <w:p w14:paraId="0AFEC318" w14:textId="77777777" w:rsidR="0015045D" w:rsidRPr="00B72469" w:rsidRDefault="0015045D" w:rsidP="0015045D">
      <w:pPr>
        <w:rPr>
          <w:rFonts w:ascii="Times New Roman" w:hAnsi="Times New Roman" w:cs="Times New Roman"/>
          <w:noProof/>
          <w:sz w:val="24"/>
        </w:rPr>
      </w:pPr>
      <w:r w:rsidRPr="00B72469">
        <w:rPr>
          <w:rFonts w:ascii="Times New Roman" w:hAnsi="Times New Roman" w:cs="Times New Roman"/>
          <w:noProof/>
          <w:sz w:val="24"/>
        </w:rPr>
        <w:t xml:space="preserve">Moving towards explaining how to use the QuickStart Client to send a control message to the Sensor. We can obtain the required HELP contents by typing “HELP” command directly in to the console which </w:t>
      </w:r>
      <w:r w:rsidRPr="00B72469">
        <w:rPr>
          <w:rFonts w:ascii="Times New Roman" w:hAnsi="Times New Roman" w:cs="Times New Roman"/>
          <w:noProof/>
          <w:sz w:val="24"/>
        </w:rPr>
        <w:lastRenderedPageBreak/>
        <w:t>provides us the required information about how to query about the Sensors with the Client has subscribed and and what are the avaliable/valid control messages. And hence to send control message to a sensor type:</w:t>
      </w:r>
    </w:p>
    <w:p w14:paraId="0AFEC319" w14:textId="77777777" w:rsidR="0015045D" w:rsidRPr="00B72469" w:rsidRDefault="0015045D" w:rsidP="0015045D">
      <w:pPr>
        <w:rPr>
          <w:rFonts w:ascii="Times New Roman" w:hAnsi="Times New Roman" w:cs="Times New Roman"/>
          <w:noProof/>
          <w:sz w:val="24"/>
        </w:rPr>
      </w:pPr>
      <w:r w:rsidRPr="00B72469">
        <w:rPr>
          <w:rFonts w:ascii="Times New Roman" w:hAnsi="Times New Roman" w:cs="Times New Roman"/>
          <w:noProof/>
          <w:sz w:val="24"/>
        </w:rPr>
        <w:t xml:space="preserve">&lt;Sensor ID&gt; &lt;Control Message&gt; </w:t>
      </w:r>
    </w:p>
    <w:p w14:paraId="0AFEC31A" w14:textId="77777777" w:rsidR="0015045D" w:rsidRPr="00B72469" w:rsidRDefault="0015045D" w:rsidP="0015045D">
      <w:pPr>
        <w:rPr>
          <w:rFonts w:ascii="Times New Roman" w:hAnsi="Times New Roman" w:cs="Times New Roman"/>
          <w:noProof/>
          <w:sz w:val="24"/>
        </w:rPr>
      </w:pPr>
      <w:r w:rsidRPr="00B72469">
        <w:rPr>
          <w:rFonts w:ascii="Times New Roman" w:hAnsi="Times New Roman" w:cs="Times New Roman"/>
          <w:noProof/>
          <w:sz w:val="24"/>
        </w:rPr>
        <w:t>Please Note this demostration only applies to QuickStart Sensors and QuickStart Client.</w:t>
      </w:r>
    </w:p>
    <w:p w14:paraId="0AFEC31B"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   </w:t>
      </w:r>
      <w:r w:rsidRPr="00B72469">
        <w:rPr>
          <w:rFonts w:ascii="Times New Roman" w:hAnsi="Times New Roman" w:cs="Times New Roman"/>
          <w:b/>
          <w:noProof/>
          <w:sz w:val="24"/>
          <w:u w:val="single"/>
        </w:rPr>
        <w:t xml:space="preserve"> </w:t>
      </w:r>
    </w:p>
    <w:p w14:paraId="0AFEC31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Before moving on to the next section let’s just recap what we have learned so far!</w:t>
      </w:r>
    </w:p>
    <w:p w14:paraId="0AFEC31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31E" w14:textId="77777777" w:rsidR="0015045D" w:rsidRPr="00B72469" w:rsidRDefault="0015045D" w:rsidP="0015045D">
      <w:pPr>
        <w:spacing w:after="0" w:line="240" w:lineRule="auto"/>
        <w:rPr>
          <w:rFonts w:ascii="Times New Roman" w:hAnsi="Times New Roman" w:cs="Times New Roman"/>
          <w:b/>
          <w:noProof/>
          <w:sz w:val="24"/>
          <w:szCs w:val="28"/>
        </w:rPr>
      </w:pPr>
      <w:r w:rsidRPr="00B72469">
        <w:rPr>
          <w:rFonts w:ascii="Times New Roman" w:hAnsi="Times New Roman" w:cs="Times New Roman"/>
          <w:b/>
          <w:noProof/>
          <w:sz w:val="24"/>
          <w:szCs w:val="28"/>
        </w:rPr>
        <w:t>Recap:</w:t>
      </w:r>
    </w:p>
    <w:p w14:paraId="0AFEC31F" w14:textId="77777777" w:rsidR="0015045D" w:rsidRPr="00B72469" w:rsidRDefault="0015045D" w:rsidP="0015045D">
      <w:pPr>
        <w:pStyle w:val="ListParagraph"/>
        <w:widowControl/>
        <w:numPr>
          <w:ilvl w:val="0"/>
          <w:numId w:val="20"/>
        </w:num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Once you decide on the sensor that you are going to develop the first thing to do is to instantiate a </w:t>
      </w:r>
      <w:hyperlink w:anchor="SensorClientAdapter" w:history="1">
        <w:r w:rsidRPr="00B72469">
          <w:rPr>
            <w:rStyle w:val="Hyperlink"/>
            <w:rFonts w:ascii="Times New Roman" w:hAnsi="Times New Roman" w:cs="Times New Roman"/>
            <w:noProof/>
            <w:color w:val="auto"/>
            <w:sz w:val="24"/>
          </w:rPr>
          <w:t>SensorClientAdapter</w:t>
        </w:r>
      </w:hyperlink>
    </w:p>
    <w:p w14:paraId="0AFEC320" w14:textId="77777777" w:rsidR="0015045D" w:rsidRPr="00B72469" w:rsidRDefault="0015045D" w:rsidP="0015045D">
      <w:pPr>
        <w:pStyle w:val="ListParagraph"/>
        <w:widowControl/>
        <w:numPr>
          <w:ilvl w:val="0"/>
          <w:numId w:val="21"/>
        </w:numPr>
        <w:spacing w:after="0" w:line="240" w:lineRule="auto"/>
        <w:rPr>
          <w:rFonts w:ascii="Times New Roman" w:hAnsi="Times New Roman" w:cs="Times New Roman"/>
          <w:noProof/>
          <w:sz w:val="24"/>
        </w:rPr>
      </w:pPr>
      <w:r w:rsidRPr="00B72469">
        <w:rPr>
          <w:rFonts w:ascii="Times New Roman" w:hAnsi="Times New Roman" w:cs="Times New Roman"/>
          <w:noProof/>
          <w:sz w:val="24"/>
        </w:rPr>
        <w:t>A SensorAdapter is the bridge between the sensor and the grid which lets the sensor grid know about the sensor’s existence</w:t>
      </w:r>
    </w:p>
    <w:p w14:paraId="0AFEC321" w14:textId="77777777" w:rsidR="0015045D" w:rsidRPr="00B72469" w:rsidRDefault="0015045D" w:rsidP="0015045D">
      <w:pPr>
        <w:pStyle w:val="ListParagraph"/>
        <w:widowControl/>
        <w:numPr>
          <w:ilvl w:val="0"/>
          <w:numId w:val="22"/>
        </w:num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SensorAdapter takes four different parameters in its constructor. They are </w:t>
      </w:r>
    </w:p>
    <w:p w14:paraId="0AFEC322" w14:textId="77777777" w:rsidR="0015045D" w:rsidRPr="00B72469" w:rsidRDefault="003E65E7" w:rsidP="0015045D">
      <w:pPr>
        <w:pStyle w:val="ListParagraph"/>
        <w:widowControl/>
        <w:numPr>
          <w:ilvl w:val="0"/>
          <w:numId w:val="17"/>
        </w:numPr>
        <w:spacing w:after="0" w:line="240" w:lineRule="auto"/>
        <w:rPr>
          <w:rFonts w:ascii="Times New Roman" w:hAnsi="Times New Roman" w:cs="Times New Roman"/>
          <w:noProof/>
          <w:sz w:val="24"/>
        </w:rPr>
      </w:pPr>
      <w:hyperlink w:anchor="SensorPolicy" w:history="1">
        <w:r w:rsidR="0015045D" w:rsidRPr="00B72469">
          <w:rPr>
            <w:rStyle w:val="Hyperlink"/>
            <w:rFonts w:ascii="Times New Roman" w:hAnsi="Times New Roman" w:cs="Times New Roman"/>
            <w:noProof/>
            <w:color w:val="auto"/>
            <w:sz w:val="24"/>
          </w:rPr>
          <w:t>SensorPolicy</w:t>
        </w:r>
      </w:hyperlink>
    </w:p>
    <w:p w14:paraId="0AFEC323" w14:textId="77777777" w:rsidR="0015045D" w:rsidRPr="00B72469" w:rsidRDefault="003E65E7" w:rsidP="0015045D">
      <w:pPr>
        <w:pStyle w:val="ListParagraph"/>
        <w:widowControl/>
        <w:numPr>
          <w:ilvl w:val="0"/>
          <w:numId w:val="17"/>
        </w:numPr>
        <w:spacing w:after="0" w:line="240" w:lineRule="auto"/>
        <w:rPr>
          <w:rFonts w:ascii="Times New Roman" w:hAnsi="Times New Roman" w:cs="Times New Roman"/>
          <w:noProof/>
          <w:sz w:val="24"/>
        </w:rPr>
      </w:pPr>
      <w:hyperlink w:anchor="SensorGridControlListener" w:history="1">
        <w:r w:rsidR="0015045D" w:rsidRPr="00B72469">
          <w:rPr>
            <w:rStyle w:val="Hyperlink"/>
            <w:rFonts w:ascii="Times New Roman" w:hAnsi="Times New Roman" w:cs="Times New Roman"/>
            <w:noProof/>
            <w:color w:val="auto"/>
            <w:sz w:val="24"/>
          </w:rPr>
          <w:t>SensorGridControlListener</w:t>
        </w:r>
      </w:hyperlink>
    </w:p>
    <w:p w14:paraId="0AFEC324" w14:textId="77777777" w:rsidR="0015045D" w:rsidRPr="00B72469" w:rsidRDefault="003E65E7" w:rsidP="0015045D">
      <w:pPr>
        <w:pStyle w:val="ListParagraph"/>
        <w:widowControl/>
        <w:numPr>
          <w:ilvl w:val="0"/>
          <w:numId w:val="17"/>
        </w:numPr>
        <w:spacing w:after="0" w:line="240" w:lineRule="auto"/>
        <w:rPr>
          <w:rFonts w:ascii="Times New Roman" w:hAnsi="Times New Roman" w:cs="Times New Roman"/>
          <w:noProof/>
          <w:sz w:val="24"/>
        </w:rPr>
      </w:pPr>
      <w:hyperlink w:anchor="ClientGridChangeListener" w:history="1">
        <w:r w:rsidR="0015045D" w:rsidRPr="00B72469">
          <w:rPr>
            <w:rStyle w:val="Hyperlink"/>
            <w:rFonts w:ascii="Times New Roman" w:hAnsi="Times New Roman" w:cs="Times New Roman"/>
            <w:noProof/>
            <w:color w:val="auto"/>
            <w:sz w:val="24"/>
          </w:rPr>
          <w:t>ClientGridChangeListener</w:t>
        </w:r>
      </w:hyperlink>
    </w:p>
    <w:p w14:paraId="0AFEC325" w14:textId="77777777" w:rsidR="0015045D" w:rsidRPr="00B72469" w:rsidRDefault="003E65E7" w:rsidP="0015045D">
      <w:pPr>
        <w:pStyle w:val="ListParagraph"/>
        <w:widowControl/>
        <w:numPr>
          <w:ilvl w:val="0"/>
          <w:numId w:val="17"/>
        </w:numPr>
        <w:spacing w:after="0" w:line="240" w:lineRule="auto"/>
        <w:rPr>
          <w:rFonts w:ascii="Times New Roman" w:hAnsi="Times New Roman" w:cs="Times New Roman"/>
          <w:noProof/>
          <w:sz w:val="24"/>
        </w:rPr>
      </w:pPr>
      <w:hyperlink w:anchor="SensorAdapterListener" w:history="1">
        <w:r w:rsidR="0015045D" w:rsidRPr="00B72469">
          <w:rPr>
            <w:rStyle w:val="Hyperlink"/>
            <w:rFonts w:ascii="Times New Roman" w:hAnsi="Times New Roman" w:cs="Times New Roman"/>
            <w:noProof/>
            <w:color w:val="auto"/>
            <w:sz w:val="24"/>
          </w:rPr>
          <w:t>SensorAdapterListener</w:t>
        </w:r>
      </w:hyperlink>
    </w:p>
    <w:p w14:paraId="0AFEC326" w14:textId="77777777" w:rsidR="0015045D" w:rsidRPr="00B72469" w:rsidRDefault="003E65E7" w:rsidP="0015045D">
      <w:pPr>
        <w:pStyle w:val="ListParagraph"/>
        <w:widowControl/>
        <w:numPr>
          <w:ilvl w:val="0"/>
          <w:numId w:val="23"/>
        </w:numPr>
        <w:spacing w:after="0" w:line="240" w:lineRule="auto"/>
        <w:rPr>
          <w:rFonts w:ascii="Times New Roman" w:hAnsi="Times New Roman" w:cs="Times New Roman"/>
          <w:noProof/>
          <w:sz w:val="24"/>
        </w:rPr>
      </w:pPr>
      <w:hyperlink w:anchor="SensorPolicy" w:history="1">
        <w:r w:rsidR="0015045D" w:rsidRPr="00B72469">
          <w:rPr>
            <w:rStyle w:val="Hyperlink"/>
            <w:rFonts w:ascii="Times New Roman" w:hAnsi="Times New Roman" w:cs="Times New Roman"/>
            <w:noProof/>
            <w:color w:val="auto"/>
            <w:sz w:val="24"/>
          </w:rPr>
          <w:t>SensorPolicy</w:t>
        </w:r>
      </w:hyperlink>
      <w:r w:rsidR="0015045D" w:rsidRPr="00B72469">
        <w:rPr>
          <w:rFonts w:ascii="Times New Roman" w:hAnsi="Times New Roman" w:cs="Times New Roman"/>
          <w:noProof/>
          <w:sz w:val="24"/>
        </w:rPr>
        <w:t xml:space="preserve"> has the properties of the Sensor</w:t>
      </w:r>
    </w:p>
    <w:p w14:paraId="0AFEC327" w14:textId="77777777" w:rsidR="0015045D" w:rsidRPr="00B72469" w:rsidRDefault="003E65E7" w:rsidP="0015045D">
      <w:pPr>
        <w:pStyle w:val="ListParagraph"/>
        <w:widowControl/>
        <w:numPr>
          <w:ilvl w:val="0"/>
          <w:numId w:val="18"/>
        </w:numPr>
        <w:spacing w:after="0" w:line="240" w:lineRule="auto"/>
        <w:rPr>
          <w:rFonts w:ascii="Times New Roman" w:hAnsi="Times New Roman" w:cs="Times New Roman"/>
          <w:noProof/>
          <w:sz w:val="24"/>
        </w:rPr>
      </w:pPr>
      <w:hyperlink w:anchor="SensorProperty" w:history="1">
        <w:r w:rsidR="0015045D" w:rsidRPr="00B72469">
          <w:rPr>
            <w:rStyle w:val="Hyperlink"/>
            <w:rFonts w:ascii="Times New Roman" w:hAnsi="Times New Roman" w:cs="Times New Roman"/>
            <w:noProof/>
            <w:color w:val="auto"/>
            <w:sz w:val="24"/>
          </w:rPr>
          <w:t>SensorProperty</w:t>
        </w:r>
      </w:hyperlink>
      <w:r w:rsidR="0015045D" w:rsidRPr="00B72469">
        <w:rPr>
          <w:rFonts w:ascii="Times New Roman" w:hAnsi="Times New Roman" w:cs="Times New Roman"/>
          <w:noProof/>
          <w:sz w:val="24"/>
        </w:rPr>
        <w:t xml:space="preserve"> is the class which holds all the properties of a sensor</w:t>
      </w:r>
    </w:p>
    <w:p w14:paraId="0AFEC328" w14:textId="77777777" w:rsidR="0015045D" w:rsidRPr="00B72469" w:rsidRDefault="0015045D" w:rsidP="0015045D">
      <w:pPr>
        <w:pStyle w:val="ListParagraph"/>
        <w:widowControl/>
        <w:numPr>
          <w:ilvl w:val="0"/>
          <w:numId w:val="18"/>
        </w:numPr>
        <w:spacing w:after="0" w:line="240" w:lineRule="auto"/>
        <w:rPr>
          <w:rFonts w:ascii="Times New Roman" w:hAnsi="Times New Roman" w:cs="Times New Roman"/>
          <w:noProof/>
          <w:sz w:val="24"/>
        </w:rPr>
      </w:pPr>
      <w:r w:rsidRPr="00B72469">
        <w:rPr>
          <w:rFonts w:ascii="Times New Roman" w:hAnsi="Times New Roman" w:cs="Times New Roman"/>
          <w:noProof/>
          <w:sz w:val="24"/>
        </w:rPr>
        <w:t>There are two types of sensor properties. Predefined properties and the user defined properties</w:t>
      </w:r>
    </w:p>
    <w:p w14:paraId="0AFEC329" w14:textId="77777777" w:rsidR="0015045D" w:rsidRPr="00B72469" w:rsidRDefault="003E65E7" w:rsidP="0015045D">
      <w:pPr>
        <w:pStyle w:val="ListParagraph"/>
        <w:widowControl/>
        <w:numPr>
          <w:ilvl w:val="0"/>
          <w:numId w:val="24"/>
        </w:numPr>
        <w:spacing w:after="0" w:line="240" w:lineRule="auto"/>
        <w:rPr>
          <w:rFonts w:ascii="Times New Roman" w:hAnsi="Times New Roman" w:cs="Times New Roman"/>
          <w:noProof/>
          <w:sz w:val="24"/>
        </w:rPr>
      </w:pPr>
      <w:hyperlink w:anchor="SensorGridControlListener" w:history="1">
        <w:r w:rsidR="0015045D" w:rsidRPr="00B72469">
          <w:rPr>
            <w:rStyle w:val="Hyperlink"/>
            <w:rFonts w:ascii="Times New Roman" w:hAnsi="Times New Roman" w:cs="Times New Roman"/>
            <w:i/>
            <w:noProof/>
            <w:color w:val="auto"/>
            <w:sz w:val="24"/>
          </w:rPr>
          <w:t>SensorGridControlListener</w:t>
        </w:r>
      </w:hyperlink>
      <w:r w:rsidR="0015045D" w:rsidRPr="00B72469">
        <w:rPr>
          <w:rFonts w:ascii="Times New Roman" w:hAnsi="Times New Roman" w:cs="Times New Roman"/>
          <w:noProof/>
          <w:sz w:val="24"/>
        </w:rPr>
        <w:t xml:space="preserve"> implements handleSensorControl method which takes care of control messges from the application</w:t>
      </w:r>
    </w:p>
    <w:p w14:paraId="0AFEC32A" w14:textId="77777777" w:rsidR="0015045D" w:rsidRPr="00B72469" w:rsidRDefault="003E65E7" w:rsidP="0015045D">
      <w:pPr>
        <w:rPr>
          <w:rFonts w:ascii="Times New Roman" w:hAnsi="Times New Roman" w:cs="Times New Roman"/>
          <w:noProof/>
          <w:sz w:val="24"/>
        </w:rPr>
      </w:pPr>
      <w:hyperlink w:anchor="ClientGridChangeListener" w:history="1">
        <w:r w:rsidR="0015045D" w:rsidRPr="00B72469">
          <w:rPr>
            <w:rStyle w:val="Hyperlink"/>
            <w:rFonts w:ascii="Times New Roman" w:hAnsi="Times New Roman" w:cs="Times New Roman"/>
            <w:i/>
            <w:noProof/>
            <w:color w:val="auto"/>
            <w:sz w:val="24"/>
          </w:rPr>
          <w:t>ClientGridChangeListene</w:t>
        </w:r>
        <w:r w:rsidR="0015045D" w:rsidRPr="00B72469">
          <w:rPr>
            <w:rStyle w:val="Hyperlink"/>
            <w:rFonts w:ascii="Times New Roman" w:hAnsi="Times New Roman" w:cs="Times New Roman"/>
            <w:noProof/>
            <w:color w:val="auto"/>
            <w:sz w:val="24"/>
          </w:rPr>
          <w:t>r</w:t>
        </w:r>
      </w:hyperlink>
      <w:r w:rsidR="0015045D" w:rsidRPr="00B72469">
        <w:rPr>
          <w:rFonts w:ascii="Times New Roman" w:hAnsi="Times New Roman" w:cs="Times New Roman"/>
          <w:noProof/>
          <w:sz w:val="24"/>
        </w:rPr>
        <w:t xml:space="preserve"> takes care of what happens when a new sensor gets registered in the grid or when the status of the sensor changes in the grid? It implements two</w:t>
      </w:r>
    </w:p>
    <w:p w14:paraId="0AFEC32B" w14:textId="77777777" w:rsidR="0015045D" w:rsidRPr="00B72469" w:rsidRDefault="0015045D" w:rsidP="0015045D">
      <w:pPr>
        <w:pStyle w:val="ListParagraph"/>
        <w:widowControl/>
        <w:numPr>
          <w:ilvl w:val="0"/>
          <w:numId w:val="25"/>
        </w:numPr>
        <w:spacing w:after="0" w:line="240" w:lineRule="auto"/>
        <w:jc w:val="both"/>
        <w:rPr>
          <w:rFonts w:ascii="Times New Roman" w:hAnsi="Times New Roman" w:cs="Times New Roman"/>
          <w:noProof/>
          <w:sz w:val="24"/>
        </w:rPr>
      </w:pPr>
      <w:r w:rsidRPr="00B72469">
        <w:rPr>
          <w:rFonts w:ascii="Times New Roman" w:hAnsi="Times New Roman" w:cs="Times New Roman"/>
          <w:noProof/>
          <w:sz w:val="24"/>
        </w:rPr>
        <w:t xml:space="preserve">methods, </w:t>
      </w:r>
      <w:r w:rsidRPr="00B72469">
        <w:rPr>
          <w:rFonts w:ascii="Times New Roman" w:hAnsi="Times New Roman" w:cs="Times New Roman"/>
          <w:i/>
          <w:noProof/>
          <w:sz w:val="24"/>
        </w:rPr>
        <w:t>handleClientInit</w:t>
      </w:r>
      <w:r w:rsidRPr="00B72469">
        <w:rPr>
          <w:rFonts w:ascii="Times New Roman" w:hAnsi="Times New Roman" w:cs="Times New Roman"/>
          <w:noProof/>
          <w:sz w:val="24"/>
        </w:rPr>
        <w:t xml:space="preserve"> and </w:t>
      </w:r>
      <w:r w:rsidRPr="00B72469">
        <w:rPr>
          <w:rFonts w:ascii="Times New Roman" w:hAnsi="Times New Roman" w:cs="Times New Roman"/>
          <w:i/>
          <w:noProof/>
          <w:sz w:val="24"/>
        </w:rPr>
        <w:t>handleClientChange</w:t>
      </w:r>
      <w:r w:rsidRPr="00B72469">
        <w:rPr>
          <w:rFonts w:ascii="Times New Roman" w:hAnsi="Times New Roman" w:cs="Times New Roman"/>
          <w:noProof/>
          <w:sz w:val="24"/>
        </w:rPr>
        <w:t xml:space="preserve"> to handle the above situations correspondingly</w:t>
      </w:r>
    </w:p>
    <w:p w14:paraId="0AFEC32C" w14:textId="77777777" w:rsidR="0015045D" w:rsidRPr="00B72469" w:rsidRDefault="0015045D" w:rsidP="0015045D">
      <w:pPr>
        <w:pStyle w:val="ListParagraph"/>
        <w:widowControl/>
        <w:numPr>
          <w:ilvl w:val="0"/>
          <w:numId w:val="26"/>
        </w:numPr>
        <w:spacing w:after="0" w:line="240" w:lineRule="auto"/>
        <w:jc w:val="both"/>
        <w:rPr>
          <w:rFonts w:ascii="Times New Roman" w:hAnsi="Times New Roman" w:cs="Times New Roman"/>
          <w:noProof/>
          <w:sz w:val="24"/>
        </w:rPr>
      </w:pPr>
      <w:r w:rsidRPr="00B72469">
        <w:rPr>
          <w:rFonts w:ascii="Times New Roman" w:hAnsi="Times New Roman" w:cs="Times New Roman"/>
          <w:i/>
          <w:noProof/>
          <w:sz w:val="24"/>
        </w:rPr>
        <w:t>SensorGridResource</w:t>
      </w:r>
      <w:r w:rsidRPr="00B72469">
        <w:rPr>
          <w:rFonts w:ascii="Times New Roman" w:hAnsi="Times New Roman" w:cs="Times New Roman"/>
          <w:noProof/>
          <w:sz w:val="24"/>
        </w:rPr>
        <w:t xml:space="preserve"> is a class which holds SensorProperty and the status of the sensor.This is used to identify the properties of a sensor along with its status on the grid</w:t>
      </w:r>
    </w:p>
    <w:p w14:paraId="0AFEC32D" w14:textId="77777777" w:rsidR="0015045D" w:rsidRPr="00B72469" w:rsidRDefault="003E65E7" w:rsidP="0015045D">
      <w:pPr>
        <w:pStyle w:val="ListParagraph"/>
        <w:widowControl/>
        <w:numPr>
          <w:ilvl w:val="0"/>
          <w:numId w:val="27"/>
        </w:numPr>
        <w:spacing w:after="0" w:line="240" w:lineRule="auto"/>
        <w:rPr>
          <w:rFonts w:ascii="Times New Roman" w:hAnsi="Times New Roman" w:cs="Times New Roman"/>
          <w:noProof/>
          <w:sz w:val="24"/>
        </w:rPr>
      </w:pPr>
      <w:hyperlink w:anchor="SensorAdapterListener" w:history="1">
        <w:r w:rsidR="0015045D" w:rsidRPr="00B72469">
          <w:rPr>
            <w:rStyle w:val="Hyperlink"/>
            <w:rFonts w:ascii="Times New Roman" w:hAnsi="Times New Roman" w:cs="Times New Roman"/>
            <w:i/>
            <w:noProof/>
            <w:color w:val="auto"/>
            <w:sz w:val="24"/>
          </w:rPr>
          <w:t>SensorAdapterListener</w:t>
        </w:r>
      </w:hyperlink>
      <w:r w:rsidR="0015045D" w:rsidRPr="00B72469">
        <w:rPr>
          <w:rFonts w:ascii="Times New Roman" w:hAnsi="Times New Roman" w:cs="Times New Roman"/>
          <w:noProof/>
          <w:sz w:val="24"/>
        </w:rPr>
        <w:t xml:space="preserve"> listens to the application specific events such as connection loss. In order to publish and subscribe a sensor data, we need to create two classes:</w:t>
      </w:r>
      <w:r w:rsidR="0015045D" w:rsidRPr="00B72469">
        <w:rPr>
          <w:rFonts w:ascii="Times New Roman" w:hAnsi="Times New Roman" w:cs="Times New Roman"/>
          <w:noProof/>
          <w:sz w:val="24"/>
        </w:rPr>
        <w:tab/>
      </w:r>
    </w:p>
    <w:p w14:paraId="0AFEC32E" w14:textId="77777777" w:rsidR="0015045D" w:rsidRPr="00B72469" w:rsidRDefault="0015045D" w:rsidP="0015045D">
      <w:pPr>
        <w:pStyle w:val="ListParagraph"/>
        <w:widowControl/>
        <w:numPr>
          <w:ilvl w:val="0"/>
          <w:numId w:val="28"/>
        </w:num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CustomSensorData which extends the </w:t>
      </w:r>
      <w:hyperlink w:anchor="SensorData" w:history="1">
        <w:r w:rsidRPr="00B72469">
          <w:rPr>
            <w:rStyle w:val="Hyperlink"/>
            <w:rFonts w:ascii="Times New Roman" w:hAnsi="Times New Roman" w:cs="Times New Roman"/>
            <w:noProof/>
            <w:color w:val="auto"/>
            <w:sz w:val="24"/>
          </w:rPr>
          <w:t>SensorData</w:t>
        </w:r>
      </w:hyperlink>
      <w:r w:rsidRPr="00B72469">
        <w:rPr>
          <w:rFonts w:ascii="Times New Roman" w:hAnsi="Times New Roman" w:cs="Times New Roman"/>
          <w:noProof/>
          <w:sz w:val="24"/>
        </w:rPr>
        <w:t xml:space="preserve">  class</w:t>
      </w:r>
    </w:p>
    <w:p w14:paraId="0AFEC32F" w14:textId="77777777" w:rsidR="0015045D" w:rsidRPr="00B72469" w:rsidRDefault="0015045D" w:rsidP="0015045D">
      <w:pPr>
        <w:pStyle w:val="ListParagraph"/>
        <w:widowControl/>
        <w:numPr>
          <w:ilvl w:val="0"/>
          <w:numId w:val="19"/>
        </w:num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DataMonitor which implement the </w:t>
      </w:r>
      <w:hyperlink w:anchor="ClientGridDataListener" w:history="1">
        <w:r w:rsidRPr="00B72469">
          <w:rPr>
            <w:rStyle w:val="Hyperlink"/>
            <w:rFonts w:ascii="Times New Roman" w:hAnsi="Times New Roman" w:cs="Times New Roman"/>
            <w:noProof/>
            <w:color w:val="auto"/>
            <w:sz w:val="24"/>
          </w:rPr>
          <w:t>ClientGridDataListener</w:t>
        </w:r>
      </w:hyperlink>
      <w:r w:rsidRPr="00B72469">
        <w:rPr>
          <w:rFonts w:ascii="Times New Roman" w:hAnsi="Times New Roman" w:cs="Times New Roman"/>
          <w:noProof/>
          <w:sz w:val="24"/>
        </w:rPr>
        <w:t xml:space="preserve"> interface</w:t>
      </w:r>
    </w:p>
    <w:p w14:paraId="0AFEC330" w14:textId="77777777" w:rsidR="0015045D" w:rsidRPr="00B72469" w:rsidRDefault="0015045D" w:rsidP="0015045D">
      <w:pPr>
        <w:spacing w:after="0" w:line="240" w:lineRule="auto"/>
        <w:rPr>
          <w:rFonts w:ascii="Times New Roman" w:hAnsi="Times New Roman" w:cs="Times New Roman"/>
          <w:noProof/>
          <w:sz w:val="24"/>
        </w:rPr>
      </w:pPr>
    </w:p>
    <w:p w14:paraId="0AFEC331" w14:textId="77777777" w:rsidR="0015045D" w:rsidRPr="00B72469" w:rsidRDefault="0015045D" w:rsidP="0015045D">
      <w:pPr>
        <w:spacing w:after="0" w:line="240" w:lineRule="auto"/>
        <w:rPr>
          <w:rFonts w:ascii="Times New Roman" w:hAnsi="Times New Roman" w:cs="Times New Roman"/>
          <w:noProof/>
          <w:sz w:val="24"/>
        </w:rPr>
      </w:pPr>
    </w:p>
    <w:p w14:paraId="0AFEC332" w14:textId="77777777" w:rsidR="0015045D" w:rsidRPr="00B72469" w:rsidRDefault="0015045D" w:rsidP="0015045D">
      <w:pPr>
        <w:spacing w:after="0" w:line="240" w:lineRule="auto"/>
        <w:rPr>
          <w:rFonts w:ascii="Times New Roman" w:hAnsi="Times New Roman" w:cs="Times New Roman"/>
          <w:b/>
          <w:noProof/>
          <w:sz w:val="24"/>
          <w:szCs w:val="28"/>
        </w:rPr>
      </w:pPr>
      <w:r w:rsidRPr="00B72469">
        <w:rPr>
          <w:rFonts w:ascii="Times New Roman" w:hAnsi="Times New Roman" w:cs="Times New Roman"/>
          <w:b/>
          <w:noProof/>
          <w:sz w:val="24"/>
          <w:szCs w:val="28"/>
        </w:rPr>
        <w:t xml:space="preserve">I need to start writing the Main function.  What should I do now ? </w:t>
      </w:r>
    </w:p>
    <w:p w14:paraId="0AFEC333" w14:textId="77777777" w:rsidR="0015045D" w:rsidRPr="00B72469" w:rsidRDefault="0015045D" w:rsidP="0015045D">
      <w:pPr>
        <w:spacing w:after="0" w:line="240" w:lineRule="auto"/>
        <w:rPr>
          <w:rFonts w:ascii="Times New Roman" w:hAnsi="Times New Roman" w:cs="Times New Roman"/>
          <w:sz w:val="24"/>
        </w:rPr>
      </w:pPr>
      <w:r w:rsidRPr="00B72469">
        <w:rPr>
          <w:rFonts w:ascii="Times New Roman" w:hAnsi="Times New Roman" w:cs="Times New Roman"/>
          <w:sz w:val="24"/>
        </w:rPr>
        <w:t>Let’s start writing the Main function now.</w:t>
      </w:r>
    </w:p>
    <w:p w14:paraId="0AFEC334" w14:textId="77777777" w:rsidR="0015045D" w:rsidRPr="00B72469" w:rsidRDefault="0015045D" w:rsidP="0015045D">
      <w:pPr>
        <w:spacing w:after="0" w:line="240" w:lineRule="auto"/>
        <w:rPr>
          <w:rFonts w:ascii="Times New Roman" w:hAnsi="Times New Roman" w:cs="Times New Roman"/>
          <w:sz w:val="24"/>
        </w:rPr>
      </w:pPr>
    </w:p>
    <w:p w14:paraId="0AFEC335" w14:textId="77777777" w:rsidR="0015045D" w:rsidRPr="00B72469" w:rsidRDefault="0015045D" w:rsidP="0015045D">
      <w:pPr>
        <w:spacing w:after="0" w:line="240" w:lineRule="auto"/>
        <w:rPr>
          <w:rFonts w:ascii="Times New Roman" w:hAnsi="Times New Roman" w:cs="Times New Roman"/>
          <w:sz w:val="24"/>
        </w:rPr>
      </w:pPr>
    </w:p>
    <w:p w14:paraId="0AFEC336" w14:textId="77777777" w:rsidR="0015045D" w:rsidRPr="00B72469" w:rsidRDefault="0015045D" w:rsidP="0015045D">
      <w:pPr>
        <w:spacing w:after="0" w:line="240" w:lineRule="auto"/>
        <w:rPr>
          <w:rFonts w:ascii="Times New Roman" w:hAnsi="Times New Roman" w:cs="Times New Roman"/>
          <w:sz w:val="24"/>
        </w:rPr>
      </w:pPr>
    </w:p>
    <w:p w14:paraId="0AFEC337" w14:textId="77777777" w:rsidR="0015045D" w:rsidRPr="00B72469" w:rsidRDefault="0015045D" w:rsidP="0015045D">
      <w:pPr>
        <w:spacing w:after="0" w:line="240" w:lineRule="auto"/>
        <w:rPr>
          <w:rFonts w:ascii="Times New Roman" w:hAnsi="Times New Roman" w:cs="Times New Roman"/>
          <w:sz w:val="24"/>
        </w:rPr>
      </w:pPr>
    </w:p>
    <w:p w14:paraId="0AFEC338" w14:textId="77777777" w:rsidR="0015045D" w:rsidRPr="00B72469" w:rsidRDefault="0015045D" w:rsidP="0015045D">
      <w:pPr>
        <w:spacing w:after="0" w:line="240" w:lineRule="auto"/>
        <w:rPr>
          <w:rFonts w:ascii="Times New Roman" w:hAnsi="Times New Roman" w:cs="Times New Roman"/>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699200" behindDoc="0" locked="0" layoutInCell="1" allowOverlap="1" wp14:anchorId="0AFED3D8" wp14:editId="0AFED3D9">
                <wp:simplePos x="0" y="0"/>
                <wp:positionH relativeFrom="column">
                  <wp:posOffset>-28575</wp:posOffset>
                </wp:positionH>
                <wp:positionV relativeFrom="paragraph">
                  <wp:posOffset>128270</wp:posOffset>
                </wp:positionV>
                <wp:extent cx="5943600" cy="647700"/>
                <wp:effectExtent l="0" t="0" r="19050" b="190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64770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26" style="position:absolute;margin-left:-2.25pt;margin-top:10.1pt;width:468pt;height:5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" fillcolor="#d6e3bc [1302]" strokecolor="#f2dbdb [661]" strokeweight="2pt">
                <v:fill opacity="13878f"/>
                <v:path arrowok="t"/>
              </v:rect>
            </w:pict>
          </mc:Fallback>
        </mc:AlternateContent>
      </w:r>
    </w:p>
    <w:p w14:paraId="0AFEC339"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static void main(String[] args){</w:t>
      </w:r>
    </w:p>
    <w:p w14:paraId="0AFEC33A" w14:textId="77777777" w:rsidR="0015045D" w:rsidRPr="00B72469" w:rsidRDefault="0015045D" w:rsidP="0015045D">
      <w:pPr>
        <w:spacing w:after="0" w:line="240" w:lineRule="auto"/>
        <w:rPr>
          <w:rFonts w:ascii="Times New Roman" w:hAnsi="Times New Roman" w:cs="Times New Roman"/>
          <w:noProof/>
          <w:sz w:val="24"/>
          <w:szCs w:val="26"/>
        </w:rPr>
      </w:pPr>
    </w:p>
    <w:p w14:paraId="0AFEC33B" w14:textId="77777777" w:rsidR="0015045D" w:rsidRPr="00B72469" w:rsidRDefault="0015045D" w:rsidP="0015045D">
      <w:pPr>
        <w:spacing w:after="0" w:line="240" w:lineRule="auto"/>
        <w:rPr>
          <w:rFonts w:ascii="Times New Roman" w:hAnsi="Times New Roman" w:cs="Times New Roman"/>
          <w:noProof/>
          <w:sz w:val="24"/>
          <w:szCs w:val="26"/>
        </w:rPr>
      </w:pPr>
      <w:r w:rsidRPr="00B72469">
        <w:rPr>
          <w:rFonts w:ascii="Times New Roman" w:hAnsi="Times New Roman" w:cs="Times New Roman"/>
          <w:noProof/>
          <w:sz w:val="24"/>
          <w:szCs w:val="26"/>
        </w:rPr>
        <w:lastRenderedPageBreak/>
        <w:t xml:space="preserve">....then what ? </w:t>
      </w:r>
    </w:p>
    <w:p w14:paraId="0AFEC33C" w14:textId="77777777" w:rsidR="0015045D" w:rsidRPr="00B72469" w:rsidRDefault="0015045D" w:rsidP="0015045D">
      <w:pPr>
        <w:spacing w:after="0" w:line="240" w:lineRule="auto"/>
        <w:rPr>
          <w:rFonts w:ascii="Times New Roman" w:hAnsi="Times New Roman" w:cs="Times New Roman"/>
          <w:noProof/>
          <w:sz w:val="24"/>
          <w:szCs w:val="26"/>
        </w:rPr>
      </w:pPr>
    </w:p>
    <w:p w14:paraId="0AFEC33D" w14:textId="77777777" w:rsidR="0015045D" w:rsidRPr="00B72469" w:rsidRDefault="0015045D" w:rsidP="0015045D">
      <w:pPr>
        <w:spacing w:after="0" w:line="240" w:lineRule="auto"/>
        <w:rPr>
          <w:rFonts w:ascii="Times New Roman" w:hAnsi="Times New Roman" w:cs="Times New Roman"/>
          <w:noProof/>
          <w:sz w:val="24"/>
          <w:szCs w:val="26"/>
        </w:rPr>
      </w:pPr>
    </w:p>
    <w:p w14:paraId="0AFEC33E"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Its simple. Just find a way to get the properties of the sensor you are developing. Once you have the values of these properties, then you create an instance of </w:t>
      </w:r>
      <w:hyperlink w:anchor="SensorProperty" w:history="1">
        <w:r w:rsidRPr="00B72469">
          <w:rPr>
            <w:rStyle w:val="Hyperlink"/>
            <w:rFonts w:ascii="Times New Roman" w:hAnsi="Times New Roman" w:cs="Times New Roman"/>
            <w:noProof/>
            <w:color w:val="auto"/>
            <w:sz w:val="24"/>
          </w:rPr>
          <w:t>SensorProperty</w:t>
        </w:r>
      </w:hyperlink>
      <w:r w:rsidRPr="00B72469">
        <w:rPr>
          <w:rFonts w:ascii="Times New Roman" w:hAnsi="Times New Roman" w:cs="Times New Roman"/>
          <w:noProof/>
          <w:sz w:val="24"/>
        </w:rPr>
        <w:t xml:space="preserve"> class.  Now that we have the SensorProperty of the current sensor, create a SensorPoilcy instance. </w:t>
      </w:r>
    </w:p>
    <w:p w14:paraId="0AFEC33F"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We now have everything to create an instance of the current sensor class (</w:t>
      </w:r>
      <w:hyperlink w:anchor="FileTransferSensor" w:history="1">
        <w:r w:rsidRPr="00B72469">
          <w:rPr>
            <w:rStyle w:val="Hyperlink"/>
            <w:rFonts w:ascii="Times New Roman" w:hAnsi="Times New Roman" w:cs="Times New Roman"/>
            <w:noProof/>
            <w:color w:val="auto"/>
            <w:sz w:val="24"/>
          </w:rPr>
          <w:t>QuickStartSensor</w:t>
        </w:r>
      </w:hyperlink>
      <w:r w:rsidRPr="00B72469">
        <w:rPr>
          <w:rFonts w:ascii="Times New Roman" w:hAnsi="Times New Roman" w:cs="Times New Roman"/>
          <w:noProof/>
          <w:sz w:val="24"/>
        </w:rPr>
        <w:t xml:space="preserve">) and allow it to join the grid.  The constructor of the QuickStartSensor looks like this </w:t>
      </w:r>
    </w:p>
    <w:p w14:paraId="0AFEC340" w14:textId="77777777" w:rsidR="0015045D" w:rsidRPr="00B72469" w:rsidRDefault="0015045D" w:rsidP="0015045D">
      <w:pPr>
        <w:spacing w:after="0" w:line="240" w:lineRule="auto"/>
        <w:rPr>
          <w:rFonts w:ascii="Times New Roman" w:hAnsi="Times New Roman" w:cs="Times New Roman"/>
          <w:noProof/>
          <w:sz w:val="24"/>
        </w:rPr>
      </w:pPr>
    </w:p>
    <w:p w14:paraId="0AFEC341" w14:textId="77777777" w:rsidR="0015045D" w:rsidRPr="00B72469" w:rsidRDefault="0015045D" w:rsidP="0015045D">
      <w:pPr>
        <w:autoSpaceDE w:val="0"/>
        <w:autoSpaceDN w:val="0"/>
        <w:adjustRightInd w:val="0"/>
        <w:spacing w:after="0" w:line="240" w:lineRule="auto"/>
        <w:rPr>
          <w:rFonts w:ascii="Times New Roman" w:hAnsi="Times New Roman" w:cs="Times New Roman"/>
          <w:b/>
          <w:bCs/>
          <w:sz w:val="24"/>
          <w:szCs w:val="20"/>
        </w:rPr>
      </w:pPr>
      <w:r w:rsidRPr="00B72469">
        <w:rPr>
          <w:rFonts w:ascii="Times New Roman" w:hAnsi="Times New Roman" w:cs="Times New Roman"/>
          <w:i/>
          <w:noProof/>
          <w:sz w:val="24"/>
          <w:szCs w:val="26"/>
        </w:rPr>
        <mc:AlternateContent>
          <mc:Choice Requires="wps">
            <w:drawing>
              <wp:anchor distT="0" distB="0" distL="114300" distR="114300" simplePos="0" relativeHeight="251698176" behindDoc="0" locked="0" layoutInCell="1" allowOverlap="1" wp14:anchorId="0AFED3DA" wp14:editId="0AFED3DB">
                <wp:simplePos x="0" y="0"/>
                <wp:positionH relativeFrom="column">
                  <wp:posOffset>-38101</wp:posOffset>
                </wp:positionH>
                <wp:positionV relativeFrom="paragraph">
                  <wp:posOffset>74295</wp:posOffset>
                </wp:positionV>
                <wp:extent cx="5953125" cy="1619250"/>
                <wp:effectExtent l="0" t="0" r="28575"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53125" cy="1619250"/>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26" style="position:absolute;margin-left:-3pt;margin-top:5.85pt;width:468.75pt;height:12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" fillcolor="#d6e3bc [1302]" strokecolor="#f2dbdb [661]" strokeweight="2pt">
                <v:fill opacity="13878f"/>
                <v:path arrowok="t"/>
              </v:rect>
            </w:pict>
          </mc:Fallback>
        </mc:AlternateContent>
      </w:r>
    </w:p>
    <w:p w14:paraId="0AFEC342"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public QuickStartSensor (SensorPolicy sPolicy) {</w:t>
      </w:r>
    </w:p>
    <w:p w14:paraId="0AFEC343"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r>
    </w:p>
    <w:p w14:paraId="0AFEC344"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this.m_sensorPolicy = sPolicy;</w:t>
      </w:r>
    </w:p>
    <w:p w14:paraId="0AFEC345"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t>m_uuid=UIDGenerator.getUUID();</w:t>
      </w:r>
    </w:p>
    <w:p w14:paraId="0AFEC346"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 xml:space="preserve"> m_sensorClientAdapter = new SensorAdapter(sPolicy, this, this,</w:t>
      </w:r>
    </w:p>
    <w:p w14:paraId="0AFEC347"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r>
      <w:r w:rsidRPr="00B72469">
        <w:rPr>
          <w:rFonts w:ascii="Times New Roman" w:hAnsi="Times New Roman" w:cs="Times New Roman"/>
          <w:i/>
          <w:noProof/>
          <w:sz w:val="24"/>
          <w:szCs w:val="26"/>
        </w:rPr>
        <w:tab/>
        <w:t>m_uuid);</w:t>
      </w:r>
      <w:r w:rsidRPr="00B72469">
        <w:rPr>
          <w:rFonts w:ascii="Times New Roman" w:hAnsi="Times New Roman" w:cs="Times New Roman"/>
          <w:i/>
          <w:noProof/>
          <w:sz w:val="24"/>
          <w:szCs w:val="26"/>
        </w:rPr>
        <w:tab/>
      </w:r>
    </w:p>
    <w:p w14:paraId="0AFEC348" w14:textId="77777777" w:rsidR="0015045D" w:rsidRPr="00B72469" w:rsidRDefault="0015045D" w:rsidP="0015045D">
      <w:pPr>
        <w:autoSpaceDE w:val="0"/>
        <w:autoSpaceDN w:val="0"/>
        <w:adjustRightInd w:val="0"/>
        <w:spacing w:after="0" w:line="240" w:lineRule="auto"/>
        <w:rPr>
          <w:rFonts w:ascii="Times New Roman" w:hAnsi="Times New Roman" w:cs="Times New Roman"/>
          <w:i/>
          <w:noProof/>
          <w:sz w:val="24"/>
          <w:szCs w:val="26"/>
        </w:rPr>
      </w:pPr>
    </w:p>
    <w:p w14:paraId="0AFEC349"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i/>
          <w:noProof/>
          <w:sz w:val="24"/>
          <w:szCs w:val="26"/>
        </w:rPr>
        <w:tab/>
        <w:t>}</w:t>
      </w:r>
    </w:p>
    <w:p w14:paraId="0AFEC34A" w14:textId="77777777" w:rsidR="0015045D" w:rsidRPr="00B72469" w:rsidRDefault="0015045D" w:rsidP="0015045D">
      <w:pPr>
        <w:spacing w:after="0" w:line="240" w:lineRule="auto"/>
        <w:rPr>
          <w:rFonts w:ascii="Times New Roman" w:hAnsi="Times New Roman" w:cs="Times New Roman"/>
          <w:noProof/>
          <w:sz w:val="24"/>
        </w:rPr>
      </w:pPr>
    </w:p>
    <w:p w14:paraId="0AFEC34B"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We know that inorder to let the sensor grid know the sensor’s existence we have to create a </w:t>
      </w:r>
      <w:hyperlink w:anchor="SensorClientAdapter" w:history="1">
        <w:r w:rsidRPr="00B72469">
          <w:rPr>
            <w:rStyle w:val="Hyperlink"/>
            <w:rFonts w:ascii="Times New Roman" w:hAnsi="Times New Roman" w:cs="Times New Roman"/>
            <w:noProof/>
            <w:color w:val="auto"/>
            <w:sz w:val="24"/>
          </w:rPr>
          <w:t>SensorClientAdapter</w:t>
        </w:r>
      </w:hyperlink>
      <w:r w:rsidRPr="00B72469">
        <w:rPr>
          <w:rFonts w:ascii="Times New Roman" w:hAnsi="Times New Roman" w:cs="Times New Roman"/>
          <w:noProof/>
          <w:sz w:val="24"/>
        </w:rPr>
        <w:t xml:space="preserve"> instance.  We also know, what are the arguments needed to be passed to the SensorClientAdapter class. (Note that here we have an extra parameter “m_uuid”(*). We will discuss about this later). </w:t>
      </w:r>
    </w:p>
    <w:p w14:paraId="0AFEC34C"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Things are set now! The only thing remaining is publishing and subscribing the data itself. Get the data from the sensor and wrap it inside the </w:t>
      </w:r>
      <w:hyperlink w:anchor="SensorData" w:history="1">
        <w:r w:rsidRPr="00B72469">
          <w:rPr>
            <w:rStyle w:val="Hyperlink"/>
            <w:rFonts w:ascii="Times New Roman" w:hAnsi="Times New Roman" w:cs="Times New Roman"/>
            <w:noProof/>
            <w:color w:val="auto"/>
            <w:sz w:val="24"/>
          </w:rPr>
          <w:t>SensorData</w:t>
        </w:r>
      </w:hyperlink>
      <w:r w:rsidRPr="00B72469">
        <w:rPr>
          <w:rFonts w:ascii="Times New Roman" w:hAnsi="Times New Roman" w:cs="Times New Roman"/>
          <w:noProof/>
          <w:sz w:val="24"/>
        </w:rPr>
        <w:t xml:space="preserve"> class. Pass this SensorData to the publishMethod of the SensorClientAdapter. The data is thus published over the grid.</w:t>
      </w:r>
    </w:p>
    <w:p w14:paraId="0AFEC34D"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rPr>
      </w:pPr>
    </w:p>
    <w:p w14:paraId="0AFEC34E" w14:textId="77777777" w:rsidR="0015045D" w:rsidRPr="00B72469" w:rsidRDefault="0015045D" w:rsidP="0015045D">
      <w:pPr>
        <w:rPr>
          <w:rFonts w:ascii="Times New Roman" w:hAnsi="Times New Roman" w:cs="Times New Roman"/>
          <w:b/>
        </w:rPr>
      </w:pPr>
    </w:p>
    <w:p w14:paraId="0AFEC34F" w14:textId="77777777" w:rsidR="0015045D" w:rsidRPr="00B72469" w:rsidRDefault="0015045D" w:rsidP="0015045D">
      <w:pPr>
        <w:autoSpaceDE w:val="0"/>
        <w:autoSpaceDN w:val="0"/>
        <w:adjustRightInd w:val="0"/>
        <w:spacing w:after="0" w:line="240" w:lineRule="auto"/>
        <w:rPr>
          <w:rFonts w:ascii="Times New Roman" w:hAnsi="Times New Roman" w:cs="Times New Roman"/>
          <w:noProof/>
          <w:sz w:val="24"/>
          <w:szCs w:val="26"/>
        </w:rPr>
      </w:pPr>
    </w:p>
    <w:p w14:paraId="0AFEC350"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szCs w:val="26"/>
        </w:rPr>
        <mc:AlternateContent>
          <mc:Choice Requires="wps">
            <w:drawing>
              <wp:anchor distT="0" distB="0" distL="114300" distR="114300" simplePos="0" relativeHeight="251700224" behindDoc="0" locked="0" layoutInCell="1" allowOverlap="1" wp14:anchorId="0AFED3DC" wp14:editId="0AFED3DD">
                <wp:simplePos x="0" y="0"/>
                <wp:positionH relativeFrom="column">
                  <wp:posOffset>10510</wp:posOffset>
                </wp:positionH>
                <wp:positionV relativeFrom="paragraph">
                  <wp:posOffset>21021</wp:posOffset>
                </wp:positionV>
                <wp:extent cx="5905500" cy="2207172"/>
                <wp:effectExtent l="0" t="0" r="19050" b="222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2207172"/>
                        </a:xfrm>
                        <a:prstGeom prst="rect">
                          <a:avLst/>
                        </a:prstGeom>
                        <a:solidFill>
                          <a:schemeClr val="accent3">
                            <a:lumMod val="40000"/>
                            <a:lumOff val="60000"/>
                            <a:alpha val="21000"/>
                          </a:schemeClr>
                        </a:solidFill>
                        <a:ln>
                          <a:solidFill>
                            <a:schemeClr val="accent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margin-left:.85pt;margin-top:1.65pt;width:465pt;height:173.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" fillcolor="#d6e3bc [1302]" strokecolor="#f2dbdb [661]" strokeweight="2pt">
                <v:fill opacity="13878f"/>
                <v:path arrowok="t"/>
              </v:rect>
            </w:pict>
          </mc:Fallback>
        </mc:AlternateContent>
      </w:r>
      <w:r w:rsidRPr="00B72469">
        <w:rPr>
          <w:rFonts w:ascii="Times New Roman" w:hAnsi="Times New Roman" w:cs="Times New Roman"/>
          <w:i/>
          <w:noProof/>
          <w:sz w:val="24"/>
        </w:rPr>
        <w:t xml:space="preserve">  public void publishData() {</w:t>
      </w:r>
    </w:p>
    <w:p w14:paraId="0AFEC351"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 In our contrived example we just publish the message we stored in the sensorPolicy</w:t>
      </w:r>
    </w:p>
    <w:p w14:paraId="0AFEC352"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QuickStartSensorUserDefinedProperty userDefinedProp =</w:t>
      </w:r>
    </w:p>
    <w:p w14:paraId="0AFEC353"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QuickStartSensorUserDefinedProperty) </w:t>
      </w:r>
    </w:p>
    <w:p w14:paraId="0AFEC354"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sensorPolicy.getSensorProperty().getUserDefinedProp();</w:t>
      </w:r>
    </w:p>
    <w:p w14:paraId="0AFEC355" w14:textId="77777777" w:rsidR="0015045D" w:rsidRPr="00B72469" w:rsidRDefault="0015045D" w:rsidP="0015045D">
      <w:pPr>
        <w:spacing w:after="0" w:line="240" w:lineRule="auto"/>
        <w:rPr>
          <w:rFonts w:ascii="Times New Roman" w:hAnsi="Times New Roman" w:cs="Times New Roman"/>
          <w:i/>
          <w:noProof/>
          <w:sz w:val="24"/>
        </w:rPr>
      </w:pPr>
    </w:p>
    <w:p w14:paraId="0AFEC356"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QuickStartSensorData data = new QuickStartSensorData(</w:t>
      </w:r>
    </w:p>
    <w:p w14:paraId="0AFEC357"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System.currentTimeMillis(), userDefinedProp.getMessage());</w:t>
      </w:r>
    </w:p>
    <w:p w14:paraId="0AFEC358" w14:textId="77777777" w:rsidR="0015045D" w:rsidRPr="00B72469" w:rsidRDefault="0015045D" w:rsidP="0015045D">
      <w:pPr>
        <w:spacing w:after="0" w:line="240" w:lineRule="auto"/>
        <w:rPr>
          <w:rFonts w:ascii="Times New Roman" w:hAnsi="Times New Roman" w:cs="Times New Roman"/>
          <w:i/>
          <w:noProof/>
          <w:sz w:val="24"/>
        </w:rPr>
      </w:pPr>
    </w:p>
    <w:p w14:paraId="0AFEC359"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sensorAdapter.publishData(data);</w:t>
      </w:r>
    </w:p>
    <w:p w14:paraId="0AFEC35A"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System.out.println(data);</w:t>
      </w:r>
    </w:p>
    <w:p w14:paraId="0AFEC35B" w14:textId="77777777" w:rsidR="0015045D" w:rsidRPr="00B72469" w:rsidRDefault="0015045D" w:rsidP="0015045D">
      <w:pPr>
        <w:spacing w:after="0" w:line="240" w:lineRule="auto"/>
        <w:rPr>
          <w:rFonts w:ascii="Times New Roman" w:hAnsi="Times New Roman" w:cs="Times New Roman"/>
          <w:i/>
          <w:noProof/>
          <w:sz w:val="24"/>
        </w:rPr>
      </w:pPr>
      <w:r w:rsidRPr="00B72469">
        <w:rPr>
          <w:rFonts w:ascii="Times New Roman" w:hAnsi="Times New Roman" w:cs="Times New Roman"/>
          <w:i/>
          <w:noProof/>
          <w:sz w:val="24"/>
        </w:rPr>
        <w:t xml:space="preserve">  }</w:t>
      </w:r>
    </w:p>
    <w:p w14:paraId="0AFEC35C" w14:textId="77777777" w:rsidR="0015045D" w:rsidRPr="00B72469" w:rsidRDefault="0015045D" w:rsidP="0015045D">
      <w:pPr>
        <w:spacing w:after="0" w:line="240" w:lineRule="auto"/>
        <w:rPr>
          <w:rFonts w:ascii="Times New Roman" w:hAnsi="Times New Roman" w:cs="Times New Roman"/>
          <w:noProof/>
          <w:sz w:val="24"/>
        </w:rPr>
      </w:pPr>
    </w:p>
    <w:p w14:paraId="0AFEC35D" w14:textId="77777777" w:rsidR="0015045D" w:rsidRPr="00B72469" w:rsidRDefault="0015045D" w:rsidP="0015045D">
      <w:pPr>
        <w:spacing w:after="0" w:line="240" w:lineRule="auto"/>
        <w:rPr>
          <w:rFonts w:ascii="Times New Roman" w:hAnsi="Times New Roman" w:cs="Times New Roman"/>
          <w:noProof/>
          <w:sz w:val="24"/>
        </w:rPr>
      </w:pPr>
    </w:p>
    <w:p w14:paraId="0AFEC35E"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By now we should have already implemented the </w:t>
      </w:r>
      <w:r w:rsidRPr="00B72469">
        <w:rPr>
          <w:rFonts w:ascii="Times New Roman" w:hAnsi="Times New Roman" w:cs="Times New Roman"/>
          <w:i/>
          <w:noProof/>
          <w:sz w:val="24"/>
        </w:rPr>
        <w:t>handleClientInit()</w:t>
      </w:r>
      <w:r w:rsidRPr="00B72469">
        <w:rPr>
          <w:rFonts w:ascii="Times New Roman" w:hAnsi="Times New Roman" w:cs="Times New Roman"/>
          <w:noProof/>
          <w:sz w:val="24"/>
        </w:rPr>
        <w:t xml:space="preserve"> method of the </w:t>
      </w:r>
      <w:hyperlink w:anchor="ClientGridDataListener" w:history="1">
        <w:r w:rsidRPr="00B72469">
          <w:rPr>
            <w:rStyle w:val="Hyperlink"/>
            <w:rFonts w:ascii="Times New Roman" w:hAnsi="Times New Roman" w:cs="Times New Roman"/>
            <w:noProof/>
            <w:color w:val="auto"/>
            <w:sz w:val="24"/>
          </w:rPr>
          <w:t>ClientGridDataListener</w:t>
        </w:r>
      </w:hyperlink>
      <w:r w:rsidRPr="00B72469">
        <w:rPr>
          <w:rFonts w:ascii="Times New Roman" w:hAnsi="Times New Roman" w:cs="Times New Roman"/>
          <w:noProof/>
          <w:sz w:val="24"/>
        </w:rPr>
        <w:t xml:space="preserve"> interface in such a way that it can handle, when a new instance of this sensor is created and added to the grid. In case of QuickStartSensor it should automatically be added to the </w:t>
      </w:r>
      <w:r w:rsidRPr="00B72469">
        <w:rPr>
          <w:rFonts w:ascii="Times New Roman" w:hAnsi="Times New Roman" w:cs="Times New Roman"/>
          <w:noProof/>
          <w:sz w:val="24"/>
        </w:rPr>
        <w:lastRenderedPageBreak/>
        <w:t>DataMonitor of a similar sensor. This might not be same for all the sensor’s.</w:t>
      </w:r>
    </w:p>
    <w:p w14:paraId="0AFEC35F" w14:textId="77777777" w:rsidR="0015045D" w:rsidRPr="00B72469" w:rsidRDefault="0015045D" w:rsidP="0015045D">
      <w:pPr>
        <w:spacing w:after="0" w:line="240" w:lineRule="auto"/>
        <w:rPr>
          <w:rFonts w:ascii="Times New Roman" w:hAnsi="Times New Roman" w:cs="Times New Roman"/>
          <w:noProof/>
          <w:sz w:val="24"/>
        </w:rPr>
      </w:pPr>
    </w:p>
    <w:p w14:paraId="0AFEC360"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For example, In case of an AndroidSensor when a new instance of the sensor is created, the </w:t>
      </w:r>
      <w:r w:rsidRPr="00B72469">
        <w:rPr>
          <w:rFonts w:ascii="Times New Roman" w:hAnsi="Times New Roman" w:cs="Times New Roman"/>
          <w:i/>
          <w:noProof/>
          <w:sz w:val="24"/>
        </w:rPr>
        <w:t>handleClientInit()</w:t>
      </w:r>
      <w:r w:rsidRPr="00B72469">
        <w:rPr>
          <w:rFonts w:ascii="Times New Roman" w:hAnsi="Times New Roman" w:cs="Times New Roman"/>
          <w:noProof/>
          <w:sz w:val="24"/>
        </w:rPr>
        <w:t xml:space="preserve"> method can subscribe this instance to a NXTRobotSensor. </w:t>
      </w:r>
    </w:p>
    <w:p w14:paraId="0AFEC361"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Similarly </w:t>
      </w:r>
      <w:r w:rsidRPr="00B72469">
        <w:rPr>
          <w:rFonts w:ascii="Times New Roman" w:hAnsi="Times New Roman" w:cs="Times New Roman"/>
          <w:i/>
          <w:noProof/>
          <w:sz w:val="24"/>
        </w:rPr>
        <w:t>handleClientChange()</w:t>
      </w:r>
      <w:r w:rsidRPr="00B72469">
        <w:rPr>
          <w:rFonts w:ascii="Times New Roman" w:hAnsi="Times New Roman" w:cs="Times New Roman"/>
          <w:noProof/>
          <w:sz w:val="24"/>
        </w:rPr>
        <w:t xml:space="preserve"> method should take care of implementing details on what should happen when the sensor’s status goes from  online to offline or vice versa. In case of QuickStartSensor, when a sensor goes from online to offline, we need to remove the sensor from the DataMonitor.</w:t>
      </w:r>
    </w:p>
    <w:p w14:paraId="0AFEC362" w14:textId="77777777" w:rsidR="0015045D" w:rsidRPr="00B72469" w:rsidRDefault="0015045D" w:rsidP="0015045D">
      <w:pPr>
        <w:spacing w:after="0" w:line="240" w:lineRule="auto"/>
        <w:rPr>
          <w:rFonts w:ascii="Times New Roman" w:hAnsi="Times New Roman" w:cs="Times New Roman"/>
          <w:noProof/>
          <w:sz w:val="24"/>
        </w:rPr>
      </w:pPr>
      <w:r w:rsidRPr="00B72469">
        <w:rPr>
          <w:rFonts w:ascii="Times New Roman" w:hAnsi="Times New Roman" w:cs="Times New Roman"/>
          <w:noProof/>
          <w:sz w:val="24"/>
        </w:rPr>
        <w:t xml:space="preserve">Here the sensor’s are getting subscribed/unsubscribed to the grid to listen to a data from another sensor through </w:t>
      </w:r>
      <w:r w:rsidRPr="00B72469">
        <w:rPr>
          <w:rFonts w:ascii="Times New Roman" w:hAnsi="Times New Roman" w:cs="Times New Roman"/>
          <w:i/>
          <w:noProof/>
          <w:sz w:val="24"/>
        </w:rPr>
        <w:t>handleClientInit()</w:t>
      </w:r>
      <w:r w:rsidRPr="00B72469">
        <w:rPr>
          <w:rFonts w:ascii="Times New Roman" w:hAnsi="Times New Roman" w:cs="Times New Roman"/>
          <w:noProof/>
          <w:sz w:val="24"/>
        </w:rPr>
        <w:t xml:space="preserve"> method and </w:t>
      </w:r>
      <w:r w:rsidRPr="00B72469">
        <w:rPr>
          <w:rFonts w:ascii="Times New Roman" w:hAnsi="Times New Roman" w:cs="Times New Roman"/>
          <w:i/>
          <w:noProof/>
          <w:sz w:val="24"/>
        </w:rPr>
        <w:t>handleClientChange()</w:t>
      </w:r>
      <w:r w:rsidRPr="00B72469">
        <w:rPr>
          <w:rFonts w:ascii="Times New Roman" w:hAnsi="Times New Roman" w:cs="Times New Roman"/>
          <w:noProof/>
          <w:sz w:val="24"/>
        </w:rPr>
        <w:t xml:space="preserve"> method. We can also allow the sensor to subscribe/unsubscribe to the grid explicitly in the main class by creating a monitor and calling the </w:t>
      </w:r>
      <w:hyperlink w:anchor="SensorClientAdapter" w:history="1">
        <w:r w:rsidRPr="00B72469">
          <w:rPr>
            <w:rStyle w:val="Hyperlink"/>
            <w:rFonts w:ascii="Times New Roman" w:hAnsi="Times New Roman" w:cs="Times New Roman"/>
            <w:noProof/>
            <w:color w:val="auto"/>
            <w:sz w:val="24"/>
          </w:rPr>
          <w:t>SensorClientAdapter</w:t>
        </w:r>
      </w:hyperlink>
      <w:r w:rsidRPr="00B72469">
        <w:rPr>
          <w:rFonts w:ascii="Times New Roman" w:hAnsi="Times New Roman" w:cs="Times New Roman"/>
          <w:noProof/>
          <w:sz w:val="24"/>
        </w:rPr>
        <w:t xml:space="preserve"> subscribe()/unsubscribe() method.</w:t>
      </w:r>
    </w:p>
    <w:p w14:paraId="0AFEC363" w14:textId="77777777" w:rsidR="0015045D" w:rsidRPr="00B72469" w:rsidRDefault="0015045D" w:rsidP="0015045D">
      <w:pPr>
        <w:spacing w:after="0" w:line="240" w:lineRule="auto"/>
        <w:rPr>
          <w:rFonts w:ascii="Times New Roman" w:hAnsi="Times New Roman" w:cs="Times New Roman"/>
          <w:sz w:val="24"/>
        </w:rPr>
      </w:pPr>
      <w:r w:rsidRPr="00B72469">
        <w:rPr>
          <w:rFonts w:ascii="Times New Roman" w:hAnsi="Times New Roman" w:cs="Times New Roman"/>
          <w:noProof/>
          <w:sz w:val="24"/>
        </w:rPr>
        <w:t xml:space="preserve">Thus a sensor is added to the grid, allowed to publish the data on the grid and subscribed over the grid to receive the data from any sensor of your choice. </w:t>
      </w:r>
    </w:p>
    <w:p w14:paraId="0AFEC364" w14:textId="77777777" w:rsidR="0015045D" w:rsidRPr="00B72469" w:rsidRDefault="0015045D" w:rsidP="0015045D">
      <w:pPr>
        <w:spacing w:after="0" w:line="240" w:lineRule="auto"/>
        <w:rPr>
          <w:rFonts w:ascii="Times New Roman" w:hAnsi="Times New Roman" w:cs="Times New Roman"/>
          <w:sz w:val="24"/>
        </w:rPr>
      </w:pPr>
    </w:p>
    <w:p w14:paraId="0AFEC365" w14:textId="77777777" w:rsidR="00DC6DAD" w:rsidRPr="00B72469" w:rsidRDefault="00DC6DAD" w:rsidP="0015045D">
      <w:pPr>
        <w:spacing w:after="0" w:line="240" w:lineRule="auto"/>
        <w:rPr>
          <w:rFonts w:ascii="Times New Roman" w:hAnsi="Times New Roman" w:cs="Times New Roman"/>
          <w:sz w:val="24"/>
        </w:rPr>
      </w:pPr>
    </w:p>
    <w:p w14:paraId="0AFEC366" w14:textId="77777777" w:rsidR="00DC6DAD" w:rsidRPr="00B72469" w:rsidRDefault="00DC6DAD" w:rsidP="0015045D">
      <w:pPr>
        <w:spacing w:after="0" w:line="240" w:lineRule="auto"/>
        <w:rPr>
          <w:rFonts w:ascii="Times New Roman" w:hAnsi="Times New Roman" w:cs="Times New Roman"/>
          <w:sz w:val="24"/>
        </w:rPr>
      </w:pPr>
    </w:p>
    <w:p w14:paraId="0AFEC367" w14:textId="77777777" w:rsidR="00DC6DAD" w:rsidRPr="00B72469" w:rsidRDefault="00DC6DAD" w:rsidP="0015045D">
      <w:pPr>
        <w:spacing w:after="0" w:line="240" w:lineRule="auto"/>
        <w:rPr>
          <w:rFonts w:ascii="Times New Roman" w:hAnsi="Times New Roman" w:cs="Times New Roman"/>
          <w:sz w:val="24"/>
        </w:rPr>
      </w:pPr>
    </w:p>
    <w:p w14:paraId="0AFEC368" w14:textId="77777777" w:rsidR="00DC6DAD" w:rsidRPr="00B72469" w:rsidRDefault="00DC6DAD" w:rsidP="0015045D">
      <w:pPr>
        <w:spacing w:after="0" w:line="240" w:lineRule="auto"/>
        <w:rPr>
          <w:rFonts w:ascii="Times New Roman" w:hAnsi="Times New Roman" w:cs="Times New Roman"/>
          <w:sz w:val="24"/>
        </w:rPr>
      </w:pPr>
    </w:p>
    <w:p w14:paraId="0AFEC369" w14:textId="77777777" w:rsidR="00DC6DAD" w:rsidRPr="00B72469" w:rsidRDefault="00DC6DAD" w:rsidP="0015045D">
      <w:pPr>
        <w:spacing w:after="0" w:line="240" w:lineRule="auto"/>
        <w:rPr>
          <w:rFonts w:ascii="Times New Roman" w:hAnsi="Times New Roman" w:cs="Times New Roman"/>
          <w:sz w:val="24"/>
        </w:rPr>
      </w:pPr>
    </w:p>
    <w:p w14:paraId="0AFEC36A" w14:textId="77777777" w:rsidR="00DC6DAD" w:rsidRPr="00B72469" w:rsidRDefault="00DC6DAD" w:rsidP="0015045D">
      <w:pPr>
        <w:spacing w:after="0" w:line="240" w:lineRule="auto"/>
        <w:rPr>
          <w:rFonts w:ascii="Times New Roman" w:hAnsi="Times New Roman" w:cs="Times New Roman"/>
          <w:sz w:val="24"/>
        </w:rPr>
      </w:pPr>
    </w:p>
    <w:p w14:paraId="0AFEC36B" w14:textId="77777777" w:rsidR="00DC6DAD" w:rsidRPr="00B72469" w:rsidRDefault="00DC6DAD" w:rsidP="0015045D">
      <w:pPr>
        <w:spacing w:after="0" w:line="240" w:lineRule="auto"/>
        <w:rPr>
          <w:rFonts w:ascii="Times New Roman" w:hAnsi="Times New Roman" w:cs="Times New Roman"/>
          <w:sz w:val="24"/>
        </w:rPr>
      </w:pPr>
    </w:p>
    <w:p w14:paraId="0AFEC36C" w14:textId="77777777" w:rsidR="00DC6DAD" w:rsidRPr="00B72469" w:rsidRDefault="00DC6DAD" w:rsidP="0015045D">
      <w:pPr>
        <w:spacing w:after="0" w:line="240" w:lineRule="auto"/>
        <w:rPr>
          <w:rFonts w:ascii="Times New Roman" w:hAnsi="Times New Roman" w:cs="Times New Roman"/>
          <w:sz w:val="24"/>
        </w:rPr>
      </w:pPr>
    </w:p>
    <w:p w14:paraId="0AFEC36D" w14:textId="77777777" w:rsidR="00DC6DAD" w:rsidRPr="00B72469" w:rsidRDefault="00DC6DAD" w:rsidP="0015045D">
      <w:pPr>
        <w:spacing w:after="0" w:line="240" w:lineRule="auto"/>
        <w:rPr>
          <w:rFonts w:ascii="Times New Roman" w:hAnsi="Times New Roman" w:cs="Times New Roman"/>
          <w:sz w:val="24"/>
        </w:rPr>
      </w:pPr>
    </w:p>
    <w:p w14:paraId="0AFEC36E" w14:textId="77777777" w:rsidR="00DC6DAD" w:rsidRPr="00B72469" w:rsidRDefault="00DC6DAD" w:rsidP="0015045D">
      <w:pPr>
        <w:spacing w:after="0" w:line="240" w:lineRule="auto"/>
        <w:rPr>
          <w:rFonts w:ascii="Times New Roman" w:hAnsi="Times New Roman" w:cs="Times New Roman"/>
          <w:sz w:val="24"/>
        </w:rPr>
      </w:pPr>
    </w:p>
    <w:p w14:paraId="0AFEC36F" w14:textId="77777777" w:rsidR="00DC6DAD" w:rsidRPr="00B72469" w:rsidRDefault="00DC6DAD" w:rsidP="0015045D">
      <w:pPr>
        <w:spacing w:after="0" w:line="240" w:lineRule="auto"/>
        <w:rPr>
          <w:rFonts w:ascii="Times New Roman" w:hAnsi="Times New Roman" w:cs="Times New Roman"/>
          <w:sz w:val="24"/>
        </w:rPr>
      </w:pPr>
    </w:p>
    <w:p w14:paraId="0AFEC370" w14:textId="77777777" w:rsidR="00DC6DAD" w:rsidRPr="00B72469" w:rsidRDefault="00DC6DAD" w:rsidP="0015045D">
      <w:pPr>
        <w:spacing w:after="0" w:line="240" w:lineRule="auto"/>
        <w:rPr>
          <w:rFonts w:ascii="Times New Roman" w:hAnsi="Times New Roman" w:cs="Times New Roman"/>
          <w:sz w:val="24"/>
        </w:rPr>
      </w:pPr>
    </w:p>
    <w:p w14:paraId="0AFEC371" w14:textId="77777777" w:rsidR="0015045D" w:rsidRPr="00B72469" w:rsidRDefault="0015045D" w:rsidP="0015045D">
      <w:pPr>
        <w:pStyle w:val="ListParagraph"/>
        <w:widowControl/>
        <w:numPr>
          <w:ilvl w:val="0"/>
          <w:numId w:val="30"/>
        </w:numPr>
        <w:spacing w:after="0" w:line="240" w:lineRule="auto"/>
        <w:rPr>
          <w:rFonts w:ascii="Times New Roman" w:hAnsi="Times New Roman" w:cs="Times New Roman"/>
          <w:sz w:val="24"/>
        </w:rPr>
      </w:pPr>
      <w:bookmarkStart w:id="20" w:name="Integrating_Sensor"/>
      <w:r w:rsidRPr="00B72469">
        <w:rPr>
          <w:rFonts w:ascii="Times New Roman" w:hAnsi="Times New Roman" w:cs="Times New Roman"/>
          <w:b/>
          <w:sz w:val="24"/>
        </w:rPr>
        <w:t>Integrating the custom sensor with SGX framework</w:t>
      </w:r>
      <w:bookmarkEnd w:id="20"/>
    </w:p>
    <w:p w14:paraId="0AFEC372" w14:textId="77777777" w:rsidR="0015045D" w:rsidRPr="00B72469" w:rsidRDefault="0015045D" w:rsidP="0015045D">
      <w:pPr>
        <w:spacing w:after="0" w:line="240" w:lineRule="auto"/>
        <w:rPr>
          <w:rFonts w:ascii="Times New Roman" w:hAnsi="Times New Roman" w:cs="Times New Roman"/>
          <w:sz w:val="24"/>
        </w:rPr>
      </w:pPr>
      <w:r w:rsidRPr="00B72469">
        <w:rPr>
          <w:rFonts w:ascii="Times New Roman" w:hAnsi="Times New Roman" w:cs="Times New Roman"/>
          <w:sz w:val="24"/>
        </w:rPr>
        <w:t>Create a batch file for starting the sensor, which would look like:</w:t>
      </w:r>
    </w:p>
    <w:p w14:paraId="0AFEC373" w14:textId="77777777" w:rsidR="0015045D" w:rsidRPr="00B72469" w:rsidRDefault="0015045D" w:rsidP="0015045D">
      <w:pPr>
        <w:rPr>
          <w:rFonts w:ascii="Times New Roman" w:eastAsia="Times New Roman" w:hAnsi="Times New Roman" w:cs="Times New Roman"/>
          <w:kern w:val="24"/>
          <w:sz w:val="24"/>
          <w:szCs w:val="24"/>
        </w:rPr>
      </w:pPr>
      <w:r w:rsidRPr="00B72469">
        <w:rPr>
          <w:rFonts w:ascii="Times New Roman" w:hAnsi="Times New Roman" w:cs="Times New Roman"/>
          <w:noProof/>
          <w:sz w:val="24"/>
        </w:rPr>
        <mc:AlternateContent>
          <mc:Choice Requires="wps">
            <w:drawing>
              <wp:anchor distT="0" distB="0" distL="114300" distR="114300" simplePos="0" relativeHeight="251701248" behindDoc="0" locked="0" layoutInCell="1" allowOverlap="1" wp14:anchorId="0AFED3DE" wp14:editId="0AFED3DF">
                <wp:simplePos x="0" y="0"/>
                <wp:positionH relativeFrom="column">
                  <wp:posOffset>146050</wp:posOffset>
                </wp:positionH>
                <wp:positionV relativeFrom="paragraph">
                  <wp:posOffset>173355</wp:posOffset>
                </wp:positionV>
                <wp:extent cx="4857750" cy="2762250"/>
                <wp:effectExtent l="0" t="0" r="0" b="0"/>
                <wp:wrapNone/>
                <wp:docPr id="36" name="Content Placeholder 4"/>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4857750" cy="2762250"/>
                        </a:xfrm>
                        <a:prstGeom prst="rect">
                          <a:avLst/>
                        </a:prstGeom>
                        <a:noFill/>
                      </wps:spPr>
                      <wps:txbx>
                        <w:txbxContent>
                          <w:p w14:paraId="0AFED5A8" w14:textId="77777777" w:rsidR="003E65E7" w:rsidRPr="00933E49" w:rsidRDefault="003E65E7" w:rsidP="0015045D">
                            <w:pPr>
                              <w:pStyle w:val="NormalWeb"/>
                              <w:spacing w:before="58" w:after="0"/>
                              <w:rPr>
                                <w:rFonts w:asciiTheme="minorHAnsi" w:hAnsi="Calibri" w:cstheme="minorBidi"/>
                                <w:color w:val="000000" w:themeColor="text1"/>
                                <w:kern w:val="24"/>
                              </w:rPr>
                            </w:pPr>
                            <w:r w:rsidRPr="00933E49">
                              <w:rPr>
                                <w:rFonts w:asciiTheme="minorHAnsi" w:hAnsi="Calibri" w:cstheme="minorBidi"/>
                                <w:color w:val="000000" w:themeColor="text1"/>
                                <w:kern w:val="24"/>
                              </w:rPr>
                              <w:t>@echo off</w:t>
                            </w:r>
                          </w:p>
                          <w:p w14:paraId="0AFED5A9" w14:textId="77777777" w:rsidR="003E65E7" w:rsidRPr="00933E49" w:rsidRDefault="003E65E7" w:rsidP="0015045D">
                            <w:pPr>
                              <w:pStyle w:val="NormalWeb"/>
                              <w:spacing w:before="58" w:after="0"/>
                              <w:rPr>
                                <w:rFonts w:asciiTheme="minorHAnsi" w:hAnsi="Calibri" w:cstheme="minorBidi"/>
                                <w:color w:val="000000" w:themeColor="text1"/>
                                <w:kern w:val="24"/>
                              </w:rPr>
                            </w:pPr>
                            <w:r w:rsidRPr="00933E49">
                              <w:rPr>
                                <w:rFonts w:asciiTheme="minorHAnsi" w:hAnsi="Calibri" w:cstheme="minorBidi"/>
                                <w:color w:val="000000" w:themeColor="text1"/>
                                <w:kern w:val="24"/>
                              </w:rPr>
                              <w:t>:: Use this to launch a Quick Start Sensor! You must supply the sensor</w:t>
                            </w:r>
                          </w:p>
                          <w:p w14:paraId="0AFED5AA" w14:textId="77777777" w:rsidR="003E65E7" w:rsidRPr="00933E49" w:rsidRDefault="003E65E7" w:rsidP="0015045D">
                            <w:pPr>
                              <w:pStyle w:val="NormalWeb"/>
                              <w:spacing w:before="58" w:after="0"/>
                              <w:rPr>
                                <w:rFonts w:asciiTheme="minorHAnsi" w:hAnsi="Calibri" w:cstheme="minorBidi"/>
                                <w:color w:val="000000" w:themeColor="text1"/>
                                <w:kern w:val="24"/>
                              </w:rPr>
                            </w:pPr>
                            <w:proofErr w:type="gramStart"/>
                            <w:r w:rsidRPr="00933E49">
                              <w:rPr>
                                <w:rFonts w:asciiTheme="minorHAnsi" w:hAnsi="Calibri" w:cstheme="minorBidi"/>
                                <w:color w:val="000000" w:themeColor="text1"/>
                                <w:kern w:val="24"/>
                              </w:rPr>
                              <w:t>::</w:t>
                            </w:r>
                            <w:proofErr w:type="gramEnd"/>
                            <w:r w:rsidRPr="00933E49">
                              <w:rPr>
                                <w:rFonts w:asciiTheme="minorHAnsi" w:hAnsi="Calibri" w:cstheme="minorBidi"/>
                                <w:color w:val="000000" w:themeColor="text1"/>
                                <w:kern w:val="24"/>
                              </w:rPr>
                              <w:t xml:space="preserve"> properties from the command line or another script.</w:t>
                            </w:r>
                          </w:p>
                          <w:p w14:paraId="0AFED5AB" w14:textId="77777777" w:rsidR="003E65E7" w:rsidRPr="00933E49" w:rsidRDefault="003E65E7" w:rsidP="0015045D">
                            <w:pPr>
                              <w:pStyle w:val="NormalWeb"/>
                              <w:spacing w:before="58" w:after="0"/>
                              <w:rPr>
                                <w:rFonts w:asciiTheme="minorHAnsi" w:hAnsi="Calibri" w:cstheme="minorBidi"/>
                                <w:color w:val="000000" w:themeColor="text1"/>
                                <w:kern w:val="24"/>
                              </w:rPr>
                            </w:pPr>
                          </w:p>
                          <w:p w14:paraId="0AFED5AC" w14:textId="77777777" w:rsidR="003E65E7" w:rsidRPr="00933E49" w:rsidRDefault="003E65E7" w:rsidP="0015045D">
                            <w:pPr>
                              <w:pStyle w:val="NormalWeb"/>
                              <w:spacing w:before="58" w:after="0"/>
                              <w:rPr>
                                <w:rFonts w:asciiTheme="minorHAnsi" w:hAnsi="Calibri" w:cstheme="minorBidi"/>
                                <w:color w:val="000000" w:themeColor="text1"/>
                                <w:kern w:val="24"/>
                              </w:rPr>
                            </w:pPr>
                            <w:r w:rsidRPr="00933E49">
                              <w:rPr>
                                <w:rFonts w:asciiTheme="minorHAnsi" w:hAnsi="Calibri" w:cstheme="minorBidi"/>
                                <w:color w:val="000000" w:themeColor="text1"/>
                                <w:kern w:val="24"/>
                              </w:rPr>
                              <w:t>CALL setEnv.bat</w:t>
                            </w:r>
                          </w:p>
                          <w:p w14:paraId="0AFED5AD" w14:textId="77777777" w:rsidR="003E65E7" w:rsidRDefault="003E65E7" w:rsidP="0015045D">
                            <w:pPr>
                              <w:pStyle w:val="NormalWeb"/>
                              <w:spacing w:before="58" w:beforeAutospacing="0" w:after="0" w:afterAutospacing="0"/>
                            </w:pPr>
                            <w:proofErr w:type="gramStart"/>
                            <w:r w:rsidRPr="00933E49">
                              <w:rPr>
                                <w:rFonts w:asciiTheme="minorHAnsi" w:hAnsi="Calibri" w:cstheme="minorBidi"/>
                                <w:color w:val="000000" w:themeColor="text1"/>
                                <w:kern w:val="24"/>
                              </w:rPr>
                              <w:t>java</w:t>
                            </w:r>
                            <w:proofErr w:type="gramEnd"/>
                            <w:r w:rsidRPr="00933E49">
                              <w:rPr>
                                <w:rFonts w:asciiTheme="minorHAnsi" w:hAnsi="Calibri" w:cstheme="minorBidi"/>
                                <w:color w:val="000000" w:themeColor="text1"/>
                                <w:kern w:val="24"/>
                              </w:rPr>
                              <w:t xml:space="preserve"> "%JAVA_LIB%" -classpath %cp% </w:t>
                            </w:r>
                            <w:r w:rsidRPr="00E51A9A">
                              <w:rPr>
                                <w:rFonts w:hAnsi="Calibri"/>
                                <w:color w:val="000000" w:themeColor="text1"/>
                                <w:kern w:val="24"/>
                                <w:highlight w:val="lightGray"/>
                              </w:rPr>
                              <w:t>cgl.sensorcloud.quickstart.sensor</w:t>
                            </w:r>
                            <w:r w:rsidRPr="00933E49">
                              <w:rPr>
                                <w:rFonts w:asciiTheme="minorHAnsi" w:hAnsi="Calibri" w:cstheme="minorBidi"/>
                                <w:color w:val="000000" w:themeColor="text1"/>
                                <w:kern w:val="24"/>
                              </w:rPr>
                              <w:t>.</w:t>
                            </w:r>
                            <w:r w:rsidRPr="00E51A9A">
                              <w:rPr>
                                <w:rFonts w:hAnsi="Calibri"/>
                                <w:b/>
                                <w:color w:val="000000" w:themeColor="text1"/>
                                <w:kern w:val="24"/>
                              </w:rPr>
                              <w:t>QuickStartSensor</w:t>
                            </w:r>
                            <w:r w:rsidRPr="00933E49">
                              <w:rPr>
                                <w:rFonts w:asciiTheme="minorHAnsi" w:hAnsi="Calibri" w:cstheme="minorBidi"/>
                                <w:color w:val="000000" w:themeColor="text1"/>
                                <w:kern w:val="24"/>
                              </w:rPr>
                              <w:t xml:space="preserve"> %*</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id="Content Placeholder 4" o:spid="_x0000_s1085" style="position:absolute;margin-left:11.5pt;margin-top:13.65pt;width:382.5pt;height:21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" filled="f" stroked="f">
                <v:path arrowok="t"/>
                <o:lock v:ext="edit" grouping="t"/>
                <v:textbox>
                  <w:txbxContent>
                    <w:p w14:paraId="0AFED5A8" w14:textId="77777777" w:rsidR="003E65E7" w:rsidRPr="00933E49" w:rsidRDefault="003E65E7" w:rsidP="0015045D">
                      <w:pPr>
                        <w:pStyle w:val="NormalWeb"/>
                        <w:spacing w:before="58" w:after="0"/>
                        <w:rPr>
                          <w:rFonts w:asciiTheme="minorHAnsi" w:hAnsi="Calibri" w:cstheme="minorBidi"/>
                          <w:color w:val="000000" w:themeColor="text1"/>
                          <w:kern w:val="24"/>
                        </w:rPr>
                      </w:pPr>
                      <w:r w:rsidRPr="00933E49">
                        <w:rPr>
                          <w:rFonts w:asciiTheme="minorHAnsi" w:hAnsi="Calibri" w:cstheme="minorBidi"/>
                          <w:color w:val="000000" w:themeColor="text1"/>
                          <w:kern w:val="24"/>
                        </w:rPr>
                        <w:t>@echo off</w:t>
                      </w:r>
                    </w:p>
                    <w:p w14:paraId="0AFED5A9" w14:textId="77777777" w:rsidR="003E65E7" w:rsidRPr="00933E49" w:rsidRDefault="003E65E7" w:rsidP="0015045D">
                      <w:pPr>
                        <w:pStyle w:val="NormalWeb"/>
                        <w:spacing w:before="58" w:after="0"/>
                        <w:rPr>
                          <w:rFonts w:asciiTheme="minorHAnsi" w:hAnsi="Calibri" w:cstheme="minorBidi"/>
                          <w:color w:val="000000" w:themeColor="text1"/>
                          <w:kern w:val="24"/>
                        </w:rPr>
                      </w:pPr>
                      <w:r w:rsidRPr="00933E49">
                        <w:rPr>
                          <w:rFonts w:asciiTheme="minorHAnsi" w:hAnsi="Calibri" w:cstheme="minorBidi"/>
                          <w:color w:val="000000" w:themeColor="text1"/>
                          <w:kern w:val="24"/>
                        </w:rPr>
                        <w:t>:: Use this to launch a Quick Start Sensor! You must supply the sensor</w:t>
                      </w:r>
                    </w:p>
                    <w:p w14:paraId="0AFED5AA" w14:textId="77777777" w:rsidR="003E65E7" w:rsidRPr="00933E49" w:rsidRDefault="003E65E7" w:rsidP="0015045D">
                      <w:pPr>
                        <w:pStyle w:val="NormalWeb"/>
                        <w:spacing w:before="58" w:after="0"/>
                        <w:rPr>
                          <w:rFonts w:asciiTheme="minorHAnsi" w:hAnsi="Calibri" w:cstheme="minorBidi"/>
                          <w:color w:val="000000" w:themeColor="text1"/>
                          <w:kern w:val="24"/>
                        </w:rPr>
                      </w:pPr>
                      <w:proofErr w:type="gramStart"/>
                      <w:r w:rsidRPr="00933E49">
                        <w:rPr>
                          <w:rFonts w:asciiTheme="minorHAnsi" w:hAnsi="Calibri" w:cstheme="minorBidi"/>
                          <w:color w:val="000000" w:themeColor="text1"/>
                          <w:kern w:val="24"/>
                        </w:rPr>
                        <w:t>::</w:t>
                      </w:r>
                      <w:proofErr w:type="gramEnd"/>
                      <w:r w:rsidRPr="00933E49">
                        <w:rPr>
                          <w:rFonts w:asciiTheme="minorHAnsi" w:hAnsi="Calibri" w:cstheme="minorBidi"/>
                          <w:color w:val="000000" w:themeColor="text1"/>
                          <w:kern w:val="24"/>
                        </w:rPr>
                        <w:t xml:space="preserve"> properties from the command line or another script.</w:t>
                      </w:r>
                    </w:p>
                    <w:p w14:paraId="0AFED5AB" w14:textId="77777777" w:rsidR="003E65E7" w:rsidRPr="00933E49" w:rsidRDefault="003E65E7" w:rsidP="0015045D">
                      <w:pPr>
                        <w:pStyle w:val="NormalWeb"/>
                        <w:spacing w:before="58" w:after="0"/>
                        <w:rPr>
                          <w:rFonts w:asciiTheme="minorHAnsi" w:hAnsi="Calibri" w:cstheme="minorBidi"/>
                          <w:color w:val="000000" w:themeColor="text1"/>
                          <w:kern w:val="24"/>
                        </w:rPr>
                      </w:pPr>
                    </w:p>
                    <w:p w14:paraId="0AFED5AC" w14:textId="77777777" w:rsidR="003E65E7" w:rsidRPr="00933E49" w:rsidRDefault="003E65E7" w:rsidP="0015045D">
                      <w:pPr>
                        <w:pStyle w:val="NormalWeb"/>
                        <w:spacing w:before="58" w:after="0"/>
                        <w:rPr>
                          <w:rFonts w:asciiTheme="minorHAnsi" w:hAnsi="Calibri" w:cstheme="minorBidi"/>
                          <w:color w:val="000000" w:themeColor="text1"/>
                          <w:kern w:val="24"/>
                        </w:rPr>
                      </w:pPr>
                      <w:r w:rsidRPr="00933E49">
                        <w:rPr>
                          <w:rFonts w:asciiTheme="minorHAnsi" w:hAnsi="Calibri" w:cstheme="minorBidi"/>
                          <w:color w:val="000000" w:themeColor="text1"/>
                          <w:kern w:val="24"/>
                        </w:rPr>
                        <w:t>CALL setEnv.bat</w:t>
                      </w:r>
                    </w:p>
                    <w:p w14:paraId="0AFED5AD" w14:textId="77777777" w:rsidR="003E65E7" w:rsidRDefault="003E65E7" w:rsidP="0015045D">
                      <w:pPr>
                        <w:pStyle w:val="NormalWeb"/>
                        <w:spacing w:before="58" w:beforeAutospacing="0" w:after="0" w:afterAutospacing="0"/>
                      </w:pPr>
                      <w:proofErr w:type="gramStart"/>
                      <w:r w:rsidRPr="00933E49">
                        <w:rPr>
                          <w:rFonts w:asciiTheme="minorHAnsi" w:hAnsi="Calibri" w:cstheme="minorBidi"/>
                          <w:color w:val="000000" w:themeColor="text1"/>
                          <w:kern w:val="24"/>
                        </w:rPr>
                        <w:t>java</w:t>
                      </w:r>
                      <w:proofErr w:type="gramEnd"/>
                      <w:r w:rsidRPr="00933E49">
                        <w:rPr>
                          <w:rFonts w:asciiTheme="minorHAnsi" w:hAnsi="Calibri" w:cstheme="minorBidi"/>
                          <w:color w:val="000000" w:themeColor="text1"/>
                          <w:kern w:val="24"/>
                        </w:rPr>
                        <w:t xml:space="preserve"> "%JAVA_LIB%" -classpath %cp% </w:t>
                      </w:r>
                      <w:r w:rsidRPr="00E51A9A">
                        <w:rPr>
                          <w:rFonts w:hAnsi="Calibri"/>
                          <w:color w:val="000000" w:themeColor="text1"/>
                          <w:kern w:val="24"/>
                          <w:highlight w:val="lightGray"/>
                        </w:rPr>
                        <w:t>cgl.sensorcloud.quickstart.sensor</w:t>
                      </w:r>
                      <w:r w:rsidRPr="00933E49">
                        <w:rPr>
                          <w:rFonts w:asciiTheme="minorHAnsi" w:hAnsi="Calibri" w:cstheme="minorBidi"/>
                          <w:color w:val="000000" w:themeColor="text1"/>
                          <w:kern w:val="24"/>
                        </w:rPr>
                        <w:t>.</w:t>
                      </w:r>
                      <w:r w:rsidRPr="00E51A9A">
                        <w:rPr>
                          <w:rFonts w:hAnsi="Calibri"/>
                          <w:b/>
                          <w:color w:val="000000" w:themeColor="text1"/>
                          <w:kern w:val="24"/>
                        </w:rPr>
                        <w:t>QuickStartSensor</w:t>
                      </w:r>
                      <w:r w:rsidRPr="00933E49">
                        <w:rPr>
                          <w:rFonts w:asciiTheme="minorHAnsi" w:hAnsi="Calibri" w:cstheme="minorBidi"/>
                          <w:color w:val="000000" w:themeColor="text1"/>
                          <w:kern w:val="24"/>
                        </w:rPr>
                        <w:t xml:space="preserve"> %*</w:t>
                      </w:r>
                    </w:p>
                  </w:txbxContent>
                </v:textbox>
              </v:rect>
            </w:pict>
          </mc:Fallback>
        </mc:AlternateContent>
      </w:r>
    </w:p>
    <w:p w14:paraId="0AFEC374" w14:textId="77777777" w:rsidR="0015045D" w:rsidRPr="00B72469" w:rsidRDefault="0015045D" w:rsidP="0015045D">
      <w:pPr>
        <w:rPr>
          <w:rFonts w:ascii="Times New Roman" w:eastAsia="Times New Roman" w:hAnsi="Times New Roman" w:cs="Times New Roman"/>
          <w:kern w:val="24"/>
          <w:sz w:val="24"/>
          <w:szCs w:val="24"/>
        </w:rPr>
      </w:pPr>
    </w:p>
    <w:p w14:paraId="0AFEC375" w14:textId="77777777" w:rsidR="0015045D" w:rsidRPr="00B72469" w:rsidRDefault="0015045D" w:rsidP="0015045D">
      <w:pPr>
        <w:rPr>
          <w:rFonts w:ascii="Times New Roman" w:eastAsia="Times New Roman" w:hAnsi="Times New Roman" w:cs="Times New Roman"/>
          <w:kern w:val="24"/>
          <w:sz w:val="24"/>
          <w:szCs w:val="24"/>
        </w:rPr>
      </w:pPr>
    </w:p>
    <w:p w14:paraId="0AFEC376" w14:textId="77777777" w:rsidR="0015045D" w:rsidRPr="00B72469" w:rsidRDefault="0015045D" w:rsidP="0015045D">
      <w:pPr>
        <w:rPr>
          <w:rFonts w:ascii="Times New Roman" w:eastAsia="Times New Roman" w:hAnsi="Times New Roman" w:cs="Times New Roman"/>
          <w:kern w:val="24"/>
          <w:sz w:val="24"/>
          <w:szCs w:val="24"/>
        </w:rPr>
      </w:pPr>
    </w:p>
    <w:p w14:paraId="0AFEC377" w14:textId="77777777" w:rsidR="0015045D" w:rsidRPr="00B72469" w:rsidRDefault="0015045D" w:rsidP="0015045D">
      <w:pPr>
        <w:rPr>
          <w:rFonts w:ascii="Times New Roman" w:eastAsia="Times New Roman" w:hAnsi="Times New Roman" w:cs="Times New Roman"/>
          <w:kern w:val="24"/>
          <w:sz w:val="24"/>
          <w:szCs w:val="24"/>
        </w:rPr>
      </w:pPr>
    </w:p>
    <w:p w14:paraId="0AFEC378" w14:textId="77777777" w:rsidR="0015045D" w:rsidRPr="00B72469" w:rsidRDefault="0015045D" w:rsidP="0015045D">
      <w:pPr>
        <w:rPr>
          <w:rFonts w:ascii="Times New Roman" w:eastAsia="Times New Roman" w:hAnsi="Times New Roman" w:cs="Times New Roman"/>
          <w:kern w:val="24"/>
          <w:sz w:val="24"/>
          <w:szCs w:val="24"/>
        </w:rPr>
      </w:pPr>
    </w:p>
    <w:p w14:paraId="0AFEC379" w14:textId="77777777" w:rsidR="008E6AFE" w:rsidRPr="00B72469" w:rsidRDefault="008E6AFE" w:rsidP="008E6AFE">
      <w:pPr>
        <w:rPr>
          <w:rFonts w:ascii="Times New Roman" w:hAnsi="Times New Roman" w:cs="Times New Roman"/>
          <w:b/>
        </w:rPr>
      </w:pPr>
    </w:p>
    <w:p w14:paraId="0AFEC37A" w14:textId="77777777" w:rsidR="00DC6DAD" w:rsidRPr="00B72469" w:rsidRDefault="00DC6DAD" w:rsidP="008E6AFE">
      <w:pPr>
        <w:rPr>
          <w:rFonts w:ascii="Times New Roman" w:hAnsi="Times New Roman" w:cs="Times New Roman"/>
          <w:b/>
        </w:rPr>
      </w:pPr>
    </w:p>
    <w:p w14:paraId="0AFEC37B" w14:textId="77777777" w:rsidR="00DC6DAD" w:rsidRPr="00B72469" w:rsidRDefault="00DC6DAD" w:rsidP="008E6AFE">
      <w:pPr>
        <w:rPr>
          <w:rFonts w:ascii="Times New Roman" w:hAnsi="Times New Roman" w:cs="Times New Roman"/>
          <w:b/>
        </w:rPr>
      </w:pPr>
    </w:p>
    <w:p w14:paraId="0AFEC37C" w14:textId="77777777" w:rsidR="0015045D" w:rsidRPr="00B72469" w:rsidRDefault="0015045D" w:rsidP="003E65E7">
      <w:pPr>
        <w:pStyle w:val="ListParagraph"/>
        <w:numPr>
          <w:ilvl w:val="1"/>
          <w:numId w:val="71"/>
        </w:numPr>
        <w:rPr>
          <w:rFonts w:ascii="Times New Roman" w:hAnsi="Times New Roman" w:cs="Times New Roman"/>
          <w:b/>
        </w:rPr>
      </w:pPr>
      <w:bookmarkStart w:id="21" w:name="AdvanceDevelopSensors"/>
      <w:bookmarkEnd w:id="21"/>
      <w:r w:rsidRPr="00B72469">
        <w:rPr>
          <w:rFonts w:ascii="Times New Roman" w:hAnsi="Times New Roman" w:cs="Times New Roman"/>
          <w:b/>
          <w:sz w:val="28"/>
        </w:rPr>
        <w:t>Advanced Guide to develop sensors and clients</w:t>
      </w:r>
    </w:p>
    <w:p w14:paraId="0AFEC37D"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lastRenderedPageBreak/>
        <w:t xml:space="preserve">Before going in detail about this topic, let’s brush up a few things that are very important to publishing data over the grid. </w:t>
      </w:r>
    </w:p>
    <w:p w14:paraId="0AFEC37E" w14:textId="77777777" w:rsidR="0015045D" w:rsidRPr="00B72469" w:rsidRDefault="0015045D" w:rsidP="0015045D">
      <w:pPr>
        <w:widowControl/>
        <w:spacing w:after="0" w:line="240" w:lineRule="auto"/>
        <w:rPr>
          <w:rFonts w:ascii="Times New Roman" w:hAnsi="Times New Roman" w:cs="Times New Roman"/>
          <w:sz w:val="24"/>
        </w:rPr>
      </w:pPr>
    </w:p>
    <w:p w14:paraId="0AFEC37F" w14:textId="77777777" w:rsidR="0015045D" w:rsidRPr="00B72469" w:rsidRDefault="0015045D" w:rsidP="0015045D">
      <w:pPr>
        <w:widowControl/>
        <w:numPr>
          <w:ilvl w:val="0"/>
          <w:numId w:val="32"/>
        </w:numPr>
        <w:spacing w:after="0" w:line="240" w:lineRule="auto"/>
        <w:contextualSpacing/>
        <w:rPr>
          <w:rFonts w:ascii="Times New Roman" w:hAnsi="Times New Roman" w:cs="Times New Roman"/>
          <w:sz w:val="24"/>
        </w:rPr>
      </w:pPr>
      <w:r w:rsidRPr="00B72469">
        <w:rPr>
          <w:rFonts w:ascii="Times New Roman" w:hAnsi="Times New Roman" w:cs="Times New Roman"/>
          <w:sz w:val="24"/>
        </w:rPr>
        <w:t xml:space="preserve">The data is published using the NaradaBrokering messaging system. </w:t>
      </w:r>
    </w:p>
    <w:p w14:paraId="0AFEC380" w14:textId="77777777" w:rsidR="0015045D" w:rsidRPr="00B72469" w:rsidRDefault="0015045D" w:rsidP="0015045D">
      <w:pPr>
        <w:widowControl/>
        <w:numPr>
          <w:ilvl w:val="0"/>
          <w:numId w:val="32"/>
        </w:numPr>
        <w:spacing w:after="0" w:line="240" w:lineRule="auto"/>
        <w:contextualSpacing/>
        <w:rPr>
          <w:rFonts w:ascii="Times New Roman" w:hAnsi="Times New Roman" w:cs="Times New Roman"/>
          <w:sz w:val="24"/>
        </w:rPr>
      </w:pPr>
      <w:r w:rsidRPr="00B72469">
        <w:rPr>
          <w:rFonts w:ascii="Times New Roman" w:hAnsi="Times New Roman" w:cs="Times New Roman"/>
          <w:sz w:val="24"/>
        </w:rPr>
        <w:t xml:space="preserve">Every data is published over a particular topic in the NB messaging system. </w:t>
      </w:r>
    </w:p>
    <w:p w14:paraId="0AFEC381" w14:textId="77777777" w:rsidR="0015045D" w:rsidRPr="00B72469" w:rsidRDefault="0015045D" w:rsidP="0015045D">
      <w:pPr>
        <w:widowControl/>
        <w:numPr>
          <w:ilvl w:val="0"/>
          <w:numId w:val="32"/>
        </w:numPr>
        <w:spacing w:after="0" w:line="240" w:lineRule="auto"/>
        <w:contextualSpacing/>
        <w:rPr>
          <w:rFonts w:ascii="Times New Roman" w:hAnsi="Times New Roman" w:cs="Times New Roman"/>
          <w:sz w:val="24"/>
        </w:rPr>
      </w:pPr>
      <w:r w:rsidRPr="00B72469">
        <w:rPr>
          <w:rFonts w:ascii="Times New Roman" w:hAnsi="Times New Roman" w:cs="Times New Roman"/>
          <w:sz w:val="24"/>
        </w:rPr>
        <w:t xml:space="preserve">Data can be published either over a private topic or a public topic. </w:t>
      </w:r>
    </w:p>
    <w:p w14:paraId="0AFEC382" w14:textId="77777777" w:rsidR="0015045D" w:rsidRPr="00B72469" w:rsidRDefault="0015045D" w:rsidP="0015045D">
      <w:pPr>
        <w:widowControl/>
        <w:numPr>
          <w:ilvl w:val="0"/>
          <w:numId w:val="32"/>
        </w:numPr>
        <w:spacing w:after="0" w:line="240" w:lineRule="auto"/>
        <w:contextualSpacing/>
        <w:rPr>
          <w:rFonts w:ascii="Times New Roman" w:hAnsi="Times New Roman" w:cs="Times New Roman"/>
          <w:sz w:val="24"/>
        </w:rPr>
      </w:pPr>
      <w:r w:rsidRPr="00B72469">
        <w:rPr>
          <w:rFonts w:ascii="Times New Roman" w:hAnsi="Times New Roman" w:cs="Times New Roman"/>
          <w:sz w:val="24"/>
        </w:rPr>
        <w:t>Publishing a data on a public topic means, the data is published over the grid and the data reaches all the sensors available online. Handling those public data is up to the clients and sensors online.</w:t>
      </w:r>
    </w:p>
    <w:p w14:paraId="0AFEC383" w14:textId="77777777" w:rsidR="0015045D" w:rsidRPr="00B72469" w:rsidRDefault="0015045D" w:rsidP="0015045D">
      <w:pPr>
        <w:widowControl/>
        <w:numPr>
          <w:ilvl w:val="0"/>
          <w:numId w:val="32"/>
        </w:numPr>
        <w:spacing w:after="0" w:line="240" w:lineRule="auto"/>
        <w:contextualSpacing/>
        <w:rPr>
          <w:rFonts w:ascii="Times New Roman" w:hAnsi="Times New Roman" w:cs="Times New Roman"/>
          <w:sz w:val="24"/>
        </w:rPr>
      </w:pPr>
      <w:r w:rsidRPr="00B72469">
        <w:rPr>
          <w:rFonts w:ascii="Times New Roman" w:hAnsi="Times New Roman" w:cs="Times New Roman"/>
          <w:sz w:val="24"/>
        </w:rPr>
        <w:t xml:space="preserve">Publishing data over a private topic means, the data is actually sent to only those sensors/clients that are subscribed to the private topic.  </w:t>
      </w:r>
    </w:p>
    <w:p w14:paraId="0AFEC384" w14:textId="77777777" w:rsidR="0015045D" w:rsidRPr="00B72469" w:rsidRDefault="0015045D" w:rsidP="0015045D">
      <w:pPr>
        <w:widowControl/>
        <w:numPr>
          <w:ilvl w:val="0"/>
          <w:numId w:val="32"/>
        </w:numPr>
        <w:spacing w:after="0" w:line="240" w:lineRule="auto"/>
        <w:contextualSpacing/>
        <w:rPr>
          <w:rFonts w:ascii="Times New Roman" w:hAnsi="Times New Roman" w:cs="Times New Roman"/>
          <w:sz w:val="24"/>
        </w:rPr>
      </w:pPr>
      <w:r w:rsidRPr="00B72469">
        <w:rPr>
          <w:rFonts w:ascii="Times New Roman" w:hAnsi="Times New Roman" w:cs="Times New Roman"/>
          <w:sz w:val="24"/>
        </w:rPr>
        <w:t>There are two types of data that could be published. The control data and the sensor data</w:t>
      </w:r>
    </w:p>
    <w:p w14:paraId="0AFEC385"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t xml:space="preserve">Coming back to our original question, when a data is published over the grid it’s actually published with the help of the NBJmsInitilializer class in the Narada Brokering. </w:t>
      </w:r>
    </w:p>
    <w:p w14:paraId="0AFEC386" w14:textId="77777777" w:rsidR="0015045D" w:rsidRPr="00B72469" w:rsidRDefault="0015045D" w:rsidP="0015045D">
      <w:pPr>
        <w:widowControl/>
        <w:spacing w:after="0" w:line="240" w:lineRule="auto"/>
        <w:rPr>
          <w:rFonts w:ascii="Times New Roman" w:hAnsi="Times New Roman" w:cs="Times New Roman"/>
          <w:sz w:val="24"/>
        </w:rPr>
      </w:pPr>
    </w:p>
    <w:p w14:paraId="0AFEC387" w14:textId="77777777" w:rsidR="0015045D" w:rsidRPr="00B72469" w:rsidRDefault="0015045D" w:rsidP="0015045D">
      <w:pPr>
        <w:widowControl/>
        <w:spacing w:after="0" w:line="240" w:lineRule="auto"/>
        <w:rPr>
          <w:rFonts w:ascii="Times New Roman" w:hAnsi="Times New Roman" w:cs="Times New Roman"/>
          <w:b/>
          <w:sz w:val="24"/>
          <w:u w:val="single"/>
        </w:rPr>
      </w:pPr>
      <w:r w:rsidRPr="00B72469">
        <w:rPr>
          <w:rFonts w:ascii="Times New Roman" w:hAnsi="Times New Roman" w:cs="Times New Roman"/>
          <w:b/>
          <w:sz w:val="24"/>
          <w:u w:val="single"/>
        </w:rPr>
        <w:t>Creation of NBJmsInitilializer for Sensors</w:t>
      </w:r>
    </w:p>
    <w:p w14:paraId="0AFEC388"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t>The creation of this NBJmsInitilializer for sensors in SGX happens in the below fashion,</w:t>
      </w:r>
    </w:p>
    <w:p w14:paraId="0AFEC389"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t>SensorGridBroker ---initializes—SGLogic in which we create a new NaradaJMSBridge by passing all the connection properties, transport type, topic and the connection loss listener.  The NaradaJMSBridge class is responsible for creating this NBJmsInitializer.  The NaradaJMSBridge apart from creating the NBJmsInitializer it also takes care of creating publisher, publishing and subscribing messages to the Narada Brokering messaging system.</w:t>
      </w:r>
    </w:p>
    <w:p w14:paraId="0AFEC38A" w14:textId="77777777" w:rsidR="0015045D" w:rsidRPr="00B72469" w:rsidRDefault="0015045D" w:rsidP="0015045D">
      <w:pPr>
        <w:widowControl/>
        <w:spacing w:after="0" w:line="240" w:lineRule="auto"/>
        <w:rPr>
          <w:rFonts w:ascii="Times New Roman" w:hAnsi="Times New Roman" w:cs="Times New Roman"/>
          <w:sz w:val="24"/>
        </w:rPr>
      </w:pPr>
    </w:p>
    <w:p w14:paraId="0AFEC38B" w14:textId="77777777" w:rsidR="0015045D" w:rsidRPr="00B72469" w:rsidRDefault="0015045D" w:rsidP="0015045D">
      <w:pPr>
        <w:widowControl/>
        <w:spacing w:after="0" w:line="240" w:lineRule="auto"/>
        <w:rPr>
          <w:rFonts w:ascii="Times New Roman" w:hAnsi="Times New Roman" w:cs="Times New Roman"/>
          <w:b/>
          <w:sz w:val="24"/>
          <w:u w:val="single"/>
        </w:rPr>
      </w:pPr>
      <w:r w:rsidRPr="00B72469">
        <w:rPr>
          <w:rFonts w:ascii="Times New Roman" w:hAnsi="Times New Roman" w:cs="Times New Roman"/>
          <w:b/>
          <w:sz w:val="24"/>
          <w:u w:val="single"/>
        </w:rPr>
        <w:t xml:space="preserve">Creation of NBJmsInitilializer for Clients  </w:t>
      </w:r>
    </w:p>
    <w:p w14:paraId="0AFEC38C"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t>The creation of this NBJmsInitilializer for clients in SGX happens in the below fashion,</w:t>
      </w:r>
    </w:p>
    <w:p w14:paraId="0AFEC38D"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t>ClientGridBroker ---initializes—SGLogic, and similarly like the sensor in the previous section SGLogic encapsulates the creation and the working (publish/subscribe) of the NBJmsInitializer.</w:t>
      </w:r>
    </w:p>
    <w:p w14:paraId="0AFEC38E"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2272" behindDoc="0" locked="0" layoutInCell="1" allowOverlap="1" wp14:anchorId="0AFED3E0" wp14:editId="0AFED3E1">
                <wp:simplePos x="0" y="0"/>
                <wp:positionH relativeFrom="column">
                  <wp:posOffset>384810</wp:posOffset>
                </wp:positionH>
                <wp:positionV relativeFrom="paragraph">
                  <wp:posOffset>84455</wp:posOffset>
                </wp:positionV>
                <wp:extent cx="2412365" cy="339725"/>
                <wp:effectExtent l="0" t="0" r="26035" b="2222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2365" cy="339725"/>
                        </a:xfrm>
                        <a:prstGeom prst="rect">
                          <a:avLst/>
                        </a:prstGeom>
                        <a:solidFill>
                          <a:srgbClr val="9BBB59">
                            <a:lumMod val="40000"/>
                            <a:lumOff val="60000"/>
                            <a:alpha val="29000"/>
                          </a:srgbClr>
                        </a:solidFill>
                        <a:ln w="25400" cap="flat" cmpd="sng" algn="ctr">
                          <a:solidFill>
                            <a:srgbClr val="C0504D">
                              <a:lumMod val="40000"/>
                              <a:lumOff val="60000"/>
                            </a:srgbClr>
                          </a:solidFill>
                          <a:prstDash val="solid"/>
                        </a:ln>
                        <a:effectLst/>
                      </wps:spPr>
                      <wps:txbx>
                        <w:txbxContent>
                          <w:p w14:paraId="0AFED5AE" w14:textId="77777777" w:rsidR="003E65E7" w:rsidRPr="009F6ED6" w:rsidRDefault="003E65E7" w:rsidP="0015045D">
                            <w:pPr>
                              <w:rPr>
                                <w:rFonts w:asciiTheme="majorHAnsi" w:hAnsiTheme="majorHAnsi"/>
                              </w:rPr>
                            </w:pPr>
                            <w:r>
                              <w:t xml:space="preserve">        </w:t>
                            </w:r>
                            <w:r>
                              <w:tab/>
                            </w:r>
                            <w:r w:rsidRPr="009F6ED6">
                              <w:rPr>
                                <w:color w:val="000000" w:themeColor="text1"/>
                              </w:rPr>
                              <w:t xml:space="preserve">  </w:t>
                            </w:r>
                            <w:r w:rsidRPr="009F6ED6">
                              <w:rPr>
                                <w:rFonts w:asciiTheme="majorHAnsi" w:hAnsiTheme="majorHAnsi"/>
                                <w:color w:val="000000" w:themeColor="text1"/>
                              </w:rPr>
                              <w:t>SensorGrid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86" style="position:absolute;margin-left:30.3pt;margin-top:6.65pt;width:189.95pt;height:26.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" fillcolor="#d7e4bd" strokecolor="#e6b9b8" strokeweight="2pt">
                <v:fill opacity="19018f"/>
                <v:path arrowok="t"/>
                <v:textbox>
                  <w:txbxContent>
                    <w:p w14:paraId="0AFED5AE" w14:textId="77777777" w:rsidR="003E65E7" w:rsidRPr="009F6ED6" w:rsidRDefault="003E65E7" w:rsidP="0015045D">
                      <w:pPr>
                        <w:rPr>
                          <w:rFonts w:asciiTheme="majorHAnsi" w:hAnsiTheme="majorHAnsi"/>
                        </w:rPr>
                      </w:pPr>
                      <w:r>
                        <w:t xml:space="preserve">        </w:t>
                      </w:r>
                      <w:r>
                        <w:tab/>
                      </w:r>
                      <w:r w:rsidRPr="009F6ED6">
                        <w:rPr>
                          <w:color w:val="000000" w:themeColor="text1"/>
                        </w:rPr>
                        <w:t xml:space="preserve">  </w:t>
                      </w:r>
                      <w:r w:rsidRPr="009F6ED6">
                        <w:rPr>
                          <w:rFonts w:asciiTheme="majorHAnsi" w:hAnsiTheme="majorHAnsi"/>
                          <w:color w:val="000000" w:themeColor="text1"/>
                        </w:rPr>
                        <w:t>SensorGridBroker</w:t>
                      </w:r>
                    </w:p>
                  </w:txbxContent>
                </v:textbox>
              </v:rect>
            </w:pict>
          </mc:Fallback>
        </mc:AlternateContent>
      </w:r>
      <w:r w:rsidRPr="00B72469">
        <w:rPr>
          <w:rFonts w:ascii="Times New Roman" w:hAnsi="Times New Roman" w:cs="Times New Roman"/>
          <w:sz w:val="24"/>
        </w:rPr>
        <w:tab/>
      </w:r>
      <w:r w:rsidRPr="00B72469">
        <w:rPr>
          <w:rFonts w:ascii="Times New Roman" w:hAnsi="Times New Roman" w:cs="Times New Roman"/>
          <w:sz w:val="24"/>
        </w:rPr>
        <w:tab/>
      </w:r>
    </w:p>
    <w:p w14:paraId="0AFEC38F" w14:textId="77777777" w:rsidR="0015045D" w:rsidRPr="00B72469" w:rsidRDefault="0015045D" w:rsidP="0015045D">
      <w:pPr>
        <w:widowControl/>
        <w:spacing w:after="0" w:line="240" w:lineRule="auto"/>
        <w:rPr>
          <w:rFonts w:ascii="Times New Roman" w:hAnsi="Times New Roman" w:cs="Times New Roman"/>
          <w:sz w:val="24"/>
        </w:rPr>
      </w:pPr>
    </w:p>
    <w:p w14:paraId="0AFEC390"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3296" behindDoc="0" locked="0" layoutInCell="1" allowOverlap="1" wp14:anchorId="0AFED3E2" wp14:editId="0AFED3E3">
                <wp:simplePos x="0" y="0"/>
                <wp:positionH relativeFrom="column">
                  <wp:posOffset>1621790</wp:posOffset>
                </wp:positionH>
                <wp:positionV relativeFrom="paragraph">
                  <wp:posOffset>66675</wp:posOffset>
                </wp:positionV>
                <wp:extent cx="0" cy="340360"/>
                <wp:effectExtent l="59690" t="8255" r="54610" b="2286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036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8" o:spid="_x0000_s1026" type="#_x0000_t32" style="position:absolute;margin-left:127.7pt;margin-top:5.25pt;width:0;height:26.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">
                <v:stroke endarrow="block"/>
              </v:shape>
            </w:pict>
          </mc:Fallback>
        </mc:AlternateContent>
      </w:r>
    </w:p>
    <w:p w14:paraId="0AFEC391"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11488" behindDoc="0" locked="0" layoutInCell="1" allowOverlap="1" wp14:anchorId="0AFED3E4" wp14:editId="0AFED3E5">
                <wp:simplePos x="0" y="0"/>
                <wp:positionH relativeFrom="column">
                  <wp:posOffset>3136900</wp:posOffset>
                </wp:positionH>
                <wp:positionV relativeFrom="paragraph">
                  <wp:posOffset>85090</wp:posOffset>
                </wp:positionV>
                <wp:extent cx="2647315" cy="972185"/>
                <wp:effectExtent l="12700" t="5080" r="6985" b="13335"/>
                <wp:wrapNone/>
                <wp:docPr id="40"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7315" cy="972185"/>
                        </a:xfrm>
                        <a:prstGeom prst="roundRect">
                          <a:avLst>
                            <a:gd name="adj" fmla="val 16667"/>
                          </a:avLst>
                        </a:prstGeom>
                        <a:solidFill>
                          <a:srgbClr val="FFFFFF"/>
                        </a:solidFill>
                        <a:ln w="9525">
                          <a:solidFill>
                            <a:srgbClr val="000000"/>
                          </a:solidFill>
                          <a:round/>
                          <a:headEnd/>
                          <a:tailEnd/>
                        </a:ln>
                      </wps:spPr>
                      <wps:txbx>
                        <w:txbxContent>
                          <w:p w14:paraId="0AFED5AF" w14:textId="77777777" w:rsidR="003E65E7" w:rsidRPr="00787115" w:rsidRDefault="003E65E7" w:rsidP="0015045D">
                            <w:pPr>
                              <w:pStyle w:val="NoSpacing"/>
                              <w:numPr>
                                <w:ilvl w:val="0"/>
                                <w:numId w:val="33"/>
                              </w:numPr>
                              <w:rPr>
                                <w:rFonts w:ascii="Cambria" w:hAnsi="Cambria"/>
                                <w:sz w:val="24"/>
                              </w:rPr>
                            </w:pPr>
                            <w:r w:rsidRPr="00787115">
                              <w:rPr>
                                <w:rFonts w:ascii="Cambria" w:hAnsi="Cambria"/>
                                <w:sz w:val="24"/>
                              </w:rPr>
                              <w:t>Creates Publisher</w:t>
                            </w:r>
                          </w:p>
                          <w:p w14:paraId="0AFED5B0" w14:textId="77777777" w:rsidR="003E65E7" w:rsidRPr="00787115" w:rsidRDefault="003E65E7" w:rsidP="0015045D">
                            <w:pPr>
                              <w:pStyle w:val="NoSpacing"/>
                              <w:numPr>
                                <w:ilvl w:val="0"/>
                                <w:numId w:val="33"/>
                              </w:numPr>
                              <w:rPr>
                                <w:rFonts w:ascii="Cambria" w:hAnsi="Cambria"/>
                                <w:sz w:val="24"/>
                              </w:rPr>
                            </w:pPr>
                            <w:r w:rsidRPr="00787115">
                              <w:rPr>
                                <w:rFonts w:ascii="Cambria" w:hAnsi="Cambria"/>
                                <w:sz w:val="24"/>
                              </w:rPr>
                              <w:t>Subscribe</w:t>
                            </w:r>
                            <w:r>
                              <w:rPr>
                                <w:rFonts w:ascii="Cambria" w:hAnsi="Cambria"/>
                                <w:sz w:val="24"/>
                              </w:rPr>
                              <w:t>r</w:t>
                            </w:r>
                            <w:r w:rsidRPr="00787115">
                              <w:rPr>
                                <w:rFonts w:ascii="Cambria" w:hAnsi="Cambria"/>
                                <w:sz w:val="24"/>
                              </w:rPr>
                              <w:t xml:space="preserve">s  and un subscribers the data to </w:t>
                            </w:r>
                            <w:r w:rsidRPr="00787115">
                              <w:rPr>
                                <w:rFonts w:ascii="Cambria" w:hAnsi="Cambria"/>
                                <w:b/>
                                <w:sz w:val="24"/>
                              </w:rPr>
                              <w:t>javax.jms.MessageListen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0" o:spid="_x0000_s1087" style="position:absolute;margin-left:247pt;margin-top:6.7pt;width:208.45pt;height:76.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">
                <v:textbox>
                  <w:txbxContent>
                    <w:p w14:paraId="0AFED5AF" w14:textId="77777777" w:rsidR="003E65E7" w:rsidRPr="00787115" w:rsidRDefault="003E65E7" w:rsidP="0015045D">
                      <w:pPr>
                        <w:pStyle w:val="NoSpacing"/>
                        <w:numPr>
                          <w:ilvl w:val="0"/>
                          <w:numId w:val="33"/>
                        </w:numPr>
                        <w:rPr>
                          <w:rFonts w:ascii="Cambria" w:hAnsi="Cambria"/>
                          <w:sz w:val="24"/>
                        </w:rPr>
                      </w:pPr>
                      <w:r w:rsidRPr="00787115">
                        <w:rPr>
                          <w:rFonts w:ascii="Cambria" w:hAnsi="Cambria"/>
                          <w:sz w:val="24"/>
                        </w:rPr>
                        <w:t>Creates Publisher</w:t>
                      </w:r>
                    </w:p>
                    <w:p w14:paraId="0AFED5B0" w14:textId="77777777" w:rsidR="003E65E7" w:rsidRPr="00787115" w:rsidRDefault="003E65E7" w:rsidP="0015045D">
                      <w:pPr>
                        <w:pStyle w:val="NoSpacing"/>
                        <w:numPr>
                          <w:ilvl w:val="0"/>
                          <w:numId w:val="33"/>
                        </w:numPr>
                        <w:rPr>
                          <w:rFonts w:ascii="Cambria" w:hAnsi="Cambria"/>
                          <w:sz w:val="24"/>
                        </w:rPr>
                      </w:pPr>
                      <w:r w:rsidRPr="00787115">
                        <w:rPr>
                          <w:rFonts w:ascii="Cambria" w:hAnsi="Cambria"/>
                          <w:sz w:val="24"/>
                        </w:rPr>
                        <w:t>Subscribe</w:t>
                      </w:r>
                      <w:r>
                        <w:rPr>
                          <w:rFonts w:ascii="Cambria" w:hAnsi="Cambria"/>
                          <w:sz w:val="24"/>
                        </w:rPr>
                        <w:t>r</w:t>
                      </w:r>
                      <w:r w:rsidRPr="00787115">
                        <w:rPr>
                          <w:rFonts w:ascii="Cambria" w:hAnsi="Cambria"/>
                          <w:sz w:val="24"/>
                        </w:rPr>
                        <w:t xml:space="preserve">s  and un subscribers the data to </w:t>
                      </w:r>
                      <w:r w:rsidRPr="00787115">
                        <w:rPr>
                          <w:rFonts w:ascii="Cambria" w:hAnsi="Cambria"/>
                          <w:b/>
                          <w:sz w:val="24"/>
                        </w:rPr>
                        <w:t>javax.jms.MessageListener</w:t>
                      </w:r>
                    </w:p>
                  </w:txbxContent>
                </v:textbox>
              </v:roundrect>
            </w:pict>
          </mc:Fallback>
        </mc:AlternateContent>
      </w:r>
    </w:p>
    <w:p w14:paraId="0AFEC392"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4320" behindDoc="0" locked="0" layoutInCell="1" allowOverlap="1" wp14:anchorId="0AFED3E6" wp14:editId="0AFED3E7">
                <wp:simplePos x="0" y="0"/>
                <wp:positionH relativeFrom="column">
                  <wp:posOffset>420370</wp:posOffset>
                </wp:positionH>
                <wp:positionV relativeFrom="paragraph">
                  <wp:posOffset>34925</wp:posOffset>
                </wp:positionV>
                <wp:extent cx="2412365" cy="339725"/>
                <wp:effectExtent l="0" t="0" r="26035" b="2222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2365" cy="339725"/>
                        </a:xfrm>
                        <a:prstGeom prst="rect">
                          <a:avLst/>
                        </a:prstGeom>
                        <a:solidFill>
                          <a:srgbClr val="9BBB59">
                            <a:lumMod val="40000"/>
                            <a:lumOff val="60000"/>
                            <a:alpha val="29000"/>
                          </a:srgbClr>
                        </a:solidFill>
                        <a:ln w="25400" cap="flat" cmpd="sng" algn="ctr">
                          <a:solidFill>
                            <a:srgbClr val="C0504D">
                              <a:lumMod val="40000"/>
                              <a:lumOff val="60000"/>
                            </a:srgbClr>
                          </a:solidFill>
                          <a:prstDash val="solid"/>
                        </a:ln>
                        <a:effectLst/>
                      </wps:spPr>
                      <wps:txbx>
                        <w:txbxContent>
                          <w:p w14:paraId="0AFED5B1" w14:textId="77777777" w:rsidR="003E65E7" w:rsidRPr="009F6ED6" w:rsidRDefault="003E65E7" w:rsidP="0015045D">
                            <w:pPr>
                              <w:ind w:firstLine="720"/>
                              <w:rPr>
                                <w:rFonts w:asciiTheme="majorHAnsi" w:hAnsiTheme="majorHAnsi"/>
                                <w:color w:val="000000" w:themeColor="text1"/>
                              </w:rPr>
                            </w:pPr>
                            <w:r w:rsidRPr="009F6ED6">
                              <w:rPr>
                                <w:color w:val="000000" w:themeColor="text1"/>
                              </w:rPr>
                              <w:t xml:space="preserve">        </w:t>
                            </w:r>
                            <w:r w:rsidRPr="009F6ED6">
                              <w:rPr>
                                <w:color w:val="000000" w:themeColor="text1"/>
                              </w:rPr>
                              <w:tab/>
                            </w:r>
                            <w:r w:rsidRPr="009F6ED6">
                              <w:rPr>
                                <w:rFonts w:asciiTheme="majorHAnsi" w:hAnsiTheme="majorHAnsi"/>
                                <w:color w:val="000000" w:themeColor="text1"/>
                              </w:rPr>
                              <w:t>SG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88" style="position:absolute;margin-left:33.1pt;margin-top:2.75pt;width:189.95pt;height:26.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" fillcolor="#d7e4bd" strokecolor="#e6b9b8" strokeweight="2pt">
                <v:fill opacity="19018f"/>
                <v:path arrowok="t"/>
                <v:textbox>
                  <w:txbxContent>
                    <w:p w14:paraId="0AFED5B1" w14:textId="77777777" w:rsidR="003E65E7" w:rsidRPr="009F6ED6" w:rsidRDefault="003E65E7" w:rsidP="0015045D">
                      <w:pPr>
                        <w:ind w:firstLine="720"/>
                        <w:rPr>
                          <w:rFonts w:asciiTheme="majorHAnsi" w:hAnsiTheme="majorHAnsi"/>
                          <w:color w:val="000000" w:themeColor="text1"/>
                        </w:rPr>
                      </w:pPr>
                      <w:r w:rsidRPr="009F6ED6">
                        <w:rPr>
                          <w:color w:val="000000" w:themeColor="text1"/>
                        </w:rPr>
                        <w:t xml:space="preserve">        </w:t>
                      </w:r>
                      <w:r w:rsidRPr="009F6ED6">
                        <w:rPr>
                          <w:color w:val="000000" w:themeColor="text1"/>
                        </w:rPr>
                        <w:tab/>
                      </w:r>
                      <w:r w:rsidRPr="009F6ED6">
                        <w:rPr>
                          <w:rFonts w:asciiTheme="majorHAnsi" w:hAnsiTheme="majorHAnsi"/>
                          <w:color w:val="000000" w:themeColor="text1"/>
                        </w:rPr>
                        <w:t>SGLogic</w:t>
                      </w:r>
                    </w:p>
                  </w:txbxContent>
                </v:textbox>
              </v:rect>
            </w:pict>
          </mc:Fallback>
        </mc:AlternateContent>
      </w:r>
    </w:p>
    <w:p w14:paraId="0AFEC393"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9440" behindDoc="0" locked="0" layoutInCell="1" allowOverlap="1" wp14:anchorId="0AFED3E8" wp14:editId="0AFED3E9">
                <wp:simplePos x="0" y="0"/>
                <wp:positionH relativeFrom="column">
                  <wp:posOffset>2832735</wp:posOffset>
                </wp:positionH>
                <wp:positionV relativeFrom="paragraph">
                  <wp:posOffset>122555</wp:posOffset>
                </wp:positionV>
                <wp:extent cx="761365" cy="577215"/>
                <wp:effectExtent l="13335" t="57150" r="44450" b="1333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61365" cy="57721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 o:spid="_x0000_s1026" type="#_x0000_t32" style="position:absolute;margin-left:223.05pt;margin-top:9.65pt;width:59.95pt;height:45.4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">
                <v:stroke endarrow="block"/>
              </v:shape>
            </w:pict>
          </mc:Fallback>
        </mc:AlternateContent>
      </w:r>
    </w:p>
    <w:p w14:paraId="0AFEC394"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5344" behindDoc="0" locked="0" layoutInCell="1" allowOverlap="1" wp14:anchorId="0AFED3EA" wp14:editId="0AFED3EB">
                <wp:simplePos x="0" y="0"/>
                <wp:positionH relativeFrom="column">
                  <wp:posOffset>1632585</wp:posOffset>
                </wp:positionH>
                <wp:positionV relativeFrom="paragraph">
                  <wp:posOffset>17145</wp:posOffset>
                </wp:positionV>
                <wp:extent cx="0" cy="351790"/>
                <wp:effectExtent l="60960" t="6350" r="53340" b="2286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179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128.55pt;margin-top:1.35pt;width:0;height:27.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">
                <v:stroke endarrow="block"/>
              </v:shape>
            </w:pict>
          </mc:Fallback>
        </mc:AlternateContent>
      </w:r>
    </w:p>
    <w:p w14:paraId="0AFEC395" w14:textId="77777777" w:rsidR="0015045D" w:rsidRPr="00B72469" w:rsidRDefault="0015045D" w:rsidP="0015045D">
      <w:pPr>
        <w:widowControl/>
        <w:spacing w:after="0" w:line="240" w:lineRule="auto"/>
        <w:rPr>
          <w:rFonts w:ascii="Times New Roman" w:hAnsi="Times New Roman" w:cs="Times New Roman"/>
          <w:sz w:val="24"/>
        </w:rPr>
      </w:pPr>
    </w:p>
    <w:p w14:paraId="0AFEC396"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6368" behindDoc="0" locked="0" layoutInCell="1" allowOverlap="1" wp14:anchorId="0AFED3EC" wp14:editId="0AFED3ED">
                <wp:simplePos x="0" y="0"/>
                <wp:positionH relativeFrom="column">
                  <wp:posOffset>432435</wp:posOffset>
                </wp:positionH>
                <wp:positionV relativeFrom="paragraph">
                  <wp:posOffset>11430</wp:posOffset>
                </wp:positionV>
                <wp:extent cx="2412365" cy="339725"/>
                <wp:effectExtent l="0" t="0" r="26035" b="2222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2365" cy="339725"/>
                        </a:xfrm>
                        <a:prstGeom prst="rect">
                          <a:avLst/>
                        </a:prstGeom>
                        <a:solidFill>
                          <a:srgbClr val="9BBB59">
                            <a:lumMod val="40000"/>
                            <a:lumOff val="60000"/>
                            <a:alpha val="29000"/>
                          </a:srgbClr>
                        </a:solidFill>
                        <a:ln w="25400" cap="flat" cmpd="sng" algn="ctr">
                          <a:solidFill>
                            <a:srgbClr val="C0504D">
                              <a:lumMod val="40000"/>
                              <a:lumOff val="60000"/>
                            </a:srgbClr>
                          </a:solidFill>
                          <a:prstDash val="solid"/>
                        </a:ln>
                        <a:effectLst/>
                      </wps:spPr>
                      <wps:txbx>
                        <w:txbxContent>
                          <w:p w14:paraId="0AFED5B2" w14:textId="77777777" w:rsidR="003E65E7" w:rsidRPr="009F6ED6" w:rsidRDefault="003E65E7" w:rsidP="0015045D">
                            <w:pPr>
                              <w:ind w:firstLine="720"/>
                              <w:rPr>
                                <w:rFonts w:asciiTheme="majorHAnsi" w:hAnsiTheme="majorHAnsi"/>
                                <w:color w:val="000000" w:themeColor="text1"/>
                              </w:rPr>
                            </w:pPr>
                            <w:r w:rsidRPr="009F6ED6">
                              <w:rPr>
                                <w:color w:val="000000" w:themeColor="text1"/>
                              </w:rPr>
                              <w:t xml:space="preserve">        </w:t>
                            </w:r>
                            <w:r w:rsidRPr="009F6ED6">
                              <w:rPr>
                                <w:rFonts w:asciiTheme="majorHAnsi" w:hAnsiTheme="majorHAnsi"/>
                                <w:color w:val="000000" w:themeColor="text1"/>
                              </w:rPr>
                              <w:t>NaradaJMSBri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89" style="position:absolute;margin-left:34.05pt;margin-top:.9pt;width:189.95pt;height:26.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" fillcolor="#d7e4bd" strokecolor="#e6b9b8" strokeweight="2pt">
                <v:fill opacity="19018f"/>
                <v:path arrowok="t"/>
                <v:textbox>
                  <w:txbxContent>
                    <w:p w14:paraId="0AFED5B2" w14:textId="77777777" w:rsidR="003E65E7" w:rsidRPr="009F6ED6" w:rsidRDefault="003E65E7" w:rsidP="0015045D">
                      <w:pPr>
                        <w:ind w:firstLine="720"/>
                        <w:rPr>
                          <w:rFonts w:asciiTheme="majorHAnsi" w:hAnsiTheme="majorHAnsi"/>
                          <w:color w:val="000000" w:themeColor="text1"/>
                        </w:rPr>
                      </w:pPr>
                      <w:r w:rsidRPr="009F6ED6">
                        <w:rPr>
                          <w:color w:val="000000" w:themeColor="text1"/>
                        </w:rPr>
                        <w:t xml:space="preserve">        </w:t>
                      </w:r>
                      <w:r w:rsidRPr="009F6ED6">
                        <w:rPr>
                          <w:rFonts w:asciiTheme="majorHAnsi" w:hAnsiTheme="majorHAnsi"/>
                          <w:color w:val="000000" w:themeColor="text1"/>
                        </w:rPr>
                        <w:t>NaradaJMSBridge</w:t>
                      </w:r>
                    </w:p>
                  </w:txbxContent>
                </v:textbox>
              </v:rect>
            </w:pict>
          </mc:Fallback>
        </mc:AlternateContent>
      </w:r>
    </w:p>
    <w:p w14:paraId="0AFEC397"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8416" behindDoc="0" locked="0" layoutInCell="1" allowOverlap="1" wp14:anchorId="0AFED3EE" wp14:editId="0AFED3EF">
                <wp:simplePos x="0" y="0"/>
                <wp:positionH relativeFrom="column">
                  <wp:posOffset>1632585</wp:posOffset>
                </wp:positionH>
                <wp:positionV relativeFrom="paragraph">
                  <wp:posOffset>172720</wp:posOffset>
                </wp:positionV>
                <wp:extent cx="0" cy="351790"/>
                <wp:effectExtent l="60960" t="12065" r="53340" b="17145"/>
                <wp:wrapNone/>
                <wp:docPr id="288" name="Straight Arrow Connector 2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179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88" o:spid="_x0000_s1026" type="#_x0000_t32" style="position:absolute;margin-left:128.55pt;margin-top:13.6pt;width:0;height:27.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">
                <v:stroke endarrow="block"/>
              </v:shape>
            </w:pict>
          </mc:Fallback>
        </mc:AlternateContent>
      </w:r>
    </w:p>
    <w:p w14:paraId="0AFEC398"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b/>
          <w:noProof/>
          <w:sz w:val="24"/>
        </w:rPr>
        <mc:AlternateContent>
          <mc:Choice Requires="wps">
            <w:drawing>
              <wp:anchor distT="0" distB="0" distL="114300" distR="114300" simplePos="0" relativeHeight="251710464" behindDoc="0" locked="0" layoutInCell="1" allowOverlap="1" wp14:anchorId="0AFED3F0" wp14:editId="0AFED3F1">
                <wp:simplePos x="0" y="0"/>
                <wp:positionH relativeFrom="column">
                  <wp:posOffset>120770</wp:posOffset>
                </wp:positionH>
                <wp:positionV relativeFrom="paragraph">
                  <wp:posOffset>132787</wp:posOffset>
                </wp:positionV>
                <wp:extent cx="3478686" cy="1035170"/>
                <wp:effectExtent l="19050" t="0" r="45720" b="31750"/>
                <wp:wrapNone/>
                <wp:docPr id="289" name="Freeform 2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78686" cy="1035170"/>
                        </a:xfrm>
                        <a:custGeom>
                          <a:avLst/>
                          <a:gdLst>
                            <a:gd name="T0" fmla="*/ 55034817 w 43200"/>
                            <a:gd name="T1" fmla="*/ 52517964 h 43200"/>
                            <a:gd name="T2" fmla="*/ 25330314 w 43200"/>
                            <a:gd name="T3" fmla="*/ 50918984 h 43200"/>
                            <a:gd name="T4" fmla="*/ 81244755 w 43200"/>
                            <a:gd name="T5" fmla="*/ 70016576 h 43200"/>
                            <a:gd name="T6" fmla="*/ 68251161 w 43200"/>
                            <a:gd name="T7" fmla="*/ 70780975 h 43200"/>
                            <a:gd name="T8" fmla="*/ 193237694 w 43200"/>
                            <a:gd name="T9" fmla="*/ 78424822 h 43200"/>
                            <a:gd name="T10" fmla="*/ 185404026 w 43200"/>
                            <a:gd name="T11" fmla="*/ 74933949 h 43200"/>
                            <a:gd name="T12" fmla="*/ 338054590 w 43200"/>
                            <a:gd name="T13" fmla="*/ 69719676 h 43200"/>
                            <a:gd name="T14" fmla="*/ 334923441 w 43200"/>
                            <a:gd name="T15" fmla="*/ 73549594 h 43200"/>
                            <a:gd name="T16" fmla="*/ 400231223 w 43200"/>
                            <a:gd name="T17" fmla="*/ 46051774 h 43200"/>
                            <a:gd name="T18" fmla="*/ 438355774 w 43200"/>
                            <a:gd name="T19" fmla="*/ 60368463 h 43200"/>
                            <a:gd name="T20" fmla="*/ 490165663 w 43200"/>
                            <a:gd name="T21" fmla="*/ 30804166 h 43200"/>
                            <a:gd name="T22" fmla="*/ 473184901 w 43200"/>
                            <a:gd name="T23" fmla="*/ 36172913 h 43200"/>
                            <a:gd name="T24" fmla="*/ 449426064 w 43200"/>
                            <a:gd name="T25" fmla="*/ 10885966 h 43200"/>
                            <a:gd name="T26" fmla="*/ 450317275 w 43200"/>
                            <a:gd name="T27" fmla="*/ 13421912 h 43200"/>
                            <a:gd name="T28" fmla="*/ 340998077 w 43200"/>
                            <a:gd name="T29" fmla="*/ 7928744 h 43200"/>
                            <a:gd name="T30" fmla="*/ 349699457 w 43200"/>
                            <a:gd name="T31" fmla="*/ 4694642 h 43200"/>
                            <a:gd name="T32" fmla="*/ 259647741 w 43200"/>
                            <a:gd name="T33" fmla="*/ 9469543 h 43200"/>
                            <a:gd name="T34" fmla="*/ 263857765 w 43200"/>
                            <a:gd name="T35" fmla="*/ 6680859 h 43200"/>
                            <a:gd name="T36" fmla="*/ 164178155 w 43200"/>
                            <a:gd name="T37" fmla="*/ 10416498 h 43200"/>
                            <a:gd name="T38" fmla="*/ 179423276 w 43200"/>
                            <a:gd name="T39" fmla="*/ 13120981 h 43200"/>
                            <a:gd name="T40" fmla="*/ 48397408 w 43200"/>
                            <a:gd name="T41" fmla="*/ 31676906 h 43200"/>
                            <a:gd name="T42" fmla="*/ 45735362 w 43200"/>
                            <a:gd name="T43" fmla="*/ 28829997 h 43200"/>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43200" h="43200">
                              <a:moveTo>
                                <a:pt x="3900" y="14370"/>
                              </a:moveTo>
                              <a:cubicBezTo>
                                <a:pt x="3629" y="11657"/>
                                <a:pt x="4261" y="8921"/>
                                <a:pt x="5623" y="6907"/>
                              </a:cubicBezTo>
                              <a:cubicBezTo>
                                <a:pt x="7775" y="3726"/>
                                <a:pt x="11264" y="3017"/>
                                <a:pt x="14005" y="5202"/>
                              </a:cubicBezTo>
                              <a:cubicBezTo>
                                <a:pt x="15678" y="909"/>
                                <a:pt x="19914" y="22"/>
                                <a:pt x="22456" y="3432"/>
                              </a:cubicBezTo>
                              <a:cubicBezTo>
                                <a:pt x="23097" y="1683"/>
                                <a:pt x="24328" y="474"/>
                                <a:pt x="25749" y="200"/>
                              </a:cubicBezTo>
                              <a:cubicBezTo>
                                <a:pt x="27313" y="-102"/>
                                <a:pt x="28875" y="770"/>
                                <a:pt x="29833" y="2481"/>
                              </a:cubicBezTo>
                              <a:cubicBezTo>
                                <a:pt x="31215" y="267"/>
                                <a:pt x="33501" y="-460"/>
                                <a:pt x="35463" y="690"/>
                              </a:cubicBezTo>
                              <a:cubicBezTo>
                                <a:pt x="36958" y="1566"/>
                                <a:pt x="38030" y="3400"/>
                                <a:pt x="38318" y="5576"/>
                              </a:cubicBezTo>
                              <a:cubicBezTo>
                                <a:pt x="40046" y="6218"/>
                                <a:pt x="41422" y="7998"/>
                                <a:pt x="41982" y="10318"/>
                              </a:cubicBezTo>
                              <a:cubicBezTo>
                                <a:pt x="42389" y="12002"/>
                                <a:pt x="42331" y="13831"/>
                                <a:pt x="41818" y="15460"/>
                              </a:cubicBezTo>
                              <a:cubicBezTo>
                                <a:pt x="43079" y="17694"/>
                                <a:pt x="43520" y="20590"/>
                                <a:pt x="43016" y="23322"/>
                              </a:cubicBezTo>
                              <a:cubicBezTo>
                                <a:pt x="42346" y="26954"/>
                                <a:pt x="40128" y="29674"/>
                                <a:pt x="37404" y="30204"/>
                              </a:cubicBezTo>
                              <a:cubicBezTo>
                                <a:pt x="37391" y="32471"/>
                                <a:pt x="36658" y="34621"/>
                                <a:pt x="35395" y="36101"/>
                              </a:cubicBezTo>
                              <a:cubicBezTo>
                                <a:pt x="33476" y="38350"/>
                                <a:pt x="30704" y="38639"/>
                                <a:pt x="28555" y="36815"/>
                              </a:cubicBezTo>
                              <a:cubicBezTo>
                                <a:pt x="27860" y="39948"/>
                                <a:pt x="25999" y="42343"/>
                                <a:pt x="23667" y="43106"/>
                              </a:cubicBezTo>
                              <a:cubicBezTo>
                                <a:pt x="20919" y="44005"/>
                                <a:pt x="18051" y="42473"/>
                                <a:pt x="16480" y="39266"/>
                              </a:cubicBezTo>
                              <a:cubicBezTo>
                                <a:pt x="12772" y="42310"/>
                                <a:pt x="7956" y="40599"/>
                                <a:pt x="5804" y="35472"/>
                              </a:cubicBezTo>
                              <a:cubicBezTo>
                                <a:pt x="3690" y="35809"/>
                                <a:pt x="1705" y="34024"/>
                                <a:pt x="1110" y="31250"/>
                              </a:cubicBezTo>
                              <a:cubicBezTo>
                                <a:pt x="679" y="29243"/>
                                <a:pt x="1060" y="27077"/>
                                <a:pt x="2113" y="25551"/>
                              </a:cubicBezTo>
                              <a:cubicBezTo>
                                <a:pt x="619" y="24354"/>
                                <a:pt x="-213" y="22057"/>
                                <a:pt x="-5" y="19704"/>
                              </a:cubicBezTo>
                              <a:cubicBezTo>
                                <a:pt x="239" y="16949"/>
                                <a:pt x="1845" y="14791"/>
                                <a:pt x="3863" y="14507"/>
                              </a:cubicBezTo>
                              <a:cubicBezTo>
                                <a:pt x="3875" y="14461"/>
                                <a:pt x="3888" y="14416"/>
                                <a:pt x="3900" y="14370"/>
                              </a:cubicBezTo>
                              <a:close/>
                            </a:path>
                            <a:path w="43200" h="43200" fill="none">
                              <a:moveTo>
                                <a:pt x="4693" y="26177"/>
                              </a:moveTo>
                              <a:cubicBezTo>
                                <a:pt x="3809" y="26271"/>
                                <a:pt x="2925" y="25993"/>
                                <a:pt x="2160" y="25380"/>
                              </a:cubicBezTo>
                              <a:moveTo>
                                <a:pt x="6928" y="34899"/>
                              </a:moveTo>
                              <a:cubicBezTo>
                                <a:pt x="6573" y="35092"/>
                                <a:pt x="6200" y="35220"/>
                                <a:pt x="5820" y="35280"/>
                              </a:cubicBezTo>
                              <a:moveTo>
                                <a:pt x="16478" y="39090"/>
                              </a:moveTo>
                              <a:cubicBezTo>
                                <a:pt x="16211" y="38544"/>
                                <a:pt x="15987" y="37961"/>
                                <a:pt x="15810" y="37350"/>
                              </a:cubicBezTo>
                              <a:moveTo>
                                <a:pt x="28827" y="34751"/>
                              </a:moveTo>
                              <a:cubicBezTo>
                                <a:pt x="28788" y="35398"/>
                                <a:pt x="28698" y="36038"/>
                                <a:pt x="28560" y="36660"/>
                              </a:cubicBezTo>
                              <a:moveTo>
                                <a:pt x="34129" y="22954"/>
                              </a:moveTo>
                              <a:cubicBezTo>
                                <a:pt x="36133" y="24282"/>
                                <a:pt x="37398" y="27058"/>
                                <a:pt x="37380" y="30090"/>
                              </a:cubicBezTo>
                              <a:moveTo>
                                <a:pt x="41798" y="15354"/>
                              </a:moveTo>
                              <a:cubicBezTo>
                                <a:pt x="41473" y="16386"/>
                                <a:pt x="40978" y="17302"/>
                                <a:pt x="40350" y="18030"/>
                              </a:cubicBezTo>
                              <a:moveTo>
                                <a:pt x="38324" y="5426"/>
                              </a:moveTo>
                              <a:cubicBezTo>
                                <a:pt x="38379" y="5843"/>
                                <a:pt x="38405" y="6266"/>
                                <a:pt x="38400" y="6690"/>
                              </a:cubicBezTo>
                              <a:moveTo>
                                <a:pt x="29078" y="3952"/>
                              </a:moveTo>
                              <a:cubicBezTo>
                                <a:pt x="29267" y="3369"/>
                                <a:pt x="29516" y="2826"/>
                                <a:pt x="29820" y="2340"/>
                              </a:cubicBezTo>
                              <a:moveTo>
                                <a:pt x="22141" y="4720"/>
                              </a:moveTo>
                              <a:cubicBezTo>
                                <a:pt x="22218" y="4238"/>
                                <a:pt x="22339" y="3771"/>
                                <a:pt x="22500" y="3330"/>
                              </a:cubicBezTo>
                              <a:moveTo>
                                <a:pt x="14000" y="5192"/>
                              </a:moveTo>
                              <a:cubicBezTo>
                                <a:pt x="14472" y="5568"/>
                                <a:pt x="14908" y="6021"/>
                                <a:pt x="15300" y="6540"/>
                              </a:cubicBezTo>
                              <a:moveTo>
                                <a:pt x="4127" y="15789"/>
                              </a:moveTo>
                              <a:cubicBezTo>
                                <a:pt x="4024" y="15325"/>
                                <a:pt x="3948" y="14851"/>
                                <a:pt x="3900" y="14370"/>
                              </a:cubicBezTo>
                            </a:path>
                          </a:pathLst>
                        </a:custGeom>
                        <a:solidFill>
                          <a:sysClr val="windowText" lastClr="000000">
                            <a:lumMod val="50000"/>
                            <a:lumOff val="50000"/>
                            <a:alpha val="47842"/>
                          </a:sysClr>
                        </a:solidFill>
                        <a:ln w="25400">
                          <a:solidFill>
                            <a:srgbClr val="C0504D">
                              <a:lumMod val="20000"/>
                              <a:lumOff val="80000"/>
                            </a:srgbClr>
                          </a:solidFill>
                          <a:round/>
                          <a:headEnd/>
                          <a:tailEnd/>
                        </a:ln>
                      </wps:spPr>
                      <wps:txbx>
                        <w:txbxContent>
                          <w:p w14:paraId="0AFED5B3" w14:textId="77777777" w:rsidR="003E65E7" w:rsidRDefault="003E65E7" w:rsidP="0015045D">
                            <w:pPr>
                              <w:ind w:left="720" w:firstLine="720"/>
                            </w:pPr>
                          </w:p>
                          <w:p w14:paraId="0AFED5B4" w14:textId="77777777" w:rsidR="003E65E7" w:rsidRDefault="003E65E7" w:rsidP="0015045D">
                            <w:pPr>
                              <w:ind w:left="720" w:firstLine="720"/>
                            </w:pPr>
                            <w:r w:rsidRPr="009F6ED6">
                              <w:t>NBJmsInitilalizer</w:t>
                            </w:r>
                          </w:p>
                          <w:p w14:paraId="0AFED5B5" w14:textId="77777777" w:rsidR="003E65E7" w:rsidRPr="00787115" w:rsidRDefault="003E65E7" w:rsidP="0015045D">
                            <w:pPr>
                              <w:ind w:left="2160"/>
                              <w:rPr>
                                <w:rFonts w:asciiTheme="majorHAnsi" w:hAnsiTheme="majorHAnsi"/>
                                <w:b/>
                              </w:rPr>
                            </w:pPr>
                            <w:r w:rsidRPr="00787115">
                              <w:rPr>
                                <w:rFonts w:asciiTheme="majorHAnsi" w:hAnsiTheme="majorHAnsi"/>
                                <w:b/>
                              </w:rPr>
                              <w:t>NARADA BROKERING</w:t>
                            </w:r>
                          </w:p>
                          <w:p w14:paraId="0AFED5B6" w14:textId="77777777" w:rsidR="003E65E7" w:rsidRPr="009F6ED6" w:rsidRDefault="003E65E7" w:rsidP="0015045D">
                            <w:pPr>
                              <w:ind w:left="720" w:firstLine="720"/>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Freeform 289" o:spid="_x0000_s1090" style="position:absolute;margin-left:9.5pt;margin-top:10.45pt;width:273.9pt;height:8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7f7f7f" strokecolor="#f2dcdb" strokeweight="2pt">
                <v:fill opacity="31354f"/>
                <v:stroke joinstyle="round"/>
                <v:formulas/>
                <v:path arrowok="t" o:connecttype="custom" o:connectlocs="2147483647,1258449555;2039727053,1220134367;2147483647,1677755995;2147483647,1696072729;2147483647,1879236643;2147483647,1795587407;2147483647,1670641597;2147483647,1762415121;2147483647,1103504974;2147483647,1446565320;2147483647,738137697;2147483647,866785054;2147483647,260852440;2147483647,321619459;2147483647,189990693;2147483647,112494272;2147483647,226911732;2147483647,160088537;2147483647,249602922;2147483647,314408470;2147483647,759050527;2147483647,690832130" o:connectangles="0,0,0,0,0,0,0,0,0,0,0,0,0,0,0,0,0,0,0,0,0,0" textboxrect="0,0,43200,43200"/>
                <v:textbox>
                  <w:txbxContent>
                    <w:p w14:paraId="0AFED5B3" w14:textId="77777777" w:rsidR="003E65E7" w:rsidRDefault="003E65E7" w:rsidP="0015045D">
                      <w:pPr>
                        <w:ind w:left="720" w:firstLine="720"/>
                      </w:pPr>
                    </w:p>
                    <w:p w14:paraId="0AFED5B4" w14:textId="77777777" w:rsidR="003E65E7" w:rsidRDefault="003E65E7" w:rsidP="0015045D">
                      <w:pPr>
                        <w:ind w:left="720" w:firstLine="720"/>
                      </w:pPr>
                      <w:r w:rsidRPr="009F6ED6">
                        <w:t>NBJmsInitilalizer</w:t>
                      </w:r>
                    </w:p>
                    <w:p w14:paraId="0AFED5B5" w14:textId="77777777" w:rsidR="003E65E7" w:rsidRPr="00787115" w:rsidRDefault="003E65E7" w:rsidP="0015045D">
                      <w:pPr>
                        <w:ind w:left="2160"/>
                        <w:rPr>
                          <w:rFonts w:asciiTheme="majorHAnsi" w:hAnsiTheme="majorHAnsi"/>
                          <w:b/>
                        </w:rPr>
                      </w:pPr>
                      <w:r w:rsidRPr="00787115">
                        <w:rPr>
                          <w:rFonts w:asciiTheme="majorHAnsi" w:hAnsiTheme="majorHAnsi"/>
                          <w:b/>
                        </w:rPr>
                        <w:t>NARADA BROKERING</w:t>
                      </w:r>
                    </w:p>
                    <w:p w14:paraId="0AFED5B6" w14:textId="77777777" w:rsidR="003E65E7" w:rsidRPr="009F6ED6" w:rsidRDefault="003E65E7" w:rsidP="0015045D">
                      <w:pPr>
                        <w:ind w:left="720" w:firstLine="720"/>
                      </w:pPr>
                    </w:p>
                  </w:txbxContent>
                </v:textbox>
              </v:shape>
            </w:pict>
          </mc:Fallback>
        </mc:AlternateContent>
      </w:r>
    </w:p>
    <w:p w14:paraId="0AFEC399" w14:textId="77777777" w:rsidR="0015045D" w:rsidRPr="00B72469" w:rsidRDefault="0015045D" w:rsidP="0015045D">
      <w:pPr>
        <w:widowControl/>
        <w:spacing w:after="0" w:line="240" w:lineRule="auto"/>
        <w:rPr>
          <w:rFonts w:ascii="Times New Roman" w:hAnsi="Times New Roman" w:cs="Times New Roman"/>
          <w:sz w:val="24"/>
        </w:rPr>
      </w:pPr>
    </w:p>
    <w:p w14:paraId="0AFEC39A"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noProof/>
          <w:sz w:val="24"/>
        </w:rPr>
        <mc:AlternateContent>
          <mc:Choice Requires="wps">
            <w:drawing>
              <wp:anchor distT="0" distB="0" distL="114300" distR="114300" simplePos="0" relativeHeight="251707392" behindDoc="0" locked="0" layoutInCell="1" allowOverlap="1" wp14:anchorId="0AFED3F2" wp14:editId="0AFED3F3">
                <wp:simplePos x="0" y="0"/>
                <wp:positionH relativeFrom="column">
                  <wp:posOffset>432435</wp:posOffset>
                </wp:positionH>
                <wp:positionV relativeFrom="paragraph">
                  <wp:posOffset>70809</wp:posOffset>
                </wp:positionV>
                <wp:extent cx="2412365" cy="339725"/>
                <wp:effectExtent l="0" t="0" r="26035" b="22225"/>
                <wp:wrapNone/>
                <wp:docPr id="292" name="Rectangle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2365" cy="339725"/>
                        </a:xfrm>
                        <a:prstGeom prst="rect">
                          <a:avLst/>
                        </a:prstGeom>
                        <a:solidFill>
                          <a:srgbClr val="9BBB59">
                            <a:lumMod val="40000"/>
                            <a:lumOff val="60000"/>
                            <a:alpha val="29000"/>
                          </a:srgbClr>
                        </a:solidFill>
                        <a:ln w="25400" cap="flat" cmpd="sng" algn="ctr">
                          <a:solidFill>
                            <a:srgbClr val="C0504D">
                              <a:lumMod val="40000"/>
                              <a:lumOff val="60000"/>
                            </a:srgbClr>
                          </a:solidFill>
                          <a:prstDash val="solid"/>
                        </a:ln>
                        <a:effectLst/>
                      </wps:spPr>
                      <wps:txbx>
                        <w:txbxContent>
                          <w:p w14:paraId="0AFED5B7" w14:textId="77777777" w:rsidR="003E65E7" w:rsidRPr="00787115" w:rsidRDefault="003E65E7" w:rsidP="0015045D">
                            <w:pPr>
                              <w:ind w:firstLine="720"/>
                              <w:rPr>
                                <w:rFonts w:asciiTheme="majorHAnsi" w:hAnsiTheme="majorHAnsi"/>
                              </w:rPr>
                            </w:pPr>
                            <w:r>
                              <w:t xml:space="preserve">        </w:t>
                            </w:r>
                            <w:r>
                              <w:rPr>
                                <w:rFonts w:asciiTheme="majorHAnsi" w:hAnsiTheme="majorHAnsi"/>
                              </w:rPr>
                              <w:t>NBJmsInitial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2" o:spid="_x0000_s1091" style="position:absolute;margin-left:34.05pt;margin-top:5.6pt;width:189.95pt;height:26.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" fillcolor="#d7e4bd" strokecolor="#e6b9b8" strokeweight="2pt">
                <v:fill opacity="19018f"/>
                <v:path arrowok="t"/>
                <v:textbox>
                  <w:txbxContent>
                    <w:p w14:paraId="0AFED5B7" w14:textId="77777777" w:rsidR="003E65E7" w:rsidRPr="00787115" w:rsidRDefault="003E65E7" w:rsidP="0015045D">
                      <w:pPr>
                        <w:ind w:firstLine="720"/>
                        <w:rPr>
                          <w:rFonts w:asciiTheme="majorHAnsi" w:hAnsiTheme="majorHAnsi"/>
                        </w:rPr>
                      </w:pPr>
                      <w:r>
                        <w:t xml:space="preserve">        </w:t>
                      </w:r>
                      <w:r>
                        <w:rPr>
                          <w:rFonts w:asciiTheme="majorHAnsi" w:hAnsiTheme="majorHAnsi"/>
                        </w:rPr>
                        <w:t>NBJmsInitializer</w:t>
                      </w:r>
                    </w:p>
                  </w:txbxContent>
                </v:textbox>
              </v:rect>
            </w:pict>
          </mc:Fallback>
        </mc:AlternateContent>
      </w:r>
    </w:p>
    <w:p w14:paraId="0AFEC39B" w14:textId="77777777" w:rsidR="0015045D" w:rsidRPr="00B72469" w:rsidRDefault="0015045D" w:rsidP="0015045D">
      <w:pPr>
        <w:widowControl/>
        <w:spacing w:after="0" w:line="240" w:lineRule="auto"/>
        <w:rPr>
          <w:rFonts w:ascii="Times New Roman" w:hAnsi="Times New Roman" w:cs="Times New Roman"/>
          <w:sz w:val="24"/>
        </w:rPr>
      </w:pPr>
    </w:p>
    <w:p w14:paraId="0AFEC39C" w14:textId="77777777" w:rsidR="0015045D" w:rsidRPr="00B72469" w:rsidRDefault="0015045D" w:rsidP="0015045D">
      <w:pPr>
        <w:widowControl/>
        <w:spacing w:after="0" w:line="240" w:lineRule="auto"/>
        <w:rPr>
          <w:rFonts w:ascii="Times New Roman" w:hAnsi="Times New Roman" w:cs="Times New Roman"/>
          <w:sz w:val="16"/>
          <w:szCs w:val="16"/>
        </w:rPr>
      </w:pPr>
      <w:r w:rsidRPr="00B72469">
        <w:rPr>
          <w:rFonts w:ascii="Times New Roman" w:hAnsi="Times New Roman" w:cs="Times New Roman"/>
          <w:sz w:val="16"/>
          <w:szCs w:val="16"/>
        </w:rPr>
        <w:t xml:space="preserve">                                                                                                                                               </w:t>
      </w:r>
    </w:p>
    <w:p w14:paraId="0AFEC39D" w14:textId="77777777" w:rsidR="0015045D" w:rsidRPr="00B72469" w:rsidRDefault="0015045D" w:rsidP="0015045D">
      <w:pPr>
        <w:widowControl/>
        <w:spacing w:after="0" w:line="240" w:lineRule="auto"/>
        <w:rPr>
          <w:rFonts w:ascii="Times New Roman" w:hAnsi="Times New Roman" w:cs="Times New Roman"/>
          <w:sz w:val="16"/>
          <w:szCs w:val="16"/>
        </w:rPr>
      </w:pPr>
      <w:r w:rsidRPr="00B72469">
        <w:rPr>
          <w:rFonts w:ascii="Times New Roman" w:hAnsi="Times New Roman" w:cs="Times New Roman"/>
          <w:sz w:val="16"/>
          <w:szCs w:val="16"/>
        </w:rPr>
        <w:t xml:space="preserve">                               </w:t>
      </w:r>
    </w:p>
    <w:p w14:paraId="0AFEC39E" w14:textId="77777777" w:rsidR="0015045D" w:rsidRPr="00B72469" w:rsidRDefault="0015045D" w:rsidP="0015045D">
      <w:pPr>
        <w:widowControl/>
        <w:spacing w:after="0" w:line="240" w:lineRule="auto"/>
        <w:rPr>
          <w:rFonts w:ascii="Times New Roman" w:hAnsi="Times New Roman" w:cs="Times New Roman"/>
          <w:sz w:val="16"/>
          <w:szCs w:val="16"/>
        </w:rPr>
      </w:pPr>
      <w:r w:rsidRPr="00B72469">
        <w:rPr>
          <w:rFonts w:ascii="Times New Roman" w:hAnsi="Times New Roman" w:cs="Times New Roman"/>
          <w:sz w:val="16"/>
          <w:szCs w:val="16"/>
        </w:rPr>
        <w:t xml:space="preserve">                  </w:t>
      </w:r>
    </w:p>
    <w:p w14:paraId="0AFEC39F" w14:textId="77777777" w:rsidR="0015045D" w:rsidRPr="00B72469" w:rsidRDefault="0015045D" w:rsidP="0015045D">
      <w:pPr>
        <w:widowControl/>
        <w:spacing w:after="0" w:line="240" w:lineRule="auto"/>
        <w:rPr>
          <w:rFonts w:ascii="Times New Roman" w:hAnsi="Times New Roman" w:cs="Times New Roman"/>
          <w:sz w:val="16"/>
          <w:szCs w:val="16"/>
        </w:rPr>
      </w:pPr>
      <w:r w:rsidRPr="00B72469">
        <w:rPr>
          <w:rFonts w:ascii="Times New Roman" w:hAnsi="Times New Roman" w:cs="Times New Roman"/>
          <w:sz w:val="16"/>
          <w:szCs w:val="16"/>
        </w:rPr>
        <w:t xml:space="preserve">                                            </w:t>
      </w:r>
    </w:p>
    <w:p w14:paraId="0AFEC3A0" w14:textId="77777777" w:rsidR="0015045D" w:rsidRPr="00B72469" w:rsidRDefault="0015045D" w:rsidP="0015045D">
      <w:pPr>
        <w:widowControl/>
        <w:spacing w:after="0" w:line="240" w:lineRule="auto"/>
        <w:rPr>
          <w:rFonts w:ascii="Times New Roman" w:hAnsi="Times New Roman" w:cs="Times New Roman"/>
          <w:sz w:val="16"/>
          <w:szCs w:val="16"/>
        </w:rPr>
      </w:pPr>
      <w:r w:rsidRPr="00B72469">
        <w:rPr>
          <w:rFonts w:ascii="Times New Roman" w:hAnsi="Times New Roman" w:cs="Times New Roman"/>
          <w:sz w:val="16"/>
          <w:szCs w:val="16"/>
        </w:rPr>
        <w:t xml:space="preserve">                                                 </w:t>
      </w:r>
      <w:r w:rsidRPr="00B72469">
        <w:rPr>
          <w:rFonts w:ascii="Times New Roman" w:hAnsi="Times New Roman" w:cs="Times New Roman"/>
          <w:sz w:val="24"/>
        </w:rPr>
        <w:t>Fig 1.0</w:t>
      </w:r>
      <w:r w:rsidRPr="00B72469">
        <w:rPr>
          <w:rFonts w:ascii="Times New Roman" w:hAnsi="Times New Roman" w:cs="Times New Roman"/>
        </w:rPr>
        <w:t xml:space="preserve"> </w:t>
      </w:r>
      <w:r w:rsidRPr="00B72469">
        <w:rPr>
          <w:rFonts w:ascii="Times New Roman" w:hAnsi="Times New Roman" w:cs="Times New Roman"/>
          <w:sz w:val="24"/>
        </w:rPr>
        <w:t>NaradaJmsBridge</w:t>
      </w:r>
      <w:r w:rsidRPr="00B72469">
        <w:rPr>
          <w:rFonts w:ascii="Times New Roman" w:eastAsiaTheme="majorEastAsia" w:hAnsi="Times New Roman" w:cs="Times New Roman"/>
          <w:b/>
          <w:bCs/>
          <w:sz w:val="28"/>
          <w:szCs w:val="28"/>
        </w:rPr>
        <w:tab/>
      </w:r>
    </w:p>
    <w:p w14:paraId="0AFEC3A1"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r w:rsidRPr="00B72469">
        <w:rPr>
          <w:rFonts w:ascii="Times New Roman" w:eastAsiaTheme="majorEastAsia" w:hAnsi="Times New Roman" w:cs="Times New Roman"/>
          <w:b/>
          <w:bCs/>
          <w:sz w:val="28"/>
          <w:szCs w:val="28"/>
        </w:rPr>
        <w:lastRenderedPageBreak/>
        <w:t xml:space="preserve">How the Data is being published over the Grid? </w:t>
      </w:r>
    </w:p>
    <w:p w14:paraId="0AFEC3A2" w14:textId="77777777" w:rsidR="0015045D" w:rsidRPr="00B72469" w:rsidRDefault="0015045D" w:rsidP="0015045D">
      <w:pPr>
        <w:widowControl/>
        <w:spacing w:after="0" w:line="240" w:lineRule="auto"/>
        <w:rPr>
          <w:rFonts w:ascii="Times New Roman" w:hAnsi="Times New Roman" w:cs="Times New Roman"/>
          <w:sz w:val="24"/>
        </w:rPr>
      </w:pPr>
    </w:p>
    <w:p w14:paraId="0AFEC3A3" w14:textId="77777777" w:rsidR="0015045D" w:rsidRPr="00B72469" w:rsidRDefault="0015045D" w:rsidP="0015045D">
      <w:pPr>
        <w:widowControl/>
        <w:spacing w:after="0" w:line="240" w:lineRule="auto"/>
        <w:rPr>
          <w:rFonts w:ascii="Times New Roman" w:hAnsi="Times New Roman" w:cs="Times New Roman"/>
          <w:b/>
          <w:sz w:val="24"/>
        </w:rPr>
      </w:pPr>
      <w:r w:rsidRPr="00B72469">
        <w:rPr>
          <w:rFonts w:ascii="Times New Roman" w:hAnsi="Times New Roman" w:cs="Times New Roman"/>
          <w:b/>
          <w:sz w:val="24"/>
        </w:rPr>
        <w:t>Publishing a Sensor Data</w:t>
      </w:r>
    </w:p>
    <w:p w14:paraId="0AFEC3A4" w14:textId="77777777" w:rsidR="0015045D" w:rsidRPr="00B72469" w:rsidRDefault="0015045D" w:rsidP="0015045D">
      <w:pPr>
        <w:widowControl/>
        <w:spacing w:after="0" w:line="240" w:lineRule="auto"/>
        <w:rPr>
          <w:rFonts w:ascii="Times New Roman" w:hAnsi="Times New Roman" w:cs="Times New Roman"/>
          <w:sz w:val="24"/>
        </w:rPr>
      </w:pPr>
    </w:p>
    <w:p w14:paraId="0AFEC3A5" w14:textId="77777777" w:rsidR="0015045D" w:rsidRPr="00B72469" w:rsidRDefault="0015045D" w:rsidP="0015045D">
      <w:pPr>
        <w:widowControl/>
        <w:rPr>
          <w:rFonts w:ascii="Times New Roman" w:hAnsi="Times New Roman" w:cs="Times New Roman"/>
          <w:sz w:val="24"/>
        </w:rPr>
      </w:pPr>
      <w:r w:rsidRPr="00B72469">
        <w:rPr>
          <w:rFonts w:ascii="Times New Roman" w:hAnsi="Times New Roman" w:cs="Times New Roman"/>
          <w:sz w:val="24"/>
        </w:rPr>
        <w:t>SensorGridBroker initializes and holds on to a SGSensorView object by passing over the NaradaJMSBridge and the Sensor ID while creating it. The SGSensorView class also uses NaradaJMSBridge in its constructor to instantiate Topic/TopicPublisher (javax.jms.TopicPublisher) over which sensor data is published. SGSensorView class also takes care of creating private and public topics for the current publisher</w:t>
      </w:r>
    </w:p>
    <w:p w14:paraId="0AFEC3A6" w14:textId="77777777" w:rsidR="0015045D" w:rsidRPr="00B72469" w:rsidRDefault="0015045D" w:rsidP="0015045D">
      <w:pPr>
        <w:widowControl/>
        <w:spacing w:after="0" w:line="240" w:lineRule="auto"/>
        <w:rPr>
          <w:rFonts w:ascii="Times New Roman" w:hAnsi="Times New Roman" w:cs="Times New Roman"/>
          <w:sz w:val="24"/>
        </w:rPr>
      </w:pPr>
      <w:proofErr w:type="gramStart"/>
      <w:r w:rsidRPr="00B72469">
        <w:rPr>
          <w:rFonts w:ascii="Times New Roman" w:hAnsi="Times New Roman" w:cs="Times New Roman"/>
          <w:sz w:val="24"/>
        </w:rPr>
        <w:t>application/sensorgrid/sensordata/m_sensorID</w:t>
      </w:r>
      <w:proofErr w:type="gramEnd"/>
      <w:r w:rsidRPr="00B72469">
        <w:rPr>
          <w:rFonts w:ascii="Times New Roman" w:hAnsi="Times New Roman" w:cs="Times New Roman"/>
          <w:sz w:val="24"/>
        </w:rPr>
        <w:t xml:space="preserve"> – public topic and </w:t>
      </w:r>
    </w:p>
    <w:p w14:paraId="0AFEC3A7" w14:textId="77777777" w:rsidR="0015045D" w:rsidRPr="00B72469" w:rsidRDefault="0015045D" w:rsidP="0015045D">
      <w:pPr>
        <w:widowControl/>
        <w:spacing w:after="0" w:line="240" w:lineRule="auto"/>
        <w:rPr>
          <w:rFonts w:ascii="Times New Roman" w:hAnsi="Times New Roman" w:cs="Times New Roman"/>
          <w:sz w:val="24"/>
        </w:rPr>
      </w:pPr>
      <w:proofErr w:type="gramStart"/>
      <w:r w:rsidRPr="00B72469">
        <w:rPr>
          <w:rFonts w:ascii="Times New Roman" w:hAnsi="Times New Roman" w:cs="Times New Roman"/>
          <w:sz w:val="24"/>
        </w:rPr>
        <w:t>application/sensorgrid/private</w:t>
      </w:r>
      <w:proofErr w:type="gramEnd"/>
      <w:r w:rsidRPr="00B72469">
        <w:rPr>
          <w:rFonts w:ascii="Times New Roman" w:hAnsi="Times New Roman" w:cs="Times New Roman"/>
          <w:sz w:val="24"/>
        </w:rPr>
        <w:t xml:space="preserve"> – Private topic</w:t>
      </w:r>
    </w:p>
    <w:p w14:paraId="0AFEC3A8" w14:textId="77777777" w:rsidR="0015045D" w:rsidRPr="00B72469" w:rsidRDefault="0015045D" w:rsidP="0015045D">
      <w:pPr>
        <w:widowControl/>
        <w:spacing w:after="0" w:line="240" w:lineRule="auto"/>
        <w:rPr>
          <w:rFonts w:ascii="Times New Roman" w:hAnsi="Times New Roman" w:cs="Times New Roman"/>
          <w:sz w:val="24"/>
        </w:rPr>
      </w:pPr>
    </w:p>
    <w:p w14:paraId="0AFEC3A9" w14:textId="77777777" w:rsidR="0015045D" w:rsidRPr="00B72469" w:rsidRDefault="0015045D" w:rsidP="0015045D">
      <w:pPr>
        <w:widowControl/>
        <w:spacing w:after="0" w:line="240" w:lineRule="auto"/>
        <w:rPr>
          <w:rFonts w:ascii="Times New Roman" w:hAnsi="Times New Roman" w:cs="Times New Roman"/>
          <w:sz w:val="24"/>
        </w:rPr>
      </w:pPr>
    </w:p>
    <w:p w14:paraId="0AFEC3AA"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t xml:space="preserve">Thus the data reaches the grid over a particular topic created by the sensor. </w:t>
      </w:r>
    </w:p>
    <w:p w14:paraId="0AFEC3AB" w14:textId="77777777" w:rsidR="0015045D" w:rsidRPr="00B72469" w:rsidRDefault="0015045D" w:rsidP="0015045D">
      <w:pPr>
        <w:widowControl/>
        <w:spacing w:after="0" w:line="240" w:lineRule="auto"/>
        <w:rPr>
          <w:rFonts w:ascii="Times New Roman" w:hAnsi="Times New Roman" w:cs="Times New Roman"/>
          <w:sz w:val="24"/>
        </w:rPr>
      </w:pPr>
    </w:p>
    <w:p w14:paraId="0AFEC3AC" w14:textId="77777777" w:rsidR="0015045D" w:rsidRPr="00B72469" w:rsidRDefault="0015045D" w:rsidP="0015045D">
      <w:pPr>
        <w:widowControl/>
        <w:spacing w:after="0" w:line="240" w:lineRule="auto"/>
        <w:rPr>
          <w:rFonts w:ascii="Times New Roman" w:hAnsi="Times New Roman" w:cs="Times New Roman"/>
          <w:b/>
          <w:sz w:val="24"/>
        </w:rPr>
      </w:pPr>
      <w:r w:rsidRPr="00B72469">
        <w:rPr>
          <w:rFonts w:ascii="Times New Roman" w:hAnsi="Times New Roman" w:cs="Times New Roman"/>
          <w:b/>
          <w:sz w:val="24"/>
        </w:rPr>
        <w:t>Publishing a control data</w:t>
      </w:r>
    </w:p>
    <w:p w14:paraId="0AFEC3AD" w14:textId="77777777" w:rsidR="0015045D" w:rsidRPr="00B72469" w:rsidRDefault="0015045D" w:rsidP="0015045D">
      <w:pPr>
        <w:widowControl/>
        <w:spacing w:after="0" w:line="240" w:lineRule="auto"/>
        <w:rPr>
          <w:rFonts w:ascii="Times New Roman" w:hAnsi="Times New Roman" w:cs="Times New Roman"/>
          <w:b/>
          <w:sz w:val="24"/>
        </w:rPr>
      </w:pPr>
    </w:p>
    <w:p w14:paraId="0AFEC3AE" w14:textId="77777777" w:rsidR="0015045D" w:rsidRPr="00B72469" w:rsidRDefault="0015045D" w:rsidP="0015045D">
      <w:pPr>
        <w:widowControl/>
        <w:spacing w:after="0" w:line="240" w:lineRule="auto"/>
        <w:rPr>
          <w:rFonts w:ascii="Times New Roman" w:hAnsi="Times New Roman" w:cs="Times New Roman"/>
          <w:sz w:val="24"/>
        </w:rPr>
      </w:pPr>
      <w:r w:rsidRPr="00B72469">
        <w:rPr>
          <w:rFonts w:ascii="Times New Roman" w:hAnsi="Times New Roman" w:cs="Times New Roman"/>
          <w:sz w:val="24"/>
        </w:rPr>
        <w:t xml:space="preserve">While the SGSensorView takes care of publishing a SensorData it’s the responsibility of the SGClientView to publish a control data. Since mostly it’s the clients who send the control signals to the sensor, the SGClientView takes care of publishing a control data. The publisher for control data creates a topic of the type </w:t>
      </w:r>
    </w:p>
    <w:p w14:paraId="0AFEC3AF" w14:textId="77777777" w:rsidR="0015045D" w:rsidRPr="00B72469" w:rsidRDefault="0015045D" w:rsidP="0015045D">
      <w:pPr>
        <w:widowControl/>
        <w:spacing w:after="0" w:line="240" w:lineRule="auto"/>
        <w:rPr>
          <w:rFonts w:ascii="Times New Roman" w:hAnsi="Times New Roman" w:cs="Times New Roman"/>
          <w:sz w:val="24"/>
        </w:rPr>
      </w:pPr>
    </w:p>
    <w:p w14:paraId="0AFEC3B0" w14:textId="77777777" w:rsidR="0015045D" w:rsidRPr="00B72469" w:rsidRDefault="0015045D" w:rsidP="0015045D">
      <w:pPr>
        <w:widowControl/>
        <w:spacing w:after="0" w:line="240" w:lineRule="auto"/>
        <w:rPr>
          <w:rFonts w:ascii="Times New Roman" w:hAnsi="Times New Roman" w:cs="Times New Roman"/>
          <w:sz w:val="24"/>
        </w:rPr>
      </w:pPr>
      <w:proofErr w:type="gramStart"/>
      <w:r w:rsidRPr="00B72469">
        <w:rPr>
          <w:rFonts w:ascii="Times New Roman" w:hAnsi="Times New Roman" w:cs="Times New Roman"/>
          <w:sz w:val="24"/>
        </w:rPr>
        <w:t>application/sensorgrid/sensorcontrol</w:t>
      </w:r>
      <w:proofErr w:type="gramEnd"/>
      <w:r w:rsidRPr="00B72469">
        <w:rPr>
          <w:rFonts w:ascii="Times New Roman" w:hAnsi="Times New Roman" w:cs="Times New Roman"/>
          <w:sz w:val="24"/>
        </w:rPr>
        <w:t>/+sensorID</w:t>
      </w:r>
    </w:p>
    <w:p w14:paraId="0AFEC3B1" w14:textId="77777777" w:rsidR="0015045D" w:rsidRPr="00B72469" w:rsidRDefault="0015045D" w:rsidP="0015045D">
      <w:pPr>
        <w:widowControl/>
        <w:spacing w:after="0" w:line="240" w:lineRule="auto"/>
        <w:rPr>
          <w:rFonts w:ascii="Times New Roman" w:hAnsi="Times New Roman" w:cs="Times New Roman"/>
          <w:sz w:val="24"/>
        </w:rPr>
      </w:pPr>
    </w:p>
    <w:p w14:paraId="0AFEC3B2" w14:textId="77777777" w:rsidR="0015045D" w:rsidRPr="00B72469" w:rsidRDefault="0015045D" w:rsidP="0015045D">
      <w:pPr>
        <w:widowControl/>
        <w:spacing w:after="0" w:line="240" w:lineRule="auto"/>
        <w:rPr>
          <w:rFonts w:ascii="Times New Roman" w:hAnsi="Times New Roman" w:cs="Times New Roman"/>
          <w:sz w:val="24"/>
        </w:rPr>
      </w:pPr>
      <w:proofErr w:type="gramStart"/>
      <w:r w:rsidRPr="00B72469">
        <w:rPr>
          <w:rFonts w:ascii="Times New Roman" w:hAnsi="Times New Roman" w:cs="Times New Roman"/>
          <w:sz w:val="24"/>
        </w:rPr>
        <w:t>and</w:t>
      </w:r>
      <w:proofErr w:type="gramEnd"/>
      <w:r w:rsidRPr="00B72469">
        <w:rPr>
          <w:rFonts w:ascii="Times New Roman" w:hAnsi="Times New Roman" w:cs="Times New Roman"/>
          <w:sz w:val="24"/>
        </w:rPr>
        <w:t xml:space="preserve"> publishes the control signals over this topic. All the sensors created are by default subscribed to this topic so that they receive any control messages that are sent to this topic. </w:t>
      </w:r>
    </w:p>
    <w:p w14:paraId="0AFEC3B3"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r w:rsidRPr="00B72469">
        <w:rPr>
          <w:rFonts w:ascii="Times New Roman" w:eastAsiaTheme="majorEastAsia" w:hAnsi="Times New Roman" w:cs="Times New Roman"/>
          <w:b/>
          <w:bCs/>
          <w:sz w:val="28"/>
          <w:szCs w:val="28"/>
        </w:rPr>
        <w:t xml:space="preserve">What happens to the data after publishing it on the grid? </w:t>
      </w:r>
    </w:p>
    <w:p w14:paraId="0AFEC3B4" w14:textId="77777777" w:rsidR="0015045D" w:rsidRPr="00B72469" w:rsidRDefault="0015045D" w:rsidP="0015045D">
      <w:pPr>
        <w:widowControl/>
        <w:spacing w:after="0" w:line="240" w:lineRule="auto"/>
        <w:rPr>
          <w:rFonts w:ascii="Times New Roman" w:hAnsi="Times New Roman" w:cs="Times New Roman"/>
          <w:b/>
          <w:sz w:val="28"/>
          <w:szCs w:val="28"/>
        </w:rPr>
      </w:pPr>
    </w:p>
    <w:p w14:paraId="0AFEC3B5" w14:textId="77777777" w:rsidR="0015045D" w:rsidRPr="00B72469" w:rsidRDefault="0015045D" w:rsidP="0015045D">
      <w:pPr>
        <w:widowControl/>
        <w:spacing w:after="0" w:line="240" w:lineRule="auto"/>
        <w:rPr>
          <w:rFonts w:ascii="Times New Roman" w:hAnsi="Times New Roman" w:cs="Times New Roman"/>
          <w:sz w:val="24"/>
          <w:szCs w:val="24"/>
        </w:rPr>
      </w:pPr>
      <w:r w:rsidRPr="00B72469">
        <w:rPr>
          <w:rFonts w:ascii="Times New Roman" w:hAnsi="Times New Roman" w:cs="Times New Roman"/>
          <w:sz w:val="24"/>
          <w:szCs w:val="24"/>
        </w:rPr>
        <w:t xml:space="preserve">There are two types of data that reaches the grid, </w:t>
      </w:r>
    </w:p>
    <w:p w14:paraId="0AFEC3B6" w14:textId="77777777" w:rsidR="0015045D" w:rsidRPr="00B72469" w:rsidRDefault="0015045D" w:rsidP="0015045D">
      <w:pPr>
        <w:widowControl/>
        <w:spacing w:after="0" w:line="240" w:lineRule="auto"/>
        <w:rPr>
          <w:rFonts w:ascii="Times New Roman" w:hAnsi="Times New Roman" w:cs="Times New Roman"/>
          <w:sz w:val="24"/>
          <w:szCs w:val="24"/>
        </w:rPr>
      </w:pPr>
    </w:p>
    <w:p w14:paraId="0AFEC3B7" w14:textId="77777777" w:rsidR="0015045D" w:rsidRPr="00B72469" w:rsidRDefault="0015045D" w:rsidP="0015045D">
      <w:pPr>
        <w:widowControl/>
        <w:numPr>
          <w:ilvl w:val="0"/>
          <w:numId w:val="34"/>
        </w:numPr>
        <w:spacing w:after="0" w:line="240" w:lineRule="auto"/>
        <w:contextualSpacing/>
        <w:rPr>
          <w:rFonts w:ascii="Times New Roman" w:hAnsi="Times New Roman" w:cs="Times New Roman"/>
          <w:sz w:val="24"/>
          <w:szCs w:val="24"/>
        </w:rPr>
      </w:pPr>
      <w:r w:rsidRPr="00B72469">
        <w:rPr>
          <w:rFonts w:ascii="Times New Roman" w:hAnsi="Times New Roman" w:cs="Times New Roman"/>
          <w:sz w:val="24"/>
          <w:szCs w:val="24"/>
        </w:rPr>
        <w:t>The SensorData that is being published by a sensor</w:t>
      </w:r>
    </w:p>
    <w:p w14:paraId="0AFEC3B8" w14:textId="77777777" w:rsidR="0015045D" w:rsidRPr="00B72469" w:rsidRDefault="0015045D" w:rsidP="0015045D">
      <w:pPr>
        <w:widowControl/>
        <w:numPr>
          <w:ilvl w:val="0"/>
          <w:numId w:val="34"/>
        </w:numPr>
        <w:spacing w:after="0" w:line="240" w:lineRule="auto"/>
        <w:contextualSpacing/>
        <w:rPr>
          <w:rFonts w:ascii="Times New Roman" w:hAnsi="Times New Roman" w:cs="Times New Roman"/>
          <w:sz w:val="24"/>
          <w:szCs w:val="24"/>
        </w:rPr>
      </w:pPr>
      <w:r w:rsidRPr="00B72469">
        <w:rPr>
          <w:rFonts w:ascii="Times New Roman" w:hAnsi="Times New Roman" w:cs="Times New Roman"/>
          <w:sz w:val="24"/>
          <w:szCs w:val="24"/>
        </w:rPr>
        <w:t xml:space="preserve">The control data published by a client or other sensors that has to reach a particular sensor </w:t>
      </w:r>
    </w:p>
    <w:p w14:paraId="0AFEC3B9" w14:textId="77777777" w:rsidR="0015045D" w:rsidRPr="00B72469" w:rsidRDefault="0015045D" w:rsidP="0015045D">
      <w:pPr>
        <w:widowControl/>
        <w:spacing w:after="0" w:line="240" w:lineRule="auto"/>
        <w:rPr>
          <w:rFonts w:ascii="Times New Roman" w:hAnsi="Times New Roman" w:cs="Times New Roman"/>
          <w:sz w:val="24"/>
        </w:rPr>
      </w:pPr>
    </w:p>
    <w:p w14:paraId="0AFEC3BA" w14:textId="77777777" w:rsidR="0015045D" w:rsidRPr="00B72469" w:rsidRDefault="0015045D" w:rsidP="0015045D">
      <w:pPr>
        <w:widowControl/>
        <w:spacing w:after="0" w:line="240" w:lineRule="auto"/>
        <w:rPr>
          <w:rFonts w:ascii="Times New Roman" w:hAnsi="Times New Roman" w:cs="Times New Roman"/>
          <w:sz w:val="24"/>
          <w:szCs w:val="24"/>
        </w:rPr>
      </w:pPr>
      <w:r w:rsidRPr="00B72469">
        <w:rPr>
          <w:rFonts w:ascii="Times New Roman" w:hAnsi="Times New Roman" w:cs="Times New Roman"/>
          <w:sz w:val="24"/>
        </w:rPr>
        <w:t xml:space="preserve">Both SGClientView as well as SGSensorView implement the </w:t>
      </w:r>
      <w:r w:rsidRPr="00B72469">
        <w:rPr>
          <w:rFonts w:ascii="Times New Roman" w:hAnsi="Times New Roman" w:cs="Times New Roman"/>
          <w:sz w:val="24"/>
          <w:szCs w:val="24"/>
        </w:rPr>
        <w:t>javax.jms.MessageListener</w:t>
      </w:r>
      <w:r w:rsidRPr="00B72469">
        <w:rPr>
          <w:rFonts w:ascii="Times New Roman" w:hAnsi="Times New Roman" w:cs="Times New Roman"/>
          <w:sz w:val="20"/>
          <w:szCs w:val="20"/>
        </w:rPr>
        <w:t xml:space="preserve"> </w:t>
      </w:r>
      <w:r w:rsidRPr="00B72469">
        <w:rPr>
          <w:rFonts w:ascii="Times New Roman" w:hAnsi="Times New Roman" w:cs="Times New Roman"/>
          <w:sz w:val="24"/>
          <w:szCs w:val="24"/>
        </w:rPr>
        <w:t>interface and therefore provide concrete implementation of the onMessage method of the JMS message listener. This method is triggered every time when a data reaches the grid, and hence through the onMessage method the clients get access to the data published by the sensors and similarly the Sensors gets to listen to the control messages by the Client.</w:t>
      </w:r>
    </w:p>
    <w:p w14:paraId="0AFEC3BB" w14:textId="77777777" w:rsidR="0015045D" w:rsidRPr="00B72469" w:rsidRDefault="0015045D" w:rsidP="0015045D">
      <w:pPr>
        <w:widowControl/>
        <w:spacing w:after="0" w:line="240" w:lineRule="auto"/>
        <w:rPr>
          <w:rFonts w:ascii="Times New Roman" w:hAnsi="Times New Roman" w:cs="Times New Roman"/>
          <w:sz w:val="24"/>
          <w:szCs w:val="24"/>
        </w:rPr>
      </w:pPr>
    </w:p>
    <w:p w14:paraId="0AFEC3BC" w14:textId="77777777" w:rsidR="0015045D" w:rsidRPr="00B72469" w:rsidRDefault="0015045D" w:rsidP="0015045D">
      <w:pPr>
        <w:widowControl/>
        <w:spacing w:after="0" w:line="240" w:lineRule="auto"/>
        <w:rPr>
          <w:rFonts w:ascii="Times New Roman" w:hAnsi="Times New Roman" w:cs="Times New Roman"/>
          <w:sz w:val="24"/>
          <w:szCs w:val="24"/>
        </w:rPr>
      </w:pPr>
      <w:r w:rsidRPr="00B72469">
        <w:rPr>
          <w:rFonts w:ascii="Times New Roman" w:hAnsi="Times New Roman" w:cs="Times New Roman"/>
          <w:sz w:val="24"/>
          <w:szCs w:val="24"/>
        </w:rPr>
        <w:t xml:space="preserve">The Client’s implementation of onMessage also includes differential implementation of different/multiple data types.  </w:t>
      </w:r>
    </w:p>
    <w:p w14:paraId="0AFEC3BD"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bookmarkStart w:id="22" w:name="_Ref294577513"/>
    </w:p>
    <w:p w14:paraId="0AFEC3BE"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r w:rsidRPr="00B72469">
        <w:rPr>
          <w:rFonts w:ascii="Times New Roman" w:eastAsiaTheme="majorEastAsia" w:hAnsi="Times New Roman" w:cs="Times New Roman"/>
          <w:b/>
          <w:bCs/>
          <w:sz w:val="28"/>
          <w:szCs w:val="28"/>
        </w:rPr>
        <w:t>Filtering Sensors</w:t>
      </w:r>
      <w:bookmarkEnd w:id="22"/>
    </w:p>
    <w:p w14:paraId="0AFEC3BF"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0"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All the sensors that we develop by default publish information to the Sensor Grid. A sensor could also be used subscribe to other sensors online on the grid by using SensorClientAdapter instead of SensorAdapter as in the previous case also for a sensor to be able to listen to messages from other sensors it should implement ClientGridChangeListener. Take a simple chat sensor application that we developed. It has its subscriptions made to other chat sensors, which are present on the grid and communicate with each other using the messaging broker system. In the Inter-language chat sensor application that we developed however, we establish a simple filtering mechanism in a way that the chat sensors which are deployed do not directly subscribe to other chat sensors but instead subscribe to special translate sensors that are fired at the time of launching the chat sensor provided it satisfies certain conditions. Thus we have architecture such that each chat client does not care about other clients unless they satisfy certain rules but only on the translation sensors of its default language.</w:t>
      </w:r>
    </w:p>
    <w:p w14:paraId="0AFEC3C1"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 xml:space="preserve">In the regular sensor client model (e.g. The Quick Start Application), we have the sensors implement the SensorAdapter interface so that it can publish information to the grid and we have the clients implement the ClientGridChangeListener interface so that the clients can listen to the grid for changes like new sensors coming online or existing sensors leaving the grid so that it can make changes to its subscriptions as and when the changes occur. These two interfaces are the ones that specify boundaries between the sensor and the client as the sensor does not care about the information once it’s published over the grid. </w:t>
      </w:r>
    </w:p>
    <w:p w14:paraId="0AFEC3C2"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The filters that we implement for the Chat Application however act as both a client and a sensor as it implements both the SensorClientAdapter and ClientGridChangeListener interfaces to both publish and subscribe to information. This is a feature that distinguishes a filter from a regular client or sensor.</w:t>
      </w:r>
    </w:p>
    <w:p w14:paraId="0AFEC3C3"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4"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5"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6"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7"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8"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9"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A"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B"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CC"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CD"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CE"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CF"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0"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1"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2"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3"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4"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5"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6" w14:textId="77777777" w:rsidR="00DC6DAD" w:rsidRPr="00B72469" w:rsidRDefault="00DC6DAD" w:rsidP="0015045D">
      <w:pPr>
        <w:widowControl/>
        <w:spacing w:line="240" w:lineRule="auto"/>
        <w:jc w:val="both"/>
        <w:rPr>
          <w:rFonts w:ascii="Times New Roman" w:hAnsi="Times New Roman" w:cs="Times New Roman"/>
          <w:sz w:val="24"/>
          <w:szCs w:val="24"/>
        </w:rPr>
      </w:pPr>
    </w:p>
    <w:p w14:paraId="0AFEC3D7"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bookmarkStart w:id="23" w:name="_Ref294573929"/>
      <w:r w:rsidRPr="00B72469">
        <w:rPr>
          <w:rFonts w:ascii="Times New Roman" w:eastAsiaTheme="majorEastAsia" w:hAnsi="Times New Roman" w:cs="Times New Roman"/>
          <w:b/>
          <w:bCs/>
          <w:sz w:val="28"/>
          <w:szCs w:val="28"/>
        </w:rPr>
        <w:t>2.5</w:t>
      </w:r>
      <w:bookmarkStart w:id="24" w:name="SensorCloudDevelopmentOverview"/>
      <w:bookmarkEnd w:id="24"/>
      <w:r w:rsidRPr="00B72469">
        <w:rPr>
          <w:rFonts w:ascii="Times New Roman" w:eastAsiaTheme="majorEastAsia" w:hAnsi="Times New Roman" w:cs="Times New Roman"/>
          <w:b/>
          <w:bCs/>
          <w:sz w:val="28"/>
          <w:szCs w:val="28"/>
        </w:rPr>
        <w:t xml:space="preserve"> SensorCloud development: An overview</w:t>
      </w:r>
    </w:p>
    <w:p w14:paraId="0AFEC3D8"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r w:rsidRPr="00B72469">
        <w:rPr>
          <w:rFonts w:ascii="Times New Roman" w:eastAsiaTheme="majorEastAsia" w:hAnsi="Times New Roman" w:cs="Times New Roman"/>
          <w:b/>
          <w:bCs/>
          <w:sz w:val="28"/>
          <w:szCs w:val="28"/>
        </w:rPr>
        <w:t>Architecture</w:t>
      </w:r>
    </w:p>
    <w:p w14:paraId="0AFEC3D9"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The overall architecture of the system that we implemented is shown as follows. A few interesting things to note about the proposed model is that we assume that most of the users who come about to use our system know English and hence we assume English to be the main language for intermediate translations. Initially, the launcher client is run where the username and the default language of the chat client is selected by the user. Once this information is submitted we fire up the chat client with the default language entered in the launcher set in its User Defined properties. This language property is what is used to make comparisons to other chat clients and translation sensors to determine which to subscribe to and which not.</w:t>
      </w:r>
    </w:p>
    <w:p w14:paraId="0AFEC3DA"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An important point to note about this architecture is that it scales well as the number of clients increases as the number of translation sensors fired up does not scale exponentially with the number of clients. This implemented model is the 2</w:t>
      </w:r>
      <w:r w:rsidRPr="00B72469">
        <w:rPr>
          <w:rFonts w:ascii="Times New Roman" w:hAnsi="Times New Roman" w:cs="Times New Roman"/>
          <w:sz w:val="24"/>
          <w:szCs w:val="24"/>
          <w:vertAlign w:val="superscript"/>
        </w:rPr>
        <w:t>nd</w:t>
      </w:r>
      <w:r w:rsidRPr="00B72469">
        <w:rPr>
          <w:rFonts w:ascii="Times New Roman" w:hAnsi="Times New Roman" w:cs="Times New Roman"/>
          <w:sz w:val="24"/>
          <w:szCs w:val="24"/>
        </w:rPr>
        <w:t xml:space="preserve"> most efficient architecture possible compared to the more efficient method of having similar topics in the message broker for communications in a particular language in a way that other clients and translators can just subscribe to that particular topic instead of looking into its properties for the language it needs.</w:t>
      </w:r>
    </w:p>
    <w:p w14:paraId="0AFEC3DB" w14:textId="77777777" w:rsidR="0015045D" w:rsidRPr="00B72469" w:rsidRDefault="0015045D" w:rsidP="0015045D">
      <w:pPr>
        <w:keepNext/>
        <w:widowControl/>
        <w:spacing w:line="240" w:lineRule="auto"/>
        <w:jc w:val="both"/>
        <w:rPr>
          <w:rFonts w:ascii="Times New Roman" w:hAnsi="Times New Roman" w:cs="Times New Roman"/>
        </w:rPr>
      </w:pPr>
      <w:r w:rsidRPr="00B72469">
        <w:rPr>
          <w:rFonts w:ascii="Times New Roman" w:hAnsi="Times New Roman" w:cs="Times New Roman"/>
          <w:noProof/>
        </w:rPr>
        <w:lastRenderedPageBreak/>
        <w:drawing>
          <wp:inline distT="0" distB="0" distL="0" distR="0" wp14:anchorId="0AFED3F4" wp14:editId="0AFED3F5">
            <wp:extent cx="6485157" cy="7263442"/>
            <wp:effectExtent l="0" t="0" r="0" b="0"/>
            <wp:docPr id="293" name="Picture 293" descr="C:\Users\ravindrv\Pictures\Architectur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vindrv\Pictures\Architecture.jpe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6487238" cy="7265773"/>
                    </a:xfrm>
                    <a:prstGeom prst="rect">
                      <a:avLst/>
                    </a:prstGeom>
                    <a:noFill/>
                    <a:ln>
                      <a:noFill/>
                    </a:ln>
                  </pic:spPr>
                </pic:pic>
              </a:graphicData>
            </a:graphic>
          </wp:inline>
        </w:drawing>
      </w:r>
    </w:p>
    <w:p w14:paraId="0AFEC3DC" w14:textId="77777777" w:rsidR="0015045D" w:rsidRPr="00B72469" w:rsidRDefault="0015045D" w:rsidP="0015045D">
      <w:pPr>
        <w:widowControl/>
        <w:spacing w:line="240" w:lineRule="auto"/>
        <w:jc w:val="center"/>
        <w:rPr>
          <w:rFonts w:ascii="Times New Roman" w:hAnsi="Times New Roman" w:cs="Times New Roman"/>
          <w:b/>
          <w:bCs/>
          <w:sz w:val="18"/>
          <w:szCs w:val="18"/>
          <w:u w:val="single"/>
        </w:rPr>
      </w:pPr>
      <w:r w:rsidRPr="00B72469">
        <w:rPr>
          <w:rFonts w:ascii="Times New Roman" w:hAnsi="Times New Roman" w:cs="Times New Roman"/>
          <w:b/>
          <w:bCs/>
          <w:sz w:val="18"/>
          <w:szCs w:val="18"/>
        </w:rPr>
        <w:t>a. Architecture Model</w:t>
      </w:r>
    </w:p>
    <w:p w14:paraId="0AFEC3DD"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bookmarkStart w:id="25" w:name="_Ref294573932"/>
    </w:p>
    <w:p w14:paraId="0AFEC3DE"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r w:rsidRPr="00B72469">
        <w:rPr>
          <w:rFonts w:ascii="Times New Roman" w:eastAsiaTheme="majorEastAsia" w:hAnsi="Times New Roman" w:cs="Times New Roman"/>
          <w:b/>
          <w:bCs/>
          <w:sz w:val="28"/>
          <w:szCs w:val="28"/>
        </w:rPr>
        <w:t>Flow of Control</w:t>
      </w:r>
      <w:bookmarkEnd w:id="25"/>
    </w:p>
    <w:p w14:paraId="0AFEC3DF"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A snapshot of the overall flow of control in the system is shown below in the diagram.</w:t>
      </w:r>
    </w:p>
    <w:p w14:paraId="0AFEC3E0"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noProof/>
          <w:sz w:val="24"/>
          <w:szCs w:val="24"/>
        </w:rPr>
        <w:drawing>
          <wp:inline distT="0" distB="0" distL="0" distR="0" wp14:anchorId="0AFED3F6" wp14:editId="0AFED3F7">
            <wp:extent cx="6305777" cy="6064370"/>
            <wp:effectExtent l="0" t="0" r="0" b="0"/>
            <wp:docPr id="294" name="Picture 294" descr="C:\Users\ravindrv\Pictures\Flow Contro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vindrv\Pictures\Flow Control.jpe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6315083" cy="6073320"/>
                    </a:xfrm>
                    <a:prstGeom prst="rect">
                      <a:avLst/>
                    </a:prstGeom>
                    <a:noFill/>
                    <a:ln>
                      <a:noFill/>
                    </a:ln>
                  </pic:spPr>
                </pic:pic>
              </a:graphicData>
            </a:graphic>
          </wp:inline>
        </w:drawing>
      </w:r>
    </w:p>
    <w:p w14:paraId="0AFEC3E1" w14:textId="77777777" w:rsidR="0015045D" w:rsidRPr="00B72469" w:rsidRDefault="0015045D" w:rsidP="0015045D">
      <w:pPr>
        <w:widowControl/>
        <w:spacing w:line="240" w:lineRule="auto"/>
        <w:jc w:val="center"/>
        <w:rPr>
          <w:rFonts w:ascii="Times New Roman" w:hAnsi="Times New Roman" w:cs="Times New Roman"/>
          <w:b/>
          <w:bCs/>
          <w:sz w:val="18"/>
          <w:szCs w:val="18"/>
        </w:rPr>
      </w:pPr>
      <w:r w:rsidRPr="00B72469">
        <w:rPr>
          <w:rFonts w:ascii="Times New Roman" w:hAnsi="Times New Roman" w:cs="Times New Roman"/>
          <w:b/>
          <w:bCs/>
          <w:sz w:val="18"/>
          <w:szCs w:val="18"/>
        </w:rPr>
        <w:t>b. Control Flow</w:t>
      </w:r>
    </w:p>
    <w:p w14:paraId="0AFEC3E2" w14:textId="77777777" w:rsidR="0015045D" w:rsidRPr="00B72469" w:rsidRDefault="0015045D" w:rsidP="0015045D">
      <w:pPr>
        <w:widowControl/>
        <w:jc w:val="both"/>
        <w:rPr>
          <w:rFonts w:ascii="Times New Roman" w:hAnsi="Times New Roman" w:cs="Times New Roman"/>
        </w:rPr>
      </w:pPr>
    </w:p>
    <w:p w14:paraId="0AFEC3E3" w14:textId="77777777" w:rsidR="0015045D" w:rsidRPr="00B72469" w:rsidRDefault="0015045D" w:rsidP="0015045D">
      <w:pPr>
        <w:widowControl/>
        <w:jc w:val="both"/>
        <w:rPr>
          <w:rFonts w:ascii="Times New Roman" w:hAnsi="Times New Roman" w:cs="Times New Roman"/>
          <w:sz w:val="24"/>
          <w:szCs w:val="24"/>
        </w:rPr>
      </w:pPr>
      <w:r w:rsidRPr="00B72469">
        <w:rPr>
          <w:rFonts w:ascii="Times New Roman" w:hAnsi="Times New Roman" w:cs="Times New Roman"/>
          <w:sz w:val="24"/>
          <w:szCs w:val="24"/>
        </w:rPr>
        <w:t xml:space="preserve">Initially, the launcher is presented to the user who enters his Username and their default language to chat in and the launcher proceeds in creating the ChatSensor client. It sets the User Defined Language </w:t>
      </w:r>
      <w:r w:rsidRPr="00B72469">
        <w:rPr>
          <w:rFonts w:ascii="Times New Roman" w:hAnsi="Times New Roman" w:cs="Times New Roman"/>
          <w:sz w:val="24"/>
          <w:szCs w:val="24"/>
        </w:rPr>
        <w:lastRenderedPageBreak/>
        <w:t>property of the sensor to the language selected in the Launcher. This is the language that the other clients and translation sensors use to subscribe to the sensor. Once the chat client is created, a check is done to check if there is a need to fire additional translate sensors, this includes checking if the language of the chat client is English, if so there are no translators fired and we can move on to the subscription phase but if it is not English, then we check the Grid to look on the list of online sensors for one which has the same default language as the currently initialized sensor, if existing, we know that translators from and to the default language have already been created and we move on to the subscription stage. If that is not found, then we proceed forward in creating the new translators from the Language X to English and vice versa. The next stage is the subscription phase, which is where we have used translators as filters to the chat sensors.</w:t>
      </w:r>
    </w:p>
    <w:p w14:paraId="0AFEC3E4"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bookmarkStart w:id="26" w:name="_Ref294573934"/>
      <w:bookmarkStart w:id="27" w:name="_Ref294575119"/>
      <w:r w:rsidRPr="00B72469">
        <w:rPr>
          <w:rFonts w:ascii="Times New Roman" w:eastAsiaTheme="majorEastAsia" w:hAnsi="Times New Roman" w:cs="Times New Roman"/>
          <w:b/>
          <w:bCs/>
          <w:sz w:val="28"/>
          <w:szCs w:val="28"/>
        </w:rPr>
        <w:t>Filtering and Subscri</w:t>
      </w:r>
      <w:bookmarkEnd w:id="26"/>
      <w:r w:rsidRPr="00B72469">
        <w:rPr>
          <w:rFonts w:ascii="Times New Roman" w:eastAsiaTheme="majorEastAsia" w:hAnsi="Times New Roman" w:cs="Times New Roman"/>
          <w:b/>
          <w:bCs/>
          <w:sz w:val="28"/>
          <w:szCs w:val="28"/>
        </w:rPr>
        <w:t>bing</w:t>
      </w:r>
      <w:bookmarkEnd w:id="27"/>
    </w:p>
    <w:p w14:paraId="0AFEC3E5"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Once we have created the necessary translators and the chat clients are initialized and ready, we must let the newly initialized client subscribe to other translate sensors and clients. We must also update subscriptions of the already existing sensors to account for the latest sensor on the grid. The following rules apply for subscriptions</w:t>
      </w:r>
    </w:p>
    <w:p w14:paraId="0AFEC3E6" w14:textId="77777777" w:rsidR="0015045D" w:rsidRPr="00B72469" w:rsidRDefault="0015045D" w:rsidP="0015045D">
      <w:pPr>
        <w:widowControl/>
        <w:numPr>
          <w:ilvl w:val="0"/>
          <w:numId w:val="31"/>
        </w:numPr>
        <w:spacing w:line="240" w:lineRule="auto"/>
        <w:contextualSpacing/>
        <w:jc w:val="both"/>
        <w:rPr>
          <w:rFonts w:ascii="Times New Roman" w:hAnsi="Times New Roman" w:cs="Times New Roman"/>
          <w:sz w:val="24"/>
          <w:szCs w:val="24"/>
        </w:rPr>
      </w:pPr>
      <w:r w:rsidRPr="00B72469">
        <w:rPr>
          <w:rFonts w:ascii="Times New Roman" w:hAnsi="Times New Roman" w:cs="Times New Roman"/>
          <w:sz w:val="24"/>
          <w:szCs w:val="24"/>
        </w:rPr>
        <w:t>If the initialized chat client is English, then we subscribe to all the chat sensors whose language is English including itself and all the translation sensors whose ‘to’ language is English so that we receive translated text from all the clients.</w:t>
      </w:r>
    </w:p>
    <w:p w14:paraId="0AFEC3E7" w14:textId="77777777" w:rsidR="0015045D" w:rsidRPr="00B72469" w:rsidRDefault="0015045D" w:rsidP="0015045D">
      <w:pPr>
        <w:widowControl/>
        <w:spacing w:line="240" w:lineRule="auto"/>
        <w:ind w:left="720"/>
        <w:contextualSpacing/>
        <w:jc w:val="both"/>
        <w:rPr>
          <w:rFonts w:ascii="Times New Roman" w:hAnsi="Times New Roman" w:cs="Times New Roman"/>
          <w:sz w:val="24"/>
          <w:szCs w:val="24"/>
        </w:rPr>
      </w:pPr>
    </w:p>
    <w:p w14:paraId="0AFEC3E8" w14:textId="77777777" w:rsidR="0015045D" w:rsidRPr="00B72469" w:rsidRDefault="0015045D" w:rsidP="0015045D">
      <w:pPr>
        <w:widowControl/>
        <w:numPr>
          <w:ilvl w:val="0"/>
          <w:numId w:val="31"/>
        </w:numPr>
        <w:spacing w:line="240" w:lineRule="auto"/>
        <w:contextualSpacing/>
        <w:jc w:val="both"/>
        <w:rPr>
          <w:rFonts w:ascii="Times New Roman" w:hAnsi="Times New Roman" w:cs="Times New Roman"/>
          <w:sz w:val="24"/>
          <w:szCs w:val="24"/>
        </w:rPr>
      </w:pPr>
      <w:r w:rsidRPr="00B72469">
        <w:rPr>
          <w:rFonts w:ascii="Times New Roman" w:hAnsi="Times New Roman" w:cs="Times New Roman"/>
          <w:sz w:val="24"/>
          <w:szCs w:val="24"/>
        </w:rPr>
        <w:t>In case of a translation sensor from the foreign language X to English, we subscribe to all the chat sensors which have a language X so that it will receive inputs of Language X which it translates and publishes to the Grid in English.</w:t>
      </w:r>
    </w:p>
    <w:p w14:paraId="0AFEC3E9" w14:textId="77777777" w:rsidR="0015045D" w:rsidRPr="00B72469" w:rsidRDefault="0015045D" w:rsidP="0015045D">
      <w:pPr>
        <w:widowControl/>
        <w:spacing w:line="240" w:lineRule="auto"/>
        <w:ind w:left="720"/>
        <w:contextualSpacing/>
        <w:jc w:val="both"/>
        <w:rPr>
          <w:rFonts w:ascii="Times New Roman" w:hAnsi="Times New Roman" w:cs="Times New Roman"/>
          <w:sz w:val="24"/>
          <w:szCs w:val="24"/>
        </w:rPr>
      </w:pPr>
    </w:p>
    <w:p w14:paraId="0AFEC3EA" w14:textId="77777777" w:rsidR="0015045D" w:rsidRPr="00B72469" w:rsidRDefault="0015045D" w:rsidP="0015045D">
      <w:pPr>
        <w:widowControl/>
        <w:numPr>
          <w:ilvl w:val="0"/>
          <w:numId w:val="31"/>
        </w:numPr>
        <w:spacing w:line="240" w:lineRule="auto"/>
        <w:contextualSpacing/>
        <w:jc w:val="both"/>
        <w:rPr>
          <w:rFonts w:ascii="Times New Roman" w:hAnsi="Times New Roman" w:cs="Times New Roman"/>
          <w:sz w:val="24"/>
          <w:szCs w:val="24"/>
        </w:rPr>
      </w:pPr>
      <w:r w:rsidRPr="00B72469">
        <w:rPr>
          <w:rFonts w:ascii="Times New Roman" w:hAnsi="Times New Roman" w:cs="Times New Roman"/>
          <w:sz w:val="24"/>
          <w:szCs w:val="24"/>
        </w:rPr>
        <w:t>In case of a translation sensor from English to the foreign language X, we first subscribe to all chat sensors with default language English so that this English input from English clients can be converted to a foreign language and then we also subscribe to translation sensors with the ‘to’ language as English, this ensures that this translates the outputs of all other translators from English to its native language.</w:t>
      </w:r>
    </w:p>
    <w:p w14:paraId="0AFEC3EB" w14:textId="77777777" w:rsidR="0015045D" w:rsidRPr="00B72469" w:rsidRDefault="0015045D" w:rsidP="0015045D">
      <w:pPr>
        <w:widowControl/>
        <w:spacing w:line="240" w:lineRule="auto"/>
        <w:ind w:left="720"/>
        <w:contextualSpacing/>
        <w:jc w:val="both"/>
        <w:rPr>
          <w:rFonts w:ascii="Times New Roman" w:hAnsi="Times New Roman" w:cs="Times New Roman"/>
          <w:sz w:val="24"/>
          <w:szCs w:val="24"/>
        </w:rPr>
      </w:pPr>
    </w:p>
    <w:p w14:paraId="0AFEC3EC" w14:textId="77777777" w:rsidR="0015045D" w:rsidRPr="00B72469" w:rsidRDefault="0015045D" w:rsidP="0015045D">
      <w:pPr>
        <w:widowControl/>
        <w:numPr>
          <w:ilvl w:val="0"/>
          <w:numId w:val="31"/>
        </w:numPr>
        <w:spacing w:line="240" w:lineRule="auto"/>
        <w:contextualSpacing/>
        <w:jc w:val="both"/>
        <w:rPr>
          <w:rFonts w:ascii="Times New Roman" w:hAnsi="Times New Roman" w:cs="Times New Roman"/>
          <w:sz w:val="24"/>
          <w:szCs w:val="24"/>
        </w:rPr>
      </w:pPr>
      <w:r w:rsidRPr="00B72469">
        <w:rPr>
          <w:rFonts w:ascii="Times New Roman" w:hAnsi="Times New Roman" w:cs="Times New Roman"/>
          <w:sz w:val="24"/>
          <w:szCs w:val="24"/>
        </w:rPr>
        <w:t>In case we have a chat sensor whose language is not English, we subscribe to other chat sensors with the default language as X and all translation sensors with the ‘to’ language as X.</w:t>
      </w:r>
    </w:p>
    <w:p w14:paraId="0AFEC3ED"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EE"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In the above subscription model, we have achieved a case where the chat sensors do not subscribe directly to other chat sensors unless absolutely necessary and they pass their outputs on to another set of sensors namely the translation sensors in this case and they are dependent on only these filters to send and receive information in most cases unless we see two clients of the same native language. Hence we have achieved a sort of ‘filtering’ that changes the subscriptions to other sensors depending on the ‘default language’ property of the Chat sensor.</w:t>
      </w:r>
    </w:p>
    <w:p w14:paraId="0AFEC3EF"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F0"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 xml:space="preserve">Another important factor to note in this case is that the subscriptions must be done and redone in two cases namely when a new chat sensor comes online i.e. during the client initialization and when some </w:t>
      </w:r>
      <w:r w:rsidRPr="00B72469">
        <w:rPr>
          <w:rFonts w:ascii="Times New Roman" w:hAnsi="Times New Roman" w:cs="Times New Roman"/>
          <w:sz w:val="24"/>
          <w:szCs w:val="24"/>
        </w:rPr>
        <w:lastRenderedPageBreak/>
        <w:t>sensor comes online or an existing sensor goes offline from the grid, i.e. when there is a change in the state of the grid.</w:t>
      </w:r>
    </w:p>
    <w:p w14:paraId="0AFEC3F1"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 xml:space="preserve">There are two methods where the calls must be made for subscribing to new sensor data. Namely the </w:t>
      </w:r>
      <w:proofErr w:type="gramStart"/>
      <w:r w:rsidRPr="00B72469">
        <w:rPr>
          <w:rFonts w:ascii="Times New Roman" w:hAnsi="Times New Roman" w:cs="Times New Roman"/>
          <w:sz w:val="24"/>
          <w:szCs w:val="24"/>
        </w:rPr>
        <w:t>handleClientInit(</w:t>
      </w:r>
      <w:proofErr w:type="gramEnd"/>
      <w:r w:rsidRPr="00B72469">
        <w:rPr>
          <w:rFonts w:ascii="Times New Roman" w:hAnsi="Times New Roman" w:cs="Times New Roman"/>
          <w:sz w:val="24"/>
          <w:szCs w:val="24"/>
        </w:rPr>
        <w:t>) method and the handleClientChange() method.</w:t>
      </w:r>
    </w:p>
    <w:p w14:paraId="0AFEC3F2"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3F3" w14:textId="77777777" w:rsidR="0015045D" w:rsidRPr="00B72469" w:rsidRDefault="0015045D" w:rsidP="0015045D">
      <w:pPr>
        <w:widowControl/>
        <w:spacing w:line="240" w:lineRule="auto"/>
        <w:jc w:val="both"/>
        <w:rPr>
          <w:rFonts w:ascii="Times New Roman" w:hAnsi="Times New Roman" w:cs="Times New Roman"/>
          <w:b/>
          <w:sz w:val="24"/>
          <w:szCs w:val="24"/>
          <w:u w:val="single"/>
        </w:rPr>
      </w:pPr>
      <w:proofErr w:type="gramStart"/>
      <w:r w:rsidRPr="00B72469">
        <w:rPr>
          <w:rFonts w:ascii="Times New Roman" w:hAnsi="Times New Roman" w:cs="Times New Roman"/>
          <w:b/>
          <w:sz w:val="24"/>
          <w:szCs w:val="24"/>
          <w:u w:val="single"/>
        </w:rPr>
        <w:t>handleClientInit(</w:t>
      </w:r>
      <w:proofErr w:type="gramEnd"/>
      <w:r w:rsidRPr="00B72469">
        <w:rPr>
          <w:rFonts w:ascii="Times New Roman" w:hAnsi="Times New Roman" w:cs="Times New Roman"/>
          <w:b/>
          <w:sz w:val="24"/>
          <w:szCs w:val="24"/>
          <w:u w:val="single"/>
        </w:rPr>
        <w:t>):</w:t>
      </w:r>
    </w:p>
    <w:p w14:paraId="0AFEC3F4"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roofErr w:type="gramStart"/>
      <w:r w:rsidRPr="00B72469">
        <w:rPr>
          <w:rFonts w:ascii="Times New Roman" w:hAnsi="Times New Roman" w:cs="Times New Roman"/>
          <w:b/>
          <w:bCs/>
          <w:sz w:val="20"/>
          <w:szCs w:val="20"/>
        </w:rPr>
        <w:t>public</w:t>
      </w:r>
      <w:proofErr w:type="gramEnd"/>
      <w:r w:rsidRPr="00B72469">
        <w:rPr>
          <w:rFonts w:ascii="Times New Roman" w:hAnsi="Times New Roman" w:cs="Times New Roman"/>
          <w:sz w:val="20"/>
          <w:szCs w:val="20"/>
        </w:rPr>
        <w:t xml:space="preserve"> </w:t>
      </w:r>
      <w:r w:rsidRPr="00B72469">
        <w:rPr>
          <w:rFonts w:ascii="Times New Roman" w:hAnsi="Times New Roman" w:cs="Times New Roman"/>
          <w:b/>
          <w:bCs/>
          <w:sz w:val="20"/>
          <w:szCs w:val="20"/>
        </w:rPr>
        <w:t>void</w:t>
      </w:r>
      <w:r w:rsidRPr="00B72469">
        <w:rPr>
          <w:rFonts w:ascii="Times New Roman" w:hAnsi="Times New Roman" w:cs="Times New Roman"/>
          <w:sz w:val="20"/>
          <w:szCs w:val="20"/>
        </w:rPr>
        <w:t xml:space="preserve"> handleClientInit(</w:t>
      </w:r>
    </w:p>
    <w:p w14:paraId="0AFEC3F5" w14:textId="77777777" w:rsidR="0015045D" w:rsidRPr="00B72469" w:rsidRDefault="0015045D" w:rsidP="0015045D">
      <w:pPr>
        <w:widowControl/>
        <w:spacing w:line="240" w:lineRule="auto"/>
        <w:jc w:val="both"/>
        <w:rPr>
          <w:rFonts w:ascii="Times New Roman" w:hAnsi="Times New Roman" w:cs="Times New Roman"/>
          <w:sz w:val="20"/>
          <w:szCs w:val="20"/>
        </w:rPr>
      </w:pPr>
      <w:r w:rsidRPr="00B72469">
        <w:rPr>
          <w:rFonts w:ascii="Times New Roman" w:hAnsi="Times New Roman" w:cs="Times New Roman"/>
          <w:sz w:val="20"/>
          <w:szCs w:val="20"/>
        </w:rPr>
        <w:t xml:space="preserve">            </w:t>
      </w:r>
      <w:proofErr w:type="gramStart"/>
      <w:r w:rsidRPr="00B72469">
        <w:rPr>
          <w:rFonts w:ascii="Times New Roman" w:hAnsi="Times New Roman" w:cs="Times New Roman"/>
          <w:b/>
          <w:bCs/>
          <w:sz w:val="20"/>
          <w:szCs w:val="20"/>
        </w:rPr>
        <w:t>final</w:t>
      </w:r>
      <w:proofErr w:type="gramEnd"/>
      <w:r w:rsidRPr="00B72469">
        <w:rPr>
          <w:rFonts w:ascii="Times New Roman" w:hAnsi="Times New Roman" w:cs="Times New Roman"/>
          <w:sz w:val="20"/>
          <w:szCs w:val="20"/>
        </w:rPr>
        <w:t xml:space="preserve"> HashMap&lt;String, SensorGridResource&gt; sensorInitInfo) </w:t>
      </w:r>
    </w:p>
    <w:p w14:paraId="0AFEC3F6" w14:textId="77777777" w:rsidR="0015045D" w:rsidRPr="00B72469" w:rsidRDefault="0015045D" w:rsidP="0015045D">
      <w:pPr>
        <w:widowControl/>
        <w:spacing w:line="240" w:lineRule="auto"/>
        <w:jc w:val="both"/>
        <w:rPr>
          <w:rFonts w:ascii="Times New Roman" w:hAnsi="Times New Roman" w:cs="Times New Roman"/>
          <w:sz w:val="20"/>
          <w:szCs w:val="20"/>
        </w:rPr>
      </w:pPr>
      <w:r w:rsidRPr="00B72469">
        <w:rPr>
          <w:rFonts w:ascii="Times New Roman" w:hAnsi="Times New Roman" w:cs="Times New Roman"/>
          <w:sz w:val="20"/>
          <w:szCs w:val="20"/>
        </w:rPr>
        <w:t>{</w:t>
      </w:r>
    </w:p>
    <w:p w14:paraId="0AFEC3F7" w14:textId="77777777" w:rsidR="0015045D" w:rsidRPr="00B72469" w:rsidRDefault="0015045D" w:rsidP="0015045D">
      <w:pPr>
        <w:widowControl/>
        <w:spacing w:line="240" w:lineRule="auto"/>
        <w:jc w:val="both"/>
        <w:rPr>
          <w:rFonts w:ascii="Times New Roman" w:hAnsi="Times New Roman" w:cs="Times New Roman"/>
          <w:sz w:val="20"/>
          <w:szCs w:val="20"/>
        </w:rPr>
      </w:pPr>
      <w:r w:rsidRPr="00B72469">
        <w:rPr>
          <w:rFonts w:ascii="Times New Roman" w:hAnsi="Times New Roman" w:cs="Times New Roman"/>
          <w:sz w:val="20"/>
          <w:szCs w:val="20"/>
        </w:rPr>
        <w:t>……………………………</w:t>
      </w:r>
    </w:p>
    <w:p w14:paraId="0AFEC3F8"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roofErr w:type="gramStart"/>
      <w:r w:rsidRPr="00B72469">
        <w:rPr>
          <w:rFonts w:ascii="Times New Roman" w:hAnsi="Times New Roman" w:cs="Times New Roman"/>
          <w:b/>
          <w:bCs/>
          <w:sz w:val="20"/>
          <w:szCs w:val="20"/>
        </w:rPr>
        <w:t>if</w:t>
      </w:r>
      <w:r w:rsidRPr="00B72469">
        <w:rPr>
          <w:rFonts w:ascii="Times New Roman" w:hAnsi="Times New Roman" w:cs="Times New Roman"/>
          <w:sz w:val="20"/>
          <w:szCs w:val="20"/>
        </w:rPr>
        <w:t>(</w:t>
      </w:r>
      <w:proofErr w:type="gramEnd"/>
      <w:r w:rsidRPr="00B72469">
        <w:rPr>
          <w:rFonts w:ascii="Times New Roman" w:hAnsi="Times New Roman" w:cs="Times New Roman"/>
          <w:sz w:val="20"/>
          <w:szCs w:val="20"/>
        </w:rPr>
        <w:t>!Language.equalsIgnoreCase("ENGLISH"))</w:t>
      </w:r>
    </w:p>
    <w:p w14:paraId="0AFEC3F9" w14:textId="77777777" w:rsidR="0015045D" w:rsidRPr="00B72469" w:rsidRDefault="0015045D" w:rsidP="0015045D">
      <w:pPr>
        <w:widowControl/>
        <w:autoSpaceDE w:val="0"/>
        <w:autoSpaceDN w:val="0"/>
        <w:adjustRightInd w:val="0"/>
        <w:spacing w:after="0" w:line="240" w:lineRule="auto"/>
        <w:ind w:firstLine="720"/>
        <w:rPr>
          <w:rFonts w:ascii="Times New Roman" w:hAnsi="Times New Roman" w:cs="Times New Roman"/>
          <w:sz w:val="20"/>
          <w:szCs w:val="20"/>
        </w:rPr>
      </w:pPr>
      <w:r w:rsidRPr="00B72469">
        <w:rPr>
          <w:rFonts w:ascii="Times New Roman" w:hAnsi="Times New Roman" w:cs="Times New Roman"/>
          <w:sz w:val="20"/>
          <w:szCs w:val="20"/>
        </w:rPr>
        <w:t>{</w:t>
      </w:r>
    </w:p>
    <w:p w14:paraId="0AFEC3FA"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roofErr w:type="gramStart"/>
      <w:r w:rsidRPr="00B72469">
        <w:rPr>
          <w:rFonts w:ascii="Times New Roman" w:hAnsi="Times New Roman" w:cs="Times New Roman"/>
          <w:sz w:val="20"/>
          <w:szCs w:val="20"/>
        </w:rPr>
        <w:t>System.</w:t>
      </w:r>
      <w:r w:rsidRPr="00B72469">
        <w:rPr>
          <w:rFonts w:ascii="Times New Roman" w:hAnsi="Times New Roman" w:cs="Times New Roman"/>
          <w:i/>
          <w:iCs/>
          <w:sz w:val="20"/>
          <w:szCs w:val="20"/>
        </w:rPr>
        <w:t>out</w:t>
      </w:r>
      <w:r w:rsidRPr="00B72469">
        <w:rPr>
          <w:rFonts w:ascii="Times New Roman" w:hAnsi="Times New Roman" w:cs="Times New Roman"/>
          <w:sz w:val="20"/>
          <w:szCs w:val="20"/>
        </w:rPr>
        <w:t>.println(</w:t>
      </w:r>
      <w:proofErr w:type="gramEnd"/>
      <w:r w:rsidRPr="00B72469">
        <w:rPr>
          <w:rFonts w:ascii="Times New Roman" w:hAnsi="Times New Roman" w:cs="Times New Roman"/>
          <w:sz w:val="20"/>
          <w:szCs w:val="20"/>
        </w:rPr>
        <w:t>Language + "Is the Source Clients Language Found");</w:t>
      </w:r>
    </w:p>
    <w:p w14:paraId="0AFEC3FB"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r w:rsidRPr="00B72469">
        <w:rPr>
          <w:rFonts w:ascii="Times New Roman" w:hAnsi="Times New Roman" w:cs="Times New Roman"/>
          <w:sz w:val="20"/>
          <w:szCs w:val="20"/>
        </w:rPr>
        <w:tab/>
      </w:r>
      <w:proofErr w:type="gramStart"/>
      <w:r w:rsidRPr="00B72469">
        <w:rPr>
          <w:rFonts w:ascii="Times New Roman" w:hAnsi="Times New Roman" w:cs="Times New Roman"/>
          <w:sz w:val="20"/>
          <w:szCs w:val="20"/>
        </w:rPr>
        <w:t>checkLanguageClient</w:t>
      </w:r>
      <w:proofErr w:type="gramEnd"/>
      <w:r w:rsidRPr="00B72469">
        <w:rPr>
          <w:rFonts w:ascii="Times New Roman" w:hAnsi="Times New Roman" w:cs="Times New Roman"/>
          <w:sz w:val="20"/>
          <w:szCs w:val="20"/>
        </w:rPr>
        <w:t xml:space="preserve"> = 1;</w:t>
      </w:r>
    </w:p>
    <w:p w14:paraId="0AFEC3FC" w14:textId="77777777" w:rsidR="0015045D" w:rsidRPr="00B72469" w:rsidRDefault="0015045D" w:rsidP="0015045D">
      <w:pPr>
        <w:widowControl/>
        <w:spacing w:line="240" w:lineRule="auto"/>
        <w:jc w:val="both"/>
        <w:rPr>
          <w:rFonts w:ascii="Times New Roman" w:hAnsi="Times New Roman" w:cs="Times New Roman"/>
          <w:sz w:val="20"/>
          <w:szCs w:val="20"/>
        </w:rPr>
      </w:pPr>
      <w:r w:rsidRPr="00B72469">
        <w:rPr>
          <w:rFonts w:ascii="Times New Roman" w:hAnsi="Times New Roman" w:cs="Times New Roman"/>
          <w:sz w:val="20"/>
          <w:szCs w:val="20"/>
        </w:rPr>
        <w:t xml:space="preserve">      }</w:t>
      </w:r>
    </w:p>
    <w:p w14:paraId="0AFEC3FD" w14:textId="77777777" w:rsidR="0015045D" w:rsidRPr="00B72469" w:rsidRDefault="0015045D" w:rsidP="0015045D">
      <w:pPr>
        <w:widowControl/>
        <w:spacing w:line="240" w:lineRule="auto"/>
        <w:jc w:val="both"/>
        <w:rPr>
          <w:rFonts w:ascii="Times New Roman" w:hAnsi="Times New Roman" w:cs="Times New Roman"/>
          <w:sz w:val="20"/>
          <w:szCs w:val="20"/>
        </w:rPr>
      </w:pPr>
      <w:r w:rsidRPr="00B72469">
        <w:rPr>
          <w:rFonts w:ascii="Times New Roman" w:hAnsi="Times New Roman" w:cs="Times New Roman"/>
          <w:sz w:val="20"/>
          <w:szCs w:val="20"/>
        </w:rPr>
        <w:t>………………………</w:t>
      </w:r>
    </w:p>
    <w:p w14:paraId="0AFEC3FE"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0"/>
          <w:szCs w:val="20"/>
        </w:rPr>
        <w:t>}</w:t>
      </w:r>
    </w:p>
    <w:p w14:paraId="0AFEC3FF" w14:textId="77777777" w:rsidR="0015045D" w:rsidRPr="00B72469" w:rsidRDefault="0015045D" w:rsidP="0015045D">
      <w:pPr>
        <w:widowControl/>
        <w:spacing w:line="240" w:lineRule="auto"/>
        <w:jc w:val="both"/>
        <w:rPr>
          <w:rFonts w:ascii="Times New Roman" w:hAnsi="Times New Roman" w:cs="Times New Roman"/>
          <w:sz w:val="24"/>
          <w:szCs w:val="24"/>
        </w:rPr>
      </w:pPr>
      <w:r w:rsidRPr="00B72469">
        <w:rPr>
          <w:rFonts w:ascii="Times New Roman" w:hAnsi="Times New Roman" w:cs="Times New Roman"/>
          <w:sz w:val="24"/>
          <w:szCs w:val="24"/>
        </w:rPr>
        <w:t xml:space="preserve">The above code segments shows us the </w:t>
      </w:r>
      <w:proofErr w:type="gramStart"/>
      <w:r w:rsidRPr="00B72469">
        <w:rPr>
          <w:rFonts w:ascii="Times New Roman" w:hAnsi="Times New Roman" w:cs="Times New Roman"/>
          <w:sz w:val="24"/>
          <w:szCs w:val="24"/>
        </w:rPr>
        <w:t>handleClientInit(</w:t>
      </w:r>
      <w:proofErr w:type="gramEnd"/>
      <w:r w:rsidRPr="00B72469">
        <w:rPr>
          <w:rFonts w:ascii="Times New Roman" w:hAnsi="Times New Roman" w:cs="Times New Roman"/>
          <w:sz w:val="24"/>
          <w:szCs w:val="24"/>
        </w:rPr>
        <w:t xml:space="preserve">) method which accepts a hashmap of currently available sensors on the grid as input parameters. We check if the default language is English and set a flag appropriately to call the </w:t>
      </w:r>
      <w:proofErr w:type="gramStart"/>
      <w:r w:rsidRPr="00B72469">
        <w:rPr>
          <w:rFonts w:ascii="Times New Roman" w:hAnsi="Times New Roman" w:cs="Times New Roman"/>
          <w:sz w:val="24"/>
          <w:szCs w:val="24"/>
        </w:rPr>
        <w:t>addSensorMonitor(</w:t>
      </w:r>
      <w:proofErr w:type="gramEnd"/>
      <w:r w:rsidRPr="00B72469">
        <w:rPr>
          <w:rFonts w:ascii="Times New Roman" w:hAnsi="Times New Roman" w:cs="Times New Roman"/>
          <w:sz w:val="24"/>
          <w:szCs w:val="24"/>
        </w:rPr>
        <w:t>) which is where we subscribe to other sensors.</w:t>
      </w:r>
    </w:p>
    <w:p w14:paraId="0AFEC400" w14:textId="77777777" w:rsidR="0015045D" w:rsidRPr="00B72469" w:rsidRDefault="0015045D" w:rsidP="0015045D">
      <w:pPr>
        <w:widowControl/>
        <w:spacing w:line="240" w:lineRule="auto"/>
        <w:jc w:val="both"/>
        <w:rPr>
          <w:rFonts w:ascii="Times New Roman" w:hAnsi="Times New Roman" w:cs="Times New Roman"/>
          <w:sz w:val="24"/>
          <w:szCs w:val="24"/>
        </w:rPr>
      </w:pPr>
    </w:p>
    <w:p w14:paraId="0AFEC401" w14:textId="77777777" w:rsidR="0015045D" w:rsidRPr="00B72469" w:rsidRDefault="0015045D" w:rsidP="0015045D">
      <w:pPr>
        <w:widowControl/>
        <w:spacing w:line="240" w:lineRule="auto"/>
        <w:jc w:val="both"/>
        <w:rPr>
          <w:rFonts w:ascii="Times New Roman" w:hAnsi="Times New Roman" w:cs="Times New Roman"/>
          <w:b/>
          <w:sz w:val="24"/>
          <w:szCs w:val="24"/>
          <w:u w:val="single"/>
        </w:rPr>
      </w:pPr>
      <w:proofErr w:type="gramStart"/>
      <w:r w:rsidRPr="00B72469">
        <w:rPr>
          <w:rFonts w:ascii="Times New Roman" w:hAnsi="Times New Roman" w:cs="Times New Roman"/>
          <w:b/>
          <w:sz w:val="24"/>
          <w:szCs w:val="24"/>
          <w:u w:val="single"/>
        </w:rPr>
        <w:t>handleClientChange(</w:t>
      </w:r>
      <w:proofErr w:type="gramEnd"/>
      <w:r w:rsidRPr="00B72469">
        <w:rPr>
          <w:rFonts w:ascii="Times New Roman" w:hAnsi="Times New Roman" w:cs="Times New Roman"/>
          <w:b/>
          <w:sz w:val="24"/>
          <w:szCs w:val="24"/>
          <w:u w:val="single"/>
        </w:rPr>
        <w:t>):</w:t>
      </w:r>
    </w:p>
    <w:p w14:paraId="0AFEC402"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roofErr w:type="gramStart"/>
      <w:r w:rsidRPr="00B72469">
        <w:rPr>
          <w:rFonts w:ascii="Times New Roman" w:hAnsi="Times New Roman" w:cs="Times New Roman"/>
          <w:b/>
          <w:bCs/>
          <w:sz w:val="20"/>
          <w:szCs w:val="20"/>
        </w:rPr>
        <w:t>public</w:t>
      </w:r>
      <w:proofErr w:type="gramEnd"/>
      <w:r w:rsidRPr="00B72469">
        <w:rPr>
          <w:rFonts w:ascii="Times New Roman" w:hAnsi="Times New Roman" w:cs="Times New Roman"/>
          <w:sz w:val="20"/>
          <w:szCs w:val="20"/>
        </w:rPr>
        <w:t xml:space="preserve"> </w:t>
      </w:r>
      <w:r w:rsidRPr="00B72469">
        <w:rPr>
          <w:rFonts w:ascii="Times New Roman" w:hAnsi="Times New Roman" w:cs="Times New Roman"/>
          <w:b/>
          <w:bCs/>
          <w:sz w:val="20"/>
          <w:szCs w:val="20"/>
        </w:rPr>
        <w:t>void</w:t>
      </w:r>
      <w:r w:rsidRPr="00B72469">
        <w:rPr>
          <w:rFonts w:ascii="Times New Roman" w:hAnsi="Times New Roman" w:cs="Times New Roman"/>
          <w:sz w:val="20"/>
          <w:szCs w:val="20"/>
        </w:rPr>
        <w:t xml:space="preserve"> handleClientChange(</w:t>
      </w:r>
    </w:p>
    <w:p w14:paraId="0AFEC403"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roofErr w:type="gramStart"/>
      <w:r w:rsidRPr="00B72469">
        <w:rPr>
          <w:rFonts w:ascii="Times New Roman" w:hAnsi="Times New Roman" w:cs="Times New Roman"/>
          <w:b/>
          <w:bCs/>
          <w:sz w:val="20"/>
          <w:szCs w:val="20"/>
        </w:rPr>
        <w:t>final</w:t>
      </w:r>
      <w:proofErr w:type="gramEnd"/>
      <w:r w:rsidRPr="00B72469">
        <w:rPr>
          <w:rFonts w:ascii="Times New Roman" w:hAnsi="Times New Roman" w:cs="Times New Roman"/>
          <w:sz w:val="20"/>
          <w:szCs w:val="20"/>
        </w:rPr>
        <w:t xml:space="preserve"> HashMap&lt;String, SensorGridResource&gt; sensorChangeInfo,</w:t>
      </w:r>
    </w:p>
    <w:p w14:paraId="0AFEC404" w14:textId="77777777" w:rsidR="0015045D" w:rsidRPr="00B72469" w:rsidRDefault="0015045D" w:rsidP="0015045D">
      <w:pPr>
        <w:widowControl/>
        <w:spacing w:line="240" w:lineRule="auto"/>
        <w:jc w:val="both"/>
        <w:rPr>
          <w:rFonts w:ascii="Times New Roman" w:hAnsi="Times New Roman" w:cs="Times New Roman"/>
          <w:sz w:val="20"/>
          <w:szCs w:val="20"/>
        </w:rPr>
      </w:pPr>
      <w:r w:rsidRPr="00B72469">
        <w:rPr>
          <w:rFonts w:ascii="Times New Roman" w:hAnsi="Times New Roman" w:cs="Times New Roman"/>
          <w:sz w:val="20"/>
          <w:szCs w:val="20"/>
        </w:rPr>
        <w:t xml:space="preserve">            </w:t>
      </w:r>
      <w:proofErr w:type="gramStart"/>
      <w:r w:rsidRPr="00B72469">
        <w:rPr>
          <w:rFonts w:ascii="Times New Roman" w:hAnsi="Times New Roman" w:cs="Times New Roman"/>
          <w:b/>
          <w:bCs/>
          <w:sz w:val="20"/>
          <w:szCs w:val="20"/>
        </w:rPr>
        <w:t>final</w:t>
      </w:r>
      <w:proofErr w:type="gramEnd"/>
      <w:r w:rsidRPr="00B72469">
        <w:rPr>
          <w:rFonts w:ascii="Times New Roman" w:hAnsi="Times New Roman" w:cs="Times New Roman"/>
          <w:sz w:val="20"/>
          <w:szCs w:val="20"/>
        </w:rPr>
        <w:t xml:space="preserve"> </w:t>
      </w:r>
      <w:r w:rsidRPr="00B72469">
        <w:rPr>
          <w:rFonts w:ascii="Times New Roman" w:hAnsi="Times New Roman" w:cs="Times New Roman"/>
          <w:b/>
          <w:bCs/>
          <w:sz w:val="20"/>
          <w:szCs w:val="20"/>
        </w:rPr>
        <w:t>boolean</w:t>
      </w:r>
      <w:r w:rsidRPr="00B72469">
        <w:rPr>
          <w:rFonts w:ascii="Times New Roman" w:hAnsi="Times New Roman" w:cs="Times New Roman"/>
          <w:sz w:val="20"/>
          <w:szCs w:val="20"/>
        </w:rPr>
        <w:t xml:space="preserve"> newFilter) </w:t>
      </w:r>
    </w:p>
    <w:p w14:paraId="0AFEC405" w14:textId="77777777" w:rsidR="0015045D" w:rsidRPr="00B72469" w:rsidRDefault="0015045D" w:rsidP="0015045D">
      <w:pPr>
        <w:widowControl/>
        <w:spacing w:line="240" w:lineRule="auto"/>
        <w:jc w:val="both"/>
        <w:rPr>
          <w:rFonts w:ascii="Times New Roman" w:hAnsi="Times New Roman" w:cs="Times New Roman"/>
          <w:sz w:val="20"/>
          <w:szCs w:val="20"/>
        </w:rPr>
      </w:pPr>
      <w:r w:rsidRPr="00B72469">
        <w:rPr>
          <w:rFonts w:ascii="Times New Roman" w:hAnsi="Times New Roman" w:cs="Times New Roman"/>
          <w:sz w:val="20"/>
          <w:szCs w:val="20"/>
        </w:rPr>
        <w:t>{</w:t>
      </w:r>
    </w:p>
    <w:p w14:paraId="0AFEC406"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b/>
          <w:bCs/>
          <w:sz w:val="20"/>
          <w:szCs w:val="20"/>
        </w:rPr>
      </w:pPr>
      <w:r w:rsidRPr="00B72469">
        <w:rPr>
          <w:rFonts w:ascii="Times New Roman" w:hAnsi="Times New Roman" w:cs="Times New Roman"/>
          <w:b/>
          <w:bCs/>
          <w:sz w:val="20"/>
          <w:szCs w:val="20"/>
        </w:rPr>
        <w:t>…………………………</w:t>
      </w:r>
    </w:p>
    <w:p w14:paraId="0AFEC407"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roofErr w:type="gramStart"/>
      <w:r w:rsidRPr="00B72469">
        <w:rPr>
          <w:rFonts w:ascii="Times New Roman" w:hAnsi="Times New Roman" w:cs="Times New Roman"/>
          <w:b/>
          <w:bCs/>
          <w:sz w:val="20"/>
          <w:szCs w:val="20"/>
        </w:rPr>
        <w:t>if</w:t>
      </w:r>
      <w:proofErr w:type="gramEnd"/>
      <w:r w:rsidRPr="00B72469">
        <w:rPr>
          <w:rFonts w:ascii="Times New Roman" w:hAnsi="Times New Roman" w:cs="Times New Roman"/>
          <w:sz w:val="20"/>
          <w:szCs w:val="20"/>
        </w:rPr>
        <w:t xml:space="preserve"> (Language.equalsIgnoreCase("ENGLISH")){</w:t>
      </w:r>
    </w:p>
    <w:p w14:paraId="0AFEC408" w14:textId="77777777" w:rsidR="0015045D" w:rsidRPr="00B72469" w:rsidRDefault="0015045D" w:rsidP="0015045D">
      <w:pPr>
        <w:widowControl/>
        <w:autoSpaceDE w:val="0"/>
        <w:autoSpaceDN w:val="0"/>
        <w:adjustRightInd w:val="0"/>
        <w:spacing w:after="0" w:line="240" w:lineRule="auto"/>
        <w:ind w:firstLine="720"/>
        <w:rPr>
          <w:rFonts w:ascii="Times New Roman" w:hAnsi="Times New Roman" w:cs="Times New Roman"/>
          <w:sz w:val="20"/>
          <w:szCs w:val="20"/>
        </w:rPr>
      </w:pPr>
      <w:proofErr w:type="gramStart"/>
      <w:r w:rsidRPr="00B72469">
        <w:rPr>
          <w:rFonts w:ascii="Times New Roman" w:hAnsi="Times New Roman" w:cs="Times New Roman"/>
          <w:b/>
          <w:bCs/>
          <w:sz w:val="20"/>
          <w:szCs w:val="20"/>
        </w:rPr>
        <w:t>if</w:t>
      </w:r>
      <w:proofErr w:type="gramEnd"/>
      <w:r w:rsidRPr="00B72469">
        <w:rPr>
          <w:rFonts w:ascii="Times New Roman" w:hAnsi="Times New Roman" w:cs="Times New Roman"/>
          <w:sz w:val="20"/>
          <w:szCs w:val="20"/>
        </w:rPr>
        <w:t xml:space="preserve"> (sensorID2.endsWith("_TranslationSensor_English")){</w:t>
      </w:r>
    </w:p>
    <w:p w14:paraId="0AFEC409"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r w:rsidRPr="00B72469">
        <w:rPr>
          <w:rFonts w:ascii="Times New Roman" w:hAnsi="Times New Roman" w:cs="Times New Roman"/>
          <w:sz w:val="20"/>
          <w:szCs w:val="20"/>
        </w:rPr>
        <w:tab/>
      </w:r>
      <w:proofErr w:type="gramStart"/>
      <w:r w:rsidRPr="00B72469">
        <w:rPr>
          <w:rFonts w:ascii="Times New Roman" w:hAnsi="Times New Roman" w:cs="Times New Roman"/>
          <w:sz w:val="20"/>
          <w:szCs w:val="20"/>
        </w:rPr>
        <w:t>System.</w:t>
      </w:r>
      <w:r w:rsidRPr="00B72469">
        <w:rPr>
          <w:rFonts w:ascii="Times New Roman" w:hAnsi="Times New Roman" w:cs="Times New Roman"/>
          <w:i/>
          <w:iCs/>
          <w:sz w:val="20"/>
          <w:szCs w:val="20"/>
        </w:rPr>
        <w:t>out</w:t>
      </w:r>
      <w:r w:rsidRPr="00B72469">
        <w:rPr>
          <w:rFonts w:ascii="Times New Roman" w:hAnsi="Times New Roman" w:cs="Times New Roman"/>
          <w:sz w:val="20"/>
          <w:szCs w:val="20"/>
        </w:rPr>
        <w:t>.println(</w:t>
      </w:r>
      <w:proofErr w:type="gramEnd"/>
      <w:r w:rsidRPr="00B72469">
        <w:rPr>
          <w:rFonts w:ascii="Times New Roman" w:hAnsi="Times New Roman" w:cs="Times New Roman"/>
          <w:sz w:val="20"/>
          <w:szCs w:val="20"/>
        </w:rPr>
        <w:t>"Calling addmonitor to subscribe French to English Translator");</w:t>
      </w:r>
    </w:p>
    <w:p w14:paraId="0AFEC40A"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roofErr w:type="gramStart"/>
      <w:r w:rsidRPr="00B72469">
        <w:rPr>
          <w:rFonts w:ascii="Times New Roman" w:hAnsi="Times New Roman" w:cs="Times New Roman"/>
          <w:sz w:val="20"/>
          <w:szCs w:val="20"/>
        </w:rPr>
        <w:t>addSensorMonitor(</w:t>
      </w:r>
      <w:proofErr w:type="gramEnd"/>
      <w:r w:rsidRPr="00B72469">
        <w:rPr>
          <w:rFonts w:ascii="Times New Roman" w:hAnsi="Times New Roman" w:cs="Times New Roman"/>
          <w:sz w:val="20"/>
          <w:szCs w:val="20"/>
        </w:rPr>
        <w:t xml:space="preserve">sensorID,                                         (SensorPolicy)sensorChangeInfo.get(sensorID).getPolicy(), "display"); </w:t>
      </w:r>
    </w:p>
    <w:p w14:paraId="0AFEC40B"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
    <w:p w14:paraId="0AFEC40C"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w:t>
      </w:r>
    </w:p>
    <w:p w14:paraId="0AFEC40D"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w:t>
      </w:r>
    </w:p>
    <w:p w14:paraId="0AFEC40E"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w:t>
      </w:r>
    </w:p>
    <w:p w14:paraId="0AFEC40F"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
    <w:p w14:paraId="0AFEC410"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4"/>
          <w:szCs w:val="24"/>
        </w:rPr>
        <w:t xml:space="preserve">The above segment of code shows how we call the </w:t>
      </w:r>
      <w:proofErr w:type="gramStart"/>
      <w:r w:rsidRPr="00B72469">
        <w:rPr>
          <w:rFonts w:ascii="Times New Roman" w:hAnsi="Times New Roman" w:cs="Times New Roman"/>
          <w:sz w:val="24"/>
          <w:szCs w:val="24"/>
        </w:rPr>
        <w:t>addSensorMonitor(</w:t>
      </w:r>
      <w:proofErr w:type="gramEnd"/>
      <w:r w:rsidRPr="00B72469">
        <w:rPr>
          <w:rFonts w:ascii="Times New Roman" w:hAnsi="Times New Roman" w:cs="Times New Roman"/>
          <w:sz w:val="24"/>
          <w:szCs w:val="24"/>
        </w:rPr>
        <w:t xml:space="preserve">) method when we confirm that we get are looking at a translation sensor with the ‘to’ language as English. The routine for subscribing to a sensor is specified in this </w:t>
      </w:r>
      <w:proofErr w:type="gramStart"/>
      <w:r w:rsidRPr="00B72469">
        <w:rPr>
          <w:rFonts w:ascii="Times New Roman" w:hAnsi="Times New Roman" w:cs="Times New Roman"/>
          <w:sz w:val="24"/>
          <w:szCs w:val="24"/>
        </w:rPr>
        <w:t>addSensorMonitor(</w:t>
      </w:r>
      <w:proofErr w:type="gramEnd"/>
      <w:r w:rsidRPr="00B72469">
        <w:rPr>
          <w:rFonts w:ascii="Times New Roman" w:hAnsi="Times New Roman" w:cs="Times New Roman"/>
          <w:sz w:val="24"/>
          <w:szCs w:val="24"/>
        </w:rPr>
        <w:t>) method.</w:t>
      </w:r>
    </w:p>
    <w:p w14:paraId="0AFEC411"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
    <w:p w14:paraId="0AFEC412"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r w:rsidRPr="00B72469">
        <w:rPr>
          <w:rFonts w:ascii="Times New Roman" w:hAnsi="Times New Roman" w:cs="Times New Roman"/>
          <w:sz w:val="24"/>
          <w:szCs w:val="24"/>
        </w:rPr>
        <w:lastRenderedPageBreak/>
        <w:t xml:space="preserve">In addition to the general signals the client receives, we can also receive control messages which are used to trigger the </w:t>
      </w:r>
      <w:proofErr w:type="gramStart"/>
      <w:r w:rsidRPr="00B72469">
        <w:rPr>
          <w:rFonts w:ascii="Times New Roman" w:hAnsi="Times New Roman" w:cs="Times New Roman"/>
          <w:sz w:val="24"/>
          <w:szCs w:val="24"/>
        </w:rPr>
        <w:t>handleSensorControl(</w:t>
      </w:r>
      <w:proofErr w:type="gramEnd"/>
      <w:r w:rsidRPr="00B72469">
        <w:rPr>
          <w:rFonts w:ascii="Times New Roman" w:hAnsi="Times New Roman" w:cs="Times New Roman"/>
          <w:sz w:val="24"/>
          <w:szCs w:val="24"/>
        </w:rPr>
        <w:t>) method. A look at the overall control signal handler is as follows</w:t>
      </w:r>
    </w:p>
    <w:p w14:paraId="0AFEC413"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p>
    <w:p w14:paraId="0AFEC414"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p>
    <w:p w14:paraId="0AFEC415"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p>
    <w:p w14:paraId="0AFEC416"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p>
    <w:p w14:paraId="0AFEC417"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p>
    <w:p w14:paraId="0AFEC418"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roofErr w:type="gramStart"/>
      <w:r w:rsidRPr="00B72469">
        <w:rPr>
          <w:rFonts w:ascii="Times New Roman" w:hAnsi="Times New Roman" w:cs="Times New Roman"/>
          <w:b/>
          <w:bCs/>
          <w:sz w:val="20"/>
          <w:szCs w:val="20"/>
        </w:rPr>
        <w:t>public</w:t>
      </w:r>
      <w:proofErr w:type="gramEnd"/>
      <w:r w:rsidRPr="00B72469">
        <w:rPr>
          <w:rFonts w:ascii="Times New Roman" w:hAnsi="Times New Roman" w:cs="Times New Roman"/>
          <w:sz w:val="20"/>
          <w:szCs w:val="20"/>
        </w:rPr>
        <w:t xml:space="preserve"> </w:t>
      </w:r>
      <w:r w:rsidRPr="00B72469">
        <w:rPr>
          <w:rFonts w:ascii="Times New Roman" w:hAnsi="Times New Roman" w:cs="Times New Roman"/>
          <w:b/>
          <w:bCs/>
          <w:sz w:val="20"/>
          <w:szCs w:val="20"/>
        </w:rPr>
        <w:t>void</w:t>
      </w:r>
      <w:r w:rsidRPr="00B72469">
        <w:rPr>
          <w:rFonts w:ascii="Times New Roman" w:hAnsi="Times New Roman" w:cs="Times New Roman"/>
          <w:sz w:val="20"/>
          <w:szCs w:val="20"/>
        </w:rPr>
        <w:t xml:space="preserve"> handleSensorControl(String commander, </w:t>
      </w:r>
      <w:r w:rsidRPr="00B72469">
        <w:rPr>
          <w:rFonts w:ascii="Times New Roman" w:hAnsi="Times New Roman" w:cs="Times New Roman"/>
          <w:b/>
          <w:bCs/>
          <w:sz w:val="20"/>
          <w:szCs w:val="20"/>
        </w:rPr>
        <w:t>int</w:t>
      </w:r>
      <w:r w:rsidRPr="00B72469">
        <w:rPr>
          <w:rFonts w:ascii="Times New Roman" w:hAnsi="Times New Roman" w:cs="Times New Roman"/>
          <w:sz w:val="20"/>
          <w:szCs w:val="20"/>
        </w:rPr>
        <w:t xml:space="preserve"> controlMessageId,</w:t>
      </w:r>
    </w:p>
    <w:p w14:paraId="0AFEC419"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roofErr w:type="gramStart"/>
      <w:r w:rsidRPr="00B72469">
        <w:rPr>
          <w:rFonts w:ascii="Times New Roman" w:hAnsi="Times New Roman" w:cs="Times New Roman"/>
          <w:sz w:val="20"/>
          <w:szCs w:val="20"/>
        </w:rPr>
        <w:t>Serializable[</w:t>
      </w:r>
      <w:proofErr w:type="gramEnd"/>
      <w:r w:rsidRPr="00B72469">
        <w:rPr>
          <w:rFonts w:ascii="Times New Roman" w:hAnsi="Times New Roman" w:cs="Times New Roman"/>
          <w:sz w:val="20"/>
          <w:szCs w:val="20"/>
        </w:rPr>
        <w:t>] paramaters) {</w:t>
      </w:r>
    </w:p>
    <w:p w14:paraId="0AFEC41A"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
    <w:p w14:paraId="0AFEC41B"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
    <w:p w14:paraId="0AFEC41C"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r w:rsidRPr="00B72469">
        <w:rPr>
          <w:rFonts w:ascii="Times New Roman" w:hAnsi="Times New Roman" w:cs="Times New Roman"/>
          <w:sz w:val="24"/>
          <w:szCs w:val="24"/>
        </w:rPr>
        <w:t>Or</w:t>
      </w:r>
    </w:p>
    <w:p w14:paraId="0AFEC41D"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4"/>
          <w:szCs w:val="24"/>
        </w:rPr>
      </w:pPr>
    </w:p>
    <w:p w14:paraId="0AFEC41E"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roofErr w:type="gramStart"/>
      <w:r w:rsidRPr="00B72469">
        <w:rPr>
          <w:rFonts w:ascii="Times New Roman" w:hAnsi="Times New Roman" w:cs="Times New Roman"/>
          <w:b/>
          <w:bCs/>
          <w:sz w:val="20"/>
          <w:szCs w:val="20"/>
        </w:rPr>
        <w:t>public</w:t>
      </w:r>
      <w:proofErr w:type="gramEnd"/>
      <w:r w:rsidRPr="00B72469">
        <w:rPr>
          <w:rFonts w:ascii="Times New Roman" w:hAnsi="Times New Roman" w:cs="Times New Roman"/>
          <w:sz w:val="20"/>
          <w:szCs w:val="20"/>
        </w:rPr>
        <w:t xml:space="preserve"> </w:t>
      </w:r>
      <w:r w:rsidRPr="00B72469">
        <w:rPr>
          <w:rFonts w:ascii="Times New Roman" w:hAnsi="Times New Roman" w:cs="Times New Roman"/>
          <w:b/>
          <w:bCs/>
          <w:sz w:val="20"/>
          <w:szCs w:val="20"/>
        </w:rPr>
        <w:t>void</w:t>
      </w:r>
      <w:r w:rsidRPr="00B72469">
        <w:rPr>
          <w:rFonts w:ascii="Times New Roman" w:hAnsi="Times New Roman" w:cs="Times New Roman"/>
          <w:sz w:val="20"/>
          <w:szCs w:val="20"/>
        </w:rPr>
        <w:t xml:space="preserve"> handleSensorControl(String commander, </w:t>
      </w:r>
      <w:r w:rsidRPr="00B72469">
        <w:rPr>
          <w:rFonts w:ascii="Times New Roman" w:hAnsi="Times New Roman" w:cs="Times New Roman"/>
          <w:b/>
          <w:bCs/>
          <w:sz w:val="20"/>
          <w:szCs w:val="20"/>
        </w:rPr>
        <w:t>int</w:t>
      </w:r>
      <w:r w:rsidRPr="00B72469">
        <w:rPr>
          <w:rFonts w:ascii="Times New Roman" w:hAnsi="Times New Roman" w:cs="Times New Roman"/>
          <w:sz w:val="20"/>
          <w:szCs w:val="20"/>
        </w:rPr>
        <w:t xml:space="preserve"> controlMessageId) {</w:t>
      </w:r>
    </w:p>
    <w:p w14:paraId="0AFEC41F"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roofErr w:type="gramStart"/>
      <w:r w:rsidRPr="00B72469">
        <w:rPr>
          <w:rFonts w:ascii="Times New Roman" w:hAnsi="Times New Roman" w:cs="Times New Roman"/>
          <w:b/>
          <w:bCs/>
          <w:sz w:val="20"/>
          <w:szCs w:val="20"/>
        </w:rPr>
        <w:t>this</w:t>
      </w:r>
      <w:r w:rsidRPr="00B72469">
        <w:rPr>
          <w:rFonts w:ascii="Times New Roman" w:hAnsi="Times New Roman" w:cs="Times New Roman"/>
          <w:sz w:val="20"/>
          <w:szCs w:val="20"/>
        </w:rPr>
        <w:t>.handleSensorControl(</w:t>
      </w:r>
      <w:proofErr w:type="gramEnd"/>
      <w:r w:rsidRPr="00B72469">
        <w:rPr>
          <w:rFonts w:ascii="Times New Roman" w:hAnsi="Times New Roman" w:cs="Times New Roman"/>
          <w:sz w:val="20"/>
          <w:szCs w:val="20"/>
        </w:rPr>
        <w:t xml:space="preserve">commander, controlMessageId, </w:t>
      </w:r>
      <w:r w:rsidRPr="00B72469">
        <w:rPr>
          <w:rFonts w:ascii="Times New Roman" w:hAnsi="Times New Roman" w:cs="Times New Roman"/>
          <w:b/>
          <w:bCs/>
          <w:sz w:val="20"/>
          <w:szCs w:val="20"/>
        </w:rPr>
        <w:t>null</w:t>
      </w:r>
      <w:r w:rsidRPr="00B72469">
        <w:rPr>
          <w:rFonts w:ascii="Times New Roman" w:hAnsi="Times New Roman" w:cs="Times New Roman"/>
          <w:sz w:val="20"/>
          <w:szCs w:val="20"/>
        </w:rPr>
        <w:t>);</w:t>
      </w:r>
    </w:p>
    <w:p w14:paraId="0AFEC420"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
    <w:p w14:paraId="0AFEC421"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    }</w:t>
      </w:r>
    </w:p>
    <w:p w14:paraId="0AFEC422"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p>
    <w:p w14:paraId="0AFEC423" w14:textId="77777777" w:rsidR="0015045D" w:rsidRPr="00B72469" w:rsidRDefault="0015045D" w:rsidP="0015045D">
      <w:pPr>
        <w:widowControl/>
        <w:autoSpaceDE w:val="0"/>
        <w:autoSpaceDN w:val="0"/>
        <w:adjustRightInd w:val="0"/>
        <w:spacing w:after="0" w:line="240" w:lineRule="auto"/>
        <w:jc w:val="both"/>
        <w:rPr>
          <w:rFonts w:ascii="Times New Roman" w:hAnsi="Times New Roman" w:cs="Times New Roman"/>
          <w:sz w:val="24"/>
          <w:szCs w:val="24"/>
        </w:rPr>
      </w:pPr>
      <w:r w:rsidRPr="00B72469">
        <w:rPr>
          <w:rFonts w:ascii="Times New Roman" w:hAnsi="Times New Roman" w:cs="Times New Roman"/>
          <w:sz w:val="24"/>
          <w:szCs w:val="24"/>
        </w:rPr>
        <w:t>In general, for handling control messages, we pass the name of the sensor or entity requesting an explicit action to be taken along with the controlMessageId which is predefined to a number of commands.</w:t>
      </w:r>
    </w:p>
    <w:p w14:paraId="0AFEC424" w14:textId="77777777" w:rsidR="0015045D" w:rsidRPr="00B72469" w:rsidRDefault="0015045D" w:rsidP="0015045D">
      <w:pPr>
        <w:widowControl/>
        <w:autoSpaceDE w:val="0"/>
        <w:autoSpaceDN w:val="0"/>
        <w:adjustRightInd w:val="0"/>
        <w:spacing w:after="0" w:line="240" w:lineRule="auto"/>
        <w:jc w:val="both"/>
        <w:rPr>
          <w:rFonts w:ascii="Times New Roman" w:hAnsi="Times New Roman" w:cs="Times New Roman"/>
          <w:sz w:val="24"/>
          <w:szCs w:val="24"/>
        </w:rPr>
      </w:pPr>
    </w:p>
    <w:p w14:paraId="0AFEC425" w14:textId="77777777" w:rsidR="0015045D" w:rsidRPr="00B72469" w:rsidRDefault="0015045D" w:rsidP="0015045D">
      <w:pPr>
        <w:widowControl/>
        <w:autoSpaceDE w:val="0"/>
        <w:autoSpaceDN w:val="0"/>
        <w:adjustRightInd w:val="0"/>
        <w:spacing w:after="0" w:line="240" w:lineRule="auto"/>
        <w:jc w:val="both"/>
        <w:rPr>
          <w:rFonts w:ascii="Times New Roman" w:hAnsi="Times New Roman" w:cs="Times New Roman"/>
          <w:sz w:val="24"/>
          <w:szCs w:val="24"/>
        </w:rPr>
      </w:pPr>
      <w:r w:rsidRPr="00B72469">
        <w:rPr>
          <w:rFonts w:ascii="Times New Roman" w:hAnsi="Times New Roman" w:cs="Times New Roman"/>
          <w:sz w:val="24"/>
          <w:szCs w:val="24"/>
        </w:rPr>
        <w:t xml:space="preserve">Please Note Implementation of a Filter-Sensor could be viewed in TranslationChatSensor.java </w:t>
      </w:r>
    </w:p>
    <w:p w14:paraId="0AFEC426" w14:textId="77777777" w:rsidR="0015045D" w:rsidRPr="00B72469" w:rsidRDefault="0015045D" w:rsidP="0015045D">
      <w:pPr>
        <w:widowControl/>
        <w:autoSpaceDE w:val="0"/>
        <w:autoSpaceDN w:val="0"/>
        <w:adjustRightInd w:val="0"/>
        <w:spacing w:after="0" w:line="240" w:lineRule="auto"/>
        <w:jc w:val="both"/>
        <w:rPr>
          <w:rFonts w:ascii="Times New Roman" w:hAnsi="Times New Roman" w:cs="Times New Roman"/>
          <w:sz w:val="24"/>
          <w:szCs w:val="24"/>
        </w:rPr>
      </w:pPr>
    </w:p>
    <w:p w14:paraId="0AFEC427"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bookmarkStart w:id="28" w:name="_Ref295075330"/>
      <w:r w:rsidRPr="00B72469">
        <w:rPr>
          <w:rFonts w:ascii="Times New Roman" w:eastAsiaTheme="majorEastAsia" w:hAnsi="Times New Roman" w:cs="Times New Roman"/>
          <w:b/>
          <w:bCs/>
          <w:sz w:val="28"/>
          <w:szCs w:val="28"/>
        </w:rPr>
        <w:t>Calling 3rd Party Computation Resources</w:t>
      </w:r>
      <w:bookmarkEnd w:id="28"/>
    </w:p>
    <w:p w14:paraId="0AFEC428" w14:textId="77777777" w:rsidR="0015045D" w:rsidRPr="00B72469" w:rsidRDefault="0015045D" w:rsidP="0015045D">
      <w:pPr>
        <w:widowControl/>
        <w:rPr>
          <w:rFonts w:ascii="Times New Roman" w:hAnsi="Times New Roman" w:cs="Times New Roman"/>
          <w:sz w:val="24"/>
          <w:szCs w:val="24"/>
        </w:rPr>
      </w:pPr>
      <w:r w:rsidRPr="00B72469">
        <w:rPr>
          <w:rFonts w:ascii="Times New Roman" w:hAnsi="Times New Roman" w:cs="Times New Roman"/>
          <w:sz w:val="24"/>
          <w:szCs w:val="24"/>
        </w:rPr>
        <w:t>It is also possible to call to some other computation resources which are from a third party source to help a sensor to go about its job. In this particular chat example, we make calls to the Google Translate© API. To go about making calls to 3</w:t>
      </w:r>
      <w:r w:rsidRPr="00B72469">
        <w:rPr>
          <w:rFonts w:ascii="Times New Roman" w:hAnsi="Times New Roman" w:cs="Times New Roman"/>
          <w:sz w:val="24"/>
          <w:szCs w:val="24"/>
          <w:vertAlign w:val="superscript"/>
        </w:rPr>
        <w:t>rd</w:t>
      </w:r>
      <w:r w:rsidRPr="00B72469">
        <w:rPr>
          <w:rFonts w:ascii="Times New Roman" w:hAnsi="Times New Roman" w:cs="Times New Roman"/>
          <w:sz w:val="24"/>
          <w:szCs w:val="24"/>
        </w:rPr>
        <w:t xml:space="preserve"> party resources, we take the following steps:</w:t>
      </w:r>
    </w:p>
    <w:p w14:paraId="0AFEC429" w14:textId="77777777" w:rsidR="0015045D" w:rsidRPr="00B72469" w:rsidRDefault="0015045D" w:rsidP="0015045D">
      <w:pPr>
        <w:widowControl/>
        <w:numPr>
          <w:ilvl w:val="0"/>
          <w:numId w:val="35"/>
        </w:numPr>
        <w:contextualSpacing/>
        <w:rPr>
          <w:rFonts w:ascii="Times New Roman" w:hAnsi="Times New Roman" w:cs="Times New Roman"/>
          <w:sz w:val="24"/>
          <w:szCs w:val="24"/>
        </w:rPr>
      </w:pPr>
      <w:r w:rsidRPr="00B72469">
        <w:rPr>
          <w:rFonts w:ascii="Times New Roman" w:hAnsi="Times New Roman" w:cs="Times New Roman"/>
          <w:sz w:val="24"/>
          <w:szCs w:val="24"/>
        </w:rPr>
        <w:t>We first start up by importing the JAR file consisting of the libraries of the service we might need to use into our maven dependencies. This can be done by mentioning the name of the JAR we are looking for in the POM file which we use to build or by uploading the file into our own repository and mentioning its name in the POM file. In our example, we have chosen the latter.</w:t>
      </w:r>
    </w:p>
    <w:p w14:paraId="0AFEC42A" w14:textId="77777777" w:rsidR="0015045D" w:rsidRPr="00B72469" w:rsidRDefault="0015045D" w:rsidP="0015045D">
      <w:pPr>
        <w:widowControl/>
        <w:numPr>
          <w:ilvl w:val="0"/>
          <w:numId w:val="35"/>
        </w:numPr>
        <w:contextualSpacing/>
        <w:rPr>
          <w:rFonts w:ascii="Times New Roman" w:hAnsi="Times New Roman" w:cs="Times New Roman"/>
          <w:sz w:val="24"/>
          <w:szCs w:val="24"/>
        </w:rPr>
      </w:pPr>
      <w:r w:rsidRPr="00B72469">
        <w:rPr>
          <w:rFonts w:ascii="Times New Roman" w:hAnsi="Times New Roman" w:cs="Times New Roman"/>
          <w:sz w:val="24"/>
          <w:szCs w:val="24"/>
        </w:rPr>
        <w:t>Once we have imported the JAR into our project, we simply call to the required methods as simple as we usually do in other projects. We provide an example of the calls we make in our case.</w:t>
      </w:r>
    </w:p>
    <w:p w14:paraId="0AFEC42B" w14:textId="77777777" w:rsidR="0015045D" w:rsidRPr="00B72469" w:rsidRDefault="0015045D" w:rsidP="0015045D">
      <w:pPr>
        <w:widowControl/>
        <w:numPr>
          <w:ilvl w:val="0"/>
          <w:numId w:val="35"/>
        </w:numPr>
        <w:contextualSpacing/>
        <w:rPr>
          <w:rFonts w:ascii="Times New Roman" w:hAnsi="Times New Roman" w:cs="Times New Roman"/>
          <w:sz w:val="24"/>
          <w:szCs w:val="24"/>
        </w:rPr>
      </w:pPr>
    </w:p>
    <w:p w14:paraId="0AFEC42C" w14:textId="77777777" w:rsidR="0015045D" w:rsidRPr="00B72469" w:rsidRDefault="0015045D" w:rsidP="0015045D">
      <w:pPr>
        <w:widowControl/>
        <w:rPr>
          <w:rFonts w:ascii="Times New Roman" w:hAnsi="Times New Roman" w:cs="Times New Roman"/>
          <w:sz w:val="20"/>
          <w:szCs w:val="20"/>
        </w:rPr>
      </w:pPr>
      <w:r w:rsidRPr="00B72469">
        <w:rPr>
          <w:rFonts w:ascii="Times New Roman" w:hAnsi="Times New Roman" w:cs="Times New Roman"/>
          <w:sz w:val="24"/>
          <w:szCs w:val="24"/>
        </w:rPr>
        <w:t>Excerpts of the source code used for translation are shown below:</w:t>
      </w:r>
    </w:p>
    <w:p w14:paraId="0AFEC42D"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Translator translator = </w:t>
      </w:r>
      <w:r w:rsidRPr="00B72469">
        <w:rPr>
          <w:rFonts w:ascii="Times New Roman" w:hAnsi="Times New Roman" w:cs="Times New Roman"/>
          <w:b/>
          <w:bCs/>
          <w:sz w:val="20"/>
          <w:szCs w:val="20"/>
        </w:rPr>
        <w:t>new</w:t>
      </w:r>
      <w:r w:rsidRPr="00B72469">
        <w:rPr>
          <w:rFonts w:ascii="Times New Roman" w:hAnsi="Times New Roman" w:cs="Times New Roman"/>
          <w:sz w:val="20"/>
          <w:szCs w:val="20"/>
        </w:rPr>
        <w:t xml:space="preserve"> </w:t>
      </w:r>
      <w:proofErr w:type="gramStart"/>
      <w:r w:rsidRPr="00B72469">
        <w:rPr>
          <w:rFonts w:ascii="Times New Roman" w:hAnsi="Times New Roman" w:cs="Times New Roman"/>
          <w:sz w:val="20"/>
          <w:szCs w:val="20"/>
        </w:rPr>
        <w:t>Translator(</w:t>
      </w:r>
      <w:proofErr w:type="gramEnd"/>
      <w:r w:rsidRPr="00B72469">
        <w:rPr>
          <w:rFonts w:ascii="Times New Roman" w:hAnsi="Times New Roman" w:cs="Times New Roman"/>
          <w:sz w:val="20"/>
          <w:szCs w:val="20"/>
        </w:rPr>
        <w:t>);</w:t>
      </w:r>
    </w:p>
    <w:p w14:paraId="0AFEC42E"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Language source = </w:t>
      </w:r>
      <w:proofErr w:type="gramStart"/>
      <w:r w:rsidRPr="00B72469">
        <w:rPr>
          <w:rFonts w:ascii="Times New Roman" w:hAnsi="Times New Roman" w:cs="Times New Roman"/>
          <w:sz w:val="20"/>
          <w:szCs w:val="20"/>
        </w:rPr>
        <w:t>Language.</w:t>
      </w:r>
      <w:r w:rsidRPr="00B72469">
        <w:rPr>
          <w:rFonts w:ascii="Times New Roman" w:hAnsi="Times New Roman" w:cs="Times New Roman"/>
          <w:i/>
          <w:iCs/>
          <w:sz w:val="20"/>
          <w:szCs w:val="20"/>
        </w:rPr>
        <w:t>valueOf</w:t>
      </w:r>
      <w:r w:rsidRPr="00B72469">
        <w:rPr>
          <w:rFonts w:ascii="Times New Roman" w:hAnsi="Times New Roman" w:cs="Times New Roman"/>
          <w:sz w:val="20"/>
          <w:szCs w:val="20"/>
        </w:rPr>
        <w:t>(</w:t>
      </w:r>
      <w:proofErr w:type="gramEnd"/>
      <w:r w:rsidRPr="00B72469">
        <w:rPr>
          <w:rFonts w:ascii="Times New Roman" w:hAnsi="Times New Roman" w:cs="Times New Roman"/>
          <w:sz w:val="20"/>
          <w:szCs w:val="20"/>
        </w:rPr>
        <w:t>incomingLanguage);</w:t>
      </w:r>
    </w:p>
    <w:p w14:paraId="0AFEC42F" w14:textId="77777777" w:rsidR="0015045D" w:rsidRPr="00B72469" w:rsidRDefault="0015045D" w:rsidP="0015045D">
      <w:pPr>
        <w:widowControl/>
        <w:autoSpaceDE w:val="0"/>
        <w:autoSpaceDN w:val="0"/>
        <w:adjustRightInd w:val="0"/>
        <w:spacing w:after="0" w:line="240" w:lineRule="auto"/>
        <w:rPr>
          <w:rFonts w:ascii="Times New Roman" w:hAnsi="Times New Roman" w:cs="Times New Roman"/>
          <w:sz w:val="20"/>
          <w:szCs w:val="20"/>
        </w:rPr>
      </w:pPr>
      <w:r w:rsidRPr="00B72469">
        <w:rPr>
          <w:rFonts w:ascii="Times New Roman" w:hAnsi="Times New Roman" w:cs="Times New Roman"/>
          <w:sz w:val="20"/>
          <w:szCs w:val="20"/>
        </w:rPr>
        <w:t xml:space="preserve">Language destination = </w:t>
      </w:r>
      <w:proofErr w:type="gramStart"/>
      <w:r w:rsidRPr="00B72469">
        <w:rPr>
          <w:rFonts w:ascii="Times New Roman" w:hAnsi="Times New Roman" w:cs="Times New Roman"/>
          <w:sz w:val="20"/>
          <w:szCs w:val="20"/>
        </w:rPr>
        <w:t>Language.</w:t>
      </w:r>
      <w:r w:rsidRPr="00B72469">
        <w:rPr>
          <w:rFonts w:ascii="Times New Roman" w:hAnsi="Times New Roman" w:cs="Times New Roman"/>
          <w:i/>
          <w:iCs/>
          <w:sz w:val="20"/>
          <w:szCs w:val="20"/>
        </w:rPr>
        <w:t>valueOf</w:t>
      </w:r>
      <w:r w:rsidRPr="00B72469">
        <w:rPr>
          <w:rFonts w:ascii="Times New Roman" w:hAnsi="Times New Roman" w:cs="Times New Roman"/>
          <w:sz w:val="20"/>
          <w:szCs w:val="20"/>
        </w:rPr>
        <w:t>(</w:t>
      </w:r>
      <w:proofErr w:type="gramEnd"/>
      <w:r w:rsidRPr="00B72469">
        <w:rPr>
          <w:rFonts w:ascii="Times New Roman" w:hAnsi="Times New Roman" w:cs="Times New Roman"/>
          <w:sz w:val="20"/>
          <w:szCs w:val="20"/>
        </w:rPr>
        <w:t>outgoingLanguage);</w:t>
      </w:r>
    </w:p>
    <w:p w14:paraId="0AFEC430" w14:textId="77777777" w:rsidR="0015045D" w:rsidRPr="00B72469" w:rsidRDefault="0015045D" w:rsidP="0015045D">
      <w:pPr>
        <w:widowControl/>
        <w:rPr>
          <w:rFonts w:ascii="Times New Roman" w:hAnsi="Times New Roman" w:cs="Times New Roman"/>
          <w:sz w:val="20"/>
          <w:szCs w:val="20"/>
        </w:rPr>
      </w:pPr>
      <w:proofErr w:type="gramStart"/>
      <w:r w:rsidRPr="00B72469">
        <w:rPr>
          <w:rFonts w:ascii="Times New Roman" w:hAnsi="Times New Roman" w:cs="Times New Roman"/>
          <w:sz w:val="20"/>
          <w:szCs w:val="20"/>
        </w:rPr>
        <w:t>outgoingText</w:t>
      </w:r>
      <w:proofErr w:type="gramEnd"/>
      <w:r w:rsidRPr="00B72469">
        <w:rPr>
          <w:rFonts w:ascii="Times New Roman" w:hAnsi="Times New Roman" w:cs="Times New Roman"/>
          <w:sz w:val="20"/>
          <w:szCs w:val="20"/>
        </w:rPr>
        <w:t xml:space="preserve"> = translator.translate(msg, source, destination);</w:t>
      </w:r>
    </w:p>
    <w:p w14:paraId="0AFEC431" w14:textId="77777777" w:rsidR="0015045D" w:rsidRPr="00B72469" w:rsidRDefault="0015045D" w:rsidP="0015045D">
      <w:pPr>
        <w:widowControl/>
        <w:rPr>
          <w:rFonts w:ascii="Times New Roman" w:hAnsi="Times New Roman" w:cs="Times New Roman"/>
          <w:sz w:val="24"/>
          <w:szCs w:val="24"/>
        </w:rPr>
      </w:pPr>
      <w:r w:rsidRPr="00B72469">
        <w:rPr>
          <w:rFonts w:ascii="Times New Roman" w:hAnsi="Times New Roman" w:cs="Times New Roman"/>
          <w:sz w:val="24"/>
          <w:szCs w:val="24"/>
        </w:rPr>
        <w:t>In the above mentioned code block, we create a new object of the ‘Translator ‘class and we call its methods to actually translate text from one language to another.</w:t>
      </w:r>
    </w:p>
    <w:p w14:paraId="0AFEC432" w14:textId="77777777" w:rsidR="0015045D" w:rsidRPr="00B72469" w:rsidRDefault="0015045D" w:rsidP="0015045D">
      <w:pPr>
        <w:widowControl/>
        <w:rPr>
          <w:rFonts w:ascii="Times New Roman" w:hAnsi="Times New Roman" w:cs="Times New Roman"/>
          <w:sz w:val="24"/>
          <w:szCs w:val="24"/>
        </w:rPr>
      </w:pPr>
      <w:r w:rsidRPr="00B72469">
        <w:rPr>
          <w:rFonts w:ascii="Times New Roman" w:hAnsi="Times New Roman" w:cs="Times New Roman"/>
          <w:sz w:val="24"/>
          <w:szCs w:val="24"/>
        </w:rPr>
        <w:lastRenderedPageBreak/>
        <w:t>As seen, it is very simple and can be used to call other services if needed also.</w:t>
      </w:r>
    </w:p>
    <w:p w14:paraId="0AFEC433" w14:textId="77777777" w:rsidR="0015045D" w:rsidRPr="00B72469" w:rsidRDefault="0015045D" w:rsidP="0015045D">
      <w:pPr>
        <w:keepNext/>
        <w:keepLines/>
        <w:widowControl/>
        <w:spacing w:before="480" w:after="0"/>
        <w:outlineLvl w:val="0"/>
        <w:rPr>
          <w:rFonts w:ascii="Times New Roman" w:eastAsiaTheme="majorEastAsia" w:hAnsi="Times New Roman" w:cs="Times New Roman"/>
          <w:b/>
          <w:bCs/>
          <w:sz w:val="28"/>
          <w:szCs w:val="28"/>
        </w:rPr>
      </w:pPr>
    </w:p>
    <w:p w14:paraId="0AFEC434" w14:textId="77777777" w:rsidR="001A4274" w:rsidRPr="00B72469" w:rsidRDefault="001A4274" w:rsidP="0015045D">
      <w:pPr>
        <w:keepNext/>
        <w:keepLines/>
        <w:widowControl/>
        <w:spacing w:before="480" w:after="0"/>
        <w:outlineLvl w:val="0"/>
        <w:rPr>
          <w:rFonts w:ascii="Times New Roman" w:eastAsiaTheme="majorEastAsia" w:hAnsi="Times New Roman" w:cs="Times New Roman"/>
          <w:b/>
          <w:bCs/>
          <w:sz w:val="28"/>
          <w:szCs w:val="28"/>
        </w:rPr>
      </w:pPr>
    </w:p>
    <w:bookmarkEnd w:id="23"/>
    <w:p w14:paraId="0AFEC435" w14:textId="77777777" w:rsidR="0015045D" w:rsidRPr="00B72469" w:rsidRDefault="0015045D" w:rsidP="0015045D">
      <w:pPr>
        <w:rPr>
          <w:rFonts w:ascii="Times New Roman" w:hAnsi="Times New Roman" w:cs="Times New Roman"/>
        </w:rPr>
      </w:pPr>
    </w:p>
    <w:p w14:paraId="0AFEC436" w14:textId="77777777" w:rsidR="001A4274" w:rsidRPr="00B72469" w:rsidRDefault="001A4274" w:rsidP="001A4274">
      <w:pPr>
        <w:rPr>
          <w:rFonts w:ascii="Times New Roman" w:hAnsi="Times New Roman" w:cs="Times New Roman"/>
          <w:b/>
          <w:sz w:val="26"/>
        </w:rPr>
      </w:pPr>
    </w:p>
    <w:p w14:paraId="0AFEC437" w14:textId="77777777" w:rsidR="001A4274" w:rsidRPr="00B72469" w:rsidRDefault="001A4274" w:rsidP="001A4274">
      <w:pPr>
        <w:rPr>
          <w:rFonts w:ascii="Times New Roman" w:hAnsi="Times New Roman" w:cs="Times New Roman"/>
          <w:b/>
          <w:sz w:val="26"/>
        </w:rPr>
      </w:pPr>
    </w:p>
    <w:p w14:paraId="0AFEC438" w14:textId="77777777" w:rsidR="001A4274" w:rsidRPr="00B72469" w:rsidRDefault="001A4274" w:rsidP="001A4274">
      <w:pPr>
        <w:rPr>
          <w:rFonts w:ascii="Times New Roman" w:hAnsi="Times New Roman" w:cs="Times New Roman"/>
          <w:b/>
          <w:sz w:val="26"/>
        </w:rPr>
      </w:pPr>
    </w:p>
    <w:p w14:paraId="0AFEC439" w14:textId="77777777" w:rsidR="001A4274" w:rsidRPr="00B72469" w:rsidRDefault="001A4274" w:rsidP="001A4274">
      <w:pPr>
        <w:rPr>
          <w:rFonts w:ascii="Times New Roman" w:hAnsi="Times New Roman" w:cs="Times New Roman"/>
          <w:b/>
          <w:sz w:val="26"/>
        </w:rPr>
      </w:pPr>
    </w:p>
    <w:p w14:paraId="0AFEC43A" w14:textId="77777777" w:rsidR="001A4274" w:rsidRPr="00B72469" w:rsidRDefault="001A4274" w:rsidP="001A4274">
      <w:pPr>
        <w:rPr>
          <w:rFonts w:ascii="Times New Roman" w:hAnsi="Times New Roman" w:cs="Times New Roman"/>
          <w:b/>
          <w:sz w:val="26"/>
        </w:rPr>
      </w:pPr>
    </w:p>
    <w:p w14:paraId="0AFEC43B" w14:textId="77777777" w:rsidR="001A4274" w:rsidRPr="00B72469" w:rsidRDefault="001A4274" w:rsidP="001A4274">
      <w:pPr>
        <w:rPr>
          <w:rFonts w:ascii="Times New Roman" w:hAnsi="Times New Roman" w:cs="Times New Roman"/>
          <w:b/>
          <w:sz w:val="26"/>
        </w:rPr>
      </w:pPr>
    </w:p>
    <w:p w14:paraId="0AFEC43C" w14:textId="77777777" w:rsidR="001A4274" w:rsidRPr="00B72469" w:rsidRDefault="001A4274" w:rsidP="001A4274">
      <w:pPr>
        <w:rPr>
          <w:rFonts w:ascii="Times New Roman" w:hAnsi="Times New Roman" w:cs="Times New Roman"/>
          <w:b/>
          <w:sz w:val="26"/>
        </w:rPr>
      </w:pPr>
    </w:p>
    <w:p w14:paraId="0AFEC43D" w14:textId="77777777" w:rsidR="001A4274" w:rsidRPr="00B72469" w:rsidRDefault="001A4274" w:rsidP="001A4274">
      <w:pPr>
        <w:rPr>
          <w:rFonts w:ascii="Times New Roman" w:hAnsi="Times New Roman" w:cs="Times New Roman"/>
          <w:b/>
          <w:sz w:val="26"/>
        </w:rPr>
      </w:pPr>
    </w:p>
    <w:p w14:paraId="0AFEC43E" w14:textId="77777777" w:rsidR="001A4274" w:rsidRPr="00B72469" w:rsidRDefault="001A4274" w:rsidP="001A4274">
      <w:pPr>
        <w:rPr>
          <w:rFonts w:ascii="Times New Roman" w:hAnsi="Times New Roman" w:cs="Times New Roman"/>
          <w:b/>
          <w:sz w:val="26"/>
        </w:rPr>
      </w:pPr>
    </w:p>
    <w:p w14:paraId="0AFEC43F" w14:textId="77777777" w:rsidR="001A4274" w:rsidRPr="00B72469" w:rsidRDefault="001A4274" w:rsidP="001A4274">
      <w:pPr>
        <w:rPr>
          <w:rFonts w:ascii="Times New Roman" w:hAnsi="Times New Roman" w:cs="Times New Roman"/>
          <w:b/>
          <w:sz w:val="26"/>
        </w:rPr>
      </w:pPr>
    </w:p>
    <w:p w14:paraId="0AFEC440" w14:textId="77777777" w:rsidR="001A4274" w:rsidRPr="00B72469" w:rsidRDefault="001A4274" w:rsidP="001A4274">
      <w:pPr>
        <w:rPr>
          <w:rFonts w:ascii="Times New Roman" w:hAnsi="Times New Roman" w:cs="Times New Roman"/>
          <w:b/>
          <w:sz w:val="26"/>
        </w:rPr>
      </w:pPr>
    </w:p>
    <w:p w14:paraId="0AFEC441" w14:textId="77777777" w:rsidR="001A4274" w:rsidRPr="00B72469" w:rsidRDefault="001A4274" w:rsidP="001A4274">
      <w:pPr>
        <w:rPr>
          <w:rFonts w:ascii="Times New Roman" w:hAnsi="Times New Roman" w:cs="Times New Roman"/>
          <w:b/>
          <w:sz w:val="26"/>
        </w:rPr>
      </w:pPr>
    </w:p>
    <w:p w14:paraId="0AFEC442" w14:textId="77777777" w:rsidR="001A4274" w:rsidRPr="00B72469" w:rsidRDefault="001A4274" w:rsidP="001A4274">
      <w:pPr>
        <w:rPr>
          <w:rFonts w:ascii="Times New Roman" w:hAnsi="Times New Roman" w:cs="Times New Roman"/>
          <w:b/>
          <w:sz w:val="26"/>
        </w:rPr>
      </w:pPr>
    </w:p>
    <w:p w14:paraId="0AFEC443" w14:textId="77777777" w:rsidR="001A4274" w:rsidRPr="00B72469" w:rsidRDefault="001A4274" w:rsidP="001A4274">
      <w:pPr>
        <w:rPr>
          <w:rFonts w:ascii="Times New Roman" w:hAnsi="Times New Roman" w:cs="Times New Roman"/>
          <w:b/>
          <w:sz w:val="26"/>
        </w:rPr>
      </w:pPr>
    </w:p>
    <w:p w14:paraId="0AFEC444" w14:textId="77777777" w:rsidR="001A4274" w:rsidRPr="00B72469" w:rsidRDefault="001A4274" w:rsidP="001A4274">
      <w:pPr>
        <w:rPr>
          <w:rFonts w:ascii="Times New Roman" w:hAnsi="Times New Roman" w:cs="Times New Roman"/>
          <w:b/>
          <w:sz w:val="26"/>
        </w:rPr>
      </w:pPr>
    </w:p>
    <w:p w14:paraId="0AFEC445" w14:textId="77777777" w:rsidR="0015045D" w:rsidRPr="00B72469" w:rsidRDefault="001A4274" w:rsidP="001A4274">
      <w:pPr>
        <w:rPr>
          <w:rFonts w:ascii="Times New Roman" w:hAnsi="Times New Roman" w:cs="Times New Roman"/>
          <w:b/>
          <w:sz w:val="26"/>
        </w:rPr>
      </w:pPr>
      <w:r w:rsidRPr="00B72469">
        <w:rPr>
          <w:rFonts w:ascii="Times New Roman" w:hAnsi="Times New Roman" w:cs="Times New Roman"/>
          <w:b/>
          <w:sz w:val="26"/>
        </w:rPr>
        <w:t>2.6</w:t>
      </w:r>
      <w:bookmarkStart w:id="29" w:name="NaradaBrokerConfig"/>
      <w:bookmarkEnd w:id="29"/>
      <w:r w:rsidRPr="00B72469">
        <w:rPr>
          <w:rFonts w:ascii="Times New Roman" w:hAnsi="Times New Roman" w:cs="Times New Roman"/>
          <w:b/>
          <w:sz w:val="26"/>
        </w:rPr>
        <w:t xml:space="preserve"> </w:t>
      </w:r>
      <w:r w:rsidR="0015045D" w:rsidRPr="00B72469">
        <w:rPr>
          <w:rFonts w:ascii="Times New Roman" w:hAnsi="Times New Roman" w:cs="Times New Roman"/>
          <w:b/>
          <w:sz w:val="26"/>
        </w:rPr>
        <w:t>NaradaBroker Distribution</w:t>
      </w:r>
    </w:p>
    <w:p w14:paraId="0AFEC446"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 xml:space="preserve">To setup a network of narada brokers, download the Core NaradaBrokering Software from </w:t>
      </w:r>
      <w:hyperlink r:id="rId135" w:history="1">
        <w:r w:rsidRPr="00B72469">
          <w:rPr>
            <w:rStyle w:val="Hyperlink"/>
            <w:rFonts w:ascii="Times New Roman" w:hAnsi="Times New Roman" w:cs="Times New Roman"/>
            <w:sz w:val="24"/>
            <w:lang w:eastAsia="hi-IN" w:bidi="hi-IN"/>
          </w:rPr>
          <w:t>http://www.naradabrokering.org</w:t>
        </w:r>
      </w:hyperlink>
      <w:r w:rsidRPr="00B72469">
        <w:rPr>
          <w:rFonts w:ascii="Times New Roman" w:hAnsi="Times New Roman" w:cs="Times New Roman"/>
          <w:sz w:val="24"/>
        </w:rPr>
        <w:t xml:space="preserve"> or find them already present as a part of the project at %{SENSORCLOUD_HOME}\sensorcloud-middleware\src\main\java\cgl\narada. All related dependencies are imported from the maven repositories</w:t>
      </w:r>
    </w:p>
    <w:p w14:paraId="0AFEC447" w14:textId="77777777" w:rsidR="0015045D" w:rsidRPr="00B72469" w:rsidRDefault="0015045D" w:rsidP="0015045D">
      <w:pPr>
        <w:rPr>
          <w:rFonts w:ascii="Times New Roman" w:hAnsi="Times New Roman" w:cs="Times New Roman"/>
          <w:sz w:val="24"/>
        </w:rPr>
      </w:pPr>
    </w:p>
    <w:p w14:paraId="0AFEC448"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lastRenderedPageBreak/>
        <w:t xml:space="preserve">Initially, to set up a single broker on a machine, one starts the </w:t>
      </w:r>
      <w:r w:rsidRPr="00B72469">
        <w:rPr>
          <w:rFonts w:ascii="Times New Roman" w:hAnsi="Times New Roman" w:cs="Times New Roman"/>
          <w:i/>
          <w:sz w:val="24"/>
        </w:rPr>
        <w:t>startBroker.sh</w:t>
      </w:r>
      <w:r w:rsidRPr="00B72469">
        <w:rPr>
          <w:rFonts w:ascii="Times New Roman" w:hAnsi="Times New Roman" w:cs="Times New Roman"/>
          <w:sz w:val="24"/>
        </w:rPr>
        <w:t xml:space="preserve"> script present in %</w:t>
      </w:r>
      <w:proofErr w:type="gramStart"/>
      <w:r w:rsidRPr="00B72469">
        <w:rPr>
          <w:rFonts w:ascii="Times New Roman" w:hAnsi="Times New Roman" w:cs="Times New Roman"/>
          <w:sz w:val="24"/>
        </w:rPr>
        <w:t>{SENSORCLOUD</w:t>
      </w:r>
      <w:proofErr w:type="gramEnd"/>
      <w:r w:rsidRPr="00B72469">
        <w:rPr>
          <w:rFonts w:ascii="Times New Roman" w:hAnsi="Times New Roman" w:cs="Times New Roman"/>
          <w:sz w:val="24"/>
        </w:rPr>
        <w:t>_HOME}/bin. Internally, the broker instantiates threads which listen to incoming connections from other brokers.</w:t>
      </w:r>
      <w:r w:rsidRPr="00B72469">
        <w:rPr>
          <w:rFonts w:ascii="Times New Roman" w:hAnsi="Times New Roman" w:cs="Times New Roman"/>
          <w:sz w:val="24"/>
        </w:rPr>
        <w:br/>
      </w:r>
    </w:p>
    <w:p w14:paraId="0AFEC449" w14:textId="77777777" w:rsidR="0015045D" w:rsidRPr="00B72469" w:rsidRDefault="0015045D" w:rsidP="0015045D">
      <w:pPr>
        <w:rPr>
          <w:rFonts w:ascii="Times New Roman" w:hAnsi="Times New Roman" w:cs="Times New Roman"/>
          <w:sz w:val="24"/>
        </w:rPr>
      </w:pPr>
      <w:proofErr w:type="gramStart"/>
      <w:r w:rsidRPr="00B72469">
        <w:rPr>
          <w:rFonts w:ascii="Times New Roman" w:hAnsi="Times New Roman" w:cs="Times New Roman"/>
          <w:sz w:val="24"/>
        </w:rPr>
        <w:t>Brokers</w:t>
      </w:r>
      <w:proofErr w:type="gramEnd"/>
      <w:r w:rsidRPr="00B72469">
        <w:rPr>
          <w:rFonts w:ascii="Times New Roman" w:hAnsi="Times New Roman" w:cs="Times New Roman"/>
          <w:sz w:val="24"/>
        </w:rPr>
        <w:t xml:space="preserve"> uses different ports for different transport level protocols that it supports. One can get all the information about these ports used by the broker from </w:t>
      </w:r>
      <w:r w:rsidRPr="00B72469">
        <w:rPr>
          <w:rFonts w:ascii="Times New Roman" w:hAnsi="Times New Roman" w:cs="Times New Roman"/>
          <w:i/>
          <w:iCs/>
          <w:sz w:val="24"/>
        </w:rPr>
        <w:t>BrokerConfiguration.txt</w:t>
      </w:r>
      <w:r w:rsidRPr="00B72469">
        <w:rPr>
          <w:rFonts w:ascii="Times New Roman" w:hAnsi="Times New Roman" w:cs="Times New Roman"/>
          <w:sz w:val="24"/>
        </w:rPr>
        <w:t xml:space="preserve"> located in %</w:t>
      </w:r>
      <w:proofErr w:type="gramStart"/>
      <w:r w:rsidRPr="00B72469">
        <w:rPr>
          <w:rFonts w:ascii="Times New Roman" w:hAnsi="Times New Roman" w:cs="Times New Roman"/>
          <w:sz w:val="24"/>
        </w:rPr>
        <w:t>{SENSORCLOUD</w:t>
      </w:r>
      <w:proofErr w:type="gramEnd"/>
      <w:r w:rsidRPr="00B72469">
        <w:rPr>
          <w:rFonts w:ascii="Times New Roman" w:hAnsi="Times New Roman" w:cs="Times New Roman"/>
          <w:sz w:val="24"/>
        </w:rPr>
        <w:t xml:space="preserve">_HOME}/config. In order to run two brokers on same machine, one has to change the ports used by the second broker, in other words you need to change </w:t>
      </w:r>
      <w:r w:rsidRPr="00B72469">
        <w:rPr>
          <w:rFonts w:ascii="Times New Roman" w:hAnsi="Times New Roman" w:cs="Times New Roman"/>
          <w:i/>
          <w:sz w:val="24"/>
        </w:rPr>
        <w:t>BrokerConfiguration.txt</w:t>
      </w:r>
      <w:r w:rsidRPr="00B72469">
        <w:rPr>
          <w:rFonts w:ascii="Times New Roman" w:hAnsi="Times New Roman" w:cs="Times New Roman"/>
          <w:sz w:val="24"/>
        </w:rPr>
        <w:t>.</w:t>
      </w:r>
      <w:r w:rsidRPr="00B72469">
        <w:rPr>
          <w:rFonts w:ascii="Times New Roman" w:hAnsi="Times New Roman" w:cs="Times New Roman"/>
          <w:sz w:val="24"/>
        </w:rPr>
        <w:br/>
      </w:r>
    </w:p>
    <w:p w14:paraId="0AFEC44A"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Now, to set up a broker network, start the broker on another machine. Again, just run startBroker.sh on second machine. But, at this point we just have 2 brokers running on two machines without any connection. If you are facing some issues to run a broker, then there can be 2 reasons. Either you have already started a broker on the machine. In that case, just kill the process and start all over again. The second reason could some path variable is not set properly.</w:t>
      </w:r>
      <w:r w:rsidRPr="00B72469">
        <w:rPr>
          <w:rFonts w:ascii="Times New Roman" w:hAnsi="Times New Roman" w:cs="Times New Roman"/>
          <w:sz w:val="24"/>
        </w:rPr>
        <w:br/>
      </w:r>
    </w:p>
    <w:p w14:paraId="0AFEC44B"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 xml:space="preserve">After having started brokers successfully on both machines, we need to connect these two brokers. On the second machine, say B, run brokerInteract.sh. Make sure you run brokerInteract.sh only after you have instantiated the broker on the same machine using </w:t>
      </w:r>
      <w:r w:rsidRPr="00B72469">
        <w:rPr>
          <w:rFonts w:ascii="Times New Roman" w:hAnsi="Times New Roman" w:cs="Times New Roman"/>
          <w:i/>
          <w:sz w:val="24"/>
        </w:rPr>
        <w:t>startBroker.sh</w:t>
      </w:r>
      <w:r w:rsidRPr="00B72469">
        <w:rPr>
          <w:rFonts w:ascii="Times New Roman" w:hAnsi="Times New Roman" w:cs="Times New Roman"/>
          <w:sz w:val="24"/>
        </w:rPr>
        <w:t xml:space="preserve"> as </w:t>
      </w:r>
      <w:r w:rsidRPr="00B72469">
        <w:rPr>
          <w:rFonts w:ascii="Times New Roman" w:hAnsi="Times New Roman" w:cs="Times New Roman"/>
          <w:i/>
          <w:sz w:val="24"/>
        </w:rPr>
        <w:t>brokerInteract</w:t>
      </w:r>
      <w:r w:rsidRPr="00B72469">
        <w:rPr>
          <w:rFonts w:ascii="Times New Roman" w:hAnsi="Times New Roman" w:cs="Times New Roman"/>
          <w:sz w:val="24"/>
        </w:rPr>
        <w:t xml:space="preserve"> by default uses the broker on localhost. Then you will be able to see ‘</w:t>
      </w:r>
      <w:r w:rsidRPr="00B72469">
        <w:rPr>
          <w:rFonts w:ascii="Times New Roman" w:hAnsi="Times New Roman" w:cs="Times New Roman"/>
          <w:i/>
          <w:iCs/>
          <w:sz w:val="24"/>
        </w:rPr>
        <w:t>Type h for help and Usage indicators’</w:t>
      </w:r>
      <w:r w:rsidRPr="00B72469">
        <w:rPr>
          <w:rFonts w:ascii="Times New Roman" w:hAnsi="Times New Roman" w:cs="Times New Roman"/>
          <w:sz w:val="24"/>
        </w:rPr>
        <w:t>. Here, we can type the command to connect the broker running on B to broker running on first machine, say A. The command to connect to another broker goes as follows.</w:t>
      </w:r>
      <w:r w:rsidRPr="00B72469">
        <w:rPr>
          <w:rFonts w:ascii="Times New Roman" w:hAnsi="Times New Roman" w:cs="Times New Roman"/>
          <w:sz w:val="24"/>
        </w:rPr>
        <w:br/>
      </w:r>
    </w:p>
    <w:p w14:paraId="0AFEC44C" w14:textId="77777777" w:rsidR="0015045D" w:rsidRPr="00B72469" w:rsidRDefault="0015045D" w:rsidP="0015045D">
      <w:pPr>
        <w:ind w:firstLine="709"/>
        <w:rPr>
          <w:rFonts w:ascii="Times New Roman" w:hAnsi="Times New Roman" w:cs="Times New Roman"/>
          <w:b/>
          <w:sz w:val="24"/>
        </w:rPr>
      </w:pPr>
      <w:r w:rsidRPr="00B72469">
        <w:rPr>
          <w:rFonts w:ascii="Times New Roman" w:hAnsi="Times New Roman" w:cs="Times New Roman"/>
          <w:b/>
          <w:sz w:val="24"/>
        </w:rPr>
        <w:t xml:space="preserve">C &lt;IP_NEW_BROKER &gt; &lt;PORT&gt; &lt;PROTOCOL&gt;, </w:t>
      </w:r>
    </w:p>
    <w:p w14:paraId="0AFEC44D" w14:textId="77777777" w:rsidR="0015045D" w:rsidRPr="00B72469" w:rsidRDefault="0015045D" w:rsidP="0015045D">
      <w:pPr>
        <w:ind w:firstLine="709"/>
        <w:rPr>
          <w:rFonts w:ascii="Times New Roman" w:hAnsi="Times New Roman" w:cs="Times New Roman"/>
          <w:sz w:val="24"/>
        </w:rPr>
      </w:pPr>
      <w:proofErr w:type="gramStart"/>
      <w:r w:rsidRPr="00B72469">
        <w:rPr>
          <w:rFonts w:ascii="Times New Roman" w:hAnsi="Times New Roman" w:cs="Times New Roman"/>
          <w:b/>
          <w:bCs/>
          <w:sz w:val="24"/>
        </w:rPr>
        <w:t>c</w:t>
      </w:r>
      <w:proofErr w:type="gramEnd"/>
      <w:r w:rsidRPr="00B72469">
        <w:rPr>
          <w:rFonts w:ascii="Times New Roman" w:hAnsi="Times New Roman" w:cs="Times New Roman"/>
          <w:b/>
          <w:bCs/>
          <w:sz w:val="24"/>
        </w:rPr>
        <w:t xml:space="preserve"> 10.0.0.3 5045 t</w:t>
      </w:r>
      <w:r w:rsidRPr="00B72469">
        <w:rPr>
          <w:rFonts w:ascii="Times New Roman" w:hAnsi="Times New Roman" w:cs="Times New Roman"/>
          <w:sz w:val="24"/>
        </w:rPr>
        <w:t xml:space="preserve">. </w:t>
      </w:r>
    </w:p>
    <w:p w14:paraId="0AFEC44E"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br/>
        <w:t>The command can be interpreted as...you want your broker to connect 'c' to broker running on machine with IP address 10.0.0.3. 5045 determines the port used by transport layer service of the second broker. In other words, here we try to connect to A's broker using TCP connection and TCP connection of second broker uses 5045 port. You can establish connection between brokers using other protocols such as udp. In this case, your command would look like this.</w:t>
      </w:r>
    </w:p>
    <w:p w14:paraId="0AFEC44F"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br/>
        <w:t xml:space="preserve"> </w:t>
      </w:r>
      <w:r w:rsidRPr="00B72469">
        <w:rPr>
          <w:rFonts w:ascii="Times New Roman" w:hAnsi="Times New Roman" w:cs="Times New Roman"/>
          <w:sz w:val="24"/>
        </w:rPr>
        <w:tab/>
      </w:r>
      <w:proofErr w:type="gramStart"/>
      <w:r w:rsidRPr="00B72469">
        <w:rPr>
          <w:rFonts w:ascii="Times New Roman" w:hAnsi="Times New Roman" w:cs="Times New Roman"/>
          <w:b/>
          <w:bCs/>
          <w:sz w:val="24"/>
        </w:rPr>
        <w:t>c</w:t>
      </w:r>
      <w:proofErr w:type="gramEnd"/>
      <w:r w:rsidRPr="00B72469">
        <w:rPr>
          <w:rFonts w:ascii="Times New Roman" w:hAnsi="Times New Roman" w:cs="Times New Roman"/>
          <w:b/>
          <w:bCs/>
          <w:sz w:val="24"/>
        </w:rPr>
        <w:t xml:space="preserve"> 10.0.0.3 3045 u</w:t>
      </w:r>
      <w:r w:rsidRPr="00B72469">
        <w:rPr>
          <w:rFonts w:ascii="Times New Roman" w:hAnsi="Times New Roman" w:cs="Times New Roman"/>
          <w:sz w:val="24"/>
        </w:rPr>
        <w:t xml:space="preserve">. </w:t>
      </w:r>
    </w:p>
    <w:p w14:paraId="0AFEC450"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ab/>
      </w:r>
    </w:p>
    <w:p w14:paraId="0AFEC451"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How did we come to know about the UDP port?</w:t>
      </w:r>
      <w:r w:rsidRPr="00B72469">
        <w:rPr>
          <w:rFonts w:ascii="Times New Roman" w:hAnsi="Times New Roman" w:cs="Times New Roman"/>
          <w:i/>
          <w:sz w:val="24"/>
        </w:rPr>
        <w:t xml:space="preserve"> BrokerConfiguration.txt</w:t>
      </w:r>
      <w:r w:rsidRPr="00B72469">
        <w:rPr>
          <w:rFonts w:ascii="Times New Roman" w:hAnsi="Times New Roman" w:cs="Times New Roman"/>
          <w:sz w:val="24"/>
        </w:rPr>
        <w:t xml:space="preserve"> gave me this information. How did we come to know ‘u’ denotes our UDP service? Type h or have a look at the parser code for this </w:t>
      </w:r>
      <w:r w:rsidRPr="00B72469">
        <w:rPr>
          <w:rFonts w:ascii="Times New Roman" w:hAnsi="Times New Roman" w:cs="Times New Roman"/>
          <w:sz w:val="24"/>
        </w:rPr>
        <w:lastRenderedPageBreak/>
        <w:t xml:space="preserve">command in </w:t>
      </w:r>
      <w:r w:rsidRPr="00B72469">
        <w:rPr>
          <w:rFonts w:ascii="Times New Roman" w:hAnsi="Times New Roman" w:cs="Times New Roman"/>
          <w:i/>
          <w:sz w:val="24"/>
        </w:rPr>
        <w:t>BrokerNode.java</w:t>
      </w:r>
      <w:r w:rsidRPr="00B72469">
        <w:rPr>
          <w:rFonts w:ascii="Times New Roman" w:hAnsi="Times New Roman" w:cs="Times New Roman"/>
          <w:sz w:val="24"/>
        </w:rPr>
        <w:t>.</w:t>
      </w:r>
      <w:r w:rsidRPr="00B72469">
        <w:rPr>
          <w:rFonts w:ascii="Times New Roman" w:hAnsi="Times New Roman" w:cs="Times New Roman"/>
          <w:sz w:val="24"/>
        </w:rPr>
        <w:br/>
        <w:t xml:space="preserve">    </w:t>
      </w:r>
    </w:p>
    <w:p w14:paraId="0AFEC452"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ab/>
        <w:t>The connect command connects two brokers gives you a link id (Here, tcp://10.0.0.3:5045 in this case). This id is useful to assign a logical node address to broker running in machine B. The next step after connection is to get a logical address for broker running on B. type following command.</w:t>
      </w:r>
    </w:p>
    <w:p w14:paraId="0AFEC453" w14:textId="77777777" w:rsidR="0015045D" w:rsidRPr="00B72469" w:rsidRDefault="0015045D" w:rsidP="0015045D">
      <w:pPr>
        <w:rPr>
          <w:rFonts w:ascii="Times New Roman" w:hAnsi="Times New Roman" w:cs="Times New Roman"/>
          <w:b/>
          <w:sz w:val="24"/>
        </w:rPr>
      </w:pPr>
      <w:r w:rsidRPr="00B72469">
        <w:rPr>
          <w:rFonts w:ascii="Times New Roman" w:hAnsi="Times New Roman" w:cs="Times New Roman"/>
          <w:sz w:val="24"/>
        </w:rPr>
        <w:br/>
      </w:r>
      <w:r w:rsidRPr="00B72469">
        <w:rPr>
          <w:rFonts w:ascii="Times New Roman" w:hAnsi="Times New Roman" w:cs="Times New Roman"/>
          <w:b/>
          <w:sz w:val="24"/>
        </w:rPr>
        <w:tab/>
        <w:t>&lt;NA&gt; &lt;Generated_Link_Address&gt; 0</w:t>
      </w:r>
    </w:p>
    <w:p w14:paraId="0AFEC454" w14:textId="77777777" w:rsidR="0015045D" w:rsidRPr="00B72469" w:rsidRDefault="0015045D" w:rsidP="0015045D">
      <w:pPr>
        <w:ind w:firstLine="709"/>
        <w:rPr>
          <w:rFonts w:ascii="Times New Roman" w:hAnsi="Times New Roman" w:cs="Times New Roman"/>
          <w:sz w:val="24"/>
        </w:rPr>
      </w:pPr>
      <w:proofErr w:type="gramStart"/>
      <w:r w:rsidRPr="00B72469">
        <w:rPr>
          <w:rFonts w:ascii="Times New Roman" w:hAnsi="Times New Roman" w:cs="Times New Roman"/>
          <w:b/>
          <w:bCs/>
          <w:sz w:val="24"/>
        </w:rPr>
        <w:t>na</w:t>
      </w:r>
      <w:proofErr w:type="gramEnd"/>
      <w:r w:rsidRPr="00B72469">
        <w:rPr>
          <w:rFonts w:ascii="Times New Roman" w:hAnsi="Times New Roman" w:cs="Times New Roman"/>
          <w:b/>
          <w:bCs/>
          <w:sz w:val="24"/>
        </w:rPr>
        <w:t xml:space="preserve"> tcp://10.0.0.3:5045 0</w:t>
      </w:r>
    </w:p>
    <w:p w14:paraId="0AFEC455"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t xml:space="preserve"> </w:t>
      </w:r>
    </w:p>
    <w:p w14:paraId="0AFEC456"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 xml:space="preserve">Here, the last parameter denotes address level. This parameter is useful when one wants to setup a hierarchical broker network. For a point to point connection like one in our example, the address level can be 0.This ends the connection set up between two brokers. </w:t>
      </w:r>
      <w:r w:rsidRPr="00B72469">
        <w:rPr>
          <w:rFonts w:ascii="Times New Roman" w:hAnsi="Times New Roman" w:cs="Times New Roman"/>
          <w:sz w:val="24"/>
        </w:rPr>
        <w:br/>
        <w:t xml:space="preserve">    </w:t>
      </w:r>
    </w:p>
    <w:p w14:paraId="0AFEC457" w14:textId="77777777" w:rsidR="0015045D" w:rsidRPr="00B72469" w:rsidRDefault="0015045D" w:rsidP="0015045D">
      <w:pPr>
        <w:rPr>
          <w:rFonts w:ascii="Times New Roman" w:hAnsi="Times New Roman" w:cs="Times New Roman"/>
          <w:b/>
          <w:bCs/>
          <w:sz w:val="24"/>
        </w:rPr>
      </w:pPr>
      <w:r w:rsidRPr="00B72469">
        <w:rPr>
          <w:rFonts w:ascii="Times New Roman" w:hAnsi="Times New Roman" w:cs="Times New Roman"/>
          <w:sz w:val="24"/>
        </w:rPr>
        <w:t xml:space="preserve">Now, to verify whether the connection is actually established, we can test it by downloading the NaradaBrokering-C++ </w:t>
      </w:r>
      <w:proofErr w:type="gramStart"/>
      <w:r w:rsidRPr="00B72469">
        <w:rPr>
          <w:rFonts w:ascii="Times New Roman" w:hAnsi="Times New Roman" w:cs="Times New Roman"/>
          <w:sz w:val="24"/>
        </w:rPr>
        <w:t xml:space="preserve">bridge from </w:t>
      </w:r>
      <w:hyperlink r:id="rId136" w:history="1">
        <w:r w:rsidRPr="00B72469">
          <w:rPr>
            <w:rStyle w:val="Hyperlink"/>
            <w:rFonts w:ascii="Times New Roman" w:hAnsi="Times New Roman" w:cs="Times New Roman"/>
            <w:sz w:val="24"/>
          </w:rPr>
          <w:t>http://www.naradabrokering.org/software.htm</w:t>
        </w:r>
        <w:proofErr w:type="gramEnd"/>
      </w:hyperlink>
      <w:r w:rsidRPr="00B72469">
        <w:rPr>
          <w:rFonts w:ascii="Times New Roman" w:hAnsi="Times New Roman" w:cs="Times New Roman"/>
          <w:sz w:val="24"/>
        </w:rPr>
        <w:t xml:space="preserve">. After downloading the software, we need to create an executable test program called </w:t>
      </w:r>
      <w:r w:rsidRPr="00B72469">
        <w:rPr>
          <w:rFonts w:ascii="Times New Roman" w:hAnsi="Times New Roman" w:cs="Times New Roman"/>
          <w:i/>
          <w:iCs/>
          <w:sz w:val="24"/>
        </w:rPr>
        <w:t>pubsub</w:t>
      </w:r>
      <w:r w:rsidRPr="00B72469">
        <w:rPr>
          <w:rFonts w:ascii="Times New Roman" w:hAnsi="Times New Roman" w:cs="Times New Roman"/>
          <w:sz w:val="24"/>
        </w:rPr>
        <w:t xml:space="preserve">. Use the make tool and run it from src folder of the software download. Include certain standard library headers in the mentioned files in case we are faced with compile time errors. In case you face issues, try including all the necessary headers files (not many though) until ‘make’ is successful and it generates an executable called </w:t>
      </w:r>
      <w:r w:rsidRPr="00B72469">
        <w:rPr>
          <w:rFonts w:ascii="Times New Roman" w:hAnsi="Times New Roman" w:cs="Times New Roman"/>
          <w:i/>
          <w:iCs/>
          <w:sz w:val="24"/>
        </w:rPr>
        <w:t>pubsub</w:t>
      </w:r>
      <w:r w:rsidRPr="00B72469">
        <w:rPr>
          <w:rFonts w:ascii="Times New Roman" w:hAnsi="Times New Roman" w:cs="Times New Roman"/>
          <w:sz w:val="24"/>
        </w:rPr>
        <w:t xml:space="preserve"> in the bin folder. Perform these steps mentioned above on both the machines, A and B. Run executable generated in last step with following command.</w:t>
      </w:r>
      <w:r w:rsidRPr="00B72469">
        <w:rPr>
          <w:rFonts w:ascii="Times New Roman" w:hAnsi="Times New Roman" w:cs="Times New Roman"/>
          <w:sz w:val="24"/>
        </w:rPr>
        <w:br/>
      </w:r>
    </w:p>
    <w:p w14:paraId="0AFEC458" w14:textId="77777777" w:rsidR="0015045D" w:rsidRPr="00B72469" w:rsidRDefault="0015045D" w:rsidP="0015045D">
      <w:pPr>
        <w:ind w:firstLine="709"/>
        <w:rPr>
          <w:rFonts w:ascii="Times New Roman" w:hAnsi="Times New Roman" w:cs="Times New Roman"/>
          <w:sz w:val="24"/>
        </w:rPr>
      </w:pPr>
      <w:proofErr w:type="gramStart"/>
      <w:r w:rsidRPr="00B72469">
        <w:rPr>
          <w:rFonts w:ascii="Times New Roman" w:hAnsi="Times New Roman" w:cs="Times New Roman"/>
          <w:b/>
          <w:bCs/>
          <w:sz w:val="24"/>
        </w:rPr>
        <w:t>./</w:t>
      </w:r>
      <w:proofErr w:type="gramEnd"/>
      <w:r w:rsidRPr="00B72469">
        <w:rPr>
          <w:rFonts w:ascii="Times New Roman" w:hAnsi="Times New Roman" w:cs="Times New Roman"/>
          <w:b/>
          <w:bCs/>
          <w:sz w:val="24"/>
        </w:rPr>
        <w:t>pubsub 10.0.0.3 chat</w:t>
      </w:r>
      <w:r w:rsidRPr="00B72469">
        <w:rPr>
          <w:rFonts w:ascii="Times New Roman" w:hAnsi="Times New Roman" w:cs="Times New Roman"/>
          <w:sz w:val="24"/>
        </w:rPr>
        <w:t xml:space="preserve">. </w:t>
      </w:r>
    </w:p>
    <w:p w14:paraId="0AFEC459" w14:textId="77777777" w:rsidR="0015045D" w:rsidRPr="00B72469" w:rsidRDefault="0015045D" w:rsidP="0015045D">
      <w:pPr>
        <w:rPr>
          <w:rFonts w:ascii="Times New Roman" w:hAnsi="Times New Roman" w:cs="Times New Roman"/>
          <w:sz w:val="24"/>
        </w:rPr>
      </w:pPr>
    </w:p>
    <w:p w14:paraId="0AFEC45A"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Here, 10.0.0.3 denotes the IP of the broker and chat is name of the topic. On the second machine B, run ‘</w:t>
      </w:r>
      <w:r w:rsidRPr="00B72469">
        <w:rPr>
          <w:rFonts w:ascii="Times New Roman" w:hAnsi="Times New Roman" w:cs="Times New Roman"/>
          <w:i/>
          <w:sz w:val="24"/>
        </w:rPr>
        <w:t>pubsub’</w:t>
      </w:r>
      <w:r w:rsidRPr="00B72469">
        <w:rPr>
          <w:rFonts w:ascii="Times New Roman" w:hAnsi="Times New Roman" w:cs="Times New Roman"/>
          <w:sz w:val="24"/>
        </w:rPr>
        <w:t xml:space="preserve"> 10.0.0.3 chat. In this </w:t>
      </w:r>
      <w:proofErr w:type="gramStart"/>
      <w:r w:rsidRPr="00B72469">
        <w:rPr>
          <w:rFonts w:ascii="Times New Roman" w:hAnsi="Times New Roman" w:cs="Times New Roman"/>
          <w:sz w:val="24"/>
        </w:rPr>
        <w:t>case ,</w:t>
      </w:r>
      <w:proofErr w:type="gramEnd"/>
      <w:r w:rsidRPr="00B72469">
        <w:rPr>
          <w:rFonts w:ascii="Times New Roman" w:hAnsi="Times New Roman" w:cs="Times New Roman"/>
          <w:sz w:val="24"/>
        </w:rPr>
        <w:t xml:space="preserve"> your </w:t>
      </w:r>
      <w:r w:rsidRPr="00B72469">
        <w:rPr>
          <w:rFonts w:ascii="Times New Roman" w:hAnsi="Times New Roman" w:cs="Times New Roman"/>
          <w:i/>
          <w:sz w:val="24"/>
        </w:rPr>
        <w:t>pubsub</w:t>
      </w:r>
      <w:r w:rsidRPr="00B72469">
        <w:rPr>
          <w:rFonts w:ascii="Times New Roman" w:hAnsi="Times New Roman" w:cs="Times New Roman"/>
          <w:sz w:val="24"/>
        </w:rPr>
        <w:t xml:space="preserve"> client on B is using the broker running on machine A that has IP address 10.0.0.3. But, you can make it use its local broker by replacing 10.0.0.3 in the command with localhost. But remember that your broker should be connected to broker running on </w:t>
      </w:r>
      <w:proofErr w:type="gramStart"/>
      <w:r w:rsidRPr="00B72469">
        <w:rPr>
          <w:rFonts w:ascii="Times New Roman" w:hAnsi="Times New Roman" w:cs="Times New Roman"/>
          <w:sz w:val="24"/>
        </w:rPr>
        <w:t>A</w:t>
      </w:r>
      <w:proofErr w:type="gramEnd"/>
      <w:r w:rsidRPr="00B72469">
        <w:rPr>
          <w:rFonts w:ascii="Times New Roman" w:hAnsi="Times New Roman" w:cs="Times New Roman"/>
          <w:sz w:val="24"/>
        </w:rPr>
        <w:t xml:space="preserve"> using the steps mentioned in the document before trying out this command local broker. Type any message from one window and see if other client connected broker is able to see your message.</w:t>
      </w:r>
      <w:r w:rsidRPr="00B72469">
        <w:rPr>
          <w:rFonts w:ascii="Times New Roman" w:hAnsi="Times New Roman" w:cs="Times New Roman"/>
          <w:sz w:val="24"/>
        </w:rPr>
        <w:br/>
      </w:r>
    </w:p>
    <w:p w14:paraId="0AFEC45B" w14:textId="77777777" w:rsidR="0015045D" w:rsidRPr="00B72469" w:rsidRDefault="0015045D" w:rsidP="0015045D">
      <w:pPr>
        <w:rPr>
          <w:rFonts w:ascii="Times New Roman" w:hAnsi="Times New Roman" w:cs="Times New Roman"/>
          <w:sz w:val="24"/>
        </w:rPr>
      </w:pPr>
    </w:p>
    <w:p w14:paraId="0AFEC45C" w14:textId="77777777" w:rsidR="0015045D" w:rsidRPr="00B72469" w:rsidRDefault="0015045D" w:rsidP="0015045D">
      <w:pPr>
        <w:rPr>
          <w:rFonts w:ascii="Times New Roman" w:hAnsi="Times New Roman" w:cs="Times New Roman"/>
          <w:sz w:val="24"/>
        </w:rPr>
      </w:pPr>
    </w:p>
    <w:p w14:paraId="0AFEC45D"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br/>
      </w:r>
      <w:proofErr w:type="gramStart"/>
      <w:r w:rsidRPr="00B72469">
        <w:rPr>
          <w:rFonts w:ascii="Times New Roman" w:hAnsi="Times New Roman" w:cs="Times New Roman"/>
          <w:sz w:val="24"/>
        </w:rPr>
        <w:lastRenderedPageBreak/>
        <w:t xml:space="preserve">Steps  </w:t>
      </w:r>
      <w:proofErr w:type="gramEnd"/>
      <w:r w:rsidRPr="00B72469">
        <w:rPr>
          <w:rFonts w:ascii="Times New Roman" w:hAnsi="Times New Roman" w:cs="Times New Roman"/>
          <w:sz w:val="24"/>
        </w:rPr>
        <w:br/>
        <w:t>-----</w:t>
      </w:r>
      <w:r w:rsidRPr="00B72469">
        <w:rPr>
          <w:rFonts w:ascii="Times New Roman" w:hAnsi="Times New Roman" w:cs="Times New Roman"/>
          <w:sz w:val="24"/>
        </w:rPr>
        <w:br/>
        <w:t xml:space="preserve">  1.3) Configure the two compute nodes as an NB overlay network</w:t>
      </w:r>
    </w:p>
    <w:p w14:paraId="0AFEC45E"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br/>
        <w:t xml:space="preserve">    1.3.1) Configure the first broker (master node, example ip</w:t>
      </w:r>
      <w:proofErr w:type="gramStart"/>
      <w:r w:rsidRPr="00B72469">
        <w:rPr>
          <w:rFonts w:ascii="Times New Roman" w:hAnsi="Times New Roman" w:cs="Times New Roman"/>
          <w:sz w:val="24"/>
        </w:rPr>
        <w:t>:192.168.1.10</w:t>
      </w:r>
      <w:proofErr w:type="gramEnd"/>
      <w:r w:rsidRPr="00B72469">
        <w:rPr>
          <w:rFonts w:ascii="Times New Roman" w:hAnsi="Times New Roman" w:cs="Times New Roman"/>
          <w:sz w:val="24"/>
        </w:rPr>
        <w:t>).</w:t>
      </w:r>
    </w:p>
    <w:p w14:paraId="0AFEC45F" w14:textId="77777777" w:rsidR="0015045D" w:rsidRPr="00B72469" w:rsidRDefault="0015045D" w:rsidP="0015045D">
      <w:pPr>
        <w:ind w:left="709"/>
        <w:rPr>
          <w:rFonts w:ascii="Times New Roman" w:hAnsi="Times New Roman" w:cs="Times New Roman"/>
          <w:sz w:val="24"/>
        </w:rPr>
      </w:pPr>
    </w:p>
    <w:p w14:paraId="0AFEC460" w14:textId="77777777" w:rsidR="0015045D" w:rsidRPr="00B72469" w:rsidRDefault="0015045D" w:rsidP="0015045D">
      <w:pPr>
        <w:ind w:left="709"/>
        <w:rPr>
          <w:rFonts w:ascii="Times New Roman" w:hAnsi="Times New Roman" w:cs="Times New Roman"/>
          <w:sz w:val="24"/>
        </w:rPr>
      </w:pPr>
      <w:r w:rsidRPr="00B72469">
        <w:rPr>
          <w:rFonts w:ascii="Times New Roman" w:hAnsi="Times New Roman" w:cs="Times New Roman"/>
          <w:sz w:val="24"/>
        </w:rPr>
        <w:t xml:space="preserve">a) </w:t>
      </w:r>
      <w:proofErr w:type="gramStart"/>
      <w:r w:rsidRPr="00B72469">
        <w:rPr>
          <w:rFonts w:ascii="Times New Roman" w:hAnsi="Times New Roman" w:cs="Times New Roman"/>
          <w:sz w:val="24"/>
        </w:rPr>
        <w:t>open</w:t>
      </w:r>
      <w:proofErr w:type="gramEnd"/>
      <w:r w:rsidRPr="00B72469">
        <w:rPr>
          <w:rFonts w:ascii="Times New Roman" w:hAnsi="Times New Roman" w:cs="Times New Roman"/>
          <w:sz w:val="24"/>
        </w:rPr>
        <w:t xml:space="preserve"> the ${SENSORCLOUD_HOME}/config/BrokerConfiguration.txt, change the                  </w:t>
      </w:r>
      <w:r w:rsidRPr="00B72469">
        <w:rPr>
          <w:rFonts w:ascii="Times New Roman" w:hAnsi="Times New Roman" w:cs="Times New Roman"/>
          <w:b/>
          <w:i/>
          <w:sz w:val="24"/>
        </w:rPr>
        <w:t xml:space="preserve">AssignedAddress </w:t>
      </w:r>
      <w:r w:rsidRPr="00B72469">
        <w:rPr>
          <w:rFonts w:ascii="Times New Roman" w:hAnsi="Times New Roman" w:cs="Times New Roman"/>
          <w:sz w:val="24"/>
        </w:rPr>
        <w:t>parameter to true</w:t>
      </w:r>
    </w:p>
    <w:p w14:paraId="0AFEC461" w14:textId="77777777" w:rsidR="0015045D" w:rsidRPr="00B72469" w:rsidRDefault="0015045D" w:rsidP="0015045D">
      <w:pPr>
        <w:ind w:left="709"/>
        <w:rPr>
          <w:rFonts w:ascii="Times New Roman" w:hAnsi="Times New Roman" w:cs="Times New Roman"/>
          <w:sz w:val="24"/>
        </w:rPr>
      </w:pPr>
      <w:r w:rsidRPr="00B72469">
        <w:rPr>
          <w:rFonts w:ascii="Times New Roman" w:hAnsi="Times New Roman" w:cs="Times New Roman"/>
          <w:sz w:val="24"/>
        </w:rPr>
        <w:br/>
        <w:t xml:space="preserve">b) </w:t>
      </w:r>
      <w:proofErr w:type="gramStart"/>
      <w:r w:rsidRPr="00B72469">
        <w:rPr>
          <w:rFonts w:ascii="Times New Roman" w:hAnsi="Times New Roman" w:cs="Times New Roman"/>
          <w:sz w:val="24"/>
        </w:rPr>
        <w:t>cd</w:t>
      </w:r>
      <w:proofErr w:type="gramEnd"/>
      <w:r w:rsidRPr="00B72469">
        <w:rPr>
          <w:rFonts w:ascii="Times New Roman" w:hAnsi="Times New Roman" w:cs="Times New Roman"/>
          <w:sz w:val="24"/>
        </w:rPr>
        <w:t xml:space="preserve"> ${SENSORCLOUD_HOME}/bin;   chmod +x startBroker.sh</w:t>
      </w:r>
    </w:p>
    <w:p w14:paraId="0AFEC462"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br/>
      </w:r>
      <w:r w:rsidRPr="00B72469">
        <w:rPr>
          <w:rFonts w:ascii="Times New Roman" w:hAnsi="Times New Roman" w:cs="Times New Roman"/>
          <w:sz w:val="24"/>
        </w:rPr>
        <w:tab/>
        <w:t>c) ./startBroker.sh          {start the first broker}</w:t>
      </w:r>
      <w:r w:rsidRPr="00B72469">
        <w:rPr>
          <w:rFonts w:ascii="Times New Roman" w:hAnsi="Times New Roman" w:cs="Times New Roman"/>
          <w:sz w:val="24"/>
        </w:rPr>
        <w:br/>
      </w:r>
      <w:r w:rsidRPr="00B72469">
        <w:rPr>
          <w:rFonts w:ascii="Times New Roman" w:hAnsi="Times New Roman" w:cs="Times New Roman"/>
          <w:sz w:val="24"/>
        </w:rPr>
        <w:br/>
        <w:t xml:space="preserve">   1.3.2) Configure the second broker (slave node, example ip</w:t>
      </w:r>
      <w:proofErr w:type="gramStart"/>
      <w:r w:rsidRPr="00B72469">
        <w:rPr>
          <w:rFonts w:ascii="Times New Roman" w:hAnsi="Times New Roman" w:cs="Times New Roman"/>
          <w:sz w:val="24"/>
        </w:rPr>
        <w:t>:192.168.1.11</w:t>
      </w:r>
      <w:proofErr w:type="gramEnd"/>
      <w:r w:rsidRPr="00B72469">
        <w:rPr>
          <w:rFonts w:ascii="Times New Roman" w:hAnsi="Times New Roman" w:cs="Times New Roman"/>
          <w:sz w:val="24"/>
        </w:rPr>
        <w:t>).</w:t>
      </w:r>
    </w:p>
    <w:p w14:paraId="0AFEC463" w14:textId="77777777" w:rsidR="0015045D" w:rsidRPr="00B72469" w:rsidRDefault="0015045D" w:rsidP="0015045D">
      <w:pPr>
        <w:ind w:left="709"/>
        <w:rPr>
          <w:rFonts w:ascii="Times New Roman" w:hAnsi="Times New Roman" w:cs="Times New Roman"/>
          <w:sz w:val="24"/>
        </w:rPr>
      </w:pPr>
      <w:r w:rsidRPr="00B72469">
        <w:rPr>
          <w:rFonts w:ascii="Times New Roman" w:hAnsi="Times New Roman" w:cs="Times New Roman"/>
          <w:sz w:val="24"/>
        </w:rPr>
        <w:br/>
        <w:t xml:space="preserve">a) </w:t>
      </w:r>
      <w:proofErr w:type="gramStart"/>
      <w:r w:rsidRPr="00B72469">
        <w:rPr>
          <w:rFonts w:ascii="Times New Roman" w:hAnsi="Times New Roman" w:cs="Times New Roman"/>
          <w:sz w:val="24"/>
        </w:rPr>
        <w:t>open</w:t>
      </w:r>
      <w:proofErr w:type="gramEnd"/>
      <w:r w:rsidRPr="00B72469">
        <w:rPr>
          <w:rFonts w:ascii="Times New Roman" w:hAnsi="Times New Roman" w:cs="Times New Roman"/>
          <w:sz w:val="24"/>
        </w:rPr>
        <w:t xml:space="preserve"> the ${SENSORCLOUD_HOME} /config/BrokerConfiguration.txt, change the </w:t>
      </w:r>
      <w:r w:rsidRPr="00B72469">
        <w:rPr>
          <w:rFonts w:ascii="Times New Roman" w:hAnsi="Times New Roman" w:cs="Times New Roman"/>
          <w:b/>
          <w:i/>
          <w:sz w:val="24"/>
        </w:rPr>
        <w:t>AssignedAddress</w:t>
      </w:r>
      <w:r w:rsidRPr="00B72469">
        <w:rPr>
          <w:rFonts w:ascii="Times New Roman" w:hAnsi="Times New Roman" w:cs="Times New Roman"/>
          <w:sz w:val="24"/>
        </w:rPr>
        <w:t xml:space="preserve"> parameter to </w:t>
      </w:r>
      <w:r w:rsidRPr="00B72469">
        <w:rPr>
          <w:rFonts w:ascii="Times New Roman" w:hAnsi="Times New Roman" w:cs="Times New Roman"/>
          <w:i/>
          <w:sz w:val="24"/>
        </w:rPr>
        <w:t>false</w:t>
      </w:r>
    </w:p>
    <w:p w14:paraId="0AFEC464"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br/>
      </w:r>
      <w:r w:rsidRPr="00B72469">
        <w:rPr>
          <w:rFonts w:ascii="Times New Roman" w:hAnsi="Times New Roman" w:cs="Times New Roman"/>
          <w:sz w:val="24"/>
        </w:rPr>
        <w:tab/>
        <w:t xml:space="preserve"> b) </w:t>
      </w:r>
      <w:proofErr w:type="gramStart"/>
      <w:r w:rsidRPr="00B72469">
        <w:rPr>
          <w:rFonts w:ascii="Times New Roman" w:hAnsi="Times New Roman" w:cs="Times New Roman"/>
          <w:sz w:val="24"/>
        </w:rPr>
        <w:t>cd</w:t>
      </w:r>
      <w:proofErr w:type="gramEnd"/>
      <w:r w:rsidRPr="00B72469">
        <w:rPr>
          <w:rFonts w:ascii="Times New Roman" w:hAnsi="Times New Roman" w:cs="Times New Roman"/>
          <w:sz w:val="24"/>
        </w:rPr>
        <w:t xml:space="preserve"> ${SENSORCLOUD_HOME} /bin;     chmod +x *.sh</w:t>
      </w:r>
    </w:p>
    <w:p w14:paraId="0AFEC465" w14:textId="77777777" w:rsidR="0015045D" w:rsidRPr="00B72469" w:rsidRDefault="0015045D" w:rsidP="0015045D">
      <w:pPr>
        <w:rPr>
          <w:rFonts w:ascii="Times New Roman" w:hAnsi="Times New Roman" w:cs="Times New Roman"/>
          <w:sz w:val="24"/>
        </w:rPr>
      </w:pPr>
    </w:p>
    <w:p w14:paraId="0AFEC466"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ab/>
        <w:t xml:space="preserve"> c) ./startBroker.sh</w:t>
      </w:r>
      <w:r w:rsidRPr="00B72469">
        <w:rPr>
          <w:rFonts w:ascii="Times New Roman" w:hAnsi="Times New Roman" w:cs="Times New Roman"/>
          <w:sz w:val="24"/>
        </w:rPr>
        <w:br/>
      </w:r>
      <w:r w:rsidRPr="00B72469">
        <w:rPr>
          <w:rFonts w:ascii="Times New Roman" w:hAnsi="Times New Roman" w:cs="Times New Roman"/>
          <w:sz w:val="24"/>
        </w:rPr>
        <w:br/>
        <w:t xml:space="preserve">   1.3.3) </w:t>
      </w:r>
      <w:proofErr w:type="gramStart"/>
      <w:r w:rsidRPr="00B72469">
        <w:rPr>
          <w:rFonts w:ascii="Times New Roman" w:hAnsi="Times New Roman" w:cs="Times New Roman"/>
          <w:sz w:val="24"/>
        </w:rPr>
        <w:t>Require</w:t>
      </w:r>
      <w:proofErr w:type="gramEnd"/>
      <w:r w:rsidRPr="00B72469">
        <w:rPr>
          <w:rFonts w:ascii="Times New Roman" w:hAnsi="Times New Roman" w:cs="Times New Roman"/>
          <w:sz w:val="24"/>
        </w:rPr>
        <w:t xml:space="preserve"> the overlay network address from the first broker for the second broker. You need to connect second broker to first broker, then require the overlay network address. Try out following commands from host running the second broker.</w:t>
      </w:r>
      <w:r w:rsidRPr="00B72469">
        <w:rPr>
          <w:rFonts w:ascii="Times New Roman" w:hAnsi="Times New Roman" w:cs="Times New Roman"/>
          <w:sz w:val="24"/>
        </w:rPr>
        <w:br/>
      </w:r>
      <w:r w:rsidRPr="00B72469">
        <w:rPr>
          <w:rFonts w:ascii="Times New Roman" w:hAnsi="Times New Roman" w:cs="Times New Roman"/>
          <w:sz w:val="24"/>
        </w:rPr>
        <w:br/>
        <w:t xml:space="preserve">   a)./brokerInteract.sh   //tools used to interact with other broker</w:t>
      </w:r>
      <w:r w:rsidRPr="00B72469">
        <w:rPr>
          <w:rFonts w:ascii="Times New Roman" w:hAnsi="Times New Roman" w:cs="Times New Roman"/>
          <w:sz w:val="24"/>
        </w:rPr>
        <w:br/>
      </w:r>
      <w:r w:rsidRPr="00B72469">
        <w:rPr>
          <w:rFonts w:ascii="Times New Roman" w:hAnsi="Times New Roman" w:cs="Times New Roman"/>
          <w:sz w:val="24"/>
        </w:rPr>
        <w:br/>
        <w:t xml:space="preserve">   b) c 192.168.1.10 5045 t </w:t>
      </w:r>
    </w:p>
    <w:p w14:paraId="0AFEC467"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br/>
        <w:t xml:space="preserve">   </w:t>
      </w:r>
      <w:proofErr w:type="gramStart"/>
      <w:r w:rsidRPr="00B72469">
        <w:rPr>
          <w:rFonts w:ascii="Times New Roman" w:hAnsi="Times New Roman" w:cs="Times New Roman"/>
          <w:sz w:val="24"/>
        </w:rPr>
        <w:t>c</w:t>
      </w:r>
      <w:proofErr w:type="gramEnd"/>
      <w:r w:rsidRPr="00B72469">
        <w:rPr>
          <w:rFonts w:ascii="Times New Roman" w:hAnsi="Times New Roman" w:cs="Times New Roman"/>
          <w:sz w:val="24"/>
        </w:rPr>
        <w:t>) na tcp://192.168.1.10:5045 0</w:t>
      </w:r>
      <w:r w:rsidRPr="00B72469">
        <w:rPr>
          <w:rFonts w:ascii="Times New Roman" w:hAnsi="Times New Roman" w:cs="Times New Roman"/>
          <w:sz w:val="24"/>
        </w:rPr>
        <w:br/>
        <w:t xml:space="preserve">    </w:t>
      </w:r>
    </w:p>
    <w:p w14:paraId="0AFEC468"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In the second machine, the commands go as follows:</w:t>
      </w:r>
    </w:p>
    <w:p w14:paraId="0AFEC469"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3F8" wp14:editId="0AFED3F9">
            <wp:extent cx="6330315" cy="3490595"/>
            <wp:effectExtent l="0" t="0" r="0" b="0"/>
            <wp:docPr id="14503" name="Picture 14503" descr="brokerInte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brokerInteract"/>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330315" cy="3490595"/>
                    </a:xfrm>
                    <a:prstGeom prst="rect">
                      <a:avLst/>
                    </a:prstGeom>
                    <a:noFill/>
                    <a:ln>
                      <a:noFill/>
                    </a:ln>
                  </pic:spPr>
                </pic:pic>
              </a:graphicData>
            </a:graphic>
          </wp:inline>
        </w:drawing>
      </w:r>
    </w:p>
    <w:p w14:paraId="0AFEC46A" w14:textId="77777777" w:rsidR="0015045D" w:rsidRPr="00B72469" w:rsidRDefault="0015045D" w:rsidP="0015045D">
      <w:pPr>
        <w:rPr>
          <w:rFonts w:ascii="Times New Roman" w:hAnsi="Times New Roman" w:cs="Times New Roman"/>
          <w:sz w:val="24"/>
        </w:rPr>
      </w:pPr>
    </w:p>
    <w:p w14:paraId="0AFEC46B"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t xml:space="preserve">On performing the above mentioned steps, we will be able to stand up independent Narada Brokers and have them interfacing with each other using the </w:t>
      </w:r>
      <w:r w:rsidRPr="00B72469">
        <w:rPr>
          <w:rFonts w:ascii="Times New Roman" w:hAnsi="Times New Roman" w:cs="Times New Roman"/>
          <w:i/>
          <w:sz w:val="24"/>
        </w:rPr>
        <w:t>brokerInteract</w:t>
      </w:r>
      <w:r w:rsidRPr="00B72469">
        <w:rPr>
          <w:rFonts w:ascii="Times New Roman" w:hAnsi="Times New Roman" w:cs="Times New Roman"/>
          <w:sz w:val="24"/>
        </w:rPr>
        <w:t xml:space="preserve"> script.</w:t>
      </w:r>
    </w:p>
    <w:p w14:paraId="0AFEC46C" w14:textId="77777777" w:rsidR="0015045D" w:rsidRPr="00B72469" w:rsidRDefault="0015045D" w:rsidP="0015045D">
      <w:pPr>
        <w:ind w:firstLine="709"/>
        <w:rPr>
          <w:rFonts w:ascii="Times New Roman" w:hAnsi="Times New Roman" w:cs="Times New Roman"/>
          <w:sz w:val="24"/>
        </w:rPr>
      </w:pPr>
    </w:p>
    <w:p w14:paraId="0AFEC46D"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t>While migrating to a more dynamic deployment, we come to see that brokerInteract is a script which keeps a live thread running which waits for the user to mention information of the domain which hosts the broker to which we have to connect to. Instead, we have a replicated though, slightly modified version of the BrokerNodeFront file which interfaces two brokers.</w:t>
      </w:r>
    </w:p>
    <w:p w14:paraId="0AFEC46E" w14:textId="77777777" w:rsidR="0015045D" w:rsidRPr="00B72469" w:rsidRDefault="0015045D" w:rsidP="0015045D">
      <w:pPr>
        <w:ind w:firstLine="709"/>
        <w:rPr>
          <w:rFonts w:ascii="Times New Roman" w:hAnsi="Times New Roman" w:cs="Times New Roman"/>
          <w:sz w:val="24"/>
        </w:rPr>
      </w:pPr>
    </w:p>
    <w:p w14:paraId="0AFEC46F"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t xml:space="preserve">This changed script takes a single line of input in which we mention the IP address of the target Broker machine and if it should obtain its address from the broker it needs to connect to. This script file is called </w:t>
      </w:r>
      <w:r w:rsidRPr="00B72469">
        <w:rPr>
          <w:rFonts w:ascii="Times New Roman" w:hAnsi="Times New Roman" w:cs="Times New Roman"/>
          <w:i/>
          <w:sz w:val="24"/>
        </w:rPr>
        <w:t>brokerConnect.sh</w:t>
      </w:r>
      <w:r w:rsidRPr="00B72469">
        <w:rPr>
          <w:rFonts w:ascii="Times New Roman" w:hAnsi="Times New Roman" w:cs="Times New Roman"/>
          <w:sz w:val="24"/>
        </w:rPr>
        <w:t xml:space="preserve"> and can be found in ${SENSORCLOUD_HOME}/bin.</w:t>
      </w:r>
    </w:p>
    <w:p w14:paraId="0AFEC470" w14:textId="77777777" w:rsidR="0015045D" w:rsidRPr="00B72469" w:rsidRDefault="0015045D" w:rsidP="0015045D">
      <w:pPr>
        <w:ind w:firstLine="709"/>
        <w:rPr>
          <w:rFonts w:ascii="Times New Roman" w:hAnsi="Times New Roman" w:cs="Times New Roman"/>
          <w:sz w:val="24"/>
        </w:rPr>
      </w:pPr>
    </w:p>
    <w:p w14:paraId="0AFEC471" w14:textId="77777777" w:rsidR="0015045D" w:rsidRPr="00B72469" w:rsidRDefault="0015045D" w:rsidP="0015045D">
      <w:pPr>
        <w:ind w:firstLine="709"/>
        <w:rPr>
          <w:rFonts w:ascii="Times New Roman" w:hAnsi="Times New Roman" w:cs="Times New Roman"/>
          <w:sz w:val="24"/>
        </w:rPr>
      </w:pPr>
      <w:r w:rsidRPr="00B72469">
        <w:rPr>
          <w:rFonts w:ascii="Times New Roman" w:hAnsi="Times New Roman" w:cs="Times New Roman"/>
          <w:sz w:val="24"/>
        </w:rPr>
        <w:t>The format for using this script is as follows:</w:t>
      </w:r>
    </w:p>
    <w:p w14:paraId="0AFEC472" w14:textId="77777777" w:rsidR="0015045D" w:rsidRPr="00B72469" w:rsidRDefault="0015045D" w:rsidP="0015045D">
      <w:pPr>
        <w:ind w:firstLine="709"/>
        <w:rPr>
          <w:rFonts w:ascii="Times New Roman" w:hAnsi="Times New Roman" w:cs="Times New Roman"/>
          <w:sz w:val="24"/>
        </w:rPr>
      </w:pPr>
    </w:p>
    <w:p w14:paraId="0AFEC473" w14:textId="77777777" w:rsidR="0015045D" w:rsidRPr="00B72469" w:rsidRDefault="0015045D" w:rsidP="0015045D">
      <w:pPr>
        <w:ind w:firstLine="709"/>
        <w:rPr>
          <w:rFonts w:ascii="Times New Roman" w:hAnsi="Times New Roman" w:cs="Times New Roman"/>
          <w:b/>
          <w:sz w:val="24"/>
        </w:rPr>
      </w:pPr>
      <w:proofErr w:type="gramStart"/>
      <w:r w:rsidRPr="00B72469">
        <w:rPr>
          <w:rFonts w:ascii="Times New Roman" w:hAnsi="Times New Roman" w:cs="Times New Roman"/>
          <w:b/>
          <w:sz w:val="24"/>
        </w:rPr>
        <w:t>./</w:t>
      </w:r>
      <w:proofErr w:type="gramEnd"/>
      <w:r w:rsidRPr="00B72469">
        <w:rPr>
          <w:rFonts w:ascii="Times New Roman" w:hAnsi="Times New Roman" w:cs="Times New Roman"/>
          <w:b/>
          <w:sz w:val="24"/>
        </w:rPr>
        <w:t>brokerConnect &lt;IP_TARGET_NB&gt; &lt;ASSIGN_ADDRESS_BOOL&gt; &amp;</w:t>
      </w:r>
    </w:p>
    <w:p w14:paraId="0AFEC474" w14:textId="77777777" w:rsidR="0015045D" w:rsidRPr="00B72469" w:rsidRDefault="0015045D" w:rsidP="0015045D">
      <w:pPr>
        <w:ind w:firstLine="709"/>
        <w:rPr>
          <w:rFonts w:ascii="Times New Roman" w:hAnsi="Times New Roman" w:cs="Times New Roman"/>
          <w:b/>
          <w:sz w:val="24"/>
        </w:rPr>
      </w:pPr>
      <w:proofErr w:type="gramStart"/>
      <w:r w:rsidRPr="00B72469">
        <w:rPr>
          <w:rFonts w:ascii="Times New Roman" w:hAnsi="Times New Roman" w:cs="Times New Roman"/>
          <w:b/>
          <w:sz w:val="24"/>
        </w:rPr>
        <w:t>./</w:t>
      </w:r>
      <w:proofErr w:type="gramEnd"/>
      <w:r w:rsidRPr="00B72469">
        <w:rPr>
          <w:rFonts w:ascii="Times New Roman" w:hAnsi="Times New Roman" w:cs="Times New Roman"/>
          <w:b/>
          <w:sz w:val="24"/>
        </w:rPr>
        <w:t>brokerConnect 129.79.49.173 false &amp;</w:t>
      </w:r>
    </w:p>
    <w:p w14:paraId="0AFEC475" w14:textId="77777777" w:rsidR="0015045D" w:rsidRPr="00B72469" w:rsidRDefault="0015045D" w:rsidP="0015045D">
      <w:pPr>
        <w:rPr>
          <w:rFonts w:ascii="Times New Roman" w:hAnsi="Times New Roman" w:cs="Times New Roman"/>
          <w:b/>
          <w:sz w:val="24"/>
        </w:rPr>
      </w:pPr>
    </w:p>
    <w:p w14:paraId="0AFEC476"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ab/>
        <w:t xml:space="preserve">This third parameter of it being true or false is an indicator whether the broker which is just up is to behave as a standalone broker or get its logical address from another broker making it part of a network. </w:t>
      </w:r>
    </w:p>
    <w:p w14:paraId="0AFEC477" w14:textId="77777777" w:rsidR="0015045D" w:rsidRPr="00B72469" w:rsidRDefault="0015045D" w:rsidP="0015045D">
      <w:pPr>
        <w:rPr>
          <w:rFonts w:ascii="Times New Roman" w:hAnsi="Times New Roman" w:cs="Times New Roman"/>
          <w:sz w:val="24"/>
        </w:rPr>
      </w:pPr>
    </w:p>
    <w:p w14:paraId="0AFEC478"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b/>
          <w:sz w:val="24"/>
        </w:rPr>
        <w:t>NOTE</w:t>
      </w:r>
      <w:r w:rsidRPr="00B72469">
        <w:rPr>
          <w:rFonts w:ascii="Times New Roman" w:hAnsi="Times New Roman" w:cs="Times New Roman"/>
          <w:sz w:val="24"/>
        </w:rPr>
        <w:t xml:space="preserve">: Make it a point to have the </w:t>
      </w:r>
      <w:r w:rsidRPr="00B72469">
        <w:rPr>
          <w:rFonts w:ascii="Times New Roman" w:hAnsi="Times New Roman" w:cs="Times New Roman"/>
          <w:i/>
          <w:sz w:val="24"/>
        </w:rPr>
        <w:t>AssignedAddress</w:t>
      </w:r>
      <w:r w:rsidRPr="00B72469">
        <w:rPr>
          <w:rFonts w:ascii="Times New Roman" w:hAnsi="Times New Roman" w:cs="Times New Roman"/>
          <w:b/>
          <w:sz w:val="24"/>
        </w:rPr>
        <w:t xml:space="preserve"> </w:t>
      </w:r>
      <w:r w:rsidRPr="00B72469">
        <w:rPr>
          <w:rFonts w:ascii="Times New Roman" w:hAnsi="Times New Roman" w:cs="Times New Roman"/>
          <w:sz w:val="24"/>
        </w:rPr>
        <w:t>parameter in BrokerConfiguration.txt to false when setting up a network of brokers. Only the first broker is to have it set as true, Indicating that it is the only standalone broker and all the others are part of its network.</w:t>
      </w:r>
      <w:r w:rsidRPr="00B72469">
        <w:rPr>
          <w:rFonts w:ascii="Times New Roman" w:hAnsi="Times New Roman" w:cs="Times New Roman"/>
          <w:b/>
          <w:sz w:val="24"/>
        </w:rPr>
        <w:br/>
      </w:r>
    </w:p>
    <w:p w14:paraId="0AFEC479"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ab/>
        <w:t xml:space="preserve">Upon successful connection to the first machine, we can check the logs for a prompt which indicates the success. This message can be found in </w:t>
      </w:r>
      <w:r w:rsidRPr="00B72469">
        <w:rPr>
          <w:rFonts w:ascii="Times New Roman" w:hAnsi="Times New Roman" w:cs="Times New Roman"/>
          <w:i/>
          <w:sz w:val="24"/>
        </w:rPr>
        <w:t xml:space="preserve">${SENSORCLOUD_HOME}\logs\broker_&lt;timestamp&gt;.log </w:t>
      </w:r>
      <w:r w:rsidRPr="00B72469">
        <w:rPr>
          <w:rFonts w:ascii="Times New Roman" w:hAnsi="Times New Roman" w:cs="Times New Roman"/>
          <w:sz w:val="24"/>
        </w:rPr>
        <w:t>and it looks as follows:</w:t>
      </w:r>
    </w:p>
    <w:p w14:paraId="0AFEC47A"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3FA" wp14:editId="0AFED3FB">
            <wp:extent cx="6330315" cy="3235325"/>
            <wp:effectExtent l="0" t="0" r="0" b="3175"/>
            <wp:docPr id="14502" name="Picture 14502" descr="connect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onnectSuccess"/>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6330315" cy="3235325"/>
                    </a:xfrm>
                    <a:prstGeom prst="rect">
                      <a:avLst/>
                    </a:prstGeom>
                    <a:noFill/>
                    <a:ln>
                      <a:noFill/>
                    </a:ln>
                  </pic:spPr>
                </pic:pic>
              </a:graphicData>
            </a:graphic>
          </wp:inline>
        </w:drawing>
      </w:r>
      <w:r w:rsidRPr="00B72469">
        <w:rPr>
          <w:rFonts w:ascii="Times New Roman" w:hAnsi="Times New Roman" w:cs="Times New Roman"/>
          <w:sz w:val="24"/>
        </w:rPr>
        <w:t xml:space="preserve">    </w:t>
      </w:r>
      <w:r w:rsidRPr="00B72469">
        <w:rPr>
          <w:rFonts w:ascii="Times New Roman" w:hAnsi="Times New Roman" w:cs="Times New Roman"/>
          <w:sz w:val="24"/>
        </w:rPr>
        <w:br/>
      </w:r>
    </w:p>
    <w:p w14:paraId="0AFEC47B"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Any possible problems, like connection refused issues or ports in use problems can also be seen in these logs and corrected.</w:t>
      </w:r>
    </w:p>
    <w:p w14:paraId="0AFEC47C" w14:textId="77777777" w:rsidR="0015045D" w:rsidRPr="00B72469" w:rsidRDefault="0015045D" w:rsidP="0015045D">
      <w:pPr>
        <w:rPr>
          <w:rFonts w:ascii="Times New Roman" w:hAnsi="Times New Roman" w:cs="Times New Roman"/>
        </w:rPr>
      </w:pPr>
    </w:p>
    <w:p w14:paraId="0AFEC47D" w14:textId="77777777" w:rsidR="0015045D" w:rsidRPr="00B72469" w:rsidRDefault="0015045D" w:rsidP="0015045D">
      <w:pPr>
        <w:ind w:left="360"/>
        <w:rPr>
          <w:rFonts w:ascii="Times New Roman" w:hAnsi="Times New Roman" w:cs="Times New Roman"/>
        </w:rPr>
      </w:pPr>
    </w:p>
    <w:p w14:paraId="0AFEC47E" w14:textId="77777777" w:rsidR="0015045D" w:rsidRPr="00B72469" w:rsidRDefault="0015045D" w:rsidP="0015045D">
      <w:pPr>
        <w:ind w:left="360"/>
        <w:rPr>
          <w:rFonts w:ascii="Times New Roman" w:hAnsi="Times New Roman" w:cs="Times New Roman"/>
        </w:rPr>
      </w:pPr>
    </w:p>
    <w:p w14:paraId="0AFEC47F" w14:textId="77777777" w:rsidR="0015045D" w:rsidRPr="00B72469" w:rsidRDefault="0015045D" w:rsidP="0015045D">
      <w:pPr>
        <w:rPr>
          <w:rFonts w:ascii="Times New Roman" w:hAnsi="Times New Roman" w:cs="Times New Roman"/>
        </w:rPr>
      </w:pPr>
    </w:p>
    <w:p w14:paraId="0AFEC480" w14:textId="77777777" w:rsidR="0015045D" w:rsidRPr="00B72469" w:rsidRDefault="0015045D" w:rsidP="0015045D">
      <w:pPr>
        <w:ind w:left="360"/>
        <w:rPr>
          <w:rFonts w:ascii="Times New Roman" w:hAnsi="Times New Roman" w:cs="Times New Roman"/>
        </w:rPr>
      </w:pPr>
    </w:p>
    <w:p w14:paraId="0AFEC481" w14:textId="77777777" w:rsidR="008D4618" w:rsidRPr="00B72469" w:rsidRDefault="008D4618" w:rsidP="0015045D">
      <w:pPr>
        <w:ind w:left="360"/>
        <w:rPr>
          <w:rFonts w:ascii="Times New Roman" w:hAnsi="Times New Roman" w:cs="Times New Roman"/>
        </w:rPr>
      </w:pPr>
    </w:p>
    <w:p w14:paraId="0AFEC482" w14:textId="77777777" w:rsidR="008D4618" w:rsidRPr="00B72469" w:rsidRDefault="008D4618" w:rsidP="0015045D">
      <w:pPr>
        <w:ind w:left="360"/>
        <w:rPr>
          <w:rFonts w:ascii="Times New Roman" w:hAnsi="Times New Roman" w:cs="Times New Roman"/>
        </w:rPr>
      </w:pPr>
    </w:p>
    <w:p w14:paraId="0AFEC483" w14:textId="77777777" w:rsidR="008D4618" w:rsidRPr="00B72469" w:rsidRDefault="008D4618" w:rsidP="0015045D">
      <w:pPr>
        <w:ind w:left="360"/>
        <w:rPr>
          <w:rFonts w:ascii="Times New Roman" w:hAnsi="Times New Roman" w:cs="Times New Roman"/>
        </w:rPr>
      </w:pPr>
    </w:p>
    <w:p w14:paraId="0AFEC484" w14:textId="77777777" w:rsidR="008D4618" w:rsidRPr="00B72469" w:rsidRDefault="008D4618" w:rsidP="0015045D">
      <w:pPr>
        <w:ind w:left="360"/>
        <w:rPr>
          <w:rFonts w:ascii="Times New Roman" w:hAnsi="Times New Roman" w:cs="Times New Roman"/>
        </w:rPr>
      </w:pPr>
    </w:p>
    <w:p w14:paraId="0AFEC485" w14:textId="77777777" w:rsidR="008D4618" w:rsidRPr="00B72469" w:rsidRDefault="008D4618" w:rsidP="0015045D">
      <w:pPr>
        <w:ind w:left="360"/>
        <w:rPr>
          <w:rFonts w:ascii="Times New Roman" w:hAnsi="Times New Roman" w:cs="Times New Roman"/>
        </w:rPr>
      </w:pPr>
    </w:p>
    <w:p w14:paraId="0AFEC486" w14:textId="77777777" w:rsidR="008D4618" w:rsidRPr="00B72469" w:rsidRDefault="008D4618" w:rsidP="0015045D">
      <w:pPr>
        <w:ind w:left="360"/>
        <w:rPr>
          <w:rFonts w:ascii="Times New Roman" w:hAnsi="Times New Roman" w:cs="Times New Roman"/>
        </w:rPr>
      </w:pPr>
    </w:p>
    <w:p w14:paraId="0AFEC487" w14:textId="77777777" w:rsidR="008D4618" w:rsidRPr="00B72469" w:rsidRDefault="008D4618" w:rsidP="0015045D">
      <w:pPr>
        <w:ind w:left="360"/>
        <w:rPr>
          <w:rFonts w:ascii="Times New Roman" w:hAnsi="Times New Roman" w:cs="Times New Roman"/>
        </w:rPr>
      </w:pPr>
    </w:p>
    <w:p w14:paraId="0AFEC488" w14:textId="77777777" w:rsidR="008D4618" w:rsidRPr="00B72469" w:rsidRDefault="008D4618" w:rsidP="0015045D">
      <w:pPr>
        <w:ind w:left="360"/>
        <w:rPr>
          <w:rFonts w:ascii="Times New Roman" w:hAnsi="Times New Roman" w:cs="Times New Roman"/>
        </w:rPr>
      </w:pPr>
    </w:p>
    <w:p w14:paraId="0AFEC489" w14:textId="77777777" w:rsidR="0015045D" w:rsidRPr="00B72469" w:rsidRDefault="0015045D" w:rsidP="0015045D">
      <w:pPr>
        <w:rPr>
          <w:rFonts w:ascii="Times New Roman" w:eastAsia="Times New Roman" w:hAnsi="Times New Roman" w:cs="Times New Roman"/>
          <w:kern w:val="24"/>
          <w:sz w:val="24"/>
          <w:szCs w:val="24"/>
        </w:rPr>
      </w:pPr>
      <w:r w:rsidRPr="00B72469">
        <w:rPr>
          <w:rFonts w:ascii="Times New Roman" w:hAnsi="Times New Roman" w:cs="Times New Roman"/>
        </w:rPr>
        <w:t xml:space="preserve">    </w:t>
      </w:r>
    </w:p>
    <w:p w14:paraId="0AFEC48A" w14:textId="77777777" w:rsidR="0015045D" w:rsidRPr="00B72469" w:rsidRDefault="008D4618" w:rsidP="008D4618">
      <w:pPr>
        <w:rPr>
          <w:rFonts w:ascii="Times New Roman" w:hAnsi="Times New Roman" w:cs="Times New Roman"/>
          <w:b/>
          <w:sz w:val="26"/>
        </w:rPr>
      </w:pPr>
      <w:r w:rsidRPr="00B72469">
        <w:rPr>
          <w:rFonts w:ascii="Times New Roman" w:hAnsi="Times New Roman" w:cs="Times New Roman"/>
          <w:b/>
          <w:sz w:val="26"/>
        </w:rPr>
        <w:t xml:space="preserve">2.7 </w:t>
      </w:r>
      <w:bookmarkStart w:id="30" w:name="LDAP"/>
      <w:bookmarkEnd w:id="30"/>
      <w:r w:rsidR="0015045D" w:rsidRPr="00B72469">
        <w:rPr>
          <w:rFonts w:ascii="Times New Roman" w:hAnsi="Times New Roman" w:cs="Times New Roman"/>
          <w:b/>
          <w:sz w:val="26"/>
        </w:rPr>
        <w:t>LDAP Security feature</w:t>
      </w:r>
    </w:p>
    <w:p w14:paraId="0AFEC48B" w14:textId="77777777" w:rsidR="0015045D" w:rsidRPr="00B72469" w:rsidRDefault="0015045D" w:rsidP="0015045D">
      <w:pPr>
        <w:rPr>
          <w:rFonts w:ascii="Times New Roman" w:hAnsi="Times New Roman" w:cs="Times New Roman"/>
          <w:sz w:val="24"/>
          <w:szCs w:val="24"/>
        </w:rPr>
      </w:pPr>
    </w:p>
    <w:p w14:paraId="0AFEC48C" w14:textId="77777777" w:rsidR="0015045D" w:rsidRPr="00B72469" w:rsidRDefault="0015045D" w:rsidP="0015045D">
      <w:pPr>
        <w:rPr>
          <w:rFonts w:ascii="Times New Roman" w:hAnsi="Times New Roman" w:cs="Times New Roman"/>
          <w:b/>
          <w:sz w:val="24"/>
          <w:szCs w:val="24"/>
        </w:rPr>
      </w:pPr>
      <w:r w:rsidRPr="00B72469">
        <w:rPr>
          <w:rFonts w:ascii="Times New Roman" w:hAnsi="Times New Roman" w:cs="Times New Roman"/>
          <w:b/>
          <w:sz w:val="24"/>
          <w:szCs w:val="24"/>
        </w:rPr>
        <w:t>What is LDAP?</w:t>
      </w:r>
    </w:p>
    <w:p w14:paraId="0AFEC48D"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LDAP, Lightweight Directory Access Protocol, is an Internet protocol that programs and other programs use to look up user authentication information from a server. In general LDAP is a set of protocols for accessing information directories. LDAP is based on the standards contained within the X.500 standard, but is significantly simpler. And unlike X.500, LDAP supports TCP/IP, which is necessary for any type of Internet access. Because it's a simpler version of X.500, LDAP is sometimes called X.500-lite.</w:t>
      </w:r>
    </w:p>
    <w:p w14:paraId="0AFEC48E"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Sensor Cloud Middleware has an authentication/authorization layer that uses LDAP as the user store.  The user login and and publication/subscription rights are stored in an OpenLDAP server.</w:t>
      </w:r>
    </w:p>
    <w:p w14:paraId="0AFEC48F" w14:textId="77777777" w:rsidR="0015045D" w:rsidRPr="00B72469" w:rsidRDefault="0015045D" w:rsidP="0015045D">
      <w:pPr>
        <w:rPr>
          <w:rFonts w:ascii="Times New Roman" w:hAnsi="Times New Roman" w:cs="Times New Roman"/>
          <w:sz w:val="24"/>
          <w:szCs w:val="24"/>
        </w:rPr>
      </w:pPr>
    </w:p>
    <w:p w14:paraId="0AFEC490" w14:textId="77777777" w:rsidR="0015045D" w:rsidRPr="00B72469" w:rsidRDefault="0015045D" w:rsidP="0015045D">
      <w:pPr>
        <w:rPr>
          <w:rFonts w:ascii="Times New Roman" w:hAnsi="Times New Roman" w:cs="Times New Roman"/>
          <w:b/>
          <w:sz w:val="24"/>
          <w:szCs w:val="24"/>
        </w:rPr>
      </w:pPr>
      <w:r w:rsidRPr="00B72469">
        <w:rPr>
          <w:rFonts w:ascii="Times New Roman" w:hAnsi="Times New Roman" w:cs="Times New Roman"/>
          <w:b/>
          <w:sz w:val="24"/>
          <w:szCs w:val="24"/>
        </w:rPr>
        <w:t>How about OpenLDAP?</w:t>
      </w:r>
    </w:p>
    <w:p w14:paraId="0AFEC491"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OpenLDAP Software is a free, open source implementation of the Lightweight Directory Access Protocol (LDAP) developed by the OpenLDAP Project. It is released under its own BSD-style license called the OpenLDAP Public License. LDAP is a platform-independent protocol. Several common Linux distributions include OpenLDAP Software for LDAP support. The software also runs on BSD-variants, as well as AIX, Android, HP-UX, Mac OS X, Solaris, Microsoft Windows (NT and derivatives, e.g. 2000, XP, Vista, Windows 7, etc.), and z/OS.</w:t>
      </w:r>
    </w:p>
    <w:p w14:paraId="0AFEC492" w14:textId="77777777" w:rsidR="0015045D" w:rsidRPr="00B72469" w:rsidRDefault="0015045D" w:rsidP="0015045D">
      <w:pPr>
        <w:rPr>
          <w:rFonts w:ascii="Times New Roman" w:hAnsi="Times New Roman" w:cs="Times New Roman"/>
          <w:sz w:val="24"/>
          <w:szCs w:val="24"/>
        </w:rPr>
      </w:pPr>
    </w:p>
    <w:p w14:paraId="0AFEC493"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 xml:space="preserve">This document describes the LDAP server configuration required; the security model employed by the </w:t>
      </w:r>
      <w:r w:rsidRPr="00B72469">
        <w:rPr>
          <w:rFonts w:ascii="Times New Roman" w:hAnsi="Times New Roman" w:cs="Times New Roman"/>
          <w:sz w:val="24"/>
          <w:szCs w:val="24"/>
        </w:rPr>
        <w:lastRenderedPageBreak/>
        <w:t>Sensor Cloud Middleware System and the implementation details of the model.</w:t>
      </w:r>
    </w:p>
    <w:p w14:paraId="0AFEC494"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br w:type="page"/>
      </w:r>
    </w:p>
    <w:p w14:paraId="0AFEC495" w14:textId="77777777" w:rsidR="0015045D" w:rsidRPr="00B72469" w:rsidRDefault="0015045D" w:rsidP="0015045D">
      <w:pPr>
        <w:rPr>
          <w:rFonts w:ascii="Times New Roman" w:hAnsi="Times New Roman" w:cs="Times New Roman"/>
          <w:sz w:val="32"/>
          <w:szCs w:val="32"/>
        </w:rPr>
      </w:pPr>
      <w:r w:rsidRPr="00B72469">
        <w:rPr>
          <w:rFonts w:ascii="Times New Roman" w:hAnsi="Times New Roman" w:cs="Times New Roman"/>
          <w:sz w:val="32"/>
          <w:szCs w:val="32"/>
        </w:rPr>
        <w:lastRenderedPageBreak/>
        <w:t>LDAP Server Configuration</w:t>
      </w:r>
    </w:p>
    <w:p w14:paraId="0AFEC496"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For this prototype we have deployed our own LDAP server and populated it with some sample users and groups.</w:t>
      </w:r>
    </w:p>
    <w:p w14:paraId="0AFEC497" w14:textId="77777777" w:rsidR="0015045D" w:rsidRPr="00B72469" w:rsidRDefault="0015045D" w:rsidP="0015045D">
      <w:pPr>
        <w:rPr>
          <w:rFonts w:ascii="Times New Roman" w:hAnsi="Times New Roman" w:cs="Times New Roman"/>
          <w:sz w:val="24"/>
          <w:szCs w:val="24"/>
        </w:rPr>
      </w:pPr>
    </w:p>
    <w:p w14:paraId="0AFEC498"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You can connect to our LDAP server with the following information:</w:t>
      </w:r>
    </w:p>
    <w:p w14:paraId="0AFEC499" w14:textId="77777777" w:rsidR="0015045D" w:rsidRPr="00B72469" w:rsidRDefault="0015045D" w:rsidP="0015045D">
      <w:pPr>
        <w:rPr>
          <w:rFonts w:ascii="Times New Roman" w:hAnsi="Times New Roman" w:cs="Times New Roman"/>
          <w:sz w:val="24"/>
          <w:szCs w:val="24"/>
        </w:rPr>
      </w:pPr>
    </w:p>
    <w:tbl>
      <w:tblPr>
        <w:tblStyle w:val="TableGrid"/>
        <w:tblW w:w="0" w:type="auto"/>
        <w:jc w:val="center"/>
        <w:tblInd w:w="-535" w:type="dxa"/>
        <w:tblLook w:val="04A0" w:firstRow="1" w:lastRow="0" w:firstColumn="1" w:lastColumn="0" w:noHBand="0" w:noVBand="1"/>
      </w:tblPr>
      <w:tblGrid>
        <w:gridCol w:w="5225"/>
      </w:tblGrid>
      <w:tr w:rsidR="0015045D" w:rsidRPr="00B72469" w14:paraId="0AFEC49E" w14:textId="77777777" w:rsidTr="00A66D50">
        <w:trPr>
          <w:trHeight w:val="883"/>
          <w:jc w:val="center"/>
        </w:trPr>
        <w:tc>
          <w:tcPr>
            <w:tcW w:w="5225" w:type="dxa"/>
          </w:tcPr>
          <w:p w14:paraId="0AFEC49A"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Host: sensorcloud.uits.indiana.edu</w:t>
            </w:r>
          </w:p>
          <w:p w14:paraId="0AFEC49B"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Port: 389</w:t>
            </w:r>
          </w:p>
          <w:p w14:paraId="0AFEC49C"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User DN: cn=admin,dc=home,dc=local</w:t>
            </w:r>
          </w:p>
          <w:p w14:paraId="0AFEC49D"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Password: bobafet12bobafet12</w:t>
            </w:r>
          </w:p>
        </w:tc>
      </w:tr>
    </w:tbl>
    <w:p w14:paraId="0AFEC49F" w14:textId="77777777" w:rsidR="0015045D" w:rsidRPr="00B72469" w:rsidRDefault="0015045D" w:rsidP="0015045D">
      <w:pPr>
        <w:rPr>
          <w:rFonts w:ascii="Times New Roman" w:hAnsi="Times New Roman" w:cs="Times New Roman"/>
          <w:sz w:val="24"/>
          <w:szCs w:val="24"/>
        </w:rPr>
      </w:pPr>
    </w:p>
    <w:p w14:paraId="0AFEC4A0"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You may also connect over SSL using port 636 and the authentication mode of SSL+User+Password.  Please note our server only has a self-signed SSL certificate and you will have to agree to trust the SSL certificate.</w:t>
      </w:r>
    </w:p>
    <w:p w14:paraId="0AFEC4A1" w14:textId="77777777" w:rsidR="0015045D" w:rsidRPr="00B72469" w:rsidRDefault="0015045D" w:rsidP="0015045D">
      <w:pPr>
        <w:rPr>
          <w:rFonts w:ascii="Times New Roman" w:hAnsi="Times New Roman" w:cs="Times New Roman"/>
          <w:sz w:val="24"/>
          <w:szCs w:val="24"/>
        </w:rPr>
      </w:pPr>
    </w:p>
    <w:p w14:paraId="0AFEC4A2" w14:textId="77777777" w:rsidR="0015045D" w:rsidRPr="00B72469" w:rsidRDefault="0015045D" w:rsidP="0015045D">
      <w:pPr>
        <w:rPr>
          <w:rFonts w:ascii="Times New Roman" w:hAnsi="Times New Roman" w:cs="Times New Roman"/>
          <w:sz w:val="24"/>
          <w:szCs w:val="24"/>
        </w:rPr>
      </w:pPr>
    </w:p>
    <w:p w14:paraId="0AFEC4A3" w14:textId="77777777" w:rsidR="0015045D" w:rsidRPr="00B72469" w:rsidRDefault="0015045D" w:rsidP="0015045D">
      <w:pPr>
        <w:jc w:val="center"/>
        <w:rPr>
          <w:rFonts w:ascii="Times New Roman" w:hAnsi="Times New Roman" w:cs="Times New Roman"/>
          <w:sz w:val="24"/>
          <w:szCs w:val="24"/>
        </w:rPr>
      </w:pPr>
      <w:r w:rsidRPr="00B72469">
        <w:rPr>
          <w:rFonts w:ascii="Times New Roman" w:hAnsi="Times New Roman" w:cs="Times New Roman"/>
          <w:noProof/>
          <w:sz w:val="24"/>
          <w:szCs w:val="24"/>
        </w:rPr>
        <w:drawing>
          <wp:inline distT="0" distB="0" distL="0" distR="0" wp14:anchorId="0AFED3FC" wp14:editId="0AFED3FD">
            <wp:extent cx="4296375" cy="3258005"/>
            <wp:effectExtent l="0" t="0" r="9525" b="0"/>
            <wp:docPr id="7086" name="Picture 7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dap1.png"/>
                    <pic:cNvPicPr/>
                  </pic:nvPicPr>
                  <pic:blipFill>
                    <a:blip r:embed="rId139">
                      <a:extLst>
                        <a:ext uri="{28A0092B-C50C-407E-A947-70E740481C1C}">
                          <a14:useLocalDpi xmlns:a14="http://schemas.microsoft.com/office/drawing/2010/main" val="0"/>
                        </a:ext>
                      </a:extLst>
                    </a:blip>
                    <a:stretch>
                      <a:fillRect/>
                    </a:stretch>
                  </pic:blipFill>
                  <pic:spPr>
                    <a:xfrm>
                      <a:off x="0" y="0"/>
                      <a:ext cx="4296375" cy="3258005"/>
                    </a:xfrm>
                    <a:prstGeom prst="rect">
                      <a:avLst/>
                    </a:prstGeom>
                  </pic:spPr>
                </pic:pic>
              </a:graphicData>
            </a:graphic>
          </wp:inline>
        </w:drawing>
      </w:r>
    </w:p>
    <w:p w14:paraId="0AFEC4A4" w14:textId="77777777" w:rsidR="0015045D" w:rsidRPr="00B72469" w:rsidRDefault="0015045D" w:rsidP="0015045D">
      <w:pPr>
        <w:rPr>
          <w:rFonts w:ascii="Times New Roman" w:hAnsi="Times New Roman" w:cs="Times New Roman"/>
          <w:sz w:val="24"/>
          <w:szCs w:val="24"/>
        </w:rPr>
      </w:pPr>
    </w:p>
    <w:p w14:paraId="0AFEC4A5" w14:textId="77777777" w:rsidR="0015045D" w:rsidRPr="00B72469" w:rsidRDefault="0015045D" w:rsidP="0015045D">
      <w:pPr>
        <w:rPr>
          <w:rFonts w:ascii="Times New Roman" w:hAnsi="Times New Roman" w:cs="Times New Roman"/>
          <w:sz w:val="24"/>
          <w:szCs w:val="24"/>
        </w:rPr>
      </w:pPr>
    </w:p>
    <w:p w14:paraId="0AFEC4A6" w14:textId="77777777" w:rsidR="0015045D" w:rsidRPr="00B72469" w:rsidRDefault="0015045D" w:rsidP="0015045D">
      <w:pPr>
        <w:rPr>
          <w:rFonts w:ascii="Times New Roman" w:hAnsi="Times New Roman" w:cs="Times New Roman"/>
          <w:sz w:val="24"/>
          <w:szCs w:val="24"/>
        </w:rPr>
      </w:pPr>
    </w:p>
    <w:p w14:paraId="0AFEC4A7"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 xml:space="preserve">The LDAP server address is *hardcoded* in: </w:t>
      </w:r>
    </w:p>
    <w:p w14:paraId="0AFEC4A8" w14:textId="77777777" w:rsidR="0015045D" w:rsidRPr="00B72469" w:rsidRDefault="0015045D" w:rsidP="0015045D">
      <w:pPr>
        <w:jc w:val="center"/>
        <w:rPr>
          <w:rFonts w:ascii="Times New Roman" w:hAnsi="Times New Roman" w:cs="Times New Roman"/>
          <w:sz w:val="24"/>
          <w:szCs w:val="24"/>
        </w:rPr>
      </w:pPr>
    </w:p>
    <w:p w14:paraId="0AFEC4A9" w14:textId="77777777" w:rsidR="0015045D" w:rsidRPr="00B72469" w:rsidRDefault="0015045D" w:rsidP="0015045D">
      <w:pPr>
        <w:jc w:val="center"/>
        <w:rPr>
          <w:rFonts w:ascii="Times New Roman" w:hAnsi="Times New Roman" w:cs="Times New Roman"/>
          <w:sz w:val="24"/>
          <w:szCs w:val="24"/>
        </w:rPr>
      </w:pPr>
      <w:r w:rsidRPr="00B72469">
        <w:rPr>
          <w:rFonts w:ascii="Times New Roman" w:hAnsi="Times New Roman" w:cs="Times New Roman"/>
          <w:sz w:val="24"/>
          <w:szCs w:val="24"/>
        </w:rPr>
        <w:t>com.anabas.sensorgrid.authentication.LDAPAuthentication.java</w:t>
      </w:r>
    </w:p>
    <w:p w14:paraId="0AFEC4AA" w14:textId="77777777" w:rsidR="0015045D" w:rsidRPr="00B72469" w:rsidRDefault="0015045D" w:rsidP="0015045D">
      <w:pPr>
        <w:jc w:val="center"/>
        <w:rPr>
          <w:rFonts w:ascii="Times New Roman" w:hAnsi="Times New Roman" w:cs="Times New Roman"/>
          <w:sz w:val="24"/>
          <w:szCs w:val="24"/>
        </w:rPr>
      </w:pPr>
    </w:p>
    <w:p w14:paraId="0AFEC4AB"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You may wish to modify this file to point to your own LDAP server and make whatever changes are necessary based on the schema of your directory.  We will be able to assist you with those changes.</w:t>
      </w:r>
    </w:p>
    <w:p w14:paraId="0AFEC4AC"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In our LDAP hierarchy user accounts are located at:</w:t>
      </w:r>
    </w:p>
    <w:p w14:paraId="0AFEC4AD" w14:textId="77777777" w:rsidR="0015045D" w:rsidRPr="00B72469" w:rsidRDefault="0015045D" w:rsidP="0015045D">
      <w:pPr>
        <w:rPr>
          <w:rFonts w:ascii="Times New Roman" w:hAnsi="Times New Roman" w:cs="Times New Roman"/>
          <w:sz w:val="24"/>
          <w:szCs w:val="24"/>
        </w:rPr>
      </w:pPr>
    </w:p>
    <w:p w14:paraId="0AFEC4AE" w14:textId="77777777" w:rsidR="0015045D" w:rsidRPr="00B72469" w:rsidRDefault="0015045D" w:rsidP="0015045D">
      <w:pPr>
        <w:jc w:val="center"/>
        <w:rPr>
          <w:rFonts w:ascii="Times New Roman" w:hAnsi="Times New Roman" w:cs="Times New Roman"/>
          <w:sz w:val="24"/>
          <w:szCs w:val="24"/>
        </w:rPr>
      </w:pPr>
      <w:proofErr w:type="gramStart"/>
      <w:r w:rsidRPr="00B72469">
        <w:rPr>
          <w:rFonts w:ascii="Times New Roman" w:hAnsi="Times New Roman" w:cs="Times New Roman"/>
          <w:sz w:val="24"/>
          <w:szCs w:val="24"/>
        </w:rPr>
        <w:t>uid</w:t>
      </w:r>
      <w:proofErr w:type="gramEnd"/>
      <w:r w:rsidRPr="00B72469">
        <w:rPr>
          <w:rFonts w:ascii="Times New Roman" w:hAnsi="Times New Roman" w:cs="Times New Roman"/>
          <w:sz w:val="24"/>
          <w:szCs w:val="24"/>
        </w:rPr>
        <w:t>={user},ou=people,dc=home,dc=local</w:t>
      </w:r>
    </w:p>
    <w:p w14:paraId="0AFEC4AF" w14:textId="77777777" w:rsidR="0015045D" w:rsidRPr="00B72469" w:rsidRDefault="0015045D" w:rsidP="0015045D">
      <w:pPr>
        <w:jc w:val="center"/>
        <w:rPr>
          <w:rFonts w:ascii="Times New Roman" w:hAnsi="Times New Roman" w:cs="Times New Roman"/>
          <w:sz w:val="24"/>
          <w:szCs w:val="24"/>
        </w:rPr>
      </w:pPr>
    </w:p>
    <w:p w14:paraId="0AFEC4B0"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For the prototype we have created 12 user accounts:</w:t>
      </w:r>
    </w:p>
    <w:p w14:paraId="0AFEC4B1" w14:textId="77777777" w:rsidR="0015045D" w:rsidRPr="00B72469" w:rsidRDefault="0015045D" w:rsidP="0015045D">
      <w:pPr>
        <w:rPr>
          <w:rFonts w:ascii="Times New Roman" w:hAnsi="Times New Roman" w:cs="Times New Roman"/>
          <w:sz w:val="24"/>
          <w:szCs w:val="24"/>
        </w:rPr>
      </w:pPr>
    </w:p>
    <w:p w14:paraId="0AFEC4B2" w14:textId="77777777" w:rsidR="0015045D" w:rsidRPr="00B72469" w:rsidRDefault="0015045D" w:rsidP="0015045D">
      <w:pPr>
        <w:jc w:val="center"/>
        <w:rPr>
          <w:rFonts w:ascii="Times New Roman" w:hAnsi="Times New Roman" w:cs="Times New Roman"/>
          <w:sz w:val="18"/>
          <w:szCs w:val="18"/>
        </w:rPr>
      </w:pPr>
      <w:proofErr w:type="gramStart"/>
      <w:r w:rsidRPr="00B72469">
        <w:rPr>
          <w:rFonts w:ascii="Times New Roman" w:hAnsi="Times New Roman" w:cs="Times New Roman"/>
          <w:sz w:val="18"/>
          <w:szCs w:val="18"/>
        </w:rPr>
        <w:t>abhy</w:t>
      </w:r>
      <w:proofErr w:type="gramEnd"/>
      <w:r w:rsidRPr="00B72469">
        <w:rPr>
          <w:rFonts w:ascii="Times New Roman" w:hAnsi="Times New Roman" w:cs="Times New Roman"/>
          <w:sz w:val="18"/>
          <w:szCs w:val="18"/>
        </w:rPr>
        <w:t>, bitan, dale, don, ryan, shankar, shivaraman, stephen, tim, vignesh and vinod</w:t>
      </w:r>
    </w:p>
    <w:p w14:paraId="0AFEC4B3" w14:textId="77777777" w:rsidR="0015045D" w:rsidRPr="00B72469" w:rsidRDefault="0015045D" w:rsidP="0015045D">
      <w:pPr>
        <w:rPr>
          <w:rFonts w:ascii="Times New Roman" w:hAnsi="Times New Roman" w:cs="Times New Roman"/>
          <w:sz w:val="24"/>
          <w:szCs w:val="24"/>
        </w:rPr>
      </w:pPr>
    </w:p>
    <w:p w14:paraId="0AFEC4B4"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We have set each account to use same password of ‘bobafet12bobafet12’.</w:t>
      </w:r>
    </w:p>
    <w:p w14:paraId="0AFEC4B5" w14:textId="77777777" w:rsidR="0015045D" w:rsidRPr="00B72469" w:rsidRDefault="0015045D" w:rsidP="0015045D">
      <w:pPr>
        <w:rPr>
          <w:rFonts w:ascii="Times New Roman" w:hAnsi="Times New Roman" w:cs="Times New Roman"/>
          <w:sz w:val="24"/>
          <w:szCs w:val="24"/>
        </w:rPr>
      </w:pPr>
    </w:p>
    <w:p w14:paraId="0AFEC4B6" w14:textId="77777777" w:rsidR="0015045D" w:rsidRPr="00B72469" w:rsidRDefault="0015045D" w:rsidP="0015045D">
      <w:pPr>
        <w:rPr>
          <w:rFonts w:ascii="Times New Roman" w:hAnsi="Times New Roman" w:cs="Times New Roman"/>
          <w:sz w:val="24"/>
          <w:szCs w:val="24"/>
        </w:rPr>
      </w:pPr>
    </w:p>
    <w:p w14:paraId="0AFEC4B7" w14:textId="77777777" w:rsidR="0015045D" w:rsidRPr="00B72469" w:rsidRDefault="0015045D" w:rsidP="0015045D">
      <w:pPr>
        <w:jc w:val="center"/>
        <w:rPr>
          <w:rFonts w:ascii="Times New Roman" w:hAnsi="Times New Roman" w:cs="Times New Roman"/>
          <w:sz w:val="24"/>
          <w:szCs w:val="24"/>
        </w:rPr>
      </w:pPr>
      <w:r w:rsidRPr="00B72469">
        <w:rPr>
          <w:rFonts w:ascii="Times New Roman" w:hAnsi="Times New Roman" w:cs="Times New Roman"/>
          <w:noProof/>
          <w:sz w:val="24"/>
          <w:szCs w:val="24"/>
        </w:rPr>
        <w:lastRenderedPageBreak/>
        <w:drawing>
          <wp:inline distT="0" distB="0" distL="0" distR="0" wp14:anchorId="0AFED3FE" wp14:editId="0AFED3FF">
            <wp:extent cx="4521959" cy="3391469"/>
            <wp:effectExtent l="0" t="0" r="0" b="0"/>
            <wp:docPr id="7087" name="Picture 7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dap2.png"/>
                    <pic:cNvPicPr/>
                  </pic:nvPicPr>
                  <pic:blipFill>
                    <a:blip r:embed="rId140">
                      <a:extLst>
                        <a:ext uri="{28A0092B-C50C-407E-A947-70E740481C1C}">
                          <a14:useLocalDpi xmlns:a14="http://schemas.microsoft.com/office/drawing/2010/main" val="0"/>
                        </a:ext>
                      </a:extLst>
                    </a:blip>
                    <a:stretch>
                      <a:fillRect/>
                    </a:stretch>
                  </pic:blipFill>
                  <pic:spPr>
                    <a:xfrm>
                      <a:off x="0" y="0"/>
                      <a:ext cx="4523691" cy="3392768"/>
                    </a:xfrm>
                    <a:prstGeom prst="rect">
                      <a:avLst/>
                    </a:prstGeom>
                  </pic:spPr>
                </pic:pic>
              </a:graphicData>
            </a:graphic>
          </wp:inline>
        </w:drawing>
      </w:r>
    </w:p>
    <w:p w14:paraId="0AFEC4B8" w14:textId="77777777" w:rsidR="0015045D" w:rsidRPr="00B72469" w:rsidRDefault="0015045D" w:rsidP="0015045D">
      <w:pPr>
        <w:rPr>
          <w:rFonts w:ascii="Times New Roman" w:hAnsi="Times New Roman" w:cs="Times New Roman"/>
          <w:sz w:val="24"/>
          <w:szCs w:val="24"/>
        </w:rPr>
      </w:pPr>
    </w:p>
    <w:p w14:paraId="0AFEC4B9"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Publisher roles (i.e. groups) are located at:</w:t>
      </w:r>
    </w:p>
    <w:p w14:paraId="0AFEC4BA" w14:textId="77777777" w:rsidR="0015045D" w:rsidRPr="00B72469" w:rsidRDefault="0015045D" w:rsidP="0015045D">
      <w:pPr>
        <w:rPr>
          <w:rFonts w:ascii="Times New Roman" w:hAnsi="Times New Roman" w:cs="Times New Roman"/>
          <w:sz w:val="24"/>
          <w:szCs w:val="24"/>
        </w:rPr>
      </w:pPr>
    </w:p>
    <w:p w14:paraId="0AFEC4BB" w14:textId="77777777" w:rsidR="0015045D" w:rsidRPr="00B72469" w:rsidRDefault="0015045D" w:rsidP="0015045D">
      <w:pPr>
        <w:jc w:val="center"/>
        <w:rPr>
          <w:rFonts w:ascii="Times New Roman" w:hAnsi="Times New Roman" w:cs="Times New Roman"/>
          <w:sz w:val="24"/>
          <w:szCs w:val="24"/>
        </w:rPr>
      </w:pPr>
      <w:proofErr w:type="gramStart"/>
      <w:r w:rsidRPr="00B72469">
        <w:rPr>
          <w:rFonts w:ascii="Times New Roman" w:hAnsi="Times New Roman" w:cs="Times New Roman"/>
          <w:sz w:val="24"/>
          <w:szCs w:val="24"/>
        </w:rPr>
        <w:t>cn</w:t>
      </w:r>
      <w:proofErr w:type="gramEnd"/>
      <w:r w:rsidRPr="00B72469">
        <w:rPr>
          <w:rFonts w:ascii="Times New Roman" w:hAnsi="Times New Roman" w:cs="Times New Roman"/>
          <w:sz w:val="24"/>
          <w:szCs w:val="24"/>
        </w:rPr>
        <w:t>={role},ou=groups,dc=home,dc=local</w:t>
      </w:r>
    </w:p>
    <w:p w14:paraId="0AFEC4BC" w14:textId="77777777" w:rsidR="0015045D" w:rsidRPr="00B72469" w:rsidRDefault="0015045D" w:rsidP="0015045D">
      <w:pPr>
        <w:jc w:val="center"/>
        <w:rPr>
          <w:rFonts w:ascii="Times New Roman" w:hAnsi="Times New Roman" w:cs="Times New Roman"/>
          <w:sz w:val="24"/>
          <w:szCs w:val="24"/>
        </w:rPr>
      </w:pPr>
    </w:p>
    <w:p w14:paraId="0AFEC4BD" w14:textId="77777777" w:rsidR="0015045D" w:rsidRPr="00B72469" w:rsidRDefault="0015045D" w:rsidP="0015045D">
      <w:pPr>
        <w:jc w:val="center"/>
        <w:rPr>
          <w:rFonts w:ascii="Times New Roman" w:hAnsi="Times New Roman" w:cs="Times New Roman"/>
          <w:sz w:val="24"/>
          <w:szCs w:val="24"/>
        </w:rPr>
      </w:pPr>
      <w:r w:rsidRPr="00B72469">
        <w:rPr>
          <w:rFonts w:ascii="Times New Roman" w:hAnsi="Times New Roman" w:cs="Times New Roman"/>
          <w:noProof/>
          <w:sz w:val="24"/>
          <w:szCs w:val="24"/>
        </w:rPr>
        <w:lastRenderedPageBreak/>
        <w:drawing>
          <wp:inline distT="0" distB="0" distL="0" distR="0" wp14:anchorId="0AFED400" wp14:editId="0AFED401">
            <wp:extent cx="4469641" cy="3352231"/>
            <wp:effectExtent l="0" t="0" r="7620" b="635"/>
            <wp:docPr id="7088" name="Picture 7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dap3.png"/>
                    <pic:cNvPicPr/>
                  </pic:nvPicPr>
                  <pic:blipFill>
                    <a:blip r:embed="rId141">
                      <a:extLst>
                        <a:ext uri="{28A0092B-C50C-407E-A947-70E740481C1C}">
                          <a14:useLocalDpi xmlns:a14="http://schemas.microsoft.com/office/drawing/2010/main" val="0"/>
                        </a:ext>
                      </a:extLst>
                    </a:blip>
                    <a:stretch>
                      <a:fillRect/>
                    </a:stretch>
                  </pic:blipFill>
                  <pic:spPr>
                    <a:xfrm>
                      <a:off x="0" y="0"/>
                      <a:ext cx="4469641" cy="3352231"/>
                    </a:xfrm>
                    <a:prstGeom prst="rect">
                      <a:avLst/>
                    </a:prstGeom>
                  </pic:spPr>
                </pic:pic>
              </a:graphicData>
            </a:graphic>
          </wp:inline>
        </w:drawing>
      </w:r>
    </w:p>
    <w:p w14:paraId="0AFEC4BE" w14:textId="77777777" w:rsidR="0015045D" w:rsidRPr="00B72469" w:rsidRDefault="0015045D" w:rsidP="0015045D">
      <w:pPr>
        <w:jc w:val="center"/>
        <w:rPr>
          <w:rFonts w:ascii="Times New Roman" w:hAnsi="Times New Roman" w:cs="Times New Roman"/>
          <w:sz w:val="24"/>
          <w:szCs w:val="24"/>
        </w:rPr>
      </w:pPr>
    </w:p>
    <w:p w14:paraId="0AFEC4BF" w14:textId="77777777" w:rsidR="0015045D" w:rsidRPr="00B72469" w:rsidRDefault="0015045D" w:rsidP="0015045D">
      <w:pPr>
        <w:jc w:val="center"/>
        <w:rPr>
          <w:rFonts w:ascii="Times New Roman" w:hAnsi="Times New Roman" w:cs="Times New Roman"/>
          <w:sz w:val="24"/>
          <w:szCs w:val="24"/>
        </w:rPr>
      </w:pPr>
    </w:p>
    <w:p w14:paraId="0AFEC4C0"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We have created three publisher roles:</w:t>
      </w:r>
    </w:p>
    <w:p w14:paraId="0AFEC4C1" w14:textId="77777777" w:rsidR="0015045D" w:rsidRPr="00B72469" w:rsidRDefault="0015045D" w:rsidP="0015045D">
      <w:pPr>
        <w:jc w:val="center"/>
        <w:rPr>
          <w:rFonts w:ascii="Times New Roman" w:hAnsi="Times New Roman" w:cs="Times New Roman"/>
          <w:sz w:val="24"/>
          <w:szCs w:val="24"/>
        </w:rPr>
      </w:pPr>
    </w:p>
    <w:tbl>
      <w:tblPr>
        <w:tblStyle w:val="TableGrid"/>
        <w:tblpPr w:leftFromText="180" w:rightFromText="180" w:vertAnchor="text" w:horzAnchor="page" w:tblpX="2021" w:tblpY="302"/>
        <w:tblW w:w="0" w:type="auto"/>
        <w:tblLook w:val="04A0" w:firstRow="1" w:lastRow="0" w:firstColumn="1" w:lastColumn="0" w:noHBand="0" w:noVBand="1"/>
      </w:tblPr>
      <w:tblGrid>
        <w:gridCol w:w="1153"/>
        <w:gridCol w:w="1726"/>
        <w:gridCol w:w="2056"/>
        <w:gridCol w:w="2336"/>
      </w:tblGrid>
      <w:tr w:rsidR="0015045D" w:rsidRPr="00B72469" w14:paraId="0AFEC4C6" w14:textId="77777777" w:rsidTr="00A66D50">
        <w:tc>
          <w:tcPr>
            <w:tcW w:w="1153" w:type="dxa"/>
          </w:tcPr>
          <w:p w14:paraId="0AFEC4C2" w14:textId="77777777" w:rsidR="0015045D" w:rsidRPr="00B72469" w:rsidRDefault="0015045D" w:rsidP="00A66D50">
            <w:pPr>
              <w:jc w:val="center"/>
              <w:rPr>
                <w:rFonts w:ascii="Times New Roman" w:hAnsi="Times New Roman" w:cs="Times New Roman"/>
                <w:sz w:val="24"/>
                <w:szCs w:val="24"/>
              </w:rPr>
            </w:pPr>
            <w:r w:rsidRPr="00B72469">
              <w:rPr>
                <w:rFonts w:ascii="Times New Roman" w:hAnsi="Times New Roman" w:cs="Times New Roman"/>
                <w:sz w:val="24"/>
                <w:szCs w:val="24"/>
              </w:rPr>
              <w:t>Role:</w:t>
            </w:r>
          </w:p>
        </w:tc>
        <w:tc>
          <w:tcPr>
            <w:tcW w:w="1726" w:type="dxa"/>
          </w:tcPr>
          <w:p w14:paraId="0AFEC4C3" w14:textId="77777777" w:rsidR="0015045D" w:rsidRPr="00B72469" w:rsidRDefault="0015045D" w:rsidP="00A66D50">
            <w:pPr>
              <w:jc w:val="center"/>
              <w:rPr>
                <w:rFonts w:ascii="Times New Roman" w:hAnsi="Times New Roman" w:cs="Times New Roman"/>
                <w:sz w:val="24"/>
                <w:szCs w:val="24"/>
              </w:rPr>
            </w:pPr>
            <w:r w:rsidRPr="00B72469">
              <w:rPr>
                <w:rFonts w:ascii="Times New Roman" w:hAnsi="Times New Roman" w:cs="Times New Roman"/>
                <w:sz w:val="24"/>
                <w:szCs w:val="24"/>
              </w:rPr>
              <w:t>ball</w:t>
            </w:r>
          </w:p>
        </w:tc>
        <w:tc>
          <w:tcPr>
            <w:tcW w:w="2056" w:type="dxa"/>
          </w:tcPr>
          <w:p w14:paraId="0AFEC4C4" w14:textId="77777777" w:rsidR="0015045D" w:rsidRPr="00B72469" w:rsidRDefault="0015045D" w:rsidP="00A66D50">
            <w:pPr>
              <w:jc w:val="center"/>
              <w:rPr>
                <w:rFonts w:ascii="Times New Roman" w:hAnsi="Times New Roman" w:cs="Times New Roman"/>
                <w:sz w:val="24"/>
                <w:szCs w:val="24"/>
              </w:rPr>
            </w:pPr>
            <w:r w:rsidRPr="00B72469">
              <w:rPr>
                <w:rFonts w:ascii="Times New Roman" w:hAnsi="Times New Roman" w:cs="Times New Roman"/>
                <w:sz w:val="24"/>
                <w:szCs w:val="24"/>
              </w:rPr>
              <w:t>indiana</w:t>
            </w:r>
          </w:p>
        </w:tc>
        <w:tc>
          <w:tcPr>
            <w:tcW w:w="2336" w:type="dxa"/>
          </w:tcPr>
          <w:p w14:paraId="0AFEC4C5" w14:textId="77777777" w:rsidR="0015045D" w:rsidRPr="00B72469" w:rsidRDefault="0015045D" w:rsidP="00A66D50">
            <w:pPr>
              <w:jc w:val="center"/>
              <w:rPr>
                <w:rFonts w:ascii="Times New Roman" w:hAnsi="Times New Roman" w:cs="Times New Roman"/>
                <w:sz w:val="24"/>
                <w:szCs w:val="24"/>
              </w:rPr>
            </w:pPr>
            <w:r w:rsidRPr="00B72469">
              <w:rPr>
                <w:rFonts w:ascii="Times New Roman" w:hAnsi="Times New Roman" w:cs="Times New Roman"/>
                <w:sz w:val="24"/>
                <w:szCs w:val="24"/>
              </w:rPr>
              <w:t>securesensor</w:t>
            </w:r>
          </w:p>
        </w:tc>
      </w:tr>
      <w:tr w:rsidR="0015045D" w:rsidRPr="00B72469" w14:paraId="0AFEC4CB" w14:textId="77777777" w:rsidTr="00A66D50">
        <w:trPr>
          <w:trHeight w:val="1781"/>
        </w:trPr>
        <w:tc>
          <w:tcPr>
            <w:tcW w:w="1153" w:type="dxa"/>
            <w:vAlign w:val="center"/>
          </w:tcPr>
          <w:p w14:paraId="0AFEC4C7" w14:textId="77777777" w:rsidR="0015045D" w:rsidRPr="00B72469" w:rsidRDefault="0015045D" w:rsidP="00A66D50">
            <w:pPr>
              <w:jc w:val="center"/>
              <w:rPr>
                <w:rFonts w:ascii="Times New Roman" w:hAnsi="Times New Roman" w:cs="Times New Roman"/>
                <w:sz w:val="20"/>
                <w:szCs w:val="20"/>
              </w:rPr>
            </w:pPr>
            <w:r w:rsidRPr="00B72469">
              <w:rPr>
                <w:rFonts w:ascii="Times New Roman" w:hAnsi="Times New Roman" w:cs="Times New Roman"/>
                <w:sz w:val="20"/>
                <w:szCs w:val="20"/>
              </w:rPr>
              <w:t>Members:</w:t>
            </w:r>
          </w:p>
        </w:tc>
        <w:tc>
          <w:tcPr>
            <w:tcW w:w="1726" w:type="dxa"/>
            <w:vAlign w:val="center"/>
          </w:tcPr>
          <w:p w14:paraId="0AFEC4C8" w14:textId="77777777" w:rsidR="0015045D" w:rsidRPr="00B72469" w:rsidRDefault="0015045D" w:rsidP="00A66D50">
            <w:pPr>
              <w:jc w:val="center"/>
              <w:rPr>
                <w:rFonts w:ascii="Times New Roman" w:hAnsi="Times New Roman" w:cs="Times New Roman"/>
                <w:sz w:val="24"/>
                <w:szCs w:val="24"/>
              </w:rPr>
            </w:pPr>
            <w:r w:rsidRPr="00B72469">
              <w:rPr>
                <w:rFonts w:ascii="Times New Roman" w:hAnsi="Times New Roman" w:cs="Times New Roman"/>
                <w:sz w:val="20"/>
                <w:szCs w:val="20"/>
              </w:rPr>
              <w:t>Dale, Don, Stephen and Tim</w:t>
            </w:r>
          </w:p>
        </w:tc>
        <w:tc>
          <w:tcPr>
            <w:tcW w:w="2056" w:type="dxa"/>
            <w:vAlign w:val="center"/>
          </w:tcPr>
          <w:p w14:paraId="0AFEC4C9" w14:textId="77777777" w:rsidR="0015045D" w:rsidRPr="00B72469" w:rsidRDefault="0015045D" w:rsidP="00A66D50">
            <w:pPr>
              <w:jc w:val="center"/>
              <w:rPr>
                <w:rFonts w:ascii="Times New Roman" w:hAnsi="Times New Roman" w:cs="Times New Roman"/>
                <w:sz w:val="24"/>
                <w:szCs w:val="24"/>
              </w:rPr>
            </w:pPr>
            <w:r w:rsidRPr="00B72469">
              <w:rPr>
                <w:rFonts w:ascii="Times New Roman" w:hAnsi="Times New Roman" w:cs="Times New Roman"/>
                <w:sz w:val="20"/>
                <w:szCs w:val="20"/>
              </w:rPr>
              <w:t>Abhy, Bitan, Ryan, Shankar, Shivaraman, Supun, Vignesh and Vinod</w:t>
            </w:r>
          </w:p>
        </w:tc>
        <w:tc>
          <w:tcPr>
            <w:tcW w:w="2336" w:type="dxa"/>
            <w:vAlign w:val="center"/>
          </w:tcPr>
          <w:p w14:paraId="0AFEC4CA" w14:textId="77777777" w:rsidR="0015045D" w:rsidRPr="00B72469" w:rsidRDefault="0015045D" w:rsidP="00A66D50">
            <w:pPr>
              <w:jc w:val="center"/>
              <w:rPr>
                <w:rFonts w:ascii="Times New Roman" w:hAnsi="Times New Roman" w:cs="Times New Roman"/>
                <w:sz w:val="24"/>
                <w:szCs w:val="24"/>
              </w:rPr>
            </w:pPr>
            <w:r w:rsidRPr="00B72469">
              <w:rPr>
                <w:rFonts w:ascii="Times New Roman" w:hAnsi="Times New Roman" w:cs="Times New Roman"/>
                <w:sz w:val="20"/>
                <w:szCs w:val="20"/>
              </w:rPr>
              <w:t>Ryan and Stephen</w:t>
            </w:r>
          </w:p>
        </w:tc>
      </w:tr>
    </w:tbl>
    <w:p w14:paraId="0AFEC4CC" w14:textId="77777777" w:rsidR="0015045D" w:rsidRPr="00B72469" w:rsidRDefault="0015045D" w:rsidP="0015045D">
      <w:pPr>
        <w:jc w:val="center"/>
        <w:rPr>
          <w:rFonts w:ascii="Times New Roman" w:hAnsi="Times New Roman" w:cs="Times New Roman"/>
          <w:sz w:val="24"/>
          <w:szCs w:val="24"/>
        </w:rPr>
      </w:pPr>
    </w:p>
    <w:p w14:paraId="0AFEC4CD" w14:textId="77777777" w:rsidR="0015045D" w:rsidRPr="00B72469" w:rsidRDefault="0015045D" w:rsidP="0015045D">
      <w:pPr>
        <w:jc w:val="center"/>
        <w:rPr>
          <w:rFonts w:ascii="Times New Roman" w:hAnsi="Times New Roman" w:cs="Times New Roman"/>
          <w:sz w:val="24"/>
          <w:szCs w:val="24"/>
        </w:rPr>
      </w:pPr>
    </w:p>
    <w:p w14:paraId="0AFEC4CE" w14:textId="77777777" w:rsidR="0015045D" w:rsidRPr="00B72469" w:rsidRDefault="0015045D" w:rsidP="0015045D">
      <w:pPr>
        <w:jc w:val="center"/>
        <w:rPr>
          <w:rFonts w:ascii="Times New Roman" w:hAnsi="Times New Roman" w:cs="Times New Roman"/>
          <w:sz w:val="24"/>
          <w:szCs w:val="24"/>
        </w:rPr>
      </w:pPr>
    </w:p>
    <w:p w14:paraId="0AFEC4CF" w14:textId="77777777" w:rsidR="0015045D" w:rsidRPr="00B72469" w:rsidRDefault="0015045D" w:rsidP="0015045D">
      <w:pPr>
        <w:rPr>
          <w:rFonts w:ascii="Times New Roman" w:hAnsi="Times New Roman" w:cs="Times New Roman"/>
          <w:sz w:val="24"/>
          <w:szCs w:val="24"/>
        </w:rPr>
      </w:pPr>
    </w:p>
    <w:p w14:paraId="0AFEC4D0" w14:textId="77777777" w:rsidR="0015045D" w:rsidRPr="00B72469" w:rsidRDefault="0015045D" w:rsidP="0015045D">
      <w:pPr>
        <w:rPr>
          <w:rFonts w:ascii="Times New Roman" w:hAnsi="Times New Roman" w:cs="Times New Roman"/>
          <w:sz w:val="24"/>
          <w:szCs w:val="24"/>
        </w:rPr>
      </w:pPr>
    </w:p>
    <w:p w14:paraId="0AFEC4D1"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br w:type="page"/>
      </w:r>
    </w:p>
    <w:p w14:paraId="0AFEC4D2" w14:textId="77777777" w:rsidR="0015045D" w:rsidRPr="00B72469" w:rsidRDefault="0015045D" w:rsidP="0015045D">
      <w:pPr>
        <w:rPr>
          <w:rFonts w:ascii="Times New Roman" w:hAnsi="Times New Roman" w:cs="Times New Roman"/>
          <w:sz w:val="32"/>
          <w:szCs w:val="32"/>
        </w:rPr>
      </w:pPr>
      <w:r w:rsidRPr="00B72469">
        <w:rPr>
          <w:rFonts w:ascii="Times New Roman" w:hAnsi="Times New Roman" w:cs="Times New Roman"/>
          <w:sz w:val="32"/>
          <w:szCs w:val="32"/>
        </w:rPr>
        <w:lastRenderedPageBreak/>
        <w:t>Security Model</w:t>
      </w:r>
    </w:p>
    <w:p w14:paraId="0AFEC4D3" w14:textId="77777777" w:rsidR="0015045D" w:rsidRPr="00B72469" w:rsidRDefault="0015045D" w:rsidP="0015045D">
      <w:pPr>
        <w:rPr>
          <w:rFonts w:ascii="Times New Roman" w:hAnsi="Times New Roman" w:cs="Times New Roman"/>
          <w:sz w:val="24"/>
          <w:szCs w:val="24"/>
        </w:rPr>
      </w:pPr>
    </w:p>
    <w:p w14:paraId="0AFEC4D4"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When a sensor is deployed we collect a list of properties describing that sensor, these properties include:</w:t>
      </w:r>
    </w:p>
    <w:p w14:paraId="0AFEC4D5" w14:textId="77777777" w:rsidR="0015045D" w:rsidRPr="00B72469" w:rsidRDefault="0015045D" w:rsidP="0015045D">
      <w:pP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642"/>
        <w:gridCol w:w="3642"/>
      </w:tblGrid>
      <w:tr w:rsidR="0015045D" w:rsidRPr="00B72469" w14:paraId="0AFEC4D8" w14:textId="77777777" w:rsidTr="00A66D50">
        <w:trPr>
          <w:trHeight w:val="298"/>
          <w:jc w:val="center"/>
        </w:trPr>
        <w:tc>
          <w:tcPr>
            <w:tcW w:w="3642" w:type="dxa"/>
          </w:tcPr>
          <w:p w14:paraId="0AFEC4D6"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Sensor ID</w:t>
            </w:r>
          </w:p>
        </w:tc>
        <w:tc>
          <w:tcPr>
            <w:tcW w:w="3642" w:type="dxa"/>
          </w:tcPr>
          <w:p w14:paraId="0AFEC4D7"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Authentication</w:t>
            </w:r>
          </w:p>
        </w:tc>
      </w:tr>
      <w:tr w:rsidR="0015045D" w:rsidRPr="00B72469" w14:paraId="0AFEC4DB" w14:textId="77777777" w:rsidTr="00A66D50">
        <w:trPr>
          <w:trHeight w:val="287"/>
          <w:jc w:val="center"/>
        </w:trPr>
        <w:tc>
          <w:tcPr>
            <w:tcW w:w="3642" w:type="dxa"/>
          </w:tcPr>
          <w:p w14:paraId="0AFEC4D9"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Group ID</w:t>
            </w:r>
          </w:p>
        </w:tc>
        <w:tc>
          <w:tcPr>
            <w:tcW w:w="3642" w:type="dxa"/>
          </w:tcPr>
          <w:p w14:paraId="0AFEC4DA"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Publisher Role</w:t>
            </w:r>
          </w:p>
        </w:tc>
      </w:tr>
      <w:tr w:rsidR="0015045D" w:rsidRPr="00B72469" w14:paraId="0AFEC4DE" w14:textId="77777777" w:rsidTr="00A66D50">
        <w:trPr>
          <w:trHeight w:val="298"/>
          <w:jc w:val="center"/>
        </w:trPr>
        <w:tc>
          <w:tcPr>
            <w:tcW w:w="3642" w:type="dxa"/>
          </w:tcPr>
          <w:p w14:paraId="0AFEC4DC"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Street Address</w:t>
            </w:r>
          </w:p>
        </w:tc>
        <w:tc>
          <w:tcPr>
            <w:tcW w:w="3642" w:type="dxa"/>
          </w:tcPr>
          <w:p w14:paraId="0AFEC4DD"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Data Encryption</w:t>
            </w:r>
          </w:p>
        </w:tc>
      </w:tr>
      <w:tr w:rsidR="0015045D" w:rsidRPr="00B72469" w14:paraId="0AFEC4E1" w14:textId="77777777" w:rsidTr="00A66D50">
        <w:trPr>
          <w:trHeight w:val="287"/>
          <w:jc w:val="center"/>
        </w:trPr>
        <w:tc>
          <w:tcPr>
            <w:tcW w:w="3642" w:type="dxa"/>
          </w:tcPr>
          <w:p w14:paraId="0AFEC4DF"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City</w:t>
            </w:r>
          </w:p>
        </w:tc>
        <w:tc>
          <w:tcPr>
            <w:tcW w:w="3642" w:type="dxa"/>
          </w:tcPr>
          <w:p w14:paraId="0AFEC4E0"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Safety</w:t>
            </w:r>
          </w:p>
        </w:tc>
      </w:tr>
      <w:tr w:rsidR="0015045D" w:rsidRPr="00B72469" w14:paraId="0AFEC4E4" w14:textId="77777777" w:rsidTr="00A66D50">
        <w:trPr>
          <w:trHeight w:val="298"/>
          <w:jc w:val="center"/>
        </w:trPr>
        <w:tc>
          <w:tcPr>
            <w:tcW w:w="3642" w:type="dxa"/>
          </w:tcPr>
          <w:p w14:paraId="0AFEC4E2"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State/Province</w:t>
            </w:r>
          </w:p>
        </w:tc>
        <w:tc>
          <w:tcPr>
            <w:tcW w:w="3642" w:type="dxa"/>
          </w:tcPr>
          <w:p w14:paraId="0AFEC4E3"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Reliability</w:t>
            </w:r>
          </w:p>
        </w:tc>
      </w:tr>
      <w:tr w:rsidR="0015045D" w:rsidRPr="00B72469" w14:paraId="0AFEC4E7" w14:textId="77777777" w:rsidTr="00A66D50">
        <w:trPr>
          <w:trHeight w:val="310"/>
          <w:jc w:val="center"/>
        </w:trPr>
        <w:tc>
          <w:tcPr>
            <w:tcW w:w="3642" w:type="dxa"/>
          </w:tcPr>
          <w:p w14:paraId="0AFEC4E5" w14:textId="77777777" w:rsidR="0015045D" w:rsidRPr="00B72469" w:rsidRDefault="0015045D" w:rsidP="00A66D50">
            <w:pPr>
              <w:rPr>
                <w:rFonts w:ascii="Times New Roman" w:hAnsi="Times New Roman" w:cs="Times New Roman"/>
                <w:sz w:val="24"/>
                <w:szCs w:val="24"/>
              </w:rPr>
            </w:pPr>
            <w:r w:rsidRPr="00B72469">
              <w:rPr>
                <w:rFonts w:ascii="Times New Roman" w:hAnsi="Times New Roman" w:cs="Times New Roman"/>
                <w:sz w:val="24"/>
                <w:szCs w:val="24"/>
              </w:rPr>
              <w:t>Country</w:t>
            </w:r>
          </w:p>
        </w:tc>
        <w:tc>
          <w:tcPr>
            <w:tcW w:w="3642" w:type="dxa"/>
          </w:tcPr>
          <w:p w14:paraId="0AFEC4E6" w14:textId="77777777" w:rsidR="0015045D" w:rsidRPr="00B72469" w:rsidRDefault="0015045D" w:rsidP="00A66D50">
            <w:pPr>
              <w:rPr>
                <w:rFonts w:ascii="Times New Roman" w:hAnsi="Times New Roman" w:cs="Times New Roman"/>
                <w:sz w:val="24"/>
                <w:szCs w:val="24"/>
              </w:rPr>
            </w:pPr>
          </w:p>
        </w:tc>
      </w:tr>
    </w:tbl>
    <w:p w14:paraId="0AFEC4E8" w14:textId="77777777" w:rsidR="0015045D" w:rsidRPr="00B72469" w:rsidRDefault="0015045D" w:rsidP="0015045D">
      <w:pPr>
        <w:jc w:val="center"/>
        <w:rPr>
          <w:rFonts w:ascii="Times New Roman" w:hAnsi="Times New Roman" w:cs="Times New Roman"/>
          <w:i/>
          <w:sz w:val="16"/>
          <w:szCs w:val="16"/>
        </w:rPr>
      </w:pPr>
      <w:r w:rsidRPr="00B72469">
        <w:rPr>
          <w:rFonts w:ascii="Times New Roman" w:hAnsi="Times New Roman" w:cs="Times New Roman"/>
          <w:i/>
          <w:sz w:val="16"/>
          <w:szCs w:val="16"/>
        </w:rPr>
        <w:t>Please note that ‘Data Encryption’, ‘Safety’ and ‘Reliability’ are not currently enabled in the middleware</w:t>
      </w:r>
    </w:p>
    <w:p w14:paraId="0AFEC4E9" w14:textId="77777777" w:rsidR="0015045D" w:rsidRPr="00B72469" w:rsidRDefault="0015045D" w:rsidP="0015045D">
      <w:pPr>
        <w:rPr>
          <w:rFonts w:ascii="Times New Roman" w:hAnsi="Times New Roman" w:cs="Times New Roman"/>
          <w:i/>
          <w:sz w:val="24"/>
          <w:szCs w:val="24"/>
        </w:rPr>
      </w:pPr>
    </w:p>
    <w:p w14:paraId="0AFEC4EA"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Here is how sensor deployment now works:</w:t>
      </w:r>
    </w:p>
    <w:p w14:paraId="0AFEC4EB" w14:textId="77777777" w:rsidR="0015045D" w:rsidRPr="00B72469" w:rsidRDefault="0015045D" w:rsidP="0015045D">
      <w:pPr>
        <w:rPr>
          <w:rFonts w:ascii="Times New Roman" w:hAnsi="Times New Roman" w:cs="Times New Roman"/>
          <w:sz w:val="24"/>
          <w:szCs w:val="24"/>
        </w:rPr>
      </w:pPr>
    </w:p>
    <w:p w14:paraId="0AFEC4EC" w14:textId="77777777" w:rsidR="0015045D" w:rsidRPr="00B72469" w:rsidRDefault="0015045D" w:rsidP="00E919FA">
      <w:pPr>
        <w:pStyle w:val="ListParagraph"/>
        <w:widowControl/>
        <w:numPr>
          <w:ilvl w:val="0"/>
          <w:numId w:val="52"/>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If the Authentication property is any value except ‘yes’ then</w:t>
      </w:r>
    </w:p>
    <w:p w14:paraId="0AFEC4ED" w14:textId="77777777" w:rsidR="0015045D" w:rsidRPr="00B72469" w:rsidRDefault="0015045D" w:rsidP="00E919FA">
      <w:pPr>
        <w:pStyle w:val="ListParagraph"/>
        <w:widowControl/>
        <w:numPr>
          <w:ilvl w:val="1"/>
          <w:numId w:val="52"/>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The system will set Authentication to ‘no’ and Publisher Role to ‘anonymous’</w:t>
      </w:r>
    </w:p>
    <w:p w14:paraId="0AFEC4EE" w14:textId="77777777" w:rsidR="0015045D" w:rsidRPr="00B72469" w:rsidRDefault="0015045D" w:rsidP="00E919FA">
      <w:pPr>
        <w:pStyle w:val="ListParagraph"/>
        <w:widowControl/>
        <w:numPr>
          <w:ilvl w:val="1"/>
          <w:numId w:val="52"/>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No authentication will be done and the sensor will be deployed as an anonymous publisher</w:t>
      </w:r>
    </w:p>
    <w:p w14:paraId="0AFEC4EF" w14:textId="77777777" w:rsidR="0015045D" w:rsidRPr="00B72469" w:rsidRDefault="0015045D" w:rsidP="0015045D">
      <w:pPr>
        <w:pStyle w:val="ListParagraph"/>
        <w:ind w:left="1440"/>
        <w:rPr>
          <w:rFonts w:ascii="Times New Roman" w:hAnsi="Times New Roman" w:cs="Times New Roman"/>
          <w:sz w:val="24"/>
          <w:szCs w:val="24"/>
        </w:rPr>
      </w:pPr>
    </w:p>
    <w:p w14:paraId="0AFEC4F0" w14:textId="77777777" w:rsidR="0015045D" w:rsidRPr="00B72469" w:rsidRDefault="0015045D" w:rsidP="00E919FA">
      <w:pPr>
        <w:pStyle w:val="ListParagraph"/>
        <w:widowControl/>
        <w:numPr>
          <w:ilvl w:val="0"/>
          <w:numId w:val="52"/>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 xml:space="preserve">If the Authentication property is ‘yes’ then </w:t>
      </w:r>
    </w:p>
    <w:p w14:paraId="0AFEC4F1" w14:textId="77777777" w:rsidR="0015045D" w:rsidRPr="00B72469" w:rsidRDefault="0015045D" w:rsidP="00E919FA">
      <w:pPr>
        <w:pStyle w:val="ListParagraph"/>
        <w:widowControl/>
        <w:numPr>
          <w:ilvl w:val="1"/>
          <w:numId w:val="52"/>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The system will authenticate the user against our LDAP server and determine if that user has the right to publish to the role set in Publisher Role</w:t>
      </w:r>
    </w:p>
    <w:p w14:paraId="0AFEC4F2" w14:textId="77777777" w:rsidR="0015045D" w:rsidRPr="00B72469" w:rsidRDefault="0015045D" w:rsidP="00E919FA">
      <w:pPr>
        <w:pStyle w:val="ListParagraph"/>
        <w:widowControl/>
        <w:numPr>
          <w:ilvl w:val="1"/>
          <w:numId w:val="52"/>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If that check fails the sensor will raise an authentication exception and will not be deployed</w:t>
      </w:r>
    </w:p>
    <w:p w14:paraId="0AFEC4F3" w14:textId="77777777" w:rsidR="0015045D" w:rsidRPr="00B72469" w:rsidRDefault="0015045D" w:rsidP="0015045D">
      <w:pPr>
        <w:rPr>
          <w:rFonts w:ascii="Times New Roman" w:hAnsi="Times New Roman" w:cs="Times New Roman"/>
          <w:sz w:val="24"/>
          <w:szCs w:val="24"/>
        </w:rPr>
      </w:pPr>
    </w:p>
    <w:p w14:paraId="0AFEC4F4"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Examples:</w:t>
      </w:r>
    </w:p>
    <w:p w14:paraId="0AFEC4F5" w14:textId="77777777" w:rsidR="0015045D" w:rsidRPr="00B72469" w:rsidRDefault="0015045D" w:rsidP="0015045D">
      <w:pPr>
        <w:rPr>
          <w:rFonts w:ascii="Times New Roman" w:hAnsi="Times New Roman" w:cs="Times New Roman"/>
          <w:sz w:val="24"/>
          <w:szCs w:val="24"/>
        </w:rPr>
      </w:pPr>
    </w:p>
    <w:p w14:paraId="0AFEC4F6"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GPS_1 GPS_Group “101 First St.”</w:t>
      </w:r>
      <w:proofErr w:type="gramEnd"/>
      <w:r w:rsidRPr="00B72469">
        <w:rPr>
          <w:rFonts w:ascii="Times New Roman" w:hAnsi="Times New Roman" w:cs="Times New Roman"/>
          <w:sz w:val="18"/>
          <w:szCs w:val="18"/>
        </w:rPr>
        <w:t xml:space="preserve"> Bloomington IN USA no no no no no</w:t>
      </w:r>
    </w:p>
    <w:p w14:paraId="0AFEC4F7"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will</w:t>
      </w:r>
      <w:proofErr w:type="gramEnd"/>
      <w:r w:rsidRPr="00B72469">
        <w:rPr>
          <w:rFonts w:ascii="Times New Roman" w:hAnsi="Times New Roman" w:cs="Times New Roman"/>
          <w:sz w:val="18"/>
          <w:szCs w:val="18"/>
        </w:rPr>
        <w:t xml:space="preserve"> not do authentication and publish the sensor as:</w:t>
      </w:r>
    </w:p>
    <w:p w14:paraId="0AFEC4F8"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GPS_1 GPS_Group “101 First St.”</w:t>
      </w:r>
      <w:proofErr w:type="gramEnd"/>
      <w:r w:rsidRPr="00B72469">
        <w:rPr>
          <w:rFonts w:ascii="Times New Roman" w:hAnsi="Times New Roman" w:cs="Times New Roman"/>
          <w:sz w:val="18"/>
          <w:szCs w:val="18"/>
        </w:rPr>
        <w:t xml:space="preserve"> Bloomington IN USA no anonymous no no no</w:t>
      </w:r>
    </w:p>
    <w:p w14:paraId="0AFEC4F9" w14:textId="77777777" w:rsidR="0015045D" w:rsidRPr="00B72469" w:rsidRDefault="0015045D" w:rsidP="0015045D">
      <w:pPr>
        <w:rPr>
          <w:rFonts w:ascii="Times New Roman" w:hAnsi="Times New Roman" w:cs="Times New Roman"/>
          <w:sz w:val="24"/>
          <w:szCs w:val="24"/>
        </w:rPr>
      </w:pPr>
    </w:p>
    <w:p w14:paraId="0AFEC4FA"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GPS_2 GPS_Group “101 First St.”</w:t>
      </w:r>
      <w:proofErr w:type="gramEnd"/>
      <w:r w:rsidRPr="00B72469">
        <w:rPr>
          <w:rFonts w:ascii="Times New Roman" w:hAnsi="Times New Roman" w:cs="Times New Roman"/>
          <w:sz w:val="18"/>
          <w:szCs w:val="18"/>
        </w:rPr>
        <w:t xml:space="preserve"> Bloomington IN USA yes securesensor no no no</w:t>
      </w:r>
    </w:p>
    <w:p w14:paraId="0AFEC4FB"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will</w:t>
      </w:r>
      <w:proofErr w:type="gramEnd"/>
      <w:r w:rsidRPr="00B72469">
        <w:rPr>
          <w:rFonts w:ascii="Times New Roman" w:hAnsi="Times New Roman" w:cs="Times New Roman"/>
          <w:sz w:val="18"/>
          <w:szCs w:val="18"/>
        </w:rPr>
        <w:t xml:space="preserve"> do an authentication checking to see if the current user is in the ‘securesensor’ group</w:t>
      </w:r>
    </w:p>
    <w:p w14:paraId="0AFEC4FC" w14:textId="77777777" w:rsidR="0015045D" w:rsidRPr="00B72469" w:rsidRDefault="0015045D" w:rsidP="0015045D">
      <w:pPr>
        <w:rPr>
          <w:rFonts w:ascii="Times New Roman" w:hAnsi="Times New Roman" w:cs="Times New Roman"/>
          <w:sz w:val="24"/>
          <w:szCs w:val="24"/>
        </w:rPr>
      </w:pPr>
    </w:p>
    <w:p w14:paraId="0AFEC4FD"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GPS_3 GPS_Group “101 First St.”</w:t>
      </w:r>
      <w:proofErr w:type="gramEnd"/>
      <w:r w:rsidRPr="00B72469">
        <w:rPr>
          <w:rFonts w:ascii="Times New Roman" w:hAnsi="Times New Roman" w:cs="Times New Roman"/>
          <w:sz w:val="18"/>
          <w:szCs w:val="18"/>
        </w:rPr>
        <w:t xml:space="preserve"> Bloomington IN USA yes ball no no no</w:t>
      </w:r>
    </w:p>
    <w:p w14:paraId="0AFEC4FE"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will</w:t>
      </w:r>
      <w:proofErr w:type="gramEnd"/>
      <w:r w:rsidRPr="00B72469">
        <w:rPr>
          <w:rFonts w:ascii="Times New Roman" w:hAnsi="Times New Roman" w:cs="Times New Roman"/>
          <w:sz w:val="18"/>
          <w:szCs w:val="18"/>
        </w:rPr>
        <w:t xml:space="preserve"> do an authentication checking to see if the current user is in the ‘ball’ group</w:t>
      </w:r>
    </w:p>
    <w:p w14:paraId="0AFEC4FF" w14:textId="77777777" w:rsidR="0015045D" w:rsidRPr="00B72469" w:rsidRDefault="0015045D" w:rsidP="0015045D">
      <w:pPr>
        <w:rPr>
          <w:rFonts w:ascii="Times New Roman" w:hAnsi="Times New Roman" w:cs="Times New Roman"/>
          <w:sz w:val="18"/>
          <w:szCs w:val="18"/>
        </w:rPr>
      </w:pPr>
    </w:p>
    <w:p w14:paraId="0AFEC500"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GPS_4 GPS_Group “101 First St.”</w:t>
      </w:r>
      <w:proofErr w:type="gramEnd"/>
      <w:r w:rsidRPr="00B72469">
        <w:rPr>
          <w:rFonts w:ascii="Times New Roman" w:hAnsi="Times New Roman" w:cs="Times New Roman"/>
          <w:sz w:val="18"/>
          <w:szCs w:val="18"/>
        </w:rPr>
        <w:t xml:space="preserve"> Bloomington IN USA no ball no no no</w:t>
      </w:r>
    </w:p>
    <w:p w14:paraId="0AFEC501"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will</w:t>
      </w:r>
      <w:proofErr w:type="gramEnd"/>
      <w:r w:rsidRPr="00B72469">
        <w:rPr>
          <w:rFonts w:ascii="Times New Roman" w:hAnsi="Times New Roman" w:cs="Times New Roman"/>
          <w:sz w:val="18"/>
          <w:szCs w:val="18"/>
        </w:rPr>
        <w:t xml:space="preserve"> not authentication and publish the sensor as:</w:t>
      </w:r>
    </w:p>
    <w:p w14:paraId="0AFEC502" w14:textId="77777777" w:rsidR="0015045D" w:rsidRPr="00B72469" w:rsidRDefault="0015045D" w:rsidP="0015045D">
      <w:pPr>
        <w:rPr>
          <w:rFonts w:ascii="Times New Roman" w:hAnsi="Times New Roman" w:cs="Times New Roman"/>
          <w:sz w:val="18"/>
          <w:szCs w:val="18"/>
        </w:rPr>
      </w:pPr>
      <w:proofErr w:type="gramStart"/>
      <w:r w:rsidRPr="00B72469">
        <w:rPr>
          <w:rFonts w:ascii="Times New Roman" w:hAnsi="Times New Roman" w:cs="Times New Roman"/>
          <w:sz w:val="18"/>
          <w:szCs w:val="18"/>
        </w:rPr>
        <w:t>GPS_4 GPS_Group “101 First St.”</w:t>
      </w:r>
      <w:proofErr w:type="gramEnd"/>
      <w:r w:rsidRPr="00B72469">
        <w:rPr>
          <w:rFonts w:ascii="Times New Roman" w:hAnsi="Times New Roman" w:cs="Times New Roman"/>
          <w:sz w:val="18"/>
          <w:szCs w:val="18"/>
        </w:rPr>
        <w:t xml:space="preserve"> Bloomington IN USA no anonymous no no no</w:t>
      </w:r>
    </w:p>
    <w:p w14:paraId="0AFEC503" w14:textId="77777777" w:rsidR="0015045D" w:rsidRPr="00B72469" w:rsidRDefault="0015045D" w:rsidP="0015045D">
      <w:pPr>
        <w:rPr>
          <w:rFonts w:ascii="Times New Roman" w:hAnsi="Times New Roman" w:cs="Times New Roman"/>
          <w:sz w:val="18"/>
          <w:szCs w:val="18"/>
        </w:rPr>
      </w:pPr>
    </w:p>
    <w:p w14:paraId="0AFEC504" w14:textId="77777777" w:rsidR="0015045D" w:rsidRPr="00B72469" w:rsidRDefault="0015045D" w:rsidP="0015045D">
      <w:pPr>
        <w:rPr>
          <w:rFonts w:ascii="Times New Roman" w:hAnsi="Times New Roman" w:cs="Times New Roman"/>
          <w:sz w:val="18"/>
          <w:szCs w:val="18"/>
        </w:rPr>
      </w:pPr>
    </w:p>
    <w:p w14:paraId="0AFEC505"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Note if you are using the Grid Builder management tool to deploy a sensor to a remote machine both machines (local and remote) must have authorization to deploy to the requested sensor Publisher Role.</w:t>
      </w:r>
    </w:p>
    <w:p w14:paraId="0AFEC506" w14:textId="77777777" w:rsidR="0015045D" w:rsidRPr="00B72469" w:rsidRDefault="0015045D" w:rsidP="0015045D">
      <w:pPr>
        <w:rPr>
          <w:rFonts w:ascii="Times New Roman" w:hAnsi="Times New Roman" w:cs="Times New Roman"/>
          <w:sz w:val="18"/>
          <w:szCs w:val="18"/>
        </w:rPr>
      </w:pPr>
    </w:p>
    <w:p w14:paraId="0AFEC507" w14:textId="77777777" w:rsidR="0015045D" w:rsidRPr="00B72469" w:rsidRDefault="0015045D" w:rsidP="0015045D">
      <w:pPr>
        <w:rPr>
          <w:rFonts w:ascii="Times New Roman" w:hAnsi="Times New Roman" w:cs="Times New Roman"/>
          <w:sz w:val="24"/>
          <w:szCs w:val="24"/>
        </w:rPr>
      </w:pPr>
    </w:p>
    <w:p w14:paraId="0AFEC508"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Here is how sensor clients now work:</w:t>
      </w:r>
    </w:p>
    <w:p w14:paraId="0AFEC509" w14:textId="77777777" w:rsidR="0015045D" w:rsidRPr="00B72469" w:rsidRDefault="0015045D" w:rsidP="0015045D">
      <w:pPr>
        <w:rPr>
          <w:rFonts w:ascii="Times New Roman" w:hAnsi="Times New Roman" w:cs="Times New Roman"/>
          <w:sz w:val="24"/>
          <w:szCs w:val="24"/>
        </w:rPr>
      </w:pPr>
    </w:p>
    <w:p w14:paraId="0AFEC50A"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Clients are able to subscribe to (and send control messages to):</w:t>
      </w:r>
    </w:p>
    <w:p w14:paraId="0AFEC50B" w14:textId="77777777" w:rsidR="0015045D" w:rsidRPr="00B72469" w:rsidRDefault="0015045D" w:rsidP="0015045D">
      <w:pPr>
        <w:rPr>
          <w:rFonts w:ascii="Times New Roman" w:hAnsi="Times New Roman" w:cs="Times New Roman"/>
          <w:sz w:val="24"/>
          <w:szCs w:val="24"/>
        </w:rPr>
      </w:pPr>
    </w:p>
    <w:p w14:paraId="0AFEC50C" w14:textId="77777777" w:rsidR="0015045D" w:rsidRPr="00B72469" w:rsidRDefault="0015045D" w:rsidP="00E919FA">
      <w:pPr>
        <w:pStyle w:val="ListParagraph"/>
        <w:widowControl/>
        <w:numPr>
          <w:ilvl w:val="0"/>
          <w:numId w:val="53"/>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All sensors in the ‘anonymous’ role</w:t>
      </w:r>
    </w:p>
    <w:p w14:paraId="0AFEC50D" w14:textId="77777777" w:rsidR="0015045D" w:rsidRPr="00B72469" w:rsidRDefault="0015045D" w:rsidP="00E919FA">
      <w:pPr>
        <w:pStyle w:val="ListParagraph"/>
        <w:widowControl/>
        <w:numPr>
          <w:ilvl w:val="0"/>
          <w:numId w:val="53"/>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All sensors those Publisher Role matches a group that the current user belongs to</w:t>
      </w:r>
    </w:p>
    <w:p w14:paraId="0AFEC50E" w14:textId="77777777" w:rsidR="0015045D" w:rsidRPr="00B72469" w:rsidRDefault="0015045D" w:rsidP="0015045D">
      <w:pPr>
        <w:rPr>
          <w:rFonts w:ascii="Times New Roman" w:hAnsi="Times New Roman" w:cs="Times New Roman"/>
          <w:sz w:val="24"/>
          <w:szCs w:val="24"/>
        </w:rPr>
      </w:pPr>
    </w:p>
    <w:p w14:paraId="0AFEC50F" w14:textId="77777777" w:rsidR="0015045D" w:rsidRPr="00B72469" w:rsidRDefault="0015045D" w:rsidP="0015045D">
      <w:pPr>
        <w:rPr>
          <w:rFonts w:ascii="Times New Roman" w:hAnsi="Times New Roman" w:cs="Times New Roman"/>
          <w:sz w:val="24"/>
          <w:szCs w:val="24"/>
        </w:rPr>
      </w:pPr>
    </w:p>
    <w:p w14:paraId="0AFEC510"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Examples:</w:t>
      </w:r>
    </w:p>
    <w:p w14:paraId="0AFEC511" w14:textId="77777777" w:rsidR="0015045D" w:rsidRPr="00B72469" w:rsidRDefault="0015045D" w:rsidP="0015045D">
      <w:pPr>
        <w:rPr>
          <w:rFonts w:ascii="Times New Roman" w:hAnsi="Times New Roman" w:cs="Times New Roman"/>
          <w:sz w:val="24"/>
          <w:szCs w:val="24"/>
        </w:rPr>
      </w:pPr>
    </w:p>
    <w:p w14:paraId="0AFEC512"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The user ‘tim’ is in the ‘ball’ group. So a client launched by Tim can see all of the anonymous sensors and any authenticated sensors publishing in the ‘ball’ role.</w:t>
      </w:r>
    </w:p>
    <w:p w14:paraId="0AFEC513" w14:textId="77777777" w:rsidR="0015045D" w:rsidRPr="00B72469" w:rsidRDefault="0015045D" w:rsidP="0015045D">
      <w:pPr>
        <w:rPr>
          <w:rFonts w:ascii="Times New Roman" w:hAnsi="Times New Roman" w:cs="Times New Roman"/>
          <w:sz w:val="24"/>
          <w:szCs w:val="24"/>
        </w:rPr>
      </w:pPr>
    </w:p>
    <w:p w14:paraId="0AFEC514"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The user ‘stephen’ is in the ‘ball’ and ‘securesensor’ groups.  Therefore clients launched by Stephen can see authenticated sensors in these groups.  (And all anonymous sensors too)</w:t>
      </w:r>
    </w:p>
    <w:p w14:paraId="0AFEC515" w14:textId="77777777" w:rsidR="0015045D" w:rsidRPr="00B72469" w:rsidRDefault="0015045D" w:rsidP="0015045D">
      <w:pPr>
        <w:rPr>
          <w:rFonts w:ascii="Times New Roman" w:hAnsi="Times New Roman" w:cs="Times New Roman"/>
          <w:sz w:val="24"/>
          <w:szCs w:val="24"/>
        </w:rPr>
      </w:pPr>
    </w:p>
    <w:p w14:paraId="0AFEC516" w14:textId="77777777" w:rsidR="0015045D" w:rsidRPr="00B72469" w:rsidRDefault="008D4618" w:rsidP="008D4618">
      <w:pPr>
        <w:rPr>
          <w:rFonts w:ascii="Times New Roman" w:hAnsi="Times New Roman" w:cs="Times New Roman"/>
          <w:b/>
          <w:sz w:val="32"/>
          <w:szCs w:val="32"/>
        </w:rPr>
      </w:pPr>
      <w:r w:rsidRPr="00B72469">
        <w:rPr>
          <w:rFonts w:ascii="Times New Roman" w:hAnsi="Times New Roman" w:cs="Times New Roman"/>
          <w:b/>
          <w:sz w:val="32"/>
          <w:szCs w:val="32"/>
        </w:rPr>
        <w:lastRenderedPageBreak/>
        <w:t>Implementation</w:t>
      </w:r>
    </w:p>
    <w:p w14:paraId="0AFEC517"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For this prototype only the absolute minimum number of changes to the existing API was made.  Therefore the current implementation of the security model described in this document won’t require any changes to existing sensors, clients, or deployment scripts.</w:t>
      </w:r>
    </w:p>
    <w:p w14:paraId="0AFEC518"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 xml:space="preserve">This implementation will also work well in a headless (i.e. </w:t>
      </w:r>
      <w:proofErr w:type="gramStart"/>
      <w:r w:rsidRPr="00B72469">
        <w:rPr>
          <w:rFonts w:ascii="Times New Roman" w:hAnsi="Times New Roman" w:cs="Times New Roman"/>
          <w:sz w:val="24"/>
          <w:szCs w:val="24"/>
        </w:rPr>
        <w:t>ssh</w:t>
      </w:r>
      <w:proofErr w:type="gramEnd"/>
      <w:r w:rsidRPr="00B72469">
        <w:rPr>
          <w:rFonts w:ascii="Times New Roman" w:hAnsi="Times New Roman" w:cs="Times New Roman"/>
          <w:sz w:val="24"/>
          <w:szCs w:val="24"/>
        </w:rPr>
        <w:t xml:space="preserve"> based) cloud-deployment scenario.</w:t>
      </w:r>
    </w:p>
    <w:p w14:paraId="0AFEC519" w14:textId="77777777" w:rsidR="0015045D" w:rsidRPr="00B72469" w:rsidRDefault="0015045D" w:rsidP="0015045D">
      <w:pPr>
        <w:rPr>
          <w:rFonts w:ascii="Times New Roman" w:hAnsi="Times New Roman" w:cs="Times New Roman"/>
          <w:sz w:val="24"/>
          <w:szCs w:val="24"/>
        </w:rPr>
      </w:pPr>
      <w:r w:rsidRPr="00B72469">
        <w:rPr>
          <w:rFonts w:ascii="Times New Roman" w:hAnsi="Times New Roman" w:cs="Times New Roman"/>
          <w:sz w:val="24"/>
          <w:szCs w:val="24"/>
        </w:rPr>
        <w:t>To get started a user must do the following steps.</w:t>
      </w:r>
    </w:p>
    <w:p w14:paraId="0AFEC51A" w14:textId="77777777" w:rsidR="0015045D" w:rsidRPr="00B72469" w:rsidRDefault="0015045D" w:rsidP="0015045D">
      <w:pPr>
        <w:rPr>
          <w:rFonts w:ascii="Times New Roman" w:hAnsi="Times New Roman" w:cs="Times New Roman"/>
          <w:sz w:val="24"/>
          <w:szCs w:val="24"/>
        </w:rPr>
      </w:pPr>
    </w:p>
    <w:p w14:paraId="0AFEC51B" w14:textId="77777777" w:rsidR="0015045D" w:rsidRPr="00B72469" w:rsidRDefault="0015045D" w:rsidP="00E919FA">
      <w:pPr>
        <w:pStyle w:val="ListParagraph"/>
        <w:widowControl/>
        <w:numPr>
          <w:ilvl w:val="0"/>
          <w:numId w:val="54"/>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 xml:space="preserve">Get the latest version of the code from </w:t>
      </w:r>
      <w:hyperlink r:id="rId142" w:history="1">
        <w:r w:rsidRPr="00B72469">
          <w:rPr>
            <w:rStyle w:val="Hyperlink"/>
            <w:rFonts w:ascii="Times New Roman" w:hAnsi="Times New Roman" w:cs="Times New Roman"/>
            <w:color w:val="auto"/>
            <w:sz w:val="16"/>
            <w:szCs w:val="16"/>
          </w:rPr>
          <w:t>https://sensorcloud.uits.indiana.edu/svn/SGX/trunk/1.4</w:t>
        </w:r>
      </w:hyperlink>
    </w:p>
    <w:p w14:paraId="0AFEC51C" w14:textId="77777777" w:rsidR="0015045D" w:rsidRPr="00B72469" w:rsidRDefault="0015045D" w:rsidP="0015045D">
      <w:pPr>
        <w:pStyle w:val="ListParagraph"/>
        <w:rPr>
          <w:rFonts w:ascii="Times New Roman" w:hAnsi="Times New Roman" w:cs="Times New Roman"/>
          <w:sz w:val="24"/>
          <w:szCs w:val="24"/>
        </w:rPr>
      </w:pPr>
    </w:p>
    <w:p w14:paraId="0AFEC51D" w14:textId="77777777" w:rsidR="0015045D" w:rsidRPr="00B72469" w:rsidRDefault="0015045D" w:rsidP="00E919FA">
      <w:pPr>
        <w:pStyle w:val="ListParagraph"/>
        <w:widowControl/>
        <w:numPr>
          <w:ilvl w:val="0"/>
          <w:numId w:val="54"/>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Change the $SENSORCLOUD_HOME/keystore/PublicationCredentials.conf file to specify the user account you want to use</w:t>
      </w:r>
    </w:p>
    <w:p w14:paraId="0AFEC51E" w14:textId="77777777" w:rsidR="0015045D" w:rsidRPr="00B72469" w:rsidRDefault="0015045D" w:rsidP="0015045D">
      <w:pPr>
        <w:pStyle w:val="ListParagraph"/>
        <w:rPr>
          <w:rFonts w:ascii="Times New Roman" w:hAnsi="Times New Roman" w:cs="Times New Roman"/>
          <w:sz w:val="24"/>
          <w:szCs w:val="24"/>
        </w:rPr>
      </w:pPr>
    </w:p>
    <w:p w14:paraId="0AFEC51F" w14:textId="77777777" w:rsidR="0015045D" w:rsidRPr="00B72469" w:rsidRDefault="0015045D" w:rsidP="00E919FA">
      <w:pPr>
        <w:pStyle w:val="ListParagraph"/>
        <w:widowControl/>
        <w:numPr>
          <w:ilvl w:val="0"/>
          <w:numId w:val="54"/>
        </w:numPr>
        <w:spacing w:after="0" w:line="240" w:lineRule="auto"/>
        <w:rPr>
          <w:rFonts w:ascii="Times New Roman" w:hAnsi="Times New Roman" w:cs="Times New Roman"/>
          <w:sz w:val="24"/>
          <w:szCs w:val="24"/>
        </w:rPr>
      </w:pPr>
      <w:r w:rsidRPr="00B72469">
        <w:rPr>
          <w:rFonts w:ascii="Times New Roman" w:hAnsi="Times New Roman" w:cs="Times New Roman"/>
          <w:sz w:val="24"/>
          <w:szCs w:val="24"/>
        </w:rPr>
        <w:t xml:space="preserve">Optional: change </w:t>
      </w:r>
      <w:r w:rsidRPr="00B72469">
        <w:rPr>
          <w:rFonts w:ascii="Times New Roman" w:hAnsi="Times New Roman" w:cs="Times New Roman"/>
          <w:sz w:val="18"/>
          <w:szCs w:val="18"/>
        </w:rPr>
        <w:t xml:space="preserve">com.anabas.sensorgrid.authentication.LDAPAuthentication.java </w:t>
      </w:r>
      <w:r w:rsidRPr="00B72469">
        <w:rPr>
          <w:rFonts w:ascii="Times New Roman" w:hAnsi="Times New Roman" w:cs="Times New Roman"/>
          <w:sz w:val="24"/>
          <w:szCs w:val="24"/>
        </w:rPr>
        <w:t>to match your LDAP server.</w:t>
      </w:r>
    </w:p>
    <w:p w14:paraId="0AFEC520" w14:textId="77777777" w:rsidR="0015045D" w:rsidRPr="00B72469" w:rsidRDefault="0015045D" w:rsidP="0015045D">
      <w:pPr>
        <w:pStyle w:val="ListParagraph"/>
        <w:rPr>
          <w:rFonts w:ascii="Times New Roman" w:hAnsi="Times New Roman" w:cs="Times New Roman"/>
          <w:sz w:val="24"/>
          <w:szCs w:val="24"/>
        </w:rPr>
      </w:pPr>
    </w:p>
    <w:p w14:paraId="0AFEC521" w14:textId="77777777" w:rsidR="0015045D" w:rsidRPr="00B72469" w:rsidRDefault="0015045D" w:rsidP="0015045D">
      <w:pPr>
        <w:rPr>
          <w:rFonts w:ascii="Times New Roman" w:hAnsi="Times New Roman" w:cs="Times New Roman"/>
          <w:sz w:val="24"/>
          <w:szCs w:val="24"/>
        </w:rPr>
      </w:pPr>
    </w:p>
    <w:p w14:paraId="0AFEC522" w14:textId="77777777" w:rsidR="0015045D" w:rsidRPr="00B72469" w:rsidRDefault="0015045D" w:rsidP="0015045D">
      <w:pPr>
        <w:jc w:val="center"/>
        <w:rPr>
          <w:rFonts w:ascii="Times New Roman" w:hAnsi="Times New Roman" w:cs="Times New Roman"/>
          <w:sz w:val="24"/>
          <w:szCs w:val="24"/>
        </w:rPr>
      </w:pPr>
    </w:p>
    <w:p w14:paraId="0AFEC523" w14:textId="77777777" w:rsidR="0015045D" w:rsidRPr="00B72469" w:rsidRDefault="0015045D" w:rsidP="0015045D">
      <w:pPr>
        <w:rPr>
          <w:rFonts w:ascii="Times New Roman" w:hAnsi="Times New Roman" w:cs="Times New Roman"/>
          <w:sz w:val="24"/>
          <w:szCs w:val="24"/>
        </w:rPr>
      </w:pPr>
    </w:p>
    <w:p w14:paraId="0AFEC524" w14:textId="77777777" w:rsidR="0015045D" w:rsidRPr="00B72469" w:rsidRDefault="0015045D" w:rsidP="0015045D">
      <w:pPr>
        <w:rPr>
          <w:rFonts w:ascii="Times New Roman" w:hAnsi="Times New Roman" w:cs="Times New Roman"/>
          <w:sz w:val="24"/>
          <w:szCs w:val="24"/>
        </w:rPr>
      </w:pPr>
    </w:p>
    <w:p w14:paraId="0AFEC525" w14:textId="77777777" w:rsidR="0015045D" w:rsidRPr="00B72469" w:rsidRDefault="0015045D" w:rsidP="0015045D">
      <w:pPr>
        <w:rPr>
          <w:rFonts w:ascii="Times New Roman" w:hAnsi="Times New Roman" w:cs="Times New Roman"/>
          <w:sz w:val="24"/>
          <w:szCs w:val="24"/>
        </w:rPr>
      </w:pPr>
    </w:p>
    <w:p w14:paraId="0AFEC526" w14:textId="77777777" w:rsidR="0015045D" w:rsidRPr="00B72469" w:rsidRDefault="0015045D" w:rsidP="0015045D">
      <w:pPr>
        <w:rPr>
          <w:rFonts w:ascii="Times New Roman" w:hAnsi="Times New Roman" w:cs="Times New Roman"/>
          <w:sz w:val="24"/>
          <w:szCs w:val="24"/>
        </w:rPr>
      </w:pPr>
    </w:p>
    <w:p w14:paraId="0AFEC527" w14:textId="77777777" w:rsidR="0015045D" w:rsidRPr="00B72469" w:rsidRDefault="0015045D" w:rsidP="0015045D">
      <w:pPr>
        <w:rPr>
          <w:rFonts w:ascii="Times New Roman" w:hAnsi="Times New Roman" w:cs="Times New Roman"/>
          <w:sz w:val="24"/>
          <w:szCs w:val="24"/>
        </w:rPr>
      </w:pPr>
    </w:p>
    <w:p w14:paraId="0AFEC528" w14:textId="77777777" w:rsidR="0015045D" w:rsidRPr="00B72469" w:rsidRDefault="0015045D" w:rsidP="0015045D">
      <w:pPr>
        <w:rPr>
          <w:rFonts w:ascii="Times New Roman" w:hAnsi="Times New Roman" w:cs="Times New Roman"/>
          <w:sz w:val="24"/>
          <w:szCs w:val="24"/>
        </w:rPr>
      </w:pPr>
    </w:p>
    <w:p w14:paraId="0AFEC529" w14:textId="77777777" w:rsidR="0015045D" w:rsidRPr="00B72469" w:rsidRDefault="0015045D" w:rsidP="0015045D">
      <w:pPr>
        <w:rPr>
          <w:rFonts w:ascii="Times New Roman" w:hAnsi="Times New Roman" w:cs="Times New Roman"/>
          <w:sz w:val="24"/>
          <w:szCs w:val="24"/>
        </w:rPr>
      </w:pPr>
    </w:p>
    <w:p w14:paraId="0AFEC52A" w14:textId="77777777" w:rsidR="0015045D" w:rsidRPr="00B72469" w:rsidRDefault="008D4618" w:rsidP="008D4618">
      <w:pPr>
        <w:rPr>
          <w:rFonts w:ascii="Times New Roman" w:hAnsi="Times New Roman" w:cs="Times New Roman"/>
          <w:b/>
          <w:sz w:val="26"/>
        </w:rPr>
      </w:pPr>
      <w:r w:rsidRPr="00B72469">
        <w:rPr>
          <w:rFonts w:ascii="Times New Roman" w:hAnsi="Times New Roman" w:cs="Times New Roman"/>
          <w:b/>
          <w:sz w:val="26"/>
        </w:rPr>
        <w:t>2.8</w:t>
      </w:r>
      <w:bookmarkStart w:id="31" w:name="RestEasy"/>
      <w:bookmarkEnd w:id="31"/>
      <w:r w:rsidRPr="00B72469">
        <w:rPr>
          <w:rFonts w:ascii="Times New Roman" w:hAnsi="Times New Roman" w:cs="Times New Roman"/>
          <w:b/>
          <w:sz w:val="26"/>
        </w:rPr>
        <w:t xml:space="preserve"> </w:t>
      </w:r>
      <w:r w:rsidR="0015045D" w:rsidRPr="00B72469">
        <w:rPr>
          <w:rFonts w:ascii="Times New Roman" w:hAnsi="Times New Roman" w:cs="Times New Roman"/>
          <w:b/>
          <w:sz w:val="26"/>
        </w:rPr>
        <w:t>Rest Easy</w:t>
      </w:r>
    </w:p>
    <w:p w14:paraId="0AFEC52B" w14:textId="77777777" w:rsidR="0015045D" w:rsidRPr="00B72469" w:rsidRDefault="0015045D" w:rsidP="0015045D">
      <w:pPr>
        <w:rPr>
          <w:rFonts w:ascii="Times New Roman" w:hAnsi="Times New Roman" w:cs="Times New Roman"/>
          <w:b/>
          <w:sz w:val="24"/>
          <w:szCs w:val="28"/>
        </w:rPr>
      </w:pPr>
      <w:r w:rsidRPr="00B72469">
        <w:rPr>
          <w:rFonts w:ascii="Times New Roman" w:hAnsi="Times New Roman" w:cs="Times New Roman"/>
          <w:b/>
          <w:sz w:val="24"/>
          <w:szCs w:val="28"/>
        </w:rPr>
        <w:t>Introduction:</w:t>
      </w:r>
    </w:p>
    <w:p w14:paraId="0AFEC52C" w14:textId="77777777" w:rsidR="0015045D" w:rsidRPr="00B72469" w:rsidRDefault="0015045D" w:rsidP="0015045D">
      <w:pPr>
        <w:shd w:val="clear" w:color="auto" w:fill="FFFFFF" w:themeFill="background1"/>
        <w:spacing w:line="270" w:lineRule="atLeast"/>
        <w:rPr>
          <w:rFonts w:ascii="Times New Roman" w:hAnsi="Times New Roman" w:cs="Times New Roman"/>
          <w:sz w:val="24"/>
        </w:rPr>
      </w:pPr>
      <w:r w:rsidRPr="00B72469">
        <w:rPr>
          <w:rFonts w:ascii="Times New Roman" w:hAnsi="Times New Roman" w:cs="Times New Roman"/>
          <w:sz w:val="24"/>
        </w:rPr>
        <w:t xml:space="preserve">Cloud Sensor Rest Servlet API </w:t>
      </w:r>
      <w:proofErr w:type="gramStart"/>
      <w:r w:rsidRPr="00B72469">
        <w:rPr>
          <w:rFonts w:ascii="Times New Roman" w:hAnsi="Times New Roman" w:cs="Times New Roman"/>
          <w:sz w:val="24"/>
        </w:rPr>
        <w:t>are</w:t>
      </w:r>
      <w:proofErr w:type="gramEnd"/>
      <w:r w:rsidRPr="00B72469">
        <w:rPr>
          <w:rFonts w:ascii="Times New Roman" w:hAnsi="Times New Roman" w:cs="Times New Roman"/>
          <w:sz w:val="24"/>
        </w:rPr>
        <w:t xml:space="preserve"> programmed using concept of RestEasy API by JBoss.  RestEasy is a JBoss project that provides various frameworks to help you build RESTful Web Services and RESTful Java applications. It is a fully certified and portable implementation of the </w:t>
      </w:r>
      <w:hyperlink r:id="rId143" w:history="1">
        <w:r w:rsidRPr="00B72469">
          <w:rPr>
            <w:rFonts w:ascii="Times New Roman" w:hAnsi="Times New Roman" w:cs="Times New Roman"/>
            <w:sz w:val="24"/>
          </w:rPr>
          <w:t>JAX-RS</w:t>
        </w:r>
      </w:hyperlink>
      <w:r w:rsidRPr="00B72469">
        <w:rPr>
          <w:rFonts w:ascii="Times New Roman" w:hAnsi="Times New Roman" w:cs="Times New Roman"/>
          <w:sz w:val="24"/>
        </w:rPr>
        <w:t> specification. JAX-RS is a new JCP specification that provides a Java API for RESTful Web Services over the HTTP protocol.</w:t>
      </w:r>
    </w:p>
    <w:p w14:paraId="0AFEC52D"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lastRenderedPageBreak/>
        <w:t>RESTEasy can run in any Servlet container, but tighter integration with the JBoss Application Server is also available to make the user experience nicer in that environment. While JAX-RS is only a server-side specification, RESTEasy has innovated to bring JAX-RS to the client through the RESTEasy JAX-RS Client Framework. This client-side framework allows you to map outgoing HTTP requests to remote servers using JAX-RS annotations and interface proxies.</w:t>
      </w:r>
    </w:p>
    <w:p w14:paraId="0AFEC52E"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Cloud Sensor RestServlets provides a set of API’s using which an end user can get information about sensors deployed at Sensor Grid. This information will be discussed later in details.</w:t>
      </w:r>
    </w:p>
    <w:p w14:paraId="0AFEC52F" w14:textId="77777777" w:rsidR="0015045D" w:rsidRPr="00B72469" w:rsidRDefault="0015045D" w:rsidP="0015045D">
      <w:pPr>
        <w:spacing w:before="100" w:beforeAutospacing="1" w:after="100" w:afterAutospacing="1" w:line="270" w:lineRule="atLeast"/>
        <w:rPr>
          <w:rFonts w:ascii="Times New Roman" w:hAnsi="Times New Roman" w:cs="Times New Roman"/>
          <w:sz w:val="24"/>
          <w:szCs w:val="28"/>
        </w:rPr>
      </w:pPr>
      <w:r w:rsidRPr="00B72469">
        <w:rPr>
          <w:rFonts w:ascii="Times New Roman" w:hAnsi="Times New Roman" w:cs="Times New Roman"/>
          <w:sz w:val="24"/>
          <w:szCs w:val="28"/>
        </w:rPr>
        <w:t>Why Use RestServlet?</w:t>
      </w:r>
    </w:p>
    <w:p w14:paraId="0AFEC530" w14:textId="77777777" w:rsidR="0015045D" w:rsidRPr="00B72469" w:rsidRDefault="0015045D" w:rsidP="0015045D">
      <w:pPr>
        <w:pStyle w:val="NoSpacing"/>
        <w:rPr>
          <w:rFonts w:ascii="Times New Roman" w:hAnsi="Times New Roman" w:cs="Times New Roman"/>
          <w:sz w:val="24"/>
        </w:rPr>
      </w:pPr>
      <w:r w:rsidRPr="00B72469">
        <w:rPr>
          <w:rFonts w:ascii="Times New Roman" w:hAnsi="Times New Roman" w:cs="Times New Roman"/>
          <w:sz w:val="24"/>
        </w:rPr>
        <w:t>Using these rest services, client HTMLs can discover active sensors and fetch information about them.</w:t>
      </w:r>
    </w:p>
    <w:p w14:paraId="0AFEC531" w14:textId="77777777" w:rsidR="0015045D" w:rsidRPr="00B72469" w:rsidRDefault="0015045D" w:rsidP="0015045D">
      <w:pPr>
        <w:pStyle w:val="NoSpacing"/>
        <w:rPr>
          <w:rFonts w:ascii="Times New Roman" w:hAnsi="Times New Roman" w:cs="Times New Roman"/>
          <w:sz w:val="24"/>
        </w:rPr>
      </w:pPr>
      <w:r w:rsidRPr="00B72469">
        <w:rPr>
          <w:rFonts w:ascii="Times New Roman" w:hAnsi="Times New Roman" w:cs="Times New Roman"/>
          <w:sz w:val="24"/>
        </w:rPr>
        <w:t>This restful service even will allow web based clients to get asynchronous sensor data. Clients should use our streaming web server to get real time video data.</w:t>
      </w:r>
    </w:p>
    <w:p w14:paraId="0AFEC532" w14:textId="77777777" w:rsidR="0015045D" w:rsidRPr="00B72469" w:rsidRDefault="0015045D" w:rsidP="0015045D">
      <w:pPr>
        <w:pStyle w:val="NoSpacing"/>
        <w:rPr>
          <w:rFonts w:ascii="Times New Roman" w:hAnsi="Times New Roman" w:cs="Times New Roman"/>
          <w:sz w:val="24"/>
        </w:rPr>
      </w:pPr>
    </w:p>
    <w:p w14:paraId="0AFEC533" w14:textId="77777777" w:rsidR="0015045D" w:rsidRPr="00B72469" w:rsidRDefault="0015045D" w:rsidP="0015045D">
      <w:pPr>
        <w:rPr>
          <w:rFonts w:ascii="Times New Roman" w:hAnsi="Times New Roman" w:cs="Times New Roman"/>
          <w:b/>
          <w:sz w:val="24"/>
        </w:rPr>
      </w:pPr>
    </w:p>
    <w:p w14:paraId="0AFEC534" w14:textId="77777777" w:rsidR="0015045D" w:rsidRPr="00B72469" w:rsidRDefault="0015045D" w:rsidP="0015045D">
      <w:pPr>
        <w:rPr>
          <w:rFonts w:ascii="Times New Roman" w:hAnsi="Times New Roman" w:cs="Times New Roman"/>
          <w:b/>
          <w:sz w:val="24"/>
        </w:rPr>
      </w:pPr>
      <w:r w:rsidRPr="00B72469">
        <w:rPr>
          <w:rFonts w:ascii="Times New Roman" w:hAnsi="Times New Roman" w:cs="Times New Roman"/>
          <w:b/>
          <w:sz w:val="24"/>
        </w:rPr>
        <w:t xml:space="preserve">2.8.1 </w:t>
      </w:r>
      <w:bookmarkStart w:id="32" w:name="ClientEndUsers"/>
      <w:bookmarkEnd w:id="32"/>
      <w:r w:rsidRPr="00B72469">
        <w:rPr>
          <w:rFonts w:ascii="Times New Roman" w:hAnsi="Times New Roman" w:cs="Times New Roman"/>
          <w:b/>
          <w:sz w:val="24"/>
        </w:rPr>
        <w:t>Guide for SensorCloud Client End users</w:t>
      </w:r>
    </w:p>
    <w:p w14:paraId="0AFEC535" w14:textId="77777777" w:rsidR="0015045D" w:rsidRPr="00B72469" w:rsidRDefault="0015045D" w:rsidP="0015045D">
      <w:pPr>
        <w:spacing w:before="100" w:beforeAutospacing="1" w:after="100" w:afterAutospacing="1" w:line="270" w:lineRule="atLeast"/>
        <w:rPr>
          <w:rFonts w:ascii="Times New Roman" w:hAnsi="Times New Roman" w:cs="Times New Roman"/>
          <w:sz w:val="24"/>
          <w:szCs w:val="28"/>
        </w:rPr>
      </w:pPr>
      <w:r w:rsidRPr="00B72469">
        <w:rPr>
          <w:rFonts w:ascii="Times New Roman" w:hAnsi="Times New Roman" w:cs="Times New Roman"/>
          <w:sz w:val="24"/>
          <w:szCs w:val="28"/>
        </w:rPr>
        <w:t>User Web Services</w:t>
      </w:r>
    </w:p>
    <w:p w14:paraId="0AFEC536"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 first step to using the Cloud Sensor Rest Servlet is to initialize the RESTful services by hitting the following URL:</w:t>
      </w:r>
    </w:p>
    <w:p w14:paraId="0AFEC537" w14:textId="77777777" w:rsidR="0015045D" w:rsidRPr="00B72469" w:rsidRDefault="0015045D" w:rsidP="0015045D">
      <w:p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http://[ip_address or localhost]:8080/sensorcloud/restful-services/sgxservice/init</w:t>
      </w:r>
      <w:proofErr w:type="gramStart"/>
      <w:r w:rsidRPr="00B72469">
        <w:rPr>
          <w:rFonts w:ascii="Times New Roman" w:hAnsi="Times New Roman" w:cs="Times New Roman"/>
          <w:b/>
          <w:sz w:val="24"/>
        </w:rPr>
        <w:t>/[</w:t>
      </w:r>
      <w:proofErr w:type="gramEnd"/>
      <w:r w:rsidRPr="00B72469">
        <w:rPr>
          <w:rFonts w:ascii="Times New Roman" w:hAnsi="Times New Roman" w:cs="Times New Roman"/>
          <w:b/>
          <w:sz w:val="24"/>
        </w:rPr>
        <w:t>ip_address]</w:t>
      </w:r>
    </w:p>
    <w:p w14:paraId="0AFEC538" w14:textId="77777777" w:rsidR="0015045D" w:rsidRPr="00B72469" w:rsidRDefault="0015045D" w:rsidP="0015045D">
      <w:pPr>
        <w:keepNext/>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b/>
          <w:noProof/>
          <w:sz w:val="24"/>
        </w:rPr>
        <w:drawing>
          <wp:inline distT="0" distB="0" distL="0" distR="0" wp14:anchorId="0AFED402" wp14:editId="0AFED403">
            <wp:extent cx="6094228" cy="2786332"/>
            <wp:effectExtent l="0" t="0" r="1905"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entinit.jpg"/>
                    <pic:cNvPicPr/>
                  </pic:nvPicPr>
                  <pic:blipFill>
                    <a:blip r:embed="rId144">
                      <a:extLst>
                        <a:ext uri="{28A0092B-C50C-407E-A947-70E740481C1C}">
                          <a14:useLocalDpi xmlns:a14="http://schemas.microsoft.com/office/drawing/2010/main" val="0"/>
                        </a:ext>
                      </a:extLst>
                    </a:blip>
                    <a:stretch>
                      <a:fillRect/>
                    </a:stretch>
                  </pic:blipFill>
                  <pic:spPr>
                    <a:xfrm>
                      <a:off x="0" y="0"/>
                      <a:ext cx="6094228" cy="2786332"/>
                    </a:xfrm>
                    <a:prstGeom prst="rect">
                      <a:avLst/>
                    </a:prstGeom>
                  </pic:spPr>
                </pic:pic>
              </a:graphicData>
            </a:graphic>
          </wp:inline>
        </w:drawing>
      </w:r>
    </w:p>
    <w:p w14:paraId="0AFEC539" w14:textId="77777777" w:rsidR="0015045D" w:rsidRPr="00B72469" w:rsidRDefault="0015045D" w:rsidP="0015045D">
      <w:pPr>
        <w:pStyle w:val="Caption"/>
        <w:jc w:val="center"/>
        <w:rPr>
          <w:rFonts w:ascii="Times New Roman" w:hAnsi="Times New Roman" w:cs="Times New Roman"/>
          <w:b w:val="0"/>
          <w:color w:val="auto"/>
          <w:sz w:val="24"/>
        </w:rPr>
      </w:pPr>
      <w:r w:rsidRPr="00B72469">
        <w:rPr>
          <w:rFonts w:ascii="Times New Roman" w:hAnsi="Times New Roman" w:cs="Times New Roman"/>
          <w:color w:val="auto"/>
          <w:sz w:val="24"/>
        </w:rPr>
        <w:t xml:space="preserve">Figure </w:t>
      </w:r>
      <w:r w:rsidRPr="00B72469">
        <w:rPr>
          <w:rFonts w:ascii="Times New Roman" w:hAnsi="Times New Roman" w:cs="Times New Roman"/>
          <w:color w:val="auto"/>
          <w:sz w:val="24"/>
        </w:rPr>
        <w:fldChar w:fldCharType="begin"/>
      </w:r>
      <w:r w:rsidRPr="00B72469">
        <w:rPr>
          <w:rFonts w:ascii="Times New Roman" w:hAnsi="Times New Roman" w:cs="Times New Roman"/>
          <w:color w:val="auto"/>
          <w:sz w:val="24"/>
        </w:rPr>
        <w:instrText xml:space="preserve"> SEQ Figure \* ARABIC </w:instrText>
      </w:r>
      <w:r w:rsidRPr="00B72469">
        <w:rPr>
          <w:rFonts w:ascii="Times New Roman" w:hAnsi="Times New Roman" w:cs="Times New Roman"/>
          <w:color w:val="auto"/>
          <w:sz w:val="24"/>
        </w:rPr>
        <w:fldChar w:fldCharType="separate"/>
      </w:r>
      <w:r w:rsidRPr="00B72469">
        <w:rPr>
          <w:rFonts w:ascii="Times New Roman" w:hAnsi="Times New Roman" w:cs="Times New Roman"/>
          <w:noProof/>
          <w:color w:val="auto"/>
          <w:sz w:val="24"/>
        </w:rPr>
        <w:t>1</w:t>
      </w:r>
      <w:r w:rsidRPr="00B72469">
        <w:rPr>
          <w:rFonts w:ascii="Times New Roman" w:hAnsi="Times New Roman" w:cs="Times New Roman"/>
          <w:noProof/>
          <w:color w:val="auto"/>
          <w:sz w:val="24"/>
        </w:rPr>
        <w:fldChar w:fldCharType="end"/>
      </w:r>
      <w:r w:rsidRPr="00B72469">
        <w:rPr>
          <w:rFonts w:ascii="Times New Roman" w:hAnsi="Times New Roman" w:cs="Times New Roman"/>
          <w:color w:val="auto"/>
          <w:sz w:val="24"/>
        </w:rPr>
        <w:t xml:space="preserve"> : Client Initialization</w:t>
      </w:r>
    </w:p>
    <w:p w14:paraId="0AFEC53A"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 xml:space="preserve">The above URL will check whether the RESTful client is already initialized or not. In case it is not initialized it will initialize it and post a message "Begin Client Initialization..." on the browser. In case it </w:t>
      </w:r>
      <w:r w:rsidRPr="00B72469">
        <w:rPr>
          <w:rFonts w:ascii="Times New Roman" w:hAnsi="Times New Roman" w:cs="Times New Roman"/>
          <w:sz w:val="24"/>
        </w:rPr>
        <w:lastRenderedPageBreak/>
        <w:t xml:space="preserve">is already initialized, the user will get "Client already </w:t>
      </w:r>
      <w:proofErr w:type="gramStart"/>
      <w:r w:rsidRPr="00B72469">
        <w:rPr>
          <w:rFonts w:ascii="Times New Roman" w:hAnsi="Times New Roman" w:cs="Times New Roman"/>
          <w:sz w:val="24"/>
        </w:rPr>
        <w:t>Initialized</w:t>
      </w:r>
      <w:proofErr w:type="gramEnd"/>
      <w:r w:rsidRPr="00B72469">
        <w:rPr>
          <w:rFonts w:ascii="Times New Roman" w:hAnsi="Times New Roman" w:cs="Times New Roman"/>
          <w:sz w:val="24"/>
        </w:rPr>
        <w:t>" message on the browser.</w:t>
      </w:r>
    </w:p>
    <w:p w14:paraId="0AFEC53B"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p>
    <w:p w14:paraId="0AFEC53C"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p>
    <w:p w14:paraId="0AFEC53D"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 xml:space="preserve">After successful initialization, the user can use the following services to gather </w:t>
      </w:r>
      <w:proofErr w:type="gramStart"/>
      <w:r w:rsidRPr="00B72469">
        <w:rPr>
          <w:rFonts w:ascii="Times New Roman" w:hAnsi="Times New Roman" w:cs="Times New Roman"/>
          <w:sz w:val="24"/>
        </w:rPr>
        <w:t>various information, as explained in the following parts of this document</w:t>
      </w:r>
      <w:proofErr w:type="gramEnd"/>
      <w:r w:rsidRPr="00B72469">
        <w:rPr>
          <w:rFonts w:ascii="Times New Roman" w:hAnsi="Times New Roman" w:cs="Times New Roman"/>
          <w:sz w:val="24"/>
        </w:rPr>
        <w:t>.</w:t>
      </w:r>
    </w:p>
    <w:p w14:paraId="0AFEC53E" w14:textId="77777777" w:rsidR="0015045D" w:rsidRPr="00B72469" w:rsidRDefault="0015045D" w:rsidP="0015045D">
      <w:pPr>
        <w:pStyle w:val="ListParagraph"/>
        <w:widowControl/>
        <w:numPr>
          <w:ilvl w:val="0"/>
          <w:numId w:val="36"/>
        </w:num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 xml:space="preserve">Fetch list of Sensors with Id and Type: </w:t>
      </w:r>
    </w:p>
    <w:p w14:paraId="0AFEC53F"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 user can hit the following URL to get a list of all active sensors with their respective sensor Id and sensor types at the sensor grid.</w:t>
      </w:r>
    </w:p>
    <w:p w14:paraId="0AFEC540"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1"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http:// [ip_address or localhost]:8080/sensorcloud/restful-services/sgxservice/getSensors</w:t>
      </w:r>
    </w:p>
    <w:p w14:paraId="0AFEC542"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43" w14:textId="77777777" w:rsidR="0015045D" w:rsidRPr="00B72469" w:rsidRDefault="0015045D" w:rsidP="0015045D">
      <w:pPr>
        <w:pStyle w:val="ListParagraph"/>
        <w:keepNext/>
        <w:spacing w:before="100" w:beforeAutospacing="1" w:after="100" w:afterAutospacing="1" w:line="270" w:lineRule="atLeast"/>
        <w:jc w:val="both"/>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404" wp14:editId="0AFED405">
            <wp:extent cx="5933913" cy="3381555"/>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sensors.jpg"/>
                    <pic:cNvPicPr/>
                  </pic:nvPicPr>
                  <pic:blipFill>
                    <a:blip r:embed="rId145">
                      <a:extLst>
                        <a:ext uri="{28A0092B-C50C-407E-A947-70E740481C1C}">
                          <a14:useLocalDpi xmlns:a14="http://schemas.microsoft.com/office/drawing/2010/main" val="0"/>
                        </a:ext>
                      </a:extLst>
                    </a:blip>
                    <a:stretch>
                      <a:fillRect/>
                    </a:stretch>
                  </pic:blipFill>
                  <pic:spPr>
                    <a:xfrm>
                      <a:off x="0" y="0"/>
                      <a:ext cx="5936183" cy="3382849"/>
                    </a:xfrm>
                    <a:prstGeom prst="rect">
                      <a:avLst/>
                    </a:prstGeom>
                  </pic:spPr>
                </pic:pic>
              </a:graphicData>
            </a:graphic>
          </wp:inline>
        </w:drawing>
      </w:r>
    </w:p>
    <w:p w14:paraId="0AFEC544" w14:textId="77777777" w:rsidR="0015045D" w:rsidRPr="00B72469" w:rsidRDefault="0015045D" w:rsidP="0015045D">
      <w:pPr>
        <w:pStyle w:val="Caption"/>
        <w:jc w:val="both"/>
        <w:rPr>
          <w:rFonts w:ascii="Times New Roman" w:hAnsi="Times New Roman" w:cs="Times New Roman"/>
          <w:color w:val="auto"/>
          <w:sz w:val="24"/>
        </w:rPr>
      </w:pPr>
      <w:r w:rsidRPr="00B72469">
        <w:rPr>
          <w:rFonts w:ascii="Times New Roman" w:hAnsi="Times New Roman" w:cs="Times New Roman"/>
          <w:color w:val="auto"/>
          <w:sz w:val="24"/>
        </w:rPr>
        <w:t xml:space="preserve">Figure </w:t>
      </w:r>
      <w:r w:rsidRPr="00B72469">
        <w:rPr>
          <w:rFonts w:ascii="Times New Roman" w:hAnsi="Times New Roman" w:cs="Times New Roman"/>
          <w:color w:val="auto"/>
          <w:sz w:val="24"/>
        </w:rPr>
        <w:fldChar w:fldCharType="begin"/>
      </w:r>
      <w:r w:rsidRPr="00B72469">
        <w:rPr>
          <w:rFonts w:ascii="Times New Roman" w:hAnsi="Times New Roman" w:cs="Times New Roman"/>
          <w:color w:val="auto"/>
          <w:sz w:val="24"/>
        </w:rPr>
        <w:instrText xml:space="preserve"> SEQ Figure \* ARABIC </w:instrText>
      </w:r>
      <w:r w:rsidRPr="00B72469">
        <w:rPr>
          <w:rFonts w:ascii="Times New Roman" w:hAnsi="Times New Roman" w:cs="Times New Roman"/>
          <w:color w:val="auto"/>
          <w:sz w:val="24"/>
        </w:rPr>
        <w:fldChar w:fldCharType="separate"/>
      </w:r>
      <w:r w:rsidRPr="00B72469">
        <w:rPr>
          <w:rFonts w:ascii="Times New Roman" w:hAnsi="Times New Roman" w:cs="Times New Roman"/>
          <w:noProof/>
          <w:color w:val="auto"/>
          <w:sz w:val="24"/>
        </w:rPr>
        <w:t>2</w:t>
      </w:r>
      <w:r w:rsidRPr="00B72469">
        <w:rPr>
          <w:rFonts w:ascii="Times New Roman" w:hAnsi="Times New Roman" w:cs="Times New Roman"/>
          <w:noProof/>
          <w:color w:val="auto"/>
          <w:sz w:val="24"/>
        </w:rPr>
        <w:fldChar w:fldCharType="end"/>
      </w:r>
      <w:r w:rsidRPr="00B72469">
        <w:rPr>
          <w:rFonts w:ascii="Times New Roman" w:hAnsi="Times New Roman" w:cs="Times New Roman"/>
          <w:color w:val="auto"/>
          <w:sz w:val="24"/>
        </w:rPr>
        <w:t>: ScreenShot</w:t>
      </w:r>
    </w:p>
    <w:p w14:paraId="0AFEC545"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6"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Once this URL is hit, the user can see a list of all active sensors in XML format as shown above.</w:t>
      </w:r>
    </w:p>
    <w:p w14:paraId="0AFEC547"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8"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9"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A"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B"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C" w14:textId="77777777" w:rsidR="0015045D" w:rsidRPr="00B72469" w:rsidRDefault="0015045D" w:rsidP="0015045D">
      <w:pPr>
        <w:pStyle w:val="ListParagraph"/>
        <w:widowControl/>
        <w:numPr>
          <w:ilvl w:val="0"/>
          <w:numId w:val="36"/>
        </w:num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Fetch Id and Type about a particular Sensor:</w:t>
      </w:r>
    </w:p>
    <w:p w14:paraId="0AFEC54D"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4E"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 xml:space="preserve">The user can hit the following URL to get information like sensor id and type about a particular </w:t>
      </w:r>
      <w:r w:rsidRPr="00B72469">
        <w:rPr>
          <w:rFonts w:ascii="Times New Roman" w:hAnsi="Times New Roman" w:cs="Times New Roman"/>
          <w:sz w:val="24"/>
        </w:rPr>
        <w:lastRenderedPageBreak/>
        <w:t>active Sensor.</w:t>
      </w:r>
    </w:p>
    <w:p w14:paraId="0AFEC54F"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50"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http://[ip_address or localhost]:8080/sensorcloud/restful-services/sgxservice/getSensor</w:t>
      </w:r>
      <w:proofErr w:type="gramStart"/>
      <w:r w:rsidRPr="00B72469">
        <w:rPr>
          <w:rFonts w:ascii="Times New Roman" w:hAnsi="Times New Roman" w:cs="Times New Roman"/>
          <w:b/>
          <w:sz w:val="24"/>
        </w:rPr>
        <w:t>/[</w:t>
      </w:r>
      <w:proofErr w:type="gramEnd"/>
      <w:r w:rsidRPr="00B72469">
        <w:rPr>
          <w:rFonts w:ascii="Times New Roman" w:hAnsi="Times New Roman" w:cs="Times New Roman"/>
          <w:b/>
          <w:sz w:val="24"/>
        </w:rPr>
        <w:t>Sensor_id]</w:t>
      </w:r>
    </w:p>
    <w:p w14:paraId="0AFEC551"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2"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3" w14:textId="77777777" w:rsidR="0015045D" w:rsidRPr="00B72469" w:rsidRDefault="0015045D" w:rsidP="0015045D">
      <w:pPr>
        <w:pStyle w:val="ListParagraph"/>
        <w:keepNext/>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b/>
          <w:noProof/>
          <w:sz w:val="24"/>
        </w:rPr>
        <w:drawing>
          <wp:inline distT="0" distB="0" distL="0" distR="0" wp14:anchorId="0AFED406" wp14:editId="0AFED407">
            <wp:extent cx="5943600" cy="2564765"/>
            <wp:effectExtent l="0" t="0" r="0" b="698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sensorsbyId.jpg"/>
                    <pic:cNvPicPr/>
                  </pic:nvPicPr>
                  <pic:blipFill>
                    <a:blip r:embed="rId146">
                      <a:extLst>
                        <a:ext uri="{28A0092B-C50C-407E-A947-70E740481C1C}">
                          <a14:useLocalDpi xmlns:a14="http://schemas.microsoft.com/office/drawing/2010/main" val="0"/>
                        </a:ext>
                      </a:extLst>
                    </a:blip>
                    <a:stretch>
                      <a:fillRect/>
                    </a:stretch>
                  </pic:blipFill>
                  <pic:spPr>
                    <a:xfrm>
                      <a:off x="0" y="0"/>
                      <a:ext cx="5943600" cy="2564765"/>
                    </a:xfrm>
                    <a:prstGeom prst="rect">
                      <a:avLst/>
                    </a:prstGeom>
                  </pic:spPr>
                </pic:pic>
              </a:graphicData>
            </a:graphic>
          </wp:inline>
        </w:drawing>
      </w:r>
    </w:p>
    <w:p w14:paraId="0AFEC554" w14:textId="77777777" w:rsidR="0015045D" w:rsidRPr="00B72469" w:rsidRDefault="0015045D" w:rsidP="0015045D">
      <w:pPr>
        <w:pStyle w:val="Caption"/>
        <w:rPr>
          <w:rFonts w:ascii="Times New Roman" w:hAnsi="Times New Roman" w:cs="Times New Roman"/>
          <w:b w:val="0"/>
          <w:color w:val="auto"/>
          <w:sz w:val="24"/>
        </w:rPr>
      </w:pPr>
      <w:r w:rsidRPr="00B72469">
        <w:rPr>
          <w:rFonts w:ascii="Times New Roman" w:hAnsi="Times New Roman" w:cs="Times New Roman"/>
          <w:color w:val="auto"/>
          <w:sz w:val="24"/>
        </w:rPr>
        <w:t xml:space="preserve">Figure </w:t>
      </w:r>
      <w:r w:rsidRPr="00B72469">
        <w:rPr>
          <w:rFonts w:ascii="Times New Roman" w:hAnsi="Times New Roman" w:cs="Times New Roman"/>
          <w:color w:val="auto"/>
          <w:sz w:val="24"/>
        </w:rPr>
        <w:fldChar w:fldCharType="begin"/>
      </w:r>
      <w:r w:rsidRPr="00B72469">
        <w:rPr>
          <w:rFonts w:ascii="Times New Roman" w:hAnsi="Times New Roman" w:cs="Times New Roman"/>
          <w:color w:val="auto"/>
          <w:sz w:val="24"/>
        </w:rPr>
        <w:instrText xml:space="preserve"> SEQ Figure \* ARABIC </w:instrText>
      </w:r>
      <w:r w:rsidRPr="00B72469">
        <w:rPr>
          <w:rFonts w:ascii="Times New Roman" w:hAnsi="Times New Roman" w:cs="Times New Roman"/>
          <w:color w:val="auto"/>
          <w:sz w:val="24"/>
        </w:rPr>
        <w:fldChar w:fldCharType="separate"/>
      </w:r>
      <w:r w:rsidRPr="00B72469">
        <w:rPr>
          <w:rFonts w:ascii="Times New Roman" w:hAnsi="Times New Roman" w:cs="Times New Roman"/>
          <w:noProof/>
          <w:color w:val="auto"/>
          <w:sz w:val="24"/>
        </w:rPr>
        <w:t>3</w:t>
      </w:r>
      <w:r w:rsidRPr="00B72469">
        <w:rPr>
          <w:rFonts w:ascii="Times New Roman" w:hAnsi="Times New Roman" w:cs="Times New Roman"/>
          <w:noProof/>
          <w:color w:val="auto"/>
          <w:sz w:val="24"/>
        </w:rPr>
        <w:fldChar w:fldCharType="end"/>
      </w:r>
      <w:r w:rsidRPr="00B72469">
        <w:rPr>
          <w:rFonts w:ascii="Times New Roman" w:hAnsi="Times New Roman" w:cs="Times New Roman"/>
          <w:color w:val="auto"/>
          <w:sz w:val="24"/>
        </w:rPr>
        <w:t>: Sensor by Id</w:t>
      </w:r>
    </w:p>
    <w:p w14:paraId="0AFEC555"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6"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7"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8"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9"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A"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If the requested sensor is active, the sensor details will get displayed as XML.</w:t>
      </w:r>
    </w:p>
    <w:p w14:paraId="0AFEC55B"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In case the sensor is not active, the user will get error message.</w:t>
      </w:r>
    </w:p>
    <w:p w14:paraId="0AFEC55C"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5D" w14:textId="77777777" w:rsidR="0015045D" w:rsidRPr="00B72469" w:rsidRDefault="0015045D" w:rsidP="0015045D">
      <w:pPr>
        <w:pStyle w:val="ListParagraph"/>
        <w:widowControl/>
        <w:numPr>
          <w:ilvl w:val="0"/>
          <w:numId w:val="36"/>
        </w:num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Fetch list of properties of all active Sensors:</w:t>
      </w:r>
    </w:p>
    <w:p w14:paraId="0AFEC55E"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5F"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 user can hit the following URL to get information about all properties of active sensors.</w:t>
      </w:r>
    </w:p>
    <w:p w14:paraId="0AFEC560"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61" w14:textId="77777777" w:rsidR="0015045D" w:rsidRPr="00B72469" w:rsidRDefault="003E65E7" w:rsidP="0015045D">
      <w:pPr>
        <w:pStyle w:val="ListParagraph"/>
        <w:spacing w:before="100" w:beforeAutospacing="1" w:after="100" w:afterAutospacing="1" w:line="270" w:lineRule="atLeast"/>
        <w:rPr>
          <w:rFonts w:ascii="Times New Roman" w:hAnsi="Times New Roman" w:cs="Times New Roman"/>
          <w:b/>
          <w:sz w:val="24"/>
        </w:rPr>
      </w:pPr>
      <w:hyperlink r:id="rId147" w:history="1">
        <w:r w:rsidR="0015045D" w:rsidRPr="00B72469">
          <w:rPr>
            <w:rFonts w:ascii="Times New Roman" w:hAnsi="Times New Roman" w:cs="Times New Roman"/>
            <w:b/>
            <w:sz w:val="24"/>
          </w:rPr>
          <w:t>http:// [ip_address or localhost]:8080/sensorcloud/restful-services/sgxservice/getSensors/properties</w:t>
        </w:r>
      </w:hyperlink>
    </w:p>
    <w:p w14:paraId="0AFEC562"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63" w14:textId="77777777" w:rsidR="0015045D" w:rsidRPr="00B72469" w:rsidRDefault="0015045D" w:rsidP="0015045D">
      <w:pPr>
        <w:pStyle w:val="ListParagraph"/>
        <w:keepNext/>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b/>
          <w:noProof/>
          <w:sz w:val="24"/>
        </w:rPr>
        <w:lastRenderedPageBreak/>
        <w:drawing>
          <wp:inline distT="0" distB="0" distL="0" distR="0" wp14:anchorId="0AFED408" wp14:editId="0AFED409">
            <wp:extent cx="5943600" cy="425704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properties.jpg"/>
                    <pic:cNvPicPr/>
                  </pic:nvPicPr>
                  <pic:blipFill>
                    <a:blip r:embed="rId148">
                      <a:extLst>
                        <a:ext uri="{28A0092B-C50C-407E-A947-70E740481C1C}">
                          <a14:useLocalDpi xmlns:a14="http://schemas.microsoft.com/office/drawing/2010/main" val="0"/>
                        </a:ext>
                      </a:extLst>
                    </a:blip>
                    <a:stretch>
                      <a:fillRect/>
                    </a:stretch>
                  </pic:blipFill>
                  <pic:spPr>
                    <a:xfrm>
                      <a:off x="0" y="0"/>
                      <a:ext cx="5943600" cy="4257040"/>
                    </a:xfrm>
                    <a:prstGeom prst="rect">
                      <a:avLst/>
                    </a:prstGeom>
                  </pic:spPr>
                </pic:pic>
              </a:graphicData>
            </a:graphic>
          </wp:inline>
        </w:drawing>
      </w:r>
    </w:p>
    <w:p w14:paraId="0AFEC564" w14:textId="77777777" w:rsidR="0015045D" w:rsidRPr="00B72469" w:rsidRDefault="0015045D" w:rsidP="0015045D">
      <w:pPr>
        <w:pStyle w:val="Caption"/>
        <w:rPr>
          <w:rFonts w:ascii="Times New Roman" w:hAnsi="Times New Roman" w:cs="Times New Roman"/>
          <w:b w:val="0"/>
          <w:color w:val="auto"/>
          <w:sz w:val="24"/>
        </w:rPr>
      </w:pPr>
      <w:r w:rsidRPr="00B72469">
        <w:rPr>
          <w:rFonts w:ascii="Times New Roman" w:hAnsi="Times New Roman" w:cs="Times New Roman"/>
          <w:color w:val="auto"/>
          <w:sz w:val="24"/>
        </w:rPr>
        <w:t xml:space="preserve">Figure </w:t>
      </w:r>
      <w:r w:rsidRPr="00B72469">
        <w:rPr>
          <w:rFonts w:ascii="Times New Roman" w:hAnsi="Times New Roman" w:cs="Times New Roman"/>
          <w:color w:val="auto"/>
          <w:sz w:val="24"/>
        </w:rPr>
        <w:fldChar w:fldCharType="begin"/>
      </w:r>
      <w:r w:rsidRPr="00B72469">
        <w:rPr>
          <w:rFonts w:ascii="Times New Roman" w:hAnsi="Times New Roman" w:cs="Times New Roman"/>
          <w:color w:val="auto"/>
          <w:sz w:val="24"/>
        </w:rPr>
        <w:instrText xml:space="preserve"> SEQ Figure \* ARABIC </w:instrText>
      </w:r>
      <w:r w:rsidRPr="00B72469">
        <w:rPr>
          <w:rFonts w:ascii="Times New Roman" w:hAnsi="Times New Roman" w:cs="Times New Roman"/>
          <w:color w:val="auto"/>
          <w:sz w:val="24"/>
        </w:rPr>
        <w:fldChar w:fldCharType="separate"/>
      </w:r>
      <w:r w:rsidRPr="00B72469">
        <w:rPr>
          <w:rFonts w:ascii="Times New Roman" w:hAnsi="Times New Roman" w:cs="Times New Roman"/>
          <w:noProof/>
          <w:color w:val="auto"/>
          <w:sz w:val="24"/>
        </w:rPr>
        <w:t>4</w:t>
      </w:r>
      <w:r w:rsidRPr="00B72469">
        <w:rPr>
          <w:rFonts w:ascii="Times New Roman" w:hAnsi="Times New Roman" w:cs="Times New Roman"/>
          <w:noProof/>
          <w:color w:val="auto"/>
          <w:sz w:val="24"/>
        </w:rPr>
        <w:fldChar w:fldCharType="end"/>
      </w:r>
      <w:r w:rsidRPr="00B72469">
        <w:rPr>
          <w:rFonts w:ascii="Times New Roman" w:hAnsi="Times New Roman" w:cs="Times New Roman"/>
          <w:color w:val="auto"/>
          <w:sz w:val="24"/>
        </w:rPr>
        <w:t xml:space="preserve"> : Properties of all Sensors</w:t>
      </w:r>
    </w:p>
    <w:p w14:paraId="0AFEC565"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66"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Once the URL is hit, the user can see the information in XML format</w:t>
      </w:r>
    </w:p>
    <w:p w14:paraId="0AFEC567"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68"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69" w14:textId="77777777" w:rsidR="0015045D" w:rsidRPr="00B72469" w:rsidRDefault="0015045D" w:rsidP="0015045D">
      <w:pPr>
        <w:pStyle w:val="ListParagraph"/>
        <w:widowControl/>
        <w:numPr>
          <w:ilvl w:val="0"/>
          <w:numId w:val="36"/>
        </w:num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Fetch list of properties for a particular active Sensor:</w:t>
      </w:r>
    </w:p>
    <w:p w14:paraId="0AFEC56A"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6B"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 user can hit the following URL to get information about all properties of a particular active sensor.</w:t>
      </w:r>
    </w:p>
    <w:p w14:paraId="0AFEC56C"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6D"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http:// [ip_address or localhost]:8080/sensorcloud/restful-services/sgxservice/getSensor</w:t>
      </w:r>
      <w:proofErr w:type="gramStart"/>
      <w:r w:rsidRPr="00B72469">
        <w:rPr>
          <w:rFonts w:ascii="Times New Roman" w:hAnsi="Times New Roman" w:cs="Times New Roman"/>
          <w:b/>
          <w:sz w:val="24"/>
        </w:rPr>
        <w:t>/[</w:t>
      </w:r>
      <w:proofErr w:type="gramEnd"/>
      <w:r w:rsidRPr="00B72469">
        <w:rPr>
          <w:rFonts w:ascii="Times New Roman" w:hAnsi="Times New Roman" w:cs="Times New Roman"/>
          <w:b/>
          <w:sz w:val="24"/>
        </w:rPr>
        <w:t>Sensor_id]/properties</w:t>
      </w:r>
    </w:p>
    <w:p w14:paraId="0AFEC56E"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6F" w14:textId="77777777" w:rsidR="0015045D" w:rsidRPr="00B72469" w:rsidRDefault="0015045D" w:rsidP="0015045D">
      <w:pPr>
        <w:pStyle w:val="ListParagraph"/>
        <w:keepNext/>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b/>
          <w:noProof/>
          <w:sz w:val="24"/>
        </w:rPr>
        <w:lastRenderedPageBreak/>
        <w:drawing>
          <wp:inline distT="0" distB="0" distL="0" distR="0" wp14:anchorId="0AFED40A" wp14:editId="0AFED40B">
            <wp:extent cx="5943600" cy="2822575"/>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propertiesById.jpg"/>
                    <pic:cNvPicPr/>
                  </pic:nvPicPr>
                  <pic:blipFill>
                    <a:blip r:embed="rId149">
                      <a:extLst>
                        <a:ext uri="{28A0092B-C50C-407E-A947-70E740481C1C}">
                          <a14:useLocalDpi xmlns:a14="http://schemas.microsoft.com/office/drawing/2010/main" val="0"/>
                        </a:ext>
                      </a:extLst>
                    </a:blip>
                    <a:stretch>
                      <a:fillRect/>
                    </a:stretch>
                  </pic:blipFill>
                  <pic:spPr>
                    <a:xfrm>
                      <a:off x="0" y="0"/>
                      <a:ext cx="5943600" cy="2822575"/>
                    </a:xfrm>
                    <a:prstGeom prst="rect">
                      <a:avLst/>
                    </a:prstGeom>
                  </pic:spPr>
                </pic:pic>
              </a:graphicData>
            </a:graphic>
          </wp:inline>
        </w:drawing>
      </w:r>
    </w:p>
    <w:p w14:paraId="0AFEC570" w14:textId="77777777" w:rsidR="0015045D" w:rsidRPr="00B72469" w:rsidRDefault="0015045D" w:rsidP="0015045D">
      <w:pPr>
        <w:pStyle w:val="Caption"/>
        <w:rPr>
          <w:rFonts w:ascii="Times New Roman" w:hAnsi="Times New Roman" w:cs="Times New Roman"/>
          <w:b w:val="0"/>
          <w:color w:val="auto"/>
          <w:sz w:val="24"/>
        </w:rPr>
      </w:pPr>
      <w:r w:rsidRPr="00B72469">
        <w:rPr>
          <w:rFonts w:ascii="Times New Roman" w:hAnsi="Times New Roman" w:cs="Times New Roman"/>
          <w:color w:val="auto"/>
          <w:sz w:val="24"/>
        </w:rPr>
        <w:t xml:space="preserve">Figure </w:t>
      </w:r>
      <w:r w:rsidRPr="00B72469">
        <w:rPr>
          <w:rFonts w:ascii="Times New Roman" w:hAnsi="Times New Roman" w:cs="Times New Roman"/>
          <w:color w:val="auto"/>
          <w:sz w:val="24"/>
        </w:rPr>
        <w:fldChar w:fldCharType="begin"/>
      </w:r>
      <w:r w:rsidRPr="00B72469">
        <w:rPr>
          <w:rFonts w:ascii="Times New Roman" w:hAnsi="Times New Roman" w:cs="Times New Roman"/>
          <w:color w:val="auto"/>
          <w:sz w:val="24"/>
        </w:rPr>
        <w:instrText xml:space="preserve"> SEQ Figure \* ARABIC </w:instrText>
      </w:r>
      <w:r w:rsidRPr="00B72469">
        <w:rPr>
          <w:rFonts w:ascii="Times New Roman" w:hAnsi="Times New Roman" w:cs="Times New Roman"/>
          <w:color w:val="auto"/>
          <w:sz w:val="24"/>
        </w:rPr>
        <w:fldChar w:fldCharType="separate"/>
      </w:r>
      <w:r w:rsidRPr="00B72469">
        <w:rPr>
          <w:rFonts w:ascii="Times New Roman" w:hAnsi="Times New Roman" w:cs="Times New Roman"/>
          <w:noProof/>
          <w:color w:val="auto"/>
          <w:sz w:val="24"/>
        </w:rPr>
        <w:t>5</w:t>
      </w:r>
      <w:r w:rsidRPr="00B72469">
        <w:rPr>
          <w:rFonts w:ascii="Times New Roman" w:hAnsi="Times New Roman" w:cs="Times New Roman"/>
          <w:noProof/>
          <w:color w:val="auto"/>
          <w:sz w:val="24"/>
        </w:rPr>
        <w:fldChar w:fldCharType="end"/>
      </w:r>
      <w:r w:rsidRPr="00B72469">
        <w:rPr>
          <w:rFonts w:ascii="Times New Roman" w:hAnsi="Times New Roman" w:cs="Times New Roman"/>
          <w:color w:val="auto"/>
          <w:sz w:val="24"/>
        </w:rPr>
        <w:t>: Properties for a particular Sensor</w:t>
      </w:r>
    </w:p>
    <w:p w14:paraId="0AFEC571"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72"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Once the URL is hit, the user can see the information in XML format</w:t>
      </w:r>
    </w:p>
    <w:p w14:paraId="0AFEC573"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74"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75" w14:textId="77777777" w:rsidR="0015045D" w:rsidRPr="00B72469" w:rsidRDefault="0015045D" w:rsidP="0015045D">
      <w:pPr>
        <w:pStyle w:val="ListParagraph"/>
        <w:widowControl/>
        <w:numPr>
          <w:ilvl w:val="0"/>
          <w:numId w:val="36"/>
        </w:num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Fetch a list of user defined properties for a particular active Sensor:</w:t>
      </w:r>
    </w:p>
    <w:p w14:paraId="0AFEC576"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77"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 user can hit the following URL to get information about all user defined properties of a particular active sensor.</w:t>
      </w:r>
    </w:p>
    <w:p w14:paraId="0AFEC578"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79"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http:// [ip_address or localhost]:8080/sensorcloud/restful-services/sgxservice/getSensor</w:t>
      </w:r>
      <w:proofErr w:type="gramStart"/>
      <w:r w:rsidRPr="00B72469">
        <w:rPr>
          <w:rFonts w:ascii="Times New Roman" w:hAnsi="Times New Roman" w:cs="Times New Roman"/>
          <w:b/>
          <w:sz w:val="24"/>
        </w:rPr>
        <w:t>/[</w:t>
      </w:r>
      <w:proofErr w:type="gramEnd"/>
      <w:r w:rsidRPr="00B72469">
        <w:rPr>
          <w:rFonts w:ascii="Times New Roman" w:hAnsi="Times New Roman" w:cs="Times New Roman"/>
          <w:b/>
          <w:sz w:val="24"/>
        </w:rPr>
        <w:t>Sensor_id]/user defined</w:t>
      </w:r>
    </w:p>
    <w:p w14:paraId="0AFEC57A"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p>
    <w:p w14:paraId="0AFEC57B"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Once the URL is hit, the user can see the information in XML format.</w:t>
      </w:r>
    </w:p>
    <w:p w14:paraId="0AFEC57C"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7D" w14:textId="77777777" w:rsidR="0015045D" w:rsidRPr="00B72469" w:rsidRDefault="0015045D" w:rsidP="0015045D">
      <w:pPr>
        <w:pStyle w:val="ListParagraph"/>
        <w:widowControl/>
        <w:numPr>
          <w:ilvl w:val="0"/>
          <w:numId w:val="36"/>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b/>
          <w:sz w:val="24"/>
        </w:rPr>
        <w:t>Send control to particular active Sensor:</w:t>
      </w:r>
    </w:p>
    <w:p w14:paraId="0AFEC57E"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7F"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 user can hit the following URL to send control information to a particular active sensor.</w:t>
      </w:r>
    </w:p>
    <w:p w14:paraId="0AFEC580"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1"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http:// [ip_address or localhost]:8080/sensorcloud/restful-services/sgxservice/</w:t>
      </w:r>
      <w:r w:rsidRPr="00B72469">
        <w:rPr>
          <w:rFonts w:ascii="Times New Roman" w:hAnsi="Times New Roman" w:cs="Times New Roman"/>
          <w:sz w:val="24"/>
        </w:rPr>
        <w:t xml:space="preserve"> </w:t>
      </w:r>
      <w:r w:rsidRPr="00B72469">
        <w:rPr>
          <w:rFonts w:ascii="Times New Roman" w:hAnsi="Times New Roman" w:cs="Times New Roman"/>
          <w:b/>
          <w:sz w:val="24"/>
        </w:rPr>
        <w:t>putSensor</w:t>
      </w:r>
      <w:proofErr w:type="gramStart"/>
      <w:r w:rsidRPr="00B72469">
        <w:rPr>
          <w:rFonts w:ascii="Times New Roman" w:hAnsi="Times New Roman" w:cs="Times New Roman"/>
          <w:b/>
          <w:sz w:val="24"/>
        </w:rPr>
        <w:t>/[</w:t>
      </w:r>
      <w:proofErr w:type="gramEnd"/>
      <w:r w:rsidRPr="00B72469">
        <w:rPr>
          <w:rFonts w:ascii="Times New Roman" w:hAnsi="Times New Roman" w:cs="Times New Roman"/>
          <w:b/>
          <w:sz w:val="24"/>
        </w:rPr>
        <w:t>Sensor-Id]/control/</w:t>
      </w:r>
    </w:p>
    <w:p w14:paraId="0AFEC582"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3"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4"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5"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6"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7"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8"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9"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A"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8B" w14:textId="77777777" w:rsidR="0015045D" w:rsidRPr="00B72469" w:rsidRDefault="0015045D" w:rsidP="0015045D">
      <w:pPr>
        <w:spacing w:before="100" w:beforeAutospacing="1" w:after="100" w:afterAutospacing="1" w:line="270" w:lineRule="atLeast"/>
        <w:rPr>
          <w:rFonts w:ascii="Times New Roman" w:hAnsi="Times New Roman" w:cs="Times New Roman"/>
          <w:sz w:val="24"/>
          <w:szCs w:val="28"/>
          <w:u w:val="single"/>
        </w:rPr>
      </w:pPr>
      <w:r w:rsidRPr="00B72469">
        <w:rPr>
          <w:rFonts w:ascii="Times New Roman" w:hAnsi="Times New Roman" w:cs="Times New Roman"/>
          <w:sz w:val="24"/>
          <w:szCs w:val="28"/>
          <w:u w:val="single"/>
        </w:rPr>
        <w:t>Possible Error Messages and Causes</w:t>
      </w:r>
    </w:p>
    <w:p w14:paraId="0AFEC58C" w14:textId="77777777" w:rsidR="0015045D" w:rsidRPr="00B72469" w:rsidRDefault="0015045D" w:rsidP="0015045D">
      <w:pPr>
        <w:spacing w:before="100" w:beforeAutospacing="1" w:after="100" w:afterAutospacing="1" w:line="270" w:lineRule="atLeast"/>
        <w:rPr>
          <w:rFonts w:ascii="Times New Roman" w:hAnsi="Times New Roman" w:cs="Times New Roman"/>
          <w:sz w:val="24"/>
          <w:szCs w:val="24"/>
        </w:rPr>
      </w:pPr>
      <w:r w:rsidRPr="00B72469">
        <w:rPr>
          <w:rFonts w:ascii="Times New Roman" w:hAnsi="Times New Roman" w:cs="Times New Roman"/>
          <w:sz w:val="24"/>
          <w:szCs w:val="24"/>
        </w:rPr>
        <w:t>This section lists possible error codes and their cause which can be encountered by user when using these services.</w:t>
      </w:r>
    </w:p>
    <w:p w14:paraId="0AFEC58D" w14:textId="77777777" w:rsidR="0015045D" w:rsidRPr="00B72469" w:rsidRDefault="0015045D" w:rsidP="0015045D">
      <w:pPr>
        <w:pStyle w:val="ListParagraph"/>
        <w:widowControl/>
        <w:numPr>
          <w:ilvl w:val="0"/>
          <w:numId w:val="37"/>
        </w:num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Error code = 500</w:t>
      </w:r>
    </w:p>
    <w:p w14:paraId="0AFEC58E"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Possible cause:</w:t>
      </w:r>
    </w:p>
    <w:p w14:paraId="0AFEC58F" w14:textId="77777777" w:rsidR="0015045D" w:rsidRPr="00B72469" w:rsidRDefault="0015045D" w:rsidP="0015045D">
      <w:pPr>
        <w:pStyle w:val="ListParagraph"/>
        <w:widowControl/>
        <w:numPr>
          <w:ilvl w:val="0"/>
          <w:numId w:val="38"/>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 web service client has not been initialized. Refer to User Web services section.</w:t>
      </w:r>
    </w:p>
    <w:p w14:paraId="0AFEC590" w14:textId="77777777" w:rsidR="0015045D" w:rsidRPr="00B72469" w:rsidRDefault="0015045D" w:rsidP="0015045D">
      <w:pPr>
        <w:keepNext/>
        <w:spacing w:before="100" w:beforeAutospacing="1" w:after="100" w:afterAutospacing="1" w:line="270" w:lineRule="atLeast"/>
        <w:ind w:left="720"/>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40C" wp14:editId="0AFED40D">
            <wp:extent cx="5943600" cy="2945765"/>
            <wp:effectExtent l="0" t="0" r="0" b="698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ror500.jpg"/>
                    <pic:cNvPicPr/>
                  </pic:nvPicPr>
                  <pic:blipFill>
                    <a:blip r:embed="rId150">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0AFEC591" w14:textId="77777777" w:rsidR="0015045D" w:rsidRPr="00B72469" w:rsidRDefault="0015045D" w:rsidP="0015045D">
      <w:pPr>
        <w:pStyle w:val="Caption"/>
        <w:rPr>
          <w:rFonts w:ascii="Times New Roman" w:hAnsi="Times New Roman" w:cs="Times New Roman"/>
          <w:color w:val="auto"/>
          <w:sz w:val="24"/>
        </w:rPr>
      </w:pPr>
      <w:r w:rsidRPr="00B72469">
        <w:rPr>
          <w:rFonts w:ascii="Times New Roman" w:hAnsi="Times New Roman" w:cs="Times New Roman"/>
          <w:color w:val="auto"/>
          <w:sz w:val="24"/>
        </w:rPr>
        <w:t xml:space="preserve">Figure </w:t>
      </w:r>
      <w:r w:rsidRPr="00B72469">
        <w:rPr>
          <w:rFonts w:ascii="Times New Roman" w:hAnsi="Times New Roman" w:cs="Times New Roman"/>
          <w:color w:val="auto"/>
          <w:sz w:val="24"/>
        </w:rPr>
        <w:fldChar w:fldCharType="begin"/>
      </w:r>
      <w:r w:rsidRPr="00B72469">
        <w:rPr>
          <w:rFonts w:ascii="Times New Roman" w:hAnsi="Times New Roman" w:cs="Times New Roman"/>
          <w:color w:val="auto"/>
          <w:sz w:val="24"/>
        </w:rPr>
        <w:instrText xml:space="preserve"> SEQ Figure \* ARABIC </w:instrText>
      </w:r>
      <w:r w:rsidRPr="00B72469">
        <w:rPr>
          <w:rFonts w:ascii="Times New Roman" w:hAnsi="Times New Roman" w:cs="Times New Roman"/>
          <w:color w:val="auto"/>
          <w:sz w:val="24"/>
        </w:rPr>
        <w:fldChar w:fldCharType="separate"/>
      </w:r>
      <w:r w:rsidRPr="00B72469">
        <w:rPr>
          <w:rFonts w:ascii="Times New Roman" w:hAnsi="Times New Roman" w:cs="Times New Roman"/>
          <w:noProof/>
          <w:color w:val="auto"/>
          <w:sz w:val="24"/>
        </w:rPr>
        <w:t>6</w:t>
      </w:r>
      <w:r w:rsidRPr="00B72469">
        <w:rPr>
          <w:rFonts w:ascii="Times New Roman" w:hAnsi="Times New Roman" w:cs="Times New Roman"/>
          <w:noProof/>
          <w:color w:val="auto"/>
          <w:sz w:val="24"/>
        </w:rPr>
        <w:fldChar w:fldCharType="end"/>
      </w:r>
      <w:r w:rsidRPr="00B72469">
        <w:rPr>
          <w:rFonts w:ascii="Times New Roman" w:hAnsi="Times New Roman" w:cs="Times New Roman"/>
          <w:color w:val="auto"/>
          <w:sz w:val="24"/>
        </w:rPr>
        <w:t>: Screenshot of Error 500</w:t>
      </w:r>
    </w:p>
    <w:p w14:paraId="0AFEC592" w14:textId="77777777" w:rsidR="0015045D" w:rsidRPr="00B72469" w:rsidRDefault="0015045D" w:rsidP="0015045D">
      <w:pPr>
        <w:pStyle w:val="ListParagraph"/>
        <w:widowControl/>
        <w:numPr>
          <w:ilvl w:val="0"/>
          <w:numId w:val="37"/>
        </w:numPr>
        <w:spacing w:before="100" w:beforeAutospacing="1" w:after="100" w:afterAutospacing="1" w:line="270" w:lineRule="atLeast"/>
        <w:rPr>
          <w:rFonts w:ascii="Times New Roman" w:hAnsi="Times New Roman" w:cs="Times New Roman"/>
          <w:b/>
          <w:sz w:val="24"/>
        </w:rPr>
      </w:pPr>
      <w:r w:rsidRPr="00B72469">
        <w:rPr>
          <w:rFonts w:ascii="Times New Roman" w:hAnsi="Times New Roman" w:cs="Times New Roman"/>
          <w:b/>
          <w:sz w:val="24"/>
        </w:rPr>
        <w:t>Error code = 404</w:t>
      </w:r>
    </w:p>
    <w:p w14:paraId="0AFEC593"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Possible cause:</w:t>
      </w:r>
    </w:p>
    <w:p w14:paraId="0AFEC594" w14:textId="77777777" w:rsidR="0015045D" w:rsidRPr="00B72469" w:rsidRDefault="0015045D" w:rsidP="0015045D">
      <w:pPr>
        <w:pStyle w:val="ListParagraph"/>
        <w:widowControl/>
        <w:numPr>
          <w:ilvl w:val="0"/>
          <w:numId w:val="39"/>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re is no active sensor with the Id requested.</w:t>
      </w:r>
    </w:p>
    <w:p w14:paraId="0AFEC595" w14:textId="77777777" w:rsidR="0015045D" w:rsidRPr="00B72469" w:rsidRDefault="0015045D" w:rsidP="0015045D">
      <w:pPr>
        <w:pStyle w:val="ListParagraph"/>
        <w:widowControl/>
        <w:numPr>
          <w:ilvl w:val="0"/>
          <w:numId w:val="39"/>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re is no property defined for the sensor.</w:t>
      </w:r>
    </w:p>
    <w:p w14:paraId="0AFEC596" w14:textId="77777777" w:rsidR="0015045D" w:rsidRPr="00B72469" w:rsidRDefault="0015045D" w:rsidP="0015045D">
      <w:pPr>
        <w:pStyle w:val="ListParagraph"/>
        <w:widowControl/>
        <w:numPr>
          <w:ilvl w:val="0"/>
          <w:numId w:val="39"/>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ere is no user defined property for the sensor.</w:t>
      </w:r>
    </w:p>
    <w:p w14:paraId="0AFEC597" w14:textId="77777777" w:rsidR="0015045D" w:rsidRPr="00B72469" w:rsidRDefault="0015045D" w:rsidP="0015045D">
      <w:pPr>
        <w:keepNext/>
        <w:spacing w:before="100" w:beforeAutospacing="1" w:after="100" w:afterAutospacing="1" w:line="270" w:lineRule="atLeast"/>
        <w:ind w:left="720"/>
        <w:rPr>
          <w:rFonts w:ascii="Times New Roman" w:hAnsi="Times New Roman" w:cs="Times New Roman"/>
          <w:sz w:val="24"/>
        </w:rPr>
      </w:pPr>
      <w:r w:rsidRPr="00B72469">
        <w:rPr>
          <w:rFonts w:ascii="Times New Roman" w:hAnsi="Times New Roman" w:cs="Times New Roman"/>
          <w:noProof/>
          <w:sz w:val="24"/>
        </w:rPr>
        <w:lastRenderedPageBreak/>
        <w:drawing>
          <wp:inline distT="0" distB="0" distL="0" distR="0" wp14:anchorId="0AFED40E" wp14:editId="0AFED40F">
            <wp:extent cx="5943600" cy="263525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ror404.jpg"/>
                    <pic:cNvPicPr/>
                  </pic:nvPicPr>
                  <pic:blipFill>
                    <a:blip r:embed="rId151">
                      <a:extLst>
                        <a:ext uri="{28A0092B-C50C-407E-A947-70E740481C1C}">
                          <a14:useLocalDpi xmlns:a14="http://schemas.microsoft.com/office/drawing/2010/main" val="0"/>
                        </a:ext>
                      </a:extLst>
                    </a:blip>
                    <a:stretch>
                      <a:fillRect/>
                    </a:stretch>
                  </pic:blipFill>
                  <pic:spPr>
                    <a:xfrm>
                      <a:off x="0" y="0"/>
                      <a:ext cx="5943600" cy="2635250"/>
                    </a:xfrm>
                    <a:prstGeom prst="rect">
                      <a:avLst/>
                    </a:prstGeom>
                  </pic:spPr>
                </pic:pic>
              </a:graphicData>
            </a:graphic>
          </wp:inline>
        </w:drawing>
      </w:r>
    </w:p>
    <w:p w14:paraId="0AFEC598" w14:textId="77777777" w:rsidR="0015045D" w:rsidRPr="00B72469" w:rsidRDefault="0015045D" w:rsidP="0015045D">
      <w:pPr>
        <w:pStyle w:val="Caption"/>
        <w:rPr>
          <w:rFonts w:ascii="Times New Roman" w:hAnsi="Times New Roman" w:cs="Times New Roman"/>
          <w:color w:val="auto"/>
          <w:sz w:val="24"/>
        </w:rPr>
      </w:pPr>
      <w:r w:rsidRPr="00B72469">
        <w:rPr>
          <w:rFonts w:ascii="Times New Roman" w:hAnsi="Times New Roman" w:cs="Times New Roman"/>
          <w:color w:val="auto"/>
          <w:sz w:val="24"/>
        </w:rPr>
        <w:t xml:space="preserve">Figure </w:t>
      </w:r>
      <w:r w:rsidRPr="00B72469">
        <w:rPr>
          <w:rFonts w:ascii="Times New Roman" w:hAnsi="Times New Roman" w:cs="Times New Roman"/>
          <w:color w:val="auto"/>
          <w:sz w:val="24"/>
        </w:rPr>
        <w:fldChar w:fldCharType="begin"/>
      </w:r>
      <w:r w:rsidRPr="00B72469">
        <w:rPr>
          <w:rFonts w:ascii="Times New Roman" w:hAnsi="Times New Roman" w:cs="Times New Roman"/>
          <w:color w:val="auto"/>
          <w:sz w:val="24"/>
        </w:rPr>
        <w:instrText xml:space="preserve"> SEQ Figure \* ARABIC </w:instrText>
      </w:r>
      <w:r w:rsidRPr="00B72469">
        <w:rPr>
          <w:rFonts w:ascii="Times New Roman" w:hAnsi="Times New Roman" w:cs="Times New Roman"/>
          <w:color w:val="auto"/>
          <w:sz w:val="24"/>
        </w:rPr>
        <w:fldChar w:fldCharType="separate"/>
      </w:r>
      <w:r w:rsidRPr="00B72469">
        <w:rPr>
          <w:rFonts w:ascii="Times New Roman" w:hAnsi="Times New Roman" w:cs="Times New Roman"/>
          <w:noProof/>
          <w:color w:val="auto"/>
          <w:sz w:val="24"/>
        </w:rPr>
        <w:t>7</w:t>
      </w:r>
      <w:r w:rsidRPr="00B72469">
        <w:rPr>
          <w:rFonts w:ascii="Times New Roman" w:hAnsi="Times New Roman" w:cs="Times New Roman"/>
          <w:noProof/>
          <w:color w:val="auto"/>
          <w:sz w:val="24"/>
        </w:rPr>
        <w:fldChar w:fldCharType="end"/>
      </w:r>
      <w:r w:rsidRPr="00B72469">
        <w:rPr>
          <w:rFonts w:ascii="Times New Roman" w:hAnsi="Times New Roman" w:cs="Times New Roman"/>
          <w:color w:val="auto"/>
          <w:sz w:val="24"/>
        </w:rPr>
        <w:t>: Screenshot of Error 404</w:t>
      </w:r>
    </w:p>
    <w:p w14:paraId="0AFEC599" w14:textId="77777777" w:rsidR="0015045D" w:rsidRPr="00B72469" w:rsidRDefault="0015045D" w:rsidP="0015045D">
      <w:pPr>
        <w:spacing w:before="100" w:beforeAutospacing="1" w:after="100" w:afterAutospacing="1" w:line="270" w:lineRule="atLeast"/>
        <w:rPr>
          <w:rFonts w:ascii="Times New Roman" w:hAnsi="Times New Roman" w:cs="Times New Roman"/>
          <w:b/>
          <w:sz w:val="24"/>
          <w:szCs w:val="28"/>
        </w:rPr>
      </w:pPr>
      <w:r w:rsidRPr="00B72469">
        <w:rPr>
          <w:rFonts w:ascii="Times New Roman" w:hAnsi="Times New Roman" w:cs="Times New Roman"/>
          <w:b/>
          <w:sz w:val="24"/>
          <w:szCs w:val="28"/>
        </w:rPr>
        <w:t>Introduction to programming the web service</w:t>
      </w:r>
    </w:p>
    <w:p w14:paraId="0AFEC59A"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This section will give a programmer a basic intro on programming new web service or modifying existing web service:</w:t>
      </w:r>
    </w:p>
    <w:p w14:paraId="0AFEC59B"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Basic structure: The restservlet package consists of model package, SGXClientHandler interface</w:t>
      </w:r>
      <w:proofErr w:type="gramStart"/>
      <w:r w:rsidRPr="00B72469">
        <w:rPr>
          <w:rFonts w:ascii="Times New Roman" w:hAnsi="Times New Roman" w:cs="Times New Roman"/>
          <w:sz w:val="24"/>
        </w:rPr>
        <w:t>,  SGXClient</w:t>
      </w:r>
      <w:proofErr w:type="gramEnd"/>
      <w:r w:rsidRPr="00B72469">
        <w:rPr>
          <w:rFonts w:ascii="Times New Roman" w:hAnsi="Times New Roman" w:cs="Times New Roman"/>
          <w:sz w:val="24"/>
        </w:rPr>
        <w:t xml:space="preserve"> class and SGXService class. The model package in turn consists of Online Sensor and Sensor Control classes. Let us see a brief summary of each of these components:</w:t>
      </w:r>
    </w:p>
    <w:p w14:paraId="0AFEC59C"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p>
    <w:p w14:paraId="0AFEC59D" w14:textId="77777777" w:rsidR="0015045D" w:rsidRPr="00B72469" w:rsidRDefault="0015045D" w:rsidP="0015045D">
      <w:pPr>
        <w:pStyle w:val="ListParagraph"/>
        <w:widowControl/>
        <w:numPr>
          <w:ilvl w:val="0"/>
          <w:numId w:val="40"/>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Online Sensor class:  This class basically defines a Sensor by storing sensor type and sensor Id.</w:t>
      </w:r>
    </w:p>
    <w:p w14:paraId="0AFEC59E"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9F" w14:textId="77777777" w:rsidR="0015045D" w:rsidRPr="00B72469" w:rsidRDefault="0015045D" w:rsidP="0015045D">
      <w:pPr>
        <w:pStyle w:val="ListParagraph"/>
        <w:widowControl/>
        <w:numPr>
          <w:ilvl w:val="0"/>
          <w:numId w:val="40"/>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 xml:space="preserve">Sensor Control class: This class is used to define a control for a sensor and it defines a control by control Id and </w:t>
      </w:r>
      <w:proofErr w:type="gramStart"/>
      <w:r w:rsidRPr="00B72469">
        <w:rPr>
          <w:rFonts w:ascii="Times New Roman" w:hAnsi="Times New Roman" w:cs="Times New Roman"/>
          <w:sz w:val="24"/>
        </w:rPr>
        <w:t>params(</w:t>
      </w:r>
      <w:proofErr w:type="gramEnd"/>
      <w:r w:rsidRPr="00B72469">
        <w:rPr>
          <w:rFonts w:ascii="Times New Roman" w:hAnsi="Times New Roman" w:cs="Times New Roman"/>
          <w:sz w:val="24"/>
        </w:rPr>
        <w:t>parameters).</w:t>
      </w:r>
    </w:p>
    <w:p w14:paraId="0AFEC5A0" w14:textId="77777777" w:rsidR="0015045D" w:rsidRPr="00B72469" w:rsidRDefault="0015045D" w:rsidP="0015045D">
      <w:pPr>
        <w:pStyle w:val="ListParagraph"/>
        <w:rPr>
          <w:rFonts w:ascii="Times New Roman" w:hAnsi="Times New Roman" w:cs="Times New Roman"/>
          <w:sz w:val="24"/>
        </w:rPr>
      </w:pPr>
    </w:p>
    <w:p w14:paraId="0AFEC5A1" w14:textId="77777777" w:rsidR="0015045D" w:rsidRPr="00B72469" w:rsidRDefault="0015045D" w:rsidP="0015045D">
      <w:pPr>
        <w:pStyle w:val="ListParagraph"/>
        <w:widowControl/>
        <w:numPr>
          <w:ilvl w:val="0"/>
          <w:numId w:val="40"/>
        </w:numPr>
        <w:spacing w:before="100" w:beforeAutospacing="1" w:after="100" w:afterAutospacing="1" w:line="270" w:lineRule="atLeast"/>
        <w:rPr>
          <w:rFonts w:ascii="Times New Roman" w:hAnsi="Times New Roman" w:cs="Times New Roman"/>
          <w:sz w:val="24"/>
        </w:rPr>
      </w:pPr>
      <w:proofErr w:type="gramStart"/>
      <w:r w:rsidRPr="00B72469">
        <w:rPr>
          <w:rFonts w:ascii="Times New Roman" w:hAnsi="Times New Roman" w:cs="Times New Roman"/>
          <w:sz w:val="24"/>
        </w:rPr>
        <w:t>SGXClientHandler :</w:t>
      </w:r>
      <w:proofErr w:type="gramEnd"/>
      <w:r w:rsidRPr="00B72469">
        <w:rPr>
          <w:rFonts w:ascii="Times New Roman" w:hAnsi="Times New Roman" w:cs="Times New Roman"/>
          <w:sz w:val="24"/>
        </w:rPr>
        <w:t xml:space="preserve"> This interface ensures that every SGX client handler has function definitions for handling logging and connection loss.</w:t>
      </w:r>
    </w:p>
    <w:p w14:paraId="0AFEC5A2" w14:textId="77777777" w:rsidR="0015045D" w:rsidRPr="00B72469" w:rsidRDefault="0015045D" w:rsidP="0015045D">
      <w:pPr>
        <w:pStyle w:val="ListParagraph"/>
        <w:rPr>
          <w:rFonts w:ascii="Times New Roman" w:hAnsi="Times New Roman" w:cs="Times New Roman"/>
          <w:sz w:val="24"/>
        </w:rPr>
      </w:pPr>
    </w:p>
    <w:p w14:paraId="0AFEC5A3" w14:textId="77777777" w:rsidR="0015045D" w:rsidRPr="00B72469" w:rsidRDefault="0015045D" w:rsidP="0015045D">
      <w:pPr>
        <w:pStyle w:val="ListParagraph"/>
        <w:widowControl/>
        <w:numPr>
          <w:ilvl w:val="0"/>
          <w:numId w:val="40"/>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 xml:space="preserve">SGXClient </w:t>
      </w:r>
      <w:proofErr w:type="gramStart"/>
      <w:r w:rsidRPr="00B72469">
        <w:rPr>
          <w:rFonts w:ascii="Times New Roman" w:hAnsi="Times New Roman" w:cs="Times New Roman"/>
          <w:sz w:val="24"/>
        </w:rPr>
        <w:t>class :</w:t>
      </w:r>
      <w:proofErr w:type="gramEnd"/>
      <w:r w:rsidRPr="00B72469">
        <w:rPr>
          <w:rFonts w:ascii="Times New Roman" w:hAnsi="Times New Roman" w:cs="Times New Roman"/>
          <w:sz w:val="24"/>
        </w:rPr>
        <w:t xml:space="preserve"> This class contains the business logic and attributes for an SGX client which would use SGX services.</w:t>
      </w:r>
    </w:p>
    <w:p w14:paraId="0AFEC5A4" w14:textId="77777777" w:rsidR="0015045D" w:rsidRPr="00B72469" w:rsidRDefault="0015045D" w:rsidP="0015045D">
      <w:pPr>
        <w:pStyle w:val="ListParagraph"/>
        <w:rPr>
          <w:rFonts w:ascii="Times New Roman" w:hAnsi="Times New Roman" w:cs="Times New Roman"/>
          <w:sz w:val="24"/>
        </w:rPr>
      </w:pPr>
    </w:p>
    <w:p w14:paraId="0AFEC5A5" w14:textId="77777777" w:rsidR="0015045D" w:rsidRPr="00B72469" w:rsidRDefault="0015045D" w:rsidP="0015045D">
      <w:pPr>
        <w:pStyle w:val="ListParagraph"/>
        <w:widowControl/>
        <w:numPr>
          <w:ilvl w:val="0"/>
          <w:numId w:val="40"/>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SGXService class: This class contains the business logic and implementation logic for the different kind of web services which can be invoked by end user.</w:t>
      </w:r>
    </w:p>
    <w:p w14:paraId="0AFEC5A6" w14:textId="77777777" w:rsidR="0015045D" w:rsidRPr="00B72469" w:rsidRDefault="0015045D" w:rsidP="0015045D">
      <w:pPr>
        <w:pStyle w:val="ListParagraph"/>
        <w:rPr>
          <w:rFonts w:ascii="Times New Roman" w:hAnsi="Times New Roman" w:cs="Times New Roman"/>
          <w:sz w:val="24"/>
        </w:rPr>
      </w:pPr>
    </w:p>
    <w:p w14:paraId="0AFEC5A7" w14:textId="77777777" w:rsidR="0015045D" w:rsidRPr="00B72469" w:rsidRDefault="0015045D" w:rsidP="0015045D">
      <w:pPr>
        <w:pStyle w:val="ListParagraph"/>
        <w:rPr>
          <w:rFonts w:ascii="Times New Roman" w:hAnsi="Times New Roman" w:cs="Times New Roman"/>
          <w:sz w:val="24"/>
        </w:rPr>
      </w:pPr>
    </w:p>
    <w:p w14:paraId="0AFEC5A8" w14:textId="77777777" w:rsidR="0015045D" w:rsidRPr="00B72469" w:rsidRDefault="0015045D" w:rsidP="0015045D">
      <w:pPr>
        <w:pStyle w:val="ListParagraph"/>
        <w:rPr>
          <w:rFonts w:ascii="Times New Roman" w:hAnsi="Times New Roman" w:cs="Times New Roman"/>
          <w:sz w:val="24"/>
        </w:rPr>
      </w:pPr>
    </w:p>
    <w:p w14:paraId="0AFEC5A9" w14:textId="77777777" w:rsidR="0015045D" w:rsidRPr="00B72469" w:rsidRDefault="0015045D" w:rsidP="0015045D">
      <w:pPr>
        <w:pStyle w:val="ListParagraph"/>
        <w:rPr>
          <w:rFonts w:ascii="Times New Roman" w:hAnsi="Times New Roman" w:cs="Times New Roman"/>
          <w:sz w:val="24"/>
        </w:rPr>
      </w:pPr>
    </w:p>
    <w:p w14:paraId="0AFEC5AA" w14:textId="77777777" w:rsidR="0015045D" w:rsidRPr="00B72469" w:rsidRDefault="0015045D" w:rsidP="0015045D">
      <w:pPr>
        <w:pStyle w:val="ListParagraph"/>
        <w:rPr>
          <w:rFonts w:ascii="Times New Roman" w:hAnsi="Times New Roman" w:cs="Times New Roman"/>
          <w:sz w:val="24"/>
        </w:rPr>
      </w:pPr>
    </w:p>
    <w:p w14:paraId="0AFEC5AB" w14:textId="77777777" w:rsidR="0015045D" w:rsidRPr="00B72469" w:rsidRDefault="0015045D" w:rsidP="0015045D">
      <w:p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Notes on Annotations used while programming:</w:t>
      </w:r>
    </w:p>
    <w:p w14:paraId="0AFEC5AC" w14:textId="77777777" w:rsidR="0015045D" w:rsidRPr="00B72469" w:rsidRDefault="0015045D" w:rsidP="0015045D">
      <w:pPr>
        <w:pStyle w:val="ListParagraph"/>
        <w:widowControl/>
        <w:numPr>
          <w:ilvl w:val="0"/>
          <w:numId w:val="41"/>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 xml:space="preserve">@GET – This annotation is used to implement </w:t>
      </w:r>
      <w:proofErr w:type="gramStart"/>
      <w:r w:rsidRPr="00B72469">
        <w:rPr>
          <w:rFonts w:ascii="Times New Roman" w:hAnsi="Times New Roman" w:cs="Times New Roman"/>
          <w:sz w:val="24"/>
        </w:rPr>
        <w:t>HTTP  GET</w:t>
      </w:r>
      <w:proofErr w:type="gramEnd"/>
      <w:r w:rsidRPr="00B72469">
        <w:rPr>
          <w:rFonts w:ascii="Times New Roman" w:hAnsi="Times New Roman" w:cs="Times New Roman"/>
          <w:sz w:val="24"/>
        </w:rPr>
        <w:t xml:space="preserve"> request.</w:t>
      </w:r>
    </w:p>
    <w:p w14:paraId="0AFEC5AD" w14:textId="77777777" w:rsidR="0015045D" w:rsidRPr="00B72469" w:rsidRDefault="0015045D" w:rsidP="0015045D">
      <w:pPr>
        <w:pStyle w:val="ListParagraph"/>
        <w:spacing w:before="100" w:beforeAutospacing="1" w:after="100" w:afterAutospacing="1" w:line="270" w:lineRule="atLeast"/>
        <w:rPr>
          <w:rFonts w:ascii="Times New Roman" w:hAnsi="Times New Roman" w:cs="Times New Roman"/>
          <w:sz w:val="24"/>
        </w:rPr>
      </w:pPr>
    </w:p>
    <w:p w14:paraId="0AFEC5AE" w14:textId="77777777" w:rsidR="0015045D" w:rsidRPr="00B72469" w:rsidRDefault="0015045D" w:rsidP="0015045D">
      <w:pPr>
        <w:pStyle w:val="ListParagraph"/>
        <w:widowControl/>
        <w:numPr>
          <w:ilvl w:val="0"/>
          <w:numId w:val="41"/>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Path – This annotation is used to specify the path that should be included in URL to access the service</w:t>
      </w:r>
    </w:p>
    <w:p w14:paraId="0AFEC5AF" w14:textId="77777777" w:rsidR="0015045D" w:rsidRPr="00B72469" w:rsidRDefault="0015045D" w:rsidP="0015045D">
      <w:pPr>
        <w:pStyle w:val="ListParagraph"/>
        <w:rPr>
          <w:rFonts w:ascii="Times New Roman" w:hAnsi="Times New Roman" w:cs="Times New Roman"/>
          <w:sz w:val="24"/>
        </w:rPr>
      </w:pPr>
    </w:p>
    <w:p w14:paraId="0AFEC5B0" w14:textId="77777777" w:rsidR="0015045D" w:rsidRPr="00B72469" w:rsidRDefault="0015045D" w:rsidP="0015045D">
      <w:pPr>
        <w:pStyle w:val="ListParagraph"/>
        <w:widowControl/>
        <w:numPr>
          <w:ilvl w:val="0"/>
          <w:numId w:val="41"/>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Produces – This annotation is used to specify the format of output after invoking the service.</w:t>
      </w:r>
    </w:p>
    <w:p w14:paraId="0AFEC5B1" w14:textId="77777777" w:rsidR="0015045D" w:rsidRPr="00B72469" w:rsidRDefault="0015045D" w:rsidP="0015045D">
      <w:pPr>
        <w:pStyle w:val="ListParagraph"/>
        <w:rPr>
          <w:rFonts w:ascii="Times New Roman" w:hAnsi="Times New Roman" w:cs="Times New Roman"/>
          <w:sz w:val="24"/>
        </w:rPr>
      </w:pPr>
    </w:p>
    <w:p w14:paraId="0AFEC5B2" w14:textId="77777777" w:rsidR="0015045D" w:rsidRPr="00B72469" w:rsidRDefault="0015045D" w:rsidP="0015045D">
      <w:pPr>
        <w:pStyle w:val="ListParagraph"/>
        <w:widowControl/>
        <w:numPr>
          <w:ilvl w:val="0"/>
          <w:numId w:val="41"/>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Consumes – This annotation is used to specify the format of input if any, required by the service while invoking it.</w:t>
      </w:r>
    </w:p>
    <w:p w14:paraId="0AFEC5B3" w14:textId="77777777" w:rsidR="0015045D" w:rsidRPr="00B72469" w:rsidRDefault="0015045D" w:rsidP="0015045D">
      <w:pPr>
        <w:pStyle w:val="ListParagraph"/>
        <w:rPr>
          <w:rFonts w:ascii="Times New Roman" w:hAnsi="Times New Roman" w:cs="Times New Roman"/>
          <w:sz w:val="24"/>
        </w:rPr>
      </w:pPr>
    </w:p>
    <w:p w14:paraId="0AFEC5B4" w14:textId="77777777" w:rsidR="0015045D" w:rsidRPr="00B72469" w:rsidRDefault="0015045D" w:rsidP="0015045D">
      <w:pPr>
        <w:pStyle w:val="ListParagraph"/>
        <w:widowControl/>
        <w:numPr>
          <w:ilvl w:val="0"/>
          <w:numId w:val="41"/>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XMLRootElement – This annotation is used to map a specific class to a XML root element</w:t>
      </w:r>
    </w:p>
    <w:p w14:paraId="0AFEC5B5" w14:textId="77777777" w:rsidR="0015045D" w:rsidRPr="00B72469" w:rsidRDefault="0015045D" w:rsidP="0015045D">
      <w:pPr>
        <w:pStyle w:val="ListParagraph"/>
        <w:rPr>
          <w:rFonts w:ascii="Times New Roman" w:hAnsi="Times New Roman" w:cs="Times New Roman"/>
          <w:sz w:val="24"/>
        </w:rPr>
      </w:pPr>
    </w:p>
    <w:p w14:paraId="0AFEC5B6" w14:textId="77777777" w:rsidR="0015045D" w:rsidRPr="00B72469" w:rsidRDefault="0015045D" w:rsidP="0015045D">
      <w:pPr>
        <w:pStyle w:val="ListParagraph"/>
        <w:widowControl/>
        <w:numPr>
          <w:ilvl w:val="0"/>
          <w:numId w:val="41"/>
        </w:numPr>
        <w:spacing w:before="100" w:beforeAutospacing="1" w:after="100" w:afterAutospacing="1" w:line="270" w:lineRule="atLeast"/>
        <w:rPr>
          <w:rFonts w:ascii="Times New Roman" w:hAnsi="Times New Roman" w:cs="Times New Roman"/>
          <w:sz w:val="24"/>
        </w:rPr>
      </w:pPr>
      <w:r w:rsidRPr="00B72469">
        <w:rPr>
          <w:rFonts w:ascii="Times New Roman" w:hAnsi="Times New Roman" w:cs="Times New Roman"/>
          <w:sz w:val="24"/>
        </w:rPr>
        <w:t>@XMLElement – This annotation is used to map a specific property to a XML element.</w:t>
      </w:r>
    </w:p>
    <w:p w14:paraId="0AFEC5B7" w14:textId="77777777" w:rsidR="0015045D" w:rsidRPr="00B72469" w:rsidRDefault="0015045D" w:rsidP="0015045D">
      <w:pPr>
        <w:rPr>
          <w:rFonts w:ascii="Times New Roman" w:hAnsi="Times New Roman" w:cs="Times New Roman"/>
          <w:b/>
          <w:sz w:val="24"/>
        </w:rPr>
      </w:pPr>
    </w:p>
    <w:p w14:paraId="0AFEC5B8" w14:textId="77777777" w:rsidR="0015045D" w:rsidRPr="00B72469" w:rsidRDefault="0015045D" w:rsidP="0015045D">
      <w:pPr>
        <w:rPr>
          <w:rFonts w:ascii="Times New Roman" w:hAnsi="Times New Roman" w:cs="Times New Roman"/>
          <w:b/>
          <w:sz w:val="24"/>
        </w:rPr>
      </w:pPr>
    </w:p>
    <w:p w14:paraId="0AFEC5B9" w14:textId="77777777" w:rsidR="0015045D" w:rsidRPr="00B72469" w:rsidRDefault="0015045D" w:rsidP="0015045D">
      <w:pPr>
        <w:rPr>
          <w:rFonts w:ascii="Times New Roman" w:hAnsi="Times New Roman" w:cs="Times New Roman"/>
          <w:b/>
          <w:sz w:val="24"/>
        </w:rPr>
      </w:pPr>
    </w:p>
    <w:p w14:paraId="0AFEC5BA" w14:textId="77777777" w:rsidR="0015045D" w:rsidRPr="00B72469" w:rsidRDefault="0015045D" w:rsidP="0015045D">
      <w:pPr>
        <w:rPr>
          <w:rFonts w:ascii="Times New Roman" w:hAnsi="Times New Roman" w:cs="Times New Roman"/>
          <w:b/>
          <w:sz w:val="24"/>
        </w:rPr>
      </w:pPr>
    </w:p>
    <w:p w14:paraId="0AFEC5BB" w14:textId="77777777" w:rsidR="0015045D" w:rsidRPr="00B72469" w:rsidRDefault="0015045D" w:rsidP="0015045D">
      <w:pPr>
        <w:rPr>
          <w:rFonts w:ascii="Times New Roman" w:hAnsi="Times New Roman" w:cs="Times New Roman"/>
          <w:b/>
          <w:sz w:val="24"/>
        </w:rPr>
      </w:pPr>
    </w:p>
    <w:p w14:paraId="0AFEC5BC" w14:textId="77777777" w:rsidR="0015045D" w:rsidRPr="00B72469" w:rsidRDefault="0015045D" w:rsidP="0015045D">
      <w:pPr>
        <w:rPr>
          <w:rFonts w:ascii="Times New Roman" w:hAnsi="Times New Roman" w:cs="Times New Roman"/>
          <w:b/>
          <w:sz w:val="24"/>
        </w:rPr>
      </w:pPr>
    </w:p>
    <w:p w14:paraId="0AFEC5BD" w14:textId="77777777" w:rsidR="0015045D" w:rsidRPr="00B72469" w:rsidRDefault="0015045D" w:rsidP="0015045D">
      <w:pPr>
        <w:rPr>
          <w:rFonts w:ascii="Times New Roman" w:hAnsi="Times New Roman" w:cs="Times New Roman"/>
          <w:b/>
          <w:sz w:val="24"/>
        </w:rPr>
      </w:pPr>
    </w:p>
    <w:p w14:paraId="0AFEC5BE" w14:textId="77777777" w:rsidR="0015045D" w:rsidRPr="00B72469" w:rsidRDefault="0015045D" w:rsidP="0015045D">
      <w:pPr>
        <w:rPr>
          <w:rFonts w:ascii="Times New Roman" w:hAnsi="Times New Roman" w:cs="Times New Roman"/>
          <w:b/>
          <w:sz w:val="24"/>
        </w:rPr>
      </w:pPr>
    </w:p>
    <w:p w14:paraId="0AFEC5BF" w14:textId="77777777" w:rsidR="0015045D" w:rsidRPr="00B72469" w:rsidRDefault="0015045D" w:rsidP="0015045D">
      <w:pPr>
        <w:rPr>
          <w:rFonts w:ascii="Times New Roman" w:hAnsi="Times New Roman" w:cs="Times New Roman"/>
          <w:b/>
          <w:sz w:val="24"/>
        </w:rPr>
      </w:pPr>
    </w:p>
    <w:p w14:paraId="0AFEC5C0" w14:textId="77777777" w:rsidR="0015045D" w:rsidRPr="00B72469" w:rsidRDefault="0015045D" w:rsidP="0015045D">
      <w:pPr>
        <w:rPr>
          <w:rFonts w:ascii="Times New Roman" w:hAnsi="Times New Roman" w:cs="Times New Roman"/>
          <w:b/>
          <w:sz w:val="24"/>
        </w:rPr>
      </w:pPr>
    </w:p>
    <w:p w14:paraId="0AFEC5C1" w14:textId="77777777" w:rsidR="0015045D" w:rsidRPr="00B72469" w:rsidRDefault="0015045D" w:rsidP="0015045D">
      <w:pPr>
        <w:rPr>
          <w:rFonts w:ascii="Times New Roman" w:hAnsi="Times New Roman" w:cs="Times New Roman"/>
          <w:b/>
          <w:sz w:val="24"/>
        </w:rPr>
      </w:pPr>
    </w:p>
    <w:p w14:paraId="0AFEC5C2" w14:textId="77777777" w:rsidR="0015045D" w:rsidRPr="00B72469" w:rsidRDefault="0015045D" w:rsidP="0015045D">
      <w:pPr>
        <w:rPr>
          <w:rFonts w:ascii="Times New Roman" w:hAnsi="Times New Roman" w:cs="Times New Roman"/>
          <w:b/>
          <w:sz w:val="24"/>
        </w:rPr>
      </w:pPr>
    </w:p>
    <w:p w14:paraId="0AFEC5C3" w14:textId="77777777" w:rsidR="0015045D" w:rsidRPr="00B72469" w:rsidRDefault="0015045D" w:rsidP="0015045D">
      <w:pPr>
        <w:rPr>
          <w:rFonts w:ascii="Times New Roman" w:hAnsi="Times New Roman" w:cs="Times New Roman"/>
          <w:b/>
          <w:sz w:val="24"/>
        </w:rPr>
      </w:pPr>
    </w:p>
    <w:p w14:paraId="0AFEC5C4" w14:textId="77777777" w:rsidR="0015045D" w:rsidRPr="00B72469" w:rsidRDefault="0015045D" w:rsidP="0015045D">
      <w:pPr>
        <w:rPr>
          <w:rFonts w:ascii="Times New Roman" w:hAnsi="Times New Roman" w:cs="Times New Roman"/>
          <w:b/>
          <w:sz w:val="24"/>
        </w:rPr>
      </w:pPr>
    </w:p>
    <w:p w14:paraId="0AFEC5C5" w14:textId="77777777" w:rsidR="0015045D" w:rsidRPr="00B72469" w:rsidRDefault="0015045D" w:rsidP="0015045D">
      <w:pPr>
        <w:rPr>
          <w:rFonts w:ascii="Times New Roman" w:hAnsi="Times New Roman" w:cs="Times New Roman"/>
          <w:b/>
          <w:sz w:val="26"/>
        </w:rPr>
      </w:pPr>
      <w:r w:rsidRPr="00B72469">
        <w:rPr>
          <w:rFonts w:ascii="Times New Roman" w:hAnsi="Times New Roman" w:cs="Times New Roman"/>
          <w:b/>
          <w:sz w:val="26"/>
        </w:rPr>
        <w:t xml:space="preserve">2.8.2 </w:t>
      </w:r>
      <w:bookmarkStart w:id="33" w:name="ClientDevelopment"/>
      <w:bookmarkEnd w:id="33"/>
      <w:r w:rsidRPr="00B72469">
        <w:rPr>
          <w:rFonts w:ascii="Times New Roman" w:hAnsi="Times New Roman" w:cs="Times New Roman"/>
          <w:b/>
          <w:sz w:val="26"/>
        </w:rPr>
        <w:t>Guide for SensorCloud Client developers</w:t>
      </w:r>
    </w:p>
    <w:p w14:paraId="0AFEC5C6" w14:textId="77777777" w:rsidR="0015045D" w:rsidRPr="00B72469" w:rsidRDefault="0015045D" w:rsidP="0015045D">
      <w:pPr>
        <w:rPr>
          <w:rFonts w:ascii="Times New Roman" w:hAnsi="Times New Roman" w:cs="Times New Roman"/>
          <w:b/>
          <w:bCs/>
          <w:sz w:val="24"/>
          <w:szCs w:val="20"/>
        </w:rPr>
      </w:pPr>
      <w:r w:rsidRPr="00B72469">
        <w:rPr>
          <w:rFonts w:ascii="Times New Roman" w:hAnsi="Times New Roman" w:cs="Times New Roman"/>
          <w:b/>
          <w:bCs/>
          <w:sz w:val="24"/>
          <w:szCs w:val="20"/>
        </w:rPr>
        <w:lastRenderedPageBreak/>
        <w:t>Programming a sensor cloud RESTful Java client</w:t>
      </w:r>
    </w:p>
    <w:p w14:paraId="0AFEC5C7" w14:textId="77777777" w:rsidR="0015045D" w:rsidRPr="00B72469" w:rsidRDefault="0015045D" w:rsidP="0015045D">
      <w:pPr>
        <w:rPr>
          <w:rFonts w:ascii="Times New Roman" w:hAnsi="Times New Roman" w:cs="Times New Roman"/>
          <w:sz w:val="24"/>
          <w:szCs w:val="20"/>
        </w:rPr>
      </w:pPr>
    </w:p>
    <w:p w14:paraId="0AFEC5C8"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tab/>
        <w:t xml:space="preserve">In this section of the document, we will provide details on how to write client that uses the </w:t>
      </w:r>
    </w:p>
    <w:p w14:paraId="0AFEC5C9" w14:textId="77777777" w:rsidR="0015045D" w:rsidRPr="00B72469" w:rsidRDefault="0015045D" w:rsidP="0015045D">
      <w:pPr>
        <w:jc w:val="both"/>
        <w:rPr>
          <w:rFonts w:ascii="Times New Roman" w:hAnsi="Times New Roman" w:cs="Times New Roman"/>
          <w:sz w:val="24"/>
          <w:szCs w:val="20"/>
        </w:rPr>
      </w:pPr>
      <w:proofErr w:type="gramStart"/>
      <w:r w:rsidRPr="00B72469">
        <w:rPr>
          <w:rFonts w:ascii="Times New Roman" w:hAnsi="Times New Roman" w:cs="Times New Roman"/>
          <w:sz w:val="24"/>
          <w:szCs w:val="20"/>
        </w:rPr>
        <w:t>rest</w:t>
      </w:r>
      <w:proofErr w:type="gramEnd"/>
      <w:r w:rsidRPr="00B72469">
        <w:rPr>
          <w:rFonts w:ascii="Times New Roman" w:hAnsi="Times New Roman" w:cs="Times New Roman"/>
          <w:sz w:val="24"/>
          <w:szCs w:val="20"/>
        </w:rPr>
        <w:t xml:space="preserve"> service offered by the sensor cloud. We will consider Twitter Sensor as </w:t>
      </w:r>
      <w:proofErr w:type="gramStart"/>
      <w:r w:rsidRPr="00B72469">
        <w:rPr>
          <w:rFonts w:ascii="Times New Roman" w:hAnsi="Times New Roman" w:cs="Times New Roman"/>
          <w:sz w:val="24"/>
          <w:szCs w:val="20"/>
        </w:rPr>
        <w:t>a</w:t>
      </w:r>
      <w:proofErr w:type="gramEnd"/>
      <w:r w:rsidRPr="00B72469">
        <w:rPr>
          <w:rFonts w:ascii="Times New Roman" w:hAnsi="Times New Roman" w:cs="Times New Roman"/>
          <w:sz w:val="24"/>
          <w:szCs w:val="20"/>
        </w:rPr>
        <w:t xml:space="preserve"> example and show how the rest easy client can be written that passes control messages and retrieves data from the sensor.</w:t>
      </w:r>
    </w:p>
    <w:p w14:paraId="0AFEC5CA" w14:textId="77777777" w:rsidR="0015045D" w:rsidRPr="00B72469" w:rsidRDefault="0015045D" w:rsidP="0015045D">
      <w:pPr>
        <w:jc w:val="both"/>
        <w:rPr>
          <w:rFonts w:ascii="Times New Roman" w:hAnsi="Times New Roman" w:cs="Times New Roman"/>
          <w:sz w:val="24"/>
          <w:szCs w:val="20"/>
        </w:rPr>
      </w:pPr>
    </w:p>
    <w:p w14:paraId="0AFEC5CB"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noProof/>
          <w:sz w:val="24"/>
        </w:rPr>
        <mc:AlternateContent>
          <mc:Choice Requires="wps">
            <w:drawing>
              <wp:anchor distT="0" distB="0" distL="114300" distR="114300" simplePos="0" relativeHeight="251717632" behindDoc="0" locked="0" layoutInCell="1" allowOverlap="1" wp14:anchorId="0AFED410" wp14:editId="0AFED411">
                <wp:simplePos x="0" y="0"/>
                <wp:positionH relativeFrom="column">
                  <wp:posOffset>260350</wp:posOffset>
                </wp:positionH>
                <wp:positionV relativeFrom="paragraph">
                  <wp:posOffset>121920</wp:posOffset>
                </wp:positionV>
                <wp:extent cx="6184900" cy="4629150"/>
                <wp:effectExtent l="0" t="0" r="25400" b="19050"/>
                <wp:wrapNone/>
                <wp:docPr id="7102" name="Rectangle 7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84900" cy="4629150"/>
                        </a:xfrm>
                        <a:prstGeom prst="rect">
                          <a:avLst/>
                        </a:prstGeom>
                        <a:solidFill>
                          <a:srgbClr val="9BBB59">
                            <a:lumMod val="40000"/>
                            <a:lumOff val="60000"/>
                            <a:alpha val="21000"/>
                          </a:srgbClr>
                        </a:solidFill>
                        <a:ln w="25400" cap="flat" cmpd="sng" algn="ctr">
                          <a:solidFill>
                            <a:srgbClr val="C050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102" o:spid="_x0000_s1026" style="position:absolute;margin-left:20.5pt;margin-top:9.6pt;width:487pt;height:36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" fillcolor="#d7e4bd" strokecolor="#f2dcdb" strokeweight="2pt">
                <v:fill opacity="13878f"/>
                <v:path arrowok="t"/>
              </v:rect>
            </w:pict>
          </mc:Fallback>
        </mc:AlternateContent>
      </w:r>
    </w:p>
    <w:p w14:paraId="0AFEC5CC" w14:textId="77777777" w:rsidR="0015045D" w:rsidRPr="00B72469" w:rsidRDefault="0015045D" w:rsidP="0015045D">
      <w:pPr>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t xml:space="preserve">ClientRequest getSensorsReq = </w:t>
      </w:r>
      <w:r w:rsidRPr="00B72469">
        <w:rPr>
          <w:rFonts w:ascii="Times New Roman" w:eastAsia="Liberation Mono" w:hAnsi="Times New Roman" w:cs="Times New Roman"/>
          <w:b/>
          <w:bCs/>
          <w:sz w:val="24"/>
          <w:szCs w:val="20"/>
        </w:rPr>
        <w:t>new</w:t>
      </w:r>
      <w:r w:rsidRPr="00B72469">
        <w:rPr>
          <w:rFonts w:ascii="Times New Roman" w:eastAsia="Liberation Mono" w:hAnsi="Times New Roman" w:cs="Times New Roman"/>
          <w:sz w:val="24"/>
          <w:szCs w:val="20"/>
        </w:rPr>
        <w:t xml:space="preserve"> </w:t>
      </w:r>
      <w:proofErr w:type="gramStart"/>
      <w:r w:rsidRPr="00B72469">
        <w:rPr>
          <w:rFonts w:ascii="Times New Roman" w:eastAsia="Liberation Mono" w:hAnsi="Times New Roman" w:cs="Times New Roman"/>
          <w:sz w:val="24"/>
          <w:szCs w:val="20"/>
        </w:rPr>
        <w:t>ClientRequest(</w:t>
      </w:r>
      <w:proofErr w:type="gramEnd"/>
    </w:p>
    <w:p w14:paraId="0AFEC5CD"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w:t>
      </w:r>
      <w:hyperlink r:id="rId152" w:history="1">
        <w:r w:rsidRPr="00B72469">
          <w:rPr>
            <w:rStyle w:val="Hyperlink"/>
            <w:rFonts w:ascii="Times New Roman" w:hAnsi="Times New Roman" w:cs="Times New Roman"/>
            <w:color w:val="auto"/>
            <w:sz w:val="24"/>
          </w:rPr>
          <w:t>http://localhost:8080/sensorcloud/restful-</w:t>
        </w:r>
      </w:hyperlink>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services/sgxservice/getSensors");</w:t>
      </w:r>
    </w:p>
    <w:p w14:paraId="0AFEC5CE"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getSensorsReq.accept(</w:t>
      </w:r>
      <w:proofErr w:type="gramEnd"/>
      <w:r w:rsidRPr="00B72469">
        <w:rPr>
          <w:rFonts w:ascii="Times New Roman" w:eastAsia="Liberation Mono" w:hAnsi="Times New Roman" w:cs="Times New Roman"/>
          <w:sz w:val="24"/>
          <w:szCs w:val="20"/>
        </w:rPr>
        <w:t xml:space="preserve">"application/xml");  </w:t>
      </w:r>
    </w:p>
    <w:p w14:paraId="0AFEC5CF"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ClientResponse&lt;String&gt; getSensorsResp = </w:t>
      </w:r>
      <w:r w:rsidRPr="00B72469">
        <w:rPr>
          <w:rFonts w:ascii="Times New Roman" w:eastAsia="Liberation Mono" w:hAnsi="Times New Roman" w:cs="Times New Roman"/>
          <w:b/>
          <w:bCs/>
          <w:sz w:val="24"/>
          <w:szCs w:val="20"/>
        </w:rPr>
        <w:t>null</w:t>
      </w:r>
      <w:r w:rsidRPr="00B72469">
        <w:rPr>
          <w:rFonts w:ascii="Times New Roman" w:eastAsia="Liberation Mono" w:hAnsi="Times New Roman" w:cs="Times New Roman"/>
          <w:sz w:val="24"/>
          <w:szCs w:val="20"/>
        </w:rPr>
        <w:t>;</w:t>
      </w:r>
    </w:p>
    <w:p w14:paraId="0AFEC5D0"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b/>
          <w:bCs/>
          <w:sz w:val="24"/>
          <w:szCs w:val="20"/>
        </w:rPr>
        <w:t>try</w:t>
      </w:r>
      <w:proofErr w:type="gramEnd"/>
      <w:r w:rsidRPr="00B72469">
        <w:rPr>
          <w:rFonts w:ascii="Times New Roman" w:eastAsia="Liberation Mono" w:hAnsi="Times New Roman" w:cs="Times New Roman"/>
          <w:sz w:val="24"/>
          <w:szCs w:val="20"/>
        </w:rPr>
        <w:t xml:space="preserve"> {</w:t>
      </w:r>
    </w:p>
    <w:p w14:paraId="0AFEC5D1"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getSensorsResp</w:t>
      </w:r>
      <w:proofErr w:type="gramEnd"/>
      <w:r w:rsidRPr="00B72469">
        <w:rPr>
          <w:rFonts w:ascii="Times New Roman" w:eastAsia="Liberation Mono" w:hAnsi="Times New Roman" w:cs="Times New Roman"/>
          <w:sz w:val="24"/>
          <w:szCs w:val="20"/>
        </w:rPr>
        <w:t xml:space="preserve"> = getSensorsReq.get(String.</w:t>
      </w:r>
      <w:r w:rsidRPr="00B72469">
        <w:rPr>
          <w:rFonts w:ascii="Times New Roman" w:eastAsia="Liberation Mono" w:hAnsi="Times New Roman" w:cs="Times New Roman"/>
          <w:b/>
          <w:bCs/>
          <w:sz w:val="24"/>
          <w:szCs w:val="20"/>
        </w:rPr>
        <w:t>class</w:t>
      </w:r>
      <w:r w:rsidRPr="00B72469">
        <w:rPr>
          <w:rFonts w:ascii="Times New Roman" w:eastAsia="Liberation Mono" w:hAnsi="Times New Roman" w:cs="Times New Roman"/>
          <w:sz w:val="24"/>
          <w:szCs w:val="20"/>
        </w:rPr>
        <w:t>);</w:t>
      </w:r>
    </w:p>
    <w:p w14:paraId="0AFEC5D2"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 </w:t>
      </w:r>
      <w:r w:rsidRPr="00B72469">
        <w:rPr>
          <w:rFonts w:ascii="Times New Roman" w:eastAsia="Liberation Mono" w:hAnsi="Times New Roman" w:cs="Times New Roman"/>
          <w:b/>
          <w:bCs/>
          <w:sz w:val="24"/>
          <w:szCs w:val="20"/>
        </w:rPr>
        <w:t>catch</w:t>
      </w:r>
      <w:r w:rsidRPr="00B72469">
        <w:rPr>
          <w:rFonts w:ascii="Times New Roman" w:eastAsia="Liberation Mono" w:hAnsi="Times New Roman" w:cs="Times New Roman"/>
          <w:sz w:val="24"/>
          <w:szCs w:val="20"/>
        </w:rPr>
        <w:t xml:space="preserve"> (Exception e) {</w:t>
      </w:r>
    </w:p>
    <w:p w14:paraId="0AFEC5D3"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e.printStackTrace(</w:t>
      </w:r>
      <w:proofErr w:type="gramEnd"/>
      <w:r w:rsidRPr="00B72469">
        <w:rPr>
          <w:rFonts w:ascii="Times New Roman" w:eastAsia="Liberation Mono" w:hAnsi="Times New Roman" w:cs="Times New Roman"/>
          <w:sz w:val="24"/>
          <w:szCs w:val="20"/>
        </w:rPr>
        <w:t>);</w:t>
      </w:r>
    </w:p>
    <w:p w14:paraId="0AFEC5D4"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 </w:t>
      </w:r>
    </w:p>
    <w:p w14:paraId="0AFEC5D5" w14:textId="77777777" w:rsidR="0015045D" w:rsidRPr="00B72469" w:rsidRDefault="0015045D" w:rsidP="0015045D">
      <w:pPr>
        <w:autoSpaceDE w:val="0"/>
        <w:rPr>
          <w:rFonts w:ascii="Times New Roman" w:eastAsia="Liberation Mono" w:hAnsi="Times New Roman" w:cs="Times New Roman"/>
          <w:sz w:val="24"/>
          <w:szCs w:val="20"/>
        </w:rPr>
      </w:pPr>
    </w:p>
    <w:p w14:paraId="0AFEC5D6"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String getSensorsRespString = </w:t>
      </w:r>
      <w:proofErr w:type="gramStart"/>
      <w:r w:rsidRPr="00B72469">
        <w:rPr>
          <w:rFonts w:ascii="Times New Roman" w:eastAsia="Liberation Mono" w:hAnsi="Times New Roman" w:cs="Times New Roman"/>
          <w:sz w:val="24"/>
          <w:szCs w:val="20"/>
        </w:rPr>
        <w:t>getSensorsResp.getEntity(</w:t>
      </w:r>
      <w:proofErr w:type="gramEnd"/>
      <w:r w:rsidRPr="00B72469">
        <w:rPr>
          <w:rFonts w:ascii="Times New Roman" w:eastAsia="Liberation Mono" w:hAnsi="Times New Roman" w:cs="Times New Roman"/>
          <w:sz w:val="24"/>
          <w:szCs w:val="20"/>
        </w:rPr>
        <w:t>);</w:t>
      </w:r>
    </w:p>
    <w:p w14:paraId="0AFEC5D7"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String[</w:t>
      </w:r>
      <w:proofErr w:type="gramEnd"/>
      <w:r w:rsidRPr="00B72469">
        <w:rPr>
          <w:rFonts w:ascii="Times New Roman" w:eastAsia="Liberation Mono" w:hAnsi="Times New Roman" w:cs="Times New Roman"/>
          <w:sz w:val="24"/>
          <w:szCs w:val="20"/>
        </w:rPr>
        <w:t>]  sensorIds = getSensorIds(getSensorsRespString);</w:t>
      </w:r>
    </w:p>
    <w:p w14:paraId="0AFEC5D8"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String[</w:t>
      </w:r>
      <w:proofErr w:type="gramEnd"/>
      <w:r w:rsidRPr="00B72469">
        <w:rPr>
          <w:rFonts w:ascii="Times New Roman" w:eastAsia="Liberation Mono" w:hAnsi="Times New Roman" w:cs="Times New Roman"/>
          <w:sz w:val="24"/>
          <w:szCs w:val="20"/>
        </w:rPr>
        <w:t>] senTypes = getSensorTypes(getSensorsRespString);</w:t>
      </w:r>
    </w:p>
    <w:p w14:paraId="0AFEC5D9"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t>Snippet 1</w:t>
      </w:r>
    </w:p>
    <w:p w14:paraId="0AFEC5DA" w14:textId="77777777" w:rsidR="0015045D" w:rsidRPr="00B72469" w:rsidRDefault="0015045D" w:rsidP="0015045D">
      <w:pPr>
        <w:rPr>
          <w:rFonts w:ascii="Times New Roman" w:hAnsi="Times New Roman" w:cs="Times New Roman"/>
          <w:sz w:val="24"/>
          <w:szCs w:val="20"/>
        </w:rPr>
      </w:pPr>
    </w:p>
    <w:p w14:paraId="0AFEC5DB" w14:textId="77777777" w:rsidR="00E712AF" w:rsidRPr="00B72469" w:rsidRDefault="00E712AF" w:rsidP="0015045D">
      <w:pPr>
        <w:rPr>
          <w:rFonts w:ascii="Times New Roman" w:hAnsi="Times New Roman" w:cs="Times New Roman"/>
          <w:sz w:val="24"/>
          <w:szCs w:val="20"/>
        </w:rPr>
      </w:pPr>
    </w:p>
    <w:p w14:paraId="0AFEC5DC" w14:textId="77777777" w:rsidR="00E712AF" w:rsidRPr="00B72469" w:rsidRDefault="00E712AF" w:rsidP="0015045D">
      <w:pPr>
        <w:rPr>
          <w:rFonts w:ascii="Times New Roman" w:hAnsi="Times New Roman" w:cs="Times New Roman"/>
          <w:sz w:val="24"/>
          <w:szCs w:val="20"/>
        </w:rPr>
      </w:pPr>
    </w:p>
    <w:p w14:paraId="0AFEC5DD"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tab/>
        <w:t xml:space="preserve">Snippet 1 depicts code snippet of a client the written using jboss rest easy </w:t>
      </w:r>
      <w:proofErr w:type="gramStart"/>
      <w:r w:rsidRPr="00B72469">
        <w:rPr>
          <w:rFonts w:ascii="Times New Roman" w:hAnsi="Times New Roman" w:cs="Times New Roman"/>
          <w:sz w:val="24"/>
          <w:szCs w:val="20"/>
        </w:rPr>
        <w:t>client ,</w:t>
      </w:r>
      <w:proofErr w:type="gramEnd"/>
      <w:r w:rsidRPr="00B72469">
        <w:rPr>
          <w:rFonts w:ascii="Times New Roman" w:hAnsi="Times New Roman" w:cs="Times New Roman"/>
          <w:sz w:val="24"/>
          <w:szCs w:val="20"/>
        </w:rPr>
        <w:t xml:space="preserve"> we assume that one has already deployed sensorcloud rest service in a servlet container such as Apache Tomcat. </w:t>
      </w:r>
    </w:p>
    <w:p w14:paraId="0AFEC5DE"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lastRenderedPageBreak/>
        <w:tab/>
      </w:r>
    </w:p>
    <w:p w14:paraId="0AFEC5DF" w14:textId="77777777" w:rsidR="0015045D" w:rsidRPr="00B72469" w:rsidRDefault="0015045D" w:rsidP="0015045D">
      <w:pPr>
        <w:jc w:val="both"/>
        <w:rPr>
          <w:rFonts w:ascii="Times New Roman" w:hAnsi="Times New Roman" w:cs="Times New Roman"/>
          <w:sz w:val="24"/>
          <w:szCs w:val="20"/>
        </w:rPr>
      </w:pPr>
    </w:p>
    <w:p w14:paraId="0AFEC5E0"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t xml:space="preserve">Before using the rest service to get data from the </w:t>
      </w:r>
      <w:proofErr w:type="gramStart"/>
      <w:r w:rsidRPr="00B72469">
        <w:rPr>
          <w:rFonts w:ascii="Times New Roman" w:hAnsi="Times New Roman" w:cs="Times New Roman"/>
          <w:sz w:val="24"/>
          <w:szCs w:val="20"/>
        </w:rPr>
        <w:t>sensors ,</w:t>
      </w:r>
      <w:proofErr w:type="gramEnd"/>
      <w:r w:rsidRPr="00B72469">
        <w:rPr>
          <w:rFonts w:ascii="Times New Roman" w:hAnsi="Times New Roman" w:cs="Times New Roman"/>
          <w:sz w:val="24"/>
          <w:szCs w:val="20"/>
        </w:rPr>
        <w:t xml:space="preserve"> the rest service has to be initialized. Following </w:t>
      </w:r>
      <w:proofErr w:type="gramStart"/>
      <w:r w:rsidRPr="00B72469">
        <w:rPr>
          <w:rFonts w:ascii="Times New Roman" w:hAnsi="Times New Roman" w:cs="Times New Roman"/>
          <w:sz w:val="24"/>
          <w:szCs w:val="20"/>
        </w:rPr>
        <w:t>url</w:t>
      </w:r>
      <w:proofErr w:type="gramEnd"/>
      <w:r w:rsidRPr="00B72469">
        <w:rPr>
          <w:rFonts w:ascii="Times New Roman" w:hAnsi="Times New Roman" w:cs="Times New Roman"/>
          <w:sz w:val="24"/>
          <w:szCs w:val="20"/>
        </w:rPr>
        <w:t xml:space="preserve"> can be used to initialize the rest service. At the end of the </w:t>
      </w:r>
      <w:proofErr w:type="gramStart"/>
      <w:r w:rsidRPr="00B72469">
        <w:rPr>
          <w:rFonts w:ascii="Times New Roman" w:hAnsi="Times New Roman" w:cs="Times New Roman"/>
          <w:sz w:val="24"/>
          <w:szCs w:val="20"/>
        </w:rPr>
        <w:t>url ,</w:t>
      </w:r>
      <w:proofErr w:type="gramEnd"/>
      <w:r w:rsidRPr="00B72469">
        <w:rPr>
          <w:rFonts w:ascii="Times New Roman" w:hAnsi="Times New Roman" w:cs="Times New Roman"/>
          <w:sz w:val="24"/>
          <w:szCs w:val="20"/>
        </w:rPr>
        <w:t xml:space="preserve"> we can see an ip address 127.0.0.1. This ip address can be replaced with ip address of the machine hosts servlet container. In this </w:t>
      </w:r>
      <w:proofErr w:type="gramStart"/>
      <w:r w:rsidRPr="00B72469">
        <w:rPr>
          <w:rFonts w:ascii="Times New Roman" w:hAnsi="Times New Roman" w:cs="Times New Roman"/>
          <w:sz w:val="24"/>
          <w:szCs w:val="20"/>
        </w:rPr>
        <w:t>example ,</w:t>
      </w:r>
      <w:proofErr w:type="gramEnd"/>
      <w:r w:rsidRPr="00B72469">
        <w:rPr>
          <w:rFonts w:ascii="Times New Roman" w:hAnsi="Times New Roman" w:cs="Times New Roman"/>
          <w:sz w:val="24"/>
          <w:szCs w:val="20"/>
        </w:rPr>
        <w:t xml:space="preserve"> the servlet container is client is located on the same machine.</w:t>
      </w:r>
    </w:p>
    <w:p w14:paraId="0AFEC5E1"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tab/>
      </w:r>
    </w:p>
    <w:p w14:paraId="0AFEC5E2"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tab/>
        <w:t>http://localhost:8080/sensorcloud/restful-services/sgxservice/init/127.0.0.1</w:t>
      </w:r>
    </w:p>
    <w:p w14:paraId="0AFEC5E3" w14:textId="77777777" w:rsidR="0015045D" w:rsidRPr="00B72469" w:rsidRDefault="0015045D" w:rsidP="0015045D">
      <w:pPr>
        <w:jc w:val="both"/>
        <w:rPr>
          <w:rFonts w:ascii="Times New Roman" w:hAnsi="Times New Roman" w:cs="Times New Roman"/>
          <w:sz w:val="24"/>
          <w:szCs w:val="20"/>
        </w:rPr>
      </w:pPr>
    </w:p>
    <w:p w14:paraId="0AFEC5E4"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tab/>
        <w:t xml:space="preserve">The code snippet sends </w:t>
      </w:r>
      <w:proofErr w:type="gramStart"/>
      <w:r w:rsidRPr="00B72469">
        <w:rPr>
          <w:rFonts w:ascii="Times New Roman" w:hAnsi="Times New Roman" w:cs="Times New Roman"/>
          <w:sz w:val="24"/>
          <w:szCs w:val="20"/>
        </w:rPr>
        <w:t>a requests</w:t>
      </w:r>
      <w:proofErr w:type="gramEnd"/>
      <w:r w:rsidRPr="00B72469">
        <w:rPr>
          <w:rFonts w:ascii="Times New Roman" w:hAnsi="Times New Roman" w:cs="Times New Roman"/>
          <w:sz w:val="24"/>
          <w:szCs w:val="20"/>
        </w:rPr>
        <w:t xml:space="preserve"> to retrieve the list of active sensors. Snippet </w:t>
      </w:r>
      <w:proofErr w:type="gramStart"/>
      <w:r w:rsidRPr="00B72469">
        <w:rPr>
          <w:rFonts w:ascii="Times New Roman" w:hAnsi="Times New Roman" w:cs="Times New Roman"/>
          <w:sz w:val="24"/>
          <w:szCs w:val="20"/>
        </w:rPr>
        <w:t>2,</w:t>
      </w:r>
      <w:proofErr w:type="gramEnd"/>
      <w:r w:rsidRPr="00B72469">
        <w:rPr>
          <w:rFonts w:ascii="Times New Roman" w:hAnsi="Times New Roman" w:cs="Times New Roman"/>
          <w:sz w:val="24"/>
          <w:szCs w:val="20"/>
        </w:rPr>
        <w:t xml:space="preserve"> depicts a response retrieved from the rest service. It contains the details of the sensor such as sensor id and sensor type. The sensor id is useful information as other services use this id. The sensor type can be helpful information if client is written for specific type of sensor such as twitter sensor in our example.</w:t>
      </w:r>
    </w:p>
    <w:p w14:paraId="0AFEC5E5" w14:textId="77777777" w:rsidR="003B2FBA" w:rsidRPr="00B72469" w:rsidRDefault="003B2FBA" w:rsidP="0015045D">
      <w:pPr>
        <w:jc w:val="both"/>
        <w:rPr>
          <w:rFonts w:ascii="Times New Roman" w:hAnsi="Times New Roman" w:cs="Times New Roman"/>
          <w:sz w:val="24"/>
          <w:szCs w:val="20"/>
        </w:rPr>
      </w:pPr>
    </w:p>
    <w:p w14:paraId="0AFEC5E6" w14:textId="77777777" w:rsidR="003B2FBA" w:rsidRPr="00B72469" w:rsidRDefault="003B2FBA" w:rsidP="0015045D">
      <w:pPr>
        <w:jc w:val="both"/>
        <w:rPr>
          <w:rFonts w:ascii="Times New Roman" w:hAnsi="Times New Roman" w:cs="Times New Roman"/>
          <w:sz w:val="24"/>
          <w:szCs w:val="20"/>
        </w:rPr>
      </w:pPr>
    </w:p>
    <w:p w14:paraId="0AFEC5E7" w14:textId="77777777" w:rsidR="003B2FBA" w:rsidRPr="00B72469" w:rsidRDefault="003B2FBA" w:rsidP="0015045D">
      <w:pPr>
        <w:jc w:val="both"/>
        <w:rPr>
          <w:rFonts w:ascii="Times New Roman" w:hAnsi="Times New Roman" w:cs="Times New Roman"/>
          <w:sz w:val="24"/>
          <w:szCs w:val="20"/>
        </w:rPr>
      </w:pPr>
    </w:p>
    <w:p w14:paraId="0AFEC5E8" w14:textId="77777777" w:rsidR="003B2FBA" w:rsidRPr="00B72469" w:rsidRDefault="003B2FBA" w:rsidP="0015045D">
      <w:pPr>
        <w:jc w:val="both"/>
        <w:rPr>
          <w:rFonts w:ascii="Times New Roman" w:hAnsi="Times New Roman" w:cs="Times New Roman"/>
          <w:sz w:val="24"/>
          <w:szCs w:val="20"/>
        </w:rPr>
      </w:pPr>
    </w:p>
    <w:p w14:paraId="0AFEC5E9" w14:textId="77777777" w:rsidR="003B2FBA" w:rsidRPr="00B72469" w:rsidRDefault="003B2FBA" w:rsidP="0015045D">
      <w:pPr>
        <w:jc w:val="both"/>
        <w:rPr>
          <w:rFonts w:ascii="Times New Roman" w:hAnsi="Times New Roman" w:cs="Times New Roman"/>
          <w:sz w:val="24"/>
          <w:szCs w:val="20"/>
        </w:rPr>
      </w:pPr>
    </w:p>
    <w:p w14:paraId="0AFEC5EA" w14:textId="77777777" w:rsidR="003B2FBA" w:rsidRPr="00B72469" w:rsidRDefault="003B2FBA" w:rsidP="0015045D">
      <w:pPr>
        <w:jc w:val="both"/>
        <w:rPr>
          <w:rFonts w:ascii="Times New Roman" w:hAnsi="Times New Roman" w:cs="Times New Roman"/>
          <w:sz w:val="24"/>
          <w:szCs w:val="20"/>
        </w:rPr>
      </w:pPr>
    </w:p>
    <w:p w14:paraId="0AFEC5EB" w14:textId="77777777" w:rsidR="003B2FBA" w:rsidRPr="00B72469" w:rsidRDefault="003B2FBA" w:rsidP="0015045D">
      <w:pPr>
        <w:jc w:val="both"/>
        <w:rPr>
          <w:rFonts w:ascii="Times New Roman" w:hAnsi="Times New Roman" w:cs="Times New Roman"/>
          <w:sz w:val="24"/>
          <w:szCs w:val="20"/>
        </w:rPr>
      </w:pPr>
    </w:p>
    <w:p w14:paraId="0AFEC5EC" w14:textId="77777777" w:rsidR="003B2FBA" w:rsidRPr="00B72469" w:rsidRDefault="003B2FBA" w:rsidP="0015045D">
      <w:pPr>
        <w:jc w:val="both"/>
        <w:rPr>
          <w:rFonts w:ascii="Times New Roman" w:hAnsi="Times New Roman" w:cs="Times New Roman"/>
          <w:sz w:val="24"/>
          <w:szCs w:val="20"/>
        </w:rPr>
      </w:pPr>
    </w:p>
    <w:p w14:paraId="0AFEC5ED" w14:textId="77777777" w:rsidR="003B2FBA" w:rsidRPr="00B72469" w:rsidRDefault="003B2FBA" w:rsidP="0015045D">
      <w:pPr>
        <w:jc w:val="both"/>
        <w:rPr>
          <w:rFonts w:ascii="Times New Roman" w:hAnsi="Times New Roman" w:cs="Times New Roman"/>
          <w:sz w:val="24"/>
          <w:szCs w:val="20"/>
        </w:rPr>
      </w:pPr>
    </w:p>
    <w:p w14:paraId="0AFEC5EE"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noProof/>
          <w:sz w:val="24"/>
        </w:rPr>
        <mc:AlternateContent>
          <mc:Choice Requires="wps">
            <w:drawing>
              <wp:anchor distT="0" distB="0" distL="114300" distR="114300" simplePos="0" relativeHeight="251718656" behindDoc="0" locked="0" layoutInCell="1" allowOverlap="1" wp14:anchorId="0AFED412" wp14:editId="0AFED413">
                <wp:simplePos x="0" y="0"/>
                <wp:positionH relativeFrom="column">
                  <wp:posOffset>88900</wp:posOffset>
                </wp:positionH>
                <wp:positionV relativeFrom="paragraph">
                  <wp:posOffset>106680</wp:posOffset>
                </wp:positionV>
                <wp:extent cx="6019800" cy="3422650"/>
                <wp:effectExtent l="0" t="0" r="19050" b="25400"/>
                <wp:wrapNone/>
                <wp:docPr id="7101" name="Rectangle 7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0" cy="3422650"/>
                        </a:xfrm>
                        <a:prstGeom prst="rect">
                          <a:avLst/>
                        </a:prstGeom>
                        <a:solidFill>
                          <a:srgbClr val="9BBB59">
                            <a:lumMod val="40000"/>
                            <a:lumOff val="60000"/>
                            <a:alpha val="21000"/>
                          </a:srgbClr>
                        </a:solidFill>
                        <a:ln w="25400" cap="flat" cmpd="sng" algn="ctr">
                          <a:solidFill>
                            <a:srgbClr val="C050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101" o:spid="_x0000_s1026" style="position:absolute;margin-left:7pt;margin-top:8.4pt;width:474pt;height:26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" fillcolor="#d7e4bd" strokecolor="#f2dcdb" strokeweight="2pt">
                <v:fill opacity="13878f"/>
                <v:path arrowok="t"/>
              </v:rect>
            </w:pict>
          </mc:Fallback>
        </mc:AlternateContent>
      </w:r>
      <w:r w:rsidRPr="00B72469">
        <w:rPr>
          <w:rFonts w:ascii="Times New Roman" w:hAnsi="Times New Roman" w:cs="Times New Roman"/>
          <w:sz w:val="24"/>
          <w:szCs w:val="20"/>
        </w:rPr>
        <w:tab/>
      </w:r>
    </w:p>
    <w:p w14:paraId="0AFEC5EF"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t>&lt;</w:t>
      </w:r>
      <w:proofErr w:type="gramStart"/>
      <w:r w:rsidRPr="00B72469">
        <w:rPr>
          <w:rFonts w:ascii="Times New Roman" w:hAnsi="Times New Roman" w:cs="Times New Roman"/>
          <w:sz w:val="24"/>
          <w:szCs w:val="20"/>
        </w:rPr>
        <w:t>collection</w:t>
      </w:r>
      <w:proofErr w:type="gramEnd"/>
      <w:r w:rsidRPr="00B72469">
        <w:rPr>
          <w:rFonts w:ascii="Times New Roman" w:hAnsi="Times New Roman" w:cs="Times New Roman"/>
          <w:sz w:val="24"/>
          <w:szCs w:val="20"/>
        </w:rPr>
        <w:t>&gt;</w:t>
      </w:r>
    </w:p>
    <w:p w14:paraId="0AFEC5F0"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t>&lt;</w:t>
      </w:r>
      <w:proofErr w:type="gramStart"/>
      <w:r w:rsidRPr="00B72469">
        <w:rPr>
          <w:rFonts w:ascii="Times New Roman" w:hAnsi="Times New Roman" w:cs="Times New Roman"/>
          <w:sz w:val="24"/>
          <w:szCs w:val="20"/>
        </w:rPr>
        <w:t>sensor</w:t>
      </w:r>
      <w:proofErr w:type="gramEnd"/>
      <w:r w:rsidRPr="00B72469">
        <w:rPr>
          <w:rFonts w:ascii="Times New Roman" w:hAnsi="Times New Roman" w:cs="Times New Roman"/>
          <w:sz w:val="24"/>
          <w:szCs w:val="20"/>
        </w:rPr>
        <w:t>&gt;</w:t>
      </w:r>
    </w:p>
    <w:p w14:paraId="0AFEC5F1"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t>&lt;</w:t>
      </w:r>
      <w:proofErr w:type="gramStart"/>
      <w:r w:rsidRPr="00B72469">
        <w:rPr>
          <w:rFonts w:ascii="Times New Roman" w:hAnsi="Times New Roman" w:cs="Times New Roman"/>
          <w:sz w:val="24"/>
          <w:szCs w:val="20"/>
        </w:rPr>
        <w:t>sensorId</w:t>
      </w:r>
      <w:proofErr w:type="gramEnd"/>
      <w:r w:rsidRPr="00B72469">
        <w:rPr>
          <w:rFonts w:ascii="Times New Roman" w:hAnsi="Times New Roman" w:cs="Times New Roman"/>
          <w:sz w:val="24"/>
          <w:szCs w:val="20"/>
        </w:rPr>
        <w:t>&gt;</w:t>
      </w:r>
    </w:p>
    <w:p w14:paraId="0AFEC5F2"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r>
      <w:proofErr w:type="gramStart"/>
      <w:r w:rsidRPr="00B72469">
        <w:rPr>
          <w:rFonts w:ascii="Times New Roman" w:hAnsi="Times New Roman" w:cs="Times New Roman"/>
          <w:sz w:val="24"/>
          <w:szCs w:val="20"/>
        </w:rPr>
        <w:t>f8cb8f24-8959-11e1-a858-77481f5cec79</w:t>
      </w:r>
      <w:proofErr w:type="gramEnd"/>
    </w:p>
    <w:p w14:paraId="0AFEC5F3"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t>&lt;/sensorId&gt;</w:t>
      </w:r>
    </w:p>
    <w:p w14:paraId="0AFEC5F4"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lastRenderedPageBreak/>
        <w:tab/>
      </w:r>
      <w:r w:rsidRPr="00B72469">
        <w:rPr>
          <w:rFonts w:ascii="Times New Roman" w:hAnsi="Times New Roman" w:cs="Times New Roman"/>
          <w:sz w:val="24"/>
          <w:szCs w:val="20"/>
        </w:rPr>
        <w:tab/>
      </w:r>
      <w:r w:rsidRPr="00B72469">
        <w:rPr>
          <w:rFonts w:ascii="Times New Roman" w:hAnsi="Times New Roman" w:cs="Times New Roman"/>
          <w:sz w:val="24"/>
          <w:szCs w:val="20"/>
        </w:rPr>
        <w:tab/>
        <w:t>&lt;</w:t>
      </w:r>
      <w:proofErr w:type="gramStart"/>
      <w:r w:rsidRPr="00B72469">
        <w:rPr>
          <w:rFonts w:ascii="Times New Roman" w:hAnsi="Times New Roman" w:cs="Times New Roman"/>
          <w:sz w:val="24"/>
          <w:szCs w:val="20"/>
        </w:rPr>
        <w:t>sensorType</w:t>
      </w:r>
      <w:proofErr w:type="gramEnd"/>
      <w:r w:rsidRPr="00B72469">
        <w:rPr>
          <w:rFonts w:ascii="Times New Roman" w:hAnsi="Times New Roman" w:cs="Times New Roman"/>
          <w:sz w:val="24"/>
          <w:szCs w:val="20"/>
        </w:rPr>
        <w:t>&gt;</w:t>
      </w:r>
    </w:p>
    <w:p w14:paraId="0AFEC5F5"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t>Twitter Sensor</w:t>
      </w:r>
    </w:p>
    <w:p w14:paraId="0AFEC5F6"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r>
      <w:r w:rsidRPr="00B72469">
        <w:rPr>
          <w:rFonts w:ascii="Times New Roman" w:hAnsi="Times New Roman" w:cs="Times New Roman"/>
          <w:sz w:val="24"/>
          <w:szCs w:val="20"/>
        </w:rPr>
        <w:tab/>
        <w:t>&lt;/sensorType&gt;</w:t>
      </w:r>
    </w:p>
    <w:p w14:paraId="0AFEC5F7"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r>
      <w:r w:rsidRPr="00B72469">
        <w:rPr>
          <w:rFonts w:ascii="Times New Roman" w:hAnsi="Times New Roman" w:cs="Times New Roman"/>
          <w:sz w:val="24"/>
          <w:szCs w:val="20"/>
        </w:rPr>
        <w:tab/>
        <w:t>&lt;/sensor&gt;</w:t>
      </w:r>
    </w:p>
    <w:p w14:paraId="0AFEC5F8" w14:textId="77777777" w:rsidR="0015045D" w:rsidRPr="00B72469" w:rsidRDefault="0015045D" w:rsidP="0015045D">
      <w:pPr>
        <w:rPr>
          <w:rFonts w:ascii="Times New Roman" w:hAnsi="Times New Roman" w:cs="Times New Roman"/>
          <w:sz w:val="24"/>
          <w:szCs w:val="20"/>
        </w:rPr>
      </w:pPr>
      <w:r w:rsidRPr="00B72469">
        <w:rPr>
          <w:rFonts w:ascii="Times New Roman" w:hAnsi="Times New Roman" w:cs="Times New Roman"/>
          <w:sz w:val="24"/>
          <w:szCs w:val="20"/>
        </w:rPr>
        <w:tab/>
        <w:t>&lt;/collection&gt;</w:t>
      </w:r>
    </w:p>
    <w:p w14:paraId="0AFEC5F9" w14:textId="77777777" w:rsidR="0015045D" w:rsidRPr="00B72469" w:rsidRDefault="00E712AF" w:rsidP="00E712AF">
      <w:pPr>
        <w:jc w:val="center"/>
        <w:rPr>
          <w:rFonts w:ascii="Times New Roman" w:hAnsi="Times New Roman" w:cs="Times New Roman"/>
          <w:sz w:val="24"/>
          <w:szCs w:val="20"/>
        </w:rPr>
      </w:pPr>
      <w:r w:rsidRPr="00B72469">
        <w:rPr>
          <w:rFonts w:ascii="Times New Roman" w:hAnsi="Times New Roman" w:cs="Times New Roman"/>
          <w:sz w:val="24"/>
          <w:szCs w:val="20"/>
        </w:rPr>
        <w:t>Snippet 2</w:t>
      </w:r>
    </w:p>
    <w:p w14:paraId="0AFEC5FA"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sz w:val="24"/>
          <w:szCs w:val="20"/>
        </w:rPr>
        <w:t>Next step would be to use this sensor id to retrieve data from the sensor. Snippet 3 depicts the code to retrieve the sensor data.</w:t>
      </w:r>
    </w:p>
    <w:p w14:paraId="0AFEC5FB" w14:textId="77777777" w:rsidR="003B2FBA" w:rsidRPr="00B72469" w:rsidRDefault="003B2FBA" w:rsidP="0015045D">
      <w:pPr>
        <w:jc w:val="both"/>
        <w:rPr>
          <w:rFonts w:ascii="Times New Roman" w:hAnsi="Times New Roman" w:cs="Times New Roman"/>
          <w:sz w:val="24"/>
          <w:szCs w:val="20"/>
        </w:rPr>
      </w:pPr>
    </w:p>
    <w:p w14:paraId="0AFEC5FC" w14:textId="77777777" w:rsidR="003B2FBA" w:rsidRPr="00B72469" w:rsidRDefault="003B2FBA" w:rsidP="0015045D">
      <w:pPr>
        <w:jc w:val="both"/>
        <w:rPr>
          <w:rFonts w:ascii="Times New Roman" w:hAnsi="Times New Roman" w:cs="Times New Roman"/>
          <w:sz w:val="24"/>
          <w:szCs w:val="20"/>
        </w:rPr>
      </w:pPr>
    </w:p>
    <w:p w14:paraId="0AFEC5FD" w14:textId="77777777" w:rsidR="003B2FBA" w:rsidRPr="00B72469" w:rsidRDefault="003B2FBA" w:rsidP="0015045D">
      <w:pPr>
        <w:jc w:val="both"/>
        <w:rPr>
          <w:rFonts w:ascii="Times New Roman" w:hAnsi="Times New Roman" w:cs="Times New Roman"/>
          <w:sz w:val="24"/>
          <w:szCs w:val="20"/>
        </w:rPr>
      </w:pPr>
    </w:p>
    <w:p w14:paraId="0AFEC5FE" w14:textId="77777777" w:rsidR="003B2FBA" w:rsidRPr="00B72469" w:rsidRDefault="003B2FBA" w:rsidP="0015045D">
      <w:pPr>
        <w:jc w:val="both"/>
        <w:rPr>
          <w:rFonts w:ascii="Times New Roman" w:hAnsi="Times New Roman" w:cs="Times New Roman"/>
          <w:sz w:val="24"/>
          <w:szCs w:val="20"/>
        </w:rPr>
      </w:pPr>
    </w:p>
    <w:p w14:paraId="0AFEC5FF" w14:textId="77777777" w:rsidR="003B2FBA" w:rsidRPr="00B72469" w:rsidRDefault="003B2FBA" w:rsidP="0015045D">
      <w:pPr>
        <w:jc w:val="both"/>
        <w:rPr>
          <w:rFonts w:ascii="Times New Roman" w:hAnsi="Times New Roman" w:cs="Times New Roman"/>
          <w:sz w:val="24"/>
          <w:szCs w:val="20"/>
        </w:rPr>
      </w:pPr>
    </w:p>
    <w:p w14:paraId="0AFEC600" w14:textId="77777777" w:rsidR="003B2FBA" w:rsidRPr="00B72469" w:rsidRDefault="003B2FBA" w:rsidP="0015045D">
      <w:pPr>
        <w:jc w:val="both"/>
        <w:rPr>
          <w:rFonts w:ascii="Times New Roman" w:hAnsi="Times New Roman" w:cs="Times New Roman"/>
          <w:sz w:val="24"/>
          <w:szCs w:val="20"/>
        </w:rPr>
      </w:pPr>
    </w:p>
    <w:p w14:paraId="0AFEC601" w14:textId="77777777" w:rsidR="003B2FBA" w:rsidRPr="00B72469" w:rsidRDefault="003B2FBA" w:rsidP="0015045D">
      <w:pPr>
        <w:jc w:val="both"/>
        <w:rPr>
          <w:rFonts w:ascii="Times New Roman" w:hAnsi="Times New Roman" w:cs="Times New Roman"/>
          <w:sz w:val="24"/>
          <w:szCs w:val="20"/>
        </w:rPr>
      </w:pPr>
    </w:p>
    <w:p w14:paraId="0AFEC602" w14:textId="77777777" w:rsidR="003B2FBA" w:rsidRPr="00B72469" w:rsidRDefault="003B2FBA" w:rsidP="0015045D">
      <w:pPr>
        <w:jc w:val="both"/>
        <w:rPr>
          <w:rFonts w:ascii="Times New Roman" w:hAnsi="Times New Roman" w:cs="Times New Roman"/>
          <w:sz w:val="24"/>
          <w:szCs w:val="20"/>
        </w:rPr>
      </w:pPr>
    </w:p>
    <w:p w14:paraId="0AFEC603" w14:textId="77777777" w:rsidR="003B2FBA" w:rsidRPr="00B72469" w:rsidRDefault="003B2FBA" w:rsidP="0015045D">
      <w:pPr>
        <w:jc w:val="both"/>
        <w:rPr>
          <w:rFonts w:ascii="Times New Roman" w:hAnsi="Times New Roman" w:cs="Times New Roman"/>
          <w:sz w:val="24"/>
          <w:szCs w:val="20"/>
        </w:rPr>
      </w:pPr>
    </w:p>
    <w:p w14:paraId="0AFEC604" w14:textId="77777777" w:rsidR="003B2FBA" w:rsidRPr="00B72469" w:rsidRDefault="003B2FBA" w:rsidP="0015045D">
      <w:pPr>
        <w:jc w:val="both"/>
        <w:rPr>
          <w:rFonts w:ascii="Times New Roman" w:hAnsi="Times New Roman" w:cs="Times New Roman"/>
          <w:sz w:val="24"/>
          <w:szCs w:val="20"/>
        </w:rPr>
      </w:pPr>
    </w:p>
    <w:p w14:paraId="0AFEC605" w14:textId="77777777" w:rsidR="003B2FBA" w:rsidRPr="00B72469" w:rsidRDefault="003B2FBA" w:rsidP="0015045D">
      <w:pPr>
        <w:jc w:val="both"/>
        <w:rPr>
          <w:rFonts w:ascii="Times New Roman" w:hAnsi="Times New Roman" w:cs="Times New Roman"/>
          <w:sz w:val="24"/>
          <w:szCs w:val="20"/>
        </w:rPr>
      </w:pPr>
    </w:p>
    <w:p w14:paraId="0AFEC606" w14:textId="77777777" w:rsidR="003B2FBA" w:rsidRPr="00B72469" w:rsidRDefault="003B2FBA" w:rsidP="0015045D">
      <w:pPr>
        <w:jc w:val="both"/>
        <w:rPr>
          <w:rFonts w:ascii="Times New Roman" w:hAnsi="Times New Roman" w:cs="Times New Roman"/>
          <w:sz w:val="24"/>
          <w:szCs w:val="20"/>
        </w:rPr>
      </w:pPr>
    </w:p>
    <w:p w14:paraId="0AFEC607" w14:textId="77777777" w:rsidR="0015045D" w:rsidRPr="00B72469" w:rsidRDefault="0015045D" w:rsidP="0015045D">
      <w:pPr>
        <w:jc w:val="both"/>
        <w:rPr>
          <w:rFonts w:ascii="Times New Roman" w:hAnsi="Times New Roman" w:cs="Times New Roman"/>
          <w:sz w:val="24"/>
          <w:szCs w:val="20"/>
        </w:rPr>
      </w:pPr>
      <w:r w:rsidRPr="00B72469">
        <w:rPr>
          <w:rFonts w:ascii="Times New Roman" w:hAnsi="Times New Roman" w:cs="Times New Roman"/>
          <w:noProof/>
          <w:sz w:val="24"/>
          <w:szCs w:val="20"/>
        </w:rPr>
        <mc:AlternateContent>
          <mc:Choice Requires="wps">
            <w:drawing>
              <wp:anchor distT="0" distB="0" distL="114300" distR="114300" simplePos="0" relativeHeight="251719680" behindDoc="0" locked="0" layoutInCell="1" allowOverlap="1" wp14:anchorId="0AFED414" wp14:editId="0AFED415">
                <wp:simplePos x="0" y="0"/>
                <wp:positionH relativeFrom="column">
                  <wp:posOffset>-66136</wp:posOffset>
                </wp:positionH>
                <wp:positionV relativeFrom="paragraph">
                  <wp:posOffset>116145</wp:posOffset>
                </wp:positionV>
                <wp:extent cx="5727940" cy="4485736"/>
                <wp:effectExtent l="0" t="0" r="25400" b="10160"/>
                <wp:wrapNone/>
                <wp:docPr id="7100" name="Rectangle 7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7940" cy="4485736"/>
                        </a:xfrm>
                        <a:prstGeom prst="rect">
                          <a:avLst/>
                        </a:prstGeom>
                        <a:solidFill>
                          <a:srgbClr val="9BBB59">
                            <a:lumMod val="40000"/>
                            <a:lumOff val="60000"/>
                            <a:alpha val="21000"/>
                          </a:srgbClr>
                        </a:solidFill>
                        <a:ln w="25400" cap="flat" cmpd="sng" algn="ctr">
                          <a:solidFill>
                            <a:srgbClr val="C050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100" o:spid="_x0000_s1026" style="position:absolute;margin-left:-5.2pt;margin-top:9.15pt;width:451pt;height:353.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" fillcolor="#d7e4bd" strokecolor="#f2dcdb" strokeweight="2pt">
                <v:fill opacity="13878f"/>
                <v:path arrowok="t"/>
              </v:rect>
            </w:pict>
          </mc:Fallback>
        </mc:AlternateContent>
      </w:r>
    </w:p>
    <w:p w14:paraId="0AFEC608" w14:textId="77777777" w:rsidR="0015045D" w:rsidRPr="00B72469" w:rsidRDefault="0015045D" w:rsidP="0015045D">
      <w:pPr>
        <w:rPr>
          <w:rFonts w:ascii="Times New Roman" w:eastAsia="Liberation Mono" w:hAnsi="Times New Roman" w:cs="Times New Roman"/>
          <w:sz w:val="24"/>
          <w:szCs w:val="20"/>
        </w:rPr>
      </w:pPr>
      <w:r w:rsidRPr="00B72469">
        <w:rPr>
          <w:rFonts w:ascii="Times New Roman"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String getSensorDataUrl = "http://localhost:8080/sensorcloud/restful-services/sgxservice/getSensor/data/"+senId;</w:t>
      </w:r>
    </w:p>
    <w:p w14:paraId="0AFEC609"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
    <w:p w14:paraId="0AFEC60A"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ClientRequest getSenDataReq = </w:t>
      </w:r>
      <w:r w:rsidRPr="00B72469">
        <w:rPr>
          <w:rFonts w:ascii="Times New Roman" w:eastAsia="Liberation Mono" w:hAnsi="Times New Roman" w:cs="Times New Roman"/>
          <w:b/>
          <w:bCs/>
          <w:sz w:val="24"/>
          <w:szCs w:val="20"/>
        </w:rPr>
        <w:t>new</w:t>
      </w:r>
      <w:r w:rsidRPr="00B72469">
        <w:rPr>
          <w:rFonts w:ascii="Times New Roman" w:eastAsia="Liberation Mono" w:hAnsi="Times New Roman" w:cs="Times New Roman"/>
          <w:sz w:val="24"/>
          <w:szCs w:val="20"/>
        </w:rPr>
        <w:t xml:space="preserve"> </w:t>
      </w:r>
      <w:proofErr w:type="gramStart"/>
      <w:r w:rsidRPr="00B72469">
        <w:rPr>
          <w:rFonts w:ascii="Times New Roman" w:eastAsia="Liberation Mono" w:hAnsi="Times New Roman" w:cs="Times New Roman"/>
          <w:sz w:val="24"/>
          <w:szCs w:val="20"/>
        </w:rPr>
        <w:t>ClientRequest(</w:t>
      </w:r>
      <w:proofErr w:type="gramEnd"/>
      <w:r w:rsidRPr="00B72469">
        <w:rPr>
          <w:rFonts w:ascii="Times New Roman" w:eastAsia="Liberation Mono" w:hAnsi="Times New Roman" w:cs="Times New Roman"/>
          <w:sz w:val="24"/>
          <w:szCs w:val="20"/>
        </w:rPr>
        <w:t>getSensorDataUrl);</w:t>
      </w:r>
    </w:p>
    <w:p w14:paraId="0AFEC60B"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getSenDataReq.accept(</w:t>
      </w:r>
      <w:proofErr w:type="gramEnd"/>
      <w:r w:rsidRPr="00B72469">
        <w:rPr>
          <w:rFonts w:ascii="Times New Roman" w:eastAsia="Liberation Mono" w:hAnsi="Times New Roman" w:cs="Times New Roman"/>
          <w:sz w:val="24"/>
          <w:szCs w:val="20"/>
        </w:rPr>
        <w:t xml:space="preserve">"application/xml");  </w:t>
      </w:r>
    </w:p>
    <w:p w14:paraId="0AFEC60C"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lastRenderedPageBreak/>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ClientResponse&lt;String&gt; getSenDataResp = </w:t>
      </w:r>
      <w:r w:rsidRPr="00B72469">
        <w:rPr>
          <w:rFonts w:ascii="Times New Roman" w:eastAsia="Liberation Mono" w:hAnsi="Times New Roman" w:cs="Times New Roman"/>
          <w:b/>
          <w:bCs/>
          <w:sz w:val="24"/>
          <w:szCs w:val="20"/>
        </w:rPr>
        <w:t>null</w:t>
      </w:r>
      <w:r w:rsidRPr="00B72469">
        <w:rPr>
          <w:rFonts w:ascii="Times New Roman" w:eastAsia="Liberation Mono" w:hAnsi="Times New Roman" w:cs="Times New Roman"/>
          <w:sz w:val="24"/>
          <w:szCs w:val="20"/>
        </w:rPr>
        <w:t>;</w:t>
      </w:r>
    </w:p>
    <w:p w14:paraId="0AFEC60D"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b/>
          <w:bCs/>
          <w:sz w:val="24"/>
          <w:szCs w:val="20"/>
        </w:rPr>
        <w:t>try</w:t>
      </w:r>
      <w:proofErr w:type="gramEnd"/>
      <w:r w:rsidRPr="00B72469">
        <w:rPr>
          <w:rFonts w:ascii="Times New Roman" w:eastAsia="Liberation Mono" w:hAnsi="Times New Roman" w:cs="Times New Roman"/>
          <w:sz w:val="24"/>
          <w:szCs w:val="20"/>
        </w:rPr>
        <w:t xml:space="preserve"> {</w:t>
      </w:r>
    </w:p>
    <w:p w14:paraId="0AFEC60E"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getSenDataResp</w:t>
      </w:r>
      <w:proofErr w:type="gramEnd"/>
      <w:r w:rsidRPr="00B72469">
        <w:rPr>
          <w:rFonts w:ascii="Times New Roman" w:eastAsia="Liberation Mono" w:hAnsi="Times New Roman" w:cs="Times New Roman"/>
          <w:sz w:val="24"/>
          <w:szCs w:val="20"/>
        </w:rPr>
        <w:t xml:space="preserve"> = getSenDataReq.get(String.</w:t>
      </w:r>
      <w:r w:rsidRPr="00B72469">
        <w:rPr>
          <w:rFonts w:ascii="Times New Roman" w:eastAsia="Liberation Mono" w:hAnsi="Times New Roman" w:cs="Times New Roman"/>
          <w:b/>
          <w:bCs/>
          <w:sz w:val="24"/>
          <w:szCs w:val="20"/>
        </w:rPr>
        <w:t>class</w:t>
      </w:r>
      <w:r w:rsidRPr="00B72469">
        <w:rPr>
          <w:rFonts w:ascii="Times New Roman" w:eastAsia="Liberation Mono" w:hAnsi="Times New Roman" w:cs="Times New Roman"/>
          <w:sz w:val="24"/>
          <w:szCs w:val="20"/>
        </w:rPr>
        <w:t>);</w:t>
      </w:r>
    </w:p>
    <w:p w14:paraId="0AFEC60F"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 </w:t>
      </w:r>
      <w:r w:rsidRPr="00B72469">
        <w:rPr>
          <w:rFonts w:ascii="Times New Roman" w:eastAsia="Liberation Mono" w:hAnsi="Times New Roman" w:cs="Times New Roman"/>
          <w:b/>
          <w:bCs/>
          <w:sz w:val="24"/>
          <w:szCs w:val="20"/>
        </w:rPr>
        <w:t>catch</w:t>
      </w:r>
      <w:r w:rsidRPr="00B72469">
        <w:rPr>
          <w:rFonts w:ascii="Times New Roman" w:eastAsia="Liberation Mono" w:hAnsi="Times New Roman" w:cs="Times New Roman"/>
          <w:sz w:val="24"/>
          <w:szCs w:val="20"/>
        </w:rPr>
        <w:t xml:space="preserve"> (Exception e) {</w:t>
      </w:r>
    </w:p>
    <w:p w14:paraId="0AFEC610"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e.printStackTrace(</w:t>
      </w:r>
      <w:proofErr w:type="gramEnd"/>
      <w:r w:rsidRPr="00B72469">
        <w:rPr>
          <w:rFonts w:ascii="Times New Roman" w:eastAsia="Liberation Mono" w:hAnsi="Times New Roman" w:cs="Times New Roman"/>
          <w:sz w:val="24"/>
          <w:szCs w:val="20"/>
        </w:rPr>
        <w:t>);</w:t>
      </w:r>
    </w:p>
    <w:p w14:paraId="0AFEC611"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 </w:t>
      </w:r>
    </w:p>
    <w:p w14:paraId="0AFEC612" w14:textId="77777777" w:rsidR="0015045D" w:rsidRPr="00B72469" w:rsidRDefault="0015045D" w:rsidP="0015045D">
      <w:pPr>
        <w:autoSpaceDE w:val="0"/>
        <w:rPr>
          <w:rFonts w:ascii="Times New Roman" w:eastAsia="Liberation Mono" w:hAnsi="Times New Roman" w:cs="Times New Roman"/>
          <w:sz w:val="24"/>
          <w:szCs w:val="20"/>
        </w:rPr>
      </w:pPr>
    </w:p>
    <w:p w14:paraId="0AFEC613"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String getSenDataRespString = </w:t>
      </w:r>
      <w:proofErr w:type="gramStart"/>
      <w:r w:rsidRPr="00B72469">
        <w:rPr>
          <w:rFonts w:ascii="Times New Roman" w:eastAsia="Liberation Mono" w:hAnsi="Times New Roman" w:cs="Times New Roman"/>
          <w:sz w:val="24"/>
          <w:szCs w:val="20"/>
        </w:rPr>
        <w:t>getSenDataResp.getEntity(</w:t>
      </w:r>
      <w:proofErr w:type="gramEnd"/>
      <w:r w:rsidRPr="00B72469">
        <w:rPr>
          <w:rFonts w:ascii="Times New Roman" w:eastAsia="Liberation Mono" w:hAnsi="Times New Roman" w:cs="Times New Roman"/>
          <w:sz w:val="24"/>
          <w:szCs w:val="20"/>
        </w:rPr>
        <w:t>);</w:t>
      </w:r>
    </w:p>
    <w:p w14:paraId="0AFEC614"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00E712AF" w:rsidRPr="00B72469">
        <w:rPr>
          <w:rFonts w:ascii="Times New Roman" w:eastAsia="Liberation Mono" w:hAnsi="Times New Roman" w:cs="Times New Roman"/>
          <w:sz w:val="24"/>
          <w:szCs w:val="20"/>
        </w:rPr>
        <w:t>Snippet 3</w:t>
      </w:r>
    </w:p>
    <w:p w14:paraId="0AFEC615"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
    <w:p w14:paraId="0AFEC616" w14:textId="77777777" w:rsidR="0015045D" w:rsidRPr="00B72469" w:rsidRDefault="0015045D" w:rsidP="0015045D">
      <w:pPr>
        <w:autoSpaceDE w:val="0"/>
        <w:rPr>
          <w:rFonts w:ascii="Times New Roman" w:hAnsi="Times New Roman" w:cs="Times New Roman"/>
          <w:sz w:val="24"/>
          <w:szCs w:val="20"/>
        </w:rPr>
      </w:pPr>
    </w:p>
    <w:p w14:paraId="0AFEC617" w14:textId="77777777" w:rsidR="0015045D" w:rsidRPr="00B72469" w:rsidRDefault="0015045D" w:rsidP="0015045D">
      <w:pPr>
        <w:autoSpaceDE w:val="0"/>
        <w:jc w:val="both"/>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t xml:space="preserve">Here, the senId represents the id of the sensor. A typical repose from twitter sensor would look like one shown in Snippet 4. The data that we obtain from the sensor depends on the type the sensor. </w:t>
      </w:r>
      <w:proofErr w:type="gramStart"/>
      <w:r w:rsidRPr="00B72469">
        <w:rPr>
          <w:rFonts w:ascii="Times New Roman" w:eastAsia="Liberation Mono" w:hAnsi="Times New Roman" w:cs="Times New Roman"/>
          <w:sz w:val="24"/>
          <w:szCs w:val="20"/>
        </w:rPr>
        <w:t>In other words the implementation of the SensorData class for the sensor and annotations.</w:t>
      </w:r>
      <w:proofErr w:type="gramEnd"/>
    </w:p>
    <w:p w14:paraId="0AFEC618" w14:textId="77777777" w:rsidR="0015045D" w:rsidRPr="00B72469" w:rsidRDefault="0015045D" w:rsidP="0015045D">
      <w:pPr>
        <w:autoSpaceDE w:val="0"/>
        <w:jc w:val="both"/>
        <w:rPr>
          <w:rFonts w:ascii="Times New Roman" w:eastAsia="Liberation Mono" w:hAnsi="Times New Roman" w:cs="Times New Roman"/>
          <w:sz w:val="24"/>
          <w:szCs w:val="20"/>
        </w:rPr>
      </w:pPr>
    </w:p>
    <w:p w14:paraId="0AFEC619" w14:textId="77777777" w:rsidR="0015045D" w:rsidRPr="00B72469" w:rsidRDefault="0015045D" w:rsidP="0015045D">
      <w:pPr>
        <w:autoSpaceDE w:val="0"/>
        <w:jc w:val="both"/>
        <w:rPr>
          <w:rFonts w:ascii="Times New Roman" w:eastAsia="Liberation Mono" w:hAnsi="Times New Roman" w:cs="Times New Roman"/>
          <w:sz w:val="24"/>
          <w:szCs w:val="20"/>
        </w:rPr>
      </w:pPr>
    </w:p>
    <w:p w14:paraId="0AFEC61A" w14:textId="77777777" w:rsidR="0015045D" w:rsidRPr="00B72469" w:rsidRDefault="0015045D" w:rsidP="0015045D">
      <w:pPr>
        <w:autoSpaceDE w:val="0"/>
        <w:jc w:val="both"/>
        <w:rPr>
          <w:rFonts w:ascii="Times New Roman" w:eastAsia="Liberation Mono" w:hAnsi="Times New Roman" w:cs="Times New Roman"/>
          <w:sz w:val="24"/>
          <w:szCs w:val="20"/>
        </w:rPr>
      </w:pPr>
    </w:p>
    <w:p w14:paraId="0AFEC61B" w14:textId="77777777" w:rsidR="0015045D" w:rsidRPr="00B72469" w:rsidRDefault="0015045D" w:rsidP="0015045D">
      <w:pPr>
        <w:autoSpaceDE w:val="0"/>
        <w:jc w:val="both"/>
        <w:rPr>
          <w:rFonts w:ascii="Times New Roman" w:eastAsia="Liberation Mono" w:hAnsi="Times New Roman" w:cs="Times New Roman"/>
          <w:sz w:val="24"/>
          <w:szCs w:val="20"/>
        </w:rPr>
      </w:pPr>
    </w:p>
    <w:p w14:paraId="0AFEC61C" w14:textId="77777777" w:rsidR="003B2FBA" w:rsidRPr="00B72469" w:rsidRDefault="003B2FBA" w:rsidP="0015045D">
      <w:pPr>
        <w:autoSpaceDE w:val="0"/>
        <w:jc w:val="both"/>
        <w:rPr>
          <w:rFonts w:ascii="Times New Roman" w:eastAsia="Liberation Mono" w:hAnsi="Times New Roman" w:cs="Times New Roman"/>
          <w:sz w:val="24"/>
          <w:szCs w:val="20"/>
        </w:rPr>
      </w:pPr>
    </w:p>
    <w:p w14:paraId="0AFEC61D"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noProof/>
          <w:sz w:val="24"/>
          <w:szCs w:val="20"/>
        </w:rPr>
        <mc:AlternateContent>
          <mc:Choice Requires="wps">
            <w:drawing>
              <wp:anchor distT="0" distB="0" distL="114300" distR="114300" simplePos="0" relativeHeight="251720704" behindDoc="0" locked="0" layoutInCell="1" allowOverlap="1" wp14:anchorId="0AFED416" wp14:editId="0AFED417">
                <wp:simplePos x="0" y="0"/>
                <wp:positionH relativeFrom="column">
                  <wp:posOffset>-14377</wp:posOffset>
                </wp:positionH>
                <wp:positionV relativeFrom="paragraph">
                  <wp:posOffset>89379</wp:posOffset>
                </wp:positionV>
                <wp:extent cx="5607169" cy="2967487"/>
                <wp:effectExtent l="0" t="0" r="12700" b="23495"/>
                <wp:wrapNone/>
                <wp:docPr id="7099" name="Rectangle 70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7169" cy="2967487"/>
                        </a:xfrm>
                        <a:prstGeom prst="rect">
                          <a:avLst/>
                        </a:prstGeom>
                        <a:solidFill>
                          <a:srgbClr val="9BBB59">
                            <a:lumMod val="40000"/>
                            <a:lumOff val="60000"/>
                            <a:alpha val="21000"/>
                          </a:srgbClr>
                        </a:solidFill>
                        <a:ln w="25400" cap="flat" cmpd="sng" algn="ctr">
                          <a:solidFill>
                            <a:srgbClr val="C050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99" o:spid="_x0000_s1026" style="position:absolute;margin-left:-1.15pt;margin-top:7.05pt;width:441.5pt;height:233.6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" fillcolor="#d7e4bd" strokecolor="#f2dcdb" strokeweight="2pt">
                <v:fill opacity="13878f"/>
                <v:path arrowok="t"/>
              </v:rect>
            </w:pict>
          </mc:Fallback>
        </mc:AlternateContent>
      </w:r>
    </w:p>
    <w:p w14:paraId="0AFEC61E"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t>&lt;TwitterSensorData&gt;</w:t>
      </w:r>
    </w:p>
    <w:p w14:paraId="0AFEC61F"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timestamp</w:t>
      </w:r>
      <w:proofErr w:type="gramEnd"/>
      <w:r w:rsidRPr="00B72469">
        <w:rPr>
          <w:rFonts w:ascii="Times New Roman" w:eastAsia="Liberation Mono" w:hAnsi="Times New Roman" w:cs="Times New Roman"/>
          <w:sz w:val="24"/>
          <w:szCs w:val="20"/>
        </w:rPr>
        <w:t>&gt;</w:t>
      </w:r>
    </w:p>
    <w:p w14:paraId="0AFEC620"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1334756772925</w:t>
      </w:r>
    </w:p>
    <w:p w14:paraId="0AFEC621"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timestamp&gt;</w:t>
      </w:r>
    </w:p>
    <w:p w14:paraId="0AFEC622"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feed</w:t>
      </w:r>
      <w:proofErr w:type="gramEnd"/>
      <w:r w:rsidRPr="00B72469">
        <w:rPr>
          <w:rFonts w:ascii="Times New Roman" w:eastAsia="Liberation Mono" w:hAnsi="Times New Roman" w:cs="Times New Roman"/>
          <w:sz w:val="24"/>
          <w:szCs w:val="20"/>
        </w:rPr>
        <w:t>&gt;</w:t>
      </w:r>
    </w:p>
    <w:p w14:paraId="0AFEC623"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wandy_onedy-done </w:t>
      </w:r>
      <w:proofErr w:type="gramStart"/>
      <w:r w:rsidRPr="00B72469">
        <w:rPr>
          <w:rFonts w:ascii="Times New Roman" w:eastAsia="Liberation Mono" w:hAnsi="Times New Roman" w:cs="Times New Roman"/>
          <w:sz w:val="24"/>
          <w:szCs w:val="20"/>
        </w:rPr>
        <w:t>Gilr,..</w:t>
      </w:r>
      <w:proofErr w:type="gramEnd"/>
      <w:r w:rsidRPr="00B72469">
        <w:rPr>
          <w:rFonts w:ascii="Times New Roman" w:eastAsia="Liberation Mono" w:hAnsi="Times New Roman" w:cs="Times New Roman"/>
          <w:sz w:val="24"/>
          <w:szCs w:val="20"/>
        </w:rPr>
        <w:t xml:space="preserve"> RT @bhy_abhy @wandy_</w:t>
      </w:r>
      <w:proofErr w:type="gramStart"/>
      <w:r w:rsidRPr="00B72469">
        <w:rPr>
          <w:rFonts w:ascii="Times New Roman" w:eastAsia="Liberation Mono" w:hAnsi="Times New Roman" w:cs="Times New Roman"/>
          <w:sz w:val="24"/>
          <w:szCs w:val="20"/>
        </w:rPr>
        <w:t>onedy :</w:t>
      </w:r>
      <w:proofErr w:type="gramEnd"/>
      <w:r w:rsidRPr="00B72469">
        <w:rPr>
          <w:rFonts w:ascii="Times New Roman" w:eastAsia="Liberation Mono" w:hAnsi="Times New Roman" w:cs="Times New Roman"/>
          <w:sz w:val="24"/>
          <w:szCs w:val="20"/>
        </w:rPr>
        <w:t xml:space="preserve"> follback </w:t>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masbro ;) </w:t>
      </w:r>
    </w:p>
    <w:p w14:paraId="0AFEC624"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lastRenderedPageBreak/>
        <w:tab/>
      </w:r>
      <w:r w:rsidRPr="00B72469">
        <w:rPr>
          <w:rFonts w:ascii="Times New Roman" w:eastAsia="Liberation Mono" w:hAnsi="Times New Roman" w:cs="Times New Roman"/>
          <w:sz w:val="24"/>
          <w:szCs w:val="20"/>
        </w:rPr>
        <w:tab/>
        <w:t>&lt;/feed&gt;</w:t>
      </w:r>
    </w:p>
    <w:p w14:paraId="0AFEC625"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t>&lt;/TwitterSensorData&gt;</w:t>
      </w:r>
    </w:p>
    <w:p w14:paraId="0AFEC626"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Snippet 4.</w:t>
      </w:r>
      <w:proofErr w:type="gramEnd"/>
    </w:p>
    <w:p w14:paraId="0AFEC627" w14:textId="77777777" w:rsidR="0015045D" w:rsidRPr="00B72469" w:rsidRDefault="0015045D" w:rsidP="0015045D">
      <w:pPr>
        <w:autoSpaceDE w:val="0"/>
        <w:rPr>
          <w:rFonts w:ascii="Times New Roman" w:hAnsi="Times New Roman" w:cs="Times New Roman"/>
          <w:sz w:val="24"/>
          <w:szCs w:val="20"/>
        </w:rPr>
      </w:pPr>
    </w:p>
    <w:p w14:paraId="0AFEC628" w14:textId="77777777" w:rsidR="0015045D" w:rsidRPr="00B72469" w:rsidRDefault="0015045D" w:rsidP="0015045D">
      <w:pPr>
        <w:autoSpaceDE w:val="0"/>
        <w:jc w:val="both"/>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t xml:space="preserve">In addition to retrieving data from the sensor, the sensor cloud rest service allows one to pass control messages to the sensor. Snippet 5 depicts a code snippet that shows how the put request can be passed. The &lt;sensor control&gt; is a message in xml format. It contains the control id and the </w:t>
      </w:r>
    </w:p>
    <w:p w14:paraId="0AFEC629" w14:textId="77777777" w:rsidR="0015045D" w:rsidRPr="00B72469" w:rsidRDefault="0015045D" w:rsidP="0015045D">
      <w:pPr>
        <w:autoSpaceDE w:val="0"/>
        <w:jc w:val="both"/>
        <w:rPr>
          <w:rFonts w:ascii="Times New Roman" w:eastAsia="Liberation Mono" w:hAnsi="Times New Roman" w:cs="Times New Roman"/>
          <w:sz w:val="24"/>
          <w:szCs w:val="20"/>
        </w:rPr>
      </w:pPr>
      <w:proofErr w:type="gramStart"/>
      <w:r w:rsidRPr="00B72469">
        <w:rPr>
          <w:rFonts w:ascii="Times New Roman" w:eastAsia="Liberation Mono" w:hAnsi="Times New Roman" w:cs="Times New Roman"/>
          <w:sz w:val="24"/>
          <w:szCs w:val="20"/>
        </w:rPr>
        <w:t>parameters</w:t>
      </w:r>
      <w:proofErr w:type="gramEnd"/>
      <w:r w:rsidRPr="00B72469">
        <w:rPr>
          <w:rFonts w:ascii="Times New Roman" w:eastAsia="Liberation Mono" w:hAnsi="Times New Roman" w:cs="Times New Roman"/>
          <w:sz w:val="24"/>
          <w:szCs w:val="20"/>
        </w:rPr>
        <w:t xml:space="preserve"> that a client would like to pass to the sensor. After passing the control message to the sensor, client can get sensor data by the method described in last paragraph.</w:t>
      </w:r>
    </w:p>
    <w:p w14:paraId="0AFEC62A"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
    <w:p w14:paraId="0AFEC62B" w14:textId="77777777" w:rsidR="0015045D" w:rsidRPr="00B72469" w:rsidRDefault="0015045D" w:rsidP="0015045D">
      <w:pPr>
        <w:autoSpaceDE w:val="0"/>
        <w:rPr>
          <w:rFonts w:ascii="Times New Roman" w:hAnsi="Times New Roman" w:cs="Times New Roman"/>
          <w:sz w:val="24"/>
          <w:szCs w:val="20"/>
        </w:rPr>
      </w:pPr>
    </w:p>
    <w:p w14:paraId="0AFEC62C" w14:textId="77777777" w:rsidR="0015045D" w:rsidRPr="00B72469" w:rsidRDefault="0015045D" w:rsidP="0015045D">
      <w:pPr>
        <w:autoSpaceDE w:val="0"/>
        <w:rPr>
          <w:rFonts w:ascii="Times New Roman" w:hAnsi="Times New Roman" w:cs="Times New Roman"/>
          <w:sz w:val="24"/>
          <w:szCs w:val="20"/>
        </w:rPr>
      </w:pPr>
    </w:p>
    <w:p w14:paraId="0AFEC62D" w14:textId="77777777" w:rsidR="0015045D" w:rsidRPr="00B72469" w:rsidRDefault="0015045D" w:rsidP="0015045D">
      <w:pPr>
        <w:autoSpaceDE w:val="0"/>
        <w:rPr>
          <w:rFonts w:ascii="Times New Roman" w:hAnsi="Times New Roman" w:cs="Times New Roman"/>
          <w:sz w:val="24"/>
          <w:szCs w:val="20"/>
        </w:rPr>
      </w:pPr>
    </w:p>
    <w:p w14:paraId="0AFEC62E" w14:textId="77777777" w:rsidR="0015045D" w:rsidRPr="00B72469" w:rsidRDefault="0015045D" w:rsidP="0015045D">
      <w:pPr>
        <w:autoSpaceDE w:val="0"/>
        <w:rPr>
          <w:rFonts w:ascii="Times New Roman" w:hAnsi="Times New Roman" w:cs="Times New Roman"/>
          <w:sz w:val="24"/>
          <w:szCs w:val="20"/>
        </w:rPr>
      </w:pPr>
    </w:p>
    <w:p w14:paraId="0AFEC62F" w14:textId="77777777" w:rsidR="0015045D" w:rsidRPr="00B72469" w:rsidRDefault="0015045D" w:rsidP="0015045D">
      <w:pPr>
        <w:autoSpaceDE w:val="0"/>
        <w:rPr>
          <w:rFonts w:ascii="Times New Roman" w:hAnsi="Times New Roman" w:cs="Times New Roman"/>
          <w:sz w:val="24"/>
          <w:szCs w:val="20"/>
        </w:rPr>
      </w:pPr>
    </w:p>
    <w:p w14:paraId="0AFEC630" w14:textId="77777777" w:rsidR="0015045D" w:rsidRPr="00B72469" w:rsidRDefault="0015045D" w:rsidP="0015045D">
      <w:pPr>
        <w:autoSpaceDE w:val="0"/>
        <w:rPr>
          <w:rFonts w:ascii="Times New Roman" w:hAnsi="Times New Roman" w:cs="Times New Roman"/>
          <w:sz w:val="24"/>
          <w:szCs w:val="20"/>
        </w:rPr>
      </w:pPr>
    </w:p>
    <w:p w14:paraId="0AFEC631" w14:textId="77777777" w:rsidR="0015045D" w:rsidRPr="00B72469" w:rsidRDefault="0015045D" w:rsidP="0015045D">
      <w:pPr>
        <w:autoSpaceDE w:val="0"/>
        <w:rPr>
          <w:rFonts w:ascii="Times New Roman" w:hAnsi="Times New Roman" w:cs="Times New Roman"/>
          <w:sz w:val="24"/>
          <w:szCs w:val="20"/>
        </w:rPr>
      </w:pPr>
    </w:p>
    <w:p w14:paraId="0AFEC632" w14:textId="77777777" w:rsidR="0015045D" w:rsidRPr="00B72469" w:rsidRDefault="0015045D" w:rsidP="0015045D">
      <w:pPr>
        <w:autoSpaceDE w:val="0"/>
        <w:rPr>
          <w:rFonts w:ascii="Times New Roman" w:hAnsi="Times New Roman" w:cs="Times New Roman"/>
          <w:sz w:val="24"/>
          <w:szCs w:val="20"/>
        </w:rPr>
      </w:pPr>
    </w:p>
    <w:p w14:paraId="0AFEC633" w14:textId="77777777" w:rsidR="0015045D" w:rsidRPr="00B72469" w:rsidRDefault="0015045D" w:rsidP="0015045D">
      <w:pPr>
        <w:autoSpaceDE w:val="0"/>
        <w:rPr>
          <w:rFonts w:ascii="Times New Roman" w:hAnsi="Times New Roman" w:cs="Times New Roman"/>
          <w:sz w:val="24"/>
          <w:szCs w:val="20"/>
        </w:rPr>
      </w:pPr>
    </w:p>
    <w:p w14:paraId="0AFEC634"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noProof/>
          <w:sz w:val="24"/>
          <w:szCs w:val="20"/>
        </w:rPr>
        <mc:AlternateContent>
          <mc:Choice Requires="wps">
            <w:drawing>
              <wp:anchor distT="0" distB="0" distL="114300" distR="114300" simplePos="0" relativeHeight="251721728" behindDoc="0" locked="0" layoutInCell="1" allowOverlap="1" wp14:anchorId="0AFED418" wp14:editId="0AFED419">
                <wp:simplePos x="0" y="0"/>
                <wp:positionH relativeFrom="column">
                  <wp:posOffset>-66136</wp:posOffset>
                </wp:positionH>
                <wp:positionV relativeFrom="paragraph">
                  <wp:posOffset>89379</wp:posOffset>
                </wp:positionV>
                <wp:extent cx="5417389" cy="6469812"/>
                <wp:effectExtent l="0" t="0" r="12065" b="26670"/>
                <wp:wrapNone/>
                <wp:docPr id="7098" name="Rectangle 70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17389" cy="6469812"/>
                        </a:xfrm>
                        <a:prstGeom prst="rect">
                          <a:avLst/>
                        </a:prstGeom>
                        <a:solidFill>
                          <a:srgbClr val="9BBB59">
                            <a:lumMod val="40000"/>
                            <a:lumOff val="60000"/>
                            <a:alpha val="21000"/>
                          </a:srgbClr>
                        </a:solidFill>
                        <a:ln w="25400" cap="flat" cmpd="sng" algn="ctr">
                          <a:solidFill>
                            <a:srgbClr val="C050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98" o:spid="_x0000_s1026" style="position:absolute;margin-left:-5.2pt;margin-top:7.05pt;width:426.55pt;height:509.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" fillcolor="#d7e4bd" strokecolor="#f2dcdb" strokeweight="2pt">
                <v:fill opacity="13878f"/>
                <v:path arrowok="t"/>
              </v:rect>
            </w:pict>
          </mc:Fallback>
        </mc:AlternateContent>
      </w:r>
      <w:r w:rsidRPr="00B72469">
        <w:rPr>
          <w:rFonts w:ascii="Times New Roman" w:eastAsia="Liberation Mono" w:hAnsi="Times New Roman" w:cs="Times New Roman"/>
          <w:sz w:val="24"/>
          <w:szCs w:val="20"/>
        </w:rPr>
        <w:tab/>
      </w:r>
    </w:p>
    <w:p w14:paraId="0AFEC635"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String putControlUrl = "http://localhost:8080/sensorcloud/restful-services/sgxservice/putSensor/control/"+twSenId;</w:t>
      </w:r>
    </w:p>
    <w:p w14:paraId="0AFEC636"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ClientRequest putRequest = </w:t>
      </w:r>
      <w:r w:rsidRPr="00B72469">
        <w:rPr>
          <w:rFonts w:ascii="Times New Roman" w:eastAsia="Liberation Mono" w:hAnsi="Times New Roman" w:cs="Times New Roman"/>
          <w:b/>
          <w:bCs/>
          <w:sz w:val="24"/>
          <w:szCs w:val="20"/>
        </w:rPr>
        <w:t>new</w:t>
      </w:r>
      <w:r w:rsidRPr="00B72469">
        <w:rPr>
          <w:rFonts w:ascii="Times New Roman" w:eastAsia="Liberation Mono" w:hAnsi="Times New Roman" w:cs="Times New Roman"/>
          <w:sz w:val="24"/>
          <w:szCs w:val="20"/>
        </w:rPr>
        <w:t xml:space="preserve"> </w:t>
      </w:r>
      <w:proofErr w:type="gramStart"/>
      <w:r w:rsidRPr="00B72469">
        <w:rPr>
          <w:rFonts w:ascii="Times New Roman" w:eastAsia="Liberation Mono" w:hAnsi="Times New Roman" w:cs="Times New Roman"/>
          <w:sz w:val="24"/>
          <w:szCs w:val="20"/>
        </w:rPr>
        <w:t>ClientRequest(</w:t>
      </w:r>
      <w:proofErr w:type="gramEnd"/>
      <w:r w:rsidRPr="00B72469">
        <w:rPr>
          <w:rFonts w:ascii="Times New Roman" w:eastAsia="Liberation Mono" w:hAnsi="Times New Roman" w:cs="Times New Roman"/>
          <w:sz w:val="24"/>
          <w:szCs w:val="20"/>
        </w:rPr>
        <w:t>putControlUrl);</w:t>
      </w:r>
    </w:p>
    <w:p w14:paraId="0AFEC637"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StringBuilder putReqBody = </w:t>
      </w:r>
      <w:r w:rsidRPr="00B72469">
        <w:rPr>
          <w:rFonts w:ascii="Times New Roman" w:eastAsia="Liberation Mono" w:hAnsi="Times New Roman" w:cs="Times New Roman"/>
          <w:b/>
          <w:bCs/>
          <w:sz w:val="24"/>
          <w:szCs w:val="20"/>
        </w:rPr>
        <w:t>new</w:t>
      </w:r>
      <w:r w:rsidRPr="00B72469">
        <w:rPr>
          <w:rFonts w:ascii="Times New Roman" w:eastAsia="Liberation Mono" w:hAnsi="Times New Roman" w:cs="Times New Roman"/>
          <w:sz w:val="24"/>
          <w:szCs w:val="20"/>
        </w:rPr>
        <w:t xml:space="preserve"> </w:t>
      </w:r>
      <w:proofErr w:type="gramStart"/>
      <w:r w:rsidRPr="00B72469">
        <w:rPr>
          <w:rFonts w:ascii="Times New Roman" w:eastAsia="Liberation Mono" w:hAnsi="Times New Roman" w:cs="Times New Roman"/>
          <w:sz w:val="24"/>
          <w:szCs w:val="20"/>
        </w:rPr>
        <w:t>StringBuilder(</w:t>
      </w:r>
      <w:proofErr w:type="gramEnd"/>
      <w:r w:rsidRPr="00B72469">
        <w:rPr>
          <w:rFonts w:ascii="Times New Roman" w:eastAsia="Liberation Mono" w:hAnsi="Times New Roman" w:cs="Times New Roman"/>
          <w:sz w:val="24"/>
          <w:szCs w:val="20"/>
        </w:rPr>
        <w:t>);</w:t>
      </w:r>
    </w:p>
    <w:p w14:paraId="0AFEC638" w14:textId="77777777" w:rsidR="0015045D" w:rsidRPr="00B72469" w:rsidRDefault="0015045D" w:rsidP="0015045D">
      <w:pPr>
        <w:autoSpaceDE w:val="0"/>
        <w:rPr>
          <w:rFonts w:ascii="Times New Roman" w:eastAsia="Liberation Mono" w:hAnsi="Times New Roman" w:cs="Times New Roman"/>
          <w:sz w:val="24"/>
          <w:szCs w:val="20"/>
        </w:rPr>
      </w:pPr>
    </w:p>
    <w:p w14:paraId="0AFEC639"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putReqBody.append(</w:t>
      </w:r>
      <w:proofErr w:type="gramEnd"/>
      <w:r w:rsidRPr="00B72469">
        <w:rPr>
          <w:rFonts w:ascii="Times New Roman" w:eastAsia="Liberation Mono" w:hAnsi="Times New Roman" w:cs="Times New Roman"/>
          <w:sz w:val="24"/>
          <w:szCs w:val="20"/>
        </w:rPr>
        <w:t>"&lt;sensorcontrol&gt;");</w:t>
      </w:r>
    </w:p>
    <w:p w14:paraId="0AFEC63A"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putReqBody.append(</w:t>
      </w:r>
      <w:proofErr w:type="gramEnd"/>
      <w:r w:rsidRPr="00B72469">
        <w:rPr>
          <w:rFonts w:ascii="Times New Roman" w:eastAsia="Liberation Mono" w:hAnsi="Times New Roman" w:cs="Times New Roman"/>
          <w:sz w:val="24"/>
          <w:szCs w:val="20"/>
        </w:rPr>
        <w:t>"&lt;controlId&gt;0&lt;/controlId&gt;");</w:t>
      </w:r>
    </w:p>
    <w:p w14:paraId="0AFEC63B"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lastRenderedPageBreak/>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putReqBody.append(</w:t>
      </w:r>
      <w:proofErr w:type="gramEnd"/>
      <w:r w:rsidRPr="00B72469">
        <w:rPr>
          <w:rFonts w:ascii="Times New Roman" w:eastAsia="Liberation Mono" w:hAnsi="Times New Roman" w:cs="Times New Roman"/>
          <w:sz w:val="24"/>
          <w:szCs w:val="20"/>
        </w:rPr>
        <w:t>"&lt;params&gt;"+input+"&lt;/params&gt;");</w:t>
      </w:r>
    </w:p>
    <w:p w14:paraId="0AFEC63C"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putReqBody.append(</w:t>
      </w:r>
      <w:proofErr w:type="gramEnd"/>
      <w:r w:rsidRPr="00B72469">
        <w:rPr>
          <w:rFonts w:ascii="Times New Roman" w:eastAsia="Liberation Mono" w:hAnsi="Times New Roman" w:cs="Times New Roman"/>
          <w:sz w:val="24"/>
          <w:szCs w:val="20"/>
        </w:rPr>
        <w:t>"&lt;/sensorcontrol&gt;");</w:t>
      </w:r>
    </w:p>
    <w:p w14:paraId="0AFEC63D" w14:textId="77777777" w:rsidR="0015045D" w:rsidRPr="00B72469" w:rsidRDefault="0015045D" w:rsidP="0015045D">
      <w:pPr>
        <w:autoSpaceDE w:val="0"/>
        <w:rPr>
          <w:rFonts w:ascii="Times New Roman" w:eastAsia="Liberation Mono" w:hAnsi="Times New Roman" w:cs="Times New Roman"/>
          <w:sz w:val="24"/>
          <w:szCs w:val="20"/>
        </w:rPr>
      </w:pPr>
    </w:p>
    <w:p w14:paraId="0AFEC63E"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putRequest.body(</w:t>
      </w:r>
      <w:proofErr w:type="gramEnd"/>
      <w:r w:rsidRPr="00B72469">
        <w:rPr>
          <w:rFonts w:ascii="Times New Roman" w:eastAsia="Liberation Mono" w:hAnsi="Times New Roman" w:cs="Times New Roman"/>
          <w:sz w:val="24"/>
          <w:szCs w:val="20"/>
        </w:rPr>
        <w:t>MediaType.</w:t>
      </w:r>
      <w:r w:rsidRPr="00B72469">
        <w:rPr>
          <w:rFonts w:ascii="Times New Roman" w:eastAsia="Liberation Mono" w:hAnsi="Times New Roman" w:cs="Times New Roman"/>
          <w:i/>
          <w:iCs/>
          <w:sz w:val="24"/>
          <w:szCs w:val="20"/>
        </w:rPr>
        <w:t>APPLICATION_XML</w:t>
      </w:r>
      <w:r w:rsidRPr="00B72469">
        <w:rPr>
          <w:rFonts w:ascii="Times New Roman" w:eastAsia="Liberation Mono" w:hAnsi="Times New Roman" w:cs="Times New Roman"/>
          <w:sz w:val="24"/>
          <w:szCs w:val="20"/>
        </w:rPr>
        <w:t>,putReqBody.toString());</w:t>
      </w:r>
    </w:p>
    <w:p w14:paraId="0AFEC63F"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putRequest.accept(</w:t>
      </w:r>
      <w:proofErr w:type="gramEnd"/>
      <w:r w:rsidRPr="00B72469">
        <w:rPr>
          <w:rFonts w:ascii="Times New Roman" w:eastAsia="Liberation Mono" w:hAnsi="Times New Roman" w:cs="Times New Roman"/>
          <w:sz w:val="24"/>
          <w:szCs w:val="20"/>
        </w:rPr>
        <w:t>MediaType.</w:t>
      </w:r>
      <w:r w:rsidRPr="00B72469">
        <w:rPr>
          <w:rFonts w:ascii="Times New Roman" w:eastAsia="Liberation Mono" w:hAnsi="Times New Roman" w:cs="Times New Roman"/>
          <w:i/>
          <w:iCs/>
          <w:sz w:val="24"/>
          <w:szCs w:val="20"/>
        </w:rPr>
        <w:t>TEXT_PLAIN</w:t>
      </w:r>
      <w:r w:rsidRPr="00B72469">
        <w:rPr>
          <w:rFonts w:ascii="Times New Roman" w:eastAsia="Liberation Mono" w:hAnsi="Times New Roman" w:cs="Times New Roman"/>
          <w:sz w:val="24"/>
          <w:szCs w:val="20"/>
        </w:rPr>
        <w:t>);</w:t>
      </w:r>
    </w:p>
    <w:p w14:paraId="0AFEC640" w14:textId="77777777" w:rsidR="0015045D" w:rsidRPr="00B72469" w:rsidRDefault="0015045D" w:rsidP="0015045D">
      <w:pPr>
        <w:autoSpaceDE w:val="0"/>
        <w:rPr>
          <w:rFonts w:ascii="Times New Roman" w:eastAsia="Liberation Mono" w:hAnsi="Times New Roman" w:cs="Times New Roman"/>
          <w:sz w:val="24"/>
          <w:szCs w:val="20"/>
        </w:rPr>
      </w:pPr>
    </w:p>
    <w:p w14:paraId="0AFEC641"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ClientResponse&lt;String&gt; putReqResp = </w:t>
      </w:r>
      <w:r w:rsidRPr="00B72469">
        <w:rPr>
          <w:rFonts w:ascii="Times New Roman" w:eastAsia="Liberation Mono" w:hAnsi="Times New Roman" w:cs="Times New Roman"/>
          <w:b/>
          <w:bCs/>
          <w:sz w:val="24"/>
          <w:szCs w:val="20"/>
        </w:rPr>
        <w:t>null</w:t>
      </w:r>
      <w:r w:rsidRPr="00B72469">
        <w:rPr>
          <w:rFonts w:ascii="Times New Roman" w:eastAsia="Liberation Mono" w:hAnsi="Times New Roman" w:cs="Times New Roman"/>
          <w:sz w:val="24"/>
          <w:szCs w:val="20"/>
        </w:rPr>
        <w:t>;</w:t>
      </w:r>
    </w:p>
    <w:p w14:paraId="0AFEC642"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b/>
          <w:bCs/>
          <w:sz w:val="24"/>
          <w:szCs w:val="20"/>
        </w:rPr>
        <w:t>try</w:t>
      </w:r>
      <w:proofErr w:type="gramEnd"/>
      <w:r w:rsidRPr="00B72469">
        <w:rPr>
          <w:rFonts w:ascii="Times New Roman" w:eastAsia="Liberation Mono" w:hAnsi="Times New Roman" w:cs="Times New Roman"/>
          <w:sz w:val="24"/>
          <w:szCs w:val="20"/>
        </w:rPr>
        <w:t xml:space="preserve"> {</w:t>
      </w:r>
    </w:p>
    <w:p w14:paraId="0AFEC643"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putReqResp</w:t>
      </w:r>
      <w:proofErr w:type="gramEnd"/>
      <w:r w:rsidRPr="00B72469">
        <w:rPr>
          <w:rFonts w:ascii="Times New Roman" w:eastAsia="Liberation Mono" w:hAnsi="Times New Roman" w:cs="Times New Roman"/>
          <w:sz w:val="24"/>
          <w:szCs w:val="20"/>
        </w:rPr>
        <w:t xml:space="preserve"> = </w:t>
      </w:r>
      <w:r w:rsidRPr="00B72469">
        <w:rPr>
          <w:rFonts w:ascii="Times New Roman" w:eastAsia="Liberation Mono" w:hAnsi="Times New Roman" w:cs="Times New Roman"/>
          <w:sz w:val="24"/>
          <w:szCs w:val="20"/>
          <w:u w:val="single"/>
        </w:rPr>
        <w:t>putRequest.put()</w:t>
      </w:r>
      <w:r w:rsidRPr="00B72469">
        <w:rPr>
          <w:rFonts w:ascii="Times New Roman" w:eastAsia="Liberation Mono" w:hAnsi="Times New Roman" w:cs="Times New Roman"/>
          <w:sz w:val="24"/>
          <w:szCs w:val="20"/>
        </w:rPr>
        <w:t>;</w:t>
      </w:r>
    </w:p>
    <w:p w14:paraId="0AFEC644"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 xml:space="preserve">} </w:t>
      </w:r>
      <w:r w:rsidRPr="00B72469">
        <w:rPr>
          <w:rFonts w:ascii="Times New Roman" w:eastAsia="Liberation Mono" w:hAnsi="Times New Roman" w:cs="Times New Roman"/>
          <w:b/>
          <w:bCs/>
          <w:sz w:val="24"/>
          <w:szCs w:val="20"/>
        </w:rPr>
        <w:t>catch</w:t>
      </w:r>
      <w:r w:rsidRPr="00B72469">
        <w:rPr>
          <w:rFonts w:ascii="Times New Roman" w:eastAsia="Liberation Mono" w:hAnsi="Times New Roman" w:cs="Times New Roman"/>
          <w:sz w:val="24"/>
          <w:szCs w:val="20"/>
        </w:rPr>
        <w:t xml:space="preserve"> (Exception e) {</w:t>
      </w:r>
    </w:p>
    <w:p w14:paraId="0AFEC645"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e.printStackTrace(</w:t>
      </w:r>
      <w:proofErr w:type="gramEnd"/>
      <w:r w:rsidRPr="00B72469">
        <w:rPr>
          <w:rFonts w:ascii="Times New Roman" w:eastAsia="Liberation Mono" w:hAnsi="Times New Roman" w:cs="Times New Roman"/>
          <w:sz w:val="24"/>
          <w:szCs w:val="20"/>
        </w:rPr>
        <w:t>);</w:t>
      </w:r>
    </w:p>
    <w:p w14:paraId="0AFEC646"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w:t>
      </w:r>
    </w:p>
    <w:p w14:paraId="0AFEC647" w14:textId="77777777" w:rsidR="0015045D" w:rsidRPr="00B72469" w:rsidRDefault="0015045D" w:rsidP="0015045D">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 xml:space="preserve"> </w:t>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00E712AF" w:rsidRPr="00B72469">
        <w:rPr>
          <w:rFonts w:ascii="Times New Roman" w:eastAsia="Liberation Mono" w:hAnsi="Times New Roman" w:cs="Times New Roman"/>
          <w:sz w:val="24"/>
          <w:szCs w:val="20"/>
        </w:rPr>
        <w:t xml:space="preserve"> </w:t>
      </w:r>
      <w:proofErr w:type="gramStart"/>
      <w:r w:rsidRPr="00B72469">
        <w:rPr>
          <w:rFonts w:ascii="Times New Roman" w:eastAsia="Liberation Mono" w:hAnsi="Times New Roman" w:cs="Times New Roman"/>
          <w:sz w:val="24"/>
          <w:szCs w:val="20"/>
        </w:rPr>
        <w:t>Snippet 5.</w:t>
      </w:r>
      <w:proofErr w:type="gramEnd"/>
    </w:p>
    <w:p w14:paraId="0AFEC648" w14:textId="77777777" w:rsidR="0015045D" w:rsidRPr="00B72469" w:rsidRDefault="0015045D" w:rsidP="0015045D">
      <w:pPr>
        <w:autoSpaceDE w:val="0"/>
        <w:rPr>
          <w:rFonts w:ascii="Times New Roman" w:hAnsi="Times New Roman" w:cs="Times New Roman"/>
          <w:sz w:val="24"/>
          <w:szCs w:val="20"/>
        </w:rPr>
      </w:pPr>
    </w:p>
    <w:p w14:paraId="0AFEC649" w14:textId="77777777" w:rsidR="0015045D" w:rsidRPr="00B72469" w:rsidRDefault="0015045D" w:rsidP="0015045D">
      <w:pPr>
        <w:autoSpaceDE w:val="0"/>
        <w:jc w:val="both"/>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t>Till now, we have seen methods to pass the control messages and get data from the sensor. There are also few other services that are offered. For instance, one shown in Snippet 6 can be used to get properties of a sensor. A</w:t>
      </w:r>
      <w:r w:rsidR="00E712AF" w:rsidRPr="00B72469">
        <w:rPr>
          <w:rFonts w:ascii="Times New Roman" w:eastAsia="Liberation Mono" w:hAnsi="Times New Roman" w:cs="Times New Roman"/>
          <w:sz w:val="24"/>
          <w:szCs w:val="20"/>
        </w:rPr>
        <w:t>n</w:t>
      </w:r>
      <w:r w:rsidRPr="00B72469">
        <w:rPr>
          <w:rFonts w:ascii="Times New Roman" w:eastAsia="Liberation Mono" w:hAnsi="Times New Roman" w:cs="Times New Roman"/>
          <w:sz w:val="24"/>
          <w:szCs w:val="20"/>
        </w:rPr>
        <w:t xml:space="preserve"> example response is shown in Snippet 7.</w:t>
      </w:r>
    </w:p>
    <w:p w14:paraId="0AFEC64A" w14:textId="77777777" w:rsidR="00E712AF" w:rsidRPr="00B72469" w:rsidRDefault="00E712AF" w:rsidP="0015045D">
      <w:pPr>
        <w:autoSpaceDE w:val="0"/>
        <w:jc w:val="both"/>
        <w:rPr>
          <w:rFonts w:ascii="Times New Roman" w:eastAsia="Liberation Mono" w:hAnsi="Times New Roman" w:cs="Times New Roman"/>
          <w:sz w:val="24"/>
          <w:szCs w:val="20"/>
        </w:rPr>
      </w:pPr>
    </w:p>
    <w:p w14:paraId="0AFEC64B" w14:textId="77777777" w:rsidR="0015045D" w:rsidRPr="00B72469" w:rsidRDefault="00E712AF" w:rsidP="0015045D">
      <w:pPr>
        <w:autoSpaceDE w:val="0"/>
        <w:jc w:val="both"/>
        <w:rPr>
          <w:rFonts w:ascii="Times New Roman" w:eastAsia="Liberation Mono" w:hAnsi="Times New Roman" w:cs="Times New Roman"/>
          <w:sz w:val="24"/>
          <w:szCs w:val="20"/>
        </w:rPr>
      </w:pPr>
      <w:r w:rsidRPr="00B72469">
        <w:rPr>
          <w:rFonts w:ascii="Times New Roman" w:eastAsia="Liberation Mono" w:hAnsi="Times New Roman" w:cs="Times New Roman"/>
          <w:noProof/>
          <w:sz w:val="24"/>
          <w:szCs w:val="20"/>
        </w:rPr>
        <mc:AlternateContent>
          <mc:Choice Requires="wps">
            <w:drawing>
              <wp:anchor distT="0" distB="0" distL="114300" distR="114300" simplePos="0" relativeHeight="251722752" behindDoc="0" locked="0" layoutInCell="1" allowOverlap="1" wp14:anchorId="0AFED41A" wp14:editId="0AFED41B">
                <wp:simplePos x="0" y="0"/>
                <wp:positionH relativeFrom="column">
                  <wp:posOffset>-247650</wp:posOffset>
                </wp:positionH>
                <wp:positionV relativeFrom="paragraph">
                  <wp:posOffset>226060</wp:posOffset>
                </wp:positionV>
                <wp:extent cx="6470650" cy="534670"/>
                <wp:effectExtent l="0" t="0" r="25400" b="17780"/>
                <wp:wrapNone/>
                <wp:docPr id="7097" name="Rectangle 70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70650" cy="534670"/>
                        </a:xfrm>
                        <a:prstGeom prst="rect">
                          <a:avLst/>
                        </a:prstGeom>
                        <a:solidFill>
                          <a:srgbClr val="9BBB59">
                            <a:lumMod val="40000"/>
                            <a:lumOff val="60000"/>
                            <a:alpha val="21000"/>
                          </a:srgbClr>
                        </a:solidFill>
                        <a:ln w="25400" cap="flat" cmpd="sng" algn="ctr">
                          <a:solidFill>
                            <a:srgbClr val="C050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97" o:spid="_x0000_s1026" style="position:absolute;margin-left:-19.5pt;margin-top:17.8pt;width:509.5pt;height:42.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" fillcolor="#d7e4bd" strokecolor="#f2dcdb" strokeweight="2pt">
                <v:fill opacity="13878f"/>
                <v:path arrowok="t"/>
              </v:rect>
            </w:pict>
          </mc:Fallback>
        </mc:AlternateContent>
      </w:r>
      <w:r w:rsidR="0015045D" w:rsidRPr="00B72469">
        <w:rPr>
          <w:rFonts w:ascii="Times New Roman" w:eastAsia="Liberation Mono" w:hAnsi="Times New Roman" w:cs="Times New Roman"/>
          <w:sz w:val="24"/>
          <w:szCs w:val="20"/>
        </w:rPr>
        <w:tab/>
      </w:r>
    </w:p>
    <w:p w14:paraId="0AFEC64C" w14:textId="77777777" w:rsidR="0015045D" w:rsidRPr="00B72469" w:rsidRDefault="0015045D" w:rsidP="0015045D">
      <w:pPr>
        <w:autoSpaceDE w:val="0"/>
        <w:jc w:val="both"/>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hyperlink r:id="rId153" w:history="1">
        <w:r w:rsidRPr="00B72469">
          <w:rPr>
            <w:rStyle w:val="Hyperlink"/>
            <w:rFonts w:ascii="Times New Roman" w:hAnsi="Times New Roman" w:cs="Times New Roman"/>
            <w:color w:val="auto"/>
            <w:sz w:val="24"/>
          </w:rPr>
          <w:t>http://localhost:8080/sensorcloud/restful</w:t>
        </w:r>
      </w:hyperlink>
      <w:r w:rsidRPr="00B72469">
        <w:rPr>
          <w:rFonts w:ascii="Times New Roman" w:eastAsia="Liberation Mono" w:hAnsi="Times New Roman" w:cs="Times New Roman"/>
          <w:sz w:val="24"/>
          <w:szCs w:val="20"/>
        </w:rPr>
        <w:t xml:space="preserve"> -services/sgxservice/getSensor/properties/&lt;senId&gt;</w:t>
      </w:r>
    </w:p>
    <w:p w14:paraId="0AFEC64D" w14:textId="77777777" w:rsidR="0015045D" w:rsidRPr="00B72469" w:rsidRDefault="0015045D" w:rsidP="0015045D">
      <w:pPr>
        <w:autoSpaceDE w:val="0"/>
        <w:jc w:val="center"/>
        <w:rPr>
          <w:rFonts w:ascii="Times New Roman" w:eastAsia="Liberation Mono" w:hAnsi="Times New Roman" w:cs="Times New Roman"/>
          <w:sz w:val="24"/>
          <w:szCs w:val="20"/>
        </w:rPr>
      </w:pPr>
      <w:proofErr w:type="gramStart"/>
      <w:r w:rsidRPr="00B72469">
        <w:rPr>
          <w:rFonts w:ascii="Times New Roman" w:eastAsia="Liberation Mono" w:hAnsi="Times New Roman" w:cs="Times New Roman"/>
          <w:sz w:val="24"/>
          <w:szCs w:val="20"/>
        </w:rPr>
        <w:t>Snippet 6.</w:t>
      </w:r>
      <w:proofErr w:type="gramEnd"/>
    </w:p>
    <w:p w14:paraId="0AFEC64E" w14:textId="77777777" w:rsidR="0015045D" w:rsidRPr="00B72469" w:rsidRDefault="0015045D" w:rsidP="0015045D">
      <w:pPr>
        <w:autoSpaceDE w:val="0"/>
        <w:jc w:val="both"/>
        <w:rPr>
          <w:rFonts w:ascii="Times New Roman" w:hAnsi="Times New Roman" w:cs="Times New Roman"/>
          <w:sz w:val="24"/>
          <w:szCs w:val="20"/>
        </w:rPr>
      </w:pPr>
      <w:r w:rsidRPr="00B72469">
        <w:rPr>
          <w:rFonts w:ascii="Times New Roman" w:eastAsia="Liberation Mono" w:hAnsi="Times New Roman" w:cs="Times New Roman"/>
          <w:sz w:val="24"/>
          <w:szCs w:val="20"/>
        </w:rPr>
        <w:t xml:space="preserve">For more information about the rest </w:t>
      </w:r>
      <w:proofErr w:type="gramStart"/>
      <w:r w:rsidRPr="00B72469">
        <w:rPr>
          <w:rFonts w:ascii="Times New Roman" w:eastAsia="Liberation Mono" w:hAnsi="Times New Roman" w:cs="Times New Roman"/>
          <w:sz w:val="24"/>
          <w:szCs w:val="20"/>
        </w:rPr>
        <w:t>service ,</w:t>
      </w:r>
      <w:proofErr w:type="gramEnd"/>
      <w:r w:rsidRPr="00B72469">
        <w:rPr>
          <w:rFonts w:ascii="Times New Roman" w:eastAsia="Liberation Mono" w:hAnsi="Times New Roman" w:cs="Times New Roman"/>
          <w:sz w:val="24"/>
          <w:szCs w:val="20"/>
        </w:rPr>
        <w:t xml:space="preserve"> one can have look at the implementation located at </w:t>
      </w:r>
    </w:p>
    <w:p w14:paraId="0AFEC64F" w14:textId="77777777" w:rsidR="0015045D" w:rsidRPr="00B72469" w:rsidRDefault="0015045D" w:rsidP="0015045D">
      <w:pPr>
        <w:autoSpaceDE w:val="0"/>
        <w:jc w:val="both"/>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SENSORCLOUD_HOME/sensorcloud-restservlet/src/main/java/cgl/sensorcloud/resteasy/SGXService.java</w:t>
      </w:r>
    </w:p>
    <w:p w14:paraId="0AFEC650" w14:textId="77777777" w:rsidR="0015045D" w:rsidRPr="00B72469" w:rsidRDefault="0015045D" w:rsidP="0015045D">
      <w:pPr>
        <w:autoSpaceDE w:val="0"/>
        <w:rPr>
          <w:rFonts w:ascii="Times New Roman" w:hAnsi="Times New Roman" w:cs="Times New Roman"/>
          <w:sz w:val="24"/>
          <w:szCs w:val="20"/>
        </w:rPr>
      </w:pPr>
    </w:p>
    <w:p w14:paraId="0AFEC651" w14:textId="77777777" w:rsidR="0015045D" w:rsidRPr="00B72469" w:rsidRDefault="0015045D" w:rsidP="0015045D">
      <w:pPr>
        <w:autoSpaceDE w:val="0"/>
        <w:rPr>
          <w:rFonts w:ascii="Times New Roman" w:hAnsi="Times New Roman" w:cs="Times New Roman"/>
          <w:sz w:val="24"/>
          <w:szCs w:val="20"/>
        </w:rPr>
      </w:pPr>
    </w:p>
    <w:p w14:paraId="0AFEC652" w14:textId="77777777" w:rsidR="0015045D" w:rsidRPr="00B72469" w:rsidRDefault="0015045D" w:rsidP="0015045D">
      <w:pPr>
        <w:autoSpaceDE w:val="0"/>
        <w:rPr>
          <w:rFonts w:ascii="Times New Roman" w:eastAsia="Liberation Mono" w:hAnsi="Times New Roman" w:cs="Times New Roman"/>
          <w:sz w:val="24"/>
          <w:szCs w:val="20"/>
        </w:rPr>
      </w:pPr>
    </w:p>
    <w:p w14:paraId="0AFEC653" w14:textId="77777777" w:rsidR="0015045D" w:rsidRPr="00B72469" w:rsidRDefault="0015045D" w:rsidP="0015045D">
      <w:pPr>
        <w:autoSpaceDE w:val="0"/>
        <w:rPr>
          <w:rFonts w:ascii="Times New Roman" w:eastAsia="Liberation Mono" w:hAnsi="Times New Roman" w:cs="Times New Roman"/>
          <w:sz w:val="24"/>
          <w:szCs w:val="20"/>
        </w:rPr>
      </w:pPr>
    </w:p>
    <w:p w14:paraId="0AFEC654" w14:textId="77777777" w:rsidR="0015045D" w:rsidRPr="00B72469" w:rsidRDefault="0015045D" w:rsidP="0015045D">
      <w:pPr>
        <w:autoSpaceDE w:val="0"/>
        <w:rPr>
          <w:rFonts w:ascii="Times New Roman" w:eastAsia="Liberation Mono" w:hAnsi="Times New Roman" w:cs="Times New Roman"/>
          <w:sz w:val="24"/>
          <w:szCs w:val="20"/>
        </w:rPr>
      </w:pPr>
    </w:p>
    <w:p w14:paraId="0AFEC655" w14:textId="77777777" w:rsidR="0015045D" w:rsidRPr="00B72469" w:rsidRDefault="0015045D" w:rsidP="0015045D">
      <w:pPr>
        <w:autoSpaceDE w:val="0"/>
        <w:rPr>
          <w:rFonts w:ascii="Times New Roman" w:eastAsia="Liberation Mono" w:hAnsi="Times New Roman" w:cs="Times New Roman"/>
          <w:sz w:val="24"/>
          <w:szCs w:val="20"/>
        </w:rPr>
      </w:pPr>
    </w:p>
    <w:p w14:paraId="0AFEC656" w14:textId="77777777" w:rsidR="0015045D" w:rsidRPr="00B72469" w:rsidRDefault="0015045D" w:rsidP="0015045D">
      <w:pPr>
        <w:autoSpaceDE w:val="0"/>
        <w:rPr>
          <w:rFonts w:ascii="Times New Roman" w:eastAsia="Liberation Mono" w:hAnsi="Times New Roman" w:cs="Times New Roman"/>
          <w:sz w:val="24"/>
          <w:szCs w:val="20"/>
        </w:rPr>
      </w:pPr>
    </w:p>
    <w:p w14:paraId="0AFEC657" w14:textId="77777777" w:rsidR="0015045D" w:rsidRPr="00B72469" w:rsidRDefault="0015045D" w:rsidP="0015045D">
      <w:pPr>
        <w:autoSpaceDE w:val="0"/>
        <w:rPr>
          <w:rFonts w:ascii="Times New Roman" w:eastAsia="Liberation Mono" w:hAnsi="Times New Roman" w:cs="Times New Roman"/>
          <w:sz w:val="24"/>
          <w:szCs w:val="20"/>
        </w:rPr>
      </w:pPr>
    </w:p>
    <w:p w14:paraId="0AFEC658" w14:textId="77777777" w:rsidR="0015045D" w:rsidRPr="00B72469" w:rsidRDefault="0015045D" w:rsidP="0015045D">
      <w:pPr>
        <w:autoSpaceDE w:val="0"/>
        <w:rPr>
          <w:rFonts w:ascii="Times New Roman" w:eastAsia="Liberation Mono" w:hAnsi="Times New Roman" w:cs="Times New Roman"/>
          <w:sz w:val="24"/>
          <w:szCs w:val="20"/>
        </w:rPr>
      </w:pPr>
    </w:p>
    <w:p w14:paraId="0AFEC659" w14:textId="77777777" w:rsidR="0015045D" w:rsidRPr="00B72469" w:rsidRDefault="0015045D" w:rsidP="0015045D">
      <w:pPr>
        <w:autoSpaceDE w:val="0"/>
        <w:rPr>
          <w:rFonts w:ascii="Times New Roman" w:eastAsia="Liberation Mono" w:hAnsi="Times New Roman" w:cs="Times New Roman"/>
          <w:sz w:val="24"/>
          <w:szCs w:val="20"/>
        </w:rPr>
      </w:pPr>
    </w:p>
    <w:p w14:paraId="0AFEC65A" w14:textId="77777777" w:rsidR="0015045D" w:rsidRPr="00B72469" w:rsidRDefault="0015045D" w:rsidP="0015045D">
      <w:pPr>
        <w:autoSpaceDE w:val="0"/>
        <w:rPr>
          <w:rFonts w:ascii="Times New Roman" w:eastAsia="Liberation Mono" w:hAnsi="Times New Roman" w:cs="Times New Roman"/>
          <w:sz w:val="24"/>
          <w:szCs w:val="20"/>
        </w:rPr>
      </w:pPr>
    </w:p>
    <w:p w14:paraId="0AFEC65B" w14:textId="77777777" w:rsidR="0015045D" w:rsidRPr="00B72469" w:rsidRDefault="0015045D" w:rsidP="0015045D">
      <w:pPr>
        <w:autoSpaceDE w:val="0"/>
        <w:rPr>
          <w:rFonts w:ascii="Times New Roman" w:eastAsia="Liberation Mono" w:hAnsi="Times New Roman" w:cs="Times New Roman"/>
          <w:sz w:val="24"/>
          <w:szCs w:val="20"/>
        </w:rPr>
      </w:pPr>
    </w:p>
    <w:p w14:paraId="0AFEC65C" w14:textId="77777777" w:rsidR="0015045D" w:rsidRPr="00B72469" w:rsidRDefault="0015045D" w:rsidP="0015045D">
      <w:pPr>
        <w:autoSpaceDE w:val="0"/>
        <w:rPr>
          <w:rFonts w:ascii="Times New Roman" w:eastAsia="Liberation Mono" w:hAnsi="Times New Roman" w:cs="Times New Roman"/>
          <w:sz w:val="24"/>
          <w:szCs w:val="20"/>
        </w:rPr>
      </w:pPr>
    </w:p>
    <w:p w14:paraId="0AFEC65D" w14:textId="77777777" w:rsidR="00E712AF" w:rsidRPr="00B72469" w:rsidRDefault="00E712AF" w:rsidP="0015045D">
      <w:pPr>
        <w:autoSpaceDE w:val="0"/>
        <w:rPr>
          <w:rFonts w:ascii="Times New Roman" w:eastAsia="Liberation Mono" w:hAnsi="Times New Roman" w:cs="Times New Roman"/>
          <w:sz w:val="24"/>
          <w:szCs w:val="20"/>
        </w:rPr>
      </w:pPr>
    </w:p>
    <w:p w14:paraId="0AFEC65E" w14:textId="77777777" w:rsidR="00E712AF" w:rsidRPr="00B72469" w:rsidRDefault="00E712AF" w:rsidP="0015045D">
      <w:pPr>
        <w:autoSpaceDE w:val="0"/>
        <w:rPr>
          <w:rFonts w:ascii="Times New Roman" w:eastAsia="Liberation Mono" w:hAnsi="Times New Roman" w:cs="Times New Roman"/>
          <w:sz w:val="24"/>
          <w:szCs w:val="20"/>
        </w:rPr>
      </w:pPr>
    </w:p>
    <w:p w14:paraId="0AFEC65F" w14:textId="77777777" w:rsidR="00E712AF" w:rsidRPr="00B72469" w:rsidRDefault="00E712AF" w:rsidP="0015045D">
      <w:pPr>
        <w:autoSpaceDE w:val="0"/>
        <w:rPr>
          <w:rFonts w:ascii="Times New Roman" w:eastAsia="Liberation Mono" w:hAnsi="Times New Roman" w:cs="Times New Roman"/>
          <w:sz w:val="24"/>
          <w:szCs w:val="20"/>
        </w:rPr>
      </w:pPr>
    </w:p>
    <w:p w14:paraId="0AFEC660" w14:textId="77777777" w:rsidR="00E712AF" w:rsidRPr="00B72469" w:rsidRDefault="00E712AF" w:rsidP="0015045D">
      <w:pPr>
        <w:autoSpaceDE w:val="0"/>
        <w:rPr>
          <w:rFonts w:ascii="Times New Roman" w:eastAsia="Liberation Mono" w:hAnsi="Times New Roman" w:cs="Times New Roman"/>
          <w:sz w:val="24"/>
          <w:szCs w:val="20"/>
        </w:rPr>
      </w:pPr>
    </w:p>
    <w:p w14:paraId="0AFEC661"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noProof/>
          <w:sz w:val="24"/>
          <w:szCs w:val="20"/>
        </w:rPr>
        <mc:AlternateContent>
          <mc:Choice Requires="wps">
            <w:drawing>
              <wp:anchor distT="0" distB="0" distL="114300" distR="114300" simplePos="0" relativeHeight="251723776" behindDoc="0" locked="0" layoutInCell="1" allowOverlap="1" wp14:anchorId="0AFED41C" wp14:editId="0AFED41D">
                <wp:simplePos x="0" y="0"/>
                <wp:positionH relativeFrom="column">
                  <wp:posOffset>-66136</wp:posOffset>
                </wp:positionH>
                <wp:positionV relativeFrom="paragraph">
                  <wp:posOffset>97526</wp:posOffset>
                </wp:positionV>
                <wp:extent cx="5842000" cy="7944929"/>
                <wp:effectExtent l="0" t="0" r="25400" b="18415"/>
                <wp:wrapNone/>
                <wp:docPr id="7096" name="Rectangle 70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42000" cy="7944929"/>
                        </a:xfrm>
                        <a:prstGeom prst="rect">
                          <a:avLst/>
                        </a:prstGeom>
                        <a:solidFill>
                          <a:srgbClr val="9BBB59">
                            <a:lumMod val="40000"/>
                            <a:lumOff val="60000"/>
                            <a:alpha val="21000"/>
                          </a:srgbClr>
                        </a:solidFill>
                        <a:ln w="25400" cap="flat" cmpd="sng" algn="ctr">
                          <a:solidFill>
                            <a:srgbClr val="C0504D">
                              <a:lumMod val="20000"/>
                              <a:lumOff val="8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96" o:spid="_x0000_s1026" style="position:absolute;margin-left:-5.2pt;margin-top:7.7pt;width:460pt;height:625.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" fillcolor="#d7e4bd" strokecolor="#f2dcdb" strokeweight="2pt">
                <v:fill opacity="13878f"/>
                <v:path arrowok="t"/>
              </v:rect>
            </w:pict>
          </mc:Fallback>
        </mc:AlternateContent>
      </w:r>
    </w:p>
    <w:p w14:paraId="0AFEC662"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sensorproperty</w:t>
      </w:r>
      <w:proofErr w:type="gramEnd"/>
      <w:r w:rsidRPr="00B72469">
        <w:rPr>
          <w:rFonts w:ascii="Times New Roman" w:eastAsia="Liberation Mono" w:hAnsi="Times New Roman" w:cs="Times New Roman"/>
          <w:sz w:val="24"/>
          <w:szCs w:val="20"/>
        </w:rPr>
        <w:t>&gt;</w:t>
      </w:r>
    </w:p>
    <w:p w14:paraId="0AFEC663"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authentication</w:t>
      </w:r>
      <w:proofErr w:type="gramEnd"/>
      <w:r w:rsidRPr="00B72469">
        <w:rPr>
          <w:rFonts w:ascii="Times New Roman" w:eastAsia="Liberation Mono" w:hAnsi="Times New Roman" w:cs="Times New Roman"/>
          <w:sz w:val="24"/>
          <w:szCs w:val="20"/>
        </w:rPr>
        <w:t>&gt;</w:t>
      </w:r>
    </w:p>
    <w:p w14:paraId="0AFEC664"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no</w:t>
      </w:r>
      <w:proofErr w:type="gramEnd"/>
    </w:p>
    <w:p w14:paraId="0AFEC665"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authentication&gt;</w:t>
      </w:r>
    </w:p>
    <w:p w14:paraId="0AFEC666"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dataEncryption</w:t>
      </w:r>
      <w:proofErr w:type="gramEnd"/>
      <w:r w:rsidRPr="00B72469">
        <w:rPr>
          <w:rFonts w:ascii="Times New Roman" w:eastAsia="Liberation Mono" w:hAnsi="Times New Roman" w:cs="Times New Roman"/>
          <w:sz w:val="24"/>
          <w:szCs w:val="20"/>
        </w:rPr>
        <w:t>&gt;</w:t>
      </w:r>
    </w:p>
    <w:p w14:paraId="0AFEC667"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no</w:t>
      </w:r>
      <w:proofErr w:type="gramEnd"/>
    </w:p>
    <w:p w14:paraId="0AFEC668"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dataEncryption&gt;</w:t>
      </w:r>
    </w:p>
    <w:p w14:paraId="0AFEC669"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groupId</w:t>
      </w:r>
      <w:proofErr w:type="gramEnd"/>
      <w:r w:rsidRPr="00B72469">
        <w:rPr>
          <w:rFonts w:ascii="Times New Roman" w:eastAsia="Liberation Mono" w:hAnsi="Times New Roman" w:cs="Times New Roman"/>
          <w:sz w:val="24"/>
          <w:szCs w:val="20"/>
        </w:rPr>
        <w:t>&gt;</w:t>
      </w:r>
    </w:p>
    <w:p w14:paraId="0AFEC66A"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WebGroup</w:t>
      </w:r>
    </w:p>
    <w:p w14:paraId="0AFEC66B"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groupId&gt;</w:t>
      </w:r>
    </w:p>
    <w:p w14:paraId="0AFEC66C"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historical</w:t>
      </w:r>
      <w:proofErr w:type="gramEnd"/>
      <w:r w:rsidRPr="00B72469">
        <w:rPr>
          <w:rFonts w:ascii="Times New Roman" w:eastAsia="Liberation Mono" w:hAnsi="Times New Roman" w:cs="Times New Roman"/>
          <w:sz w:val="24"/>
          <w:szCs w:val="20"/>
        </w:rPr>
        <w:t>&gt;</w:t>
      </w:r>
    </w:p>
    <w:p w14:paraId="0AFEC66D"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false</w:t>
      </w:r>
      <w:proofErr w:type="gramEnd"/>
    </w:p>
    <w:p w14:paraId="0AFEC66E"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historical&gt;</w:t>
      </w:r>
    </w:p>
    <w:p w14:paraId="0AFEC66F"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location</w:t>
      </w:r>
      <w:proofErr w:type="gramEnd"/>
      <w:r w:rsidRPr="00B72469">
        <w:rPr>
          <w:rFonts w:ascii="Times New Roman" w:eastAsia="Liberation Mono" w:hAnsi="Times New Roman" w:cs="Times New Roman"/>
          <w:sz w:val="24"/>
          <w:szCs w:val="20"/>
        </w:rPr>
        <w:t>&gt;</w:t>
      </w:r>
    </w:p>
    <w:p w14:paraId="0AFEC670"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East</w:t>
      </w:r>
    </w:p>
    <w:p w14:paraId="0AFEC671"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location&gt;</w:t>
      </w:r>
    </w:p>
    <w:p w14:paraId="0AFEC672"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location</w:t>
      </w:r>
      <w:proofErr w:type="gramEnd"/>
      <w:r w:rsidRPr="00B72469">
        <w:rPr>
          <w:rFonts w:ascii="Times New Roman" w:eastAsia="Liberation Mono" w:hAnsi="Times New Roman" w:cs="Times New Roman"/>
          <w:sz w:val="24"/>
          <w:szCs w:val="20"/>
        </w:rPr>
        <w:t>&gt;</w:t>
      </w:r>
    </w:p>
    <w:p w14:paraId="0AFEC673"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Bloomington</w:t>
      </w:r>
    </w:p>
    <w:p w14:paraId="0AFEC674"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location&gt;</w:t>
      </w:r>
    </w:p>
    <w:p w14:paraId="0AFEC675"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location</w:t>
      </w:r>
      <w:proofErr w:type="gramEnd"/>
      <w:r w:rsidRPr="00B72469">
        <w:rPr>
          <w:rFonts w:ascii="Times New Roman" w:eastAsia="Liberation Mono" w:hAnsi="Times New Roman" w:cs="Times New Roman"/>
          <w:sz w:val="24"/>
          <w:szCs w:val="20"/>
        </w:rPr>
        <w:t>&gt;</w:t>
      </w:r>
    </w:p>
    <w:p w14:paraId="0AFEC676"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lastRenderedPageBreak/>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Indiana</w:t>
      </w:r>
    </w:p>
    <w:p w14:paraId="0AFEC677"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location&gt;</w:t>
      </w:r>
    </w:p>
    <w:p w14:paraId="0AFEC678"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location</w:t>
      </w:r>
      <w:proofErr w:type="gramEnd"/>
      <w:r w:rsidRPr="00B72469">
        <w:rPr>
          <w:rFonts w:ascii="Times New Roman" w:eastAsia="Liberation Mono" w:hAnsi="Times New Roman" w:cs="Times New Roman"/>
          <w:sz w:val="24"/>
          <w:szCs w:val="20"/>
        </w:rPr>
        <w:t>&gt;</w:t>
      </w:r>
    </w:p>
    <w:p w14:paraId="0AFEC679"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USA</w:t>
      </w:r>
    </w:p>
    <w:p w14:paraId="0AFEC67A"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location&gt;</w:t>
      </w:r>
    </w:p>
    <w:p w14:paraId="0AFEC67B"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publisherRole</w:t>
      </w:r>
      <w:proofErr w:type="gramEnd"/>
      <w:r w:rsidRPr="00B72469">
        <w:rPr>
          <w:rFonts w:ascii="Times New Roman" w:eastAsia="Liberation Mono" w:hAnsi="Times New Roman" w:cs="Times New Roman"/>
          <w:sz w:val="24"/>
          <w:szCs w:val="20"/>
        </w:rPr>
        <w:t>&gt;</w:t>
      </w:r>
      <w:r w:rsidRPr="00B72469">
        <w:rPr>
          <w:rFonts w:ascii="Times New Roman" w:eastAsia="Liberation Mono" w:hAnsi="Times New Roman" w:cs="Times New Roman"/>
          <w:sz w:val="24"/>
          <w:szCs w:val="20"/>
        </w:rPr>
        <w:tab/>
      </w:r>
    </w:p>
    <w:p w14:paraId="0AFEC67C"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anonymous</w:t>
      </w:r>
      <w:proofErr w:type="gramEnd"/>
    </w:p>
    <w:p w14:paraId="0AFEC67D"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publisherRole&gt;</w:t>
      </w:r>
    </w:p>
    <w:p w14:paraId="0AFEC67E"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reliability</w:t>
      </w:r>
      <w:proofErr w:type="gramEnd"/>
      <w:r w:rsidRPr="00B72469">
        <w:rPr>
          <w:rFonts w:ascii="Times New Roman" w:eastAsia="Liberation Mono" w:hAnsi="Times New Roman" w:cs="Times New Roman"/>
          <w:sz w:val="24"/>
          <w:szCs w:val="20"/>
        </w:rPr>
        <w:t>&gt;</w:t>
      </w:r>
    </w:p>
    <w:p w14:paraId="0AFEC67F"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no</w:t>
      </w:r>
      <w:proofErr w:type="gramEnd"/>
    </w:p>
    <w:p w14:paraId="0AFEC680"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reliability&gt;</w:t>
      </w:r>
    </w:p>
    <w:p w14:paraId="0AFEC681"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safety</w:t>
      </w:r>
      <w:proofErr w:type="gramEnd"/>
      <w:r w:rsidRPr="00B72469">
        <w:rPr>
          <w:rFonts w:ascii="Times New Roman" w:eastAsia="Liberation Mono" w:hAnsi="Times New Roman" w:cs="Times New Roman"/>
          <w:sz w:val="24"/>
          <w:szCs w:val="20"/>
        </w:rPr>
        <w:t>&gt;</w:t>
      </w:r>
    </w:p>
    <w:p w14:paraId="0AFEC682"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yes</w:t>
      </w:r>
      <w:proofErr w:type="gramEnd"/>
    </w:p>
    <w:p w14:paraId="0AFEC683"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safety&gt;</w:t>
      </w:r>
    </w:p>
    <w:p w14:paraId="0AFEC684"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sensorId</w:t>
      </w:r>
      <w:proofErr w:type="gramEnd"/>
      <w:r w:rsidRPr="00B72469">
        <w:rPr>
          <w:rFonts w:ascii="Times New Roman" w:eastAsia="Liberation Mono" w:hAnsi="Times New Roman" w:cs="Times New Roman"/>
          <w:sz w:val="24"/>
          <w:szCs w:val="20"/>
        </w:rPr>
        <w:t>&gt;</w:t>
      </w:r>
    </w:p>
    <w:p w14:paraId="0AFEC685"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TwitterSensor</w:t>
      </w:r>
    </w:p>
    <w:p w14:paraId="0AFEC686"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sensorId&gt;</w:t>
      </w:r>
    </w:p>
    <w:p w14:paraId="0AFEC687"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sensorType</w:t>
      </w:r>
      <w:proofErr w:type="gramEnd"/>
      <w:r w:rsidRPr="00B72469">
        <w:rPr>
          <w:rFonts w:ascii="Times New Roman" w:eastAsia="Liberation Mono" w:hAnsi="Times New Roman" w:cs="Times New Roman"/>
          <w:sz w:val="24"/>
          <w:szCs w:val="20"/>
        </w:rPr>
        <w:t>&gt;</w:t>
      </w:r>
    </w:p>
    <w:p w14:paraId="0AFEC688"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Twitter Sensor</w:t>
      </w:r>
    </w:p>
    <w:p w14:paraId="0AFEC689"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sensorType&gt;</w:t>
      </w:r>
    </w:p>
    <w:p w14:paraId="0AFEC68A"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w:t>
      </w:r>
      <w:proofErr w:type="gramStart"/>
      <w:r w:rsidRPr="00B72469">
        <w:rPr>
          <w:rFonts w:ascii="Times New Roman" w:eastAsia="Liberation Mono" w:hAnsi="Times New Roman" w:cs="Times New Roman"/>
          <w:sz w:val="24"/>
          <w:szCs w:val="20"/>
        </w:rPr>
        <w:t>sensorTypeId</w:t>
      </w:r>
      <w:proofErr w:type="gramEnd"/>
      <w:r w:rsidRPr="00B72469">
        <w:rPr>
          <w:rFonts w:ascii="Times New Roman" w:eastAsia="Liberation Mono" w:hAnsi="Times New Roman" w:cs="Times New Roman"/>
          <w:sz w:val="24"/>
          <w:szCs w:val="20"/>
        </w:rPr>
        <w:t>&gt;</w:t>
      </w:r>
    </w:p>
    <w:p w14:paraId="0AFEC68B"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22</w:t>
      </w:r>
    </w:p>
    <w:p w14:paraId="0AFEC68C"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sensorTypeId&gt;</w:t>
      </w:r>
    </w:p>
    <w:p w14:paraId="0AFEC68D"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t>&lt;userDefinedProp/&gt;</w:t>
      </w:r>
    </w:p>
    <w:p w14:paraId="0AFEC68E" w14:textId="77777777" w:rsidR="0015045D" w:rsidRPr="00B72469" w:rsidRDefault="0015045D" w:rsidP="0015045D">
      <w:pPr>
        <w:autoSpaceDE w:val="0"/>
        <w:spacing w:after="0" w:line="240" w:lineRule="auto"/>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lt;/sensorproperty&gt;</w:t>
      </w:r>
    </w:p>
    <w:p w14:paraId="0AFEC68F" w14:textId="77777777" w:rsidR="0015045D" w:rsidRPr="00B72469" w:rsidRDefault="0015045D" w:rsidP="00A41D48">
      <w:pPr>
        <w:autoSpaceDE w:val="0"/>
        <w:rPr>
          <w:rFonts w:ascii="Times New Roman" w:eastAsia="Liberation Mono" w:hAnsi="Times New Roman" w:cs="Times New Roman"/>
          <w:sz w:val="24"/>
          <w:szCs w:val="20"/>
        </w:rPr>
      </w:pP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r w:rsidRPr="00B72469">
        <w:rPr>
          <w:rFonts w:ascii="Times New Roman" w:eastAsia="Liberation Mono" w:hAnsi="Times New Roman" w:cs="Times New Roman"/>
          <w:sz w:val="24"/>
          <w:szCs w:val="20"/>
        </w:rPr>
        <w:tab/>
      </w:r>
      <w:proofErr w:type="gramStart"/>
      <w:r w:rsidRPr="00B72469">
        <w:rPr>
          <w:rFonts w:ascii="Times New Roman" w:eastAsia="Liberation Mono" w:hAnsi="Times New Roman" w:cs="Times New Roman"/>
          <w:sz w:val="24"/>
          <w:szCs w:val="20"/>
        </w:rPr>
        <w:t>Snippet 7.</w:t>
      </w:r>
      <w:proofErr w:type="gramEnd"/>
    </w:p>
    <w:p w14:paraId="0AFEC690" w14:textId="77777777" w:rsidR="0015045D" w:rsidRPr="00B72469" w:rsidRDefault="00E712AF" w:rsidP="00E712AF">
      <w:pPr>
        <w:rPr>
          <w:rFonts w:ascii="Times New Roman" w:hAnsi="Times New Roman" w:cs="Times New Roman"/>
          <w:b/>
          <w:sz w:val="26"/>
        </w:rPr>
      </w:pPr>
      <w:r w:rsidRPr="00B72469">
        <w:rPr>
          <w:rFonts w:ascii="Times New Roman" w:hAnsi="Times New Roman" w:cs="Times New Roman"/>
          <w:b/>
          <w:sz w:val="26"/>
        </w:rPr>
        <w:t>2.9</w:t>
      </w:r>
      <w:bookmarkStart w:id="34" w:name="StreamingWebServer"/>
      <w:bookmarkEnd w:id="34"/>
      <w:r w:rsidRPr="00B72469">
        <w:rPr>
          <w:rFonts w:ascii="Times New Roman" w:hAnsi="Times New Roman" w:cs="Times New Roman"/>
          <w:b/>
          <w:sz w:val="26"/>
        </w:rPr>
        <w:t xml:space="preserve"> </w:t>
      </w:r>
      <w:r w:rsidR="0015045D" w:rsidRPr="00B72469">
        <w:rPr>
          <w:rFonts w:ascii="Times New Roman" w:hAnsi="Times New Roman" w:cs="Times New Roman"/>
          <w:b/>
          <w:sz w:val="26"/>
        </w:rPr>
        <w:t>Streaming Web Server</w:t>
      </w:r>
    </w:p>
    <w:p w14:paraId="0AFEC691"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 xml:space="preserve">The SGX Streaming Web Server demonstrates how real-time sensor data may be collected from the sensor grid and forwarded to web clients.  In this specific case the Streaming Web server subscribes to video data from IPCameraSensor sensors and republishes their video to HTTP urls. </w:t>
      </w:r>
    </w:p>
    <w:p w14:paraId="0AFEC692"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The SGX Streaming Web Server encodes the video using the WebM container, using the VP8 video and Vorbis audio codecs.    As of this writing the WebM video format is supported as follows:</w:t>
      </w:r>
    </w:p>
    <w:tbl>
      <w:tblPr>
        <w:tblW w:w="9170" w:type="dxa"/>
        <w:tblInd w:w="-33" w:type="dxa"/>
        <w:tblBorders>
          <w:top w:val="single" w:sz="6" w:space="0" w:color="AAAAAA"/>
          <w:left w:val="single" w:sz="6" w:space="0" w:color="AAAAAA"/>
          <w:bottom w:val="single" w:sz="6" w:space="0" w:color="AAAAAA"/>
          <w:right w:val="single" w:sz="6" w:space="0" w:color="AAAAAA"/>
        </w:tblBorders>
        <w:shd w:val="clear" w:color="auto" w:fill="F9F9F9"/>
        <w:tblCellMar>
          <w:top w:w="15" w:type="dxa"/>
          <w:left w:w="15" w:type="dxa"/>
          <w:bottom w:w="15" w:type="dxa"/>
          <w:right w:w="15" w:type="dxa"/>
        </w:tblCellMar>
        <w:tblLook w:val="04A0" w:firstRow="1" w:lastRow="0" w:firstColumn="1" w:lastColumn="0" w:noHBand="0" w:noVBand="1"/>
      </w:tblPr>
      <w:tblGrid>
        <w:gridCol w:w="2280"/>
        <w:gridCol w:w="4888"/>
        <w:gridCol w:w="2002"/>
      </w:tblGrid>
      <w:tr w:rsidR="0015045D" w:rsidRPr="00B72469" w14:paraId="0AFEC696" w14:textId="77777777" w:rsidTr="00A66D50">
        <w:trPr>
          <w:trHeight w:val="602"/>
        </w:trPr>
        <w:tc>
          <w:tcPr>
            <w:tcW w:w="0" w:type="auto"/>
            <w:tcBorders>
              <w:top w:val="single" w:sz="6" w:space="0" w:color="AAAAAA"/>
              <w:left w:val="single" w:sz="6" w:space="0" w:color="AAAAAA"/>
              <w:bottom w:val="single" w:sz="6" w:space="0" w:color="AAAAAA"/>
              <w:right w:val="single" w:sz="6" w:space="0" w:color="AAAAAA"/>
            </w:tcBorders>
            <w:shd w:val="clear" w:color="auto" w:fill="F9F9F9"/>
            <w:vAlign w:val="center"/>
            <w:hideMark/>
          </w:tcPr>
          <w:p w14:paraId="0AFEC693" w14:textId="77777777" w:rsidR="0015045D" w:rsidRPr="00B72469" w:rsidRDefault="003E65E7" w:rsidP="00A66D50">
            <w:pPr>
              <w:spacing w:after="0" w:line="240" w:lineRule="auto"/>
              <w:jc w:val="center"/>
              <w:rPr>
                <w:rFonts w:ascii="Times New Roman" w:eastAsia="Times New Roman" w:hAnsi="Times New Roman" w:cs="Times New Roman"/>
                <w:b/>
                <w:bCs/>
                <w:sz w:val="20"/>
                <w:szCs w:val="20"/>
              </w:rPr>
            </w:pPr>
            <w:hyperlink r:id="rId154" w:tooltip="VP8" w:history="1">
              <w:r w:rsidR="0015045D" w:rsidRPr="00B72469">
                <w:rPr>
                  <w:rFonts w:ascii="Times New Roman" w:eastAsia="Times New Roman" w:hAnsi="Times New Roman" w:cs="Times New Roman"/>
                  <w:b/>
                  <w:bCs/>
                  <w:sz w:val="20"/>
                  <w:szCs w:val="20"/>
                </w:rPr>
                <w:t>Browse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vAlign w:val="center"/>
            <w:hideMark/>
          </w:tcPr>
          <w:p w14:paraId="0AFEC694" w14:textId="77777777" w:rsidR="0015045D" w:rsidRPr="00B72469" w:rsidRDefault="003E65E7" w:rsidP="00A66D50">
            <w:pPr>
              <w:spacing w:after="0" w:line="240" w:lineRule="auto"/>
              <w:jc w:val="center"/>
              <w:rPr>
                <w:rFonts w:ascii="Times New Roman" w:eastAsia="Times New Roman" w:hAnsi="Times New Roman" w:cs="Times New Roman"/>
                <w:b/>
                <w:bCs/>
                <w:sz w:val="20"/>
                <w:szCs w:val="20"/>
              </w:rPr>
            </w:pPr>
            <w:hyperlink r:id="rId155" w:tooltip="VP8" w:history="1">
              <w:r w:rsidR="0015045D" w:rsidRPr="00B72469">
                <w:rPr>
                  <w:rFonts w:ascii="Times New Roman" w:eastAsia="Times New Roman" w:hAnsi="Times New Roman" w:cs="Times New Roman"/>
                  <w:b/>
                  <w:bCs/>
                  <w:sz w:val="20"/>
                  <w:szCs w:val="20"/>
                </w:rPr>
                <w:t>Version</w:t>
              </w:r>
            </w:hyperlink>
            <w:r w:rsidR="0015045D" w:rsidRPr="00B72469">
              <w:rPr>
                <w:rFonts w:ascii="Times New Roman" w:eastAsia="Times New Roman" w:hAnsi="Times New Roman" w:cs="Times New Roman"/>
                <w:b/>
                <w:bCs/>
                <w:sz w:val="20"/>
                <w:szCs w:val="20"/>
              </w:rPr>
              <w:t> </w:t>
            </w:r>
          </w:p>
        </w:tc>
        <w:tc>
          <w:tcPr>
            <w:tcW w:w="2002" w:type="dxa"/>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95"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56" w:tooltip="VP8" w:history="1">
              <w:r w:rsidR="0015045D" w:rsidRPr="00B72469">
                <w:rPr>
                  <w:rFonts w:ascii="Times New Roman" w:eastAsia="Times New Roman" w:hAnsi="Times New Roman" w:cs="Times New Roman"/>
                  <w:b/>
                  <w:bCs/>
                  <w:sz w:val="20"/>
                  <w:szCs w:val="20"/>
                </w:rPr>
                <w:t>VP8</w:t>
              </w:r>
            </w:hyperlink>
            <w:r w:rsidR="0015045D" w:rsidRPr="00B72469">
              <w:rPr>
                <w:rFonts w:ascii="Times New Roman" w:eastAsia="Times New Roman" w:hAnsi="Times New Roman" w:cs="Times New Roman"/>
                <w:b/>
                <w:bCs/>
                <w:sz w:val="20"/>
                <w:szCs w:val="20"/>
              </w:rPr>
              <w:t> (</w:t>
            </w:r>
            <w:hyperlink r:id="rId157" w:tooltip="WebM Project" w:history="1">
              <w:r w:rsidR="0015045D" w:rsidRPr="00B72469">
                <w:rPr>
                  <w:rFonts w:ascii="Times New Roman" w:eastAsia="Times New Roman" w:hAnsi="Times New Roman" w:cs="Times New Roman"/>
                  <w:b/>
                  <w:bCs/>
                  <w:sz w:val="20"/>
                  <w:szCs w:val="20"/>
                </w:rPr>
                <w:t>WebM</w:t>
              </w:r>
            </w:hyperlink>
            <w:r w:rsidR="0015045D" w:rsidRPr="00B72469">
              <w:rPr>
                <w:rFonts w:ascii="Times New Roman" w:eastAsia="Times New Roman" w:hAnsi="Times New Roman" w:cs="Times New Roman"/>
                <w:b/>
                <w:bCs/>
                <w:sz w:val="20"/>
                <w:szCs w:val="20"/>
              </w:rPr>
              <w:t>)</w:t>
            </w:r>
          </w:p>
        </w:tc>
      </w:tr>
      <w:tr w:rsidR="0015045D" w:rsidRPr="00B72469" w14:paraId="0AFEC69A" w14:textId="77777777" w:rsidTr="00A66D50">
        <w:trPr>
          <w:trHeight w:val="591"/>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97"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58" w:tooltip="Internet Explorer" w:history="1">
              <w:r w:rsidR="0015045D" w:rsidRPr="00B72469">
                <w:rPr>
                  <w:rFonts w:ascii="Times New Roman" w:eastAsia="Times New Roman" w:hAnsi="Times New Roman" w:cs="Times New Roman"/>
                  <w:b/>
                  <w:bCs/>
                  <w:sz w:val="20"/>
                  <w:szCs w:val="20"/>
                </w:rPr>
                <w:t>Internet Explore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FEC698" w14:textId="77777777" w:rsidR="0015045D" w:rsidRPr="00B72469" w:rsidRDefault="003E65E7" w:rsidP="00A66D50">
            <w:pPr>
              <w:spacing w:before="240" w:after="240" w:line="285" w:lineRule="atLeast"/>
              <w:jc w:val="center"/>
              <w:rPr>
                <w:rFonts w:ascii="Times New Roman" w:eastAsia="Times New Roman" w:hAnsi="Times New Roman" w:cs="Times New Roman"/>
                <w:sz w:val="20"/>
                <w:szCs w:val="20"/>
              </w:rPr>
            </w:pPr>
            <w:hyperlink r:id="rId159" w:history="1">
              <w:r w:rsidR="0015045D" w:rsidRPr="00B72469">
                <w:rPr>
                  <w:rFonts w:ascii="Times New Roman" w:eastAsia="Times New Roman" w:hAnsi="Times New Roman" w:cs="Times New Roman"/>
                  <w:sz w:val="20"/>
                  <w:szCs w:val="20"/>
                </w:rPr>
                <w:t>9.0.2</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14:paraId="0AFEC699"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Manual install</w:t>
            </w:r>
          </w:p>
        </w:tc>
      </w:tr>
      <w:tr w:rsidR="0015045D" w:rsidRPr="00B72469" w14:paraId="0AFEC69E" w14:textId="77777777" w:rsidTr="00A66D50">
        <w:trPr>
          <w:trHeight w:val="822"/>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9B"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60" w:tooltip="Internet Explorer Mobile" w:history="1">
              <w:r w:rsidR="0015045D" w:rsidRPr="00B72469">
                <w:rPr>
                  <w:rFonts w:ascii="Times New Roman" w:eastAsia="Times New Roman" w:hAnsi="Times New Roman" w:cs="Times New Roman"/>
                  <w:b/>
                  <w:bCs/>
                  <w:sz w:val="20"/>
                  <w:szCs w:val="20"/>
                </w:rPr>
                <w:t>Internet Explorer Mobile</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FEC69C"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9.0</w:t>
            </w:r>
          </w:p>
        </w:tc>
        <w:tc>
          <w:tcPr>
            <w:tcW w:w="0" w:type="auto"/>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14:paraId="0AFEC69D"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No</w:t>
            </w:r>
          </w:p>
        </w:tc>
      </w:tr>
      <w:tr w:rsidR="0015045D" w:rsidRPr="00B72469" w14:paraId="0AFEC6A2" w14:textId="77777777" w:rsidTr="00A66D50">
        <w:trPr>
          <w:trHeight w:val="591"/>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9F"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61" w:tooltip="Mozilla Firefox" w:history="1">
              <w:r w:rsidR="0015045D" w:rsidRPr="00B72469">
                <w:rPr>
                  <w:rFonts w:ascii="Times New Roman" w:eastAsia="Times New Roman" w:hAnsi="Times New Roman" w:cs="Times New Roman"/>
                  <w:b/>
                  <w:bCs/>
                  <w:sz w:val="20"/>
                  <w:szCs w:val="20"/>
                </w:rPr>
                <w:t>Mozilla Firefox</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FEC6A0" w14:textId="77777777" w:rsidR="0015045D" w:rsidRPr="00B72469" w:rsidRDefault="003E65E7" w:rsidP="00A66D50">
            <w:pPr>
              <w:spacing w:before="240" w:after="240" w:line="285" w:lineRule="atLeast"/>
              <w:jc w:val="center"/>
              <w:rPr>
                <w:rFonts w:ascii="Times New Roman" w:eastAsia="Times New Roman" w:hAnsi="Times New Roman" w:cs="Times New Roman"/>
                <w:sz w:val="20"/>
                <w:szCs w:val="20"/>
              </w:rPr>
            </w:pPr>
            <w:hyperlink r:id="rId162" w:history="1">
              <w:r w:rsidR="0015045D" w:rsidRPr="00B72469">
                <w:rPr>
                  <w:rFonts w:ascii="Times New Roman" w:eastAsia="Times New Roman" w:hAnsi="Times New Roman" w:cs="Times New Roman"/>
                  <w:sz w:val="20"/>
                  <w:szCs w:val="20"/>
                </w:rPr>
                <w:t>11.0</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14:paraId="0AFEC6A1"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Yes</w:t>
            </w:r>
          </w:p>
        </w:tc>
      </w:tr>
      <w:tr w:rsidR="0015045D" w:rsidRPr="00B72469" w14:paraId="0AFEC6A6" w14:textId="77777777" w:rsidTr="00A66D50">
        <w:trPr>
          <w:trHeight w:val="810"/>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A3"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63" w:tooltip="Google Chrome" w:history="1">
              <w:r w:rsidR="0015045D" w:rsidRPr="00B72469">
                <w:rPr>
                  <w:rFonts w:ascii="Times New Roman" w:eastAsia="Times New Roman" w:hAnsi="Times New Roman" w:cs="Times New Roman"/>
                  <w:b/>
                  <w:bCs/>
                  <w:sz w:val="20"/>
                  <w:szCs w:val="20"/>
                </w:rPr>
                <w:t>Google Chrome</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FEC6A4" w14:textId="77777777" w:rsidR="0015045D" w:rsidRPr="00B72469" w:rsidRDefault="003E65E7" w:rsidP="00A66D50">
            <w:pPr>
              <w:spacing w:before="240" w:after="240" w:line="285" w:lineRule="atLeast"/>
              <w:jc w:val="center"/>
              <w:rPr>
                <w:rFonts w:ascii="Times New Roman" w:eastAsia="Times New Roman" w:hAnsi="Times New Roman" w:cs="Times New Roman"/>
                <w:sz w:val="20"/>
                <w:szCs w:val="20"/>
              </w:rPr>
            </w:pPr>
            <w:hyperlink r:id="rId164" w:history="1">
              <w:r w:rsidR="0015045D" w:rsidRPr="00B72469">
                <w:rPr>
                  <w:rFonts w:ascii="Times New Roman" w:eastAsia="Times New Roman" w:hAnsi="Times New Roman" w:cs="Times New Roman"/>
                  <w:sz w:val="20"/>
                  <w:szCs w:val="20"/>
                </w:rPr>
                <w:t>18.0.1025.163 (Mac), 18.0.1025.162 (Linux and Windows)</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14:paraId="0AFEC6A5"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Yes</w:t>
            </w:r>
          </w:p>
        </w:tc>
      </w:tr>
      <w:tr w:rsidR="0015045D" w:rsidRPr="00B72469" w14:paraId="0AFEC6AA" w14:textId="77777777" w:rsidTr="00A66D50">
        <w:trPr>
          <w:trHeight w:val="602"/>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A7"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65" w:tooltip="Chromium (web browser)" w:history="1">
              <w:r w:rsidR="0015045D" w:rsidRPr="00B72469">
                <w:rPr>
                  <w:rFonts w:ascii="Times New Roman" w:eastAsia="Times New Roman" w:hAnsi="Times New Roman" w:cs="Times New Roman"/>
                  <w:b/>
                  <w:bCs/>
                  <w:sz w:val="20"/>
                  <w:szCs w:val="20"/>
                </w:rPr>
                <w:t>Chromium</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ECECEC"/>
            <w:tcMar>
              <w:top w:w="48" w:type="dxa"/>
              <w:left w:w="48" w:type="dxa"/>
              <w:bottom w:w="48" w:type="dxa"/>
              <w:right w:w="48" w:type="dxa"/>
            </w:tcMar>
            <w:vAlign w:val="center"/>
            <w:hideMark/>
          </w:tcPr>
          <w:p w14:paraId="0AFEC6A8"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r47759</w:t>
            </w:r>
          </w:p>
        </w:tc>
        <w:tc>
          <w:tcPr>
            <w:tcW w:w="0" w:type="auto"/>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14:paraId="0AFEC6A9"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Yes</w:t>
            </w:r>
          </w:p>
        </w:tc>
      </w:tr>
      <w:tr w:rsidR="0015045D" w:rsidRPr="00B72469" w14:paraId="0AFEC6AF" w14:textId="77777777" w:rsidTr="00A66D50">
        <w:trPr>
          <w:trHeight w:val="591"/>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AB"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66" w:tooltip="Android (operating system)" w:history="1">
              <w:r w:rsidR="0015045D" w:rsidRPr="00B72469">
                <w:rPr>
                  <w:rFonts w:ascii="Times New Roman" w:eastAsia="Times New Roman" w:hAnsi="Times New Roman" w:cs="Times New Roman"/>
                  <w:b/>
                  <w:bCs/>
                  <w:sz w:val="20"/>
                  <w:szCs w:val="20"/>
                </w:rPr>
                <w:t>Android browse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ECECEC"/>
            <w:tcMar>
              <w:top w:w="48" w:type="dxa"/>
              <w:left w:w="48" w:type="dxa"/>
              <w:bottom w:w="48" w:type="dxa"/>
              <w:right w:w="48" w:type="dxa"/>
            </w:tcMar>
            <w:vAlign w:val="center"/>
            <w:hideMark/>
          </w:tcPr>
          <w:p w14:paraId="0AFEC6AC"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2.3</w:t>
            </w:r>
          </w:p>
        </w:tc>
        <w:tc>
          <w:tcPr>
            <w:tcW w:w="0" w:type="auto"/>
            <w:tcBorders>
              <w:top w:val="single" w:sz="6" w:space="0" w:color="AAAAAA"/>
              <w:left w:val="single" w:sz="6" w:space="0" w:color="AAAAAA"/>
              <w:bottom w:val="single" w:sz="6" w:space="0" w:color="AAAAAA"/>
              <w:right w:val="single" w:sz="6" w:space="0" w:color="AAAAAA"/>
            </w:tcBorders>
            <w:shd w:val="clear" w:color="auto" w:fill="D6E3BC" w:themeFill="accent3" w:themeFillTint="66"/>
            <w:tcMar>
              <w:top w:w="48" w:type="dxa"/>
              <w:left w:w="48" w:type="dxa"/>
              <w:bottom w:w="48" w:type="dxa"/>
              <w:right w:w="48" w:type="dxa"/>
            </w:tcMar>
            <w:vAlign w:val="center"/>
            <w:hideMark/>
          </w:tcPr>
          <w:p w14:paraId="0AFEC6AD" w14:textId="77777777" w:rsidR="0015045D" w:rsidRPr="00B72469" w:rsidRDefault="0015045D" w:rsidP="00A66D50">
            <w:pPr>
              <w:spacing w:before="240" w:after="240" w:line="285" w:lineRule="atLeast"/>
              <w:contextualSpacing/>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Partial:</w:t>
            </w:r>
          </w:p>
          <w:p w14:paraId="0AFEC6AE" w14:textId="77777777" w:rsidR="0015045D" w:rsidRPr="00B72469" w:rsidRDefault="0015045D" w:rsidP="00A66D50">
            <w:pPr>
              <w:spacing w:before="240" w:after="240" w:line="285" w:lineRule="atLeast"/>
              <w:contextualSpacing/>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No streaming support</w:t>
            </w:r>
          </w:p>
        </w:tc>
      </w:tr>
      <w:tr w:rsidR="0015045D" w:rsidRPr="00B72469" w14:paraId="0AFEC6B3" w14:textId="77777777" w:rsidTr="00A66D50">
        <w:trPr>
          <w:trHeight w:val="602"/>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B0"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67" w:tooltip="Safari (web browser)" w:history="1">
              <w:r w:rsidR="0015045D" w:rsidRPr="00B72469">
                <w:rPr>
                  <w:rFonts w:ascii="Times New Roman" w:eastAsia="Times New Roman" w:hAnsi="Times New Roman" w:cs="Times New Roman"/>
                  <w:b/>
                  <w:bCs/>
                  <w:sz w:val="20"/>
                  <w:szCs w:val="20"/>
                </w:rPr>
                <w:t>Safari</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FEC6B1" w14:textId="77777777" w:rsidR="0015045D" w:rsidRPr="00B72469" w:rsidRDefault="003E65E7" w:rsidP="00A66D50">
            <w:pPr>
              <w:spacing w:before="240" w:after="240" w:line="285" w:lineRule="atLeast"/>
              <w:jc w:val="center"/>
              <w:rPr>
                <w:rFonts w:ascii="Times New Roman" w:eastAsia="Times New Roman" w:hAnsi="Times New Roman" w:cs="Times New Roman"/>
                <w:sz w:val="20"/>
                <w:szCs w:val="20"/>
              </w:rPr>
            </w:pPr>
            <w:hyperlink r:id="rId168" w:history="1">
              <w:r w:rsidR="0015045D" w:rsidRPr="00B72469">
                <w:rPr>
                  <w:rFonts w:ascii="Times New Roman" w:eastAsia="Times New Roman" w:hAnsi="Times New Roman" w:cs="Times New Roman"/>
                  <w:sz w:val="20"/>
                  <w:szCs w:val="20"/>
                </w:rPr>
                <w:t>5.1.5</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14:paraId="0AFEC6B2"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Manual install</w:t>
            </w:r>
          </w:p>
        </w:tc>
      </w:tr>
      <w:tr w:rsidR="0015045D" w:rsidRPr="00B72469" w14:paraId="0AFEC6B7" w14:textId="77777777" w:rsidTr="00A66D50">
        <w:trPr>
          <w:trHeight w:val="591"/>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B4"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69" w:tooltip="Opera (web browser)" w:history="1">
              <w:r w:rsidR="0015045D" w:rsidRPr="00B72469">
                <w:rPr>
                  <w:rFonts w:ascii="Times New Roman" w:eastAsia="Times New Roman" w:hAnsi="Times New Roman" w:cs="Times New Roman"/>
                  <w:b/>
                  <w:bCs/>
                  <w:sz w:val="20"/>
                  <w:szCs w:val="20"/>
                </w:rPr>
                <w:t>Opera</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FEC6B5" w14:textId="77777777" w:rsidR="0015045D" w:rsidRPr="00B72469" w:rsidRDefault="003E65E7" w:rsidP="00A66D50">
            <w:pPr>
              <w:spacing w:before="240" w:after="240" w:line="285" w:lineRule="atLeast"/>
              <w:jc w:val="center"/>
              <w:rPr>
                <w:rFonts w:ascii="Times New Roman" w:eastAsia="Times New Roman" w:hAnsi="Times New Roman" w:cs="Times New Roman"/>
                <w:sz w:val="20"/>
                <w:szCs w:val="20"/>
              </w:rPr>
            </w:pPr>
            <w:hyperlink r:id="rId170" w:history="1">
              <w:r w:rsidR="0015045D" w:rsidRPr="00B72469">
                <w:rPr>
                  <w:rFonts w:ascii="Times New Roman" w:eastAsia="Times New Roman" w:hAnsi="Times New Roman" w:cs="Times New Roman"/>
                  <w:sz w:val="20"/>
                  <w:szCs w:val="20"/>
                </w:rPr>
                <w:t>11.62</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14:paraId="0AFEC6B6"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Yes</w:t>
            </w:r>
          </w:p>
        </w:tc>
      </w:tr>
      <w:tr w:rsidR="0015045D" w:rsidRPr="00B72469" w14:paraId="0AFEC6BB" w14:textId="77777777" w:rsidTr="00A66D50">
        <w:trPr>
          <w:trHeight w:val="591"/>
        </w:trPr>
        <w:tc>
          <w:tcPr>
            <w:tcW w:w="0" w:type="auto"/>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0AFEC6B8" w14:textId="77777777" w:rsidR="0015045D" w:rsidRPr="00B72469" w:rsidRDefault="003E65E7" w:rsidP="00A66D50">
            <w:pPr>
              <w:spacing w:before="240" w:after="240" w:line="285" w:lineRule="atLeast"/>
              <w:jc w:val="center"/>
              <w:rPr>
                <w:rFonts w:ascii="Times New Roman" w:eastAsia="Times New Roman" w:hAnsi="Times New Roman" w:cs="Times New Roman"/>
                <w:b/>
                <w:bCs/>
                <w:sz w:val="20"/>
                <w:szCs w:val="20"/>
              </w:rPr>
            </w:pPr>
            <w:hyperlink r:id="rId171" w:tooltip="Konqueror" w:history="1">
              <w:r w:rsidR="0015045D" w:rsidRPr="00B72469">
                <w:rPr>
                  <w:rFonts w:ascii="Times New Roman" w:eastAsia="Times New Roman" w:hAnsi="Times New Roman" w:cs="Times New Roman"/>
                  <w:b/>
                  <w:bCs/>
                  <w:sz w:val="20"/>
                  <w:szCs w:val="20"/>
                </w:rPr>
                <w:t>Konqueror</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0AFEC6B9" w14:textId="77777777" w:rsidR="0015045D" w:rsidRPr="00B72469" w:rsidRDefault="003E65E7" w:rsidP="00A66D50">
            <w:pPr>
              <w:spacing w:before="240" w:after="240" w:line="285" w:lineRule="atLeast"/>
              <w:jc w:val="center"/>
              <w:rPr>
                <w:rFonts w:ascii="Times New Roman" w:eastAsia="Times New Roman" w:hAnsi="Times New Roman" w:cs="Times New Roman"/>
                <w:sz w:val="20"/>
                <w:szCs w:val="20"/>
              </w:rPr>
            </w:pPr>
            <w:hyperlink r:id="rId172" w:history="1">
              <w:r w:rsidR="0015045D" w:rsidRPr="00B72469">
                <w:rPr>
                  <w:rFonts w:ascii="Times New Roman" w:eastAsia="Times New Roman" w:hAnsi="Times New Roman" w:cs="Times New Roman"/>
                  <w:sz w:val="20"/>
                  <w:szCs w:val="20"/>
                </w:rPr>
                <w:t>4.8.2</w:t>
              </w:r>
            </w:hyperlink>
          </w:p>
        </w:tc>
        <w:tc>
          <w:tcPr>
            <w:tcW w:w="0" w:type="auto"/>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14:paraId="0AFEC6BA" w14:textId="77777777" w:rsidR="0015045D" w:rsidRPr="00B72469" w:rsidRDefault="0015045D" w:rsidP="00A66D50">
            <w:pPr>
              <w:spacing w:before="240" w:after="240" w:line="285" w:lineRule="atLeast"/>
              <w:jc w:val="center"/>
              <w:rPr>
                <w:rFonts w:ascii="Times New Roman" w:eastAsia="Times New Roman" w:hAnsi="Times New Roman" w:cs="Times New Roman"/>
                <w:sz w:val="20"/>
                <w:szCs w:val="20"/>
              </w:rPr>
            </w:pPr>
            <w:r w:rsidRPr="00B72469">
              <w:rPr>
                <w:rFonts w:ascii="Times New Roman" w:eastAsia="Times New Roman" w:hAnsi="Times New Roman" w:cs="Times New Roman"/>
                <w:sz w:val="20"/>
                <w:szCs w:val="20"/>
              </w:rPr>
              <w:t>Yes</w:t>
            </w:r>
          </w:p>
        </w:tc>
      </w:tr>
    </w:tbl>
    <w:p w14:paraId="0AFEC6BC" w14:textId="77777777" w:rsidR="0015045D" w:rsidRPr="00B72469" w:rsidRDefault="0015045D" w:rsidP="0015045D">
      <w:pPr>
        <w:rPr>
          <w:rFonts w:ascii="Times New Roman" w:hAnsi="Times New Roman" w:cs="Times New Roman"/>
        </w:rPr>
      </w:pPr>
    </w:p>
    <w:p w14:paraId="0AFEC6BD"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The SGX Streaming Web Server uses Xuggler (</w:t>
      </w:r>
      <w:hyperlink r:id="rId173" w:history="1">
        <w:r w:rsidRPr="00B72469">
          <w:rPr>
            <w:rStyle w:val="Hyperlink"/>
            <w:rFonts w:ascii="Times New Roman" w:hAnsi="Times New Roman" w:cs="Times New Roman"/>
            <w:color w:val="auto"/>
          </w:rPr>
          <w:t>http://www.xuggle.com/xuggler/</w:t>
        </w:r>
      </w:hyperlink>
      <w:r w:rsidRPr="00B72469">
        <w:rPr>
          <w:rFonts w:ascii="Times New Roman" w:hAnsi="Times New Roman" w:cs="Times New Roman"/>
        </w:rPr>
        <w:t>) for Video/Audio transcoding and Stream-m (</w:t>
      </w:r>
      <w:hyperlink r:id="rId174" w:history="1">
        <w:r w:rsidRPr="00B72469">
          <w:rPr>
            <w:rStyle w:val="Hyperlink"/>
            <w:rFonts w:ascii="Times New Roman" w:hAnsi="Times New Roman" w:cs="Times New Roman"/>
            <w:color w:val="auto"/>
          </w:rPr>
          <w:t>http://code.google.com/p/stream-m/</w:t>
        </w:r>
      </w:hyperlink>
      <w:r w:rsidRPr="00B72469">
        <w:rPr>
          <w:rFonts w:ascii="Times New Roman" w:hAnsi="Times New Roman" w:cs="Times New Roman"/>
        </w:rPr>
        <w:t>) as a light-weight WebM enabled web server.</w:t>
      </w:r>
    </w:p>
    <w:p w14:paraId="0AFEC6BE" w14:textId="77777777" w:rsidR="0015045D" w:rsidRPr="00B72469" w:rsidRDefault="0015045D" w:rsidP="0015045D">
      <w:pPr>
        <w:rPr>
          <w:rFonts w:ascii="Times New Roman" w:hAnsi="Times New Roman" w:cs="Times New Roman"/>
        </w:rPr>
      </w:pPr>
    </w:p>
    <w:p w14:paraId="0AFEC6BF" w14:textId="77777777" w:rsidR="0015045D" w:rsidRPr="00B72469" w:rsidRDefault="0015045D" w:rsidP="0015045D">
      <w:pPr>
        <w:rPr>
          <w:rFonts w:ascii="Times New Roman" w:hAnsi="Times New Roman" w:cs="Times New Roman"/>
        </w:rPr>
      </w:pPr>
      <w:r w:rsidRPr="00B72469">
        <w:rPr>
          <w:rFonts w:ascii="Times New Roman" w:hAnsi="Times New Roman" w:cs="Times New Roman"/>
        </w:rPr>
        <w:t>To use the SGX Streaming Web Server:</w:t>
      </w:r>
    </w:p>
    <w:p w14:paraId="0AFEC6C0" w14:textId="77777777" w:rsidR="0015045D" w:rsidRPr="00B72469" w:rsidRDefault="0015045D" w:rsidP="00E919FA">
      <w:pPr>
        <w:pStyle w:val="ListParagraph"/>
        <w:widowControl/>
        <w:numPr>
          <w:ilvl w:val="0"/>
          <w:numId w:val="56"/>
        </w:numPr>
        <w:rPr>
          <w:rFonts w:ascii="Times New Roman" w:hAnsi="Times New Roman" w:cs="Times New Roman"/>
        </w:rPr>
      </w:pPr>
      <w:r w:rsidRPr="00B72469">
        <w:rPr>
          <w:rFonts w:ascii="Times New Roman" w:hAnsi="Times New Roman" w:cs="Times New Roman"/>
        </w:rPr>
        <w:t>Deploy a Sensor Cloud</w:t>
      </w:r>
    </w:p>
    <w:p w14:paraId="0AFEC6C1" w14:textId="77777777" w:rsidR="0015045D" w:rsidRPr="00B72469" w:rsidRDefault="0015045D" w:rsidP="00E919FA">
      <w:pPr>
        <w:pStyle w:val="ListParagraph"/>
        <w:widowControl/>
        <w:numPr>
          <w:ilvl w:val="0"/>
          <w:numId w:val="56"/>
        </w:numPr>
        <w:rPr>
          <w:rFonts w:ascii="Times New Roman" w:hAnsi="Times New Roman" w:cs="Times New Roman"/>
        </w:rPr>
      </w:pPr>
      <w:r w:rsidRPr="00B72469">
        <w:rPr>
          <w:rFonts w:ascii="Times New Roman" w:hAnsi="Times New Roman" w:cs="Times New Roman"/>
        </w:rPr>
        <w:t>Launch at least one IPCameraSensor</w:t>
      </w:r>
    </w:p>
    <w:p w14:paraId="0AFEC6C2" w14:textId="77777777" w:rsidR="0015045D" w:rsidRPr="00B72469" w:rsidRDefault="0015045D" w:rsidP="00E919FA">
      <w:pPr>
        <w:pStyle w:val="ListParagraph"/>
        <w:widowControl/>
        <w:numPr>
          <w:ilvl w:val="0"/>
          <w:numId w:val="56"/>
        </w:numPr>
        <w:rPr>
          <w:rFonts w:ascii="Times New Roman" w:hAnsi="Times New Roman" w:cs="Times New Roman"/>
        </w:rPr>
      </w:pPr>
      <w:r w:rsidRPr="00B72469">
        <w:rPr>
          <w:rFonts w:ascii="Times New Roman" w:hAnsi="Times New Roman" w:cs="Times New Roman"/>
        </w:rPr>
        <w:t xml:space="preserve"> Edit the Streaming Server’s configuration file</w:t>
      </w:r>
    </w:p>
    <w:p w14:paraId="0AFEC6C3" w14:textId="77777777" w:rsidR="0015045D" w:rsidRPr="00B72469" w:rsidRDefault="0015045D" w:rsidP="00E919FA">
      <w:pPr>
        <w:pStyle w:val="ListParagraph"/>
        <w:widowControl/>
        <w:numPr>
          <w:ilvl w:val="1"/>
          <w:numId w:val="55"/>
        </w:numPr>
        <w:rPr>
          <w:rFonts w:ascii="Times New Roman" w:hAnsi="Times New Roman" w:cs="Times New Roman"/>
        </w:rPr>
      </w:pPr>
      <w:r w:rsidRPr="00B72469">
        <w:rPr>
          <w:rFonts w:ascii="Times New Roman" w:hAnsi="Times New Roman" w:cs="Times New Roman"/>
        </w:rPr>
        <w:t xml:space="preserve"> $SENSORCLOUD_HOME\conf\StreamingServer.conf</w:t>
      </w:r>
    </w:p>
    <w:p w14:paraId="0AFEC6C4" w14:textId="77777777" w:rsidR="0015045D" w:rsidRPr="00B72469" w:rsidRDefault="0015045D" w:rsidP="00E919FA">
      <w:pPr>
        <w:pStyle w:val="ListParagraph"/>
        <w:widowControl/>
        <w:numPr>
          <w:ilvl w:val="1"/>
          <w:numId w:val="55"/>
        </w:numPr>
        <w:rPr>
          <w:rFonts w:ascii="Times New Roman" w:hAnsi="Times New Roman" w:cs="Times New Roman"/>
        </w:rPr>
      </w:pPr>
      <w:r w:rsidRPr="00B72469">
        <w:rPr>
          <w:rFonts w:ascii="Times New Roman" w:hAnsi="Times New Roman" w:cs="Times New Roman"/>
        </w:rPr>
        <w:t xml:space="preserve"> The ‘server.port ‘ specifies the port number you want clients to connect to</w:t>
      </w:r>
    </w:p>
    <w:p w14:paraId="0AFEC6C5" w14:textId="77777777" w:rsidR="0015045D" w:rsidRPr="00B72469" w:rsidRDefault="0015045D" w:rsidP="00E919FA">
      <w:pPr>
        <w:pStyle w:val="ListParagraph"/>
        <w:widowControl/>
        <w:numPr>
          <w:ilvl w:val="1"/>
          <w:numId w:val="55"/>
        </w:numPr>
        <w:rPr>
          <w:rFonts w:ascii="Times New Roman" w:hAnsi="Times New Roman" w:cs="Times New Roman"/>
        </w:rPr>
      </w:pPr>
      <w:r w:rsidRPr="00B72469">
        <w:rPr>
          <w:rFonts w:ascii="Times New Roman" w:hAnsi="Times New Roman" w:cs="Times New Roman"/>
        </w:rPr>
        <w:t xml:space="preserve"> The ‘SGX Information’ section specifies the location of the Sensor Cloud </w:t>
      </w:r>
    </w:p>
    <w:p w14:paraId="0AFEC6C6" w14:textId="77777777" w:rsidR="0015045D" w:rsidRPr="00B72469" w:rsidRDefault="0015045D" w:rsidP="0015045D">
      <w:pPr>
        <w:rPr>
          <w:rFonts w:ascii="Times New Roman" w:hAnsi="Times New Roman" w:cs="Times New Roman"/>
        </w:rPr>
      </w:pPr>
    </w:p>
    <w:p w14:paraId="0AFEC6C7" w14:textId="77777777" w:rsidR="0015045D" w:rsidRPr="00B72469" w:rsidRDefault="0015045D" w:rsidP="0015045D">
      <w:pPr>
        <w:jc w:val="center"/>
        <w:rPr>
          <w:rFonts w:ascii="Times New Roman" w:hAnsi="Times New Roman" w:cs="Times New Roman"/>
        </w:rPr>
      </w:pPr>
      <w:r w:rsidRPr="00B72469">
        <w:rPr>
          <w:rFonts w:ascii="Times New Roman" w:hAnsi="Times New Roman" w:cs="Times New Roman"/>
          <w:noProof/>
        </w:rPr>
        <w:lastRenderedPageBreak/>
        <w:drawing>
          <wp:inline distT="0" distB="0" distL="0" distR="0" wp14:anchorId="0AFED41E" wp14:editId="0AFED41F">
            <wp:extent cx="5943600" cy="5170170"/>
            <wp:effectExtent l="0" t="0" r="0" b="0"/>
            <wp:docPr id="7103" name="Picture 7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75">
                      <a:extLst>
                        <a:ext uri="{28A0092B-C50C-407E-A947-70E740481C1C}">
                          <a14:useLocalDpi xmlns:a14="http://schemas.microsoft.com/office/drawing/2010/main" val="0"/>
                        </a:ext>
                      </a:extLst>
                    </a:blip>
                    <a:stretch>
                      <a:fillRect/>
                    </a:stretch>
                  </pic:blipFill>
                  <pic:spPr>
                    <a:xfrm>
                      <a:off x="0" y="0"/>
                      <a:ext cx="5943600" cy="5170170"/>
                    </a:xfrm>
                    <a:prstGeom prst="rect">
                      <a:avLst/>
                    </a:prstGeom>
                  </pic:spPr>
                </pic:pic>
              </a:graphicData>
            </a:graphic>
          </wp:inline>
        </w:drawing>
      </w:r>
    </w:p>
    <w:p w14:paraId="0AFEC6C8" w14:textId="77777777" w:rsidR="0015045D" w:rsidRPr="00B72469" w:rsidRDefault="0015045D" w:rsidP="00E919FA">
      <w:pPr>
        <w:pStyle w:val="ListParagraph"/>
        <w:widowControl/>
        <w:numPr>
          <w:ilvl w:val="0"/>
          <w:numId w:val="56"/>
        </w:numPr>
        <w:rPr>
          <w:rFonts w:ascii="Times New Roman" w:hAnsi="Times New Roman" w:cs="Times New Roman"/>
        </w:rPr>
      </w:pPr>
      <w:r w:rsidRPr="00B72469">
        <w:rPr>
          <w:rFonts w:ascii="Times New Roman" w:hAnsi="Times New Roman" w:cs="Times New Roman"/>
        </w:rPr>
        <w:t>Launch the Streaming Web Server</w:t>
      </w:r>
    </w:p>
    <w:p w14:paraId="0AFEC6C9" w14:textId="77777777" w:rsidR="0015045D" w:rsidRPr="00B72469" w:rsidRDefault="0015045D" w:rsidP="00E919FA">
      <w:pPr>
        <w:pStyle w:val="ListParagraph"/>
        <w:widowControl/>
        <w:numPr>
          <w:ilvl w:val="1"/>
          <w:numId w:val="56"/>
        </w:numPr>
        <w:rPr>
          <w:rFonts w:ascii="Times New Roman" w:hAnsi="Times New Roman" w:cs="Times New Roman"/>
        </w:rPr>
      </w:pPr>
      <w:r w:rsidRPr="00B72469">
        <w:rPr>
          <w:rFonts w:ascii="Times New Roman" w:hAnsi="Times New Roman" w:cs="Times New Roman"/>
        </w:rPr>
        <w:t>%SENSORCLOUD_HOME%\scripts\prepareStreamingServer.bat on Windows</w:t>
      </w:r>
    </w:p>
    <w:p w14:paraId="0AFEC6CA" w14:textId="77777777" w:rsidR="0015045D" w:rsidRPr="00B72469" w:rsidRDefault="0015045D" w:rsidP="00E919FA">
      <w:pPr>
        <w:pStyle w:val="ListParagraph"/>
        <w:widowControl/>
        <w:numPr>
          <w:ilvl w:val="1"/>
          <w:numId w:val="56"/>
        </w:numPr>
        <w:rPr>
          <w:rFonts w:ascii="Times New Roman" w:hAnsi="Times New Roman" w:cs="Times New Roman"/>
        </w:rPr>
      </w:pPr>
      <w:r w:rsidRPr="00B72469">
        <w:rPr>
          <w:rFonts w:ascii="Times New Roman" w:hAnsi="Times New Roman" w:cs="Times New Roman"/>
        </w:rPr>
        <w:t>$SENSORCLOUD_HOME/bin/prepareStreamingServer.sh on Linux</w:t>
      </w:r>
    </w:p>
    <w:p w14:paraId="0AFEC6CB" w14:textId="77777777" w:rsidR="0015045D" w:rsidRPr="00B72469" w:rsidRDefault="0015045D" w:rsidP="0015045D">
      <w:pPr>
        <w:pStyle w:val="ListParagraph"/>
        <w:ind w:left="0"/>
        <w:rPr>
          <w:rFonts w:ascii="Times New Roman" w:hAnsi="Times New Roman" w:cs="Times New Roman"/>
          <w:noProof/>
        </w:rPr>
      </w:pPr>
      <w:r w:rsidRPr="00B72469">
        <w:rPr>
          <w:rFonts w:ascii="Times New Roman" w:hAnsi="Times New Roman" w:cs="Times New Roman"/>
          <w:noProof/>
        </w:rPr>
        <w:lastRenderedPageBreak/>
        <w:drawing>
          <wp:inline distT="0" distB="0" distL="0" distR="0" wp14:anchorId="0AFED420" wp14:editId="0AFED421">
            <wp:extent cx="6429375" cy="3827780"/>
            <wp:effectExtent l="0" t="0" r="9525" b="1270"/>
            <wp:docPr id="7104" name="Picture 7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76">
                      <a:extLst>
                        <a:ext uri="{28A0092B-C50C-407E-A947-70E740481C1C}">
                          <a14:useLocalDpi xmlns:a14="http://schemas.microsoft.com/office/drawing/2010/main" val="0"/>
                        </a:ext>
                      </a:extLst>
                    </a:blip>
                    <a:stretch>
                      <a:fillRect/>
                    </a:stretch>
                  </pic:blipFill>
                  <pic:spPr>
                    <a:xfrm>
                      <a:off x="0" y="0"/>
                      <a:ext cx="6429375" cy="3827780"/>
                    </a:xfrm>
                    <a:prstGeom prst="rect">
                      <a:avLst/>
                    </a:prstGeom>
                  </pic:spPr>
                </pic:pic>
              </a:graphicData>
            </a:graphic>
          </wp:inline>
        </w:drawing>
      </w:r>
    </w:p>
    <w:p w14:paraId="0AFEC6CC" w14:textId="77777777" w:rsidR="0015045D" w:rsidRPr="00B72469" w:rsidRDefault="0015045D" w:rsidP="0015045D">
      <w:pPr>
        <w:pStyle w:val="ListParagraph"/>
        <w:ind w:left="0"/>
        <w:jc w:val="center"/>
        <w:rPr>
          <w:rFonts w:ascii="Times New Roman" w:hAnsi="Times New Roman" w:cs="Times New Roman"/>
        </w:rPr>
      </w:pPr>
    </w:p>
    <w:p w14:paraId="0AFEC6CD" w14:textId="77777777" w:rsidR="0015045D" w:rsidRPr="00B72469" w:rsidRDefault="0015045D" w:rsidP="0015045D">
      <w:pPr>
        <w:pStyle w:val="ListParagraph"/>
        <w:ind w:left="1485"/>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15045D" w:rsidRPr="00B72469" w14:paraId="0AFEC6CF" w14:textId="77777777" w:rsidTr="00A66D50">
        <w:tc>
          <w:tcPr>
            <w:tcW w:w="9576" w:type="dxa"/>
          </w:tcPr>
          <w:p w14:paraId="0AFEC6CE" w14:textId="77777777" w:rsidR="0015045D" w:rsidRPr="00B72469" w:rsidRDefault="0015045D" w:rsidP="00A66D50">
            <w:pPr>
              <w:pStyle w:val="ListParagraph"/>
              <w:ind w:left="0"/>
              <w:jc w:val="center"/>
              <w:rPr>
                <w:rFonts w:ascii="Times New Roman" w:hAnsi="Times New Roman" w:cs="Times New Roman"/>
              </w:rPr>
            </w:pPr>
            <w:r w:rsidRPr="00B72469">
              <w:rPr>
                <w:rFonts w:ascii="Times New Roman" w:hAnsi="Times New Roman" w:cs="Times New Roman"/>
              </w:rPr>
              <w:t xml:space="preserve">Connect supported web browser to </w:t>
            </w:r>
            <w:hyperlink r:id="rId177" w:history="1">
              <w:r w:rsidRPr="00B72469">
                <w:rPr>
                  <w:rStyle w:val="Hyperlink"/>
                  <w:rFonts w:ascii="Times New Roman" w:hAnsi="Times New Roman" w:cs="Times New Roman"/>
                  <w:color w:val="auto"/>
                </w:rPr>
                <w:t>http://STREAMING_SERVER_IP:PORT/list</w:t>
              </w:r>
            </w:hyperlink>
            <w:r w:rsidRPr="00B72469">
              <w:rPr>
                <w:rFonts w:ascii="Times New Roman" w:hAnsi="Times New Roman" w:cs="Times New Roman"/>
                <w:noProof/>
              </w:rPr>
              <w:drawing>
                <wp:inline distT="0" distB="0" distL="0" distR="0" wp14:anchorId="0AFED422" wp14:editId="0AFED423">
                  <wp:extent cx="5943600" cy="3076575"/>
                  <wp:effectExtent l="0" t="0" r="0" b="9525"/>
                  <wp:docPr id="7105" name="Picture 7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178">
                            <a:extLst>
                              <a:ext uri="{28A0092B-C50C-407E-A947-70E740481C1C}">
                                <a14:useLocalDpi xmlns:a14="http://schemas.microsoft.com/office/drawing/2010/main" val="0"/>
                              </a:ext>
                            </a:extLst>
                          </a:blip>
                          <a:stretch>
                            <a:fillRect/>
                          </a:stretch>
                        </pic:blipFill>
                        <pic:spPr>
                          <a:xfrm>
                            <a:off x="0" y="0"/>
                            <a:ext cx="5943600" cy="3076575"/>
                          </a:xfrm>
                          <a:prstGeom prst="rect">
                            <a:avLst/>
                          </a:prstGeom>
                        </pic:spPr>
                      </pic:pic>
                    </a:graphicData>
                  </a:graphic>
                </wp:inline>
              </w:drawing>
            </w:r>
          </w:p>
        </w:tc>
      </w:tr>
    </w:tbl>
    <w:p w14:paraId="0AFEC6D0" w14:textId="77777777" w:rsidR="0015045D" w:rsidRPr="00B72469" w:rsidRDefault="0015045D" w:rsidP="0015045D">
      <w:pPr>
        <w:pStyle w:val="ListParagraph"/>
        <w:ind w:left="765"/>
        <w:rPr>
          <w:rFonts w:ascii="Times New Roman" w:hAnsi="Times New Roman" w:cs="Times New Roman"/>
        </w:rPr>
      </w:pPr>
    </w:p>
    <w:p w14:paraId="0AFEC6D1" w14:textId="77777777" w:rsidR="0015045D" w:rsidRPr="00B72469" w:rsidRDefault="0015045D" w:rsidP="00E919FA">
      <w:pPr>
        <w:pStyle w:val="ListParagraph"/>
        <w:widowControl/>
        <w:numPr>
          <w:ilvl w:val="0"/>
          <w:numId w:val="56"/>
        </w:numPr>
        <w:rPr>
          <w:rFonts w:ascii="Times New Roman" w:hAnsi="Times New Roman" w:cs="Times New Roman"/>
        </w:rPr>
      </w:pPr>
      <w:r w:rsidRPr="00B72469">
        <w:rPr>
          <w:rFonts w:ascii="Times New Roman" w:hAnsi="Times New Roman" w:cs="Times New Roman"/>
        </w:rPr>
        <w:t>Clicking on a link will display the video feed.  Video feeds are available 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15045D" w:rsidRPr="00B72469" w14:paraId="0AFEC6D3" w14:textId="77777777" w:rsidTr="00A66D50">
        <w:trPr>
          <w:jc w:val="center"/>
        </w:trPr>
        <w:tc>
          <w:tcPr>
            <w:tcW w:w="8811" w:type="dxa"/>
          </w:tcPr>
          <w:p w14:paraId="0AFEC6D2" w14:textId="77777777" w:rsidR="0015045D" w:rsidRPr="00B72469" w:rsidRDefault="003E65E7" w:rsidP="00A66D50">
            <w:pPr>
              <w:pStyle w:val="ListParagraph"/>
              <w:ind w:left="0"/>
              <w:jc w:val="center"/>
              <w:rPr>
                <w:rFonts w:ascii="Times New Roman" w:hAnsi="Times New Roman" w:cs="Times New Roman"/>
              </w:rPr>
            </w:pPr>
            <w:hyperlink r:id="rId179" w:history="1">
              <w:r w:rsidR="0015045D" w:rsidRPr="00B72469">
                <w:rPr>
                  <w:rStyle w:val="Hyperlink"/>
                  <w:rFonts w:ascii="Times New Roman" w:hAnsi="Times New Roman" w:cs="Times New Roman"/>
                  <w:color w:val="auto"/>
                </w:rPr>
                <w:t>http://SERVER_IP:SERVER_PORT/consume/SENSOR_ID</w:t>
              </w:r>
            </w:hyperlink>
            <w:r w:rsidR="0015045D" w:rsidRPr="00B72469">
              <w:rPr>
                <w:rFonts w:ascii="Times New Roman" w:hAnsi="Times New Roman" w:cs="Times New Roman"/>
                <w:noProof/>
              </w:rPr>
              <w:drawing>
                <wp:inline distT="0" distB="0" distL="0" distR="0" wp14:anchorId="0AFED424" wp14:editId="0AFED425">
                  <wp:extent cx="5943600" cy="3200400"/>
                  <wp:effectExtent l="0" t="0" r="0" b="0"/>
                  <wp:docPr id="7106" name="Picture 7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180">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p>
        </w:tc>
      </w:tr>
    </w:tbl>
    <w:p w14:paraId="0AFEC6D4" w14:textId="77777777" w:rsidR="0015045D" w:rsidRPr="00B72469" w:rsidRDefault="0015045D" w:rsidP="0015045D">
      <w:pPr>
        <w:pStyle w:val="ListParagraph"/>
        <w:ind w:left="765"/>
        <w:rPr>
          <w:rFonts w:ascii="Times New Roman" w:hAnsi="Times New Roman" w:cs="Times New Roman"/>
        </w:rPr>
      </w:pPr>
    </w:p>
    <w:p w14:paraId="0AFEC6D5" w14:textId="77777777" w:rsidR="0015045D" w:rsidRPr="00B72469" w:rsidRDefault="0015045D" w:rsidP="0015045D">
      <w:pPr>
        <w:pStyle w:val="ListParagraph"/>
        <w:ind w:left="765"/>
        <w:rPr>
          <w:rFonts w:ascii="Times New Roman" w:hAnsi="Times New Roman" w:cs="Times New Roman"/>
        </w:rPr>
      </w:pPr>
    </w:p>
    <w:p w14:paraId="0AFEC6D6" w14:textId="77777777" w:rsidR="0015045D" w:rsidRPr="00B72469" w:rsidRDefault="0015045D" w:rsidP="00E919FA">
      <w:pPr>
        <w:pStyle w:val="ListParagraph"/>
        <w:widowControl/>
        <w:numPr>
          <w:ilvl w:val="0"/>
          <w:numId w:val="56"/>
        </w:numPr>
        <w:rPr>
          <w:rFonts w:ascii="Times New Roman" w:hAnsi="Times New Roman" w:cs="Times New Roman"/>
        </w:rPr>
      </w:pPr>
      <w:r w:rsidRPr="00B72469">
        <w:rPr>
          <w:rFonts w:ascii="Times New Roman" w:hAnsi="Times New Roman" w:cs="Times New Roman"/>
        </w:rPr>
        <w:t>Still images are available at:</w:t>
      </w:r>
    </w:p>
    <w:p w14:paraId="0AFEC6D7" w14:textId="77777777" w:rsidR="0015045D" w:rsidRPr="00B72469" w:rsidRDefault="003E65E7" w:rsidP="00E919FA">
      <w:pPr>
        <w:pStyle w:val="ListParagraph"/>
        <w:widowControl/>
        <w:numPr>
          <w:ilvl w:val="1"/>
          <w:numId w:val="56"/>
        </w:numPr>
        <w:rPr>
          <w:rFonts w:ascii="Times New Roman" w:hAnsi="Times New Roman" w:cs="Times New Roman"/>
        </w:rPr>
      </w:pPr>
      <w:hyperlink r:id="rId181" w:history="1">
        <w:r w:rsidR="0015045D" w:rsidRPr="00B72469">
          <w:rPr>
            <w:rStyle w:val="Hyperlink"/>
            <w:rFonts w:ascii="Times New Roman" w:hAnsi="Times New Roman" w:cs="Times New Roman"/>
            <w:color w:val="auto"/>
          </w:rPr>
          <w:t>http://SERVER_IP:SERVER_PORT/snapshot/SENSOR_ID</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15045D" w:rsidRPr="00B72469" w14:paraId="0AFEC6D9" w14:textId="77777777" w:rsidTr="00A66D50">
        <w:tc>
          <w:tcPr>
            <w:tcW w:w="9576" w:type="dxa"/>
          </w:tcPr>
          <w:p w14:paraId="0AFEC6D8" w14:textId="77777777" w:rsidR="0015045D" w:rsidRPr="00B72469" w:rsidRDefault="0015045D" w:rsidP="00A66D50">
            <w:pPr>
              <w:pStyle w:val="ListParagraph"/>
              <w:ind w:left="0"/>
              <w:jc w:val="center"/>
              <w:rPr>
                <w:rFonts w:ascii="Times New Roman" w:hAnsi="Times New Roman" w:cs="Times New Roman"/>
              </w:rPr>
            </w:pPr>
            <w:r w:rsidRPr="00B72469">
              <w:rPr>
                <w:rFonts w:ascii="Times New Roman" w:hAnsi="Times New Roman" w:cs="Times New Roman"/>
                <w:noProof/>
              </w:rPr>
              <w:drawing>
                <wp:inline distT="0" distB="0" distL="0" distR="0" wp14:anchorId="0AFED426" wp14:editId="0AFED427">
                  <wp:extent cx="5391150" cy="3190875"/>
                  <wp:effectExtent l="0" t="0" r="0" b="9525"/>
                  <wp:docPr id="7107" name="Picture 7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png"/>
                          <pic:cNvPicPr/>
                        </pic:nvPicPr>
                        <pic:blipFill>
                          <a:blip r:embed="rId182">
                            <a:extLst>
                              <a:ext uri="{28A0092B-C50C-407E-A947-70E740481C1C}">
                                <a14:useLocalDpi xmlns:a14="http://schemas.microsoft.com/office/drawing/2010/main" val="0"/>
                              </a:ext>
                            </a:extLst>
                          </a:blip>
                          <a:stretch>
                            <a:fillRect/>
                          </a:stretch>
                        </pic:blipFill>
                        <pic:spPr>
                          <a:xfrm>
                            <a:off x="0" y="0"/>
                            <a:ext cx="5391150" cy="3190875"/>
                          </a:xfrm>
                          <a:prstGeom prst="rect">
                            <a:avLst/>
                          </a:prstGeom>
                        </pic:spPr>
                      </pic:pic>
                    </a:graphicData>
                  </a:graphic>
                </wp:inline>
              </w:drawing>
            </w:r>
          </w:p>
        </w:tc>
      </w:tr>
    </w:tbl>
    <w:p w14:paraId="0AFEC6DA" w14:textId="77777777" w:rsidR="0015045D" w:rsidRPr="00B72469" w:rsidRDefault="0015045D" w:rsidP="0015045D">
      <w:pPr>
        <w:pStyle w:val="ListParagraph"/>
        <w:ind w:left="0"/>
        <w:rPr>
          <w:rFonts w:ascii="Times New Roman" w:hAnsi="Times New Roman" w:cs="Times New Roman"/>
        </w:rPr>
      </w:pPr>
    </w:p>
    <w:p w14:paraId="0AFEC6DB" w14:textId="77777777" w:rsidR="0015045D" w:rsidRPr="00B72469" w:rsidRDefault="0015045D" w:rsidP="0015045D">
      <w:pPr>
        <w:pStyle w:val="ListParagraph"/>
        <w:ind w:left="765"/>
        <w:rPr>
          <w:rFonts w:ascii="Times New Roman" w:hAnsi="Times New Roman" w:cs="Times New Roman"/>
        </w:rPr>
      </w:pPr>
    </w:p>
    <w:p w14:paraId="0AFEC6DC" w14:textId="77777777" w:rsidR="0015045D" w:rsidRPr="00B72469" w:rsidRDefault="0015045D" w:rsidP="0015045D">
      <w:pPr>
        <w:pStyle w:val="ListParagraph"/>
        <w:rPr>
          <w:rFonts w:ascii="Times New Roman" w:hAnsi="Times New Roman" w:cs="Times New Roman"/>
        </w:rPr>
      </w:pPr>
    </w:p>
    <w:p w14:paraId="0AFEC6DD" w14:textId="77777777" w:rsidR="0015045D" w:rsidRPr="00B72469" w:rsidRDefault="0015045D" w:rsidP="0015045D">
      <w:pPr>
        <w:pStyle w:val="ListParagraph"/>
        <w:rPr>
          <w:rFonts w:ascii="Times New Roman" w:hAnsi="Times New Roman" w:cs="Times New Roman"/>
        </w:rPr>
      </w:pPr>
    </w:p>
    <w:p w14:paraId="0AFEC6DE" w14:textId="77777777" w:rsidR="0015045D" w:rsidRPr="00B72469" w:rsidRDefault="0015045D" w:rsidP="0015045D">
      <w:pPr>
        <w:pStyle w:val="ListParagraph"/>
        <w:rPr>
          <w:rFonts w:ascii="Times New Roman" w:hAnsi="Times New Roman" w:cs="Times New Roman"/>
        </w:rPr>
      </w:pPr>
    </w:p>
    <w:p w14:paraId="0AFEC6DF" w14:textId="77777777" w:rsidR="0015045D" w:rsidRPr="00B72469" w:rsidRDefault="0015045D" w:rsidP="0015045D">
      <w:pPr>
        <w:pStyle w:val="ListParagraph"/>
        <w:rPr>
          <w:rFonts w:ascii="Times New Roman" w:hAnsi="Times New Roman" w:cs="Times New Roman"/>
        </w:rPr>
      </w:pPr>
    </w:p>
    <w:p w14:paraId="0AFEC6E0" w14:textId="77777777" w:rsidR="0015045D" w:rsidRPr="00B72469" w:rsidRDefault="0015045D" w:rsidP="0015045D">
      <w:pPr>
        <w:pStyle w:val="ListParagraph"/>
        <w:rPr>
          <w:rFonts w:ascii="Times New Roman" w:hAnsi="Times New Roman" w:cs="Times New Roman"/>
        </w:rPr>
      </w:pPr>
    </w:p>
    <w:p w14:paraId="0AFEC6E1" w14:textId="77777777" w:rsidR="0015045D" w:rsidRPr="00B72469" w:rsidRDefault="0015045D" w:rsidP="0015045D">
      <w:pPr>
        <w:pStyle w:val="ListParagraph"/>
        <w:rPr>
          <w:rFonts w:ascii="Times New Roman" w:hAnsi="Times New Roman" w:cs="Times New Roman"/>
        </w:rPr>
      </w:pPr>
    </w:p>
    <w:p w14:paraId="0AFEC6E2" w14:textId="77777777" w:rsidR="0015045D" w:rsidRPr="00B72469" w:rsidRDefault="0015045D" w:rsidP="0015045D">
      <w:pPr>
        <w:pStyle w:val="ListParagraph"/>
        <w:rPr>
          <w:rFonts w:ascii="Times New Roman" w:hAnsi="Times New Roman" w:cs="Times New Roman"/>
        </w:rPr>
      </w:pPr>
    </w:p>
    <w:p w14:paraId="0AFEC6E3" w14:textId="77777777" w:rsidR="0015045D" w:rsidRPr="00B72469" w:rsidRDefault="0015045D" w:rsidP="0015045D">
      <w:pPr>
        <w:pStyle w:val="ListParagraph"/>
        <w:rPr>
          <w:rFonts w:ascii="Times New Roman" w:hAnsi="Times New Roman" w:cs="Times New Roman"/>
        </w:rPr>
      </w:pPr>
    </w:p>
    <w:p w14:paraId="0AFEC6E4" w14:textId="77777777" w:rsidR="0015045D" w:rsidRPr="00B72469" w:rsidRDefault="0015045D" w:rsidP="00E919FA">
      <w:pPr>
        <w:pStyle w:val="ListParagraph"/>
        <w:widowControl/>
        <w:numPr>
          <w:ilvl w:val="0"/>
          <w:numId w:val="56"/>
        </w:numPr>
        <w:rPr>
          <w:rFonts w:ascii="Times New Roman" w:hAnsi="Times New Roman" w:cs="Times New Roman"/>
        </w:rPr>
      </w:pPr>
      <w:r w:rsidRPr="00B72469">
        <w:rPr>
          <w:rFonts w:ascii="Times New Roman" w:hAnsi="Times New Roman" w:cs="Times New Roman"/>
        </w:rPr>
        <w:t xml:space="preserve">A textual representations of the video data are available at: </w:t>
      </w:r>
    </w:p>
    <w:tbl>
      <w:tblPr>
        <w:tblStyle w:val="TableGrid"/>
        <w:tblpPr w:leftFromText="180" w:rightFromText="180" w:vertAnchor="text" w:horzAnchor="margin" w:tblpY="10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15045D" w:rsidRPr="00B72469" w14:paraId="0AFEC6E6" w14:textId="77777777" w:rsidTr="00A66D50">
        <w:tc>
          <w:tcPr>
            <w:tcW w:w="9576" w:type="dxa"/>
          </w:tcPr>
          <w:p w14:paraId="0AFEC6E5" w14:textId="77777777" w:rsidR="0015045D" w:rsidRPr="00B72469" w:rsidRDefault="0015045D" w:rsidP="00A66D50">
            <w:pPr>
              <w:pStyle w:val="ListParagraph"/>
              <w:ind w:left="0"/>
              <w:jc w:val="center"/>
              <w:rPr>
                <w:rFonts w:ascii="Times New Roman" w:hAnsi="Times New Roman" w:cs="Times New Roman"/>
              </w:rPr>
            </w:pPr>
            <w:r w:rsidRPr="00B72469">
              <w:rPr>
                <w:rFonts w:ascii="Times New Roman" w:hAnsi="Times New Roman" w:cs="Times New Roman"/>
                <w:noProof/>
              </w:rPr>
              <w:drawing>
                <wp:inline distT="0" distB="0" distL="0" distR="0" wp14:anchorId="0AFED428" wp14:editId="0AFED429">
                  <wp:extent cx="5943600" cy="3209925"/>
                  <wp:effectExtent l="0" t="0" r="0" b="9525"/>
                  <wp:docPr id="7108" name="Picture 7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183">
                            <a:extLst>
                              <a:ext uri="{28A0092B-C50C-407E-A947-70E740481C1C}">
                                <a14:useLocalDpi xmlns:a14="http://schemas.microsoft.com/office/drawing/2010/main" val="0"/>
                              </a:ext>
                            </a:extLst>
                          </a:blip>
                          <a:stretch>
                            <a:fillRect/>
                          </a:stretch>
                        </pic:blipFill>
                        <pic:spPr>
                          <a:xfrm>
                            <a:off x="0" y="0"/>
                            <a:ext cx="5943600" cy="3209925"/>
                          </a:xfrm>
                          <a:prstGeom prst="rect">
                            <a:avLst/>
                          </a:prstGeom>
                        </pic:spPr>
                      </pic:pic>
                    </a:graphicData>
                  </a:graphic>
                </wp:inline>
              </w:drawing>
            </w:r>
          </w:p>
        </w:tc>
      </w:tr>
    </w:tbl>
    <w:p w14:paraId="0AFEC6E7" w14:textId="77777777" w:rsidR="0015045D" w:rsidRPr="00B72469" w:rsidRDefault="003E65E7" w:rsidP="00E919FA">
      <w:pPr>
        <w:pStyle w:val="ListParagraph"/>
        <w:widowControl/>
        <w:numPr>
          <w:ilvl w:val="1"/>
          <w:numId w:val="56"/>
        </w:numPr>
        <w:rPr>
          <w:rFonts w:ascii="Times New Roman" w:hAnsi="Times New Roman" w:cs="Times New Roman"/>
        </w:rPr>
      </w:pPr>
      <w:hyperlink r:id="rId184" w:history="1">
        <w:r w:rsidR="0015045D" w:rsidRPr="00B72469">
          <w:rPr>
            <w:rStyle w:val="Hyperlink"/>
            <w:rFonts w:ascii="Times New Roman" w:hAnsi="Times New Roman" w:cs="Times New Roman"/>
            <w:color w:val="auto"/>
          </w:rPr>
          <w:t>http://SERVER_IP:SERVER_PORT/info/SENSOR_ID</w:t>
        </w:r>
      </w:hyperlink>
    </w:p>
    <w:p w14:paraId="0AFEC6E8" w14:textId="77777777" w:rsidR="0015045D" w:rsidRPr="00B72469" w:rsidRDefault="0015045D" w:rsidP="0015045D">
      <w:pPr>
        <w:pStyle w:val="ListParagraph"/>
        <w:ind w:left="0"/>
        <w:rPr>
          <w:rFonts w:ascii="Times New Roman" w:hAnsi="Times New Roman" w:cs="Times New Roman"/>
        </w:rPr>
      </w:pPr>
    </w:p>
    <w:p w14:paraId="0AFEC6E9" w14:textId="77777777" w:rsidR="0015045D" w:rsidRPr="00B72469" w:rsidRDefault="0015045D" w:rsidP="0015045D">
      <w:pPr>
        <w:pStyle w:val="ListParagraph"/>
        <w:ind w:left="765"/>
        <w:rPr>
          <w:rFonts w:ascii="Times New Roman" w:hAnsi="Times New Roman" w:cs="Times New Roman"/>
        </w:rPr>
      </w:pPr>
    </w:p>
    <w:p w14:paraId="0AFEC6EA" w14:textId="77777777" w:rsidR="0015045D" w:rsidRPr="00B72469" w:rsidRDefault="0015045D" w:rsidP="0015045D">
      <w:pPr>
        <w:rPr>
          <w:rFonts w:ascii="Times New Roman" w:hAnsi="Times New Roman" w:cs="Times New Roman"/>
        </w:rPr>
      </w:pPr>
    </w:p>
    <w:p w14:paraId="0AFEC6EB" w14:textId="77777777" w:rsidR="0015045D" w:rsidRPr="00B72469" w:rsidRDefault="0015045D" w:rsidP="0015045D">
      <w:pPr>
        <w:rPr>
          <w:rFonts w:ascii="Times New Roman" w:hAnsi="Times New Roman" w:cs="Times New Roman"/>
        </w:rPr>
      </w:pPr>
    </w:p>
    <w:p w14:paraId="0AFEC6EC" w14:textId="77777777" w:rsidR="0015045D" w:rsidRPr="00B72469" w:rsidRDefault="0015045D" w:rsidP="0015045D">
      <w:pPr>
        <w:rPr>
          <w:rFonts w:ascii="Times New Roman" w:hAnsi="Times New Roman" w:cs="Times New Roman"/>
        </w:rPr>
      </w:pPr>
    </w:p>
    <w:p w14:paraId="0AFEC6ED" w14:textId="77777777" w:rsidR="0015045D" w:rsidRPr="00B72469" w:rsidRDefault="0015045D" w:rsidP="0015045D">
      <w:pPr>
        <w:rPr>
          <w:rFonts w:ascii="Times New Roman" w:hAnsi="Times New Roman" w:cs="Times New Roman"/>
          <w:b/>
          <w:sz w:val="26"/>
        </w:rPr>
      </w:pPr>
    </w:p>
    <w:p w14:paraId="0AFEC6EE" w14:textId="77777777" w:rsidR="0015045D" w:rsidRPr="00B72469" w:rsidRDefault="0015045D" w:rsidP="0015045D">
      <w:pPr>
        <w:rPr>
          <w:rFonts w:ascii="Times New Roman" w:hAnsi="Times New Roman" w:cs="Times New Roman"/>
          <w:b/>
          <w:sz w:val="26"/>
        </w:rPr>
      </w:pPr>
    </w:p>
    <w:p w14:paraId="0AFEC6EF" w14:textId="77777777" w:rsidR="0015045D" w:rsidRPr="00B72469" w:rsidRDefault="0015045D" w:rsidP="0015045D">
      <w:pPr>
        <w:rPr>
          <w:rFonts w:ascii="Times New Roman" w:hAnsi="Times New Roman" w:cs="Times New Roman"/>
          <w:b/>
          <w:sz w:val="26"/>
        </w:rPr>
      </w:pPr>
    </w:p>
    <w:p w14:paraId="0AFEC6F0" w14:textId="77777777" w:rsidR="0015045D" w:rsidRPr="00B72469" w:rsidRDefault="0015045D" w:rsidP="0015045D">
      <w:pPr>
        <w:rPr>
          <w:rFonts w:ascii="Times New Roman" w:hAnsi="Times New Roman" w:cs="Times New Roman"/>
          <w:b/>
          <w:sz w:val="26"/>
        </w:rPr>
      </w:pPr>
    </w:p>
    <w:p w14:paraId="0AFEC6F1" w14:textId="77777777" w:rsidR="0015045D" w:rsidRPr="00B72469" w:rsidRDefault="0015045D" w:rsidP="0015045D">
      <w:pPr>
        <w:rPr>
          <w:rFonts w:ascii="Times New Roman" w:hAnsi="Times New Roman" w:cs="Times New Roman"/>
          <w:b/>
          <w:sz w:val="26"/>
        </w:rPr>
      </w:pPr>
    </w:p>
    <w:p w14:paraId="0AFEC6F2" w14:textId="77777777" w:rsidR="0015045D" w:rsidRPr="00B72469" w:rsidRDefault="0015045D" w:rsidP="0015045D">
      <w:pPr>
        <w:rPr>
          <w:rFonts w:ascii="Times New Roman" w:hAnsi="Times New Roman" w:cs="Times New Roman"/>
          <w:b/>
          <w:sz w:val="26"/>
        </w:rPr>
      </w:pPr>
    </w:p>
    <w:p w14:paraId="0AFEC6F3" w14:textId="77777777" w:rsidR="0015045D" w:rsidRPr="00B72469" w:rsidRDefault="0015045D" w:rsidP="0015045D">
      <w:pPr>
        <w:rPr>
          <w:rFonts w:ascii="Times New Roman" w:hAnsi="Times New Roman" w:cs="Times New Roman"/>
          <w:b/>
          <w:sz w:val="26"/>
        </w:rPr>
      </w:pPr>
    </w:p>
    <w:p w14:paraId="0AFEC6F4" w14:textId="77777777" w:rsidR="0015045D" w:rsidRPr="00B72469" w:rsidRDefault="0015045D" w:rsidP="0015045D">
      <w:pPr>
        <w:rPr>
          <w:rFonts w:ascii="Times New Roman" w:hAnsi="Times New Roman" w:cs="Times New Roman"/>
          <w:b/>
          <w:sz w:val="26"/>
        </w:rPr>
      </w:pPr>
    </w:p>
    <w:p w14:paraId="0AFEC6F5" w14:textId="77777777" w:rsidR="0015045D" w:rsidRPr="00B72469" w:rsidRDefault="00E712AF" w:rsidP="00E712AF">
      <w:pPr>
        <w:rPr>
          <w:rFonts w:ascii="Times New Roman" w:hAnsi="Times New Roman" w:cs="Times New Roman"/>
          <w:b/>
          <w:sz w:val="26"/>
        </w:rPr>
      </w:pPr>
      <w:r w:rsidRPr="00B72469">
        <w:rPr>
          <w:rFonts w:ascii="Times New Roman" w:hAnsi="Times New Roman" w:cs="Times New Roman"/>
          <w:b/>
          <w:sz w:val="26"/>
        </w:rPr>
        <w:t>2.10</w:t>
      </w:r>
      <w:bookmarkStart w:id="35" w:name="DynamicDeploymentDomains"/>
      <w:bookmarkEnd w:id="35"/>
      <w:r w:rsidRPr="00B72469">
        <w:rPr>
          <w:rFonts w:ascii="Times New Roman" w:hAnsi="Times New Roman" w:cs="Times New Roman"/>
          <w:b/>
          <w:sz w:val="26"/>
        </w:rPr>
        <w:t xml:space="preserve"> </w:t>
      </w:r>
      <w:r w:rsidR="0015045D" w:rsidRPr="00B72469">
        <w:rPr>
          <w:rFonts w:ascii="Times New Roman" w:hAnsi="Times New Roman" w:cs="Times New Roman"/>
          <w:b/>
          <w:sz w:val="26"/>
        </w:rPr>
        <w:t>Configuring dynamic deployment of domains</w:t>
      </w:r>
    </w:p>
    <w:p w14:paraId="0AFEC6F6" w14:textId="77777777" w:rsidR="0015045D" w:rsidRPr="00B72469" w:rsidRDefault="0015045D" w:rsidP="0015045D">
      <w:pPr>
        <w:pStyle w:val="ListParagraph"/>
        <w:rPr>
          <w:rFonts w:ascii="Times New Roman" w:hAnsi="Times New Roman" w:cs="Times New Roman"/>
          <w:b/>
          <w:sz w:val="26"/>
        </w:rPr>
      </w:pPr>
    </w:p>
    <w:p w14:paraId="0AFEC6F7" w14:textId="77777777" w:rsidR="0015045D" w:rsidRPr="00B72469" w:rsidRDefault="0015045D" w:rsidP="0015045D">
      <w:pPr>
        <w:rPr>
          <w:rFonts w:ascii="Times New Roman" w:hAnsi="Times New Roman" w:cs="Times New Roman"/>
          <w:sz w:val="20"/>
          <w:szCs w:val="20"/>
          <w:u w:val="single"/>
        </w:rPr>
      </w:pPr>
      <w:r w:rsidRPr="00B72469">
        <w:rPr>
          <w:rFonts w:ascii="Times New Roman" w:hAnsi="Times New Roman" w:cs="Times New Roman"/>
          <w:b/>
          <w:sz w:val="20"/>
          <w:szCs w:val="20"/>
          <w:u w:val="single"/>
        </w:rPr>
        <w:t>The ROOT Node</w:t>
      </w:r>
      <w:r w:rsidRPr="00B72469">
        <w:rPr>
          <w:rFonts w:ascii="Times New Roman" w:hAnsi="Times New Roman" w:cs="Times New Roman"/>
          <w:sz w:val="20"/>
          <w:szCs w:val="20"/>
          <w:u w:val="single"/>
        </w:rPr>
        <w:t>:</w:t>
      </w:r>
    </w:p>
    <w:p w14:paraId="0AFEC6F8" w14:textId="77777777" w:rsidR="0015045D" w:rsidRPr="00B72469" w:rsidRDefault="0015045D" w:rsidP="0015045D">
      <w:pPr>
        <w:rPr>
          <w:rFonts w:ascii="Times New Roman" w:hAnsi="Times New Roman" w:cs="Times New Roman"/>
          <w:sz w:val="20"/>
          <w:szCs w:val="20"/>
        </w:rPr>
      </w:pPr>
      <w:r w:rsidRPr="00B72469">
        <w:rPr>
          <w:rFonts w:ascii="Times New Roman" w:hAnsi="Times New Roman" w:cs="Times New Roman"/>
          <w:sz w:val="20"/>
          <w:szCs w:val="20"/>
        </w:rPr>
        <w:t>Edit the Config file which contributes towards creating the ‘mgmtSystem’ as follows:</w:t>
      </w:r>
    </w:p>
    <w:p w14:paraId="0AFEC6F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6F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Fork Daemon</w:t>
      </w:r>
    </w:p>
    <w:p w14:paraId="0AFEC6F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6F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This string should be unique for different networks</w:t>
      </w:r>
    </w:p>
    <w:p w14:paraId="0AFEC6F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It is used to uniquely identify a Fork Daemon</w:t>
      </w:r>
    </w:p>
    <w:p w14:paraId="0AFEC6F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ForkDaemon.UniqueString=</w:t>
      </w:r>
      <w:commentRangeStart w:id="36"/>
      <w:r w:rsidRPr="00B72469">
        <w:rPr>
          <w:rFonts w:ascii="Times New Roman" w:hAnsi="Times New Roman" w:cs="Times New Roman"/>
        </w:rPr>
        <w:t>ATGLOBAL-ISAAC</w:t>
      </w:r>
      <w:commentRangeEnd w:id="36"/>
      <w:r w:rsidRPr="00B72469">
        <w:rPr>
          <w:rStyle w:val="CommentReference"/>
          <w:rFonts w:ascii="Times New Roman" w:hAnsi="Times New Roman" w:cs="Times New Roman"/>
        </w:rPr>
        <w:commentReference w:id="36"/>
      </w:r>
    </w:p>
    <w:p w14:paraId="0AFEC6F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ForkDaemon.SharedRoot=</w:t>
      </w:r>
      <w:commentRangeStart w:id="37"/>
      <w:r w:rsidRPr="00B72469">
        <w:rPr>
          <w:rFonts w:ascii="Times New Roman" w:hAnsi="Times New Roman" w:cs="Times New Roman"/>
        </w:rPr>
        <w:t>TRUE</w:t>
      </w:r>
      <w:commentRangeEnd w:id="37"/>
      <w:r w:rsidRPr="00B72469">
        <w:rPr>
          <w:rStyle w:val="CommentReference"/>
          <w:rFonts w:ascii="Times New Roman" w:hAnsi="Times New Roman" w:cs="Times New Roman"/>
        </w:rPr>
        <w:commentReference w:id="37"/>
      </w:r>
    </w:p>
    <w:p w14:paraId="0AFEC70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0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0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Root Bootstrap Node</w:t>
      </w:r>
    </w:p>
    <w:p w14:paraId="0AFEC70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0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lastRenderedPageBreak/>
        <w:t xml:space="preserve"># </w:t>
      </w:r>
      <w:proofErr w:type="gramStart"/>
      <w:r w:rsidRPr="00B72469">
        <w:rPr>
          <w:rFonts w:ascii="Times New Roman" w:hAnsi="Times New Roman" w:cs="Times New Roman"/>
        </w:rPr>
        <w:t>The</w:t>
      </w:r>
      <w:proofErr w:type="gramEnd"/>
      <w:r w:rsidRPr="00B72469">
        <w:rPr>
          <w:rFonts w:ascii="Times New Roman" w:hAnsi="Times New Roman" w:cs="Times New Roman"/>
        </w:rPr>
        <w:t xml:space="preserve"> domain of the bootstrap program</w:t>
      </w:r>
    </w:p>
    <w:p w14:paraId="0AFEC70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Level=/</w:t>
      </w:r>
    </w:p>
    <w:p w14:paraId="0AFEC70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ForkProcessLocator=topic://FORKDAEMON/ATGLOBAL-ISAAC/:65535</w:t>
      </w:r>
    </w:p>
    <w:p w14:paraId="0AFEC70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0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Number of registered subDomains</w:t>
      </w:r>
    </w:p>
    <w:p w14:paraId="0AFEC70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NumOfRegisteredSubDomains=</w:t>
      </w:r>
      <w:commentRangeStart w:id="38"/>
      <w:r w:rsidRPr="00B72469">
        <w:rPr>
          <w:rFonts w:ascii="Times New Roman" w:hAnsi="Times New Roman" w:cs="Times New Roman"/>
        </w:rPr>
        <w:t>1</w:t>
      </w:r>
      <w:commentRangeEnd w:id="38"/>
      <w:r w:rsidRPr="00B72469">
        <w:rPr>
          <w:rStyle w:val="CommentReference"/>
          <w:rFonts w:ascii="Times New Roman" w:hAnsi="Times New Roman" w:cs="Times New Roman"/>
        </w:rPr>
        <w:commentReference w:id="38"/>
      </w:r>
    </w:p>
    <w:p w14:paraId="0AFEC70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0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Domain URI of subDomains and their locations</w:t>
      </w:r>
    </w:p>
    <w:p w14:paraId="0AFEC70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0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RegisteredSubDomain_1=/ATGLOBAL-ISAAC</w:t>
      </w:r>
    </w:p>
    <w:p w14:paraId="0AFEC70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RegisteredSubDomainForkProcess_1=topic://FORKDAEMON/ATGLOBAL-ISAAC/:65535</w:t>
      </w:r>
    </w:p>
    <w:p w14:paraId="0AFEC70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1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Locaton of ForkProcess Daemons for spawning Managers</w:t>
      </w:r>
    </w:p>
    <w:p w14:paraId="0AFEC71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NumberOfForkDaemons=0</w:t>
      </w:r>
    </w:p>
    <w:p w14:paraId="0AFEC71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Locaton of Messaging Node</w:t>
      </w:r>
    </w:p>
    <w:p w14:paraId="0AFEC71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NumberOfMessagingNodeDaemons=1</w:t>
      </w:r>
    </w:p>
    <w:p w14:paraId="0AFEC71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bootstrap.MessagingNode_1=127.0.0.1</w:t>
      </w:r>
    </w:p>
    <w:p w14:paraId="0AFEC71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1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1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ISAAC - Bootstrap Node</w:t>
      </w:r>
    </w:p>
    <w:p w14:paraId="0AFEC71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1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proofErr w:type="gramStart"/>
      <w:r w:rsidRPr="00B72469">
        <w:rPr>
          <w:rFonts w:ascii="Times New Roman" w:hAnsi="Times New Roman" w:cs="Times New Roman"/>
        </w:rPr>
        <w:t>The</w:t>
      </w:r>
      <w:proofErr w:type="gramEnd"/>
      <w:r w:rsidRPr="00B72469">
        <w:rPr>
          <w:rFonts w:ascii="Times New Roman" w:hAnsi="Times New Roman" w:cs="Times New Roman"/>
        </w:rPr>
        <w:t xml:space="preserve"> domain of the bootstrap program</w:t>
      </w:r>
    </w:p>
    <w:p w14:paraId="0AFEC71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ISAAC-bootstrap.Level=/ATGLOBAL-ISAAC</w:t>
      </w:r>
    </w:p>
    <w:p w14:paraId="0AFEC71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1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Number of registered subDomains</w:t>
      </w:r>
    </w:p>
    <w:p w14:paraId="0AFEC71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ISAAC-bootstrap.NumOfRegisteredSubDomains=0</w:t>
      </w:r>
    </w:p>
    <w:p w14:paraId="0AFEC71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1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Domain URI of subDomains and their locations</w:t>
      </w:r>
    </w:p>
    <w:p w14:paraId="0AFEC72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2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Registry Locator</w:t>
      </w:r>
    </w:p>
    <w:p w14:paraId="0AFEC72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ISAAC-bootstrap.RegistryForkDaemon=topic://FORKDAEMON/ATGLOBAL-ISAAC/:65535</w:t>
      </w:r>
    </w:p>
    <w:p w14:paraId="0AFEC72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ISAAC-bootstrap.RegistryPersistentStore=wscontext</w:t>
      </w:r>
      <w:proofErr w:type="gramStart"/>
      <w:r w:rsidRPr="00B72469">
        <w:rPr>
          <w:rFonts w:ascii="Times New Roman" w:hAnsi="Times New Roman" w:cs="Times New Roman"/>
        </w:rPr>
        <w:t>:ISAAC198</w:t>
      </w:r>
      <w:proofErr w:type="gramEnd"/>
    </w:p>
    <w:p w14:paraId="0AFEC72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2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Locaton of Messaging Node</w:t>
      </w:r>
    </w:p>
    <w:p w14:paraId="0AFEC72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ISAAC-bootstrap.NumberOfMessagingNodeDaemons=1</w:t>
      </w:r>
    </w:p>
    <w:p w14:paraId="0AFEC72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ISAAC-bootstrap.MessagingNode_1=127.0.0.1</w:t>
      </w:r>
    </w:p>
    <w:p w14:paraId="0AFEC72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2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Locaton of ForkProcess Daemons for spawning Managers</w:t>
      </w:r>
    </w:p>
    <w:p w14:paraId="0AFEC72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ISAAC-bootstrap.NumberOfForkDaemons=1</w:t>
      </w:r>
    </w:p>
    <w:p w14:paraId="0AFEC72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ISAAC-bootstrap.ForkDaemon_1=topic://FORKDAEMON/ATGLOBAL-ISAAC/:65535</w:t>
      </w:r>
    </w:p>
    <w:p w14:paraId="0AFEC72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2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2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Service Adapter</w:t>
      </w:r>
    </w:p>
    <w:p w14:paraId="0AFEC72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3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erviceAdapter.NumOfMessagingNodes=1</w:t>
      </w:r>
    </w:p>
    <w:p w14:paraId="0AFEC73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erviceAdapter.MessagingNode_1=127.0.0.1</w:t>
      </w:r>
    </w:p>
    <w:p w14:paraId="0AFEC73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erviceAdapter.Level=/ATGLOBAL-ISAAC</w:t>
      </w:r>
    </w:p>
    <w:p w14:paraId="0AFEC73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3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User Console</w:t>
      </w:r>
    </w:p>
    <w:p w14:paraId="0AFEC73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3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ser.MessagingNode=127.0.0.1</w:t>
      </w:r>
    </w:p>
    <w:p w14:paraId="0AFEC73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lastRenderedPageBreak/>
        <w:t>user.MessagingNodePort=25050</w:t>
      </w:r>
    </w:p>
    <w:p w14:paraId="0AFEC73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ser.MessagingNodeTransport=niotcp</w:t>
      </w:r>
    </w:p>
    <w:p w14:paraId="0AFEC73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ser.RegistryMonitorInterval=30000</w:t>
      </w:r>
    </w:p>
    <w:p w14:paraId="0AFEC73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3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BootStrapService UI</w:t>
      </w:r>
    </w:p>
    <w:p w14:paraId="0AFEC73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3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ootStrapServiceUI.MessagingNode=127.0.0.1</w:t>
      </w:r>
    </w:p>
    <w:p w14:paraId="0AFEC73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ootStrapServiceUI.MessagingNodePort=25050</w:t>
      </w:r>
    </w:p>
    <w:p w14:paraId="0AFEC73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ootStrapServiceUI.MessagingNodeTransport=niotcp</w:t>
      </w:r>
    </w:p>
    <w:p w14:paraId="0AFEC740" w14:textId="77777777" w:rsidR="0015045D" w:rsidRPr="00B72469" w:rsidRDefault="0015045D" w:rsidP="0015045D">
      <w:pPr>
        <w:rPr>
          <w:rFonts w:ascii="Times New Roman" w:hAnsi="Times New Roman" w:cs="Times New Roman"/>
          <w:sz w:val="20"/>
          <w:szCs w:val="20"/>
        </w:rPr>
      </w:pPr>
    </w:p>
    <w:p w14:paraId="0AFEC741" w14:textId="77777777" w:rsidR="0015045D" w:rsidRPr="00B72469" w:rsidRDefault="0015045D" w:rsidP="0015045D">
      <w:pPr>
        <w:rPr>
          <w:rFonts w:ascii="Times New Roman" w:hAnsi="Times New Roman" w:cs="Times New Roman"/>
          <w:sz w:val="20"/>
          <w:szCs w:val="20"/>
        </w:rPr>
      </w:pPr>
    </w:p>
    <w:p w14:paraId="0AFEC742" w14:textId="77777777" w:rsidR="0015045D" w:rsidRPr="00B72469" w:rsidRDefault="0015045D" w:rsidP="0015045D">
      <w:pPr>
        <w:rPr>
          <w:rFonts w:ascii="Times New Roman" w:hAnsi="Times New Roman" w:cs="Times New Roman"/>
          <w:sz w:val="20"/>
          <w:szCs w:val="20"/>
          <w:u w:val="single"/>
        </w:rPr>
      </w:pPr>
      <w:r w:rsidRPr="00B72469">
        <w:rPr>
          <w:rFonts w:ascii="Times New Roman" w:hAnsi="Times New Roman" w:cs="Times New Roman"/>
          <w:b/>
          <w:sz w:val="20"/>
          <w:szCs w:val="20"/>
          <w:u w:val="single"/>
        </w:rPr>
        <w:t>Child Node Connecting to its Parent Node</w:t>
      </w:r>
      <w:r w:rsidRPr="00B72469">
        <w:rPr>
          <w:rFonts w:ascii="Times New Roman" w:hAnsi="Times New Roman" w:cs="Times New Roman"/>
          <w:sz w:val="20"/>
          <w:szCs w:val="20"/>
          <w:u w:val="single"/>
        </w:rPr>
        <w:t>:</w:t>
      </w:r>
    </w:p>
    <w:p w14:paraId="0AFEC743" w14:textId="77777777" w:rsidR="0015045D" w:rsidRPr="00B72469" w:rsidRDefault="0015045D" w:rsidP="0015045D">
      <w:pPr>
        <w:rPr>
          <w:rFonts w:ascii="Times New Roman" w:hAnsi="Times New Roman" w:cs="Times New Roman"/>
          <w:sz w:val="20"/>
          <w:szCs w:val="20"/>
        </w:rPr>
      </w:pPr>
      <w:r w:rsidRPr="00B72469">
        <w:rPr>
          <w:rFonts w:ascii="Times New Roman" w:hAnsi="Times New Roman" w:cs="Times New Roman"/>
          <w:sz w:val="20"/>
          <w:szCs w:val="20"/>
        </w:rPr>
        <w:t>Edit the Config file which contributes towards creating the ‘mgmtSystem’ as follows:</w:t>
      </w:r>
    </w:p>
    <w:p w14:paraId="0AFEC74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4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Fork Daemon</w:t>
      </w:r>
    </w:p>
    <w:p w14:paraId="0AFEC74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4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This string should be unique for different networks</w:t>
      </w:r>
    </w:p>
    <w:p w14:paraId="0AFEC74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It is used to uniquely identify a Fork Daemon</w:t>
      </w:r>
    </w:p>
    <w:p w14:paraId="0AFEC74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ForkDaemon.UniqueString=</w:t>
      </w:r>
      <w:commentRangeStart w:id="39"/>
      <w:r w:rsidRPr="00B72469">
        <w:rPr>
          <w:rFonts w:ascii="Times New Roman" w:hAnsi="Times New Roman" w:cs="Times New Roman"/>
        </w:rPr>
        <w:t>ATGLOBAL-XPS/ATGLOBAL-ZEN</w:t>
      </w:r>
      <w:commentRangeEnd w:id="39"/>
      <w:r w:rsidRPr="00B72469">
        <w:rPr>
          <w:rStyle w:val="CommentReference"/>
          <w:rFonts w:ascii="Times New Roman" w:hAnsi="Times New Roman" w:cs="Times New Roman"/>
        </w:rPr>
        <w:commentReference w:id="39"/>
      </w:r>
    </w:p>
    <w:p w14:paraId="0AFEC74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ForkDaemon.SharedRoot=</w:t>
      </w:r>
      <w:commentRangeStart w:id="40"/>
      <w:r w:rsidRPr="00B72469">
        <w:rPr>
          <w:rFonts w:ascii="Times New Roman" w:hAnsi="Times New Roman" w:cs="Times New Roman"/>
        </w:rPr>
        <w:t>FALSE</w:t>
      </w:r>
      <w:commentRangeEnd w:id="40"/>
      <w:r w:rsidRPr="00B72469">
        <w:rPr>
          <w:rStyle w:val="CommentReference"/>
          <w:rFonts w:ascii="Times New Roman" w:hAnsi="Times New Roman" w:cs="Times New Roman"/>
        </w:rPr>
        <w:commentReference w:id="40"/>
      </w:r>
    </w:p>
    <w:p w14:paraId="0AFEC74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4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commentRangeStart w:id="41"/>
      <w:r w:rsidRPr="00B72469">
        <w:rPr>
          <w:rFonts w:ascii="Times New Roman" w:hAnsi="Times New Roman" w:cs="Times New Roman"/>
        </w:rPr>
        <w:t>Config Entries for XPS - Bootstrap Node</w:t>
      </w:r>
      <w:commentRangeEnd w:id="41"/>
      <w:r w:rsidRPr="00B72469">
        <w:rPr>
          <w:rStyle w:val="CommentReference"/>
          <w:rFonts w:ascii="Times New Roman" w:hAnsi="Times New Roman" w:cs="Times New Roman"/>
        </w:rPr>
        <w:commentReference w:id="41"/>
      </w:r>
    </w:p>
    <w:p w14:paraId="0AFEC74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4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proofErr w:type="gramStart"/>
      <w:r w:rsidRPr="00B72469">
        <w:rPr>
          <w:rFonts w:ascii="Times New Roman" w:hAnsi="Times New Roman" w:cs="Times New Roman"/>
        </w:rPr>
        <w:t>The</w:t>
      </w:r>
      <w:proofErr w:type="gramEnd"/>
      <w:r w:rsidRPr="00B72469">
        <w:rPr>
          <w:rFonts w:ascii="Times New Roman" w:hAnsi="Times New Roman" w:cs="Times New Roman"/>
        </w:rPr>
        <w:t xml:space="preserve"> domain of the bootstrap program</w:t>
      </w:r>
    </w:p>
    <w:p w14:paraId="0AFEC74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Level=</w:t>
      </w:r>
      <w:commentRangeStart w:id="42"/>
      <w:r w:rsidRPr="00B72469">
        <w:rPr>
          <w:rFonts w:ascii="Times New Roman" w:hAnsi="Times New Roman" w:cs="Times New Roman"/>
        </w:rPr>
        <w:t>/ATGLOBAL-XPS/ATGLOBAL-ZEN</w:t>
      </w:r>
      <w:commentRangeEnd w:id="42"/>
      <w:r w:rsidRPr="00B72469">
        <w:rPr>
          <w:rStyle w:val="CommentReference"/>
          <w:rFonts w:ascii="Times New Roman" w:hAnsi="Times New Roman" w:cs="Times New Roman"/>
        </w:rPr>
        <w:commentReference w:id="42"/>
      </w:r>
    </w:p>
    <w:p w14:paraId="0AFEC75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5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Number of registered subDomains</w:t>
      </w:r>
    </w:p>
    <w:p w14:paraId="0AFEC75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NumOfRegisteredSubDomains=</w:t>
      </w:r>
      <w:commentRangeStart w:id="43"/>
      <w:r w:rsidRPr="00B72469">
        <w:rPr>
          <w:rFonts w:ascii="Times New Roman" w:hAnsi="Times New Roman" w:cs="Times New Roman"/>
        </w:rPr>
        <w:t>0</w:t>
      </w:r>
      <w:commentRangeEnd w:id="43"/>
      <w:r w:rsidRPr="00B72469">
        <w:rPr>
          <w:rStyle w:val="CommentReference"/>
          <w:rFonts w:ascii="Times New Roman" w:hAnsi="Times New Roman" w:cs="Times New Roman"/>
        </w:rPr>
        <w:commentReference w:id="43"/>
      </w:r>
    </w:p>
    <w:p w14:paraId="0AFEC75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5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Domain URI of subDomains and their locations</w:t>
      </w:r>
    </w:p>
    <w:p w14:paraId="0AFEC75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RegisteredSubDomain_1</w:t>
      </w:r>
      <w:commentRangeStart w:id="44"/>
      <w:r w:rsidRPr="00B72469">
        <w:rPr>
          <w:rFonts w:ascii="Times New Roman" w:hAnsi="Times New Roman" w:cs="Times New Roman"/>
        </w:rPr>
        <w:t>=/ATGLOBAL-XPS/ATGLOBAL-ZEN</w:t>
      </w:r>
      <w:commentRangeEnd w:id="44"/>
      <w:r w:rsidRPr="00B72469">
        <w:rPr>
          <w:rStyle w:val="CommentReference"/>
          <w:rFonts w:ascii="Times New Roman" w:hAnsi="Times New Roman" w:cs="Times New Roman"/>
        </w:rPr>
        <w:commentReference w:id="44"/>
      </w:r>
    </w:p>
    <w:p w14:paraId="0AFEC75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RegisteredSubDomainForkProcess_1=topic://FORKDAEMON/</w:t>
      </w:r>
      <w:commentRangeStart w:id="45"/>
      <w:r w:rsidRPr="00B72469">
        <w:rPr>
          <w:rFonts w:ascii="Times New Roman" w:hAnsi="Times New Roman" w:cs="Times New Roman"/>
        </w:rPr>
        <w:t>ATGLOBAL-XPS/ATGLOBAL-ZEN</w:t>
      </w:r>
      <w:commentRangeEnd w:id="45"/>
      <w:r w:rsidRPr="00B72469">
        <w:rPr>
          <w:rStyle w:val="CommentReference"/>
          <w:rFonts w:ascii="Times New Roman" w:hAnsi="Times New Roman" w:cs="Times New Roman"/>
        </w:rPr>
        <w:commentReference w:id="45"/>
      </w:r>
      <w:r w:rsidRPr="00B72469">
        <w:rPr>
          <w:rFonts w:ascii="Times New Roman" w:hAnsi="Times New Roman" w:cs="Times New Roman"/>
        </w:rPr>
        <w:t>/:65535</w:t>
      </w:r>
    </w:p>
    <w:p w14:paraId="0AFEC75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5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Registry Locator</w:t>
      </w:r>
    </w:p>
    <w:p w14:paraId="0AFEC75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RegistryForkDaemon=topic://FORKDAEMON/</w:t>
      </w:r>
      <w:commentRangeStart w:id="46"/>
      <w:r w:rsidRPr="00B72469">
        <w:rPr>
          <w:rFonts w:ascii="Times New Roman" w:hAnsi="Times New Roman" w:cs="Times New Roman"/>
        </w:rPr>
        <w:t>ATGLOBAL-XPS/ATGLOBAL-ZEN</w:t>
      </w:r>
      <w:commentRangeEnd w:id="46"/>
      <w:r w:rsidRPr="00B72469">
        <w:rPr>
          <w:rStyle w:val="CommentReference"/>
          <w:rFonts w:ascii="Times New Roman" w:hAnsi="Times New Roman" w:cs="Times New Roman"/>
        </w:rPr>
        <w:commentReference w:id="46"/>
      </w:r>
      <w:r w:rsidRPr="00B72469">
        <w:rPr>
          <w:rFonts w:ascii="Times New Roman" w:hAnsi="Times New Roman" w:cs="Times New Roman"/>
        </w:rPr>
        <w:t>/:65535</w:t>
      </w:r>
    </w:p>
    <w:p w14:paraId="0AFEC75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RegistryPersistentStore=wscontext</w:t>
      </w:r>
      <w:proofErr w:type="gramStart"/>
      <w:r w:rsidRPr="00B72469">
        <w:rPr>
          <w:rFonts w:ascii="Times New Roman" w:hAnsi="Times New Roman" w:cs="Times New Roman"/>
        </w:rPr>
        <w:t>:XPS199</w:t>
      </w:r>
      <w:proofErr w:type="gramEnd"/>
    </w:p>
    <w:p w14:paraId="0AFEC75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5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Locaton of Messaging Node</w:t>
      </w:r>
    </w:p>
    <w:p w14:paraId="0AFEC75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NumberOfMessagingNodeDaemons=1</w:t>
      </w:r>
    </w:p>
    <w:p w14:paraId="0AFEC75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MessagingNode_1=</w:t>
      </w:r>
      <w:commentRangeStart w:id="47"/>
      <w:r w:rsidRPr="00B72469">
        <w:rPr>
          <w:rFonts w:ascii="Times New Roman" w:hAnsi="Times New Roman" w:cs="Times New Roman"/>
        </w:rPr>
        <w:t>127.0.0.1</w:t>
      </w:r>
      <w:commentRangeEnd w:id="47"/>
      <w:r w:rsidRPr="00B72469">
        <w:rPr>
          <w:rStyle w:val="CommentReference"/>
          <w:rFonts w:ascii="Times New Roman" w:hAnsi="Times New Roman" w:cs="Times New Roman"/>
        </w:rPr>
        <w:commentReference w:id="47"/>
      </w:r>
    </w:p>
    <w:p w14:paraId="0AFEC75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6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Locaton of ForkProcess Daemons for spawning Managers</w:t>
      </w:r>
    </w:p>
    <w:p w14:paraId="0AFEC76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NumberOfForkDaemons=1</w:t>
      </w:r>
    </w:p>
    <w:p w14:paraId="0AFEC76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OOT_ATGLOBAL-ZEN-bootstrap.ForkDaemon_1=topic://FORKDAEMON/ATGLOBAL-XPS/ATGLOBAL-ZEN/:65535</w:t>
      </w:r>
    </w:p>
    <w:p w14:paraId="0AFEC76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6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6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Service Adapter</w:t>
      </w:r>
    </w:p>
    <w:p w14:paraId="0AFEC76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6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erviceAdapter.NumOfMessagingNodes=1</w:t>
      </w:r>
    </w:p>
    <w:p w14:paraId="0AFEC76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erviceAdapter.MessagingNode_1=127.0.0.1</w:t>
      </w:r>
    </w:p>
    <w:p w14:paraId="0AFEC76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erviceAdapter.Level=</w:t>
      </w:r>
      <w:commentRangeStart w:id="48"/>
      <w:r w:rsidRPr="00B72469">
        <w:rPr>
          <w:rFonts w:ascii="Times New Roman" w:hAnsi="Times New Roman" w:cs="Times New Roman"/>
        </w:rPr>
        <w:t>/ATGLOBAL-XPS/ATGLOBAL-ZEN</w:t>
      </w:r>
      <w:commentRangeEnd w:id="48"/>
      <w:r w:rsidRPr="00B72469">
        <w:rPr>
          <w:rStyle w:val="CommentReference"/>
          <w:rFonts w:ascii="Times New Roman" w:hAnsi="Times New Roman" w:cs="Times New Roman"/>
        </w:rPr>
        <w:commentReference w:id="48"/>
      </w:r>
    </w:p>
    <w:p w14:paraId="0AFEC76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6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User Console</w:t>
      </w:r>
    </w:p>
    <w:p w14:paraId="0AFEC76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6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ser.MessagingNode=127.0.0.1</w:t>
      </w:r>
    </w:p>
    <w:p w14:paraId="0AFEC76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ser.MessagingNodePort=25050</w:t>
      </w:r>
    </w:p>
    <w:p w14:paraId="0AFEC76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ser.MessagingNodeTransport=niotcp</w:t>
      </w:r>
    </w:p>
    <w:p w14:paraId="0AFEC77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ser.RegistryMonitorInterval=30000</w:t>
      </w:r>
    </w:p>
    <w:p w14:paraId="0AFEC77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7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nfig Entries for BootStrapService UI</w:t>
      </w:r>
    </w:p>
    <w:p w14:paraId="0AFEC77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7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ootStrapServiceUI.MessagingNode=127.0.0.1</w:t>
      </w:r>
    </w:p>
    <w:p w14:paraId="0AFEC77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ootStrapServiceUI.MessagingNodePort=25050</w:t>
      </w:r>
    </w:p>
    <w:p w14:paraId="0AFEC77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ootStrapServiceUI.MessagingNodeTransport=niotcp</w:t>
      </w:r>
    </w:p>
    <w:p w14:paraId="0AFEC777" w14:textId="77777777" w:rsidR="0015045D" w:rsidRPr="00B72469" w:rsidRDefault="0015045D" w:rsidP="0015045D">
      <w:pPr>
        <w:pBdr>
          <w:bottom w:val="double" w:sz="6" w:space="1" w:color="auto"/>
        </w:pBdr>
        <w:autoSpaceDE w:val="0"/>
        <w:autoSpaceDN w:val="0"/>
        <w:adjustRightInd w:val="0"/>
        <w:spacing w:after="0" w:line="240" w:lineRule="auto"/>
        <w:rPr>
          <w:rFonts w:ascii="Times New Roman" w:hAnsi="Times New Roman" w:cs="Times New Roman"/>
        </w:rPr>
      </w:pPr>
    </w:p>
    <w:p w14:paraId="0AFEC77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79"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r w:rsidRPr="00B72469">
        <w:rPr>
          <w:rFonts w:ascii="Times New Roman" w:hAnsi="Times New Roman" w:cs="Times New Roman"/>
          <w:b/>
          <w:u w:val="single"/>
        </w:rPr>
        <w:t>BrokerConfigurationExistingSGX</w:t>
      </w:r>
    </w:p>
    <w:p w14:paraId="0AFEC77A"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p>
    <w:p w14:paraId="0AFEC77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
    <w:p w14:paraId="0AFEC77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roofErr w:type="gramStart"/>
      <w:r w:rsidRPr="00B72469">
        <w:rPr>
          <w:rFonts w:ascii="Times New Roman" w:hAnsi="Times New Roman" w:cs="Times New Roman"/>
        </w:rPr>
        <w:t>#  NaradaBrokering</w:t>
      </w:r>
      <w:proofErr w:type="gramEnd"/>
      <w:r w:rsidRPr="00B72469">
        <w:rPr>
          <w:rFonts w:ascii="Times New Roman" w:hAnsi="Times New Roman" w:cs="Times New Roman"/>
        </w:rPr>
        <w:t xml:space="preserve"> - Community Grid Labs. </w:t>
      </w:r>
      <w:proofErr w:type="gramStart"/>
      <w:r w:rsidRPr="00B72469">
        <w:rPr>
          <w:rFonts w:ascii="Times New Roman" w:hAnsi="Times New Roman" w:cs="Times New Roman"/>
        </w:rPr>
        <w:t>Indiana University.</w:t>
      </w:r>
      <w:proofErr w:type="gramEnd"/>
      <w:r w:rsidRPr="00B72469">
        <w:rPr>
          <w:rFonts w:ascii="Times New Roman" w:hAnsi="Times New Roman" w:cs="Times New Roman"/>
        </w:rPr>
        <w:t xml:space="preserve">  #   </w:t>
      </w:r>
    </w:p>
    <w:p w14:paraId="0AFEC77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7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roofErr w:type="gramStart"/>
      <w:r w:rsidRPr="00B72469">
        <w:rPr>
          <w:rFonts w:ascii="Times New Roman" w:hAnsi="Times New Roman" w:cs="Times New Roman"/>
        </w:rPr>
        <w:t>#  Broker</w:t>
      </w:r>
      <w:proofErr w:type="gramEnd"/>
      <w:r w:rsidRPr="00B72469">
        <w:rPr>
          <w:rFonts w:ascii="Times New Roman" w:hAnsi="Times New Roman" w:cs="Times New Roman"/>
        </w:rPr>
        <w:t xml:space="preserve"> Configuration Parameters                             #</w:t>
      </w:r>
    </w:p>
    <w:p w14:paraId="0AFEC77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8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roofErr w:type="gramStart"/>
      <w:r w:rsidRPr="00B72469">
        <w:rPr>
          <w:rFonts w:ascii="Times New Roman" w:hAnsi="Times New Roman" w:cs="Times New Roman"/>
        </w:rPr>
        <w:t>#  The</w:t>
      </w:r>
      <w:proofErr w:type="gramEnd"/>
      <w:r w:rsidRPr="00B72469">
        <w:rPr>
          <w:rFonts w:ascii="Times New Roman" w:hAnsi="Times New Roman" w:cs="Times New Roman"/>
        </w:rPr>
        <w:t xml:space="preserve"> "#" at the beginning of each line signifies comments.   #</w:t>
      </w:r>
    </w:p>
    <w:p w14:paraId="0AFEC78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8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8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
    <w:p w14:paraId="0AFEC78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
    <w:p w14:paraId="0AFEC78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8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Non Blocking TCP port to which the broker listens for connections.</w:t>
      </w:r>
    </w:p>
    <w:p w14:paraId="0AFEC78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NIOTCPBrokerPort=3035</w:t>
      </w:r>
    </w:p>
    <w:p w14:paraId="0AFEC78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8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TCP port to which the broker listens for connections.</w:t>
      </w:r>
    </w:p>
    <w:p w14:paraId="0AFEC78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TCPBrokerPort=5045</w:t>
      </w:r>
    </w:p>
    <w:p w14:paraId="0AFEC78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8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UDP port to which the broker listens for connections. It</w:t>
      </w:r>
    </w:p>
    <w:p w14:paraId="0AFEC78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is a good idea to have this port number </w:t>
      </w:r>
      <w:proofErr w:type="gramStart"/>
      <w:r w:rsidRPr="00B72469">
        <w:rPr>
          <w:rFonts w:ascii="Times New Roman" w:hAnsi="Times New Roman" w:cs="Times New Roman"/>
        </w:rPr>
        <w:t>be</w:t>
      </w:r>
      <w:proofErr w:type="gramEnd"/>
      <w:r w:rsidRPr="00B72469">
        <w:rPr>
          <w:rFonts w:ascii="Times New Roman" w:hAnsi="Times New Roman" w:cs="Times New Roman"/>
        </w:rPr>
        <w:t xml:space="preserve"> identical to the TCP port.</w:t>
      </w:r>
    </w:p>
    <w:p w14:paraId="0AFEC78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The UDP communication is used specifically for transient bytes, since</w:t>
      </w:r>
    </w:p>
    <w:p w14:paraId="0AFEC78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there are no error corrections for UDP based communication.</w:t>
      </w:r>
    </w:p>
    <w:p w14:paraId="0AFEC79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DPBrokerPort=3045</w:t>
      </w:r>
    </w:p>
    <w:p w14:paraId="0AFEC79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9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PTCP port to which the broker listens for connections.</w:t>
      </w:r>
    </w:p>
    <w:p w14:paraId="0AFEC79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PTCPBrokerPort=15045</w:t>
      </w:r>
    </w:p>
    <w:p w14:paraId="0AFEC79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PTCPStreamNumber=5</w:t>
      </w:r>
    </w:p>
    <w:p w14:paraId="0AFEC79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9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lastRenderedPageBreak/>
        <w:t>MulticastGroupHost=224.224.224.224</w:t>
      </w:r>
    </w:p>
    <w:p w14:paraId="0AFEC79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MulticastGroupPort=0</w:t>
      </w:r>
    </w:p>
    <w:p w14:paraId="0AFEC79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9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Non Blocking Thread pool TCP port to which the broker listens for #connections.</w:t>
      </w:r>
    </w:p>
    <w:p w14:paraId="0AFEC79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PoolTCPBrokerPort=6045</w:t>
      </w:r>
    </w:p>
    <w:p w14:paraId="0AFEC79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9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HTTP port to which the broker listens for connections.</w:t>
      </w:r>
    </w:p>
    <w:p w14:paraId="0AFEC79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HTTPSBrokerPort=7045</w:t>
      </w:r>
    </w:p>
    <w:p w14:paraId="0AFEC79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9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SSL port to which the broker listens for connections.</w:t>
      </w:r>
    </w:p>
    <w:p w14:paraId="0AFEC7A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SLBrokerPort=8045</w:t>
      </w:r>
    </w:p>
    <w:p w14:paraId="0AFEC7A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A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HTTP port to which the broker listens for connections.</w:t>
      </w:r>
    </w:p>
    <w:p w14:paraId="0AFEC7A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HTTPBrokerPort=9045</w:t>
      </w:r>
    </w:p>
    <w:p w14:paraId="0AFEC7A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A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is the UP2P port to which the broker listens for connections.</w:t>
      </w:r>
    </w:p>
    <w:p w14:paraId="0AFEC7A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UP2PBrokerPort=0</w:t>
      </w:r>
    </w:p>
    <w:p w14:paraId="0AFEC7A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PeerID=peerA</w:t>
      </w:r>
    </w:p>
    <w:p w14:paraId="0AFEC7A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elayServerHost=gf7.ucs.indiana.edu</w:t>
      </w:r>
    </w:p>
    <w:p w14:paraId="0AFEC7A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RelayServerPort=60055</w:t>
      </w:r>
    </w:p>
    <w:p w14:paraId="0AFEC7A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A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A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Indicates</w:t>
      </w:r>
      <w:proofErr w:type="gramEnd"/>
      <w:r w:rsidRPr="00B72469">
        <w:rPr>
          <w:rFonts w:ascii="Times New Roman" w:hAnsi="Times New Roman" w:cs="Times New Roman"/>
        </w:rPr>
        <w:t xml:space="preserve"> if Support for RTP should be included within the system</w:t>
      </w:r>
    </w:p>
    <w:p w14:paraId="0AFEC7A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upportRTP=no</w:t>
      </w:r>
    </w:p>
    <w:p w14:paraId="0AFEC7A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A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specifies the limit on concurrent connections. Base it on the </w:t>
      </w:r>
    </w:p>
    <w:p w14:paraId="0AFEC7B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roofErr w:type="gramStart"/>
      <w:r w:rsidRPr="00B72469">
        <w:rPr>
          <w:rFonts w:ascii="Times New Roman" w:hAnsi="Times New Roman" w:cs="Times New Roman"/>
        </w:rPr>
        <w:t>#capabilities of the machine hosting the broker.</w:t>
      </w:r>
      <w:proofErr w:type="gramEnd"/>
      <w:r w:rsidRPr="00B72469">
        <w:rPr>
          <w:rFonts w:ascii="Times New Roman" w:hAnsi="Times New Roman" w:cs="Times New Roman"/>
        </w:rPr>
        <w:t xml:space="preserve"> This is also used by</w:t>
      </w:r>
    </w:p>
    <w:p w14:paraId="0AFEC7B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roofErr w:type="gramStart"/>
      <w:r w:rsidRPr="00B72469">
        <w:rPr>
          <w:rFonts w:ascii="Times New Roman" w:hAnsi="Times New Roman" w:cs="Times New Roman"/>
        </w:rPr>
        <w:t>#the broker locator to determine the best available broker.</w:t>
      </w:r>
      <w:proofErr w:type="gramEnd"/>
    </w:p>
    <w:p w14:paraId="0AFEC7B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ConcurrentConnectionLimit=3000</w:t>
      </w:r>
    </w:p>
    <w:p w14:paraId="0AFEC7B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B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B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B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If</w:t>
      </w:r>
      <w:proofErr w:type="gramEnd"/>
      <w:r w:rsidRPr="00B72469">
        <w:rPr>
          <w:rFonts w:ascii="Times New Roman" w:hAnsi="Times New Roman" w:cs="Times New Roman"/>
        </w:rPr>
        <w:t xml:space="preserve"> this is a stand alone node, this should be "true". If this broker node</w:t>
      </w:r>
    </w:p>
    <w:p w14:paraId="0AFEC7B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is intended to be the first node within a distributed setting this should </w:t>
      </w:r>
    </w:p>
    <w:p w14:paraId="0AFEC7B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w:t>
      </w:r>
      <w:proofErr w:type="gramStart"/>
      <w:r w:rsidRPr="00B72469">
        <w:rPr>
          <w:rFonts w:ascii="Times New Roman" w:hAnsi="Times New Roman" w:cs="Times New Roman"/>
        </w:rPr>
        <w:t>be</w:t>
      </w:r>
      <w:proofErr w:type="gramEnd"/>
      <w:r w:rsidRPr="00B72469">
        <w:rPr>
          <w:rFonts w:ascii="Times New Roman" w:hAnsi="Times New Roman" w:cs="Times New Roman"/>
        </w:rPr>
        <w:t xml:space="preserve"> "true". If this node is to receive its address from another broker, this </w:t>
      </w:r>
    </w:p>
    <w:p w14:paraId="0AFEC7B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should be "false".</w:t>
      </w:r>
    </w:p>
    <w:p w14:paraId="0AFEC7B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AssignedAddress=false</w:t>
      </w:r>
    </w:p>
    <w:p w14:paraId="0AFEC7B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B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Default Node address when AssignedAddress = true</w:t>
      </w:r>
      <w:r w:rsidRPr="00B72469">
        <w:rPr>
          <w:rFonts w:ascii="Times New Roman" w:hAnsi="Times New Roman" w:cs="Times New Roman"/>
        </w:rPr>
        <w:tab/>
      </w:r>
    </w:p>
    <w:p w14:paraId="0AFEC7B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NodeAddress=1</w:t>
      </w:r>
      <w:proofErr w:type="gramStart"/>
      <w:r w:rsidRPr="00B72469">
        <w:rPr>
          <w:rFonts w:ascii="Times New Roman" w:hAnsi="Times New Roman" w:cs="Times New Roman"/>
        </w:rPr>
        <w:t>,1,1,1</w:t>
      </w:r>
      <w:proofErr w:type="gramEnd"/>
    </w:p>
    <w:p w14:paraId="0AFEC7B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B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C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C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gives the Geographical / Institutional info about this broker</w:t>
      </w:r>
    </w:p>
    <w:p w14:paraId="0AFEC7C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AboutThisBroker=CGL, Indiana University, Bloomington, IN, U.S.A.</w:t>
      </w:r>
    </w:p>
    <w:p w14:paraId="0AFEC7C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C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Comma seperated list of publicly known BDNs (listed in the order of preference)</w:t>
      </w:r>
    </w:p>
    <w:p w14:paraId="0AFEC7C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BDNList=http://www.idonotexist.com,http://trex.ucs.indiana.edu:8080/BDN/servlet/BDN,http://www.gridserlocator.org/</w:t>
      </w:r>
    </w:p>
    <w:p w14:paraId="0AFEC7C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BDNList=http://trex.ucs.indiana.edu:8080/BDN/servlet/BDN</w:t>
      </w:r>
    </w:p>
    <w:p w14:paraId="0AFEC7C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DNList=</w:t>
      </w:r>
    </w:p>
    <w:p w14:paraId="0AFEC7C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C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C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Broker Discovery Request Response Policy</w:t>
      </w:r>
    </w:p>
    <w:p w14:paraId="0AFEC7C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iscoveryResponsePolicy=cgl.narada.discovery.broker.DefaultBrokerDiscoveryRequestResponsePolicy</w:t>
      </w:r>
    </w:p>
    <w:p w14:paraId="0AFEC7C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C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A String (or UUID) referring to the private broker network ID to which this broker belongs</w:t>
      </w:r>
    </w:p>
    <w:p w14:paraId="0AFEC7C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proofErr w:type="gramStart"/>
      <w:r w:rsidRPr="00B72469">
        <w:rPr>
          <w:rFonts w:ascii="Times New Roman" w:hAnsi="Times New Roman" w:cs="Times New Roman"/>
        </w:rPr>
        <w:t>This</w:t>
      </w:r>
      <w:proofErr w:type="gramEnd"/>
      <w:r w:rsidRPr="00B72469">
        <w:rPr>
          <w:rFonts w:ascii="Times New Roman" w:hAnsi="Times New Roman" w:cs="Times New Roman"/>
        </w:rPr>
        <w:t xml:space="preserve"> value if missing OR * =&gt; this is a public broker</w:t>
      </w:r>
    </w:p>
    <w:p w14:paraId="0AFEC7C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VirtualBrokerNetwork=network-CGL-1</w:t>
      </w:r>
    </w:p>
    <w:p w14:paraId="0AFEC7D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VirtualBrokerNetwork=*</w:t>
      </w:r>
    </w:p>
    <w:p w14:paraId="0AFEC7D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D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D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proofErr w:type="gramStart"/>
      <w:r w:rsidRPr="00B72469">
        <w:rPr>
          <w:rFonts w:ascii="Times New Roman" w:hAnsi="Times New Roman" w:cs="Times New Roman"/>
        </w:rPr>
        <w:t>Locates</w:t>
      </w:r>
      <w:proofErr w:type="gramEnd"/>
      <w:r w:rsidRPr="00B72469">
        <w:rPr>
          <w:rFonts w:ascii="Times New Roman" w:hAnsi="Times New Roman" w:cs="Times New Roman"/>
        </w:rPr>
        <w:t xml:space="preserve"> the keystore to be used by the broker</w:t>
      </w:r>
    </w:p>
    <w:p w14:paraId="0AFEC7D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BrokerKeyStore=keystore/NBSecurityTest.keys</w:t>
      </w:r>
    </w:p>
    <w:p w14:paraId="0AFEC7D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D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Maximum number of requests to store</w:t>
      </w:r>
    </w:p>
    <w:p w14:paraId="0AFEC7D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MAXBrokerDiscoRequests=1000</w:t>
      </w:r>
    </w:p>
    <w:p w14:paraId="0AFEC7D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D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Info to connect to the existing NB Network</w:t>
      </w:r>
    </w:p>
    <w:p w14:paraId="0AFEC7D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ConnectAddress=</w:t>
      </w:r>
      <w:commentRangeStart w:id="49"/>
      <w:r w:rsidRPr="00B72469">
        <w:rPr>
          <w:rFonts w:ascii="Times New Roman" w:hAnsi="Times New Roman" w:cs="Times New Roman"/>
        </w:rPr>
        <w:t>129.79.49.250</w:t>
      </w:r>
      <w:commentRangeEnd w:id="49"/>
      <w:r w:rsidRPr="00B72469">
        <w:rPr>
          <w:rStyle w:val="CommentReference"/>
          <w:rFonts w:ascii="Times New Roman" w:hAnsi="Times New Roman" w:cs="Times New Roman"/>
        </w:rPr>
        <w:commentReference w:id="49"/>
      </w:r>
    </w:p>
    <w:p w14:paraId="0AFEC7D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ConnectTransport=niotcp</w:t>
      </w:r>
    </w:p>
    <w:p w14:paraId="0AFEC7DC" w14:textId="77777777" w:rsidR="0015045D" w:rsidRPr="00B72469" w:rsidRDefault="0015045D" w:rsidP="0015045D">
      <w:pPr>
        <w:pBdr>
          <w:bottom w:val="double" w:sz="6" w:space="1" w:color="auto"/>
        </w:pBd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ConnectPort=3035</w:t>
      </w:r>
    </w:p>
    <w:p w14:paraId="0AFEC7DD"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p>
    <w:p w14:paraId="0AFEC7DE"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proofErr w:type="gramStart"/>
      <w:r w:rsidRPr="00B72469">
        <w:rPr>
          <w:rFonts w:ascii="Times New Roman" w:hAnsi="Times New Roman" w:cs="Times New Roman"/>
          <w:b/>
          <w:u w:val="single"/>
        </w:rPr>
        <w:t>existingNBMessageingNode</w:t>
      </w:r>
      <w:proofErr w:type="gramEnd"/>
    </w:p>
    <w:p w14:paraId="0AFEC7DF"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p>
    <w:p w14:paraId="0AFEC7E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E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Prioritized Protocols </w:t>
      </w:r>
    </w:p>
    <w:p w14:paraId="0AFEC7E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E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E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PRIORITIZED_PROTOCOL_LIST.prioritizedProtocolList=niotcp</w:t>
      </w:r>
      <w:proofErr w:type="gramStart"/>
      <w:r w:rsidRPr="00B72469">
        <w:rPr>
          <w:rFonts w:ascii="Times New Roman" w:hAnsi="Times New Roman" w:cs="Times New Roman"/>
        </w:rPr>
        <w:t>,tcp,udp,http,https,ssl</w:t>
      </w:r>
      <w:proofErr w:type="gramEnd"/>
    </w:p>
    <w:p w14:paraId="0AFEC7E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E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E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Default Messaging Node properties</w:t>
      </w:r>
    </w:p>
    <w:p w14:paraId="0AFEC7E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7E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7E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NIOTCPBrokerPort=25050</w:t>
      </w:r>
    </w:p>
    <w:p w14:paraId="0AFEC7E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TCPBrokerPort=25060</w:t>
      </w:r>
    </w:p>
    <w:p w14:paraId="0AFEC7E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UDPBrokerPort=25070</w:t>
      </w:r>
    </w:p>
    <w:p w14:paraId="0AFEC7E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HTTPBrokerPort=25600</w:t>
      </w:r>
    </w:p>
    <w:p w14:paraId="0AFEC7E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HTTPSBrokerPort=25090</w:t>
      </w:r>
    </w:p>
    <w:p w14:paraId="0AFEC7E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SSLBrokerPort=25080</w:t>
      </w:r>
    </w:p>
    <w:p w14:paraId="0AFEC7F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PTCPBrokerPort=0</w:t>
      </w:r>
    </w:p>
    <w:p w14:paraId="0AFEC7F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MulticastGroupPort=0</w:t>
      </w:r>
    </w:p>
    <w:p w14:paraId="0AFEC7F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MulticastGroupHost=224.224.224.224</w:t>
      </w:r>
    </w:p>
    <w:p w14:paraId="0AFEC7F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PoolTCPBrokerPort=0</w:t>
      </w:r>
    </w:p>
    <w:p w14:paraId="0AFEC7F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PTCPStreamNumber=5</w:t>
      </w:r>
    </w:p>
    <w:p w14:paraId="0AFEC7F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AssignedAddress=false</w:t>
      </w:r>
    </w:p>
    <w:p w14:paraId="0AFEC7F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NodeAddress=1</w:t>
      </w:r>
      <w:proofErr w:type="gramStart"/>
      <w:r w:rsidRPr="00B72469">
        <w:rPr>
          <w:rFonts w:ascii="Times New Roman" w:hAnsi="Times New Roman" w:cs="Times New Roman"/>
        </w:rPr>
        <w:t>,1,1,1</w:t>
      </w:r>
      <w:proofErr w:type="gramEnd"/>
    </w:p>
    <w:p w14:paraId="0AFEC7F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VirtualBrokerNetwork=network-CGL-1</w:t>
      </w:r>
    </w:p>
    <w:p w14:paraId="0AFEC7F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SupportRTP=no</w:t>
      </w:r>
    </w:p>
    <w:p w14:paraId="0AFEC7F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DNList=</w:t>
      </w:r>
    </w:p>
    <w:p w14:paraId="0AFEC7F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currentConnectionLimit=3000</w:t>
      </w:r>
    </w:p>
    <w:p w14:paraId="0AFEC7F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lastRenderedPageBreak/>
        <w:t>DEFAULT_MESSAGING_NODE.Discriminator=159.59.*</w:t>
      </w:r>
    </w:p>
    <w:p w14:paraId="0AFEC7F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AboutThisBroker=Default Messaging Node</w:t>
      </w:r>
    </w:p>
    <w:p w14:paraId="0AFEC7F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MAXBrokerDiscoRequests=1000</w:t>
      </w:r>
    </w:p>
    <w:p w14:paraId="0AFEC7F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DiscoveryResponsePolicy=cgl.narada.discovery.broker.DefaultBrokerDiscoveryRequestResponsePolicy</w:t>
      </w:r>
    </w:p>
    <w:p w14:paraId="0AFEC7F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rokerKeyStore=keystore/NBSecurityTest.keys</w:t>
      </w:r>
    </w:p>
    <w:p w14:paraId="0AFEC80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rokerTrustStore=</w:t>
      </w:r>
      <w:proofErr w:type="gramStart"/>
      <w:r w:rsidRPr="00B72469">
        <w:rPr>
          <w:rFonts w:ascii="Times New Roman" w:hAnsi="Times New Roman" w:cs="Times New Roman"/>
        </w:rPr>
        <w:t>..</w:t>
      </w:r>
      <w:proofErr w:type="gramEnd"/>
      <w:r w:rsidRPr="00B72469">
        <w:rPr>
          <w:rFonts w:ascii="Times New Roman" w:hAnsi="Times New Roman" w:cs="Times New Roman"/>
        </w:rPr>
        <w:t>/keystore/Broker.TRUSTSTORE</w:t>
      </w:r>
    </w:p>
    <w:p w14:paraId="0AFEC80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rokerTrustStorePass=passpass</w:t>
      </w:r>
    </w:p>
    <w:p w14:paraId="0AFEC80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0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proofErr w:type="gramStart"/>
      <w:r w:rsidRPr="00B72469">
        <w:rPr>
          <w:rFonts w:ascii="Times New Roman" w:hAnsi="Times New Roman" w:cs="Times New Roman"/>
        </w:rPr>
        <w:t>These</w:t>
      </w:r>
      <w:proofErr w:type="gramEnd"/>
      <w:r w:rsidRPr="00B72469">
        <w:rPr>
          <w:rFonts w:ascii="Times New Roman" w:hAnsi="Times New Roman" w:cs="Times New Roman"/>
        </w:rPr>
        <w:t xml:space="preserve"> are required only if AssignedAddress is false</w:t>
      </w:r>
    </w:p>
    <w:p w14:paraId="0AFEC80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64.151.140.115</w:t>
      </w:r>
    </w:p>
    <w:p w14:paraId="0AFEC80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192.168.1.6</w:t>
      </w:r>
    </w:p>
    <w:p w14:paraId="0AFEC80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w:t>
      </w:r>
      <w:commentRangeStart w:id="50"/>
      <w:r w:rsidRPr="00B72469">
        <w:rPr>
          <w:rFonts w:ascii="Times New Roman" w:hAnsi="Times New Roman" w:cs="Times New Roman"/>
        </w:rPr>
        <w:t>129.79.49.115</w:t>
      </w:r>
      <w:commentRangeEnd w:id="50"/>
      <w:r w:rsidRPr="00B72469">
        <w:rPr>
          <w:rStyle w:val="CommentReference"/>
          <w:rFonts w:ascii="Times New Roman" w:hAnsi="Times New Roman" w:cs="Times New Roman"/>
        </w:rPr>
        <w:commentReference w:id="50"/>
      </w:r>
    </w:p>
    <w:p w14:paraId="0AFEC80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72.44.37.62</w:t>
      </w:r>
    </w:p>
    <w:p w14:paraId="0AFEC80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192.168.1.9</w:t>
      </w:r>
    </w:p>
    <w:p w14:paraId="0AFEC80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Transport=niotcp</w:t>
      </w:r>
    </w:p>
    <w:p w14:paraId="0AFEC80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Transport=ssl</w:t>
      </w:r>
    </w:p>
    <w:p w14:paraId="0AFEC80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Port=25050</w:t>
      </w:r>
    </w:p>
    <w:p w14:paraId="0AFEC80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Port=25080</w:t>
      </w:r>
    </w:p>
    <w:p w14:paraId="0AFEC80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0E" w14:textId="77777777" w:rsidR="0015045D" w:rsidRPr="00B72469" w:rsidRDefault="0015045D" w:rsidP="0015045D">
      <w:pPr>
        <w:pBdr>
          <w:bottom w:val="double" w:sz="6" w:space="1" w:color="auto"/>
        </w:pBdr>
        <w:autoSpaceDE w:val="0"/>
        <w:autoSpaceDN w:val="0"/>
        <w:adjustRightInd w:val="0"/>
        <w:spacing w:after="0" w:line="240" w:lineRule="auto"/>
        <w:rPr>
          <w:rFonts w:ascii="Times New Roman" w:hAnsi="Times New Roman" w:cs="Times New Roman"/>
        </w:rPr>
      </w:pPr>
    </w:p>
    <w:p w14:paraId="0AFEC80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10"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proofErr w:type="gramStart"/>
      <w:r w:rsidRPr="00B72469">
        <w:rPr>
          <w:rFonts w:ascii="Times New Roman" w:hAnsi="Times New Roman" w:cs="Times New Roman"/>
          <w:b/>
          <w:u w:val="single"/>
        </w:rPr>
        <w:t>standaloneMessageingNode</w:t>
      </w:r>
      <w:proofErr w:type="gramEnd"/>
    </w:p>
    <w:p w14:paraId="0AFEC811"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p>
    <w:p w14:paraId="0AFEC81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81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Prioritized Protocols </w:t>
      </w:r>
    </w:p>
    <w:p w14:paraId="0AFEC81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81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1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PRIORITIZED_PROTOCOL_LIST.prioritizedProtocolList=niotcp</w:t>
      </w:r>
      <w:proofErr w:type="gramStart"/>
      <w:r w:rsidRPr="00B72469">
        <w:rPr>
          <w:rFonts w:ascii="Times New Roman" w:hAnsi="Times New Roman" w:cs="Times New Roman"/>
        </w:rPr>
        <w:t>,tcp,udp,http,https,ssl</w:t>
      </w:r>
      <w:proofErr w:type="gramEnd"/>
    </w:p>
    <w:p w14:paraId="0AFEC81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1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81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Default Messaging Node properties</w:t>
      </w:r>
    </w:p>
    <w:p w14:paraId="0AFEC81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w:t>
      </w:r>
    </w:p>
    <w:p w14:paraId="0AFEC81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1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NIOTCPBrokerPort=25050</w:t>
      </w:r>
    </w:p>
    <w:p w14:paraId="0AFEC81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TCPBrokerPort=25060</w:t>
      </w:r>
    </w:p>
    <w:p w14:paraId="0AFEC81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UDPBrokerPort=25070</w:t>
      </w:r>
    </w:p>
    <w:p w14:paraId="0AFEC81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HTTPBrokerPort=25600</w:t>
      </w:r>
    </w:p>
    <w:p w14:paraId="0AFEC82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HTTPSBrokerPort=25090</w:t>
      </w:r>
    </w:p>
    <w:p w14:paraId="0AFEC82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SSLBrokerPort=25080</w:t>
      </w:r>
    </w:p>
    <w:p w14:paraId="0AFEC82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PTCPBrokerPort=0</w:t>
      </w:r>
    </w:p>
    <w:p w14:paraId="0AFEC82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MulticastGroupPort=0</w:t>
      </w:r>
    </w:p>
    <w:p w14:paraId="0AFEC82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MulticastGroupHost=224.224.224.224</w:t>
      </w:r>
    </w:p>
    <w:p w14:paraId="0AFEC82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PoolTCPBrokerPort=0</w:t>
      </w:r>
    </w:p>
    <w:p w14:paraId="0AFEC82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PTCPStreamNumber=5</w:t>
      </w:r>
    </w:p>
    <w:p w14:paraId="0AFEC82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AssignedAddress=true</w:t>
      </w:r>
    </w:p>
    <w:p w14:paraId="0AFEC82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NodeAddress=1</w:t>
      </w:r>
      <w:proofErr w:type="gramStart"/>
      <w:r w:rsidRPr="00B72469">
        <w:rPr>
          <w:rFonts w:ascii="Times New Roman" w:hAnsi="Times New Roman" w:cs="Times New Roman"/>
        </w:rPr>
        <w:t>,1,1,1</w:t>
      </w:r>
      <w:proofErr w:type="gramEnd"/>
    </w:p>
    <w:p w14:paraId="0AFEC82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VirtualBrokerNetwork=network-CGL-1</w:t>
      </w:r>
    </w:p>
    <w:p w14:paraId="0AFEC82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SupportRTP=no</w:t>
      </w:r>
    </w:p>
    <w:p w14:paraId="0AFEC82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DNList=</w:t>
      </w:r>
    </w:p>
    <w:p w14:paraId="0AFEC82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currentConnectionLimit=3000</w:t>
      </w:r>
    </w:p>
    <w:p w14:paraId="0AFEC82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lastRenderedPageBreak/>
        <w:t>DEFAULT_MESSAGING_NODE.Discriminator=159.59.*</w:t>
      </w:r>
    </w:p>
    <w:p w14:paraId="0AFEC82E"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AboutThisBroker=Default Messaging Node</w:t>
      </w:r>
    </w:p>
    <w:p w14:paraId="0AFEC82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MAXBrokerDiscoRequests=1000</w:t>
      </w:r>
    </w:p>
    <w:p w14:paraId="0AFEC83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DiscoveryResponsePolicy=cgl.narada.discovery.broker.DefaultBrokerDiscoveryRequestResponsePolicy</w:t>
      </w:r>
    </w:p>
    <w:p w14:paraId="0AFEC831"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rokerKeyStore=keystore/NBSecurityTest.keys</w:t>
      </w:r>
    </w:p>
    <w:p w14:paraId="0AFEC832"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rokerTrustStore=</w:t>
      </w:r>
      <w:proofErr w:type="gramStart"/>
      <w:r w:rsidRPr="00B72469">
        <w:rPr>
          <w:rFonts w:ascii="Times New Roman" w:hAnsi="Times New Roman" w:cs="Times New Roman"/>
        </w:rPr>
        <w:t>..</w:t>
      </w:r>
      <w:proofErr w:type="gramEnd"/>
      <w:r w:rsidRPr="00B72469">
        <w:rPr>
          <w:rFonts w:ascii="Times New Roman" w:hAnsi="Times New Roman" w:cs="Times New Roman"/>
        </w:rPr>
        <w:t>/keystore/Broker.TRUSTSTORE</w:t>
      </w:r>
    </w:p>
    <w:p w14:paraId="0AFEC833"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BrokerTrustStorePass=passpass</w:t>
      </w:r>
    </w:p>
    <w:p w14:paraId="0AFEC834"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35"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 xml:space="preserve"># </w:t>
      </w:r>
      <w:proofErr w:type="gramStart"/>
      <w:r w:rsidRPr="00B72469">
        <w:rPr>
          <w:rFonts w:ascii="Times New Roman" w:hAnsi="Times New Roman" w:cs="Times New Roman"/>
        </w:rPr>
        <w:t>These</w:t>
      </w:r>
      <w:proofErr w:type="gramEnd"/>
      <w:r w:rsidRPr="00B72469">
        <w:rPr>
          <w:rFonts w:ascii="Times New Roman" w:hAnsi="Times New Roman" w:cs="Times New Roman"/>
        </w:rPr>
        <w:t xml:space="preserve"> are required only if AssignedAddress is false</w:t>
      </w:r>
    </w:p>
    <w:p w14:paraId="0AFEC836"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64.151.140.115</w:t>
      </w:r>
    </w:p>
    <w:p w14:paraId="0AFEC837"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192.168.1.6</w:t>
      </w:r>
    </w:p>
    <w:p w14:paraId="0AFEC838"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w:t>
      </w:r>
      <w:commentRangeStart w:id="51"/>
      <w:r w:rsidRPr="00B72469">
        <w:rPr>
          <w:rFonts w:ascii="Times New Roman" w:hAnsi="Times New Roman" w:cs="Times New Roman"/>
        </w:rPr>
        <w:t>127.0.0.1</w:t>
      </w:r>
      <w:commentRangeEnd w:id="51"/>
      <w:r w:rsidRPr="00B72469">
        <w:rPr>
          <w:rStyle w:val="CommentReference"/>
          <w:rFonts w:ascii="Times New Roman" w:hAnsi="Times New Roman" w:cs="Times New Roman"/>
        </w:rPr>
        <w:commentReference w:id="51"/>
      </w:r>
    </w:p>
    <w:p w14:paraId="0AFEC839"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72.44.37.62</w:t>
      </w:r>
    </w:p>
    <w:p w14:paraId="0AFEC83A"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Address=192.168.1.9</w:t>
      </w:r>
    </w:p>
    <w:p w14:paraId="0AFEC83B"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Transport=niotcp</w:t>
      </w:r>
    </w:p>
    <w:p w14:paraId="0AFEC83C"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Transport=ssl</w:t>
      </w:r>
    </w:p>
    <w:p w14:paraId="0AFEC83D"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Port=25050</w:t>
      </w:r>
    </w:p>
    <w:p w14:paraId="0AFEC83E" w14:textId="77777777" w:rsidR="0015045D" w:rsidRPr="00B72469" w:rsidRDefault="0015045D" w:rsidP="0015045D">
      <w:pPr>
        <w:pBdr>
          <w:bottom w:val="double" w:sz="6" w:space="1" w:color="auto"/>
        </w:pBdr>
        <w:autoSpaceDE w:val="0"/>
        <w:autoSpaceDN w:val="0"/>
        <w:adjustRightInd w:val="0"/>
        <w:spacing w:after="0" w:line="240" w:lineRule="auto"/>
        <w:rPr>
          <w:rFonts w:ascii="Times New Roman" w:hAnsi="Times New Roman" w:cs="Times New Roman"/>
        </w:rPr>
      </w:pPr>
      <w:r w:rsidRPr="00B72469">
        <w:rPr>
          <w:rFonts w:ascii="Times New Roman" w:hAnsi="Times New Roman" w:cs="Times New Roman"/>
        </w:rPr>
        <w:t>#DEFAULT_MESSAGING_NODE.ConnectPort=25080</w:t>
      </w:r>
    </w:p>
    <w:p w14:paraId="0AFEC83F"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40" w14:textId="77777777" w:rsidR="0015045D" w:rsidRPr="00B72469" w:rsidRDefault="0015045D" w:rsidP="0015045D">
      <w:pPr>
        <w:autoSpaceDE w:val="0"/>
        <w:autoSpaceDN w:val="0"/>
        <w:adjustRightInd w:val="0"/>
        <w:spacing w:after="0" w:line="240" w:lineRule="auto"/>
        <w:rPr>
          <w:rFonts w:ascii="Times New Roman" w:hAnsi="Times New Roman" w:cs="Times New Roman"/>
        </w:rPr>
      </w:pPr>
    </w:p>
    <w:p w14:paraId="0AFEC841" w14:textId="77777777" w:rsidR="0015045D" w:rsidRPr="00B72469" w:rsidRDefault="0015045D" w:rsidP="0015045D">
      <w:pPr>
        <w:autoSpaceDE w:val="0"/>
        <w:autoSpaceDN w:val="0"/>
        <w:adjustRightInd w:val="0"/>
        <w:spacing w:after="0" w:line="240" w:lineRule="auto"/>
        <w:rPr>
          <w:rFonts w:ascii="Times New Roman" w:hAnsi="Times New Roman" w:cs="Times New Roman"/>
          <w:b/>
          <w:u w:val="single"/>
        </w:rPr>
      </w:pPr>
    </w:p>
    <w:p w14:paraId="0AFEC842" w14:textId="77777777" w:rsidR="0015045D" w:rsidRPr="00B72469" w:rsidRDefault="0015045D" w:rsidP="0015045D">
      <w:pPr>
        <w:rPr>
          <w:rFonts w:ascii="Times New Roman" w:hAnsi="Times New Roman" w:cs="Times New Roman"/>
          <w:sz w:val="20"/>
          <w:szCs w:val="20"/>
          <w:u w:val="single"/>
        </w:rPr>
      </w:pPr>
    </w:p>
    <w:p w14:paraId="0AFEC843" w14:textId="77777777" w:rsidR="0015045D" w:rsidRPr="00B72469" w:rsidRDefault="0015045D" w:rsidP="0015045D">
      <w:pPr>
        <w:rPr>
          <w:rFonts w:ascii="Times New Roman" w:hAnsi="Times New Roman" w:cs="Times New Roman"/>
          <w:sz w:val="20"/>
          <w:szCs w:val="20"/>
          <w:u w:val="single"/>
        </w:rPr>
      </w:pPr>
    </w:p>
    <w:p w14:paraId="0AFEC844" w14:textId="77777777" w:rsidR="0015045D" w:rsidRPr="00B72469" w:rsidRDefault="0015045D" w:rsidP="0015045D">
      <w:pPr>
        <w:rPr>
          <w:rFonts w:ascii="Times New Roman" w:hAnsi="Times New Roman" w:cs="Times New Roman"/>
          <w:b/>
          <w:sz w:val="26"/>
        </w:rPr>
      </w:pPr>
    </w:p>
    <w:p w14:paraId="0AFEC845" w14:textId="77777777" w:rsidR="0015045D" w:rsidRPr="00B72469" w:rsidRDefault="0015045D" w:rsidP="0015045D">
      <w:pPr>
        <w:rPr>
          <w:rFonts w:ascii="Times New Roman" w:eastAsia="Times New Roman" w:hAnsi="Times New Roman" w:cs="Times New Roman"/>
          <w:b/>
          <w:kern w:val="24"/>
          <w:sz w:val="26"/>
          <w:szCs w:val="24"/>
        </w:rPr>
      </w:pPr>
      <w:r w:rsidRPr="00B72469">
        <w:rPr>
          <w:rFonts w:ascii="Times New Roman" w:eastAsia="Times New Roman" w:hAnsi="Times New Roman" w:cs="Times New Roman"/>
          <w:b/>
          <w:kern w:val="24"/>
          <w:sz w:val="26"/>
          <w:szCs w:val="24"/>
        </w:rPr>
        <w:t xml:space="preserve">2.11 </w:t>
      </w:r>
      <w:bookmarkStart w:id="52" w:name="OpenStack"/>
      <w:bookmarkEnd w:id="52"/>
      <w:r w:rsidRPr="00B72469">
        <w:rPr>
          <w:rFonts w:ascii="Times New Roman" w:eastAsia="Times New Roman" w:hAnsi="Times New Roman" w:cs="Times New Roman"/>
          <w:b/>
          <w:kern w:val="24"/>
          <w:sz w:val="26"/>
          <w:szCs w:val="24"/>
        </w:rPr>
        <w:t>OpenStack Compute: Deployment and Overview</w:t>
      </w:r>
    </w:p>
    <w:p w14:paraId="0AFEC846" w14:textId="77777777" w:rsidR="0015045D" w:rsidRPr="00B72469" w:rsidRDefault="0015045D" w:rsidP="0015045D">
      <w:pPr>
        <w:pStyle w:val="Heading1"/>
        <w:tabs>
          <w:tab w:val="left" w:pos="2460"/>
        </w:tabs>
        <w:rPr>
          <w:rFonts w:ascii="Times New Roman" w:eastAsiaTheme="minorEastAsia" w:hAnsi="Times New Roman" w:cs="Times New Roman"/>
          <w:bCs w:val="0"/>
          <w:color w:val="auto"/>
          <w:sz w:val="24"/>
          <w:szCs w:val="24"/>
          <w:u w:val="single"/>
        </w:rPr>
      </w:pPr>
      <w:r w:rsidRPr="00B72469">
        <w:rPr>
          <w:rFonts w:ascii="Times New Roman" w:eastAsiaTheme="minorEastAsia" w:hAnsi="Times New Roman" w:cs="Times New Roman"/>
          <w:bCs w:val="0"/>
          <w:color w:val="auto"/>
          <w:sz w:val="24"/>
          <w:szCs w:val="24"/>
          <w:u w:val="single"/>
        </w:rPr>
        <w:t>INTRODUCTION TO OPENSTACK</w:t>
      </w:r>
    </w:p>
    <w:p w14:paraId="0AFEC847" w14:textId="77777777" w:rsidR="0015045D" w:rsidRPr="00B72469" w:rsidRDefault="0015045D" w:rsidP="0015045D">
      <w:pPr>
        <w:rPr>
          <w:rFonts w:ascii="Times New Roman" w:hAnsi="Times New Roman" w:cs="Times New Roman"/>
          <w:sz w:val="24"/>
        </w:rPr>
      </w:pPr>
    </w:p>
    <w:p w14:paraId="0AFEC848"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Openstack is project undertaken to provide scalable cloud computing software. Two of its main projects are Openstack compute and Openstack object storage. Compute increases computing power through Virtual Machines on multiple networks whereas Object Storage is </w:t>
      </w:r>
      <w:proofErr w:type="gramStart"/>
      <w:r w:rsidRPr="00B72469">
        <w:rPr>
          <w:rFonts w:ascii="Times New Roman" w:hAnsi="Times New Roman" w:cs="Times New Roman"/>
          <w:sz w:val="24"/>
        </w:rPr>
        <w:t>a software</w:t>
      </w:r>
      <w:proofErr w:type="gramEnd"/>
      <w:r w:rsidRPr="00B72469">
        <w:rPr>
          <w:rFonts w:ascii="Times New Roman" w:hAnsi="Times New Roman" w:cs="Times New Roman"/>
          <w:sz w:val="24"/>
        </w:rPr>
        <w:t xml:space="preserve"> that deals with a redundant scalable storage. We discuss Openstack compute in this manual and as already mentioned earlier, it is software that is used to manage a network of Virtual Machines (VM’s) to make the entire system more scalable and redundant. It allows users to creating and running VM instances, creating and managing users and projects. Also work with the management of networks. This is an open source project made for supporting a variety of configurations and hypervisors.</w:t>
      </w:r>
    </w:p>
    <w:p w14:paraId="0AFEC849" w14:textId="77777777" w:rsidR="0015045D" w:rsidRPr="00B72469" w:rsidRDefault="0015045D" w:rsidP="0015045D">
      <w:pPr>
        <w:jc w:val="both"/>
        <w:rPr>
          <w:rFonts w:ascii="Times New Roman" w:hAnsi="Times New Roman" w:cs="Times New Roman"/>
          <w:sz w:val="24"/>
        </w:rPr>
      </w:pPr>
    </w:p>
    <w:p w14:paraId="0AFEC84A"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Two of the most recent releases of the software are Diablo and Essex. Diablo, released July 2011 is the most recent and is being used. Diablo has an updated nova database schema and a few new packages including the glance object store and the swift object retrieval system. This manual assumes the </w:t>
      </w:r>
      <w:r w:rsidRPr="00B72469">
        <w:rPr>
          <w:rFonts w:ascii="Times New Roman" w:hAnsi="Times New Roman" w:cs="Times New Roman"/>
          <w:sz w:val="24"/>
        </w:rPr>
        <w:lastRenderedPageBreak/>
        <w:t>installation of Openstack Diablo. Essex is the more recent release in April 2012.</w:t>
      </w:r>
    </w:p>
    <w:p w14:paraId="0AFEC84B" w14:textId="77777777" w:rsidR="0015045D" w:rsidRPr="00B72469" w:rsidRDefault="0015045D" w:rsidP="0015045D">
      <w:pPr>
        <w:jc w:val="both"/>
        <w:rPr>
          <w:rFonts w:ascii="Times New Roman" w:hAnsi="Times New Roman" w:cs="Times New Roman"/>
          <w:sz w:val="24"/>
        </w:rPr>
      </w:pPr>
    </w:p>
    <w:p w14:paraId="0AFEC84C" w14:textId="77777777" w:rsidR="0015045D" w:rsidRPr="00B72469" w:rsidRDefault="0015045D" w:rsidP="0015045D">
      <w:pPr>
        <w:rPr>
          <w:rFonts w:ascii="Times New Roman" w:hAnsi="Times New Roman" w:cs="Times New Roman"/>
          <w:sz w:val="24"/>
        </w:rPr>
      </w:pPr>
    </w:p>
    <w:p w14:paraId="0AFEC84D" w14:textId="77777777" w:rsidR="0015045D" w:rsidRPr="00B72469" w:rsidRDefault="0015045D" w:rsidP="0015045D">
      <w:pPr>
        <w:rPr>
          <w:rFonts w:ascii="Times New Roman" w:hAnsi="Times New Roman" w:cs="Times New Roman"/>
          <w:b/>
          <w:sz w:val="24"/>
        </w:rPr>
      </w:pPr>
      <w:r w:rsidRPr="00B72469">
        <w:rPr>
          <w:rFonts w:ascii="Times New Roman" w:hAnsi="Times New Roman" w:cs="Times New Roman"/>
          <w:b/>
          <w:sz w:val="24"/>
        </w:rPr>
        <w:t>Openstack Components</w:t>
      </w:r>
    </w:p>
    <w:p w14:paraId="0AFEC84E" w14:textId="77777777" w:rsidR="0015045D" w:rsidRPr="00B72469" w:rsidRDefault="0015045D" w:rsidP="0015045D">
      <w:pPr>
        <w:rPr>
          <w:rFonts w:ascii="Times New Roman" w:hAnsi="Times New Roman" w:cs="Times New Roman"/>
          <w:b/>
          <w:sz w:val="24"/>
        </w:rPr>
      </w:pPr>
    </w:p>
    <w:p w14:paraId="0AFEC84F"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Openstack project consists of three main components, Compute, Object storage and Imaging service. Compute consists of a cloud controller, which is used to start up the VM’s for the users and also to set up the network configurations that they might need to use. It is responsible for setting up the number of networks assigned to each project and so forth. Object storage is a system used as a large-scale redundant storage system which supports a number of fail-safe procedures like archiving or backup of data. It can also store secondary data and serve as a Content Delivery Network. The imaging service is an image storage system that provides image lookup and retrieval. It can be configured to use Object storage, S3 storage or using S3 storage with Object storage as an intermediate to S3.</w:t>
      </w:r>
    </w:p>
    <w:p w14:paraId="0AFEC850" w14:textId="77777777" w:rsidR="0015045D" w:rsidRPr="00B72469" w:rsidRDefault="0015045D" w:rsidP="0015045D">
      <w:pPr>
        <w:jc w:val="both"/>
        <w:rPr>
          <w:rFonts w:ascii="Times New Roman" w:hAnsi="Times New Roman" w:cs="Times New Roman"/>
          <w:sz w:val="24"/>
        </w:rPr>
      </w:pPr>
    </w:p>
    <w:p w14:paraId="0AFEC851"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A diagram of the presence of these three components and their relation to each other is shown below. </w:t>
      </w:r>
    </w:p>
    <w:p w14:paraId="0AFEC852" w14:textId="77777777" w:rsidR="0015045D" w:rsidRPr="00B72469" w:rsidRDefault="0015045D" w:rsidP="0015045D">
      <w:pPr>
        <w:jc w:val="both"/>
        <w:rPr>
          <w:rFonts w:ascii="Times New Roman" w:hAnsi="Times New Roman" w:cs="Times New Roman"/>
          <w:sz w:val="24"/>
        </w:rPr>
      </w:pPr>
    </w:p>
    <w:p w14:paraId="0AFEC853" w14:textId="77777777" w:rsidR="0015045D" w:rsidRPr="00B72469" w:rsidRDefault="0015045D" w:rsidP="0015045D">
      <w:pPr>
        <w:jc w:val="both"/>
        <w:rPr>
          <w:rFonts w:ascii="Times New Roman" w:hAnsi="Times New Roman" w:cs="Times New Roman"/>
          <w:sz w:val="24"/>
        </w:rPr>
      </w:pPr>
    </w:p>
    <w:p w14:paraId="0AFEC854"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noProof/>
          <w:sz w:val="24"/>
        </w:rPr>
        <w:drawing>
          <wp:anchor distT="0" distB="0" distL="114300" distR="114300" simplePos="0" relativeHeight="251724800" behindDoc="0" locked="0" layoutInCell="1" allowOverlap="1" wp14:anchorId="0AFED42A" wp14:editId="0AFED42B">
            <wp:simplePos x="0" y="0"/>
            <wp:positionH relativeFrom="margin">
              <wp:align>center</wp:align>
            </wp:positionH>
            <wp:positionV relativeFrom="margin">
              <wp:align>top</wp:align>
            </wp:positionV>
            <wp:extent cx="3657600" cy="3362325"/>
            <wp:effectExtent l="0" t="0" r="0" b="0"/>
            <wp:wrapSquare wrapText="bothSides"/>
            <wp:docPr id="14504" name="Picture 14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stack arch.png"/>
                    <pic:cNvPicPr/>
                  </pic:nvPicPr>
                  <pic:blipFill>
                    <a:blip r:embed="rId186">
                      <a:extLst>
                        <a:ext uri="{28A0092B-C50C-407E-A947-70E740481C1C}">
                          <a14:useLocalDpi xmlns:a14="http://schemas.microsoft.com/office/drawing/2010/main" val="0"/>
                        </a:ext>
                      </a:extLst>
                    </a:blip>
                    <a:stretch>
                      <a:fillRect/>
                    </a:stretch>
                  </pic:blipFill>
                  <pic:spPr>
                    <a:xfrm>
                      <a:off x="0" y="0"/>
                      <a:ext cx="3657600" cy="3362396"/>
                    </a:xfrm>
                    <a:prstGeom prst="rect">
                      <a:avLst/>
                    </a:prstGeom>
                  </pic:spPr>
                </pic:pic>
              </a:graphicData>
            </a:graphic>
            <wp14:sizeRelH relativeFrom="margin">
              <wp14:pctWidth>0</wp14:pctWidth>
            </wp14:sizeRelH>
            <wp14:sizeRelV relativeFrom="margin">
              <wp14:pctHeight>0</wp14:pctHeight>
            </wp14:sizeRelV>
          </wp:anchor>
        </w:drawing>
      </w:r>
    </w:p>
    <w:p w14:paraId="0AFEC855" w14:textId="77777777" w:rsidR="0015045D" w:rsidRPr="00B72469" w:rsidRDefault="0015045D" w:rsidP="0015045D">
      <w:pPr>
        <w:jc w:val="both"/>
        <w:rPr>
          <w:rFonts w:ascii="Times New Roman" w:hAnsi="Times New Roman" w:cs="Times New Roman"/>
          <w:sz w:val="24"/>
        </w:rPr>
      </w:pPr>
    </w:p>
    <w:p w14:paraId="0AFEC856" w14:textId="77777777" w:rsidR="0015045D" w:rsidRPr="00B72469" w:rsidRDefault="0015045D" w:rsidP="0015045D">
      <w:pPr>
        <w:jc w:val="both"/>
        <w:rPr>
          <w:rFonts w:ascii="Times New Roman" w:hAnsi="Times New Roman" w:cs="Times New Roman"/>
          <w:sz w:val="24"/>
        </w:rPr>
      </w:pPr>
    </w:p>
    <w:p w14:paraId="0AFEC857" w14:textId="77777777" w:rsidR="0015045D" w:rsidRPr="00B72469" w:rsidRDefault="0015045D" w:rsidP="0015045D">
      <w:pPr>
        <w:jc w:val="both"/>
        <w:rPr>
          <w:rFonts w:ascii="Times New Roman" w:hAnsi="Times New Roman" w:cs="Times New Roman"/>
          <w:sz w:val="24"/>
        </w:rPr>
      </w:pPr>
    </w:p>
    <w:p w14:paraId="0AFEC858" w14:textId="77777777" w:rsidR="0015045D" w:rsidRPr="00B72469" w:rsidRDefault="0015045D" w:rsidP="0015045D">
      <w:pPr>
        <w:jc w:val="both"/>
        <w:rPr>
          <w:rFonts w:ascii="Times New Roman" w:hAnsi="Times New Roman" w:cs="Times New Roman"/>
          <w:sz w:val="24"/>
        </w:rPr>
      </w:pPr>
    </w:p>
    <w:p w14:paraId="0AFEC859" w14:textId="77777777" w:rsidR="0015045D" w:rsidRPr="00B72469" w:rsidRDefault="0015045D" w:rsidP="0015045D">
      <w:pPr>
        <w:jc w:val="both"/>
        <w:rPr>
          <w:rFonts w:ascii="Times New Roman" w:hAnsi="Times New Roman" w:cs="Times New Roman"/>
          <w:sz w:val="24"/>
        </w:rPr>
      </w:pPr>
    </w:p>
    <w:p w14:paraId="0AFEC85A" w14:textId="77777777" w:rsidR="0015045D" w:rsidRPr="00B72469" w:rsidRDefault="0015045D" w:rsidP="0015045D">
      <w:pPr>
        <w:jc w:val="both"/>
        <w:rPr>
          <w:rFonts w:ascii="Times New Roman" w:hAnsi="Times New Roman" w:cs="Times New Roman"/>
          <w:sz w:val="24"/>
        </w:rPr>
      </w:pPr>
    </w:p>
    <w:p w14:paraId="0AFEC85B" w14:textId="77777777" w:rsidR="0015045D" w:rsidRPr="00B72469" w:rsidRDefault="0015045D" w:rsidP="0015045D">
      <w:pPr>
        <w:jc w:val="both"/>
        <w:rPr>
          <w:rFonts w:ascii="Times New Roman" w:hAnsi="Times New Roman" w:cs="Times New Roman"/>
          <w:sz w:val="24"/>
        </w:rPr>
      </w:pPr>
    </w:p>
    <w:p w14:paraId="0AFEC85C" w14:textId="77777777" w:rsidR="0015045D" w:rsidRPr="00B72469" w:rsidRDefault="0015045D" w:rsidP="0015045D">
      <w:pPr>
        <w:jc w:val="both"/>
        <w:rPr>
          <w:rFonts w:ascii="Times New Roman" w:hAnsi="Times New Roman" w:cs="Times New Roman"/>
          <w:sz w:val="24"/>
        </w:rPr>
      </w:pPr>
    </w:p>
    <w:p w14:paraId="0AFEC85D" w14:textId="77777777" w:rsidR="0015045D" w:rsidRPr="00B72469" w:rsidRDefault="0015045D" w:rsidP="0015045D">
      <w:pPr>
        <w:jc w:val="both"/>
        <w:rPr>
          <w:rFonts w:ascii="Times New Roman" w:hAnsi="Times New Roman" w:cs="Times New Roman"/>
          <w:sz w:val="24"/>
        </w:rPr>
      </w:pPr>
    </w:p>
    <w:p w14:paraId="0AFEC85E" w14:textId="77777777" w:rsidR="0015045D" w:rsidRPr="00B72469" w:rsidRDefault="0015045D" w:rsidP="0015045D">
      <w:pPr>
        <w:jc w:val="both"/>
        <w:rPr>
          <w:rFonts w:ascii="Times New Roman" w:hAnsi="Times New Roman" w:cs="Times New Roman"/>
          <w:sz w:val="24"/>
        </w:rPr>
      </w:pPr>
    </w:p>
    <w:p w14:paraId="0AFEC85F" w14:textId="77777777" w:rsidR="0015045D" w:rsidRPr="00B72469" w:rsidRDefault="0015045D" w:rsidP="0015045D">
      <w:pPr>
        <w:jc w:val="both"/>
        <w:rPr>
          <w:rFonts w:ascii="Times New Roman" w:hAnsi="Times New Roman" w:cs="Times New Roman"/>
          <w:sz w:val="24"/>
        </w:rPr>
      </w:pPr>
    </w:p>
    <w:p w14:paraId="0AFEC860" w14:textId="77777777" w:rsidR="0015045D" w:rsidRPr="00B72469" w:rsidRDefault="0015045D" w:rsidP="0015045D">
      <w:pPr>
        <w:jc w:val="both"/>
        <w:rPr>
          <w:rFonts w:ascii="Times New Roman" w:hAnsi="Times New Roman" w:cs="Times New Roman"/>
          <w:b/>
          <w:sz w:val="24"/>
        </w:rPr>
      </w:pPr>
      <w:r w:rsidRPr="00B72469">
        <w:rPr>
          <w:rFonts w:ascii="Times New Roman" w:hAnsi="Times New Roman" w:cs="Times New Roman"/>
          <w:b/>
          <w:sz w:val="24"/>
        </w:rPr>
        <w:t>Openstack Compute</w:t>
      </w:r>
    </w:p>
    <w:p w14:paraId="0AFEC861"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An introductory statement to Openstack compute has already been given earlier to make the function of the Compute project clear. The underlying Openstack project is called Nova and it provides </w:t>
      </w:r>
      <w:proofErr w:type="gramStart"/>
      <w:r w:rsidRPr="00B72469">
        <w:rPr>
          <w:rFonts w:ascii="Times New Roman" w:hAnsi="Times New Roman" w:cs="Times New Roman"/>
          <w:sz w:val="24"/>
        </w:rPr>
        <w:t>a software</w:t>
      </w:r>
      <w:proofErr w:type="gramEnd"/>
      <w:r w:rsidRPr="00B72469">
        <w:rPr>
          <w:rFonts w:ascii="Times New Roman" w:hAnsi="Times New Roman" w:cs="Times New Roman"/>
          <w:sz w:val="24"/>
        </w:rPr>
        <w:t xml:space="preserve"> that controls an Infrastructure as a service (IAAS) cloud platform. It does not include any virtualization software rather it specifies drivers to interact with the virtualization mechanisms already present. </w:t>
      </w:r>
    </w:p>
    <w:p w14:paraId="0AFEC862" w14:textId="77777777" w:rsidR="0015045D" w:rsidRPr="00B72469" w:rsidRDefault="0015045D" w:rsidP="0015045D">
      <w:pPr>
        <w:jc w:val="both"/>
        <w:rPr>
          <w:rFonts w:ascii="Times New Roman" w:hAnsi="Times New Roman" w:cs="Times New Roman"/>
          <w:sz w:val="24"/>
        </w:rPr>
      </w:pPr>
    </w:p>
    <w:p w14:paraId="0AFEC863"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Compute was meant to be used by many customers, developers and managers and so it supports a variety of user level access and privileges. The user management system of Compute uses a Role Based Access Control (RBAC) model which supports primarily five roles, those of a Cloud Administrator, IT Security, Project Manager, Network Administrator and a Developer. </w:t>
      </w:r>
      <w:proofErr w:type="gramStart"/>
      <w:r w:rsidRPr="00B72469">
        <w:rPr>
          <w:rFonts w:ascii="Times New Roman" w:hAnsi="Times New Roman" w:cs="Times New Roman"/>
          <w:sz w:val="24"/>
        </w:rPr>
        <w:t>The Cloud administrator being the one who enjoys privileges of the complete system and the developer, which is the common user’s default role.</w:t>
      </w:r>
      <w:proofErr w:type="gramEnd"/>
      <w:r w:rsidRPr="00B72469">
        <w:rPr>
          <w:rFonts w:ascii="Times New Roman" w:hAnsi="Times New Roman" w:cs="Times New Roman"/>
          <w:sz w:val="24"/>
        </w:rPr>
        <w:t xml:space="preserve"> Every project created on compute was also separate from the others and form the basic organizational unit in Nova. The images, volumes, instances and certificates of one project are separated from the others. There are certain quota allocations like the availability of IP addresses, processor cores, number of instances and so on </w:t>
      </w:r>
      <w:proofErr w:type="gramStart"/>
      <w:r w:rsidRPr="00B72469">
        <w:rPr>
          <w:rFonts w:ascii="Times New Roman" w:hAnsi="Times New Roman" w:cs="Times New Roman"/>
          <w:sz w:val="24"/>
        </w:rPr>
        <w:t>that limit</w:t>
      </w:r>
      <w:proofErr w:type="gramEnd"/>
      <w:r w:rsidRPr="00B72469">
        <w:rPr>
          <w:rFonts w:ascii="Times New Roman" w:hAnsi="Times New Roman" w:cs="Times New Roman"/>
          <w:sz w:val="24"/>
        </w:rPr>
        <w:t xml:space="preserve"> the amount of resources dedicated to a project.</w:t>
      </w:r>
    </w:p>
    <w:p w14:paraId="0AFEC864" w14:textId="77777777" w:rsidR="0015045D" w:rsidRPr="00B72469" w:rsidRDefault="0015045D" w:rsidP="0015045D">
      <w:pPr>
        <w:jc w:val="both"/>
        <w:rPr>
          <w:rFonts w:ascii="Times New Roman" w:hAnsi="Times New Roman" w:cs="Times New Roman"/>
          <w:sz w:val="24"/>
        </w:rPr>
      </w:pPr>
    </w:p>
    <w:p w14:paraId="0AFEC865"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We load images on instances of a VM on Compute. An image is a file containing information about a virtual disk replicating information about a working system like an entire operating system. Compute uses Euca2ools command-line tools for managing the images. These images can be handles via the Openstack Imaging service called Glance or using the nova-objectstore service. The instances that host the images that we deploy </w:t>
      </w:r>
      <w:proofErr w:type="gramStart"/>
      <w:r w:rsidRPr="00B72469">
        <w:rPr>
          <w:rFonts w:ascii="Times New Roman" w:hAnsi="Times New Roman" w:cs="Times New Roman"/>
          <w:sz w:val="24"/>
        </w:rPr>
        <w:t>is</w:t>
      </w:r>
      <w:proofErr w:type="gramEnd"/>
      <w:r w:rsidRPr="00B72469">
        <w:rPr>
          <w:rFonts w:ascii="Times New Roman" w:hAnsi="Times New Roman" w:cs="Times New Roman"/>
          <w:sz w:val="24"/>
        </w:rPr>
        <w:t xml:space="preserve"> running inside a VM on our cloud environment. The host system must support virtualization as Compute does not come with its own. Some Openstack standards that are followed by Openstack are KVM, UML, XEN and QEMU.</w:t>
      </w:r>
    </w:p>
    <w:p w14:paraId="0AFEC866" w14:textId="77777777" w:rsidR="0015045D" w:rsidRPr="00B72469" w:rsidRDefault="0015045D" w:rsidP="0015045D">
      <w:pPr>
        <w:jc w:val="both"/>
        <w:rPr>
          <w:rFonts w:ascii="Times New Roman" w:hAnsi="Times New Roman" w:cs="Times New Roman"/>
          <w:sz w:val="24"/>
        </w:rPr>
      </w:pPr>
    </w:p>
    <w:p w14:paraId="0AFEC867"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Openstack compute consists of seven main components which together constitute the system’s architecture. These components are:</w:t>
      </w:r>
    </w:p>
    <w:p w14:paraId="0AFEC868" w14:textId="77777777" w:rsidR="0015045D" w:rsidRPr="00B72469" w:rsidRDefault="0015045D" w:rsidP="0015045D">
      <w:pPr>
        <w:jc w:val="both"/>
        <w:rPr>
          <w:rFonts w:ascii="Times New Roman" w:hAnsi="Times New Roman" w:cs="Times New Roman"/>
          <w:sz w:val="24"/>
        </w:rPr>
      </w:pPr>
    </w:p>
    <w:p w14:paraId="0AFEC869" w14:textId="77777777" w:rsidR="0015045D" w:rsidRPr="00B72469" w:rsidRDefault="0015045D" w:rsidP="00E919FA">
      <w:pPr>
        <w:pStyle w:val="ListParagraph"/>
        <w:widowControl/>
        <w:numPr>
          <w:ilvl w:val="0"/>
          <w:numId w:val="58"/>
        </w:numPr>
        <w:spacing w:after="0" w:line="240" w:lineRule="auto"/>
        <w:jc w:val="both"/>
        <w:rPr>
          <w:rFonts w:ascii="Times New Roman" w:hAnsi="Times New Roman" w:cs="Times New Roman"/>
          <w:sz w:val="24"/>
        </w:rPr>
      </w:pPr>
      <w:r w:rsidRPr="00B72469">
        <w:rPr>
          <w:rFonts w:ascii="Times New Roman" w:hAnsi="Times New Roman" w:cs="Times New Roman"/>
          <w:b/>
          <w:sz w:val="24"/>
        </w:rPr>
        <w:lastRenderedPageBreak/>
        <w:t>Cloud</w:t>
      </w:r>
      <w:r w:rsidRPr="00B72469">
        <w:rPr>
          <w:rFonts w:ascii="Times New Roman" w:hAnsi="Times New Roman" w:cs="Times New Roman"/>
          <w:sz w:val="24"/>
        </w:rPr>
        <w:t xml:space="preserve"> </w:t>
      </w:r>
      <w:r w:rsidRPr="00B72469">
        <w:rPr>
          <w:rFonts w:ascii="Times New Roman" w:hAnsi="Times New Roman" w:cs="Times New Roman"/>
          <w:b/>
          <w:sz w:val="24"/>
        </w:rPr>
        <w:t>Controller</w:t>
      </w:r>
      <w:r w:rsidRPr="00B72469">
        <w:rPr>
          <w:rFonts w:ascii="Times New Roman" w:hAnsi="Times New Roman" w:cs="Times New Roman"/>
          <w:sz w:val="24"/>
        </w:rPr>
        <w:t>: Global controller representing the state of the service and interacting with other components</w:t>
      </w:r>
    </w:p>
    <w:p w14:paraId="0AFEC86A" w14:textId="77777777" w:rsidR="0015045D" w:rsidRPr="00B72469" w:rsidRDefault="0015045D" w:rsidP="00E919FA">
      <w:pPr>
        <w:pStyle w:val="ListParagraph"/>
        <w:widowControl/>
        <w:numPr>
          <w:ilvl w:val="0"/>
          <w:numId w:val="58"/>
        </w:numPr>
        <w:spacing w:after="0" w:line="240" w:lineRule="auto"/>
        <w:jc w:val="both"/>
        <w:rPr>
          <w:rFonts w:ascii="Times New Roman" w:hAnsi="Times New Roman" w:cs="Times New Roman"/>
          <w:sz w:val="24"/>
        </w:rPr>
      </w:pPr>
      <w:r w:rsidRPr="00B72469">
        <w:rPr>
          <w:rFonts w:ascii="Times New Roman" w:hAnsi="Times New Roman" w:cs="Times New Roman"/>
          <w:b/>
          <w:sz w:val="24"/>
        </w:rPr>
        <w:t>API</w:t>
      </w:r>
      <w:r w:rsidRPr="00B72469">
        <w:rPr>
          <w:rFonts w:ascii="Times New Roman" w:hAnsi="Times New Roman" w:cs="Times New Roman"/>
          <w:sz w:val="24"/>
        </w:rPr>
        <w:t xml:space="preserve"> </w:t>
      </w:r>
      <w:r w:rsidRPr="00B72469">
        <w:rPr>
          <w:rFonts w:ascii="Times New Roman" w:hAnsi="Times New Roman" w:cs="Times New Roman"/>
          <w:b/>
          <w:sz w:val="24"/>
        </w:rPr>
        <w:t>Server</w:t>
      </w:r>
      <w:r w:rsidRPr="00B72469">
        <w:rPr>
          <w:rFonts w:ascii="Times New Roman" w:hAnsi="Times New Roman" w:cs="Times New Roman"/>
          <w:sz w:val="24"/>
        </w:rPr>
        <w:t>: Provides the web service front end for the cloud controller</w:t>
      </w:r>
    </w:p>
    <w:p w14:paraId="0AFEC86B" w14:textId="77777777" w:rsidR="0015045D" w:rsidRPr="00B72469" w:rsidRDefault="0015045D" w:rsidP="00E919FA">
      <w:pPr>
        <w:pStyle w:val="ListParagraph"/>
        <w:widowControl/>
        <w:numPr>
          <w:ilvl w:val="0"/>
          <w:numId w:val="58"/>
        </w:numPr>
        <w:spacing w:after="0" w:line="240" w:lineRule="auto"/>
        <w:jc w:val="both"/>
        <w:rPr>
          <w:rFonts w:ascii="Times New Roman" w:hAnsi="Times New Roman" w:cs="Times New Roman"/>
          <w:sz w:val="24"/>
        </w:rPr>
      </w:pPr>
      <w:r w:rsidRPr="00B72469">
        <w:rPr>
          <w:rFonts w:ascii="Times New Roman" w:hAnsi="Times New Roman" w:cs="Times New Roman"/>
          <w:b/>
          <w:sz w:val="24"/>
        </w:rPr>
        <w:t>Compute</w:t>
      </w:r>
      <w:r w:rsidRPr="00B72469">
        <w:rPr>
          <w:rFonts w:ascii="Times New Roman" w:hAnsi="Times New Roman" w:cs="Times New Roman"/>
          <w:sz w:val="24"/>
        </w:rPr>
        <w:t xml:space="preserve"> </w:t>
      </w:r>
      <w:r w:rsidRPr="00B72469">
        <w:rPr>
          <w:rFonts w:ascii="Times New Roman" w:hAnsi="Times New Roman" w:cs="Times New Roman"/>
          <w:b/>
          <w:sz w:val="24"/>
        </w:rPr>
        <w:t>Controller</w:t>
      </w:r>
      <w:r w:rsidRPr="00B72469">
        <w:rPr>
          <w:rFonts w:ascii="Times New Roman" w:hAnsi="Times New Roman" w:cs="Times New Roman"/>
          <w:sz w:val="24"/>
        </w:rPr>
        <w:t>: Provides the compute resources</w:t>
      </w:r>
    </w:p>
    <w:p w14:paraId="0AFEC86C" w14:textId="77777777" w:rsidR="0015045D" w:rsidRPr="00B72469" w:rsidRDefault="0015045D" w:rsidP="00E919FA">
      <w:pPr>
        <w:pStyle w:val="ListParagraph"/>
        <w:widowControl/>
        <w:numPr>
          <w:ilvl w:val="0"/>
          <w:numId w:val="58"/>
        </w:numPr>
        <w:spacing w:after="0" w:line="240" w:lineRule="auto"/>
        <w:jc w:val="both"/>
        <w:rPr>
          <w:rFonts w:ascii="Times New Roman" w:hAnsi="Times New Roman" w:cs="Times New Roman"/>
          <w:sz w:val="24"/>
        </w:rPr>
      </w:pPr>
      <w:r w:rsidRPr="00B72469">
        <w:rPr>
          <w:rFonts w:ascii="Times New Roman" w:hAnsi="Times New Roman" w:cs="Times New Roman"/>
          <w:b/>
          <w:sz w:val="24"/>
        </w:rPr>
        <w:t>Object</w:t>
      </w:r>
      <w:r w:rsidRPr="00B72469">
        <w:rPr>
          <w:rFonts w:ascii="Times New Roman" w:hAnsi="Times New Roman" w:cs="Times New Roman"/>
          <w:sz w:val="24"/>
        </w:rPr>
        <w:t xml:space="preserve"> </w:t>
      </w:r>
      <w:r w:rsidRPr="00B72469">
        <w:rPr>
          <w:rFonts w:ascii="Times New Roman" w:hAnsi="Times New Roman" w:cs="Times New Roman"/>
          <w:b/>
          <w:sz w:val="24"/>
        </w:rPr>
        <w:t>Store</w:t>
      </w:r>
      <w:r w:rsidRPr="00B72469">
        <w:rPr>
          <w:rFonts w:ascii="Times New Roman" w:hAnsi="Times New Roman" w:cs="Times New Roman"/>
          <w:sz w:val="24"/>
        </w:rPr>
        <w:t xml:space="preserve"> </w:t>
      </w:r>
      <w:r w:rsidRPr="00B72469">
        <w:rPr>
          <w:rFonts w:ascii="Times New Roman" w:hAnsi="Times New Roman" w:cs="Times New Roman"/>
          <w:b/>
          <w:sz w:val="24"/>
        </w:rPr>
        <w:t>component</w:t>
      </w:r>
      <w:r w:rsidRPr="00B72469">
        <w:rPr>
          <w:rFonts w:ascii="Times New Roman" w:hAnsi="Times New Roman" w:cs="Times New Roman"/>
          <w:sz w:val="24"/>
        </w:rPr>
        <w:t>: Provides storage facilities for images</w:t>
      </w:r>
    </w:p>
    <w:p w14:paraId="0AFEC86D" w14:textId="77777777" w:rsidR="0015045D" w:rsidRPr="00B72469" w:rsidRDefault="0015045D" w:rsidP="00E919FA">
      <w:pPr>
        <w:pStyle w:val="ListParagraph"/>
        <w:widowControl/>
        <w:numPr>
          <w:ilvl w:val="0"/>
          <w:numId w:val="58"/>
        </w:numPr>
        <w:spacing w:after="0" w:line="240" w:lineRule="auto"/>
        <w:jc w:val="both"/>
        <w:rPr>
          <w:rFonts w:ascii="Times New Roman" w:hAnsi="Times New Roman" w:cs="Times New Roman"/>
          <w:sz w:val="24"/>
        </w:rPr>
      </w:pPr>
      <w:r w:rsidRPr="00B72469">
        <w:rPr>
          <w:rFonts w:ascii="Times New Roman" w:hAnsi="Times New Roman" w:cs="Times New Roman"/>
          <w:b/>
          <w:sz w:val="24"/>
        </w:rPr>
        <w:t>Auth</w:t>
      </w:r>
      <w:r w:rsidRPr="00B72469">
        <w:rPr>
          <w:rFonts w:ascii="Times New Roman" w:hAnsi="Times New Roman" w:cs="Times New Roman"/>
          <w:sz w:val="24"/>
        </w:rPr>
        <w:t xml:space="preserve"> </w:t>
      </w:r>
      <w:r w:rsidRPr="00B72469">
        <w:rPr>
          <w:rFonts w:ascii="Times New Roman" w:hAnsi="Times New Roman" w:cs="Times New Roman"/>
          <w:b/>
          <w:sz w:val="24"/>
        </w:rPr>
        <w:t>Manager</w:t>
      </w:r>
      <w:r w:rsidRPr="00B72469">
        <w:rPr>
          <w:rFonts w:ascii="Times New Roman" w:hAnsi="Times New Roman" w:cs="Times New Roman"/>
          <w:sz w:val="24"/>
        </w:rPr>
        <w:t>: Provides various user authorization and authentication</w:t>
      </w:r>
    </w:p>
    <w:p w14:paraId="0AFEC86E" w14:textId="77777777" w:rsidR="0015045D" w:rsidRPr="00B72469" w:rsidRDefault="0015045D" w:rsidP="00E919FA">
      <w:pPr>
        <w:pStyle w:val="ListParagraph"/>
        <w:widowControl/>
        <w:numPr>
          <w:ilvl w:val="0"/>
          <w:numId w:val="58"/>
        </w:numPr>
        <w:spacing w:after="0" w:line="240" w:lineRule="auto"/>
        <w:jc w:val="both"/>
        <w:rPr>
          <w:rFonts w:ascii="Times New Roman" w:hAnsi="Times New Roman" w:cs="Times New Roman"/>
          <w:sz w:val="24"/>
        </w:rPr>
      </w:pPr>
      <w:r w:rsidRPr="00B72469">
        <w:rPr>
          <w:rFonts w:ascii="Times New Roman" w:hAnsi="Times New Roman" w:cs="Times New Roman"/>
          <w:b/>
          <w:sz w:val="24"/>
        </w:rPr>
        <w:t>Network</w:t>
      </w:r>
      <w:r w:rsidRPr="00B72469">
        <w:rPr>
          <w:rFonts w:ascii="Times New Roman" w:hAnsi="Times New Roman" w:cs="Times New Roman"/>
          <w:sz w:val="24"/>
        </w:rPr>
        <w:t xml:space="preserve"> </w:t>
      </w:r>
      <w:r w:rsidRPr="00B72469">
        <w:rPr>
          <w:rFonts w:ascii="Times New Roman" w:hAnsi="Times New Roman" w:cs="Times New Roman"/>
          <w:b/>
          <w:sz w:val="24"/>
        </w:rPr>
        <w:t>Controller</w:t>
      </w:r>
      <w:r w:rsidRPr="00B72469">
        <w:rPr>
          <w:rFonts w:ascii="Times New Roman" w:hAnsi="Times New Roman" w:cs="Times New Roman"/>
          <w:sz w:val="24"/>
        </w:rPr>
        <w:t>: Provides Virtual networks for the compute nodes to interact over the public network</w:t>
      </w:r>
    </w:p>
    <w:p w14:paraId="0AFEC86F" w14:textId="77777777" w:rsidR="0015045D" w:rsidRPr="00B72469" w:rsidRDefault="0015045D" w:rsidP="00E919FA">
      <w:pPr>
        <w:pStyle w:val="ListParagraph"/>
        <w:widowControl/>
        <w:numPr>
          <w:ilvl w:val="0"/>
          <w:numId w:val="58"/>
        </w:numPr>
        <w:spacing w:after="0" w:line="240" w:lineRule="auto"/>
        <w:jc w:val="both"/>
        <w:rPr>
          <w:rFonts w:ascii="Times New Roman" w:hAnsi="Times New Roman" w:cs="Times New Roman"/>
          <w:sz w:val="24"/>
        </w:rPr>
      </w:pPr>
      <w:r w:rsidRPr="00B72469">
        <w:rPr>
          <w:rFonts w:ascii="Times New Roman" w:hAnsi="Times New Roman" w:cs="Times New Roman"/>
          <w:b/>
          <w:sz w:val="24"/>
        </w:rPr>
        <w:t>Scheduler</w:t>
      </w:r>
      <w:r w:rsidRPr="00B72469">
        <w:rPr>
          <w:rFonts w:ascii="Times New Roman" w:hAnsi="Times New Roman" w:cs="Times New Roman"/>
          <w:sz w:val="24"/>
        </w:rPr>
        <w:t>: Selects the appropriate controller to host an instance</w:t>
      </w:r>
    </w:p>
    <w:p w14:paraId="0AFEC870" w14:textId="77777777" w:rsidR="0015045D" w:rsidRPr="00B72469" w:rsidRDefault="0015045D" w:rsidP="0015045D">
      <w:pPr>
        <w:jc w:val="both"/>
        <w:rPr>
          <w:rFonts w:ascii="Times New Roman" w:hAnsi="Times New Roman" w:cs="Times New Roman"/>
          <w:sz w:val="24"/>
        </w:rPr>
      </w:pPr>
    </w:p>
    <w:p w14:paraId="0AFEC871"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Compute is built as a share-nothing messaging based architecture. We run all major components on multiple servers. The controller communicates with the internal Object store using HTTP but it communicates to the volume and network controllers using an asynchronous Advanced Message Queue protocol (AMQP) to avoid blocking calls. The share-nothing policy is implemented by having redundant caches of vital information that can be accessed separately. Atomicity is hence enforced when required.</w:t>
      </w:r>
    </w:p>
    <w:p w14:paraId="0AFEC872"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logical architecture of Compute is shown below:</w:t>
      </w:r>
    </w:p>
    <w:p w14:paraId="0AFEC873"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42C" wp14:editId="0AFED42D">
            <wp:extent cx="5486400" cy="3036570"/>
            <wp:effectExtent l="0" t="0" r="0" b="11430"/>
            <wp:docPr id="14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488593" cy="3037784"/>
                    </a:xfrm>
                    <a:prstGeom prst="rect">
                      <a:avLst/>
                    </a:prstGeom>
                    <a:noFill/>
                    <a:ln>
                      <a:noFill/>
                    </a:ln>
                  </pic:spPr>
                </pic:pic>
              </a:graphicData>
            </a:graphic>
          </wp:inline>
        </w:drawing>
      </w:r>
    </w:p>
    <w:p w14:paraId="0AFEC874" w14:textId="77777777" w:rsidR="0015045D" w:rsidRPr="00B72469" w:rsidRDefault="0015045D" w:rsidP="0015045D">
      <w:pPr>
        <w:jc w:val="both"/>
        <w:rPr>
          <w:rFonts w:ascii="Times New Roman" w:hAnsi="Times New Roman" w:cs="Times New Roman"/>
          <w:sz w:val="24"/>
        </w:rPr>
      </w:pPr>
    </w:p>
    <w:p w14:paraId="0AFEC875"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Nova-API is the main module here, which is what the user actually interacts with. It is also referenced as the Cloud controller class and acts as an endpoint for most User queries from setting up the network to starting instances.</w:t>
      </w:r>
    </w:p>
    <w:p w14:paraId="0AFEC876"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The Nova-scheduler is the module which is used to queue all instance requests. Whenever there are many concurrent requests from many servers, it determines which instance runs on which host and which order it has to run in. Certain user’s instances might be given preferences compared to others based on </w:t>
      </w:r>
      <w:r w:rsidRPr="00B72469">
        <w:rPr>
          <w:rFonts w:ascii="Times New Roman" w:hAnsi="Times New Roman" w:cs="Times New Roman"/>
          <w:sz w:val="24"/>
        </w:rPr>
        <w:lastRenderedPageBreak/>
        <w:t>user level. We can also manually specify the scheduling algorithm which needs to be used.</w:t>
      </w:r>
    </w:p>
    <w:p w14:paraId="0AFEC877"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Nova-compute is the core module, which is used to start up Virtual Machine (VM) instances, and updates the status of the VM’s in the database.</w:t>
      </w:r>
    </w:p>
    <w:p w14:paraId="0AFEC878"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Nova-volume module manages the various persistent stores of volume associated with the needed instances.</w:t>
      </w:r>
    </w:p>
    <w:p w14:paraId="0AFEC879"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Nova-network module makes the necessary network changes visible in the database and takes care of marking the bridge interface and so on.</w:t>
      </w:r>
    </w:p>
    <w:p w14:paraId="0AFEC87A"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 xml:space="preserve">The Glance </w:t>
      </w:r>
      <w:proofErr w:type="gramStart"/>
      <w:r w:rsidRPr="00B72469">
        <w:rPr>
          <w:rFonts w:ascii="Times New Roman" w:hAnsi="Times New Roman" w:cs="Times New Roman"/>
          <w:sz w:val="24"/>
        </w:rPr>
        <w:t>modules is</w:t>
      </w:r>
      <w:proofErr w:type="gramEnd"/>
      <w:r w:rsidRPr="00B72469">
        <w:rPr>
          <w:rFonts w:ascii="Times New Roman" w:hAnsi="Times New Roman" w:cs="Times New Roman"/>
          <w:sz w:val="24"/>
        </w:rPr>
        <w:t xml:space="preserve"> a separate set of modules used for retrieving the images and other objects. It has a separate API with which Nova-API interacts with to fetch images and other objects.</w:t>
      </w:r>
    </w:p>
    <w:p w14:paraId="0AFEC87B"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Glance modules interface with the swift Image store and act as a mediator to retrieve these images.</w:t>
      </w:r>
    </w:p>
    <w:p w14:paraId="0AFEC87C" w14:textId="77777777" w:rsidR="0015045D" w:rsidRPr="00B72469" w:rsidRDefault="0015045D" w:rsidP="0015045D">
      <w:pPr>
        <w:jc w:val="both"/>
        <w:rPr>
          <w:rFonts w:ascii="Times New Roman" w:hAnsi="Times New Roman" w:cs="Times New Roman"/>
          <w:sz w:val="24"/>
        </w:rPr>
      </w:pPr>
    </w:p>
    <w:p w14:paraId="0AFEC87D" w14:textId="77777777" w:rsidR="0015045D" w:rsidRPr="00B72469" w:rsidRDefault="0015045D" w:rsidP="0015045D">
      <w:pPr>
        <w:jc w:val="both"/>
        <w:rPr>
          <w:rFonts w:ascii="Times New Roman" w:hAnsi="Times New Roman" w:cs="Times New Roman"/>
          <w:b/>
          <w:sz w:val="24"/>
          <w:u w:val="single"/>
        </w:rPr>
      </w:pPr>
      <w:r w:rsidRPr="00B72469">
        <w:rPr>
          <w:rFonts w:ascii="Times New Roman" w:hAnsi="Times New Roman" w:cs="Times New Roman"/>
          <w:b/>
          <w:sz w:val="24"/>
          <w:u w:val="single"/>
        </w:rPr>
        <w:t>Getting Openstack Set Up</w:t>
      </w:r>
    </w:p>
    <w:p w14:paraId="0AFEC87E" w14:textId="77777777" w:rsidR="0015045D" w:rsidRPr="00B72469" w:rsidRDefault="0015045D" w:rsidP="0015045D">
      <w:pPr>
        <w:jc w:val="both"/>
        <w:rPr>
          <w:rFonts w:ascii="Times New Roman" w:hAnsi="Times New Roman" w:cs="Times New Roman"/>
          <w:b/>
          <w:sz w:val="24"/>
        </w:rPr>
      </w:pPr>
    </w:p>
    <w:p w14:paraId="0AFEC87F" w14:textId="77777777" w:rsidR="0015045D" w:rsidRPr="00B72469" w:rsidRDefault="0015045D" w:rsidP="0015045D">
      <w:pPr>
        <w:jc w:val="both"/>
        <w:rPr>
          <w:rFonts w:ascii="Times New Roman" w:hAnsi="Times New Roman" w:cs="Times New Roman"/>
          <w:b/>
          <w:sz w:val="24"/>
        </w:rPr>
      </w:pPr>
      <w:r w:rsidRPr="00B72469">
        <w:rPr>
          <w:rFonts w:ascii="Times New Roman" w:hAnsi="Times New Roman" w:cs="Times New Roman"/>
          <w:b/>
          <w:sz w:val="24"/>
        </w:rPr>
        <w:t>System Specifics:</w:t>
      </w:r>
    </w:p>
    <w:p w14:paraId="0AFEC880" w14:textId="77777777" w:rsidR="0015045D" w:rsidRPr="00B72469" w:rsidRDefault="0015045D" w:rsidP="0015045D">
      <w:pPr>
        <w:jc w:val="both"/>
        <w:rPr>
          <w:rFonts w:ascii="Times New Roman" w:hAnsi="Times New Roman" w:cs="Times New Roman"/>
          <w:b/>
          <w:sz w:val="24"/>
        </w:rPr>
      </w:pPr>
    </w:p>
    <w:p w14:paraId="0AFEC881"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b/>
          <w:bCs/>
          <w:sz w:val="24"/>
        </w:rPr>
        <w:t>Hardware</w:t>
      </w:r>
      <w:r w:rsidRPr="00B72469">
        <w:rPr>
          <w:rFonts w:ascii="Times New Roman" w:hAnsi="Times New Roman" w:cs="Times New Roman"/>
          <w:sz w:val="24"/>
        </w:rPr>
        <w:t>: OpenStack components are intended to run on standard hardware.</w:t>
      </w:r>
    </w:p>
    <w:p w14:paraId="0AFEC882" w14:textId="77777777" w:rsidR="0015045D" w:rsidRPr="00B72469" w:rsidRDefault="0015045D" w:rsidP="0015045D">
      <w:pPr>
        <w:jc w:val="both"/>
        <w:rPr>
          <w:rFonts w:ascii="Times New Roman" w:hAnsi="Times New Roman" w:cs="Times New Roman"/>
          <w:sz w:val="24"/>
        </w:rPr>
      </w:pPr>
    </w:p>
    <w:p w14:paraId="0AFEC883"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b/>
          <w:bCs/>
          <w:sz w:val="24"/>
        </w:rPr>
        <w:t>Operating System</w:t>
      </w:r>
      <w:r w:rsidRPr="00B72469">
        <w:rPr>
          <w:rFonts w:ascii="Times New Roman" w:hAnsi="Times New Roman" w:cs="Times New Roman"/>
          <w:sz w:val="24"/>
        </w:rPr>
        <w:t>: OpenStack currently runs on Ubuntu and the large scale deployments running OpenStack run on Ubuntu 11.04 LTS, so deployment-level considerations tend to be Ubuntu-centric. Community members are testing installations of OpenStack Compute for CentOS and RHEL and documenting their efforts on the OpenStack wiki at wiki.openstack.org. Be aware that RHEL 6 is the most viable option (not 5.5) due to nested dependencies.</w:t>
      </w:r>
    </w:p>
    <w:p w14:paraId="0AFEC884" w14:textId="77777777" w:rsidR="0015045D" w:rsidRPr="00B72469" w:rsidRDefault="0015045D" w:rsidP="0015045D">
      <w:pPr>
        <w:jc w:val="both"/>
        <w:rPr>
          <w:rFonts w:ascii="Times New Roman" w:hAnsi="Times New Roman" w:cs="Times New Roman"/>
          <w:sz w:val="24"/>
        </w:rPr>
      </w:pPr>
    </w:p>
    <w:p w14:paraId="0AFEC885"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b/>
          <w:bCs/>
          <w:sz w:val="24"/>
        </w:rPr>
        <w:t>Networking</w:t>
      </w:r>
      <w:r w:rsidRPr="00B72469">
        <w:rPr>
          <w:rFonts w:ascii="Times New Roman" w:hAnsi="Times New Roman" w:cs="Times New Roman"/>
          <w:sz w:val="24"/>
        </w:rPr>
        <w:t>: 1000 Mbps are suggested. For OpenStack Compute, networking is configured on multi-node installations between the physical machines on a single subnet. For networking between virtual machine instances, three network options are available: flat, DHCP, and VLAN.</w:t>
      </w:r>
    </w:p>
    <w:p w14:paraId="0AFEC886" w14:textId="77777777" w:rsidR="0015045D" w:rsidRPr="00B72469" w:rsidRDefault="0015045D" w:rsidP="0015045D">
      <w:pPr>
        <w:jc w:val="both"/>
        <w:rPr>
          <w:rFonts w:ascii="Times New Roman" w:hAnsi="Times New Roman" w:cs="Times New Roman"/>
          <w:sz w:val="24"/>
        </w:rPr>
      </w:pPr>
    </w:p>
    <w:p w14:paraId="0AFEC887"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b/>
          <w:bCs/>
          <w:sz w:val="24"/>
        </w:rPr>
        <w:t>Database</w:t>
      </w:r>
      <w:r w:rsidRPr="00B72469">
        <w:rPr>
          <w:rFonts w:ascii="Times New Roman" w:hAnsi="Times New Roman" w:cs="Times New Roman"/>
          <w:sz w:val="24"/>
        </w:rPr>
        <w:t>: For OpenStack Compute, you need access to either a PostgreSQL or MySQL database, or you can install it as part of the OpenStack Compute installation process.</w:t>
      </w:r>
    </w:p>
    <w:p w14:paraId="0AFEC888" w14:textId="77777777" w:rsidR="0015045D" w:rsidRPr="00B72469" w:rsidRDefault="0015045D" w:rsidP="0015045D">
      <w:pPr>
        <w:jc w:val="both"/>
        <w:rPr>
          <w:rFonts w:ascii="Times New Roman" w:hAnsi="Times New Roman" w:cs="Times New Roman"/>
          <w:sz w:val="24"/>
        </w:rPr>
      </w:pPr>
    </w:p>
    <w:p w14:paraId="0AFEC889"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b/>
          <w:bCs/>
          <w:sz w:val="24"/>
        </w:rPr>
        <w:lastRenderedPageBreak/>
        <w:t>Permissions</w:t>
      </w:r>
      <w:r w:rsidRPr="00B72469">
        <w:rPr>
          <w:rFonts w:ascii="Times New Roman" w:hAnsi="Times New Roman" w:cs="Times New Roman"/>
          <w:sz w:val="24"/>
        </w:rPr>
        <w:t>: You can install OpenStack Compute either as root or as a user with sudo permissions if you configure the sudoers file to enable all the permissions.</w:t>
      </w:r>
    </w:p>
    <w:p w14:paraId="0AFEC88A" w14:textId="77777777" w:rsidR="0015045D" w:rsidRPr="00B72469" w:rsidRDefault="0015045D" w:rsidP="0015045D">
      <w:pPr>
        <w:jc w:val="both"/>
        <w:rPr>
          <w:rFonts w:ascii="Times New Roman" w:hAnsi="Times New Roman" w:cs="Times New Roman"/>
          <w:b/>
          <w:sz w:val="24"/>
          <w:u w:val="single"/>
        </w:rPr>
      </w:pPr>
    </w:p>
    <w:p w14:paraId="0AFEC88B" w14:textId="77777777" w:rsidR="0015045D" w:rsidRPr="00B72469" w:rsidRDefault="0015045D" w:rsidP="0015045D">
      <w:pPr>
        <w:jc w:val="both"/>
        <w:rPr>
          <w:rFonts w:ascii="Times New Roman" w:hAnsi="Times New Roman" w:cs="Times New Roman"/>
          <w:b/>
          <w:sz w:val="24"/>
          <w:u w:val="single"/>
        </w:rPr>
      </w:pPr>
      <w:r w:rsidRPr="00B72469">
        <w:rPr>
          <w:rFonts w:ascii="Times New Roman" w:hAnsi="Times New Roman" w:cs="Times New Roman"/>
          <w:b/>
          <w:sz w:val="24"/>
          <w:u w:val="single"/>
        </w:rPr>
        <w:t>INSTALLATION PROCESS</w:t>
      </w:r>
    </w:p>
    <w:p w14:paraId="0AFEC88C" w14:textId="77777777" w:rsidR="0015045D" w:rsidRPr="00B72469" w:rsidRDefault="0015045D" w:rsidP="0015045D">
      <w:pPr>
        <w:jc w:val="both"/>
        <w:rPr>
          <w:rFonts w:ascii="Times New Roman" w:hAnsi="Times New Roman" w:cs="Times New Roman"/>
          <w:b/>
          <w:sz w:val="24"/>
          <w:u w:val="single"/>
        </w:rPr>
      </w:pPr>
    </w:p>
    <w:p w14:paraId="0AFEC88D"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The installation of openstack can be done manually or using a script. Using a script, the installation procedure is the simplest and the quickest. We will go through both modes of installation here. Installation can be performed in such a manner to run everything (controller and the compute services) on the same machine or can be done so as to host every service on different machines.</w:t>
      </w:r>
    </w:p>
    <w:p w14:paraId="0AFEC88E" w14:textId="77777777" w:rsidR="0015045D" w:rsidRPr="00B72469" w:rsidRDefault="0015045D" w:rsidP="0015045D">
      <w:pPr>
        <w:jc w:val="both"/>
        <w:rPr>
          <w:rFonts w:ascii="Times New Roman" w:hAnsi="Times New Roman" w:cs="Times New Roman"/>
          <w:sz w:val="24"/>
        </w:rPr>
      </w:pPr>
    </w:p>
    <w:p w14:paraId="0AFEC88F" w14:textId="77777777" w:rsidR="0015045D" w:rsidRPr="00B72469" w:rsidRDefault="0015045D" w:rsidP="0015045D">
      <w:pPr>
        <w:jc w:val="both"/>
        <w:rPr>
          <w:rFonts w:ascii="Times New Roman" w:hAnsi="Times New Roman" w:cs="Times New Roman"/>
          <w:b/>
          <w:sz w:val="24"/>
          <w:u w:val="single"/>
        </w:rPr>
      </w:pPr>
      <w:r w:rsidRPr="00B72469">
        <w:rPr>
          <w:rFonts w:ascii="Times New Roman" w:hAnsi="Times New Roman" w:cs="Times New Roman"/>
          <w:b/>
          <w:sz w:val="24"/>
          <w:u w:val="single"/>
        </w:rPr>
        <w:t>Manual Installation</w:t>
      </w:r>
    </w:p>
    <w:p w14:paraId="0AFEC890" w14:textId="77777777" w:rsidR="0015045D" w:rsidRPr="00B72469" w:rsidRDefault="0015045D" w:rsidP="0015045D">
      <w:pPr>
        <w:jc w:val="both"/>
        <w:rPr>
          <w:rFonts w:ascii="Times New Roman" w:hAnsi="Times New Roman" w:cs="Times New Roman"/>
          <w:sz w:val="24"/>
        </w:rPr>
      </w:pPr>
    </w:p>
    <w:p w14:paraId="0AFEC891"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Initially we need to have super-user permissions to run the following commands. It is essential to install the nova-services, euca2ools and all its dependencies before we move on. Initially, we set up a nova package repository so that we can upgrade nova easily later whenever needed.</w:t>
      </w:r>
    </w:p>
    <w:p w14:paraId="0AFEC892" w14:textId="77777777" w:rsidR="0015045D" w:rsidRPr="00B72469" w:rsidRDefault="0015045D" w:rsidP="0015045D">
      <w:pPr>
        <w:jc w:val="both"/>
        <w:rPr>
          <w:rFonts w:ascii="Times New Roman" w:hAnsi="Times New Roman" w:cs="Times New Roman"/>
          <w:sz w:val="24"/>
        </w:rPr>
      </w:pPr>
    </w:p>
    <w:p w14:paraId="0AFEC893" w14:textId="77777777" w:rsidR="0015045D" w:rsidRPr="00B72469" w:rsidRDefault="0015045D" w:rsidP="0015045D">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s="Times New Roman"/>
          <w:i/>
          <w:color w:val="222222"/>
          <w:sz w:val="24"/>
          <w:szCs w:val="20"/>
        </w:rPr>
      </w:pPr>
      <w:proofErr w:type="gramStart"/>
      <w:r w:rsidRPr="00B72469">
        <w:rPr>
          <w:rFonts w:ascii="Times New Roman" w:eastAsia="Times New Roman" w:hAnsi="Times New Roman" w:cs="Times New Roman"/>
          <w:i/>
          <w:color w:val="222222"/>
          <w:sz w:val="24"/>
          <w:szCs w:val="20"/>
        </w:rPr>
        <w:t>sudo</w:t>
      </w:r>
      <w:proofErr w:type="gramEnd"/>
      <w:r w:rsidRPr="00B72469">
        <w:rPr>
          <w:rFonts w:ascii="Times New Roman" w:eastAsia="Times New Roman" w:hAnsi="Times New Roman" w:cs="Times New Roman"/>
          <w:i/>
          <w:color w:val="222222"/>
          <w:sz w:val="24"/>
          <w:szCs w:val="20"/>
        </w:rPr>
        <w:t xml:space="preserve"> apt-get update</w:t>
      </w:r>
    </w:p>
    <w:p w14:paraId="0AFEC894" w14:textId="77777777" w:rsidR="0015045D" w:rsidRPr="00B72469" w:rsidRDefault="0015045D" w:rsidP="0015045D">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s="Times New Roman"/>
          <w:i/>
          <w:color w:val="222222"/>
          <w:sz w:val="24"/>
          <w:szCs w:val="20"/>
        </w:rPr>
      </w:pPr>
      <w:proofErr w:type="gramStart"/>
      <w:r w:rsidRPr="00B72469">
        <w:rPr>
          <w:rFonts w:ascii="Times New Roman" w:eastAsia="Times New Roman" w:hAnsi="Times New Roman" w:cs="Times New Roman"/>
          <w:i/>
          <w:color w:val="222222"/>
          <w:sz w:val="24"/>
          <w:szCs w:val="20"/>
        </w:rPr>
        <w:t>sudo</w:t>
      </w:r>
      <w:proofErr w:type="gramEnd"/>
      <w:r w:rsidRPr="00B72469">
        <w:rPr>
          <w:rFonts w:ascii="Times New Roman" w:eastAsia="Times New Roman" w:hAnsi="Times New Roman" w:cs="Times New Roman"/>
          <w:i/>
          <w:color w:val="222222"/>
          <w:sz w:val="24"/>
          <w:szCs w:val="20"/>
        </w:rPr>
        <w:t xml:space="preserve"> apt-get dist-upgrade</w:t>
      </w:r>
    </w:p>
    <w:p w14:paraId="0AFEC895" w14:textId="77777777" w:rsidR="0015045D" w:rsidRPr="00B72469" w:rsidRDefault="0015045D" w:rsidP="0015045D">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s="Times New Roman"/>
          <w:i/>
          <w:color w:val="222222"/>
          <w:sz w:val="24"/>
          <w:szCs w:val="20"/>
        </w:rPr>
      </w:pPr>
      <w:proofErr w:type="gramStart"/>
      <w:r w:rsidRPr="00B72469">
        <w:rPr>
          <w:rFonts w:ascii="Times New Roman" w:eastAsia="Times New Roman" w:hAnsi="Times New Roman" w:cs="Times New Roman"/>
          <w:i/>
          <w:color w:val="222222"/>
          <w:sz w:val="24"/>
          <w:szCs w:val="20"/>
        </w:rPr>
        <w:t>sudo</w:t>
      </w:r>
      <w:proofErr w:type="gramEnd"/>
      <w:r w:rsidRPr="00B72469">
        <w:rPr>
          <w:rFonts w:ascii="Times New Roman" w:eastAsia="Times New Roman" w:hAnsi="Times New Roman" w:cs="Times New Roman"/>
          <w:i/>
          <w:color w:val="222222"/>
          <w:sz w:val="24"/>
          <w:szCs w:val="20"/>
        </w:rPr>
        <w:t xml:space="preserve"> apt-get autoremove</w:t>
      </w:r>
    </w:p>
    <w:p w14:paraId="0AFEC896" w14:textId="77777777" w:rsidR="0015045D" w:rsidRPr="00B72469" w:rsidRDefault="0015045D" w:rsidP="0015045D">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s="Times New Roman"/>
          <w:i/>
          <w:color w:val="222222"/>
          <w:sz w:val="24"/>
          <w:szCs w:val="20"/>
        </w:rPr>
      </w:pPr>
      <w:proofErr w:type="gramStart"/>
      <w:r w:rsidRPr="00B72469">
        <w:rPr>
          <w:rFonts w:ascii="Times New Roman" w:eastAsia="Times New Roman" w:hAnsi="Times New Roman" w:cs="Times New Roman"/>
          <w:i/>
          <w:color w:val="222222"/>
          <w:sz w:val="24"/>
          <w:szCs w:val="20"/>
        </w:rPr>
        <w:t>sudo</w:t>
      </w:r>
      <w:proofErr w:type="gramEnd"/>
      <w:r w:rsidRPr="00B72469">
        <w:rPr>
          <w:rFonts w:ascii="Times New Roman" w:eastAsia="Times New Roman" w:hAnsi="Times New Roman" w:cs="Times New Roman"/>
          <w:i/>
          <w:color w:val="222222"/>
          <w:sz w:val="24"/>
          <w:szCs w:val="20"/>
        </w:rPr>
        <w:t xml:space="preserve"> apt-get install python-software-properties</w:t>
      </w:r>
    </w:p>
    <w:p w14:paraId="0AFEC897" w14:textId="77777777" w:rsidR="0015045D" w:rsidRPr="00B72469" w:rsidRDefault="0015045D" w:rsidP="0015045D">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s="Times New Roman"/>
          <w:i/>
          <w:color w:val="222222"/>
          <w:sz w:val="24"/>
          <w:szCs w:val="20"/>
        </w:rPr>
      </w:pPr>
      <w:proofErr w:type="gramStart"/>
      <w:r w:rsidRPr="00B72469">
        <w:rPr>
          <w:rFonts w:ascii="Times New Roman" w:eastAsia="Times New Roman" w:hAnsi="Times New Roman" w:cs="Times New Roman"/>
          <w:i/>
          <w:color w:val="222222"/>
          <w:sz w:val="24"/>
          <w:szCs w:val="20"/>
        </w:rPr>
        <w:t>sudo</w:t>
      </w:r>
      <w:proofErr w:type="gramEnd"/>
      <w:r w:rsidRPr="00B72469">
        <w:rPr>
          <w:rFonts w:ascii="Times New Roman" w:eastAsia="Times New Roman" w:hAnsi="Times New Roman" w:cs="Times New Roman"/>
          <w:i/>
          <w:color w:val="222222"/>
          <w:sz w:val="24"/>
          <w:szCs w:val="20"/>
        </w:rPr>
        <w:t xml:space="preserve"> add-apt-repository ppa:openstack-release/2011.3</w:t>
      </w:r>
    </w:p>
    <w:p w14:paraId="0AFEC898" w14:textId="77777777" w:rsidR="0015045D" w:rsidRPr="00B72469" w:rsidRDefault="0015045D" w:rsidP="0015045D">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s="Times New Roman"/>
          <w:i/>
          <w:color w:val="222222"/>
          <w:sz w:val="24"/>
          <w:szCs w:val="20"/>
        </w:rPr>
      </w:pPr>
      <w:proofErr w:type="gramStart"/>
      <w:r w:rsidRPr="00B72469">
        <w:rPr>
          <w:rFonts w:ascii="Times New Roman" w:eastAsia="Times New Roman" w:hAnsi="Times New Roman" w:cs="Times New Roman"/>
          <w:i/>
          <w:color w:val="222222"/>
          <w:sz w:val="24"/>
          <w:szCs w:val="20"/>
        </w:rPr>
        <w:t>sudo</w:t>
      </w:r>
      <w:proofErr w:type="gramEnd"/>
      <w:r w:rsidRPr="00B72469">
        <w:rPr>
          <w:rFonts w:ascii="Times New Roman" w:eastAsia="Times New Roman" w:hAnsi="Times New Roman" w:cs="Times New Roman"/>
          <w:i/>
          <w:color w:val="222222"/>
          <w:sz w:val="24"/>
          <w:szCs w:val="20"/>
        </w:rPr>
        <w:t xml:space="preserve"> apt-get update</w:t>
      </w:r>
    </w:p>
    <w:p w14:paraId="0AFEC899" w14:textId="77777777" w:rsidR="0015045D" w:rsidRPr="00B72469" w:rsidRDefault="0015045D" w:rsidP="0015045D">
      <w:pPr>
        <w:jc w:val="both"/>
        <w:rPr>
          <w:rFonts w:ascii="Times New Roman" w:eastAsia="Times New Roman" w:hAnsi="Times New Roman" w:cs="Times New Roman"/>
          <w:color w:val="222222"/>
          <w:sz w:val="24"/>
          <w:szCs w:val="23"/>
        </w:rPr>
      </w:pPr>
    </w:p>
    <w:p w14:paraId="0AFEC89A"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Next, we install the rabbitMQ messaging server for inter-controller communication and the python dependencies.</w:t>
      </w:r>
    </w:p>
    <w:p w14:paraId="0AFEC89B" w14:textId="77777777" w:rsidR="0015045D" w:rsidRPr="00B72469" w:rsidRDefault="0015045D" w:rsidP="0015045D">
      <w:pPr>
        <w:pStyle w:val="NormalWeb"/>
        <w:jc w:val="both"/>
        <w:rPr>
          <w:i/>
          <w:color w:val="000000"/>
          <w:szCs w:val="20"/>
        </w:rPr>
      </w:pPr>
      <w:proofErr w:type="gramStart"/>
      <w:r w:rsidRPr="00B72469">
        <w:rPr>
          <w:rStyle w:val="HTMLCode"/>
          <w:rFonts w:ascii="Times New Roman" w:hAnsi="Times New Roman" w:cs="Times New Roman"/>
          <w:i/>
          <w:color w:val="000000"/>
          <w:sz w:val="24"/>
        </w:rPr>
        <w:t>sudo</w:t>
      </w:r>
      <w:proofErr w:type="gramEnd"/>
      <w:r w:rsidRPr="00B72469">
        <w:rPr>
          <w:rStyle w:val="HTMLCode"/>
          <w:rFonts w:ascii="Times New Roman" w:hAnsi="Times New Roman" w:cs="Times New Roman"/>
          <w:i/>
          <w:color w:val="000000"/>
          <w:sz w:val="24"/>
        </w:rPr>
        <w:t xml:space="preserve"> apt-get install -y rabbitmq-server</w:t>
      </w:r>
    </w:p>
    <w:p w14:paraId="0AFEC89C"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When that is done, we now install the nova-services and its dependencies are installed automatically</w:t>
      </w:r>
    </w:p>
    <w:p w14:paraId="0AFEC89D" w14:textId="77777777" w:rsidR="0015045D" w:rsidRPr="00B72469" w:rsidRDefault="0015045D" w:rsidP="0015045D">
      <w:pPr>
        <w:jc w:val="both"/>
        <w:rPr>
          <w:rStyle w:val="HTMLCode"/>
          <w:rFonts w:ascii="Times New Roman" w:eastAsiaTheme="minorEastAsia" w:hAnsi="Times New Roman" w:cs="Times New Roman"/>
          <w:color w:val="000000"/>
          <w:sz w:val="24"/>
        </w:rPr>
      </w:pPr>
    </w:p>
    <w:p w14:paraId="0AFEC89E" w14:textId="77777777" w:rsidR="0015045D" w:rsidRPr="00B72469" w:rsidRDefault="0015045D" w:rsidP="0015045D">
      <w:pPr>
        <w:pStyle w:val="HTMLPreformatted"/>
        <w:shd w:val="clear" w:color="auto" w:fill="F7F7F7"/>
        <w:textAlignment w:val="baseline"/>
        <w:rPr>
          <w:rFonts w:ascii="Times New Roman" w:hAnsi="Times New Roman" w:cs="Times New Roman"/>
          <w:i/>
          <w:color w:val="222222"/>
          <w:sz w:val="24"/>
        </w:rPr>
      </w:pPr>
      <w:proofErr w:type="gramStart"/>
      <w:r w:rsidRPr="00B72469">
        <w:rPr>
          <w:rFonts w:ascii="Times New Roman" w:hAnsi="Times New Roman" w:cs="Times New Roman"/>
          <w:i/>
          <w:color w:val="222222"/>
          <w:sz w:val="24"/>
        </w:rPr>
        <w:lastRenderedPageBreak/>
        <w:t>apt-get</w:t>
      </w:r>
      <w:proofErr w:type="gramEnd"/>
      <w:r w:rsidRPr="00B72469">
        <w:rPr>
          <w:rFonts w:ascii="Times New Roman" w:hAnsi="Times New Roman" w:cs="Times New Roman"/>
          <w:i/>
          <w:color w:val="222222"/>
          <w:sz w:val="24"/>
        </w:rPr>
        <w:t xml:space="preserve"> install nova-volume nova-vncproxy nova-api nova-ajax-console-proxy</w:t>
      </w:r>
    </w:p>
    <w:p w14:paraId="0AFEC89F" w14:textId="77777777" w:rsidR="0015045D" w:rsidRPr="00B72469" w:rsidRDefault="0015045D" w:rsidP="0015045D">
      <w:pPr>
        <w:pStyle w:val="HTMLPreformatted"/>
        <w:shd w:val="clear" w:color="auto" w:fill="F7F7F7"/>
        <w:textAlignment w:val="baseline"/>
        <w:rPr>
          <w:rFonts w:ascii="Times New Roman" w:hAnsi="Times New Roman" w:cs="Times New Roman"/>
          <w:i/>
          <w:color w:val="222222"/>
          <w:sz w:val="24"/>
        </w:rPr>
      </w:pPr>
      <w:proofErr w:type="gramStart"/>
      <w:r w:rsidRPr="00B72469">
        <w:rPr>
          <w:rFonts w:ascii="Times New Roman" w:hAnsi="Times New Roman" w:cs="Times New Roman"/>
          <w:i/>
          <w:color w:val="222222"/>
          <w:sz w:val="24"/>
        </w:rPr>
        <w:t>apt-get</w:t>
      </w:r>
      <w:proofErr w:type="gramEnd"/>
      <w:r w:rsidRPr="00B72469">
        <w:rPr>
          <w:rFonts w:ascii="Times New Roman" w:hAnsi="Times New Roman" w:cs="Times New Roman"/>
          <w:i/>
          <w:color w:val="222222"/>
          <w:sz w:val="24"/>
        </w:rPr>
        <w:t xml:space="preserve"> install nova-doc nova-scheduler nova-objectstore</w:t>
      </w:r>
    </w:p>
    <w:p w14:paraId="0AFEC8A0" w14:textId="77777777" w:rsidR="0015045D" w:rsidRPr="00B72469" w:rsidRDefault="0015045D" w:rsidP="0015045D">
      <w:pPr>
        <w:pStyle w:val="HTMLPreformatted"/>
        <w:shd w:val="clear" w:color="auto" w:fill="F7F7F7"/>
        <w:textAlignment w:val="baseline"/>
        <w:rPr>
          <w:rFonts w:ascii="Times New Roman" w:hAnsi="Times New Roman" w:cs="Times New Roman"/>
          <w:i/>
          <w:color w:val="222222"/>
          <w:sz w:val="24"/>
        </w:rPr>
      </w:pPr>
      <w:proofErr w:type="gramStart"/>
      <w:r w:rsidRPr="00B72469">
        <w:rPr>
          <w:rFonts w:ascii="Times New Roman" w:hAnsi="Times New Roman" w:cs="Times New Roman"/>
          <w:i/>
          <w:color w:val="222222"/>
          <w:sz w:val="24"/>
        </w:rPr>
        <w:t>apt-get</w:t>
      </w:r>
      <w:proofErr w:type="gramEnd"/>
      <w:r w:rsidRPr="00B72469">
        <w:rPr>
          <w:rFonts w:ascii="Times New Roman" w:hAnsi="Times New Roman" w:cs="Times New Roman"/>
          <w:i/>
          <w:color w:val="222222"/>
          <w:sz w:val="24"/>
        </w:rPr>
        <w:t xml:space="preserve"> install nova-network nova-compute</w:t>
      </w:r>
    </w:p>
    <w:p w14:paraId="0AFEC8A1" w14:textId="77777777" w:rsidR="0015045D" w:rsidRPr="00B72469" w:rsidRDefault="0015045D" w:rsidP="0015045D">
      <w:pPr>
        <w:pStyle w:val="HTMLPreformatted"/>
        <w:shd w:val="clear" w:color="auto" w:fill="F7F7F7"/>
        <w:textAlignment w:val="baseline"/>
        <w:rPr>
          <w:rFonts w:ascii="Times New Roman" w:hAnsi="Times New Roman" w:cs="Times New Roman"/>
          <w:i/>
          <w:color w:val="222222"/>
          <w:sz w:val="24"/>
        </w:rPr>
      </w:pPr>
      <w:proofErr w:type="gramStart"/>
      <w:r w:rsidRPr="00B72469">
        <w:rPr>
          <w:rFonts w:ascii="Times New Roman" w:hAnsi="Times New Roman" w:cs="Times New Roman"/>
          <w:i/>
          <w:color w:val="222222"/>
          <w:sz w:val="24"/>
        </w:rPr>
        <w:t>apt-get</w:t>
      </w:r>
      <w:proofErr w:type="gramEnd"/>
      <w:r w:rsidRPr="00B72469">
        <w:rPr>
          <w:rFonts w:ascii="Times New Roman" w:hAnsi="Times New Roman" w:cs="Times New Roman"/>
          <w:i/>
          <w:color w:val="222222"/>
          <w:sz w:val="24"/>
        </w:rPr>
        <w:t xml:space="preserve"> install glance</w:t>
      </w:r>
    </w:p>
    <w:p w14:paraId="0AFEC8A2" w14:textId="77777777" w:rsidR="0015045D" w:rsidRPr="00B72469" w:rsidRDefault="0015045D" w:rsidP="0015045D">
      <w:pPr>
        <w:jc w:val="both"/>
        <w:rPr>
          <w:rStyle w:val="HTMLCode"/>
          <w:rFonts w:ascii="Times New Roman" w:eastAsiaTheme="minorEastAsia" w:hAnsi="Times New Roman" w:cs="Times New Roman"/>
          <w:color w:val="000000"/>
          <w:sz w:val="24"/>
        </w:rPr>
      </w:pPr>
    </w:p>
    <w:p w14:paraId="0AFEC8A3"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We finally install euca2ools and unzip</w:t>
      </w:r>
    </w:p>
    <w:p w14:paraId="0AFEC8A4" w14:textId="77777777" w:rsidR="0015045D" w:rsidRPr="00B72469" w:rsidRDefault="0015045D" w:rsidP="0015045D">
      <w:pPr>
        <w:pStyle w:val="NormalWeb"/>
        <w:jc w:val="both"/>
        <w:rPr>
          <w:i/>
          <w:color w:val="000000"/>
          <w:szCs w:val="20"/>
        </w:rPr>
      </w:pPr>
      <w:proofErr w:type="gramStart"/>
      <w:r w:rsidRPr="00B72469">
        <w:rPr>
          <w:rStyle w:val="HTMLCode"/>
          <w:rFonts w:ascii="Times New Roman" w:hAnsi="Times New Roman" w:cs="Times New Roman"/>
          <w:i/>
          <w:color w:val="000000"/>
          <w:sz w:val="24"/>
        </w:rPr>
        <w:t>sudo</w:t>
      </w:r>
      <w:proofErr w:type="gramEnd"/>
      <w:r w:rsidRPr="00B72469">
        <w:rPr>
          <w:rStyle w:val="HTMLCode"/>
          <w:rFonts w:ascii="Times New Roman" w:hAnsi="Times New Roman" w:cs="Times New Roman"/>
          <w:i/>
          <w:color w:val="000000"/>
          <w:sz w:val="24"/>
        </w:rPr>
        <w:t xml:space="preserve"> apt-get install -y euca2ools unzip</w:t>
      </w:r>
    </w:p>
    <w:p w14:paraId="0AFEC8A5" w14:textId="77777777" w:rsidR="0015045D" w:rsidRPr="00B72469" w:rsidRDefault="0015045D" w:rsidP="0015045D">
      <w:pPr>
        <w:jc w:val="both"/>
        <w:rPr>
          <w:rFonts w:ascii="Times New Roman" w:hAnsi="Times New Roman" w:cs="Times New Roman"/>
          <w:sz w:val="24"/>
        </w:rPr>
      </w:pPr>
    </w:p>
    <w:p w14:paraId="0AFEC8A6" w14:textId="77777777" w:rsidR="0015045D" w:rsidRPr="00B72469" w:rsidRDefault="0015045D" w:rsidP="0015045D">
      <w:pPr>
        <w:jc w:val="both"/>
        <w:rPr>
          <w:rFonts w:ascii="Times New Roman" w:hAnsi="Times New Roman" w:cs="Times New Roman"/>
          <w:b/>
          <w:sz w:val="24"/>
        </w:rPr>
      </w:pPr>
      <w:r w:rsidRPr="00B72469">
        <w:rPr>
          <w:rFonts w:ascii="Times New Roman" w:hAnsi="Times New Roman" w:cs="Times New Roman"/>
          <w:b/>
          <w:sz w:val="24"/>
        </w:rPr>
        <w:t>Setting up MySQL on the Controller Node</w:t>
      </w:r>
    </w:p>
    <w:p w14:paraId="0AFEC8A7" w14:textId="77777777" w:rsidR="0015045D" w:rsidRPr="00B72469" w:rsidRDefault="0015045D" w:rsidP="0015045D">
      <w:pPr>
        <w:jc w:val="both"/>
        <w:rPr>
          <w:rFonts w:ascii="Times New Roman" w:hAnsi="Times New Roman" w:cs="Times New Roman"/>
          <w:sz w:val="24"/>
        </w:rPr>
      </w:pPr>
      <w:r w:rsidRPr="00B72469">
        <w:rPr>
          <w:rFonts w:ascii="Times New Roman" w:hAnsi="Times New Roman" w:cs="Times New Roman"/>
          <w:sz w:val="24"/>
        </w:rPr>
        <w:t>Before we actually install MySQL we need to set environments with a ’pre-seed’ to set passwords and to bypass installation prompts.</w:t>
      </w:r>
    </w:p>
    <w:p w14:paraId="0AFEC8A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color w:val="000000"/>
          <w:sz w:val="24"/>
          <w:szCs w:val="20"/>
        </w:rPr>
      </w:pPr>
    </w:p>
    <w:p w14:paraId="0AFEC8A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Bash</w:t>
      </w:r>
    </w:p>
    <w:p w14:paraId="0AFEC8A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cs="Times New Roman"/>
          <w:i/>
          <w:color w:val="000000"/>
          <w:sz w:val="24"/>
          <w:szCs w:val="20"/>
        </w:rPr>
      </w:pPr>
    </w:p>
    <w:p w14:paraId="0AFEC8A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hAnsi="Times New Roman" w:cs="Times New Roman"/>
          <w:i/>
          <w:color w:val="000000"/>
          <w:sz w:val="24"/>
          <w:szCs w:val="20"/>
        </w:rPr>
      </w:pPr>
      <w:r w:rsidRPr="00B72469">
        <w:rPr>
          <w:rFonts w:ascii="Times New Roman" w:hAnsi="Times New Roman" w:cs="Times New Roman"/>
          <w:i/>
          <w:color w:val="000000"/>
          <w:sz w:val="24"/>
          <w:szCs w:val="20"/>
        </w:rPr>
        <w:t>MYSQL_PASS=nova</w:t>
      </w:r>
    </w:p>
    <w:p w14:paraId="0AFEC8A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hAnsi="Times New Roman" w:cs="Times New Roman"/>
          <w:i/>
          <w:color w:val="000000"/>
          <w:sz w:val="24"/>
          <w:szCs w:val="20"/>
        </w:rPr>
      </w:pPr>
      <w:r w:rsidRPr="00B72469">
        <w:rPr>
          <w:rFonts w:ascii="Times New Roman" w:hAnsi="Times New Roman" w:cs="Times New Roman"/>
          <w:i/>
          <w:color w:val="000000"/>
          <w:sz w:val="24"/>
          <w:szCs w:val="20"/>
        </w:rPr>
        <w:t>NOVA_PASS=notnova</w:t>
      </w:r>
    </w:p>
    <w:p w14:paraId="0AFEC8A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hAnsi="Times New Roman" w:cs="Times New Roman"/>
          <w:i/>
          <w:color w:val="000000"/>
          <w:sz w:val="24"/>
          <w:szCs w:val="20"/>
        </w:rPr>
      </w:pPr>
      <w:proofErr w:type="gramStart"/>
      <w:r w:rsidRPr="00B72469">
        <w:rPr>
          <w:rFonts w:ascii="Times New Roman" w:hAnsi="Times New Roman" w:cs="Times New Roman"/>
          <w:i/>
          <w:color w:val="000000"/>
          <w:sz w:val="24"/>
          <w:szCs w:val="20"/>
        </w:rPr>
        <w:t>cat</w:t>
      </w:r>
      <w:proofErr w:type="gramEnd"/>
      <w:r w:rsidRPr="00B72469">
        <w:rPr>
          <w:rFonts w:ascii="Times New Roman" w:hAnsi="Times New Roman" w:cs="Times New Roman"/>
          <w:i/>
          <w:color w:val="000000"/>
          <w:sz w:val="24"/>
          <w:szCs w:val="20"/>
        </w:rPr>
        <w:t xml:space="preserve"> &lt;&lt;MYSQL_PRESEED | debconf-set-selections</w:t>
      </w:r>
    </w:p>
    <w:p w14:paraId="0AFEC8A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hAnsi="Times New Roman" w:cs="Times New Roman"/>
          <w:i/>
          <w:color w:val="000000"/>
          <w:sz w:val="24"/>
          <w:szCs w:val="20"/>
        </w:rPr>
      </w:pPr>
      <w:proofErr w:type="gramStart"/>
      <w:r w:rsidRPr="00B72469">
        <w:rPr>
          <w:rFonts w:ascii="Times New Roman" w:hAnsi="Times New Roman" w:cs="Times New Roman"/>
          <w:i/>
          <w:color w:val="000000"/>
          <w:sz w:val="24"/>
          <w:szCs w:val="20"/>
        </w:rPr>
        <w:t>mysql-server-5.1</w:t>
      </w:r>
      <w:proofErr w:type="gramEnd"/>
      <w:r w:rsidRPr="00B72469">
        <w:rPr>
          <w:rFonts w:ascii="Times New Roman" w:hAnsi="Times New Roman" w:cs="Times New Roman"/>
          <w:i/>
          <w:color w:val="000000"/>
          <w:sz w:val="24"/>
          <w:szCs w:val="20"/>
        </w:rPr>
        <w:t xml:space="preserve"> mysql-server/root_password password $MYSQL_PASS</w:t>
      </w:r>
    </w:p>
    <w:p w14:paraId="0AFEC8A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hAnsi="Times New Roman" w:cs="Times New Roman"/>
          <w:i/>
          <w:color w:val="000000"/>
          <w:sz w:val="24"/>
          <w:szCs w:val="20"/>
        </w:rPr>
      </w:pPr>
      <w:proofErr w:type="gramStart"/>
      <w:r w:rsidRPr="00B72469">
        <w:rPr>
          <w:rFonts w:ascii="Times New Roman" w:hAnsi="Times New Roman" w:cs="Times New Roman"/>
          <w:i/>
          <w:color w:val="000000"/>
          <w:sz w:val="24"/>
          <w:szCs w:val="20"/>
        </w:rPr>
        <w:t>mysql-server-5.1</w:t>
      </w:r>
      <w:proofErr w:type="gramEnd"/>
      <w:r w:rsidRPr="00B72469">
        <w:rPr>
          <w:rFonts w:ascii="Times New Roman" w:hAnsi="Times New Roman" w:cs="Times New Roman"/>
          <w:i/>
          <w:color w:val="000000"/>
          <w:sz w:val="24"/>
          <w:szCs w:val="20"/>
        </w:rPr>
        <w:t xml:space="preserve"> mysql-server/root_password_again password $MYSQL_PASS</w:t>
      </w:r>
    </w:p>
    <w:p w14:paraId="0AFEC8B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hAnsi="Times New Roman" w:cs="Times New Roman"/>
          <w:i/>
          <w:color w:val="000000"/>
          <w:sz w:val="24"/>
          <w:szCs w:val="20"/>
        </w:rPr>
      </w:pPr>
      <w:proofErr w:type="gramStart"/>
      <w:r w:rsidRPr="00B72469">
        <w:rPr>
          <w:rFonts w:ascii="Times New Roman" w:hAnsi="Times New Roman" w:cs="Times New Roman"/>
          <w:i/>
          <w:color w:val="000000"/>
          <w:sz w:val="24"/>
          <w:szCs w:val="20"/>
        </w:rPr>
        <w:t>mysql-server-5.1</w:t>
      </w:r>
      <w:proofErr w:type="gramEnd"/>
      <w:r w:rsidRPr="00B72469">
        <w:rPr>
          <w:rFonts w:ascii="Times New Roman" w:hAnsi="Times New Roman" w:cs="Times New Roman"/>
          <w:i/>
          <w:color w:val="000000"/>
          <w:sz w:val="24"/>
          <w:szCs w:val="20"/>
        </w:rPr>
        <w:t xml:space="preserve"> mysql-server/start_on_boot boolean true</w:t>
      </w:r>
    </w:p>
    <w:p w14:paraId="0AFEC8B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cs="Times New Roman"/>
          <w:i/>
          <w:color w:val="000000"/>
          <w:sz w:val="24"/>
          <w:szCs w:val="20"/>
        </w:rPr>
      </w:pPr>
      <w:r w:rsidRPr="00B72469">
        <w:rPr>
          <w:rFonts w:ascii="Times New Roman" w:hAnsi="Times New Roman" w:cs="Times New Roman"/>
          <w:i/>
          <w:color w:val="000000"/>
          <w:sz w:val="24"/>
          <w:szCs w:val="20"/>
        </w:rPr>
        <w:t>MYSQL_PRESEED</w:t>
      </w:r>
    </w:p>
    <w:p w14:paraId="0AFEC8B2" w14:textId="77777777" w:rsidR="0015045D" w:rsidRPr="00B72469" w:rsidRDefault="0015045D" w:rsidP="0015045D">
      <w:pPr>
        <w:pStyle w:val="NormalWeb"/>
        <w:jc w:val="both"/>
        <w:rPr>
          <w:rStyle w:val="HTMLCode"/>
          <w:rFonts w:ascii="Times New Roman" w:hAnsi="Times New Roman" w:cs="Times New Roman"/>
          <w:color w:val="000000"/>
          <w:sz w:val="24"/>
        </w:rPr>
      </w:pPr>
      <w:r w:rsidRPr="00B72469">
        <w:rPr>
          <w:color w:val="000000"/>
          <w:szCs w:val="20"/>
        </w:rPr>
        <w:t xml:space="preserve">We install MySQL next using </w:t>
      </w:r>
      <w:r w:rsidRPr="00B72469">
        <w:rPr>
          <w:rStyle w:val="HTMLCode"/>
          <w:rFonts w:ascii="Times New Roman" w:hAnsi="Times New Roman" w:cs="Times New Roman"/>
          <w:color w:val="000000"/>
          <w:sz w:val="24"/>
        </w:rPr>
        <w:t>sudo apt-get install -y mysql-server</w:t>
      </w:r>
    </w:p>
    <w:p w14:paraId="0AFEC8B3" w14:textId="77777777" w:rsidR="0015045D" w:rsidRPr="00B72469" w:rsidRDefault="0015045D" w:rsidP="0015045D">
      <w:pPr>
        <w:pStyle w:val="NormalWeb"/>
        <w:jc w:val="both"/>
        <w:rPr>
          <w:rStyle w:val="HTMLCode"/>
          <w:rFonts w:ascii="Times New Roman" w:hAnsi="Times New Roman" w:cs="Times New Roman"/>
          <w:color w:val="000000"/>
          <w:sz w:val="24"/>
        </w:rPr>
      </w:pPr>
      <w:r w:rsidRPr="00B72469">
        <w:rPr>
          <w:rStyle w:val="HTMLCode"/>
          <w:rFonts w:ascii="Times New Roman" w:hAnsi="Times New Roman" w:cs="Times New Roman"/>
          <w:color w:val="000000"/>
          <w:sz w:val="24"/>
        </w:rPr>
        <w:t xml:space="preserve">The conf </w:t>
      </w:r>
      <w:proofErr w:type="gramStart"/>
      <w:r w:rsidRPr="00B72469">
        <w:rPr>
          <w:rStyle w:val="HTMLCode"/>
          <w:rFonts w:ascii="Times New Roman" w:hAnsi="Times New Roman" w:cs="Times New Roman"/>
          <w:color w:val="000000"/>
          <w:sz w:val="24"/>
        </w:rPr>
        <w:t>files of MySQL has</w:t>
      </w:r>
      <w:proofErr w:type="gramEnd"/>
      <w:r w:rsidRPr="00B72469">
        <w:rPr>
          <w:rStyle w:val="HTMLCode"/>
          <w:rFonts w:ascii="Times New Roman" w:hAnsi="Times New Roman" w:cs="Times New Roman"/>
          <w:color w:val="000000"/>
          <w:sz w:val="24"/>
        </w:rPr>
        <w:t xml:space="preserve"> to be edited to change the bind address from localhost to any address.</w:t>
      </w:r>
    </w:p>
    <w:p w14:paraId="0AFEC8B4" w14:textId="77777777" w:rsidR="0015045D" w:rsidRPr="00B72469" w:rsidRDefault="0015045D" w:rsidP="0015045D">
      <w:pPr>
        <w:pStyle w:val="HTMLPreformatted"/>
        <w:jc w:val="both"/>
        <w:rPr>
          <w:rFonts w:ascii="Times New Roman" w:hAnsi="Times New Roman" w:cs="Times New Roman"/>
          <w:i/>
          <w:color w:val="000000"/>
          <w:sz w:val="24"/>
        </w:rPr>
      </w:pPr>
      <w:proofErr w:type="gramStart"/>
      <w:r w:rsidRPr="00B72469">
        <w:rPr>
          <w:rFonts w:ascii="Times New Roman" w:hAnsi="Times New Roman" w:cs="Times New Roman"/>
          <w:i/>
          <w:color w:val="000000"/>
          <w:sz w:val="24"/>
        </w:rPr>
        <w:t>sudo</w:t>
      </w:r>
      <w:proofErr w:type="gramEnd"/>
      <w:r w:rsidRPr="00B72469">
        <w:rPr>
          <w:rFonts w:ascii="Times New Roman" w:hAnsi="Times New Roman" w:cs="Times New Roman"/>
          <w:i/>
          <w:color w:val="000000"/>
          <w:sz w:val="24"/>
        </w:rPr>
        <w:t xml:space="preserve"> sed -i 's/127.0.0.1/0.0.0.0/g' /etc/mysql/my.cnf </w:t>
      </w:r>
    </w:p>
    <w:p w14:paraId="0AFEC8B5" w14:textId="77777777" w:rsidR="0015045D" w:rsidRPr="00B72469" w:rsidRDefault="0015045D" w:rsidP="0015045D">
      <w:pPr>
        <w:pStyle w:val="HTMLPreformatted"/>
        <w:jc w:val="both"/>
        <w:rPr>
          <w:rFonts w:ascii="Times New Roman" w:hAnsi="Times New Roman" w:cs="Times New Roman"/>
          <w:i/>
          <w:color w:val="000000"/>
          <w:sz w:val="24"/>
        </w:rPr>
      </w:pPr>
      <w:proofErr w:type="gramStart"/>
      <w:r w:rsidRPr="00B72469">
        <w:rPr>
          <w:rFonts w:ascii="Times New Roman" w:hAnsi="Times New Roman" w:cs="Times New Roman"/>
          <w:i/>
          <w:color w:val="000000"/>
          <w:sz w:val="24"/>
        </w:rPr>
        <w:t>sudo</w:t>
      </w:r>
      <w:proofErr w:type="gramEnd"/>
      <w:r w:rsidRPr="00B72469">
        <w:rPr>
          <w:rFonts w:ascii="Times New Roman" w:hAnsi="Times New Roman" w:cs="Times New Roman"/>
          <w:i/>
          <w:color w:val="000000"/>
          <w:sz w:val="24"/>
        </w:rPr>
        <w:t xml:space="preserve"> service mysql restart</w:t>
      </w:r>
    </w:p>
    <w:p w14:paraId="0AFEC8B6" w14:textId="77777777" w:rsidR="0015045D" w:rsidRPr="00B72469" w:rsidRDefault="0015045D" w:rsidP="0015045D">
      <w:pPr>
        <w:pStyle w:val="NormalWeb"/>
        <w:jc w:val="both"/>
        <w:rPr>
          <w:color w:val="000000"/>
          <w:szCs w:val="20"/>
        </w:rPr>
      </w:pPr>
    </w:p>
    <w:p w14:paraId="0AFEC8B7" w14:textId="77777777" w:rsidR="0015045D" w:rsidRPr="00B72469" w:rsidRDefault="0015045D" w:rsidP="0015045D">
      <w:pPr>
        <w:pStyle w:val="NormalWeb"/>
        <w:jc w:val="both"/>
        <w:rPr>
          <w:color w:val="000000"/>
          <w:szCs w:val="20"/>
        </w:rPr>
      </w:pPr>
      <w:r w:rsidRPr="00B72469">
        <w:rPr>
          <w:color w:val="000000"/>
          <w:szCs w:val="20"/>
        </w:rPr>
        <w:t>Next, we create the Nova database, grant it access privileges and set the password for access.</w:t>
      </w:r>
    </w:p>
    <w:p w14:paraId="0AFEC8B8" w14:textId="77777777" w:rsidR="0015045D" w:rsidRPr="00B72469" w:rsidRDefault="0015045D" w:rsidP="0015045D">
      <w:pPr>
        <w:pStyle w:val="NormalWeb"/>
        <w:jc w:val="both"/>
        <w:rPr>
          <w:color w:val="000000"/>
          <w:szCs w:val="20"/>
        </w:rPr>
      </w:pPr>
    </w:p>
    <w:p w14:paraId="0AFEC8B9" w14:textId="77777777" w:rsidR="0015045D" w:rsidRPr="00B72469" w:rsidRDefault="0015045D" w:rsidP="0015045D">
      <w:pPr>
        <w:pStyle w:val="NormalWeb"/>
        <w:jc w:val="both"/>
        <w:rPr>
          <w:color w:val="000000"/>
          <w:szCs w:val="20"/>
        </w:rPr>
      </w:pPr>
    </w:p>
    <w:p w14:paraId="0AFEC8BA" w14:textId="77777777" w:rsidR="0015045D" w:rsidRPr="00B72469" w:rsidRDefault="0015045D" w:rsidP="0015045D">
      <w:pPr>
        <w:pStyle w:val="NormalWeb"/>
        <w:jc w:val="both"/>
        <w:rPr>
          <w:color w:val="000000"/>
          <w:szCs w:val="20"/>
        </w:rPr>
      </w:pPr>
    </w:p>
    <w:p w14:paraId="0AFEC8BB" w14:textId="77777777" w:rsidR="0015045D" w:rsidRPr="00B72469" w:rsidRDefault="0015045D" w:rsidP="0015045D">
      <w:pPr>
        <w:pStyle w:val="HTMLPreformatted"/>
        <w:jc w:val="both"/>
        <w:rPr>
          <w:rFonts w:ascii="Times New Roman" w:hAnsi="Times New Roman" w:cs="Times New Roman"/>
          <w:i/>
          <w:color w:val="000000"/>
          <w:sz w:val="24"/>
        </w:rPr>
      </w:pPr>
      <w:proofErr w:type="gramStart"/>
      <w:r w:rsidRPr="00B72469">
        <w:rPr>
          <w:rFonts w:ascii="Times New Roman" w:hAnsi="Times New Roman" w:cs="Times New Roman"/>
          <w:i/>
          <w:color w:val="000000"/>
          <w:sz w:val="24"/>
        </w:rPr>
        <w:lastRenderedPageBreak/>
        <w:t>sudo</w:t>
      </w:r>
      <w:proofErr w:type="gramEnd"/>
      <w:r w:rsidRPr="00B72469">
        <w:rPr>
          <w:rFonts w:ascii="Times New Roman" w:hAnsi="Times New Roman" w:cs="Times New Roman"/>
          <w:i/>
          <w:color w:val="000000"/>
          <w:sz w:val="24"/>
        </w:rPr>
        <w:t xml:space="preserve"> mysql -uroot -p$MYSQL_PASS -e 'CREATE DATABASE nova;'</w:t>
      </w:r>
    </w:p>
    <w:p w14:paraId="0AFEC8BC" w14:textId="77777777" w:rsidR="0015045D" w:rsidRPr="00B72469" w:rsidRDefault="0015045D" w:rsidP="0015045D">
      <w:pPr>
        <w:pStyle w:val="HTMLPreformatted"/>
        <w:jc w:val="both"/>
        <w:rPr>
          <w:rFonts w:ascii="Times New Roman" w:hAnsi="Times New Roman" w:cs="Times New Roman"/>
          <w:i/>
          <w:color w:val="000000"/>
          <w:sz w:val="24"/>
        </w:rPr>
      </w:pPr>
    </w:p>
    <w:p w14:paraId="0AFEC8BD" w14:textId="77777777" w:rsidR="0015045D" w:rsidRPr="00B72469" w:rsidRDefault="0015045D" w:rsidP="0015045D">
      <w:pPr>
        <w:pStyle w:val="HTMLPreformatted"/>
        <w:jc w:val="both"/>
        <w:rPr>
          <w:rFonts w:ascii="Times New Roman" w:hAnsi="Times New Roman" w:cs="Times New Roman"/>
          <w:i/>
          <w:color w:val="000000"/>
          <w:sz w:val="24"/>
        </w:rPr>
      </w:pPr>
      <w:proofErr w:type="gramStart"/>
      <w:r w:rsidRPr="00B72469">
        <w:rPr>
          <w:rFonts w:ascii="Times New Roman" w:hAnsi="Times New Roman" w:cs="Times New Roman"/>
          <w:i/>
          <w:color w:val="000000"/>
          <w:sz w:val="24"/>
        </w:rPr>
        <w:t>sudo</w:t>
      </w:r>
      <w:proofErr w:type="gramEnd"/>
      <w:r w:rsidRPr="00B72469">
        <w:rPr>
          <w:rFonts w:ascii="Times New Roman" w:hAnsi="Times New Roman" w:cs="Times New Roman"/>
          <w:i/>
          <w:color w:val="000000"/>
          <w:sz w:val="24"/>
        </w:rPr>
        <w:t xml:space="preserve"> mysql -uroot -p$MYSQL_PASS -e "GRANT ALL PRIVILEGES ON *.* TO</w:t>
      </w:r>
    </w:p>
    <w:p w14:paraId="0AFEC8BE" w14:textId="77777777" w:rsidR="0015045D" w:rsidRPr="00B72469" w:rsidRDefault="0015045D" w:rsidP="0015045D">
      <w:pPr>
        <w:pStyle w:val="HTMLPreformatted"/>
        <w:jc w:val="both"/>
        <w:rPr>
          <w:rFonts w:ascii="Times New Roman" w:hAnsi="Times New Roman" w:cs="Times New Roman"/>
          <w:i/>
          <w:color w:val="000000"/>
          <w:sz w:val="24"/>
        </w:rPr>
      </w:pPr>
      <w:r w:rsidRPr="00B72469">
        <w:rPr>
          <w:rFonts w:ascii="Times New Roman" w:hAnsi="Times New Roman" w:cs="Times New Roman"/>
          <w:i/>
          <w:color w:val="000000"/>
          <w:sz w:val="24"/>
        </w:rPr>
        <w:t xml:space="preserve">                            '</w:t>
      </w:r>
      <w:proofErr w:type="gramStart"/>
      <w:r w:rsidRPr="00B72469">
        <w:rPr>
          <w:rFonts w:ascii="Times New Roman" w:hAnsi="Times New Roman" w:cs="Times New Roman"/>
          <w:i/>
          <w:color w:val="000000"/>
          <w:sz w:val="24"/>
        </w:rPr>
        <w:t>root</w:t>
      </w:r>
      <w:proofErr w:type="gramEnd"/>
      <w:r w:rsidRPr="00B72469">
        <w:rPr>
          <w:rFonts w:ascii="Times New Roman" w:hAnsi="Times New Roman" w:cs="Times New Roman"/>
          <w:i/>
          <w:color w:val="000000"/>
          <w:sz w:val="24"/>
        </w:rPr>
        <w:t>'@'%' WITH GRANT OPTION;"</w:t>
      </w:r>
    </w:p>
    <w:p w14:paraId="0AFEC8BF" w14:textId="77777777" w:rsidR="0015045D" w:rsidRPr="00B72469" w:rsidRDefault="0015045D" w:rsidP="0015045D">
      <w:pPr>
        <w:pStyle w:val="HTMLPreformatted"/>
        <w:jc w:val="both"/>
        <w:rPr>
          <w:rFonts w:ascii="Times New Roman" w:hAnsi="Times New Roman" w:cs="Times New Roman"/>
          <w:i/>
          <w:color w:val="000000"/>
          <w:sz w:val="24"/>
        </w:rPr>
      </w:pPr>
    </w:p>
    <w:p w14:paraId="0AFEC8C0" w14:textId="77777777" w:rsidR="0015045D" w:rsidRPr="00B72469" w:rsidRDefault="0015045D" w:rsidP="0015045D">
      <w:pPr>
        <w:pStyle w:val="HTMLPreformatted"/>
        <w:jc w:val="both"/>
        <w:rPr>
          <w:rFonts w:ascii="Times New Roman" w:hAnsi="Times New Roman" w:cs="Times New Roman"/>
          <w:i/>
          <w:color w:val="000000"/>
          <w:sz w:val="24"/>
        </w:rPr>
      </w:pPr>
      <w:proofErr w:type="gramStart"/>
      <w:r w:rsidRPr="00B72469">
        <w:rPr>
          <w:rFonts w:ascii="Times New Roman" w:hAnsi="Times New Roman" w:cs="Times New Roman"/>
          <w:i/>
          <w:color w:val="000000"/>
          <w:sz w:val="24"/>
        </w:rPr>
        <w:t>sudo</w:t>
      </w:r>
      <w:proofErr w:type="gramEnd"/>
      <w:r w:rsidRPr="00B72469">
        <w:rPr>
          <w:rFonts w:ascii="Times New Roman" w:hAnsi="Times New Roman" w:cs="Times New Roman"/>
          <w:i/>
          <w:color w:val="000000"/>
          <w:sz w:val="24"/>
        </w:rPr>
        <w:t xml:space="preserve"> mysql -uroot -p$MYSQL_PASS -e "SET PASSWORD FOR 'root'@'%' =</w:t>
      </w:r>
    </w:p>
    <w:p w14:paraId="0AFEC8C1" w14:textId="77777777" w:rsidR="0015045D" w:rsidRPr="00B72469" w:rsidRDefault="0015045D" w:rsidP="0015045D">
      <w:pPr>
        <w:pStyle w:val="HTMLPreformatted"/>
        <w:jc w:val="both"/>
        <w:rPr>
          <w:rFonts w:ascii="Times New Roman" w:hAnsi="Times New Roman" w:cs="Times New Roman"/>
          <w:i/>
          <w:color w:val="000000"/>
          <w:sz w:val="24"/>
        </w:rPr>
      </w:pPr>
      <w:r w:rsidRPr="00B72469">
        <w:rPr>
          <w:rFonts w:ascii="Times New Roman" w:hAnsi="Times New Roman" w:cs="Times New Roman"/>
          <w:i/>
          <w:color w:val="000000"/>
          <w:sz w:val="24"/>
        </w:rPr>
        <w:t xml:space="preserve">                            </w:t>
      </w:r>
      <w:proofErr w:type="gramStart"/>
      <w:r w:rsidRPr="00B72469">
        <w:rPr>
          <w:rFonts w:ascii="Times New Roman" w:hAnsi="Times New Roman" w:cs="Times New Roman"/>
          <w:i/>
          <w:color w:val="000000"/>
          <w:sz w:val="24"/>
        </w:rPr>
        <w:t>PASSWORD(</w:t>
      </w:r>
      <w:proofErr w:type="gramEnd"/>
      <w:r w:rsidRPr="00B72469">
        <w:rPr>
          <w:rFonts w:ascii="Times New Roman" w:hAnsi="Times New Roman" w:cs="Times New Roman"/>
          <w:i/>
          <w:color w:val="000000"/>
          <w:sz w:val="24"/>
        </w:rPr>
        <w:t>'$MYSQL_PASS');"</w:t>
      </w:r>
    </w:p>
    <w:p w14:paraId="0AFEC8C2" w14:textId="77777777" w:rsidR="0015045D" w:rsidRPr="00B72469" w:rsidRDefault="0015045D" w:rsidP="0015045D">
      <w:pPr>
        <w:pStyle w:val="HTMLPreformatted"/>
        <w:jc w:val="both"/>
        <w:rPr>
          <w:rFonts w:ascii="Times New Roman" w:hAnsi="Times New Roman" w:cs="Times New Roman"/>
          <w:i/>
          <w:color w:val="000000"/>
          <w:sz w:val="24"/>
        </w:rPr>
      </w:pPr>
    </w:p>
    <w:p w14:paraId="0AFEC8C3" w14:textId="77777777" w:rsidR="0015045D" w:rsidRPr="00B72469" w:rsidRDefault="0015045D" w:rsidP="0015045D">
      <w:pPr>
        <w:pStyle w:val="HTMLPreformatted"/>
        <w:jc w:val="both"/>
        <w:rPr>
          <w:rFonts w:ascii="Times New Roman" w:hAnsi="Times New Roman" w:cs="Times New Roman"/>
          <w:b/>
          <w:color w:val="000000"/>
          <w:sz w:val="24"/>
        </w:rPr>
      </w:pPr>
      <w:r w:rsidRPr="00B72469">
        <w:rPr>
          <w:rFonts w:ascii="Times New Roman" w:hAnsi="Times New Roman" w:cs="Times New Roman"/>
          <w:b/>
          <w:color w:val="000000"/>
          <w:sz w:val="24"/>
        </w:rPr>
        <w:t>Setting up the Compute Node</w:t>
      </w:r>
    </w:p>
    <w:p w14:paraId="0AFEC8C4" w14:textId="77777777" w:rsidR="0015045D" w:rsidRPr="00B72469" w:rsidRDefault="0015045D" w:rsidP="0015045D">
      <w:pPr>
        <w:pStyle w:val="HTMLPreformatted"/>
        <w:jc w:val="both"/>
        <w:rPr>
          <w:rFonts w:ascii="Times New Roman" w:hAnsi="Times New Roman" w:cs="Times New Roman"/>
          <w:b/>
          <w:color w:val="000000"/>
          <w:sz w:val="24"/>
        </w:rPr>
      </w:pPr>
    </w:p>
    <w:p w14:paraId="0AFEC8C5" w14:textId="77777777" w:rsidR="0015045D" w:rsidRPr="00B72469" w:rsidRDefault="0015045D" w:rsidP="0015045D">
      <w:pPr>
        <w:pStyle w:val="HTMLPreformatted"/>
        <w:jc w:val="both"/>
        <w:rPr>
          <w:rFonts w:ascii="Times New Roman" w:hAnsi="Times New Roman" w:cs="Times New Roman"/>
          <w:color w:val="000000"/>
          <w:sz w:val="24"/>
        </w:rPr>
      </w:pPr>
      <w:r w:rsidRPr="00B72469">
        <w:rPr>
          <w:rFonts w:ascii="Times New Roman" w:hAnsi="Times New Roman" w:cs="Times New Roman"/>
          <w:color w:val="000000"/>
          <w:sz w:val="24"/>
        </w:rPr>
        <w:t>Configuring the compute nodes involves setting up the nova.conf file and using nova-manage commands to set up the projects, project networks and the user roles.</w:t>
      </w:r>
    </w:p>
    <w:p w14:paraId="0AFEC8C6" w14:textId="77777777" w:rsidR="0015045D" w:rsidRPr="00B72469" w:rsidRDefault="0015045D" w:rsidP="0015045D">
      <w:pPr>
        <w:pStyle w:val="HTMLPreformatted"/>
        <w:jc w:val="both"/>
        <w:rPr>
          <w:rFonts w:ascii="Times New Roman" w:hAnsi="Times New Roman" w:cs="Times New Roman"/>
          <w:color w:val="000000"/>
          <w:sz w:val="24"/>
        </w:rPr>
      </w:pPr>
    </w:p>
    <w:p w14:paraId="0AFEC8C7" w14:textId="77777777" w:rsidR="0015045D" w:rsidRPr="00B72469" w:rsidRDefault="0015045D" w:rsidP="0015045D">
      <w:pPr>
        <w:pStyle w:val="HTMLPreformatted"/>
        <w:jc w:val="both"/>
        <w:rPr>
          <w:rFonts w:ascii="Times New Roman" w:hAnsi="Times New Roman" w:cs="Times New Roman"/>
          <w:color w:val="000000"/>
          <w:sz w:val="24"/>
        </w:rPr>
      </w:pPr>
      <w:r w:rsidRPr="00B72469">
        <w:rPr>
          <w:rFonts w:ascii="Times New Roman" w:hAnsi="Times New Roman" w:cs="Times New Roman"/>
          <w:color w:val="000000"/>
          <w:sz w:val="24"/>
        </w:rPr>
        <w:t>We start up by changing the flags in the nova.conf file. This is a file that does not read white spaces and comments. This is the main file which is looked up for any information. The default file is already present in /etc/nova/ with a few default flags like the following:</w:t>
      </w:r>
    </w:p>
    <w:p w14:paraId="0AFEC8C8" w14:textId="77777777" w:rsidR="0015045D" w:rsidRPr="00B72469" w:rsidRDefault="0015045D" w:rsidP="0015045D">
      <w:pPr>
        <w:pStyle w:val="HTMLPreformatted"/>
        <w:jc w:val="both"/>
        <w:rPr>
          <w:rFonts w:ascii="Times New Roman" w:hAnsi="Times New Roman" w:cs="Times New Roman"/>
          <w:i/>
          <w:color w:val="000000"/>
          <w:sz w:val="24"/>
        </w:rPr>
      </w:pPr>
    </w:p>
    <w:p w14:paraId="0AFEC8C9" w14:textId="77777777" w:rsidR="0015045D" w:rsidRPr="00B72469" w:rsidRDefault="0015045D" w:rsidP="0015045D">
      <w:pPr>
        <w:pStyle w:val="HTMLPreformatted"/>
        <w:rPr>
          <w:rFonts w:ascii="Times New Roman" w:hAnsi="Times New Roman" w:cs="Times New Roman"/>
          <w:i/>
          <w:color w:val="000000"/>
          <w:sz w:val="24"/>
        </w:rPr>
      </w:pPr>
      <w:r w:rsidRPr="00B72469">
        <w:rPr>
          <w:rFonts w:ascii="Times New Roman" w:hAnsi="Times New Roman" w:cs="Times New Roman"/>
          <w:i/>
          <w:color w:val="000000"/>
          <w:sz w:val="24"/>
        </w:rPr>
        <w:t xml:space="preserve">--daemonize=1 </w:t>
      </w:r>
    </w:p>
    <w:p w14:paraId="0AFEC8CA" w14:textId="77777777" w:rsidR="0015045D" w:rsidRPr="00B72469" w:rsidRDefault="0015045D" w:rsidP="0015045D">
      <w:pPr>
        <w:pStyle w:val="HTMLPreformatted"/>
        <w:rPr>
          <w:rFonts w:ascii="Times New Roman" w:hAnsi="Times New Roman" w:cs="Times New Roman"/>
          <w:i/>
          <w:color w:val="000000"/>
          <w:sz w:val="24"/>
        </w:rPr>
      </w:pPr>
      <w:r w:rsidRPr="00B72469">
        <w:rPr>
          <w:rFonts w:ascii="Times New Roman" w:hAnsi="Times New Roman" w:cs="Times New Roman"/>
          <w:i/>
          <w:color w:val="000000"/>
          <w:sz w:val="24"/>
        </w:rPr>
        <w:t>--dhcpbridge_flagfile=/etc/nova/nova.conf</w:t>
      </w:r>
    </w:p>
    <w:p w14:paraId="0AFEC8CB" w14:textId="77777777" w:rsidR="0015045D" w:rsidRPr="00B72469" w:rsidRDefault="0015045D" w:rsidP="0015045D">
      <w:pPr>
        <w:pStyle w:val="HTMLPreformatted"/>
        <w:rPr>
          <w:rFonts w:ascii="Times New Roman" w:hAnsi="Times New Roman" w:cs="Times New Roman"/>
          <w:i/>
          <w:color w:val="000000"/>
          <w:sz w:val="24"/>
        </w:rPr>
      </w:pPr>
      <w:r w:rsidRPr="00B72469">
        <w:rPr>
          <w:rFonts w:ascii="Times New Roman" w:hAnsi="Times New Roman" w:cs="Times New Roman"/>
          <w:i/>
          <w:color w:val="000000"/>
          <w:sz w:val="24"/>
        </w:rPr>
        <w:t xml:space="preserve">--dhcpbridge=/usr/bin/nova-dhcpbridge </w:t>
      </w:r>
    </w:p>
    <w:p w14:paraId="0AFEC8CC" w14:textId="77777777" w:rsidR="0015045D" w:rsidRPr="00B72469" w:rsidRDefault="0015045D" w:rsidP="0015045D">
      <w:pPr>
        <w:pStyle w:val="HTMLPreformatted"/>
        <w:rPr>
          <w:rFonts w:ascii="Times New Roman" w:hAnsi="Times New Roman" w:cs="Times New Roman"/>
          <w:i/>
          <w:color w:val="000000"/>
          <w:sz w:val="24"/>
        </w:rPr>
      </w:pPr>
      <w:r w:rsidRPr="00B72469">
        <w:rPr>
          <w:rFonts w:ascii="Times New Roman" w:hAnsi="Times New Roman" w:cs="Times New Roman"/>
          <w:i/>
          <w:color w:val="000000"/>
          <w:sz w:val="24"/>
        </w:rPr>
        <w:t>--logdir=/var/log/nova</w:t>
      </w:r>
    </w:p>
    <w:p w14:paraId="0AFEC8CD" w14:textId="77777777" w:rsidR="0015045D" w:rsidRPr="00B72469" w:rsidRDefault="0015045D" w:rsidP="0015045D">
      <w:pPr>
        <w:pStyle w:val="HTMLPreformatted"/>
        <w:rPr>
          <w:rFonts w:ascii="Times New Roman" w:hAnsi="Times New Roman" w:cs="Times New Roman"/>
          <w:i/>
          <w:color w:val="000000"/>
          <w:sz w:val="24"/>
        </w:rPr>
      </w:pPr>
      <w:r w:rsidRPr="00B72469">
        <w:rPr>
          <w:rFonts w:ascii="Times New Roman" w:hAnsi="Times New Roman" w:cs="Times New Roman"/>
          <w:i/>
          <w:color w:val="000000"/>
          <w:sz w:val="24"/>
        </w:rPr>
        <w:t xml:space="preserve">--state_path=/var/lib/nova    </w:t>
      </w:r>
    </w:p>
    <w:p w14:paraId="0AFEC8CE" w14:textId="77777777" w:rsidR="0015045D" w:rsidRPr="00B72469" w:rsidRDefault="0015045D" w:rsidP="0015045D">
      <w:pPr>
        <w:pStyle w:val="HTMLPreformatted"/>
        <w:rPr>
          <w:rFonts w:ascii="Times New Roman" w:hAnsi="Times New Roman" w:cs="Times New Roman"/>
          <w:color w:val="000000"/>
          <w:sz w:val="24"/>
        </w:rPr>
      </w:pPr>
    </w:p>
    <w:p w14:paraId="0AFEC8CF" w14:textId="77777777" w:rsidR="0015045D" w:rsidRPr="00B72469" w:rsidRDefault="0015045D" w:rsidP="0015045D">
      <w:pPr>
        <w:pStyle w:val="HTMLPreformatted"/>
        <w:jc w:val="both"/>
        <w:rPr>
          <w:rFonts w:ascii="Times New Roman" w:hAnsi="Times New Roman" w:cs="Times New Roman"/>
          <w:color w:val="000000"/>
          <w:sz w:val="24"/>
        </w:rPr>
      </w:pPr>
      <w:r w:rsidRPr="00B72469">
        <w:rPr>
          <w:rFonts w:ascii="Times New Roman" w:hAnsi="Times New Roman" w:cs="Times New Roman"/>
          <w:color w:val="000000"/>
          <w:sz w:val="24"/>
        </w:rPr>
        <w:t>Other than these default flags, it is necessary to define certain other flags for the system to get the information it needs. A detailed description of available flags is found by running /bin/nova-</w:t>
      </w:r>
      <w:proofErr w:type="gramStart"/>
      <w:r w:rsidRPr="00B72469">
        <w:rPr>
          <w:rFonts w:ascii="Times New Roman" w:hAnsi="Times New Roman" w:cs="Times New Roman"/>
          <w:color w:val="000000"/>
          <w:sz w:val="24"/>
        </w:rPr>
        <w:t>api</w:t>
      </w:r>
      <w:proofErr w:type="gramEnd"/>
      <w:r w:rsidRPr="00B72469">
        <w:rPr>
          <w:rFonts w:ascii="Times New Roman" w:hAnsi="Times New Roman" w:cs="Times New Roman"/>
          <w:color w:val="000000"/>
          <w:sz w:val="24"/>
        </w:rPr>
        <w:t xml:space="preserve"> –help. A table of all the mandatory flags is shown below.</w:t>
      </w:r>
    </w:p>
    <w:tbl>
      <w:tblPr>
        <w:tblStyle w:val="TableGrid"/>
        <w:tblW w:w="0" w:type="auto"/>
        <w:tblLook w:val="04A0" w:firstRow="1" w:lastRow="0" w:firstColumn="1" w:lastColumn="0" w:noHBand="0" w:noVBand="1"/>
      </w:tblPr>
      <w:tblGrid>
        <w:gridCol w:w="4428"/>
        <w:gridCol w:w="5422"/>
      </w:tblGrid>
      <w:tr w:rsidR="0015045D" w:rsidRPr="00B72469" w14:paraId="0AFEC8D2" w14:textId="77777777" w:rsidTr="00A66D50">
        <w:tc>
          <w:tcPr>
            <w:tcW w:w="4428" w:type="dxa"/>
            <w:vAlign w:val="center"/>
          </w:tcPr>
          <w:p w14:paraId="0AFEC8D0" w14:textId="77777777" w:rsidR="0015045D" w:rsidRPr="00B72469" w:rsidRDefault="0015045D" w:rsidP="00A66D50">
            <w:pPr>
              <w:pStyle w:val="HTMLPreformatted"/>
              <w:rPr>
                <w:rFonts w:ascii="Times New Roman" w:hAnsi="Times New Roman" w:cs="Times New Roman"/>
                <w:b/>
                <w:color w:val="000000"/>
                <w:sz w:val="24"/>
              </w:rPr>
            </w:pPr>
            <w:r w:rsidRPr="00B72469">
              <w:rPr>
                <w:rFonts w:ascii="Times New Roman" w:hAnsi="Times New Roman" w:cs="Times New Roman"/>
                <w:b/>
                <w:color w:val="000000"/>
                <w:sz w:val="24"/>
              </w:rPr>
              <w:t>Flag</w:t>
            </w:r>
          </w:p>
        </w:tc>
        <w:tc>
          <w:tcPr>
            <w:tcW w:w="4428" w:type="dxa"/>
            <w:vAlign w:val="center"/>
          </w:tcPr>
          <w:p w14:paraId="0AFEC8D1" w14:textId="77777777" w:rsidR="0015045D" w:rsidRPr="00B72469" w:rsidRDefault="0015045D" w:rsidP="00A66D50">
            <w:pPr>
              <w:pStyle w:val="HTMLPreformatted"/>
              <w:rPr>
                <w:rFonts w:ascii="Times New Roman" w:hAnsi="Times New Roman" w:cs="Times New Roman"/>
                <w:b/>
                <w:color w:val="000000"/>
                <w:sz w:val="24"/>
              </w:rPr>
            </w:pPr>
            <w:r w:rsidRPr="00B72469">
              <w:rPr>
                <w:rFonts w:ascii="Times New Roman" w:hAnsi="Times New Roman" w:cs="Times New Roman"/>
                <w:b/>
                <w:color w:val="000000"/>
                <w:sz w:val="24"/>
              </w:rPr>
              <w:t>Description</w:t>
            </w:r>
          </w:p>
        </w:tc>
      </w:tr>
      <w:tr w:rsidR="0015045D" w:rsidRPr="00B72469" w14:paraId="0AFEC8D7" w14:textId="77777777" w:rsidTr="00A66D50">
        <w:tc>
          <w:tcPr>
            <w:tcW w:w="4428" w:type="dxa"/>
            <w:vAlign w:val="center"/>
          </w:tcPr>
          <w:p w14:paraId="0AFEC8D3" w14:textId="77777777" w:rsidR="0015045D" w:rsidRPr="00B72469" w:rsidRDefault="0015045D" w:rsidP="00A66D50">
            <w:pPr>
              <w:pStyle w:val="HTMLPreformatted"/>
              <w:rPr>
                <w:rFonts w:ascii="Times New Roman" w:hAnsi="Times New Roman" w:cs="Times New Roman"/>
                <w:sz w:val="24"/>
              </w:rPr>
            </w:pPr>
            <w:r w:rsidRPr="00B72469">
              <w:rPr>
                <w:rFonts w:ascii="Times New Roman" w:hAnsi="Times New Roman" w:cs="Times New Roman"/>
                <w:color w:val="000000"/>
                <w:sz w:val="24"/>
              </w:rPr>
              <w:t>--</w:t>
            </w:r>
            <w:r w:rsidRPr="00B72469">
              <w:rPr>
                <w:rFonts w:ascii="Times New Roman" w:hAnsi="Times New Roman" w:cs="Times New Roman"/>
                <w:sz w:val="24"/>
              </w:rPr>
              <w:t>sql_connection</w:t>
            </w:r>
          </w:p>
          <w:p w14:paraId="0AFEC8D4" w14:textId="77777777" w:rsidR="0015045D" w:rsidRPr="00B72469" w:rsidRDefault="0015045D" w:rsidP="00A66D50">
            <w:pPr>
              <w:pStyle w:val="HTMLPreformatted"/>
              <w:rPr>
                <w:rFonts w:ascii="Times New Roman" w:hAnsi="Times New Roman" w:cs="Times New Roman"/>
                <w:color w:val="000000"/>
                <w:sz w:val="24"/>
              </w:rPr>
            </w:pPr>
          </w:p>
        </w:tc>
        <w:tc>
          <w:tcPr>
            <w:tcW w:w="4428" w:type="dxa"/>
            <w:vAlign w:val="center"/>
          </w:tcPr>
          <w:p w14:paraId="0AFEC8D5"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IP address; Location of OpenStack Compute SQL database</w:t>
            </w:r>
          </w:p>
          <w:p w14:paraId="0AFEC8D6" w14:textId="77777777" w:rsidR="0015045D" w:rsidRPr="00B72469" w:rsidRDefault="0015045D" w:rsidP="00A66D50">
            <w:pPr>
              <w:rPr>
                <w:rFonts w:ascii="Times New Roman" w:hAnsi="Times New Roman" w:cs="Times New Roman"/>
                <w:sz w:val="24"/>
              </w:rPr>
            </w:pPr>
          </w:p>
        </w:tc>
      </w:tr>
      <w:tr w:rsidR="0015045D" w:rsidRPr="00B72469" w14:paraId="0AFEC8DC" w14:textId="77777777" w:rsidTr="00A66D50">
        <w:tc>
          <w:tcPr>
            <w:tcW w:w="4428" w:type="dxa"/>
            <w:vAlign w:val="center"/>
          </w:tcPr>
          <w:p w14:paraId="0AFEC8D8"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s3_host</w:t>
            </w:r>
          </w:p>
          <w:p w14:paraId="0AFEC8D9" w14:textId="77777777" w:rsidR="0015045D" w:rsidRPr="00B72469" w:rsidRDefault="0015045D" w:rsidP="00A66D50">
            <w:pPr>
              <w:pStyle w:val="HTMLPreformatted"/>
              <w:rPr>
                <w:rFonts w:ascii="Times New Roman" w:hAnsi="Times New Roman" w:cs="Times New Roman"/>
                <w:color w:val="000000"/>
                <w:sz w:val="24"/>
              </w:rPr>
            </w:pPr>
          </w:p>
        </w:tc>
        <w:tc>
          <w:tcPr>
            <w:tcW w:w="4428" w:type="dxa"/>
            <w:vAlign w:val="center"/>
          </w:tcPr>
          <w:p w14:paraId="0AFEC8DA"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IP address; Location where OpenStack Compute is hosting the objectstore service, which will contain the virtual machine images and buckets</w:t>
            </w:r>
          </w:p>
          <w:p w14:paraId="0AFEC8DB" w14:textId="77777777" w:rsidR="0015045D" w:rsidRPr="00B72469" w:rsidRDefault="0015045D" w:rsidP="00A66D50">
            <w:pPr>
              <w:rPr>
                <w:rFonts w:ascii="Times New Roman" w:hAnsi="Times New Roman" w:cs="Times New Roman"/>
                <w:sz w:val="24"/>
              </w:rPr>
            </w:pPr>
          </w:p>
        </w:tc>
      </w:tr>
      <w:tr w:rsidR="0015045D" w:rsidRPr="00B72469" w14:paraId="0AFEC8E1" w14:textId="77777777" w:rsidTr="00A66D50">
        <w:tc>
          <w:tcPr>
            <w:tcW w:w="4428" w:type="dxa"/>
            <w:vAlign w:val="center"/>
          </w:tcPr>
          <w:p w14:paraId="0AFEC8DD"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rabbit_host</w:t>
            </w:r>
          </w:p>
          <w:p w14:paraId="0AFEC8DE" w14:textId="77777777" w:rsidR="0015045D" w:rsidRPr="00B72469" w:rsidRDefault="0015045D" w:rsidP="00A66D50">
            <w:pPr>
              <w:rPr>
                <w:rFonts w:ascii="Times New Roman" w:hAnsi="Times New Roman" w:cs="Times New Roman"/>
                <w:sz w:val="24"/>
              </w:rPr>
            </w:pPr>
          </w:p>
        </w:tc>
        <w:tc>
          <w:tcPr>
            <w:tcW w:w="4428" w:type="dxa"/>
            <w:vAlign w:val="center"/>
          </w:tcPr>
          <w:p w14:paraId="0AFEC8DF"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IP address; Location of OpenStack Compute SQL database</w:t>
            </w:r>
          </w:p>
          <w:p w14:paraId="0AFEC8E0" w14:textId="77777777" w:rsidR="0015045D" w:rsidRPr="00B72469" w:rsidRDefault="0015045D" w:rsidP="00A66D50">
            <w:pPr>
              <w:rPr>
                <w:rFonts w:ascii="Times New Roman" w:hAnsi="Times New Roman" w:cs="Times New Roman"/>
                <w:sz w:val="24"/>
              </w:rPr>
            </w:pPr>
          </w:p>
        </w:tc>
      </w:tr>
      <w:tr w:rsidR="0015045D" w:rsidRPr="00B72469" w14:paraId="0AFEC8E6" w14:textId="77777777" w:rsidTr="00A66D50">
        <w:tc>
          <w:tcPr>
            <w:tcW w:w="4428" w:type="dxa"/>
            <w:vAlign w:val="center"/>
          </w:tcPr>
          <w:p w14:paraId="0AFEC8E2"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cc_host</w:t>
            </w:r>
          </w:p>
          <w:p w14:paraId="0AFEC8E3" w14:textId="77777777" w:rsidR="0015045D" w:rsidRPr="00B72469" w:rsidRDefault="0015045D" w:rsidP="00A66D50">
            <w:pPr>
              <w:rPr>
                <w:rFonts w:ascii="Times New Roman" w:hAnsi="Times New Roman" w:cs="Times New Roman"/>
                <w:sz w:val="24"/>
              </w:rPr>
            </w:pPr>
          </w:p>
        </w:tc>
        <w:tc>
          <w:tcPr>
            <w:tcW w:w="4428" w:type="dxa"/>
            <w:vAlign w:val="center"/>
          </w:tcPr>
          <w:p w14:paraId="0AFEC8E4"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IP address; Location where the nova-api service runs</w:t>
            </w:r>
          </w:p>
          <w:p w14:paraId="0AFEC8E5" w14:textId="77777777" w:rsidR="0015045D" w:rsidRPr="00B72469" w:rsidRDefault="0015045D" w:rsidP="00A66D50">
            <w:pPr>
              <w:rPr>
                <w:rFonts w:ascii="Times New Roman" w:hAnsi="Times New Roman" w:cs="Times New Roman"/>
                <w:sz w:val="24"/>
              </w:rPr>
            </w:pPr>
          </w:p>
        </w:tc>
      </w:tr>
      <w:tr w:rsidR="0015045D" w:rsidRPr="00B72469" w14:paraId="0AFEC8EB" w14:textId="77777777" w:rsidTr="00A66D50">
        <w:tc>
          <w:tcPr>
            <w:tcW w:w="4428" w:type="dxa"/>
            <w:vAlign w:val="center"/>
          </w:tcPr>
          <w:p w14:paraId="0AFEC8E7"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ec2_url</w:t>
            </w:r>
          </w:p>
          <w:p w14:paraId="0AFEC8E8" w14:textId="77777777" w:rsidR="0015045D" w:rsidRPr="00B72469" w:rsidRDefault="0015045D" w:rsidP="00A66D50">
            <w:pPr>
              <w:rPr>
                <w:rFonts w:ascii="Times New Roman" w:hAnsi="Times New Roman" w:cs="Times New Roman"/>
                <w:sz w:val="24"/>
              </w:rPr>
            </w:pPr>
          </w:p>
        </w:tc>
        <w:tc>
          <w:tcPr>
            <w:tcW w:w="4428" w:type="dxa"/>
            <w:vAlign w:val="center"/>
          </w:tcPr>
          <w:p w14:paraId="0AFEC8E9"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HTTP URL; Location to interface nova-api. Example: http://184.106.239.134:8773/services/Cloud</w:t>
            </w:r>
          </w:p>
          <w:p w14:paraId="0AFEC8EA" w14:textId="77777777" w:rsidR="0015045D" w:rsidRPr="00B72469" w:rsidRDefault="0015045D" w:rsidP="00A66D50">
            <w:pPr>
              <w:rPr>
                <w:rFonts w:ascii="Times New Roman" w:hAnsi="Times New Roman" w:cs="Times New Roman"/>
                <w:sz w:val="24"/>
              </w:rPr>
            </w:pPr>
          </w:p>
        </w:tc>
      </w:tr>
      <w:tr w:rsidR="0015045D" w:rsidRPr="00B72469" w14:paraId="0AFEC8F9" w14:textId="77777777" w:rsidTr="00A66D50">
        <w:trPr>
          <w:trHeight w:val="3383"/>
        </w:trPr>
        <w:tc>
          <w:tcPr>
            <w:tcW w:w="4428" w:type="dxa"/>
            <w:vAlign w:val="center"/>
          </w:tcPr>
          <w:p w14:paraId="0AFEC8EC"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lastRenderedPageBreak/>
              <w:t>--network_manager</w:t>
            </w:r>
          </w:p>
          <w:p w14:paraId="0AFEC8ED" w14:textId="77777777" w:rsidR="0015045D" w:rsidRPr="00B72469" w:rsidRDefault="0015045D" w:rsidP="00A66D50">
            <w:pPr>
              <w:rPr>
                <w:rFonts w:ascii="Times New Roman" w:hAnsi="Times New Roman" w:cs="Times New Roman"/>
                <w:sz w:val="24"/>
              </w:rPr>
            </w:pPr>
          </w:p>
        </w:tc>
        <w:tc>
          <w:tcPr>
            <w:tcW w:w="4428" w:type="dxa"/>
            <w:vAlign w:val="center"/>
          </w:tcPr>
          <w:p w14:paraId="0AFEC8EE" w14:textId="77777777" w:rsidR="0015045D" w:rsidRPr="00B72469" w:rsidRDefault="0015045D" w:rsidP="00A66D50">
            <w:pPr>
              <w:pStyle w:val="NormalWeb"/>
              <w:rPr>
                <w:szCs w:val="20"/>
              </w:rPr>
            </w:pPr>
            <w:r w:rsidRPr="00B72469">
              <w:rPr>
                <w:szCs w:val="20"/>
              </w:rPr>
              <w:t>Configures how your controller will communicate with additional OpenStack Compute nodes and virtual machines. Options:</w:t>
            </w:r>
          </w:p>
          <w:p w14:paraId="0AFEC8EF" w14:textId="77777777" w:rsidR="0015045D" w:rsidRPr="00B72469" w:rsidRDefault="0015045D" w:rsidP="00E919FA">
            <w:pPr>
              <w:pStyle w:val="NormalWeb"/>
              <w:numPr>
                <w:ilvl w:val="0"/>
                <w:numId w:val="59"/>
              </w:numPr>
              <w:spacing w:before="0" w:beforeAutospacing="0" w:after="0" w:afterAutospacing="0"/>
              <w:rPr>
                <w:szCs w:val="20"/>
              </w:rPr>
            </w:pPr>
            <w:r w:rsidRPr="00B72469">
              <w:rPr>
                <w:szCs w:val="20"/>
              </w:rPr>
              <w:t>nova.network.manager.FlatManager</w:t>
            </w:r>
          </w:p>
          <w:p w14:paraId="0AFEC8F0" w14:textId="77777777" w:rsidR="0015045D" w:rsidRPr="00B72469" w:rsidRDefault="0015045D" w:rsidP="00A66D50">
            <w:pPr>
              <w:pStyle w:val="NormalWeb"/>
              <w:spacing w:before="0" w:beforeAutospacing="0" w:after="0" w:afterAutospacing="0"/>
              <w:ind w:left="720"/>
              <w:rPr>
                <w:szCs w:val="20"/>
              </w:rPr>
            </w:pPr>
            <w:r w:rsidRPr="00B72469">
              <w:rPr>
                <w:szCs w:val="20"/>
              </w:rPr>
              <w:t>Simple, non-VLAN networking</w:t>
            </w:r>
          </w:p>
          <w:p w14:paraId="0AFEC8F1" w14:textId="77777777" w:rsidR="0015045D" w:rsidRPr="00B72469" w:rsidRDefault="0015045D" w:rsidP="00A66D50">
            <w:pPr>
              <w:pStyle w:val="NormalWeb"/>
              <w:spacing w:before="0" w:beforeAutospacing="0" w:after="0" w:afterAutospacing="0"/>
              <w:ind w:left="720"/>
              <w:rPr>
                <w:szCs w:val="20"/>
              </w:rPr>
            </w:pPr>
          </w:p>
          <w:p w14:paraId="0AFEC8F2" w14:textId="77777777" w:rsidR="0015045D" w:rsidRPr="00B72469" w:rsidRDefault="0015045D" w:rsidP="00E919FA">
            <w:pPr>
              <w:pStyle w:val="NormalWeb"/>
              <w:numPr>
                <w:ilvl w:val="0"/>
                <w:numId w:val="59"/>
              </w:numPr>
              <w:spacing w:before="0" w:beforeAutospacing="0" w:after="0" w:afterAutospacing="0"/>
              <w:rPr>
                <w:szCs w:val="20"/>
              </w:rPr>
            </w:pPr>
            <w:r w:rsidRPr="00B72469">
              <w:rPr>
                <w:szCs w:val="20"/>
              </w:rPr>
              <w:t>nova.network.manager.FlatDHCPManager</w:t>
            </w:r>
          </w:p>
          <w:p w14:paraId="0AFEC8F3" w14:textId="77777777" w:rsidR="0015045D" w:rsidRPr="00B72469" w:rsidRDefault="0015045D" w:rsidP="00A66D50">
            <w:pPr>
              <w:pStyle w:val="NormalWeb"/>
              <w:spacing w:before="0" w:beforeAutospacing="0" w:after="0" w:afterAutospacing="0"/>
              <w:ind w:left="720"/>
              <w:rPr>
                <w:szCs w:val="20"/>
              </w:rPr>
            </w:pPr>
            <w:r w:rsidRPr="00B72469">
              <w:rPr>
                <w:szCs w:val="20"/>
              </w:rPr>
              <w:t>Flat networking with DHCP</w:t>
            </w:r>
          </w:p>
          <w:p w14:paraId="0AFEC8F4" w14:textId="77777777" w:rsidR="0015045D" w:rsidRPr="00B72469" w:rsidRDefault="0015045D" w:rsidP="00A66D50">
            <w:pPr>
              <w:pStyle w:val="NormalWeb"/>
              <w:spacing w:before="0" w:beforeAutospacing="0" w:after="0" w:afterAutospacing="0"/>
              <w:ind w:left="720"/>
              <w:rPr>
                <w:szCs w:val="20"/>
              </w:rPr>
            </w:pPr>
          </w:p>
          <w:p w14:paraId="0AFEC8F5" w14:textId="77777777" w:rsidR="0015045D" w:rsidRPr="00B72469" w:rsidRDefault="0015045D" w:rsidP="00E919FA">
            <w:pPr>
              <w:pStyle w:val="NormalWeb"/>
              <w:numPr>
                <w:ilvl w:val="0"/>
                <w:numId w:val="59"/>
              </w:numPr>
              <w:spacing w:before="0" w:beforeAutospacing="0" w:after="0" w:afterAutospacing="0"/>
              <w:rPr>
                <w:szCs w:val="20"/>
              </w:rPr>
            </w:pPr>
            <w:r w:rsidRPr="00B72469">
              <w:rPr>
                <w:szCs w:val="20"/>
              </w:rPr>
              <w:t>nova.network.manager.VlanManager</w:t>
            </w:r>
          </w:p>
          <w:p w14:paraId="0AFEC8F6" w14:textId="77777777" w:rsidR="0015045D" w:rsidRPr="00B72469" w:rsidRDefault="0015045D" w:rsidP="00A66D50">
            <w:pPr>
              <w:pStyle w:val="NormalWeb"/>
              <w:spacing w:before="0" w:beforeAutospacing="0" w:after="0" w:afterAutospacing="0"/>
              <w:ind w:left="720"/>
              <w:rPr>
                <w:szCs w:val="20"/>
              </w:rPr>
            </w:pPr>
          </w:p>
          <w:p w14:paraId="0AFEC8F7" w14:textId="77777777" w:rsidR="0015045D" w:rsidRPr="00B72469" w:rsidRDefault="0015045D" w:rsidP="00A66D50">
            <w:pPr>
              <w:rPr>
                <w:rFonts w:ascii="Times New Roman" w:hAnsi="Times New Roman" w:cs="Times New Roman"/>
                <w:sz w:val="24"/>
                <w:szCs w:val="20"/>
              </w:rPr>
            </w:pPr>
            <w:r w:rsidRPr="00B72469">
              <w:rPr>
                <w:rFonts w:ascii="Times New Roman" w:hAnsi="Times New Roman" w:cs="Times New Roman"/>
                <w:sz w:val="24"/>
                <w:szCs w:val="20"/>
              </w:rPr>
              <w:t>VLAN networking with DHCP; This is the Default if no network manager is defined here in nova.conf.</w:t>
            </w:r>
          </w:p>
          <w:p w14:paraId="0AFEC8F8" w14:textId="77777777" w:rsidR="0015045D" w:rsidRPr="00B72469" w:rsidRDefault="0015045D" w:rsidP="00A66D50">
            <w:pPr>
              <w:rPr>
                <w:rFonts w:ascii="Times New Roman" w:hAnsi="Times New Roman" w:cs="Times New Roman"/>
                <w:sz w:val="24"/>
              </w:rPr>
            </w:pPr>
          </w:p>
        </w:tc>
      </w:tr>
      <w:tr w:rsidR="0015045D" w:rsidRPr="00B72469" w14:paraId="0AFEC8FE" w14:textId="77777777" w:rsidTr="00A66D50">
        <w:trPr>
          <w:trHeight w:val="800"/>
        </w:trPr>
        <w:tc>
          <w:tcPr>
            <w:tcW w:w="4428" w:type="dxa"/>
            <w:vAlign w:val="center"/>
          </w:tcPr>
          <w:p w14:paraId="0AFEC8FA"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fixed_range</w:t>
            </w:r>
          </w:p>
          <w:p w14:paraId="0AFEC8FB" w14:textId="77777777" w:rsidR="0015045D" w:rsidRPr="00B72469" w:rsidRDefault="0015045D" w:rsidP="00A66D50">
            <w:pPr>
              <w:rPr>
                <w:rFonts w:ascii="Times New Roman" w:hAnsi="Times New Roman" w:cs="Times New Roman"/>
                <w:sz w:val="24"/>
              </w:rPr>
            </w:pPr>
          </w:p>
        </w:tc>
        <w:tc>
          <w:tcPr>
            <w:tcW w:w="4428" w:type="dxa"/>
            <w:vAlign w:val="center"/>
          </w:tcPr>
          <w:p w14:paraId="0AFEC8FC"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IP address/range; Network prefix for the IP network that all the projects for future VM guests reside on. Example: 192.168.0.0/12</w:t>
            </w:r>
          </w:p>
          <w:p w14:paraId="0AFEC8FD" w14:textId="77777777" w:rsidR="0015045D" w:rsidRPr="00B72469" w:rsidRDefault="0015045D" w:rsidP="00A66D50">
            <w:pPr>
              <w:rPr>
                <w:rFonts w:ascii="Times New Roman" w:hAnsi="Times New Roman" w:cs="Times New Roman"/>
                <w:sz w:val="24"/>
                <w:szCs w:val="20"/>
              </w:rPr>
            </w:pPr>
          </w:p>
        </w:tc>
      </w:tr>
      <w:tr w:rsidR="0015045D" w:rsidRPr="00B72469" w14:paraId="0AFEC903" w14:textId="77777777" w:rsidTr="00A66D50">
        <w:trPr>
          <w:trHeight w:val="305"/>
        </w:trPr>
        <w:tc>
          <w:tcPr>
            <w:tcW w:w="4428" w:type="dxa"/>
            <w:vAlign w:val="center"/>
          </w:tcPr>
          <w:p w14:paraId="0AFEC8FF"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network_size</w:t>
            </w:r>
          </w:p>
          <w:p w14:paraId="0AFEC900" w14:textId="77777777" w:rsidR="0015045D" w:rsidRPr="00B72469" w:rsidRDefault="0015045D" w:rsidP="00A66D50">
            <w:pPr>
              <w:rPr>
                <w:rFonts w:ascii="Times New Roman" w:hAnsi="Times New Roman" w:cs="Times New Roman"/>
                <w:sz w:val="24"/>
              </w:rPr>
            </w:pPr>
          </w:p>
        </w:tc>
        <w:tc>
          <w:tcPr>
            <w:tcW w:w="4428" w:type="dxa"/>
            <w:vAlign w:val="center"/>
          </w:tcPr>
          <w:p w14:paraId="0AFEC901" w14:textId="77777777" w:rsidR="0015045D" w:rsidRPr="00B72469" w:rsidRDefault="0015045D" w:rsidP="00A66D50">
            <w:pPr>
              <w:rPr>
                <w:rFonts w:ascii="Times New Roman" w:hAnsi="Times New Roman" w:cs="Times New Roman"/>
                <w:sz w:val="24"/>
              </w:rPr>
            </w:pPr>
            <w:r w:rsidRPr="00B72469">
              <w:rPr>
                <w:rFonts w:ascii="Times New Roman" w:hAnsi="Times New Roman" w:cs="Times New Roman"/>
                <w:sz w:val="24"/>
              </w:rPr>
              <w:t>Number value; Number of IP addresses to use for VM guests across all projects.</w:t>
            </w:r>
          </w:p>
          <w:p w14:paraId="0AFEC902" w14:textId="77777777" w:rsidR="0015045D" w:rsidRPr="00B72469" w:rsidRDefault="0015045D" w:rsidP="00A66D50">
            <w:pPr>
              <w:rPr>
                <w:rFonts w:ascii="Times New Roman" w:hAnsi="Times New Roman" w:cs="Times New Roman"/>
                <w:sz w:val="24"/>
              </w:rPr>
            </w:pPr>
          </w:p>
        </w:tc>
      </w:tr>
    </w:tbl>
    <w:p w14:paraId="0AFEC904" w14:textId="77777777" w:rsidR="0015045D" w:rsidRPr="00B72469" w:rsidRDefault="0015045D" w:rsidP="0015045D">
      <w:pPr>
        <w:pStyle w:val="HTMLPreformatted"/>
        <w:jc w:val="both"/>
        <w:rPr>
          <w:rFonts w:ascii="Times New Roman" w:hAnsi="Times New Roman" w:cs="Times New Roman"/>
          <w:color w:val="000000"/>
          <w:sz w:val="24"/>
        </w:rPr>
      </w:pPr>
    </w:p>
    <w:p w14:paraId="0AFEC90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A complete usable nova.conf file excerpt is shown below. This is for a configuration file with the compute and the controller nodes on the same system</w:t>
      </w:r>
    </w:p>
    <w:p w14:paraId="0AFEC90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dhcpbridge_flagfile=/etc/nova/nova.conf</w:t>
      </w:r>
    </w:p>
    <w:p w14:paraId="0AFEC90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dhcpbridge=/usr/bin/nova-dhcpbridge</w:t>
      </w:r>
    </w:p>
    <w:p w14:paraId="0AFEC90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logdir=/var/log/nova</w:t>
      </w:r>
    </w:p>
    <w:p w14:paraId="0AFEC90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state_path=/var/lib/nova</w:t>
      </w:r>
    </w:p>
    <w:p w14:paraId="0AFEC90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verbose</w:t>
      </w:r>
    </w:p>
    <w:p w14:paraId="0AFEC90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s3_host=129.79.49.115</w:t>
      </w:r>
    </w:p>
    <w:p w14:paraId="0AFEC90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rabbit_host=129.79.49.115</w:t>
      </w:r>
    </w:p>
    <w:p w14:paraId="0AFEC90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cc_host=129.79.49.115</w:t>
      </w:r>
    </w:p>
    <w:p w14:paraId="0AFEC90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ec2_url=http</w:t>
      </w:r>
      <w:proofErr w:type="gramStart"/>
      <w:r w:rsidRPr="00B72469">
        <w:rPr>
          <w:rFonts w:ascii="Times New Roman" w:eastAsia="Times New Roman" w:hAnsi="Times New Roman" w:cs="Times New Roman"/>
          <w:i/>
          <w:color w:val="000000"/>
          <w:sz w:val="24"/>
          <w:szCs w:val="20"/>
        </w:rPr>
        <w:t>:/</w:t>
      </w:r>
      <w:proofErr w:type="gramEnd"/>
      <w:r w:rsidRPr="00B72469">
        <w:rPr>
          <w:rFonts w:ascii="Times New Roman" w:eastAsia="Times New Roman" w:hAnsi="Times New Roman" w:cs="Times New Roman"/>
          <w:i/>
          <w:color w:val="000000"/>
          <w:sz w:val="24"/>
          <w:szCs w:val="20"/>
        </w:rPr>
        <w:t>/ 129.79.49.115:8773/services/Cloud</w:t>
      </w:r>
    </w:p>
    <w:p w14:paraId="0AFEC90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fixed_range=10.0.0.0/12</w:t>
      </w:r>
    </w:p>
    <w:p w14:paraId="0AFEC91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network_size=8</w:t>
      </w:r>
    </w:p>
    <w:p w14:paraId="0AFEC91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FAKE_subdomain=ec2</w:t>
      </w:r>
    </w:p>
    <w:p w14:paraId="0AFEC91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routing_source_ip=129.79.49.115</w:t>
      </w:r>
    </w:p>
    <w:p w14:paraId="0AFEC91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sql_connection=mysql://root:nova@129.79.49.115/nova</w:t>
      </w:r>
    </w:p>
    <w:p w14:paraId="0AFEC91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network_manager=nova.network.manager.FlatDHCPManager</w:t>
      </w:r>
    </w:p>
    <w:p w14:paraId="0AFEC91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flat_network_dhcp_start=10.0.0.2</w:t>
      </w:r>
    </w:p>
    <w:p w14:paraId="0AFEC91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flat_network_bridge=br100</w:t>
      </w:r>
    </w:p>
    <w:p w14:paraId="0AFEC91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flat_interface=eth2</w:t>
      </w:r>
    </w:p>
    <w:p w14:paraId="0AFEC91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flat_injected=False</w:t>
      </w:r>
    </w:p>
    <w:p w14:paraId="0AFEC91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 xml:space="preserve">--public_interface=eth   </w:t>
      </w:r>
    </w:p>
    <w:p w14:paraId="0AFEC91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1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1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1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A similar Nova config file for a working FlatDHCP Networking network is shown below:</w:t>
      </w:r>
    </w:p>
    <w:p w14:paraId="0AFEC91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i/>
          <w:color w:val="000000"/>
          <w:sz w:val="24"/>
          <w:szCs w:val="20"/>
        </w:rPr>
      </w:pPr>
      <w:r w:rsidRPr="00B72469">
        <w:rPr>
          <w:rFonts w:ascii="Times New Roman" w:hAnsi="Times New Roman" w:cs="Times New Roman"/>
          <w:i/>
          <w:color w:val="000000"/>
          <w:sz w:val="24"/>
          <w:szCs w:val="20"/>
        </w:rPr>
        <w:t>--dhcpbridge_flagfile=/etc/nova/nova.conf</w:t>
      </w:r>
      <w:r w:rsidRPr="00B72469">
        <w:rPr>
          <w:rFonts w:ascii="Times New Roman" w:hAnsi="Times New Roman" w:cs="Times New Roman"/>
          <w:i/>
          <w:color w:val="000000"/>
          <w:sz w:val="24"/>
          <w:szCs w:val="20"/>
        </w:rPr>
        <w:br/>
        <w:t>--dhcpbridge=/usr/bin/nova-dhcpbridge</w:t>
      </w:r>
      <w:r w:rsidRPr="00B72469">
        <w:rPr>
          <w:rFonts w:ascii="Times New Roman" w:hAnsi="Times New Roman" w:cs="Times New Roman"/>
          <w:i/>
          <w:color w:val="000000"/>
          <w:sz w:val="24"/>
          <w:szCs w:val="20"/>
        </w:rPr>
        <w:br/>
        <w:t>--logdir=/var/log/nova</w:t>
      </w:r>
      <w:r w:rsidRPr="00B72469">
        <w:rPr>
          <w:rFonts w:ascii="Times New Roman" w:hAnsi="Times New Roman" w:cs="Times New Roman"/>
          <w:i/>
          <w:color w:val="000000"/>
          <w:sz w:val="24"/>
          <w:szCs w:val="20"/>
        </w:rPr>
        <w:br/>
        <w:t>--state_path=/var/lib/nova</w:t>
      </w:r>
      <w:r w:rsidRPr="00B72469">
        <w:rPr>
          <w:rFonts w:ascii="Times New Roman" w:hAnsi="Times New Roman" w:cs="Times New Roman"/>
          <w:i/>
          <w:color w:val="000000"/>
          <w:sz w:val="24"/>
          <w:szCs w:val="20"/>
        </w:rPr>
        <w:br/>
        <w:t>--lock_path=/var/lock/nova</w:t>
      </w:r>
      <w:r w:rsidRPr="00B72469">
        <w:rPr>
          <w:rFonts w:ascii="Times New Roman" w:hAnsi="Times New Roman" w:cs="Times New Roman"/>
          <w:i/>
          <w:color w:val="000000"/>
          <w:sz w:val="24"/>
          <w:szCs w:val="20"/>
        </w:rPr>
        <w:br/>
        <w:t>--flagfile=/etc/nova/nova-compute.conf</w:t>
      </w:r>
      <w:r w:rsidRPr="00B72469">
        <w:rPr>
          <w:rFonts w:ascii="Times New Roman" w:hAnsi="Times New Roman" w:cs="Times New Roman"/>
          <w:i/>
          <w:color w:val="000000"/>
          <w:sz w:val="24"/>
          <w:szCs w:val="20"/>
        </w:rPr>
        <w:br/>
        <w:t>--verbose</w:t>
      </w:r>
      <w:r w:rsidRPr="00B72469">
        <w:rPr>
          <w:rFonts w:ascii="Times New Roman" w:hAnsi="Times New Roman" w:cs="Times New Roman"/>
          <w:i/>
          <w:color w:val="000000"/>
          <w:sz w:val="24"/>
          <w:szCs w:val="20"/>
        </w:rPr>
        <w:br/>
        <w:t>--sql_connection=mysql://novaUSER:novaDBsekret@127.0.0.1/nova</w:t>
      </w:r>
      <w:r w:rsidRPr="00B72469">
        <w:rPr>
          <w:rFonts w:ascii="Times New Roman" w:hAnsi="Times New Roman" w:cs="Times New Roman"/>
          <w:i/>
          <w:color w:val="000000"/>
          <w:sz w:val="24"/>
          <w:szCs w:val="20"/>
        </w:rPr>
        <w:br/>
        <w:t>--network_manager=nova.network.manager.FlatDHCPManager</w:t>
      </w:r>
      <w:r w:rsidRPr="00B72469">
        <w:rPr>
          <w:rFonts w:ascii="Times New Roman" w:hAnsi="Times New Roman" w:cs="Times New Roman"/>
          <w:i/>
          <w:color w:val="000000"/>
          <w:sz w:val="24"/>
          <w:szCs w:val="20"/>
        </w:rPr>
        <w:br/>
        <w:t>--flat_network_bridge=br100</w:t>
      </w:r>
      <w:r w:rsidRPr="00B72469">
        <w:rPr>
          <w:rFonts w:ascii="Times New Roman" w:hAnsi="Times New Roman" w:cs="Times New Roman"/>
          <w:i/>
          <w:color w:val="000000"/>
          <w:sz w:val="24"/>
          <w:szCs w:val="20"/>
        </w:rPr>
        <w:br/>
        <w:t>--flat_injected=False</w:t>
      </w:r>
      <w:r w:rsidRPr="00B72469">
        <w:rPr>
          <w:rFonts w:ascii="Times New Roman" w:hAnsi="Times New Roman" w:cs="Times New Roman"/>
          <w:i/>
          <w:color w:val="000000"/>
          <w:sz w:val="24"/>
          <w:szCs w:val="20"/>
        </w:rPr>
        <w:br/>
        <w:t>--flat_interface=eth0</w:t>
      </w:r>
      <w:r w:rsidRPr="00B72469">
        <w:rPr>
          <w:rFonts w:ascii="Times New Roman" w:hAnsi="Times New Roman" w:cs="Times New Roman"/>
          <w:i/>
          <w:color w:val="000000"/>
          <w:sz w:val="24"/>
          <w:szCs w:val="20"/>
        </w:rPr>
        <w:br/>
        <w:t>--public_interface=eth1</w:t>
      </w:r>
      <w:r w:rsidRPr="00B72469">
        <w:rPr>
          <w:rFonts w:ascii="Times New Roman" w:hAnsi="Times New Roman" w:cs="Times New Roman"/>
          <w:i/>
          <w:color w:val="000000"/>
          <w:sz w:val="24"/>
          <w:szCs w:val="20"/>
        </w:rPr>
        <w:br/>
        <w:t>--vncproxy_url=http://129.79.49.66:6080</w:t>
      </w:r>
      <w:r w:rsidRPr="00B72469">
        <w:rPr>
          <w:rFonts w:ascii="Times New Roman" w:hAnsi="Times New Roman" w:cs="Times New Roman"/>
          <w:i/>
          <w:color w:val="000000"/>
          <w:sz w:val="24"/>
          <w:szCs w:val="20"/>
        </w:rPr>
        <w:br/>
        <w:t>--daemonize=1</w:t>
      </w:r>
      <w:r w:rsidRPr="00B72469">
        <w:rPr>
          <w:rFonts w:ascii="Times New Roman" w:hAnsi="Times New Roman" w:cs="Times New Roman"/>
          <w:i/>
          <w:color w:val="000000"/>
          <w:sz w:val="24"/>
          <w:szCs w:val="20"/>
        </w:rPr>
        <w:br/>
        <w:t>--rabbit_host=129.79.49.66</w:t>
      </w:r>
      <w:r w:rsidRPr="00B72469">
        <w:rPr>
          <w:rFonts w:ascii="Times New Roman" w:hAnsi="Times New Roman" w:cs="Times New Roman"/>
          <w:i/>
          <w:color w:val="000000"/>
          <w:sz w:val="24"/>
          <w:szCs w:val="20"/>
        </w:rPr>
        <w:br/>
        <w:t>--osapi_host=129.79.49.66</w:t>
      </w:r>
      <w:r w:rsidRPr="00B72469">
        <w:rPr>
          <w:rFonts w:ascii="Times New Roman" w:hAnsi="Times New Roman" w:cs="Times New Roman"/>
          <w:i/>
          <w:color w:val="000000"/>
          <w:sz w:val="24"/>
          <w:szCs w:val="20"/>
        </w:rPr>
        <w:br/>
        <w:t>--ec2_host=129.79.49.66</w:t>
      </w:r>
      <w:r w:rsidRPr="00B72469">
        <w:rPr>
          <w:rFonts w:ascii="Times New Roman" w:hAnsi="Times New Roman" w:cs="Times New Roman"/>
          <w:i/>
          <w:color w:val="000000"/>
          <w:sz w:val="24"/>
          <w:szCs w:val="20"/>
        </w:rPr>
        <w:br/>
        <w:t>--image_service=nova.image.glance.GlanceImageService</w:t>
      </w:r>
      <w:r w:rsidRPr="00B72469">
        <w:rPr>
          <w:rFonts w:ascii="Times New Roman" w:hAnsi="Times New Roman" w:cs="Times New Roman"/>
          <w:i/>
          <w:color w:val="000000"/>
          <w:sz w:val="24"/>
          <w:szCs w:val="20"/>
        </w:rPr>
        <w:br/>
        <w:t>--glance_api_servers=129.79.49.66:9292</w:t>
      </w:r>
      <w:r w:rsidRPr="00B72469">
        <w:rPr>
          <w:rFonts w:ascii="Times New Roman" w:hAnsi="Times New Roman" w:cs="Times New Roman"/>
          <w:i/>
          <w:color w:val="000000"/>
          <w:sz w:val="24"/>
          <w:szCs w:val="20"/>
        </w:rPr>
        <w:br/>
        <w:t>--use_syslog</w:t>
      </w:r>
      <w:r w:rsidRPr="00B72469">
        <w:rPr>
          <w:rFonts w:ascii="Times New Roman" w:hAnsi="Times New Roman" w:cs="Times New Roman"/>
          <w:i/>
          <w:color w:val="000000"/>
          <w:sz w:val="24"/>
          <w:szCs w:val="20"/>
        </w:rPr>
        <w:br/>
        <w:t>--use_deprecated_auth</w:t>
      </w:r>
    </w:p>
    <w:p w14:paraId="0AFEC91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2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Next, we create a nova group to set file permissions as this file consists of our MySQL password.</w:t>
      </w:r>
    </w:p>
    <w:p w14:paraId="0AFEC92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
    <w:p w14:paraId="0AFEC922" w14:textId="77777777" w:rsidR="0015045D" w:rsidRPr="00B72469" w:rsidRDefault="0015045D" w:rsidP="0015045D">
      <w:pPr>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sudo</w:t>
      </w:r>
      <w:proofErr w:type="gramEnd"/>
      <w:r w:rsidRPr="00B72469">
        <w:rPr>
          <w:rFonts w:ascii="Times New Roman" w:eastAsia="Times New Roman" w:hAnsi="Times New Roman" w:cs="Times New Roman"/>
          <w:i/>
          <w:color w:val="000000"/>
          <w:sz w:val="24"/>
          <w:szCs w:val="20"/>
        </w:rPr>
        <w:t xml:space="preserve"> addgroup nova</w:t>
      </w:r>
    </w:p>
    <w:p w14:paraId="0AFEC923" w14:textId="77777777" w:rsidR="0015045D" w:rsidRPr="00B72469" w:rsidRDefault="0015045D" w:rsidP="0015045D">
      <w:pPr>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chown</w:t>
      </w:r>
      <w:proofErr w:type="gramEnd"/>
      <w:r w:rsidRPr="00B72469">
        <w:rPr>
          <w:rFonts w:ascii="Times New Roman" w:eastAsia="Times New Roman" w:hAnsi="Times New Roman" w:cs="Times New Roman"/>
          <w:i/>
          <w:color w:val="000000"/>
          <w:sz w:val="24"/>
          <w:szCs w:val="20"/>
        </w:rPr>
        <w:t xml:space="preserve"> -R root:nova /etc/nova </w:t>
      </w:r>
    </w:p>
    <w:p w14:paraId="0AFEC92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chmod</w:t>
      </w:r>
      <w:proofErr w:type="gramEnd"/>
      <w:r w:rsidRPr="00B72469">
        <w:rPr>
          <w:rFonts w:ascii="Times New Roman" w:eastAsia="Times New Roman" w:hAnsi="Times New Roman" w:cs="Times New Roman"/>
          <w:i/>
          <w:color w:val="000000"/>
          <w:sz w:val="24"/>
          <w:szCs w:val="20"/>
        </w:rPr>
        <w:t xml:space="preserve"> 640 /etc/nova/nova.conf</w:t>
      </w:r>
    </w:p>
    <w:p w14:paraId="0AFEC92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2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It’s always good to restart all the Nova-services once we make any changes to the config file. There are 6 services to restart namely:</w:t>
      </w:r>
    </w:p>
    <w:p w14:paraId="0AFEC92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2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2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restart</w:t>
      </w:r>
      <w:proofErr w:type="gramEnd"/>
      <w:r w:rsidRPr="00B72469">
        <w:rPr>
          <w:rFonts w:ascii="Times New Roman" w:eastAsia="Times New Roman" w:hAnsi="Times New Roman" w:cs="Times New Roman"/>
          <w:i/>
          <w:color w:val="000000"/>
          <w:sz w:val="24"/>
          <w:szCs w:val="20"/>
        </w:rPr>
        <w:t xml:space="preserve"> libvirt-bin; </w:t>
      </w:r>
    </w:p>
    <w:p w14:paraId="0AFEC92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restart</w:t>
      </w:r>
      <w:proofErr w:type="gramEnd"/>
      <w:r w:rsidRPr="00B72469">
        <w:rPr>
          <w:rFonts w:ascii="Times New Roman" w:eastAsia="Times New Roman" w:hAnsi="Times New Roman" w:cs="Times New Roman"/>
          <w:i/>
          <w:color w:val="000000"/>
          <w:sz w:val="24"/>
          <w:szCs w:val="20"/>
        </w:rPr>
        <w:t xml:space="preserve"> nova-network;</w:t>
      </w:r>
    </w:p>
    <w:p w14:paraId="0AFEC92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restart</w:t>
      </w:r>
      <w:proofErr w:type="gramEnd"/>
      <w:r w:rsidRPr="00B72469">
        <w:rPr>
          <w:rFonts w:ascii="Times New Roman" w:eastAsia="Times New Roman" w:hAnsi="Times New Roman" w:cs="Times New Roman"/>
          <w:i/>
          <w:color w:val="000000"/>
          <w:sz w:val="24"/>
          <w:szCs w:val="20"/>
        </w:rPr>
        <w:t xml:space="preserve"> nova-compute; </w:t>
      </w:r>
    </w:p>
    <w:p w14:paraId="0AFEC92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restart</w:t>
      </w:r>
      <w:proofErr w:type="gramEnd"/>
      <w:r w:rsidRPr="00B72469">
        <w:rPr>
          <w:rFonts w:ascii="Times New Roman" w:eastAsia="Times New Roman" w:hAnsi="Times New Roman" w:cs="Times New Roman"/>
          <w:i/>
          <w:color w:val="000000"/>
          <w:sz w:val="24"/>
          <w:szCs w:val="20"/>
        </w:rPr>
        <w:t xml:space="preserve"> nova-api; </w:t>
      </w:r>
    </w:p>
    <w:p w14:paraId="0AFEC92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restart</w:t>
      </w:r>
      <w:proofErr w:type="gramEnd"/>
      <w:r w:rsidRPr="00B72469">
        <w:rPr>
          <w:rFonts w:ascii="Times New Roman" w:eastAsia="Times New Roman" w:hAnsi="Times New Roman" w:cs="Times New Roman"/>
          <w:i/>
          <w:color w:val="000000"/>
          <w:sz w:val="24"/>
          <w:szCs w:val="20"/>
        </w:rPr>
        <w:t xml:space="preserve"> nova-objectstore; </w:t>
      </w:r>
    </w:p>
    <w:p w14:paraId="0AFEC92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restart</w:t>
      </w:r>
      <w:proofErr w:type="gramEnd"/>
      <w:r w:rsidRPr="00B72469">
        <w:rPr>
          <w:rFonts w:ascii="Times New Roman" w:eastAsia="Times New Roman" w:hAnsi="Times New Roman" w:cs="Times New Roman"/>
          <w:i/>
          <w:color w:val="000000"/>
          <w:sz w:val="24"/>
          <w:szCs w:val="20"/>
        </w:rPr>
        <w:t xml:space="preserve"> nova-scheduler</w:t>
      </w:r>
    </w:p>
    <w:p w14:paraId="0AFEC92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3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Once this is done, we use the nova-manage commands to set up the database schema, users, projects and the project network as follows:</w:t>
      </w:r>
    </w:p>
    <w:p w14:paraId="0AFEC93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0"/>
        </w:rPr>
      </w:pPr>
    </w:p>
    <w:p w14:paraId="0AFEC93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usr/bin/nova-manage db sync</w:t>
      </w:r>
    </w:p>
    <w:p w14:paraId="0AFEC93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usr/bin/nova-manage user admin &lt;user_name&gt;</w:t>
      </w:r>
    </w:p>
    <w:p w14:paraId="0AFEC93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 xml:space="preserve">/usr/bin/nova-manage project create &lt;project_name&gt; &lt;user_name&gt; </w:t>
      </w:r>
    </w:p>
    <w:p w14:paraId="0AFEC93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usr/bin/nova-manage network create &lt;project-network&gt; &lt;number-of-                                                                                                                                                 networks-in-project&gt; &lt;IPs in project&gt;</w:t>
      </w:r>
    </w:p>
    <w:p w14:paraId="0AFEC93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0"/>
        </w:rPr>
      </w:pPr>
    </w:p>
    <w:p w14:paraId="0AFEC93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Certain examples of these commands are:</w:t>
      </w:r>
    </w:p>
    <w:p w14:paraId="0AFEC93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0"/>
        </w:rPr>
      </w:pPr>
    </w:p>
    <w:p w14:paraId="0AFEC93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usr/bin/nova-manage db sync</w:t>
      </w:r>
    </w:p>
    <w:p w14:paraId="0AFEC93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 xml:space="preserve">/usr/bin/nova-manage user admin ADMIN </w:t>
      </w:r>
    </w:p>
    <w:p w14:paraId="0AFEC93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 xml:space="preserve">/usr/bin/nova-manage project create SGX ADMIN </w:t>
      </w:r>
    </w:p>
    <w:p w14:paraId="0AFEC93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 xml:space="preserve">/usr/bin/nova-manage network create 10.0.0.0/24 1 255 </w:t>
      </w:r>
    </w:p>
    <w:p w14:paraId="0AFEC93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3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 xml:space="preserve">In this example, the number of IP’s are /24 as it is within the /12 range mentioned in the nova.conf file. </w:t>
      </w:r>
    </w:p>
    <w:p w14:paraId="0AFEC93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4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We can also create and allocate specific public IP’s using commands from the nova-manage API.</w:t>
      </w:r>
    </w:p>
    <w:p w14:paraId="0AFEC94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4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The following commands are used to create public IP’s, list them and delete them respectively</w:t>
      </w:r>
    </w:p>
    <w:p w14:paraId="0AFEC94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nova-</w:t>
      </w:r>
      <w:proofErr w:type="gramEnd"/>
      <w:r w:rsidRPr="00B72469">
        <w:rPr>
          <w:rFonts w:ascii="Times New Roman" w:eastAsia="Times New Roman" w:hAnsi="Times New Roman" w:cs="Times New Roman"/>
          <w:i/>
          <w:color w:val="000000"/>
          <w:sz w:val="24"/>
          <w:szCs w:val="20"/>
        </w:rPr>
        <w:t>manage floating create hostname CIDR_Range</w:t>
      </w:r>
    </w:p>
    <w:p w14:paraId="0AFEC94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nova-</w:t>
      </w:r>
      <w:proofErr w:type="gramEnd"/>
      <w:r w:rsidRPr="00B72469">
        <w:rPr>
          <w:rFonts w:ascii="Times New Roman" w:eastAsia="Times New Roman" w:hAnsi="Times New Roman" w:cs="Times New Roman"/>
          <w:i/>
          <w:color w:val="000000"/>
          <w:sz w:val="24"/>
          <w:szCs w:val="20"/>
        </w:rPr>
        <w:t>manage floating list</w:t>
      </w:r>
    </w:p>
    <w:p w14:paraId="0AFEC94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nova-</w:t>
      </w:r>
      <w:proofErr w:type="gramEnd"/>
      <w:r w:rsidRPr="00B72469">
        <w:rPr>
          <w:rFonts w:ascii="Times New Roman" w:eastAsia="Times New Roman" w:hAnsi="Times New Roman" w:cs="Times New Roman"/>
          <w:i/>
          <w:color w:val="000000"/>
          <w:sz w:val="24"/>
          <w:szCs w:val="20"/>
        </w:rPr>
        <w:t>manage floating delete CIDR_Range</w:t>
      </w:r>
    </w:p>
    <w:p w14:paraId="0AFEC94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Once the floating point addresses are created, we need to obtain an address and then associate that allocated address to the required instance. This is done using the following euca-commands</w:t>
      </w:r>
    </w:p>
    <w:p w14:paraId="0AFEC94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4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euca-allocate-address</w:t>
      </w:r>
      <w:proofErr w:type="gramEnd"/>
    </w:p>
    <w:p w14:paraId="0AFEC94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 xml:space="preserve">129.79.49.65 </w:t>
      </w:r>
      <w:r w:rsidRPr="00B72469">
        <w:rPr>
          <w:rFonts w:ascii="Times New Roman" w:eastAsia="Times New Roman" w:hAnsi="Times New Roman" w:cs="Times New Roman"/>
          <w:i/>
          <w:color w:val="000000"/>
          <w:sz w:val="24"/>
          <w:szCs w:val="20"/>
        </w:rPr>
        <w:sym w:font="Wingdings" w:char="F0E0"/>
      </w:r>
      <w:r w:rsidRPr="00B72469">
        <w:rPr>
          <w:rFonts w:ascii="Times New Roman" w:eastAsia="Times New Roman" w:hAnsi="Times New Roman" w:cs="Times New Roman"/>
          <w:i/>
          <w:color w:val="000000"/>
          <w:sz w:val="24"/>
          <w:szCs w:val="20"/>
        </w:rPr>
        <w:t xml:space="preserve"> allocated_address</w:t>
      </w:r>
    </w:p>
    <w:p w14:paraId="0AFEC94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euca-associate-address</w:t>
      </w:r>
      <w:proofErr w:type="gramEnd"/>
      <w:r w:rsidRPr="00B72469">
        <w:rPr>
          <w:rFonts w:ascii="Times New Roman" w:eastAsia="Times New Roman" w:hAnsi="Times New Roman" w:cs="Times New Roman"/>
          <w:i/>
          <w:color w:val="000000"/>
          <w:sz w:val="24"/>
          <w:szCs w:val="20"/>
        </w:rPr>
        <w:t xml:space="preserve"> –i instance_number allocated_address</w:t>
      </w:r>
    </w:p>
    <w:p w14:paraId="0AFEC94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4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b/>
          <w:color w:val="000000"/>
          <w:sz w:val="24"/>
          <w:szCs w:val="20"/>
        </w:rPr>
        <w:t>Creating certifications</w:t>
      </w:r>
    </w:p>
    <w:p w14:paraId="0AFEC94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Once the users have been created, it is necessary to create credentials for that particular user and project. This is done using the nova-manage command to generate the zipfile containing the credentials for the project. We have these credentials in /root/creds as follows:</w:t>
      </w:r>
    </w:p>
    <w:p w14:paraId="0AFEC94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i/>
          <w:color w:val="000000"/>
          <w:sz w:val="24"/>
          <w:szCs w:val="20"/>
        </w:rPr>
      </w:pPr>
    </w:p>
    <w:p w14:paraId="0AFEC94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mkdir</w:t>
      </w:r>
      <w:proofErr w:type="gramEnd"/>
      <w:r w:rsidRPr="00B72469">
        <w:rPr>
          <w:rFonts w:ascii="Times New Roman" w:eastAsia="Times New Roman" w:hAnsi="Times New Roman" w:cs="Times New Roman"/>
          <w:i/>
          <w:color w:val="000000"/>
          <w:sz w:val="24"/>
          <w:szCs w:val="20"/>
        </w:rPr>
        <w:t xml:space="preserve"> –p /root/creds </w:t>
      </w:r>
    </w:p>
    <w:p w14:paraId="0AFEC95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usr/bin/python /usr/bin/nova-manage project zipfile $NOVA_PROJECT $NOVA_PROJECT_USER /root/creds/novacreds.zip</w:t>
      </w:r>
    </w:p>
    <w:p w14:paraId="0AFEC95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0"/>
        </w:rPr>
      </w:pPr>
    </w:p>
    <w:p w14:paraId="0AFEC95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sz w:val="24"/>
          <w:szCs w:val="20"/>
        </w:rPr>
      </w:pPr>
      <w:r w:rsidRPr="00B72469">
        <w:rPr>
          <w:rFonts w:ascii="Times New Roman" w:eastAsia="Times New Roman" w:hAnsi="Times New Roman" w:cs="Times New Roman"/>
          <w:color w:val="000000"/>
          <w:sz w:val="24"/>
          <w:szCs w:val="20"/>
        </w:rPr>
        <w:t xml:space="preserve">A warning message </w:t>
      </w:r>
      <w:r w:rsidRPr="00B72469">
        <w:rPr>
          <w:rFonts w:ascii="Times New Roman" w:hAnsi="Times New Roman" w:cs="Times New Roman"/>
          <w:color w:val="000000"/>
          <w:sz w:val="24"/>
          <w:szCs w:val="20"/>
        </w:rPr>
        <w:t>"No vpn data for project &lt;project_name&gt;" can be ignored safely depending on the networking configuration.</w:t>
      </w:r>
    </w:p>
    <w:p w14:paraId="0AFEC95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sz w:val="24"/>
          <w:szCs w:val="20"/>
        </w:rPr>
      </w:pPr>
      <w:r w:rsidRPr="00B72469">
        <w:rPr>
          <w:rFonts w:ascii="Times New Roman" w:hAnsi="Times New Roman" w:cs="Times New Roman"/>
          <w:color w:val="000000"/>
          <w:sz w:val="24"/>
          <w:szCs w:val="20"/>
        </w:rPr>
        <w:t>We then unzip the file and add the file to our environment as shown:</w:t>
      </w:r>
    </w:p>
    <w:p w14:paraId="0AFEC95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sz w:val="24"/>
          <w:szCs w:val="20"/>
        </w:rPr>
      </w:pPr>
    </w:p>
    <w:p w14:paraId="0AFEC95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lastRenderedPageBreak/>
        <w:t>unzip</w:t>
      </w:r>
      <w:proofErr w:type="gramEnd"/>
      <w:r w:rsidRPr="00B72469">
        <w:rPr>
          <w:rFonts w:ascii="Times New Roman" w:eastAsia="Times New Roman" w:hAnsi="Times New Roman" w:cs="Times New Roman"/>
          <w:i/>
          <w:color w:val="000000"/>
          <w:sz w:val="24"/>
          <w:szCs w:val="20"/>
        </w:rPr>
        <w:t xml:space="preserve"> /root/creds/novacreds.zip -d /root/creds/ </w:t>
      </w:r>
    </w:p>
    <w:p w14:paraId="0AFEC95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cat</w:t>
      </w:r>
      <w:proofErr w:type="gramEnd"/>
      <w:r w:rsidRPr="00B72469">
        <w:rPr>
          <w:rFonts w:ascii="Times New Roman" w:eastAsia="Times New Roman" w:hAnsi="Times New Roman" w:cs="Times New Roman"/>
          <w:i/>
          <w:color w:val="000000"/>
          <w:sz w:val="24"/>
          <w:szCs w:val="20"/>
        </w:rPr>
        <w:t xml:space="preserve"> /root/creds/novarc &gt;&gt; ~/.bashrc </w:t>
      </w:r>
    </w:p>
    <w:p w14:paraId="0AFEC95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source</w:t>
      </w:r>
      <w:proofErr w:type="gramEnd"/>
      <w:r w:rsidRPr="00B72469">
        <w:rPr>
          <w:rFonts w:ascii="Times New Roman" w:eastAsia="Times New Roman" w:hAnsi="Times New Roman" w:cs="Times New Roman"/>
          <w:i/>
          <w:color w:val="000000"/>
          <w:sz w:val="24"/>
          <w:szCs w:val="20"/>
        </w:rPr>
        <w:t xml:space="preserve"> ~/.bashrc </w:t>
      </w:r>
    </w:p>
    <w:p w14:paraId="0AFEC95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5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5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4"/>
          <w:szCs w:val="20"/>
        </w:rPr>
      </w:pPr>
      <w:r w:rsidRPr="00B72469">
        <w:rPr>
          <w:rFonts w:ascii="Times New Roman" w:eastAsia="Times New Roman" w:hAnsi="Times New Roman" w:cs="Times New Roman"/>
          <w:b/>
          <w:color w:val="000000"/>
          <w:sz w:val="24"/>
          <w:szCs w:val="20"/>
        </w:rPr>
        <w:t>NETWORK CONFIGURATION</w:t>
      </w:r>
    </w:p>
    <w:p w14:paraId="0AFEC95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sz w:val="24"/>
          <w:szCs w:val="20"/>
        </w:rPr>
      </w:pPr>
    </w:p>
    <w:p w14:paraId="0AFEC95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sz w:val="24"/>
          <w:szCs w:val="20"/>
        </w:rPr>
      </w:pPr>
      <w:r w:rsidRPr="00B72469">
        <w:rPr>
          <w:rFonts w:ascii="Times New Roman" w:hAnsi="Times New Roman" w:cs="Times New Roman"/>
          <w:color w:val="000000"/>
          <w:sz w:val="24"/>
          <w:szCs w:val="20"/>
        </w:rPr>
        <w:t xml:space="preserve">There are three types of network configurations that can be set using the –network_manager flag in nova.conf. These modes are </w:t>
      </w:r>
    </w:p>
    <w:p w14:paraId="0AFEC95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sz w:val="24"/>
          <w:szCs w:val="20"/>
        </w:rPr>
      </w:pPr>
    </w:p>
    <w:p w14:paraId="0AFEC95E" w14:textId="77777777" w:rsidR="0015045D" w:rsidRPr="00B72469" w:rsidRDefault="0015045D" w:rsidP="00E919FA">
      <w:pPr>
        <w:pStyle w:val="ListParagraph"/>
        <w:widowControl/>
        <w:numPr>
          <w:ilvl w:val="0"/>
          <w:numId w:val="6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sz w:val="24"/>
          <w:szCs w:val="20"/>
        </w:rPr>
      </w:pPr>
      <w:r w:rsidRPr="00B72469">
        <w:rPr>
          <w:rFonts w:ascii="Times New Roman" w:hAnsi="Times New Roman" w:cs="Times New Roman"/>
          <w:color w:val="000000"/>
          <w:sz w:val="24"/>
          <w:szCs w:val="20"/>
        </w:rPr>
        <w:t>Flat Networking</w:t>
      </w:r>
    </w:p>
    <w:p w14:paraId="0AFEC95F" w14:textId="77777777" w:rsidR="0015045D" w:rsidRPr="00B72469" w:rsidRDefault="0015045D" w:rsidP="00E919FA">
      <w:pPr>
        <w:pStyle w:val="ListParagraph"/>
        <w:widowControl/>
        <w:numPr>
          <w:ilvl w:val="0"/>
          <w:numId w:val="6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sz w:val="24"/>
          <w:szCs w:val="20"/>
        </w:rPr>
      </w:pPr>
      <w:r w:rsidRPr="00B72469">
        <w:rPr>
          <w:rFonts w:ascii="Times New Roman" w:hAnsi="Times New Roman" w:cs="Times New Roman"/>
          <w:color w:val="000000"/>
          <w:sz w:val="24"/>
          <w:szCs w:val="20"/>
        </w:rPr>
        <w:t>FlatDHCP Networking</w:t>
      </w:r>
    </w:p>
    <w:p w14:paraId="0AFEC960" w14:textId="77777777" w:rsidR="0015045D" w:rsidRPr="00B72469" w:rsidRDefault="0015045D" w:rsidP="00E919FA">
      <w:pPr>
        <w:pStyle w:val="ListParagraph"/>
        <w:widowControl/>
        <w:numPr>
          <w:ilvl w:val="0"/>
          <w:numId w:val="6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000000"/>
          <w:sz w:val="24"/>
          <w:szCs w:val="20"/>
        </w:rPr>
      </w:pPr>
      <w:r w:rsidRPr="00B72469">
        <w:rPr>
          <w:rFonts w:ascii="Times New Roman" w:hAnsi="Times New Roman" w:cs="Times New Roman"/>
          <w:color w:val="000000"/>
          <w:sz w:val="24"/>
          <w:szCs w:val="20"/>
        </w:rPr>
        <w:t>VLAN Networking</w:t>
      </w:r>
    </w:p>
    <w:p w14:paraId="0AFEC96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sz w:val="24"/>
          <w:szCs w:val="20"/>
        </w:rPr>
      </w:pPr>
    </w:p>
    <w:p w14:paraId="0AFEC96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b/>
          <w:color w:val="000000"/>
          <w:sz w:val="24"/>
          <w:szCs w:val="20"/>
        </w:rPr>
      </w:pPr>
      <w:r w:rsidRPr="00B72469">
        <w:rPr>
          <w:rFonts w:ascii="Times New Roman" w:hAnsi="Times New Roman" w:cs="Times New Roman"/>
          <w:b/>
          <w:color w:val="000000"/>
          <w:sz w:val="24"/>
          <w:szCs w:val="20"/>
        </w:rPr>
        <w:t>Flat Networking</w:t>
      </w:r>
    </w:p>
    <w:p w14:paraId="0AFEC963" w14:textId="77777777" w:rsidR="0015045D" w:rsidRPr="00B72469" w:rsidRDefault="0015045D" w:rsidP="0015045D">
      <w:pPr>
        <w:pStyle w:val="NormalWeb"/>
        <w:spacing w:line="276" w:lineRule="auto"/>
        <w:jc w:val="both"/>
        <w:rPr>
          <w:color w:val="000000"/>
        </w:rPr>
      </w:pPr>
      <w:r w:rsidRPr="00B72469">
        <w:rPr>
          <w:color w:val="000000"/>
          <w:szCs w:val="20"/>
        </w:rPr>
        <w:t xml:space="preserve">This mode is selected when we set the Network Manager to </w:t>
      </w:r>
      <w:r w:rsidRPr="00B72469">
        <w:rPr>
          <w:color w:val="000000"/>
        </w:rPr>
        <w:t>nova.network.manager.FlatManager. In such a mode compute needs to use a bridge interface. By default the interface is assumed to be br100 and is stored in the database. We need to edit the network interfaces configuration to add the unused interface eth0 to the bridge as follows</w:t>
      </w:r>
    </w:p>
    <w:p w14:paraId="0AFEC964" w14:textId="77777777" w:rsidR="0015045D" w:rsidRPr="00B72469" w:rsidRDefault="0015045D" w:rsidP="0015045D">
      <w:pPr>
        <w:spacing w:before="100" w:beforeAutospacing="1" w:after="100" w:afterAutospacing="1"/>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lt; </w:t>
      </w:r>
      <w:proofErr w:type="gramStart"/>
      <w:r w:rsidRPr="00B72469">
        <w:rPr>
          <w:rFonts w:ascii="Times New Roman" w:eastAsia="Times New Roman" w:hAnsi="Times New Roman" w:cs="Times New Roman"/>
          <w:i/>
          <w:color w:val="000000"/>
          <w:sz w:val="24"/>
          <w:szCs w:val="20"/>
        </w:rPr>
        <w:t>begin</w:t>
      </w:r>
      <w:proofErr w:type="gramEnd"/>
      <w:r w:rsidRPr="00B72469">
        <w:rPr>
          <w:rFonts w:ascii="Times New Roman" w:eastAsia="Times New Roman" w:hAnsi="Times New Roman" w:cs="Times New Roman"/>
          <w:i/>
          <w:color w:val="000000"/>
          <w:sz w:val="24"/>
          <w:szCs w:val="20"/>
        </w:rPr>
        <w:t> /etc/network/interfaces &gt; </w:t>
      </w:r>
      <w:r w:rsidRPr="00B72469">
        <w:rPr>
          <w:rFonts w:ascii="Times New Roman" w:eastAsia="Times New Roman" w:hAnsi="Times New Roman" w:cs="Times New Roman"/>
          <w:i/>
          <w:color w:val="000000"/>
          <w:sz w:val="24"/>
          <w:szCs w:val="20"/>
        </w:rPr>
        <w:br/>
        <w:t># The loopback network interface </w:t>
      </w:r>
      <w:r w:rsidRPr="00B72469">
        <w:rPr>
          <w:rFonts w:ascii="Times New Roman" w:eastAsia="Times New Roman" w:hAnsi="Times New Roman" w:cs="Times New Roman"/>
          <w:i/>
          <w:color w:val="000000"/>
          <w:sz w:val="24"/>
          <w:szCs w:val="20"/>
        </w:rPr>
        <w:br/>
        <w:t>auto lo </w:t>
      </w:r>
      <w:r w:rsidRPr="00B72469">
        <w:rPr>
          <w:rFonts w:ascii="Times New Roman" w:eastAsia="Times New Roman" w:hAnsi="Times New Roman" w:cs="Times New Roman"/>
          <w:i/>
          <w:color w:val="000000"/>
          <w:sz w:val="24"/>
          <w:szCs w:val="20"/>
        </w:rPr>
        <w:br/>
        <w:t>iface lo inet loopback </w:t>
      </w:r>
      <w:r w:rsidRPr="00B72469">
        <w:rPr>
          <w:rFonts w:ascii="Times New Roman" w:eastAsia="Times New Roman" w:hAnsi="Times New Roman" w:cs="Times New Roman"/>
          <w:i/>
          <w:color w:val="000000"/>
          <w:sz w:val="24"/>
          <w:szCs w:val="20"/>
        </w:rPr>
        <w:br/>
      </w:r>
      <w:r w:rsidRPr="00B72469">
        <w:rPr>
          <w:rFonts w:ascii="Times New Roman" w:eastAsia="Times New Roman" w:hAnsi="Times New Roman" w:cs="Times New Roman"/>
          <w:i/>
          <w:color w:val="000000"/>
          <w:sz w:val="24"/>
          <w:szCs w:val="20"/>
        </w:rPr>
        <w:br/>
        <w:t># Networking for OpenStack Compute </w:t>
      </w:r>
      <w:r w:rsidRPr="00B72469">
        <w:rPr>
          <w:rFonts w:ascii="Times New Roman" w:eastAsia="Times New Roman" w:hAnsi="Times New Roman" w:cs="Times New Roman"/>
          <w:i/>
          <w:color w:val="000000"/>
          <w:sz w:val="24"/>
          <w:szCs w:val="20"/>
        </w:rPr>
        <w:br/>
        <w:t>auto br100 </w:t>
      </w:r>
      <w:r w:rsidRPr="00B72469">
        <w:rPr>
          <w:rFonts w:ascii="Times New Roman" w:eastAsia="Times New Roman" w:hAnsi="Times New Roman" w:cs="Times New Roman"/>
          <w:i/>
          <w:color w:val="000000"/>
          <w:sz w:val="24"/>
          <w:szCs w:val="20"/>
        </w:rPr>
        <w:br/>
      </w:r>
      <w:r w:rsidRPr="00B72469">
        <w:rPr>
          <w:rFonts w:ascii="Times New Roman" w:eastAsia="Times New Roman" w:hAnsi="Times New Roman" w:cs="Times New Roman"/>
          <w:i/>
          <w:color w:val="000000"/>
          <w:sz w:val="24"/>
          <w:szCs w:val="20"/>
        </w:rPr>
        <w:br/>
        <w:t>iface br100 inet dhcp </w:t>
      </w:r>
      <w:r w:rsidRPr="00B72469">
        <w:rPr>
          <w:rFonts w:ascii="Times New Roman" w:eastAsia="Times New Roman" w:hAnsi="Times New Roman" w:cs="Times New Roman"/>
          <w:i/>
          <w:color w:val="000000"/>
          <w:sz w:val="24"/>
          <w:szCs w:val="20"/>
        </w:rPr>
        <w:br/>
        <w:t>    bridge_ports        eth0 </w:t>
      </w:r>
      <w:r w:rsidRPr="00B72469">
        <w:rPr>
          <w:rFonts w:ascii="Times New Roman" w:eastAsia="Times New Roman" w:hAnsi="Times New Roman" w:cs="Times New Roman"/>
          <w:i/>
          <w:color w:val="000000"/>
          <w:sz w:val="24"/>
          <w:szCs w:val="20"/>
        </w:rPr>
        <w:br/>
        <w:t>    bridge_stp           off </w:t>
      </w:r>
      <w:r w:rsidRPr="00B72469">
        <w:rPr>
          <w:rFonts w:ascii="Times New Roman" w:eastAsia="Times New Roman" w:hAnsi="Times New Roman" w:cs="Times New Roman"/>
          <w:i/>
          <w:color w:val="000000"/>
          <w:sz w:val="24"/>
          <w:szCs w:val="20"/>
        </w:rPr>
        <w:br/>
        <w:t>    bridge_maxwait   0 </w:t>
      </w:r>
      <w:r w:rsidRPr="00B72469">
        <w:rPr>
          <w:rFonts w:ascii="Times New Roman" w:eastAsia="Times New Roman" w:hAnsi="Times New Roman" w:cs="Times New Roman"/>
          <w:i/>
          <w:color w:val="000000"/>
          <w:sz w:val="24"/>
          <w:szCs w:val="20"/>
        </w:rPr>
        <w:br/>
        <w:t>    bridge_fd            0 </w:t>
      </w:r>
      <w:r w:rsidRPr="00B72469">
        <w:rPr>
          <w:rFonts w:ascii="Times New Roman" w:eastAsia="Times New Roman" w:hAnsi="Times New Roman" w:cs="Times New Roman"/>
          <w:i/>
          <w:color w:val="000000"/>
          <w:sz w:val="24"/>
          <w:szCs w:val="20"/>
        </w:rPr>
        <w:br/>
        <w:t>&lt; end /etc/network/interfaces &gt; </w:t>
      </w:r>
    </w:p>
    <w:p w14:paraId="0AFEC965" w14:textId="77777777" w:rsidR="0015045D" w:rsidRPr="00B72469" w:rsidRDefault="0015045D" w:rsidP="0015045D">
      <w:pPr>
        <w:pStyle w:val="NormalWeb"/>
        <w:rPr>
          <w:color w:val="000000"/>
          <w:szCs w:val="20"/>
        </w:rPr>
      </w:pPr>
      <w:r w:rsidRPr="00B72469">
        <w:rPr>
          <w:color w:val="000000"/>
        </w:rPr>
        <w:lastRenderedPageBreak/>
        <w:t xml:space="preserve">We now restart </w:t>
      </w:r>
      <w:proofErr w:type="gramStart"/>
      <w:r w:rsidRPr="00B72469">
        <w:rPr>
          <w:color w:val="000000"/>
        </w:rPr>
        <w:t>using  </w:t>
      </w:r>
      <w:r w:rsidRPr="00B72469">
        <w:rPr>
          <w:color w:val="000000"/>
          <w:szCs w:val="20"/>
        </w:rPr>
        <w:t>sudo</w:t>
      </w:r>
      <w:proofErr w:type="gramEnd"/>
      <w:r w:rsidRPr="00B72469">
        <w:rPr>
          <w:color w:val="000000"/>
          <w:szCs w:val="20"/>
        </w:rPr>
        <w:t xml:space="preserve"> /etc/init.d/networking restart to apply the changes. No other changes needs to be made in the nova.conf file as it already has the information it needs.</w:t>
      </w:r>
    </w:p>
    <w:p w14:paraId="0AFEC966" w14:textId="77777777" w:rsidR="0015045D" w:rsidRPr="00B72469" w:rsidRDefault="0015045D" w:rsidP="0015045D">
      <w:pPr>
        <w:pStyle w:val="NormalWeb"/>
        <w:rPr>
          <w:color w:val="000000"/>
          <w:szCs w:val="20"/>
        </w:rPr>
      </w:pPr>
    </w:p>
    <w:p w14:paraId="0AFEC967" w14:textId="77777777" w:rsidR="0015045D" w:rsidRPr="00B72469" w:rsidRDefault="0015045D" w:rsidP="0015045D">
      <w:pPr>
        <w:pStyle w:val="NormalWeb"/>
        <w:rPr>
          <w:b/>
          <w:color w:val="000000"/>
          <w:szCs w:val="20"/>
        </w:rPr>
      </w:pPr>
      <w:r w:rsidRPr="00B72469">
        <w:rPr>
          <w:b/>
          <w:color w:val="000000"/>
          <w:szCs w:val="20"/>
        </w:rPr>
        <w:t>FlatDHCP Networking</w:t>
      </w:r>
    </w:p>
    <w:p w14:paraId="0AFEC968" w14:textId="77777777" w:rsidR="0015045D" w:rsidRPr="00B72469" w:rsidRDefault="0015045D" w:rsidP="0015045D">
      <w:pPr>
        <w:pStyle w:val="NormalWeb"/>
        <w:jc w:val="both"/>
        <w:rPr>
          <w:color w:val="000000"/>
          <w:szCs w:val="20"/>
        </w:rPr>
      </w:pPr>
      <w:r w:rsidRPr="00B72469">
        <w:rPr>
          <w:color w:val="000000"/>
          <w:szCs w:val="20"/>
        </w:rPr>
        <w:t>In this networking mode, we do not use VLAN’s but we create our own bridge. We need an interface that is free and does not have an associated IP address. We can simply tell the network manager to bridge into the interface by specifying the –flat_interface flag in the flag file to the interface we need. The network host will automatically add the gateway ip to this bridge. You can also add the interface to br100 manually and not set flat_interface. If so, we edit nova.conf to have the following lines:</w:t>
      </w:r>
    </w:p>
    <w:p w14:paraId="0AFEC969" w14:textId="77777777" w:rsidR="0015045D" w:rsidRPr="00B72469" w:rsidRDefault="0015045D" w:rsidP="0015045D">
      <w:pPr>
        <w:pStyle w:val="NormalWeb"/>
        <w:jc w:val="both"/>
        <w:rPr>
          <w:i/>
          <w:color w:val="000000"/>
          <w:szCs w:val="20"/>
        </w:rPr>
      </w:pPr>
      <w:r w:rsidRPr="00B72469">
        <w:rPr>
          <w:i/>
          <w:color w:val="000000"/>
          <w:szCs w:val="20"/>
        </w:rPr>
        <w:t>--dhcpbridge_flagfile=/etc/nova/nova.conf</w:t>
      </w:r>
      <w:r w:rsidRPr="00B72469">
        <w:rPr>
          <w:i/>
          <w:color w:val="000000"/>
          <w:szCs w:val="20"/>
        </w:rPr>
        <w:br/>
        <w:t>--dhcpbridge=/usr/bin/nova-dhcpbridge</w:t>
      </w:r>
      <w:r w:rsidRPr="00B72469">
        <w:rPr>
          <w:i/>
          <w:color w:val="000000"/>
          <w:szCs w:val="20"/>
        </w:rPr>
        <w:br/>
        <w:t>--network_manager=nova.network.manager.FlatDHCPManager</w:t>
      </w:r>
      <w:r w:rsidRPr="00B72469">
        <w:rPr>
          <w:i/>
          <w:color w:val="000000"/>
          <w:szCs w:val="20"/>
        </w:rPr>
        <w:br/>
        <w:t>--flat_network_dhcp_start=10.0.0.2</w:t>
      </w:r>
      <w:r w:rsidRPr="00B72469">
        <w:rPr>
          <w:i/>
          <w:color w:val="000000"/>
          <w:szCs w:val="20"/>
        </w:rPr>
        <w:br/>
        <w:t>--flat_interface=eth2</w:t>
      </w:r>
      <w:r w:rsidRPr="00B72469">
        <w:rPr>
          <w:i/>
          <w:color w:val="000000"/>
          <w:szCs w:val="20"/>
        </w:rPr>
        <w:br/>
        <w:t>--flat_injected=False</w:t>
      </w:r>
      <w:r w:rsidRPr="00B72469">
        <w:rPr>
          <w:i/>
          <w:color w:val="000000"/>
          <w:szCs w:val="20"/>
        </w:rPr>
        <w:br/>
        <w:t>--public_interface=eth0</w:t>
      </w:r>
    </w:p>
    <w:p w14:paraId="0AFEC96A" w14:textId="77777777" w:rsidR="0015045D" w:rsidRPr="00B72469" w:rsidRDefault="0015045D" w:rsidP="0015045D">
      <w:pPr>
        <w:pStyle w:val="NormalWeb"/>
        <w:jc w:val="both"/>
        <w:rPr>
          <w:color w:val="000000"/>
          <w:szCs w:val="20"/>
        </w:rPr>
      </w:pPr>
      <w:r w:rsidRPr="00B72469">
        <w:rPr>
          <w:color w:val="000000"/>
          <w:szCs w:val="20"/>
        </w:rPr>
        <w:t>Once that is done, we are all set.</w:t>
      </w:r>
    </w:p>
    <w:p w14:paraId="0AFEC96B" w14:textId="77777777" w:rsidR="0015045D" w:rsidRPr="00B72469" w:rsidRDefault="0015045D" w:rsidP="0015045D">
      <w:pPr>
        <w:pStyle w:val="NormalWeb"/>
        <w:jc w:val="both"/>
        <w:rPr>
          <w:b/>
          <w:color w:val="000000"/>
          <w:szCs w:val="20"/>
        </w:rPr>
      </w:pPr>
      <w:r w:rsidRPr="00B72469">
        <w:rPr>
          <w:b/>
          <w:color w:val="000000"/>
          <w:szCs w:val="20"/>
        </w:rPr>
        <w:t>VLAN Networking</w:t>
      </w:r>
    </w:p>
    <w:p w14:paraId="0AFEC96C" w14:textId="77777777" w:rsidR="0015045D" w:rsidRPr="00B72469" w:rsidRDefault="0015045D" w:rsidP="0015045D">
      <w:pPr>
        <w:pStyle w:val="NormalWeb"/>
        <w:jc w:val="both"/>
        <w:rPr>
          <w:color w:val="000000"/>
          <w:szCs w:val="20"/>
        </w:rPr>
      </w:pPr>
      <w:r w:rsidRPr="00B72469">
        <w:rPr>
          <w:color w:val="000000"/>
          <w:szCs w:val="20"/>
        </w:rPr>
        <w:t xml:space="preserve">This is the default networking mode in compute and is taken if we do net explicitely include the –network_manager flag in nova.conf. For use of this mode, we need to make sure the bridge compute creates is integrated to our network and we have the necessary hardware components to support VLAN tagging. </w:t>
      </w:r>
    </w:p>
    <w:p w14:paraId="0AFEC96D" w14:textId="77777777" w:rsidR="0015045D" w:rsidRPr="00B72469" w:rsidRDefault="0015045D" w:rsidP="0015045D">
      <w:pPr>
        <w:pStyle w:val="NormalWeb"/>
        <w:jc w:val="both"/>
        <w:rPr>
          <w:color w:val="000000"/>
          <w:szCs w:val="20"/>
        </w:rPr>
      </w:pPr>
      <w:r w:rsidRPr="00B72469">
        <w:rPr>
          <w:color w:val="000000"/>
          <w:szCs w:val="20"/>
        </w:rPr>
        <w:t>To allow users access instances in their projects, a special VPN instance called cloudpipe has to be created. This image is a Linux instance with openvpn installed. It needs a simple script to grab user data from the metadata server, b64 decode it into a zip file, and run the autorun.sh script from inside the zip. The autorun script should configure and run openvpn to run using the data from Compute.</w:t>
      </w:r>
    </w:p>
    <w:p w14:paraId="0AFEC96E" w14:textId="77777777" w:rsidR="0015045D" w:rsidRPr="00B72469" w:rsidRDefault="0015045D" w:rsidP="0015045D">
      <w:pPr>
        <w:pStyle w:val="NormalWeb"/>
        <w:jc w:val="both"/>
        <w:rPr>
          <w:color w:val="000000"/>
          <w:szCs w:val="20"/>
        </w:rPr>
      </w:pPr>
      <w:r w:rsidRPr="00B72469">
        <w:rPr>
          <w:color w:val="000000"/>
          <w:szCs w:val="20"/>
        </w:rPr>
        <w:t>For certificate management, it is also useful to have a cron script that will periodically download the metadata and copy the new Certificate Revocation List (CRL). This will keep revoked users from connecting and disconnects any users that are connected with revoked certificates when their connection is re-negotiated (every hour). You set the --use_project_ca flag in nova.conf for cloudpipes to work securely so that each project has its own Certificate Authority (CA).</w:t>
      </w:r>
    </w:p>
    <w:p w14:paraId="0AFEC96F" w14:textId="77777777" w:rsidR="0015045D" w:rsidRPr="00B72469" w:rsidRDefault="0015045D" w:rsidP="0015045D">
      <w:pPr>
        <w:pStyle w:val="NormalWeb"/>
        <w:jc w:val="both"/>
        <w:rPr>
          <w:color w:val="000000"/>
          <w:szCs w:val="20"/>
        </w:rPr>
      </w:pPr>
    </w:p>
    <w:p w14:paraId="0AFEC970" w14:textId="77777777" w:rsidR="0015045D" w:rsidRPr="00B72469" w:rsidRDefault="0015045D" w:rsidP="0015045D">
      <w:pPr>
        <w:pStyle w:val="NormalWeb"/>
        <w:jc w:val="both"/>
        <w:rPr>
          <w:b/>
          <w:color w:val="000000"/>
          <w:szCs w:val="20"/>
        </w:rPr>
      </w:pPr>
      <w:r w:rsidRPr="00B72469">
        <w:rPr>
          <w:b/>
          <w:color w:val="000000"/>
          <w:szCs w:val="20"/>
        </w:rPr>
        <w:t>Scripted Installation</w:t>
      </w:r>
    </w:p>
    <w:p w14:paraId="0AFEC971" w14:textId="77777777" w:rsidR="0015045D" w:rsidRPr="00B72469" w:rsidRDefault="0015045D" w:rsidP="0015045D">
      <w:pPr>
        <w:pStyle w:val="HTMLPreformatted"/>
        <w:jc w:val="both"/>
        <w:rPr>
          <w:rFonts w:ascii="Times New Roman" w:hAnsi="Times New Roman" w:cs="Times New Roman"/>
          <w:color w:val="000000"/>
          <w:sz w:val="24"/>
        </w:rPr>
      </w:pPr>
      <w:r w:rsidRPr="00B72469">
        <w:rPr>
          <w:rFonts w:ascii="Times New Roman" w:hAnsi="Times New Roman" w:cs="Times New Roman"/>
          <w:color w:val="000000"/>
          <w:sz w:val="24"/>
        </w:rPr>
        <w:t xml:space="preserve">Scripted installation is much simpler and quicker compared to the manual </w:t>
      </w:r>
      <w:proofErr w:type="gramStart"/>
      <w:r w:rsidRPr="00B72469">
        <w:rPr>
          <w:rFonts w:ascii="Times New Roman" w:hAnsi="Times New Roman" w:cs="Times New Roman"/>
          <w:color w:val="000000"/>
          <w:sz w:val="24"/>
        </w:rPr>
        <w:t>process,</w:t>
      </w:r>
      <w:proofErr w:type="gramEnd"/>
      <w:r w:rsidRPr="00B72469">
        <w:rPr>
          <w:rFonts w:ascii="Times New Roman" w:hAnsi="Times New Roman" w:cs="Times New Roman"/>
          <w:color w:val="000000"/>
          <w:sz w:val="24"/>
        </w:rPr>
        <w:t xml:space="preserve"> we need to grab the script from: </w:t>
      </w:r>
    </w:p>
    <w:p w14:paraId="0AFEC972" w14:textId="77777777" w:rsidR="0015045D" w:rsidRPr="00B72469" w:rsidRDefault="0015045D" w:rsidP="0015045D">
      <w:pPr>
        <w:pStyle w:val="HTMLPreformatted"/>
        <w:jc w:val="both"/>
        <w:rPr>
          <w:rFonts w:ascii="Times New Roman" w:hAnsi="Times New Roman" w:cs="Times New Roman"/>
          <w:i/>
          <w:sz w:val="24"/>
        </w:rPr>
      </w:pPr>
      <w:r w:rsidRPr="00B72469">
        <w:rPr>
          <w:rFonts w:ascii="Times New Roman" w:hAnsi="Times New Roman" w:cs="Times New Roman"/>
          <w:i/>
          <w:sz w:val="24"/>
        </w:rPr>
        <w:lastRenderedPageBreak/>
        <w:t>git://github.com/cloudbuilders/devstack.git</w:t>
      </w:r>
    </w:p>
    <w:p w14:paraId="0AFEC973" w14:textId="77777777" w:rsidR="0015045D" w:rsidRPr="00B72469" w:rsidRDefault="0015045D" w:rsidP="0015045D">
      <w:pPr>
        <w:pStyle w:val="HTMLPreformatted"/>
        <w:jc w:val="both"/>
        <w:rPr>
          <w:rFonts w:ascii="Times New Roman" w:hAnsi="Times New Roman" w:cs="Times New Roman"/>
          <w:color w:val="000000"/>
          <w:sz w:val="24"/>
        </w:rPr>
      </w:pPr>
      <w:proofErr w:type="gramStart"/>
      <w:r w:rsidRPr="00B72469">
        <w:rPr>
          <w:rFonts w:ascii="Times New Roman" w:hAnsi="Times New Roman" w:cs="Times New Roman"/>
          <w:color w:val="000000"/>
          <w:sz w:val="24"/>
        </w:rPr>
        <w:t>and</w:t>
      </w:r>
      <w:proofErr w:type="gramEnd"/>
      <w:r w:rsidRPr="00B72469">
        <w:rPr>
          <w:rFonts w:ascii="Times New Roman" w:hAnsi="Times New Roman" w:cs="Times New Roman"/>
          <w:color w:val="000000"/>
          <w:sz w:val="24"/>
        </w:rPr>
        <w:t xml:space="preserve"> just start the installation using:</w:t>
      </w:r>
    </w:p>
    <w:p w14:paraId="0AFEC974" w14:textId="77777777" w:rsidR="0015045D" w:rsidRPr="00B72469" w:rsidRDefault="0015045D" w:rsidP="0015045D">
      <w:pPr>
        <w:pStyle w:val="HTMLPreformatted"/>
        <w:jc w:val="both"/>
        <w:rPr>
          <w:rFonts w:ascii="Times New Roman" w:hAnsi="Times New Roman" w:cs="Times New Roman"/>
          <w:i/>
          <w:color w:val="000000"/>
          <w:sz w:val="24"/>
        </w:rPr>
      </w:pPr>
      <w:r w:rsidRPr="00B72469">
        <w:rPr>
          <w:rFonts w:ascii="Times New Roman" w:hAnsi="Times New Roman" w:cs="Times New Roman"/>
          <w:i/>
          <w:color w:val="000000"/>
          <w:sz w:val="24"/>
        </w:rPr>
        <w:tab/>
      </w:r>
      <w:proofErr w:type="gramStart"/>
      <w:r w:rsidRPr="00B72469">
        <w:rPr>
          <w:rFonts w:ascii="Times New Roman" w:hAnsi="Times New Roman" w:cs="Times New Roman"/>
          <w:i/>
          <w:color w:val="000000"/>
          <w:sz w:val="24"/>
        </w:rPr>
        <w:t>cd</w:t>
      </w:r>
      <w:proofErr w:type="gramEnd"/>
      <w:r w:rsidRPr="00B72469">
        <w:rPr>
          <w:rFonts w:ascii="Times New Roman" w:hAnsi="Times New Roman" w:cs="Times New Roman"/>
          <w:i/>
          <w:color w:val="000000"/>
          <w:sz w:val="24"/>
        </w:rPr>
        <w:t xml:space="preserve"> devstack; </w:t>
      </w:r>
    </w:p>
    <w:p w14:paraId="0AFEC975" w14:textId="77777777" w:rsidR="0015045D" w:rsidRPr="00B72469" w:rsidRDefault="0015045D" w:rsidP="0015045D">
      <w:pPr>
        <w:pStyle w:val="HTMLPreformatted"/>
        <w:jc w:val="both"/>
        <w:rPr>
          <w:rFonts w:ascii="Times New Roman" w:hAnsi="Times New Roman" w:cs="Times New Roman"/>
          <w:i/>
          <w:color w:val="000000"/>
          <w:sz w:val="24"/>
        </w:rPr>
      </w:pPr>
      <w:r w:rsidRPr="00B72469">
        <w:rPr>
          <w:rFonts w:ascii="Times New Roman" w:hAnsi="Times New Roman" w:cs="Times New Roman"/>
          <w:i/>
          <w:color w:val="000000"/>
          <w:sz w:val="24"/>
        </w:rPr>
        <w:tab/>
        <w:t>./stack.sh</w:t>
      </w:r>
    </w:p>
    <w:p w14:paraId="0AFEC976" w14:textId="77777777" w:rsidR="0015045D" w:rsidRPr="00B72469" w:rsidRDefault="0015045D" w:rsidP="0015045D">
      <w:pPr>
        <w:pStyle w:val="HTMLPreformatted"/>
        <w:jc w:val="both"/>
        <w:rPr>
          <w:rFonts w:ascii="Times New Roman" w:hAnsi="Times New Roman" w:cs="Times New Roman"/>
          <w:color w:val="000000"/>
          <w:sz w:val="24"/>
        </w:rPr>
      </w:pPr>
      <w:r w:rsidRPr="00B72469">
        <w:rPr>
          <w:rFonts w:ascii="Times New Roman" w:hAnsi="Times New Roman" w:cs="Times New Roman"/>
          <w:color w:val="000000"/>
          <w:sz w:val="24"/>
        </w:rPr>
        <w:t xml:space="preserve"> </w:t>
      </w:r>
      <w:proofErr w:type="gramStart"/>
      <w:r w:rsidRPr="00B72469">
        <w:rPr>
          <w:rFonts w:ascii="Times New Roman" w:hAnsi="Times New Roman" w:cs="Times New Roman"/>
          <w:color w:val="000000"/>
          <w:sz w:val="24"/>
        </w:rPr>
        <w:t>and</w:t>
      </w:r>
      <w:proofErr w:type="gramEnd"/>
      <w:r w:rsidRPr="00B72469">
        <w:rPr>
          <w:rFonts w:ascii="Times New Roman" w:hAnsi="Times New Roman" w:cs="Times New Roman"/>
          <w:color w:val="000000"/>
          <w:sz w:val="24"/>
        </w:rPr>
        <w:t xml:space="preserve"> follow the stages of installation. A better explanation of what exactly happens in this script can be found at </w:t>
      </w:r>
      <w:hyperlink r:id="rId188" w:history="1">
        <w:r w:rsidRPr="00B72469">
          <w:rPr>
            <w:rStyle w:val="Hyperlink"/>
            <w:rFonts w:ascii="Times New Roman" w:eastAsiaTheme="majorEastAsia" w:hAnsi="Times New Roman" w:cs="Times New Roman"/>
            <w:sz w:val="24"/>
          </w:rPr>
          <w:t>http://devstack.org/stack.sh.html</w:t>
        </w:r>
      </w:hyperlink>
    </w:p>
    <w:p w14:paraId="0AFEC977" w14:textId="77777777" w:rsidR="0015045D" w:rsidRPr="00B72469" w:rsidRDefault="0015045D" w:rsidP="0015045D">
      <w:pPr>
        <w:pStyle w:val="HTMLPreformatted"/>
        <w:jc w:val="both"/>
        <w:rPr>
          <w:rFonts w:ascii="Times New Roman" w:hAnsi="Times New Roman" w:cs="Times New Roman"/>
          <w:color w:val="000000"/>
          <w:sz w:val="24"/>
        </w:rPr>
      </w:pPr>
    </w:p>
    <w:p w14:paraId="0AFEC978" w14:textId="77777777" w:rsidR="0015045D" w:rsidRPr="00B72469" w:rsidRDefault="0015045D" w:rsidP="0015045D">
      <w:pPr>
        <w:pStyle w:val="HTMLPreformatted"/>
        <w:jc w:val="both"/>
        <w:rPr>
          <w:rFonts w:ascii="Times New Roman" w:hAnsi="Times New Roman" w:cs="Times New Roman"/>
          <w:color w:val="000000"/>
          <w:sz w:val="24"/>
        </w:rPr>
      </w:pPr>
    </w:p>
    <w:p w14:paraId="0AFEC979" w14:textId="77777777" w:rsidR="0015045D" w:rsidRPr="00B72469" w:rsidRDefault="0015045D" w:rsidP="0015045D">
      <w:pPr>
        <w:pStyle w:val="HTMLPreformatted"/>
        <w:jc w:val="both"/>
        <w:rPr>
          <w:rFonts w:ascii="Times New Roman" w:hAnsi="Times New Roman" w:cs="Times New Roman"/>
          <w:color w:val="000000"/>
          <w:sz w:val="24"/>
        </w:rPr>
      </w:pPr>
    </w:p>
    <w:p w14:paraId="0AFEC97A" w14:textId="77777777" w:rsidR="0015045D" w:rsidRPr="00B72469" w:rsidRDefault="0015045D" w:rsidP="0015045D">
      <w:pPr>
        <w:pStyle w:val="HTMLPreformatted"/>
        <w:jc w:val="both"/>
        <w:rPr>
          <w:rFonts w:ascii="Times New Roman" w:hAnsi="Times New Roman" w:cs="Times New Roman"/>
          <w:color w:val="000000"/>
          <w:sz w:val="24"/>
        </w:rPr>
      </w:pPr>
    </w:p>
    <w:p w14:paraId="0AFEC97B" w14:textId="77777777" w:rsidR="0015045D" w:rsidRPr="00B72469" w:rsidRDefault="0015045D" w:rsidP="0015045D">
      <w:pPr>
        <w:pStyle w:val="HTMLPreformatted"/>
        <w:jc w:val="both"/>
        <w:rPr>
          <w:rFonts w:ascii="Times New Roman" w:hAnsi="Times New Roman" w:cs="Times New Roman"/>
          <w:color w:val="000000"/>
          <w:sz w:val="24"/>
        </w:rPr>
      </w:pPr>
      <w:r w:rsidRPr="00B72469">
        <w:rPr>
          <w:rFonts w:ascii="Times New Roman" w:hAnsi="Times New Roman" w:cs="Times New Roman"/>
          <w:color w:val="000000"/>
          <w:sz w:val="24"/>
        </w:rPr>
        <w:t xml:space="preserve">We copy the nova.conf file from the cloud controller node next to the compute node. After the installation we must still source the novarc file to accept the generated credentials. Some details like the following needs to be provided during the stages of the installation. </w:t>
      </w:r>
    </w:p>
    <w:p w14:paraId="0AFEC97C" w14:textId="77777777" w:rsidR="0015045D" w:rsidRPr="00B72469" w:rsidRDefault="0015045D" w:rsidP="00E919FA">
      <w:pPr>
        <w:pStyle w:val="HTMLPreformatted"/>
        <w:numPr>
          <w:ilvl w:val="0"/>
          <w:numId w:val="61"/>
        </w:numPr>
        <w:jc w:val="both"/>
        <w:rPr>
          <w:rFonts w:ascii="Times New Roman" w:hAnsi="Times New Roman" w:cs="Times New Roman"/>
          <w:color w:val="000000"/>
          <w:sz w:val="24"/>
        </w:rPr>
      </w:pPr>
      <w:r w:rsidRPr="00B72469">
        <w:rPr>
          <w:rFonts w:ascii="Times New Roman" w:hAnsi="Times New Roman" w:cs="Times New Roman"/>
          <w:color w:val="000000"/>
          <w:sz w:val="24"/>
        </w:rPr>
        <w:t>MySQL password</w:t>
      </w:r>
    </w:p>
    <w:p w14:paraId="0AFEC97D" w14:textId="77777777" w:rsidR="0015045D" w:rsidRPr="00B72469" w:rsidRDefault="0015045D" w:rsidP="00E919FA">
      <w:pPr>
        <w:pStyle w:val="HTMLPreformatted"/>
        <w:numPr>
          <w:ilvl w:val="0"/>
          <w:numId w:val="61"/>
        </w:numPr>
        <w:jc w:val="both"/>
        <w:rPr>
          <w:rFonts w:ascii="Times New Roman" w:hAnsi="Times New Roman" w:cs="Times New Roman"/>
          <w:color w:val="000000"/>
          <w:sz w:val="24"/>
        </w:rPr>
      </w:pPr>
      <w:r w:rsidRPr="00B72469">
        <w:rPr>
          <w:rFonts w:ascii="Times New Roman" w:hAnsi="Times New Roman" w:cs="Times New Roman"/>
          <w:color w:val="000000"/>
          <w:sz w:val="24"/>
        </w:rPr>
        <w:t>The default S3 IP.</w:t>
      </w:r>
    </w:p>
    <w:p w14:paraId="0AFEC97E" w14:textId="77777777" w:rsidR="0015045D" w:rsidRPr="00B72469" w:rsidRDefault="0015045D" w:rsidP="00E919FA">
      <w:pPr>
        <w:pStyle w:val="HTMLPreformatted"/>
        <w:numPr>
          <w:ilvl w:val="0"/>
          <w:numId w:val="61"/>
        </w:numPr>
        <w:jc w:val="both"/>
        <w:rPr>
          <w:rFonts w:ascii="Times New Roman" w:hAnsi="Times New Roman" w:cs="Times New Roman"/>
          <w:color w:val="000000"/>
          <w:sz w:val="24"/>
        </w:rPr>
      </w:pPr>
      <w:r w:rsidRPr="00B72469">
        <w:rPr>
          <w:rFonts w:ascii="Times New Roman" w:hAnsi="Times New Roman" w:cs="Times New Roman"/>
          <w:color w:val="000000"/>
          <w:sz w:val="24"/>
        </w:rPr>
        <w:t>The RabbitMQ host IP</w:t>
      </w:r>
    </w:p>
    <w:p w14:paraId="0AFEC97F" w14:textId="77777777" w:rsidR="0015045D" w:rsidRPr="00B72469" w:rsidRDefault="0015045D" w:rsidP="00E919FA">
      <w:pPr>
        <w:pStyle w:val="HTMLPreformatted"/>
        <w:numPr>
          <w:ilvl w:val="0"/>
          <w:numId w:val="61"/>
        </w:numPr>
        <w:jc w:val="both"/>
        <w:rPr>
          <w:rFonts w:ascii="Times New Roman" w:hAnsi="Times New Roman" w:cs="Times New Roman"/>
          <w:color w:val="000000"/>
          <w:sz w:val="24"/>
        </w:rPr>
      </w:pPr>
      <w:r w:rsidRPr="00B72469">
        <w:rPr>
          <w:rFonts w:ascii="Times New Roman" w:hAnsi="Times New Roman" w:cs="Times New Roman"/>
          <w:color w:val="000000"/>
          <w:sz w:val="24"/>
        </w:rPr>
        <w:t>The Cloud controller IP</w:t>
      </w:r>
    </w:p>
    <w:p w14:paraId="0AFEC980" w14:textId="77777777" w:rsidR="0015045D" w:rsidRPr="00B72469" w:rsidRDefault="0015045D" w:rsidP="00E919FA">
      <w:pPr>
        <w:pStyle w:val="HTMLPreformatted"/>
        <w:numPr>
          <w:ilvl w:val="0"/>
          <w:numId w:val="61"/>
        </w:numPr>
        <w:jc w:val="both"/>
        <w:rPr>
          <w:rFonts w:ascii="Times New Roman" w:hAnsi="Times New Roman" w:cs="Times New Roman"/>
          <w:color w:val="000000"/>
          <w:sz w:val="24"/>
        </w:rPr>
      </w:pPr>
      <w:r w:rsidRPr="00B72469">
        <w:rPr>
          <w:rFonts w:ascii="Times New Roman" w:hAnsi="Times New Roman" w:cs="Times New Roman"/>
          <w:color w:val="000000"/>
          <w:sz w:val="24"/>
        </w:rPr>
        <w:t>The MySQL IP</w:t>
      </w:r>
    </w:p>
    <w:p w14:paraId="0AFEC981" w14:textId="77777777" w:rsidR="0015045D" w:rsidRPr="00B72469" w:rsidRDefault="0015045D" w:rsidP="0015045D">
      <w:pPr>
        <w:pStyle w:val="HTMLPreformatted"/>
        <w:jc w:val="both"/>
        <w:rPr>
          <w:rFonts w:ascii="Times New Roman" w:hAnsi="Times New Roman" w:cs="Times New Roman"/>
          <w:color w:val="000000"/>
          <w:sz w:val="24"/>
        </w:rPr>
      </w:pPr>
    </w:p>
    <w:p w14:paraId="0AFEC982" w14:textId="77777777" w:rsidR="0015045D" w:rsidRPr="00B72469" w:rsidRDefault="0015045D" w:rsidP="0015045D">
      <w:pPr>
        <w:pStyle w:val="HTMLPreformatted"/>
        <w:jc w:val="both"/>
        <w:rPr>
          <w:rFonts w:ascii="Times New Roman" w:hAnsi="Times New Roman" w:cs="Times New Roman"/>
          <w:color w:val="000000"/>
          <w:sz w:val="24"/>
        </w:rPr>
      </w:pPr>
      <w:r w:rsidRPr="00B72469">
        <w:rPr>
          <w:rFonts w:ascii="Times New Roman" w:hAnsi="Times New Roman" w:cs="Times New Roman"/>
          <w:color w:val="000000"/>
          <w:sz w:val="24"/>
        </w:rPr>
        <w:t>The installation script also runs us through the process of creating the new user, project association and the network addresses associated to the project.</w:t>
      </w:r>
    </w:p>
    <w:p w14:paraId="0AFEC983" w14:textId="77777777" w:rsidR="0015045D" w:rsidRPr="00B72469" w:rsidRDefault="0015045D" w:rsidP="0015045D">
      <w:pPr>
        <w:pStyle w:val="HTMLPreformatted"/>
        <w:jc w:val="both"/>
        <w:rPr>
          <w:rFonts w:ascii="Times New Roman" w:hAnsi="Times New Roman" w:cs="Times New Roman"/>
          <w:color w:val="000000"/>
          <w:sz w:val="24"/>
        </w:rPr>
      </w:pPr>
    </w:p>
    <w:p w14:paraId="0AFEC984" w14:textId="77777777" w:rsidR="0015045D" w:rsidRPr="00B72469" w:rsidRDefault="0015045D" w:rsidP="0015045D">
      <w:pPr>
        <w:pStyle w:val="HTMLPreformatted"/>
        <w:rPr>
          <w:rFonts w:ascii="Times New Roman" w:hAnsi="Times New Roman" w:cs="Times New Roman"/>
          <w:b/>
          <w:color w:val="000000"/>
          <w:sz w:val="24"/>
          <w:u w:val="single"/>
        </w:rPr>
      </w:pPr>
      <w:r w:rsidRPr="00B72469">
        <w:rPr>
          <w:rFonts w:ascii="Times New Roman" w:hAnsi="Times New Roman" w:cs="Times New Roman"/>
          <w:b/>
          <w:color w:val="000000"/>
          <w:sz w:val="24"/>
          <w:u w:val="single"/>
        </w:rPr>
        <w:t>RUNNING OPENSTACK COMPUTE</w:t>
      </w:r>
    </w:p>
    <w:p w14:paraId="0AFEC985" w14:textId="77777777" w:rsidR="0015045D" w:rsidRPr="00B72469" w:rsidRDefault="0015045D" w:rsidP="0015045D">
      <w:pPr>
        <w:pStyle w:val="HTMLPreformatted"/>
        <w:rPr>
          <w:rFonts w:ascii="Times New Roman" w:hAnsi="Times New Roman" w:cs="Times New Roman"/>
          <w:color w:val="000000"/>
          <w:sz w:val="24"/>
        </w:rPr>
      </w:pPr>
    </w:p>
    <w:p w14:paraId="0AFEC986" w14:textId="77777777" w:rsidR="0015045D" w:rsidRPr="00B72469" w:rsidRDefault="0015045D" w:rsidP="0015045D">
      <w:pPr>
        <w:pStyle w:val="HTMLPreformatted"/>
        <w:rPr>
          <w:rFonts w:ascii="Times New Roman" w:hAnsi="Times New Roman" w:cs="Times New Roman"/>
          <w:b/>
          <w:color w:val="000000"/>
          <w:sz w:val="24"/>
        </w:rPr>
      </w:pPr>
      <w:r w:rsidRPr="00B72469">
        <w:rPr>
          <w:rFonts w:ascii="Times New Roman" w:hAnsi="Times New Roman" w:cs="Times New Roman"/>
          <w:b/>
          <w:color w:val="000000"/>
          <w:sz w:val="24"/>
        </w:rPr>
        <w:t>Starting and Deleting Instances</w:t>
      </w:r>
    </w:p>
    <w:p w14:paraId="0AFEC987" w14:textId="77777777" w:rsidR="0015045D" w:rsidRPr="00B72469" w:rsidRDefault="0015045D" w:rsidP="0015045D">
      <w:pPr>
        <w:pStyle w:val="HTMLPreformatted"/>
        <w:rPr>
          <w:rFonts w:ascii="Times New Roman" w:hAnsi="Times New Roman" w:cs="Times New Roman"/>
          <w:b/>
          <w:color w:val="000000"/>
          <w:sz w:val="24"/>
        </w:rPr>
      </w:pPr>
    </w:p>
    <w:p w14:paraId="0AFEC988" w14:textId="77777777" w:rsidR="0015045D" w:rsidRPr="00B72469" w:rsidRDefault="0015045D" w:rsidP="0015045D">
      <w:pPr>
        <w:pStyle w:val="HTMLPreformatted"/>
        <w:jc w:val="both"/>
        <w:rPr>
          <w:rFonts w:ascii="Times New Roman" w:hAnsi="Times New Roman" w:cs="Times New Roman"/>
          <w:sz w:val="24"/>
        </w:rPr>
      </w:pPr>
      <w:r w:rsidRPr="00B72469">
        <w:rPr>
          <w:rFonts w:ascii="Times New Roman" w:hAnsi="Times New Roman" w:cs="Times New Roman"/>
          <w:color w:val="000000"/>
          <w:sz w:val="24"/>
        </w:rPr>
        <w:t xml:space="preserve">Once we have the required image that we need to publish to compute, we use the uec-publish-tarball command to get it done. We can get the working images of any Ubuntu release from </w:t>
      </w:r>
      <w:hyperlink r:id="rId189" w:history="1">
        <w:r w:rsidRPr="00B72469">
          <w:rPr>
            <w:rStyle w:val="Hyperlink"/>
            <w:rFonts w:ascii="Times New Roman" w:eastAsiaTheme="majorEastAsia" w:hAnsi="Times New Roman" w:cs="Times New Roman"/>
            <w:sz w:val="24"/>
          </w:rPr>
          <w:t>http://uec-images.ubuntu.com/</w:t>
        </w:r>
      </w:hyperlink>
      <w:r w:rsidRPr="00B72469">
        <w:rPr>
          <w:rFonts w:ascii="Times New Roman" w:hAnsi="Times New Roman" w:cs="Times New Roman"/>
          <w:sz w:val="24"/>
        </w:rPr>
        <w:t>. Once we have the image to upload, we do so using the following command.</w:t>
      </w:r>
    </w:p>
    <w:p w14:paraId="0AFEC989" w14:textId="77777777" w:rsidR="0015045D" w:rsidRPr="00B72469" w:rsidRDefault="0015045D" w:rsidP="0015045D">
      <w:pPr>
        <w:pStyle w:val="HTMLPreformatted"/>
        <w:jc w:val="both"/>
        <w:rPr>
          <w:rFonts w:ascii="Times New Roman" w:hAnsi="Times New Roman" w:cs="Times New Roman"/>
          <w:sz w:val="24"/>
        </w:rPr>
      </w:pPr>
    </w:p>
    <w:p w14:paraId="0AFEC98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uec-publish-tarball</w:t>
      </w:r>
      <w:proofErr w:type="gramEnd"/>
      <w:r w:rsidRPr="00B72469">
        <w:rPr>
          <w:rFonts w:ascii="Times New Roman" w:eastAsia="Times New Roman" w:hAnsi="Times New Roman" w:cs="Times New Roman"/>
          <w:i/>
          <w:color w:val="000000"/>
          <w:sz w:val="24"/>
          <w:szCs w:val="20"/>
        </w:rPr>
        <w:t xml:space="preserve"> $path_to_image [bucket-name] [hardware-arch]</w:t>
      </w:r>
    </w:p>
    <w:p w14:paraId="0AFEC98B" w14:textId="77777777" w:rsidR="0015045D" w:rsidRPr="00B72469" w:rsidRDefault="0015045D" w:rsidP="0015045D">
      <w:pPr>
        <w:pStyle w:val="NormalWeb"/>
        <w:rPr>
          <w:color w:val="000000"/>
          <w:szCs w:val="20"/>
        </w:rPr>
      </w:pPr>
      <w:r w:rsidRPr="00B72469">
        <w:rPr>
          <w:color w:val="000000"/>
          <w:szCs w:val="20"/>
        </w:rPr>
        <w:t>We get three references, emi, eri, eki values. We use the emi value of the images while starting instances. We now need a public key to connect to an image. You might need to create and source credentials as a key pair using euca2ools commands as follows:</w:t>
      </w:r>
    </w:p>
    <w:p w14:paraId="0AFEC98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euca-add-keypair</w:t>
      </w:r>
      <w:proofErr w:type="gramEnd"/>
      <w:r w:rsidRPr="00B72469">
        <w:rPr>
          <w:rFonts w:ascii="Times New Roman" w:eastAsia="Times New Roman" w:hAnsi="Times New Roman" w:cs="Times New Roman"/>
          <w:i/>
          <w:color w:val="000000"/>
          <w:sz w:val="24"/>
          <w:szCs w:val="20"/>
        </w:rPr>
        <w:t xml:space="preserve"> mykey &gt; mykey.priv</w:t>
      </w:r>
    </w:p>
    <w:p w14:paraId="0AFEC98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chmod</w:t>
      </w:r>
      <w:proofErr w:type="gramEnd"/>
      <w:r w:rsidRPr="00B72469">
        <w:rPr>
          <w:rFonts w:ascii="Times New Roman" w:eastAsia="Times New Roman" w:hAnsi="Times New Roman" w:cs="Times New Roman"/>
          <w:i/>
          <w:color w:val="000000"/>
          <w:sz w:val="24"/>
          <w:szCs w:val="20"/>
        </w:rPr>
        <w:t xml:space="preserve"> 0600 mykey.priv</w:t>
      </w:r>
    </w:p>
    <w:p w14:paraId="0AFEC98E" w14:textId="77777777" w:rsidR="0015045D" w:rsidRPr="00B72469" w:rsidRDefault="0015045D" w:rsidP="0015045D">
      <w:pPr>
        <w:pStyle w:val="NormalWeb"/>
        <w:rPr>
          <w:color w:val="000000"/>
          <w:szCs w:val="20"/>
        </w:rPr>
      </w:pPr>
      <w:r w:rsidRPr="00B72469">
        <w:rPr>
          <w:color w:val="000000"/>
          <w:szCs w:val="20"/>
        </w:rPr>
        <w:t>We then create instances for the image using the euca-run-instances command as follows:</w:t>
      </w:r>
    </w:p>
    <w:p w14:paraId="0AFEC98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euca-describe-images</w:t>
      </w:r>
      <w:proofErr w:type="gramEnd"/>
    </w:p>
    <w:p w14:paraId="0AFEC99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euca-run-instances</w:t>
      </w:r>
      <w:proofErr w:type="gramEnd"/>
      <w:r w:rsidRPr="00B72469">
        <w:rPr>
          <w:rFonts w:ascii="Times New Roman" w:eastAsia="Times New Roman" w:hAnsi="Times New Roman" w:cs="Times New Roman"/>
          <w:i/>
          <w:color w:val="000000"/>
          <w:sz w:val="24"/>
          <w:szCs w:val="20"/>
        </w:rPr>
        <w:t xml:space="preserve"> $emi -k mykey -t m1.tiny</w:t>
      </w:r>
    </w:p>
    <w:p w14:paraId="0AFEC99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9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lastRenderedPageBreak/>
        <w:t>...OUTPUT...</w:t>
      </w:r>
    </w:p>
    <w:p w14:paraId="0AFEC99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RESERVATION r-1jj2a80v</w:t>
      </w:r>
      <w:r w:rsidRPr="00B72469">
        <w:rPr>
          <w:rFonts w:ascii="Times New Roman" w:eastAsia="Times New Roman" w:hAnsi="Times New Roman" w:cs="Times New Roman"/>
          <w:i/>
          <w:color w:val="000000"/>
          <w:sz w:val="24"/>
          <w:szCs w:val="20"/>
        </w:rPr>
        <w:tab/>
      </w:r>
      <w:r w:rsidRPr="00B72469">
        <w:rPr>
          <w:rFonts w:ascii="Times New Roman" w:eastAsia="Times New Roman" w:hAnsi="Times New Roman" w:cs="Times New Roman"/>
          <w:i/>
          <w:color w:val="000000"/>
          <w:sz w:val="24"/>
          <w:szCs w:val="20"/>
        </w:rPr>
        <w:tab/>
        <w:t>proj_name    default</w:t>
      </w:r>
    </w:p>
    <w:p w14:paraId="0AFEC99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INSTANCE    i-</w:t>
      </w:r>
      <w:proofErr w:type="gramStart"/>
      <w:r w:rsidRPr="00B72469">
        <w:rPr>
          <w:rFonts w:ascii="Times New Roman" w:eastAsia="Times New Roman" w:hAnsi="Times New Roman" w:cs="Times New Roman"/>
          <w:i/>
          <w:color w:val="000000"/>
          <w:sz w:val="24"/>
          <w:szCs w:val="20"/>
        </w:rPr>
        <w:t>00000001  ami</w:t>
      </w:r>
      <w:proofErr w:type="gramEnd"/>
      <w:r w:rsidRPr="00B72469">
        <w:rPr>
          <w:rFonts w:ascii="Times New Roman" w:eastAsia="Times New Roman" w:hAnsi="Times New Roman" w:cs="Times New Roman"/>
          <w:i/>
          <w:color w:val="000000"/>
          <w:sz w:val="24"/>
          <w:szCs w:val="20"/>
        </w:rPr>
        <w:t>-00000002    10.0.0.2    10.0.0.2    building    mykey (proj_name, SIX)   0   m1.tiny 2011-08-18T21:06:03Z    nova    aki-00000001    ami-00000000</w:t>
      </w:r>
    </w:p>
    <w:p w14:paraId="0AFEC99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r w:rsidRPr="00B72469">
        <w:rPr>
          <w:rFonts w:ascii="Times New Roman" w:eastAsia="Times New Roman" w:hAnsi="Times New Roman" w:cs="Times New Roman"/>
          <w:i/>
          <w:color w:val="000000"/>
          <w:sz w:val="24"/>
          <w:szCs w:val="20"/>
        </w:rPr>
        <w:t>...OUTPUT...</w:t>
      </w:r>
    </w:p>
    <w:p w14:paraId="0AFEC99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p>
    <w:p w14:paraId="0AFEC997" w14:textId="77777777" w:rsidR="0015045D" w:rsidRPr="00B72469" w:rsidRDefault="0015045D" w:rsidP="0015045D">
      <w:pPr>
        <w:pStyle w:val="NormalWeb"/>
        <w:rPr>
          <w:color w:val="000000"/>
          <w:szCs w:val="20"/>
        </w:rPr>
      </w:pPr>
      <w:r w:rsidRPr="00B72469">
        <w:rPr>
          <w:color w:val="000000"/>
          <w:szCs w:val="20"/>
        </w:rPr>
        <w:t xml:space="preserve">Once the status of the instance goes from untarring to scheduling to launching to running openstack we are ready to </w:t>
      </w:r>
      <w:proofErr w:type="gramStart"/>
      <w:r w:rsidRPr="00B72469">
        <w:rPr>
          <w:color w:val="000000"/>
          <w:szCs w:val="20"/>
        </w:rPr>
        <w:t>ssh</w:t>
      </w:r>
      <w:proofErr w:type="gramEnd"/>
      <w:r w:rsidRPr="00B72469">
        <w:rPr>
          <w:color w:val="000000"/>
          <w:szCs w:val="20"/>
        </w:rPr>
        <w:t xml:space="preserve"> into the instance using the following command</w:t>
      </w:r>
    </w:p>
    <w:p w14:paraId="0AFEC99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0"/>
        </w:rPr>
      </w:pPr>
      <w:proofErr w:type="gramStart"/>
      <w:r w:rsidRPr="00B72469">
        <w:rPr>
          <w:rFonts w:ascii="Times New Roman" w:eastAsia="Times New Roman" w:hAnsi="Times New Roman" w:cs="Times New Roman"/>
          <w:i/>
          <w:color w:val="000000"/>
          <w:sz w:val="24"/>
          <w:szCs w:val="20"/>
        </w:rPr>
        <w:t>ssh</w:t>
      </w:r>
      <w:proofErr w:type="gramEnd"/>
      <w:r w:rsidRPr="00B72469">
        <w:rPr>
          <w:rFonts w:ascii="Times New Roman" w:eastAsia="Times New Roman" w:hAnsi="Times New Roman" w:cs="Times New Roman"/>
          <w:i/>
          <w:color w:val="000000"/>
          <w:sz w:val="24"/>
          <w:szCs w:val="20"/>
        </w:rPr>
        <w:t xml:space="preserve"> ubuntu@$ipaddress</w:t>
      </w:r>
    </w:p>
    <w:p w14:paraId="0AFEC999" w14:textId="77777777" w:rsidR="0015045D" w:rsidRPr="00B72469" w:rsidRDefault="0015045D" w:rsidP="0015045D">
      <w:pPr>
        <w:pStyle w:val="NormalWeb"/>
        <w:rPr>
          <w:color w:val="000000"/>
          <w:szCs w:val="20"/>
        </w:rPr>
      </w:pPr>
      <w:r w:rsidRPr="00B72469">
        <w:rPr>
          <w:color w:val="000000"/>
          <w:szCs w:val="20"/>
        </w:rPr>
        <w:t>Where IPaddress is the one assigned to the instance when created.</w:t>
      </w:r>
    </w:p>
    <w:p w14:paraId="0AFEC99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0"/>
        </w:rPr>
      </w:pPr>
      <w:r w:rsidRPr="00B72469">
        <w:rPr>
          <w:rFonts w:ascii="Times New Roman" w:eastAsia="Times New Roman" w:hAnsi="Times New Roman" w:cs="Times New Roman"/>
          <w:color w:val="000000"/>
          <w:sz w:val="24"/>
          <w:szCs w:val="20"/>
        </w:rPr>
        <w:t>To delete an instance we use the following command</w:t>
      </w:r>
    </w:p>
    <w:p w14:paraId="0AFEC99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4"/>
          <w:szCs w:val="28"/>
          <w:u w:val="single"/>
        </w:rPr>
      </w:pPr>
      <w:proofErr w:type="gramStart"/>
      <w:r w:rsidRPr="00B72469">
        <w:rPr>
          <w:rFonts w:ascii="Times New Roman" w:eastAsia="Times New Roman" w:hAnsi="Times New Roman" w:cs="Times New Roman"/>
          <w:i/>
          <w:color w:val="000000"/>
          <w:sz w:val="24"/>
          <w:szCs w:val="20"/>
        </w:rPr>
        <w:t>euca-terminate-instances</w:t>
      </w:r>
      <w:proofErr w:type="gramEnd"/>
      <w:r w:rsidRPr="00B72469">
        <w:rPr>
          <w:rFonts w:ascii="Times New Roman" w:eastAsia="Times New Roman" w:hAnsi="Times New Roman" w:cs="Times New Roman"/>
          <w:i/>
          <w:color w:val="000000"/>
          <w:sz w:val="24"/>
          <w:szCs w:val="20"/>
        </w:rPr>
        <w:t xml:space="preserve"> $instanceid</w:t>
      </w:r>
    </w:p>
    <w:p w14:paraId="0AFEC99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4"/>
          <w:szCs w:val="28"/>
          <w:u w:val="single"/>
        </w:rPr>
      </w:pPr>
      <w:r w:rsidRPr="00B72469">
        <w:rPr>
          <w:rFonts w:ascii="Times New Roman" w:eastAsia="Times New Roman" w:hAnsi="Times New Roman" w:cs="Times New Roman"/>
          <w:b/>
          <w:color w:val="000000"/>
          <w:sz w:val="24"/>
          <w:szCs w:val="28"/>
          <w:u w:val="single"/>
        </w:rPr>
        <w:t>CREATING CUSTOM UEC IMAGES</w:t>
      </w:r>
    </w:p>
    <w:p w14:paraId="0AFEC99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We can create edit a standard UEC Image for us to run our own code. It involves the following steps:</w:t>
      </w:r>
    </w:p>
    <w:p w14:paraId="0AFEC99E"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 xml:space="preserve">Download the required Ubuntu </w:t>
      </w:r>
      <w:proofErr w:type="gramStart"/>
      <w:r w:rsidRPr="00B72469">
        <w:rPr>
          <w:rFonts w:ascii="Times New Roman" w:eastAsia="Times New Roman" w:hAnsi="Times New Roman" w:cs="Times New Roman"/>
          <w:color w:val="000000"/>
          <w:sz w:val="24"/>
        </w:rPr>
        <w:t>version’s  UEC</w:t>
      </w:r>
      <w:proofErr w:type="gramEnd"/>
      <w:r w:rsidRPr="00B72469">
        <w:rPr>
          <w:rFonts w:ascii="Times New Roman" w:eastAsia="Times New Roman" w:hAnsi="Times New Roman" w:cs="Times New Roman"/>
          <w:color w:val="000000"/>
          <w:sz w:val="24"/>
        </w:rPr>
        <w:t xml:space="preserve"> image from </w:t>
      </w:r>
      <w:hyperlink r:id="rId190" w:history="1">
        <w:r w:rsidRPr="00B72469">
          <w:rPr>
            <w:rStyle w:val="Hyperlink"/>
            <w:rFonts w:ascii="Times New Roman" w:eastAsia="Times New Roman" w:hAnsi="Times New Roman" w:cs="Times New Roman"/>
            <w:sz w:val="24"/>
          </w:rPr>
          <w:t>http://uec-images.ubuntu.com/</w:t>
        </w:r>
      </w:hyperlink>
      <w:r w:rsidRPr="00B72469">
        <w:rPr>
          <w:rFonts w:ascii="Times New Roman" w:eastAsia="Times New Roman" w:hAnsi="Times New Roman" w:cs="Times New Roman"/>
          <w:color w:val="000000"/>
          <w:sz w:val="24"/>
        </w:rPr>
        <w:t>.</w:t>
      </w:r>
    </w:p>
    <w:p w14:paraId="0AFEC99F"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Unarchive the tar.gz image to actually get the .img file we need to edit.</w:t>
      </w:r>
    </w:p>
    <w:p w14:paraId="0AFEC9A0"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We now need to expand the .img file as it is limited to a certain size and our implementation requires us t have certain extra software.</w:t>
      </w:r>
    </w:p>
    <w:p w14:paraId="0AFEC9A1"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This is done by first running the command fsck.ext3 imageName.img to change its file format followed by resize2fs imageName.img SIZE where SIZE is the required size you need it resized it to.</w:t>
      </w:r>
    </w:p>
    <w:p w14:paraId="0AFEC9A2"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Now, we need to mount this image to add the required files. This is done by using mount –o loop imageName.img mountDir where mountDir is any directory on which the image is mounted.</w:t>
      </w:r>
    </w:p>
    <w:p w14:paraId="0AFEC9A3"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 xml:space="preserve">Now mountDir denotes the file structure of the image. We copy the required software to run on the instance. In our case, the SGX code checked out from </w:t>
      </w:r>
      <w:hyperlink r:id="rId191" w:tgtFrame="_blank" w:history="1">
        <w:r w:rsidRPr="00B72469">
          <w:rPr>
            <w:rStyle w:val="Hyperlink"/>
            <w:rFonts w:ascii="Times New Roman" w:eastAsia="Times New Roman" w:hAnsi="Times New Roman" w:cs="Times New Roman"/>
            <w:sz w:val="24"/>
          </w:rPr>
          <w:t>https://sensorcloud.uits.indiana.edu/svn/SGX/trunk/1.3</w:t>
        </w:r>
      </w:hyperlink>
    </w:p>
    <w:p w14:paraId="0AFEC9A4"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We also copy a version of Apache Maven 3.0.3 and an appropriate version of JDK to the appropriate location in the image.</w:t>
      </w:r>
    </w:p>
    <w:p w14:paraId="0AFEC9A5"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Once that is done, we need to edit the .bashrc file of the root user to source the environment variables SENSORCLOUD_HOME, JAVA_HOME and M2_HOME to the appropriate locations to which the SGX code and Maven 3.0.3 are copied to.</w:t>
      </w:r>
    </w:p>
    <w:p w14:paraId="0AFEC9A6"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We can checkout the code from repository and install Java using the default package manager once we get into the instances by creating a script to perform the mentioned task.</w:t>
      </w:r>
    </w:p>
    <w:p w14:paraId="0AFEC9A7"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Once these changes are made, we need to unmount the image using the command umount –l mountDir.</w:t>
      </w:r>
    </w:p>
    <w:p w14:paraId="0AFEC9A8"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lastRenderedPageBreak/>
        <w:t>Once that is done, we need to zip back the .img file and its other accessories of the UEC image back into the .tar archive.</w:t>
      </w:r>
    </w:p>
    <w:p w14:paraId="0AFEC9A9"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Once we do that, we are ready to publish this image on to the grid using uec-publish-tarball as mentioned in the ‘Starting Instances’ section.</w:t>
      </w:r>
    </w:p>
    <w:p w14:paraId="0AFEC9AA"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eastAsia="Times New Roman" w:hAnsi="Times New Roman" w:cs="Times New Roman"/>
          <w:color w:val="000000"/>
          <w:sz w:val="24"/>
        </w:rPr>
        <w:t>Well established methods of creating images off running instances can also be found at:</w:t>
      </w:r>
    </w:p>
    <w:p w14:paraId="0AFEC9AB" w14:textId="77777777" w:rsidR="0015045D" w:rsidRPr="00B72469" w:rsidRDefault="003E65E7" w:rsidP="00E919FA">
      <w:pPr>
        <w:pStyle w:val="ListParagraph"/>
        <w:widowControl/>
        <w:numPr>
          <w:ilvl w:val="1"/>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hyperlink r:id="rId192" w:tgtFrame="_blank" w:history="1">
        <w:r w:rsidR="0015045D" w:rsidRPr="00B72469">
          <w:rPr>
            <w:rStyle w:val="Hyperlink"/>
            <w:rFonts w:ascii="Times New Roman" w:hAnsi="Times New Roman" w:cs="Times New Roman"/>
            <w:color w:val="1155CC"/>
            <w:sz w:val="24"/>
            <w:szCs w:val="20"/>
          </w:rPr>
          <w:t>http://wiki.openstack.org/CreatingRHELImages</w:t>
        </w:r>
      </w:hyperlink>
    </w:p>
    <w:p w14:paraId="0AFEC9AC" w14:textId="77777777" w:rsidR="0015045D" w:rsidRPr="00B72469" w:rsidRDefault="003E65E7" w:rsidP="00E919FA">
      <w:pPr>
        <w:pStyle w:val="ListParagraph"/>
        <w:widowControl/>
        <w:numPr>
          <w:ilvl w:val="1"/>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hyperlink r:id="rId193" w:tgtFrame="_blank" w:history="1">
        <w:r w:rsidR="0015045D" w:rsidRPr="00B72469">
          <w:rPr>
            <w:rStyle w:val="Hyperlink"/>
            <w:rFonts w:ascii="Times New Roman" w:hAnsi="Times New Roman" w:cs="Times New Roman"/>
            <w:color w:val="1155CC"/>
            <w:sz w:val="24"/>
            <w:szCs w:val="20"/>
          </w:rPr>
          <w:t>http://open.eucalyptus.com/participate/wiki/creating-image-existing-vm-centos</w:t>
        </w:r>
      </w:hyperlink>
    </w:p>
    <w:p w14:paraId="0AFEC9AD" w14:textId="77777777" w:rsidR="0015045D" w:rsidRPr="00B72469" w:rsidRDefault="003E65E7" w:rsidP="00E919FA">
      <w:pPr>
        <w:pStyle w:val="ListParagraph"/>
        <w:widowControl/>
        <w:numPr>
          <w:ilvl w:val="1"/>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hyperlink r:id="rId194" w:tgtFrame="_blank" w:history="1">
        <w:r w:rsidR="0015045D" w:rsidRPr="00B72469">
          <w:rPr>
            <w:rStyle w:val="Hyperlink"/>
            <w:rFonts w:ascii="Times New Roman" w:hAnsi="Times New Roman" w:cs="Times New Roman"/>
            <w:color w:val="1155CC"/>
            <w:sz w:val="24"/>
            <w:szCs w:val="20"/>
          </w:rPr>
          <w:t>http://kb.iu.edu/data/bbsn.html</w:t>
        </w:r>
      </w:hyperlink>
    </w:p>
    <w:p w14:paraId="0AFEC9AE"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hAnsi="Times New Roman" w:cs="Times New Roman"/>
          <w:sz w:val="24"/>
        </w:rPr>
        <w:t>The above mentioned guides primarily consider RHEL and Eucalyptus but can be easily extended to cover Ubuntu and Openstack as both of them deal with using the same euca2ools API.</w:t>
      </w:r>
    </w:p>
    <w:p w14:paraId="0AFEC9AF" w14:textId="77777777" w:rsidR="0015045D" w:rsidRPr="00B72469" w:rsidRDefault="0015045D" w:rsidP="00E919FA">
      <w:pPr>
        <w:pStyle w:val="ListParagraph"/>
        <w:widowControl/>
        <w:numPr>
          <w:ilvl w:val="0"/>
          <w:numId w:val="6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4"/>
        </w:rPr>
      </w:pPr>
      <w:r w:rsidRPr="00B72469">
        <w:rPr>
          <w:rFonts w:ascii="Times New Roman" w:hAnsi="Times New Roman" w:cs="Times New Roman"/>
          <w:sz w:val="24"/>
        </w:rPr>
        <w:t>Main stages of the image creation include, creating the Kernel Image and registering it, creating the Ramdisk image and registering it and creating the actual image and registering it with the previously created Ramdisk and Kernel images.</w:t>
      </w:r>
    </w:p>
    <w:p w14:paraId="0AFEC9B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4"/>
          <w:szCs w:val="28"/>
          <w:u w:val="single"/>
        </w:rPr>
      </w:pPr>
    </w:p>
    <w:p w14:paraId="0AFEC9B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4"/>
          <w:szCs w:val="28"/>
          <w:u w:val="single"/>
        </w:rPr>
      </w:pPr>
      <w:r w:rsidRPr="00B72469">
        <w:rPr>
          <w:rFonts w:ascii="Times New Roman" w:eastAsia="Times New Roman" w:hAnsi="Times New Roman" w:cs="Times New Roman"/>
          <w:b/>
          <w:color w:val="000000"/>
          <w:sz w:val="24"/>
          <w:szCs w:val="28"/>
          <w:u w:val="single"/>
        </w:rPr>
        <w:t>ISSUES AND FAQ’s</w:t>
      </w:r>
    </w:p>
    <w:p w14:paraId="0AFEC9B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4"/>
          <w:szCs w:val="28"/>
          <w:u w:val="single"/>
        </w:rPr>
      </w:pPr>
    </w:p>
    <w:p w14:paraId="0AFEC9B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1-</w:t>
      </w:r>
    </w:p>
    <w:p w14:paraId="0AFEC9B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i/>
          <w:color w:val="000000"/>
          <w:sz w:val="24"/>
          <w:szCs w:val="28"/>
        </w:rPr>
      </w:pPr>
      <w:r w:rsidRPr="00B72469">
        <w:rPr>
          <w:rFonts w:ascii="Times New Roman" w:eastAsia="Times New Roman" w:hAnsi="Times New Roman" w:cs="Times New Roman"/>
          <w:b/>
          <w:i/>
          <w:color w:val="000000"/>
          <w:sz w:val="24"/>
          <w:szCs w:val="28"/>
        </w:rPr>
        <w:t>Errors when setting up the project network using nova-manage</w:t>
      </w:r>
    </w:p>
    <w:p w14:paraId="0AFEC9B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000000"/>
          <w:sz w:val="24"/>
          <w:szCs w:val="28"/>
        </w:rPr>
      </w:pPr>
    </w:p>
    <w:p w14:paraId="0AFEC9B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 xml:space="preserve">These errors are mostly because the range of IP’s provided in this command exceeds the number of assigned IP’s in the nova.conf file. Reduce the number of IP’s in this command or increase the range of assigned IP’s in nova.conf. </w:t>
      </w:r>
    </w:p>
    <w:p w14:paraId="0AFEC9B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p>
    <w:p w14:paraId="0AFEC9B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eastAsia="Times New Roman" w:hAnsi="Times New Roman" w:cs="Times New Roman"/>
          <w:color w:val="000000"/>
          <w:sz w:val="24"/>
          <w:szCs w:val="28"/>
        </w:rPr>
        <w:t xml:space="preserve">The </w:t>
      </w:r>
      <w:r w:rsidRPr="00B72469">
        <w:rPr>
          <w:rFonts w:ascii="Times New Roman" w:hAnsi="Times New Roman" w:cs="Times New Roman"/>
          <w:color w:val="000000"/>
          <w:sz w:val="24"/>
          <w:szCs w:val="28"/>
        </w:rPr>
        <w:t xml:space="preserve">nova-manage service assumes that the first IP address is your </w:t>
      </w:r>
      <w:proofErr w:type="gramStart"/>
      <w:r w:rsidRPr="00B72469">
        <w:rPr>
          <w:rFonts w:ascii="Times New Roman" w:hAnsi="Times New Roman" w:cs="Times New Roman"/>
          <w:color w:val="000000"/>
          <w:sz w:val="24"/>
          <w:szCs w:val="28"/>
        </w:rPr>
        <w:t>network ,</w:t>
      </w:r>
      <w:proofErr w:type="gramEnd"/>
      <w:r w:rsidRPr="00B72469">
        <w:rPr>
          <w:rFonts w:ascii="Times New Roman" w:hAnsi="Times New Roman" w:cs="Times New Roman"/>
          <w:color w:val="000000"/>
          <w:sz w:val="24"/>
          <w:szCs w:val="28"/>
        </w:rPr>
        <w:t xml:space="preserve"> the 2nd is your gateway and the broadcast is the last IP in the range defined. If not</w:t>
      </w:r>
      <w:proofErr w:type="gramStart"/>
      <w:r w:rsidRPr="00B72469">
        <w:rPr>
          <w:rFonts w:ascii="Times New Roman" w:hAnsi="Times New Roman" w:cs="Times New Roman"/>
          <w:color w:val="000000"/>
          <w:sz w:val="24"/>
          <w:szCs w:val="28"/>
        </w:rPr>
        <w:t>,  it</w:t>
      </w:r>
      <w:proofErr w:type="gramEnd"/>
      <w:r w:rsidRPr="00B72469">
        <w:rPr>
          <w:rFonts w:ascii="Times New Roman" w:hAnsi="Times New Roman" w:cs="Times New Roman"/>
          <w:color w:val="000000"/>
          <w:sz w:val="24"/>
          <w:szCs w:val="28"/>
        </w:rPr>
        <w:t xml:space="preserve"> is required to edit the nova database’s ‘networks’ table.</w:t>
      </w:r>
    </w:p>
    <w:p w14:paraId="0AFEC9B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B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hAnsi="Times New Roman" w:cs="Times New Roman"/>
          <w:color w:val="000000"/>
          <w:sz w:val="24"/>
          <w:szCs w:val="28"/>
        </w:rPr>
        <w:t>When using some other networking scheme rather than flat mode, it is necessary to mark one of the networks already defined as a bridge so that compute knows that a bridge exists.</w:t>
      </w:r>
    </w:p>
    <w:p w14:paraId="0AFEC9B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B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hAnsi="Times New Roman" w:cs="Times New Roman"/>
          <w:color w:val="000000"/>
          <w:sz w:val="24"/>
          <w:szCs w:val="28"/>
        </w:rPr>
        <w:t>-2-</w:t>
      </w:r>
    </w:p>
    <w:p w14:paraId="0AFEC9B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000000"/>
          <w:sz w:val="24"/>
          <w:szCs w:val="28"/>
        </w:rPr>
      </w:pPr>
      <w:r w:rsidRPr="00B72469">
        <w:rPr>
          <w:rFonts w:ascii="Times New Roman" w:hAnsi="Times New Roman" w:cs="Times New Roman"/>
          <w:b/>
          <w:color w:val="000000"/>
          <w:sz w:val="24"/>
          <w:szCs w:val="28"/>
        </w:rPr>
        <w:t>Access forbidden 403, 401 errors</w:t>
      </w:r>
    </w:p>
    <w:p w14:paraId="0AFEC9B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hAnsi="Times New Roman" w:cs="Times New Roman"/>
          <w:color w:val="000000"/>
          <w:sz w:val="24"/>
          <w:szCs w:val="28"/>
        </w:rPr>
        <w:t xml:space="preserve">These are the errors usually which show up because there is a credential problem with the project. Occur </w:t>
      </w:r>
      <w:r w:rsidRPr="00B72469">
        <w:rPr>
          <w:rFonts w:ascii="Times New Roman" w:hAnsi="Times New Roman" w:cs="Times New Roman"/>
          <w:color w:val="000000"/>
          <w:sz w:val="24"/>
          <w:szCs w:val="28"/>
        </w:rPr>
        <w:lastRenderedPageBreak/>
        <w:t>when we try to perform any euca-XXX command. Through current installation methods, there are basically two ways to get the novarc file. The manual method requires getting it from within a project zipfile, and the scripted method just generates novarc out of the project zip file and sources it for you. If you do the manual method through a zip file, then the following novarc alone, you end up losing the credentials that are tied to the user you created with nova-manage in the steps before.</w:t>
      </w:r>
      <w:r w:rsidRPr="00B72469">
        <w:rPr>
          <w:rFonts w:ascii="Times New Roman" w:hAnsi="Times New Roman" w:cs="Times New Roman"/>
          <w:color w:val="000000"/>
          <w:sz w:val="24"/>
          <w:szCs w:val="20"/>
        </w:rPr>
        <w:t xml:space="preserve"> </w:t>
      </w:r>
      <w:r w:rsidRPr="00B72469">
        <w:rPr>
          <w:rFonts w:ascii="Times New Roman" w:hAnsi="Times New Roman" w:cs="Times New Roman"/>
          <w:color w:val="000000"/>
          <w:sz w:val="24"/>
          <w:szCs w:val="28"/>
        </w:rPr>
        <w:t>When you run nova-api the first time, it generates the certificate authority information, including openssl.cnf. If it gets started out of order, you may not be able to create your zip file. Once your CA information is available, you should be able to go back to nova-manage to create your zipfile.</w:t>
      </w:r>
    </w:p>
    <w:p w14:paraId="0AFEC9B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C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C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hAnsi="Times New Roman" w:cs="Times New Roman"/>
          <w:color w:val="000000"/>
          <w:sz w:val="24"/>
          <w:szCs w:val="28"/>
        </w:rPr>
        <w:t>-3-</w:t>
      </w:r>
    </w:p>
    <w:p w14:paraId="0AFEC9C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000000"/>
          <w:sz w:val="24"/>
          <w:szCs w:val="28"/>
        </w:rPr>
      </w:pPr>
      <w:r w:rsidRPr="00B72469">
        <w:rPr>
          <w:rFonts w:ascii="Times New Roman" w:hAnsi="Times New Roman" w:cs="Times New Roman"/>
          <w:b/>
          <w:color w:val="000000"/>
          <w:sz w:val="24"/>
          <w:szCs w:val="28"/>
        </w:rPr>
        <w:t>Instance startup errors</w:t>
      </w:r>
    </w:p>
    <w:p w14:paraId="0AFEC9C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C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hAnsi="Times New Roman" w:cs="Times New Roman"/>
          <w:color w:val="000000"/>
          <w:sz w:val="24"/>
          <w:szCs w:val="28"/>
        </w:rPr>
        <w:t>There are times when instances are scheduling indefinitely, or startup and shutdown immediately or simply stay ‘launching’ forever. These can be cause due to a number of reasons including bad networking settings or credentials. One way of finding out what the kind of problem we face is to check console output of an instance using euca-get-console-output &lt;instance ID&gt; to check the status of the instance or to simply check the nova-api.log in/var/logs/nova/</w:t>
      </w:r>
    </w:p>
    <w:p w14:paraId="0AFEC9C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C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hAnsi="Times New Roman" w:cs="Times New Roman"/>
          <w:color w:val="000000"/>
          <w:sz w:val="24"/>
          <w:szCs w:val="28"/>
        </w:rPr>
        <w:t>-4-</w:t>
      </w:r>
    </w:p>
    <w:p w14:paraId="0AFEC9C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color w:val="000000"/>
          <w:sz w:val="24"/>
          <w:szCs w:val="28"/>
        </w:rPr>
      </w:pPr>
      <w:r w:rsidRPr="00B72469">
        <w:rPr>
          <w:rFonts w:ascii="Times New Roman" w:hAnsi="Times New Roman" w:cs="Times New Roman"/>
          <w:b/>
          <w:color w:val="000000"/>
          <w:sz w:val="24"/>
          <w:szCs w:val="28"/>
        </w:rPr>
        <w:t xml:space="preserve">Unable to ping or </w:t>
      </w:r>
      <w:proofErr w:type="gramStart"/>
      <w:r w:rsidRPr="00B72469">
        <w:rPr>
          <w:rFonts w:ascii="Times New Roman" w:hAnsi="Times New Roman" w:cs="Times New Roman"/>
          <w:b/>
          <w:color w:val="000000"/>
          <w:sz w:val="24"/>
          <w:szCs w:val="28"/>
        </w:rPr>
        <w:t>ssh</w:t>
      </w:r>
      <w:proofErr w:type="gramEnd"/>
      <w:r w:rsidRPr="00B72469">
        <w:rPr>
          <w:rFonts w:ascii="Times New Roman" w:hAnsi="Times New Roman" w:cs="Times New Roman"/>
          <w:b/>
          <w:color w:val="000000"/>
          <w:sz w:val="24"/>
          <w:szCs w:val="28"/>
        </w:rPr>
        <w:t xml:space="preserve"> instances that are running</w:t>
      </w:r>
    </w:p>
    <w:p w14:paraId="0AFEC9C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C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r w:rsidRPr="00B72469">
        <w:rPr>
          <w:rFonts w:ascii="Times New Roman" w:hAnsi="Times New Roman" w:cs="Times New Roman"/>
          <w:color w:val="000000"/>
          <w:sz w:val="24"/>
          <w:szCs w:val="28"/>
        </w:rPr>
        <w:t xml:space="preserve">There are a number of reasons for this case to occur. One of the usual reasons is because we have not yet granted access permissions to access ports for </w:t>
      </w:r>
      <w:proofErr w:type="gramStart"/>
      <w:r w:rsidRPr="00B72469">
        <w:rPr>
          <w:rFonts w:ascii="Times New Roman" w:hAnsi="Times New Roman" w:cs="Times New Roman"/>
          <w:color w:val="000000"/>
          <w:sz w:val="24"/>
          <w:szCs w:val="28"/>
        </w:rPr>
        <w:t>ssh</w:t>
      </w:r>
      <w:proofErr w:type="gramEnd"/>
      <w:r w:rsidRPr="00B72469">
        <w:rPr>
          <w:rFonts w:ascii="Times New Roman" w:hAnsi="Times New Roman" w:cs="Times New Roman"/>
          <w:color w:val="000000"/>
          <w:sz w:val="24"/>
          <w:szCs w:val="28"/>
        </w:rPr>
        <w:t xml:space="preserve"> or pinging. Use the ‘euca-authorize’ command to enable access. Below, you will find the commands to allow ‘ping’ and ‘ssh’ to your VMs:</w:t>
      </w:r>
    </w:p>
    <w:p w14:paraId="0AFEC9CA"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CB"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roofErr w:type="gramStart"/>
      <w:r w:rsidRPr="00B72469">
        <w:rPr>
          <w:rFonts w:ascii="Times New Roman" w:hAnsi="Times New Roman" w:cs="Times New Roman"/>
          <w:color w:val="000000"/>
          <w:sz w:val="24"/>
          <w:szCs w:val="28"/>
        </w:rPr>
        <w:t>euca-</w:t>
      </w:r>
      <w:proofErr w:type="gramEnd"/>
      <w:r w:rsidRPr="00B72469">
        <w:rPr>
          <w:rFonts w:ascii="Times New Roman" w:hAnsi="Times New Roman" w:cs="Times New Roman"/>
          <w:color w:val="000000"/>
          <w:sz w:val="24"/>
          <w:szCs w:val="28"/>
        </w:rPr>
        <w:t xml:space="preserve">authorize -P icmp -t -1:-1 default </w:t>
      </w:r>
    </w:p>
    <w:p w14:paraId="0AFEC9CC"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roofErr w:type="gramStart"/>
      <w:r w:rsidRPr="00B72469">
        <w:rPr>
          <w:rFonts w:ascii="Times New Roman" w:hAnsi="Times New Roman" w:cs="Times New Roman"/>
          <w:color w:val="000000"/>
          <w:sz w:val="24"/>
          <w:szCs w:val="28"/>
        </w:rPr>
        <w:t>euca-</w:t>
      </w:r>
      <w:proofErr w:type="gramEnd"/>
      <w:r w:rsidRPr="00B72469">
        <w:rPr>
          <w:rFonts w:ascii="Times New Roman" w:hAnsi="Times New Roman" w:cs="Times New Roman"/>
          <w:color w:val="000000"/>
          <w:sz w:val="24"/>
          <w:szCs w:val="28"/>
        </w:rPr>
        <w:t>authorize -P tcp -p 22 default</w:t>
      </w:r>
    </w:p>
    <w:p w14:paraId="0AFEC9CD"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4"/>
          <w:szCs w:val="28"/>
        </w:rPr>
      </w:pPr>
    </w:p>
    <w:p w14:paraId="0AFEC9CE"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 xml:space="preserve">Another common issue is you cannot ping or SSH your instances after issuing the ‘euca-authorize’ commands. Something to look at is the amount of ‘dnsmasq’ processes that are running. If you have a </w:t>
      </w:r>
      <w:r w:rsidRPr="00B72469">
        <w:rPr>
          <w:rFonts w:ascii="Times New Roman" w:eastAsia="Times New Roman" w:hAnsi="Times New Roman" w:cs="Times New Roman"/>
          <w:color w:val="000000"/>
          <w:sz w:val="24"/>
          <w:szCs w:val="28"/>
        </w:rPr>
        <w:lastRenderedPageBreak/>
        <w:t>running instance, check to see that TWO ‘dnsmasq’ processes are running. If not, perform the following: killall dnsmasq service nova-network restart</w:t>
      </w:r>
    </w:p>
    <w:p w14:paraId="0AFEC9CF"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p>
    <w:p w14:paraId="0AFEC9D0"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 xml:space="preserve">Some other cases might also occur. A possible case can be that the instance might be waiting for a response from a metadata server by default that it does not receive. Such cases can be identified from the console output of the instance. Usually metadata forwarding is done by the gateway. In flat mode, we must do it manually so requests should be forwarded to the </w:t>
      </w:r>
      <w:proofErr w:type="gramStart"/>
      <w:r w:rsidRPr="00B72469">
        <w:rPr>
          <w:rFonts w:ascii="Times New Roman" w:eastAsia="Times New Roman" w:hAnsi="Times New Roman" w:cs="Times New Roman"/>
          <w:color w:val="000000"/>
          <w:sz w:val="24"/>
          <w:szCs w:val="28"/>
        </w:rPr>
        <w:t>api</w:t>
      </w:r>
      <w:proofErr w:type="gramEnd"/>
      <w:r w:rsidRPr="00B72469">
        <w:rPr>
          <w:rFonts w:ascii="Times New Roman" w:eastAsia="Times New Roman" w:hAnsi="Times New Roman" w:cs="Times New Roman"/>
          <w:color w:val="000000"/>
          <w:sz w:val="24"/>
          <w:szCs w:val="28"/>
        </w:rPr>
        <w:t xml:space="preserve"> server. A simpler solution would be to try another networking mode like flatDHCP.</w:t>
      </w:r>
    </w:p>
    <w:p w14:paraId="0AFEC9D1"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p>
    <w:p w14:paraId="0AFEC9D2"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It usually helps restarting all the related services once there is a problem. Specifics can be obtained from the logs in /var/logs/nova/.</w:t>
      </w:r>
    </w:p>
    <w:p w14:paraId="0AFEC9D3"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p>
    <w:p w14:paraId="0AFEC9D4"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5-</w:t>
      </w:r>
    </w:p>
    <w:p w14:paraId="0AFEC9D5"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color w:val="000000"/>
          <w:sz w:val="24"/>
          <w:szCs w:val="28"/>
        </w:rPr>
      </w:pPr>
      <w:r w:rsidRPr="00B72469">
        <w:rPr>
          <w:rFonts w:ascii="Times New Roman" w:eastAsia="Times New Roman" w:hAnsi="Times New Roman" w:cs="Times New Roman"/>
          <w:b/>
          <w:color w:val="000000"/>
          <w:sz w:val="24"/>
          <w:szCs w:val="28"/>
        </w:rPr>
        <w:t>Network host issues</w:t>
      </w:r>
    </w:p>
    <w:p w14:paraId="0AFEC9D6"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 xml:space="preserve">In certain cases, faulty deployment of the instances which might not show in the euca-get-console-output command might lead to a certain ‘Destination host unavailable’ when we ping the instances or the ‘No route to host’ when we try to </w:t>
      </w:r>
      <w:proofErr w:type="gramStart"/>
      <w:r w:rsidRPr="00B72469">
        <w:rPr>
          <w:rFonts w:ascii="Times New Roman" w:eastAsia="Times New Roman" w:hAnsi="Times New Roman" w:cs="Times New Roman"/>
          <w:color w:val="000000"/>
          <w:sz w:val="24"/>
          <w:szCs w:val="28"/>
        </w:rPr>
        <w:t>ssh</w:t>
      </w:r>
      <w:proofErr w:type="gramEnd"/>
      <w:r w:rsidRPr="00B72469">
        <w:rPr>
          <w:rFonts w:ascii="Times New Roman" w:eastAsia="Times New Roman" w:hAnsi="Times New Roman" w:cs="Times New Roman"/>
          <w:color w:val="000000"/>
          <w:sz w:val="24"/>
          <w:szCs w:val="28"/>
        </w:rPr>
        <w:t xml:space="preserve"> into a host which is not ready. These problems are fixed by re-bundling the image to the server and trying again. </w:t>
      </w:r>
      <w:proofErr w:type="gramStart"/>
      <w:r w:rsidRPr="00B72469">
        <w:rPr>
          <w:rFonts w:ascii="Times New Roman" w:eastAsia="Times New Roman" w:hAnsi="Times New Roman" w:cs="Times New Roman"/>
          <w:color w:val="000000"/>
          <w:sz w:val="24"/>
          <w:szCs w:val="28"/>
        </w:rPr>
        <w:t>Most likely caused by a small glitch while bundling.</w:t>
      </w:r>
      <w:proofErr w:type="gramEnd"/>
      <w:r w:rsidRPr="00B72469">
        <w:rPr>
          <w:rFonts w:ascii="Times New Roman" w:eastAsia="Times New Roman" w:hAnsi="Times New Roman" w:cs="Times New Roman"/>
          <w:color w:val="000000"/>
          <w:sz w:val="24"/>
          <w:szCs w:val="28"/>
        </w:rPr>
        <w:t xml:space="preserve"> This can be verified using the euca-describe-images command and looking for the required upload bucket to confirm that the status of the image we need to deploy is ‘available’ and not ‘untarring’. These are most likely caused when the nova services are restarted immediately after the new image is uploaded without giving the system any time to actually register the image internally.</w:t>
      </w:r>
    </w:p>
    <w:p w14:paraId="0AFEC9D7"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8"/>
        </w:rPr>
      </w:pPr>
    </w:p>
    <w:p w14:paraId="0AFEC9D8"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color w:val="000000"/>
          <w:sz w:val="24"/>
          <w:szCs w:val="28"/>
        </w:rPr>
      </w:pPr>
      <w:r w:rsidRPr="00B72469">
        <w:rPr>
          <w:rFonts w:ascii="Times New Roman" w:eastAsia="Times New Roman" w:hAnsi="Times New Roman" w:cs="Times New Roman"/>
          <w:color w:val="000000"/>
          <w:sz w:val="24"/>
          <w:szCs w:val="28"/>
        </w:rPr>
        <w:t>-6-</w:t>
      </w:r>
    </w:p>
    <w:p w14:paraId="0AFEC9D9" w14:textId="77777777" w:rsidR="0015045D" w:rsidRPr="00B72469" w:rsidRDefault="0015045D" w:rsidP="001504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4"/>
          <w:szCs w:val="28"/>
        </w:rPr>
      </w:pPr>
      <w:r w:rsidRPr="00B72469">
        <w:rPr>
          <w:rFonts w:ascii="Times New Roman" w:eastAsia="Times New Roman" w:hAnsi="Times New Roman" w:cs="Times New Roman"/>
          <w:b/>
          <w:color w:val="000000"/>
          <w:sz w:val="24"/>
          <w:szCs w:val="28"/>
        </w:rPr>
        <w:t>Euca-tools freezing issues once an image is registered</w:t>
      </w:r>
    </w:p>
    <w:p w14:paraId="0AFED152" w14:textId="32C65450" w:rsidR="0015045D" w:rsidRPr="00B72469" w:rsidRDefault="0015045D" w:rsidP="00E54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kern w:val="24"/>
          <w:sz w:val="24"/>
          <w:szCs w:val="24"/>
        </w:rPr>
      </w:pPr>
      <w:r w:rsidRPr="00B72469">
        <w:rPr>
          <w:rFonts w:ascii="Times New Roman" w:eastAsia="Times New Roman" w:hAnsi="Times New Roman" w:cs="Times New Roman"/>
          <w:color w:val="000000"/>
          <w:sz w:val="24"/>
          <w:szCs w:val="28"/>
        </w:rPr>
        <w:t>In most cases, after registering the image, the system will take a while to respond to euca-commands. Restarting the nova-services before it registers the image will cause its state to remain in untarring when we check using ‘euca-describe-images’. Such images will not be able to startup.</w:t>
      </w:r>
    </w:p>
    <w:p w14:paraId="0AFED153" w14:textId="77777777" w:rsidR="0015045D" w:rsidRPr="00B72469" w:rsidRDefault="0015045D" w:rsidP="0015045D">
      <w:pPr>
        <w:rPr>
          <w:rFonts w:ascii="Times New Roman" w:eastAsia="Times New Roman" w:hAnsi="Times New Roman" w:cs="Times New Roman"/>
          <w:b/>
          <w:kern w:val="24"/>
          <w:sz w:val="24"/>
          <w:szCs w:val="24"/>
        </w:rPr>
      </w:pPr>
    </w:p>
    <w:p w14:paraId="0AFED154" w14:textId="77777777" w:rsidR="0015045D" w:rsidRPr="00B72469" w:rsidRDefault="0015045D" w:rsidP="0015045D">
      <w:pPr>
        <w:rPr>
          <w:rFonts w:ascii="Times New Roman" w:eastAsia="Times New Roman" w:hAnsi="Times New Roman" w:cs="Times New Roman"/>
          <w:b/>
          <w:kern w:val="24"/>
          <w:sz w:val="24"/>
          <w:szCs w:val="24"/>
        </w:rPr>
      </w:pPr>
    </w:p>
    <w:p w14:paraId="0AFED155" w14:textId="77777777" w:rsidR="0015045D" w:rsidRPr="00B72469" w:rsidRDefault="0015045D" w:rsidP="0015045D">
      <w:pPr>
        <w:rPr>
          <w:rFonts w:ascii="Times New Roman" w:eastAsia="Times New Roman" w:hAnsi="Times New Roman" w:cs="Times New Roman"/>
          <w:b/>
          <w:kern w:val="24"/>
          <w:sz w:val="24"/>
          <w:szCs w:val="24"/>
        </w:rPr>
      </w:pPr>
      <w:r w:rsidRPr="00B72469">
        <w:rPr>
          <w:rFonts w:ascii="Times New Roman" w:eastAsia="Times New Roman" w:hAnsi="Times New Roman" w:cs="Times New Roman"/>
          <w:b/>
          <w:kern w:val="24"/>
          <w:sz w:val="24"/>
          <w:szCs w:val="24"/>
        </w:rPr>
        <w:t xml:space="preserve">4. </w:t>
      </w:r>
      <w:bookmarkStart w:id="53" w:name="PerformanceAnalysis"/>
      <w:bookmarkEnd w:id="53"/>
      <w:r w:rsidRPr="00B72469">
        <w:rPr>
          <w:rFonts w:ascii="Times New Roman" w:eastAsia="Times New Roman" w:hAnsi="Times New Roman" w:cs="Times New Roman"/>
          <w:b/>
          <w:kern w:val="24"/>
          <w:sz w:val="24"/>
          <w:szCs w:val="24"/>
        </w:rPr>
        <w:t xml:space="preserve">Performance </w:t>
      </w:r>
      <w:r w:rsidR="00573F42" w:rsidRPr="00B72469">
        <w:rPr>
          <w:rFonts w:ascii="Times New Roman" w:eastAsia="Times New Roman" w:hAnsi="Times New Roman" w:cs="Times New Roman"/>
          <w:b/>
          <w:kern w:val="24"/>
          <w:sz w:val="24"/>
          <w:szCs w:val="24"/>
        </w:rPr>
        <w:t>Metrics</w:t>
      </w:r>
    </w:p>
    <w:p w14:paraId="0AFED156"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lastRenderedPageBreak/>
        <w:t xml:space="preserve">In the presentation entitled </w:t>
      </w:r>
      <w:hyperlink r:id="rId195" w:history="1">
        <w:r w:rsidRPr="00B72469">
          <w:rPr>
            <w:rStyle w:val="Hyperlink"/>
            <w:rFonts w:ascii="Times New Roman" w:hAnsi="Times New Roman" w:cs="Times New Roman"/>
            <w:color w:val="auto"/>
            <w:sz w:val="24"/>
          </w:rPr>
          <w:t>Distributed FutureGrid Clouds for Scalable Collobaroative Sensor-Centric Grid Applications</w:t>
        </w:r>
      </w:hyperlink>
      <w:r w:rsidRPr="00B72469">
        <w:rPr>
          <w:rFonts w:ascii="Times New Roman" w:hAnsi="Times New Roman" w:cs="Times New Roman"/>
          <w:sz w:val="24"/>
        </w:rPr>
        <w:t xml:space="preserve"> general FutureGrid network throughput and performance of the underlying Narada Broker was evaluated using video sensors publishing 352x288 H264 encoded video.</w:t>
      </w:r>
    </w:p>
    <w:p w14:paraId="0AFED157" w14:textId="77777777" w:rsidR="0015045D" w:rsidRPr="00B72469" w:rsidRDefault="0015045D" w:rsidP="0015045D">
      <w:pPr>
        <w:rPr>
          <w:rFonts w:ascii="Times New Roman" w:hAnsi="Times New Roman" w:cs="Times New Roman"/>
          <w:sz w:val="24"/>
        </w:rPr>
      </w:pPr>
      <w:r w:rsidRPr="00B72469">
        <w:rPr>
          <w:rFonts w:ascii="Times New Roman" w:hAnsi="Times New Roman" w:cs="Times New Roman"/>
          <w:sz w:val="24"/>
        </w:rPr>
        <w:t>For this experiment we created a virtual BenchmarkSensor to simulate a typical data stream from an IP Camera.  We selected the popular TRENDnet TV-IP422WN camera as our baseline.  The TV-IP422WN camera streams audio and video data over RTSP at a data rate of approximately 1800kbps when using the following encoding:</w:t>
      </w:r>
    </w:p>
    <w:p w14:paraId="0AFED158" w14:textId="77777777" w:rsidR="0015045D" w:rsidRPr="00B72469" w:rsidRDefault="0015045D" w:rsidP="0015045D">
      <w:pPr>
        <w:ind w:left="720"/>
        <w:contextualSpacing/>
        <w:rPr>
          <w:rFonts w:ascii="Times New Roman" w:hAnsi="Times New Roman" w:cs="Times New Roman"/>
          <w:sz w:val="24"/>
        </w:rPr>
      </w:pPr>
      <w:r w:rsidRPr="00B72469">
        <w:rPr>
          <w:rFonts w:ascii="Times New Roman" w:hAnsi="Times New Roman" w:cs="Times New Roman"/>
          <w:sz w:val="24"/>
        </w:rPr>
        <w:t xml:space="preserve">Video: codec MPEG4; width: 640; height: 480; format: YUV420P; frame-rate: </w:t>
      </w:r>
      <w:proofErr w:type="gramStart"/>
      <w:r w:rsidRPr="00B72469">
        <w:rPr>
          <w:rFonts w:ascii="Times New Roman" w:hAnsi="Times New Roman" w:cs="Times New Roman"/>
          <w:sz w:val="24"/>
        </w:rPr>
        <w:t>30 frames/sec;</w:t>
      </w:r>
      <w:proofErr w:type="gramEnd"/>
      <w:r w:rsidRPr="00B72469">
        <w:rPr>
          <w:rFonts w:ascii="Times New Roman" w:hAnsi="Times New Roman" w:cs="Times New Roman"/>
          <w:sz w:val="24"/>
        </w:rPr>
        <w:t xml:space="preserve"> </w:t>
      </w:r>
    </w:p>
    <w:p w14:paraId="0AFED159" w14:textId="77777777" w:rsidR="0015045D" w:rsidRPr="00B72469" w:rsidRDefault="0015045D" w:rsidP="0015045D">
      <w:pPr>
        <w:ind w:left="720"/>
        <w:contextualSpacing/>
        <w:rPr>
          <w:rFonts w:ascii="Times New Roman" w:hAnsi="Times New Roman" w:cs="Times New Roman"/>
          <w:sz w:val="24"/>
        </w:rPr>
      </w:pPr>
      <w:r w:rsidRPr="00B72469">
        <w:rPr>
          <w:rFonts w:ascii="Times New Roman" w:hAnsi="Times New Roman" w:cs="Times New Roman"/>
          <w:sz w:val="24"/>
        </w:rPr>
        <w:t>Audio: codec PCM_MULAW; sample rate: 8000; channels: 1; format: FMT_S16</w:t>
      </w:r>
    </w:p>
    <w:p w14:paraId="0AFED15A" w14:textId="77777777" w:rsidR="0015045D" w:rsidRPr="00B72469" w:rsidRDefault="0015045D" w:rsidP="0015045D">
      <w:pPr>
        <w:contextualSpacing/>
        <w:rPr>
          <w:rFonts w:ascii="Times New Roman" w:hAnsi="Times New Roman" w:cs="Times New Roman"/>
          <w:sz w:val="24"/>
        </w:rPr>
      </w:pPr>
    </w:p>
    <w:p w14:paraId="0AFED15B" w14:textId="77777777" w:rsidR="0015045D" w:rsidRPr="00B72469" w:rsidRDefault="0015045D" w:rsidP="0015045D">
      <w:pPr>
        <w:contextualSpacing/>
        <w:rPr>
          <w:rFonts w:ascii="Times New Roman" w:hAnsi="Times New Roman" w:cs="Times New Roman"/>
          <w:sz w:val="24"/>
        </w:rPr>
      </w:pPr>
      <w:r w:rsidRPr="00B72469">
        <w:rPr>
          <w:rFonts w:ascii="Times New Roman" w:hAnsi="Times New Roman" w:cs="Times New Roman"/>
          <w:sz w:val="24"/>
        </w:rPr>
        <w:t>In order to simulate video sensors of this type we publish dummy data in 7680 bytes packets at a rate of 30 packets per second.  This frame rate and packet size will also be a reasonable simulation of Microsoft Kinect sensors.</w:t>
      </w:r>
    </w:p>
    <w:p w14:paraId="0AFED15C" w14:textId="77777777" w:rsidR="0015045D" w:rsidRPr="00B72469" w:rsidRDefault="0015045D" w:rsidP="0015045D">
      <w:pPr>
        <w:contextualSpacing/>
        <w:rPr>
          <w:rFonts w:ascii="Times New Roman" w:hAnsi="Times New Roman" w:cs="Times New Roman"/>
          <w:sz w:val="24"/>
        </w:rPr>
      </w:pPr>
    </w:p>
    <w:p w14:paraId="0AFED15D" w14:textId="77777777" w:rsidR="0015045D" w:rsidRPr="00B72469" w:rsidRDefault="0015045D" w:rsidP="0015045D">
      <w:pPr>
        <w:contextualSpacing/>
        <w:rPr>
          <w:rFonts w:ascii="Times New Roman" w:hAnsi="Times New Roman" w:cs="Times New Roman"/>
          <w:sz w:val="24"/>
        </w:rPr>
      </w:pPr>
      <w:r w:rsidRPr="00B72469">
        <w:rPr>
          <w:rFonts w:ascii="Times New Roman" w:hAnsi="Times New Roman" w:cs="Times New Roman"/>
          <w:sz w:val="24"/>
        </w:rPr>
        <w:t>Here is our experimental arrangement:</w:t>
      </w:r>
    </w:p>
    <w:p w14:paraId="0AFED15E" w14:textId="77777777" w:rsidR="0015045D" w:rsidRPr="00B72469" w:rsidRDefault="0015045D" w:rsidP="0015045D">
      <w:pPr>
        <w:contextualSpacing/>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52A" wp14:editId="0AFED52B">
            <wp:extent cx="5943600" cy="4026535"/>
            <wp:effectExtent l="0" t="0" r="0" b="0"/>
            <wp:docPr id="7109" name="Picture 7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turegrid.png"/>
                    <pic:cNvPicPr/>
                  </pic:nvPicPr>
                  <pic:blipFill>
                    <a:blip r:embed="rId196">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0AFED15F" w14:textId="77777777" w:rsidR="0015045D" w:rsidRPr="00B72469" w:rsidRDefault="0015045D" w:rsidP="0015045D">
      <w:pPr>
        <w:contextualSpacing/>
        <w:rPr>
          <w:rFonts w:ascii="Times New Roman" w:hAnsi="Times New Roman" w:cs="Times New Roman"/>
          <w:sz w:val="24"/>
        </w:rPr>
      </w:pPr>
      <w:r w:rsidRPr="00B72469">
        <w:rPr>
          <w:rFonts w:ascii="Times New Roman" w:hAnsi="Times New Roman" w:cs="Times New Roman"/>
          <w:sz w:val="24"/>
        </w:rPr>
        <w:t>We hosted the SGX 1.4 Sensor Grid middleware on the FutureGrid in four “large” instances.</w:t>
      </w:r>
    </w:p>
    <w:p w14:paraId="0AFED160" w14:textId="77777777" w:rsidR="0015045D" w:rsidRPr="00B72469" w:rsidRDefault="0015045D" w:rsidP="00E919FA">
      <w:pPr>
        <w:pStyle w:val="ListParagraph"/>
        <w:widowControl/>
        <w:numPr>
          <w:ilvl w:val="0"/>
          <w:numId w:val="57"/>
        </w:numPr>
        <w:rPr>
          <w:rFonts w:ascii="Times New Roman" w:hAnsi="Times New Roman" w:cs="Times New Roman"/>
          <w:sz w:val="24"/>
        </w:rPr>
      </w:pPr>
      <w:r w:rsidRPr="00B72469">
        <w:rPr>
          <w:rFonts w:ascii="Times New Roman" w:hAnsi="Times New Roman" w:cs="Times New Roman"/>
          <w:sz w:val="24"/>
        </w:rPr>
        <w:t>2 cpu</w:t>
      </w:r>
    </w:p>
    <w:p w14:paraId="0AFED161" w14:textId="77777777" w:rsidR="0015045D" w:rsidRPr="00B72469" w:rsidRDefault="0015045D" w:rsidP="00E919FA">
      <w:pPr>
        <w:pStyle w:val="ListParagraph"/>
        <w:widowControl/>
        <w:numPr>
          <w:ilvl w:val="0"/>
          <w:numId w:val="57"/>
        </w:numPr>
        <w:rPr>
          <w:rFonts w:ascii="Times New Roman" w:hAnsi="Times New Roman" w:cs="Times New Roman"/>
          <w:sz w:val="24"/>
        </w:rPr>
      </w:pPr>
      <w:r w:rsidRPr="00B72469">
        <w:rPr>
          <w:rFonts w:ascii="Times New Roman" w:hAnsi="Times New Roman" w:cs="Times New Roman"/>
          <w:sz w:val="24"/>
        </w:rPr>
        <w:t>6000MB ram</w:t>
      </w:r>
    </w:p>
    <w:p w14:paraId="0AFED162" w14:textId="77777777" w:rsidR="0015045D" w:rsidRPr="00B72469" w:rsidRDefault="0015045D" w:rsidP="00E919FA">
      <w:pPr>
        <w:pStyle w:val="ListParagraph"/>
        <w:widowControl/>
        <w:numPr>
          <w:ilvl w:val="0"/>
          <w:numId w:val="57"/>
        </w:numPr>
        <w:rPr>
          <w:rFonts w:ascii="Times New Roman" w:hAnsi="Times New Roman" w:cs="Times New Roman"/>
          <w:sz w:val="24"/>
        </w:rPr>
      </w:pPr>
      <w:r w:rsidRPr="00B72469">
        <w:rPr>
          <w:rFonts w:ascii="Times New Roman" w:hAnsi="Times New Roman" w:cs="Times New Roman"/>
          <w:sz w:val="24"/>
        </w:rPr>
        <w:t>10GB disk</w:t>
      </w:r>
    </w:p>
    <w:p w14:paraId="0AFED163" w14:textId="77777777" w:rsidR="0015045D" w:rsidRPr="00B72469" w:rsidRDefault="0015045D" w:rsidP="0015045D">
      <w:pPr>
        <w:contextualSpacing/>
        <w:rPr>
          <w:rFonts w:ascii="Times New Roman" w:hAnsi="Times New Roman" w:cs="Times New Roman"/>
          <w:sz w:val="24"/>
        </w:rPr>
      </w:pPr>
      <w:r w:rsidRPr="00B72469">
        <w:rPr>
          <w:rFonts w:ascii="Times New Roman" w:hAnsi="Times New Roman" w:cs="Times New Roman"/>
          <w:sz w:val="24"/>
        </w:rPr>
        <w:lastRenderedPageBreak/>
        <w:t>Various numbers of virtual video sensors were deployed evenly across the four Grid Builder domains and we measured the latency in message delivery times to subscribing client.</w:t>
      </w:r>
    </w:p>
    <w:p w14:paraId="0AFED164" w14:textId="77777777" w:rsidR="0015045D" w:rsidRPr="00B72469" w:rsidRDefault="0015045D" w:rsidP="0015045D">
      <w:pPr>
        <w:contextualSpacing/>
        <w:jc w:val="center"/>
        <w:rPr>
          <w:rFonts w:ascii="Times New Roman" w:hAnsi="Times New Roman" w:cs="Times New Roman"/>
          <w:b/>
          <w:sz w:val="24"/>
          <w:szCs w:val="28"/>
        </w:rPr>
      </w:pPr>
    </w:p>
    <w:p w14:paraId="0AFED165" w14:textId="77777777" w:rsidR="0015045D" w:rsidRPr="00B72469" w:rsidRDefault="0015045D" w:rsidP="0015045D">
      <w:pPr>
        <w:contextualSpacing/>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52C" wp14:editId="0AFED52D">
            <wp:extent cx="5943600" cy="3179135"/>
            <wp:effectExtent l="0" t="0" r="0" b="2540"/>
            <wp:docPr id="7110" name="Chart 7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0AFED166" w14:textId="77777777" w:rsidR="0015045D" w:rsidRPr="00B72469" w:rsidRDefault="0015045D" w:rsidP="0015045D">
      <w:pPr>
        <w:contextualSpacing/>
        <w:rPr>
          <w:rFonts w:ascii="Times New Roman" w:hAnsi="Times New Roman" w:cs="Times New Roman"/>
          <w:sz w:val="24"/>
        </w:rPr>
      </w:pPr>
    </w:p>
    <w:p w14:paraId="0AFED167" w14:textId="77777777" w:rsidR="0015045D" w:rsidRPr="00B72469" w:rsidRDefault="0015045D" w:rsidP="0015045D">
      <w:pPr>
        <w:contextualSpacing/>
        <w:rPr>
          <w:rFonts w:ascii="Times New Roman" w:hAnsi="Times New Roman" w:cs="Times New Roman"/>
          <w:sz w:val="24"/>
        </w:rPr>
      </w:pPr>
      <w:r w:rsidRPr="00B72469">
        <w:rPr>
          <w:rFonts w:ascii="Times New Roman" w:hAnsi="Times New Roman" w:cs="Times New Roman"/>
          <w:noProof/>
          <w:sz w:val="24"/>
        </w:rPr>
        <w:drawing>
          <wp:inline distT="0" distB="0" distL="0" distR="0" wp14:anchorId="0AFED52E" wp14:editId="0AFED52F">
            <wp:extent cx="5943600" cy="2881423"/>
            <wp:effectExtent l="0" t="0" r="19050" b="14605"/>
            <wp:docPr id="7111" name="Chart 7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14:paraId="0AFED168" w14:textId="77777777" w:rsidR="004176AC" w:rsidRPr="00B72469" w:rsidRDefault="004176AC">
      <w:pPr>
        <w:rPr>
          <w:rFonts w:ascii="Times New Roman" w:hAnsi="Times New Roman" w:cs="Times New Roman"/>
        </w:rPr>
      </w:pPr>
    </w:p>
    <w:p w14:paraId="0AFED169" w14:textId="5725E19E" w:rsidR="00C24138" w:rsidRDefault="00C24138">
      <w:pPr>
        <w:widowControl/>
        <w:rPr>
          <w:rFonts w:ascii="Times New Roman" w:hAnsi="Times New Roman" w:cs="Times New Roman"/>
          <w:b/>
        </w:rPr>
      </w:pPr>
      <w:r>
        <w:rPr>
          <w:rFonts w:ascii="Times New Roman" w:hAnsi="Times New Roman" w:cs="Times New Roman"/>
          <w:b/>
        </w:rPr>
        <w:br w:type="page"/>
      </w:r>
    </w:p>
    <w:p w14:paraId="0AFED16F" w14:textId="2055BE94" w:rsidR="00676FEB" w:rsidRPr="00B72469" w:rsidRDefault="00C24138" w:rsidP="00C24138">
      <w:pPr>
        <w:rPr>
          <w:rFonts w:ascii="Times New Roman" w:eastAsia="Arial" w:hAnsi="Times New Roman" w:cs="Times New Roman"/>
          <w:sz w:val="28"/>
          <w:szCs w:val="28"/>
        </w:rPr>
      </w:pPr>
      <w:bookmarkStart w:id="54" w:name="AppendixA"/>
      <w:r>
        <w:rPr>
          <w:rFonts w:ascii="Times New Roman" w:hAnsi="Times New Roman" w:cs="Times New Roman"/>
          <w:b/>
        </w:rPr>
        <w:lastRenderedPageBreak/>
        <w:t xml:space="preserve">Appendix A:  </w:t>
      </w:r>
      <w:bookmarkEnd w:id="54"/>
      <w:r>
        <w:rPr>
          <w:rFonts w:ascii="Times New Roman" w:hAnsi="Times New Roman" w:cs="Times New Roman"/>
          <w:b/>
        </w:rPr>
        <w:t>S</w:t>
      </w:r>
      <w:r w:rsidR="00676FEB" w:rsidRPr="00B72469">
        <w:rPr>
          <w:rFonts w:ascii="Times New Roman" w:eastAsia="Arial" w:hAnsi="Times New Roman" w:cs="Times New Roman"/>
          <w:b/>
          <w:bCs/>
          <w:w w:val="91"/>
          <w:sz w:val="28"/>
          <w:szCs w:val="28"/>
        </w:rPr>
        <w:t>ecu</w:t>
      </w:r>
      <w:r w:rsidR="00676FEB" w:rsidRPr="00B72469">
        <w:rPr>
          <w:rFonts w:ascii="Times New Roman" w:eastAsia="Arial" w:hAnsi="Times New Roman" w:cs="Times New Roman"/>
          <w:b/>
          <w:bCs/>
          <w:spacing w:val="-5"/>
          <w:w w:val="91"/>
          <w:sz w:val="28"/>
          <w:szCs w:val="28"/>
        </w:rPr>
        <w:t>r</w:t>
      </w:r>
      <w:r w:rsidR="00676FEB" w:rsidRPr="00B72469">
        <w:rPr>
          <w:rFonts w:ascii="Times New Roman" w:eastAsia="Arial" w:hAnsi="Times New Roman" w:cs="Times New Roman"/>
          <w:b/>
          <w:bCs/>
          <w:w w:val="91"/>
          <w:sz w:val="28"/>
          <w:szCs w:val="28"/>
        </w:rPr>
        <w:t>e</w:t>
      </w:r>
      <w:r w:rsidR="00676FEB" w:rsidRPr="00B72469">
        <w:rPr>
          <w:rFonts w:ascii="Times New Roman" w:eastAsia="Arial" w:hAnsi="Times New Roman" w:cs="Times New Roman"/>
          <w:b/>
          <w:bCs/>
          <w:spacing w:val="-23"/>
          <w:w w:val="91"/>
          <w:sz w:val="28"/>
          <w:szCs w:val="28"/>
        </w:rPr>
        <w:t xml:space="preserve"> </w:t>
      </w:r>
      <w:r w:rsidR="00676FEB" w:rsidRPr="00B72469">
        <w:rPr>
          <w:rFonts w:ascii="Times New Roman" w:eastAsia="Arial" w:hAnsi="Times New Roman" w:cs="Times New Roman"/>
          <w:b/>
          <w:bCs/>
          <w:w w:val="91"/>
          <w:sz w:val="28"/>
          <w:szCs w:val="28"/>
        </w:rPr>
        <w:t>Cloud</w:t>
      </w:r>
      <w:r w:rsidR="00676FEB" w:rsidRPr="00B72469">
        <w:rPr>
          <w:rFonts w:ascii="Times New Roman" w:eastAsia="Arial" w:hAnsi="Times New Roman" w:cs="Times New Roman"/>
          <w:b/>
          <w:bCs/>
          <w:spacing w:val="25"/>
          <w:w w:val="91"/>
          <w:sz w:val="28"/>
          <w:szCs w:val="28"/>
        </w:rPr>
        <w:t xml:space="preserve"> </w:t>
      </w:r>
      <w:r w:rsidR="00676FEB" w:rsidRPr="00B72469">
        <w:rPr>
          <w:rFonts w:ascii="Times New Roman" w:eastAsia="Arial" w:hAnsi="Times New Roman" w:cs="Times New Roman"/>
          <w:b/>
          <w:bCs/>
          <w:w w:val="91"/>
          <w:sz w:val="28"/>
          <w:szCs w:val="28"/>
        </w:rPr>
        <w:t>Computing</w:t>
      </w:r>
      <w:r w:rsidR="00676FEB" w:rsidRPr="00B72469">
        <w:rPr>
          <w:rFonts w:ascii="Times New Roman" w:eastAsia="Arial" w:hAnsi="Times New Roman" w:cs="Times New Roman"/>
          <w:b/>
          <w:bCs/>
          <w:spacing w:val="31"/>
          <w:w w:val="91"/>
          <w:sz w:val="28"/>
          <w:szCs w:val="28"/>
        </w:rPr>
        <w:t xml:space="preserve"> </w:t>
      </w:r>
      <w:r w:rsidR="00676FEB" w:rsidRPr="00B72469">
        <w:rPr>
          <w:rFonts w:ascii="Times New Roman" w:eastAsia="Arial" w:hAnsi="Times New Roman" w:cs="Times New Roman"/>
          <w:b/>
          <w:bCs/>
          <w:sz w:val="28"/>
          <w:szCs w:val="28"/>
        </w:rPr>
        <w:t>with</w:t>
      </w:r>
      <w:r w:rsidR="00676FEB" w:rsidRPr="00B72469">
        <w:rPr>
          <w:rFonts w:ascii="Times New Roman" w:eastAsia="Arial" w:hAnsi="Times New Roman" w:cs="Times New Roman"/>
          <w:b/>
          <w:bCs/>
          <w:spacing w:val="-28"/>
          <w:sz w:val="28"/>
          <w:szCs w:val="28"/>
        </w:rPr>
        <w:t xml:space="preserve"> </w:t>
      </w:r>
      <w:r w:rsidR="00676FEB" w:rsidRPr="00B72469">
        <w:rPr>
          <w:rFonts w:ascii="Times New Roman" w:eastAsia="Arial" w:hAnsi="Times New Roman" w:cs="Times New Roman"/>
          <w:b/>
          <w:bCs/>
          <w:w w:val="89"/>
          <w:sz w:val="28"/>
          <w:szCs w:val="28"/>
        </w:rPr>
        <w:t>B</w:t>
      </w:r>
      <w:r w:rsidR="00676FEB" w:rsidRPr="00B72469">
        <w:rPr>
          <w:rFonts w:ascii="Times New Roman" w:eastAsia="Arial" w:hAnsi="Times New Roman" w:cs="Times New Roman"/>
          <w:b/>
          <w:bCs/>
          <w:spacing w:val="-4"/>
          <w:w w:val="89"/>
          <w:sz w:val="28"/>
          <w:szCs w:val="28"/>
        </w:rPr>
        <w:t>r</w:t>
      </w:r>
      <w:r w:rsidR="00676FEB" w:rsidRPr="00B72469">
        <w:rPr>
          <w:rFonts w:ascii="Times New Roman" w:eastAsia="Arial" w:hAnsi="Times New Roman" w:cs="Times New Roman"/>
          <w:b/>
          <w:bCs/>
          <w:w w:val="89"/>
          <w:sz w:val="28"/>
          <w:szCs w:val="28"/>
        </w:rPr>
        <w:t>o</w:t>
      </w:r>
      <w:r w:rsidR="00676FEB" w:rsidRPr="00B72469">
        <w:rPr>
          <w:rFonts w:ascii="Times New Roman" w:eastAsia="Arial" w:hAnsi="Times New Roman" w:cs="Times New Roman"/>
          <w:b/>
          <w:bCs/>
          <w:spacing w:val="-3"/>
          <w:w w:val="89"/>
          <w:sz w:val="28"/>
          <w:szCs w:val="28"/>
        </w:rPr>
        <w:t>k</w:t>
      </w:r>
      <w:r w:rsidR="00676FEB" w:rsidRPr="00B72469">
        <w:rPr>
          <w:rFonts w:ascii="Times New Roman" w:eastAsia="Arial" w:hAnsi="Times New Roman" w:cs="Times New Roman"/>
          <w:b/>
          <w:bCs/>
          <w:w w:val="89"/>
          <w:sz w:val="28"/>
          <w:szCs w:val="28"/>
        </w:rPr>
        <w:t>e</w:t>
      </w:r>
      <w:r w:rsidR="00676FEB" w:rsidRPr="00B72469">
        <w:rPr>
          <w:rFonts w:ascii="Times New Roman" w:eastAsia="Arial" w:hAnsi="Times New Roman" w:cs="Times New Roman"/>
          <w:b/>
          <w:bCs/>
          <w:spacing w:val="-4"/>
          <w:w w:val="89"/>
          <w:sz w:val="28"/>
          <w:szCs w:val="28"/>
        </w:rPr>
        <w:t>r</w:t>
      </w:r>
      <w:r w:rsidR="00676FEB" w:rsidRPr="00B72469">
        <w:rPr>
          <w:rFonts w:ascii="Times New Roman" w:eastAsia="Arial" w:hAnsi="Times New Roman" w:cs="Times New Roman"/>
          <w:b/>
          <w:bCs/>
          <w:w w:val="89"/>
          <w:sz w:val="28"/>
          <w:szCs w:val="28"/>
        </w:rPr>
        <w:t>ed</w:t>
      </w:r>
      <w:r w:rsidR="00676FEB" w:rsidRPr="00B72469">
        <w:rPr>
          <w:rFonts w:ascii="Times New Roman" w:eastAsia="Arial" w:hAnsi="Times New Roman" w:cs="Times New Roman"/>
          <w:b/>
          <w:bCs/>
          <w:spacing w:val="63"/>
          <w:w w:val="89"/>
          <w:sz w:val="28"/>
          <w:szCs w:val="28"/>
        </w:rPr>
        <w:t xml:space="preserve"> </w:t>
      </w:r>
      <w:r w:rsidR="00676FEB" w:rsidRPr="00B72469">
        <w:rPr>
          <w:rFonts w:ascii="Times New Roman" w:eastAsia="Arial" w:hAnsi="Times New Roman" w:cs="Times New Roman"/>
          <w:b/>
          <w:bCs/>
          <w:spacing w:val="-19"/>
          <w:w w:val="89"/>
          <w:sz w:val="28"/>
          <w:szCs w:val="28"/>
        </w:rPr>
        <w:t>T</w:t>
      </w:r>
      <w:r w:rsidR="00676FEB" w:rsidRPr="00B72469">
        <w:rPr>
          <w:rFonts w:ascii="Times New Roman" w:eastAsia="Arial" w:hAnsi="Times New Roman" w:cs="Times New Roman"/>
          <w:b/>
          <w:bCs/>
          <w:w w:val="89"/>
          <w:sz w:val="28"/>
          <w:szCs w:val="28"/>
        </w:rPr>
        <w:t>rusted</w:t>
      </w:r>
      <w:r w:rsidR="00676FEB" w:rsidRPr="00B72469">
        <w:rPr>
          <w:rFonts w:ascii="Times New Roman" w:eastAsia="Arial" w:hAnsi="Times New Roman" w:cs="Times New Roman"/>
          <w:b/>
          <w:bCs/>
          <w:spacing w:val="55"/>
          <w:w w:val="89"/>
          <w:sz w:val="28"/>
          <w:szCs w:val="28"/>
        </w:rPr>
        <w:t xml:space="preserve"> </w:t>
      </w:r>
      <w:r w:rsidR="00676FEB" w:rsidRPr="00B72469">
        <w:rPr>
          <w:rFonts w:ascii="Times New Roman" w:eastAsia="Arial" w:hAnsi="Times New Roman" w:cs="Times New Roman"/>
          <w:b/>
          <w:bCs/>
          <w:w w:val="89"/>
          <w:sz w:val="28"/>
          <w:szCs w:val="28"/>
        </w:rPr>
        <w:t>Sensor</w:t>
      </w:r>
      <w:r w:rsidR="00676FEB" w:rsidRPr="00B72469">
        <w:rPr>
          <w:rFonts w:ascii="Times New Roman" w:eastAsia="Arial" w:hAnsi="Times New Roman" w:cs="Times New Roman"/>
          <w:b/>
          <w:bCs/>
          <w:spacing w:val="-16"/>
          <w:w w:val="89"/>
          <w:sz w:val="28"/>
          <w:szCs w:val="28"/>
        </w:rPr>
        <w:t xml:space="preserve"> </w:t>
      </w:r>
      <w:r w:rsidR="00676FEB" w:rsidRPr="00B72469">
        <w:rPr>
          <w:rFonts w:ascii="Times New Roman" w:eastAsia="Arial" w:hAnsi="Times New Roman" w:cs="Times New Roman"/>
          <w:b/>
          <w:bCs/>
          <w:w w:val="95"/>
          <w:sz w:val="28"/>
          <w:szCs w:val="28"/>
        </w:rPr>
        <w:t>Net</w:t>
      </w:r>
      <w:r w:rsidR="00676FEB" w:rsidRPr="00B72469">
        <w:rPr>
          <w:rFonts w:ascii="Times New Roman" w:eastAsia="Arial" w:hAnsi="Times New Roman" w:cs="Times New Roman"/>
          <w:b/>
          <w:bCs/>
          <w:spacing w:val="-3"/>
          <w:w w:val="95"/>
          <w:sz w:val="28"/>
          <w:szCs w:val="28"/>
        </w:rPr>
        <w:t>w</w:t>
      </w:r>
      <w:r w:rsidR="00676FEB" w:rsidRPr="00B72469">
        <w:rPr>
          <w:rFonts w:ascii="Times New Roman" w:eastAsia="Arial" w:hAnsi="Times New Roman" w:cs="Times New Roman"/>
          <w:b/>
          <w:bCs/>
          <w:w w:val="91"/>
          <w:sz w:val="28"/>
          <w:szCs w:val="28"/>
        </w:rPr>
        <w:t>orks</w:t>
      </w:r>
    </w:p>
    <w:p w14:paraId="0AFED171" w14:textId="77777777" w:rsidR="00676FEB" w:rsidRPr="00B72469" w:rsidRDefault="00676FEB" w:rsidP="00676FEB">
      <w:pPr>
        <w:spacing w:after="0" w:line="200" w:lineRule="exact"/>
        <w:rPr>
          <w:rFonts w:ascii="Times New Roman" w:hAnsi="Times New Roman" w:cs="Times New Roman"/>
          <w:sz w:val="20"/>
          <w:szCs w:val="20"/>
        </w:rPr>
      </w:pPr>
    </w:p>
    <w:p w14:paraId="0AFED172" w14:textId="77777777" w:rsidR="00676FEB" w:rsidRPr="00B72469" w:rsidRDefault="00676FEB" w:rsidP="00676FEB">
      <w:pPr>
        <w:spacing w:after="0" w:line="200" w:lineRule="exact"/>
        <w:rPr>
          <w:rFonts w:ascii="Times New Roman" w:hAnsi="Times New Roman" w:cs="Times New Roman"/>
          <w:sz w:val="20"/>
          <w:szCs w:val="20"/>
        </w:rPr>
      </w:pPr>
    </w:p>
    <w:p w14:paraId="0AFED173" w14:textId="77777777" w:rsidR="00676FEB" w:rsidRPr="00B72469" w:rsidRDefault="00676FEB" w:rsidP="00676FEB">
      <w:pPr>
        <w:spacing w:after="0" w:line="240" w:lineRule="auto"/>
        <w:ind w:left="1959" w:right="1939"/>
        <w:jc w:val="center"/>
        <w:rPr>
          <w:rFonts w:ascii="Times New Roman" w:eastAsia="Arial" w:hAnsi="Times New Roman" w:cs="Times New Roman"/>
          <w:sz w:val="24"/>
          <w:szCs w:val="24"/>
        </w:rPr>
      </w:pPr>
      <w:r w:rsidRPr="00B72469">
        <w:rPr>
          <w:rFonts w:ascii="Times New Roman" w:eastAsia="Arial" w:hAnsi="Times New Roman" w:cs="Times New Roman"/>
          <w:sz w:val="24"/>
          <w:szCs w:val="24"/>
        </w:rPr>
        <w:t>Apu</w:t>
      </w:r>
      <w:r w:rsidRPr="00B72469">
        <w:rPr>
          <w:rFonts w:ascii="Times New Roman" w:eastAsia="Arial" w:hAnsi="Times New Roman" w:cs="Times New Roman"/>
          <w:spacing w:val="-24"/>
          <w:sz w:val="24"/>
          <w:szCs w:val="24"/>
        </w:rPr>
        <w:t xml:space="preserve"> </w:t>
      </w:r>
      <w:r w:rsidRPr="00B72469">
        <w:rPr>
          <w:rFonts w:ascii="Times New Roman" w:eastAsia="Arial" w:hAnsi="Times New Roman" w:cs="Times New Roman"/>
          <w:w w:val="88"/>
          <w:sz w:val="24"/>
          <w:szCs w:val="24"/>
        </w:rPr>
        <w:t>Kapadia,</w:t>
      </w:r>
      <w:r w:rsidRPr="00B72469">
        <w:rPr>
          <w:rFonts w:ascii="Times New Roman" w:eastAsia="Arial" w:hAnsi="Times New Roman" w:cs="Times New Roman"/>
          <w:spacing w:val="20"/>
          <w:w w:val="88"/>
          <w:sz w:val="24"/>
          <w:szCs w:val="24"/>
        </w:rPr>
        <w:t xml:space="preserve"> </w:t>
      </w:r>
      <w:r w:rsidRPr="00B72469">
        <w:rPr>
          <w:rFonts w:ascii="Times New Roman" w:eastAsia="Arial" w:hAnsi="Times New Roman" w:cs="Times New Roman"/>
          <w:w w:val="88"/>
          <w:sz w:val="24"/>
          <w:szCs w:val="24"/>
        </w:rPr>
        <w:t>St</w:t>
      </w:r>
      <w:r w:rsidRPr="00B72469">
        <w:rPr>
          <w:rFonts w:ascii="Times New Roman" w:eastAsia="Arial" w:hAnsi="Times New Roman" w:cs="Times New Roman"/>
          <w:spacing w:val="-5"/>
          <w:w w:val="88"/>
          <w:sz w:val="24"/>
          <w:szCs w:val="24"/>
        </w:rPr>
        <w:t>e</w:t>
      </w:r>
      <w:r w:rsidRPr="00B72469">
        <w:rPr>
          <w:rFonts w:ascii="Times New Roman" w:eastAsia="Arial" w:hAnsi="Times New Roman" w:cs="Times New Roman"/>
          <w:spacing w:val="-3"/>
          <w:w w:val="88"/>
          <w:sz w:val="24"/>
          <w:szCs w:val="24"/>
        </w:rPr>
        <w:t>v</w:t>
      </w:r>
      <w:r w:rsidRPr="00B72469">
        <w:rPr>
          <w:rFonts w:ascii="Times New Roman" w:eastAsia="Arial" w:hAnsi="Times New Roman" w:cs="Times New Roman"/>
          <w:w w:val="88"/>
          <w:sz w:val="24"/>
          <w:szCs w:val="24"/>
        </w:rPr>
        <w:t>en</w:t>
      </w:r>
      <w:r w:rsidRPr="00B72469">
        <w:rPr>
          <w:rFonts w:ascii="Times New Roman" w:eastAsia="Arial" w:hAnsi="Times New Roman" w:cs="Times New Roman"/>
          <w:spacing w:val="-12"/>
          <w:w w:val="88"/>
          <w:sz w:val="24"/>
          <w:szCs w:val="24"/>
        </w:rPr>
        <w:t xml:space="preserve"> </w:t>
      </w:r>
      <w:r w:rsidRPr="00B72469">
        <w:rPr>
          <w:rFonts w:ascii="Times New Roman" w:eastAsia="Arial" w:hAnsi="Times New Roman" w:cs="Times New Roman"/>
          <w:w w:val="88"/>
          <w:sz w:val="24"/>
          <w:szCs w:val="24"/>
        </w:rPr>
        <w:t>Myers,</w:t>
      </w:r>
      <w:r w:rsidRPr="00B72469">
        <w:rPr>
          <w:rFonts w:ascii="Times New Roman" w:eastAsia="Arial" w:hAnsi="Times New Roman" w:cs="Times New Roman"/>
          <w:spacing w:val="37"/>
          <w:w w:val="88"/>
          <w:sz w:val="24"/>
          <w:szCs w:val="24"/>
        </w:rPr>
        <w:t xml:space="preserve"> </w:t>
      </w:r>
      <w:r w:rsidRPr="00B72469">
        <w:rPr>
          <w:rFonts w:ascii="Times New Roman" w:eastAsia="Arial" w:hAnsi="Times New Roman" w:cs="Times New Roman"/>
          <w:w w:val="88"/>
          <w:sz w:val="24"/>
          <w:szCs w:val="24"/>
        </w:rPr>
        <w:t>XiaoFeng</w:t>
      </w:r>
      <w:r w:rsidRPr="00B72469">
        <w:rPr>
          <w:rFonts w:ascii="Times New Roman" w:eastAsia="Arial" w:hAnsi="Times New Roman" w:cs="Times New Roman"/>
          <w:spacing w:val="32"/>
          <w:w w:val="88"/>
          <w:sz w:val="24"/>
          <w:szCs w:val="24"/>
        </w:rPr>
        <w:t xml:space="preserve"> </w:t>
      </w:r>
      <w:r w:rsidRPr="00B72469">
        <w:rPr>
          <w:rFonts w:ascii="Times New Roman" w:eastAsia="Arial" w:hAnsi="Times New Roman" w:cs="Times New Roman"/>
          <w:spacing w:val="-17"/>
          <w:w w:val="88"/>
          <w:sz w:val="24"/>
          <w:szCs w:val="24"/>
        </w:rPr>
        <w:t>W</w:t>
      </w:r>
      <w:r w:rsidRPr="00B72469">
        <w:rPr>
          <w:rFonts w:ascii="Times New Roman" w:eastAsia="Arial" w:hAnsi="Times New Roman" w:cs="Times New Roman"/>
          <w:w w:val="88"/>
          <w:sz w:val="24"/>
          <w:szCs w:val="24"/>
        </w:rPr>
        <w:t>ang</w:t>
      </w:r>
      <w:r w:rsidRPr="00B72469">
        <w:rPr>
          <w:rFonts w:ascii="Times New Roman" w:eastAsia="Arial" w:hAnsi="Times New Roman" w:cs="Times New Roman"/>
          <w:spacing w:val="16"/>
          <w:w w:val="88"/>
          <w:sz w:val="24"/>
          <w:szCs w:val="24"/>
        </w:rPr>
        <w:t xml:space="preserve"> </w:t>
      </w:r>
      <w:r w:rsidRPr="00B72469">
        <w:rPr>
          <w:rFonts w:ascii="Times New Roman" w:eastAsia="Arial" w:hAnsi="Times New Roman" w:cs="Times New Roman"/>
          <w:w w:val="88"/>
          <w:sz w:val="24"/>
          <w:szCs w:val="24"/>
        </w:rPr>
        <w:t>and</w:t>
      </w:r>
      <w:r w:rsidRPr="00B72469">
        <w:rPr>
          <w:rFonts w:ascii="Times New Roman" w:eastAsia="Arial" w:hAnsi="Times New Roman" w:cs="Times New Roman"/>
          <w:spacing w:val="-7"/>
          <w:w w:val="88"/>
          <w:sz w:val="24"/>
          <w:szCs w:val="24"/>
        </w:rPr>
        <w:t xml:space="preserve"> </w:t>
      </w:r>
      <w:r w:rsidRPr="00B72469">
        <w:rPr>
          <w:rFonts w:ascii="Times New Roman" w:eastAsia="Arial" w:hAnsi="Times New Roman" w:cs="Times New Roman"/>
          <w:w w:val="88"/>
          <w:sz w:val="24"/>
          <w:szCs w:val="24"/>
        </w:rPr>
        <w:t>Geo</w:t>
      </w:r>
      <w:r w:rsidRPr="00B72469">
        <w:rPr>
          <w:rFonts w:ascii="Times New Roman" w:eastAsia="Arial" w:hAnsi="Times New Roman" w:cs="Times New Roman"/>
          <w:spacing w:val="-5"/>
          <w:w w:val="88"/>
          <w:sz w:val="24"/>
          <w:szCs w:val="24"/>
        </w:rPr>
        <w:t>f</w:t>
      </w:r>
      <w:r w:rsidRPr="00B72469">
        <w:rPr>
          <w:rFonts w:ascii="Times New Roman" w:eastAsia="Arial" w:hAnsi="Times New Roman" w:cs="Times New Roman"/>
          <w:w w:val="88"/>
          <w:sz w:val="24"/>
          <w:szCs w:val="24"/>
        </w:rPr>
        <w:t>fr</w:t>
      </w:r>
      <w:r w:rsidRPr="00B72469">
        <w:rPr>
          <w:rFonts w:ascii="Times New Roman" w:eastAsia="Arial" w:hAnsi="Times New Roman" w:cs="Times New Roman"/>
          <w:spacing w:val="-3"/>
          <w:w w:val="88"/>
          <w:sz w:val="24"/>
          <w:szCs w:val="24"/>
        </w:rPr>
        <w:t>e</w:t>
      </w:r>
      <w:r w:rsidRPr="00B72469">
        <w:rPr>
          <w:rFonts w:ascii="Times New Roman" w:eastAsia="Arial" w:hAnsi="Times New Roman" w:cs="Times New Roman"/>
          <w:w w:val="88"/>
          <w:sz w:val="24"/>
          <w:szCs w:val="24"/>
        </w:rPr>
        <w:t>y</w:t>
      </w:r>
      <w:r w:rsidRPr="00B72469">
        <w:rPr>
          <w:rFonts w:ascii="Times New Roman" w:eastAsia="Arial" w:hAnsi="Times New Roman" w:cs="Times New Roman"/>
          <w:spacing w:val="45"/>
          <w:w w:val="88"/>
          <w:sz w:val="24"/>
          <w:szCs w:val="24"/>
        </w:rPr>
        <w:t xml:space="preserve"> </w:t>
      </w:r>
      <w:r w:rsidRPr="00B72469">
        <w:rPr>
          <w:rFonts w:ascii="Times New Roman" w:eastAsia="Arial" w:hAnsi="Times New Roman" w:cs="Times New Roman"/>
          <w:spacing w:val="-4"/>
          <w:w w:val="90"/>
          <w:sz w:val="24"/>
          <w:szCs w:val="24"/>
        </w:rPr>
        <w:t>F</w:t>
      </w:r>
      <w:r w:rsidRPr="00B72469">
        <w:rPr>
          <w:rFonts w:ascii="Times New Roman" w:eastAsia="Arial" w:hAnsi="Times New Roman" w:cs="Times New Roman"/>
          <w:w w:val="94"/>
          <w:sz w:val="24"/>
          <w:szCs w:val="24"/>
        </w:rPr>
        <w:t>ox</w:t>
      </w:r>
    </w:p>
    <w:p w14:paraId="0AFED174" w14:textId="77777777" w:rsidR="00676FEB" w:rsidRPr="00B72469" w:rsidRDefault="00676FEB" w:rsidP="00676FEB">
      <w:pPr>
        <w:spacing w:before="3" w:after="0" w:line="240" w:lineRule="auto"/>
        <w:ind w:left="3221" w:right="3201"/>
        <w:jc w:val="center"/>
        <w:rPr>
          <w:rFonts w:ascii="Times New Roman" w:eastAsia="Arial" w:hAnsi="Times New Roman" w:cs="Times New Roman"/>
          <w:sz w:val="24"/>
          <w:szCs w:val="24"/>
        </w:rPr>
      </w:pPr>
      <w:r w:rsidRPr="00B72469">
        <w:rPr>
          <w:rFonts w:ascii="Times New Roman" w:eastAsia="Arial" w:hAnsi="Times New Roman" w:cs="Times New Roman"/>
          <w:i/>
          <w:w w:val="87"/>
          <w:sz w:val="24"/>
          <w:szCs w:val="24"/>
        </w:rPr>
        <w:t>S</w:t>
      </w:r>
      <w:r w:rsidRPr="00B72469">
        <w:rPr>
          <w:rFonts w:ascii="Times New Roman" w:eastAsia="Arial" w:hAnsi="Times New Roman" w:cs="Times New Roman"/>
          <w:i/>
          <w:spacing w:val="-3"/>
          <w:w w:val="87"/>
          <w:sz w:val="24"/>
          <w:szCs w:val="24"/>
        </w:rPr>
        <w:t>c</w:t>
      </w:r>
      <w:r w:rsidRPr="00B72469">
        <w:rPr>
          <w:rFonts w:ascii="Times New Roman" w:eastAsia="Arial" w:hAnsi="Times New Roman" w:cs="Times New Roman"/>
          <w:i/>
          <w:w w:val="87"/>
          <w:sz w:val="24"/>
          <w:szCs w:val="24"/>
        </w:rPr>
        <w:t>hool</w:t>
      </w:r>
      <w:r w:rsidRPr="00B72469">
        <w:rPr>
          <w:rFonts w:ascii="Times New Roman" w:eastAsia="Arial" w:hAnsi="Times New Roman" w:cs="Times New Roman"/>
          <w:i/>
          <w:spacing w:val="9"/>
          <w:w w:val="87"/>
          <w:sz w:val="24"/>
          <w:szCs w:val="24"/>
        </w:rPr>
        <w:t xml:space="preserve"> </w:t>
      </w:r>
      <w:r w:rsidRPr="00B72469">
        <w:rPr>
          <w:rFonts w:ascii="Times New Roman" w:eastAsia="Arial" w:hAnsi="Times New Roman" w:cs="Times New Roman"/>
          <w:i/>
          <w:sz w:val="24"/>
          <w:szCs w:val="24"/>
        </w:rPr>
        <w:t>of</w:t>
      </w:r>
      <w:r w:rsidRPr="00B72469">
        <w:rPr>
          <w:rFonts w:ascii="Times New Roman" w:eastAsia="Arial" w:hAnsi="Times New Roman" w:cs="Times New Roman"/>
          <w:i/>
          <w:spacing w:val="-23"/>
          <w:sz w:val="24"/>
          <w:szCs w:val="24"/>
        </w:rPr>
        <w:t xml:space="preserve"> </w:t>
      </w:r>
      <w:r w:rsidRPr="00B72469">
        <w:rPr>
          <w:rFonts w:ascii="Times New Roman" w:eastAsia="Arial" w:hAnsi="Times New Roman" w:cs="Times New Roman"/>
          <w:i/>
          <w:w w:val="91"/>
          <w:sz w:val="24"/>
          <w:szCs w:val="24"/>
        </w:rPr>
        <w:t>Informatics</w:t>
      </w:r>
      <w:r w:rsidRPr="00B72469">
        <w:rPr>
          <w:rFonts w:ascii="Times New Roman" w:eastAsia="Arial" w:hAnsi="Times New Roman" w:cs="Times New Roman"/>
          <w:i/>
          <w:spacing w:val="22"/>
          <w:w w:val="91"/>
          <w:sz w:val="24"/>
          <w:szCs w:val="24"/>
        </w:rPr>
        <w:t xml:space="preserve"> </w:t>
      </w:r>
      <w:r w:rsidRPr="00B72469">
        <w:rPr>
          <w:rFonts w:ascii="Times New Roman" w:eastAsia="Arial" w:hAnsi="Times New Roman" w:cs="Times New Roman"/>
          <w:i/>
          <w:w w:val="91"/>
          <w:sz w:val="24"/>
          <w:szCs w:val="24"/>
        </w:rPr>
        <w:t>and</w:t>
      </w:r>
      <w:r w:rsidRPr="00B72469">
        <w:rPr>
          <w:rFonts w:ascii="Times New Roman" w:eastAsia="Arial" w:hAnsi="Times New Roman" w:cs="Times New Roman"/>
          <w:i/>
          <w:spacing w:val="-9"/>
          <w:w w:val="91"/>
          <w:sz w:val="24"/>
          <w:szCs w:val="24"/>
        </w:rPr>
        <w:t xml:space="preserve"> </w:t>
      </w:r>
      <w:r w:rsidRPr="00B72469">
        <w:rPr>
          <w:rFonts w:ascii="Times New Roman" w:eastAsia="Arial" w:hAnsi="Times New Roman" w:cs="Times New Roman"/>
          <w:i/>
          <w:w w:val="91"/>
          <w:sz w:val="24"/>
          <w:szCs w:val="24"/>
        </w:rPr>
        <w:t>Computing</w:t>
      </w:r>
    </w:p>
    <w:p w14:paraId="0AFED175" w14:textId="77777777" w:rsidR="00676FEB" w:rsidRPr="00B72469" w:rsidRDefault="00676FEB" w:rsidP="00676FEB">
      <w:pPr>
        <w:spacing w:before="3" w:after="0" w:line="240" w:lineRule="auto"/>
        <w:ind w:left="3452" w:right="3432"/>
        <w:jc w:val="center"/>
        <w:rPr>
          <w:rFonts w:ascii="Times New Roman" w:eastAsia="Arial" w:hAnsi="Times New Roman" w:cs="Times New Roman"/>
          <w:sz w:val="24"/>
          <w:szCs w:val="24"/>
        </w:rPr>
      </w:pPr>
      <w:r w:rsidRPr="00B72469">
        <w:rPr>
          <w:rFonts w:ascii="Times New Roman" w:eastAsia="Arial" w:hAnsi="Times New Roman" w:cs="Times New Roman"/>
          <w:i/>
          <w:w w:val="92"/>
          <w:sz w:val="24"/>
          <w:szCs w:val="24"/>
        </w:rPr>
        <w:t>Indiana</w:t>
      </w:r>
      <w:r w:rsidRPr="00B72469">
        <w:rPr>
          <w:rFonts w:ascii="Times New Roman" w:eastAsia="Arial" w:hAnsi="Times New Roman" w:cs="Times New Roman"/>
          <w:i/>
          <w:spacing w:val="14"/>
          <w:w w:val="92"/>
          <w:sz w:val="24"/>
          <w:szCs w:val="24"/>
        </w:rPr>
        <w:t xml:space="preserve"> </w:t>
      </w:r>
      <w:r w:rsidRPr="00B72469">
        <w:rPr>
          <w:rFonts w:ascii="Times New Roman" w:eastAsia="Arial" w:hAnsi="Times New Roman" w:cs="Times New Roman"/>
          <w:i/>
          <w:w w:val="92"/>
          <w:sz w:val="24"/>
          <w:szCs w:val="24"/>
        </w:rPr>
        <w:t>Unive</w:t>
      </w:r>
      <w:r w:rsidRPr="00B72469">
        <w:rPr>
          <w:rFonts w:ascii="Times New Roman" w:eastAsia="Arial" w:hAnsi="Times New Roman" w:cs="Times New Roman"/>
          <w:i/>
          <w:spacing w:val="-2"/>
          <w:w w:val="92"/>
          <w:sz w:val="24"/>
          <w:szCs w:val="24"/>
        </w:rPr>
        <w:t>r</w:t>
      </w:r>
      <w:r w:rsidRPr="00B72469">
        <w:rPr>
          <w:rFonts w:ascii="Times New Roman" w:eastAsia="Arial" w:hAnsi="Times New Roman" w:cs="Times New Roman"/>
          <w:i/>
          <w:w w:val="92"/>
          <w:sz w:val="24"/>
          <w:szCs w:val="24"/>
        </w:rPr>
        <w:t>sit</w:t>
      </w:r>
      <w:r w:rsidRPr="00B72469">
        <w:rPr>
          <w:rFonts w:ascii="Times New Roman" w:eastAsia="Arial" w:hAnsi="Times New Roman" w:cs="Times New Roman"/>
          <w:i/>
          <w:spacing w:val="-12"/>
          <w:w w:val="92"/>
          <w:sz w:val="24"/>
          <w:szCs w:val="24"/>
        </w:rPr>
        <w:t>y</w:t>
      </w:r>
      <w:r w:rsidRPr="00B72469">
        <w:rPr>
          <w:rFonts w:ascii="Times New Roman" w:eastAsia="Arial" w:hAnsi="Times New Roman" w:cs="Times New Roman"/>
          <w:i/>
          <w:w w:val="92"/>
          <w:sz w:val="24"/>
          <w:szCs w:val="24"/>
        </w:rPr>
        <w:t>,</w:t>
      </w:r>
      <w:r w:rsidRPr="00B72469">
        <w:rPr>
          <w:rFonts w:ascii="Times New Roman" w:eastAsia="Arial" w:hAnsi="Times New Roman" w:cs="Times New Roman"/>
          <w:i/>
          <w:spacing w:val="16"/>
          <w:w w:val="92"/>
          <w:sz w:val="24"/>
          <w:szCs w:val="24"/>
        </w:rPr>
        <w:t xml:space="preserve"> </w:t>
      </w:r>
      <w:r w:rsidRPr="00B72469">
        <w:rPr>
          <w:rFonts w:ascii="Times New Roman" w:eastAsia="Arial" w:hAnsi="Times New Roman" w:cs="Times New Roman"/>
          <w:i/>
          <w:w w:val="92"/>
          <w:sz w:val="24"/>
          <w:szCs w:val="24"/>
        </w:rPr>
        <w:t>Bloomington</w:t>
      </w:r>
    </w:p>
    <w:p w14:paraId="0AFED176" w14:textId="77777777" w:rsidR="00676FEB" w:rsidRPr="00B72469" w:rsidRDefault="00676FEB" w:rsidP="00676FEB">
      <w:pPr>
        <w:spacing w:before="3" w:after="0" w:line="240" w:lineRule="auto"/>
        <w:ind w:left="2925" w:right="2905"/>
        <w:jc w:val="center"/>
        <w:rPr>
          <w:rFonts w:ascii="Times New Roman" w:eastAsia="Arial" w:hAnsi="Times New Roman" w:cs="Times New Roman"/>
          <w:sz w:val="24"/>
          <w:szCs w:val="24"/>
        </w:rPr>
      </w:pPr>
      <w:r w:rsidRPr="00B72469">
        <w:rPr>
          <w:rFonts w:ascii="Times New Roman" w:eastAsia="Arial" w:hAnsi="Times New Roman" w:cs="Times New Roman"/>
          <w:i/>
          <w:w w:val="149"/>
          <w:sz w:val="24"/>
          <w:szCs w:val="24"/>
        </w:rPr>
        <w:t>{</w:t>
      </w:r>
      <w:proofErr w:type="gramStart"/>
      <w:r w:rsidRPr="00B72469">
        <w:rPr>
          <w:rFonts w:ascii="Times New Roman" w:eastAsia="Arial" w:hAnsi="Times New Roman" w:cs="Times New Roman"/>
          <w:i/>
          <w:w w:val="91"/>
          <w:sz w:val="24"/>
          <w:szCs w:val="24"/>
        </w:rPr>
        <w:t>kapadia</w:t>
      </w:r>
      <w:proofErr w:type="gramEnd"/>
      <w:r w:rsidRPr="00B72469">
        <w:rPr>
          <w:rFonts w:ascii="Times New Roman" w:eastAsia="Arial" w:hAnsi="Times New Roman" w:cs="Times New Roman"/>
          <w:i/>
          <w:w w:val="91"/>
          <w:sz w:val="24"/>
          <w:szCs w:val="24"/>
        </w:rPr>
        <w:t>,</w:t>
      </w:r>
      <w:r w:rsidRPr="00B72469">
        <w:rPr>
          <w:rFonts w:ascii="Times New Roman" w:eastAsia="Arial" w:hAnsi="Times New Roman" w:cs="Times New Roman"/>
          <w:i/>
          <w:spacing w:val="-7"/>
          <w:sz w:val="24"/>
          <w:szCs w:val="24"/>
        </w:rPr>
        <w:t xml:space="preserve"> </w:t>
      </w:r>
      <w:r w:rsidRPr="00B72469">
        <w:rPr>
          <w:rFonts w:ascii="Times New Roman" w:eastAsia="Arial" w:hAnsi="Times New Roman" w:cs="Times New Roman"/>
          <w:i/>
          <w:w w:val="87"/>
          <w:sz w:val="24"/>
          <w:szCs w:val="24"/>
        </w:rPr>
        <w:t>samye</w:t>
      </w:r>
      <w:r w:rsidRPr="00B72469">
        <w:rPr>
          <w:rFonts w:ascii="Times New Roman" w:eastAsia="Arial" w:hAnsi="Times New Roman" w:cs="Times New Roman"/>
          <w:i/>
          <w:spacing w:val="-2"/>
          <w:w w:val="87"/>
          <w:sz w:val="24"/>
          <w:szCs w:val="24"/>
        </w:rPr>
        <w:t>r</w:t>
      </w:r>
      <w:r w:rsidRPr="00B72469">
        <w:rPr>
          <w:rFonts w:ascii="Times New Roman" w:eastAsia="Arial" w:hAnsi="Times New Roman" w:cs="Times New Roman"/>
          <w:i/>
          <w:w w:val="87"/>
          <w:sz w:val="24"/>
          <w:szCs w:val="24"/>
        </w:rPr>
        <w:t>s,</w:t>
      </w:r>
      <w:r w:rsidRPr="00B72469">
        <w:rPr>
          <w:rFonts w:ascii="Times New Roman" w:eastAsia="Arial" w:hAnsi="Times New Roman" w:cs="Times New Roman"/>
          <w:i/>
          <w:spacing w:val="-10"/>
          <w:w w:val="87"/>
          <w:sz w:val="24"/>
          <w:szCs w:val="24"/>
        </w:rPr>
        <w:t xml:space="preserve"> </w:t>
      </w:r>
      <w:r w:rsidRPr="00B72469">
        <w:rPr>
          <w:rFonts w:ascii="Times New Roman" w:eastAsia="Arial" w:hAnsi="Times New Roman" w:cs="Times New Roman"/>
          <w:i/>
          <w:w w:val="87"/>
          <w:sz w:val="24"/>
          <w:szCs w:val="24"/>
        </w:rPr>
        <w:t>xw7,</w:t>
      </w:r>
      <w:r w:rsidRPr="00B72469">
        <w:rPr>
          <w:rFonts w:ascii="Times New Roman" w:eastAsia="Arial" w:hAnsi="Times New Roman" w:cs="Times New Roman"/>
          <w:i/>
          <w:spacing w:val="16"/>
          <w:w w:val="87"/>
          <w:sz w:val="24"/>
          <w:szCs w:val="24"/>
        </w:rPr>
        <w:t xml:space="preserve"> </w:t>
      </w:r>
      <w:r w:rsidRPr="00B72469">
        <w:rPr>
          <w:rFonts w:ascii="Times New Roman" w:eastAsia="Arial" w:hAnsi="Times New Roman" w:cs="Times New Roman"/>
          <w:i/>
          <w:w w:val="91"/>
          <w:sz w:val="24"/>
          <w:szCs w:val="24"/>
        </w:rPr>
        <w:t>gcf</w:t>
      </w:r>
      <w:r w:rsidRPr="00B72469">
        <w:rPr>
          <w:rFonts w:ascii="Times New Roman" w:eastAsia="Arial" w:hAnsi="Times New Roman" w:cs="Times New Roman"/>
          <w:i/>
          <w:w w:val="149"/>
          <w:sz w:val="24"/>
          <w:szCs w:val="24"/>
        </w:rPr>
        <w:t>}</w:t>
      </w:r>
      <w:r w:rsidRPr="00B72469">
        <w:rPr>
          <w:rFonts w:ascii="Times New Roman" w:eastAsia="Arial" w:hAnsi="Times New Roman" w:cs="Times New Roman"/>
          <w:i/>
          <w:w w:val="91"/>
          <w:sz w:val="24"/>
          <w:szCs w:val="24"/>
        </w:rPr>
        <w:t>@indiana.edu</w:t>
      </w:r>
    </w:p>
    <w:p w14:paraId="0AFED177" w14:textId="77777777" w:rsidR="00676FEB" w:rsidRPr="00B72469" w:rsidRDefault="00676FEB" w:rsidP="00676FEB">
      <w:pPr>
        <w:spacing w:after="0" w:line="200" w:lineRule="exact"/>
        <w:rPr>
          <w:rFonts w:ascii="Times New Roman" w:hAnsi="Times New Roman" w:cs="Times New Roman"/>
          <w:sz w:val="20"/>
          <w:szCs w:val="20"/>
        </w:rPr>
      </w:pPr>
    </w:p>
    <w:p w14:paraId="0AFED178" w14:textId="77777777" w:rsidR="00676FEB" w:rsidRPr="00B72469" w:rsidRDefault="00676FEB" w:rsidP="00676FEB">
      <w:pPr>
        <w:spacing w:before="14" w:after="0" w:line="280" w:lineRule="exact"/>
        <w:rPr>
          <w:rFonts w:ascii="Times New Roman" w:hAnsi="Times New Roman" w:cs="Times New Roman"/>
          <w:sz w:val="28"/>
          <w:szCs w:val="28"/>
        </w:rPr>
      </w:pPr>
    </w:p>
    <w:p w14:paraId="0AFED179" w14:textId="77777777" w:rsidR="00676FEB" w:rsidRPr="00B72469" w:rsidRDefault="00676FEB" w:rsidP="00676FEB">
      <w:pPr>
        <w:spacing w:after="0"/>
        <w:rPr>
          <w:rFonts w:ascii="Times New Roman" w:hAnsi="Times New Roman" w:cs="Times New Roman"/>
        </w:rPr>
        <w:sectPr w:rsidR="00676FEB" w:rsidRPr="00B72469" w:rsidSect="00676FEB">
          <w:footerReference w:type="default" r:id="rId199"/>
          <w:pgSz w:w="12240" w:h="15840"/>
          <w:pgMar w:top="1480" w:right="1060" w:bottom="280" w:left="1060" w:header="720" w:footer="720" w:gutter="0"/>
          <w:cols w:space="720"/>
        </w:sectPr>
      </w:pPr>
    </w:p>
    <w:p w14:paraId="0AFED17A" w14:textId="77777777" w:rsidR="00676FEB" w:rsidRPr="00B72469" w:rsidRDefault="00676FEB" w:rsidP="00676FEB">
      <w:pPr>
        <w:spacing w:before="11" w:after="0" w:line="240" w:lineRule="auto"/>
        <w:ind w:left="110" w:right="3335"/>
        <w:jc w:val="both"/>
        <w:rPr>
          <w:rFonts w:ascii="Times New Roman" w:eastAsia="Arial" w:hAnsi="Times New Roman" w:cs="Times New Roman"/>
          <w:sz w:val="24"/>
          <w:szCs w:val="24"/>
        </w:rPr>
      </w:pPr>
      <w:r w:rsidRPr="00B72469">
        <w:rPr>
          <w:rFonts w:ascii="Times New Roman" w:eastAsia="Arial" w:hAnsi="Times New Roman" w:cs="Times New Roman"/>
          <w:b/>
          <w:bCs/>
          <w:sz w:val="24"/>
          <w:szCs w:val="24"/>
        </w:rPr>
        <w:lastRenderedPageBreak/>
        <w:t>ABSTR</w:t>
      </w:r>
      <w:r w:rsidRPr="00B72469">
        <w:rPr>
          <w:rFonts w:ascii="Times New Roman" w:eastAsia="Arial" w:hAnsi="Times New Roman" w:cs="Times New Roman"/>
          <w:b/>
          <w:bCs/>
          <w:spacing w:val="-13"/>
          <w:sz w:val="24"/>
          <w:szCs w:val="24"/>
        </w:rPr>
        <w:t>A</w:t>
      </w:r>
      <w:r w:rsidRPr="00B72469">
        <w:rPr>
          <w:rFonts w:ascii="Times New Roman" w:eastAsia="Arial" w:hAnsi="Times New Roman" w:cs="Times New Roman"/>
          <w:b/>
          <w:bCs/>
          <w:sz w:val="24"/>
          <w:szCs w:val="24"/>
        </w:rPr>
        <w:t>CT</w:t>
      </w:r>
    </w:p>
    <w:p w14:paraId="0AFED17B" w14:textId="77777777" w:rsidR="00676FEB" w:rsidRPr="00B72469" w:rsidRDefault="00676FEB" w:rsidP="00676FEB">
      <w:pPr>
        <w:spacing w:before="1" w:after="0" w:line="220" w:lineRule="exact"/>
        <w:rPr>
          <w:rFonts w:ascii="Times New Roman" w:hAnsi="Times New Roman" w:cs="Times New Roman"/>
        </w:rPr>
      </w:pPr>
    </w:p>
    <w:p w14:paraId="0AFED17C"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i/>
          <w:spacing w:val="-15"/>
          <w:w w:val="85"/>
          <w:sz w:val="20"/>
          <w:szCs w:val="20"/>
        </w:rPr>
        <w:t>W</w:t>
      </w:r>
      <w:r w:rsidRPr="00B72469">
        <w:rPr>
          <w:rFonts w:ascii="Times New Roman" w:eastAsia="Arial" w:hAnsi="Times New Roman" w:cs="Times New Roman"/>
          <w:i/>
          <w:w w:val="85"/>
          <w:sz w:val="20"/>
          <w:szCs w:val="20"/>
        </w:rPr>
        <w:t>e</w:t>
      </w:r>
      <w:r w:rsidRPr="00B72469">
        <w:rPr>
          <w:rFonts w:ascii="Times New Roman" w:eastAsia="Arial" w:hAnsi="Times New Roman" w:cs="Times New Roman"/>
          <w:i/>
          <w:spacing w:val="-7"/>
          <w:w w:val="85"/>
          <w:sz w:val="20"/>
          <w:szCs w:val="20"/>
        </w:rPr>
        <w:t xml:space="preserve"> </w:t>
      </w:r>
      <w:r w:rsidRPr="00B72469">
        <w:rPr>
          <w:rFonts w:ascii="Times New Roman" w:eastAsia="Arial" w:hAnsi="Times New Roman" w:cs="Times New Roman"/>
          <w:i/>
          <w:w w:val="85"/>
          <w:sz w:val="20"/>
          <w:szCs w:val="20"/>
        </w:rPr>
        <w:t>p</w:t>
      </w:r>
      <w:r w:rsidRPr="00B72469">
        <w:rPr>
          <w:rFonts w:ascii="Times New Roman" w:eastAsia="Arial" w:hAnsi="Times New Roman" w:cs="Times New Roman"/>
          <w:i/>
          <w:spacing w:val="-8"/>
          <w:w w:val="85"/>
          <w:sz w:val="20"/>
          <w:szCs w:val="20"/>
        </w:rPr>
        <w:t>r</w:t>
      </w:r>
      <w:r w:rsidRPr="00B72469">
        <w:rPr>
          <w:rFonts w:ascii="Times New Roman" w:eastAsia="Arial" w:hAnsi="Times New Roman" w:cs="Times New Roman"/>
          <w:i/>
          <w:w w:val="85"/>
          <w:sz w:val="20"/>
          <w:szCs w:val="20"/>
        </w:rPr>
        <w:t>opose</w:t>
      </w:r>
      <w:r w:rsidRPr="00B72469">
        <w:rPr>
          <w:rFonts w:ascii="Times New Roman" w:eastAsia="Arial" w:hAnsi="Times New Roman" w:cs="Times New Roman"/>
          <w:i/>
          <w:spacing w:val="22"/>
          <w:w w:val="85"/>
          <w:sz w:val="20"/>
          <w:szCs w:val="20"/>
        </w:rPr>
        <w:t xml:space="preserve"> </w:t>
      </w:r>
      <w:r w:rsidRPr="00B72469">
        <w:rPr>
          <w:rFonts w:ascii="Times New Roman" w:eastAsia="Arial" w:hAnsi="Times New Roman" w:cs="Times New Roman"/>
          <w:i/>
          <w:sz w:val="20"/>
          <w:szCs w:val="20"/>
        </w:rPr>
        <w:t>a</w:t>
      </w:r>
      <w:r w:rsidRPr="00B72469">
        <w:rPr>
          <w:rFonts w:ascii="Times New Roman" w:eastAsia="Arial" w:hAnsi="Times New Roman" w:cs="Times New Roman"/>
          <w:i/>
          <w:spacing w:val="-22"/>
          <w:sz w:val="20"/>
          <w:szCs w:val="20"/>
        </w:rPr>
        <w:t xml:space="preserve"> </w:t>
      </w:r>
      <w:r w:rsidRPr="00B72469">
        <w:rPr>
          <w:rFonts w:ascii="Times New Roman" w:eastAsia="Arial" w:hAnsi="Times New Roman" w:cs="Times New Roman"/>
          <w:i/>
          <w:w w:val="89"/>
          <w:sz w:val="20"/>
          <w:szCs w:val="20"/>
        </w:rPr>
        <w:t>model</w:t>
      </w:r>
      <w:r w:rsidRPr="00B72469">
        <w:rPr>
          <w:rFonts w:ascii="Times New Roman" w:eastAsia="Arial" w:hAnsi="Times New Roman" w:cs="Times New Roman"/>
          <w:i/>
          <w:spacing w:val="-4"/>
          <w:w w:val="89"/>
          <w:sz w:val="20"/>
          <w:szCs w:val="20"/>
        </w:rPr>
        <w:t xml:space="preserve"> </w:t>
      </w:r>
      <w:r w:rsidRPr="00B72469">
        <w:rPr>
          <w:rFonts w:ascii="Times New Roman" w:eastAsia="Arial" w:hAnsi="Times New Roman" w:cs="Times New Roman"/>
          <w:i/>
          <w:sz w:val="20"/>
          <w:szCs w:val="20"/>
        </w:rPr>
        <w:t>for</w:t>
      </w:r>
      <w:r w:rsidRPr="00B72469">
        <w:rPr>
          <w:rFonts w:ascii="Times New Roman" w:eastAsia="Arial" w:hAnsi="Times New Roman" w:cs="Times New Roman"/>
          <w:i/>
          <w:spacing w:val="-12"/>
          <w:sz w:val="20"/>
          <w:szCs w:val="20"/>
        </w:rPr>
        <w:t xml:space="preserve"> </w:t>
      </w:r>
      <w:r w:rsidRPr="00B72469">
        <w:rPr>
          <w:rFonts w:ascii="Times New Roman" w:eastAsia="Arial" w:hAnsi="Times New Roman" w:cs="Times New Roman"/>
          <w:i/>
          <w:w w:val="87"/>
          <w:sz w:val="20"/>
          <w:szCs w:val="20"/>
        </w:rPr>
        <w:t>la</w:t>
      </w:r>
      <w:r w:rsidRPr="00B72469">
        <w:rPr>
          <w:rFonts w:ascii="Times New Roman" w:eastAsia="Arial" w:hAnsi="Times New Roman" w:cs="Times New Roman"/>
          <w:i/>
          <w:spacing w:val="-6"/>
          <w:w w:val="87"/>
          <w:sz w:val="20"/>
          <w:szCs w:val="20"/>
        </w:rPr>
        <w:t>r</w:t>
      </w:r>
      <w:r w:rsidRPr="00B72469">
        <w:rPr>
          <w:rFonts w:ascii="Times New Roman" w:eastAsia="Arial" w:hAnsi="Times New Roman" w:cs="Times New Roman"/>
          <w:i/>
          <w:spacing w:val="-2"/>
          <w:w w:val="87"/>
          <w:sz w:val="20"/>
          <w:szCs w:val="20"/>
        </w:rPr>
        <w:t>g</w:t>
      </w:r>
      <w:r w:rsidRPr="00B72469">
        <w:rPr>
          <w:rFonts w:ascii="Times New Roman" w:eastAsia="Arial" w:hAnsi="Times New Roman" w:cs="Times New Roman"/>
          <w:i/>
          <w:w w:val="87"/>
          <w:sz w:val="20"/>
          <w:szCs w:val="20"/>
        </w:rPr>
        <w:t>e-scale</w:t>
      </w:r>
      <w:r w:rsidRPr="00B72469">
        <w:rPr>
          <w:rFonts w:ascii="Times New Roman" w:eastAsia="Arial" w:hAnsi="Times New Roman" w:cs="Times New Roman"/>
          <w:i/>
          <w:spacing w:val="36"/>
          <w:w w:val="87"/>
          <w:sz w:val="20"/>
          <w:szCs w:val="20"/>
        </w:rPr>
        <w:t xml:space="preserve"> </w:t>
      </w:r>
      <w:r w:rsidRPr="00B72469">
        <w:rPr>
          <w:rFonts w:ascii="Times New Roman" w:eastAsia="Arial" w:hAnsi="Times New Roman" w:cs="Times New Roman"/>
          <w:i/>
          <w:w w:val="87"/>
          <w:sz w:val="20"/>
          <w:szCs w:val="20"/>
        </w:rPr>
        <w:t>smartphone</w:t>
      </w:r>
      <w:r w:rsidRPr="00B72469">
        <w:rPr>
          <w:rFonts w:ascii="Times New Roman" w:eastAsia="Arial" w:hAnsi="Times New Roman" w:cs="Times New Roman"/>
          <w:i/>
          <w:spacing w:val="18"/>
          <w:w w:val="87"/>
          <w:sz w:val="20"/>
          <w:szCs w:val="20"/>
        </w:rPr>
        <w:t xml:space="preserve"> </w:t>
      </w:r>
      <w:r w:rsidRPr="00B72469">
        <w:rPr>
          <w:rFonts w:ascii="Times New Roman" w:eastAsia="Arial" w:hAnsi="Times New Roman" w:cs="Times New Roman"/>
          <w:i/>
          <w:w w:val="87"/>
          <w:sz w:val="20"/>
          <w:szCs w:val="20"/>
        </w:rPr>
        <w:t>based</w:t>
      </w:r>
      <w:r w:rsidRPr="00B72469">
        <w:rPr>
          <w:rFonts w:ascii="Times New Roman" w:eastAsia="Arial" w:hAnsi="Times New Roman" w:cs="Times New Roman"/>
          <w:i/>
          <w:spacing w:val="-14"/>
          <w:w w:val="87"/>
          <w:sz w:val="20"/>
          <w:szCs w:val="20"/>
        </w:rPr>
        <w:t xml:space="preserve"> </w:t>
      </w:r>
      <w:r w:rsidRPr="00B72469">
        <w:rPr>
          <w:rFonts w:ascii="Times New Roman" w:eastAsia="Arial" w:hAnsi="Times New Roman" w:cs="Times New Roman"/>
          <w:i/>
          <w:w w:val="87"/>
          <w:sz w:val="20"/>
          <w:szCs w:val="20"/>
        </w:rPr>
        <w:t xml:space="preserve">sen- </w:t>
      </w:r>
      <w:r w:rsidRPr="00B72469">
        <w:rPr>
          <w:rFonts w:ascii="Times New Roman" w:eastAsia="Arial" w:hAnsi="Times New Roman" w:cs="Times New Roman"/>
          <w:i/>
          <w:w w:val="90"/>
          <w:sz w:val="20"/>
          <w:szCs w:val="20"/>
        </w:rPr>
        <w:t>sor</w:t>
      </w:r>
      <w:r w:rsidRPr="00B72469">
        <w:rPr>
          <w:rFonts w:ascii="Times New Roman" w:eastAsia="Arial" w:hAnsi="Times New Roman" w:cs="Times New Roman"/>
          <w:i/>
          <w:spacing w:val="3"/>
          <w:w w:val="90"/>
          <w:sz w:val="20"/>
          <w:szCs w:val="20"/>
        </w:rPr>
        <w:t xml:space="preserve"> </w:t>
      </w:r>
      <w:r w:rsidRPr="00B72469">
        <w:rPr>
          <w:rFonts w:ascii="Times New Roman" w:eastAsia="Arial" w:hAnsi="Times New Roman" w:cs="Times New Roman"/>
          <w:i/>
          <w:w w:val="90"/>
          <w:sz w:val="20"/>
          <w:szCs w:val="20"/>
        </w:rPr>
        <w:t>networks,</w:t>
      </w:r>
      <w:r w:rsidRPr="00B72469">
        <w:rPr>
          <w:rFonts w:ascii="Times New Roman" w:eastAsia="Arial" w:hAnsi="Times New Roman" w:cs="Times New Roman"/>
          <w:i/>
          <w:spacing w:val="-8"/>
          <w:w w:val="90"/>
          <w:sz w:val="20"/>
          <w:szCs w:val="20"/>
        </w:rPr>
        <w:t xml:space="preserve"> </w:t>
      </w:r>
      <w:r w:rsidRPr="00B72469">
        <w:rPr>
          <w:rFonts w:ascii="Times New Roman" w:eastAsia="Arial" w:hAnsi="Times New Roman" w:cs="Times New Roman"/>
          <w:i/>
          <w:sz w:val="20"/>
          <w:szCs w:val="20"/>
        </w:rPr>
        <w:t>with</w:t>
      </w:r>
      <w:r w:rsidRPr="00B72469">
        <w:rPr>
          <w:rFonts w:ascii="Times New Roman" w:eastAsia="Arial" w:hAnsi="Times New Roman" w:cs="Times New Roman"/>
          <w:i/>
          <w:spacing w:val="-19"/>
          <w:sz w:val="20"/>
          <w:szCs w:val="20"/>
        </w:rPr>
        <w:t xml:space="preserve"> </w:t>
      </w:r>
      <w:r w:rsidRPr="00B72469">
        <w:rPr>
          <w:rFonts w:ascii="Times New Roman" w:eastAsia="Arial" w:hAnsi="Times New Roman" w:cs="Times New Roman"/>
          <w:i/>
          <w:w w:val="86"/>
          <w:sz w:val="20"/>
          <w:szCs w:val="20"/>
        </w:rPr>
        <w:t>sensor</w:t>
      </w:r>
      <w:r w:rsidRPr="00B72469">
        <w:rPr>
          <w:rFonts w:ascii="Times New Roman" w:eastAsia="Arial" w:hAnsi="Times New Roman" w:cs="Times New Roman"/>
          <w:i/>
          <w:spacing w:val="3"/>
          <w:w w:val="86"/>
          <w:sz w:val="20"/>
          <w:szCs w:val="20"/>
        </w:rPr>
        <w:t xml:space="preserve"> </w:t>
      </w:r>
      <w:r w:rsidRPr="00B72469">
        <w:rPr>
          <w:rFonts w:ascii="Times New Roman" w:eastAsia="Arial" w:hAnsi="Times New Roman" w:cs="Times New Roman"/>
          <w:i/>
          <w:w w:val="95"/>
          <w:sz w:val="20"/>
          <w:szCs w:val="20"/>
        </w:rPr>
        <w:t>information</w:t>
      </w:r>
      <w:r w:rsidRPr="00B72469">
        <w:rPr>
          <w:rFonts w:ascii="Times New Roman" w:eastAsia="Arial" w:hAnsi="Times New Roman" w:cs="Times New Roman"/>
          <w:i/>
          <w:spacing w:val="-2"/>
          <w:w w:val="95"/>
          <w:sz w:val="20"/>
          <w:szCs w:val="20"/>
        </w:rPr>
        <w:t xml:space="preserve"> </w:t>
      </w:r>
      <w:r w:rsidRPr="00B72469">
        <w:rPr>
          <w:rFonts w:ascii="Times New Roman" w:eastAsia="Arial" w:hAnsi="Times New Roman" w:cs="Times New Roman"/>
          <w:i/>
          <w:w w:val="85"/>
          <w:sz w:val="20"/>
          <w:szCs w:val="20"/>
        </w:rPr>
        <w:t>p</w:t>
      </w:r>
      <w:r w:rsidRPr="00B72469">
        <w:rPr>
          <w:rFonts w:ascii="Times New Roman" w:eastAsia="Arial" w:hAnsi="Times New Roman" w:cs="Times New Roman"/>
          <w:i/>
          <w:spacing w:val="-8"/>
          <w:w w:val="85"/>
          <w:sz w:val="20"/>
          <w:szCs w:val="20"/>
        </w:rPr>
        <w:t>r</w:t>
      </w:r>
      <w:r w:rsidRPr="00B72469">
        <w:rPr>
          <w:rFonts w:ascii="Times New Roman" w:eastAsia="Arial" w:hAnsi="Times New Roman" w:cs="Times New Roman"/>
          <w:i/>
          <w:w w:val="85"/>
          <w:sz w:val="20"/>
          <w:szCs w:val="20"/>
        </w:rPr>
        <w:t>ocessed</w:t>
      </w:r>
      <w:r w:rsidRPr="00B72469">
        <w:rPr>
          <w:rFonts w:ascii="Times New Roman" w:eastAsia="Arial" w:hAnsi="Times New Roman" w:cs="Times New Roman"/>
          <w:i/>
          <w:spacing w:val="12"/>
          <w:w w:val="85"/>
          <w:sz w:val="20"/>
          <w:szCs w:val="20"/>
        </w:rPr>
        <w:t xml:space="preserve"> </w:t>
      </w:r>
      <w:r w:rsidRPr="00B72469">
        <w:rPr>
          <w:rFonts w:ascii="Times New Roman" w:eastAsia="Arial" w:hAnsi="Times New Roman" w:cs="Times New Roman"/>
          <w:i/>
          <w:w w:val="90"/>
          <w:sz w:val="20"/>
          <w:szCs w:val="20"/>
        </w:rPr>
        <w:t>by</w:t>
      </w:r>
      <w:r w:rsidRPr="00B72469">
        <w:rPr>
          <w:rFonts w:ascii="Times New Roman" w:eastAsia="Arial" w:hAnsi="Times New Roman" w:cs="Times New Roman"/>
          <w:i/>
          <w:spacing w:val="-2"/>
          <w:w w:val="90"/>
          <w:sz w:val="20"/>
          <w:szCs w:val="20"/>
        </w:rPr>
        <w:t xml:space="preserve"> </w:t>
      </w:r>
      <w:r w:rsidRPr="00B72469">
        <w:rPr>
          <w:rFonts w:ascii="Times New Roman" w:eastAsia="Arial" w:hAnsi="Times New Roman" w:cs="Times New Roman"/>
          <w:i/>
          <w:w w:val="90"/>
          <w:sz w:val="20"/>
          <w:szCs w:val="20"/>
        </w:rPr>
        <w:t xml:space="preserve">clouds </w:t>
      </w:r>
      <w:r w:rsidRPr="00B72469">
        <w:rPr>
          <w:rFonts w:ascii="Times New Roman" w:eastAsia="Arial" w:hAnsi="Times New Roman" w:cs="Times New Roman"/>
          <w:i/>
          <w:w w:val="91"/>
          <w:sz w:val="20"/>
          <w:szCs w:val="20"/>
        </w:rPr>
        <w:t>and</w:t>
      </w:r>
      <w:r w:rsidRPr="00B72469">
        <w:rPr>
          <w:rFonts w:ascii="Times New Roman" w:eastAsia="Arial" w:hAnsi="Times New Roman" w:cs="Times New Roman"/>
          <w:i/>
          <w:spacing w:val="5"/>
          <w:w w:val="91"/>
          <w:sz w:val="20"/>
          <w:szCs w:val="20"/>
        </w:rPr>
        <w:t xml:space="preserve"> </w:t>
      </w:r>
      <w:r w:rsidRPr="00B72469">
        <w:rPr>
          <w:rFonts w:ascii="Times New Roman" w:eastAsia="Arial" w:hAnsi="Times New Roman" w:cs="Times New Roman"/>
          <w:i/>
          <w:w w:val="91"/>
          <w:sz w:val="20"/>
          <w:szCs w:val="20"/>
        </w:rPr>
        <w:t>grids,</w:t>
      </w:r>
      <w:r w:rsidRPr="00B72469">
        <w:rPr>
          <w:rFonts w:ascii="Times New Roman" w:eastAsia="Arial" w:hAnsi="Times New Roman" w:cs="Times New Roman"/>
          <w:i/>
          <w:spacing w:val="25"/>
          <w:w w:val="91"/>
          <w:sz w:val="20"/>
          <w:szCs w:val="20"/>
        </w:rPr>
        <w:t xml:space="preserve"> </w:t>
      </w:r>
      <w:r w:rsidRPr="00B72469">
        <w:rPr>
          <w:rFonts w:ascii="Times New Roman" w:eastAsia="Arial" w:hAnsi="Times New Roman" w:cs="Times New Roman"/>
          <w:i/>
          <w:sz w:val="20"/>
          <w:szCs w:val="20"/>
        </w:rPr>
        <w:t>with</w:t>
      </w:r>
      <w:r w:rsidRPr="00B72469">
        <w:rPr>
          <w:rFonts w:ascii="Times New Roman" w:eastAsia="Arial" w:hAnsi="Times New Roman" w:cs="Times New Roman"/>
          <w:i/>
          <w:spacing w:val="-7"/>
          <w:sz w:val="20"/>
          <w:szCs w:val="20"/>
        </w:rPr>
        <w:t xml:space="preserve"> </w:t>
      </w:r>
      <w:r w:rsidRPr="00B72469">
        <w:rPr>
          <w:rFonts w:ascii="Times New Roman" w:eastAsia="Arial" w:hAnsi="Times New Roman" w:cs="Times New Roman"/>
          <w:i/>
          <w:sz w:val="20"/>
          <w:szCs w:val="20"/>
        </w:rPr>
        <w:t>a</w:t>
      </w:r>
      <w:r w:rsidRPr="00B72469">
        <w:rPr>
          <w:rFonts w:ascii="Times New Roman" w:eastAsia="Arial" w:hAnsi="Times New Roman" w:cs="Times New Roman"/>
          <w:i/>
          <w:spacing w:val="-5"/>
          <w:sz w:val="20"/>
          <w:szCs w:val="20"/>
        </w:rPr>
        <w:t xml:space="preserve"> </w:t>
      </w:r>
      <w:r w:rsidRPr="00B72469">
        <w:rPr>
          <w:rFonts w:ascii="Times New Roman" w:eastAsia="Arial" w:hAnsi="Times New Roman" w:cs="Times New Roman"/>
          <w:i/>
          <w:w w:val="91"/>
          <w:sz w:val="20"/>
          <w:szCs w:val="20"/>
        </w:rPr>
        <w:t>mediation</w:t>
      </w:r>
      <w:r w:rsidRPr="00B72469">
        <w:rPr>
          <w:rFonts w:ascii="Times New Roman" w:eastAsia="Arial" w:hAnsi="Times New Roman" w:cs="Times New Roman"/>
          <w:i/>
          <w:spacing w:val="12"/>
          <w:w w:val="91"/>
          <w:sz w:val="20"/>
          <w:szCs w:val="20"/>
        </w:rPr>
        <w:t xml:space="preserve"> </w:t>
      </w:r>
      <w:r w:rsidRPr="00B72469">
        <w:rPr>
          <w:rFonts w:ascii="Times New Roman" w:eastAsia="Arial" w:hAnsi="Times New Roman" w:cs="Times New Roman"/>
          <w:i/>
          <w:sz w:val="20"/>
          <w:szCs w:val="20"/>
        </w:rPr>
        <w:t>layer</w:t>
      </w:r>
      <w:r w:rsidRPr="00B72469">
        <w:rPr>
          <w:rFonts w:ascii="Times New Roman" w:eastAsia="Arial" w:hAnsi="Times New Roman" w:cs="Times New Roman"/>
          <w:i/>
          <w:spacing w:val="-19"/>
          <w:sz w:val="20"/>
          <w:szCs w:val="20"/>
        </w:rPr>
        <w:t xml:space="preserve"> </w:t>
      </w:r>
      <w:r w:rsidRPr="00B72469">
        <w:rPr>
          <w:rFonts w:ascii="Times New Roman" w:eastAsia="Arial" w:hAnsi="Times New Roman" w:cs="Times New Roman"/>
          <w:i/>
          <w:sz w:val="20"/>
          <w:szCs w:val="20"/>
        </w:rPr>
        <w:t>for</w:t>
      </w:r>
      <w:r w:rsidRPr="00B72469">
        <w:rPr>
          <w:rFonts w:ascii="Times New Roman" w:eastAsia="Arial" w:hAnsi="Times New Roman" w:cs="Times New Roman"/>
          <w:i/>
          <w:spacing w:val="5"/>
          <w:sz w:val="20"/>
          <w:szCs w:val="20"/>
        </w:rPr>
        <w:t xml:space="preserve"> </w:t>
      </w:r>
      <w:r w:rsidRPr="00B72469">
        <w:rPr>
          <w:rFonts w:ascii="Times New Roman" w:eastAsia="Arial" w:hAnsi="Times New Roman" w:cs="Times New Roman"/>
          <w:i/>
          <w:w w:val="88"/>
          <w:sz w:val="20"/>
          <w:szCs w:val="20"/>
        </w:rPr>
        <w:t>p</w:t>
      </w:r>
      <w:r w:rsidRPr="00B72469">
        <w:rPr>
          <w:rFonts w:ascii="Times New Roman" w:eastAsia="Arial" w:hAnsi="Times New Roman" w:cs="Times New Roman"/>
          <w:i/>
          <w:spacing w:val="-8"/>
          <w:w w:val="88"/>
          <w:sz w:val="20"/>
          <w:szCs w:val="20"/>
        </w:rPr>
        <w:t>r</w:t>
      </w:r>
      <w:r w:rsidRPr="00B72469">
        <w:rPr>
          <w:rFonts w:ascii="Times New Roman" w:eastAsia="Arial" w:hAnsi="Times New Roman" w:cs="Times New Roman"/>
          <w:i/>
          <w:w w:val="88"/>
          <w:sz w:val="20"/>
          <w:szCs w:val="20"/>
        </w:rPr>
        <w:t>ocessin</w:t>
      </w:r>
      <w:r w:rsidRPr="00B72469">
        <w:rPr>
          <w:rFonts w:ascii="Times New Roman" w:eastAsia="Arial" w:hAnsi="Times New Roman" w:cs="Times New Roman"/>
          <w:i/>
          <w:spacing w:val="-2"/>
          <w:w w:val="88"/>
          <w:sz w:val="20"/>
          <w:szCs w:val="20"/>
        </w:rPr>
        <w:t>g</w:t>
      </w:r>
      <w:r w:rsidRPr="00B72469">
        <w:rPr>
          <w:rFonts w:ascii="Times New Roman" w:eastAsia="Arial" w:hAnsi="Times New Roman" w:cs="Times New Roman"/>
          <w:i/>
          <w:w w:val="88"/>
          <w:sz w:val="20"/>
          <w:szCs w:val="20"/>
        </w:rPr>
        <w:t>,</w:t>
      </w:r>
      <w:r w:rsidRPr="00B72469">
        <w:rPr>
          <w:rFonts w:ascii="Times New Roman" w:eastAsia="Arial" w:hAnsi="Times New Roman" w:cs="Times New Roman"/>
          <w:i/>
          <w:spacing w:val="20"/>
          <w:w w:val="88"/>
          <w:sz w:val="20"/>
          <w:szCs w:val="20"/>
        </w:rPr>
        <w:t xml:space="preserve"> </w:t>
      </w:r>
      <w:r w:rsidRPr="00B72469">
        <w:rPr>
          <w:rFonts w:ascii="Times New Roman" w:eastAsia="Arial" w:hAnsi="Times New Roman" w:cs="Times New Roman"/>
          <w:i/>
          <w:sz w:val="20"/>
          <w:szCs w:val="20"/>
        </w:rPr>
        <w:t>filtering and</w:t>
      </w:r>
      <w:r w:rsidRPr="00B72469">
        <w:rPr>
          <w:rFonts w:ascii="Times New Roman" w:eastAsia="Arial" w:hAnsi="Times New Roman" w:cs="Times New Roman"/>
          <w:i/>
          <w:spacing w:val="-19"/>
          <w:sz w:val="20"/>
          <w:szCs w:val="20"/>
        </w:rPr>
        <w:t xml:space="preserve"> </w:t>
      </w:r>
      <w:r w:rsidRPr="00B72469">
        <w:rPr>
          <w:rFonts w:ascii="Times New Roman" w:eastAsia="Arial" w:hAnsi="Times New Roman" w:cs="Times New Roman"/>
          <w:i/>
          <w:sz w:val="20"/>
          <w:szCs w:val="20"/>
        </w:rPr>
        <w:t>other</w:t>
      </w:r>
      <w:r w:rsidRPr="00B72469">
        <w:rPr>
          <w:rFonts w:ascii="Times New Roman" w:eastAsia="Arial" w:hAnsi="Times New Roman" w:cs="Times New Roman"/>
          <w:i/>
          <w:spacing w:val="-18"/>
          <w:sz w:val="20"/>
          <w:szCs w:val="20"/>
        </w:rPr>
        <w:t xml:space="preserve"> </w:t>
      </w:r>
      <w:r w:rsidRPr="00B72469">
        <w:rPr>
          <w:rFonts w:ascii="Times New Roman" w:eastAsia="Arial" w:hAnsi="Times New Roman" w:cs="Times New Roman"/>
          <w:i/>
          <w:w w:val="86"/>
          <w:sz w:val="20"/>
          <w:szCs w:val="20"/>
        </w:rPr>
        <w:t>mashups</w:t>
      </w:r>
      <w:r w:rsidRPr="00B72469">
        <w:rPr>
          <w:rFonts w:ascii="Times New Roman" w:eastAsia="Arial" w:hAnsi="Times New Roman" w:cs="Times New Roman"/>
          <w:i/>
          <w:spacing w:val="17"/>
          <w:w w:val="86"/>
          <w:sz w:val="20"/>
          <w:szCs w:val="20"/>
        </w:rPr>
        <w:t xml:space="preserve"> </w:t>
      </w:r>
      <w:r w:rsidRPr="00B72469">
        <w:rPr>
          <w:rFonts w:ascii="Times New Roman" w:eastAsia="Arial" w:hAnsi="Times New Roman" w:cs="Times New Roman"/>
          <w:i/>
          <w:w w:val="86"/>
          <w:sz w:val="20"/>
          <w:szCs w:val="20"/>
        </w:rPr>
        <w:t>done</w:t>
      </w:r>
      <w:r w:rsidRPr="00B72469">
        <w:rPr>
          <w:rFonts w:ascii="Times New Roman" w:eastAsia="Arial" w:hAnsi="Times New Roman" w:cs="Times New Roman"/>
          <w:i/>
          <w:spacing w:val="30"/>
          <w:w w:val="86"/>
          <w:sz w:val="20"/>
          <w:szCs w:val="20"/>
        </w:rPr>
        <w:t xml:space="preserve"> </w:t>
      </w:r>
      <w:r w:rsidRPr="00B72469">
        <w:rPr>
          <w:rFonts w:ascii="Times New Roman" w:eastAsia="Arial" w:hAnsi="Times New Roman" w:cs="Times New Roman"/>
          <w:i/>
          <w:sz w:val="20"/>
          <w:szCs w:val="20"/>
        </w:rPr>
        <w:t>via</w:t>
      </w:r>
      <w:r w:rsidRPr="00B72469">
        <w:rPr>
          <w:rFonts w:ascii="Times New Roman" w:eastAsia="Arial" w:hAnsi="Times New Roman" w:cs="Times New Roman"/>
          <w:i/>
          <w:spacing w:val="5"/>
          <w:sz w:val="20"/>
          <w:szCs w:val="20"/>
        </w:rPr>
        <w:t xml:space="preserve"> </w:t>
      </w:r>
      <w:r w:rsidRPr="00B72469">
        <w:rPr>
          <w:rFonts w:ascii="Times New Roman" w:eastAsia="Arial" w:hAnsi="Times New Roman" w:cs="Times New Roman"/>
          <w:i/>
          <w:sz w:val="20"/>
          <w:szCs w:val="20"/>
        </w:rPr>
        <w:t>a</w:t>
      </w:r>
      <w:r w:rsidRPr="00B72469">
        <w:rPr>
          <w:rFonts w:ascii="Times New Roman" w:eastAsia="Arial" w:hAnsi="Times New Roman" w:cs="Times New Roman"/>
          <w:i/>
          <w:spacing w:val="6"/>
          <w:sz w:val="20"/>
          <w:szCs w:val="20"/>
        </w:rPr>
        <w:t xml:space="preserve"> </w:t>
      </w:r>
      <w:r w:rsidRPr="00B72469">
        <w:rPr>
          <w:rFonts w:ascii="Times New Roman" w:eastAsia="Arial" w:hAnsi="Times New Roman" w:cs="Times New Roman"/>
          <w:i/>
          <w:w w:val="93"/>
          <w:sz w:val="20"/>
          <w:szCs w:val="20"/>
        </w:rPr>
        <w:t>b</w:t>
      </w:r>
      <w:r w:rsidRPr="00B72469">
        <w:rPr>
          <w:rFonts w:ascii="Times New Roman" w:eastAsia="Arial" w:hAnsi="Times New Roman" w:cs="Times New Roman"/>
          <w:i/>
          <w:spacing w:val="-8"/>
          <w:w w:val="93"/>
          <w:sz w:val="20"/>
          <w:szCs w:val="20"/>
        </w:rPr>
        <w:t>r</w:t>
      </w:r>
      <w:r w:rsidRPr="00B72469">
        <w:rPr>
          <w:rFonts w:ascii="Times New Roman" w:eastAsia="Arial" w:hAnsi="Times New Roman" w:cs="Times New Roman"/>
          <w:i/>
          <w:w w:val="93"/>
          <w:sz w:val="20"/>
          <w:szCs w:val="20"/>
        </w:rPr>
        <w:t>o</w:t>
      </w:r>
      <w:r w:rsidRPr="00B72469">
        <w:rPr>
          <w:rFonts w:ascii="Times New Roman" w:eastAsia="Arial" w:hAnsi="Times New Roman" w:cs="Times New Roman"/>
          <w:i/>
          <w:spacing w:val="-2"/>
          <w:w w:val="93"/>
          <w:sz w:val="20"/>
          <w:szCs w:val="20"/>
        </w:rPr>
        <w:t>k</w:t>
      </w:r>
      <w:r w:rsidRPr="00B72469">
        <w:rPr>
          <w:rFonts w:ascii="Times New Roman" w:eastAsia="Arial" w:hAnsi="Times New Roman" w:cs="Times New Roman"/>
          <w:i/>
          <w:w w:val="93"/>
          <w:sz w:val="20"/>
          <w:szCs w:val="20"/>
        </w:rPr>
        <w:t>ering</w:t>
      </w:r>
      <w:r w:rsidRPr="00B72469">
        <w:rPr>
          <w:rFonts w:ascii="Times New Roman" w:eastAsia="Arial" w:hAnsi="Times New Roman" w:cs="Times New Roman"/>
          <w:i/>
          <w:spacing w:val="28"/>
          <w:w w:val="93"/>
          <w:sz w:val="20"/>
          <w:szCs w:val="20"/>
        </w:rPr>
        <w:t xml:space="preserve"> </w:t>
      </w:r>
      <w:r w:rsidRPr="00B72469">
        <w:rPr>
          <w:rFonts w:ascii="Times New Roman" w:eastAsia="Arial" w:hAnsi="Times New Roman" w:cs="Times New Roman"/>
          <w:i/>
          <w:sz w:val="20"/>
          <w:szCs w:val="20"/>
        </w:rPr>
        <w:t>network.</w:t>
      </w:r>
      <w:r w:rsidRPr="00B72469">
        <w:rPr>
          <w:rFonts w:ascii="Times New Roman" w:eastAsia="Arial" w:hAnsi="Times New Roman" w:cs="Times New Roman"/>
          <w:i/>
          <w:spacing w:val="7"/>
          <w:sz w:val="20"/>
          <w:szCs w:val="20"/>
        </w:rPr>
        <w:t xml:space="preserve"> </w:t>
      </w:r>
      <w:r w:rsidRPr="00B72469">
        <w:rPr>
          <w:rFonts w:ascii="Times New Roman" w:eastAsia="Arial" w:hAnsi="Times New Roman" w:cs="Times New Roman"/>
          <w:i/>
          <w:spacing w:val="-9"/>
          <w:sz w:val="20"/>
          <w:szCs w:val="20"/>
        </w:rPr>
        <w:t>F</w:t>
      </w:r>
      <w:r w:rsidRPr="00B72469">
        <w:rPr>
          <w:rFonts w:ascii="Times New Roman" w:eastAsia="Arial" w:hAnsi="Times New Roman" w:cs="Times New Roman"/>
          <w:i/>
          <w:sz w:val="20"/>
          <w:szCs w:val="20"/>
        </w:rPr>
        <w:t xml:space="preserve">inal </w:t>
      </w:r>
      <w:r w:rsidRPr="00B72469">
        <w:rPr>
          <w:rFonts w:ascii="Times New Roman" w:eastAsia="Arial" w:hAnsi="Times New Roman" w:cs="Times New Roman"/>
          <w:i/>
          <w:spacing w:val="-2"/>
          <w:w w:val="89"/>
          <w:sz w:val="20"/>
          <w:szCs w:val="20"/>
        </w:rPr>
        <w:t>ag</w:t>
      </w:r>
      <w:r w:rsidRPr="00B72469">
        <w:rPr>
          <w:rFonts w:ascii="Times New Roman" w:eastAsia="Arial" w:hAnsi="Times New Roman" w:cs="Times New Roman"/>
          <w:i/>
          <w:w w:val="89"/>
          <w:sz w:val="20"/>
          <w:szCs w:val="20"/>
        </w:rPr>
        <w:t>g</w:t>
      </w:r>
      <w:r w:rsidRPr="00B72469">
        <w:rPr>
          <w:rFonts w:ascii="Times New Roman" w:eastAsia="Arial" w:hAnsi="Times New Roman" w:cs="Times New Roman"/>
          <w:i/>
          <w:spacing w:val="-6"/>
          <w:w w:val="89"/>
          <w:sz w:val="20"/>
          <w:szCs w:val="20"/>
        </w:rPr>
        <w:t>r</w:t>
      </w:r>
      <w:r w:rsidRPr="00B72469">
        <w:rPr>
          <w:rFonts w:ascii="Times New Roman" w:eastAsia="Arial" w:hAnsi="Times New Roman" w:cs="Times New Roman"/>
          <w:i/>
          <w:spacing w:val="-7"/>
          <w:w w:val="89"/>
          <w:sz w:val="20"/>
          <w:szCs w:val="20"/>
        </w:rPr>
        <w:t>e</w:t>
      </w:r>
      <w:r w:rsidRPr="00B72469">
        <w:rPr>
          <w:rFonts w:ascii="Times New Roman" w:eastAsia="Arial" w:hAnsi="Times New Roman" w:cs="Times New Roman"/>
          <w:i/>
          <w:w w:val="89"/>
          <w:sz w:val="20"/>
          <w:szCs w:val="20"/>
        </w:rPr>
        <w:t>gate</w:t>
      </w:r>
      <w:r w:rsidRPr="00B72469">
        <w:rPr>
          <w:rFonts w:ascii="Times New Roman" w:eastAsia="Arial" w:hAnsi="Times New Roman" w:cs="Times New Roman"/>
          <w:i/>
          <w:spacing w:val="14"/>
          <w:w w:val="89"/>
          <w:sz w:val="20"/>
          <w:szCs w:val="20"/>
        </w:rPr>
        <w:t xml:space="preserve"> </w:t>
      </w:r>
      <w:r w:rsidRPr="00B72469">
        <w:rPr>
          <w:rFonts w:ascii="Times New Roman" w:eastAsia="Arial" w:hAnsi="Times New Roman" w:cs="Times New Roman"/>
          <w:i/>
          <w:spacing w:val="-7"/>
          <w:w w:val="116"/>
          <w:sz w:val="20"/>
          <w:szCs w:val="20"/>
        </w:rPr>
        <w:t>r</w:t>
      </w:r>
      <w:r w:rsidRPr="00B72469">
        <w:rPr>
          <w:rFonts w:ascii="Times New Roman" w:eastAsia="Arial" w:hAnsi="Times New Roman" w:cs="Times New Roman"/>
          <w:i/>
          <w:w w:val="86"/>
          <w:sz w:val="20"/>
          <w:szCs w:val="20"/>
        </w:rPr>
        <w:t>esults</w:t>
      </w:r>
      <w:r w:rsidRPr="00B72469">
        <w:rPr>
          <w:rFonts w:ascii="Times New Roman" w:eastAsia="Arial" w:hAnsi="Times New Roman" w:cs="Times New Roman"/>
          <w:i/>
          <w:spacing w:val="7"/>
          <w:sz w:val="20"/>
          <w:szCs w:val="20"/>
        </w:rPr>
        <w:t xml:space="preserve"> </w:t>
      </w:r>
      <w:r w:rsidRPr="00B72469">
        <w:rPr>
          <w:rFonts w:ascii="Times New Roman" w:eastAsia="Arial" w:hAnsi="Times New Roman" w:cs="Times New Roman"/>
          <w:i/>
          <w:w w:val="87"/>
          <w:sz w:val="20"/>
          <w:szCs w:val="20"/>
        </w:rPr>
        <w:t>a</w:t>
      </w:r>
      <w:r w:rsidRPr="00B72469">
        <w:rPr>
          <w:rFonts w:ascii="Times New Roman" w:eastAsia="Arial" w:hAnsi="Times New Roman" w:cs="Times New Roman"/>
          <w:i/>
          <w:spacing w:val="-6"/>
          <w:w w:val="87"/>
          <w:sz w:val="20"/>
          <w:szCs w:val="20"/>
        </w:rPr>
        <w:t>r</w:t>
      </w:r>
      <w:r w:rsidRPr="00B72469">
        <w:rPr>
          <w:rFonts w:ascii="Times New Roman" w:eastAsia="Arial" w:hAnsi="Times New Roman" w:cs="Times New Roman"/>
          <w:i/>
          <w:w w:val="87"/>
          <w:sz w:val="20"/>
          <w:szCs w:val="20"/>
        </w:rPr>
        <w:t>e</w:t>
      </w:r>
      <w:r w:rsidRPr="00B72469">
        <w:rPr>
          <w:rFonts w:ascii="Times New Roman" w:eastAsia="Arial" w:hAnsi="Times New Roman" w:cs="Times New Roman"/>
          <w:i/>
          <w:spacing w:val="26"/>
          <w:w w:val="87"/>
          <w:sz w:val="20"/>
          <w:szCs w:val="20"/>
        </w:rPr>
        <w:t xml:space="preserve"> </w:t>
      </w:r>
      <w:r w:rsidRPr="00B72469">
        <w:rPr>
          <w:rFonts w:ascii="Times New Roman" w:eastAsia="Arial" w:hAnsi="Times New Roman" w:cs="Times New Roman"/>
          <w:i/>
          <w:w w:val="87"/>
          <w:sz w:val="20"/>
          <w:szCs w:val="20"/>
        </w:rPr>
        <w:t>assumed</w:t>
      </w:r>
      <w:r w:rsidRPr="00B72469">
        <w:rPr>
          <w:rFonts w:ascii="Times New Roman" w:eastAsia="Arial" w:hAnsi="Times New Roman" w:cs="Times New Roman"/>
          <w:i/>
          <w:spacing w:val="-10"/>
          <w:w w:val="87"/>
          <w:sz w:val="20"/>
          <w:szCs w:val="20"/>
        </w:rPr>
        <w:t xml:space="preserve"> </w:t>
      </w:r>
      <w:r w:rsidRPr="00B72469">
        <w:rPr>
          <w:rFonts w:ascii="Times New Roman" w:eastAsia="Arial" w:hAnsi="Times New Roman" w:cs="Times New Roman"/>
          <w:i/>
          <w:sz w:val="20"/>
          <w:szCs w:val="20"/>
        </w:rPr>
        <w:t>to</w:t>
      </w:r>
      <w:r w:rsidRPr="00B72469">
        <w:rPr>
          <w:rFonts w:ascii="Times New Roman" w:eastAsia="Arial" w:hAnsi="Times New Roman" w:cs="Times New Roman"/>
          <w:i/>
          <w:spacing w:val="-6"/>
          <w:sz w:val="20"/>
          <w:szCs w:val="20"/>
        </w:rPr>
        <w:t xml:space="preserve"> </w:t>
      </w:r>
      <w:r w:rsidRPr="00B72469">
        <w:rPr>
          <w:rFonts w:ascii="Times New Roman" w:eastAsia="Arial" w:hAnsi="Times New Roman" w:cs="Times New Roman"/>
          <w:i/>
          <w:w w:val="84"/>
          <w:sz w:val="20"/>
          <w:szCs w:val="20"/>
        </w:rPr>
        <w:t>be</w:t>
      </w:r>
      <w:r w:rsidRPr="00B72469">
        <w:rPr>
          <w:rFonts w:ascii="Times New Roman" w:eastAsia="Arial" w:hAnsi="Times New Roman" w:cs="Times New Roman"/>
          <w:i/>
          <w:spacing w:val="16"/>
          <w:w w:val="84"/>
          <w:sz w:val="20"/>
          <w:szCs w:val="20"/>
        </w:rPr>
        <w:t xml:space="preserve"> </w:t>
      </w:r>
      <w:r w:rsidRPr="00B72469">
        <w:rPr>
          <w:rFonts w:ascii="Times New Roman" w:eastAsia="Arial" w:hAnsi="Times New Roman" w:cs="Times New Roman"/>
          <w:i/>
          <w:w w:val="84"/>
          <w:sz w:val="20"/>
          <w:szCs w:val="20"/>
        </w:rPr>
        <w:t>sent</w:t>
      </w:r>
      <w:r w:rsidRPr="00B72469">
        <w:rPr>
          <w:rFonts w:ascii="Times New Roman" w:eastAsia="Arial" w:hAnsi="Times New Roman" w:cs="Times New Roman"/>
          <w:i/>
          <w:spacing w:val="16"/>
          <w:w w:val="84"/>
          <w:sz w:val="20"/>
          <w:szCs w:val="20"/>
        </w:rPr>
        <w:t xml:space="preserve"> </w:t>
      </w:r>
      <w:r w:rsidRPr="00B72469">
        <w:rPr>
          <w:rFonts w:ascii="Times New Roman" w:eastAsia="Arial" w:hAnsi="Times New Roman" w:cs="Times New Roman"/>
          <w:i/>
          <w:sz w:val="20"/>
          <w:szCs w:val="20"/>
        </w:rPr>
        <w:t>to</w:t>
      </w:r>
      <w:r w:rsidRPr="00B72469">
        <w:rPr>
          <w:rFonts w:ascii="Times New Roman" w:eastAsia="Arial" w:hAnsi="Times New Roman" w:cs="Times New Roman"/>
          <w:i/>
          <w:spacing w:val="-6"/>
          <w:sz w:val="20"/>
          <w:szCs w:val="20"/>
        </w:rPr>
        <w:t xml:space="preserve"> </w:t>
      </w:r>
      <w:r w:rsidRPr="00B72469">
        <w:rPr>
          <w:rFonts w:ascii="Times New Roman" w:eastAsia="Arial" w:hAnsi="Times New Roman" w:cs="Times New Roman"/>
          <w:i/>
          <w:w w:val="85"/>
          <w:sz w:val="20"/>
          <w:szCs w:val="20"/>
        </w:rPr>
        <w:t>use</w:t>
      </w:r>
      <w:r w:rsidRPr="00B72469">
        <w:rPr>
          <w:rFonts w:ascii="Times New Roman" w:eastAsia="Arial" w:hAnsi="Times New Roman" w:cs="Times New Roman"/>
          <w:i/>
          <w:spacing w:val="-2"/>
          <w:w w:val="85"/>
          <w:sz w:val="20"/>
          <w:szCs w:val="20"/>
        </w:rPr>
        <w:t>r</w:t>
      </w:r>
      <w:r w:rsidRPr="00B72469">
        <w:rPr>
          <w:rFonts w:ascii="Times New Roman" w:eastAsia="Arial" w:hAnsi="Times New Roman" w:cs="Times New Roman"/>
          <w:i/>
          <w:w w:val="85"/>
          <w:sz w:val="20"/>
          <w:szCs w:val="20"/>
        </w:rPr>
        <w:t>s</w:t>
      </w:r>
      <w:r w:rsidRPr="00B72469">
        <w:rPr>
          <w:rFonts w:ascii="Times New Roman" w:eastAsia="Arial" w:hAnsi="Times New Roman" w:cs="Times New Roman"/>
          <w:i/>
          <w:spacing w:val="19"/>
          <w:w w:val="85"/>
          <w:sz w:val="20"/>
          <w:szCs w:val="20"/>
        </w:rPr>
        <w:t xml:space="preserve"> </w:t>
      </w:r>
      <w:r w:rsidRPr="00B72469">
        <w:rPr>
          <w:rFonts w:ascii="Times New Roman" w:eastAsia="Arial" w:hAnsi="Times New Roman" w:cs="Times New Roman"/>
          <w:i/>
          <w:sz w:val="20"/>
          <w:szCs w:val="20"/>
        </w:rPr>
        <w:t>th</w:t>
      </w:r>
      <w:r w:rsidRPr="00B72469">
        <w:rPr>
          <w:rFonts w:ascii="Times New Roman" w:eastAsia="Arial" w:hAnsi="Times New Roman" w:cs="Times New Roman"/>
          <w:i/>
          <w:spacing w:val="-9"/>
          <w:sz w:val="20"/>
          <w:szCs w:val="20"/>
        </w:rPr>
        <w:t>r</w:t>
      </w:r>
      <w:r w:rsidRPr="00B72469">
        <w:rPr>
          <w:rFonts w:ascii="Times New Roman" w:eastAsia="Arial" w:hAnsi="Times New Roman" w:cs="Times New Roman"/>
          <w:i/>
          <w:sz w:val="20"/>
          <w:szCs w:val="20"/>
        </w:rPr>
        <w:t>ough t</w:t>
      </w:r>
      <w:r w:rsidRPr="00B72469">
        <w:rPr>
          <w:rFonts w:ascii="Times New Roman" w:eastAsia="Arial" w:hAnsi="Times New Roman" w:cs="Times New Roman"/>
          <w:i/>
          <w:spacing w:val="-3"/>
          <w:sz w:val="20"/>
          <w:szCs w:val="20"/>
        </w:rPr>
        <w:t>r</w:t>
      </w:r>
      <w:r w:rsidRPr="00B72469">
        <w:rPr>
          <w:rFonts w:ascii="Times New Roman" w:eastAsia="Arial" w:hAnsi="Times New Roman" w:cs="Times New Roman"/>
          <w:i/>
          <w:sz w:val="20"/>
          <w:szCs w:val="20"/>
        </w:rPr>
        <w:t>aditional</w:t>
      </w:r>
      <w:r w:rsidRPr="00B72469">
        <w:rPr>
          <w:rFonts w:ascii="Times New Roman" w:eastAsia="Arial" w:hAnsi="Times New Roman" w:cs="Times New Roman"/>
          <w:i/>
          <w:spacing w:val="-14"/>
          <w:sz w:val="20"/>
          <w:szCs w:val="20"/>
        </w:rPr>
        <w:t xml:space="preserve"> </w:t>
      </w:r>
      <w:r w:rsidRPr="00B72469">
        <w:rPr>
          <w:rFonts w:ascii="Times New Roman" w:eastAsia="Arial" w:hAnsi="Times New Roman" w:cs="Times New Roman"/>
          <w:i/>
          <w:w w:val="87"/>
          <w:sz w:val="20"/>
          <w:szCs w:val="20"/>
        </w:rPr>
        <w:t>cloud</w:t>
      </w:r>
      <w:r w:rsidRPr="00B72469">
        <w:rPr>
          <w:rFonts w:ascii="Times New Roman" w:eastAsia="Arial" w:hAnsi="Times New Roman" w:cs="Times New Roman"/>
          <w:i/>
          <w:spacing w:val="37"/>
          <w:w w:val="87"/>
          <w:sz w:val="20"/>
          <w:szCs w:val="20"/>
        </w:rPr>
        <w:t xml:space="preserve"> </w:t>
      </w:r>
      <w:r w:rsidRPr="00B72469">
        <w:rPr>
          <w:rFonts w:ascii="Times New Roman" w:eastAsia="Arial" w:hAnsi="Times New Roman" w:cs="Times New Roman"/>
          <w:i/>
          <w:w w:val="87"/>
          <w:sz w:val="20"/>
          <w:szCs w:val="20"/>
        </w:rPr>
        <w:t>interfaces</w:t>
      </w:r>
      <w:r w:rsidRPr="00B72469">
        <w:rPr>
          <w:rFonts w:ascii="Times New Roman" w:eastAsia="Arial" w:hAnsi="Times New Roman" w:cs="Times New Roman"/>
          <w:i/>
          <w:spacing w:val="40"/>
          <w:w w:val="87"/>
          <w:sz w:val="20"/>
          <w:szCs w:val="20"/>
        </w:rPr>
        <w:t xml:space="preserve"> </w:t>
      </w:r>
      <w:r w:rsidRPr="00B72469">
        <w:rPr>
          <w:rFonts w:ascii="Times New Roman" w:eastAsia="Arial" w:hAnsi="Times New Roman" w:cs="Times New Roman"/>
          <w:i/>
          <w:w w:val="87"/>
          <w:sz w:val="20"/>
          <w:szCs w:val="20"/>
        </w:rPr>
        <w:t>su</w:t>
      </w:r>
      <w:r w:rsidRPr="00B72469">
        <w:rPr>
          <w:rFonts w:ascii="Times New Roman" w:eastAsia="Arial" w:hAnsi="Times New Roman" w:cs="Times New Roman"/>
          <w:i/>
          <w:spacing w:val="-3"/>
          <w:w w:val="87"/>
          <w:sz w:val="20"/>
          <w:szCs w:val="20"/>
        </w:rPr>
        <w:t>c</w:t>
      </w:r>
      <w:r w:rsidRPr="00B72469">
        <w:rPr>
          <w:rFonts w:ascii="Times New Roman" w:eastAsia="Arial" w:hAnsi="Times New Roman" w:cs="Times New Roman"/>
          <w:i/>
          <w:w w:val="87"/>
          <w:sz w:val="20"/>
          <w:szCs w:val="20"/>
        </w:rPr>
        <w:t>h</w:t>
      </w:r>
      <w:r w:rsidRPr="00B72469">
        <w:rPr>
          <w:rFonts w:ascii="Times New Roman" w:eastAsia="Arial" w:hAnsi="Times New Roman" w:cs="Times New Roman"/>
          <w:i/>
          <w:spacing w:val="9"/>
          <w:w w:val="87"/>
          <w:sz w:val="20"/>
          <w:szCs w:val="20"/>
        </w:rPr>
        <w:t xml:space="preserve"> </w:t>
      </w:r>
      <w:r w:rsidRPr="00B72469">
        <w:rPr>
          <w:rFonts w:ascii="Times New Roman" w:eastAsia="Arial" w:hAnsi="Times New Roman" w:cs="Times New Roman"/>
          <w:i/>
          <w:w w:val="87"/>
          <w:sz w:val="20"/>
          <w:szCs w:val="20"/>
        </w:rPr>
        <w:t>as</w:t>
      </w:r>
      <w:r w:rsidRPr="00B72469">
        <w:rPr>
          <w:rFonts w:ascii="Times New Roman" w:eastAsia="Arial" w:hAnsi="Times New Roman" w:cs="Times New Roman"/>
          <w:i/>
          <w:spacing w:val="5"/>
          <w:w w:val="87"/>
          <w:sz w:val="20"/>
          <w:szCs w:val="20"/>
        </w:rPr>
        <w:t xml:space="preserve"> </w:t>
      </w:r>
      <w:r w:rsidRPr="00B72469">
        <w:rPr>
          <w:rFonts w:ascii="Times New Roman" w:eastAsia="Arial" w:hAnsi="Times New Roman" w:cs="Times New Roman"/>
          <w:i/>
          <w:w w:val="87"/>
          <w:sz w:val="20"/>
          <w:szCs w:val="20"/>
        </w:rPr>
        <w:t>b</w:t>
      </w:r>
      <w:r w:rsidRPr="00B72469">
        <w:rPr>
          <w:rFonts w:ascii="Times New Roman" w:eastAsia="Arial" w:hAnsi="Times New Roman" w:cs="Times New Roman"/>
          <w:i/>
          <w:spacing w:val="-8"/>
          <w:w w:val="87"/>
          <w:sz w:val="20"/>
          <w:szCs w:val="20"/>
        </w:rPr>
        <w:t>r</w:t>
      </w:r>
      <w:r w:rsidRPr="00B72469">
        <w:rPr>
          <w:rFonts w:ascii="Times New Roman" w:eastAsia="Arial" w:hAnsi="Times New Roman" w:cs="Times New Roman"/>
          <w:i/>
          <w:w w:val="87"/>
          <w:sz w:val="20"/>
          <w:szCs w:val="20"/>
        </w:rPr>
        <w:t>owse</w:t>
      </w:r>
      <w:r w:rsidRPr="00B72469">
        <w:rPr>
          <w:rFonts w:ascii="Times New Roman" w:eastAsia="Arial" w:hAnsi="Times New Roman" w:cs="Times New Roman"/>
          <w:i/>
          <w:spacing w:val="-2"/>
          <w:w w:val="87"/>
          <w:sz w:val="20"/>
          <w:szCs w:val="20"/>
        </w:rPr>
        <w:t>r</w:t>
      </w:r>
      <w:r w:rsidRPr="00B72469">
        <w:rPr>
          <w:rFonts w:ascii="Times New Roman" w:eastAsia="Arial" w:hAnsi="Times New Roman" w:cs="Times New Roman"/>
          <w:i/>
          <w:w w:val="87"/>
          <w:sz w:val="20"/>
          <w:szCs w:val="20"/>
        </w:rPr>
        <w:t xml:space="preserve">s. </w:t>
      </w:r>
      <w:r w:rsidRPr="00B72469">
        <w:rPr>
          <w:rFonts w:ascii="Times New Roman" w:eastAsia="Arial" w:hAnsi="Times New Roman" w:cs="Times New Roman"/>
          <w:i/>
          <w:spacing w:val="23"/>
          <w:w w:val="87"/>
          <w:sz w:val="20"/>
          <w:szCs w:val="20"/>
        </w:rPr>
        <w:t xml:space="preserve"> </w:t>
      </w:r>
      <w:r w:rsidRPr="00B72469">
        <w:rPr>
          <w:rFonts w:ascii="Times New Roman" w:eastAsia="Arial" w:hAnsi="Times New Roman" w:cs="Times New Roman"/>
          <w:i/>
          <w:spacing w:val="-16"/>
          <w:w w:val="87"/>
          <w:sz w:val="20"/>
          <w:szCs w:val="20"/>
        </w:rPr>
        <w:t>W</w:t>
      </w:r>
      <w:r w:rsidRPr="00B72469">
        <w:rPr>
          <w:rFonts w:ascii="Times New Roman" w:eastAsia="Arial" w:hAnsi="Times New Roman" w:cs="Times New Roman"/>
          <w:i/>
          <w:w w:val="87"/>
          <w:sz w:val="20"/>
          <w:szCs w:val="20"/>
        </w:rPr>
        <w:t>e</w:t>
      </w:r>
      <w:r w:rsidRPr="00B72469">
        <w:rPr>
          <w:rFonts w:ascii="Times New Roman" w:eastAsia="Arial" w:hAnsi="Times New Roman" w:cs="Times New Roman"/>
          <w:i/>
          <w:spacing w:val="2"/>
          <w:w w:val="87"/>
          <w:sz w:val="20"/>
          <w:szCs w:val="20"/>
        </w:rPr>
        <w:t xml:space="preserve"> </w:t>
      </w:r>
      <w:r w:rsidRPr="00B72469">
        <w:rPr>
          <w:rFonts w:ascii="Times New Roman" w:eastAsia="Arial" w:hAnsi="Times New Roman" w:cs="Times New Roman"/>
          <w:i/>
          <w:sz w:val="20"/>
          <w:szCs w:val="20"/>
        </w:rPr>
        <w:t xml:space="preserve">conjec- </w:t>
      </w:r>
      <w:r w:rsidRPr="00B72469">
        <w:rPr>
          <w:rFonts w:ascii="Times New Roman" w:eastAsia="Arial" w:hAnsi="Times New Roman" w:cs="Times New Roman"/>
          <w:i/>
          <w:w w:val="89"/>
          <w:sz w:val="20"/>
          <w:szCs w:val="20"/>
        </w:rPr>
        <w:t>tu</w:t>
      </w:r>
      <w:r w:rsidRPr="00B72469">
        <w:rPr>
          <w:rFonts w:ascii="Times New Roman" w:eastAsia="Arial" w:hAnsi="Times New Roman" w:cs="Times New Roman"/>
          <w:i/>
          <w:spacing w:val="-6"/>
          <w:w w:val="89"/>
          <w:sz w:val="20"/>
          <w:szCs w:val="20"/>
        </w:rPr>
        <w:t>r</w:t>
      </w:r>
      <w:r w:rsidRPr="00B72469">
        <w:rPr>
          <w:rFonts w:ascii="Times New Roman" w:eastAsia="Arial" w:hAnsi="Times New Roman" w:cs="Times New Roman"/>
          <w:i/>
          <w:w w:val="89"/>
          <w:sz w:val="20"/>
          <w:szCs w:val="20"/>
        </w:rPr>
        <w:t>e</w:t>
      </w:r>
      <w:r w:rsidRPr="00B72469">
        <w:rPr>
          <w:rFonts w:ascii="Times New Roman" w:eastAsia="Arial" w:hAnsi="Times New Roman" w:cs="Times New Roman"/>
          <w:i/>
          <w:spacing w:val="9"/>
          <w:w w:val="89"/>
          <w:sz w:val="20"/>
          <w:szCs w:val="20"/>
        </w:rPr>
        <w:t xml:space="preserve"> </w:t>
      </w:r>
      <w:r w:rsidRPr="00B72469">
        <w:rPr>
          <w:rFonts w:ascii="Times New Roman" w:eastAsia="Arial" w:hAnsi="Times New Roman" w:cs="Times New Roman"/>
          <w:i/>
          <w:w w:val="89"/>
          <w:sz w:val="20"/>
          <w:szCs w:val="20"/>
        </w:rPr>
        <w:t>that</w:t>
      </w:r>
      <w:r w:rsidRPr="00B72469">
        <w:rPr>
          <w:rFonts w:ascii="Times New Roman" w:eastAsia="Arial" w:hAnsi="Times New Roman" w:cs="Times New Roman"/>
          <w:i/>
          <w:spacing w:val="7"/>
          <w:w w:val="89"/>
          <w:sz w:val="20"/>
          <w:szCs w:val="20"/>
        </w:rPr>
        <w:t xml:space="preserve"> </w:t>
      </w:r>
      <w:r w:rsidRPr="00B72469">
        <w:rPr>
          <w:rFonts w:ascii="Times New Roman" w:eastAsia="Arial" w:hAnsi="Times New Roman" w:cs="Times New Roman"/>
          <w:i/>
          <w:w w:val="89"/>
          <w:sz w:val="20"/>
          <w:szCs w:val="20"/>
        </w:rPr>
        <w:t>su</w:t>
      </w:r>
      <w:r w:rsidRPr="00B72469">
        <w:rPr>
          <w:rFonts w:ascii="Times New Roman" w:eastAsia="Arial" w:hAnsi="Times New Roman" w:cs="Times New Roman"/>
          <w:i/>
          <w:spacing w:val="-3"/>
          <w:w w:val="89"/>
          <w:sz w:val="20"/>
          <w:szCs w:val="20"/>
        </w:rPr>
        <w:t>c</w:t>
      </w:r>
      <w:r w:rsidRPr="00B72469">
        <w:rPr>
          <w:rFonts w:ascii="Times New Roman" w:eastAsia="Arial" w:hAnsi="Times New Roman" w:cs="Times New Roman"/>
          <w:i/>
          <w:w w:val="89"/>
          <w:sz w:val="20"/>
          <w:szCs w:val="20"/>
        </w:rPr>
        <w:t>h</w:t>
      </w:r>
      <w:r w:rsidRPr="00B72469">
        <w:rPr>
          <w:rFonts w:ascii="Times New Roman" w:eastAsia="Arial" w:hAnsi="Times New Roman" w:cs="Times New Roman"/>
          <w:i/>
          <w:spacing w:val="-16"/>
          <w:w w:val="89"/>
          <w:sz w:val="20"/>
          <w:szCs w:val="20"/>
        </w:rPr>
        <w:t xml:space="preserve"> </w:t>
      </w:r>
      <w:r w:rsidRPr="00B72469">
        <w:rPr>
          <w:rFonts w:ascii="Times New Roman" w:eastAsia="Arial" w:hAnsi="Times New Roman" w:cs="Times New Roman"/>
          <w:i/>
          <w:sz w:val="20"/>
          <w:szCs w:val="20"/>
        </w:rPr>
        <w:t>a</w:t>
      </w:r>
      <w:r w:rsidRPr="00B72469">
        <w:rPr>
          <w:rFonts w:ascii="Times New Roman" w:eastAsia="Arial" w:hAnsi="Times New Roman" w:cs="Times New Roman"/>
          <w:i/>
          <w:spacing w:val="-21"/>
          <w:sz w:val="20"/>
          <w:szCs w:val="20"/>
        </w:rPr>
        <w:t xml:space="preserve"> </w:t>
      </w:r>
      <w:r w:rsidRPr="00B72469">
        <w:rPr>
          <w:rFonts w:ascii="Times New Roman" w:eastAsia="Arial" w:hAnsi="Times New Roman" w:cs="Times New Roman"/>
          <w:i/>
          <w:w w:val="92"/>
          <w:sz w:val="20"/>
          <w:szCs w:val="20"/>
        </w:rPr>
        <w:t>network</w:t>
      </w:r>
      <w:r w:rsidRPr="00B72469">
        <w:rPr>
          <w:rFonts w:ascii="Times New Roman" w:eastAsia="Arial" w:hAnsi="Times New Roman" w:cs="Times New Roman"/>
          <w:i/>
          <w:spacing w:val="-12"/>
          <w:w w:val="92"/>
          <w:sz w:val="20"/>
          <w:szCs w:val="20"/>
        </w:rPr>
        <w:t xml:space="preserve"> </w:t>
      </w:r>
      <w:r w:rsidRPr="00B72469">
        <w:rPr>
          <w:rFonts w:ascii="Times New Roman" w:eastAsia="Arial" w:hAnsi="Times New Roman" w:cs="Times New Roman"/>
          <w:i/>
          <w:w w:val="92"/>
          <w:sz w:val="20"/>
          <w:szCs w:val="20"/>
        </w:rPr>
        <w:t>configu</w:t>
      </w:r>
      <w:r w:rsidRPr="00B72469">
        <w:rPr>
          <w:rFonts w:ascii="Times New Roman" w:eastAsia="Arial" w:hAnsi="Times New Roman" w:cs="Times New Roman"/>
          <w:i/>
          <w:spacing w:val="-3"/>
          <w:w w:val="92"/>
          <w:sz w:val="20"/>
          <w:szCs w:val="20"/>
        </w:rPr>
        <w:t>r</w:t>
      </w:r>
      <w:r w:rsidRPr="00B72469">
        <w:rPr>
          <w:rFonts w:ascii="Times New Roman" w:eastAsia="Arial" w:hAnsi="Times New Roman" w:cs="Times New Roman"/>
          <w:i/>
          <w:w w:val="92"/>
          <w:sz w:val="20"/>
          <w:szCs w:val="20"/>
        </w:rPr>
        <w:t>ation</w:t>
      </w:r>
      <w:r w:rsidRPr="00B72469">
        <w:rPr>
          <w:rFonts w:ascii="Times New Roman" w:eastAsia="Arial" w:hAnsi="Times New Roman" w:cs="Times New Roman"/>
          <w:i/>
          <w:spacing w:val="11"/>
          <w:w w:val="92"/>
          <w:sz w:val="20"/>
          <w:szCs w:val="20"/>
        </w:rPr>
        <w:t xml:space="preserve"> </w:t>
      </w:r>
      <w:r w:rsidRPr="00B72469">
        <w:rPr>
          <w:rFonts w:ascii="Times New Roman" w:eastAsia="Arial" w:hAnsi="Times New Roman" w:cs="Times New Roman"/>
          <w:i/>
          <w:sz w:val="20"/>
          <w:szCs w:val="20"/>
        </w:rPr>
        <w:t>will</w:t>
      </w:r>
      <w:r w:rsidRPr="00B72469">
        <w:rPr>
          <w:rFonts w:ascii="Times New Roman" w:eastAsia="Arial" w:hAnsi="Times New Roman" w:cs="Times New Roman"/>
          <w:i/>
          <w:spacing w:val="10"/>
          <w:sz w:val="20"/>
          <w:szCs w:val="20"/>
        </w:rPr>
        <w:t xml:space="preserve"> </w:t>
      </w:r>
      <w:r w:rsidRPr="00B72469">
        <w:rPr>
          <w:rFonts w:ascii="Times New Roman" w:eastAsia="Arial" w:hAnsi="Times New Roman" w:cs="Times New Roman"/>
          <w:i/>
          <w:w w:val="86"/>
          <w:sz w:val="20"/>
          <w:szCs w:val="20"/>
        </w:rPr>
        <w:t>have</w:t>
      </w:r>
      <w:r w:rsidRPr="00B72469">
        <w:rPr>
          <w:rFonts w:ascii="Times New Roman" w:eastAsia="Arial" w:hAnsi="Times New Roman" w:cs="Times New Roman"/>
          <w:i/>
          <w:spacing w:val="-1"/>
          <w:w w:val="86"/>
          <w:sz w:val="20"/>
          <w:szCs w:val="20"/>
        </w:rPr>
        <w:t xml:space="preserve"> </w:t>
      </w:r>
      <w:r w:rsidRPr="00B72469">
        <w:rPr>
          <w:rFonts w:ascii="Times New Roman" w:eastAsia="Arial" w:hAnsi="Times New Roman" w:cs="Times New Roman"/>
          <w:i/>
          <w:sz w:val="20"/>
          <w:szCs w:val="20"/>
        </w:rPr>
        <w:t xml:space="preserve">significant </w:t>
      </w:r>
      <w:r w:rsidRPr="00B72469">
        <w:rPr>
          <w:rFonts w:ascii="Times New Roman" w:eastAsia="Arial" w:hAnsi="Times New Roman" w:cs="Times New Roman"/>
          <w:i/>
          <w:w w:val="88"/>
          <w:sz w:val="20"/>
          <w:szCs w:val="20"/>
        </w:rPr>
        <w:t>sensing</w:t>
      </w:r>
      <w:r w:rsidRPr="00B72469">
        <w:rPr>
          <w:rFonts w:ascii="Times New Roman" w:eastAsia="Arial" w:hAnsi="Times New Roman" w:cs="Times New Roman"/>
          <w:i/>
          <w:spacing w:val="-2"/>
          <w:w w:val="88"/>
          <w:sz w:val="20"/>
          <w:szCs w:val="20"/>
        </w:rPr>
        <w:t xml:space="preserve"> </w:t>
      </w:r>
      <w:r w:rsidRPr="00B72469">
        <w:rPr>
          <w:rFonts w:ascii="Times New Roman" w:eastAsia="Arial" w:hAnsi="Times New Roman" w:cs="Times New Roman"/>
          <w:i/>
          <w:w w:val="88"/>
          <w:sz w:val="20"/>
          <w:szCs w:val="20"/>
        </w:rPr>
        <w:t xml:space="preserve">applications, </w:t>
      </w:r>
      <w:r w:rsidRPr="00B72469">
        <w:rPr>
          <w:rFonts w:ascii="Times New Roman" w:eastAsia="Arial" w:hAnsi="Times New Roman" w:cs="Times New Roman"/>
          <w:i/>
          <w:spacing w:val="20"/>
          <w:w w:val="88"/>
          <w:sz w:val="20"/>
          <w:szCs w:val="20"/>
        </w:rPr>
        <w:t xml:space="preserve"> </w:t>
      </w:r>
      <w:r w:rsidRPr="00B72469">
        <w:rPr>
          <w:rFonts w:ascii="Times New Roman" w:eastAsia="Arial" w:hAnsi="Times New Roman" w:cs="Times New Roman"/>
          <w:i/>
          <w:w w:val="88"/>
          <w:sz w:val="20"/>
          <w:szCs w:val="20"/>
        </w:rPr>
        <w:t>and</w:t>
      </w:r>
      <w:r w:rsidRPr="00B72469">
        <w:rPr>
          <w:rFonts w:ascii="Times New Roman" w:eastAsia="Arial" w:hAnsi="Times New Roman" w:cs="Times New Roman"/>
          <w:i/>
          <w:spacing w:val="15"/>
          <w:w w:val="88"/>
          <w:sz w:val="20"/>
          <w:szCs w:val="20"/>
        </w:rPr>
        <w:t xml:space="preserve"> </w:t>
      </w:r>
      <w:r w:rsidRPr="00B72469">
        <w:rPr>
          <w:rFonts w:ascii="Times New Roman" w:eastAsia="Arial" w:hAnsi="Times New Roman" w:cs="Times New Roman"/>
          <w:i/>
          <w:w w:val="88"/>
          <w:sz w:val="20"/>
          <w:szCs w:val="20"/>
        </w:rPr>
        <w:t>perform</w:t>
      </w:r>
      <w:r w:rsidRPr="00B72469">
        <w:rPr>
          <w:rFonts w:ascii="Times New Roman" w:eastAsia="Arial" w:hAnsi="Times New Roman" w:cs="Times New Roman"/>
          <w:i/>
          <w:spacing w:val="46"/>
          <w:w w:val="88"/>
          <w:sz w:val="20"/>
          <w:szCs w:val="20"/>
        </w:rPr>
        <w:t xml:space="preserve"> </w:t>
      </w:r>
      <w:r w:rsidRPr="00B72469">
        <w:rPr>
          <w:rFonts w:ascii="Times New Roman" w:eastAsia="Arial" w:hAnsi="Times New Roman" w:cs="Times New Roman"/>
          <w:i/>
          <w:w w:val="88"/>
          <w:sz w:val="20"/>
          <w:szCs w:val="20"/>
        </w:rPr>
        <w:t>some</w:t>
      </w:r>
      <w:r w:rsidRPr="00B72469">
        <w:rPr>
          <w:rFonts w:ascii="Times New Roman" w:eastAsia="Arial" w:hAnsi="Times New Roman" w:cs="Times New Roman"/>
          <w:i/>
          <w:spacing w:val="-13"/>
          <w:w w:val="88"/>
          <w:sz w:val="20"/>
          <w:szCs w:val="20"/>
        </w:rPr>
        <w:t xml:space="preserve"> </w:t>
      </w:r>
      <w:r w:rsidRPr="00B72469">
        <w:rPr>
          <w:rFonts w:ascii="Times New Roman" w:eastAsia="Arial" w:hAnsi="Times New Roman" w:cs="Times New Roman"/>
          <w:i/>
          <w:w w:val="95"/>
          <w:sz w:val="20"/>
          <w:szCs w:val="20"/>
        </w:rPr>
        <w:t>p</w:t>
      </w:r>
      <w:r w:rsidRPr="00B72469">
        <w:rPr>
          <w:rFonts w:ascii="Times New Roman" w:eastAsia="Arial" w:hAnsi="Times New Roman" w:cs="Times New Roman"/>
          <w:i/>
          <w:spacing w:val="-7"/>
          <w:w w:val="95"/>
          <w:sz w:val="20"/>
          <w:szCs w:val="20"/>
        </w:rPr>
        <w:t>r</w:t>
      </w:r>
      <w:r w:rsidRPr="00B72469">
        <w:rPr>
          <w:rFonts w:ascii="Times New Roman" w:eastAsia="Arial" w:hAnsi="Times New Roman" w:cs="Times New Roman"/>
          <w:i/>
          <w:w w:val="95"/>
          <w:sz w:val="20"/>
          <w:szCs w:val="20"/>
        </w:rPr>
        <w:t>eliminary</w:t>
      </w:r>
      <w:r w:rsidRPr="00B72469">
        <w:rPr>
          <w:rFonts w:ascii="Times New Roman" w:eastAsia="Arial" w:hAnsi="Times New Roman" w:cs="Times New Roman"/>
          <w:i/>
          <w:spacing w:val="15"/>
          <w:w w:val="95"/>
          <w:sz w:val="20"/>
          <w:szCs w:val="20"/>
        </w:rPr>
        <w:t xml:space="preserve"> </w:t>
      </w:r>
      <w:r w:rsidRPr="00B72469">
        <w:rPr>
          <w:rFonts w:ascii="Times New Roman" w:eastAsia="Arial" w:hAnsi="Times New Roman" w:cs="Times New Roman"/>
          <w:i/>
          <w:sz w:val="20"/>
          <w:szCs w:val="20"/>
        </w:rPr>
        <w:t xml:space="preserve">work in </w:t>
      </w:r>
      <w:r w:rsidRPr="00B72469">
        <w:rPr>
          <w:rFonts w:ascii="Times New Roman" w:eastAsia="Arial" w:hAnsi="Times New Roman" w:cs="Times New Roman"/>
          <w:i/>
          <w:w w:val="87"/>
          <w:sz w:val="20"/>
          <w:szCs w:val="20"/>
        </w:rPr>
        <w:t>both</w:t>
      </w:r>
      <w:r w:rsidRPr="00B72469">
        <w:rPr>
          <w:rFonts w:ascii="Times New Roman" w:eastAsia="Arial" w:hAnsi="Times New Roman" w:cs="Times New Roman"/>
          <w:i/>
          <w:spacing w:val="25"/>
          <w:w w:val="87"/>
          <w:sz w:val="20"/>
          <w:szCs w:val="20"/>
        </w:rPr>
        <w:t xml:space="preserve"> </w:t>
      </w:r>
      <w:r w:rsidRPr="00B72469">
        <w:rPr>
          <w:rFonts w:ascii="Times New Roman" w:eastAsia="Arial" w:hAnsi="Times New Roman" w:cs="Times New Roman"/>
          <w:i/>
          <w:w w:val="87"/>
          <w:sz w:val="20"/>
          <w:szCs w:val="20"/>
        </w:rPr>
        <w:t>defining</w:t>
      </w:r>
      <w:r w:rsidRPr="00B72469">
        <w:rPr>
          <w:rFonts w:ascii="Times New Roman" w:eastAsia="Arial" w:hAnsi="Times New Roman" w:cs="Times New Roman"/>
          <w:i/>
          <w:spacing w:val="37"/>
          <w:w w:val="87"/>
          <w:sz w:val="20"/>
          <w:szCs w:val="20"/>
        </w:rPr>
        <w:t xml:space="preserve"> </w:t>
      </w:r>
      <w:r w:rsidRPr="00B72469">
        <w:rPr>
          <w:rFonts w:ascii="Times New Roman" w:eastAsia="Arial" w:hAnsi="Times New Roman" w:cs="Times New Roman"/>
          <w:i/>
          <w:w w:val="87"/>
          <w:sz w:val="20"/>
          <w:szCs w:val="20"/>
        </w:rPr>
        <w:t>the</w:t>
      </w:r>
      <w:r w:rsidRPr="00B72469">
        <w:rPr>
          <w:rFonts w:ascii="Times New Roman" w:eastAsia="Arial" w:hAnsi="Times New Roman" w:cs="Times New Roman"/>
          <w:i/>
          <w:spacing w:val="9"/>
          <w:w w:val="87"/>
          <w:sz w:val="20"/>
          <w:szCs w:val="20"/>
        </w:rPr>
        <w:t xml:space="preserve"> </w:t>
      </w:r>
      <w:r w:rsidRPr="00B72469">
        <w:rPr>
          <w:rFonts w:ascii="Times New Roman" w:eastAsia="Arial" w:hAnsi="Times New Roman" w:cs="Times New Roman"/>
          <w:i/>
          <w:w w:val="87"/>
          <w:sz w:val="20"/>
          <w:szCs w:val="20"/>
        </w:rPr>
        <w:t>system,</w:t>
      </w:r>
      <w:r w:rsidRPr="00B72469">
        <w:rPr>
          <w:rFonts w:ascii="Times New Roman" w:eastAsia="Arial" w:hAnsi="Times New Roman" w:cs="Times New Roman"/>
          <w:i/>
          <w:spacing w:val="-9"/>
          <w:w w:val="87"/>
          <w:sz w:val="20"/>
          <w:szCs w:val="20"/>
        </w:rPr>
        <w:t xml:space="preserve"> </w:t>
      </w:r>
      <w:r w:rsidRPr="00B72469">
        <w:rPr>
          <w:rFonts w:ascii="Times New Roman" w:eastAsia="Arial" w:hAnsi="Times New Roman" w:cs="Times New Roman"/>
          <w:i/>
          <w:w w:val="87"/>
          <w:sz w:val="20"/>
          <w:szCs w:val="20"/>
        </w:rPr>
        <w:t>and</w:t>
      </w:r>
      <w:r w:rsidRPr="00B72469">
        <w:rPr>
          <w:rFonts w:ascii="Times New Roman" w:eastAsia="Arial" w:hAnsi="Times New Roman" w:cs="Times New Roman"/>
          <w:i/>
          <w:spacing w:val="16"/>
          <w:w w:val="87"/>
          <w:sz w:val="20"/>
          <w:szCs w:val="20"/>
        </w:rPr>
        <w:t xml:space="preserve"> </w:t>
      </w:r>
      <w:r w:rsidRPr="00B72469">
        <w:rPr>
          <w:rFonts w:ascii="Times New Roman" w:eastAsia="Arial" w:hAnsi="Times New Roman" w:cs="Times New Roman"/>
          <w:i/>
          <w:w w:val="87"/>
          <w:sz w:val="20"/>
          <w:szCs w:val="20"/>
        </w:rPr>
        <w:t xml:space="preserve">considering </w:t>
      </w:r>
      <w:r w:rsidRPr="00B72469">
        <w:rPr>
          <w:rFonts w:ascii="Times New Roman" w:eastAsia="Arial" w:hAnsi="Times New Roman" w:cs="Times New Roman"/>
          <w:i/>
          <w:spacing w:val="5"/>
          <w:w w:val="87"/>
          <w:sz w:val="20"/>
          <w:szCs w:val="20"/>
        </w:rPr>
        <w:t xml:space="preserve"> </w:t>
      </w:r>
      <w:r w:rsidRPr="00B72469">
        <w:rPr>
          <w:rFonts w:ascii="Times New Roman" w:eastAsia="Arial" w:hAnsi="Times New Roman" w:cs="Times New Roman"/>
          <w:i/>
          <w:w w:val="87"/>
          <w:sz w:val="20"/>
          <w:szCs w:val="20"/>
        </w:rPr>
        <w:t>th</w:t>
      </w:r>
      <w:r w:rsidRPr="00B72469">
        <w:rPr>
          <w:rFonts w:ascii="Times New Roman" w:eastAsia="Arial" w:hAnsi="Times New Roman" w:cs="Times New Roman"/>
          <w:i/>
          <w:spacing w:val="-6"/>
          <w:w w:val="87"/>
          <w:sz w:val="20"/>
          <w:szCs w:val="20"/>
        </w:rPr>
        <w:t>r</w:t>
      </w:r>
      <w:r w:rsidRPr="00B72469">
        <w:rPr>
          <w:rFonts w:ascii="Times New Roman" w:eastAsia="Arial" w:hAnsi="Times New Roman" w:cs="Times New Roman"/>
          <w:i/>
          <w:w w:val="87"/>
          <w:sz w:val="20"/>
          <w:szCs w:val="20"/>
        </w:rPr>
        <w:t>eats</w:t>
      </w:r>
      <w:r w:rsidRPr="00B72469">
        <w:rPr>
          <w:rFonts w:ascii="Times New Roman" w:eastAsia="Arial" w:hAnsi="Times New Roman" w:cs="Times New Roman"/>
          <w:i/>
          <w:spacing w:val="25"/>
          <w:w w:val="87"/>
          <w:sz w:val="20"/>
          <w:szCs w:val="20"/>
        </w:rPr>
        <w:t xml:space="preserve"> </w:t>
      </w:r>
      <w:r w:rsidRPr="00B72469">
        <w:rPr>
          <w:rFonts w:ascii="Times New Roman" w:eastAsia="Arial" w:hAnsi="Times New Roman" w:cs="Times New Roman"/>
          <w:i/>
          <w:sz w:val="20"/>
          <w:szCs w:val="20"/>
        </w:rPr>
        <w:t>to</w:t>
      </w:r>
      <w:r w:rsidRPr="00B72469">
        <w:rPr>
          <w:rFonts w:ascii="Times New Roman" w:eastAsia="Arial" w:hAnsi="Times New Roman" w:cs="Times New Roman"/>
          <w:i/>
          <w:spacing w:val="-11"/>
          <w:sz w:val="20"/>
          <w:szCs w:val="20"/>
        </w:rPr>
        <w:t xml:space="preserve"> </w:t>
      </w:r>
      <w:r w:rsidRPr="00B72469">
        <w:rPr>
          <w:rFonts w:ascii="Times New Roman" w:eastAsia="Arial" w:hAnsi="Times New Roman" w:cs="Times New Roman"/>
          <w:i/>
          <w:sz w:val="20"/>
          <w:szCs w:val="20"/>
        </w:rPr>
        <w:t xml:space="preserve">the </w:t>
      </w:r>
      <w:r w:rsidRPr="00B72469">
        <w:rPr>
          <w:rFonts w:ascii="Times New Roman" w:eastAsia="Arial" w:hAnsi="Times New Roman" w:cs="Times New Roman"/>
          <w:i/>
          <w:w w:val="83"/>
          <w:sz w:val="20"/>
          <w:szCs w:val="20"/>
        </w:rPr>
        <w:t>system</w:t>
      </w:r>
      <w:r w:rsidRPr="00B72469">
        <w:rPr>
          <w:rFonts w:ascii="Times New Roman" w:eastAsia="Arial" w:hAnsi="Times New Roman" w:cs="Times New Roman"/>
          <w:i/>
          <w:spacing w:val="2"/>
          <w:w w:val="83"/>
          <w:sz w:val="20"/>
          <w:szCs w:val="20"/>
        </w:rPr>
        <w:t xml:space="preserve"> </w:t>
      </w:r>
      <w:r w:rsidRPr="00B72469">
        <w:rPr>
          <w:rFonts w:ascii="Times New Roman" w:eastAsia="Arial" w:hAnsi="Times New Roman" w:cs="Times New Roman"/>
          <w:i/>
          <w:w w:val="83"/>
          <w:sz w:val="20"/>
          <w:szCs w:val="20"/>
        </w:rPr>
        <w:t>as</w:t>
      </w:r>
      <w:r w:rsidRPr="00B72469">
        <w:rPr>
          <w:rFonts w:ascii="Times New Roman" w:eastAsia="Arial" w:hAnsi="Times New Roman" w:cs="Times New Roman"/>
          <w:i/>
          <w:spacing w:val="2"/>
          <w:w w:val="83"/>
          <w:sz w:val="20"/>
          <w:szCs w:val="20"/>
        </w:rPr>
        <w:t xml:space="preserve"> </w:t>
      </w:r>
      <w:r w:rsidRPr="00B72469">
        <w:rPr>
          <w:rFonts w:ascii="Times New Roman" w:eastAsia="Arial" w:hAnsi="Times New Roman" w:cs="Times New Roman"/>
          <w:i/>
          <w:sz w:val="20"/>
          <w:szCs w:val="20"/>
        </w:rPr>
        <w:t>a</w:t>
      </w:r>
      <w:r w:rsidRPr="00B72469">
        <w:rPr>
          <w:rFonts w:ascii="Times New Roman" w:eastAsia="Arial" w:hAnsi="Times New Roman" w:cs="Times New Roman"/>
          <w:i/>
          <w:spacing w:val="-19"/>
          <w:sz w:val="20"/>
          <w:szCs w:val="20"/>
        </w:rPr>
        <w:t xml:space="preserve"> </w:t>
      </w:r>
      <w:r w:rsidRPr="00B72469">
        <w:rPr>
          <w:rFonts w:ascii="Times New Roman" w:eastAsia="Arial" w:hAnsi="Times New Roman" w:cs="Times New Roman"/>
          <w:i/>
          <w:w w:val="88"/>
          <w:sz w:val="20"/>
          <w:szCs w:val="20"/>
        </w:rPr>
        <w:t>whole</w:t>
      </w:r>
      <w:r w:rsidRPr="00B72469">
        <w:rPr>
          <w:rFonts w:ascii="Times New Roman" w:eastAsia="Arial" w:hAnsi="Times New Roman" w:cs="Times New Roman"/>
          <w:i/>
          <w:spacing w:val="15"/>
          <w:w w:val="88"/>
          <w:sz w:val="20"/>
          <w:szCs w:val="20"/>
        </w:rPr>
        <w:t xml:space="preserve"> </w:t>
      </w:r>
      <w:r w:rsidRPr="00B72469">
        <w:rPr>
          <w:rFonts w:ascii="Times New Roman" w:eastAsia="Arial" w:hAnsi="Times New Roman" w:cs="Times New Roman"/>
          <w:i/>
          <w:w w:val="88"/>
          <w:sz w:val="20"/>
          <w:szCs w:val="20"/>
        </w:rPr>
        <w:t>f</w:t>
      </w:r>
      <w:r w:rsidRPr="00B72469">
        <w:rPr>
          <w:rFonts w:ascii="Times New Roman" w:eastAsia="Arial" w:hAnsi="Times New Roman" w:cs="Times New Roman"/>
          <w:i/>
          <w:spacing w:val="-8"/>
          <w:w w:val="88"/>
          <w:sz w:val="20"/>
          <w:szCs w:val="20"/>
        </w:rPr>
        <w:t>r</w:t>
      </w:r>
      <w:r w:rsidRPr="00B72469">
        <w:rPr>
          <w:rFonts w:ascii="Times New Roman" w:eastAsia="Arial" w:hAnsi="Times New Roman" w:cs="Times New Roman"/>
          <w:i/>
          <w:w w:val="88"/>
          <w:sz w:val="20"/>
          <w:szCs w:val="20"/>
        </w:rPr>
        <w:t>om</w:t>
      </w:r>
      <w:r w:rsidRPr="00B72469">
        <w:rPr>
          <w:rFonts w:ascii="Times New Roman" w:eastAsia="Arial" w:hAnsi="Times New Roman" w:cs="Times New Roman"/>
          <w:i/>
          <w:spacing w:val="20"/>
          <w:w w:val="88"/>
          <w:sz w:val="20"/>
          <w:szCs w:val="20"/>
        </w:rPr>
        <w:t xml:space="preserve"> </w:t>
      </w:r>
      <w:r w:rsidRPr="00B72469">
        <w:rPr>
          <w:rFonts w:ascii="Times New Roman" w:eastAsia="Arial" w:hAnsi="Times New Roman" w:cs="Times New Roman"/>
          <w:i/>
          <w:w w:val="88"/>
          <w:sz w:val="20"/>
          <w:szCs w:val="20"/>
        </w:rPr>
        <w:t>di</w:t>
      </w:r>
      <w:r w:rsidRPr="00B72469">
        <w:rPr>
          <w:rFonts w:ascii="Times New Roman" w:eastAsia="Arial" w:hAnsi="Times New Roman" w:cs="Times New Roman"/>
          <w:i/>
          <w:spacing w:val="-3"/>
          <w:w w:val="88"/>
          <w:sz w:val="20"/>
          <w:szCs w:val="20"/>
        </w:rPr>
        <w:t>f</w:t>
      </w:r>
      <w:r w:rsidRPr="00B72469">
        <w:rPr>
          <w:rFonts w:ascii="Times New Roman" w:eastAsia="Arial" w:hAnsi="Times New Roman" w:cs="Times New Roman"/>
          <w:i/>
          <w:w w:val="88"/>
          <w:sz w:val="20"/>
          <w:szCs w:val="20"/>
        </w:rPr>
        <w:t>fe</w:t>
      </w:r>
      <w:r w:rsidRPr="00B72469">
        <w:rPr>
          <w:rFonts w:ascii="Times New Roman" w:eastAsia="Arial" w:hAnsi="Times New Roman" w:cs="Times New Roman"/>
          <w:i/>
          <w:spacing w:val="-6"/>
          <w:w w:val="88"/>
          <w:sz w:val="20"/>
          <w:szCs w:val="20"/>
        </w:rPr>
        <w:t>r</w:t>
      </w:r>
      <w:r w:rsidRPr="00B72469">
        <w:rPr>
          <w:rFonts w:ascii="Times New Roman" w:eastAsia="Arial" w:hAnsi="Times New Roman" w:cs="Times New Roman"/>
          <w:i/>
          <w:w w:val="88"/>
          <w:sz w:val="20"/>
          <w:szCs w:val="20"/>
        </w:rPr>
        <w:t>ent</w:t>
      </w:r>
      <w:r w:rsidRPr="00B72469">
        <w:rPr>
          <w:rFonts w:ascii="Times New Roman" w:eastAsia="Arial" w:hAnsi="Times New Roman" w:cs="Times New Roman"/>
          <w:i/>
          <w:spacing w:val="33"/>
          <w:w w:val="88"/>
          <w:sz w:val="20"/>
          <w:szCs w:val="20"/>
        </w:rPr>
        <w:t xml:space="preserve"> </w:t>
      </w:r>
      <w:r w:rsidRPr="00B72469">
        <w:rPr>
          <w:rFonts w:ascii="Times New Roman" w:eastAsia="Arial" w:hAnsi="Times New Roman" w:cs="Times New Roman"/>
          <w:i/>
          <w:w w:val="88"/>
          <w:sz w:val="20"/>
          <w:szCs w:val="20"/>
        </w:rPr>
        <w:t>pe</w:t>
      </w:r>
      <w:r w:rsidRPr="00B72469">
        <w:rPr>
          <w:rFonts w:ascii="Times New Roman" w:eastAsia="Arial" w:hAnsi="Times New Roman" w:cs="Times New Roman"/>
          <w:i/>
          <w:spacing w:val="-2"/>
          <w:w w:val="88"/>
          <w:sz w:val="20"/>
          <w:szCs w:val="20"/>
        </w:rPr>
        <w:t>r</w:t>
      </w:r>
      <w:r w:rsidRPr="00B72469">
        <w:rPr>
          <w:rFonts w:ascii="Times New Roman" w:eastAsia="Arial" w:hAnsi="Times New Roman" w:cs="Times New Roman"/>
          <w:i/>
          <w:w w:val="88"/>
          <w:sz w:val="20"/>
          <w:szCs w:val="20"/>
        </w:rPr>
        <w:t>spectives.</w:t>
      </w:r>
      <w:r w:rsidRPr="00B72469">
        <w:rPr>
          <w:rFonts w:ascii="Times New Roman" w:eastAsia="Arial" w:hAnsi="Times New Roman" w:cs="Times New Roman"/>
          <w:i/>
          <w:spacing w:val="3"/>
          <w:w w:val="88"/>
          <w:sz w:val="20"/>
          <w:szCs w:val="20"/>
        </w:rPr>
        <w:t xml:space="preserve"> </w:t>
      </w:r>
      <w:r w:rsidRPr="00B72469">
        <w:rPr>
          <w:rFonts w:ascii="Times New Roman" w:eastAsia="Arial" w:hAnsi="Times New Roman" w:cs="Times New Roman"/>
          <w:i/>
          <w:spacing w:val="-16"/>
          <w:w w:val="88"/>
          <w:sz w:val="20"/>
          <w:szCs w:val="20"/>
        </w:rPr>
        <w:t>W</w:t>
      </w:r>
      <w:r w:rsidRPr="00B72469">
        <w:rPr>
          <w:rFonts w:ascii="Times New Roman" w:eastAsia="Arial" w:hAnsi="Times New Roman" w:cs="Times New Roman"/>
          <w:i/>
          <w:w w:val="88"/>
          <w:sz w:val="20"/>
          <w:szCs w:val="20"/>
        </w:rPr>
        <w:t>e</w:t>
      </w:r>
      <w:r w:rsidRPr="00B72469">
        <w:rPr>
          <w:rFonts w:ascii="Times New Roman" w:eastAsia="Arial" w:hAnsi="Times New Roman" w:cs="Times New Roman"/>
          <w:i/>
          <w:spacing w:val="-14"/>
          <w:w w:val="88"/>
          <w:sz w:val="20"/>
          <w:szCs w:val="20"/>
        </w:rPr>
        <w:t xml:space="preserve"> </w:t>
      </w:r>
      <w:r w:rsidRPr="00B72469">
        <w:rPr>
          <w:rFonts w:ascii="Times New Roman" w:eastAsia="Arial" w:hAnsi="Times New Roman" w:cs="Times New Roman"/>
          <w:i/>
          <w:w w:val="88"/>
          <w:sz w:val="20"/>
          <w:szCs w:val="20"/>
        </w:rPr>
        <w:t xml:space="preserve">then </w:t>
      </w:r>
      <w:r w:rsidRPr="00B72469">
        <w:rPr>
          <w:rFonts w:ascii="Times New Roman" w:eastAsia="Arial" w:hAnsi="Times New Roman" w:cs="Times New Roman"/>
          <w:i/>
          <w:sz w:val="20"/>
          <w:szCs w:val="20"/>
        </w:rPr>
        <w:t xml:space="preserve">dis- </w:t>
      </w:r>
      <w:r w:rsidRPr="00B72469">
        <w:rPr>
          <w:rFonts w:ascii="Times New Roman" w:eastAsia="Arial" w:hAnsi="Times New Roman" w:cs="Times New Roman"/>
          <w:i/>
          <w:w w:val="83"/>
          <w:sz w:val="20"/>
          <w:szCs w:val="20"/>
        </w:rPr>
        <w:t>cuss</w:t>
      </w:r>
      <w:r w:rsidRPr="00B72469">
        <w:rPr>
          <w:rFonts w:ascii="Times New Roman" w:eastAsia="Arial" w:hAnsi="Times New Roman" w:cs="Times New Roman"/>
          <w:i/>
          <w:spacing w:val="23"/>
          <w:w w:val="83"/>
          <w:sz w:val="20"/>
          <w:szCs w:val="20"/>
        </w:rPr>
        <w:t xml:space="preserve"> </w:t>
      </w:r>
      <w:r w:rsidRPr="00B72469">
        <w:rPr>
          <w:rFonts w:ascii="Times New Roman" w:eastAsia="Arial" w:hAnsi="Times New Roman" w:cs="Times New Roman"/>
          <w:i/>
          <w:sz w:val="20"/>
          <w:szCs w:val="20"/>
        </w:rPr>
        <w:t>our</w:t>
      </w:r>
      <w:r w:rsidRPr="00B72469">
        <w:rPr>
          <w:rFonts w:ascii="Times New Roman" w:eastAsia="Arial" w:hAnsi="Times New Roman" w:cs="Times New Roman"/>
          <w:i/>
          <w:spacing w:val="1"/>
          <w:sz w:val="20"/>
          <w:szCs w:val="20"/>
        </w:rPr>
        <w:t xml:space="preserve"> </w:t>
      </w:r>
      <w:r w:rsidRPr="00B72469">
        <w:rPr>
          <w:rFonts w:ascii="Times New Roman" w:eastAsia="Arial" w:hAnsi="Times New Roman" w:cs="Times New Roman"/>
          <w:i/>
          <w:w w:val="93"/>
          <w:sz w:val="20"/>
          <w:szCs w:val="20"/>
        </w:rPr>
        <w:t>cur</w:t>
      </w:r>
      <w:r w:rsidRPr="00B72469">
        <w:rPr>
          <w:rFonts w:ascii="Times New Roman" w:eastAsia="Arial" w:hAnsi="Times New Roman" w:cs="Times New Roman"/>
          <w:i/>
          <w:spacing w:val="-6"/>
          <w:w w:val="93"/>
          <w:sz w:val="20"/>
          <w:szCs w:val="20"/>
        </w:rPr>
        <w:t>r</w:t>
      </w:r>
      <w:r w:rsidRPr="00B72469">
        <w:rPr>
          <w:rFonts w:ascii="Times New Roman" w:eastAsia="Arial" w:hAnsi="Times New Roman" w:cs="Times New Roman"/>
          <w:i/>
          <w:w w:val="93"/>
          <w:sz w:val="20"/>
          <w:szCs w:val="20"/>
        </w:rPr>
        <w:t>ent,</w:t>
      </w:r>
      <w:r w:rsidRPr="00B72469">
        <w:rPr>
          <w:rFonts w:ascii="Times New Roman" w:eastAsia="Arial" w:hAnsi="Times New Roman" w:cs="Times New Roman"/>
          <w:i/>
          <w:spacing w:val="24"/>
          <w:w w:val="93"/>
          <w:sz w:val="20"/>
          <w:szCs w:val="20"/>
        </w:rPr>
        <w:t xml:space="preserve"> </w:t>
      </w:r>
      <w:r w:rsidRPr="00B72469">
        <w:rPr>
          <w:rFonts w:ascii="Times New Roman" w:eastAsia="Arial" w:hAnsi="Times New Roman" w:cs="Times New Roman"/>
          <w:i/>
          <w:sz w:val="20"/>
          <w:szCs w:val="20"/>
        </w:rPr>
        <w:t>initial</w:t>
      </w:r>
      <w:r w:rsidRPr="00B72469">
        <w:rPr>
          <w:rFonts w:ascii="Times New Roman" w:eastAsia="Arial" w:hAnsi="Times New Roman" w:cs="Times New Roman"/>
          <w:i/>
          <w:spacing w:val="32"/>
          <w:sz w:val="20"/>
          <w:szCs w:val="20"/>
        </w:rPr>
        <w:t xml:space="preserve"> </w:t>
      </w:r>
      <w:r w:rsidRPr="00B72469">
        <w:rPr>
          <w:rFonts w:ascii="Times New Roman" w:eastAsia="Arial" w:hAnsi="Times New Roman" w:cs="Times New Roman"/>
          <w:i/>
          <w:w w:val="88"/>
          <w:sz w:val="20"/>
          <w:szCs w:val="20"/>
        </w:rPr>
        <w:t>app</w:t>
      </w:r>
      <w:r w:rsidRPr="00B72469">
        <w:rPr>
          <w:rFonts w:ascii="Times New Roman" w:eastAsia="Arial" w:hAnsi="Times New Roman" w:cs="Times New Roman"/>
          <w:i/>
          <w:spacing w:val="-8"/>
          <w:w w:val="88"/>
          <w:sz w:val="20"/>
          <w:szCs w:val="20"/>
        </w:rPr>
        <w:t>r</w:t>
      </w:r>
      <w:r w:rsidRPr="00B72469">
        <w:rPr>
          <w:rFonts w:ascii="Times New Roman" w:eastAsia="Arial" w:hAnsi="Times New Roman" w:cs="Times New Roman"/>
          <w:i/>
          <w:w w:val="88"/>
          <w:sz w:val="20"/>
          <w:szCs w:val="20"/>
        </w:rPr>
        <w:t>oa</w:t>
      </w:r>
      <w:r w:rsidRPr="00B72469">
        <w:rPr>
          <w:rFonts w:ascii="Times New Roman" w:eastAsia="Arial" w:hAnsi="Times New Roman" w:cs="Times New Roman"/>
          <w:i/>
          <w:spacing w:val="-3"/>
          <w:w w:val="88"/>
          <w:sz w:val="20"/>
          <w:szCs w:val="20"/>
        </w:rPr>
        <w:t>c</w:t>
      </w:r>
      <w:r w:rsidRPr="00B72469">
        <w:rPr>
          <w:rFonts w:ascii="Times New Roman" w:eastAsia="Arial" w:hAnsi="Times New Roman" w:cs="Times New Roman"/>
          <w:i/>
          <w:w w:val="88"/>
          <w:sz w:val="20"/>
          <w:szCs w:val="20"/>
        </w:rPr>
        <w:t>hes</w:t>
      </w:r>
      <w:r w:rsidRPr="00B72469">
        <w:rPr>
          <w:rFonts w:ascii="Times New Roman" w:eastAsia="Arial" w:hAnsi="Times New Roman" w:cs="Times New Roman"/>
          <w:i/>
          <w:spacing w:val="28"/>
          <w:w w:val="88"/>
          <w:sz w:val="20"/>
          <w:szCs w:val="20"/>
        </w:rPr>
        <w:t xml:space="preserve"> </w:t>
      </w:r>
      <w:r w:rsidRPr="00B72469">
        <w:rPr>
          <w:rFonts w:ascii="Times New Roman" w:eastAsia="Arial" w:hAnsi="Times New Roman" w:cs="Times New Roman"/>
          <w:i/>
          <w:sz w:val="20"/>
          <w:szCs w:val="20"/>
        </w:rPr>
        <w:t>to</w:t>
      </w:r>
      <w:r w:rsidRPr="00B72469">
        <w:rPr>
          <w:rFonts w:ascii="Times New Roman" w:eastAsia="Arial" w:hAnsi="Times New Roman" w:cs="Times New Roman"/>
          <w:i/>
          <w:spacing w:val="1"/>
          <w:sz w:val="20"/>
          <w:szCs w:val="20"/>
        </w:rPr>
        <w:t xml:space="preserve"> </w:t>
      </w:r>
      <w:r w:rsidRPr="00B72469">
        <w:rPr>
          <w:rFonts w:ascii="Times New Roman" w:eastAsia="Arial" w:hAnsi="Times New Roman" w:cs="Times New Roman"/>
          <w:i/>
          <w:w w:val="90"/>
          <w:sz w:val="20"/>
          <w:szCs w:val="20"/>
        </w:rPr>
        <w:t>solving</w:t>
      </w:r>
      <w:r w:rsidRPr="00B72469">
        <w:rPr>
          <w:rFonts w:ascii="Times New Roman" w:eastAsia="Arial" w:hAnsi="Times New Roman" w:cs="Times New Roman"/>
          <w:i/>
          <w:spacing w:val="32"/>
          <w:w w:val="90"/>
          <w:sz w:val="20"/>
          <w:szCs w:val="20"/>
        </w:rPr>
        <w:t xml:space="preserve"> </w:t>
      </w:r>
      <w:r w:rsidRPr="00B72469">
        <w:rPr>
          <w:rFonts w:ascii="Times New Roman" w:eastAsia="Arial" w:hAnsi="Times New Roman" w:cs="Times New Roman"/>
          <w:i/>
          <w:w w:val="90"/>
          <w:sz w:val="20"/>
          <w:szCs w:val="20"/>
        </w:rPr>
        <w:t>th</w:t>
      </w:r>
      <w:r w:rsidRPr="00B72469">
        <w:rPr>
          <w:rFonts w:ascii="Times New Roman" w:eastAsia="Arial" w:hAnsi="Times New Roman" w:cs="Times New Roman"/>
          <w:i/>
          <w:spacing w:val="-6"/>
          <w:w w:val="90"/>
          <w:sz w:val="20"/>
          <w:szCs w:val="20"/>
        </w:rPr>
        <w:t>r</w:t>
      </w:r>
      <w:r w:rsidRPr="00B72469">
        <w:rPr>
          <w:rFonts w:ascii="Times New Roman" w:eastAsia="Arial" w:hAnsi="Times New Roman" w:cs="Times New Roman"/>
          <w:i/>
          <w:w w:val="90"/>
          <w:sz w:val="20"/>
          <w:szCs w:val="20"/>
        </w:rPr>
        <w:t>ee</w:t>
      </w:r>
      <w:r w:rsidRPr="00B72469">
        <w:rPr>
          <w:rFonts w:ascii="Times New Roman" w:eastAsia="Arial" w:hAnsi="Times New Roman" w:cs="Times New Roman"/>
          <w:i/>
          <w:spacing w:val="16"/>
          <w:w w:val="90"/>
          <w:sz w:val="20"/>
          <w:szCs w:val="20"/>
        </w:rPr>
        <w:t xml:space="preserve"> </w:t>
      </w:r>
      <w:r w:rsidRPr="00B72469">
        <w:rPr>
          <w:rFonts w:ascii="Times New Roman" w:eastAsia="Arial" w:hAnsi="Times New Roman" w:cs="Times New Roman"/>
          <w:i/>
          <w:sz w:val="20"/>
          <w:szCs w:val="20"/>
        </w:rPr>
        <w:t>po</w:t>
      </w:r>
      <w:r w:rsidRPr="00B72469">
        <w:rPr>
          <w:rFonts w:ascii="Times New Roman" w:eastAsia="Arial" w:hAnsi="Times New Roman" w:cs="Times New Roman"/>
          <w:i/>
          <w:spacing w:val="-4"/>
          <w:sz w:val="20"/>
          <w:szCs w:val="20"/>
        </w:rPr>
        <w:t>r</w:t>
      </w:r>
      <w:r w:rsidRPr="00B72469">
        <w:rPr>
          <w:rFonts w:ascii="Times New Roman" w:eastAsia="Arial" w:hAnsi="Times New Roman" w:cs="Times New Roman"/>
          <w:i/>
          <w:sz w:val="20"/>
          <w:szCs w:val="20"/>
        </w:rPr>
        <w:t xml:space="preserve">- </w:t>
      </w:r>
      <w:r w:rsidRPr="00B72469">
        <w:rPr>
          <w:rFonts w:ascii="Times New Roman" w:eastAsia="Arial" w:hAnsi="Times New Roman" w:cs="Times New Roman"/>
          <w:i/>
          <w:w w:val="91"/>
          <w:sz w:val="20"/>
          <w:szCs w:val="20"/>
        </w:rPr>
        <w:t>tions</w:t>
      </w:r>
      <w:r w:rsidRPr="00B72469">
        <w:rPr>
          <w:rFonts w:ascii="Times New Roman" w:eastAsia="Arial" w:hAnsi="Times New Roman" w:cs="Times New Roman"/>
          <w:i/>
          <w:spacing w:val="14"/>
          <w:w w:val="91"/>
          <w:sz w:val="20"/>
          <w:szCs w:val="20"/>
        </w:rPr>
        <w:t xml:space="preserve"> </w:t>
      </w:r>
      <w:r w:rsidRPr="00B72469">
        <w:rPr>
          <w:rFonts w:ascii="Times New Roman" w:eastAsia="Arial" w:hAnsi="Times New Roman" w:cs="Times New Roman"/>
          <w:i/>
          <w:sz w:val="20"/>
          <w:szCs w:val="20"/>
        </w:rPr>
        <w:t>of</w:t>
      </w:r>
      <w:r w:rsidRPr="00B72469">
        <w:rPr>
          <w:rFonts w:ascii="Times New Roman" w:eastAsia="Arial" w:hAnsi="Times New Roman" w:cs="Times New Roman"/>
          <w:i/>
          <w:spacing w:val="-4"/>
          <w:sz w:val="20"/>
          <w:szCs w:val="20"/>
        </w:rPr>
        <w:t xml:space="preserve"> </w:t>
      </w:r>
      <w:r w:rsidRPr="00B72469">
        <w:rPr>
          <w:rFonts w:ascii="Times New Roman" w:eastAsia="Arial" w:hAnsi="Times New Roman" w:cs="Times New Roman"/>
          <w:i/>
          <w:w w:val="87"/>
          <w:sz w:val="20"/>
          <w:szCs w:val="20"/>
        </w:rPr>
        <w:t>the</w:t>
      </w:r>
      <w:r w:rsidRPr="00B72469">
        <w:rPr>
          <w:rFonts w:ascii="Times New Roman" w:eastAsia="Arial" w:hAnsi="Times New Roman" w:cs="Times New Roman"/>
          <w:i/>
          <w:spacing w:val="16"/>
          <w:w w:val="87"/>
          <w:sz w:val="20"/>
          <w:szCs w:val="20"/>
        </w:rPr>
        <w:t xml:space="preserve"> </w:t>
      </w:r>
      <w:r w:rsidRPr="00B72469">
        <w:rPr>
          <w:rFonts w:ascii="Times New Roman" w:eastAsia="Arial" w:hAnsi="Times New Roman" w:cs="Times New Roman"/>
          <w:i/>
          <w:spacing w:val="-2"/>
          <w:sz w:val="20"/>
          <w:szCs w:val="20"/>
        </w:rPr>
        <w:t>o</w:t>
      </w:r>
      <w:r w:rsidRPr="00B72469">
        <w:rPr>
          <w:rFonts w:ascii="Times New Roman" w:eastAsia="Arial" w:hAnsi="Times New Roman" w:cs="Times New Roman"/>
          <w:i/>
          <w:sz w:val="20"/>
          <w:szCs w:val="20"/>
        </w:rPr>
        <w:t>ve</w:t>
      </w:r>
      <w:r w:rsidRPr="00B72469">
        <w:rPr>
          <w:rFonts w:ascii="Times New Roman" w:eastAsia="Arial" w:hAnsi="Times New Roman" w:cs="Times New Roman"/>
          <w:i/>
          <w:spacing w:val="-3"/>
          <w:sz w:val="20"/>
          <w:szCs w:val="20"/>
        </w:rPr>
        <w:t>r</w:t>
      </w:r>
      <w:r w:rsidRPr="00B72469">
        <w:rPr>
          <w:rFonts w:ascii="Times New Roman" w:eastAsia="Arial" w:hAnsi="Times New Roman" w:cs="Times New Roman"/>
          <w:i/>
          <w:sz w:val="20"/>
          <w:szCs w:val="20"/>
        </w:rPr>
        <w:t>all</w:t>
      </w:r>
      <w:r w:rsidRPr="00B72469">
        <w:rPr>
          <w:rFonts w:ascii="Times New Roman" w:eastAsia="Arial" w:hAnsi="Times New Roman" w:cs="Times New Roman"/>
          <w:i/>
          <w:spacing w:val="-18"/>
          <w:sz w:val="20"/>
          <w:szCs w:val="20"/>
        </w:rPr>
        <w:t xml:space="preserve"> </w:t>
      </w:r>
      <w:r w:rsidRPr="00B72469">
        <w:rPr>
          <w:rFonts w:ascii="Times New Roman" w:eastAsia="Arial" w:hAnsi="Times New Roman" w:cs="Times New Roman"/>
          <w:i/>
          <w:w w:val="92"/>
          <w:sz w:val="20"/>
          <w:szCs w:val="20"/>
        </w:rPr>
        <w:t>security</w:t>
      </w:r>
      <w:r w:rsidRPr="00B72469">
        <w:rPr>
          <w:rFonts w:ascii="Times New Roman" w:eastAsia="Arial" w:hAnsi="Times New Roman" w:cs="Times New Roman"/>
          <w:i/>
          <w:spacing w:val="7"/>
          <w:w w:val="92"/>
          <w:sz w:val="20"/>
          <w:szCs w:val="20"/>
        </w:rPr>
        <w:t xml:space="preserve"> </w:t>
      </w:r>
      <w:r w:rsidRPr="00B72469">
        <w:rPr>
          <w:rFonts w:ascii="Times New Roman" w:eastAsia="Arial" w:hAnsi="Times New Roman" w:cs="Times New Roman"/>
          <w:i/>
          <w:w w:val="92"/>
          <w:sz w:val="20"/>
          <w:szCs w:val="20"/>
        </w:rPr>
        <w:t>a</w:t>
      </w:r>
      <w:r w:rsidRPr="00B72469">
        <w:rPr>
          <w:rFonts w:ascii="Times New Roman" w:eastAsia="Arial" w:hAnsi="Times New Roman" w:cs="Times New Roman"/>
          <w:i/>
          <w:spacing w:val="-6"/>
          <w:w w:val="92"/>
          <w:sz w:val="20"/>
          <w:szCs w:val="20"/>
        </w:rPr>
        <w:t>r</w:t>
      </w:r>
      <w:r w:rsidRPr="00B72469">
        <w:rPr>
          <w:rFonts w:ascii="Times New Roman" w:eastAsia="Arial" w:hAnsi="Times New Roman" w:cs="Times New Roman"/>
          <w:i/>
          <w:spacing w:val="-3"/>
          <w:w w:val="92"/>
          <w:sz w:val="20"/>
          <w:szCs w:val="20"/>
        </w:rPr>
        <w:t>c</w:t>
      </w:r>
      <w:r w:rsidRPr="00B72469">
        <w:rPr>
          <w:rFonts w:ascii="Times New Roman" w:eastAsia="Arial" w:hAnsi="Times New Roman" w:cs="Times New Roman"/>
          <w:i/>
          <w:w w:val="92"/>
          <w:sz w:val="20"/>
          <w:szCs w:val="20"/>
        </w:rPr>
        <w:t>hitectu</w:t>
      </w:r>
      <w:r w:rsidRPr="00B72469">
        <w:rPr>
          <w:rFonts w:ascii="Times New Roman" w:eastAsia="Arial" w:hAnsi="Times New Roman" w:cs="Times New Roman"/>
          <w:i/>
          <w:spacing w:val="-6"/>
          <w:w w:val="92"/>
          <w:sz w:val="20"/>
          <w:szCs w:val="20"/>
        </w:rPr>
        <w:t>r</w:t>
      </w:r>
      <w:r w:rsidRPr="00B72469">
        <w:rPr>
          <w:rFonts w:ascii="Times New Roman" w:eastAsia="Arial" w:hAnsi="Times New Roman" w:cs="Times New Roman"/>
          <w:i/>
          <w:w w:val="92"/>
          <w:sz w:val="20"/>
          <w:szCs w:val="20"/>
        </w:rPr>
        <w:t xml:space="preserve">e: </w:t>
      </w:r>
      <w:r w:rsidRPr="00B72469">
        <w:rPr>
          <w:rFonts w:ascii="Times New Roman" w:eastAsia="Arial" w:hAnsi="Times New Roman" w:cs="Times New Roman"/>
          <w:i/>
          <w:spacing w:val="8"/>
          <w:w w:val="92"/>
          <w:sz w:val="20"/>
          <w:szCs w:val="20"/>
        </w:rPr>
        <w:t xml:space="preserve"> </w:t>
      </w:r>
      <w:r w:rsidRPr="00B72469">
        <w:rPr>
          <w:rFonts w:ascii="Times New Roman" w:eastAsia="Arial" w:hAnsi="Times New Roman" w:cs="Times New Roman"/>
          <w:i/>
          <w:sz w:val="20"/>
          <w:szCs w:val="20"/>
        </w:rPr>
        <w:t>i)</w:t>
      </w:r>
      <w:r w:rsidRPr="00B72469">
        <w:rPr>
          <w:rFonts w:ascii="Times New Roman" w:eastAsia="Arial" w:hAnsi="Times New Roman" w:cs="Times New Roman"/>
          <w:i/>
          <w:spacing w:val="19"/>
          <w:sz w:val="20"/>
          <w:szCs w:val="20"/>
        </w:rPr>
        <w:t xml:space="preserve"> </w:t>
      </w:r>
      <w:r w:rsidRPr="00B72469">
        <w:rPr>
          <w:rFonts w:ascii="Times New Roman" w:eastAsia="Arial" w:hAnsi="Times New Roman" w:cs="Times New Roman"/>
          <w:i/>
          <w:w w:val="90"/>
          <w:sz w:val="20"/>
          <w:szCs w:val="20"/>
        </w:rPr>
        <w:t>Risk</w:t>
      </w:r>
      <w:r w:rsidRPr="00B72469">
        <w:rPr>
          <w:rFonts w:ascii="Times New Roman" w:eastAsia="Arial" w:hAnsi="Times New Roman" w:cs="Times New Roman"/>
          <w:i/>
          <w:spacing w:val="7"/>
          <w:w w:val="90"/>
          <w:sz w:val="20"/>
          <w:szCs w:val="20"/>
        </w:rPr>
        <w:t xml:space="preserve"> </w:t>
      </w:r>
      <w:r w:rsidRPr="00B72469">
        <w:rPr>
          <w:rFonts w:ascii="Times New Roman" w:eastAsia="Arial" w:hAnsi="Times New Roman" w:cs="Times New Roman"/>
          <w:i/>
          <w:w w:val="90"/>
          <w:sz w:val="20"/>
          <w:szCs w:val="20"/>
        </w:rPr>
        <w:t xml:space="preserve">Analysis </w:t>
      </w:r>
      <w:r w:rsidRPr="00B72469">
        <w:rPr>
          <w:rFonts w:ascii="Times New Roman" w:eastAsia="Arial" w:hAnsi="Times New Roman" w:cs="Times New Roman"/>
          <w:i/>
          <w:spacing w:val="-7"/>
          <w:sz w:val="20"/>
          <w:szCs w:val="20"/>
        </w:rPr>
        <w:t>r</w:t>
      </w:r>
      <w:r w:rsidRPr="00B72469">
        <w:rPr>
          <w:rFonts w:ascii="Times New Roman" w:eastAsia="Arial" w:hAnsi="Times New Roman" w:cs="Times New Roman"/>
          <w:i/>
          <w:sz w:val="20"/>
          <w:szCs w:val="20"/>
        </w:rPr>
        <w:t>elating</w:t>
      </w:r>
      <w:r w:rsidRPr="00B72469">
        <w:rPr>
          <w:rFonts w:ascii="Times New Roman" w:eastAsia="Arial" w:hAnsi="Times New Roman" w:cs="Times New Roman"/>
          <w:i/>
          <w:spacing w:val="-10"/>
          <w:sz w:val="20"/>
          <w:szCs w:val="20"/>
        </w:rPr>
        <w:t xml:space="preserve"> </w:t>
      </w:r>
      <w:r w:rsidRPr="00B72469">
        <w:rPr>
          <w:rFonts w:ascii="Times New Roman" w:eastAsia="Arial" w:hAnsi="Times New Roman" w:cs="Times New Roman"/>
          <w:i/>
          <w:sz w:val="20"/>
          <w:szCs w:val="20"/>
        </w:rPr>
        <w:t>to</w:t>
      </w:r>
      <w:r w:rsidRPr="00B72469">
        <w:rPr>
          <w:rFonts w:ascii="Times New Roman" w:eastAsia="Arial" w:hAnsi="Times New Roman" w:cs="Times New Roman"/>
          <w:i/>
          <w:spacing w:val="8"/>
          <w:sz w:val="20"/>
          <w:szCs w:val="20"/>
        </w:rPr>
        <w:t xml:space="preserve"> </w:t>
      </w:r>
      <w:r w:rsidRPr="00B72469">
        <w:rPr>
          <w:rFonts w:ascii="Times New Roman" w:eastAsia="Arial" w:hAnsi="Times New Roman" w:cs="Times New Roman"/>
          <w:i/>
          <w:sz w:val="20"/>
          <w:szCs w:val="20"/>
        </w:rPr>
        <w:t>the</w:t>
      </w:r>
      <w:r w:rsidRPr="00B72469">
        <w:rPr>
          <w:rFonts w:ascii="Times New Roman" w:eastAsia="Arial" w:hAnsi="Times New Roman" w:cs="Times New Roman"/>
          <w:i/>
          <w:spacing w:val="-15"/>
          <w:sz w:val="20"/>
          <w:szCs w:val="20"/>
        </w:rPr>
        <w:t xml:space="preserve"> </w:t>
      </w:r>
      <w:r w:rsidRPr="00B72469">
        <w:rPr>
          <w:rFonts w:ascii="Times New Roman" w:eastAsia="Arial" w:hAnsi="Times New Roman" w:cs="Times New Roman"/>
          <w:i/>
          <w:w w:val="85"/>
          <w:sz w:val="20"/>
          <w:szCs w:val="20"/>
        </w:rPr>
        <w:t>possession</w:t>
      </w:r>
      <w:r w:rsidRPr="00B72469">
        <w:rPr>
          <w:rFonts w:ascii="Times New Roman" w:eastAsia="Arial" w:hAnsi="Times New Roman" w:cs="Times New Roman"/>
          <w:i/>
          <w:spacing w:val="28"/>
          <w:w w:val="85"/>
          <w:sz w:val="20"/>
          <w:szCs w:val="20"/>
        </w:rPr>
        <w:t xml:space="preserve"> </w:t>
      </w:r>
      <w:r w:rsidRPr="00B72469">
        <w:rPr>
          <w:rFonts w:ascii="Times New Roman" w:eastAsia="Arial" w:hAnsi="Times New Roman" w:cs="Times New Roman"/>
          <w:i/>
          <w:sz w:val="20"/>
          <w:szCs w:val="20"/>
        </w:rPr>
        <w:t>and</w:t>
      </w:r>
      <w:r w:rsidRPr="00B72469">
        <w:rPr>
          <w:rFonts w:ascii="Times New Roman" w:eastAsia="Arial" w:hAnsi="Times New Roman" w:cs="Times New Roman"/>
          <w:i/>
          <w:spacing w:val="-16"/>
          <w:sz w:val="20"/>
          <w:szCs w:val="20"/>
        </w:rPr>
        <w:t xml:space="preserve"> </w:t>
      </w:r>
      <w:r w:rsidRPr="00B72469">
        <w:rPr>
          <w:rFonts w:ascii="Times New Roman" w:eastAsia="Arial" w:hAnsi="Times New Roman" w:cs="Times New Roman"/>
          <w:i/>
          <w:w w:val="89"/>
          <w:sz w:val="20"/>
          <w:szCs w:val="20"/>
        </w:rPr>
        <w:t>e</w:t>
      </w:r>
      <w:r w:rsidRPr="00B72469">
        <w:rPr>
          <w:rFonts w:ascii="Times New Roman" w:eastAsia="Arial" w:hAnsi="Times New Roman" w:cs="Times New Roman"/>
          <w:i/>
          <w:spacing w:val="-7"/>
          <w:w w:val="89"/>
          <w:sz w:val="20"/>
          <w:szCs w:val="20"/>
        </w:rPr>
        <w:t>n</w:t>
      </w:r>
      <w:r w:rsidRPr="00B72469">
        <w:rPr>
          <w:rFonts w:ascii="Times New Roman" w:eastAsia="Arial" w:hAnsi="Times New Roman" w:cs="Times New Roman"/>
          <w:i/>
          <w:w w:val="89"/>
          <w:sz w:val="20"/>
          <w:szCs w:val="20"/>
        </w:rPr>
        <w:t>vi</w:t>
      </w:r>
      <w:r w:rsidRPr="00B72469">
        <w:rPr>
          <w:rFonts w:ascii="Times New Roman" w:eastAsia="Arial" w:hAnsi="Times New Roman" w:cs="Times New Roman"/>
          <w:i/>
          <w:spacing w:val="-8"/>
          <w:w w:val="89"/>
          <w:sz w:val="20"/>
          <w:szCs w:val="20"/>
        </w:rPr>
        <w:t>r</w:t>
      </w:r>
      <w:r w:rsidRPr="00B72469">
        <w:rPr>
          <w:rFonts w:ascii="Times New Roman" w:eastAsia="Arial" w:hAnsi="Times New Roman" w:cs="Times New Roman"/>
          <w:i/>
          <w:w w:val="89"/>
          <w:sz w:val="20"/>
          <w:szCs w:val="20"/>
        </w:rPr>
        <w:t>onment</w:t>
      </w:r>
      <w:r w:rsidRPr="00B72469">
        <w:rPr>
          <w:rFonts w:ascii="Times New Roman" w:eastAsia="Arial" w:hAnsi="Times New Roman" w:cs="Times New Roman"/>
          <w:i/>
          <w:spacing w:val="32"/>
          <w:w w:val="89"/>
          <w:sz w:val="20"/>
          <w:szCs w:val="20"/>
        </w:rPr>
        <w:t xml:space="preserve"> </w:t>
      </w:r>
      <w:r w:rsidRPr="00B72469">
        <w:rPr>
          <w:rFonts w:ascii="Times New Roman" w:eastAsia="Arial" w:hAnsi="Times New Roman" w:cs="Times New Roman"/>
          <w:i/>
          <w:sz w:val="20"/>
          <w:szCs w:val="20"/>
        </w:rPr>
        <w:t>of</w:t>
      </w:r>
      <w:r w:rsidRPr="00B72469">
        <w:rPr>
          <w:rFonts w:ascii="Times New Roman" w:eastAsia="Arial" w:hAnsi="Times New Roman" w:cs="Times New Roman"/>
          <w:i/>
          <w:spacing w:val="8"/>
          <w:sz w:val="20"/>
          <w:szCs w:val="20"/>
        </w:rPr>
        <w:t xml:space="preserve"> </w:t>
      </w:r>
      <w:r w:rsidRPr="00B72469">
        <w:rPr>
          <w:rFonts w:ascii="Times New Roman" w:eastAsia="Arial" w:hAnsi="Times New Roman" w:cs="Times New Roman"/>
          <w:i/>
          <w:sz w:val="20"/>
          <w:szCs w:val="20"/>
        </w:rPr>
        <w:t>the</w:t>
      </w:r>
      <w:r w:rsidRPr="00B72469">
        <w:rPr>
          <w:rFonts w:ascii="Times New Roman" w:eastAsia="Arial" w:hAnsi="Times New Roman" w:cs="Times New Roman"/>
          <w:i/>
          <w:spacing w:val="-15"/>
          <w:sz w:val="20"/>
          <w:szCs w:val="20"/>
        </w:rPr>
        <w:t xml:space="preserve"> </w:t>
      </w:r>
      <w:r w:rsidRPr="00B72469">
        <w:rPr>
          <w:rFonts w:ascii="Times New Roman" w:eastAsia="Arial" w:hAnsi="Times New Roman" w:cs="Times New Roman"/>
          <w:i/>
          <w:sz w:val="20"/>
          <w:szCs w:val="20"/>
        </w:rPr>
        <w:t xml:space="preserve">smart- </w:t>
      </w:r>
      <w:r w:rsidRPr="00B72469">
        <w:rPr>
          <w:rFonts w:ascii="Times New Roman" w:eastAsia="Arial" w:hAnsi="Times New Roman" w:cs="Times New Roman"/>
          <w:i/>
          <w:w w:val="85"/>
          <w:sz w:val="20"/>
          <w:szCs w:val="20"/>
        </w:rPr>
        <w:t>phone</w:t>
      </w:r>
      <w:r w:rsidRPr="00B72469">
        <w:rPr>
          <w:rFonts w:ascii="Times New Roman" w:eastAsia="Arial" w:hAnsi="Times New Roman" w:cs="Times New Roman"/>
          <w:i/>
          <w:spacing w:val="36"/>
          <w:w w:val="85"/>
          <w:sz w:val="20"/>
          <w:szCs w:val="20"/>
        </w:rPr>
        <w:t xml:space="preserve"> </w:t>
      </w:r>
      <w:r w:rsidRPr="00B72469">
        <w:rPr>
          <w:rFonts w:ascii="Times New Roman" w:eastAsia="Arial" w:hAnsi="Times New Roman" w:cs="Times New Roman"/>
          <w:i/>
          <w:w w:val="85"/>
          <w:sz w:val="20"/>
          <w:szCs w:val="20"/>
        </w:rPr>
        <w:t>senso</w:t>
      </w:r>
      <w:r w:rsidRPr="00B72469">
        <w:rPr>
          <w:rFonts w:ascii="Times New Roman" w:eastAsia="Arial" w:hAnsi="Times New Roman" w:cs="Times New Roman"/>
          <w:i/>
          <w:spacing w:val="-2"/>
          <w:w w:val="85"/>
          <w:sz w:val="20"/>
          <w:szCs w:val="20"/>
        </w:rPr>
        <w:t>r</w:t>
      </w:r>
      <w:r w:rsidRPr="00B72469">
        <w:rPr>
          <w:rFonts w:ascii="Times New Roman" w:eastAsia="Arial" w:hAnsi="Times New Roman" w:cs="Times New Roman"/>
          <w:i/>
          <w:w w:val="85"/>
          <w:sz w:val="20"/>
          <w:szCs w:val="20"/>
        </w:rPr>
        <w:t>s,</w:t>
      </w:r>
      <w:r w:rsidRPr="00B72469">
        <w:rPr>
          <w:rFonts w:ascii="Times New Roman" w:eastAsia="Arial" w:hAnsi="Times New Roman" w:cs="Times New Roman"/>
          <w:i/>
          <w:spacing w:val="31"/>
          <w:w w:val="85"/>
          <w:sz w:val="20"/>
          <w:szCs w:val="20"/>
        </w:rPr>
        <w:t xml:space="preserve"> </w:t>
      </w:r>
      <w:r w:rsidRPr="00B72469">
        <w:rPr>
          <w:rFonts w:ascii="Times New Roman" w:eastAsia="Arial" w:hAnsi="Times New Roman" w:cs="Times New Roman"/>
          <w:i/>
          <w:sz w:val="20"/>
          <w:szCs w:val="20"/>
        </w:rPr>
        <w:t>ii)</w:t>
      </w:r>
      <w:r w:rsidRPr="00B72469">
        <w:rPr>
          <w:rFonts w:ascii="Times New Roman" w:eastAsia="Arial" w:hAnsi="Times New Roman" w:cs="Times New Roman"/>
          <w:i/>
          <w:spacing w:val="37"/>
          <w:sz w:val="20"/>
          <w:szCs w:val="20"/>
        </w:rPr>
        <w:t xml:space="preserve"> </w:t>
      </w:r>
      <w:r w:rsidRPr="00B72469">
        <w:rPr>
          <w:rFonts w:ascii="Times New Roman" w:eastAsia="Arial" w:hAnsi="Times New Roman" w:cs="Times New Roman"/>
          <w:i/>
          <w:w w:val="89"/>
          <w:sz w:val="20"/>
          <w:szCs w:val="20"/>
        </w:rPr>
        <w:t>N</w:t>
      </w:r>
      <w:r w:rsidRPr="00B72469">
        <w:rPr>
          <w:rFonts w:ascii="Times New Roman" w:eastAsia="Arial" w:hAnsi="Times New Roman" w:cs="Times New Roman"/>
          <w:i/>
          <w:spacing w:val="-3"/>
          <w:w w:val="89"/>
          <w:sz w:val="20"/>
          <w:szCs w:val="20"/>
        </w:rPr>
        <w:t>e</w:t>
      </w:r>
      <w:r w:rsidRPr="00B72469">
        <w:rPr>
          <w:rFonts w:ascii="Times New Roman" w:eastAsia="Arial" w:hAnsi="Times New Roman" w:cs="Times New Roman"/>
          <w:i/>
          <w:w w:val="89"/>
          <w:sz w:val="20"/>
          <w:szCs w:val="20"/>
        </w:rPr>
        <w:t>w</w:t>
      </w:r>
      <w:r w:rsidRPr="00B72469">
        <w:rPr>
          <w:rFonts w:ascii="Times New Roman" w:eastAsia="Arial" w:hAnsi="Times New Roman" w:cs="Times New Roman"/>
          <w:i/>
          <w:spacing w:val="19"/>
          <w:w w:val="89"/>
          <w:sz w:val="20"/>
          <w:szCs w:val="20"/>
        </w:rPr>
        <w:t xml:space="preserve"> </w:t>
      </w:r>
      <w:r w:rsidRPr="00B72469">
        <w:rPr>
          <w:rFonts w:ascii="Times New Roman" w:eastAsia="Arial" w:hAnsi="Times New Roman" w:cs="Times New Roman"/>
          <w:i/>
          <w:w w:val="89"/>
          <w:sz w:val="20"/>
          <w:szCs w:val="20"/>
        </w:rPr>
        <w:t>malwa</w:t>
      </w:r>
      <w:r w:rsidRPr="00B72469">
        <w:rPr>
          <w:rFonts w:ascii="Times New Roman" w:eastAsia="Arial" w:hAnsi="Times New Roman" w:cs="Times New Roman"/>
          <w:i/>
          <w:spacing w:val="-6"/>
          <w:w w:val="89"/>
          <w:sz w:val="20"/>
          <w:szCs w:val="20"/>
        </w:rPr>
        <w:t>r</w:t>
      </w:r>
      <w:r w:rsidRPr="00B72469">
        <w:rPr>
          <w:rFonts w:ascii="Times New Roman" w:eastAsia="Arial" w:hAnsi="Times New Roman" w:cs="Times New Roman"/>
          <w:i/>
          <w:w w:val="89"/>
          <w:sz w:val="20"/>
          <w:szCs w:val="20"/>
        </w:rPr>
        <w:t>e</w:t>
      </w:r>
      <w:r w:rsidRPr="00B72469">
        <w:rPr>
          <w:rFonts w:ascii="Times New Roman" w:eastAsia="Arial" w:hAnsi="Times New Roman" w:cs="Times New Roman"/>
          <w:i/>
          <w:spacing w:val="43"/>
          <w:w w:val="89"/>
          <w:sz w:val="20"/>
          <w:szCs w:val="20"/>
        </w:rPr>
        <w:t xml:space="preserve"> </w:t>
      </w:r>
      <w:r w:rsidRPr="00B72469">
        <w:rPr>
          <w:rFonts w:ascii="Times New Roman" w:eastAsia="Arial" w:hAnsi="Times New Roman" w:cs="Times New Roman"/>
          <w:i/>
          <w:w w:val="89"/>
          <w:sz w:val="20"/>
          <w:szCs w:val="20"/>
        </w:rPr>
        <w:t>th</w:t>
      </w:r>
      <w:r w:rsidRPr="00B72469">
        <w:rPr>
          <w:rFonts w:ascii="Times New Roman" w:eastAsia="Arial" w:hAnsi="Times New Roman" w:cs="Times New Roman"/>
          <w:i/>
          <w:spacing w:val="-6"/>
          <w:w w:val="89"/>
          <w:sz w:val="20"/>
          <w:szCs w:val="20"/>
        </w:rPr>
        <w:t>r</w:t>
      </w:r>
      <w:r w:rsidRPr="00B72469">
        <w:rPr>
          <w:rFonts w:ascii="Times New Roman" w:eastAsia="Arial" w:hAnsi="Times New Roman" w:cs="Times New Roman"/>
          <w:i/>
          <w:w w:val="89"/>
          <w:sz w:val="20"/>
          <w:szCs w:val="20"/>
        </w:rPr>
        <w:t>eats</w:t>
      </w:r>
      <w:r w:rsidRPr="00B72469">
        <w:rPr>
          <w:rFonts w:ascii="Times New Roman" w:eastAsia="Arial" w:hAnsi="Times New Roman" w:cs="Times New Roman"/>
          <w:i/>
          <w:spacing w:val="27"/>
          <w:w w:val="89"/>
          <w:sz w:val="20"/>
          <w:szCs w:val="20"/>
        </w:rPr>
        <w:t xml:space="preserve"> </w:t>
      </w:r>
      <w:r w:rsidRPr="00B72469">
        <w:rPr>
          <w:rFonts w:ascii="Times New Roman" w:eastAsia="Arial" w:hAnsi="Times New Roman" w:cs="Times New Roman"/>
          <w:i/>
          <w:sz w:val="20"/>
          <w:szCs w:val="20"/>
        </w:rPr>
        <w:t>and</w:t>
      </w:r>
      <w:r w:rsidRPr="00B72469">
        <w:rPr>
          <w:rFonts w:ascii="Times New Roman" w:eastAsia="Arial" w:hAnsi="Times New Roman" w:cs="Times New Roman"/>
          <w:i/>
          <w:spacing w:val="-20"/>
          <w:sz w:val="20"/>
          <w:szCs w:val="20"/>
        </w:rPr>
        <w:t xml:space="preserve"> </w:t>
      </w:r>
      <w:r w:rsidRPr="00B72469">
        <w:rPr>
          <w:rFonts w:ascii="Times New Roman" w:eastAsia="Arial" w:hAnsi="Times New Roman" w:cs="Times New Roman"/>
          <w:i/>
          <w:w w:val="83"/>
          <w:sz w:val="20"/>
          <w:szCs w:val="20"/>
        </w:rPr>
        <w:t>defenses</w:t>
      </w:r>
      <w:r w:rsidRPr="00B72469">
        <w:rPr>
          <w:rFonts w:ascii="Times New Roman" w:eastAsia="Arial" w:hAnsi="Times New Roman" w:cs="Times New Roman"/>
          <w:i/>
          <w:spacing w:val="26"/>
          <w:w w:val="83"/>
          <w:sz w:val="20"/>
          <w:szCs w:val="20"/>
        </w:rPr>
        <w:t xml:space="preserve"> </w:t>
      </w:r>
      <w:r w:rsidRPr="00B72469">
        <w:rPr>
          <w:rFonts w:ascii="Times New Roman" w:eastAsia="Arial" w:hAnsi="Times New Roman" w:cs="Times New Roman"/>
          <w:i/>
          <w:sz w:val="20"/>
          <w:szCs w:val="20"/>
        </w:rPr>
        <w:t xml:space="preserve">in- </w:t>
      </w:r>
      <w:r w:rsidRPr="00B72469">
        <w:rPr>
          <w:rFonts w:ascii="Times New Roman" w:eastAsia="Arial" w:hAnsi="Times New Roman" w:cs="Times New Roman"/>
          <w:i/>
          <w:w w:val="91"/>
          <w:sz w:val="20"/>
          <w:szCs w:val="20"/>
        </w:rPr>
        <w:t>stalled</w:t>
      </w:r>
      <w:r w:rsidRPr="00B72469">
        <w:rPr>
          <w:rFonts w:ascii="Times New Roman" w:eastAsia="Arial" w:hAnsi="Times New Roman" w:cs="Times New Roman"/>
          <w:i/>
          <w:spacing w:val="13"/>
          <w:w w:val="91"/>
          <w:sz w:val="20"/>
          <w:szCs w:val="20"/>
        </w:rPr>
        <w:t xml:space="preserve"> </w:t>
      </w:r>
      <w:r w:rsidRPr="00B72469">
        <w:rPr>
          <w:rFonts w:ascii="Times New Roman" w:eastAsia="Arial" w:hAnsi="Times New Roman" w:cs="Times New Roman"/>
          <w:i/>
          <w:sz w:val="20"/>
          <w:szCs w:val="20"/>
        </w:rPr>
        <w:t>on</w:t>
      </w:r>
      <w:r w:rsidRPr="00B72469">
        <w:rPr>
          <w:rFonts w:ascii="Times New Roman" w:eastAsia="Arial" w:hAnsi="Times New Roman" w:cs="Times New Roman"/>
          <w:i/>
          <w:spacing w:val="-16"/>
          <w:sz w:val="20"/>
          <w:szCs w:val="20"/>
        </w:rPr>
        <w:t xml:space="preserve"> </w:t>
      </w:r>
      <w:r w:rsidRPr="00B72469">
        <w:rPr>
          <w:rFonts w:ascii="Times New Roman" w:eastAsia="Arial" w:hAnsi="Times New Roman" w:cs="Times New Roman"/>
          <w:i/>
          <w:w w:val="88"/>
          <w:sz w:val="20"/>
          <w:szCs w:val="20"/>
        </w:rPr>
        <w:t>the</w:t>
      </w:r>
      <w:r w:rsidRPr="00B72469">
        <w:rPr>
          <w:rFonts w:ascii="Times New Roman" w:eastAsia="Arial" w:hAnsi="Times New Roman" w:cs="Times New Roman"/>
          <w:i/>
          <w:spacing w:val="12"/>
          <w:w w:val="88"/>
          <w:sz w:val="20"/>
          <w:szCs w:val="20"/>
        </w:rPr>
        <w:t xml:space="preserve"> </w:t>
      </w:r>
      <w:r w:rsidRPr="00B72469">
        <w:rPr>
          <w:rFonts w:ascii="Times New Roman" w:eastAsia="Arial" w:hAnsi="Times New Roman" w:cs="Times New Roman"/>
          <w:i/>
          <w:w w:val="88"/>
          <w:sz w:val="20"/>
          <w:szCs w:val="20"/>
        </w:rPr>
        <w:t>sensor</w:t>
      </w:r>
      <w:r w:rsidRPr="00B72469">
        <w:rPr>
          <w:rFonts w:ascii="Times New Roman" w:eastAsia="Arial" w:hAnsi="Times New Roman" w:cs="Times New Roman"/>
          <w:i/>
          <w:spacing w:val="3"/>
          <w:w w:val="88"/>
          <w:sz w:val="20"/>
          <w:szCs w:val="20"/>
        </w:rPr>
        <w:t xml:space="preserve"> </w:t>
      </w:r>
      <w:r w:rsidRPr="00B72469">
        <w:rPr>
          <w:rFonts w:ascii="Times New Roman" w:eastAsia="Arial" w:hAnsi="Times New Roman" w:cs="Times New Roman"/>
          <w:i/>
          <w:w w:val="88"/>
          <w:sz w:val="20"/>
          <w:szCs w:val="20"/>
        </w:rPr>
        <w:t>network</w:t>
      </w:r>
      <w:r w:rsidRPr="00B72469">
        <w:rPr>
          <w:rFonts w:ascii="Times New Roman" w:eastAsia="Arial" w:hAnsi="Times New Roman" w:cs="Times New Roman"/>
          <w:i/>
          <w:spacing w:val="36"/>
          <w:w w:val="88"/>
          <w:sz w:val="20"/>
          <w:szCs w:val="20"/>
        </w:rPr>
        <w:t xml:space="preserve"> </w:t>
      </w:r>
      <w:r w:rsidRPr="00B72469">
        <w:rPr>
          <w:rFonts w:ascii="Times New Roman" w:eastAsia="Arial" w:hAnsi="Times New Roman" w:cs="Times New Roman"/>
          <w:i/>
          <w:w w:val="99"/>
          <w:sz w:val="20"/>
          <w:szCs w:val="20"/>
        </w:rPr>
        <w:t>p</w:t>
      </w:r>
      <w:r w:rsidRPr="00B72469">
        <w:rPr>
          <w:rFonts w:ascii="Times New Roman" w:eastAsia="Arial" w:hAnsi="Times New Roman" w:cs="Times New Roman"/>
          <w:i/>
          <w:spacing w:val="-9"/>
          <w:w w:val="99"/>
          <w:sz w:val="20"/>
          <w:szCs w:val="20"/>
        </w:rPr>
        <w:t>r</w:t>
      </w:r>
      <w:r w:rsidRPr="00B72469">
        <w:rPr>
          <w:rFonts w:ascii="Times New Roman" w:eastAsia="Arial" w:hAnsi="Times New Roman" w:cs="Times New Roman"/>
          <w:i/>
          <w:w w:val="86"/>
          <w:sz w:val="20"/>
          <w:szCs w:val="20"/>
        </w:rPr>
        <w:t>ope</w:t>
      </w:r>
      <w:r w:rsidRPr="00B72469">
        <w:rPr>
          <w:rFonts w:ascii="Times New Roman" w:eastAsia="Arial" w:hAnsi="Times New Roman" w:cs="Times New Roman"/>
          <w:i/>
          <w:spacing w:val="-22"/>
          <w:w w:val="116"/>
          <w:sz w:val="20"/>
          <w:szCs w:val="20"/>
        </w:rPr>
        <w:t>r</w:t>
      </w:r>
      <w:r w:rsidRPr="00B72469">
        <w:rPr>
          <w:rFonts w:ascii="Times New Roman" w:eastAsia="Arial" w:hAnsi="Times New Roman" w:cs="Times New Roman"/>
          <w:i/>
          <w:w w:val="89"/>
          <w:sz w:val="20"/>
          <w:szCs w:val="20"/>
        </w:rPr>
        <w:t>,</w:t>
      </w:r>
      <w:r w:rsidRPr="00B72469">
        <w:rPr>
          <w:rFonts w:ascii="Times New Roman" w:eastAsia="Arial" w:hAnsi="Times New Roman" w:cs="Times New Roman"/>
          <w:i/>
          <w:spacing w:val="12"/>
          <w:sz w:val="20"/>
          <w:szCs w:val="20"/>
        </w:rPr>
        <w:t xml:space="preserve"> </w:t>
      </w:r>
      <w:r w:rsidRPr="00B72469">
        <w:rPr>
          <w:rFonts w:ascii="Times New Roman" w:eastAsia="Arial" w:hAnsi="Times New Roman" w:cs="Times New Roman"/>
          <w:i/>
          <w:w w:val="89"/>
          <w:sz w:val="20"/>
          <w:szCs w:val="20"/>
        </w:rPr>
        <w:t>and</w:t>
      </w:r>
      <w:r w:rsidRPr="00B72469">
        <w:rPr>
          <w:rFonts w:ascii="Times New Roman" w:eastAsia="Arial" w:hAnsi="Times New Roman" w:cs="Times New Roman"/>
          <w:i/>
          <w:spacing w:val="14"/>
          <w:w w:val="89"/>
          <w:sz w:val="20"/>
          <w:szCs w:val="20"/>
        </w:rPr>
        <w:t xml:space="preserve"> </w:t>
      </w:r>
      <w:r w:rsidRPr="00B72469">
        <w:rPr>
          <w:rFonts w:ascii="Times New Roman" w:eastAsia="Arial" w:hAnsi="Times New Roman" w:cs="Times New Roman"/>
          <w:i/>
          <w:sz w:val="20"/>
          <w:szCs w:val="20"/>
        </w:rPr>
        <w:t>iii)</w:t>
      </w:r>
      <w:r w:rsidRPr="00B72469">
        <w:rPr>
          <w:rFonts w:ascii="Times New Roman" w:eastAsia="Arial" w:hAnsi="Times New Roman" w:cs="Times New Roman"/>
          <w:i/>
          <w:spacing w:val="40"/>
          <w:sz w:val="20"/>
          <w:szCs w:val="20"/>
        </w:rPr>
        <w:t xml:space="preserve"> </w:t>
      </w:r>
      <w:r w:rsidRPr="00B72469">
        <w:rPr>
          <w:rFonts w:ascii="Times New Roman" w:eastAsia="Arial" w:hAnsi="Times New Roman" w:cs="Times New Roman"/>
          <w:i/>
          <w:sz w:val="20"/>
          <w:szCs w:val="20"/>
        </w:rPr>
        <w:t>An</w:t>
      </w:r>
      <w:r w:rsidRPr="00B72469">
        <w:rPr>
          <w:rFonts w:ascii="Times New Roman" w:eastAsia="Arial" w:hAnsi="Times New Roman" w:cs="Times New Roman"/>
          <w:i/>
          <w:spacing w:val="-16"/>
          <w:sz w:val="20"/>
          <w:szCs w:val="20"/>
        </w:rPr>
        <w:t xml:space="preserve"> </w:t>
      </w:r>
      <w:r w:rsidRPr="00B72469">
        <w:rPr>
          <w:rFonts w:ascii="Times New Roman" w:eastAsia="Arial" w:hAnsi="Times New Roman" w:cs="Times New Roman"/>
          <w:i/>
          <w:w w:val="90"/>
          <w:sz w:val="20"/>
          <w:szCs w:val="20"/>
        </w:rPr>
        <w:t xml:space="preserve">analysis </w:t>
      </w:r>
      <w:r w:rsidRPr="00B72469">
        <w:rPr>
          <w:rFonts w:ascii="Times New Roman" w:eastAsia="Arial" w:hAnsi="Times New Roman" w:cs="Times New Roman"/>
          <w:i/>
          <w:sz w:val="20"/>
          <w:szCs w:val="20"/>
        </w:rPr>
        <w:t>of</w:t>
      </w:r>
      <w:r w:rsidRPr="00B72469">
        <w:rPr>
          <w:rFonts w:ascii="Times New Roman" w:eastAsia="Arial" w:hAnsi="Times New Roman" w:cs="Times New Roman"/>
          <w:i/>
          <w:spacing w:val="-9"/>
          <w:sz w:val="20"/>
          <w:szCs w:val="20"/>
        </w:rPr>
        <w:t xml:space="preserve"> </w:t>
      </w:r>
      <w:r w:rsidRPr="00B72469">
        <w:rPr>
          <w:rFonts w:ascii="Times New Roman" w:eastAsia="Arial" w:hAnsi="Times New Roman" w:cs="Times New Roman"/>
          <w:i/>
          <w:w w:val="87"/>
          <w:sz w:val="20"/>
          <w:szCs w:val="20"/>
        </w:rPr>
        <w:t>c</w:t>
      </w:r>
      <w:r w:rsidRPr="00B72469">
        <w:rPr>
          <w:rFonts w:ascii="Times New Roman" w:eastAsia="Arial" w:hAnsi="Times New Roman" w:cs="Times New Roman"/>
          <w:i/>
          <w:spacing w:val="-2"/>
          <w:w w:val="87"/>
          <w:sz w:val="20"/>
          <w:szCs w:val="20"/>
        </w:rPr>
        <w:t>o</w:t>
      </w:r>
      <w:r w:rsidRPr="00B72469">
        <w:rPr>
          <w:rFonts w:ascii="Times New Roman" w:eastAsia="Arial" w:hAnsi="Times New Roman" w:cs="Times New Roman"/>
          <w:i/>
          <w:w w:val="87"/>
          <w:sz w:val="20"/>
          <w:szCs w:val="20"/>
        </w:rPr>
        <w:t>vert</w:t>
      </w:r>
      <w:r w:rsidRPr="00B72469">
        <w:rPr>
          <w:rFonts w:ascii="Times New Roman" w:eastAsia="Arial" w:hAnsi="Times New Roman" w:cs="Times New Roman"/>
          <w:i/>
          <w:spacing w:val="32"/>
          <w:w w:val="87"/>
          <w:sz w:val="20"/>
          <w:szCs w:val="20"/>
        </w:rPr>
        <w:t xml:space="preserve"> </w:t>
      </w:r>
      <w:r w:rsidRPr="00B72469">
        <w:rPr>
          <w:rFonts w:ascii="Times New Roman" w:eastAsia="Arial" w:hAnsi="Times New Roman" w:cs="Times New Roman"/>
          <w:i/>
          <w:spacing w:val="-3"/>
          <w:w w:val="87"/>
          <w:sz w:val="20"/>
          <w:szCs w:val="20"/>
        </w:rPr>
        <w:t>c</w:t>
      </w:r>
      <w:r w:rsidRPr="00B72469">
        <w:rPr>
          <w:rFonts w:ascii="Times New Roman" w:eastAsia="Arial" w:hAnsi="Times New Roman" w:cs="Times New Roman"/>
          <w:i/>
          <w:w w:val="87"/>
          <w:sz w:val="20"/>
          <w:szCs w:val="20"/>
        </w:rPr>
        <w:t>hannels</w:t>
      </w:r>
      <w:r w:rsidRPr="00B72469">
        <w:rPr>
          <w:rFonts w:ascii="Times New Roman" w:eastAsia="Arial" w:hAnsi="Times New Roman" w:cs="Times New Roman"/>
          <w:i/>
          <w:spacing w:val="19"/>
          <w:w w:val="87"/>
          <w:sz w:val="20"/>
          <w:szCs w:val="20"/>
        </w:rPr>
        <w:t xml:space="preserve"> </w:t>
      </w:r>
      <w:r w:rsidRPr="00B72469">
        <w:rPr>
          <w:rFonts w:ascii="Times New Roman" w:eastAsia="Arial" w:hAnsi="Times New Roman" w:cs="Times New Roman"/>
          <w:i/>
          <w:w w:val="87"/>
          <w:sz w:val="20"/>
          <w:szCs w:val="20"/>
        </w:rPr>
        <w:t>being</w:t>
      </w:r>
      <w:r w:rsidRPr="00B72469">
        <w:rPr>
          <w:rFonts w:ascii="Times New Roman" w:eastAsia="Arial" w:hAnsi="Times New Roman" w:cs="Times New Roman"/>
          <w:i/>
          <w:spacing w:val="26"/>
          <w:w w:val="87"/>
          <w:sz w:val="20"/>
          <w:szCs w:val="20"/>
        </w:rPr>
        <w:t xml:space="preserve"> </w:t>
      </w:r>
      <w:r w:rsidRPr="00B72469">
        <w:rPr>
          <w:rFonts w:ascii="Times New Roman" w:eastAsia="Arial" w:hAnsi="Times New Roman" w:cs="Times New Roman"/>
          <w:i/>
          <w:w w:val="87"/>
          <w:sz w:val="20"/>
          <w:szCs w:val="20"/>
        </w:rPr>
        <w:t>used</w:t>
      </w:r>
      <w:r w:rsidRPr="00B72469">
        <w:rPr>
          <w:rFonts w:ascii="Times New Roman" w:eastAsia="Arial" w:hAnsi="Times New Roman" w:cs="Times New Roman"/>
          <w:i/>
          <w:spacing w:val="-2"/>
          <w:w w:val="87"/>
          <w:sz w:val="20"/>
          <w:szCs w:val="20"/>
        </w:rPr>
        <w:t xml:space="preserve"> </w:t>
      </w:r>
      <w:r w:rsidRPr="00B72469">
        <w:rPr>
          <w:rFonts w:ascii="Times New Roman" w:eastAsia="Arial" w:hAnsi="Times New Roman" w:cs="Times New Roman"/>
          <w:i/>
          <w:sz w:val="20"/>
          <w:szCs w:val="20"/>
        </w:rPr>
        <w:t>to</w:t>
      </w:r>
      <w:r w:rsidRPr="00B72469">
        <w:rPr>
          <w:rFonts w:ascii="Times New Roman" w:eastAsia="Arial" w:hAnsi="Times New Roman" w:cs="Times New Roman"/>
          <w:i/>
          <w:spacing w:val="-9"/>
          <w:sz w:val="20"/>
          <w:szCs w:val="20"/>
        </w:rPr>
        <w:t xml:space="preserve"> </w:t>
      </w:r>
      <w:r w:rsidRPr="00B72469">
        <w:rPr>
          <w:rFonts w:ascii="Times New Roman" w:eastAsia="Arial" w:hAnsi="Times New Roman" w:cs="Times New Roman"/>
          <w:i/>
          <w:w w:val="90"/>
          <w:sz w:val="20"/>
          <w:szCs w:val="20"/>
        </w:rPr>
        <w:t>ci</w:t>
      </w:r>
      <w:r w:rsidRPr="00B72469">
        <w:rPr>
          <w:rFonts w:ascii="Times New Roman" w:eastAsia="Arial" w:hAnsi="Times New Roman" w:cs="Times New Roman"/>
          <w:i/>
          <w:spacing w:val="-6"/>
          <w:w w:val="90"/>
          <w:sz w:val="20"/>
          <w:szCs w:val="20"/>
        </w:rPr>
        <w:t>r</w:t>
      </w:r>
      <w:r w:rsidRPr="00B72469">
        <w:rPr>
          <w:rFonts w:ascii="Times New Roman" w:eastAsia="Arial" w:hAnsi="Times New Roman" w:cs="Times New Roman"/>
          <w:i/>
          <w:w w:val="90"/>
          <w:sz w:val="20"/>
          <w:szCs w:val="20"/>
        </w:rPr>
        <w:t>cumvent</w:t>
      </w:r>
      <w:r w:rsidRPr="00B72469">
        <w:rPr>
          <w:rFonts w:ascii="Times New Roman" w:eastAsia="Arial" w:hAnsi="Times New Roman" w:cs="Times New Roman"/>
          <w:i/>
          <w:spacing w:val="16"/>
          <w:w w:val="90"/>
          <w:sz w:val="20"/>
          <w:szCs w:val="20"/>
        </w:rPr>
        <w:t xml:space="preserve"> </w:t>
      </w:r>
      <w:r w:rsidRPr="00B72469">
        <w:rPr>
          <w:rFonts w:ascii="Times New Roman" w:eastAsia="Arial" w:hAnsi="Times New Roman" w:cs="Times New Roman"/>
          <w:i/>
          <w:w w:val="90"/>
          <w:sz w:val="20"/>
          <w:szCs w:val="20"/>
        </w:rPr>
        <w:t>encryption</w:t>
      </w:r>
      <w:r w:rsidRPr="00B72469">
        <w:rPr>
          <w:rFonts w:ascii="Times New Roman" w:eastAsia="Arial" w:hAnsi="Times New Roman" w:cs="Times New Roman"/>
          <w:i/>
          <w:spacing w:val="27"/>
          <w:w w:val="90"/>
          <w:sz w:val="20"/>
          <w:szCs w:val="20"/>
        </w:rPr>
        <w:t xml:space="preserve"> </w:t>
      </w:r>
      <w:r w:rsidRPr="00B72469">
        <w:rPr>
          <w:rFonts w:ascii="Times New Roman" w:eastAsia="Arial" w:hAnsi="Times New Roman" w:cs="Times New Roman"/>
          <w:i/>
          <w:sz w:val="20"/>
          <w:szCs w:val="20"/>
        </w:rPr>
        <w:t xml:space="preserve">in </w:t>
      </w:r>
      <w:r w:rsidRPr="00B72469">
        <w:rPr>
          <w:rFonts w:ascii="Times New Roman" w:eastAsia="Arial" w:hAnsi="Times New Roman" w:cs="Times New Roman"/>
          <w:i/>
          <w:w w:val="89"/>
          <w:sz w:val="20"/>
          <w:szCs w:val="20"/>
        </w:rPr>
        <w:t>the</w:t>
      </w:r>
      <w:r w:rsidRPr="00B72469">
        <w:rPr>
          <w:rFonts w:ascii="Times New Roman" w:eastAsia="Arial" w:hAnsi="Times New Roman" w:cs="Times New Roman"/>
          <w:i/>
          <w:spacing w:val="-5"/>
          <w:w w:val="89"/>
          <w:sz w:val="20"/>
          <w:szCs w:val="20"/>
        </w:rPr>
        <w:t xml:space="preserve"> </w:t>
      </w:r>
      <w:r w:rsidRPr="00B72469">
        <w:rPr>
          <w:rFonts w:ascii="Times New Roman" w:eastAsia="Arial" w:hAnsi="Times New Roman" w:cs="Times New Roman"/>
          <w:i/>
          <w:w w:val="89"/>
          <w:sz w:val="20"/>
          <w:szCs w:val="20"/>
        </w:rPr>
        <w:t>user/cloud</w:t>
      </w:r>
      <w:r w:rsidRPr="00B72469">
        <w:rPr>
          <w:rFonts w:ascii="Times New Roman" w:eastAsia="Arial" w:hAnsi="Times New Roman" w:cs="Times New Roman"/>
          <w:i/>
          <w:spacing w:val="19"/>
          <w:w w:val="89"/>
          <w:sz w:val="20"/>
          <w:szCs w:val="20"/>
        </w:rPr>
        <w:t xml:space="preserve"> </w:t>
      </w:r>
      <w:r w:rsidRPr="00B72469">
        <w:rPr>
          <w:rFonts w:ascii="Times New Roman" w:eastAsia="Arial" w:hAnsi="Times New Roman" w:cs="Times New Roman"/>
          <w:i/>
          <w:sz w:val="20"/>
          <w:szCs w:val="20"/>
        </w:rPr>
        <w:t>interfac</w:t>
      </w:r>
      <w:r w:rsidRPr="00B72469">
        <w:rPr>
          <w:rFonts w:ascii="Times New Roman" w:eastAsia="Arial" w:hAnsi="Times New Roman" w:cs="Times New Roman"/>
          <w:i/>
          <w:spacing w:val="-3"/>
          <w:sz w:val="20"/>
          <w:szCs w:val="20"/>
        </w:rPr>
        <w:t>e</w:t>
      </w:r>
      <w:r w:rsidRPr="00B72469">
        <w:rPr>
          <w:rFonts w:ascii="Times New Roman" w:eastAsia="Arial" w:hAnsi="Times New Roman" w:cs="Times New Roman"/>
          <w:i/>
          <w:sz w:val="20"/>
          <w:szCs w:val="20"/>
        </w:rPr>
        <w:t>.</w:t>
      </w:r>
    </w:p>
    <w:p w14:paraId="0AFED17D" w14:textId="77777777" w:rsidR="00676FEB" w:rsidRPr="00B72469" w:rsidRDefault="00676FEB" w:rsidP="00676FEB">
      <w:pPr>
        <w:spacing w:after="0" w:line="200" w:lineRule="exact"/>
        <w:rPr>
          <w:rFonts w:ascii="Times New Roman" w:hAnsi="Times New Roman" w:cs="Times New Roman"/>
          <w:sz w:val="20"/>
          <w:szCs w:val="20"/>
        </w:rPr>
      </w:pPr>
    </w:p>
    <w:p w14:paraId="0AFED17E" w14:textId="77777777" w:rsidR="00676FEB" w:rsidRPr="00B72469" w:rsidRDefault="00676FEB" w:rsidP="00676FEB">
      <w:pPr>
        <w:spacing w:after="0" w:line="200" w:lineRule="exact"/>
        <w:rPr>
          <w:rFonts w:ascii="Times New Roman" w:hAnsi="Times New Roman" w:cs="Times New Roman"/>
          <w:sz w:val="20"/>
          <w:szCs w:val="20"/>
        </w:rPr>
      </w:pPr>
    </w:p>
    <w:p w14:paraId="0AFED17F" w14:textId="77777777" w:rsidR="00676FEB" w:rsidRPr="00B72469" w:rsidRDefault="00676FEB" w:rsidP="00676FEB">
      <w:pPr>
        <w:spacing w:after="0" w:line="200" w:lineRule="exact"/>
        <w:rPr>
          <w:rFonts w:ascii="Times New Roman" w:hAnsi="Times New Roman" w:cs="Times New Roman"/>
          <w:sz w:val="20"/>
          <w:szCs w:val="20"/>
        </w:rPr>
      </w:pPr>
    </w:p>
    <w:p w14:paraId="0AFED180" w14:textId="77777777" w:rsidR="00676FEB" w:rsidRPr="00B72469" w:rsidRDefault="00676FEB" w:rsidP="00676FEB">
      <w:pPr>
        <w:spacing w:before="3" w:after="0" w:line="220" w:lineRule="exact"/>
        <w:rPr>
          <w:rFonts w:ascii="Times New Roman" w:hAnsi="Times New Roman" w:cs="Times New Roman"/>
        </w:rPr>
      </w:pPr>
    </w:p>
    <w:p w14:paraId="0AFED181" w14:textId="77777777" w:rsidR="00676FEB" w:rsidRPr="00B72469" w:rsidRDefault="00676FEB" w:rsidP="00676FEB">
      <w:pPr>
        <w:spacing w:after="0" w:line="198" w:lineRule="exact"/>
        <w:ind w:left="110" w:right="-54"/>
        <w:jc w:val="both"/>
        <w:rPr>
          <w:rFonts w:ascii="Times New Roman" w:eastAsia="Arial" w:hAnsi="Times New Roman" w:cs="Times New Roman"/>
          <w:sz w:val="20"/>
          <w:szCs w:val="20"/>
        </w:rPr>
      </w:pPr>
      <w:r w:rsidRPr="00B72469">
        <w:rPr>
          <w:rFonts w:ascii="Times New Roman" w:eastAsia="Arial" w:hAnsi="Times New Roman" w:cs="Times New Roman"/>
          <w:b/>
          <w:bCs/>
          <w:sz w:val="20"/>
          <w:szCs w:val="20"/>
        </w:rPr>
        <w:t>KEY</w:t>
      </w:r>
      <w:r w:rsidRPr="00B72469">
        <w:rPr>
          <w:rFonts w:ascii="Times New Roman" w:eastAsia="Arial" w:hAnsi="Times New Roman" w:cs="Times New Roman"/>
          <w:b/>
          <w:bCs/>
          <w:spacing w:val="-2"/>
          <w:sz w:val="20"/>
          <w:szCs w:val="20"/>
        </w:rPr>
        <w:t>W</w:t>
      </w:r>
      <w:r w:rsidRPr="00B72469">
        <w:rPr>
          <w:rFonts w:ascii="Times New Roman" w:eastAsia="Arial" w:hAnsi="Times New Roman" w:cs="Times New Roman"/>
          <w:b/>
          <w:bCs/>
          <w:sz w:val="20"/>
          <w:szCs w:val="20"/>
        </w:rPr>
        <w:t>ORDS:</w:t>
      </w:r>
      <w:r w:rsidRPr="00B72469">
        <w:rPr>
          <w:rFonts w:ascii="Times New Roman" w:eastAsia="Arial" w:hAnsi="Times New Roman" w:cs="Times New Roman"/>
          <w:b/>
          <w:bCs/>
          <w:spacing w:val="-11"/>
          <w:sz w:val="20"/>
          <w:szCs w:val="20"/>
        </w:rPr>
        <w:t xml:space="preserve"> </w:t>
      </w:r>
      <w:r w:rsidRPr="00B72469">
        <w:rPr>
          <w:rFonts w:ascii="Times New Roman" w:eastAsia="Arial" w:hAnsi="Times New Roman" w:cs="Times New Roman"/>
          <w:w w:val="89"/>
          <w:sz w:val="20"/>
          <w:szCs w:val="20"/>
        </w:rPr>
        <w:t xml:space="preserve">Sensor </w:t>
      </w:r>
      <w:r w:rsidRPr="00B72469">
        <w:rPr>
          <w:rFonts w:ascii="Times New Roman" w:eastAsia="Arial" w:hAnsi="Times New Roman" w:cs="Times New Roman"/>
          <w:sz w:val="20"/>
          <w:szCs w:val="20"/>
        </w:rPr>
        <w:t>Ne</w:t>
      </w:r>
      <w:r w:rsidRPr="00B72469">
        <w:rPr>
          <w:rFonts w:ascii="Times New Roman" w:eastAsia="Arial" w:hAnsi="Times New Roman" w:cs="Times New Roman"/>
          <w:spacing w:val="-5"/>
          <w:sz w:val="20"/>
          <w:szCs w:val="20"/>
        </w:rPr>
        <w:t>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7"/>
          <w:sz w:val="20"/>
          <w:szCs w:val="20"/>
        </w:rPr>
        <w:t>Bro</w:t>
      </w:r>
      <w:r w:rsidRPr="00B72469">
        <w:rPr>
          <w:rFonts w:ascii="Times New Roman" w:eastAsia="Arial" w:hAnsi="Times New Roman" w:cs="Times New Roman"/>
          <w:spacing w:val="-5"/>
          <w:w w:val="97"/>
          <w:sz w:val="20"/>
          <w:szCs w:val="20"/>
        </w:rPr>
        <w:t>k</w:t>
      </w:r>
      <w:r w:rsidRPr="00B72469">
        <w:rPr>
          <w:rFonts w:ascii="Times New Roman" w:eastAsia="Arial" w:hAnsi="Times New Roman" w:cs="Times New Roman"/>
          <w:w w:val="97"/>
          <w:sz w:val="20"/>
          <w:szCs w:val="20"/>
        </w:rPr>
        <w:t>ered</w:t>
      </w:r>
      <w:r w:rsidRPr="00B72469">
        <w:rPr>
          <w:rFonts w:ascii="Times New Roman" w:eastAsia="Arial" w:hAnsi="Times New Roman" w:cs="Times New Roman"/>
          <w:spacing w:val="-5"/>
          <w:w w:val="97"/>
          <w:sz w:val="20"/>
          <w:szCs w:val="20"/>
        </w:rPr>
        <w:t xml:space="preserve"> </w:t>
      </w:r>
      <w:r w:rsidRPr="00B72469">
        <w:rPr>
          <w:rFonts w:ascii="Times New Roman" w:eastAsia="Arial" w:hAnsi="Times New Roman" w:cs="Times New Roman"/>
          <w:sz w:val="20"/>
          <w:szCs w:val="20"/>
        </w:rPr>
        <w:t>Ne</w:t>
      </w:r>
      <w:r w:rsidRPr="00B72469">
        <w:rPr>
          <w:rFonts w:ascii="Times New Roman" w:eastAsia="Arial" w:hAnsi="Times New Roman" w:cs="Times New Roman"/>
          <w:spacing w:val="-5"/>
          <w:sz w:val="20"/>
          <w:szCs w:val="20"/>
        </w:rPr>
        <w:t>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1"/>
          <w:sz w:val="20"/>
          <w:szCs w:val="20"/>
        </w:rPr>
        <w:t>Se</w:t>
      </w:r>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sz w:val="20"/>
          <w:szCs w:val="20"/>
        </w:rPr>
        <w:t>curi</w:t>
      </w:r>
      <w:r w:rsidRPr="00B72469">
        <w:rPr>
          <w:rFonts w:ascii="Times New Roman" w:eastAsia="Arial" w:hAnsi="Times New Roman" w:cs="Times New Roman"/>
          <w:spacing w:val="-5"/>
          <w:sz w:val="20"/>
          <w:szCs w:val="20"/>
        </w:rPr>
        <w:t>t</w:t>
      </w:r>
      <w:r w:rsidRPr="00B72469">
        <w:rPr>
          <w:rFonts w:ascii="Times New Roman" w:eastAsia="Arial" w:hAnsi="Times New Roman" w:cs="Times New Roman"/>
          <w:spacing w:val="-16"/>
          <w:sz w:val="20"/>
          <w:szCs w:val="20"/>
        </w:rPr>
        <w:t>y</w:t>
      </w:r>
      <w:r w:rsidRPr="00B72469">
        <w:rPr>
          <w:rFonts w:ascii="Times New Roman" w:eastAsia="Arial" w:hAnsi="Times New Roman" w:cs="Times New Roman"/>
          <w:sz w:val="20"/>
          <w:szCs w:val="20"/>
        </w:rPr>
        <w:t>,</w:t>
      </w:r>
      <w:r w:rsidRPr="00B72469">
        <w:rPr>
          <w:rFonts w:ascii="Times New Roman" w:eastAsia="Arial" w:hAnsi="Times New Roman" w:cs="Times New Roman"/>
          <w:spacing w:val="46"/>
          <w:sz w:val="20"/>
          <w:szCs w:val="20"/>
        </w:rPr>
        <w:t xml:space="preserve"> </w:t>
      </w:r>
      <w:r w:rsidRPr="00B72469">
        <w:rPr>
          <w:rFonts w:ascii="Times New Roman" w:eastAsia="Arial" w:hAnsi="Times New Roman" w:cs="Times New Roman"/>
          <w:sz w:val="20"/>
          <w:szCs w:val="20"/>
        </w:rPr>
        <w:t>Wireless.</w:t>
      </w:r>
    </w:p>
    <w:p w14:paraId="0AFED182" w14:textId="77777777" w:rsidR="00676FEB" w:rsidRPr="00B72469" w:rsidRDefault="00676FEB" w:rsidP="00676FEB">
      <w:pPr>
        <w:spacing w:after="0" w:line="200" w:lineRule="exact"/>
        <w:rPr>
          <w:rFonts w:ascii="Times New Roman" w:hAnsi="Times New Roman" w:cs="Times New Roman"/>
          <w:sz w:val="20"/>
          <w:szCs w:val="20"/>
        </w:rPr>
      </w:pPr>
    </w:p>
    <w:p w14:paraId="0AFED183" w14:textId="77777777" w:rsidR="00676FEB" w:rsidRPr="00B72469" w:rsidRDefault="00676FEB" w:rsidP="00676FEB">
      <w:pPr>
        <w:spacing w:before="20" w:after="0" w:line="200" w:lineRule="exact"/>
        <w:rPr>
          <w:rFonts w:ascii="Times New Roman" w:hAnsi="Times New Roman" w:cs="Times New Roman"/>
          <w:sz w:val="20"/>
          <w:szCs w:val="20"/>
        </w:rPr>
      </w:pPr>
    </w:p>
    <w:p w14:paraId="0AFED184" w14:textId="77777777" w:rsidR="00676FEB" w:rsidRPr="00B72469" w:rsidRDefault="00676FEB" w:rsidP="00676FEB">
      <w:pPr>
        <w:spacing w:after="0" w:line="240" w:lineRule="auto"/>
        <w:ind w:left="110" w:right="2300"/>
        <w:jc w:val="both"/>
        <w:rPr>
          <w:rFonts w:ascii="Times New Roman" w:eastAsia="Arial" w:hAnsi="Times New Roman" w:cs="Times New Roman"/>
          <w:sz w:val="24"/>
          <w:szCs w:val="24"/>
        </w:rPr>
      </w:pPr>
      <w:r w:rsidRPr="00B72469">
        <w:rPr>
          <w:rFonts w:ascii="Times New Roman" w:eastAsia="Arial" w:hAnsi="Times New Roman" w:cs="Times New Roman"/>
          <w:b/>
          <w:bCs/>
          <w:sz w:val="24"/>
          <w:szCs w:val="24"/>
        </w:rPr>
        <w:t xml:space="preserve">1.  </w:t>
      </w:r>
      <w:r w:rsidRPr="00B72469">
        <w:rPr>
          <w:rFonts w:ascii="Times New Roman" w:eastAsia="Arial" w:hAnsi="Times New Roman" w:cs="Times New Roman"/>
          <w:b/>
          <w:bCs/>
          <w:spacing w:val="17"/>
          <w:sz w:val="24"/>
          <w:szCs w:val="24"/>
        </w:rPr>
        <w:t xml:space="preserve"> </w:t>
      </w:r>
      <w:r w:rsidRPr="00B72469">
        <w:rPr>
          <w:rFonts w:ascii="Times New Roman" w:eastAsia="Arial" w:hAnsi="Times New Roman" w:cs="Times New Roman"/>
          <w:b/>
          <w:bCs/>
          <w:w w:val="106"/>
          <w:sz w:val="24"/>
          <w:szCs w:val="24"/>
        </w:rPr>
        <w:t>INT</w:t>
      </w:r>
      <w:r w:rsidRPr="00B72469">
        <w:rPr>
          <w:rFonts w:ascii="Times New Roman" w:eastAsia="Arial" w:hAnsi="Times New Roman" w:cs="Times New Roman"/>
          <w:b/>
          <w:bCs/>
          <w:spacing w:val="-7"/>
          <w:w w:val="106"/>
          <w:sz w:val="24"/>
          <w:szCs w:val="24"/>
        </w:rPr>
        <w:t>R</w:t>
      </w:r>
      <w:r w:rsidRPr="00B72469">
        <w:rPr>
          <w:rFonts w:ascii="Times New Roman" w:eastAsia="Arial" w:hAnsi="Times New Roman" w:cs="Times New Roman"/>
          <w:b/>
          <w:bCs/>
          <w:w w:val="102"/>
          <w:sz w:val="24"/>
          <w:szCs w:val="24"/>
        </w:rPr>
        <w:t>ODUCTION</w:t>
      </w:r>
    </w:p>
    <w:p w14:paraId="0AFED185" w14:textId="77777777" w:rsidR="00676FEB" w:rsidRPr="00B72469" w:rsidRDefault="00676FEB" w:rsidP="00676FEB">
      <w:pPr>
        <w:spacing w:before="1" w:after="0" w:line="220" w:lineRule="exact"/>
        <w:rPr>
          <w:rFonts w:ascii="Times New Roman" w:hAnsi="Times New Roman" w:cs="Times New Roman"/>
        </w:rPr>
      </w:pPr>
    </w:p>
    <w:p w14:paraId="0AFED186"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14"/>
          <w:w w:val="88"/>
          <w:sz w:val="20"/>
          <w:szCs w:val="20"/>
        </w:rPr>
        <w:t>W</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consider</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systems</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which</w:t>
      </w:r>
      <w:r w:rsidRPr="00B72469">
        <w:rPr>
          <w:rFonts w:ascii="Times New Roman" w:eastAsia="Arial" w:hAnsi="Times New Roman" w:cs="Times New Roman"/>
          <w:spacing w:val="39"/>
          <w:w w:val="88"/>
          <w:sz w:val="20"/>
          <w:szCs w:val="20"/>
        </w:rPr>
        <w:t xml:space="preserve"> </w:t>
      </w:r>
      <w:r w:rsidRPr="00B72469">
        <w:rPr>
          <w:rFonts w:ascii="Times New Roman" w:eastAsia="Arial" w:hAnsi="Times New Roman" w:cs="Times New Roman"/>
          <w:w w:val="88"/>
          <w:sz w:val="20"/>
          <w:szCs w:val="20"/>
        </w:rPr>
        <w:t>ther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la</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g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groupings</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12"/>
          <w:w w:val="85"/>
          <w:sz w:val="20"/>
          <w:szCs w:val="20"/>
        </w:rPr>
        <w:t xml:space="preserve"> </w:t>
      </w:r>
      <w:proofErr w:type="gramStart"/>
      <w:r w:rsidRPr="00B72469">
        <w:rPr>
          <w:rFonts w:ascii="Times New Roman" w:eastAsia="Arial" w:hAnsi="Times New Roman" w:cs="Times New Roman"/>
          <w:w w:val="85"/>
          <w:sz w:val="20"/>
          <w:szCs w:val="20"/>
        </w:rPr>
        <w:t xml:space="preserve">reporting </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xorbitant</w:t>
      </w:r>
      <w:proofErr w:type="gramEnd"/>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quantities</w:t>
      </w:r>
      <w:r w:rsidRPr="00B72469">
        <w:rPr>
          <w:rFonts w:ascii="Times New Roman" w:eastAsia="Arial" w:hAnsi="Times New Roman" w:cs="Times New Roman"/>
          <w:spacing w:val="45"/>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0"/>
          <w:sz w:val="20"/>
          <w:szCs w:val="20"/>
        </w:rPr>
        <w:t>potentially</w:t>
      </w:r>
      <w:r w:rsidRPr="00B72469">
        <w:rPr>
          <w:rFonts w:ascii="Times New Roman" w:eastAsia="Arial" w:hAnsi="Times New Roman" w:cs="Times New Roman"/>
          <w:spacing w:val="36"/>
          <w:w w:val="90"/>
          <w:sz w:val="20"/>
          <w:szCs w:val="20"/>
        </w:rPr>
        <w:t xml:space="preserve"> </w:t>
      </w:r>
      <w:r w:rsidRPr="00B72469">
        <w:rPr>
          <w:rFonts w:ascii="Times New Roman" w:eastAsia="Arial" w:hAnsi="Times New Roman" w:cs="Times New Roman"/>
          <w:w w:val="90"/>
          <w:sz w:val="20"/>
          <w:szCs w:val="20"/>
        </w:rPr>
        <w:t xml:space="preserve">sensi- </w:t>
      </w:r>
      <w:r w:rsidRPr="00B72469">
        <w:rPr>
          <w:rFonts w:ascii="Times New Roman" w:eastAsia="Arial" w:hAnsi="Times New Roman" w:cs="Times New Roman"/>
          <w:w w:val="110"/>
          <w:sz w:val="20"/>
          <w:szCs w:val="20"/>
        </w:rPr>
        <w:t>t</w:t>
      </w:r>
      <w:r w:rsidRPr="00B72469">
        <w:rPr>
          <w:rFonts w:ascii="Times New Roman" w:eastAsia="Arial" w:hAnsi="Times New Roman" w:cs="Times New Roman"/>
          <w:spacing w:val="-5"/>
          <w:w w:val="110"/>
          <w:sz w:val="20"/>
          <w:szCs w:val="20"/>
        </w:rPr>
        <w:t>i</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need</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to</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 xml:space="preserve">perform </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amounts</w:t>
      </w:r>
      <w:r w:rsidRPr="00B72469">
        <w:rPr>
          <w:rFonts w:ascii="Times New Roman" w:eastAsia="Arial" w:hAnsi="Times New Roman" w:cs="Times New Roman"/>
          <w:spacing w:val="15"/>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6"/>
          <w:sz w:val="20"/>
          <w:szCs w:val="20"/>
        </w:rPr>
        <w:t xml:space="preserve">process- </w:t>
      </w:r>
      <w:r w:rsidRPr="00B72469">
        <w:rPr>
          <w:rFonts w:ascii="Times New Roman" w:eastAsia="Arial" w:hAnsi="Times New Roman" w:cs="Times New Roman"/>
          <w:w w:val="87"/>
          <w:sz w:val="20"/>
          <w:szCs w:val="20"/>
        </w:rPr>
        <w:t>ing</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or</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computation</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this</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multiple</w:t>
      </w:r>
      <w:r w:rsidRPr="00B72469">
        <w:rPr>
          <w:rFonts w:ascii="Times New Roman" w:eastAsia="Arial" w:hAnsi="Times New Roman" w:cs="Times New Roman"/>
          <w:spacing w:val="26"/>
          <w:w w:val="91"/>
          <w:sz w:val="20"/>
          <w:szCs w:val="20"/>
        </w:rPr>
        <w:t xml:space="preserve"> </w:t>
      </w:r>
      <w:r w:rsidRPr="00B72469">
        <w:rPr>
          <w:rFonts w:ascii="Times New Roman" w:eastAsia="Arial" w:hAnsi="Times New Roman" w:cs="Times New Roman"/>
          <w:w w:val="91"/>
          <w:sz w:val="20"/>
          <w:szCs w:val="20"/>
        </w:rPr>
        <w:t>la</w:t>
      </w:r>
      <w:r w:rsidRPr="00B72469">
        <w:rPr>
          <w:rFonts w:ascii="Times New Roman" w:eastAsia="Arial" w:hAnsi="Times New Roman" w:cs="Times New Roman"/>
          <w:spacing w:val="-4"/>
          <w:w w:val="91"/>
          <w:sz w:val="20"/>
          <w:szCs w:val="20"/>
        </w:rPr>
        <w:t>r</w:t>
      </w:r>
      <w:r w:rsidRPr="00B72469">
        <w:rPr>
          <w:rFonts w:ascii="Times New Roman" w:eastAsia="Arial" w:hAnsi="Times New Roman" w:cs="Times New Roman"/>
          <w:w w:val="91"/>
          <w:sz w:val="20"/>
          <w:szCs w:val="20"/>
        </w:rPr>
        <w:t>ge</w:t>
      </w:r>
      <w:r w:rsidRPr="00B72469">
        <w:rPr>
          <w:rFonts w:ascii="Times New Roman" w:eastAsia="Arial" w:hAnsi="Times New Roman" w:cs="Times New Roman"/>
          <w:spacing w:val="-17"/>
          <w:w w:val="91"/>
          <w:sz w:val="20"/>
          <w:szCs w:val="20"/>
        </w:rPr>
        <w:t xml:space="preserve"> </w:t>
      </w:r>
      <w:r w:rsidRPr="00B72469">
        <w:rPr>
          <w:rFonts w:ascii="Times New Roman" w:eastAsia="Arial" w:hAnsi="Times New Roman" w:cs="Times New Roman"/>
          <w:w w:val="91"/>
          <w:sz w:val="20"/>
          <w:szCs w:val="20"/>
        </w:rPr>
        <w:t>grid</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sz w:val="20"/>
          <w:szCs w:val="20"/>
        </w:rPr>
        <w:t>and cloud</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92"/>
          <w:sz w:val="20"/>
          <w:szCs w:val="20"/>
        </w:rPr>
        <w:t>computing</w:t>
      </w:r>
      <w:r w:rsidRPr="00B72469">
        <w:rPr>
          <w:rFonts w:ascii="Times New Roman" w:eastAsia="Arial" w:hAnsi="Times New Roman" w:cs="Times New Roman"/>
          <w:spacing w:val="21"/>
          <w:w w:val="92"/>
          <w:sz w:val="20"/>
          <w:szCs w:val="20"/>
        </w:rPr>
        <w:t xml:space="preserve"> </w:t>
      </w:r>
      <w:r w:rsidRPr="00B72469">
        <w:rPr>
          <w:rFonts w:ascii="Times New Roman" w:eastAsia="Arial" w:hAnsi="Times New Roman" w:cs="Times New Roman"/>
          <w:sz w:val="20"/>
          <w:szCs w:val="20"/>
        </w:rPr>
        <w:t>installations.</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8"/>
          <w:sz w:val="20"/>
          <w:szCs w:val="20"/>
        </w:rPr>
        <w:t>processing</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sz w:val="20"/>
          <w:szCs w:val="20"/>
        </w:rPr>
        <w:t>may</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4"/>
          <w:sz w:val="20"/>
          <w:szCs w:val="20"/>
        </w:rPr>
        <w:t xml:space="preserve">need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be</w:t>
      </w:r>
      <w:r w:rsidRPr="00B72469">
        <w:rPr>
          <w:rFonts w:ascii="Times New Roman" w:eastAsia="Arial" w:hAnsi="Times New Roman" w:cs="Times New Roman"/>
          <w:spacing w:val="15"/>
          <w:w w:val="85"/>
          <w:sz w:val="20"/>
          <w:szCs w:val="20"/>
        </w:rPr>
        <w:t xml:space="preserve"> </w:t>
      </w:r>
      <w:r w:rsidRPr="00B72469">
        <w:rPr>
          <w:rFonts w:ascii="Times New Roman" w:eastAsia="Arial" w:hAnsi="Times New Roman" w:cs="Times New Roman"/>
          <w:w w:val="85"/>
          <w:sz w:val="20"/>
          <w:szCs w:val="20"/>
        </w:rPr>
        <w:t>done</w:t>
      </w:r>
      <w:r w:rsidRPr="00B72469">
        <w:rPr>
          <w:rFonts w:ascii="Times New Roman" w:eastAsia="Arial" w:hAnsi="Times New Roman" w:cs="Times New Roman"/>
          <w:spacing w:val="26"/>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9"/>
          <w:sz w:val="20"/>
          <w:szCs w:val="20"/>
        </w:rPr>
        <w:t>real</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nea</w:t>
      </w:r>
      <w:r w:rsidRPr="00B72469">
        <w:rPr>
          <w:rFonts w:ascii="Times New Roman" w:eastAsia="Arial" w:hAnsi="Times New Roman" w:cs="Times New Roman"/>
          <w:spacing w:val="-3"/>
          <w:w w:val="87"/>
          <w:sz w:val="20"/>
          <w:szCs w:val="20"/>
        </w:rPr>
        <w:t>r</w:t>
      </w:r>
      <w:r w:rsidRPr="00B72469">
        <w:rPr>
          <w:rFonts w:ascii="Times New Roman" w:eastAsia="Arial" w:hAnsi="Times New Roman" w:cs="Times New Roman"/>
          <w:w w:val="87"/>
          <w:sz w:val="20"/>
          <w:szCs w:val="20"/>
        </w:rPr>
        <w:t>-real</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sz w:val="20"/>
          <w:szCs w:val="20"/>
        </w:rPr>
        <w:t>tim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0"/>
          <w:sz w:val="20"/>
          <w:szCs w:val="20"/>
        </w:rPr>
        <w:t>Furthe</w:t>
      </w:r>
      <w:r w:rsidRPr="00B72469">
        <w:rPr>
          <w:rFonts w:ascii="Times New Roman" w:eastAsia="Arial" w:hAnsi="Times New Roman" w:cs="Times New Roman"/>
          <w:spacing w:val="-7"/>
          <w:w w:val="90"/>
          <w:sz w:val="20"/>
          <w:szCs w:val="20"/>
        </w:rPr>
        <w:t>r</w:t>
      </w:r>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 xml:space="preserve">consider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30"/>
          <w:w w:val="85"/>
          <w:sz w:val="20"/>
          <w:szCs w:val="20"/>
        </w:rPr>
        <w:t xml:space="preserve"> </w:t>
      </w:r>
      <w:r w:rsidRPr="00B72469">
        <w:rPr>
          <w:rFonts w:ascii="Times New Roman" w:eastAsia="Arial" w:hAnsi="Times New Roman" w:cs="Times New Roman"/>
          <w:w w:val="85"/>
          <w:sz w:val="20"/>
          <w:szCs w:val="20"/>
        </w:rPr>
        <w:t>there</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ad</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rsaries</w:t>
      </w:r>
      <w:r w:rsidRPr="00B72469">
        <w:rPr>
          <w:rFonts w:ascii="Times New Roman" w:eastAsia="Arial" w:hAnsi="Times New Roman" w:cs="Times New Roman"/>
          <w:spacing w:val="29"/>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30"/>
          <w:w w:val="85"/>
          <w:sz w:val="20"/>
          <w:szCs w:val="20"/>
        </w:rPr>
        <w:t xml:space="preserve"> </w:t>
      </w:r>
      <w:r w:rsidRPr="00B72469">
        <w:rPr>
          <w:rFonts w:ascii="Times New Roman" w:eastAsia="Arial" w:hAnsi="Times New Roman" w:cs="Times New Roman"/>
          <w:w w:val="85"/>
          <w:sz w:val="20"/>
          <w:szCs w:val="20"/>
        </w:rPr>
        <w:t>h</w:t>
      </w:r>
      <w:r w:rsidRPr="00B72469">
        <w:rPr>
          <w:rFonts w:ascii="Times New Roman" w:eastAsia="Arial" w:hAnsi="Times New Roman" w:cs="Times New Roman"/>
          <w:spacing w:val="-3"/>
          <w:w w:val="85"/>
          <w:sz w:val="20"/>
          <w:szCs w:val="20"/>
        </w:rPr>
        <w:t>av</w:t>
      </w:r>
      <w:r w:rsidRPr="00B72469">
        <w:rPr>
          <w:rFonts w:ascii="Times New Roman" w:eastAsia="Arial" w:hAnsi="Times New Roman" w:cs="Times New Roman"/>
          <w:w w:val="85"/>
          <w:sz w:val="20"/>
          <w:szCs w:val="20"/>
        </w:rPr>
        <w:t>e</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sted</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w w:val="85"/>
          <w:sz w:val="20"/>
          <w:szCs w:val="20"/>
        </w:rPr>
        <w:t>interest</w:t>
      </w:r>
      <w:r w:rsidRPr="00B72469">
        <w:rPr>
          <w:rFonts w:ascii="Times New Roman" w:eastAsia="Arial" w:hAnsi="Times New Roman" w:cs="Times New Roman"/>
          <w:spacing w:val="43"/>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 xml:space="preserve">ei- </w:t>
      </w:r>
      <w:r w:rsidRPr="00B72469">
        <w:rPr>
          <w:rFonts w:ascii="Times New Roman" w:eastAsia="Arial" w:hAnsi="Times New Roman" w:cs="Times New Roman"/>
          <w:w w:val="91"/>
          <w:sz w:val="20"/>
          <w:szCs w:val="20"/>
        </w:rPr>
        <w:t>ther</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w w:val="91"/>
          <w:sz w:val="20"/>
          <w:szCs w:val="20"/>
        </w:rPr>
        <w:t>learning</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w w:val="91"/>
          <w:sz w:val="20"/>
          <w:szCs w:val="20"/>
        </w:rPr>
        <w:t xml:space="preserve">information </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system,</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sz w:val="20"/>
          <w:szCs w:val="20"/>
        </w:rPr>
        <w:t>modifying</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8"/>
          <w:sz w:val="20"/>
          <w:szCs w:val="20"/>
        </w:rPr>
        <w:t>results</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sz w:val="20"/>
          <w:szCs w:val="20"/>
        </w:rPr>
        <w:t>finally</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output</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system</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be</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91"/>
          <w:sz w:val="20"/>
          <w:szCs w:val="20"/>
        </w:rPr>
        <w:t>through</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sz w:val="20"/>
          <w:szCs w:val="20"/>
        </w:rPr>
        <w:t xml:space="preserve">modi- </w:t>
      </w:r>
      <w:r w:rsidRPr="00B72469">
        <w:rPr>
          <w:rFonts w:ascii="Times New Roman" w:eastAsia="Arial" w:hAnsi="Times New Roman" w:cs="Times New Roman"/>
          <w:w w:val="94"/>
          <w:sz w:val="20"/>
          <w:szCs w:val="20"/>
        </w:rPr>
        <w:t>fication</w:t>
      </w:r>
      <w:r w:rsidRPr="00B72469">
        <w:rPr>
          <w:rFonts w:ascii="Times New Roman" w:eastAsia="Arial" w:hAnsi="Times New Roman" w:cs="Times New Roman"/>
          <w:spacing w:val="-4"/>
          <w:w w:val="9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sensor</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95"/>
          <w:sz w:val="20"/>
          <w:szCs w:val="20"/>
        </w:rPr>
        <w:t>input,</w:t>
      </w:r>
      <w:r w:rsidRPr="00B72469">
        <w:rPr>
          <w:rFonts w:ascii="Times New Roman" w:eastAsia="Arial" w:hAnsi="Times New Roman" w:cs="Times New Roman"/>
          <w:spacing w:val="-13"/>
          <w:w w:val="95"/>
          <w:sz w:val="20"/>
          <w:szCs w:val="20"/>
        </w:rPr>
        <w:t xml:space="preserve"> </w:t>
      </w:r>
      <w:r w:rsidRPr="00B72469">
        <w:rPr>
          <w:rFonts w:ascii="Times New Roman" w:eastAsia="Arial" w:hAnsi="Times New Roman" w:cs="Times New Roman"/>
          <w:w w:val="95"/>
          <w:sz w:val="20"/>
          <w:szCs w:val="20"/>
        </w:rPr>
        <w:t>filtering</w:t>
      </w:r>
      <w:r w:rsidRPr="00B72469">
        <w:rPr>
          <w:rFonts w:ascii="Times New Roman" w:eastAsia="Arial" w:hAnsi="Times New Roman" w:cs="Times New Roman"/>
          <w:spacing w:val="9"/>
          <w:w w:val="95"/>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8"/>
          <w:sz w:val="20"/>
          <w:szCs w:val="20"/>
        </w:rPr>
        <w:t xml:space="preserve">processing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7"/>
          <w:sz w:val="20"/>
          <w:szCs w:val="20"/>
        </w:rPr>
        <w:t xml:space="preserve">data),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6"/>
          <w:sz w:val="20"/>
          <w:szCs w:val="20"/>
        </w:rPr>
        <w:t>de</w:t>
      </w:r>
      <w:r w:rsidRPr="00B72469">
        <w:rPr>
          <w:rFonts w:ascii="Times New Roman" w:eastAsia="Arial" w:hAnsi="Times New Roman" w:cs="Times New Roman"/>
          <w:spacing w:val="-3"/>
          <w:w w:val="86"/>
          <w:sz w:val="20"/>
          <w:szCs w:val="20"/>
        </w:rPr>
        <w:t>n</w:t>
      </w:r>
      <w:r w:rsidRPr="00B72469">
        <w:rPr>
          <w:rFonts w:ascii="Times New Roman" w:eastAsia="Arial" w:hAnsi="Times New Roman" w:cs="Times New Roman"/>
          <w:w w:val="86"/>
          <w:sz w:val="20"/>
          <w:szCs w:val="20"/>
        </w:rPr>
        <w:t xml:space="preserve">ying </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access</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system.</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3"/>
          <w:sz w:val="20"/>
          <w:szCs w:val="20"/>
        </w:rPr>
        <w:t>Therefore</w:t>
      </w:r>
      <w:r w:rsidRPr="00B72469">
        <w:rPr>
          <w:rFonts w:ascii="Times New Roman" w:eastAsia="Arial" w:hAnsi="Times New Roman" w:cs="Times New Roman"/>
          <w:spacing w:val="2"/>
          <w:w w:val="93"/>
          <w:sz w:val="20"/>
          <w:szCs w:val="20"/>
        </w:rPr>
        <w:t xml:space="preserve"> </w:t>
      </w:r>
      <w:r w:rsidRPr="00B72469">
        <w:rPr>
          <w:rFonts w:ascii="Times New Roman" w:eastAsia="Arial" w:hAnsi="Times New Roman" w:cs="Times New Roman"/>
          <w:w w:val="93"/>
          <w:sz w:val="20"/>
          <w:szCs w:val="20"/>
        </w:rPr>
        <w:t>maintaining</w:t>
      </w:r>
    </w:p>
    <w:p w14:paraId="0AFED187" w14:textId="77777777" w:rsidR="00676FEB" w:rsidRPr="00B72469" w:rsidRDefault="00676FEB" w:rsidP="00676FEB">
      <w:pPr>
        <w:spacing w:before="49" w:after="0" w:line="249" w:lineRule="auto"/>
        <w:ind w:right="55"/>
        <w:jc w:val="both"/>
        <w:rPr>
          <w:rFonts w:ascii="Times New Roman" w:eastAsia="Arial" w:hAnsi="Times New Roman" w:cs="Times New Roman"/>
          <w:sz w:val="20"/>
          <w:szCs w:val="20"/>
        </w:rPr>
      </w:pPr>
      <w:r w:rsidRPr="00B72469">
        <w:rPr>
          <w:rFonts w:ascii="Times New Roman" w:hAnsi="Times New Roman" w:cs="Times New Roman"/>
        </w:rPr>
        <w:br w:type="column"/>
      </w:r>
      <w:proofErr w:type="gramStart"/>
      <w:r w:rsidRPr="00B72469">
        <w:rPr>
          <w:rFonts w:ascii="Times New Roman" w:eastAsia="Arial" w:hAnsi="Times New Roman" w:cs="Times New Roman"/>
          <w:w w:val="87"/>
          <w:sz w:val="20"/>
          <w:szCs w:val="20"/>
        </w:rPr>
        <w:lastRenderedPageBreak/>
        <w:t>data</w:t>
      </w:r>
      <w:proofErr w:type="gramEnd"/>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pr</w:t>
      </w:r>
      <w:r w:rsidRPr="00B72469">
        <w:rPr>
          <w:rFonts w:ascii="Times New Roman" w:eastAsia="Arial" w:hAnsi="Times New Roman" w:cs="Times New Roman"/>
          <w:spacing w:val="-3"/>
          <w:w w:val="87"/>
          <w:sz w:val="20"/>
          <w:szCs w:val="20"/>
        </w:rPr>
        <w:t>ov</w:t>
      </w:r>
      <w:r w:rsidRPr="00B72469">
        <w:rPr>
          <w:rFonts w:ascii="Times New Roman" w:eastAsia="Arial" w:hAnsi="Times New Roman" w:cs="Times New Roman"/>
          <w:w w:val="87"/>
          <w:sz w:val="20"/>
          <w:szCs w:val="20"/>
        </w:rPr>
        <w:t>enanc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secre</w:t>
      </w:r>
      <w:r w:rsidRPr="00B72469">
        <w:rPr>
          <w:rFonts w:ascii="Times New Roman" w:eastAsia="Arial" w:hAnsi="Times New Roman" w:cs="Times New Roman"/>
          <w:spacing w:val="-3"/>
          <w:w w:val="87"/>
          <w:sz w:val="20"/>
          <w:szCs w:val="20"/>
        </w:rPr>
        <w:t>c</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trust</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9"/>
          <w:sz w:val="20"/>
          <w:szCs w:val="20"/>
        </w:rPr>
        <w:t>paramount</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sz w:val="20"/>
          <w:szCs w:val="20"/>
        </w:rPr>
        <w:t>impo</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7"/>
          <w:sz w:val="20"/>
          <w:szCs w:val="20"/>
        </w:rPr>
        <w:t>tanc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 xml:space="preserve">throughout </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124"/>
          <w:sz w:val="20"/>
          <w:szCs w:val="20"/>
        </w:rPr>
        <w:t>li</w:t>
      </w:r>
      <w:r w:rsidRPr="00B72469">
        <w:rPr>
          <w:rFonts w:ascii="Times New Roman" w:eastAsia="Arial" w:hAnsi="Times New Roman" w:cs="Times New Roman"/>
          <w:w w:val="92"/>
          <w:sz w:val="20"/>
          <w:szCs w:val="20"/>
        </w:rPr>
        <w:t>fe-</w:t>
      </w:r>
      <w:r w:rsidRPr="00B72469">
        <w:rPr>
          <w:rFonts w:ascii="Times New Roman" w:eastAsia="Arial" w:hAnsi="Times New Roman" w:cs="Times New Roman"/>
          <w:spacing w:val="-3"/>
          <w:w w:val="92"/>
          <w:sz w:val="20"/>
          <w:szCs w:val="20"/>
        </w:rPr>
        <w:t>c</w:t>
      </w:r>
      <w:r w:rsidRPr="00B72469">
        <w:rPr>
          <w:rFonts w:ascii="Times New Roman" w:eastAsia="Arial" w:hAnsi="Times New Roman" w:cs="Times New Roman"/>
          <w:w w:val="93"/>
          <w:sz w:val="20"/>
          <w:szCs w:val="20"/>
        </w:rPr>
        <w:t>ycl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i.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sz w:val="20"/>
          <w:szCs w:val="20"/>
        </w:rPr>
        <w:t>point</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9"/>
          <w:sz w:val="20"/>
          <w:szCs w:val="20"/>
        </w:rPr>
        <w:t>data</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 xml:space="preserve">collection </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final</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90"/>
          <w:sz w:val="20"/>
          <w:szCs w:val="20"/>
        </w:rPr>
        <w:t>consumption</w:t>
      </w:r>
      <w:r w:rsidRPr="00B72469">
        <w:rPr>
          <w:rFonts w:ascii="Times New Roman" w:eastAsia="Arial" w:hAnsi="Times New Roman" w:cs="Times New Roman"/>
          <w:spacing w:val="12"/>
          <w:w w:val="90"/>
          <w:sz w:val="20"/>
          <w:szCs w:val="20"/>
        </w:rPr>
        <w:t xml:space="preserve"> </w:t>
      </w:r>
      <w:r w:rsidRPr="00B72469">
        <w:rPr>
          <w:rFonts w:ascii="Times New Roman" w:eastAsia="Arial" w:hAnsi="Times New Roman" w:cs="Times New Roman"/>
          <w:sz w:val="20"/>
          <w:szCs w:val="20"/>
        </w:rPr>
        <w:t xml:space="preserve">by </w:t>
      </w:r>
      <w:r w:rsidRPr="00B72469">
        <w:rPr>
          <w:rFonts w:ascii="Times New Roman" w:eastAsia="Arial" w:hAnsi="Times New Roman" w:cs="Times New Roman"/>
          <w:w w:val="90"/>
          <w:sz w:val="20"/>
          <w:szCs w:val="20"/>
        </w:rPr>
        <w:t>an</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ind</w:t>
      </w:r>
      <w:r w:rsidRPr="00B72469">
        <w:rPr>
          <w:rFonts w:ascii="Times New Roman" w:eastAsia="Arial" w:hAnsi="Times New Roman" w:cs="Times New Roman"/>
          <w:spacing w:val="-4"/>
          <w:w w:val="90"/>
          <w:sz w:val="20"/>
          <w:szCs w:val="20"/>
        </w:rPr>
        <w:t>i</w:t>
      </w:r>
      <w:r w:rsidRPr="00B72469">
        <w:rPr>
          <w:rFonts w:ascii="Times New Roman" w:eastAsia="Arial" w:hAnsi="Times New Roman" w:cs="Times New Roman"/>
          <w:w w:val="90"/>
          <w:sz w:val="20"/>
          <w:szCs w:val="20"/>
        </w:rPr>
        <w:t xml:space="preserve">vidual </w:t>
      </w:r>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6"/>
          <w:sz w:val="20"/>
          <w:szCs w:val="20"/>
        </w:rPr>
        <w:t>process).</w:t>
      </w:r>
      <w:r w:rsidRPr="00B72469">
        <w:rPr>
          <w:rFonts w:ascii="Times New Roman" w:eastAsia="Arial" w:hAnsi="Times New Roman" w:cs="Times New Roman"/>
          <w:spacing w:val="47"/>
          <w:w w:val="86"/>
          <w:sz w:val="20"/>
          <w:szCs w:val="20"/>
        </w:rPr>
        <w:t xml:space="preserve"> </w:t>
      </w:r>
      <w:r w:rsidRPr="00B72469">
        <w:rPr>
          <w:rFonts w:ascii="Times New Roman" w:eastAsia="Arial" w:hAnsi="Times New Roman" w:cs="Times New Roman"/>
          <w:sz w:val="20"/>
          <w:szCs w:val="20"/>
        </w:rPr>
        <w:t>All</w:t>
      </w:r>
      <w:r w:rsidRPr="00B72469">
        <w:rPr>
          <w:rFonts w:ascii="Times New Roman" w:eastAsia="Arial" w:hAnsi="Times New Roman" w:cs="Times New Roman"/>
          <w:spacing w:val="37"/>
          <w:sz w:val="20"/>
          <w:szCs w:val="20"/>
        </w:rPr>
        <w:t xml:space="preserve"> </w:t>
      </w:r>
      <w:r w:rsidRPr="00B72469">
        <w:rPr>
          <w:rFonts w:ascii="Times New Roman" w:eastAsia="Arial" w:hAnsi="Times New Roman" w:cs="Times New Roman"/>
          <w:w w:val="88"/>
          <w:sz w:val="20"/>
          <w:szCs w:val="20"/>
        </w:rPr>
        <w:t>data-transformation</w:t>
      </w:r>
      <w:r w:rsidRPr="00B72469">
        <w:rPr>
          <w:rFonts w:ascii="Times New Roman" w:eastAsia="Arial" w:hAnsi="Times New Roman" w:cs="Times New Roman"/>
          <w:spacing w:val="47"/>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110"/>
          <w:sz w:val="20"/>
          <w:szCs w:val="20"/>
        </w:rPr>
        <w:t xml:space="preserve">fil- </w:t>
      </w:r>
      <w:r w:rsidRPr="00B72469">
        <w:rPr>
          <w:rFonts w:ascii="Times New Roman" w:eastAsia="Arial" w:hAnsi="Times New Roman" w:cs="Times New Roman"/>
          <w:w w:val="92"/>
          <w:sz w:val="20"/>
          <w:szCs w:val="20"/>
        </w:rPr>
        <w:t>tering,</w:t>
      </w:r>
      <w:r w:rsidRPr="00B72469">
        <w:rPr>
          <w:rFonts w:ascii="Times New Roman" w:eastAsia="Arial" w:hAnsi="Times New Roman" w:cs="Times New Roman"/>
          <w:spacing w:val="4"/>
          <w:w w:val="92"/>
          <w:sz w:val="20"/>
          <w:szCs w:val="20"/>
        </w:rPr>
        <w:t xml:space="preserve"> </w:t>
      </w:r>
      <w:r w:rsidRPr="00B72469">
        <w:rPr>
          <w:rFonts w:ascii="Times New Roman" w:eastAsia="Arial" w:hAnsi="Times New Roman" w:cs="Times New Roman"/>
          <w:w w:val="92"/>
          <w:sz w:val="20"/>
          <w:szCs w:val="20"/>
        </w:rPr>
        <w:t>ne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king</w:t>
      </w:r>
      <w:r w:rsidRPr="00B72469">
        <w:rPr>
          <w:rFonts w:ascii="Times New Roman" w:eastAsia="Arial" w:hAnsi="Times New Roman" w:cs="Times New Roman"/>
          <w:spacing w:val="15"/>
          <w:w w:val="92"/>
          <w:sz w:val="20"/>
          <w:szCs w:val="20"/>
        </w:rPr>
        <w:t xml:space="preserve"> </w:t>
      </w:r>
      <w:r w:rsidRPr="00B72469">
        <w:rPr>
          <w:rFonts w:ascii="Times New Roman" w:eastAsia="Arial" w:hAnsi="Times New Roman" w:cs="Times New Roman"/>
          <w:w w:val="84"/>
          <w:sz w:val="20"/>
          <w:szCs w:val="20"/>
        </w:rPr>
        <w:t>and</w:t>
      </w:r>
      <w:r w:rsidRPr="00B72469">
        <w:rPr>
          <w:rFonts w:ascii="Times New Roman" w:eastAsia="Arial" w:hAnsi="Times New Roman" w:cs="Times New Roman"/>
          <w:spacing w:val="15"/>
          <w:w w:val="84"/>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84"/>
          <w:sz w:val="20"/>
          <w:szCs w:val="20"/>
        </w:rPr>
        <w:t>aspects</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4"/>
          <w:sz w:val="20"/>
          <w:szCs w:val="20"/>
        </w:rPr>
        <w:t>these</w:t>
      </w:r>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w w:val="84"/>
          <w:sz w:val="20"/>
          <w:szCs w:val="20"/>
        </w:rPr>
        <w:t>systems</w:t>
      </w:r>
      <w:r w:rsidRPr="00B72469">
        <w:rPr>
          <w:rFonts w:ascii="Times New Roman" w:eastAsia="Arial" w:hAnsi="Times New Roman" w:cs="Times New Roman"/>
          <w:spacing w:val="23"/>
          <w:w w:val="84"/>
          <w:sz w:val="20"/>
          <w:szCs w:val="20"/>
        </w:rPr>
        <w:t xml:space="preserve"> </w:t>
      </w:r>
      <w:r w:rsidRPr="00B72469">
        <w:rPr>
          <w:rFonts w:ascii="Times New Roman" w:eastAsia="Arial" w:hAnsi="Times New Roman" w:cs="Times New Roman"/>
          <w:sz w:val="20"/>
          <w:szCs w:val="20"/>
        </w:rPr>
        <w:t xml:space="preserve">are </w:t>
      </w:r>
      <w:r w:rsidRPr="00B72469">
        <w:rPr>
          <w:rFonts w:ascii="Times New Roman" w:eastAsia="Arial" w:hAnsi="Times New Roman" w:cs="Times New Roman"/>
          <w:w w:val="84"/>
          <w:sz w:val="20"/>
          <w:szCs w:val="20"/>
        </w:rPr>
        <w:t>assumed</w:t>
      </w:r>
      <w:r w:rsidRPr="00B72469">
        <w:rPr>
          <w:rFonts w:ascii="Times New Roman" w:eastAsia="Arial" w:hAnsi="Times New Roman" w:cs="Times New Roman"/>
          <w:spacing w:val="5"/>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susceptible</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attack.</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z w:val="20"/>
          <w:szCs w:val="20"/>
        </w:rPr>
        <w:t>Similarly</w:t>
      </w:r>
      <w:r w:rsidRPr="00B72469">
        <w:rPr>
          <w:rFonts w:ascii="Times New Roman" w:eastAsia="Arial" w:hAnsi="Times New Roman" w:cs="Times New Roman"/>
          <w:spacing w:val="-19"/>
          <w:sz w:val="20"/>
          <w:szCs w:val="20"/>
        </w:rPr>
        <w:t xml:space="preserve"> </w:t>
      </w:r>
      <w:proofErr w:type="gramStart"/>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e</w:t>
      </w:r>
      <w:r w:rsidRPr="00B72469">
        <w:rPr>
          <w:rFonts w:ascii="Times New Roman" w:eastAsia="Arial" w:hAnsi="Times New Roman" w:cs="Times New Roman"/>
          <w:spacing w:val="-8"/>
          <w:sz w:val="20"/>
          <w:szCs w:val="20"/>
        </w:rPr>
        <w:t>n</w:t>
      </w:r>
      <w:r w:rsidRPr="00B72469">
        <w:rPr>
          <w:rFonts w:ascii="Times New Roman" w:eastAsia="Arial" w:hAnsi="Times New Roman" w:cs="Times New Roman"/>
          <w:sz w:val="20"/>
          <w:szCs w:val="20"/>
        </w:rPr>
        <w:t>viron</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9"/>
          <w:sz w:val="20"/>
          <w:szCs w:val="20"/>
        </w:rPr>
        <w:t>ment</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8"/>
          <w:sz w:val="20"/>
          <w:szCs w:val="20"/>
        </w:rPr>
        <w:t>which</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w w:val="88"/>
          <w:sz w:val="20"/>
          <w:szCs w:val="20"/>
        </w:rPr>
        <w:t>som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parts</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system</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operat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4"/>
          <w:sz w:val="20"/>
          <w:szCs w:val="20"/>
        </w:rPr>
        <w:t xml:space="preserve">assumed </w:t>
      </w:r>
      <w:r w:rsidRPr="00B72469">
        <w:rPr>
          <w:rFonts w:ascii="Times New Roman" w:eastAsia="Arial" w:hAnsi="Times New Roman" w:cs="Times New Roman"/>
          <w:w w:val="88"/>
          <w:sz w:val="20"/>
          <w:szCs w:val="20"/>
        </w:rPr>
        <w:t>to b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potentially</w:t>
      </w:r>
      <w:r w:rsidRPr="00B72469">
        <w:rPr>
          <w:rFonts w:ascii="Times New Roman" w:eastAsia="Arial" w:hAnsi="Times New Roman" w:cs="Times New Roman"/>
          <w:spacing w:val="48"/>
          <w:w w:val="88"/>
          <w:sz w:val="20"/>
          <w:szCs w:val="20"/>
        </w:rPr>
        <w:t xml:space="preserve"> </w:t>
      </w:r>
      <w:r w:rsidRPr="00B72469">
        <w:rPr>
          <w:rFonts w:ascii="Times New Roman" w:eastAsia="Arial" w:hAnsi="Times New Roman" w:cs="Times New Roman"/>
          <w:w w:val="88"/>
          <w:sz w:val="20"/>
          <w:szCs w:val="20"/>
        </w:rPr>
        <w:t>under</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ad</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rsarial</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control.</w:t>
      </w:r>
      <w:r w:rsidRPr="00B72469">
        <w:rPr>
          <w:rFonts w:ascii="Times New Roman" w:eastAsia="Arial" w:hAnsi="Times New Roman" w:cs="Times New Roman"/>
          <w:spacing w:val="43"/>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8"/>
          <w:w w:val="91"/>
          <w:sz w:val="20"/>
          <w:szCs w:val="20"/>
        </w:rPr>
        <w:t xml:space="preserve"> </w:t>
      </w:r>
      <w:r w:rsidRPr="00B72469">
        <w:rPr>
          <w:rFonts w:ascii="Times New Roman" w:eastAsia="Arial" w:hAnsi="Times New Roman" w:cs="Times New Roman"/>
          <w:sz w:val="20"/>
          <w:szCs w:val="20"/>
        </w:rPr>
        <w:t xml:space="preserve">modeling </w:t>
      </w:r>
      <w:r w:rsidRPr="00B72469">
        <w:rPr>
          <w:rFonts w:ascii="Times New Roman" w:eastAsia="Arial" w:hAnsi="Times New Roman" w:cs="Times New Roman"/>
          <w:w w:val="83"/>
          <w:sz w:val="20"/>
          <w:szCs w:val="20"/>
        </w:rPr>
        <w:t>we</w:t>
      </w:r>
      <w:r w:rsidRPr="00B72469">
        <w:rPr>
          <w:rFonts w:ascii="Times New Roman" w:eastAsia="Arial" w:hAnsi="Times New Roman" w:cs="Times New Roman"/>
          <w:spacing w:val="11"/>
          <w:w w:val="83"/>
          <w:sz w:val="20"/>
          <w:szCs w:val="20"/>
        </w:rPr>
        <w:t xml:space="preserve"> </w:t>
      </w:r>
      <w:r w:rsidRPr="00B72469">
        <w:rPr>
          <w:rFonts w:ascii="Times New Roman" w:eastAsia="Arial" w:hAnsi="Times New Roman" w:cs="Times New Roman"/>
          <w:w w:val="83"/>
          <w:sz w:val="20"/>
          <w:szCs w:val="20"/>
        </w:rPr>
        <w:t>assume</w:t>
      </w:r>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actual</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cloud-computing</w:t>
      </w:r>
      <w:r w:rsidRPr="00B72469">
        <w:rPr>
          <w:rFonts w:ascii="Times New Roman" w:eastAsia="Arial" w:hAnsi="Times New Roman" w:cs="Times New Roman"/>
          <w:spacing w:val="34"/>
          <w:w w:val="89"/>
          <w:sz w:val="20"/>
          <w:szCs w:val="20"/>
        </w:rPr>
        <w:t xml:space="preserve"> </w:t>
      </w:r>
      <w:r w:rsidRPr="00B72469">
        <w:rPr>
          <w:rFonts w:ascii="Times New Roman" w:eastAsia="Arial" w:hAnsi="Times New Roman" w:cs="Times New Roman"/>
          <w:spacing w:val="-2"/>
          <w:sz w:val="20"/>
          <w:szCs w:val="20"/>
        </w:rPr>
        <w:t>f</w:t>
      </w:r>
      <w:r w:rsidRPr="00B72469">
        <w:rPr>
          <w:rFonts w:ascii="Times New Roman" w:eastAsia="Arial" w:hAnsi="Times New Roman" w:cs="Times New Roman"/>
          <w:sz w:val="20"/>
          <w:szCs w:val="20"/>
        </w:rPr>
        <w:t>acility</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 xml:space="preserve">secure.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8"/>
          <w:w w:val="91"/>
          <w:sz w:val="20"/>
          <w:szCs w:val="20"/>
        </w:rPr>
        <w:t xml:space="preserve"> </w:t>
      </w:r>
      <w:r w:rsidRPr="00B72469">
        <w:rPr>
          <w:rFonts w:ascii="Times New Roman" w:eastAsia="Arial" w:hAnsi="Times New Roman" w:cs="Times New Roman"/>
          <w:w w:val="91"/>
          <w:sz w:val="20"/>
          <w:szCs w:val="20"/>
        </w:rPr>
        <w:t>goal</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5"/>
          <w:sz w:val="20"/>
          <w:szCs w:val="20"/>
        </w:rPr>
        <w:t>b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able</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0"/>
          <w:sz w:val="20"/>
          <w:szCs w:val="20"/>
        </w:rPr>
        <w:t>pr</w:t>
      </w:r>
      <w:r w:rsidRPr="00B72469">
        <w:rPr>
          <w:rFonts w:ascii="Times New Roman" w:eastAsia="Arial" w:hAnsi="Times New Roman" w:cs="Times New Roman"/>
          <w:spacing w:val="-3"/>
          <w:w w:val="90"/>
          <w:sz w:val="20"/>
          <w:szCs w:val="20"/>
        </w:rPr>
        <w:t>o</w:t>
      </w:r>
      <w:r w:rsidRPr="00B72469">
        <w:rPr>
          <w:rFonts w:ascii="Times New Roman" w:eastAsia="Arial" w:hAnsi="Times New Roman" w:cs="Times New Roman"/>
          <w:w w:val="90"/>
          <w:sz w:val="20"/>
          <w:szCs w:val="20"/>
        </w:rPr>
        <w:t>vide</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w w:val="90"/>
          <w:sz w:val="20"/>
          <w:szCs w:val="20"/>
        </w:rPr>
        <w:t>reliable</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w w:val="90"/>
          <w:sz w:val="20"/>
          <w:szCs w:val="20"/>
        </w:rPr>
        <w:t>results</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90"/>
          <w:sz w:val="20"/>
          <w:szCs w:val="20"/>
        </w:rPr>
        <w:t xml:space="preserve">computed </w:t>
      </w:r>
      <w:r w:rsidRPr="00B72469">
        <w:rPr>
          <w:rFonts w:ascii="Times New Roman" w:eastAsia="Arial" w:hAnsi="Times New Roman" w:cs="Times New Roman"/>
          <w:w w:val="85"/>
          <w:sz w:val="20"/>
          <w:szCs w:val="20"/>
        </w:rPr>
        <w:t>from</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w w:val="85"/>
          <w:sz w:val="20"/>
          <w:szCs w:val="20"/>
        </w:rPr>
        <w:t>sensor</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manner</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enables</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one</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be</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 xml:space="preserve">user </w:t>
      </w:r>
      <w:r w:rsidRPr="00B72469">
        <w:rPr>
          <w:rFonts w:ascii="Times New Roman" w:eastAsia="Arial" w:hAnsi="Times New Roman" w:cs="Times New Roman"/>
          <w:w w:val="87"/>
          <w:sz w:val="20"/>
          <w:szCs w:val="20"/>
        </w:rPr>
        <w:t>or</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system)</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to</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educated</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decisions</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sz w:val="20"/>
          <w:szCs w:val="20"/>
        </w:rPr>
        <w:t>reliability of</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data</w:t>
      </w:r>
      <w:r w:rsidRPr="00B72469">
        <w:rPr>
          <w:rFonts w:ascii="Times New Roman" w:eastAsia="Arial" w:hAnsi="Times New Roman" w:cs="Times New Roman"/>
          <w:spacing w:val="31"/>
          <w:w w:val="84"/>
          <w:sz w:val="20"/>
          <w:szCs w:val="20"/>
        </w:rPr>
        <w:t xml:space="preserve"> </w:t>
      </w:r>
      <w:r w:rsidRPr="00B72469">
        <w:rPr>
          <w:rFonts w:ascii="Times New Roman" w:eastAsia="Arial" w:hAnsi="Times New Roman" w:cs="Times New Roman"/>
          <w:w w:val="84"/>
          <w:sz w:val="20"/>
          <w:szCs w:val="20"/>
        </w:rPr>
        <w:t>based</w:t>
      </w:r>
      <w:r w:rsidRPr="00B72469">
        <w:rPr>
          <w:rFonts w:ascii="Times New Roman" w:eastAsia="Arial" w:hAnsi="Times New Roman" w:cs="Times New Roman"/>
          <w:spacing w:val="20"/>
          <w:w w:val="84"/>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trust</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0"/>
          <w:sz w:val="20"/>
          <w:szCs w:val="20"/>
        </w:rPr>
        <w:t>metrics,</w:t>
      </w:r>
      <w:r w:rsidRPr="00B72469">
        <w:rPr>
          <w:rFonts w:ascii="Times New Roman" w:eastAsia="Arial" w:hAnsi="Times New Roman" w:cs="Times New Roman"/>
          <w:spacing w:val="29"/>
          <w:w w:val="90"/>
          <w:sz w:val="20"/>
          <w:szCs w:val="20"/>
        </w:rPr>
        <w:t xml:space="preserve"> </w:t>
      </w:r>
      <w:r w:rsidRPr="00B72469">
        <w:rPr>
          <w:rFonts w:ascii="Times New Roman" w:eastAsia="Arial" w:hAnsi="Times New Roman" w:cs="Times New Roman"/>
          <w:sz w:val="20"/>
          <w:szCs w:val="20"/>
        </w:rPr>
        <w:t>while</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1"/>
          <w:sz w:val="20"/>
          <w:szCs w:val="20"/>
        </w:rPr>
        <w:t xml:space="preserve">simultaneously </w:t>
      </w:r>
      <w:r w:rsidRPr="00B72469">
        <w:rPr>
          <w:rFonts w:ascii="Times New Roman" w:eastAsia="Arial" w:hAnsi="Times New Roman" w:cs="Times New Roman"/>
          <w:w w:val="90"/>
          <w:sz w:val="20"/>
          <w:szCs w:val="20"/>
        </w:rPr>
        <w:t>pr</w:t>
      </w:r>
      <w:r w:rsidRPr="00B72469">
        <w:rPr>
          <w:rFonts w:ascii="Times New Roman" w:eastAsia="Arial" w:hAnsi="Times New Roman" w:cs="Times New Roman"/>
          <w:spacing w:val="-4"/>
          <w:w w:val="90"/>
          <w:sz w:val="20"/>
          <w:szCs w:val="20"/>
        </w:rPr>
        <w:t>e</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nting</w:t>
      </w:r>
      <w:r w:rsidRPr="00B72469">
        <w:rPr>
          <w:rFonts w:ascii="Times New Roman" w:eastAsia="Arial" w:hAnsi="Times New Roman" w:cs="Times New Roman"/>
          <w:spacing w:val="36"/>
          <w:w w:val="90"/>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7"/>
          <w:sz w:val="20"/>
          <w:szCs w:val="20"/>
        </w:rPr>
        <w:t>loss</w:t>
      </w:r>
      <w:r w:rsidRPr="00B72469">
        <w:rPr>
          <w:rFonts w:ascii="Times New Roman" w:eastAsia="Arial" w:hAnsi="Times New Roman" w:cs="Times New Roman"/>
          <w:spacing w:val="30"/>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6"/>
          <w:sz w:val="20"/>
          <w:szCs w:val="20"/>
        </w:rPr>
        <w:t>data-secre</w:t>
      </w:r>
      <w:r w:rsidRPr="00B72469">
        <w:rPr>
          <w:rFonts w:ascii="Times New Roman" w:eastAsia="Arial" w:hAnsi="Times New Roman" w:cs="Times New Roman"/>
          <w:spacing w:val="-3"/>
          <w:w w:val="86"/>
          <w:sz w:val="20"/>
          <w:szCs w:val="20"/>
        </w:rPr>
        <w:t>c</w:t>
      </w:r>
      <w:r w:rsidRPr="00B72469">
        <w:rPr>
          <w:rFonts w:ascii="Times New Roman" w:eastAsia="Arial" w:hAnsi="Times New Roman" w:cs="Times New Roman"/>
          <w:w w:val="86"/>
          <w:sz w:val="20"/>
          <w:szCs w:val="20"/>
        </w:rPr>
        <w:t>y</w:t>
      </w:r>
      <w:r w:rsidRPr="00B72469">
        <w:rPr>
          <w:rFonts w:ascii="Times New Roman" w:eastAsia="Arial" w:hAnsi="Times New Roman" w:cs="Times New Roman"/>
          <w:spacing w:val="33"/>
          <w:w w:val="86"/>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int</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grit</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1"/>
          <w:sz w:val="20"/>
          <w:szCs w:val="20"/>
        </w:rPr>
        <w:t>Furthe</w:t>
      </w:r>
      <w:r w:rsidRPr="00B72469">
        <w:rPr>
          <w:rFonts w:ascii="Times New Roman" w:eastAsia="Arial" w:hAnsi="Times New Roman" w:cs="Times New Roman"/>
          <w:spacing w:val="-8"/>
          <w:w w:val="91"/>
          <w:sz w:val="20"/>
          <w:szCs w:val="20"/>
        </w:rPr>
        <w:t>r</w:t>
      </w:r>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87"/>
          <w:sz w:val="20"/>
          <w:szCs w:val="20"/>
        </w:rPr>
        <w:t>maintenance</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system</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99"/>
          <w:sz w:val="20"/>
          <w:szCs w:val="20"/>
        </w:rPr>
        <w:t>int</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9"/>
          <w:sz w:val="20"/>
          <w:szCs w:val="20"/>
        </w:rPr>
        <w:t>grity</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security</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8"/>
          <w:sz w:val="20"/>
          <w:szCs w:val="20"/>
        </w:rPr>
        <w:t xml:space="preserve">considered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core</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 xml:space="preserve">requirement.  </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Issues</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w w:val="86"/>
          <w:sz w:val="20"/>
          <w:szCs w:val="20"/>
        </w:rPr>
        <w:t>as</w:t>
      </w:r>
      <w:r w:rsidRPr="00B72469">
        <w:rPr>
          <w:rFonts w:ascii="Times New Roman" w:eastAsia="Arial" w:hAnsi="Times New Roman" w:cs="Times New Roman"/>
          <w:spacing w:val="-2"/>
          <w:w w:val="86"/>
          <w:sz w:val="20"/>
          <w:szCs w:val="20"/>
        </w:rPr>
        <w:t xml:space="preserve"> </w:t>
      </w:r>
      <w:proofErr w:type="gramStart"/>
      <w:r w:rsidRPr="00B72469">
        <w:rPr>
          <w:rFonts w:ascii="Times New Roman" w:eastAsia="Arial" w:hAnsi="Times New Roman" w:cs="Times New Roman"/>
          <w:w w:val="86"/>
          <w:sz w:val="20"/>
          <w:szCs w:val="20"/>
        </w:rPr>
        <w:t>ano</w:t>
      </w:r>
      <w:r w:rsidRPr="00B72469">
        <w:rPr>
          <w:rFonts w:ascii="Times New Roman" w:eastAsia="Arial" w:hAnsi="Times New Roman" w:cs="Times New Roman"/>
          <w:spacing w:val="-3"/>
          <w:w w:val="86"/>
          <w:sz w:val="20"/>
          <w:szCs w:val="20"/>
        </w:rPr>
        <w:t>n</w:t>
      </w:r>
      <w:r w:rsidRPr="00B72469">
        <w:rPr>
          <w:rFonts w:ascii="Times New Roman" w:eastAsia="Arial" w:hAnsi="Times New Roman" w:cs="Times New Roman"/>
          <w:w w:val="86"/>
          <w:sz w:val="20"/>
          <w:szCs w:val="20"/>
        </w:rPr>
        <w:t xml:space="preserve">ymity </w:t>
      </w:r>
      <w:r w:rsidRPr="00B72469">
        <w:rPr>
          <w:rFonts w:ascii="Times New Roman" w:eastAsia="Arial" w:hAnsi="Times New Roman" w:cs="Times New Roman"/>
          <w:spacing w:val="32"/>
          <w:w w:val="86"/>
          <w:sz w:val="20"/>
          <w:szCs w:val="20"/>
        </w:rPr>
        <w:t xml:space="preserve"> </w:t>
      </w:r>
      <w:r w:rsidRPr="00B72469">
        <w:rPr>
          <w:rFonts w:ascii="Times New Roman" w:eastAsia="Arial" w:hAnsi="Times New Roman" w:cs="Times New Roman"/>
          <w:w w:val="86"/>
          <w:sz w:val="20"/>
          <w:szCs w:val="20"/>
        </w:rPr>
        <w:t>are</w:t>
      </w:r>
      <w:proofErr w:type="gramEnd"/>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4"/>
          <w:sz w:val="20"/>
          <w:szCs w:val="20"/>
        </w:rPr>
        <w:t>b</w:t>
      </w:r>
      <w:r w:rsidRPr="00B72469">
        <w:rPr>
          <w:rFonts w:ascii="Times New Roman" w:eastAsia="Arial" w:hAnsi="Times New Roman" w:cs="Times New Roman"/>
          <w:spacing w:val="-3"/>
          <w:w w:val="84"/>
          <w:sz w:val="20"/>
          <w:szCs w:val="20"/>
        </w:rPr>
        <w:t>e</w:t>
      </w:r>
      <w:r w:rsidRPr="00B72469">
        <w:rPr>
          <w:rFonts w:ascii="Times New Roman" w:eastAsia="Arial" w:hAnsi="Times New Roman" w:cs="Times New Roman"/>
          <w:w w:val="91"/>
          <w:sz w:val="20"/>
          <w:szCs w:val="20"/>
        </w:rPr>
        <w:t xml:space="preserve">yond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scop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our</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current</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research.</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Herein</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w w:val="88"/>
          <w:sz w:val="20"/>
          <w:szCs w:val="20"/>
        </w:rPr>
        <w:t>w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pr</w:t>
      </w:r>
      <w:r w:rsidRPr="00B72469">
        <w:rPr>
          <w:rFonts w:ascii="Times New Roman" w:eastAsia="Arial" w:hAnsi="Times New Roman" w:cs="Times New Roman"/>
          <w:spacing w:val="-3"/>
          <w:w w:val="88"/>
          <w:sz w:val="20"/>
          <w:szCs w:val="20"/>
        </w:rPr>
        <w:t>o</w:t>
      </w:r>
      <w:r w:rsidRPr="00B72469">
        <w:rPr>
          <w:rFonts w:ascii="Times New Roman" w:eastAsia="Arial" w:hAnsi="Times New Roman" w:cs="Times New Roman"/>
          <w:w w:val="88"/>
          <w:sz w:val="20"/>
          <w:szCs w:val="20"/>
        </w:rPr>
        <w:t>vide</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sz w:val="20"/>
          <w:szCs w:val="20"/>
        </w:rPr>
        <w:t>fo</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mal</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1"/>
          <w:sz w:val="20"/>
          <w:szCs w:val="20"/>
        </w:rPr>
        <w:t>description</w:t>
      </w:r>
      <w:r w:rsidRPr="00B72469">
        <w:rPr>
          <w:rFonts w:ascii="Times New Roman" w:eastAsia="Arial" w:hAnsi="Times New Roman" w:cs="Times New Roman"/>
          <w:spacing w:val="21"/>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1"/>
          <w:sz w:val="20"/>
          <w:szCs w:val="20"/>
        </w:rPr>
        <w:t>net</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91"/>
          <w:sz w:val="20"/>
          <w:szCs w:val="20"/>
        </w:rPr>
        <w:t>orking</w:t>
      </w:r>
      <w:r w:rsidRPr="00B72469">
        <w:rPr>
          <w:rFonts w:ascii="Times New Roman" w:eastAsia="Arial" w:hAnsi="Times New Roman" w:cs="Times New Roman"/>
          <w:spacing w:val="43"/>
          <w:w w:val="91"/>
          <w:sz w:val="20"/>
          <w:szCs w:val="20"/>
        </w:rPr>
        <w:t xml:space="preserve"> </w:t>
      </w:r>
      <w:r w:rsidRPr="00B72469">
        <w:rPr>
          <w:rFonts w:ascii="Times New Roman" w:eastAsia="Arial" w:hAnsi="Times New Roman" w:cs="Times New Roman"/>
          <w:w w:val="91"/>
          <w:sz w:val="20"/>
          <w:szCs w:val="20"/>
        </w:rPr>
        <w:t>architecture</w:t>
      </w:r>
      <w:r w:rsidRPr="00B72469">
        <w:rPr>
          <w:rFonts w:ascii="Times New Roman" w:eastAsia="Arial" w:hAnsi="Times New Roman" w:cs="Times New Roman"/>
          <w:spacing w:val="11"/>
          <w:w w:val="91"/>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antici- </w:t>
      </w:r>
      <w:r w:rsidRPr="00B72469">
        <w:rPr>
          <w:rFonts w:ascii="Times New Roman" w:eastAsia="Arial" w:hAnsi="Times New Roman" w:cs="Times New Roman"/>
          <w:w w:val="87"/>
          <w:sz w:val="20"/>
          <w:szCs w:val="20"/>
        </w:rPr>
        <w:t>pat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and 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security</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threats.</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spacing w:val="-14"/>
          <w:w w:val="87"/>
          <w:sz w:val="20"/>
          <w:szCs w:val="20"/>
        </w:rPr>
        <w:t>W</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delineat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between</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 xml:space="preserve">threats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security</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holes</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92"/>
          <w:sz w:val="20"/>
          <w:szCs w:val="20"/>
        </w:rPr>
        <w:t>which</w:t>
      </w:r>
      <w:r w:rsidRPr="00B72469">
        <w:rPr>
          <w:rFonts w:ascii="Times New Roman" w:eastAsia="Arial" w:hAnsi="Times New Roman" w:cs="Times New Roman"/>
          <w:spacing w:val="10"/>
          <w:w w:val="92"/>
          <w:sz w:val="20"/>
          <w:szCs w:val="20"/>
        </w:rPr>
        <w:t xml:space="preserve"> </w:t>
      </w:r>
      <w:r w:rsidRPr="00B72469">
        <w:rPr>
          <w:rFonts w:ascii="Times New Roman" w:eastAsia="Arial" w:hAnsi="Times New Roman" w:cs="Times New Roman"/>
          <w:w w:val="92"/>
          <w:sz w:val="20"/>
          <w:szCs w:val="20"/>
        </w:rPr>
        <w:t>co</w:t>
      </w:r>
      <w:r w:rsidRPr="00B72469">
        <w:rPr>
          <w:rFonts w:ascii="Times New Roman" w:eastAsia="Arial" w:hAnsi="Times New Roman" w:cs="Times New Roman"/>
          <w:spacing w:val="-7"/>
          <w:w w:val="92"/>
          <w:sz w:val="20"/>
          <w:szCs w:val="20"/>
        </w:rPr>
        <w:t>n</w:t>
      </w:r>
      <w:r w:rsidRPr="00B72469">
        <w:rPr>
          <w:rFonts w:ascii="Times New Roman" w:eastAsia="Arial" w:hAnsi="Times New Roman" w:cs="Times New Roman"/>
          <w:spacing w:val="-3"/>
          <w:w w:val="92"/>
          <w:sz w:val="20"/>
          <w:szCs w:val="20"/>
        </w:rPr>
        <w:t>v</w:t>
      </w:r>
      <w:r w:rsidRPr="00B72469">
        <w:rPr>
          <w:rFonts w:ascii="Times New Roman" w:eastAsia="Arial" w:hAnsi="Times New Roman" w:cs="Times New Roman"/>
          <w:w w:val="92"/>
          <w:sz w:val="20"/>
          <w:szCs w:val="20"/>
        </w:rPr>
        <w:t>entional</w:t>
      </w:r>
      <w:r w:rsidRPr="00B72469">
        <w:rPr>
          <w:rFonts w:ascii="Times New Roman" w:eastAsia="Arial" w:hAnsi="Times New Roman" w:cs="Times New Roman"/>
          <w:spacing w:val="-16"/>
          <w:w w:val="92"/>
          <w:sz w:val="20"/>
          <w:szCs w:val="20"/>
        </w:rPr>
        <w:t xml:space="preserve"> </w:t>
      </w:r>
      <w:r w:rsidRPr="00B72469">
        <w:rPr>
          <w:rFonts w:ascii="Times New Roman" w:eastAsia="Arial" w:hAnsi="Times New Roman" w:cs="Times New Roman"/>
          <w:w w:val="92"/>
          <w:sz w:val="20"/>
          <w:szCs w:val="20"/>
        </w:rPr>
        <w:t>security</w:t>
      </w:r>
      <w:r w:rsidRPr="00B72469">
        <w:rPr>
          <w:rFonts w:ascii="Times New Roman" w:eastAsia="Arial" w:hAnsi="Times New Roman" w:cs="Times New Roman"/>
          <w:spacing w:val="-12"/>
          <w:w w:val="92"/>
          <w:sz w:val="20"/>
          <w:szCs w:val="20"/>
        </w:rPr>
        <w:t xml:space="preserve"> </w:t>
      </w:r>
      <w:r w:rsidRPr="00B72469">
        <w:rPr>
          <w:rFonts w:ascii="Times New Roman" w:eastAsia="Arial" w:hAnsi="Times New Roman" w:cs="Times New Roman"/>
          <w:w w:val="92"/>
          <w:sz w:val="20"/>
          <w:szCs w:val="20"/>
        </w:rPr>
        <w:t xml:space="preserve">technol- </w:t>
      </w:r>
      <w:r w:rsidRPr="00B72469">
        <w:rPr>
          <w:rFonts w:ascii="Times New Roman" w:eastAsia="Arial" w:hAnsi="Times New Roman" w:cs="Times New Roman"/>
          <w:sz w:val="20"/>
          <w:szCs w:val="20"/>
        </w:rPr>
        <w:t>ogy</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9"/>
          <w:sz w:val="20"/>
          <w:szCs w:val="20"/>
        </w:rPr>
        <w:t>su</w:t>
      </w:r>
      <w:r w:rsidRPr="00B72469">
        <w:rPr>
          <w:rFonts w:ascii="Times New Roman" w:eastAsia="Arial" w:hAnsi="Times New Roman" w:cs="Times New Roman"/>
          <w:spacing w:val="-4"/>
          <w:w w:val="89"/>
          <w:sz w:val="20"/>
          <w:szCs w:val="20"/>
        </w:rPr>
        <w:t>f</w:t>
      </w:r>
      <w:r w:rsidRPr="00B72469">
        <w:rPr>
          <w:rFonts w:ascii="Times New Roman" w:eastAsia="Arial" w:hAnsi="Times New Roman" w:cs="Times New Roman"/>
          <w:w w:val="89"/>
          <w:sz w:val="20"/>
          <w:szCs w:val="20"/>
        </w:rPr>
        <w:t>fices</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sol</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2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problem</w:t>
      </w:r>
      <w:proofErr w:type="gramStart"/>
      <w:r w:rsidRPr="00B72469">
        <w:rPr>
          <w:rFonts w:ascii="Times New Roman" w:eastAsia="Arial" w:hAnsi="Times New Roman" w:cs="Times New Roman"/>
          <w:w w:val="87"/>
          <w:sz w:val="20"/>
          <w:szCs w:val="20"/>
        </w:rPr>
        <w:t xml:space="preserve">, </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those</w:t>
      </w:r>
      <w:proofErr w:type="gramEnd"/>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threats</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 xml:space="preserve">which </w:t>
      </w:r>
      <w:r w:rsidRPr="00B72469">
        <w:rPr>
          <w:rFonts w:ascii="Times New Roman" w:eastAsia="Arial" w:hAnsi="Times New Roman" w:cs="Times New Roman"/>
          <w:w w:val="92"/>
          <w:sz w:val="20"/>
          <w:szCs w:val="20"/>
        </w:rPr>
        <w:t>modifications</w:t>
      </w:r>
      <w:r w:rsidRPr="00B72469">
        <w:rPr>
          <w:rFonts w:ascii="Times New Roman" w:eastAsia="Arial" w:hAnsi="Times New Roman" w:cs="Times New Roman"/>
          <w:spacing w:val="-3"/>
          <w:w w:val="9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9"/>
          <w:sz w:val="20"/>
          <w:szCs w:val="20"/>
        </w:rPr>
        <w:t>co</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ntional</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technology</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required,</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8"/>
          <w:sz w:val="20"/>
          <w:szCs w:val="20"/>
        </w:rPr>
        <w:t>thos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which</w:t>
      </w:r>
      <w:r w:rsidRPr="00B72469">
        <w:rPr>
          <w:rFonts w:ascii="Times New Roman" w:eastAsia="Arial" w:hAnsi="Times New Roman" w:cs="Times New Roman"/>
          <w:spacing w:val="35"/>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n</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w w:val="88"/>
          <w:sz w:val="20"/>
          <w:szCs w:val="20"/>
        </w:rPr>
        <w:t>w</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som</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w w:val="88"/>
          <w:sz w:val="20"/>
          <w:szCs w:val="20"/>
        </w:rPr>
        <w:t>what</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specific</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13"/>
          <w:w w:val="91"/>
          <w:sz w:val="20"/>
          <w:szCs w:val="20"/>
        </w:rPr>
        <w:t xml:space="preserve"> </w:t>
      </w:r>
      <w:r w:rsidRPr="00B72469">
        <w:rPr>
          <w:rFonts w:ascii="Times New Roman" w:eastAsia="Arial" w:hAnsi="Times New Roman" w:cs="Times New Roman"/>
          <w:w w:val="91"/>
          <w:sz w:val="20"/>
          <w:szCs w:val="20"/>
        </w:rPr>
        <w:t xml:space="preserve">problem </w:t>
      </w:r>
      <w:r w:rsidRPr="00B72469">
        <w:rPr>
          <w:rFonts w:ascii="Times New Roman" w:eastAsia="Arial" w:hAnsi="Times New Roman" w:cs="Times New Roman"/>
          <w:w w:val="86"/>
          <w:sz w:val="20"/>
          <w:szCs w:val="20"/>
        </w:rPr>
        <w:t>at</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hand.</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spacing w:val="-14"/>
          <w:w w:val="86"/>
          <w:sz w:val="20"/>
          <w:szCs w:val="20"/>
        </w:rPr>
        <w:t>W</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w w:val="86"/>
          <w:sz w:val="20"/>
          <w:szCs w:val="20"/>
        </w:rPr>
        <w:t>n</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xt</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outline</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la</w:t>
      </w:r>
      <w:r w:rsidRPr="00B72469">
        <w:rPr>
          <w:rFonts w:ascii="Times New Roman" w:eastAsia="Arial" w:hAnsi="Times New Roman" w:cs="Times New Roman"/>
          <w:spacing w:val="-3"/>
          <w:w w:val="86"/>
          <w:sz w:val="20"/>
          <w:szCs w:val="20"/>
        </w:rPr>
        <w:t>r</w:t>
      </w:r>
      <w:r w:rsidRPr="00B72469">
        <w:rPr>
          <w:rFonts w:ascii="Times New Roman" w:eastAsia="Arial" w:hAnsi="Times New Roman" w:cs="Times New Roman"/>
          <w:w w:val="86"/>
          <w:sz w:val="20"/>
          <w:szCs w:val="20"/>
        </w:rPr>
        <w:t>gescale</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feasible</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research</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 xml:space="preserve">pro- </w:t>
      </w:r>
      <w:r w:rsidRPr="00B72469">
        <w:rPr>
          <w:rFonts w:ascii="Times New Roman" w:eastAsia="Arial" w:hAnsi="Times New Roman" w:cs="Times New Roman"/>
          <w:w w:val="89"/>
          <w:sz w:val="20"/>
          <w:szCs w:val="20"/>
        </w:rPr>
        <w:t>gram</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6"/>
          <w:sz w:val="20"/>
          <w:szCs w:val="20"/>
        </w:rPr>
        <w:t>sol</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ma</w:t>
      </w:r>
      <w:r w:rsidRPr="00B72469">
        <w:rPr>
          <w:rFonts w:ascii="Times New Roman" w:eastAsia="Arial" w:hAnsi="Times New Roman" w:cs="Times New Roman"/>
          <w:spacing w:val="-3"/>
          <w:w w:val="86"/>
          <w:sz w:val="20"/>
          <w:szCs w:val="20"/>
        </w:rPr>
        <w:t>n</w:t>
      </w:r>
      <w:r w:rsidRPr="00B72469">
        <w:rPr>
          <w:rFonts w:ascii="Times New Roman" w:eastAsia="Arial" w:hAnsi="Times New Roman" w:cs="Times New Roman"/>
          <w:w w:val="86"/>
          <w:sz w:val="20"/>
          <w:szCs w:val="20"/>
        </w:rPr>
        <w:t>y</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86"/>
          <w:sz w:val="20"/>
          <w:szCs w:val="20"/>
        </w:rPr>
        <w:t>associated</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90"/>
          <w:sz w:val="20"/>
          <w:szCs w:val="20"/>
        </w:rPr>
        <w:t>problems.</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spacing w:val="-14"/>
          <w:w w:val="90"/>
          <w:sz w:val="20"/>
          <w:szCs w:val="20"/>
        </w:rPr>
        <w:t>W</w:t>
      </w:r>
      <w:r w:rsidRPr="00B72469">
        <w:rPr>
          <w:rFonts w:ascii="Times New Roman" w:eastAsia="Arial" w:hAnsi="Times New Roman" w:cs="Times New Roman"/>
          <w:w w:val="90"/>
          <w:sz w:val="20"/>
          <w:szCs w:val="20"/>
        </w:rPr>
        <w:t>e</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w w:val="90"/>
          <w:sz w:val="20"/>
          <w:szCs w:val="20"/>
        </w:rPr>
        <w:t xml:space="preserve">conclud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
          <w:sz w:val="20"/>
          <w:szCs w:val="20"/>
        </w:rPr>
        <w:t xml:space="preserve"> </w:t>
      </w:r>
      <w:proofErr w:type="gramStart"/>
      <w:r w:rsidRPr="00B72469">
        <w:rPr>
          <w:rFonts w:ascii="Times New Roman" w:eastAsia="Arial" w:hAnsi="Times New Roman" w:cs="Times New Roman"/>
          <w:w w:val="91"/>
          <w:sz w:val="20"/>
          <w:szCs w:val="20"/>
        </w:rPr>
        <w:t xml:space="preserve">highlighting </w:t>
      </w:r>
      <w:r w:rsidRPr="00B72469">
        <w:rPr>
          <w:rFonts w:ascii="Times New Roman" w:eastAsia="Arial" w:hAnsi="Times New Roman" w:cs="Times New Roman"/>
          <w:spacing w:val="17"/>
          <w:w w:val="91"/>
          <w:sz w:val="20"/>
          <w:szCs w:val="20"/>
        </w:rPr>
        <w:t xml:space="preserve"> </w:t>
      </w:r>
      <w:r w:rsidRPr="00B72469">
        <w:rPr>
          <w:rFonts w:ascii="Times New Roman" w:eastAsia="Arial" w:hAnsi="Times New Roman" w:cs="Times New Roman"/>
          <w:w w:val="91"/>
          <w:sz w:val="20"/>
          <w:szCs w:val="20"/>
        </w:rPr>
        <w:t>s</w:t>
      </w:r>
      <w:r w:rsidRPr="00B72469">
        <w:rPr>
          <w:rFonts w:ascii="Times New Roman" w:eastAsia="Arial" w:hAnsi="Times New Roman" w:cs="Times New Roman"/>
          <w:spacing w:val="-5"/>
          <w:w w:val="91"/>
          <w:sz w:val="20"/>
          <w:szCs w:val="20"/>
        </w:rPr>
        <w:t>e</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ral</w:t>
      </w:r>
      <w:proofErr w:type="gramEnd"/>
      <w:r w:rsidRPr="00B72469">
        <w:rPr>
          <w:rFonts w:ascii="Times New Roman" w:eastAsia="Arial" w:hAnsi="Times New Roman" w:cs="Times New Roman"/>
          <w:spacing w:val="-11"/>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6"/>
          <w:w w:val="85"/>
          <w:sz w:val="20"/>
          <w:szCs w:val="20"/>
        </w:rPr>
        <w:t xml:space="preserve"> </w:t>
      </w:r>
      <w:r w:rsidRPr="00B72469">
        <w:rPr>
          <w:rFonts w:ascii="Times New Roman" w:eastAsia="Arial" w:hAnsi="Times New Roman" w:cs="Times New Roman"/>
          <w:w w:val="85"/>
          <w:sz w:val="20"/>
          <w:szCs w:val="20"/>
        </w:rPr>
        <w:t>aspects</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0"/>
          <w:sz w:val="20"/>
          <w:szCs w:val="20"/>
        </w:rPr>
        <w:t>program</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sz w:val="20"/>
          <w:szCs w:val="20"/>
        </w:rPr>
        <w:t xml:space="preserve">for </w:t>
      </w:r>
      <w:r w:rsidRPr="00B72469">
        <w:rPr>
          <w:rFonts w:ascii="Times New Roman" w:eastAsia="Arial" w:hAnsi="Times New Roman" w:cs="Times New Roman"/>
          <w:w w:val="87"/>
          <w:sz w:val="20"/>
          <w:szCs w:val="20"/>
        </w:rPr>
        <w:t>which</w:t>
      </w:r>
      <w:r w:rsidRPr="00B72469">
        <w:rPr>
          <w:rFonts w:ascii="Times New Roman" w:eastAsia="Arial" w:hAnsi="Times New Roman" w:cs="Times New Roman"/>
          <w:spacing w:val="44"/>
          <w:w w:val="87"/>
          <w:sz w:val="20"/>
          <w:szCs w:val="20"/>
        </w:rPr>
        <w:t xml:space="preserve"> </w:t>
      </w:r>
      <w:r w:rsidRPr="00B72469">
        <w:rPr>
          <w:rFonts w:ascii="Times New Roman" w:eastAsia="Arial" w:hAnsi="Times New Roman" w:cs="Times New Roman"/>
          <w:w w:val="87"/>
          <w:sz w:val="20"/>
          <w:szCs w:val="20"/>
        </w:rPr>
        <w:t>w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act</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 xml:space="preserve">ely </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en</w:t>
      </w:r>
      <w:r w:rsidRPr="00B72469">
        <w:rPr>
          <w:rFonts w:ascii="Times New Roman" w:eastAsia="Arial" w:hAnsi="Times New Roman" w:cs="Times New Roman"/>
          <w:spacing w:val="-1"/>
          <w:w w:val="87"/>
          <w:sz w:val="20"/>
          <w:szCs w:val="20"/>
        </w:rPr>
        <w:t>g</w:t>
      </w:r>
      <w:r w:rsidRPr="00B72469">
        <w:rPr>
          <w:rFonts w:ascii="Times New Roman" w:eastAsia="Arial" w:hAnsi="Times New Roman" w:cs="Times New Roman"/>
          <w:w w:val="87"/>
          <w:sz w:val="20"/>
          <w:szCs w:val="20"/>
        </w:rPr>
        <w:t>aged</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producing</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w w:val="89"/>
          <w:sz w:val="20"/>
          <w:szCs w:val="20"/>
        </w:rPr>
        <w:t>solutions,</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w w:val="89"/>
          <w:sz w:val="20"/>
          <w:szCs w:val="20"/>
        </w:rPr>
        <w:t xml:space="preserve">and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architectures</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solutions.</w:t>
      </w:r>
    </w:p>
    <w:p w14:paraId="0AFED188" w14:textId="77777777" w:rsidR="00676FEB" w:rsidRPr="00B72469" w:rsidRDefault="00676FEB" w:rsidP="00676FEB">
      <w:pPr>
        <w:spacing w:before="17" w:after="0" w:line="200" w:lineRule="exact"/>
        <w:rPr>
          <w:rFonts w:ascii="Times New Roman" w:hAnsi="Times New Roman" w:cs="Times New Roman"/>
          <w:sz w:val="20"/>
          <w:szCs w:val="20"/>
        </w:rPr>
      </w:pPr>
    </w:p>
    <w:p w14:paraId="0AFED189" w14:textId="77777777" w:rsidR="00676FEB" w:rsidRPr="00B72469" w:rsidRDefault="00676FEB" w:rsidP="00676FEB">
      <w:pPr>
        <w:spacing w:after="0" w:line="240" w:lineRule="auto"/>
        <w:ind w:right="3276"/>
        <w:jc w:val="both"/>
        <w:rPr>
          <w:rFonts w:ascii="Times New Roman" w:eastAsia="Arial" w:hAnsi="Times New Roman" w:cs="Times New Roman"/>
        </w:rPr>
      </w:pPr>
      <w:r w:rsidRPr="00B72469">
        <w:rPr>
          <w:rFonts w:ascii="Times New Roman" w:eastAsia="Arial" w:hAnsi="Times New Roman" w:cs="Times New Roman"/>
          <w:b/>
          <w:bCs/>
        </w:rPr>
        <w:t>1.1</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91"/>
        </w:rPr>
        <w:t>Roadmap</w:t>
      </w:r>
      <w:proofErr w:type="gramEnd"/>
    </w:p>
    <w:p w14:paraId="0AFED18A" w14:textId="77777777" w:rsidR="00676FEB" w:rsidRPr="00B72469" w:rsidRDefault="00676FEB" w:rsidP="00676FEB">
      <w:pPr>
        <w:spacing w:before="11" w:after="0" w:line="200" w:lineRule="exact"/>
        <w:rPr>
          <w:rFonts w:ascii="Times New Roman" w:hAnsi="Times New Roman" w:cs="Times New Roman"/>
          <w:sz w:val="20"/>
          <w:szCs w:val="20"/>
        </w:rPr>
      </w:pPr>
    </w:p>
    <w:p w14:paraId="0AFED18B"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proofErr w:type="gramStart"/>
      <w:r w:rsidRPr="00B72469">
        <w:rPr>
          <w:rFonts w:ascii="Times New Roman" w:eastAsia="Arial" w:hAnsi="Times New Roman" w:cs="Times New Roman"/>
          <w:sz w:val="20"/>
          <w:szCs w:val="20"/>
        </w:rPr>
        <w:t>In</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9"/>
          <w:sz w:val="20"/>
          <w:szCs w:val="20"/>
        </w:rPr>
        <w:t>Section</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sz w:val="20"/>
          <w:szCs w:val="20"/>
        </w:rPr>
        <w:t>2.</w:t>
      </w:r>
      <w:proofErr w:type="gramEnd"/>
      <w:r w:rsidRPr="00B72469">
        <w:rPr>
          <w:rFonts w:ascii="Times New Roman" w:eastAsia="Arial" w:hAnsi="Times New Roman" w:cs="Times New Roman"/>
          <w:spacing w:val="-4"/>
          <w:sz w:val="20"/>
          <w:szCs w:val="20"/>
        </w:rPr>
        <w:t xml:space="preserve"> </w:t>
      </w:r>
      <w:proofErr w:type="gramStart"/>
      <w:r w:rsidRPr="00B72469">
        <w:rPr>
          <w:rFonts w:ascii="Times New Roman" w:eastAsia="Arial" w:hAnsi="Times New Roman" w:cs="Times New Roman"/>
          <w:sz w:val="20"/>
          <w:szCs w:val="20"/>
        </w:rPr>
        <w:t>we</w:t>
      </w:r>
      <w:proofErr w:type="gramEnd"/>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9"/>
          <w:sz w:val="20"/>
          <w:szCs w:val="20"/>
        </w:rPr>
        <w:t>pr</w:t>
      </w:r>
      <w:r w:rsidRPr="00B72469">
        <w:rPr>
          <w:rFonts w:ascii="Times New Roman" w:eastAsia="Arial" w:hAnsi="Times New Roman" w:cs="Times New Roman"/>
          <w:spacing w:val="-3"/>
          <w:w w:val="89"/>
          <w:sz w:val="20"/>
          <w:szCs w:val="20"/>
        </w:rPr>
        <w:t>o</w:t>
      </w:r>
      <w:r w:rsidRPr="00B72469">
        <w:rPr>
          <w:rFonts w:ascii="Times New Roman" w:eastAsia="Arial" w:hAnsi="Times New Roman" w:cs="Times New Roman"/>
          <w:w w:val="89"/>
          <w:sz w:val="20"/>
          <w:szCs w:val="20"/>
        </w:rPr>
        <w:t>vide</w:t>
      </w:r>
      <w:r w:rsidRPr="00B72469">
        <w:rPr>
          <w:rFonts w:ascii="Times New Roman" w:eastAsia="Arial" w:hAnsi="Times New Roman" w:cs="Times New Roman"/>
          <w:spacing w:val="40"/>
          <w:w w:val="89"/>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high-l</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 xml:space="preserve">el </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specification</w:t>
      </w:r>
      <w:r w:rsidRPr="00B72469">
        <w:rPr>
          <w:rFonts w:ascii="Times New Roman" w:eastAsia="Arial" w:hAnsi="Times New Roman" w:cs="Times New Roman"/>
          <w:spacing w:val="42"/>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0"/>
          <w:sz w:val="20"/>
          <w:szCs w:val="20"/>
        </w:rPr>
        <w:t>type</w:t>
      </w:r>
      <w:r w:rsidRPr="00B72469">
        <w:rPr>
          <w:rFonts w:ascii="Times New Roman" w:eastAsia="Arial" w:hAnsi="Times New Roman" w:cs="Times New Roman"/>
          <w:spacing w:val="21"/>
          <w:w w:val="90"/>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6"/>
          <w:sz w:val="20"/>
          <w:szCs w:val="20"/>
        </w:rPr>
        <w:t>systems</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 xml:space="preserve">considering.  </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foll</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ed,</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9"/>
          <w:sz w:val="20"/>
          <w:szCs w:val="20"/>
        </w:rPr>
        <w:t>Section</w:t>
      </w:r>
      <w:r w:rsidRPr="00B72469">
        <w:rPr>
          <w:rFonts w:ascii="Times New Roman" w:eastAsia="Arial" w:hAnsi="Times New Roman" w:cs="Times New Roman"/>
          <w:spacing w:val="14"/>
          <w:w w:val="89"/>
          <w:sz w:val="20"/>
          <w:szCs w:val="20"/>
        </w:rPr>
        <w:t xml:space="preserve"> </w:t>
      </w:r>
      <w:proofErr w:type="gramStart"/>
      <w:r w:rsidRPr="00B72469">
        <w:rPr>
          <w:rFonts w:ascii="Times New Roman" w:eastAsia="Arial" w:hAnsi="Times New Roman" w:cs="Times New Roman"/>
          <w:sz w:val="20"/>
          <w:szCs w:val="20"/>
        </w:rPr>
        <w:t>3.,</w:t>
      </w:r>
      <w:proofErr w:type="gramEnd"/>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high-l</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 xml:space="preserve">el </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w w:val="88"/>
          <w:sz w:val="20"/>
          <w:szCs w:val="20"/>
        </w:rPr>
        <w:t>threat</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model</w:t>
      </w:r>
      <w:r w:rsidRPr="00B72469">
        <w:rPr>
          <w:rFonts w:ascii="Times New Roman" w:eastAsia="Arial" w:hAnsi="Times New Roman" w:cs="Times New Roman"/>
          <w:spacing w:val="31"/>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w w:val="88"/>
          <w:sz w:val="20"/>
          <w:szCs w:val="20"/>
        </w:rPr>
        <w:t>depicts</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 xml:space="preserve">ays </w:t>
      </w:r>
      <w:r w:rsidRPr="00B72469">
        <w:rPr>
          <w:rFonts w:ascii="Times New Roman" w:eastAsia="Arial" w:hAnsi="Times New Roman" w:cs="Times New Roman"/>
          <w:w w:val="86"/>
          <w:sz w:val="20"/>
          <w:szCs w:val="20"/>
        </w:rPr>
        <w:t>ad</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saries</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sz w:val="20"/>
          <w:szCs w:val="20"/>
        </w:rPr>
        <w:t>ca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7"/>
          <w:sz w:val="20"/>
          <w:szCs w:val="20"/>
        </w:rPr>
        <w:t xml:space="preserve">manipulate </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systems</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sz w:val="20"/>
          <w:szCs w:val="20"/>
        </w:rPr>
        <w:t>and</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thei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 xml:space="preserve">mal- </w:t>
      </w:r>
      <w:r w:rsidRPr="00B72469">
        <w:rPr>
          <w:rFonts w:ascii="Times New Roman" w:eastAsia="Arial" w:hAnsi="Times New Roman" w:cs="Times New Roman"/>
          <w:w w:val="89"/>
          <w:sz w:val="20"/>
          <w:szCs w:val="20"/>
        </w:rPr>
        <w:t>leable</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w w:val="89"/>
          <w:sz w:val="20"/>
          <w:szCs w:val="20"/>
        </w:rPr>
        <w:t xml:space="preserve">vironments.  </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9"/>
          <w:sz w:val="20"/>
          <w:szCs w:val="20"/>
        </w:rPr>
        <w:t>Section</w:t>
      </w:r>
      <w:r w:rsidRPr="00B72469">
        <w:rPr>
          <w:rFonts w:ascii="Times New Roman" w:eastAsia="Arial" w:hAnsi="Times New Roman" w:cs="Times New Roman"/>
          <w:spacing w:val="30"/>
          <w:w w:val="89"/>
          <w:sz w:val="20"/>
          <w:szCs w:val="20"/>
        </w:rPr>
        <w:t xml:space="preserve"> </w:t>
      </w:r>
      <w:proofErr w:type="gramStart"/>
      <w:r w:rsidRPr="00B72469">
        <w:rPr>
          <w:rFonts w:ascii="Times New Roman" w:eastAsia="Arial" w:hAnsi="Times New Roman" w:cs="Times New Roman"/>
          <w:sz w:val="20"/>
          <w:szCs w:val="20"/>
        </w:rPr>
        <w:t>4.,</w:t>
      </w:r>
      <w:proofErr w:type="gramEnd"/>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pr</w:t>
      </w:r>
      <w:r w:rsidRPr="00B72469">
        <w:rPr>
          <w:rFonts w:ascii="Times New Roman" w:eastAsia="Arial" w:hAnsi="Times New Roman" w:cs="Times New Roman"/>
          <w:spacing w:val="-3"/>
          <w:w w:val="90"/>
          <w:sz w:val="20"/>
          <w:szCs w:val="20"/>
        </w:rPr>
        <w:t>o</w:t>
      </w:r>
      <w:r w:rsidRPr="00B72469">
        <w:rPr>
          <w:rFonts w:ascii="Times New Roman" w:eastAsia="Arial" w:hAnsi="Times New Roman" w:cs="Times New Roman"/>
          <w:w w:val="90"/>
          <w:sz w:val="20"/>
          <w:szCs w:val="20"/>
        </w:rPr>
        <w:t>vide</w:t>
      </w:r>
      <w:r w:rsidRPr="00B72469">
        <w:rPr>
          <w:rFonts w:ascii="Times New Roman" w:eastAsia="Arial" w:hAnsi="Times New Roman" w:cs="Times New Roman"/>
          <w:spacing w:val="43"/>
          <w:w w:val="90"/>
          <w:sz w:val="20"/>
          <w:szCs w:val="20"/>
        </w:rPr>
        <w:t xml:space="preserve"> </w:t>
      </w:r>
      <w:r w:rsidRPr="00B72469">
        <w:rPr>
          <w:rFonts w:ascii="Times New Roman" w:eastAsia="Arial" w:hAnsi="Times New Roman" w:cs="Times New Roman"/>
          <w:w w:val="90"/>
          <w:sz w:val="20"/>
          <w:szCs w:val="20"/>
        </w:rPr>
        <w:t>more</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3"/>
          <w:sz w:val="20"/>
          <w:szCs w:val="20"/>
        </w:rPr>
        <w:t>depth</w:t>
      </w:r>
      <w:r w:rsidRPr="00B72469">
        <w:rPr>
          <w:rFonts w:ascii="Times New Roman" w:eastAsia="Arial" w:hAnsi="Times New Roman" w:cs="Times New Roman"/>
          <w:spacing w:val="18"/>
          <w:w w:val="83"/>
          <w:sz w:val="20"/>
          <w:szCs w:val="20"/>
        </w:rPr>
        <w:t xml:space="preserve"> </w:t>
      </w:r>
      <w:r w:rsidRPr="00B72469">
        <w:rPr>
          <w:rFonts w:ascii="Times New Roman" w:eastAsia="Arial" w:hAnsi="Times New Roman" w:cs="Times New Roman"/>
          <w:w w:val="83"/>
          <w:sz w:val="20"/>
          <w:szCs w:val="20"/>
        </w:rPr>
        <w:t>discussions</w:t>
      </w:r>
      <w:r w:rsidRPr="00B72469">
        <w:rPr>
          <w:rFonts w:ascii="Times New Roman" w:eastAsia="Arial" w:hAnsi="Times New Roman" w:cs="Times New Roman"/>
          <w:spacing w:val="35"/>
          <w:w w:val="83"/>
          <w:sz w:val="20"/>
          <w:szCs w:val="20"/>
        </w:rPr>
        <w:t xml:space="preserve"> </w:t>
      </w:r>
      <w:r w:rsidRPr="00B72469">
        <w:rPr>
          <w:rFonts w:ascii="Times New Roman" w:eastAsia="Arial" w:hAnsi="Times New Roman" w:cs="Times New Roman"/>
          <w:w w:val="83"/>
          <w:sz w:val="20"/>
          <w:szCs w:val="20"/>
        </w:rPr>
        <w:t>on</w:t>
      </w:r>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w w:val="83"/>
          <w:sz w:val="20"/>
          <w:szCs w:val="20"/>
        </w:rPr>
        <w:t>three</w:t>
      </w:r>
      <w:r w:rsidRPr="00B72469">
        <w:rPr>
          <w:rFonts w:ascii="Times New Roman" w:eastAsia="Arial" w:hAnsi="Times New Roman" w:cs="Times New Roman"/>
          <w:spacing w:val="12"/>
          <w:w w:val="83"/>
          <w:sz w:val="20"/>
          <w:szCs w:val="20"/>
        </w:rPr>
        <w:t xml:space="preserve"> </w:t>
      </w:r>
      <w:r w:rsidRPr="00B72469">
        <w:rPr>
          <w:rFonts w:ascii="Times New Roman" w:eastAsia="Arial" w:hAnsi="Times New Roman" w:cs="Times New Roman"/>
          <w:w w:val="83"/>
          <w:sz w:val="20"/>
          <w:szCs w:val="20"/>
        </w:rPr>
        <w:t xml:space="preserve">specific </w:t>
      </w:r>
      <w:r w:rsidRPr="00B72469">
        <w:rPr>
          <w:rFonts w:ascii="Times New Roman" w:eastAsia="Arial" w:hAnsi="Times New Roman" w:cs="Times New Roman"/>
          <w:spacing w:val="1"/>
          <w:w w:val="83"/>
          <w:sz w:val="20"/>
          <w:szCs w:val="20"/>
        </w:rPr>
        <w:t xml:space="preserve"> </w:t>
      </w:r>
      <w:r w:rsidRPr="00B72469">
        <w:rPr>
          <w:rFonts w:ascii="Times New Roman" w:eastAsia="Arial" w:hAnsi="Times New Roman" w:cs="Times New Roman"/>
          <w:w w:val="83"/>
          <w:sz w:val="20"/>
          <w:szCs w:val="20"/>
        </w:rPr>
        <w:t>subsets</w:t>
      </w:r>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1"/>
          <w:sz w:val="20"/>
          <w:szCs w:val="20"/>
        </w:rPr>
        <w:t>security</w:t>
      </w:r>
      <w:r w:rsidRPr="00B72469">
        <w:rPr>
          <w:rFonts w:ascii="Times New Roman" w:eastAsia="Arial" w:hAnsi="Times New Roman" w:cs="Times New Roman"/>
          <w:spacing w:val="-11"/>
          <w:w w:val="91"/>
          <w:sz w:val="20"/>
          <w:szCs w:val="20"/>
        </w:rPr>
        <w:t xml:space="preserve"> </w:t>
      </w:r>
      <w:r w:rsidRPr="00B72469">
        <w:rPr>
          <w:rFonts w:ascii="Times New Roman" w:eastAsia="Arial" w:hAnsi="Times New Roman" w:cs="Times New Roman"/>
          <w:sz w:val="20"/>
          <w:szCs w:val="20"/>
        </w:rPr>
        <w:t xml:space="preserve">prob- </w:t>
      </w:r>
      <w:r w:rsidRPr="00B72469">
        <w:rPr>
          <w:rFonts w:ascii="Times New Roman" w:eastAsia="Arial" w:hAnsi="Times New Roman" w:cs="Times New Roman"/>
          <w:w w:val="90"/>
          <w:sz w:val="20"/>
          <w:szCs w:val="20"/>
        </w:rPr>
        <w:t>lems</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w w:val="90"/>
          <w:sz w:val="20"/>
          <w:szCs w:val="20"/>
        </w:rPr>
        <w:t>from</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w w:val="90"/>
          <w:sz w:val="20"/>
          <w:szCs w:val="20"/>
        </w:rPr>
        <w:t>Section</w:t>
      </w:r>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w w:val="90"/>
          <w:sz w:val="20"/>
          <w:szCs w:val="20"/>
        </w:rPr>
        <w:t>3.</w:t>
      </w:r>
      <w:r w:rsidRPr="00B72469">
        <w:rPr>
          <w:rFonts w:ascii="Times New Roman" w:eastAsia="Arial" w:hAnsi="Times New Roman" w:cs="Times New Roman"/>
          <w:spacing w:val="-10"/>
          <w:w w:val="90"/>
          <w:sz w:val="20"/>
          <w:szCs w:val="20"/>
        </w:rPr>
        <w:t xml:space="preserve"> </w:t>
      </w:r>
      <w:proofErr w:type="gramStart"/>
      <w:r w:rsidRPr="00B72469">
        <w:rPr>
          <w:rFonts w:ascii="Times New Roman" w:eastAsia="Arial" w:hAnsi="Times New Roman" w:cs="Times New Roman"/>
          <w:sz w:val="20"/>
          <w:szCs w:val="20"/>
        </w:rPr>
        <w:t>for</w:t>
      </w:r>
      <w:proofErr w:type="gramEnd"/>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6"/>
          <w:sz w:val="20"/>
          <w:szCs w:val="20"/>
        </w:rPr>
        <w:t>which</w:t>
      </w:r>
      <w:r w:rsidRPr="00B72469">
        <w:rPr>
          <w:rFonts w:ascii="Times New Roman" w:eastAsia="Arial" w:hAnsi="Times New Roman" w:cs="Times New Roman"/>
          <w:spacing w:val="40"/>
          <w:w w:val="86"/>
          <w:sz w:val="20"/>
          <w:szCs w:val="20"/>
        </w:rPr>
        <w:t xml:space="preserve"> </w:t>
      </w:r>
      <w:r w:rsidRPr="00B72469">
        <w:rPr>
          <w:rFonts w:ascii="Times New Roman" w:eastAsia="Arial" w:hAnsi="Times New Roman" w:cs="Times New Roman"/>
          <w:w w:val="86"/>
          <w:sz w:val="20"/>
          <w:szCs w:val="20"/>
        </w:rPr>
        <w:t>w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currently</w:t>
      </w:r>
      <w:r w:rsidRPr="00B72469">
        <w:rPr>
          <w:rFonts w:ascii="Times New Roman" w:eastAsia="Arial" w:hAnsi="Times New Roman" w:cs="Times New Roman"/>
          <w:spacing w:val="47"/>
          <w:w w:val="86"/>
          <w:sz w:val="20"/>
          <w:szCs w:val="20"/>
        </w:rPr>
        <w:t xml:space="preserve"> </w:t>
      </w:r>
      <w:r w:rsidRPr="00B72469">
        <w:rPr>
          <w:rFonts w:ascii="Times New Roman" w:eastAsia="Arial" w:hAnsi="Times New Roman" w:cs="Times New Roman"/>
          <w:w w:val="84"/>
          <w:sz w:val="20"/>
          <w:szCs w:val="20"/>
        </w:rPr>
        <w:t>d</w:t>
      </w:r>
      <w:r w:rsidRPr="00B72469">
        <w:rPr>
          <w:rFonts w:ascii="Times New Roman" w:eastAsia="Arial" w:hAnsi="Times New Roman" w:cs="Times New Roman"/>
          <w:spacing w:val="-5"/>
          <w:w w:val="84"/>
          <w:sz w:val="20"/>
          <w:szCs w:val="20"/>
        </w:rPr>
        <w:t>e</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92"/>
          <w:sz w:val="20"/>
          <w:szCs w:val="20"/>
        </w:rPr>
        <w:t xml:space="preserve">eloping </w:t>
      </w:r>
      <w:r w:rsidRPr="00B72469">
        <w:rPr>
          <w:rFonts w:ascii="Times New Roman" w:eastAsia="Arial" w:hAnsi="Times New Roman" w:cs="Times New Roman"/>
          <w:w w:val="91"/>
          <w:sz w:val="20"/>
          <w:szCs w:val="20"/>
        </w:rPr>
        <w:t>solutions.</w:t>
      </w:r>
      <w:r w:rsidRPr="00B72469">
        <w:rPr>
          <w:rFonts w:ascii="Times New Roman" w:eastAsia="Arial" w:hAnsi="Times New Roman" w:cs="Times New Roman"/>
          <w:spacing w:val="41"/>
          <w:w w:val="91"/>
          <w:sz w:val="20"/>
          <w:szCs w:val="20"/>
        </w:rPr>
        <w:t xml:space="preserve"> </w:t>
      </w:r>
      <w:proofErr w:type="gramStart"/>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9"/>
          <w:sz w:val="20"/>
          <w:szCs w:val="20"/>
        </w:rPr>
        <w:t>Section</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sz w:val="20"/>
          <w:szCs w:val="20"/>
        </w:rPr>
        <w:t>5.</w:t>
      </w:r>
      <w:proofErr w:type="gramEnd"/>
      <w:r w:rsidRPr="00B72469">
        <w:rPr>
          <w:rFonts w:ascii="Times New Roman" w:eastAsia="Arial" w:hAnsi="Times New Roman" w:cs="Times New Roman"/>
          <w:spacing w:val="-14"/>
          <w:sz w:val="20"/>
          <w:szCs w:val="20"/>
        </w:rPr>
        <w:t xml:space="preserve"> </w:t>
      </w:r>
      <w:proofErr w:type="gramStart"/>
      <w:r w:rsidRPr="00B72469">
        <w:rPr>
          <w:rFonts w:ascii="Times New Roman" w:eastAsia="Arial" w:hAnsi="Times New Roman" w:cs="Times New Roman"/>
          <w:sz w:val="20"/>
          <w:szCs w:val="20"/>
        </w:rPr>
        <w:t>we</w:t>
      </w:r>
      <w:proofErr w:type="gramEnd"/>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0"/>
          <w:sz w:val="20"/>
          <w:szCs w:val="20"/>
        </w:rPr>
        <w:t>pr</w:t>
      </w:r>
      <w:r w:rsidRPr="00B72469">
        <w:rPr>
          <w:rFonts w:ascii="Times New Roman" w:eastAsia="Arial" w:hAnsi="Times New Roman" w:cs="Times New Roman"/>
          <w:spacing w:val="-3"/>
          <w:w w:val="90"/>
          <w:sz w:val="20"/>
          <w:szCs w:val="20"/>
        </w:rPr>
        <w:t>o</w:t>
      </w:r>
      <w:r w:rsidRPr="00B72469">
        <w:rPr>
          <w:rFonts w:ascii="Times New Roman" w:eastAsia="Arial" w:hAnsi="Times New Roman" w:cs="Times New Roman"/>
          <w:w w:val="90"/>
          <w:sz w:val="20"/>
          <w:szCs w:val="20"/>
        </w:rPr>
        <w:t>vide</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w w:val="90"/>
          <w:sz w:val="20"/>
          <w:szCs w:val="20"/>
        </w:rPr>
        <w:t>related</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3"/>
          <w:sz w:val="20"/>
          <w:szCs w:val="20"/>
        </w:rPr>
        <w:t>these</w:t>
      </w:r>
    </w:p>
    <w:p w14:paraId="0AFED18C" w14:textId="77777777" w:rsidR="00676FEB" w:rsidRPr="00B72469" w:rsidRDefault="00676FEB" w:rsidP="00676FEB">
      <w:pPr>
        <w:spacing w:after="0"/>
        <w:jc w:val="both"/>
        <w:rPr>
          <w:rFonts w:ascii="Times New Roman" w:hAnsi="Times New Roman" w:cs="Times New Roman"/>
        </w:rPr>
        <w:sectPr w:rsidR="00676FEB" w:rsidRPr="00B72469">
          <w:type w:val="continuous"/>
          <w:pgSz w:w="12240" w:h="15840"/>
          <w:pgMar w:top="1480" w:right="1060" w:bottom="280" w:left="1060" w:header="720" w:footer="720" w:gutter="0"/>
          <w:cols w:num="2" w:space="720" w:equalWidth="0">
            <w:col w:w="4791" w:space="539"/>
            <w:col w:w="4790"/>
          </w:cols>
        </w:sectPr>
      </w:pPr>
    </w:p>
    <w:p w14:paraId="0AFED18D" w14:textId="77777777" w:rsidR="00676FEB" w:rsidRPr="00B72469" w:rsidRDefault="00676FEB" w:rsidP="00676FEB">
      <w:pPr>
        <w:spacing w:before="71" w:after="0" w:line="249" w:lineRule="auto"/>
        <w:ind w:left="110" w:right="-54"/>
        <w:rPr>
          <w:rFonts w:ascii="Times New Roman" w:eastAsia="Arial" w:hAnsi="Times New Roman" w:cs="Times New Roman"/>
          <w:sz w:val="20"/>
          <w:szCs w:val="20"/>
        </w:rPr>
      </w:pPr>
      <w:proofErr w:type="gramStart"/>
      <w:r w:rsidRPr="00B72469">
        <w:rPr>
          <w:rFonts w:ascii="Times New Roman" w:eastAsia="Arial" w:hAnsi="Times New Roman" w:cs="Times New Roman"/>
          <w:w w:val="89"/>
          <w:sz w:val="20"/>
          <w:szCs w:val="20"/>
        </w:rPr>
        <w:lastRenderedPageBreak/>
        <w:t>problems</w:t>
      </w:r>
      <w:proofErr w:type="gramEnd"/>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42"/>
          <w:w w:val="89"/>
          <w:sz w:val="20"/>
          <w:szCs w:val="20"/>
        </w:rPr>
        <w:t xml:space="preserve"> </w:t>
      </w:r>
      <w:proofErr w:type="gramStart"/>
      <w:r w:rsidRPr="00B72469">
        <w:rPr>
          <w:rFonts w:ascii="Times New Roman" w:eastAsia="Arial" w:hAnsi="Times New Roman" w:cs="Times New Roman"/>
          <w:w w:val="89"/>
          <w:sz w:val="20"/>
          <w:szCs w:val="20"/>
        </w:rPr>
        <w:t>Section</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sz w:val="20"/>
          <w:szCs w:val="20"/>
        </w:rPr>
        <w:t>6.</w:t>
      </w:r>
      <w:proofErr w:type="gramEnd"/>
      <w:r w:rsidRPr="00B72469">
        <w:rPr>
          <w:rFonts w:ascii="Times New Roman" w:eastAsia="Arial" w:hAnsi="Times New Roman" w:cs="Times New Roman"/>
          <w:spacing w:val="-17"/>
          <w:sz w:val="20"/>
          <w:szCs w:val="20"/>
        </w:rPr>
        <w:t xml:space="preserve"> </w:t>
      </w:r>
      <w:proofErr w:type="gramStart"/>
      <w:r w:rsidRPr="00B72469">
        <w:rPr>
          <w:rFonts w:ascii="Times New Roman" w:eastAsia="Arial" w:hAnsi="Times New Roman" w:cs="Times New Roman"/>
          <w:w w:val="89"/>
          <w:sz w:val="20"/>
          <w:szCs w:val="20"/>
        </w:rPr>
        <w:t>finishes</w:t>
      </w:r>
      <w:proofErr w:type="gramEnd"/>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sz w:val="20"/>
          <w:szCs w:val="20"/>
        </w:rPr>
        <w:t>o</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discussion</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con- clusions.</w:t>
      </w:r>
    </w:p>
    <w:p w14:paraId="0AFED18E" w14:textId="77777777" w:rsidR="00676FEB" w:rsidRPr="00B72469" w:rsidRDefault="00676FEB" w:rsidP="00676FEB">
      <w:pPr>
        <w:spacing w:before="4" w:after="0" w:line="130" w:lineRule="exact"/>
        <w:rPr>
          <w:rFonts w:ascii="Times New Roman" w:hAnsi="Times New Roman" w:cs="Times New Roman"/>
          <w:sz w:val="13"/>
          <w:szCs w:val="13"/>
        </w:rPr>
      </w:pPr>
    </w:p>
    <w:p w14:paraId="0AFED18F" w14:textId="77777777" w:rsidR="00676FEB" w:rsidRPr="00B72469" w:rsidRDefault="00676FEB" w:rsidP="00676FEB">
      <w:pPr>
        <w:spacing w:after="0" w:line="200" w:lineRule="exact"/>
        <w:rPr>
          <w:rFonts w:ascii="Times New Roman" w:hAnsi="Times New Roman" w:cs="Times New Roman"/>
          <w:sz w:val="20"/>
          <w:szCs w:val="20"/>
        </w:rPr>
      </w:pPr>
    </w:p>
    <w:p w14:paraId="0AFED190" w14:textId="77777777" w:rsidR="00676FEB" w:rsidRPr="00B72469" w:rsidRDefault="00676FEB" w:rsidP="00676FEB">
      <w:pPr>
        <w:tabs>
          <w:tab w:val="left" w:pos="520"/>
          <w:tab w:val="left" w:pos="2620"/>
          <w:tab w:val="left" w:pos="4580"/>
        </w:tabs>
        <w:spacing w:after="0" w:line="228" w:lineRule="exact"/>
        <w:ind w:left="528" w:right="-61" w:hanging="418"/>
        <w:rPr>
          <w:rFonts w:ascii="Times New Roman" w:eastAsia="Arial" w:hAnsi="Times New Roman" w:cs="Times New Roman"/>
          <w:sz w:val="24"/>
          <w:szCs w:val="24"/>
        </w:rPr>
      </w:pPr>
      <w:r w:rsidRPr="00B72469">
        <w:rPr>
          <w:rFonts w:ascii="Times New Roman" w:eastAsia="Arial" w:hAnsi="Times New Roman" w:cs="Times New Roman"/>
          <w:b/>
          <w:bCs/>
          <w:sz w:val="24"/>
          <w:szCs w:val="24"/>
        </w:rPr>
        <w:t>2.</w:t>
      </w:r>
      <w:r w:rsidRPr="00B72469">
        <w:rPr>
          <w:rFonts w:ascii="Times New Roman" w:eastAsia="Arial" w:hAnsi="Times New Roman" w:cs="Times New Roman"/>
          <w:b/>
          <w:bCs/>
          <w:sz w:val="24"/>
          <w:szCs w:val="24"/>
        </w:rPr>
        <w:tab/>
        <w:t>COMPU</w:t>
      </w:r>
      <w:r w:rsidRPr="00B72469">
        <w:rPr>
          <w:rFonts w:ascii="Times New Roman" w:eastAsia="Arial" w:hAnsi="Times New Roman" w:cs="Times New Roman"/>
          <w:b/>
          <w:bCs/>
          <w:spacing w:val="-22"/>
          <w:sz w:val="24"/>
          <w:szCs w:val="24"/>
        </w:rPr>
        <w:t>T</w:t>
      </w:r>
      <w:r w:rsidRPr="00B72469">
        <w:rPr>
          <w:rFonts w:ascii="Times New Roman" w:eastAsia="Arial" w:hAnsi="Times New Roman" w:cs="Times New Roman"/>
          <w:b/>
          <w:bCs/>
          <w:spacing w:val="-23"/>
          <w:sz w:val="24"/>
          <w:szCs w:val="24"/>
        </w:rPr>
        <w:t>A</w:t>
      </w:r>
      <w:r w:rsidRPr="00B72469">
        <w:rPr>
          <w:rFonts w:ascii="Times New Roman" w:eastAsia="Arial" w:hAnsi="Times New Roman" w:cs="Times New Roman"/>
          <w:b/>
          <w:bCs/>
          <w:sz w:val="24"/>
          <w:szCs w:val="24"/>
        </w:rPr>
        <w:t>TION,</w:t>
      </w:r>
      <w:r w:rsidRPr="00B72469">
        <w:rPr>
          <w:rFonts w:ascii="Times New Roman" w:eastAsia="Arial" w:hAnsi="Times New Roman" w:cs="Times New Roman"/>
          <w:b/>
          <w:bCs/>
          <w:spacing w:val="-22"/>
          <w:sz w:val="24"/>
          <w:szCs w:val="24"/>
        </w:rPr>
        <w:t xml:space="preserve"> </w:t>
      </w:r>
      <w:r w:rsidRPr="00B72469">
        <w:rPr>
          <w:rFonts w:ascii="Times New Roman" w:eastAsia="Arial" w:hAnsi="Times New Roman" w:cs="Times New Roman"/>
          <w:b/>
          <w:bCs/>
          <w:sz w:val="24"/>
          <w:szCs w:val="24"/>
        </w:rPr>
        <w:tab/>
        <w:t>NET</w:t>
      </w:r>
      <w:r w:rsidRPr="00B72469">
        <w:rPr>
          <w:rFonts w:ascii="Times New Roman" w:eastAsia="Arial" w:hAnsi="Times New Roman" w:cs="Times New Roman"/>
          <w:b/>
          <w:bCs/>
          <w:spacing w:val="-2"/>
          <w:sz w:val="24"/>
          <w:szCs w:val="24"/>
        </w:rPr>
        <w:t>W</w:t>
      </w:r>
      <w:r w:rsidRPr="00B72469">
        <w:rPr>
          <w:rFonts w:ascii="Times New Roman" w:eastAsia="Arial" w:hAnsi="Times New Roman" w:cs="Times New Roman"/>
          <w:b/>
          <w:bCs/>
          <w:sz w:val="24"/>
          <w:szCs w:val="24"/>
        </w:rPr>
        <w:t>ORKING</w:t>
      </w:r>
      <w:r w:rsidRPr="00B72469">
        <w:rPr>
          <w:rFonts w:ascii="Times New Roman" w:eastAsia="Arial" w:hAnsi="Times New Roman" w:cs="Times New Roman"/>
          <w:b/>
          <w:bCs/>
          <w:spacing w:val="-17"/>
          <w:sz w:val="24"/>
          <w:szCs w:val="24"/>
        </w:rPr>
        <w:t xml:space="preserve"> </w:t>
      </w:r>
      <w:r w:rsidRPr="00B72469">
        <w:rPr>
          <w:rFonts w:ascii="Times New Roman" w:eastAsia="Arial" w:hAnsi="Times New Roman" w:cs="Times New Roman"/>
          <w:b/>
          <w:bCs/>
          <w:sz w:val="24"/>
          <w:szCs w:val="24"/>
        </w:rPr>
        <w:tab/>
      </w:r>
      <w:r w:rsidRPr="00B72469">
        <w:rPr>
          <w:rFonts w:ascii="Times New Roman" w:eastAsia="Arial" w:hAnsi="Times New Roman" w:cs="Times New Roman"/>
          <w:b/>
          <w:bCs/>
          <w:w w:val="114"/>
          <w:sz w:val="24"/>
          <w:szCs w:val="24"/>
        </w:rPr>
        <w:t xml:space="preserve">&amp; </w:t>
      </w:r>
      <w:r w:rsidRPr="00B72469">
        <w:rPr>
          <w:rFonts w:ascii="Times New Roman" w:eastAsia="Arial" w:hAnsi="Times New Roman" w:cs="Times New Roman"/>
          <w:b/>
          <w:bCs/>
          <w:w w:val="97"/>
          <w:sz w:val="24"/>
          <w:szCs w:val="24"/>
        </w:rPr>
        <w:t>SENSING</w:t>
      </w:r>
      <w:r w:rsidRPr="00B72469">
        <w:rPr>
          <w:rFonts w:ascii="Times New Roman" w:eastAsia="Arial" w:hAnsi="Times New Roman" w:cs="Times New Roman"/>
          <w:b/>
          <w:bCs/>
          <w:spacing w:val="-5"/>
          <w:w w:val="97"/>
          <w:sz w:val="24"/>
          <w:szCs w:val="24"/>
        </w:rPr>
        <w:t xml:space="preserve"> </w:t>
      </w:r>
      <w:r w:rsidRPr="00B72469">
        <w:rPr>
          <w:rFonts w:ascii="Times New Roman" w:eastAsia="Arial" w:hAnsi="Times New Roman" w:cs="Times New Roman"/>
          <w:b/>
          <w:bCs/>
          <w:w w:val="104"/>
          <w:sz w:val="24"/>
          <w:szCs w:val="24"/>
        </w:rPr>
        <w:t>MODEL</w:t>
      </w:r>
    </w:p>
    <w:p w14:paraId="0AFED191" w14:textId="77777777" w:rsidR="00676FEB" w:rsidRPr="00B72469" w:rsidRDefault="00676FEB" w:rsidP="00676FEB">
      <w:pPr>
        <w:spacing w:after="0" w:line="200" w:lineRule="exact"/>
        <w:rPr>
          <w:rFonts w:ascii="Times New Roman" w:hAnsi="Times New Roman" w:cs="Times New Roman"/>
          <w:sz w:val="20"/>
          <w:szCs w:val="20"/>
        </w:rPr>
      </w:pPr>
      <w:r w:rsidRPr="00B72469">
        <w:rPr>
          <w:rFonts w:ascii="Times New Roman" w:hAnsi="Times New Roman" w:cs="Times New Roman"/>
        </w:rPr>
        <w:br w:type="column"/>
      </w:r>
    </w:p>
    <w:p w14:paraId="0AFED192" w14:textId="77777777" w:rsidR="00676FEB" w:rsidRPr="00B72469" w:rsidRDefault="00676FEB" w:rsidP="00676FEB">
      <w:pPr>
        <w:spacing w:after="0" w:line="200" w:lineRule="exact"/>
        <w:rPr>
          <w:rFonts w:ascii="Times New Roman" w:hAnsi="Times New Roman" w:cs="Times New Roman"/>
          <w:sz w:val="20"/>
          <w:szCs w:val="20"/>
        </w:rPr>
      </w:pPr>
    </w:p>
    <w:p w14:paraId="0AFED193" w14:textId="77777777" w:rsidR="00676FEB" w:rsidRPr="00B72469" w:rsidRDefault="00676FEB" w:rsidP="00676FEB">
      <w:pPr>
        <w:spacing w:after="0" w:line="200" w:lineRule="exact"/>
        <w:rPr>
          <w:rFonts w:ascii="Times New Roman" w:hAnsi="Times New Roman" w:cs="Times New Roman"/>
          <w:sz w:val="20"/>
          <w:szCs w:val="20"/>
        </w:rPr>
      </w:pPr>
    </w:p>
    <w:p w14:paraId="0AFED194" w14:textId="77777777" w:rsidR="00676FEB" w:rsidRPr="00B72469" w:rsidRDefault="00676FEB" w:rsidP="00676FEB">
      <w:pPr>
        <w:spacing w:before="5" w:after="0" w:line="200" w:lineRule="exact"/>
        <w:rPr>
          <w:rFonts w:ascii="Times New Roman" w:hAnsi="Times New Roman" w:cs="Times New Roman"/>
          <w:sz w:val="20"/>
          <w:szCs w:val="20"/>
        </w:rPr>
      </w:pPr>
    </w:p>
    <w:p w14:paraId="0AFED195" w14:textId="77777777" w:rsidR="00676FEB" w:rsidRPr="00B72469" w:rsidRDefault="00676FEB" w:rsidP="00676FEB">
      <w:pPr>
        <w:spacing w:after="0" w:line="240" w:lineRule="auto"/>
        <w:ind w:left="76" w:right="56"/>
        <w:jc w:val="center"/>
        <w:rPr>
          <w:rFonts w:ascii="Times New Roman" w:eastAsia="Arial" w:hAnsi="Times New Roman" w:cs="Times New Roman"/>
          <w:sz w:val="9"/>
          <w:szCs w:val="9"/>
        </w:rPr>
      </w:pPr>
      <w:r w:rsidRPr="00B72469">
        <w:rPr>
          <w:rFonts w:ascii="Times New Roman" w:eastAsia="Arial" w:hAnsi="Times New Roman" w:cs="Times New Roman"/>
          <w:w w:val="103"/>
          <w:sz w:val="9"/>
          <w:szCs w:val="9"/>
        </w:rPr>
        <w:t>Cloud</w:t>
      </w:r>
    </w:p>
    <w:p w14:paraId="0AFED196" w14:textId="77777777" w:rsidR="00676FEB" w:rsidRPr="00B72469" w:rsidRDefault="00676FEB" w:rsidP="00676FEB">
      <w:pPr>
        <w:spacing w:before="5" w:after="0" w:line="240" w:lineRule="auto"/>
        <w:ind w:left="-27" w:right="-47"/>
        <w:jc w:val="center"/>
        <w:rPr>
          <w:rFonts w:ascii="Times New Roman" w:eastAsia="Arial" w:hAnsi="Times New Roman" w:cs="Times New Roman"/>
          <w:sz w:val="9"/>
          <w:szCs w:val="9"/>
        </w:rPr>
      </w:pPr>
      <w:r w:rsidRPr="00B72469">
        <w:rPr>
          <w:rFonts w:ascii="Times New Roman" w:eastAsia="Arial" w:hAnsi="Times New Roman" w:cs="Times New Roman"/>
          <w:w w:val="103"/>
          <w:sz w:val="9"/>
          <w:szCs w:val="9"/>
        </w:rPr>
        <w:t>Computing</w:t>
      </w:r>
    </w:p>
    <w:p w14:paraId="0AFED197" w14:textId="77777777" w:rsidR="00676FEB" w:rsidRPr="00B72469" w:rsidRDefault="00676FEB" w:rsidP="00676FEB">
      <w:pPr>
        <w:spacing w:after="0" w:line="200" w:lineRule="exact"/>
        <w:rPr>
          <w:rFonts w:ascii="Times New Roman" w:hAnsi="Times New Roman" w:cs="Times New Roman"/>
          <w:sz w:val="20"/>
          <w:szCs w:val="20"/>
        </w:rPr>
      </w:pPr>
      <w:r w:rsidRPr="00B72469">
        <w:rPr>
          <w:rFonts w:ascii="Times New Roman" w:hAnsi="Times New Roman" w:cs="Times New Roman"/>
        </w:rPr>
        <w:br w:type="column"/>
      </w:r>
    </w:p>
    <w:p w14:paraId="0AFED198" w14:textId="77777777" w:rsidR="00676FEB" w:rsidRPr="00B72469" w:rsidRDefault="00676FEB" w:rsidP="00676FEB">
      <w:pPr>
        <w:spacing w:before="8" w:after="0" w:line="200" w:lineRule="exact"/>
        <w:rPr>
          <w:rFonts w:ascii="Times New Roman" w:hAnsi="Times New Roman" w:cs="Times New Roman"/>
          <w:sz w:val="20"/>
          <w:szCs w:val="20"/>
        </w:rPr>
      </w:pPr>
    </w:p>
    <w:p w14:paraId="0AFED199" w14:textId="77777777" w:rsidR="00676FEB" w:rsidRPr="00B72469" w:rsidRDefault="00676FEB" w:rsidP="00676FEB">
      <w:pPr>
        <w:spacing w:after="0" w:line="240" w:lineRule="auto"/>
        <w:ind w:left="104" w:right="-20"/>
        <w:rPr>
          <w:rFonts w:ascii="Times New Roman" w:eastAsia="Arial" w:hAnsi="Times New Roman" w:cs="Times New Roman"/>
          <w:sz w:val="9"/>
          <w:szCs w:val="9"/>
        </w:rPr>
      </w:pPr>
      <w:r w:rsidRPr="00B72469">
        <w:rPr>
          <w:rFonts w:ascii="Times New Roman" w:hAnsi="Times New Roman" w:cs="Times New Roman"/>
          <w:noProof/>
        </w:rPr>
        <mc:AlternateContent>
          <mc:Choice Requires="wpg">
            <w:drawing>
              <wp:anchor distT="0" distB="0" distL="114300" distR="114300" simplePos="0" relativeHeight="251845632" behindDoc="1" locked="0" layoutInCell="1" allowOverlap="1" wp14:anchorId="0AFED530" wp14:editId="0AFED531">
                <wp:simplePos x="0" y="0"/>
                <wp:positionH relativeFrom="page">
                  <wp:posOffset>4181475</wp:posOffset>
                </wp:positionH>
                <wp:positionV relativeFrom="paragraph">
                  <wp:posOffset>33655</wp:posOffset>
                </wp:positionV>
                <wp:extent cx="2574925" cy="2607310"/>
                <wp:effectExtent l="0" t="5080" r="6350" b="16510"/>
                <wp:wrapNone/>
                <wp:docPr id="17391" name="Group 173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74925" cy="2607310"/>
                          <a:chOff x="6585" y="53"/>
                          <a:chExt cx="4055" cy="4106"/>
                        </a:xfrm>
                      </wpg:grpSpPr>
                      <pic:pic xmlns:pic="http://schemas.openxmlformats.org/drawingml/2006/picture">
                        <pic:nvPicPr>
                          <pic:cNvPr id="17392" name="Picture 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6722" y="53"/>
                            <a:ext cx="1004" cy="973"/>
                          </a:xfrm>
                          <a:prstGeom prst="rect">
                            <a:avLst/>
                          </a:prstGeom>
                          <a:noFill/>
                          <a:extLst>
                            <a:ext uri="{909E8E84-426E-40DD-AFC4-6F175D3DCCD1}">
                              <a14:hiddenFill xmlns:a14="http://schemas.microsoft.com/office/drawing/2010/main">
                                <a:solidFill>
                                  <a:srgbClr val="FFFFFF"/>
                                </a:solidFill>
                              </a14:hiddenFill>
                            </a:ext>
                          </a:extLst>
                        </pic:spPr>
                      </pic:pic>
                      <wpg:grpSp>
                        <wpg:cNvPr id="17393" name="Group 4"/>
                        <wpg:cNvGrpSpPr>
                          <a:grpSpLocks/>
                        </wpg:cNvGrpSpPr>
                        <wpg:grpSpPr bwMode="auto">
                          <a:xfrm>
                            <a:off x="6842" y="125"/>
                            <a:ext cx="663" cy="768"/>
                            <a:chOff x="6842" y="125"/>
                            <a:chExt cx="663" cy="768"/>
                          </a:xfrm>
                        </wpg:grpSpPr>
                        <wps:wsp>
                          <wps:cNvPr id="17394" name="Freeform 5"/>
                          <wps:cNvSpPr>
                            <a:spLocks/>
                          </wps:cNvSpPr>
                          <wps:spPr bwMode="auto">
                            <a:xfrm>
                              <a:off x="6842" y="125"/>
                              <a:ext cx="663" cy="768"/>
                            </a:xfrm>
                            <a:custGeom>
                              <a:avLst/>
                              <a:gdLst>
                                <a:gd name="T0" fmla="+- 0 7404 6842"/>
                                <a:gd name="T1" fmla="*/ T0 w 663"/>
                                <a:gd name="T2" fmla="+- 0 818 125"/>
                                <a:gd name="T3" fmla="*/ 818 h 768"/>
                                <a:gd name="T4" fmla="+- 0 7140 6842"/>
                                <a:gd name="T5" fmla="*/ T4 w 663"/>
                                <a:gd name="T6" fmla="+- 0 818 125"/>
                                <a:gd name="T7" fmla="*/ 818 h 768"/>
                                <a:gd name="T8" fmla="+- 0 7147 6842"/>
                                <a:gd name="T9" fmla="*/ T8 w 663"/>
                                <a:gd name="T10" fmla="+- 0 836 125"/>
                                <a:gd name="T11" fmla="*/ 836 h 768"/>
                                <a:gd name="T12" fmla="+- 0 7201 6842"/>
                                <a:gd name="T13" fmla="*/ T12 w 663"/>
                                <a:gd name="T14" fmla="+- 0 882 125"/>
                                <a:gd name="T15" fmla="*/ 882 h 768"/>
                                <a:gd name="T16" fmla="+- 0 7260 6842"/>
                                <a:gd name="T17" fmla="*/ T16 w 663"/>
                                <a:gd name="T18" fmla="+- 0 893 125"/>
                                <a:gd name="T19" fmla="*/ 893 h 768"/>
                                <a:gd name="T20" fmla="+- 0 7280 6842"/>
                                <a:gd name="T21" fmla="*/ T20 w 663"/>
                                <a:gd name="T22" fmla="+- 0 892 125"/>
                                <a:gd name="T23" fmla="*/ 892 h 768"/>
                                <a:gd name="T24" fmla="+- 0 7339 6842"/>
                                <a:gd name="T25" fmla="*/ T24 w 663"/>
                                <a:gd name="T26" fmla="+- 0 878 125"/>
                                <a:gd name="T27" fmla="*/ 878 h 768"/>
                                <a:gd name="T28" fmla="+- 0 7395 6842"/>
                                <a:gd name="T29" fmla="*/ T28 w 663"/>
                                <a:gd name="T30" fmla="+- 0 838 125"/>
                                <a:gd name="T31" fmla="*/ 838 h 768"/>
                                <a:gd name="T32" fmla="+- 0 7404 6842"/>
                                <a:gd name="T33" fmla="*/ T32 w 663"/>
                                <a:gd name="T34" fmla="+- 0 818 125"/>
                                <a:gd name="T35" fmla="*/ 818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63" h="768">
                                  <a:moveTo>
                                    <a:pt x="562" y="693"/>
                                  </a:moveTo>
                                  <a:lnTo>
                                    <a:pt x="298" y="693"/>
                                  </a:lnTo>
                                  <a:lnTo>
                                    <a:pt x="305" y="711"/>
                                  </a:lnTo>
                                  <a:lnTo>
                                    <a:pt x="359" y="757"/>
                                  </a:lnTo>
                                  <a:lnTo>
                                    <a:pt x="418" y="768"/>
                                  </a:lnTo>
                                  <a:lnTo>
                                    <a:pt x="438" y="767"/>
                                  </a:lnTo>
                                  <a:lnTo>
                                    <a:pt x="497" y="753"/>
                                  </a:lnTo>
                                  <a:lnTo>
                                    <a:pt x="553" y="713"/>
                                  </a:lnTo>
                                  <a:lnTo>
                                    <a:pt x="562" y="693"/>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95" name="Freeform 6"/>
                          <wps:cNvSpPr>
                            <a:spLocks/>
                          </wps:cNvSpPr>
                          <wps:spPr bwMode="auto">
                            <a:xfrm>
                              <a:off x="6842" y="125"/>
                              <a:ext cx="663" cy="768"/>
                            </a:xfrm>
                            <a:custGeom>
                              <a:avLst/>
                              <a:gdLst>
                                <a:gd name="T0" fmla="+- 0 6990 6842"/>
                                <a:gd name="T1" fmla="*/ T0 w 663"/>
                                <a:gd name="T2" fmla="+- 0 201 125"/>
                                <a:gd name="T3" fmla="*/ 201 h 768"/>
                                <a:gd name="T4" fmla="+- 0 6919 6842"/>
                                <a:gd name="T5" fmla="*/ T4 w 663"/>
                                <a:gd name="T6" fmla="+- 0 230 125"/>
                                <a:gd name="T7" fmla="*/ 230 h 768"/>
                                <a:gd name="T8" fmla="+- 0 6871 6842"/>
                                <a:gd name="T9" fmla="*/ T8 w 663"/>
                                <a:gd name="T10" fmla="+- 0 290 125"/>
                                <a:gd name="T11" fmla="*/ 290 h 768"/>
                                <a:gd name="T12" fmla="+- 0 6846 6842"/>
                                <a:gd name="T13" fmla="*/ T12 w 663"/>
                                <a:gd name="T14" fmla="+- 0 367 125"/>
                                <a:gd name="T15" fmla="*/ 367 h 768"/>
                                <a:gd name="T16" fmla="+- 0 6842 6842"/>
                                <a:gd name="T17" fmla="*/ T16 w 663"/>
                                <a:gd name="T18" fmla="+- 0 421 125"/>
                                <a:gd name="T19" fmla="*/ 421 h 768"/>
                                <a:gd name="T20" fmla="+- 0 6845 6842"/>
                                <a:gd name="T21" fmla="*/ T20 w 663"/>
                                <a:gd name="T22" fmla="+- 0 447 125"/>
                                <a:gd name="T23" fmla="*/ 447 h 768"/>
                                <a:gd name="T24" fmla="+- 0 6868 6842"/>
                                <a:gd name="T25" fmla="*/ T24 w 663"/>
                                <a:gd name="T26" fmla="+- 0 513 125"/>
                                <a:gd name="T27" fmla="*/ 513 h 768"/>
                                <a:gd name="T28" fmla="+- 0 6916 6842"/>
                                <a:gd name="T29" fmla="*/ T28 w 663"/>
                                <a:gd name="T30" fmla="+- 0 552 125"/>
                                <a:gd name="T31" fmla="*/ 552 h 768"/>
                                <a:gd name="T32" fmla="+- 0 6891 6842"/>
                                <a:gd name="T33" fmla="*/ T32 w 663"/>
                                <a:gd name="T34" fmla="+- 0 580 125"/>
                                <a:gd name="T35" fmla="*/ 580 h 768"/>
                                <a:gd name="T36" fmla="+- 0 6872 6842"/>
                                <a:gd name="T37" fmla="*/ T36 w 663"/>
                                <a:gd name="T38" fmla="+- 0 607 125"/>
                                <a:gd name="T39" fmla="*/ 607 h 768"/>
                                <a:gd name="T40" fmla="+- 0 6860 6842"/>
                                <a:gd name="T41" fmla="*/ T40 w 663"/>
                                <a:gd name="T42" fmla="+- 0 635 125"/>
                                <a:gd name="T43" fmla="*/ 635 h 768"/>
                                <a:gd name="T44" fmla="+- 0 6853 6842"/>
                                <a:gd name="T45" fmla="*/ T44 w 663"/>
                                <a:gd name="T46" fmla="+- 0 663 125"/>
                                <a:gd name="T47" fmla="*/ 663 h 768"/>
                                <a:gd name="T48" fmla="+- 0 6851 6842"/>
                                <a:gd name="T49" fmla="*/ T48 w 663"/>
                                <a:gd name="T50" fmla="+- 0 689 125"/>
                                <a:gd name="T51" fmla="*/ 689 h 768"/>
                                <a:gd name="T52" fmla="+- 0 6855 6842"/>
                                <a:gd name="T53" fmla="*/ T52 w 663"/>
                                <a:gd name="T54" fmla="+- 0 715 125"/>
                                <a:gd name="T55" fmla="*/ 715 h 768"/>
                                <a:gd name="T56" fmla="+- 0 6888 6842"/>
                                <a:gd name="T57" fmla="*/ T56 w 663"/>
                                <a:gd name="T58" fmla="+- 0 783 125"/>
                                <a:gd name="T59" fmla="*/ 783 h 768"/>
                                <a:gd name="T60" fmla="+- 0 6948 6842"/>
                                <a:gd name="T61" fmla="*/ T60 w 663"/>
                                <a:gd name="T62" fmla="+- 0 832 125"/>
                                <a:gd name="T63" fmla="*/ 832 h 768"/>
                                <a:gd name="T64" fmla="+- 0 7021 6842"/>
                                <a:gd name="T65" fmla="*/ T64 w 663"/>
                                <a:gd name="T66" fmla="+- 0 856 125"/>
                                <a:gd name="T67" fmla="*/ 856 h 768"/>
                                <a:gd name="T68" fmla="+- 0 7046 6842"/>
                                <a:gd name="T69" fmla="*/ T68 w 663"/>
                                <a:gd name="T70" fmla="+- 0 857 125"/>
                                <a:gd name="T71" fmla="*/ 857 h 768"/>
                                <a:gd name="T72" fmla="+- 0 7071 6842"/>
                                <a:gd name="T73" fmla="*/ T72 w 663"/>
                                <a:gd name="T74" fmla="+- 0 854 125"/>
                                <a:gd name="T75" fmla="*/ 854 h 768"/>
                                <a:gd name="T76" fmla="+- 0 7096 6842"/>
                                <a:gd name="T77" fmla="*/ T76 w 663"/>
                                <a:gd name="T78" fmla="+- 0 846 125"/>
                                <a:gd name="T79" fmla="*/ 846 h 768"/>
                                <a:gd name="T80" fmla="+- 0 7119 6842"/>
                                <a:gd name="T81" fmla="*/ T80 w 663"/>
                                <a:gd name="T82" fmla="+- 0 835 125"/>
                                <a:gd name="T83" fmla="*/ 835 h 768"/>
                                <a:gd name="T84" fmla="+- 0 7140 6842"/>
                                <a:gd name="T85" fmla="*/ T84 w 663"/>
                                <a:gd name="T86" fmla="+- 0 818 125"/>
                                <a:gd name="T87" fmla="*/ 818 h 768"/>
                                <a:gd name="T88" fmla="+- 0 7404 6842"/>
                                <a:gd name="T89" fmla="*/ T88 w 663"/>
                                <a:gd name="T90" fmla="+- 0 818 125"/>
                                <a:gd name="T91" fmla="*/ 818 h 768"/>
                                <a:gd name="T92" fmla="+- 0 7406 6842"/>
                                <a:gd name="T93" fmla="*/ T92 w 663"/>
                                <a:gd name="T94" fmla="+- 0 809 125"/>
                                <a:gd name="T95" fmla="*/ 809 h 768"/>
                                <a:gd name="T96" fmla="+- 0 7468 6842"/>
                                <a:gd name="T97" fmla="*/ T96 w 663"/>
                                <a:gd name="T98" fmla="+- 0 809 125"/>
                                <a:gd name="T99" fmla="*/ 809 h 768"/>
                                <a:gd name="T100" fmla="+- 0 7486 6842"/>
                                <a:gd name="T101" fmla="*/ T100 w 663"/>
                                <a:gd name="T102" fmla="+- 0 801 125"/>
                                <a:gd name="T103" fmla="*/ 801 h 768"/>
                                <a:gd name="T104" fmla="+- 0 7541 6842"/>
                                <a:gd name="T105" fmla="*/ T104 w 663"/>
                                <a:gd name="T106" fmla="+- 0 752 125"/>
                                <a:gd name="T107" fmla="*/ 752 h 768"/>
                                <a:gd name="T108" fmla="+- 0 7583 6842"/>
                                <a:gd name="T109" fmla="*/ T108 w 663"/>
                                <a:gd name="T110" fmla="+- 0 682 125"/>
                                <a:gd name="T111" fmla="*/ 682 h 768"/>
                                <a:gd name="T112" fmla="+- 0 7605 6842"/>
                                <a:gd name="T113" fmla="*/ T112 w 663"/>
                                <a:gd name="T114" fmla="+- 0 604 125"/>
                                <a:gd name="T115" fmla="*/ 604 h 768"/>
                                <a:gd name="T116" fmla="+- 0 7607 6842"/>
                                <a:gd name="T117" fmla="*/ T116 w 663"/>
                                <a:gd name="T118" fmla="+- 0 578 125"/>
                                <a:gd name="T119" fmla="*/ 578 h 768"/>
                                <a:gd name="T120" fmla="+- 0 7606 6842"/>
                                <a:gd name="T121" fmla="*/ T120 w 663"/>
                                <a:gd name="T122" fmla="+- 0 554 125"/>
                                <a:gd name="T123" fmla="*/ 554 h 768"/>
                                <a:gd name="T124" fmla="+- 0 7579 6842"/>
                                <a:gd name="T125" fmla="*/ T124 w 663"/>
                                <a:gd name="T126" fmla="+- 0 492 125"/>
                                <a:gd name="T127" fmla="*/ 492 h 768"/>
                                <a:gd name="T128" fmla="+- 0 7540 6842"/>
                                <a:gd name="T129" fmla="*/ T128 w 663"/>
                                <a:gd name="T130" fmla="+- 0 466 125"/>
                                <a:gd name="T131" fmla="*/ 466 h 768"/>
                                <a:gd name="T132" fmla="+- 0 7558 6842"/>
                                <a:gd name="T133" fmla="*/ T132 w 663"/>
                                <a:gd name="T134" fmla="+- 0 445 125"/>
                                <a:gd name="T135" fmla="*/ 445 h 768"/>
                                <a:gd name="T136" fmla="+- 0 7571 6842"/>
                                <a:gd name="T137" fmla="*/ T136 w 663"/>
                                <a:gd name="T138" fmla="+- 0 423 125"/>
                                <a:gd name="T139" fmla="*/ 423 h 768"/>
                                <a:gd name="T140" fmla="+- 0 7579 6842"/>
                                <a:gd name="T141" fmla="*/ T140 w 663"/>
                                <a:gd name="T142" fmla="+- 0 401 125"/>
                                <a:gd name="T143" fmla="*/ 401 h 768"/>
                                <a:gd name="T144" fmla="+- 0 7583 6842"/>
                                <a:gd name="T145" fmla="*/ T144 w 663"/>
                                <a:gd name="T146" fmla="+- 0 377 125"/>
                                <a:gd name="T147" fmla="*/ 377 h 768"/>
                                <a:gd name="T148" fmla="+- 0 7584 6842"/>
                                <a:gd name="T149" fmla="*/ T148 w 663"/>
                                <a:gd name="T150" fmla="+- 0 353 125"/>
                                <a:gd name="T151" fmla="*/ 353 h 768"/>
                                <a:gd name="T152" fmla="+- 0 7581 6842"/>
                                <a:gd name="T153" fmla="*/ T152 w 663"/>
                                <a:gd name="T154" fmla="+- 0 328 125"/>
                                <a:gd name="T155" fmla="*/ 328 h 768"/>
                                <a:gd name="T156" fmla="+- 0 7553 6842"/>
                                <a:gd name="T157" fmla="*/ T156 w 663"/>
                                <a:gd name="T158" fmla="+- 0 260 125"/>
                                <a:gd name="T159" fmla="*/ 260 h 768"/>
                                <a:gd name="T160" fmla="+- 0 7505 6842"/>
                                <a:gd name="T161" fmla="*/ T160 w 663"/>
                                <a:gd name="T162" fmla="+- 0 208 125"/>
                                <a:gd name="T163" fmla="*/ 208 h 768"/>
                                <a:gd name="T164" fmla="+- 0 7050 6842"/>
                                <a:gd name="T165" fmla="*/ T164 w 663"/>
                                <a:gd name="T166" fmla="+- 0 208 125"/>
                                <a:gd name="T167" fmla="*/ 208 h 768"/>
                                <a:gd name="T168" fmla="+- 0 7019 6842"/>
                                <a:gd name="T169" fmla="*/ T168 w 663"/>
                                <a:gd name="T170" fmla="+- 0 202 125"/>
                                <a:gd name="T171" fmla="*/ 202 h 768"/>
                                <a:gd name="T172" fmla="+- 0 6990 6842"/>
                                <a:gd name="T173" fmla="*/ T172 w 663"/>
                                <a:gd name="T174" fmla="+- 0 201 125"/>
                                <a:gd name="T175" fmla="*/ 201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663" h="768">
                                  <a:moveTo>
                                    <a:pt x="148" y="76"/>
                                  </a:moveTo>
                                  <a:lnTo>
                                    <a:pt x="77" y="105"/>
                                  </a:lnTo>
                                  <a:lnTo>
                                    <a:pt x="29" y="165"/>
                                  </a:lnTo>
                                  <a:lnTo>
                                    <a:pt x="4" y="242"/>
                                  </a:lnTo>
                                  <a:lnTo>
                                    <a:pt x="0" y="296"/>
                                  </a:lnTo>
                                  <a:lnTo>
                                    <a:pt x="3" y="322"/>
                                  </a:lnTo>
                                  <a:lnTo>
                                    <a:pt x="26" y="388"/>
                                  </a:lnTo>
                                  <a:lnTo>
                                    <a:pt x="74" y="427"/>
                                  </a:lnTo>
                                  <a:lnTo>
                                    <a:pt x="49" y="455"/>
                                  </a:lnTo>
                                  <a:lnTo>
                                    <a:pt x="30" y="482"/>
                                  </a:lnTo>
                                  <a:lnTo>
                                    <a:pt x="18" y="510"/>
                                  </a:lnTo>
                                  <a:lnTo>
                                    <a:pt x="11" y="538"/>
                                  </a:lnTo>
                                  <a:lnTo>
                                    <a:pt x="9" y="564"/>
                                  </a:lnTo>
                                  <a:lnTo>
                                    <a:pt x="13" y="590"/>
                                  </a:lnTo>
                                  <a:lnTo>
                                    <a:pt x="46" y="658"/>
                                  </a:lnTo>
                                  <a:lnTo>
                                    <a:pt x="106" y="707"/>
                                  </a:lnTo>
                                  <a:lnTo>
                                    <a:pt x="179" y="731"/>
                                  </a:lnTo>
                                  <a:lnTo>
                                    <a:pt x="204" y="732"/>
                                  </a:lnTo>
                                  <a:lnTo>
                                    <a:pt x="229" y="729"/>
                                  </a:lnTo>
                                  <a:lnTo>
                                    <a:pt x="254" y="721"/>
                                  </a:lnTo>
                                  <a:lnTo>
                                    <a:pt x="277" y="710"/>
                                  </a:lnTo>
                                  <a:lnTo>
                                    <a:pt x="298" y="693"/>
                                  </a:lnTo>
                                  <a:lnTo>
                                    <a:pt x="562" y="693"/>
                                  </a:lnTo>
                                  <a:lnTo>
                                    <a:pt x="564" y="684"/>
                                  </a:lnTo>
                                  <a:lnTo>
                                    <a:pt x="626" y="684"/>
                                  </a:lnTo>
                                  <a:lnTo>
                                    <a:pt x="644" y="676"/>
                                  </a:lnTo>
                                  <a:lnTo>
                                    <a:pt x="699" y="627"/>
                                  </a:lnTo>
                                  <a:lnTo>
                                    <a:pt x="741" y="557"/>
                                  </a:lnTo>
                                  <a:lnTo>
                                    <a:pt x="763" y="479"/>
                                  </a:lnTo>
                                  <a:lnTo>
                                    <a:pt x="765" y="453"/>
                                  </a:lnTo>
                                  <a:lnTo>
                                    <a:pt x="764" y="429"/>
                                  </a:lnTo>
                                  <a:lnTo>
                                    <a:pt x="737" y="367"/>
                                  </a:lnTo>
                                  <a:lnTo>
                                    <a:pt x="698" y="341"/>
                                  </a:lnTo>
                                  <a:lnTo>
                                    <a:pt x="716" y="320"/>
                                  </a:lnTo>
                                  <a:lnTo>
                                    <a:pt x="729" y="298"/>
                                  </a:lnTo>
                                  <a:lnTo>
                                    <a:pt x="737" y="276"/>
                                  </a:lnTo>
                                  <a:lnTo>
                                    <a:pt x="741" y="252"/>
                                  </a:lnTo>
                                  <a:lnTo>
                                    <a:pt x="742" y="228"/>
                                  </a:lnTo>
                                  <a:lnTo>
                                    <a:pt x="739" y="203"/>
                                  </a:lnTo>
                                  <a:lnTo>
                                    <a:pt x="711" y="135"/>
                                  </a:lnTo>
                                  <a:lnTo>
                                    <a:pt x="663" y="83"/>
                                  </a:lnTo>
                                  <a:lnTo>
                                    <a:pt x="208" y="83"/>
                                  </a:lnTo>
                                  <a:lnTo>
                                    <a:pt x="177" y="77"/>
                                  </a:lnTo>
                                  <a:lnTo>
                                    <a:pt x="148" y="76"/>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96" name="Freeform 7"/>
                          <wps:cNvSpPr>
                            <a:spLocks/>
                          </wps:cNvSpPr>
                          <wps:spPr bwMode="auto">
                            <a:xfrm>
                              <a:off x="6842" y="125"/>
                              <a:ext cx="663" cy="768"/>
                            </a:xfrm>
                            <a:custGeom>
                              <a:avLst/>
                              <a:gdLst>
                                <a:gd name="T0" fmla="+- 0 7468 6842"/>
                                <a:gd name="T1" fmla="*/ T0 w 663"/>
                                <a:gd name="T2" fmla="+- 0 809 125"/>
                                <a:gd name="T3" fmla="*/ 809 h 768"/>
                                <a:gd name="T4" fmla="+- 0 7406 6842"/>
                                <a:gd name="T5" fmla="*/ T4 w 663"/>
                                <a:gd name="T6" fmla="+- 0 809 125"/>
                                <a:gd name="T7" fmla="*/ 809 h 768"/>
                                <a:gd name="T8" fmla="+- 0 7426 6842"/>
                                <a:gd name="T9" fmla="*/ T8 w 663"/>
                                <a:gd name="T10" fmla="+- 0 815 125"/>
                                <a:gd name="T11" fmla="*/ 815 h 768"/>
                                <a:gd name="T12" fmla="+- 0 7446 6842"/>
                                <a:gd name="T13" fmla="*/ T12 w 663"/>
                                <a:gd name="T14" fmla="+- 0 815 125"/>
                                <a:gd name="T15" fmla="*/ 815 h 768"/>
                                <a:gd name="T16" fmla="+- 0 7466 6842"/>
                                <a:gd name="T17" fmla="*/ T16 w 663"/>
                                <a:gd name="T18" fmla="+- 0 810 125"/>
                                <a:gd name="T19" fmla="*/ 810 h 768"/>
                                <a:gd name="T20" fmla="+- 0 7468 6842"/>
                                <a:gd name="T21" fmla="*/ T20 w 663"/>
                                <a:gd name="T22" fmla="+- 0 809 125"/>
                                <a:gd name="T23" fmla="*/ 809 h 768"/>
                              </a:gdLst>
                              <a:ahLst/>
                              <a:cxnLst>
                                <a:cxn ang="0">
                                  <a:pos x="T1" y="T3"/>
                                </a:cxn>
                                <a:cxn ang="0">
                                  <a:pos x="T5" y="T7"/>
                                </a:cxn>
                                <a:cxn ang="0">
                                  <a:pos x="T9" y="T11"/>
                                </a:cxn>
                                <a:cxn ang="0">
                                  <a:pos x="T13" y="T15"/>
                                </a:cxn>
                                <a:cxn ang="0">
                                  <a:pos x="T17" y="T19"/>
                                </a:cxn>
                                <a:cxn ang="0">
                                  <a:pos x="T21" y="T23"/>
                                </a:cxn>
                              </a:cxnLst>
                              <a:rect l="0" t="0" r="r" b="b"/>
                              <a:pathLst>
                                <a:path w="663" h="768">
                                  <a:moveTo>
                                    <a:pt x="626" y="684"/>
                                  </a:moveTo>
                                  <a:lnTo>
                                    <a:pt x="564" y="684"/>
                                  </a:lnTo>
                                  <a:lnTo>
                                    <a:pt x="584" y="690"/>
                                  </a:lnTo>
                                  <a:lnTo>
                                    <a:pt x="604" y="690"/>
                                  </a:lnTo>
                                  <a:lnTo>
                                    <a:pt x="624" y="685"/>
                                  </a:lnTo>
                                  <a:lnTo>
                                    <a:pt x="626" y="68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97" name="Freeform 8"/>
                          <wps:cNvSpPr>
                            <a:spLocks/>
                          </wps:cNvSpPr>
                          <wps:spPr bwMode="auto">
                            <a:xfrm>
                              <a:off x="6842" y="125"/>
                              <a:ext cx="663" cy="768"/>
                            </a:xfrm>
                            <a:custGeom>
                              <a:avLst/>
                              <a:gdLst>
                                <a:gd name="T0" fmla="+- 0 7190 6842"/>
                                <a:gd name="T1" fmla="*/ T0 w 663"/>
                                <a:gd name="T2" fmla="+- 0 125 125"/>
                                <a:gd name="T3" fmla="*/ 125 h 768"/>
                                <a:gd name="T4" fmla="+- 0 7127 6842"/>
                                <a:gd name="T5" fmla="*/ T4 w 663"/>
                                <a:gd name="T6" fmla="+- 0 132 125"/>
                                <a:gd name="T7" fmla="*/ 132 h 768"/>
                                <a:gd name="T8" fmla="+- 0 7064 6842"/>
                                <a:gd name="T9" fmla="*/ T8 w 663"/>
                                <a:gd name="T10" fmla="+- 0 173 125"/>
                                <a:gd name="T11" fmla="*/ 173 h 768"/>
                                <a:gd name="T12" fmla="+- 0 7050 6842"/>
                                <a:gd name="T13" fmla="*/ T12 w 663"/>
                                <a:gd name="T14" fmla="+- 0 208 125"/>
                                <a:gd name="T15" fmla="*/ 208 h 768"/>
                                <a:gd name="T16" fmla="+- 0 7505 6842"/>
                                <a:gd name="T17" fmla="*/ T16 w 663"/>
                                <a:gd name="T18" fmla="+- 0 208 125"/>
                                <a:gd name="T19" fmla="*/ 208 h 768"/>
                                <a:gd name="T20" fmla="+- 0 7503 6842"/>
                                <a:gd name="T21" fmla="*/ T20 w 663"/>
                                <a:gd name="T22" fmla="+- 0 206 125"/>
                                <a:gd name="T23" fmla="*/ 206 h 768"/>
                                <a:gd name="T24" fmla="+- 0 7318 6842"/>
                                <a:gd name="T25" fmla="*/ T24 w 663"/>
                                <a:gd name="T26" fmla="+- 0 206 125"/>
                                <a:gd name="T27" fmla="*/ 206 h 768"/>
                                <a:gd name="T28" fmla="+- 0 7315 6842"/>
                                <a:gd name="T29" fmla="*/ T28 w 663"/>
                                <a:gd name="T30" fmla="+- 0 190 125"/>
                                <a:gd name="T31" fmla="*/ 190 h 768"/>
                                <a:gd name="T32" fmla="+- 0 7269 6842"/>
                                <a:gd name="T33" fmla="*/ T32 w 663"/>
                                <a:gd name="T34" fmla="+- 0 143 125"/>
                                <a:gd name="T35" fmla="*/ 143 h 768"/>
                                <a:gd name="T36" fmla="+- 0 7211 6842"/>
                                <a:gd name="T37" fmla="*/ T36 w 663"/>
                                <a:gd name="T38" fmla="+- 0 127 125"/>
                                <a:gd name="T39" fmla="*/ 127 h 768"/>
                                <a:gd name="T40" fmla="+- 0 7190 6842"/>
                                <a:gd name="T41" fmla="*/ T40 w 663"/>
                                <a:gd name="T42" fmla="+- 0 125 125"/>
                                <a:gd name="T43" fmla="*/ 125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663" h="768">
                                  <a:moveTo>
                                    <a:pt x="348" y="0"/>
                                  </a:moveTo>
                                  <a:lnTo>
                                    <a:pt x="285" y="7"/>
                                  </a:lnTo>
                                  <a:lnTo>
                                    <a:pt x="222" y="48"/>
                                  </a:lnTo>
                                  <a:lnTo>
                                    <a:pt x="208" y="83"/>
                                  </a:lnTo>
                                  <a:lnTo>
                                    <a:pt x="663" y="83"/>
                                  </a:lnTo>
                                  <a:lnTo>
                                    <a:pt x="661" y="81"/>
                                  </a:lnTo>
                                  <a:lnTo>
                                    <a:pt x="476" y="81"/>
                                  </a:lnTo>
                                  <a:lnTo>
                                    <a:pt x="473" y="65"/>
                                  </a:lnTo>
                                  <a:lnTo>
                                    <a:pt x="427" y="18"/>
                                  </a:lnTo>
                                  <a:lnTo>
                                    <a:pt x="369" y="2"/>
                                  </a:lnTo>
                                  <a:lnTo>
                                    <a:pt x="348"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98" name="Freeform 9"/>
                          <wps:cNvSpPr>
                            <a:spLocks/>
                          </wps:cNvSpPr>
                          <wps:spPr bwMode="auto">
                            <a:xfrm>
                              <a:off x="6842" y="125"/>
                              <a:ext cx="663" cy="768"/>
                            </a:xfrm>
                            <a:custGeom>
                              <a:avLst/>
                              <a:gdLst>
                                <a:gd name="T0" fmla="+- 0 7414 6842"/>
                                <a:gd name="T1" fmla="*/ T0 w 663"/>
                                <a:gd name="T2" fmla="+- 0 172 125"/>
                                <a:gd name="T3" fmla="*/ 172 h 768"/>
                                <a:gd name="T4" fmla="+- 0 7390 6842"/>
                                <a:gd name="T5" fmla="*/ T4 w 663"/>
                                <a:gd name="T6" fmla="+- 0 173 125"/>
                                <a:gd name="T7" fmla="*/ 173 h 768"/>
                                <a:gd name="T8" fmla="+- 0 7365 6842"/>
                                <a:gd name="T9" fmla="*/ T8 w 663"/>
                                <a:gd name="T10" fmla="+- 0 179 125"/>
                                <a:gd name="T11" fmla="*/ 179 h 768"/>
                                <a:gd name="T12" fmla="+- 0 7341 6842"/>
                                <a:gd name="T13" fmla="*/ T12 w 663"/>
                                <a:gd name="T14" fmla="+- 0 189 125"/>
                                <a:gd name="T15" fmla="*/ 189 h 768"/>
                                <a:gd name="T16" fmla="+- 0 7318 6842"/>
                                <a:gd name="T17" fmla="*/ T16 w 663"/>
                                <a:gd name="T18" fmla="+- 0 206 125"/>
                                <a:gd name="T19" fmla="*/ 206 h 768"/>
                                <a:gd name="T20" fmla="+- 0 7503 6842"/>
                                <a:gd name="T21" fmla="*/ T20 w 663"/>
                                <a:gd name="T22" fmla="+- 0 206 125"/>
                                <a:gd name="T23" fmla="*/ 206 h 768"/>
                                <a:gd name="T24" fmla="+- 0 7437 6842"/>
                                <a:gd name="T25" fmla="*/ T24 w 663"/>
                                <a:gd name="T26" fmla="+- 0 175 125"/>
                                <a:gd name="T27" fmla="*/ 175 h 768"/>
                                <a:gd name="T28" fmla="+- 0 7414 6842"/>
                                <a:gd name="T29" fmla="*/ T28 w 663"/>
                                <a:gd name="T30" fmla="+- 0 172 125"/>
                                <a:gd name="T31" fmla="*/ 172 h 76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63" h="768">
                                  <a:moveTo>
                                    <a:pt x="572" y="47"/>
                                  </a:moveTo>
                                  <a:lnTo>
                                    <a:pt x="548" y="48"/>
                                  </a:lnTo>
                                  <a:lnTo>
                                    <a:pt x="523" y="54"/>
                                  </a:lnTo>
                                  <a:lnTo>
                                    <a:pt x="499" y="64"/>
                                  </a:lnTo>
                                  <a:lnTo>
                                    <a:pt x="476" y="81"/>
                                  </a:lnTo>
                                  <a:lnTo>
                                    <a:pt x="661" y="81"/>
                                  </a:lnTo>
                                  <a:lnTo>
                                    <a:pt x="595" y="50"/>
                                  </a:lnTo>
                                  <a:lnTo>
                                    <a:pt x="572" y="47"/>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99" name="Group 10"/>
                        <wpg:cNvGrpSpPr>
                          <a:grpSpLocks/>
                        </wpg:cNvGrpSpPr>
                        <wpg:grpSpPr bwMode="auto">
                          <a:xfrm>
                            <a:off x="6842" y="125"/>
                            <a:ext cx="765" cy="768"/>
                            <a:chOff x="6842" y="125"/>
                            <a:chExt cx="765" cy="768"/>
                          </a:xfrm>
                        </wpg:grpSpPr>
                        <wps:wsp>
                          <wps:cNvPr id="17400" name="Freeform 11"/>
                          <wps:cNvSpPr>
                            <a:spLocks/>
                          </wps:cNvSpPr>
                          <wps:spPr bwMode="auto">
                            <a:xfrm>
                              <a:off x="6842" y="125"/>
                              <a:ext cx="765" cy="768"/>
                            </a:xfrm>
                            <a:custGeom>
                              <a:avLst/>
                              <a:gdLst>
                                <a:gd name="T0" fmla="+- 0 6868 6842"/>
                                <a:gd name="T1" fmla="*/ T0 w 765"/>
                                <a:gd name="T2" fmla="+- 0 513 125"/>
                                <a:gd name="T3" fmla="*/ 513 h 768"/>
                                <a:gd name="T4" fmla="+- 0 6842 6842"/>
                                <a:gd name="T5" fmla="*/ T4 w 765"/>
                                <a:gd name="T6" fmla="+- 0 421 125"/>
                                <a:gd name="T7" fmla="*/ 421 h 768"/>
                                <a:gd name="T8" fmla="+- 0 6860 6842"/>
                                <a:gd name="T9" fmla="*/ T8 w 765"/>
                                <a:gd name="T10" fmla="+- 0 315 125"/>
                                <a:gd name="T11" fmla="*/ 315 h 768"/>
                                <a:gd name="T12" fmla="+- 0 6964 6842"/>
                                <a:gd name="T13" fmla="*/ T12 w 765"/>
                                <a:gd name="T14" fmla="+- 0 206 125"/>
                                <a:gd name="T15" fmla="*/ 206 h 768"/>
                                <a:gd name="T16" fmla="+- 0 7019 6842"/>
                                <a:gd name="T17" fmla="*/ T16 w 765"/>
                                <a:gd name="T18" fmla="+- 0 202 125"/>
                                <a:gd name="T19" fmla="*/ 202 h 768"/>
                                <a:gd name="T20" fmla="+- 0 7055 6842"/>
                                <a:gd name="T21" fmla="*/ T20 w 765"/>
                                <a:gd name="T22" fmla="+- 0 189 125"/>
                                <a:gd name="T23" fmla="*/ 189 h 768"/>
                                <a:gd name="T24" fmla="+- 0 7169 6842"/>
                                <a:gd name="T25" fmla="*/ T24 w 765"/>
                                <a:gd name="T26" fmla="+- 0 125 125"/>
                                <a:gd name="T27" fmla="*/ 125 h 768"/>
                                <a:gd name="T28" fmla="+- 0 7211 6842"/>
                                <a:gd name="T29" fmla="*/ T28 w 765"/>
                                <a:gd name="T30" fmla="+- 0 127 125"/>
                                <a:gd name="T31" fmla="*/ 127 h 768"/>
                                <a:gd name="T32" fmla="+- 0 7315 6842"/>
                                <a:gd name="T33" fmla="*/ T32 w 765"/>
                                <a:gd name="T34" fmla="+- 0 190 125"/>
                                <a:gd name="T35" fmla="*/ 190 h 768"/>
                                <a:gd name="T36" fmla="+- 0 7341 6842"/>
                                <a:gd name="T37" fmla="*/ T36 w 765"/>
                                <a:gd name="T38" fmla="+- 0 189 125"/>
                                <a:gd name="T39" fmla="*/ 189 h 768"/>
                                <a:gd name="T40" fmla="+- 0 7390 6842"/>
                                <a:gd name="T41" fmla="*/ T40 w 765"/>
                                <a:gd name="T42" fmla="+- 0 173 125"/>
                                <a:gd name="T43" fmla="*/ 173 h 768"/>
                                <a:gd name="T44" fmla="+- 0 7437 6842"/>
                                <a:gd name="T45" fmla="*/ T44 w 765"/>
                                <a:gd name="T46" fmla="+- 0 175 125"/>
                                <a:gd name="T47" fmla="*/ 175 h 768"/>
                                <a:gd name="T48" fmla="+- 0 7553 6842"/>
                                <a:gd name="T49" fmla="*/ T48 w 765"/>
                                <a:gd name="T50" fmla="+- 0 260 125"/>
                                <a:gd name="T51" fmla="*/ 260 h 768"/>
                                <a:gd name="T52" fmla="+- 0 7584 6842"/>
                                <a:gd name="T53" fmla="*/ T52 w 765"/>
                                <a:gd name="T54" fmla="+- 0 353 125"/>
                                <a:gd name="T55" fmla="*/ 353 h 768"/>
                                <a:gd name="T56" fmla="+- 0 7579 6842"/>
                                <a:gd name="T57" fmla="*/ T56 w 765"/>
                                <a:gd name="T58" fmla="+- 0 401 125"/>
                                <a:gd name="T59" fmla="*/ 401 h 768"/>
                                <a:gd name="T60" fmla="+- 0 7558 6842"/>
                                <a:gd name="T61" fmla="*/ T60 w 765"/>
                                <a:gd name="T62" fmla="+- 0 445 125"/>
                                <a:gd name="T63" fmla="*/ 445 h 768"/>
                                <a:gd name="T64" fmla="+- 0 7562 6842"/>
                                <a:gd name="T65" fmla="*/ T64 w 765"/>
                                <a:gd name="T66" fmla="+- 0 477 125"/>
                                <a:gd name="T67" fmla="*/ 477 h 768"/>
                                <a:gd name="T68" fmla="+- 0 7607 6842"/>
                                <a:gd name="T69" fmla="*/ T68 w 765"/>
                                <a:gd name="T70" fmla="+- 0 578 125"/>
                                <a:gd name="T71" fmla="*/ 578 h 768"/>
                                <a:gd name="T72" fmla="+- 0 7583 6842"/>
                                <a:gd name="T73" fmla="*/ T72 w 765"/>
                                <a:gd name="T74" fmla="+- 0 682 125"/>
                                <a:gd name="T75" fmla="*/ 682 h 768"/>
                                <a:gd name="T76" fmla="+- 0 7486 6842"/>
                                <a:gd name="T77" fmla="*/ T76 w 765"/>
                                <a:gd name="T78" fmla="+- 0 801 125"/>
                                <a:gd name="T79" fmla="*/ 801 h 768"/>
                                <a:gd name="T80" fmla="+- 0 7426 6842"/>
                                <a:gd name="T81" fmla="*/ T80 w 765"/>
                                <a:gd name="T82" fmla="+- 0 815 125"/>
                                <a:gd name="T83" fmla="*/ 815 h 768"/>
                                <a:gd name="T84" fmla="+- 0 7402 6842"/>
                                <a:gd name="T85" fmla="*/ T84 w 765"/>
                                <a:gd name="T86" fmla="+- 0 824 125"/>
                                <a:gd name="T87" fmla="*/ 824 h 768"/>
                                <a:gd name="T88" fmla="+- 0 7280 6842"/>
                                <a:gd name="T89" fmla="*/ T88 w 765"/>
                                <a:gd name="T90" fmla="+- 0 892 125"/>
                                <a:gd name="T91" fmla="*/ 892 h 768"/>
                                <a:gd name="T92" fmla="+- 0 7240 6842"/>
                                <a:gd name="T93" fmla="*/ T92 w 765"/>
                                <a:gd name="T94" fmla="+- 0 891 125"/>
                                <a:gd name="T95" fmla="*/ 891 h 768"/>
                                <a:gd name="T96" fmla="+- 0 7140 6842"/>
                                <a:gd name="T97" fmla="*/ T96 w 765"/>
                                <a:gd name="T98" fmla="+- 0 818 125"/>
                                <a:gd name="T99" fmla="*/ 818 h 768"/>
                                <a:gd name="T100" fmla="+- 0 7096 6842"/>
                                <a:gd name="T101" fmla="*/ T100 w 765"/>
                                <a:gd name="T102" fmla="+- 0 846 125"/>
                                <a:gd name="T103" fmla="*/ 846 h 768"/>
                                <a:gd name="T104" fmla="+- 0 7046 6842"/>
                                <a:gd name="T105" fmla="*/ T104 w 765"/>
                                <a:gd name="T106" fmla="+- 0 857 125"/>
                                <a:gd name="T107" fmla="*/ 857 h 768"/>
                                <a:gd name="T108" fmla="+- 0 6948 6842"/>
                                <a:gd name="T109" fmla="*/ T108 w 765"/>
                                <a:gd name="T110" fmla="+- 0 832 125"/>
                                <a:gd name="T111" fmla="*/ 832 h 768"/>
                                <a:gd name="T112" fmla="+- 0 6855 6842"/>
                                <a:gd name="T113" fmla="*/ T112 w 765"/>
                                <a:gd name="T114" fmla="+- 0 715 125"/>
                                <a:gd name="T115" fmla="*/ 715 h 768"/>
                                <a:gd name="T116" fmla="+- 0 6853 6842"/>
                                <a:gd name="T117" fmla="*/ T116 w 765"/>
                                <a:gd name="T118" fmla="+- 0 663 125"/>
                                <a:gd name="T119" fmla="*/ 663 h 768"/>
                                <a:gd name="T120" fmla="+- 0 6872 6842"/>
                                <a:gd name="T121" fmla="*/ T120 w 765"/>
                                <a:gd name="T122" fmla="+- 0 607 125"/>
                                <a:gd name="T123" fmla="*/ 607 h 768"/>
                                <a:gd name="T124" fmla="+- 0 6916 6842"/>
                                <a:gd name="T125" fmla="*/ T124 w 765"/>
                                <a:gd name="T126" fmla="+- 0 552 125"/>
                                <a:gd name="T127" fmla="*/ 552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765" h="768">
                                  <a:moveTo>
                                    <a:pt x="74" y="427"/>
                                  </a:moveTo>
                                  <a:lnTo>
                                    <a:pt x="26" y="388"/>
                                  </a:lnTo>
                                  <a:lnTo>
                                    <a:pt x="3" y="322"/>
                                  </a:lnTo>
                                  <a:lnTo>
                                    <a:pt x="0" y="296"/>
                                  </a:lnTo>
                                  <a:lnTo>
                                    <a:pt x="1" y="269"/>
                                  </a:lnTo>
                                  <a:lnTo>
                                    <a:pt x="18" y="190"/>
                                  </a:lnTo>
                                  <a:lnTo>
                                    <a:pt x="58" y="122"/>
                                  </a:lnTo>
                                  <a:lnTo>
                                    <a:pt x="122" y="81"/>
                                  </a:lnTo>
                                  <a:lnTo>
                                    <a:pt x="148" y="76"/>
                                  </a:lnTo>
                                  <a:lnTo>
                                    <a:pt x="177" y="77"/>
                                  </a:lnTo>
                                  <a:lnTo>
                                    <a:pt x="208" y="83"/>
                                  </a:lnTo>
                                  <a:lnTo>
                                    <a:pt x="213" y="64"/>
                                  </a:lnTo>
                                  <a:lnTo>
                                    <a:pt x="266" y="14"/>
                                  </a:lnTo>
                                  <a:lnTo>
                                    <a:pt x="327" y="0"/>
                                  </a:lnTo>
                                  <a:lnTo>
                                    <a:pt x="348" y="0"/>
                                  </a:lnTo>
                                  <a:lnTo>
                                    <a:pt x="369" y="2"/>
                                  </a:lnTo>
                                  <a:lnTo>
                                    <a:pt x="427" y="18"/>
                                  </a:lnTo>
                                  <a:lnTo>
                                    <a:pt x="473" y="65"/>
                                  </a:lnTo>
                                  <a:lnTo>
                                    <a:pt x="476" y="81"/>
                                  </a:lnTo>
                                  <a:lnTo>
                                    <a:pt x="499" y="64"/>
                                  </a:lnTo>
                                  <a:lnTo>
                                    <a:pt x="523" y="54"/>
                                  </a:lnTo>
                                  <a:lnTo>
                                    <a:pt x="548" y="48"/>
                                  </a:lnTo>
                                  <a:lnTo>
                                    <a:pt x="572" y="47"/>
                                  </a:lnTo>
                                  <a:lnTo>
                                    <a:pt x="595" y="50"/>
                                  </a:lnTo>
                                  <a:lnTo>
                                    <a:pt x="660" y="80"/>
                                  </a:lnTo>
                                  <a:lnTo>
                                    <a:pt x="711" y="135"/>
                                  </a:lnTo>
                                  <a:lnTo>
                                    <a:pt x="739" y="203"/>
                                  </a:lnTo>
                                  <a:lnTo>
                                    <a:pt x="742" y="228"/>
                                  </a:lnTo>
                                  <a:lnTo>
                                    <a:pt x="741" y="252"/>
                                  </a:lnTo>
                                  <a:lnTo>
                                    <a:pt x="737" y="276"/>
                                  </a:lnTo>
                                  <a:lnTo>
                                    <a:pt x="729" y="298"/>
                                  </a:lnTo>
                                  <a:lnTo>
                                    <a:pt x="716" y="320"/>
                                  </a:lnTo>
                                  <a:lnTo>
                                    <a:pt x="698" y="341"/>
                                  </a:lnTo>
                                  <a:lnTo>
                                    <a:pt x="720" y="352"/>
                                  </a:lnTo>
                                  <a:lnTo>
                                    <a:pt x="759" y="406"/>
                                  </a:lnTo>
                                  <a:lnTo>
                                    <a:pt x="765" y="453"/>
                                  </a:lnTo>
                                  <a:lnTo>
                                    <a:pt x="763" y="479"/>
                                  </a:lnTo>
                                  <a:lnTo>
                                    <a:pt x="741" y="557"/>
                                  </a:lnTo>
                                  <a:lnTo>
                                    <a:pt x="699" y="627"/>
                                  </a:lnTo>
                                  <a:lnTo>
                                    <a:pt x="644" y="676"/>
                                  </a:lnTo>
                                  <a:lnTo>
                                    <a:pt x="604" y="690"/>
                                  </a:lnTo>
                                  <a:lnTo>
                                    <a:pt x="584" y="690"/>
                                  </a:lnTo>
                                  <a:lnTo>
                                    <a:pt x="564" y="684"/>
                                  </a:lnTo>
                                  <a:lnTo>
                                    <a:pt x="560" y="699"/>
                                  </a:lnTo>
                                  <a:lnTo>
                                    <a:pt x="514" y="745"/>
                                  </a:lnTo>
                                  <a:lnTo>
                                    <a:pt x="438" y="767"/>
                                  </a:lnTo>
                                  <a:lnTo>
                                    <a:pt x="418" y="768"/>
                                  </a:lnTo>
                                  <a:lnTo>
                                    <a:pt x="398" y="766"/>
                                  </a:lnTo>
                                  <a:lnTo>
                                    <a:pt x="327" y="739"/>
                                  </a:lnTo>
                                  <a:lnTo>
                                    <a:pt x="298" y="693"/>
                                  </a:lnTo>
                                  <a:lnTo>
                                    <a:pt x="277" y="710"/>
                                  </a:lnTo>
                                  <a:lnTo>
                                    <a:pt x="254" y="721"/>
                                  </a:lnTo>
                                  <a:lnTo>
                                    <a:pt x="229" y="729"/>
                                  </a:lnTo>
                                  <a:lnTo>
                                    <a:pt x="204" y="732"/>
                                  </a:lnTo>
                                  <a:lnTo>
                                    <a:pt x="179" y="731"/>
                                  </a:lnTo>
                                  <a:lnTo>
                                    <a:pt x="106" y="707"/>
                                  </a:lnTo>
                                  <a:lnTo>
                                    <a:pt x="46" y="658"/>
                                  </a:lnTo>
                                  <a:lnTo>
                                    <a:pt x="13" y="590"/>
                                  </a:lnTo>
                                  <a:lnTo>
                                    <a:pt x="9" y="564"/>
                                  </a:lnTo>
                                  <a:lnTo>
                                    <a:pt x="11" y="538"/>
                                  </a:lnTo>
                                  <a:lnTo>
                                    <a:pt x="18" y="510"/>
                                  </a:lnTo>
                                  <a:lnTo>
                                    <a:pt x="30" y="482"/>
                                  </a:lnTo>
                                  <a:lnTo>
                                    <a:pt x="49" y="455"/>
                                  </a:lnTo>
                                  <a:lnTo>
                                    <a:pt x="74" y="427"/>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401" name="Group 12"/>
                        <wpg:cNvGrpSpPr>
                          <a:grpSpLocks/>
                        </wpg:cNvGrpSpPr>
                        <wpg:grpSpPr bwMode="auto">
                          <a:xfrm>
                            <a:off x="6806" y="924"/>
                            <a:ext cx="188" cy="339"/>
                            <a:chOff x="6806" y="924"/>
                            <a:chExt cx="188" cy="339"/>
                          </a:xfrm>
                        </wpg:grpSpPr>
                        <wps:wsp>
                          <wps:cNvPr id="17402" name="Freeform 13"/>
                          <wps:cNvSpPr>
                            <a:spLocks/>
                          </wps:cNvSpPr>
                          <wps:spPr bwMode="auto">
                            <a:xfrm>
                              <a:off x="6806" y="924"/>
                              <a:ext cx="188" cy="339"/>
                            </a:xfrm>
                            <a:custGeom>
                              <a:avLst/>
                              <a:gdLst>
                                <a:gd name="T0" fmla="+- 0 6806 6806"/>
                                <a:gd name="T1" fmla="*/ T0 w 188"/>
                                <a:gd name="T2" fmla="+- 0 1263 924"/>
                                <a:gd name="T3" fmla="*/ 1263 h 339"/>
                                <a:gd name="T4" fmla="+- 0 6994 6806"/>
                                <a:gd name="T5" fmla="*/ T4 w 188"/>
                                <a:gd name="T6" fmla="+- 0 924 924"/>
                                <a:gd name="T7" fmla="*/ 924 h 339"/>
                              </a:gdLst>
                              <a:ahLst/>
                              <a:cxnLst>
                                <a:cxn ang="0">
                                  <a:pos x="T1" y="T3"/>
                                </a:cxn>
                                <a:cxn ang="0">
                                  <a:pos x="T5" y="T7"/>
                                </a:cxn>
                              </a:cxnLst>
                              <a:rect l="0" t="0" r="r" b="b"/>
                              <a:pathLst>
                                <a:path w="188" h="339">
                                  <a:moveTo>
                                    <a:pt x="0" y="339"/>
                                  </a:moveTo>
                                  <a:lnTo>
                                    <a:pt x="188"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403" name="Group 14"/>
                        <wpg:cNvGrpSpPr>
                          <a:grpSpLocks/>
                        </wpg:cNvGrpSpPr>
                        <wpg:grpSpPr bwMode="auto">
                          <a:xfrm>
                            <a:off x="6974" y="869"/>
                            <a:ext cx="51" cy="66"/>
                            <a:chOff x="6974" y="869"/>
                            <a:chExt cx="51" cy="66"/>
                          </a:xfrm>
                        </wpg:grpSpPr>
                        <wps:wsp>
                          <wps:cNvPr id="17404" name="Freeform 15"/>
                          <wps:cNvSpPr>
                            <a:spLocks/>
                          </wps:cNvSpPr>
                          <wps:spPr bwMode="auto">
                            <a:xfrm>
                              <a:off x="6974" y="869"/>
                              <a:ext cx="51" cy="66"/>
                            </a:xfrm>
                            <a:custGeom>
                              <a:avLst/>
                              <a:gdLst>
                                <a:gd name="T0" fmla="+- 0 7024 6974"/>
                                <a:gd name="T1" fmla="*/ T0 w 51"/>
                                <a:gd name="T2" fmla="+- 0 869 869"/>
                                <a:gd name="T3" fmla="*/ 869 h 66"/>
                                <a:gd name="T4" fmla="+- 0 6974 6974"/>
                                <a:gd name="T5" fmla="*/ T4 w 51"/>
                                <a:gd name="T6" fmla="+- 0 912 869"/>
                                <a:gd name="T7" fmla="*/ 912 h 66"/>
                                <a:gd name="T8" fmla="+- 0 7014 6974"/>
                                <a:gd name="T9" fmla="*/ T8 w 51"/>
                                <a:gd name="T10" fmla="+- 0 935 869"/>
                                <a:gd name="T11" fmla="*/ 935 h 66"/>
                                <a:gd name="T12" fmla="+- 0 7024 6974"/>
                                <a:gd name="T13" fmla="*/ T12 w 51"/>
                                <a:gd name="T14" fmla="+- 0 869 869"/>
                                <a:gd name="T15" fmla="*/ 869 h 66"/>
                              </a:gdLst>
                              <a:ahLst/>
                              <a:cxnLst>
                                <a:cxn ang="0">
                                  <a:pos x="T1" y="T3"/>
                                </a:cxn>
                                <a:cxn ang="0">
                                  <a:pos x="T5" y="T7"/>
                                </a:cxn>
                                <a:cxn ang="0">
                                  <a:pos x="T9" y="T11"/>
                                </a:cxn>
                                <a:cxn ang="0">
                                  <a:pos x="T13" y="T15"/>
                                </a:cxn>
                              </a:cxnLst>
                              <a:rect l="0" t="0" r="r" b="b"/>
                              <a:pathLst>
                                <a:path w="51" h="66">
                                  <a:moveTo>
                                    <a:pt x="50" y="0"/>
                                  </a:moveTo>
                                  <a:lnTo>
                                    <a:pt x="0" y="43"/>
                                  </a:lnTo>
                                  <a:lnTo>
                                    <a:pt x="40" y="66"/>
                                  </a:lnTo>
                                  <a:lnTo>
                                    <a:pt x="5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05" name="Group 16"/>
                        <wpg:cNvGrpSpPr>
                          <a:grpSpLocks/>
                        </wpg:cNvGrpSpPr>
                        <wpg:grpSpPr bwMode="auto">
                          <a:xfrm>
                            <a:off x="6974" y="869"/>
                            <a:ext cx="51" cy="66"/>
                            <a:chOff x="6974" y="869"/>
                            <a:chExt cx="51" cy="66"/>
                          </a:xfrm>
                        </wpg:grpSpPr>
                        <wps:wsp>
                          <wps:cNvPr id="17406" name="Freeform 17"/>
                          <wps:cNvSpPr>
                            <a:spLocks/>
                          </wps:cNvSpPr>
                          <wps:spPr bwMode="auto">
                            <a:xfrm>
                              <a:off x="6974" y="869"/>
                              <a:ext cx="51" cy="66"/>
                            </a:xfrm>
                            <a:custGeom>
                              <a:avLst/>
                              <a:gdLst>
                                <a:gd name="T0" fmla="+- 0 7024 6974"/>
                                <a:gd name="T1" fmla="*/ T0 w 51"/>
                                <a:gd name="T2" fmla="+- 0 869 869"/>
                                <a:gd name="T3" fmla="*/ 869 h 66"/>
                                <a:gd name="T4" fmla="+- 0 6974 6974"/>
                                <a:gd name="T5" fmla="*/ T4 w 51"/>
                                <a:gd name="T6" fmla="+- 0 912 869"/>
                                <a:gd name="T7" fmla="*/ 912 h 66"/>
                                <a:gd name="T8" fmla="+- 0 7014 6974"/>
                                <a:gd name="T9" fmla="*/ T8 w 51"/>
                                <a:gd name="T10" fmla="+- 0 935 869"/>
                                <a:gd name="T11" fmla="*/ 935 h 66"/>
                                <a:gd name="T12" fmla="+- 0 7024 6974"/>
                                <a:gd name="T13" fmla="*/ T12 w 51"/>
                                <a:gd name="T14" fmla="+- 0 869 869"/>
                                <a:gd name="T15" fmla="*/ 869 h 66"/>
                              </a:gdLst>
                              <a:ahLst/>
                              <a:cxnLst>
                                <a:cxn ang="0">
                                  <a:pos x="T1" y="T3"/>
                                </a:cxn>
                                <a:cxn ang="0">
                                  <a:pos x="T5" y="T7"/>
                                </a:cxn>
                                <a:cxn ang="0">
                                  <a:pos x="T9" y="T11"/>
                                </a:cxn>
                                <a:cxn ang="0">
                                  <a:pos x="T13" y="T15"/>
                                </a:cxn>
                              </a:cxnLst>
                              <a:rect l="0" t="0" r="r" b="b"/>
                              <a:pathLst>
                                <a:path w="51" h="66">
                                  <a:moveTo>
                                    <a:pt x="50" y="0"/>
                                  </a:moveTo>
                                  <a:lnTo>
                                    <a:pt x="0" y="43"/>
                                  </a:lnTo>
                                  <a:lnTo>
                                    <a:pt x="40" y="66"/>
                                  </a:lnTo>
                                  <a:lnTo>
                                    <a:pt x="5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07" name="Picture 18"/>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7953" y="3412"/>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08" name="Picture 19"/>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7947" y="3412"/>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09" name="Picture 2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8293" y="3450"/>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10" name="Picture 2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8293" y="3452"/>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11" name="Picture 22"/>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7953" y="3529"/>
                              <a:ext cx="5"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12" name="Group 23"/>
                        <wpg:cNvGrpSpPr>
                          <a:grpSpLocks/>
                        </wpg:cNvGrpSpPr>
                        <wpg:grpSpPr bwMode="auto">
                          <a:xfrm>
                            <a:off x="7947" y="3529"/>
                            <a:ext cx="11" cy="5"/>
                            <a:chOff x="7947" y="3529"/>
                            <a:chExt cx="11" cy="5"/>
                          </a:xfrm>
                        </wpg:grpSpPr>
                        <wps:wsp>
                          <wps:cNvPr id="17413" name="Freeform 24"/>
                          <wps:cNvSpPr>
                            <a:spLocks/>
                          </wps:cNvSpPr>
                          <wps:spPr bwMode="auto">
                            <a:xfrm>
                              <a:off x="7947" y="3529"/>
                              <a:ext cx="11" cy="5"/>
                            </a:xfrm>
                            <a:custGeom>
                              <a:avLst/>
                              <a:gdLst>
                                <a:gd name="T0" fmla="+- 0 7947 7947"/>
                                <a:gd name="T1" fmla="*/ T0 w 11"/>
                                <a:gd name="T2" fmla="+- 0 3529 3529"/>
                                <a:gd name="T3" fmla="*/ 3529 h 5"/>
                                <a:gd name="T4" fmla="+- 0 7958 7947"/>
                                <a:gd name="T5" fmla="*/ T4 w 11"/>
                                <a:gd name="T6" fmla="+- 0 3529 3529"/>
                                <a:gd name="T7" fmla="*/ 3529 h 5"/>
                                <a:gd name="T8" fmla="+- 0 7958 7947"/>
                                <a:gd name="T9" fmla="*/ T8 w 11"/>
                                <a:gd name="T10" fmla="+- 0 3535 3529"/>
                                <a:gd name="T11" fmla="*/ 3535 h 5"/>
                                <a:gd name="T12" fmla="+- 0 7947 7947"/>
                                <a:gd name="T13" fmla="*/ T12 w 11"/>
                                <a:gd name="T14" fmla="+- 0 3535 3529"/>
                                <a:gd name="T15" fmla="*/ 3535 h 5"/>
                                <a:gd name="T16" fmla="+- 0 7947 7947"/>
                                <a:gd name="T17" fmla="*/ T16 w 11"/>
                                <a:gd name="T18" fmla="+- 0 3529 3529"/>
                                <a:gd name="T19" fmla="*/ 3529 h 5"/>
                              </a:gdLst>
                              <a:ahLst/>
                              <a:cxnLst>
                                <a:cxn ang="0">
                                  <a:pos x="T1" y="T3"/>
                                </a:cxn>
                                <a:cxn ang="0">
                                  <a:pos x="T5" y="T7"/>
                                </a:cxn>
                                <a:cxn ang="0">
                                  <a:pos x="T9" y="T11"/>
                                </a:cxn>
                                <a:cxn ang="0">
                                  <a:pos x="T13" y="T15"/>
                                </a:cxn>
                                <a:cxn ang="0">
                                  <a:pos x="T17" y="T19"/>
                                </a:cxn>
                              </a:cxnLst>
                              <a:rect l="0" t="0" r="r" b="b"/>
                              <a:pathLst>
                                <a:path w="11" h="5">
                                  <a:moveTo>
                                    <a:pt x="0" y="0"/>
                                  </a:moveTo>
                                  <a:lnTo>
                                    <a:pt x="11" y="0"/>
                                  </a:lnTo>
                                  <a:lnTo>
                                    <a:pt x="11" y="6"/>
                                  </a:lnTo>
                                  <a:lnTo>
                                    <a:pt x="0" y="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14" name="Group 25"/>
                        <wpg:cNvGrpSpPr>
                          <a:grpSpLocks/>
                        </wpg:cNvGrpSpPr>
                        <wpg:grpSpPr bwMode="auto">
                          <a:xfrm>
                            <a:off x="7947" y="3455"/>
                            <a:ext cx="5" cy="80"/>
                            <a:chOff x="7947" y="3455"/>
                            <a:chExt cx="5" cy="80"/>
                          </a:xfrm>
                        </wpg:grpSpPr>
                        <wps:wsp>
                          <wps:cNvPr id="17415" name="Freeform 26"/>
                          <wps:cNvSpPr>
                            <a:spLocks/>
                          </wps:cNvSpPr>
                          <wps:spPr bwMode="auto">
                            <a:xfrm>
                              <a:off x="7947" y="3455"/>
                              <a:ext cx="5" cy="80"/>
                            </a:xfrm>
                            <a:custGeom>
                              <a:avLst/>
                              <a:gdLst>
                                <a:gd name="T0" fmla="+- 0 7947 7947"/>
                                <a:gd name="T1" fmla="*/ T0 w 5"/>
                                <a:gd name="T2" fmla="+- 0 3455 3455"/>
                                <a:gd name="T3" fmla="*/ 3455 h 80"/>
                                <a:gd name="T4" fmla="+- 0 7953 7947"/>
                                <a:gd name="T5" fmla="*/ T4 w 5"/>
                                <a:gd name="T6" fmla="+- 0 3455 3455"/>
                                <a:gd name="T7" fmla="*/ 3455 h 80"/>
                                <a:gd name="T8" fmla="+- 0 7953 7947"/>
                                <a:gd name="T9" fmla="*/ T8 w 5"/>
                                <a:gd name="T10" fmla="+- 0 3535 3455"/>
                                <a:gd name="T11" fmla="*/ 3535 h 80"/>
                                <a:gd name="T12" fmla="+- 0 7947 7947"/>
                                <a:gd name="T13" fmla="*/ T12 w 5"/>
                                <a:gd name="T14" fmla="+- 0 3535 3455"/>
                                <a:gd name="T15" fmla="*/ 3535 h 80"/>
                                <a:gd name="T16" fmla="+- 0 7947 7947"/>
                                <a:gd name="T17" fmla="*/ T16 w 5"/>
                                <a:gd name="T18" fmla="+- 0 3455 3455"/>
                                <a:gd name="T19" fmla="*/ 3455 h 80"/>
                              </a:gdLst>
                              <a:ahLst/>
                              <a:cxnLst>
                                <a:cxn ang="0">
                                  <a:pos x="T1" y="T3"/>
                                </a:cxn>
                                <a:cxn ang="0">
                                  <a:pos x="T5" y="T7"/>
                                </a:cxn>
                                <a:cxn ang="0">
                                  <a:pos x="T9" y="T11"/>
                                </a:cxn>
                                <a:cxn ang="0">
                                  <a:pos x="T13" y="T15"/>
                                </a:cxn>
                                <a:cxn ang="0">
                                  <a:pos x="T17" y="T19"/>
                                </a:cxn>
                              </a:cxnLst>
                              <a:rect l="0" t="0" r="r" b="b"/>
                              <a:pathLst>
                                <a:path w="5" h="80">
                                  <a:moveTo>
                                    <a:pt x="0" y="0"/>
                                  </a:moveTo>
                                  <a:lnTo>
                                    <a:pt x="6" y="0"/>
                                  </a:lnTo>
                                  <a:lnTo>
                                    <a:pt x="6" y="80"/>
                                  </a:lnTo>
                                  <a:lnTo>
                                    <a:pt x="0" y="8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416" name="Picture 27"/>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7947" y="3412"/>
                              <a:ext cx="49" cy="4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17" name="Group 28"/>
                        <wpg:cNvGrpSpPr>
                          <a:grpSpLocks/>
                        </wpg:cNvGrpSpPr>
                        <wpg:grpSpPr bwMode="auto">
                          <a:xfrm>
                            <a:off x="7991" y="3412"/>
                            <a:ext cx="352" cy="5"/>
                            <a:chOff x="7991" y="3412"/>
                            <a:chExt cx="352" cy="5"/>
                          </a:xfrm>
                        </wpg:grpSpPr>
                        <wps:wsp>
                          <wps:cNvPr id="17418" name="Freeform 29"/>
                          <wps:cNvSpPr>
                            <a:spLocks/>
                          </wps:cNvSpPr>
                          <wps:spPr bwMode="auto">
                            <a:xfrm>
                              <a:off x="7991" y="3412"/>
                              <a:ext cx="352" cy="5"/>
                            </a:xfrm>
                            <a:custGeom>
                              <a:avLst/>
                              <a:gdLst>
                                <a:gd name="T0" fmla="+- 0 7991 7991"/>
                                <a:gd name="T1" fmla="*/ T0 w 352"/>
                                <a:gd name="T2" fmla="+- 0 3412 3412"/>
                                <a:gd name="T3" fmla="*/ 3412 h 5"/>
                                <a:gd name="T4" fmla="+- 0 8343 7991"/>
                                <a:gd name="T5" fmla="*/ T4 w 352"/>
                                <a:gd name="T6" fmla="+- 0 3412 3412"/>
                                <a:gd name="T7" fmla="*/ 3412 h 5"/>
                                <a:gd name="T8" fmla="+- 0 8343 7991"/>
                                <a:gd name="T9" fmla="*/ T8 w 352"/>
                                <a:gd name="T10" fmla="+- 0 3417 3412"/>
                                <a:gd name="T11" fmla="*/ 3417 h 5"/>
                                <a:gd name="T12" fmla="+- 0 7991 7991"/>
                                <a:gd name="T13" fmla="*/ T12 w 352"/>
                                <a:gd name="T14" fmla="+- 0 3417 3412"/>
                                <a:gd name="T15" fmla="*/ 3417 h 5"/>
                                <a:gd name="T16" fmla="+- 0 7991 7991"/>
                                <a:gd name="T17" fmla="*/ T16 w 352"/>
                                <a:gd name="T18" fmla="+- 0 3412 3412"/>
                                <a:gd name="T19" fmla="*/ 3412 h 5"/>
                              </a:gdLst>
                              <a:ahLst/>
                              <a:cxnLst>
                                <a:cxn ang="0">
                                  <a:pos x="T1" y="T3"/>
                                </a:cxn>
                                <a:cxn ang="0">
                                  <a:pos x="T5" y="T7"/>
                                </a:cxn>
                                <a:cxn ang="0">
                                  <a:pos x="T9" y="T11"/>
                                </a:cxn>
                                <a:cxn ang="0">
                                  <a:pos x="T13" y="T15"/>
                                </a:cxn>
                                <a:cxn ang="0">
                                  <a:pos x="T17" y="T19"/>
                                </a:cxn>
                              </a:cxnLst>
                              <a:rect l="0" t="0" r="r" b="b"/>
                              <a:pathLst>
                                <a:path w="352" h="5">
                                  <a:moveTo>
                                    <a:pt x="0" y="0"/>
                                  </a:moveTo>
                                  <a:lnTo>
                                    <a:pt x="352" y="0"/>
                                  </a:lnTo>
                                  <a:lnTo>
                                    <a:pt x="352"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19" name="Group 30"/>
                        <wpg:cNvGrpSpPr>
                          <a:grpSpLocks/>
                        </wpg:cNvGrpSpPr>
                        <wpg:grpSpPr bwMode="auto">
                          <a:xfrm>
                            <a:off x="8337" y="3412"/>
                            <a:ext cx="5" cy="81"/>
                            <a:chOff x="8337" y="3412"/>
                            <a:chExt cx="5" cy="81"/>
                          </a:xfrm>
                        </wpg:grpSpPr>
                        <wps:wsp>
                          <wps:cNvPr id="17420" name="Freeform 31"/>
                          <wps:cNvSpPr>
                            <a:spLocks/>
                          </wps:cNvSpPr>
                          <wps:spPr bwMode="auto">
                            <a:xfrm>
                              <a:off x="8337" y="3412"/>
                              <a:ext cx="5" cy="81"/>
                            </a:xfrm>
                            <a:custGeom>
                              <a:avLst/>
                              <a:gdLst>
                                <a:gd name="T0" fmla="+- 0 8337 8337"/>
                                <a:gd name="T1" fmla="*/ T0 w 5"/>
                                <a:gd name="T2" fmla="+- 0 3412 3412"/>
                                <a:gd name="T3" fmla="*/ 3412 h 81"/>
                                <a:gd name="T4" fmla="+- 0 8343 8337"/>
                                <a:gd name="T5" fmla="*/ T4 w 5"/>
                                <a:gd name="T6" fmla="+- 0 3412 3412"/>
                                <a:gd name="T7" fmla="*/ 3412 h 81"/>
                                <a:gd name="T8" fmla="+- 0 8343 8337"/>
                                <a:gd name="T9" fmla="*/ T8 w 5"/>
                                <a:gd name="T10" fmla="+- 0 3492 3412"/>
                                <a:gd name="T11" fmla="*/ 3492 h 81"/>
                                <a:gd name="T12" fmla="+- 0 8337 8337"/>
                                <a:gd name="T13" fmla="*/ T12 w 5"/>
                                <a:gd name="T14" fmla="+- 0 3492 3412"/>
                                <a:gd name="T15" fmla="*/ 3492 h 81"/>
                                <a:gd name="T16" fmla="+- 0 8337 8337"/>
                                <a:gd name="T17" fmla="*/ T16 w 5"/>
                                <a:gd name="T18" fmla="+- 0 3412 3412"/>
                                <a:gd name="T19" fmla="*/ 3412 h 81"/>
                              </a:gdLst>
                              <a:ahLst/>
                              <a:cxnLst>
                                <a:cxn ang="0">
                                  <a:pos x="T1" y="T3"/>
                                </a:cxn>
                                <a:cxn ang="0">
                                  <a:pos x="T5" y="T7"/>
                                </a:cxn>
                                <a:cxn ang="0">
                                  <a:pos x="T9" y="T11"/>
                                </a:cxn>
                                <a:cxn ang="0">
                                  <a:pos x="T13" y="T15"/>
                                </a:cxn>
                                <a:cxn ang="0">
                                  <a:pos x="T17" y="T19"/>
                                </a:cxn>
                              </a:cxnLst>
                              <a:rect l="0" t="0" r="r" b="b"/>
                              <a:pathLst>
                                <a:path w="5" h="81">
                                  <a:moveTo>
                                    <a:pt x="0" y="0"/>
                                  </a:moveTo>
                                  <a:lnTo>
                                    <a:pt x="6" y="0"/>
                                  </a:lnTo>
                                  <a:lnTo>
                                    <a:pt x="6" y="80"/>
                                  </a:lnTo>
                                  <a:lnTo>
                                    <a:pt x="0" y="8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421" name="Picture 32"/>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8283" y="3487"/>
                              <a:ext cx="60" cy="5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22" name="Group 33"/>
                        <wpg:cNvGrpSpPr>
                          <a:grpSpLocks/>
                        </wpg:cNvGrpSpPr>
                        <wpg:grpSpPr bwMode="auto">
                          <a:xfrm>
                            <a:off x="7953" y="3540"/>
                            <a:ext cx="336" cy="5"/>
                            <a:chOff x="7953" y="3540"/>
                            <a:chExt cx="336" cy="5"/>
                          </a:xfrm>
                        </wpg:grpSpPr>
                        <wps:wsp>
                          <wps:cNvPr id="17423" name="Freeform 34"/>
                          <wps:cNvSpPr>
                            <a:spLocks/>
                          </wps:cNvSpPr>
                          <wps:spPr bwMode="auto">
                            <a:xfrm>
                              <a:off x="7953" y="3540"/>
                              <a:ext cx="336" cy="5"/>
                            </a:xfrm>
                            <a:custGeom>
                              <a:avLst/>
                              <a:gdLst>
                                <a:gd name="T0" fmla="+- 0 7953 7953"/>
                                <a:gd name="T1" fmla="*/ T0 w 336"/>
                                <a:gd name="T2" fmla="+- 0 3540 3540"/>
                                <a:gd name="T3" fmla="*/ 3540 h 5"/>
                                <a:gd name="T4" fmla="+- 0 8289 7953"/>
                                <a:gd name="T5" fmla="*/ T4 w 336"/>
                                <a:gd name="T6" fmla="+- 0 3540 3540"/>
                                <a:gd name="T7" fmla="*/ 3540 h 5"/>
                                <a:gd name="T8" fmla="+- 0 8289 7953"/>
                                <a:gd name="T9" fmla="*/ T8 w 336"/>
                                <a:gd name="T10" fmla="+- 0 3546 3540"/>
                                <a:gd name="T11" fmla="*/ 3546 h 5"/>
                                <a:gd name="T12" fmla="+- 0 7953 7953"/>
                                <a:gd name="T13" fmla="*/ T12 w 336"/>
                                <a:gd name="T14" fmla="+- 0 3546 3540"/>
                                <a:gd name="T15" fmla="*/ 3546 h 5"/>
                                <a:gd name="T16" fmla="+- 0 7953 7953"/>
                                <a:gd name="T17" fmla="*/ T16 w 336"/>
                                <a:gd name="T18" fmla="+- 0 3540 3540"/>
                                <a:gd name="T19" fmla="*/ 3540 h 5"/>
                              </a:gdLst>
                              <a:ahLst/>
                              <a:cxnLst>
                                <a:cxn ang="0">
                                  <a:pos x="T1" y="T3"/>
                                </a:cxn>
                                <a:cxn ang="0">
                                  <a:pos x="T5" y="T7"/>
                                </a:cxn>
                                <a:cxn ang="0">
                                  <a:pos x="T9" y="T11"/>
                                </a:cxn>
                                <a:cxn ang="0">
                                  <a:pos x="T13" y="T15"/>
                                </a:cxn>
                                <a:cxn ang="0">
                                  <a:pos x="T17" y="T19"/>
                                </a:cxn>
                              </a:cxnLst>
                              <a:rect l="0" t="0" r="r" b="b"/>
                              <a:pathLst>
                                <a:path w="336" h="5">
                                  <a:moveTo>
                                    <a:pt x="0" y="0"/>
                                  </a:moveTo>
                                  <a:lnTo>
                                    <a:pt x="336" y="0"/>
                                  </a:lnTo>
                                  <a:lnTo>
                                    <a:pt x="336" y="6"/>
                                  </a:lnTo>
                                  <a:lnTo>
                                    <a:pt x="0" y="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24" name="Group 35"/>
                        <wpg:cNvGrpSpPr>
                          <a:grpSpLocks/>
                        </wpg:cNvGrpSpPr>
                        <wpg:grpSpPr bwMode="auto">
                          <a:xfrm>
                            <a:off x="7947" y="3455"/>
                            <a:ext cx="3" cy="91"/>
                            <a:chOff x="7947" y="3455"/>
                            <a:chExt cx="3" cy="91"/>
                          </a:xfrm>
                        </wpg:grpSpPr>
                        <wps:wsp>
                          <wps:cNvPr id="17425" name="Freeform 36"/>
                          <wps:cNvSpPr>
                            <a:spLocks/>
                          </wps:cNvSpPr>
                          <wps:spPr bwMode="auto">
                            <a:xfrm>
                              <a:off x="7947" y="3455"/>
                              <a:ext cx="3" cy="91"/>
                            </a:xfrm>
                            <a:custGeom>
                              <a:avLst/>
                              <a:gdLst>
                                <a:gd name="T0" fmla="+- 0 7950 7947"/>
                                <a:gd name="T1" fmla="*/ T0 w 3"/>
                                <a:gd name="T2" fmla="+- 0 3455 3455"/>
                                <a:gd name="T3" fmla="*/ 3455 h 91"/>
                                <a:gd name="T4" fmla="+- 0 7947 7947"/>
                                <a:gd name="T5" fmla="*/ T4 w 3"/>
                                <a:gd name="T6" fmla="+- 0 3455 3455"/>
                                <a:gd name="T7" fmla="*/ 3455 h 91"/>
                                <a:gd name="T8" fmla="+- 0 7947 7947"/>
                                <a:gd name="T9" fmla="*/ T8 w 3"/>
                                <a:gd name="T10" fmla="+- 0 3546 3455"/>
                                <a:gd name="T11" fmla="*/ 3546 h 91"/>
                                <a:gd name="T12" fmla="+- 0 7950 7947"/>
                                <a:gd name="T13" fmla="*/ T12 w 3"/>
                                <a:gd name="T14" fmla="+- 0 3546 3455"/>
                                <a:gd name="T15" fmla="*/ 3546 h 91"/>
                                <a:gd name="T16" fmla="+- 0 7950 794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26" name="Group 37"/>
                        <wpg:cNvGrpSpPr>
                          <a:grpSpLocks/>
                        </wpg:cNvGrpSpPr>
                        <wpg:grpSpPr bwMode="auto">
                          <a:xfrm>
                            <a:off x="8291" y="3455"/>
                            <a:ext cx="2" cy="91"/>
                            <a:chOff x="8291" y="3455"/>
                            <a:chExt cx="2" cy="91"/>
                          </a:xfrm>
                        </wpg:grpSpPr>
                        <wps:wsp>
                          <wps:cNvPr id="17427" name="Freeform 38"/>
                          <wps:cNvSpPr>
                            <a:spLocks/>
                          </wps:cNvSpPr>
                          <wps:spPr bwMode="auto">
                            <a:xfrm>
                              <a:off x="8291" y="3455"/>
                              <a:ext cx="2" cy="91"/>
                            </a:xfrm>
                            <a:custGeom>
                              <a:avLst/>
                              <a:gdLst>
                                <a:gd name="T0" fmla="+- 0 8293 8291"/>
                                <a:gd name="T1" fmla="*/ T0 w 2"/>
                                <a:gd name="T2" fmla="+- 0 3455 3455"/>
                                <a:gd name="T3" fmla="*/ 3455 h 91"/>
                                <a:gd name="T4" fmla="+- 0 8291 8291"/>
                                <a:gd name="T5" fmla="*/ T4 w 2"/>
                                <a:gd name="T6" fmla="+- 0 3455 3455"/>
                                <a:gd name="T7" fmla="*/ 3455 h 91"/>
                                <a:gd name="T8" fmla="+- 0 8291 8291"/>
                                <a:gd name="T9" fmla="*/ T8 w 2"/>
                                <a:gd name="T10" fmla="+- 0 3546 3455"/>
                                <a:gd name="T11" fmla="*/ 3546 h 91"/>
                                <a:gd name="T12" fmla="+- 0 8293 8291"/>
                                <a:gd name="T13" fmla="*/ T12 w 2"/>
                                <a:gd name="T14" fmla="+- 0 3546 3455"/>
                                <a:gd name="T15" fmla="*/ 3546 h 91"/>
                                <a:gd name="T16" fmla="+- 0 8293 829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28" name="Group 39"/>
                        <wpg:cNvGrpSpPr>
                          <a:grpSpLocks/>
                        </wpg:cNvGrpSpPr>
                        <wpg:grpSpPr bwMode="auto">
                          <a:xfrm>
                            <a:off x="7950" y="3455"/>
                            <a:ext cx="2" cy="91"/>
                            <a:chOff x="7950" y="3455"/>
                            <a:chExt cx="2" cy="91"/>
                          </a:xfrm>
                        </wpg:grpSpPr>
                        <wps:wsp>
                          <wps:cNvPr id="17429" name="Freeform 40"/>
                          <wps:cNvSpPr>
                            <a:spLocks/>
                          </wps:cNvSpPr>
                          <wps:spPr bwMode="auto">
                            <a:xfrm>
                              <a:off x="7950" y="3455"/>
                              <a:ext cx="2" cy="91"/>
                            </a:xfrm>
                            <a:custGeom>
                              <a:avLst/>
                              <a:gdLst>
                                <a:gd name="T0" fmla="+- 0 7952 7950"/>
                                <a:gd name="T1" fmla="*/ T0 w 2"/>
                                <a:gd name="T2" fmla="+- 0 3455 3455"/>
                                <a:gd name="T3" fmla="*/ 3455 h 91"/>
                                <a:gd name="T4" fmla="+- 0 7950 7950"/>
                                <a:gd name="T5" fmla="*/ T4 w 2"/>
                                <a:gd name="T6" fmla="+- 0 3455 3455"/>
                                <a:gd name="T7" fmla="*/ 3455 h 91"/>
                                <a:gd name="T8" fmla="+- 0 7950 7950"/>
                                <a:gd name="T9" fmla="*/ T8 w 2"/>
                                <a:gd name="T10" fmla="+- 0 3546 3455"/>
                                <a:gd name="T11" fmla="*/ 3546 h 91"/>
                                <a:gd name="T12" fmla="+- 0 7952 7950"/>
                                <a:gd name="T13" fmla="*/ T12 w 2"/>
                                <a:gd name="T14" fmla="+- 0 3546 3455"/>
                                <a:gd name="T15" fmla="*/ 3546 h 91"/>
                                <a:gd name="T16" fmla="+- 0 7952 795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30" name="Group 41"/>
                        <wpg:cNvGrpSpPr>
                          <a:grpSpLocks/>
                        </wpg:cNvGrpSpPr>
                        <wpg:grpSpPr bwMode="auto">
                          <a:xfrm>
                            <a:off x="8289" y="3455"/>
                            <a:ext cx="3" cy="91"/>
                            <a:chOff x="8289" y="3455"/>
                            <a:chExt cx="3" cy="91"/>
                          </a:xfrm>
                        </wpg:grpSpPr>
                        <wps:wsp>
                          <wps:cNvPr id="17431" name="Freeform 42"/>
                          <wps:cNvSpPr>
                            <a:spLocks/>
                          </wps:cNvSpPr>
                          <wps:spPr bwMode="auto">
                            <a:xfrm>
                              <a:off x="8289" y="3455"/>
                              <a:ext cx="3" cy="91"/>
                            </a:xfrm>
                            <a:custGeom>
                              <a:avLst/>
                              <a:gdLst>
                                <a:gd name="T0" fmla="+- 0 8291 8289"/>
                                <a:gd name="T1" fmla="*/ T0 w 3"/>
                                <a:gd name="T2" fmla="+- 0 3455 3455"/>
                                <a:gd name="T3" fmla="*/ 3455 h 91"/>
                                <a:gd name="T4" fmla="+- 0 8289 8289"/>
                                <a:gd name="T5" fmla="*/ T4 w 3"/>
                                <a:gd name="T6" fmla="+- 0 3455 3455"/>
                                <a:gd name="T7" fmla="*/ 3455 h 91"/>
                                <a:gd name="T8" fmla="+- 0 8289 8289"/>
                                <a:gd name="T9" fmla="*/ T8 w 3"/>
                                <a:gd name="T10" fmla="+- 0 3546 3455"/>
                                <a:gd name="T11" fmla="*/ 3546 h 91"/>
                                <a:gd name="T12" fmla="+- 0 8291 8289"/>
                                <a:gd name="T13" fmla="*/ T12 w 3"/>
                                <a:gd name="T14" fmla="+- 0 3546 3455"/>
                                <a:gd name="T15" fmla="*/ 3546 h 91"/>
                                <a:gd name="T16" fmla="+- 0 8291 828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32" name="Group 43"/>
                        <wpg:cNvGrpSpPr>
                          <a:grpSpLocks/>
                        </wpg:cNvGrpSpPr>
                        <wpg:grpSpPr bwMode="auto">
                          <a:xfrm>
                            <a:off x="7952" y="3455"/>
                            <a:ext cx="3" cy="91"/>
                            <a:chOff x="7952" y="3455"/>
                            <a:chExt cx="3" cy="91"/>
                          </a:xfrm>
                        </wpg:grpSpPr>
                        <wps:wsp>
                          <wps:cNvPr id="17433" name="Freeform 44"/>
                          <wps:cNvSpPr>
                            <a:spLocks/>
                          </wps:cNvSpPr>
                          <wps:spPr bwMode="auto">
                            <a:xfrm>
                              <a:off x="7952" y="3455"/>
                              <a:ext cx="3" cy="91"/>
                            </a:xfrm>
                            <a:custGeom>
                              <a:avLst/>
                              <a:gdLst>
                                <a:gd name="T0" fmla="+- 0 7954 7952"/>
                                <a:gd name="T1" fmla="*/ T0 w 3"/>
                                <a:gd name="T2" fmla="+- 0 3455 3455"/>
                                <a:gd name="T3" fmla="*/ 3455 h 91"/>
                                <a:gd name="T4" fmla="+- 0 7952 7952"/>
                                <a:gd name="T5" fmla="*/ T4 w 3"/>
                                <a:gd name="T6" fmla="+- 0 3455 3455"/>
                                <a:gd name="T7" fmla="*/ 3455 h 91"/>
                                <a:gd name="T8" fmla="+- 0 7952 7952"/>
                                <a:gd name="T9" fmla="*/ T8 w 3"/>
                                <a:gd name="T10" fmla="+- 0 3546 3455"/>
                                <a:gd name="T11" fmla="*/ 3546 h 91"/>
                                <a:gd name="T12" fmla="+- 0 7954 7952"/>
                                <a:gd name="T13" fmla="*/ T12 w 3"/>
                                <a:gd name="T14" fmla="+- 0 3546 3455"/>
                                <a:gd name="T15" fmla="*/ 3546 h 91"/>
                                <a:gd name="T16" fmla="+- 0 7954 7952"/>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34" name="Group 45"/>
                        <wpg:cNvGrpSpPr>
                          <a:grpSpLocks/>
                        </wpg:cNvGrpSpPr>
                        <wpg:grpSpPr bwMode="auto">
                          <a:xfrm>
                            <a:off x="8287" y="3455"/>
                            <a:ext cx="2" cy="91"/>
                            <a:chOff x="8287" y="3455"/>
                            <a:chExt cx="2" cy="91"/>
                          </a:xfrm>
                        </wpg:grpSpPr>
                        <wps:wsp>
                          <wps:cNvPr id="17435" name="Freeform 46"/>
                          <wps:cNvSpPr>
                            <a:spLocks/>
                          </wps:cNvSpPr>
                          <wps:spPr bwMode="auto">
                            <a:xfrm>
                              <a:off x="8287" y="3455"/>
                              <a:ext cx="2" cy="91"/>
                            </a:xfrm>
                            <a:custGeom>
                              <a:avLst/>
                              <a:gdLst>
                                <a:gd name="T0" fmla="+- 0 8289 8287"/>
                                <a:gd name="T1" fmla="*/ T0 w 2"/>
                                <a:gd name="T2" fmla="+- 0 3455 3455"/>
                                <a:gd name="T3" fmla="*/ 3455 h 91"/>
                                <a:gd name="T4" fmla="+- 0 8287 8287"/>
                                <a:gd name="T5" fmla="*/ T4 w 2"/>
                                <a:gd name="T6" fmla="+- 0 3455 3455"/>
                                <a:gd name="T7" fmla="*/ 3455 h 91"/>
                                <a:gd name="T8" fmla="+- 0 8287 8287"/>
                                <a:gd name="T9" fmla="*/ T8 w 2"/>
                                <a:gd name="T10" fmla="+- 0 3546 3455"/>
                                <a:gd name="T11" fmla="*/ 3546 h 91"/>
                                <a:gd name="T12" fmla="+- 0 8289 8287"/>
                                <a:gd name="T13" fmla="*/ T12 w 2"/>
                                <a:gd name="T14" fmla="+- 0 3546 3455"/>
                                <a:gd name="T15" fmla="*/ 3546 h 91"/>
                                <a:gd name="T16" fmla="+- 0 8289 828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436" name="Picture 47"/>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7954" y="3455"/>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37" name="Picture 48"/>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8284"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38" name="Group 49"/>
                        <wpg:cNvGrpSpPr>
                          <a:grpSpLocks/>
                        </wpg:cNvGrpSpPr>
                        <wpg:grpSpPr bwMode="auto">
                          <a:xfrm>
                            <a:off x="7956" y="3455"/>
                            <a:ext cx="3" cy="91"/>
                            <a:chOff x="7956" y="3455"/>
                            <a:chExt cx="3" cy="91"/>
                          </a:xfrm>
                        </wpg:grpSpPr>
                        <wps:wsp>
                          <wps:cNvPr id="17439" name="Freeform 50"/>
                          <wps:cNvSpPr>
                            <a:spLocks/>
                          </wps:cNvSpPr>
                          <wps:spPr bwMode="auto">
                            <a:xfrm>
                              <a:off x="7956" y="3455"/>
                              <a:ext cx="3" cy="91"/>
                            </a:xfrm>
                            <a:custGeom>
                              <a:avLst/>
                              <a:gdLst>
                                <a:gd name="T0" fmla="+- 0 7959 7956"/>
                                <a:gd name="T1" fmla="*/ T0 w 3"/>
                                <a:gd name="T2" fmla="+- 0 3455 3455"/>
                                <a:gd name="T3" fmla="*/ 3455 h 91"/>
                                <a:gd name="T4" fmla="+- 0 7956 7956"/>
                                <a:gd name="T5" fmla="*/ T4 w 3"/>
                                <a:gd name="T6" fmla="+- 0 3455 3455"/>
                                <a:gd name="T7" fmla="*/ 3455 h 91"/>
                                <a:gd name="T8" fmla="+- 0 7956 7956"/>
                                <a:gd name="T9" fmla="*/ T8 w 3"/>
                                <a:gd name="T10" fmla="+- 0 3546 3455"/>
                                <a:gd name="T11" fmla="*/ 3546 h 91"/>
                                <a:gd name="T12" fmla="+- 0 7959 7956"/>
                                <a:gd name="T13" fmla="*/ T12 w 3"/>
                                <a:gd name="T14" fmla="+- 0 3546 3455"/>
                                <a:gd name="T15" fmla="*/ 3546 h 91"/>
                                <a:gd name="T16" fmla="+- 0 7959 7956"/>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40" name="Group 51"/>
                        <wpg:cNvGrpSpPr>
                          <a:grpSpLocks/>
                        </wpg:cNvGrpSpPr>
                        <wpg:grpSpPr bwMode="auto">
                          <a:xfrm>
                            <a:off x="8282" y="3455"/>
                            <a:ext cx="2" cy="91"/>
                            <a:chOff x="8282" y="3455"/>
                            <a:chExt cx="2" cy="91"/>
                          </a:xfrm>
                        </wpg:grpSpPr>
                        <wps:wsp>
                          <wps:cNvPr id="17441" name="Freeform 52"/>
                          <wps:cNvSpPr>
                            <a:spLocks/>
                          </wps:cNvSpPr>
                          <wps:spPr bwMode="auto">
                            <a:xfrm>
                              <a:off x="8282" y="3455"/>
                              <a:ext cx="2" cy="91"/>
                            </a:xfrm>
                            <a:custGeom>
                              <a:avLst/>
                              <a:gdLst>
                                <a:gd name="T0" fmla="+- 0 8284 8282"/>
                                <a:gd name="T1" fmla="*/ T0 w 2"/>
                                <a:gd name="T2" fmla="+- 0 3455 3455"/>
                                <a:gd name="T3" fmla="*/ 3455 h 91"/>
                                <a:gd name="T4" fmla="+- 0 8282 8282"/>
                                <a:gd name="T5" fmla="*/ T4 w 2"/>
                                <a:gd name="T6" fmla="+- 0 3455 3455"/>
                                <a:gd name="T7" fmla="*/ 3455 h 91"/>
                                <a:gd name="T8" fmla="+- 0 8282 8282"/>
                                <a:gd name="T9" fmla="*/ T8 w 2"/>
                                <a:gd name="T10" fmla="+- 0 3546 3455"/>
                                <a:gd name="T11" fmla="*/ 3546 h 91"/>
                                <a:gd name="T12" fmla="+- 0 8284 8282"/>
                                <a:gd name="T13" fmla="*/ T12 w 2"/>
                                <a:gd name="T14" fmla="+- 0 3546 3455"/>
                                <a:gd name="T15" fmla="*/ 3546 h 91"/>
                                <a:gd name="T16" fmla="+- 0 8284 828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42" name="Group 53"/>
                        <wpg:cNvGrpSpPr>
                          <a:grpSpLocks/>
                        </wpg:cNvGrpSpPr>
                        <wpg:grpSpPr bwMode="auto">
                          <a:xfrm>
                            <a:off x="7959" y="3455"/>
                            <a:ext cx="2" cy="91"/>
                            <a:chOff x="7959" y="3455"/>
                            <a:chExt cx="2" cy="91"/>
                          </a:xfrm>
                        </wpg:grpSpPr>
                        <wps:wsp>
                          <wps:cNvPr id="17443" name="Freeform 54"/>
                          <wps:cNvSpPr>
                            <a:spLocks/>
                          </wps:cNvSpPr>
                          <wps:spPr bwMode="auto">
                            <a:xfrm>
                              <a:off x="7959" y="3455"/>
                              <a:ext cx="2" cy="91"/>
                            </a:xfrm>
                            <a:custGeom>
                              <a:avLst/>
                              <a:gdLst>
                                <a:gd name="T0" fmla="+- 0 7961 7959"/>
                                <a:gd name="T1" fmla="*/ T0 w 2"/>
                                <a:gd name="T2" fmla="+- 0 3455 3455"/>
                                <a:gd name="T3" fmla="*/ 3455 h 91"/>
                                <a:gd name="T4" fmla="+- 0 7959 7959"/>
                                <a:gd name="T5" fmla="*/ T4 w 2"/>
                                <a:gd name="T6" fmla="+- 0 3455 3455"/>
                                <a:gd name="T7" fmla="*/ 3455 h 91"/>
                                <a:gd name="T8" fmla="+- 0 7959 7959"/>
                                <a:gd name="T9" fmla="*/ T8 w 2"/>
                                <a:gd name="T10" fmla="+- 0 3546 3455"/>
                                <a:gd name="T11" fmla="*/ 3546 h 91"/>
                                <a:gd name="T12" fmla="+- 0 7961 7959"/>
                                <a:gd name="T13" fmla="*/ T12 w 2"/>
                                <a:gd name="T14" fmla="+- 0 3546 3455"/>
                                <a:gd name="T15" fmla="*/ 3546 h 91"/>
                                <a:gd name="T16" fmla="+- 0 7961 795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44" name="Group 55"/>
                        <wpg:cNvGrpSpPr>
                          <a:grpSpLocks/>
                        </wpg:cNvGrpSpPr>
                        <wpg:grpSpPr bwMode="auto">
                          <a:xfrm>
                            <a:off x="8279" y="3455"/>
                            <a:ext cx="3" cy="91"/>
                            <a:chOff x="8279" y="3455"/>
                            <a:chExt cx="3" cy="91"/>
                          </a:xfrm>
                        </wpg:grpSpPr>
                        <wps:wsp>
                          <wps:cNvPr id="17445" name="Freeform 56"/>
                          <wps:cNvSpPr>
                            <a:spLocks/>
                          </wps:cNvSpPr>
                          <wps:spPr bwMode="auto">
                            <a:xfrm>
                              <a:off x="8279" y="3455"/>
                              <a:ext cx="3" cy="91"/>
                            </a:xfrm>
                            <a:custGeom>
                              <a:avLst/>
                              <a:gdLst>
                                <a:gd name="T0" fmla="+- 0 8282 8279"/>
                                <a:gd name="T1" fmla="*/ T0 w 3"/>
                                <a:gd name="T2" fmla="+- 0 3455 3455"/>
                                <a:gd name="T3" fmla="*/ 3455 h 91"/>
                                <a:gd name="T4" fmla="+- 0 8279 8279"/>
                                <a:gd name="T5" fmla="*/ T4 w 3"/>
                                <a:gd name="T6" fmla="+- 0 3455 3455"/>
                                <a:gd name="T7" fmla="*/ 3455 h 91"/>
                                <a:gd name="T8" fmla="+- 0 8279 8279"/>
                                <a:gd name="T9" fmla="*/ T8 w 3"/>
                                <a:gd name="T10" fmla="+- 0 3546 3455"/>
                                <a:gd name="T11" fmla="*/ 3546 h 91"/>
                                <a:gd name="T12" fmla="+- 0 8282 8279"/>
                                <a:gd name="T13" fmla="*/ T12 w 3"/>
                                <a:gd name="T14" fmla="+- 0 3546 3455"/>
                                <a:gd name="T15" fmla="*/ 3546 h 91"/>
                                <a:gd name="T16" fmla="+- 0 8282 827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46" name="Group 57"/>
                        <wpg:cNvGrpSpPr>
                          <a:grpSpLocks/>
                        </wpg:cNvGrpSpPr>
                        <wpg:grpSpPr bwMode="auto">
                          <a:xfrm>
                            <a:off x="7961" y="3455"/>
                            <a:ext cx="3" cy="91"/>
                            <a:chOff x="7961" y="3455"/>
                            <a:chExt cx="3" cy="91"/>
                          </a:xfrm>
                        </wpg:grpSpPr>
                        <wps:wsp>
                          <wps:cNvPr id="17447" name="Freeform 58"/>
                          <wps:cNvSpPr>
                            <a:spLocks/>
                          </wps:cNvSpPr>
                          <wps:spPr bwMode="auto">
                            <a:xfrm>
                              <a:off x="7961" y="3455"/>
                              <a:ext cx="3" cy="91"/>
                            </a:xfrm>
                            <a:custGeom>
                              <a:avLst/>
                              <a:gdLst>
                                <a:gd name="T0" fmla="+- 0 7964 7961"/>
                                <a:gd name="T1" fmla="*/ T0 w 3"/>
                                <a:gd name="T2" fmla="+- 0 3455 3455"/>
                                <a:gd name="T3" fmla="*/ 3455 h 91"/>
                                <a:gd name="T4" fmla="+- 0 7961 7961"/>
                                <a:gd name="T5" fmla="*/ T4 w 3"/>
                                <a:gd name="T6" fmla="+- 0 3455 3455"/>
                                <a:gd name="T7" fmla="*/ 3455 h 91"/>
                                <a:gd name="T8" fmla="+- 0 7961 7961"/>
                                <a:gd name="T9" fmla="*/ T8 w 3"/>
                                <a:gd name="T10" fmla="+- 0 3546 3455"/>
                                <a:gd name="T11" fmla="*/ 3546 h 91"/>
                                <a:gd name="T12" fmla="+- 0 7964 7961"/>
                                <a:gd name="T13" fmla="*/ T12 w 3"/>
                                <a:gd name="T14" fmla="+- 0 3546 3455"/>
                                <a:gd name="T15" fmla="*/ 3546 h 91"/>
                                <a:gd name="T16" fmla="+- 0 7964 7961"/>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48" name="Group 59"/>
                        <wpg:cNvGrpSpPr>
                          <a:grpSpLocks/>
                        </wpg:cNvGrpSpPr>
                        <wpg:grpSpPr bwMode="auto">
                          <a:xfrm>
                            <a:off x="8278" y="3455"/>
                            <a:ext cx="2" cy="91"/>
                            <a:chOff x="8278" y="3455"/>
                            <a:chExt cx="2" cy="91"/>
                          </a:xfrm>
                        </wpg:grpSpPr>
                        <wps:wsp>
                          <wps:cNvPr id="17449" name="Freeform 60"/>
                          <wps:cNvSpPr>
                            <a:spLocks/>
                          </wps:cNvSpPr>
                          <wps:spPr bwMode="auto">
                            <a:xfrm>
                              <a:off x="8278" y="3455"/>
                              <a:ext cx="2" cy="91"/>
                            </a:xfrm>
                            <a:custGeom>
                              <a:avLst/>
                              <a:gdLst>
                                <a:gd name="T0" fmla="+- 0 8279 8278"/>
                                <a:gd name="T1" fmla="*/ T0 w 2"/>
                                <a:gd name="T2" fmla="+- 0 3455 3455"/>
                                <a:gd name="T3" fmla="*/ 3455 h 91"/>
                                <a:gd name="T4" fmla="+- 0 8278 8278"/>
                                <a:gd name="T5" fmla="*/ T4 w 2"/>
                                <a:gd name="T6" fmla="+- 0 3455 3455"/>
                                <a:gd name="T7" fmla="*/ 3455 h 91"/>
                                <a:gd name="T8" fmla="+- 0 8278 8278"/>
                                <a:gd name="T9" fmla="*/ T8 w 2"/>
                                <a:gd name="T10" fmla="+- 0 3546 3455"/>
                                <a:gd name="T11" fmla="*/ 3546 h 91"/>
                                <a:gd name="T12" fmla="+- 0 8279 8278"/>
                                <a:gd name="T13" fmla="*/ T12 w 2"/>
                                <a:gd name="T14" fmla="+- 0 3546 3455"/>
                                <a:gd name="T15" fmla="*/ 3546 h 91"/>
                                <a:gd name="T16" fmla="+- 0 8279 827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450" name="Picture 6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7964" y="3455"/>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51" name="Picture 62"/>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8275"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52" name="Group 63"/>
                        <wpg:cNvGrpSpPr>
                          <a:grpSpLocks/>
                        </wpg:cNvGrpSpPr>
                        <wpg:grpSpPr bwMode="auto">
                          <a:xfrm>
                            <a:off x="7965" y="3455"/>
                            <a:ext cx="3" cy="91"/>
                            <a:chOff x="7965" y="3455"/>
                            <a:chExt cx="3" cy="91"/>
                          </a:xfrm>
                        </wpg:grpSpPr>
                        <wps:wsp>
                          <wps:cNvPr id="17453" name="Freeform 64"/>
                          <wps:cNvSpPr>
                            <a:spLocks/>
                          </wps:cNvSpPr>
                          <wps:spPr bwMode="auto">
                            <a:xfrm>
                              <a:off x="7965" y="3455"/>
                              <a:ext cx="3" cy="91"/>
                            </a:xfrm>
                            <a:custGeom>
                              <a:avLst/>
                              <a:gdLst>
                                <a:gd name="T0" fmla="+- 0 7968 7965"/>
                                <a:gd name="T1" fmla="*/ T0 w 3"/>
                                <a:gd name="T2" fmla="+- 0 3455 3455"/>
                                <a:gd name="T3" fmla="*/ 3455 h 91"/>
                                <a:gd name="T4" fmla="+- 0 7965 7965"/>
                                <a:gd name="T5" fmla="*/ T4 w 3"/>
                                <a:gd name="T6" fmla="+- 0 3455 3455"/>
                                <a:gd name="T7" fmla="*/ 3455 h 91"/>
                                <a:gd name="T8" fmla="+- 0 7965 7965"/>
                                <a:gd name="T9" fmla="*/ T8 w 3"/>
                                <a:gd name="T10" fmla="+- 0 3546 3455"/>
                                <a:gd name="T11" fmla="*/ 3546 h 91"/>
                                <a:gd name="T12" fmla="+- 0 7968 7965"/>
                                <a:gd name="T13" fmla="*/ T12 w 3"/>
                                <a:gd name="T14" fmla="+- 0 3546 3455"/>
                                <a:gd name="T15" fmla="*/ 3546 h 91"/>
                                <a:gd name="T16" fmla="+- 0 7968 7965"/>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54" name="Group 65"/>
                        <wpg:cNvGrpSpPr>
                          <a:grpSpLocks/>
                        </wpg:cNvGrpSpPr>
                        <wpg:grpSpPr bwMode="auto">
                          <a:xfrm>
                            <a:off x="8273" y="3455"/>
                            <a:ext cx="2" cy="91"/>
                            <a:chOff x="8273" y="3455"/>
                            <a:chExt cx="2" cy="91"/>
                          </a:xfrm>
                        </wpg:grpSpPr>
                        <wps:wsp>
                          <wps:cNvPr id="17455" name="Freeform 66"/>
                          <wps:cNvSpPr>
                            <a:spLocks/>
                          </wps:cNvSpPr>
                          <wps:spPr bwMode="auto">
                            <a:xfrm>
                              <a:off x="8273" y="3455"/>
                              <a:ext cx="2" cy="91"/>
                            </a:xfrm>
                            <a:custGeom>
                              <a:avLst/>
                              <a:gdLst>
                                <a:gd name="T0" fmla="+- 0 8275 8273"/>
                                <a:gd name="T1" fmla="*/ T0 w 2"/>
                                <a:gd name="T2" fmla="+- 0 3455 3455"/>
                                <a:gd name="T3" fmla="*/ 3455 h 91"/>
                                <a:gd name="T4" fmla="+- 0 8273 8273"/>
                                <a:gd name="T5" fmla="*/ T4 w 2"/>
                                <a:gd name="T6" fmla="+- 0 3455 3455"/>
                                <a:gd name="T7" fmla="*/ 3455 h 91"/>
                                <a:gd name="T8" fmla="+- 0 8273 8273"/>
                                <a:gd name="T9" fmla="*/ T8 w 2"/>
                                <a:gd name="T10" fmla="+- 0 3546 3455"/>
                                <a:gd name="T11" fmla="*/ 3546 h 91"/>
                                <a:gd name="T12" fmla="+- 0 8275 8273"/>
                                <a:gd name="T13" fmla="*/ T12 w 2"/>
                                <a:gd name="T14" fmla="+- 0 3546 3455"/>
                                <a:gd name="T15" fmla="*/ 3546 h 91"/>
                                <a:gd name="T16" fmla="+- 0 8275 8273"/>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56" name="Group 67"/>
                        <wpg:cNvGrpSpPr>
                          <a:grpSpLocks/>
                        </wpg:cNvGrpSpPr>
                        <wpg:grpSpPr bwMode="auto">
                          <a:xfrm>
                            <a:off x="7968" y="3455"/>
                            <a:ext cx="2" cy="91"/>
                            <a:chOff x="7968" y="3455"/>
                            <a:chExt cx="2" cy="91"/>
                          </a:xfrm>
                        </wpg:grpSpPr>
                        <wps:wsp>
                          <wps:cNvPr id="17457" name="Freeform 68"/>
                          <wps:cNvSpPr>
                            <a:spLocks/>
                          </wps:cNvSpPr>
                          <wps:spPr bwMode="auto">
                            <a:xfrm>
                              <a:off x="7968" y="3455"/>
                              <a:ext cx="2" cy="91"/>
                            </a:xfrm>
                            <a:custGeom>
                              <a:avLst/>
                              <a:gdLst>
                                <a:gd name="T0" fmla="+- 0 7970 7968"/>
                                <a:gd name="T1" fmla="*/ T0 w 2"/>
                                <a:gd name="T2" fmla="+- 0 3455 3455"/>
                                <a:gd name="T3" fmla="*/ 3455 h 91"/>
                                <a:gd name="T4" fmla="+- 0 7968 7968"/>
                                <a:gd name="T5" fmla="*/ T4 w 2"/>
                                <a:gd name="T6" fmla="+- 0 3455 3455"/>
                                <a:gd name="T7" fmla="*/ 3455 h 91"/>
                                <a:gd name="T8" fmla="+- 0 7968 7968"/>
                                <a:gd name="T9" fmla="*/ T8 w 2"/>
                                <a:gd name="T10" fmla="+- 0 3546 3455"/>
                                <a:gd name="T11" fmla="*/ 3546 h 91"/>
                                <a:gd name="T12" fmla="+- 0 7970 7968"/>
                                <a:gd name="T13" fmla="*/ T12 w 2"/>
                                <a:gd name="T14" fmla="+- 0 3546 3455"/>
                                <a:gd name="T15" fmla="*/ 3546 h 91"/>
                                <a:gd name="T16" fmla="+- 0 7970 796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58" name="Group 69"/>
                        <wpg:cNvGrpSpPr>
                          <a:grpSpLocks/>
                        </wpg:cNvGrpSpPr>
                        <wpg:grpSpPr bwMode="auto">
                          <a:xfrm>
                            <a:off x="8271" y="3455"/>
                            <a:ext cx="2" cy="91"/>
                            <a:chOff x="8271" y="3455"/>
                            <a:chExt cx="2" cy="91"/>
                          </a:xfrm>
                        </wpg:grpSpPr>
                        <wps:wsp>
                          <wps:cNvPr id="17459" name="Freeform 70"/>
                          <wps:cNvSpPr>
                            <a:spLocks/>
                          </wps:cNvSpPr>
                          <wps:spPr bwMode="auto">
                            <a:xfrm>
                              <a:off x="8271" y="3455"/>
                              <a:ext cx="2" cy="91"/>
                            </a:xfrm>
                            <a:custGeom>
                              <a:avLst/>
                              <a:gdLst>
                                <a:gd name="T0" fmla="+- 0 8273 8271"/>
                                <a:gd name="T1" fmla="*/ T0 w 2"/>
                                <a:gd name="T2" fmla="+- 0 3455 3455"/>
                                <a:gd name="T3" fmla="*/ 3455 h 91"/>
                                <a:gd name="T4" fmla="+- 0 8271 8271"/>
                                <a:gd name="T5" fmla="*/ T4 w 2"/>
                                <a:gd name="T6" fmla="+- 0 3455 3455"/>
                                <a:gd name="T7" fmla="*/ 3455 h 91"/>
                                <a:gd name="T8" fmla="+- 0 8271 8271"/>
                                <a:gd name="T9" fmla="*/ T8 w 2"/>
                                <a:gd name="T10" fmla="+- 0 3546 3455"/>
                                <a:gd name="T11" fmla="*/ 3546 h 91"/>
                                <a:gd name="T12" fmla="+- 0 8273 8271"/>
                                <a:gd name="T13" fmla="*/ T12 w 2"/>
                                <a:gd name="T14" fmla="+- 0 3546 3455"/>
                                <a:gd name="T15" fmla="*/ 3546 h 91"/>
                                <a:gd name="T16" fmla="+- 0 8273 827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60" name="Group 71"/>
                        <wpg:cNvGrpSpPr>
                          <a:grpSpLocks/>
                        </wpg:cNvGrpSpPr>
                        <wpg:grpSpPr bwMode="auto">
                          <a:xfrm>
                            <a:off x="7970" y="3455"/>
                            <a:ext cx="3" cy="91"/>
                            <a:chOff x="7970" y="3455"/>
                            <a:chExt cx="3" cy="91"/>
                          </a:xfrm>
                        </wpg:grpSpPr>
                        <wps:wsp>
                          <wps:cNvPr id="17461" name="Freeform 72"/>
                          <wps:cNvSpPr>
                            <a:spLocks/>
                          </wps:cNvSpPr>
                          <wps:spPr bwMode="auto">
                            <a:xfrm>
                              <a:off x="7970" y="3455"/>
                              <a:ext cx="3" cy="91"/>
                            </a:xfrm>
                            <a:custGeom>
                              <a:avLst/>
                              <a:gdLst>
                                <a:gd name="T0" fmla="+- 0 7973 7970"/>
                                <a:gd name="T1" fmla="*/ T0 w 3"/>
                                <a:gd name="T2" fmla="+- 0 3455 3455"/>
                                <a:gd name="T3" fmla="*/ 3455 h 91"/>
                                <a:gd name="T4" fmla="+- 0 7970 7970"/>
                                <a:gd name="T5" fmla="*/ T4 w 3"/>
                                <a:gd name="T6" fmla="+- 0 3455 3455"/>
                                <a:gd name="T7" fmla="*/ 3455 h 91"/>
                                <a:gd name="T8" fmla="+- 0 7970 7970"/>
                                <a:gd name="T9" fmla="*/ T8 w 3"/>
                                <a:gd name="T10" fmla="+- 0 3546 3455"/>
                                <a:gd name="T11" fmla="*/ 3546 h 91"/>
                                <a:gd name="T12" fmla="+- 0 7973 7970"/>
                                <a:gd name="T13" fmla="*/ T12 w 3"/>
                                <a:gd name="T14" fmla="+- 0 3546 3455"/>
                                <a:gd name="T15" fmla="*/ 3546 h 91"/>
                                <a:gd name="T16" fmla="+- 0 7973 797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62" name="Group 73"/>
                        <wpg:cNvGrpSpPr>
                          <a:grpSpLocks/>
                        </wpg:cNvGrpSpPr>
                        <wpg:grpSpPr bwMode="auto">
                          <a:xfrm>
                            <a:off x="8268" y="3455"/>
                            <a:ext cx="3" cy="91"/>
                            <a:chOff x="8268" y="3455"/>
                            <a:chExt cx="3" cy="91"/>
                          </a:xfrm>
                        </wpg:grpSpPr>
                        <wps:wsp>
                          <wps:cNvPr id="17463" name="Freeform 74"/>
                          <wps:cNvSpPr>
                            <a:spLocks/>
                          </wps:cNvSpPr>
                          <wps:spPr bwMode="auto">
                            <a:xfrm>
                              <a:off x="8268" y="3455"/>
                              <a:ext cx="3" cy="91"/>
                            </a:xfrm>
                            <a:custGeom>
                              <a:avLst/>
                              <a:gdLst>
                                <a:gd name="T0" fmla="+- 0 8271 8268"/>
                                <a:gd name="T1" fmla="*/ T0 w 3"/>
                                <a:gd name="T2" fmla="+- 0 3455 3455"/>
                                <a:gd name="T3" fmla="*/ 3455 h 91"/>
                                <a:gd name="T4" fmla="+- 0 8268 8268"/>
                                <a:gd name="T5" fmla="*/ T4 w 3"/>
                                <a:gd name="T6" fmla="+- 0 3455 3455"/>
                                <a:gd name="T7" fmla="*/ 3455 h 91"/>
                                <a:gd name="T8" fmla="+- 0 8268 8268"/>
                                <a:gd name="T9" fmla="*/ T8 w 3"/>
                                <a:gd name="T10" fmla="+- 0 3546 3455"/>
                                <a:gd name="T11" fmla="*/ 3546 h 91"/>
                                <a:gd name="T12" fmla="+- 0 8271 8268"/>
                                <a:gd name="T13" fmla="*/ T12 w 3"/>
                                <a:gd name="T14" fmla="+- 0 3546 3455"/>
                                <a:gd name="T15" fmla="*/ 3546 h 91"/>
                                <a:gd name="T16" fmla="+- 0 8271 826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64" name="Group 75"/>
                        <wpg:cNvGrpSpPr>
                          <a:grpSpLocks/>
                        </wpg:cNvGrpSpPr>
                        <wpg:grpSpPr bwMode="auto">
                          <a:xfrm>
                            <a:off x="7973" y="3455"/>
                            <a:ext cx="2" cy="91"/>
                            <a:chOff x="7973" y="3455"/>
                            <a:chExt cx="2" cy="91"/>
                          </a:xfrm>
                        </wpg:grpSpPr>
                        <wps:wsp>
                          <wps:cNvPr id="17465" name="Freeform 76"/>
                          <wps:cNvSpPr>
                            <a:spLocks/>
                          </wps:cNvSpPr>
                          <wps:spPr bwMode="auto">
                            <a:xfrm>
                              <a:off x="7973" y="3455"/>
                              <a:ext cx="2" cy="91"/>
                            </a:xfrm>
                            <a:custGeom>
                              <a:avLst/>
                              <a:gdLst>
                                <a:gd name="T0" fmla="+- 0 7975 7973"/>
                                <a:gd name="T1" fmla="*/ T0 w 2"/>
                                <a:gd name="T2" fmla="+- 0 3455 3455"/>
                                <a:gd name="T3" fmla="*/ 3455 h 91"/>
                                <a:gd name="T4" fmla="+- 0 7973 7973"/>
                                <a:gd name="T5" fmla="*/ T4 w 2"/>
                                <a:gd name="T6" fmla="+- 0 3455 3455"/>
                                <a:gd name="T7" fmla="*/ 3455 h 91"/>
                                <a:gd name="T8" fmla="+- 0 7973 7973"/>
                                <a:gd name="T9" fmla="*/ T8 w 2"/>
                                <a:gd name="T10" fmla="+- 0 3546 3455"/>
                                <a:gd name="T11" fmla="*/ 3546 h 91"/>
                                <a:gd name="T12" fmla="+- 0 7975 7973"/>
                                <a:gd name="T13" fmla="*/ T12 w 2"/>
                                <a:gd name="T14" fmla="+- 0 3546 3455"/>
                                <a:gd name="T15" fmla="*/ 3546 h 91"/>
                                <a:gd name="T16" fmla="+- 0 7975 7973"/>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66" name="Group 77"/>
                        <wpg:cNvGrpSpPr>
                          <a:grpSpLocks/>
                        </wpg:cNvGrpSpPr>
                        <wpg:grpSpPr bwMode="auto">
                          <a:xfrm>
                            <a:off x="8267" y="3455"/>
                            <a:ext cx="2" cy="91"/>
                            <a:chOff x="8267" y="3455"/>
                            <a:chExt cx="2" cy="91"/>
                          </a:xfrm>
                        </wpg:grpSpPr>
                        <wps:wsp>
                          <wps:cNvPr id="17467" name="Freeform 78"/>
                          <wps:cNvSpPr>
                            <a:spLocks/>
                          </wps:cNvSpPr>
                          <wps:spPr bwMode="auto">
                            <a:xfrm>
                              <a:off x="8267" y="3455"/>
                              <a:ext cx="2" cy="91"/>
                            </a:xfrm>
                            <a:custGeom>
                              <a:avLst/>
                              <a:gdLst>
                                <a:gd name="T0" fmla="+- 0 8268 8267"/>
                                <a:gd name="T1" fmla="*/ T0 w 2"/>
                                <a:gd name="T2" fmla="+- 0 3455 3455"/>
                                <a:gd name="T3" fmla="*/ 3455 h 91"/>
                                <a:gd name="T4" fmla="+- 0 8267 8267"/>
                                <a:gd name="T5" fmla="*/ T4 w 2"/>
                                <a:gd name="T6" fmla="+- 0 3455 3455"/>
                                <a:gd name="T7" fmla="*/ 3455 h 91"/>
                                <a:gd name="T8" fmla="+- 0 8267 8267"/>
                                <a:gd name="T9" fmla="*/ T8 w 2"/>
                                <a:gd name="T10" fmla="+- 0 3546 3455"/>
                                <a:gd name="T11" fmla="*/ 3546 h 91"/>
                                <a:gd name="T12" fmla="+- 0 8268 8267"/>
                                <a:gd name="T13" fmla="*/ T12 w 2"/>
                                <a:gd name="T14" fmla="+- 0 3546 3455"/>
                                <a:gd name="T15" fmla="*/ 3546 h 91"/>
                                <a:gd name="T16" fmla="+- 0 8268 826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468" name="Picture 7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7975" y="3455"/>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69" name="Picture 80"/>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8264"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70" name="Group 81"/>
                        <wpg:cNvGrpSpPr>
                          <a:grpSpLocks/>
                        </wpg:cNvGrpSpPr>
                        <wpg:grpSpPr bwMode="auto">
                          <a:xfrm>
                            <a:off x="7977" y="3455"/>
                            <a:ext cx="2" cy="91"/>
                            <a:chOff x="7977" y="3455"/>
                            <a:chExt cx="2" cy="91"/>
                          </a:xfrm>
                        </wpg:grpSpPr>
                        <wps:wsp>
                          <wps:cNvPr id="17471" name="Freeform 82"/>
                          <wps:cNvSpPr>
                            <a:spLocks/>
                          </wps:cNvSpPr>
                          <wps:spPr bwMode="auto">
                            <a:xfrm>
                              <a:off x="7977" y="3455"/>
                              <a:ext cx="2" cy="91"/>
                            </a:xfrm>
                            <a:custGeom>
                              <a:avLst/>
                              <a:gdLst>
                                <a:gd name="T0" fmla="+- 0 7979 7977"/>
                                <a:gd name="T1" fmla="*/ T0 w 2"/>
                                <a:gd name="T2" fmla="+- 0 3455 3455"/>
                                <a:gd name="T3" fmla="*/ 3455 h 91"/>
                                <a:gd name="T4" fmla="+- 0 7977 7977"/>
                                <a:gd name="T5" fmla="*/ T4 w 2"/>
                                <a:gd name="T6" fmla="+- 0 3455 3455"/>
                                <a:gd name="T7" fmla="*/ 3455 h 91"/>
                                <a:gd name="T8" fmla="+- 0 7977 7977"/>
                                <a:gd name="T9" fmla="*/ T8 w 2"/>
                                <a:gd name="T10" fmla="+- 0 3546 3455"/>
                                <a:gd name="T11" fmla="*/ 3546 h 91"/>
                                <a:gd name="T12" fmla="+- 0 7979 7977"/>
                                <a:gd name="T13" fmla="*/ T12 w 2"/>
                                <a:gd name="T14" fmla="+- 0 3546 3455"/>
                                <a:gd name="T15" fmla="*/ 3546 h 91"/>
                                <a:gd name="T16" fmla="+- 0 7979 797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72" name="Group 83"/>
                        <wpg:cNvGrpSpPr>
                          <a:grpSpLocks/>
                        </wpg:cNvGrpSpPr>
                        <wpg:grpSpPr bwMode="auto">
                          <a:xfrm>
                            <a:off x="8262" y="3455"/>
                            <a:ext cx="2" cy="91"/>
                            <a:chOff x="8262" y="3455"/>
                            <a:chExt cx="2" cy="91"/>
                          </a:xfrm>
                        </wpg:grpSpPr>
                        <wps:wsp>
                          <wps:cNvPr id="17473" name="Freeform 84"/>
                          <wps:cNvSpPr>
                            <a:spLocks/>
                          </wps:cNvSpPr>
                          <wps:spPr bwMode="auto">
                            <a:xfrm>
                              <a:off x="8262" y="3455"/>
                              <a:ext cx="2" cy="91"/>
                            </a:xfrm>
                            <a:custGeom>
                              <a:avLst/>
                              <a:gdLst>
                                <a:gd name="T0" fmla="+- 0 8264 8262"/>
                                <a:gd name="T1" fmla="*/ T0 w 2"/>
                                <a:gd name="T2" fmla="+- 0 3455 3455"/>
                                <a:gd name="T3" fmla="*/ 3455 h 91"/>
                                <a:gd name="T4" fmla="+- 0 8262 8262"/>
                                <a:gd name="T5" fmla="*/ T4 w 2"/>
                                <a:gd name="T6" fmla="+- 0 3455 3455"/>
                                <a:gd name="T7" fmla="*/ 3455 h 91"/>
                                <a:gd name="T8" fmla="+- 0 8262 8262"/>
                                <a:gd name="T9" fmla="*/ T8 w 2"/>
                                <a:gd name="T10" fmla="+- 0 3546 3455"/>
                                <a:gd name="T11" fmla="*/ 3546 h 91"/>
                                <a:gd name="T12" fmla="+- 0 8264 8262"/>
                                <a:gd name="T13" fmla="*/ T12 w 2"/>
                                <a:gd name="T14" fmla="+- 0 3546 3455"/>
                                <a:gd name="T15" fmla="*/ 3546 h 91"/>
                                <a:gd name="T16" fmla="+- 0 8264 826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74" name="Group 85"/>
                        <wpg:cNvGrpSpPr>
                          <a:grpSpLocks/>
                        </wpg:cNvGrpSpPr>
                        <wpg:grpSpPr bwMode="auto">
                          <a:xfrm>
                            <a:off x="7979" y="3455"/>
                            <a:ext cx="3" cy="91"/>
                            <a:chOff x="7979" y="3455"/>
                            <a:chExt cx="3" cy="91"/>
                          </a:xfrm>
                        </wpg:grpSpPr>
                        <wps:wsp>
                          <wps:cNvPr id="17475" name="Freeform 86"/>
                          <wps:cNvSpPr>
                            <a:spLocks/>
                          </wps:cNvSpPr>
                          <wps:spPr bwMode="auto">
                            <a:xfrm>
                              <a:off x="7979" y="3455"/>
                              <a:ext cx="3" cy="91"/>
                            </a:xfrm>
                            <a:custGeom>
                              <a:avLst/>
                              <a:gdLst>
                                <a:gd name="T0" fmla="+- 0 7982 7979"/>
                                <a:gd name="T1" fmla="*/ T0 w 3"/>
                                <a:gd name="T2" fmla="+- 0 3455 3455"/>
                                <a:gd name="T3" fmla="*/ 3455 h 91"/>
                                <a:gd name="T4" fmla="+- 0 7979 7979"/>
                                <a:gd name="T5" fmla="*/ T4 w 3"/>
                                <a:gd name="T6" fmla="+- 0 3455 3455"/>
                                <a:gd name="T7" fmla="*/ 3455 h 91"/>
                                <a:gd name="T8" fmla="+- 0 7979 7979"/>
                                <a:gd name="T9" fmla="*/ T8 w 3"/>
                                <a:gd name="T10" fmla="+- 0 3546 3455"/>
                                <a:gd name="T11" fmla="*/ 3546 h 91"/>
                                <a:gd name="T12" fmla="+- 0 7982 7979"/>
                                <a:gd name="T13" fmla="*/ T12 w 3"/>
                                <a:gd name="T14" fmla="+- 0 3546 3455"/>
                                <a:gd name="T15" fmla="*/ 3546 h 91"/>
                                <a:gd name="T16" fmla="+- 0 7982 797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76" name="Group 87"/>
                        <wpg:cNvGrpSpPr>
                          <a:grpSpLocks/>
                        </wpg:cNvGrpSpPr>
                        <wpg:grpSpPr bwMode="auto">
                          <a:xfrm>
                            <a:off x="8259" y="3455"/>
                            <a:ext cx="3" cy="91"/>
                            <a:chOff x="8259" y="3455"/>
                            <a:chExt cx="3" cy="91"/>
                          </a:xfrm>
                        </wpg:grpSpPr>
                        <wps:wsp>
                          <wps:cNvPr id="17477" name="Freeform 88"/>
                          <wps:cNvSpPr>
                            <a:spLocks/>
                          </wps:cNvSpPr>
                          <wps:spPr bwMode="auto">
                            <a:xfrm>
                              <a:off x="8259" y="3455"/>
                              <a:ext cx="3" cy="91"/>
                            </a:xfrm>
                            <a:custGeom>
                              <a:avLst/>
                              <a:gdLst>
                                <a:gd name="T0" fmla="+- 0 8262 8259"/>
                                <a:gd name="T1" fmla="*/ T0 w 3"/>
                                <a:gd name="T2" fmla="+- 0 3455 3455"/>
                                <a:gd name="T3" fmla="*/ 3455 h 91"/>
                                <a:gd name="T4" fmla="+- 0 8259 8259"/>
                                <a:gd name="T5" fmla="*/ T4 w 3"/>
                                <a:gd name="T6" fmla="+- 0 3455 3455"/>
                                <a:gd name="T7" fmla="*/ 3455 h 91"/>
                                <a:gd name="T8" fmla="+- 0 8259 8259"/>
                                <a:gd name="T9" fmla="*/ T8 w 3"/>
                                <a:gd name="T10" fmla="+- 0 3546 3455"/>
                                <a:gd name="T11" fmla="*/ 3546 h 91"/>
                                <a:gd name="T12" fmla="+- 0 8262 8259"/>
                                <a:gd name="T13" fmla="*/ T12 w 3"/>
                                <a:gd name="T14" fmla="+- 0 3546 3455"/>
                                <a:gd name="T15" fmla="*/ 3546 h 91"/>
                                <a:gd name="T16" fmla="+- 0 8262 825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78" name="Group 89"/>
                        <wpg:cNvGrpSpPr>
                          <a:grpSpLocks/>
                        </wpg:cNvGrpSpPr>
                        <wpg:grpSpPr bwMode="auto">
                          <a:xfrm>
                            <a:off x="7982" y="3455"/>
                            <a:ext cx="2" cy="91"/>
                            <a:chOff x="7982" y="3455"/>
                            <a:chExt cx="2" cy="91"/>
                          </a:xfrm>
                        </wpg:grpSpPr>
                        <wps:wsp>
                          <wps:cNvPr id="17479" name="Freeform 90"/>
                          <wps:cNvSpPr>
                            <a:spLocks/>
                          </wps:cNvSpPr>
                          <wps:spPr bwMode="auto">
                            <a:xfrm>
                              <a:off x="7982" y="3455"/>
                              <a:ext cx="2" cy="91"/>
                            </a:xfrm>
                            <a:custGeom>
                              <a:avLst/>
                              <a:gdLst>
                                <a:gd name="T0" fmla="+- 0 7984 7982"/>
                                <a:gd name="T1" fmla="*/ T0 w 2"/>
                                <a:gd name="T2" fmla="+- 0 3455 3455"/>
                                <a:gd name="T3" fmla="*/ 3455 h 91"/>
                                <a:gd name="T4" fmla="+- 0 7982 7982"/>
                                <a:gd name="T5" fmla="*/ T4 w 2"/>
                                <a:gd name="T6" fmla="+- 0 3455 3455"/>
                                <a:gd name="T7" fmla="*/ 3455 h 91"/>
                                <a:gd name="T8" fmla="+- 0 7982 7982"/>
                                <a:gd name="T9" fmla="*/ T8 w 2"/>
                                <a:gd name="T10" fmla="+- 0 3546 3455"/>
                                <a:gd name="T11" fmla="*/ 3546 h 91"/>
                                <a:gd name="T12" fmla="+- 0 7984 7982"/>
                                <a:gd name="T13" fmla="*/ T12 w 2"/>
                                <a:gd name="T14" fmla="+- 0 3546 3455"/>
                                <a:gd name="T15" fmla="*/ 3546 h 91"/>
                                <a:gd name="T16" fmla="+- 0 7984 798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80" name="Group 91"/>
                        <wpg:cNvGrpSpPr>
                          <a:grpSpLocks/>
                        </wpg:cNvGrpSpPr>
                        <wpg:grpSpPr bwMode="auto">
                          <a:xfrm>
                            <a:off x="8257" y="3455"/>
                            <a:ext cx="2" cy="91"/>
                            <a:chOff x="8257" y="3455"/>
                            <a:chExt cx="2" cy="91"/>
                          </a:xfrm>
                        </wpg:grpSpPr>
                        <wps:wsp>
                          <wps:cNvPr id="17481" name="Freeform 92"/>
                          <wps:cNvSpPr>
                            <a:spLocks/>
                          </wps:cNvSpPr>
                          <wps:spPr bwMode="auto">
                            <a:xfrm>
                              <a:off x="8257" y="3455"/>
                              <a:ext cx="2" cy="91"/>
                            </a:xfrm>
                            <a:custGeom>
                              <a:avLst/>
                              <a:gdLst>
                                <a:gd name="T0" fmla="+- 0 8259 8257"/>
                                <a:gd name="T1" fmla="*/ T0 w 2"/>
                                <a:gd name="T2" fmla="+- 0 3455 3455"/>
                                <a:gd name="T3" fmla="*/ 3455 h 91"/>
                                <a:gd name="T4" fmla="+- 0 8257 8257"/>
                                <a:gd name="T5" fmla="*/ T4 w 2"/>
                                <a:gd name="T6" fmla="+- 0 3455 3455"/>
                                <a:gd name="T7" fmla="*/ 3455 h 91"/>
                                <a:gd name="T8" fmla="+- 0 8257 8257"/>
                                <a:gd name="T9" fmla="*/ T8 w 2"/>
                                <a:gd name="T10" fmla="+- 0 3546 3455"/>
                                <a:gd name="T11" fmla="*/ 3546 h 91"/>
                                <a:gd name="T12" fmla="+- 0 8259 8257"/>
                                <a:gd name="T13" fmla="*/ T12 w 2"/>
                                <a:gd name="T14" fmla="+- 0 3546 3455"/>
                                <a:gd name="T15" fmla="*/ 3546 h 91"/>
                                <a:gd name="T16" fmla="+- 0 8259 825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482" name="Picture 93"/>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7984" y="3455"/>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83" name="Picture 94"/>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8255"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84" name="Group 95"/>
                        <wpg:cNvGrpSpPr>
                          <a:grpSpLocks/>
                        </wpg:cNvGrpSpPr>
                        <wpg:grpSpPr bwMode="auto">
                          <a:xfrm>
                            <a:off x="7986" y="3455"/>
                            <a:ext cx="2" cy="91"/>
                            <a:chOff x="7986" y="3455"/>
                            <a:chExt cx="2" cy="91"/>
                          </a:xfrm>
                        </wpg:grpSpPr>
                        <wps:wsp>
                          <wps:cNvPr id="17485" name="Freeform 96"/>
                          <wps:cNvSpPr>
                            <a:spLocks/>
                          </wps:cNvSpPr>
                          <wps:spPr bwMode="auto">
                            <a:xfrm>
                              <a:off x="7986" y="3455"/>
                              <a:ext cx="2" cy="91"/>
                            </a:xfrm>
                            <a:custGeom>
                              <a:avLst/>
                              <a:gdLst>
                                <a:gd name="T0" fmla="+- 0 7988 7986"/>
                                <a:gd name="T1" fmla="*/ T0 w 2"/>
                                <a:gd name="T2" fmla="+- 0 3455 3455"/>
                                <a:gd name="T3" fmla="*/ 3455 h 91"/>
                                <a:gd name="T4" fmla="+- 0 7986 7986"/>
                                <a:gd name="T5" fmla="*/ T4 w 2"/>
                                <a:gd name="T6" fmla="+- 0 3455 3455"/>
                                <a:gd name="T7" fmla="*/ 3455 h 91"/>
                                <a:gd name="T8" fmla="+- 0 7986 7986"/>
                                <a:gd name="T9" fmla="*/ T8 w 2"/>
                                <a:gd name="T10" fmla="+- 0 3546 3455"/>
                                <a:gd name="T11" fmla="*/ 3546 h 91"/>
                                <a:gd name="T12" fmla="+- 0 7988 7986"/>
                                <a:gd name="T13" fmla="*/ T12 w 2"/>
                                <a:gd name="T14" fmla="+- 0 3546 3455"/>
                                <a:gd name="T15" fmla="*/ 3546 h 91"/>
                                <a:gd name="T16" fmla="+- 0 7988 7986"/>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86" name="Group 97"/>
                        <wpg:cNvGrpSpPr>
                          <a:grpSpLocks/>
                        </wpg:cNvGrpSpPr>
                        <wpg:grpSpPr bwMode="auto">
                          <a:xfrm>
                            <a:off x="8253" y="3455"/>
                            <a:ext cx="2" cy="91"/>
                            <a:chOff x="8253" y="3455"/>
                            <a:chExt cx="2" cy="91"/>
                          </a:xfrm>
                        </wpg:grpSpPr>
                        <wps:wsp>
                          <wps:cNvPr id="17487" name="Freeform 98"/>
                          <wps:cNvSpPr>
                            <a:spLocks/>
                          </wps:cNvSpPr>
                          <wps:spPr bwMode="auto">
                            <a:xfrm>
                              <a:off x="8253" y="3455"/>
                              <a:ext cx="2" cy="91"/>
                            </a:xfrm>
                            <a:custGeom>
                              <a:avLst/>
                              <a:gdLst>
                                <a:gd name="T0" fmla="+- 0 8255 8253"/>
                                <a:gd name="T1" fmla="*/ T0 w 2"/>
                                <a:gd name="T2" fmla="+- 0 3455 3455"/>
                                <a:gd name="T3" fmla="*/ 3455 h 91"/>
                                <a:gd name="T4" fmla="+- 0 8253 8253"/>
                                <a:gd name="T5" fmla="*/ T4 w 2"/>
                                <a:gd name="T6" fmla="+- 0 3455 3455"/>
                                <a:gd name="T7" fmla="*/ 3455 h 91"/>
                                <a:gd name="T8" fmla="+- 0 8253 8253"/>
                                <a:gd name="T9" fmla="*/ T8 w 2"/>
                                <a:gd name="T10" fmla="+- 0 3546 3455"/>
                                <a:gd name="T11" fmla="*/ 3546 h 91"/>
                                <a:gd name="T12" fmla="+- 0 8255 8253"/>
                                <a:gd name="T13" fmla="*/ T12 w 2"/>
                                <a:gd name="T14" fmla="+- 0 3546 3455"/>
                                <a:gd name="T15" fmla="*/ 3546 h 91"/>
                                <a:gd name="T16" fmla="+- 0 8255 8253"/>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88" name="Group 99"/>
                        <wpg:cNvGrpSpPr>
                          <a:grpSpLocks/>
                        </wpg:cNvGrpSpPr>
                        <wpg:grpSpPr bwMode="auto">
                          <a:xfrm>
                            <a:off x="7988" y="3455"/>
                            <a:ext cx="3" cy="91"/>
                            <a:chOff x="7988" y="3455"/>
                            <a:chExt cx="3" cy="91"/>
                          </a:xfrm>
                        </wpg:grpSpPr>
                        <wps:wsp>
                          <wps:cNvPr id="17489" name="Freeform 100"/>
                          <wps:cNvSpPr>
                            <a:spLocks/>
                          </wps:cNvSpPr>
                          <wps:spPr bwMode="auto">
                            <a:xfrm>
                              <a:off x="7988" y="3455"/>
                              <a:ext cx="3" cy="91"/>
                            </a:xfrm>
                            <a:custGeom>
                              <a:avLst/>
                              <a:gdLst>
                                <a:gd name="T0" fmla="+- 0 7991 7988"/>
                                <a:gd name="T1" fmla="*/ T0 w 3"/>
                                <a:gd name="T2" fmla="+- 0 3455 3455"/>
                                <a:gd name="T3" fmla="*/ 3455 h 91"/>
                                <a:gd name="T4" fmla="+- 0 7988 7988"/>
                                <a:gd name="T5" fmla="*/ T4 w 3"/>
                                <a:gd name="T6" fmla="+- 0 3455 3455"/>
                                <a:gd name="T7" fmla="*/ 3455 h 91"/>
                                <a:gd name="T8" fmla="+- 0 7988 7988"/>
                                <a:gd name="T9" fmla="*/ T8 w 3"/>
                                <a:gd name="T10" fmla="+- 0 3546 3455"/>
                                <a:gd name="T11" fmla="*/ 3546 h 91"/>
                                <a:gd name="T12" fmla="+- 0 7991 7988"/>
                                <a:gd name="T13" fmla="*/ T12 w 3"/>
                                <a:gd name="T14" fmla="+- 0 3546 3455"/>
                                <a:gd name="T15" fmla="*/ 3546 h 91"/>
                                <a:gd name="T16" fmla="+- 0 7991 798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90" name="Group 101"/>
                        <wpg:cNvGrpSpPr>
                          <a:grpSpLocks/>
                        </wpg:cNvGrpSpPr>
                        <wpg:grpSpPr bwMode="auto">
                          <a:xfrm>
                            <a:off x="8250" y="3455"/>
                            <a:ext cx="3" cy="91"/>
                            <a:chOff x="8250" y="3455"/>
                            <a:chExt cx="3" cy="91"/>
                          </a:xfrm>
                        </wpg:grpSpPr>
                        <wps:wsp>
                          <wps:cNvPr id="17491" name="Freeform 102"/>
                          <wps:cNvSpPr>
                            <a:spLocks/>
                          </wps:cNvSpPr>
                          <wps:spPr bwMode="auto">
                            <a:xfrm>
                              <a:off x="8250" y="3455"/>
                              <a:ext cx="3" cy="91"/>
                            </a:xfrm>
                            <a:custGeom>
                              <a:avLst/>
                              <a:gdLst>
                                <a:gd name="T0" fmla="+- 0 8253 8250"/>
                                <a:gd name="T1" fmla="*/ T0 w 3"/>
                                <a:gd name="T2" fmla="+- 0 3455 3455"/>
                                <a:gd name="T3" fmla="*/ 3455 h 91"/>
                                <a:gd name="T4" fmla="+- 0 8250 8250"/>
                                <a:gd name="T5" fmla="*/ T4 w 3"/>
                                <a:gd name="T6" fmla="+- 0 3455 3455"/>
                                <a:gd name="T7" fmla="*/ 3455 h 91"/>
                                <a:gd name="T8" fmla="+- 0 8250 8250"/>
                                <a:gd name="T9" fmla="*/ T8 w 3"/>
                                <a:gd name="T10" fmla="+- 0 3546 3455"/>
                                <a:gd name="T11" fmla="*/ 3546 h 91"/>
                                <a:gd name="T12" fmla="+- 0 8253 8250"/>
                                <a:gd name="T13" fmla="*/ T12 w 3"/>
                                <a:gd name="T14" fmla="+- 0 3546 3455"/>
                                <a:gd name="T15" fmla="*/ 3546 h 91"/>
                                <a:gd name="T16" fmla="+- 0 8253 825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92" name="Group 103"/>
                        <wpg:cNvGrpSpPr>
                          <a:grpSpLocks/>
                        </wpg:cNvGrpSpPr>
                        <wpg:grpSpPr bwMode="auto">
                          <a:xfrm>
                            <a:off x="7991" y="3455"/>
                            <a:ext cx="2" cy="91"/>
                            <a:chOff x="7991" y="3455"/>
                            <a:chExt cx="2" cy="91"/>
                          </a:xfrm>
                        </wpg:grpSpPr>
                        <wps:wsp>
                          <wps:cNvPr id="17493" name="Freeform 104"/>
                          <wps:cNvSpPr>
                            <a:spLocks/>
                          </wps:cNvSpPr>
                          <wps:spPr bwMode="auto">
                            <a:xfrm>
                              <a:off x="7991" y="3455"/>
                              <a:ext cx="2" cy="91"/>
                            </a:xfrm>
                            <a:custGeom>
                              <a:avLst/>
                              <a:gdLst>
                                <a:gd name="T0" fmla="+- 0 7993 7991"/>
                                <a:gd name="T1" fmla="*/ T0 w 2"/>
                                <a:gd name="T2" fmla="+- 0 3455 3455"/>
                                <a:gd name="T3" fmla="*/ 3455 h 91"/>
                                <a:gd name="T4" fmla="+- 0 7991 7991"/>
                                <a:gd name="T5" fmla="*/ T4 w 2"/>
                                <a:gd name="T6" fmla="+- 0 3455 3455"/>
                                <a:gd name="T7" fmla="*/ 3455 h 91"/>
                                <a:gd name="T8" fmla="+- 0 7991 7991"/>
                                <a:gd name="T9" fmla="*/ T8 w 2"/>
                                <a:gd name="T10" fmla="+- 0 3546 3455"/>
                                <a:gd name="T11" fmla="*/ 3546 h 91"/>
                                <a:gd name="T12" fmla="+- 0 7993 7991"/>
                                <a:gd name="T13" fmla="*/ T12 w 2"/>
                                <a:gd name="T14" fmla="+- 0 3546 3455"/>
                                <a:gd name="T15" fmla="*/ 3546 h 91"/>
                                <a:gd name="T16" fmla="+- 0 7993 799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94" name="Group 105"/>
                        <wpg:cNvGrpSpPr>
                          <a:grpSpLocks/>
                        </wpg:cNvGrpSpPr>
                        <wpg:grpSpPr bwMode="auto">
                          <a:xfrm>
                            <a:off x="8248" y="3455"/>
                            <a:ext cx="2" cy="91"/>
                            <a:chOff x="8248" y="3455"/>
                            <a:chExt cx="2" cy="91"/>
                          </a:xfrm>
                        </wpg:grpSpPr>
                        <wps:wsp>
                          <wps:cNvPr id="17495" name="Freeform 106"/>
                          <wps:cNvSpPr>
                            <a:spLocks/>
                          </wps:cNvSpPr>
                          <wps:spPr bwMode="auto">
                            <a:xfrm>
                              <a:off x="8248" y="3455"/>
                              <a:ext cx="2" cy="91"/>
                            </a:xfrm>
                            <a:custGeom>
                              <a:avLst/>
                              <a:gdLst>
                                <a:gd name="T0" fmla="+- 0 8250 8248"/>
                                <a:gd name="T1" fmla="*/ T0 w 2"/>
                                <a:gd name="T2" fmla="+- 0 3455 3455"/>
                                <a:gd name="T3" fmla="*/ 3455 h 91"/>
                                <a:gd name="T4" fmla="+- 0 8248 8248"/>
                                <a:gd name="T5" fmla="*/ T4 w 2"/>
                                <a:gd name="T6" fmla="+- 0 3455 3455"/>
                                <a:gd name="T7" fmla="*/ 3455 h 91"/>
                                <a:gd name="T8" fmla="+- 0 8248 8248"/>
                                <a:gd name="T9" fmla="*/ T8 w 2"/>
                                <a:gd name="T10" fmla="+- 0 3546 3455"/>
                                <a:gd name="T11" fmla="*/ 3546 h 91"/>
                                <a:gd name="T12" fmla="+- 0 8250 8248"/>
                                <a:gd name="T13" fmla="*/ T12 w 2"/>
                                <a:gd name="T14" fmla="+- 0 3546 3455"/>
                                <a:gd name="T15" fmla="*/ 3546 h 91"/>
                                <a:gd name="T16" fmla="+- 0 8250 824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496" name="Picture 10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799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97" name="Group 108"/>
                        <wpg:cNvGrpSpPr>
                          <a:grpSpLocks/>
                        </wpg:cNvGrpSpPr>
                        <wpg:grpSpPr bwMode="auto">
                          <a:xfrm>
                            <a:off x="8246" y="3455"/>
                            <a:ext cx="3" cy="91"/>
                            <a:chOff x="8246" y="3455"/>
                            <a:chExt cx="3" cy="91"/>
                          </a:xfrm>
                        </wpg:grpSpPr>
                        <wps:wsp>
                          <wps:cNvPr id="17498" name="Freeform 109"/>
                          <wps:cNvSpPr>
                            <a:spLocks/>
                          </wps:cNvSpPr>
                          <wps:spPr bwMode="auto">
                            <a:xfrm>
                              <a:off x="8246" y="3455"/>
                              <a:ext cx="3" cy="91"/>
                            </a:xfrm>
                            <a:custGeom>
                              <a:avLst/>
                              <a:gdLst>
                                <a:gd name="T0" fmla="+- 0 8248 8246"/>
                                <a:gd name="T1" fmla="*/ T0 w 3"/>
                                <a:gd name="T2" fmla="+- 0 3455 3455"/>
                                <a:gd name="T3" fmla="*/ 3455 h 91"/>
                                <a:gd name="T4" fmla="+- 0 8246 8246"/>
                                <a:gd name="T5" fmla="*/ T4 w 3"/>
                                <a:gd name="T6" fmla="+- 0 3455 3455"/>
                                <a:gd name="T7" fmla="*/ 3455 h 91"/>
                                <a:gd name="T8" fmla="+- 0 8246 8246"/>
                                <a:gd name="T9" fmla="*/ T8 w 3"/>
                                <a:gd name="T10" fmla="+- 0 3546 3455"/>
                                <a:gd name="T11" fmla="*/ 3546 h 91"/>
                                <a:gd name="T12" fmla="+- 0 8248 8246"/>
                                <a:gd name="T13" fmla="*/ T12 w 3"/>
                                <a:gd name="T14" fmla="+- 0 3546 3455"/>
                                <a:gd name="T15" fmla="*/ 3546 h 91"/>
                                <a:gd name="T16" fmla="+- 0 8248 8246"/>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99" name="Group 110"/>
                        <wpg:cNvGrpSpPr>
                          <a:grpSpLocks/>
                        </wpg:cNvGrpSpPr>
                        <wpg:grpSpPr bwMode="auto">
                          <a:xfrm>
                            <a:off x="7996" y="3455"/>
                            <a:ext cx="2" cy="91"/>
                            <a:chOff x="7996" y="3455"/>
                            <a:chExt cx="2" cy="91"/>
                          </a:xfrm>
                        </wpg:grpSpPr>
                        <wps:wsp>
                          <wps:cNvPr id="17500" name="Freeform 111"/>
                          <wps:cNvSpPr>
                            <a:spLocks/>
                          </wps:cNvSpPr>
                          <wps:spPr bwMode="auto">
                            <a:xfrm>
                              <a:off x="7996" y="3455"/>
                              <a:ext cx="2" cy="91"/>
                            </a:xfrm>
                            <a:custGeom>
                              <a:avLst/>
                              <a:gdLst>
                                <a:gd name="T0" fmla="+- 0 7997 7996"/>
                                <a:gd name="T1" fmla="*/ T0 w 2"/>
                                <a:gd name="T2" fmla="+- 0 3455 3455"/>
                                <a:gd name="T3" fmla="*/ 3455 h 91"/>
                                <a:gd name="T4" fmla="+- 0 7996 7996"/>
                                <a:gd name="T5" fmla="*/ T4 w 2"/>
                                <a:gd name="T6" fmla="+- 0 3455 3455"/>
                                <a:gd name="T7" fmla="*/ 3455 h 91"/>
                                <a:gd name="T8" fmla="+- 0 7996 7996"/>
                                <a:gd name="T9" fmla="*/ T8 w 2"/>
                                <a:gd name="T10" fmla="+- 0 3546 3455"/>
                                <a:gd name="T11" fmla="*/ 3546 h 91"/>
                                <a:gd name="T12" fmla="+- 0 7997 7996"/>
                                <a:gd name="T13" fmla="*/ T12 w 2"/>
                                <a:gd name="T14" fmla="+- 0 3546 3455"/>
                                <a:gd name="T15" fmla="*/ 3546 h 91"/>
                                <a:gd name="T16" fmla="+- 0 7997 7996"/>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501" name="Picture 112"/>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8244" y="3455"/>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502" name="Group 113"/>
                        <wpg:cNvGrpSpPr>
                          <a:grpSpLocks/>
                        </wpg:cNvGrpSpPr>
                        <wpg:grpSpPr bwMode="auto">
                          <a:xfrm>
                            <a:off x="7997" y="3455"/>
                            <a:ext cx="3" cy="91"/>
                            <a:chOff x="7997" y="3455"/>
                            <a:chExt cx="3" cy="91"/>
                          </a:xfrm>
                        </wpg:grpSpPr>
                        <wps:wsp>
                          <wps:cNvPr id="17503" name="Freeform 114"/>
                          <wps:cNvSpPr>
                            <a:spLocks/>
                          </wps:cNvSpPr>
                          <wps:spPr bwMode="auto">
                            <a:xfrm>
                              <a:off x="7997" y="3455"/>
                              <a:ext cx="3" cy="91"/>
                            </a:xfrm>
                            <a:custGeom>
                              <a:avLst/>
                              <a:gdLst>
                                <a:gd name="T0" fmla="+- 0 8000 7997"/>
                                <a:gd name="T1" fmla="*/ T0 w 3"/>
                                <a:gd name="T2" fmla="+- 0 3455 3455"/>
                                <a:gd name="T3" fmla="*/ 3455 h 91"/>
                                <a:gd name="T4" fmla="+- 0 7997 7997"/>
                                <a:gd name="T5" fmla="*/ T4 w 3"/>
                                <a:gd name="T6" fmla="+- 0 3455 3455"/>
                                <a:gd name="T7" fmla="*/ 3455 h 91"/>
                                <a:gd name="T8" fmla="+- 0 7997 7997"/>
                                <a:gd name="T9" fmla="*/ T8 w 3"/>
                                <a:gd name="T10" fmla="+- 0 3546 3455"/>
                                <a:gd name="T11" fmla="*/ 3546 h 91"/>
                                <a:gd name="T12" fmla="+- 0 8000 7997"/>
                                <a:gd name="T13" fmla="*/ T12 w 3"/>
                                <a:gd name="T14" fmla="+- 0 3546 3455"/>
                                <a:gd name="T15" fmla="*/ 3546 h 91"/>
                                <a:gd name="T16" fmla="+- 0 8000 799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04" name="Group 115"/>
                        <wpg:cNvGrpSpPr>
                          <a:grpSpLocks/>
                        </wpg:cNvGrpSpPr>
                        <wpg:grpSpPr bwMode="auto">
                          <a:xfrm>
                            <a:off x="8241" y="3455"/>
                            <a:ext cx="3" cy="91"/>
                            <a:chOff x="8241" y="3455"/>
                            <a:chExt cx="3" cy="91"/>
                          </a:xfrm>
                        </wpg:grpSpPr>
                        <wps:wsp>
                          <wps:cNvPr id="17505" name="Freeform 116"/>
                          <wps:cNvSpPr>
                            <a:spLocks/>
                          </wps:cNvSpPr>
                          <wps:spPr bwMode="auto">
                            <a:xfrm>
                              <a:off x="8241" y="3455"/>
                              <a:ext cx="3" cy="91"/>
                            </a:xfrm>
                            <a:custGeom>
                              <a:avLst/>
                              <a:gdLst>
                                <a:gd name="T0" fmla="+- 0 8244 8241"/>
                                <a:gd name="T1" fmla="*/ T0 w 3"/>
                                <a:gd name="T2" fmla="+- 0 3455 3455"/>
                                <a:gd name="T3" fmla="*/ 3455 h 91"/>
                                <a:gd name="T4" fmla="+- 0 8241 8241"/>
                                <a:gd name="T5" fmla="*/ T4 w 3"/>
                                <a:gd name="T6" fmla="+- 0 3455 3455"/>
                                <a:gd name="T7" fmla="*/ 3455 h 91"/>
                                <a:gd name="T8" fmla="+- 0 8241 8241"/>
                                <a:gd name="T9" fmla="*/ T8 w 3"/>
                                <a:gd name="T10" fmla="+- 0 3546 3455"/>
                                <a:gd name="T11" fmla="*/ 3546 h 91"/>
                                <a:gd name="T12" fmla="+- 0 8244 8241"/>
                                <a:gd name="T13" fmla="*/ T12 w 3"/>
                                <a:gd name="T14" fmla="+- 0 3546 3455"/>
                                <a:gd name="T15" fmla="*/ 3546 h 91"/>
                                <a:gd name="T16" fmla="+- 0 8244 8241"/>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06" name="Group 117"/>
                        <wpg:cNvGrpSpPr>
                          <a:grpSpLocks/>
                        </wpg:cNvGrpSpPr>
                        <wpg:grpSpPr bwMode="auto">
                          <a:xfrm>
                            <a:off x="8000" y="3455"/>
                            <a:ext cx="2" cy="91"/>
                            <a:chOff x="8000" y="3455"/>
                            <a:chExt cx="2" cy="91"/>
                          </a:xfrm>
                        </wpg:grpSpPr>
                        <wps:wsp>
                          <wps:cNvPr id="17507" name="Freeform 118"/>
                          <wps:cNvSpPr>
                            <a:spLocks/>
                          </wps:cNvSpPr>
                          <wps:spPr bwMode="auto">
                            <a:xfrm>
                              <a:off x="8000" y="3455"/>
                              <a:ext cx="2" cy="91"/>
                            </a:xfrm>
                            <a:custGeom>
                              <a:avLst/>
                              <a:gdLst>
                                <a:gd name="T0" fmla="+- 0 8002 8000"/>
                                <a:gd name="T1" fmla="*/ T0 w 2"/>
                                <a:gd name="T2" fmla="+- 0 3455 3455"/>
                                <a:gd name="T3" fmla="*/ 3455 h 91"/>
                                <a:gd name="T4" fmla="+- 0 8000 8000"/>
                                <a:gd name="T5" fmla="*/ T4 w 2"/>
                                <a:gd name="T6" fmla="+- 0 3455 3455"/>
                                <a:gd name="T7" fmla="*/ 3455 h 91"/>
                                <a:gd name="T8" fmla="+- 0 8000 8000"/>
                                <a:gd name="T9" fmla="*/ T8 w 2"/>
                                <a:gd name="T10" fmla="+- 0 3546 3455"/>
                                <a:gd name="T11" fmla="*/ 3546 h 91"/>
                                <a:gd name="T12" fmla="+- 0 8002 8000"/>
                                <a:gd name="T13" fmla="*/ T12 w 2"/>
                                <a:gd name="T14" fmla="+- 0 3546 3455"/>
                                <a:gd name="T15" fmla="*/ 3546 h 91"/>
                                <a:gd name="T16" fmla="+- 0 8002 800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08" name="Group 119"/>
                        <wpg:cNvGrpSpPr>
                          <a:grpSpLocks/>
                        </wpg:cNvGrpSpPr>
                        <wpg:grpSpPr bwMode="auto">
                          <a:xfrm>
                            <a:off x="8239" y="3455"/>
                            <a:ext cx="2" cy="91"/>
                            <a:chOff x="8239" y="3455"/>
                            <a:chExt cx="2" cy="91"/>
                          </a:xfrm>
                        </wpg:grpSpPr>
                        <wps:wsp>
                          <wps:cNvPr id="17509" name="Freeform 120"/>
                          <wps:cNvSpPr>
                            <a:spLocks/>
                          </wps:cNvSpPr>
                          <wps:spPr bwMode="auto">
                            <a:xfrm>
                              <a:off x="8239" y="3455"/>
                              <a:ext cx="2" cy="91"/>
                            </a:xfrm>
                            <a:custGeom>
                              <a:avLst/>
                              <a:gdLst>
                                <a:gd name="T0" fmla="+- 0 8241 8239"/>
                                <a:gd name="T1" fmla="*/ T0 w 2"/>
                                <a:gd name="T2" fmla="+- 0 3455 3455"/>
                                <a:gd name="T3" fmla="*/ 3455 h 91"/>
                                <a:gd name="T4" fmla="+- 0 8239 8239"/>
                                <a:gd name="T5" fmla="*/ T4 w 2"/>
                                <a:gd name="T6" fmla="+- 0 3455 3455"/>
                                <a:gd name="T7" fmla="*/ 3455 h 91"/>
                                <a:gd name="T8" fmla="+- 0 8239 8239"/>
                                <a:gd name="T9" fmla="*/ T8 w 2"/>
                                <a:gd name="T10" fmla="+- 0 3546 3455"/>
                                <a:gd name="T11" fmla="*/ 3546 h 91"/>
                                <a:gd name="T12" fmla="+- 0 8241 8239"/>
                                <a:gd name="T13" fmla="*/ T12 w 2"/>
                                <a:gd name="T14" fmla="+- 0 3546 3455"/>
                                <a:gd name="T15" fmla="*/ 3546 h 91"/>
                                <a:gd name="T16" fmla="+- 0 8241 823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10" name="Group 121"/>
                        <wpg:cNvGrpSpPr>
                          <a:grpSpLocks/>
                        </wpg:cNvGrpSpPr>
                        <wpg:grpSpPr bwMode="auto">
                          <a:xfrm>
                            <a:off x="8002" y="3455"/>
                            <a:ext cx="3" cy="91"/>
                            <a:chOff x="8002" y="3455"/>
                            <a:chExt cx="3" cy="91"/>
                          </a:xfrm>
                        </wpg:grpSpPr>
                        <wps:wsp>
                          <wps:cNvPr id="17511" name="Freeform 122"/>
                          <wps:cNvSpPr>
                            <a:spLocks/>
                          </wps:cNvSpPr>
                          <wps:spPr bwMode="auto">
                            <a:xfrm>
                              <a:off x="8002" y="3455"/>
                              <a:ext cx="3" cy="91"/>
                            </a:xfrm>
                            <a:custGeom>
                              <a:avLst/>
                              <a:gdLst>
                                <a:gd name="T0" fmla="+- 0 8005 8002"/>
                                <a:gd name="T1" fmla="*/ T0 w 3"/>
                                <a:gd name="T2" fmla="+- 0 3455 3455"/>
                                <a:gd name="T3" fmla="*/ 3455 h 91"/>
                                <a:gd name="T4" fmla="+- 0 8002 8002"/>
                                <a:gd name="T5" fmla="*/ T4 w 3"/>
                                <a:gd name="T6" fmla="+- 0 3455 3455"/>
                                <a:gd name="T7" fmla="*/ 3455 h 91"/>
                                <a:gd name="T8" fmla="+- 0 8002 8002"/>
                                <a:gd name="T9" fmla="*/ T8 w 3"/>
                                <a:gd name="T10" fmla="+- 0 3546 3455"/>
                                <a:gd name="T11" fmla="*/ 3546 h 91"/>
                                <a:gd name="T12" fmla="+- 0 8005 8002"/>
                                <a:gd name="T13" fmla="*/ T12 w 3"/>
                                <a:gd name="T14" fmla="+- 0 3546 3455"/>
                                <a:gd name="T15" fmla="*/ 3546 h 91"/>
                                <a:gd name="T16" fmla="+- 0 8005 8002"/>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12" name="Group 123"/>
                        <wpg:cNvGrpSpPr>
                          <a:grpSpLocks/>
                        </wpg:cNvGrpSpPr>
                        <wpg:grpSpPr bwMode="auto">
                          <a:xfrm>
                            <a:off x="8236" y="3455"/>
                            <a:ext cx="3" cy="91"/>
                            <a:chOff x="8236" y="3455"/>
                            <a:chExt cx="3" cy="91"/>
                          </a:xfrm>
                        </wpg:grpSpPr>
                        <wps:wsp>
                          <wps:cNvPr id="17513" name="Freeform 124"/>
                          <wps:cNvSpPr>
                            <a:spLocks/>
                          </wps:cNvSpPr>
                          <wps:spPr bwMode="auto">
                            <a:xfrm>
                              <a:off x="8236" y="3455"/>
                              <a:ext cx="3" cy="91"/>
                            </a:xfrm>
                            <a:custGeom>
                              <a:avLst/>
                              <a:gdLst>
                                <a:gd name="T0" fmla="+- 0 8239 8236"/>
                                <a:gd name="T1" fmla="*/ T0 w 3"/>
                                <a:gd name="T2" fmla="+- 0 3455 3455"/>
                                <a:gd name="T3" fmla="*/ 3455 h 91"/>
                                <a:gd name="T4" fmla="+- 0 8236 8236"/>
                                <a:gd name="T5" fmla="*/ T4 w 3"/>
                                <a:gd name="T6" fmla="+- 0 3455 3455"/>
                                <a:gd name="T7" fmla="*/ 3455 h 91"/>
                                <a:gd name="T8" fmla="+- 0 8236 8236"/>
                                <a:gd name="T9" fmla="*/ T8 w 3"/>
                                <a:gd name="T10" fmla="+- 0 3546 3455"/>
                                <a:gd name="T11" fmla="*/ 3546 h 91"/>
                                <a:gd name="T12" fmla="+- 0 8239 8236"/>
                                <a:gd name="T13" fmla="*/ T12 w 3"/>
                                <a:gd name="T14" fmla="+- 0 3546 3455"/>
                                <a:gd name="T15" fmla="*/ 3546 h 91"/>
                                <a:gd name="T16" fmla="+- 0 8239 8236"/>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514" name="Picture 125"/>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8005" y="3455"/>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15" name="Picture 12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8235" y="3455"/>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516" name="Group 127"/>
                        <wpg:cNvGrpSpPr>
                          <a:grpSpLocks/>
                        </wpg:cNvGrpSpPr>
                        <wpg:grpSpPr bwMode="auto">
                          <a:xfrm>
                            <a:off x="8007" y="3455"/>
                            <a:ext cx="3" cy="91"/>
                            <a:chOff x="8007" y="3455"/>
                            <a:chExt cx="3" cy="91"/>
                          </a:xfrm>
                        </wpg:grpSpPr>
                        <wps:wsp>
                          <wps:cNvPr id="17517" name="Freeform 128"/>
                          <wps:cNvSpPr>
                            <a:spLocks/>
                          </wps:cNvSpPr>
                          <wps:spPr bwMode="auto">
                            <a:xfrm>
                              <a:off x="8007" y="3455"/>
                              <a:ext cx="3" cy="91"/>
                            </a:xfrm>
                            <a:custGeom>
                              <a:avLst/>
                              <a:gdLst>
                                <a:gd name="T0" fmla="+- 0 8009 8007"/>
                                <a:gd name="T1" fmla="*/ T0 w 3"/>
                                <a:gd name="T2" fmla="+- 0 3455 3455"/>
                                <a:gd name="T3" fmla="*/ 3455 h 91"/>
                                <a:gd name="T4" fmla="+- 0 8007 8007"/>
                                <a:gd name="T5" fmla="*/ T4 w 3"/>
                                <a:gd name="T6" fmla="+- 0 3455 3455"/>
                                <a:gd name="T7" fmla="*/ 3455 h 91"/>
                                <a:gd name="T8" fmla="+- 0 8007 8007"/>
                                <a:gd name="T9" fmla="*/ T8 w 3"/>
                                <a:gd name="T10" fmla="+- 0 3546 3455"/>
                                <a:gd name="T11" fmla="*/ 3546 h 91"/>
                                <a:gd name="T12" fmla="+- 0 8009 8007"/>
                                <a:gd name="T13" fmla="*/ T12 w 3"/>
                                <a:gd name="T14" fmla="+- 0 3546 3455"/>
                                <a:gd name="T15" fmla="*/ 3546 h 91"/>
                                <a:gd name="T16" fmla="+- 0 8009 800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18" name="Group 129"/>
                        <wpg:cNvGrpSpPr>
                          <a:grpSpLocks/>
                        </wpg:cNvGrpSpPr>
                        <wpg:grpSpPr bwMode="auto">
                          <a:xfrm>
                            <a:off x="8232" y="3455"/>
                            <a:ext cx="3" cy="91"/>
                            <a:chOff x="8232" y="3455"/>
                            <a:chExt cx="3" cy="91"/>
                          </a:xfrm>
                        </wpg:grpSpPr>
                        <wps:wsp>
                          <wps:cNvPr id="17519" name="Freeform 130"/>
                          <wps:cNvSpPr>
                            <a:spLocks/>
                          </wps:cNvSpPr>
                          <wps:spPr bwMode="auto">
                            <a:xfrm>
                              <a:off x="8232" y="3455"/>
                              <a:ext cx="3" cy="91"/>
                            </a:xfrm>
                            <a:custGeom>
                              <a:avLst/>
                              <a:gdLst>
                                <a:gd name="T0" fmla="+- 0 8235 8232"/>
                                <a:gd name="T1" fmla="*/ T0 w 3"/>
                                <a:gd name="T2" fmla="+- 0 3455 3455"/>
                                <a:gd name="T3" fmla="*/ 3455 h 91"/>
                                <a:gd name="T4" fmla="+- 0 8232 8232"/>
                                <a:gd name="T5" fmla="*/ T4 w 3"/>
                                <a:gd name="T6" fmla="+- 0 3455 3455"/>
                                <a:gd name="T7" fmla="*/ 3455 h 91"/>
                                <a:gd name="T8" fmla="+- 0 8232 8232"/>
                                <a:gd name="T9" fmla="*/ T8 w 3"/>
                                <a:gd name="T10" fmla="+- 0 3546 3455"/>
                                <a:gd name="T11" fmla="*/ 3546 h 91"/>
                                <a:gd name="T12" fmla="+- 0 8235 8232"/>
                                <a:gd name="T13" fmla="*/ T12 w 3"/>
                                <a:gd name="T14" fmla="+- 0 3546 3455"/>
                                <a:gd name="T15" fmla="*/ 3546 h 91"/>
                                <a:gd name="T16" fmla="+- 0 8235 8232"/>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20" name="Group 131"/>
                        <wpg:cNvGrpSpPr>
                          <a:grpSpLocks/>
                        </wpg:cNvGrpSpPr>
                        <wpg:grpSpPr bwMode="auto">
                          <a:xfrm>
                            <a:off x="8009" y="3455"/>
                            <a:ext cx="2" cy="91"/>
                            <a:chOff x="8009" y="3455"/>
                            <a:chExt cx="2" cy="91"/>
                          </a:xfrm>
                        </wpg:grpSpPr>
                        <wps:wsp>
                          <wps:cNvPr id="17521" name="Freeform 132"/>
                          <wps:cNvSpPr>
                            <a:spLocks/>
                          </wps:cNvSpPr>
                          <wps:spPr bwMode="auto">
                            <a:xfrm>
                              <a:off x="8009" y="3455"/>
                              <a:ext cx="2" cy="91"/>
                            </a:xfrm>
                            <a:custGeom>
                              <a:avLst/>
                              <a:gdLst>
                                <a:gd name="T0" fmla="+- 0 8011 8009"/>
                                <a:gd name="T1" fmla="*/ T0 w 2"/>
                                <a:gd name="T2" fmla="+- 0 3455 3455"/>
                                <a:gd name="T3" fmla="*/ 3455 h 91"/>
                                <a:gd name="T4" fmla="+- 0 8009 8009"/>
                                <a:gd name="T5" fmla="*/ T4 w 2"/>
                                <a:gd name="T6" fmla="+- 0 3455 3455"/>
                                <a:gd name="T7" fmla="*/ 3455 h 91"/>
                                <a:gd name="T8" fmla="+- 0 8009 8009"/>
                                <a:gd name="T9" fmla="*/ T8 w 2"/>
                                <a:gd name="T10" fmla="+- 0 3546 3455"/>
                                <a:gd name="T11" fmla="*/ 3546 h 91"/>
                                <a:gd name="T12" fmla="+- 0 8011 8009"/>
                                <a:gd name="T13" fmla="*/ T12 w 2"/>
                                <a:gd name="T14" fmla="+- 0 3546 3455"/>
                                <a:gd name="T15" fmla="*/ 3546 h 91"/>
                                <a:gd name="T16" fmla="+- 0 8011 800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22" name="Group 133"/>
                        <wpg:cNvGrpSpPr>
                          <a:grpSpLocks/>
                        </wpg:cNvGrpSpPr>
                        <wpg:grpSpPr bwMode="auto">
                          <a:xfrm>
                            <a:off x="8230" y="3455"/>
                            <a:ext cx="2" cy="91"/>
                            <a:chOff x="8230" y="3455"/>
                            <a:chExt cx="2" cy="91"/>
                          </a:xfrm>
                        </wpg:grpSpPr>
                        <wps:wsp>
                          <wps:cNvPr id="17523" name="Freeform 134"/>
                          <wps:cNvSpPr>
                            <a:spLocks/>
                          </wps:cNvSpPr>
                          <wps:spPr bwMode="auto">
                            <a:xfrm>
                              <a:off x="8230" y="3455"/>
                              <a:ext cx="2" cy="91"/>
                            </a:xfrm>
                            <a:custGeom>
                              <a:avLst/>
                              <a:gdLst>
                                <a:gd name="T0" fmla="+- 0 8232 8230"/>
                                <a:gd name="T1" fmla="*/ T0 w 2"/>
                                <a:gd name="T2" fmla="+- 0 3455 3455"/>
                                <a:gd name="T3" fmla="*/ 3455 h 91"/>
                                <a:gd name="T4" fmla="+- 0 8230 8230"/>
                                <a:gd name="T5" fmla="*/ T4 w 2"/>
                                <a:gd name="T6" fmla="+- 0 3455 3455"/>
                                <a:gd name="T7" fmla="*/ 3455 h 91"/>
                                <a:gd name="T8" fmla="+- 0 8230 8230"/>
                                <a:gd name="T9" fmla="*/ T8 w 2"/>
                                <a:gd name="T10" fmla="+- 0 3546 3455"/>
                                <a:gd name="T11" fmla="*/ 3546 h 91"/>
                                <a:gd name="T12" fmla="+- 0 8232 8230"/>
                                <a:gd name="T13" fmla="*/ T12 w 2"/>
                                <a:gd name="T14" fmla="+- 0 3546 3455"/>
                                <a:gd name="T15" fmla="*/ 3546 h 91"/>
                                <a:gd name="T16" fmla="+- 0 8232 823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24" name="Group 135"/>
                        <wpg:cNvGrpSpPr>
                          <a:grpSpLocks/>
                        </wpg:cNvGrpSpPr>
                        <wpg:grpSpPr bwMode="auto">
                          <a:xfrm>
                            <a:off x="8011" y="3455"/>
                            <a:ext cx="2" cy="91"/>
                            <a:chOff x="8011" y="3455"/>
                            <a:chExt cx="2" cy="91"/>
                          </a:xfrm>
                        </wpg:grpSpPr>
                        <wps:wsp>
                          <wps:cNvPr id="17525" name="Freeform 136"/>
                          <wps:cNvSpPr>
                            <a:spLocks/>
                          </wps:cNvSpPr>
                          <wps:spPr bwMode="auto">
                            <a:xfrm>
                              <a:off x="8011" y="3455"/>
                              <a:ext cx="2" cy="91"/>
                            </a:xfrm>
                            <a:custGeom>
                              <a:avLst/>
                              <a:gdLst>
                                <a:gd name="T0" fmla="+- 0 8013 8011"/>
                                <a:gd name="T1" fmla="*/ T0 w 2"/>
                                <a:gd name="T2" fmla="+- 0 3455 3455"/>
                                <a:gd name="T3" fmla="*/ 3455 h 91"/>
                                <a:gd name="T4" fmla="+- 0 8011 8011"/>
                                <a:gd name="T5" fmla="*/ T4 w 2"/>
                                <a:gd name="T6" fmla="+- 0 3455 3455"/>
                                <a:gd name="T7" fmla="*/ 3455 h 91"/>
                                <a:gd name="T8" fmla="+- 0 8011 8011"/>
                                <a:gd name="T9" fmla="*/ T8 w 2"/>
                                <a:gd name="T10" fmla="+- 0 3546 3455"/>
                                <a:gd name="T11" fmla="*/ 3546 h 91"/>
                                <a:gd name="T12" fmla="+- 0 8013 8011"/>
                                <a:gd name="T13" fmla="*/ T12 w 2"/>
                                <a:gd name="T14" fmla="+- 0 3546 3455"/>
                                <a:gd name="T15" fmla="*/ 3546 h 91"/>
                                <a:gd name="T16" fmla="+- 0 8013 801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26" name="Group 137"/>
                        <wpg:cNvGrpSpPr>
                          <a:grpSpLocks/>
                        </wpg:cNvGrpSpPr>
                        <wpg:grpSpPr bwMode="auto">
                          <a:xfrm>
                            <a:off x="8227" y="3455"/>
                            <a:ext cx="3" cy="91"/>
                            <a:chOff x="8227" y="3455"/>
                            <a:chExt cx="3" cy="91"/>
                          </a:xfrm>
                        </wpg:grpSpPr>
                        <wps:wsp>
                          <wps:cNvPr id="17527" name="Freeform 138"/>
                          <wps:cNvSpPr>
                            <a:spLocks/>
                          </wps:cNvSpPr>
                          <wps:spPr bwMode="auto">
                            <a:xfrm>
                              <a:off x="8227" y="3455"/>
                              <a:ext cx="3" cy="91"/>
                            </a:xfrm>
                            <a:custGeom>
                              <a:avLst/>
                              <a:gdLst>
                                <a:gd name="T0" fmla="+- 0 8230 8227"/>
                                <a:gd name="T1" fmla="*/ T0 w 3"/>
                                <a:gd name="T2" fmla="+- 0 3455 3455"/>
                                <a:gd name="T3" fmla="*/ 3455 h 91"/>
                                <a:gd name="T4" fmla="+- 0 8227 8227"/>
                                <a:gd name="T5" fmla="*/ T4 w 3"/>
                                <a:gd name="T6" fmla="+- 0 3455 3455"/>
                                <a:gd name="T7" fmla="*/ 3455 h 91"/>
                                <a:gd name="T8" fmla="+- 0 8227 8227"/>
                                <a:gd name="T9" fmla="*/ T8 w 3"/>
                                <a:gd name="T10" fmla="+- 0 3546 3455"/>
                                <a:gd name="T11" fmla="*/ 3546 h 91"/>
                                <a:gd name="T12" fmla="+- 0 8230 8227"/>
                                <a:gd name="T13" fmla="*/ T12 w 3"/>
                                <a:gd name="T14" fmla="+- 0 3546 3455"/>
                                <a:gd name="T15" fmla="*/ 3546 h 91"/>
                                <a:gd name="T16" fmla="+- 0 8230 822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528" name="Picture 13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801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529" name="Group 140"/>
                        <wpg:cNvGrpSpPr>
                          <a:grpSpLocks/>
                        </wpg:cNvGrpSpPr>
                        <wpg:grpSpPr bwMode="auto">
                          <a:xfrm>
                            <a:off x="8225" y="3455"/>
                            <a:ext cx="2" cy="91"/>
                            <a:chOff x="8225" y="3455"/>
                            <a:chExt cx="2" cy="91"/>
                          </a:xfrm>
                        </wpg:grpSpPr>
                        <wps:wsp>
                          <wps:cNvPr id="17530" name="Freeform 141"/>
                          <wps:cNvSpPr>
                            <a:spLocks/>
                          </wps:cNvSpPr>
                          <wps:spPr bwMode="auto">
                            <a:xfrm>
                              <a:off x="8225" y="3455"/>
                              <a:ext cx="2" cy="91"/>
                            </a:xfrm>
                            <a:custGeom>
                              <a:avLst/>
                              <a:gdLst>
                                <a:gd name="T0" fmla="+- 0 8227 8225"/>
                                <a:gd name="T1" fmla="*/ T0 w 2"/>
                                <a:gd name="T2" fmla="+- 0 3455 3455"/>
                                <a:gd name="T3" fmla="*/ 3455 h 91"/>
                                <a:gd name="T4" fmla="+- 0 8225 8225"/>
                                <a:gd name="T5" fmla="*/ T4 w 2"/>
                                <a:gd name="T6" fmla="+- 0 3455 3455"/>
                                <a:gd name="T7" fmla="*/ 3455 h 91"/>
                                <a:gd name="T8" fmla="+- 0 8225 8225"/>
                                <a:gd name="T9" fmla="*/ T8 w 2"/>
                                <a:gd name="T10" fmla="+- 0 3546 3455"/>
                                <a:gd name="T11" fmla="*/ 3546 h 91"/>
                                <a:gd name="T12" fmla="+- 0 8227 8225"/>
                                <a:gd name="T13" fmla="*/ T12 w 2"/>
                                <a:gd name="T14" fmla="+- 0 3546 3455"/>
                                <a:gd name="T15" fmla="*/ 3546 h 91"/>
                                <a:gd name="T16" fmla="+- 0 8227 8225"/>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31" name="Group 142"/>
                        <wpg:cNvGrpSpPr>
                          <a:grpSpLocks/>
                        </wpg:cNvGrpSpPr>
                        <wpg:grpSpPr bwMode="auto">
                          <a:xfrm>
                            <a:off x="8016" y="3455"/>
                            <a:ext cx="2" cy="91"/>
                            <a:chOff x="8016" y="3455"/>
                            <a:chExt cx="2" cy="91"/>
                          </a:xfrm>
                        </wpg:grpSpPr>
                        <wps:wsp>
                          <wps:cNvPr id="17532" name="Freeform 143"/>
                          <wps:cNvSpPr>
                            <a:spLocks/>
                          </wps:cNvSpPr>
                          <wps:spPr bwMode="auto">
                            <a:xfrm>
                              <a:off x="8016" y="3455"/>
                              <a:ext cx="2" cy="91"/>
                            </a:xfrm>
                            <a:custGeom>
                              <a:avLst/>
                              <a:gdLst>
                                <a:gd name="T0" fmla="+- 0 8018 8016"/>
                                <a:gd name="T1" fmla="*/ T0 w 2"/>
                                <a:gd name="T2" fmla="+- 0 3455 3455"/>
                                <a:gd name="T3" fmla="*/ 3455 h 91"/>
                                <a:gd name="T4" fmla="+- 0 8016 8016"/>
                                <a:gd name="T5" fmla="*/ T4 w 2"/>
                                <a:gd name="T6" fmla="+- 0 3455 3455"/>
                                <a:gd name="T7" fmla="*/ 3455 h 91"/>
                                <a:gd name="T8" fmla="+- 0 8016 8016"/>
                                <a:gd name="T9" fmla="*/ T8 w 2"/>
                                <a:gd name="T10" fmla="+- 0 3546 3455"/>
                                <a:gd name="T11" fmla="*/ 3546 h 91"/>
                                <a:gd name="T12" fmla="+- 0 8018 8016"/>
                                <a:gd name="T13" fmla="*/ T12 w 2"/>
                                <a:gd name="T14" fmla="+- 0 3546 3455"/>
                                <a:gd name="T15" fmla="*/ 3546 h 91"/>
                                <a:gd name="T16" fmla="+- 0 8018 8016"/>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533" name="Picture 144"/>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822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534" name="Group 145"/>
                        <wpg:cNvGrpSpPr>
                          <a:grpSpLocks/>
                        </wpg:cNvGrpSpPr>
                        <wpg:grpSpPr bwMode="auto">
                          <a:xfrm>
                            <a:off x="8018" y="3455"/>
                            <a:ext cx="3" cy="91"/>
                            <a:chOff x="8018" y="3455"/>
                            <a:chExt cx="3" cy="91"/>
                          </a:xfrm>
                        </wpg:grpSpPr>
                        <wps:wsp>
                          <wps:cNvPr id="17535" name="Freeform 146"/>
                          <wps:cNvSpPr>
                            <a:spLocks/>
                          </wps:cNvSpPr>
                          <wps:spPr bwMode="auto">
                            <a:xfrm>
                              <a:off x="8018" y="3455"/>
                              <a:ext cx="3" cy="91"/>
                            </a:xfrm>
                            <a:custGeom>
                              <a:avLst/>
                              <a:gdLst>
                                <a:gd name="T0" fmla="+- 0 8020 8018"/>
                                <a:gd name="T1" fmla="*/ T0 w 3"/>
                                <a:gd name="T2" fmla="+- 0 3455 3455"/>
                                <a:gd name="T3" fmla="*/ 3455 h 91"/>
                                <a:gd name="T4" fmla="+- 0 8018 8018"/>
                                <a:gd name="T5" fmla="*/ T4 w 3"/>
                                <a:gd name="T6" fmla="+- 0 3455 3455"/>
                                <a:gd name="T7" fmla="*/ 3455 h 91"/>
                                <a:gd name="T8" fmla="+- 0 8018 8018"/>
                                <a:gd name="T9" fmla="*/ T8 w 3"/>
                                <a:gd name="T10" fmla="+- 0 3546 3455"/>
                                <a:gd name="T11" fmla="*/ 3546 h 91"/>
                                <a:gd name="T12" fmla="+- 0 8020 8018"/>
                                <a:gd name="T13" fmla="*/ T12 w 3"/>
                                <a:gd name="T14" fmla="+- 0 3546 3455"/>
                                <a:gd name="T15" fmla="*/ 3546 h 91"/>
                                <a:gd name="T16" fmla="+- 0 8020 801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36" name="Group 147"/>
                        <wpg:cNvGrpSpPr>
                          <a:grpSpLocks/>
                        </wpg:cNvGrpSpPr>
                        <wpg:grpSpPr bwMode="auto">
                          <a:xfrm>
                            <a:off x="8221" y="3455"/>
                            <a:ext cx="2" cy="91"/>
                            <a:chOff x="8221" y="3455"/>
                            <a:chExt cx="2" cy="91"/>
                          </a:xfrm>
                        </wpg:grpSpPr>
                        <wps:wsp>
                          <wps:cNvPr id="17537" name="Freeform 148"/>
                          <wps:cNvSpPr>
                            <a:spLocks/>
                          </wps:cNvSpPr>
                          <wps:spPr bwMode="auto">
                            <a:xfrm>
                              <a:off x="8221" y="3455"/>
                              <a:ext cx="2" cy="91"/>
                            </a:xfrm>
                            <a:custGeom>
                              <a:avLst/>
                              <a:gdLst>
                                <a:gd name="T0" fmla="+- 0 8223 8221"/>
                                <a:gd name="T1" fmla="*/ T0 w 2"/>
                                <a:gd name="T2" fmla="+- 0 3455 3455"/>
                                <a:gd name="T3" fmla="*/ 3455 h 91"/>
                                <a:gd name="T4" fmla="+- 0 8221 8221"/>
                                <a:gd name="T5" fmla="*/ T4 w 2"/>
                                <a:gd name="T6" fmla="+- 0 3455 3455"/>
                                <a:gd name="T7" fmla="*/ 3455 h 91"/>
                                <a:gd name="T8" fmla="+- 0 8221 8221"/>
                                <a:gd name="T9" fmla="*/ T8 w 2"/>
                                <a:gd name="T10" fmla="+- 0 3546 3455"/>
                                <a:gd name="T11" fmla="*/ 3546 h 91"/>
                                <a:gd name="T12" fmla="+- 0 8223 8221"/>
                                <a:gd name="T13" fmla="*/ T12 w 2"/>
                                <a:gd name="T14" fmla="+- 0 3546 3455"/>
                                <a:gd name="T15" fmla="*/ 3546 h 91"/>
                                <a:gd name="T16" fmla="+- 0 8223 822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38" name="Group 149"/>
                        <wpg:cNvGrpSpPr>
                          <a:grpSpLocks/>
                        </wpg:cNvGrpSpPr>
                        <wpg:grpSpPr bwMode="auto">
                          <a:xfrm>
                            <a:off x="8020" y="3455"/>
                            <a:ext cx="2" cy="91"/>
                            <a:chOff x="8020" y="3455"/>
                            <a:chExt cx="2" cy="91"/>
                          </a:xfrm>
                        </wpg:grpSpPr>
                        <wps:wsp>
                          <wps:cNvPr id="17539" name="Freeform 150"/>
                          <wps:cNvSpPr>
                            <a:spLocks/>
                          </wps:cNvSpPr>
                          <wps:spPr bwMode="auto">
                            <a:xfrm>
                              <a:off x="8020" y="3455"/>
                              <a:ext cx="2" cy="91"/>
                            </a:xfrm>
                            <a:custGeom>
                              <a:avLst/>
                              <a:gdLst>
                                <a:gd name="T0" fmla="+- 0 8022 8020"/>
                                <a:gd name="T1" fmla="*/ T0 w 2"/>
                                <a:gd name="T2" fmla="+- 0 3455 3455"/>
                                <a:gd name="T3" fmla="*/ 3455 h 91"/>
                                <a:gd name="T4" fmla="+- 0 8020 8020"/>
                                <a:gd name="T5" fmla="*/ T4 w 2"/>
                                <a:gd name="T6" fmla="+- 0 3455 3455"/>
                                <a:gd name="T7" fmla="*/ 3455 h 91"/>
                                <a:gd name="T8" fmla="+- 0 8020 8020"/>
                                <a:gd name="T9" fmla="*/ T8 w 2"/>
                                <a:gd name="T10" fmla="+- 0 3546 3455"/>
                                <a:gd name="T11" fmla="*/ 3546 h 91"/>
                                <a:gd name="T12" fmla="+- 0 8022 8020"/>
                                <a:gd name="T13" fmla="*/ T12 w 2"/>
                                <a:gd name="T14" fmla="+- 0 3546 3455"/>
                                <a:gd name="T15" fmla="*/ 3546 h 91"/>
                                <a:gd name="T16" fmla="+- 0 8022 802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40" name="Group 151"/>
                        <wpg:cNvGrpSpPr>
                          <a:grpSpLocks/>
                        </wpg:cNvGrpSpPr>
                        <wpg:grpSpPr bwMode="auto">
                          <a:xfrm>
                            <a:off x="8218" y="3455"/>
                            <a:ext cx="3" cy="91"/>
                            <a:chOff x="8218" y="3455"/>
                            <a:chExt cx="3" cy="91"/>
                          </a:xfrm>
                        </wpg:grpSpPr>
                        <wps:wsp>
                          <wps:cNvPr id="17541" name="Freeform 152"/>
                          <wps:cNvSpPr>
                            <a:spLocks/>
                          </wps:cNvSpPr>
                          <wps:spPr bwMode="auto">
                            <a:xfrm>
                              <a:off x="8218" y="3455"/>
                              <a:ext cx="3" cy="91"/>
                            </a:xfrm>
                            <a:custGeom>
                              <a:avLst/>
                              <a:gdLst>
                                <a:gd name="T0" fmla="+- 0 8221 8218"/>
                                <a:gd name="T1" fmla="*/ T0 w 3"/>
                                <a:gd name="T2" fmla="+- 0 3455 3455"/>
                                <a:gd name="T3" fmla="*/ 3455 h 91"/>
                                <a:gd name="T4" fmla="+- 0 8218 8218"/>
                                <a:gd name="T5" fmla="*/ T4 w 3"/>
                                <a:gd name="T6" fmla="+- 0 3455 3455"/>
                                <a:gd name="T7" fmla="*/ 3455 h 91"/>
                                <a:gd name="T8" fmla="+- 0 8218 8218"/>
                                <a:gd name="T9" fmla="*/ T8 w 3"/>
                                <a:gd name="T10" fmla="+- 0 3546 3455"/>
                                <a:gd name="T11" fmla="*/ 3546 h 91"/>
                                <a:gd name="T12" fmla="+- 0 8221 8218"/>
                                <a:gd name="T13" fmla="*/ T12 w 3"/>
                                <a:gd name="T14" fmla="+- 0 3546 3455"/>
                                <a:gd name="T15" fmla="*/ 3546 h 91"/>
                                <a:gd name="T16" fmla="+- 0 8221 821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42" name="Group 153"/>
                        <wpg:cNvGrpSpPr>
                          <a:grpSpLocks/>
                        </wpg:cNvGrpSpPr>
                        <wpg:grpSpPr bwMode="auto">
                          <a:xfrm>
                            <a:off x="8022" y="3455"/>
                            <a:ext cx="3" cy="91"/>
                            <a:chOff x="8022" y="3455"/>
                            <a:chExt cx="3" cy="91"/>
                          </a:xfrm>
                        </wpg:grpSpPr>
                        <wps:wsp>
                          <wps:cNvPr id="17543" name="Freeform 154"/>
                          <wps:cNvSpPr>
                            <a:spLocks/>
                          </wps:cNvSpPr>
                          <wps:spPr bwMode="auto">
                            <a:xfrm>
                              <a:off x="8022" y="3455"/>
                              <a:ext cx="3" cy="91"/>
                            </a:xfrm>
                            <a:custGeom>
                              <a:avLst/>
                              <a:gdLst>
                                <a:gd name="T0" fmla="+- 0 8025 8022"/>
                                <a:gd name="T1" fmla="*/ T0 w 3"/>
                                <a:gd name="T2" fmla="+- 0 3455 3455"/>
                                <a:gd name="T3" fmla="*/ 3455 h 91"/>
                                <a:gd name="T4" fmla="+- 0 8022 8022"/>
                                <a:gd name="T5" fmla="*/ T4 w 3"/>
                                <a:gd name="T6" fmla="+- 0 3455 3455"/>
                                <a:gd name="T7" fmla="*/ 3455 h 91"/>
                                <a:gd name="T8" fmla="+- 0 8022 8022"/>
                                <a:gd name="T9" fmla="*/ T8 w 3"/>
                                <a:gd name="T10" fmla="+- 0 3546 3455"/>
                                <a:gd name="T11" fmla="*/ 3546 h 91"/>
                                <a:gd name="T12" fmla="+- 0 8025 8022"/>
                                <a:gd name="T13" fmla="*/ T12 w 3"/>
                                <a:gd name="T14" fmla="+- 0 3546 3455"/>
                                <a:gd name="T15" fmla="*/ 3546 h 91"/>
                                <a:gd name="T16" fmla="+- 0 8025 8022"/>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44" name="Group 155"/>
                        <wpg:cNvGrpSpPr>
                          <a:grpSpLocks/>
                        </wpg:cNvGrpSpPr>
                        <wpg:grpSpPr bwMode="auto">
                          <a:xfrm>
                            <a:off x="8216" y="3455"/>
                            <a:ext cx="2" cy="91"/>
                            <a:chOff x="8216" y="3455"/>
                            <a:chExt cx="2" cy="91"/>
                          </a:xfrm>
                        </wpg:grpSpPr>
                        <wps:wsp>
                          <wps:cNvPr id="17545" name="Freeform 156"/>
                          <wps:cNvSpPr>
                            <a:spLocks/>
                          </wps:cNvSpPr>
                          <wps:spPr bwMode="auto">
                            <a:xfrm>
                              <a:off x="8216" y="3455"/>
                              <a:ext cx="2" cy="91"/>
                            </a:xfrm>
                            <a:custGeom>
                              <a:avLst/>
                              <a:gdLst>
                                <a:gd name="T0" fmla="+- 0 8218 8216"/>
                                <a:gd name="T1" fmla="*/ T0 w 2"/>
                                <a:gd name="T2" fmla="+- 0 3455 3455"/>
                                <a:gd name="T3" fmla="*/ 3455 h 91"/>
                                <a:gd name="T4" fmla="+- 0 8216 8216"/>
                                <a:gd name="T5" fmla="*/ T4 w 2"/>
                                <a:gd name="T6" fmla="+- 0 3455 3455"/>
                                <a:gd name="T7" fmla="*/ 3455 h 91"/>
                                <a:gd name="T8" fmla="+- 0 8216 8216"/>
                                <a:gd name="T9" fmla="*/ T8 w 2"/>
                                <a:gd name="T10" fmla="+- 0 3546 3455"/>
                                <a:gd name="T11" fmla="*/ 3546 h 91"/>
                                <a:gd name="T12" fmla="+- 0 8218 8216"/>
                                <a:gd name="T13" fmla="*/ T12 w 2"/>
                                <a:gd name="T14" fmla="+- 0 3546 3455"/>
                                <a:gd name="T15" fmla="*/ 3546 h 91"/>
                                <a:gd name="T16" fmla="+- 0 8218 8216"/>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546" name="Picture 15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8025" y="3455"/>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47" name="Picture 158"/>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821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548" name="Group 159"/>
                        <wpg:cNvGrpSpPr>
                          <a:grpSpLocks/>
                        </wpg:cNvGrpSpPr>
                        <wpg:grpSpPr bwMode="auto">
                          <a:xfrm>
                            <a:off x="8027" y="3455"/>
                            <a:ext cx="3" cy="91"/>
                            <a:chOff x="8027" y="3455"/>
                            <a:chExt cx="3" cy="91"/>
                          </a:xfrm>
                        </wpg:grpSpPr>
                        <wps:wsp>
                          <wps:cNvPr id="17549" name="Freeform 160"/>
                          <wps:cNvSpPr>
                            <a:spLocks/>
                          </wps:cNvSpPr>
                          <wps:spPr bwMode="auto">
                            <a:xfrm>
                              <a:off x="8027" y="3455"/>
                              <a:ext cx="3" cy="91"/>
                            </a:xfrm>
                            <a:custGeom>
                              <a:avLst/>
                              <a:gdLst>
                                <a:gd name="T0" fmla="+- 0 8029 8027"/>
                                <a:gd name="T1" fmla="*/ T0 w 3"/>
                                <a:gd name="T2" fmla="+- 0 3455 3455"/>
                                <a:gd name="T3" fmla="*/ 3455 h 91"/>
                                <a:gd name="T4" fmla="+- 0 8027 8027"/>
                                <a:gd name="T5" fmla="*/ T4 w 3"/>
                                <a:gd name="T6" fmla="+- 0 3455 3455"/>
                                <a:gd name="T7" fmla="*/ 3455 h 91"/>
                                <a:gd name="T8" fmla="+- 0 8027 8027"/>
                                <a:gd name="T9" fmla="*/ T8 w 3"/>
                                <a:gd name="T10" fmla="+- 0 3546 3455"/>
                                <a:gd name="T11" fmla="*/ 3546 h 91"/>
                                <a:gd name="T12" fmla="+- 0 8029 8027"/>
                                <a:gd name="T13" fmla="*/ T12 w 3"/>
                                <a:gd name="T14" fmla="+- 0 3546 3455"/>
                                <a:gd name="T15" fmla="*/ 3546 h 91"/>
                                <a:gd name="T16" fmla="+- 0 8029 802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50" name="Group 161"/>
                        <wpg:cNvGrpSpPr>
                          <a:grpSpLocks/>
                        </wpg:cNvGrpSpPr>
                        <wpg:grpSpPr bwMode="auto">
                          <a:xfrm>
                            <a:off x="8212" y="3455"/>
                            <a:ext cx="2" cy="91"/>
                            <a:chOff x="8212" y="3455"/>
                            <a:chExt cx="2" cy="91"/>
                          </a:xfrm>
                        </wpg:grpSpPr>
                        <wps:wsp>
                          <wps:cNvPr id="17551" name="Freeform 162"/>
                          <wps:cNvSpPr>
                            <a:spLocks/>
                          </wps:cNvSpPr>
                          <wps:spPr bwMode="auto">
                            <a:xfrm>
                              <a:off x="8212" y="3455"/>
                              <a:ext cx="2" cy="91"/>
                            </a:xfrm>
                            <a:custGeom>
                              <a:avLst/>
                              <a:gdLst>
                                <a:gd name="T0" fmla="+- 0 8213 8212"/>
                                <a:gd name="T1" fmla="*/ T0 w 2"/>
                                <a:gd name="T2" fmla="+- 0 3455 3455"/>
                                <a:gd name="T3" fmla="*/ 3455 h 91"/>
                                <a:gd name="T4" fmla="+- 0 8212 8212"/>
                                <a:gd name="T5" fmla="*/ T4 w 2"/>
                                <a:gd name="T6" fmla="+- 0 3455 3455"/>
                                <a:gd name="T7" fmla="*/ 3455 h 91"/>
                                <a:gd name="T8" fmla="+- 0 8212 8212"/>
                                <a:gd name="T9" fmla="*/ T8 w 2"/>
                                <a:gd name="T10" fmla="+- 0 3546 3455"/>
                                <a:gd name="T11" fmla="*/ 3546 h 91"/>
                                <a:gd name="T12" fmla="+- 0 8213 8212"/>
                                <a:gd name="T13" fmla="*/ T12 w 2"/>
                                <a:gd name="T14" fmla="+- 0 3546 3455"/>
                                <a:gd name="T15" fmla="*/ 3546 h 91"/>
                                <a:gd name="T16" fmla="+- 0 8213 821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52" name="Group 163"/>
                        <wpg:cNvGrpSpPr>
                          <a:grpSpLocks/>
                        </wpg:cNvGrpSpPr>
                        <wpg:grpSpPr bwMode="auto">
                          <a:xfrm>
                            <a:off x="8029" y="3455"/>
                            <a:ext cx="2" cy="91"/>
                            <a:chOff x="8029" y="3455"/>
                            <a:chExt cx="2" cy="91"/>
                          </a:xfrm>
                        </wpg:grpSpPr>
                        <wps:wsp>
                          <wps:cNvPr id="17553" name="Freeform 164"/>
                          <wps:cNvSpPr>
                            <a:spLocks/>
                          </wps:cNvSpPr>
                          <wps:spPr bwMode="auto">
                            <a:xfrm>
                              <a:off x="8029" y="3455"/>
                              <a:ext cx="2" cy="91"/>
                            </a:xfrm>
                            <a:custGeom>
                              <a:avLst/>
                              <a:gdLst>
                                <a:gd name="T0" fmla="+- 0 8031 8029"/>
                                <a:gd name="T1" fmla="*/ T0 w 2"/>
                                <a:gd name="T2" fmla="+- 0 3455 3455"/>
                                <a:gd name="T3" fmla="*/ 3455 h 91"/>
                                <a:gd name="T4" fmla="+- 0 8029 8029"/>
                                <a:gd name="T5" fmla="*/ T4 w 2"/>
                                <a:gd name="T6" fmla="+- 0 3455 3455"/>
                                <a:gd name="T7" fmla="*/ 3455 h 91"/>
                                <a:gd name="T8" fmla="+- 0 8029 8029"/>
                                <a:gd name="T9" fmla="*/ T8 w 2"/>
                                <a:gd name="T10" fmla="+- 0 3546 3455"/>
                                <a:gd name="T11" fmla="*/ 3546 h 91"/>
                                <a:gd name="T12" fmla="+- 0 8031 8029"/>
                                <a:gd name="T13" fmla="*/ T12 w 2"/>
                                <a:gd name="T14" fmla="+- 0 3546 3455"/>
                                <a:gd name="T15" fmla="*/ 3546 h 91"/>
                                <a:gd name="T16" fmla="+- 0 8031 802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54" name="Group 165"/>
                        <wpg:cNvGrpSpPr>
                          <a:grpSpLocks/>
                        </wpg:cNvGrpSpPr>
                        <wpg:grpSpPr bwMode="auto">
                          <a:xfrm>
                            <a:off x="8209" y="3455"/>
                            <a:ext cx="3" cy="91"/>
                            <a:chOff x="8209" y="3455"/>
                            <a:chExt cx="3" cy="91"/>
                          </a:xfrm>
                        </wpg:grpSpPr>
                        <wps:wsp>
                          <wps:cNvPr id="17555" name="Freeform 166"/>
                          <wps:cNvSpPr>
                            <a:spLocks/>
                          </wps:cNvSpPr>
                          <wps:spPr bwMode="auto">
                            <a:xfrm>
                              <a:off x="8209" y="3455"/>
                              <a:ext cx="3" cy="91"/>
                            </a:xfrm>
                            <a:custGeom>
                              <a:avLst/>
                              <a:gdLst>
                                <a:gd name="T0" fmla="+- 0 8212 8209"/>
                                <a:gd name="T1" fmla="*/ T0 w 3"/>
                                <a:gd name="T2" fmla="+- 0 3455 3455"/>
                                <a:gd name="T3" fmla="*/ 3455 h 91"/>
                                <a:gd name="T4" fmla="+- 0 8209 8209"/>
                                <a:gd name="T5" fmla="*/ T4 w 3"/>
                                <a:gd name="T6" fmla="+- 0 3455 3455"/>
                                <a:gd name="T7" fmla="*/ 3455 h 91"/>
                                <a:gd name="T8" fmla="+- 0 8209 8209"/>
                                <a:gd name="T9" fmla="*/ T8 w 3"/>
                                <a:gd name="T10" fmla="+- 0 3546 3455"/>
                                <a:gd name="T11" fmla="*/ 3546 h 91"/>
                                <a:gd name="T12" fmla="+- 0 8212 8209"/>
                                <a:gd name="T13" fmla="*/ T12 w 3"/>
                                <a:gd name="T14" fmla="+- 0 3546 3455"/>
                                <a:gd name="T15" fmla="*/ 3546 h 91"/>
                                <a:gd name="T16" fmla="+- 0 8212 820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56" name="Group 167"/>
                        <wpg:cNvGrpSpPr>
                          <a:grpSpLocks/>
                        </wpg:cNvGrpSpPr>
                        <wpg:grpSpPr bwMode="auto">
                          <a:xfrm>
                            <a:off x="8031" y="3455"/>
                            <a:ext cx="3" cy="91"/>
                            <a:chOff x="8031" y="3455"/>
                            <a:chExt cx="3" cy="91"/>
                          </a:xfrm>
                        </wpg:grpSpPr>
                        <wps:wsp>
                          <wps:cNvPr id="17557" name="Freeform 168"/>
                          <wps:cNvSpPr>
                            <a:spLocks/>
                          </wps:cNvSpPr>
                          <wps:spPr bwMode="auto">
                            <a:xfrm>
                              <a:off x="8031" y="3455"/>
                              <a:ext cx="3" cy="91"/>
                            </a:xfrm>
                            <a:custGeom>
                              <a:avLst/>
                              <a:gdLst>
                                <a:gd name="T0" fmla="+- 0 8034 8031"/>
                                <a:gd name="T1" fmla="*/ T0 w 3"/>
                                <a:gd name="T2" fmla="+- 0 3455 3455"/>
                                <a:gd name="T3" fmla="*/ 3455 h 91"/>
                                <a:gd name="T4" fmla="+- 0 8031 8031"/>
                                <a:gd name="T5" fmla="*/ T4 w 3"/>
                                <a:gd name="T6" fmla="+- 0 3455 3455"/>
                                <a:gd name="T7" fmla="*/ 3455 h 91"/>
                                <a:gd name="T8" fmla="+- 0 8031 8031"/>
                                <a:gd name="T9" fmla="*/ T8 w 3"/>
                                <a:gd name="T10" fmla="+- 0 3546 3455"/>
                                <a:gd name="T11" fmla="*/ 3546 h 91"/>
                                <a:gd name="T12" fmla="+- 0 8034 8031"/>
                                <a:gd name="T13" fmla="*/ T12 w 3"/>
                                <a:gd name="T14" fmla="+- 0 3546 3455"/>
                                <a:gd name="T15" fmla="*/ 3546 h 91"/>
                                <a:gd name="T16" fmla="+- 0 8034 8031"/>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58" name="Group 169"/>
                        <wpg:cNvGrpSpPr>
                          <a:grpSpLocks/>
                        </wpg:cNvGrpSpPr>
                        <wpg:grpSpPr bwMode="auto">
                          <a:xfrm>
                            <a:off x="8207" y="3455"/>
                            <a:ext cx="2" cy="91"/>
                            <a:chOff x="8207" y="3455"/>
                            <a:chExt cx="2" cy="91"/>
                          </a:xfrm>
                        </wpg:grpSpPr>
                        <wps:wsp>
                          <wps:cNvPr id="17559" name="Freeform 170"/>
                          <wps:cNvSpPr>
                            <a:spLocks/>
                          </wps:cNvSpPr>
                          <wps:spPr bwMode="auto">
                            <a:xfrm>
                              <a:off x="8207" y="3455"/>
                              <a:ext cx="2" cy="91"/>
                            </a:xfrm>
                            <a:custGeom>
                              <a:avLst/>
                              <a:gdLst>
                                <a:gd name="T0" fmla="+- 0 8209 8207"/>
                                <a:gd name="T1" fmla="*/ T0 w 2"/>
                                <a:gd name="T2" fmla="+- 0 3455 3455"/>
                                <a:gd name="T3" fmla="*/ 3455 h 91"/>
                                <a:gd name="T4" fmla="+- 0 8207 8207"/>
                                <a:gd name="T5" fmla="*/ T4 w 2"/>
                                <a:gd name="T6" fmla="+- 0 3455 3455"/>
                                <a:gd name="T7" fmla="*/ 3455 h 91"/>
                                <a:gd name="T8" fmla="+- 0 8207 8207"/>
                                <a:gd name="T9" fmla="*/ T8 w 2"/>
                                <a:gd name="T10" fmla="+- 0 3546 3455"/>
                                <a:gd name="T11" fmla="*/ 3546 h 91"/>
                                <a:gd name="T12" fmla="+- 0 8209 8207"/>
                                <a:gd name="T13" fmla="*/ T12 w 2"/>
                                <a:gd name="T14" fmla="+- 0 3546 3455"/>
                                <a:gd name="T15" fmla="*/ 3546 h 91"/>
                                <a:gd name="T16" fmla="+- 0 8209 820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560" name="Picture 17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8034" y="3455"/>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61" name="Picture 172"/>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8204"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562" name="Group 173"/>
                        <wpg:cNvGrpSpPr>
                          <a:grpSpLocks/>
                        </wpg:cNvGrpSpPr>
                        <wpg:grpSpPr bwMode="auto">
                          <a:xfrm>
                            <a:off x="8036" y="3455"/>
                            <a:ext cx="3" cy="91"/>
                            <a:chOff x="8036" y="3455"/>
                            <a:chExt cx="3" cy="91"/>
                          </a:xfrm>
                        </wpg:grpSpPr>
                        <wps:wsp>
                          <wps:cNvPr id="17563" name="Freeform 174"/>
                          <wps:cNvSpPr>
                            <a:spLocks/>
                          </wps:cNvSpPr>
                          <wps:spPr bwMode="auto">
                            <a:xfrm>
                              <a:off x="8036" y="3455"/>
                              <a:ext cx="3" cy="91"/>
                            </a:xfrm>
                            <a:custGeom>
                              <a:avLst/>
                              <a:gdLst>
                                <a:gd name="T0" fmla="+- 0 8039 8036"/>
                                <a:gd name="T1" fmla="*/ T0 w 3"/>
                                <a:gd name="T2" fmla="+- 0 3455 3455"/>
                                <a:gd name="T3" fmla="*/ 3455 h 91"/>
                                <a:gd name="T4" fmla="+- 0 8036 8036"/>
                                <a:gd name="T5" fmla="*/ T4 w 3"/>
                                <a:gd name="T6" fmla="+- 0 3455 3455"/>
                                <a:gd name="T7" fmla="*/ 3455 h 91"/>
                                <a:gd name="T8" fmla="+- 0 8036 8036"/>
                                <a:gd name="T9" fmla="*/ T8 w 3"/>
                                <a:gd name="T10" fmla="+- 0 3546 3455"/>
                                <a:gd name="T11" fmla="*/ 3546 h 91"/>
                                <a:gd name="T12" fmla="+- 0 8039 8036"/>
                                <a:gd name="T13" fmla="*/ T12 w 3"/>
                                <a:gd name="T14" fmla="+- 0 3546 3455"/>
                                <a:gd name="T15" fmla="*/ 3546 h 91"/>
                                <a:gd name="T16" fmla="+- 0 8039 8036"/>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64" name="Group 175"/>
                        <wpg:cNvGrpSpPr>
                          <a:grpSpLocks/>
                        </wpg:cNvGrpSpPr>
                        <wpg:grpSpPr bwMode="auto">
                          <a:xfrm>
                            <a:off x="8203" y="3455"/>
                            <a:ext cx="2" cy="91"/>
                            <a:chOff x="8203" y="3455"/>
                            <a:chExt cx="2" cy="91"/>
                          </a:xfrm>
                        </wpg:grpSpPr>
                        <wps:wsp>
                          <wps:cNvPr id="17565" name="Freeform 176"/>
                          <wps:cNvSpPr>
                            <a:spLocks/>
                          </wps:cNvSpPr>
                          <wps:spPr bwMode="auto">
                            <a:xfrm>
                              <a:off x="8203" y="3455"/>
                              <a:ext cx="2" cy="91"/>
                            </a:xfrm>
                            <a:custGeom>
                              <a:avLst/>
                              <a:gdLst>
                                <a:gd name="T0" fmla="+- 0 8204 8203"/>
                                <a:gd name="T1" fmla="*/ T0 w 2"/>
                                <a:gd name="T2" fmla="+- 0 3455 3455"/>
                                <a:gd name="T3" fmla="*/ 3455 h 91"/>
                                <a:gd name="T4" fmla="+- 0 8203 8203"/>
                                <a:gd name="T5" fmla="*/ T4 w 2"/>
                                <a:gd name="T6" fmla="+- 0 3455 3455"/>
                                <a:gd name="T7" fmla="*/ 3455 h 91"/>
                                <a:gd name="T8" fmla="+- 0 8203 8203"/>
                                <a:gd name="T9" fmla="*/ T8 w 2"/>
                                <a:gd name="T10" fmla="+- 0 3546 3455"/>
                                <a:gd name="T11" fmla="*/ 3546 h 91"/>
                                <a:gd name="T12" fmla="+- 0 8204 8203"/>
                                <a:gd name="T13" fmla="*/ T12 w 2"/>
                                <a:gd name="T14" fmla="+- 0 3546 3455"/>
                                <a:gd name="T15" fmla="*/ 3546 h 91"/>
                                <a:gd name="T16" fmla="+- 0 8204 8203"/>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66" name="Group 177"/>
                        <wpg:cNvGrpSpPr>
                          <a:grpSpLocks/>
                        </wpg:cNvGrpSpPr>
                        <wpg:grpSpPr bwMode="auto">
                          <a:xfrm>
                            <a:off x="8039" y="3455"/>
                            <a:ext cx="2" cy="91"/>
                            <a:chOff x="8039" y="3455"/>
                            <a:chExt cx="2" cy="91"/>
                          </a:xfrm>
                        </wpg:grpSpPr>
                        <wps:wsp>
                          <wps:cNvPr id="17567" name="Freeform 178"/>
                          <wps:cNvSpPr>
                            <a:spLocks/>
                          </wps:cNvSpPr>
                          <wps:spPr bwMode="auto">
                            <a:xfrm>
                              <a:off x="8039" y="3455"/>
                              <a:ext cx="2" cy="91"/>
                            </a:xfrm>
                            <a:custGeom>
                              <a:avLst/>
                              <a:gdLst>
                                <a:gd name="T0" fmla="+- 0 8040 8039"/>
                                <a:gd name="T1" fmla="*/ T0 w 2"/>
                                <a:gd name="T2" fmla="+- 0 3455 3455"/>
                                <a:gd name="T3" fmla="*/ 3455 h 91"/>
                                <a:gd name="T4" fmla="+- 0 8039 8039"/>
                                <a:gd name="T5" fmla="*/ T4 w 2"/>
                                <a:gd name="T6" fmla="+- 0 3455 3455"/>
                                <a:gd name="T7" fmla="*/ 3455 h 91"/>
                                <a:gd name="T8" fmla="+- 0 8039 8039"/>
                                <a:gd name="T9" fmla="*/ T8 w 2"/>
                                <a:gd name="T10" fmla="+- 0 3546 3455"/>
                                <a:gd name="T11" fmla="*/ 3546 h 91"/>
                                <a:gd name="T12" fmla="+- 0 8040 8039"/>
                                <a:gd name="T13" fmla="*/ T12 w 2"/>
                                <a:gd name="T14" fmla="+- 0 3546 3455"/>
                                <a:gd name="T15" fmla="*/ 3546 h 91"/>
                                <a:gd name="T16" fmla="+- 0 8040 803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68" name="Group 179"/>
                        <wpg:cNvGrpSpPr>
                          <a:grpSpLocks/>
                        </wpg:cNvGrpSpPr>
                        <wpg:grpSpPr bwMode="auto">
                          <a:xfrm>
                            <a:off x="8200" y="3455"/>
                            <a:ext cx="3" cy="91"/>
                            <a:chOff x="8200" y="3455"/>
                            <a:chExt cx="3" cy="91"/>
                          </a:xfrm>
                        </wpg:grpSpPr>
                        <wps:wsp>
                          <wps:cNvPr id="17569" name="Freeform 180"/>
                          <wps:cNvSpPr>
                            <a:spLocks/>
                          </wps:cNvSpPr>
                          <wps:spPr bwMode="auto">
                            <a:xfrm>
                              <a:off x="8200" y="3455"/>
                              <a:ext cx="3" cy="91"/>
                            </a:xfrm>
                            <a:custGeom>
                              <a:avLst/>
                              <a:gdLst>
                                <a:gd name="T0" fmla="+- 0 8203 8200"/>
                                <a:gd name="T1" fmla="*/ T0 w 3"/>
                                <a:gd name="T2" fmla="+- 0 3455 3455"/>
                                <a:gd name="T3" fmla="*/ 3455 h 91"/>
                                <a:gd name="T4" fmla="+- 0 8200 8200"/>
                                <a:gd name="T5" fmla="*/ T4 w 3"/>
                                <a:gd name="T6" fmla="+- 0 3455 3455"/>
                                <a:gd name="T7" fmla="*/ 3455 h 91"/>
                                <a:gd name="T8" fmla="+- 0 8200 8200"/>
                                <a:gd name="T9" fmla="*/ T8 w 3"/>
                                <a:gd name="T10" fmla="+- 0 3546 3455"/>
                                <a:gd name="T11" fmla="*/ 3546 h 91"/>
                                <a:gd name="T12" fmla="+- 0 8203 8200"/>
                                <a:gd name="T13" fmla="*/ T12 w 3"/>
                                <a:gd name="T14" fmla="+- 0 3546 3455"/>
                                <a:gd name="T15" fmla="*/ 3546 h 91"/>
                                <a:gd name="T16" fmla="+- 0 8203 820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70" name="Group 181"/>
                        <wpg:cNvGrpSpPr>
                          <a:grpSpLocks/>
                        </wpg:cNvGrpSpPr>
                        <wpg:grpSpPr bwMode="auto">
                          <a:xfrm>
                            <a:off x="8040" y="3455"/>
                            <a:ext cx="3" cy="91"/>
                            <a:chOff x="8040" y="3455"/>
                            <a:chExt cx="3" cy="91"/>
                          </a:xfrm>
                        </wpg:grpSpPr>
                        <wps:wsp>
                          <wps:cNvPr id="17571" name="Freeform 182"/>
                          <wps:cNvSpPr>
                            <a:spLocks/>
                          </wps:cNvSpPr>
                          <wps:spPr bwMode="auto">
                            <a:xfrm>
                              <a:off x="8040" y="3455"/>
                              <a:ext cx="3" cy="91"/>
                            </a:xfrm>
                            <a:custGeom>
                              <a:avLst/>
                              <a:gdLst>
                                <a:gd name="T0" fmla="+- 0 8043 8040"/>
                                <a:gd name="T1" fmla="*/ T0 w 3"/>
                                <a:gd name="T2" fmla="+- 0 3455 3455"/>
                                <a:gd name="T3" fmla="*/ 3455 h 91"/>
                                <a:gd name="T4" fmla="+- 0 8040 8040"/>
                                <a:gd name="T5" fmla="*/ T4 w 3"/>
                                <a:gd name="T6" fmla="+- 0 3455 3455"/>
                                <a:gd name="T7" fmla="*/ 3455 h 91"/>
                                <a:gd name="T8" fmla="+- 0 8040 8040"/>
                                <a:gd name="T9" fmla="*/ T8 w 3"/>
                                <a:gd name="T10" fmla="+- 0 3546 3455"/>
                                <a:gd name="T11" fmla="*/ 3546 h 91"/>
                                <a:gd name="T12" fmla="+- 0 8043 8040"/>
                                <a:gd name="T13" fmla="*/ T12 w 3"/>
                                <a:gd name="T14" fmla="+- 0 3546 3455"/>
                                <a:gd name="T15" fmla="*/ 3546 h 91"/>
                                <a:gd name="T16" fmla="+- 0 8043 804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572" name="Group 183"/>
                        <wpg:cNvGrpSpPr>
                          <a:grpSpLocks/>
                        </wpg:cNvGrpSpPr>
                        <wpg:grpSpPr bwMode="auto">
                          <a:xfrm>
                            <a:off x="8198" y="3455"/>
                            <a:ext cx="2" cy="91"/>
                            <a:chOff x="8198" y="3455"/>
                            <a:chExt cx="2" cy="91"/>
                          </a:xfrm>
                        </wpg:grpSpPr>
                        <wps:wsp>
                          <wps:cNvPr id="17573" name="Freeform 184"/>
                          <wps:cNvSpPr>
                            <a:spLocks/>
                          </wps:cNvSpPr>
                          <wps:spPr bwMode="auto">
                            <a:xfrm>
                              <a:off x="8198" y="3455"/>
                              <a:ext cx="2" cy="91"/>
                            </a:xfrm>
                            <a:custGeom>
                              <a:avLst/>
                              <a:gdLst>
                                <a:gd name="T0" fmla="+- 0 8200 8198"/>
                                <a:gd name="T1" fmla="*/ T0 w 2"/>
                                <a:gd name="T2" fmla="+- 0 3455 3455"/>
                                <a:gd name="T3" fmla="*/ 3455 h 91"/>
                                <a:gd name="T4" fmla="+- 0 8198 8198"/>
                                <a:gd name="T5" fmla="*/ T4 w 2"/>
                                <a:gd name="T6" fmla="+- 0 3455 3455"/>
                                <a:gd name="T7" fmla="*/ 3455 h 91"/>
                                <a:gd name="T8" fmla="+- 0 8198 8198"/>
                                <a:gd name="T9" fmla="*/ T8 w 2"/>
                                <a:gd name="T10" fmla="+- 0 3546 3455"/>
                                <a:gd name="T11" fmla="*/ 3546 h 91"/>
                                <a:gd name="T12" fmla="+- 0 8200 8198"/>
                                <a:gd name="T13" fmla="*/ T12 w 2"/>
                                <a:gd name="T14" fmla="+- 0 3546 3455"/>
                                <a:gd name="T15" fmla="*/ 3546 h 91"/>
                                <a:gd name="T16" fmla="+- 0 8200 819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574" name="Picture 18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8043" y="3455"/>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75" name="Picture 186"/>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8045" y="3455"/>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76" name="Picture 187"/>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48" y="3455"/>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77" name="Picture 188"/>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50" y="3455"/>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78" name="Picture 18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52" y="3455"/>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79" name="Picture 190"/>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54" y="3455"/>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0" name="Picture 19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57" y="3455"/>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1" name="Picture 192"/>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59" y="3455"/>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2" name="Picture 193"/>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62" y="3455"/>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3" name="Picture 194"/>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63" y="3455"/>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4" name="Picture 195"/>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8066" y="3455"/>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5" name="Picture 19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068" y="3455"/>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6" name="Picture 197"/>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071" y="3455"/>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7" name="Picture 198"/>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072" y="3455"/>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8" name="Picture 199"/>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8075" y="3455"/>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89" name="Picture 200"/>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77" y="3455"/>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0" name="Picture 201"/>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80" y="3455"/>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1" name="Picture 202"/>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82" y="3455"/>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2" name="Picture 203"/>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84" y="3455"/>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3" name="Picture 204"/>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86" y="3455"/>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4" name="Picture 20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89" y="3455"/>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5" name="Picture 206"/>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91" y="3455"/>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6" name="Picture 207"/>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94" y="3455"/>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7" name="Picture 208"/>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8095" y="3455"/>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8" name="Picture 20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098" y="3455"/>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99" name="Picture 210"/>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100" y="3455"/>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00" name="Picture 211"/>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102" y="3455"/>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01" name="Picture 212"/>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105" y="3455"/>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02" name="Picture 21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06" y="3455"/>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03" name="Picture 214"/>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09" y="3455"/>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04" name="Picture 215"/>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11" y="3455"/>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05" name="Picture 216"/>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14" y="3455"/>
                              <a:ext cx="14"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06" name="Group 217"/>
                        <wpg:cNvGrpSpPr>
                          <a:grpSpLocks/>
                        </wpg:cNvGrpSpPr>
                        <wpg:grpSpPr bwMode="auto">
                          <a:xfrm>
                            <a:off x="8116" y="3455"/>
                            <a:ext cx="9" cy="91"/>
                            <a:chOff x="8116" y="3455"/>
                            <a:chExt cx="9" cy="91"/>
                          </a:xfrm>
                        </wpg:grpSpPr>
                        <wps:wsp>
                          <wps:cNvPr id="17607" name="Freeform 218"/>
                          <wps:cNvSpPr>
                            <a:spLocks/>
                          </wps:cNvSpPr>
                          <wps:spPr bwMode="auto">
                            <a:xfrm>
                              <a:off x="8116" y="3455"/>
                              <a:ext cx="9" cy="91"/>
                            </a:xfrm>
                            <a:custGeom>
                              <a:avLst/>
                              <a:gdLst>
                                <a:gd name="T0" fmla="+- 0 8118 8116"/>
                                <a:gd name="T1" fmla="*/ T0 w 9"/>
                                <a:gd name="T2" fmla="+- 0 3455 3455"/>
                                <a:gd name="T3" fmla="*/ 3455 h 91"/>
                                <a:gd name="T4" fmla="+- 0 8116 8116"/>
                                <a:gd name="T5" fmla="*/ T4 w 9"/>
                                <a:gd name="T6" fmla="+- 0 3455 3455"/>
                                <a:gd name="T7" fmla="*/ 3455 h 91"/>
                                <a:gd name="T8" fmla="+- 0 8116 8116"/>
                                <a:gd name="T9" fmla="*/ T8 w 9"/>
                                <a:gd name="T10" fmla="+- 0 3546 3455"/>
                                <a:gd name="T11" fmla="*/ 3546 h 91"/>
                                <a:gd name="T12" fmla="+- 0 8118 8116"/>
                                <a:gd name="T13" fmla="*/ T12 w 9"/>
                                <a:gd name="T14" fmla="+- 0 3546 3455"/>
                                <a:gd name="T15" fmla="*/ 3546 h 91"/>
                                <a:gd name="T16" fmla="+- 0 8118 8116"/>
                                <a:gd name="T17" fmla="*/ T16 w 9"/>
                                <a:gd name="T18" fmla="+- 0 3455 3455"/>
                                <a:gd name="T19" fmla="*/ 3455 h 91"/>
                              </a:gdLst>
                              <a:ahLst/>
                              <a:cxnLst>
                                <a:cxn ang="0">
                                  <a:pos x="T1" y="T3"/>
                                </a:cxn>
                                <a:cxn ang="0">
                                  <a:pos x="T5" y="T7"/>
                                </a:cxn>
                                <a:cxn ang="0">
                                  <a:pos x="T9" y="T11"/>
                                </a:cxn>
                                <a:cxn ang="0">
                                  <a:pos x="T13" y="T15"/>
                                </a:cxn>
                                <a:cxn ang="0">
                                  <a:pos x="T17" y="T19"/>
                                </a:cxn>
                              </a:cxnLst>
                              <a:rect l="0" t="0" r="r" b="b"/>
                              <a:pathLst>
                                <a:path w="9"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608" name="Freeform 219"/>
                          <wps:cNvSpPr>
                            <a:spLocks/>
                          </wps:cNvSpPr>
                          <wps:spPr bwMode="auto">
                            <a:xfrm>
                              <a:off x="8116" y="3455"/>
                              <a:ext cx="9" cy="91"/>
                            </a:xfrm>
                            <a:custGeom>
                              <a:avLst/>
                              <a:gdLst>
                                <a:gd name="T0" fmla="+- 0 8125 8116"/>
                                <a:gd name="T1" fmla="*/ T0 w 9"/>
                                <a:gd name="T2" fmla="+- 0 3455 3455"/>
                                <a:gd name="T3" fmla="*/ 3455 h 91"/>
                                <a:gd name="T4" fmla="+- 0 8123 8116"/>
                                <a:gd name="T5" fmla="*/ T4 w 9"/>
                                <a:gd name="T6" fmla="+- 0 3455 3455"/>
                                <a:gd name="T7" fmla="*/ 3455 h 91"/>
                                <a:gd name="T8" fmla="+- 0 8123 8116"/>
                                <a:gd name="T9" fmla="*/ T8 w 9"/>
                                <a:gd name="T10" fmla="+- 0 3546 3455"/>
                                <a:gd name="T11" fmla="*/ 3546 h 91"/>
                                <a:gd name="T12" fmla="+- 0 8125 8116"/>
                                <a:gd name="T13" fmla="*/ T12 w 9"/>
                                <a:gd name="T14" fmla="+- 0 3546 3455"/>
                                <a:gd name="T15" fmla="*/ 3546 h 91"/>
                                <a:gd name="T16" fmla="+- 0 8125 8116"/>
                                <a:gd name="T17" fmla="*/ T16 w 9"/>
                                <a:gd name="T18" fmla="+- 0 3455 3455"/>
                                <a:gd name="T19" fmla="*/ 3455 h 91"/>
                              </a:gdLst>
                              <a:ahLst/>
                              <a:cxnLst>
                                <a:cxn ang="0">
                                  <a:pos x="T1" y="T3"/>
                                </a:cxn>
                                <a:cxn ang="0">
                                  <a:pos x="T5" y="T7"/>
                                </a:cxn>
                                <a:cxn ang="0">
                                  <a:pos x="T9" y="T11"/>
                                </a:cxn>
                                <a:cxn ang="0">
                                  <a:pos x="T13" y="T15"/>
                                </a:cxn>
                                <a:cxn ang="0">
                                  <a:pos x="T17" y="T19"/>
                                </a:cxn>
                              </a:cxnLst>
                              <a:rect l="0" t="0" r="r" b="b"/>
                              <a:pathLst>
                                <a:path w="9" h="91">
                                  <a:moveTo>
                                    <a:pt x="9" y="0"/>
                                  </a:moveTo>
                                  <a:lnTo>
                                    <a:pt x="7" y="0"/>
                                  </a:lnTo>
                                  <a:lnTo>
                                    <a:pt x="7" y="91"/>
                                  </a:lnTo>
                                  <a:lnTo>
                                    <a:pt x="9" y="91"/>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09" name="Group 220"/>
                        <wpg:cNvGrpSpPr>
                          <a:grpSpLocks/>
                        </wpg:cNvGrpSpPr>
                        <wpg:grpSpPr bwMode="auto">
                          <a:xfrm>
                            <a:off x="8118" y="3455"/>
                            <a:ext cx="5" cy="91"/>
                            <a:chOff x="8118" y="3455"/>
                            <a:chExt cx="5" cy="91"/>
                          </a:xfrm>
                        </wpg:grpSpPr>
                        <wps:wsp>
                          <wps:cNvPr id="17610" name="Freeform 221"/>
                          <wps:cNvSpPr>
                            <a:spLocks/>
                          </wps:cNvSpPr>
                          <wps:spPr bwMode="auto">
                            <a:xfrm>
                              <a:off x="8118" y="3455"/>
                              <a:ext cx="5" cy="91"/>
                            </a:xfrm>
                            <a:custGeom>
                              <a:avLst/>
                              <a:gdLst>
                                <a:gd name="T0" fmla="+- 0 8120 8118"/>
                                <a:gd name="T1" fmla="*/ T0 w 5"/>
                                <a:gd name="T2" fmla="+- 0 3455 3455"/>
                                <a:gd name="T3" fmla="*/ 3455 h 91"/>
                                <a:gd name="T4" fmla="+- 0 8118 8118"/>
                                <a:gd name="T5" fmla="*/ T4 w 5"/>
                                <a:gd name="T6" fmla="+- 0 3455 3455"/>
                                <a:gd name="T7" fmla="*/ 3455 h 91"/>
                                <a:gd name="T8" fmla="+- 0 8118 8118"/>
                                <a:gd name="T9" fmla="*/ T8 w 5"/>
                                <a:gd name="T10" fmla="+- 0 3546 3455"/>
                                <a:gd name="T11" fmla="*/ 3546 h 91"/>
                                <a:gd name="T12" fmla="+- 0 8120 8118"/>
                                <a:gd name="T13" fmla="*/ T12 w 5"/>
                                <a:gd name="T14" fmla="+- 0 3546 3455"/>
                                <a:gd name="T15" fmla="*/ 3546 h 91"/>
                                <a:gd name="T16" fmla="+- 0 8120 8118"/>
                                <a:gd name="T17" fmla="*/ T16 w 5"/>
                                <a:gd name="T18" fmla="+- 0 3455 3455"/>
                                <a:gd name="T19" fmla="*/ 3455 h 91"/>
                              </a:gdLst>
                              <a:ahLst/>
                              <a:cxnLst>
                                <a:cxn ang="0">
                                  <a:pos x="T1" y="T3"/>
                                </a:cxn>
                                <a:cxn ang="0">
                                  <a:pos x="T5" y="T7"/>
                                </a:cxn>
                                <a:cxn ang="0">
                                  <a:pos x="T9" y="T11"/>
                                </a:cxn>
                                <a:cxn ang="0">
                                  <a:pos x="T13" y="T15"/>
                                </a:cxn>
                                <a:cxn ang="0">
                                  <a:pos x="T17" y="T19"/>
                                </a:cxn>
                              </a:cxnLst>
                              <a:rect l="0" t="0" r="r" b="b"/>
                              <a:pathLst>
                                <a:path w="5"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611" name="Freeform 222"/>
                          <wps:cNvSpPr>
                            <a:spLocks/>
                          </wps:cNvSpPr>
                          <wps:spPr bwMode="auto">
                            <a:xfrm>
                              <a:off x="8118" y="3455"/>
                              <a:ext cx="5" cy="91"/>
                            </a:xfrm>
                            <a:custGeom>
                              <a:avLst/>
                              <a:gdLst>
                                <a:gd name="T0" fmla="+- 0 8123 8118"/>
                                <a:gd name="T1" fmla="*/ T0 w 5"/>
                                <a:gd name="T2" fmla="+- 0 3455 3455"/>
                                <a:gd name="T3" fmla="*/ 3455 h 91"/>
                                <a:gd name="T4" fmla="+- 0 8120 8118"/>
                                <a:gd name="T5" fmla="*/ T4 w 5"/>
                                <a:gd name="T6" fmla="+- 0 3455 3455"/>
                                <a:gd name="T7" fmla="*/ 3455 h 91"/>
                                <a:gd name="T8" fmla="+- 0 8120 8118"/>
                                <a:gd name="T9" fmla="*/ T8 w 5"/>
                                <a:gd name="T10" fmla="+- 0 3546 3455"/>
                                <a:gd name="T11" fmla="*/ 3546 h 91"/>
                                <a:gd name="T12" fmla="+- 0 8123 8118"/>
                                <a:gd name="T13" fmla="*/ T12 w 5"/>
                                <a:gd name="T14" fmla="+- 0 3546 3455"/>
                                <a:gd name="T15" fmla="*/ 3546 h 91"/>
                                <a:gd name="T16" fmla="+- 0 8123 8118"/>
                                <a:gd name="T17" fmla="*/ T16 w 5"/>
                                <a:gd name="T18" fmla="+- 0 3455 3455"/>
                                <a:gd name="T19" fmla="*/ 3455 h 91"/>
                              </a:gdLst>
                              <a:ahLst/>
                              <a:cxnLst>
                                <a:cxn ang="0">
                                  <a:pos x="T1" y="T3"/>
                                </a:cxn>
                                <a:cxn ang="0">
                                  <a:pos x="T5" y="T7"/>
                                </a:cxn>
                                <a:cxn ang="0">
                                  <a:pos x="T9" y="T11"/>
                                </a:cxn>
                                <a:cxn ang="0">
                                  <a:pos x="T13" y="T15"/>
                                </a:cxn>
                                <a:cxn ang="0">
                                  <a:pos x="T17" y="T19"/>
                                </a:cxn>
                              </a:cxnLst>
                              <a:rect l="0" t="0" r="r" b="b"/>
                              <a:pathLst>
                                <a:path w="5" h="91">
                                  <a:moveTo>
                                    <a:pt x="5" y="0"/>
                                  </a:moveTo>
                                  <a:lnTo>
                                    <a:pt x="2" y="0"/>
                                  </a:lnTo>
                                  <a:lnTo>
                                    <a:pt x="2" y="91"/>
                                  </a:lnTo>
                                  <a:lnTo>
                                    <a:pt x="5" y="91"/>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12" name="Group 223"/>
                        <wpg:cNvGrpSpPr>
                          <a:grpSpLocks/>
                        </wpg:cNvGrpSpPr>
                        <wpg:grpSpPr bwMode="auto">
                          <a:xfrm>
                            <a:off x="8098" y="3471"/>
                            <a:ext cx="24" cy="2"/>
                            <a:chOff x="8098" y="3471"/>
                            <a:chExt cx="24" cy="2"/>
                          </a:xfrm>
                        </wpg:grpSpPr>
                        <wps:wsp>
                          <wps:cNvPr id="17613" name="Freeform 224"/>
                          <wps:cNvSpPr>
                            <a:spLocks/>
                          </wps:cNvSpPr>
                          <wps:spPr bwMode="auto">
                            <a:xfrm>
                              <a:off x="8098" y="3471"/>
                              <a:ext cx="24" cy="2"/>
                            </a:xfrm>
                            <a:custGeom>
                              <a:avLst/>
                              <a:gdLst>
                                <a:gd name="T0" fmla="+- 0 8098 8098"/>
                                <a:gd name="T1" fmla="*/ T0 w 24"/>
                                <a:gd name="T2" fmla="+- 0 3471 3471"/>
                                <a:gd name="T3" fmla="*/ 3471 h 2"/>
                                <a:gd name="T4" fmla="+- 0 8122 8098"/>
                                <a:gd name="T5" fmla="*/ T4 w 24"/>
                                <a:gd name="T6" fmla="+- 0 3471 3471"/>
                                <a:gd name="T7" fmla="*/ 3471 h 2"/>
                                <a:gd name="T8" fmla="+- 0 8122 8098"/>
                                <a:gd name="T9" fmla="*/ T8 w 24"/>
                                <a:gd name="T10" fmla="+- 0 3472 3471"/>
                                <a:gd name="T11" fmla="*/ 3472 h 2"/>
                                <a:gd name="T12" fmla="+- 0 8098 8098"/>
                                <a:gd name="T13" fmla="*/ T12 w 24"/>
                                <a:gd name="T14" fmla="+- 0 3472 3471"/>
                                <a:gd name="T15" fmla="*/ 3472 h 2"/>
                                <a:gd name="T16" fmla="+- 0 8098 8098"/>
                                <a:gd name="T17" fmla="*/ T16 w 24"/>
                                <a:gd name="T18" fmla="+- 0 3471 3471"/>
                                <a:gd name="T19" fmla="*/ 347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14" name="Group 225"/>
                        <wpg:cNvGrpSpPr>
                          <a:grpSpLocks/>
                        </wpg:cNvGrpSpPr>
                        <wpg:grpSpPr bwMode="auto">
                          <a:xfrm>
                            <a:off x="8081" y="3470"/>
                            <a:ext cx="19" cy="3"/>
                            <a:chOff x="8081" y="3470"/>
                            <a:chExt cx="19" cy="3"/>
                          </a:xfrm>
                        </wpg:grpSpPr>
                        <wps:wsp>
                          <wps:cNvPr id="17615" name="Freeform 226"/>
                          <wps:cNvSpPr>
                            <a:spLocks/>
                          </wps:cNvSpPr>
                          <wps:spPr bwMode="auto">
                            <a:xfrm>
                              <a:off x="8081" y="3470"/>
                              <a:ext cx="19" cy="3"/>
                            </a:xfrm>
                            <a:custGeom>
                              <a:avLst/>
                              <a:gdLst>
                                <a:gd name="T0" fmla="+- 0 8083 8081"/>
                                <a:gd name="T1" fmla="*/ T0 w 19"/>
                                <a:gd name="T2" fmla="+- 0 3470 3470"/>
                                <a:gd name="T3" fmla="*/ 3470 h 3"/>
                                <a:gd name="T4" fmla="+- 0 8081 8081"/>
                                <a:gd name="T5" fmla="*/ T4 w 19"/>
                                <a:gd name="T6" fmla="+- 0 3470 3470"/>
                                <a:gd name="T7" fmla="*/ 3470 h 3"/>
                                <a:gd name="T8" fmla="+- 0 8081 8081"/>
                                <a:gd name="T9" fmla="*/ T8 w 19"/>
                                <a:gd name="T10" fmla="+- 0 3471 3470"/>
                                <a:gd name="T11" fmla="*/ 3471 h 3"/>
                                <a:gd name="T12" fmla="+- 0 8098 8081"/>
                                <a:gd name="T13" fmla="*/ T12 w 19"/>
                                <a:gd name="T14" fmla="+- 0 3472 3470"/>
                                <a:gd name="T15" fmla="*/ 3472 h 3"/>
                                <a:gd name="T16" fmla="+- 0 8100 8081"/>
                                <a:gd name="T17" fmla="*/ T16 w 19"/>
                                <a:gd name="T18" fmla="+- 0 3472 3470"/>
                                <a:gd name="T19" fmla="*/ 3472 h 3"/>
                                <a:gd name="T20" fmla="+- 0 8100 8081"/>
                                <a:gd name="T21" fmla="*/ T20 w 19"/>
                                <a:gd name="T22" fmla="+- 0 3471 3470"/>
                                <a:gd name="T23" fmla="*/ 3471 h 3"/>
                                <a:gd name="T24" fmla="+- 0 8083 8081"/>
                                <a:gd name="T25" fmla="*/ T24 w 19"/>
                                <a:gd name="T26" fmla="+- 0 3470 3470"/>
                                <a:gd name="T27" fmla="*/ 347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1"/>
                                  </a:lnTo>
                                  <a:lnTo>
                                    <a:pt x="17" y="2"/>
                                  </a:lnTo>
                                  <a:lnTo>
                                    <a:pt x="19" y="2"/>
                                  </a:lnTo>
                                  <a:lnTo>
                                    <a:pt x="1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16" name="Group 227"/>
                        <wpg:cNvGrpSpPr>
                          <a:grpSpLocks/>
                        </wpg:cNvGrpSpPr>
                        <wpg:grpSpPr bwMode="auto">
                          <a:xfrm>
                            <a:off x="8067" y="3468"/>
                            <a:ext cx="16" cy="4"/>
                            <a:chOff x="8067" y="3468"/>
                            <a:chExt cx="16" cy="4"/>
                          </a:xfrm>
                        </wpg:grpSpPr>
                        <wps:wsp>
                          <wps:cNvPr id="17617" name="Freeform 228"/>
                          <wps:cNvSpPr>
                            <a:spLocks/>
                          </wps:cNvSpPr>
                          <wps:spPr bwMode="auto">
                            <a:xfrm>
                              <a:off x="8067" y="3468"/>
                              <a:ext cx="16" cy="4"/>
                            </a:xfrm>
                            <a:custGeom>
                              <a:avLst/>
                              <a:gdLst>
                                <a:gd name="T0" fmla="+- 0 8069 8067"/>
                                <a:gd name="T1" fmla="*/ T0 w 16"/>
                                <a:gd name="T2" fmla="+- 0 3468 3468"/>
                                <a:gd name="T3" fmla="*/ 3468 h 4"/>
                                <a:gd name="T4" fmla="+- 0 8067 8067"/>
                                <a:gd name="T5" fmla="*/ T4 w 16"/>
                                <a:gd name="T6" fmla="+- 0 3468 3468"/>
                                <a:gd name="T7" fmla="*/ 3468 h 4"/>
                                <a:gd name="T8" fmla="+- 0 8067 8067"/>
                                <a:gd name="T9" fmla="*/ T8 w 16"/>
                                <a:gd name="T10" fmla="+- 0 3470 3468"/>
                                <a:gd name="T11" fmla="*/ 3470 h 4"/>
                                <a:gd name="T12" fmla="+- 0 8081 8067"/>
                                <a:gd name="T13" fmla="*/ T12 w 16"/>
                                <a:gd name="T14" fmla="+- 0 3471 3468"/>
                                <a:gd name="T15" fmla="*/ 3471 h 4"/>
                                <a:gd name="T16" fmla="+- 0 8083 8067"/>
                                <a:gd name="T17" fmla="*/ T16 w 16"/>
                                <a:gd name="T18" fmla="+- 0 3471 3468"/>
                                <a:gd name="T19" fmla="*/ 3471 h 4"/>
                                <a:gd name="T20" fmla="+- 0 8083 8067"/>
                                <a:gd name="T21" fmla="*/ T20 w 16"/>
                                <a:gd name="T22" fmla="+- 0 3470 3468"/>
                                <a:gd name="T23" fmla="*/ 3470 h 4"/>
                                <a:gd name="T24" fmla="+- 0 8069 8067"/>
                                <a:gd name="T25" fmla="*/ T24 w 16"/>
                                <a:gd name="T26" fmla="+- 0 3468 3468"/>
                                <a:gd name="T27" fmla="*/ 346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2"/>
                                  </a:lnTo>
                                  <a:lnTo>
                                    <a:pt x="14" y="3"/>
                                  </a:lnTo>
                                  <a:lnTo>
                                    <a:pt x="16" y="3"/>
                                  </a:lnTo>
                                  <a:lnTo>
                                    <a:pt x="16"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18" name="Picture 22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057" y="3466"/>
                              <a:ext cx="12"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19" name="Picture 230"/>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8048" y="3464"/>
                              <a:ext cx="11"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20" name="Group 231"/>
                        <wpg:cNvGrpSpPr>
                          <a:grpSpLocks/>
                        </wpg:cNvGrpSpPr>
                        <wpg:grpSpPr bwMode="auto">
                          <a:xfrm>
                            <a:off x="8041" y="3462"/>
                            <a:ext cx="8" cy="4"/>
                            <a:chOff x="8041" y="3462"/>
                            <a:chExt cx="8" cy="4"/>
                          </a:xfrm>
                        </wpg:grpSpPr>
                        <wps:wsp>
                          <wps:cNvPr id="17621" name="Freeform 232"/>
                          <wps:cNvSpPr>
                            <a:spLocks/>
                          </wps:cNvSpPr>
                          <wps:spPr bwMode="auto">
                            <a:xfrm>
                              <a:off x="8041" y="3462"/>
                              <a:ext cx="8" cy="4"/>
                            </a:xfrm>
                            <a:custGeom>
                              <a:avLst/>
                              <a:gdLst>
                                <a:gd name="T0" fmla="+- 0 8043 8041"/>
                                <a:gd name="T1" fmla="*/ T0 w 8"/>
                                <a:gd name="T2" fmla="+- 0 3462 3462"/>
                                <a:gd name="T3" fmla="*/ 3462 h 4"/>
                                <a:gd name="T4" fmla="+- 0 8041 8041"/>
                                <a:gd name="T5" fmla="*/ T4 w 8"/>
                                <a:gd name="T6" fmla="+- 0 3462 3462"/>
                                <a:gd name="T7" fmla="*/ 3462 h 4"/>
                                <a:gd name="T8" fmla="+- 0 8041 8041"/>
                                <a:gd name="T9" fmla="*/ T8 w 8"/>
                                <a:gd name="T10" fmla="+- 0 3464 3462"/>
                                <a:gd name="T11" fmla="*/ 3464 h 4"/>
                                <a:gd name="T12" fmla="+- 0 8048 8041"/>
                                <a:gd name="T13" fmla="*/ T12 w 8"/>
                                <a:gd name="T14" fmla="+- 0 3466 3462"/>
                                <a:gd name="T15" fmla="*/ 3466 h 4"/>
                                <a:gd name="T16" fmla="+- 0 8050 8041"/>
                                <a:gd name="T17" fmla="*/ T16 w 8"/>
                                <a:gd name="T18" fmla="+- 0 3466 3462"/>
                                <a:gd name="T19" fmla="*/ 3466 h 4"/>
                                <a:gd name="T20" fmla="+- 0 8050 8041"/>
                                <a:gd name="T21" fmla="*/ T20 w 8"/>
                                <a:gd name="T22" fmla="+- 0 3464 3462"/>
                                <a:gd name="T23" fmla="*/ 3464 h 4"/>
                                <a:gd name="T24" fmla="+- 0 8043 8041"/>
                                <a:gd name="T25" fmla="*/ T24 w 8"/>
                                <a:gd name="T26" fmla="+- 0 3462 3462"/>
                                <a:gd name="T27" fmla="*/ 3462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7" y="4"/>
                                  </a:lnTo>
                                  <a:lnTo>
                                    <a:pt x="9" y="4"/>
                                  </a:lnTo>
                                  <a:lnTo>
                                    <a:pt x="9"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22" name="Group 233"/>
                        <wpg:cNvGrpSpPr>
                          <a:grpSpLocks/>
                        </wpg:cNvGrpSpPr>
                        <wpg:grpSpPr bwMode="auto">
                          <a:xfrm>
                            <a:off x="8035" y="3461"/>
                            <a:ext cx="8" cy="4"/>
                            <a:chOff x="8035" y="3461"/>
                            <a:chExt cx="8" cy="4"/>
                          </a:xfrm>
                        </wpg:grpSpPr>
                        <wps:wsp>
                          <wps:cNvPr id="17623" name="Freeform 234"/>
                          <wps:cNvSpPr>
                            <a:spLocks/>
                          </wps:cNvSpPr>
                          <wps:spPr bwMode="auto">
                            <a:xfrm>
                              <a:off x="8035" y="3461"/>
                              <a:ext cx="8" cy="4"/>
                            </a:xfrm>
                            <a:custGeom>
                              <a:avLst/>
                              <a:gdLst>
                                <a:gd name="T0" fmla="+- 0 8037 8035"/>
                                <a:gd name="T1" fmla="*/ T0 w 8"/>
                                <a:gd name="T2" fmla="+- 0 3461 3461"/>
                                <a:gd name="T3" fmla="*/ 3461 h 4"/>
                                <a:gd name="T4" fmla="+- 0 8035 8035"/>
                                <a:gd name="T5" fmla="*/ T4 w 8"/>
                                <a:gd name="T6" fmla="+- 0 3461 3461"/>
                                <a:gd name="T7" fmla="*/ 3461 h 4"/>
                                <a:gd name="T8" fmla="+- 0 8035 8035"/>
                                <a:gd name="T9" fmla="*/ T8 w 8"/>
                                <a:gd name="T10" fmla="+- 0 3462 3461"/>
                                <a:gd name="T11" fmla="*/ 3462 h 4"/>
                                <a:gd name="T12" fmla="+- 0 8041 8035"/>
                                <a:gd name="T13" fmla="*/ T12 w 8"/>
                                <a:gd name="T14" fmla="+- 0 3464 3461"/>
                                <a:gd name="T15" fmla="*/ 3464 h 4"/>
                                <a:gd name="T16" fmla="+- 0 8043 8035"/>
                                <a:gd name="T17" fmla="*/ T16 w 8"/>
                                <a:gd name="T18" fmla="+- 0 3464 3461"/>
                                <a:gd name="T19" fmla="*/ 3464 h 4"/>
                                <a:gd name="T20" fmla="+- 0 8043 8035"/>
                                <a:gd name="T21" fmla="*/ T20 w 8"/>
                                <a:gd name="T22" fmla="+- 0 3462 3461"/>
                                <a:gd name="T23" fmla="*/ 3462 h 4"/>
                                <a:gd name="T24" fmla="+- 0 8037 8035"/>
                                <a:gd name="T25" fmla="*/ T24 w 8"/>
                                <a:gd name="T26" fmla="+- 0 3461 3461"/>
                                <a:gd name="T27" fmla="*/ 346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1"/>
                                  </a:lnTo>
                                  <a:lnTo>
                                    <a:pt x="6" y="3"/>
                                  </a:lnTo>
                                  <a:lnTo>
                                    <a:pt x="8" y="3"/>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24" name="Group 235"/>
                        <wpg:cNvGrpSpPr>
                          <a:grpSpLocks/>
                        </wpg:cNvGrpSpPr>
                        <wpg:grpSpPr bwMode="auto">
                          <a:xfrm>
                            <a:off x="8022" y="3458"/>
                            <a:ext cx="15" cy="5"/>
                            <a:chOff x="8022" y="3458"/>
                            <a:chExt cx="15" cy="5"/>
                          </a:xfrm>
                        </wpg:grpSpPr>
                        <wps:wsp>
                          <wps:cNvPr id="17625" name="Freeform 236"/>
                          <wps:cNvSpPr>
                            <a:spLocks/>
                          </wps:cNvSpPr>
                          <wps:spPr bwMode="auto">
                            <a:xfrm>
                              <a:off x="8022" y="3458"/>
                              <a:ext cx="15" cy="5"/>
                            </a:xfrm>
                            <a:custGeom>
                              <a:avLst/>
                              <a:gdLst>
                                <a:gd name="T0" fmla="+- 0 8024 8022"/>
                                <a:gd name="T1" fmla="*/ T0 w 15"/>
                                <a:gd name="T2" fmla="+- 0 3458 3458"/>
                                <a:gd name="T3" fmla="*/ 3458 h 5"/>
                                <a:gd name="T4" fmla="+- 0 8022 8022"/>
                                <a:gd name="T5" fmla="*/ T4 w 15"/>
                                <a:gd name="T6" fmla="+- 0 3458 3458"/>
                                <a:gd name="T7" fmla="*/ 3458 h 5"/>
                                <a:gd name="T8" fmla="+- 0 8022 8022"/>
                                <a:gd name="T9" fmla="*/ T8 w 15"/>
                                <a:gd name="T10" fmla="+- 0 3460 3458"/>
                                <a:gd name="T11" fmla="*/ 3460 h 5"/>
                                <a:gd name="T12" fmla="+- 0 8035 8022"/>
                                <a:gd name="T13" fmla="*/ T12 w 15"/>
                                <a:gd name="T14" fmla="+- 0 3462 3458"/>
                                <a:gd name="T15" fmla="*/ 3462 h 5"/>
                                <a:gd name="T16" fmla="+- 0 8037 8022"/>
                                <a:gd name="T17" fmla="*/ T16 w 15"/>
                                <a:gd name="T18" fmla="+- 0 3462 3458"/>
                                <a:gd name="T19" fmla="*/ 3462 h 5"/>
                                <a:gd name="T20" fmla="+- 0 8037 8022"/>
                                <a:gd name="T21" fmla="*/ T20 w 15"/>
                                <a:gd name="T22" fmla="+- 0 3461 3458"/>
                                <a:gd name="T23" fmla="*/ 3461 h 5"/>
                                <a:gd name="T24" fmla="+- 0 8024 8022"/>
                                <a:gd name="T25" fmla="*/ T24 w 15"/>
                                <a:gd name="T26" fmla="+- 0 3458 3458"/>
                                <a:gd name="T27" fmla="*/ 3458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2"/>
                                  </a:lnTo>
                                  <a:lnTo>
                                    <a:pt x="13" y="4"/>
                                  </a:lnTo>
                                  <a:lnTo>
                                    <a:pt x="15" y="4"/>
                                  </a:lnTo>
                                  <a:lnTo>
                                    <a:pt x="15"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26" name="Group 237"/>
                        <wpg:cNvGrpSpPr>
                          <a:grpSpLocks/>
                        </wpg:cNvGrpSpPr>
                        <wpg:grpSpPr bwMode="auto">
                          <a:xfrm>
                            <a:off x="8016" y="3457"/>
                            <a:ext cx="8" cy="3"/>
                            <a:chOff x="8016" y="3457"/>
                            <a:chExt cx="8" cy="3"/>
                          </a:xfrm>
                        </wpg:grpSpPr>
                        <wps:wsp>
                          <wps:cNvPr id="17627" name="Freeform 238"/>
                          <wps:cNvSpPr>
                            <a:spLocks/>
                          </wps:cNvSpPr>
                          <wps:spPr bwMode="auto">
                            <a:xfrm>
                              <a:off x="8016" y="3457"/>
                              <a:ext cx="8" cy="3"/>
                            </a:xfrm>
                            <a:custGeom>
                              <a:avLst/>
                              <a:gdLst>
                                <a:gd name="T0" fmla="+- 0 8018 8016"/>
                                <a:gd name="T1" fmla="*/ T0 w 8"/>
                                <a:gd name="T2" fmla="+- 0 3457 3457"/>
                                <a:gd name="T3" fmla="*/ 3457 h 3"/>
                                <a:gd name="T4" fmla="+- 0 8016 8016"/>
                                <a:gd name="T5" fmla="*/ T4 w 8"/>
                                <a:gd name="T6" fmla="+- 0 3457 3457"/>
                                <a:gd name="T7" fmla="*/ 3457 h 3"/>
                                <a:gd name="T8" fmla="+- 0 8016 8016"/>
                                <a:gd name="T9" fmla="*/ T8 w 8"/>
                                <a:gd name="T10" fmla="+- 0 3459 3457"/>
                                <a:gd name="T11" fmla="*/ 3459 h 3"/>
                                <a:gd name="T12" fmla="+- 0 8022 8016"/>
                                <a:gd name="T13" fmla="*/ T12 w 8"/>
                                <a:gd name="T14" fmla="+- 0 3460 3457"/>
                                <a:gd name="T15" fmla="*/ 3460 h 3"/>
                                <a:gd name="T16" fmla="+- 0 8024 8016"/>
                                <a:gd name="T17" fmla="*/ T16 w 8"/>
                                <a:gd name="T18" fmla="+- 0 3460 3457"/>
                                <a:gd name="T19" fmla="*/ 3460 h 3"/>
                                <a:gd name="T20" fmla="+- 0 8024 8016"/>
                                <a:gd name="T21" fmla="*/ T20 w 8"/>
                                <a:gd name="T22" fmla="+- 0 3458 3457"/>
                                <a:gd name="T23" fmla="*/ 3458 h 3"/>
                                <a:gd name="T24" fmla="+- 0 8018 8016"/>
                                <a:gd name="T25" fmla="*/ T24 w 8"/>
                                <a:gd name="T26" fmla="+- 0 3457 3457"/>
                                <a:gd name="T27" fmla="*/ 3457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6" y="3"/>
                                  </a:lnTo>
                                  <a:lnTo>
                                    <a:pt x="8" y="3"/>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28" name="Picture 239"/>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008" y="3456"/>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29" name="Picture 240"/>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7999" y="3455"/>
                              <a:ext cx="11"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30" name="Group 241"/>
                        <wpg:cNvGrpSpPr>
                          <a:grpSpLocks/>
                        </wpg:cNvGrpSpPr>
                        <wpg:grpSpPr bwMode="auto">
                          <a:xfrm>
                            <a:off x="7990" y="3455"/>
                            <a:ext cx="11" cy="2"/>
                            <a:chOff x="7990" y="3455"/>
                            <a:chExt cx="11" cy="2"/>
                          </a:xfrm>
                        </wpg:grpSpPr>
                        <wps:wsp>
                          <wps:cNvPr id="17631" name="Freeform 242"/>
                          <wps:cNvSpPr>
                            <a:spLocks/>
                          </wps:cNvSpPr>
                          <wps:spPr bwMode="auto">
                            <a:xfrm>
                              <a:off x="7990" y="3455"/>
                              <a:ext cx="11" cy="2"/>
                            </a:xfrm>
                            <a:custGeom>
                              <a:avLst/>
                              <a:gdLst>
                                <a:gd name="T0" fmla="+- 0 7990 7990"/>
                                <a:gd name="T1" fmla="*/ T0 w 11"/>
                                <a:gd name="T2" fmla="+- 0 3455 3455"/>
                                <a:gd name="T3" fmla="*/ 3455 h 2"/>
                                <a:gd name="T4" fmla="+- 0 8001 7990"/>
                                <a:gd name="T5" fmla="*/ T4 w 11"/>
                                <a:gd name="T6" fmla="+- 0 3455 3455"/>
                                <a:gd name="T7" fmla="*/ 3455 h 2"/>
                                <a:gd name="T8" fmla="+- 0 8001 7990"/>
                                <a:gd name="T9" fmla="*/ T8 w 11"/>
                                <a:gd name="T10" fmla="+- 0 3457 3455"/>
                                <a:gd name="T11" fmla="*/ 3457 h 2"/>
                                <a:gd name="T12" fmla="+- 0 7990 7990"/>
                                <a:gd name="T13" fmla="*/ T12 w 11"/>
                                <a:gd name="T14" fmla="+- 0 3457 3455"/>
                                <a:gd name="T15" fmla="*/ 3457 h 2"/>
                                <a:gd name="T16" fmla="+- 0 7990 7990"/>
                                <a:gd name="T17" fmla="*/ T16 w 11"/>
                                <a:gd name="T18" fmla="+- 0 3455 3455"/>
                                <a:gd name="T19" fmla="*/ 3455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32" name="Group 243"/>
                        <wpg:cNvGrpSpPr>
                          <a:grpSpLocks/>
                        </wpg:cNvGrpSpPr>
                        <wpg:grpSpPr bwMode="auto">
                          <a:xfrm>
                            <a:off x="7980" y="3455"/>
                            <a:ext cx="12" cy="2"/>
                            <a:chOff x="7980" y="3455"/>
                            <a:chExt cx="12" cy="2"/>
                          </a:xfrm>
                        </wpg:grpSpPr>
                        <wps:wsp>
                          <wps:cNvPr id="17633" name="Freeform 244"/>
                          <wps:cNvSpPr>
                            <a:spLocks/>
                          </wps:cNvSpPr>
                          <wps:spPr bwMode="auto">
                            <a:xfrm>
                              <a:off x="7980" y="3455"/>
                              <a:ext cx="12" cy="2"/>
                            </a:xfrm>
                            <a:custGeom>
                              <a:avLst/>
                              <a:gdLst>
                                <a:gd name="T0" fmla="+- 0 7980 7980"/>
                                <a:gd name="T1" fmla="*/ T0 w 12"/>
                                <a:gd name="T2" fmla="+- 0 3455 3455"/>
                                <a:gd name="T3" fmla="*/ 3455 h 2"/>
                                <a:gd name="T4" fmla="+- 0 7992 7980"/>
                                <a:gd name="T5" fmla="*/ T4 w 12"/>
                                <a:gd name="T6" fmla="+- 0 3455 3455"/>
                                <a:gd name="T7" fmla="*/ 3455 h 2"/>
                                <a:gd name="T8" fmla="+- 0 7992 7980"/>
                                <a:gd name="T9" fmla="*/ T8 w 12"/>
                                <a:gd name="T10" fmla="+- 0 3457 3455"/>
                                <a:gd name="T11" fmla="*/ 3457 h 2"/>
                                <a:gd name="T12" fmla="+- 0 7980 7980"/>
                                <a:gd name="T13" fmla="*/ T12 w 12"/>
                                <a:gd name="T14" fmla="+- 0 3457 3455"/>
                                <a:gd name="T15" fmla="*/ 3457 h 2"/>
                                <a:gd name="T16" fmla="+- 0 7980 7980"/>
                                <a:gd name="T17" fmla="*/ T16 w 12"/>
                                <a:gd name="T18" fmla="+- 0 3455 3455"/>
                                <a:gd name="T19" fmla="*/ 3455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34" name="Group 245"/>
                        <wpg:cNvGrpSpPr>
                          <a:grpSpLocks/>
                        </wpg:cNvGrpSpPr>
                        <wpg:grpSpPr bwMode="auto">
                          <a:xfrm>
                            <a:off x="7947" y="3455"/>
                            <a:ext cx="35" cy="2"/>
                            <a:chOff x="7947" y="3455"/>
                            <a:chExt cx="35" cy="2"/>
                          </a:xfrm>
                        </wpg:grpSpPr>
                        <wps:wsp>
                          <wps:cNvPr id="17635" name="Freeform 246"/>
                          <wps:cNvSpPr>
                            <a:spLocks/>
                          </wps:cNvSpPr>
                          <wps:spPr bwMode="auto">
                            <a:xfrm>
                              <a:off x="7947" y="3455"/>
                              <a:ext cx="35" cy="2"/>
                            </a:xfrm>
                            <a:custGeom>
                              <a:avLst/>
                              <a:gdLst>
                                <a:gd name="T0" fmla="+- 0 7947 7947"/>
                                <a:gd name="T1" fmla="*/ T0 w 35"/>
                                <a:gd name="T2" fmla="+- 0 3455 3455"/>
                                <a:gd name="T3" fmla="*/ 3455 h 2"/>
                                <a:gd name="T4" fmla="+- 0 7982 7947"/>
                                <a:gd name="T5" fmla="*/ T4 w 35"/>
                                <a:gd name="T6" fmla="+- 0 3455 3455"/>
                                <a:gd name="T7" fmla="*/ 3455 h 2"/>
                                <a:gd name="T8" fmla="+- 0 7982 7947"/>
                                <a:gd name="T9" fmla="*/ T8 w 35"/>
                                <a:gd name="T10" fmla="+- 0 3457 3455"/>
                                <a:gd name="T11" fmla="*/ 3457 h 2"/>
                                <a:gd name="T12" fmla="+- 0 7947 7947"/>
                                <a:gd name="T13" fmla="*/ T12 w 35"/>
                                <a:gd name="T14" fmla="+- 0 3457 3455"/>
                                <a:gd name="T15" fmla="*/ 3457 h 2"/>
                                <a:gd name="T16" fmla="+- 0 7947 7947"/>
                                <a:gd name="T17" fmla="*/ T16 w 35"/>
                                <a:gd name="T18" fmla="+- 0 3455 3455"/>
                                <a:gd name="T19" fmla="*/ 3455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36" name="Group 247"/>
                        <wpg:cNvGrpSpPr>
                          <a:grpSpLocks/>
                        </wpg:cNvGrpSpPr>
                        <wpg:grpSpPr bwMode="auto">
                          <a:xfrm>
                            <a:off x="7947" y="3455"/>
                            <a:ext cx="2" cy="76"/>
                            <a:chOff x="7947" y="3455"/>
                            <a:chExt cx="2" cy="76"/>
                          </a:xfrm>
                        </wpg:grpSpPr>
                        <wps:wsp>
                          <wps:cNvPr id="17637" name="Freeform 248"/>
                          <wps:cNvSpPr>
                            <a:spLocks/>
                          </wps:cNvSpPr>
                          <wps:spPr bwMode="auto">
                            <a:xfrm>
                              <a:off x="7947" y="3455"/>
                              <a:ext cx="2" cy="76"/>
                            </a:xfrm>
                            <a:custGeom>
                              <a:avLst/>
                              <a:gdLst>
                                <a:gd name="T0" fmla="+- 0 7947 7947"/>
                                <a:gd name="T1" fmla="*/ T0 w 2"/>
                                <a:gd name="T2" fmla="+- 0 3455 3455"/>
                                <a:gd name="T3" fmla="*/ 3455 h 76"/>
                                <a:gd name="T4" fmla="+- 0 7949 7947"/>
                                <a:gd name="T5" fmla="*/ T4 w 2"/>
                                <a:gd name="T6" fmla="+- 0 3455 3455"/>
                                <a:gd name="T7" fmla="*/ 3455 h 76"/>
                                <a:gd name="T8" fmla="+- 0 7949 7947"/>
                                <a:gd name="T9" fmla="*/ T8 w 2"/>
                                <a:gd name="T10" fmla="+- 0 3531 3455"/>
                                <a:gd name="T11" fmla="*/ 3531 h 76"/>
                                <a:gd name="T12" fmla="+- 0 7947 7947"/>
                                <a:gd name="T13" fmla="*/ T12 w 2"/>
                                <a:gd name="T14" fmla="+- 0 3531 3455"/>
                                <a:gd name="T15" fmla="*/ 3531 h 76"/>
                                <a:gd name="T16" fmla="+- 0 7947 7947"/>
                                <a:gd name="T17" fmla="*/ T16 w 2"/>
                                <a:gd name="T18" fmla="+- 0 3455 3455"/>
                                <a:gd name="T19" fmla="*/ 3455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38" name="Group 249"/>
                        <wpg:cNvGrpSpPr>
                          <a:grpSpLocks/>
                        </wpg:cNvGrpSpPr>
                        <wpg:grpSpPr bwMode="auto">
                          <a:xfrm>
                            <a:off x="7947" y="3529"/>
                            <a:ext cx="35" cy="2"/>
                            <a:chOff x="7947" y="3529"/>
                            <a:chExt cx="35" cy="2"/>
                          </a:xfrm>
                        </wpg:grpSpPr>
                        <wps:wsp>
                          <wps:cNvPr id="17639" name="Freeform 250"/>
                          <wps:cNvSpPr>
                            <a:spLocks/>
                          </wps:cNvSpPr>
                          <wps:spPr bwMode="auto">
                            <a:xfrm>
                              <a:off x="7947" y="3529"/>
                              <a:ext cx="35" cy="2"/>
                            </a:xfrm>
                            <a:custGeom>
                              <a:avLst/>
                              <a:gdLst>
                                <a:gd name="T0" fmla="+- 0 7947 7947"/>
                                <a:gd name="T1" fmla="*/ T0 w 35"/>
                                <a:gd name="T2" fmla="+- 0 3529 3529"/>
                                <a:gd name="T3" fmla="*/ 3529 h 2"/>
                                <a:gd name="T4" fmla="+- 0 7982 7947"/>
                                <a:gd name="T5" fmla="*/ T4 w 35"/>
                                <a:gd name="T6" fmla="+- 0 3529 3529"/>
                                <a:gd name="T7" fmla="*/ 3529 h 2"/>
                                <a:gd name="T8" fmla="+- 0 7982 7947"/>
                                <a:gd name="T9" fmla="*/ T8 w 35"/>
                                <a:gd name="T10" fmla="+- 0 3531 3529"/>
                                <a:gd name="T11" fmla="*/ 3531 h 2"/>
                                <a:gd name="T12" fmla="+- 0 7947 7947"/>
                                <a:gd name="T13" fmla="*/ T12 w 35"/>
                                <a:gd name="T14" fmla="+- 0 3531 3529"/>
                                <a:gd name="T15" fmla="*/ 3531 h 2"/>
                                <a:gd name="T16" fmla="+- 0 7947 7947"/>
                                <a:gd name="T17" fmla="*/ T16 w 35"/>
                                <a:gd name="T18" fmla="+- 0 3529 3529"/>
                                <a:gd name="T19" fmla="*/ 3529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40" name="Group 251"/>
                        <wpg:cNvGrpSpPr>
                          <a:grpSpLocks/>
                        </wpg:cNvGrpSpPr>
                        <wpg:grpSpPr bwMode="auto">
                          <a:xfrm>
                            <a:off x="7980" y="3529"/>
                            <a:ext cx="12" cy="2"/>
                            <a:chOff x="7980" y="3529"/>
                            <a:chExt cx="12" cy="2"/>
                          </a:xfrm>
                        </wpg:grpSpPr>
                        <wps:wsp>
                          <wps:cNvPr id="17641" name="Freeform 252"/>
                          <wps:cNvSpPr>
                            <a:spLocks/>
                          </wps:cNvSpPr>
                          <wps:spPr bwMode="auto">
                            <a:xfrm>
                              <a:off x="7980" y="3529"/>
                              <a:ext cx="12" cy="2"/>
                            </a:xfrm>
                            <a:custGeom>
                              <a:avLst/>
                              <a:gdLst>
                                <a:gd name="T0" fmla="+- 0 7980 7980"/>
                                <a:gd name="T1" fmla="*/ T0 w 12"/>
                                <a:gd name="T2" fmla="+- 0 3529 3529"/>
                                <a:gd name="T3" fmla="*/ 3529 h 2"/>
                                <a:gd name="T4" fmla="+- 0 7992 7980"/>
                                <a:gd name="T5" fmla="*/ T4 w 12"/>
                                <a:gd name="T6" fmla="+- 0 3529 3529"/>
                                <a:gd name="T7" fmla="*/ 3529 h 2"/>
                                <a:gd name="T8" fmla="+- 0 7992 7980"/>
                                <a:gd name="T9" fmla="*/ T8 w 12"/>
                                <a:gd name="T10" fmla="+- 0 3531 3529"/>
                                <a:gd name="T11" fmla="*/ 3531 h 2"/>
                                <a:gd name="T12" fmla="+- 0 7980 7980"/>
                                <a:gd name="T13" fmla="*/ T12 w 12"/>
                                <a:gd name="T14" fmla="+- 0 3531 3529"/>
                                <a:gd name="T15" fmla="*/ 3531 h 2"/>
                                <a:gd name="T16" fmla="+- 0 7980 7980"/>
                                <a:gd name="T17" fmla="*/ T16 w 12"/>
                                <a:gd name="T18" fmla="+- 0 3529 3529"/>
                                <a:gd name="T19" fmla="*/ 3529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42" name="Group 253"/>
                        <wpg:cNvGrpSpPr>
                          <a:grpSpLocks/>
                        </wpg:cNvGrpSpPr>
                        <wpg:grpSpPr bwMode="auto">
                          <a:xfrm>
                            <a:off x="7990" y="3529"/>
                            <a:ext cx="11" cy="3"/>
                            <a:chOff x="7990" y="3529"/>
                            <a:chExt cx="11" cy="3"/>
                          </a:xfrm>
                        </wpg:grpSpPr>
                        <wps:wsp>
                          <wps:cNvPr id="17643" name="Freeform 254"/>
                          <wps:cNvSpPr>
                            <a:spLocks/>
                          </wps:cNvSpPr>
                          <wps:spPr bwMode="auto">
                            <a:xfrm>
                              <a:off x="7990" y="3529"/>
                              <a:ext cx="11" cy="3"/>
                            </a:xfrm>
                            <a:custGeom>
                              <a:avLst/>
                              <a:gdLst>
                                <a:gd name="T0" fmla="+- 0 7992 7990"/>
                                <a:gd name="T1" fmla="*/ T0 w 11"/>
                                <a:gd name="T2" fmla="+- 0 3529 3529"/>
                                <a:gd name="T3" fmla="*/ 3529 h 3"/>
                                <a:gd name="T4" fmla="+- 0 7990 7990"/>
                                <a:gd name="T5" fmla="*/ T4 w 11"/>
                                <a:gd name="T6" fmla="+- 0 3529 3529"/>
                                <a:gd name="T7" fmla="*/ 3529 h 3"/>
                                <a:gd name="T8" fmla="+- 0 7990 7990"/>
                                <a:gd name="T9" fmla="*/ T8 w 11"/>
                                <a:gd name="T10" fmla="+- 0 3531 3529"/>
                                <a:gd name="T11" fmla="*/ 3531 h 3"/>
                                <a:gd name="T12" fmla="+- 0 7999 7990"/>
                                <a:gd name="T13" fmla="*/ T12 w 11"/>
                                <a:gd name="T14" fmla="+- 0 3532 3529"/>
                                <a:gd name="T15" fmla="*/ 3532 h 3"/>
                                <a:gd name="T16" fmla="+- 0 8001 7990"/>
                                <a:gd name="T17" fmla="*/ T16 w 11"/>
                                <a:gd name="T18" fmla="+- 0 3532 3529"/>
                                <a:gd name="T19" fmla="*/ 3532 h 3"/>
                                <a:gd name="T20" fmla="+- 0 8001 7990"/>
                                <a:gd name="T21" fmla="*/ T20 w 11"/>
                                <a:gd name="T22" fmla="+- 0 3530 3529"/>
                                <a:gd name="T23" fmla="*/ 3530 h 3"/>
                                <a:gd name="T24" fmla="+- 0 7992 7990"/>
                                <a:gd name="T25" fmla="*/ T24 w 11"/>
                                <a:gd name="T26" fmla="+- 0 3529 3529"/>
                                <a:gd name="T27" fmla="*/ 3529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3"/>
                                  </a:lnTo>
                                  <a:lnTo>
                                    <a:pt x="11" y="3"/>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44" name="Group 255"/>
                        <wpg:cNvGrpSpPr>
                          <a:grpSpLocks/>
                        </wpg:cNvGrpSpPr>
                        <wpg:grpSpPr bwMode="auto">
                          <a:xfrm>
                            <a:off x="7999" y="3530"/>
                            <a:ext cx="11" cy="2"/>
                            <a:chOff x="7999" y="3530"/>
                            <a:chExt cx="11" cy="2"/>
                          </a:xfrm>
                        </wpg:grpSpPr>
                        <wps:wsp>
                          <wps:cNvPr id="17645" name="Freeform 256"/>
                          <wps:cNvSpPr>
                            <a:spLocks/>
                          </wps:cNvSpPr>
                          <wps:spPr bwMode="auto">
                            <a:xfrm>
                              <a:off x="7999" y="3530"/>
                              <a:ext cx="11" cy="2"/>
                            </a:xfrm>
                            <a:custGeom>
                              <a:avLst/>
                              <a:gdLst>
                                <a:gd name="T0" fmla="+- 0 7999 7999"/>
                                <a:gd name="T1" fmla="*/ T0 w 11"/>
                                <a:gd name="T2" fmla="+- 0 3530 3530"/>
                                <a:gd name="T3" fmla="*/ 3530 h 2"/>
                                <a:gd name="T4" fmla="+- 0 8010 7999"/>
                                <a:gd name="T5" fmla="*/ T4 w 11"/>
                                <a:gd name="T6" fmla="+- 0 3530 3530"/>
                                <a:gd name="T7" fmla="*/ 3530 h 2"/>
                                <a:gd name="T8" fmla="+- 0 8010 7999"/>
                                <a:gd name="T9" fmla="*/ T8 w 11"/>
                                <a:gd name="T10" fmla="+- 0 3532 3530"/>
                                <a:gd name="T11" fmla="*/ 3532 h 2"/>
                                <a:gd name="T12" fmla="+- 0 7999 7999"/>
                                <a:gd name="T13" fmla="*/ T12 w 11"/>
                                <a:gd name="T14" fmla="+- 0 3532 3530"/>
                                <a:gd name="T15" fmla="*/ 3532 h 2"/>
                                <a:gd name="T16" fmla="+- 0 7999 7999"/>
                                <a:gd name="T17" fmla="*/ T16 w 11"/>
                                <a:gd name="T18" fmla="+- 0 3530 3530"/>
                                <a:gd name="T19" fmla="*/ 3530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46" name="Group 257"/>
                        <wpg:cNvGrpSpPr>
                          <a:grpSpLocks/>
                        </wpg:cNvGrpSpPr>
                        <wpg:grpSpPr bwMode="auto">
                          <a:xfrm>
                            <a:off x="8008" y="3530"/>
                            <a:ext cx="9" cy="3"/>
                            <a:chOff x="8008" y="3530"/>
                            <a:chExt cx="9" cy="3"/>
                          </a:xfrm>
                        </wpg:grpSpPr>
                        <wps:wsp>
                          <wps:cNvPr id="17647" name="Freeform 258"/>
                          <wps:cNvSpPr>
                            <a:spLocks/>
                          </wps:cNvSpPr>
                          <wps:spPr bwMode="auto">
                            <a:xfrm>
                              <a:off x="8008" y="3530"/>
                              <a:ext cx="9" cy="3"/>
                            </a:xfrm>
                            <a:custGeom>
                              <a:avLst/>
                              <a:gdLst>
                                <a:gd name="T0" fmla="+- 0 8010 8008"/>
                                <a:gd name="T1" fmla="*/ T0 w 9"/>
                                <a:gd name="T2" fmla="+- 0 3530 3530"/>
                                <a:gd name="T3" fmla="*/ 3530 h 3"/>
                                <a:gd name="T4" fmla="+- 0 8008 8008"/>
                                <a:gd name="T5" fmla="*/ T4 w 9"/>
                                <a:gd name="T6" fmla="+- 0 3530 3530"/>
                                <a:gd name="T7" fmla="*/ 3530 h 3"/>
                                <a:gd name="T8" fmla="+- 0 8008 8008"/>
                                <a:gd name="T9" fmla="*/ T8 w 9"/>
                                <a:gd name="T10" fmla="+- 0 3532 3530"/>
                                <a:gd name="T11" fmla="*/ 3532 h 3"/>
                                <a:gd name="T12" fmla="+- 0 8016 8008"/>
                                <a:gd name="T13" fmla="*/ T12 w 9"/>
                                <a:gd name="T14" fmla="+- 0 3533 3530"/>
                                <a:gd name="T15" fmla="*/ 3533 h 3"/>
                                <a:gd name="T16" fmla="+- 0 8018 8008"/>
                                <a:gd name="T17" fmla="*/ T16 w 9"/>
                                <a:gd name="T18" fmla="+- 0 3533 3530"/>
                                <a:gd name="T19" fmla="*/ 3533 h 3"/>
                                <a:gd name="T20" fmla="+- 0 8018 8008"/>
                                <a:gd name="T21" fmla="*/ T20 w 9"/>
                                <a:gd name="T22" fmla="+- 0 3531 3530"/>
                                <a:gd name="T23" fmla="*/ 3531 h 3"/>
                                <a:gd name="T24" fmla="+- 0 8010 8008"/>
                                <a:gd name="T25" fmla="*/ T24 w 9"/>
                                <a:gd name="T26" fmla="+- 0 3530 3530"/>
                                <a:gd name="T27" fmla="*/ 3530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2"/>
                                  </a:lnTo>
                                  <a:lnTo>
                                    <a:pt x="8" y="3"/>
                                  </a:lnTo>
                                  <a:lnTo>
                                    <a:pt x="10" y="3"/>
                                  </a:lnTo>
                                  <a:lnTo>
                                    <a:pt x="1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48" name="Group 259"/>
                        <wpg:cNvGrpSpPr>
                          <a:grpSpLocks/>
                        </wpg:cNvGrpSpPr>
                        <wpg:grpSpPr bwMode="auto">
                          <a:xfrm>
                            <a:off x="8016" y="3531"/>
                            <a:ext cx="8" cy="3"/>
                            <a:chOff x="8016" y="3531"/>
                            <a:chExt cx="8" cy="3"/>
                          </a:xfrm>
                        </wpg:grpSpPr>
                        <wps:wsp>
                          <wps:cNvPr id="17649" name="Freeform 260"/>
                          <wps:cNvSpPr>
                            <a:spLocks/>
                          </wps:cNvSpPr>
                          <wps:spPr bwMode="auto">
                            <a:xfrm>
                              <a:off x="8016" y="3531"/>
                              <a:ext cx="8" cy="3"/>
                            </a:xfrm>
                            <a:custGeom>
                              <a:avLst/>
                              <a:gdLst>
                                <a:gd name="T0" fmla="+- 0 8018 8016"/>
                                <a:gd name="T1" fmla="*/ T0 w 8"/>
                                <a:gd name="T2" fmla="+- 0 3531 3531"/>
                                <a:gd name="T3" fmla="*/ 3531 h 3"/>
                                <a:gd name="T4" fmla="+- 0 8016 8016"/>
                                <a:gd name="T5" fmla="*/ T4 w 8"/>
                                <a:gd name="T6" fmla="+- 0 3531 3531"/>
                                <a:gd name="T7" fmla="*/ 3531 h 3"/>
                                <a:gd name="T8" fmla="+- 0 8016 8016"/>
                                <a:gd name="T9" fmla="*/ T8 w 8"/>
                                <a:gd name="T10" fmla="+- 0 3533 3531"/>
                                <a:gd name="T11" fmla="*/ 3533 h 3"/>
                                <a:gd name="T12" fmla="+- 0 8022 8016"/>
                                <a:gd name="T13" fmla="*/ T12 w 8"/>
                                <a:gd name="T14" fmla="+- 0 3534 3531"/>
                                <a:gd name="T15" fmla="*/ 3534 h 3"/>
                                <a:gd name="T16" fmla="+- 0 8024 8016"/>
                                <a:gd name="T17" fmla="*/ T16 w 8"/>
                                <a:gd name="T18" fmla="+- 0 3534 3531"/>
                                <a:gd name="T19" fmla="*/ 3534 h 3"/>
                                <a:gd name="T20" fmla="+- 0 8024 8016"/>
                                <a:gd name="T21" fmla="*/ T20 w 8"/>
                                <a:gd name="T22" fmla="+- 0 3532 3531"/>
                                <a:gd name="T23" fmla="*/ 3532 h 3"/>
                                <a:gd name="T24" fmla="+- 0 8018 8016"/>
                                <a:gd name="T25" fmla="*/ T24 w 8"/>
                                <a:gd name="T26" fmla="+- 0 3531 3531"/>
                                <a:gd name="T27" fmla="*/ 3531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6" y="3"/>
                                  </a:lnTo>
                                  <a:lnTo>
                                    <a:pt x="8" y="3"/>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50" name="Picture 26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022" y="3532"/>
                              <a:ext cx="1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51" name="Picture 26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035" y="3536"/>
                              <a:ext cx="8"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52" name="Group 263"/>
                        <wpg:cNvGrpSpPr>
                          <a:grpSpLocks/>
                        </wpg:cNvGrpSpPr>
                        <wpg:grpSpPr bwMode="auto">
                          <a:xfrm>
                            <a:off x="8041" y="3538"/>
                            <a:ext cx="8" cy="4"/>
                            <a:chOff x="8041" y="3538"/>
                            <a:chExt cx="8" cy="4"/>
                          </a:xfrm>
                        </wpg:grpSpPr>
                        <wps:wsp>
                          <wps:cNvPr id="17653" name="Freeform 264"/>
                          <wps:cNvSpPr>
                            <a:spLocks/>
                          </wps:cNvSpPr>
                          <wps:spPr bwMode="auto">
                            <a:xfrm>
                              <a:off x="8041" y="3538"/>
                              <a:ext cx="8" cy="4"/>
                            </a:xfrm>
                            <a:custGeom>
                              <a:avLst/>
                              <a:gdLst>
                                <a:gd name="T0" fmla="+- 0 8043 8041"/>
                                <a:gd name="T1" fmla="*/ T0 w 8"/>
                                <a:gd name="T2" fmla="+- 0 3538 3538"/>
                                <a:gd name="T3" fmla="*/ 3538 h 4"/>
                                <a:gd name="T4" fmla="+- 0 8041 8041"/>
                                <a:gd name="T5" fmla="*/ T4 w 8"/>
                                <a:gd name="T6" fmla="+- 0 3538 3538"/>
                                <a:gd name="T7" fmla="*/ 3538 h 4"/>
                                <a:gd name="T8" fmla="+- 0 8041 8041"/>
                                <a:gd name="T9" fmla="*/ T8 w 8"/>
                                <a:gd name="T10" fmla="+- 0 3539 3538"/>
                                <a:gd name="T11" fmla="*/ 3539 h 4"/>
                                <a:gd name="T12" fmla="+- 0 8048 8041"/>
                                <a:gd name="T13" fmla="*/ T12 w 8"/>
                                <a:gd name="T14" fmla="+- 0 3541 3538"/>
                                <a:gd name="T15" fmla="*/ 3541 h 4"/>
                                <a:gd name="T16" fmla="+- 0 8050 8041"/>
                                <a:gd name="T17" fmla="*/ T16 w 8"/>
                                <a:gd name="T18" fmla="+- 0 3541 3538"/>
                                <a:gd name="T19" fmla="*/ 3541 h 4"/>
                                <a:gd name="T20" fmla="+- 0 8050 8041"/>
                                <a:gd name="T21" fmla="*/ T20 w 8"/>
                                <a:gd name="T22" fmla="+- 0 3539 3538"/>
                                <a:gd name="T23" fmla="*/ 3539 h 4"/>
                                <a:gd name="T24" fmla="+- 0 8043 8041"/>
                                <a:gd name="T25" fmla="*/ T24 w 8"/>
                                <a:gd name="T26" fmla="+- 0 3538 3538"/>
                                <a:gd name="T27" fmla="*/ 3538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1"/>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54" name="Group 265"/>
                        <wpg:cNvGrpSpPr>
                          <a:grpSpLocks/>
                        </wpg:cNvGrpSpPr>
                        <wpg:grpSpPr bwMode="auto">
                          <a:xfrm>
                            <a:off x="8048" y="3539"/>
                            <a:ext cx="11" cy="4"/>
                            <a:chOff x="8048" y="3539"/>
                            <a:chExt cx="11" cy="4"/>
                          </a:xfrm>
                        </wpg:grpSpPr>
                        <wps:wsp>
                          <wps:cNvPr id="17655" name="Freeform 266"/>
                          <wps:cNvSpPr>
                            <a:spLocks/>
                          </wps:cNvSpPr>
                          <wps:spPr bwMode="auto">
                            <a:xfrm>
                              <a:off x="8048" y="3539"/>
                              <a:ext cx="11" cy="4"/>
                            </a:xfrm>
                            <a:custGeom>
                              <a:avLst/>
                              <a:gdLst>
                                <a:gd name="T0" fmla="+- 0 8050 8048"/>
                                <a:gd name="T1" fmla="*/ T0 w 11"/>
                                <a:gd name="T2" fmla="+- 0 3539 3539"/>
                                <a:gd name="T3" fmla="*/ 3539 h 4"/>
                                <a:gd name="T4" fmla="+- 0 8048 8048"/>
                                <a:gd name="T5" fmla="*/ T4 w 11"/>
                                <a:gd name="T6" fmla="+- 0 3539 3539"/>
                                <a:gd name="T7" fmla="*/ 3539 h 4"/>
                                <a:gd name="T8" fmla="+- 0 8048 8048"/>
                                <a:gd name="T9" fmla="*/ T8 w 11"/>
                                <a:gd name="T10" fmla="+- 0 3541 3539"/>
                                <a:gd name="T11" fmla="*/ 3541 h 4"/>
                                <a:gd name="T12" fmla="+- 0 8057 8048"/>
                                <a:gd name="T13" fmla="*/ T12 w 11"/>
                                <a:gd name="T14" fmla="+- 0 3543 3539"/>
                                <a:gd name="T15" fmla="*/ 3543 h 4"/>
                                <a:gd name="T16" fmla="+- 0 8059 8048"/>
                                <a:gd name="T17" fmla="*/ T16 w 11"/>
                                <a:gd name="T18" fmla="+- 0 3543 3539"/>
                                <a:gd name="T19" fmla="*/ 3543 h 4"/>
                                <a:gd name="T20" fmla="+- 0 8059 8048"/>
                                <a:gd name="T21" fmla="*/ T20 w 11"/>
                                <a:gd name="T22" fmla="+- 0 3541 3539"/>
                                <a:gd name="T23" fmla="*/ 3541 h 4"/>
                                <a:gd name="T24" fmla="+- 0 8050 8048"/>
                                <a:gd name="T25" fmla="*/ T24 w 11"/>
                                <a:gd name="T26" fmla="+- 0 3539 3539"/>
                                <a:gd name="T27" fmla="*/ 3539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2"/>
                                  </a:lnTo>
                                  <a:lnTo>
                                    <a:pt x="9" y="4"/>
                                  </a:lnTo>
                                  <a:lnTo>
                                    <a:pt x="11" y="4"/>
                                  </a:lnTo>
                                  <a:lnTo>
                                    <a:pt x="11"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56" name="Group 267"/>
                        <wpg:cNvGrpSpPr>
                          <a:grpSpLocks/>
                        </wpg:cNvGrpSpPr>
                        <wpg:grpSpPr bwMode="auto">
                          <a:xfrm>
                            <a:off x="8057" y="3541"/>
                            <a:ext cx="12" cy="4"/>
                            <a:chOff x="8057" y="3541"/>
                            <a:chExt cx="12" cy="4"/>
                          </a:xfrm>
                        </wpg:grpSpPr>
                        <wps:wsp>
                          <wps:cNvPr id="17657" name="Freeform 268"/>
                          <wps:cNvSpPr>
                            <a:spLocks/>
                          </wps:cNvSpPr>
                          <wps:spPr bwMode="auto">
                            <a:xfrm>
                              <a:off x="8057" y="3541"/>
                              <a:ext cx="12" cy="4"/>
                            </a:xfrm>
                            <a:custGeom>
                              <a:avLst/>
                              <a:gdLst>
                                <a:gd name="T0" fmla="+- 0 8059 8057"/>
                                <a:gd name="T1" fmla="*/ T0 w 12"/>
                                <a:gd name="T2" fmla="+- 0 3541 3541"/>
                                <a:gd name="T3" fmla="*/ 3541 h 4"/>
                                <a:gd name="T4" fmla="+- 0 8057 8057"/>
                                <a:gd name="T5" fmla="*/ T4 w 12"/>
                                <a:gd name="T6" fmla="+- 0 3541 3541"/>
                                <a:gd name="T7" fmla="*/ 3541 h 4"/>
                                <a:gd name="T8" fmla="+- 0 8057 8057"/>
                                <a:gd name="T9" fmla="*/ T8 w 12"/>
                                <a:gd name="T10" fmla="+- 0 3543 3541"/>
                                <a:gd name="T11" fmla="*/ 3543 h 4"/>
                                <a:gd name="T12" fmla="+- 0 8067 8057"/>
                                <a:gd name="T13" fmla="*/ T12 w 12"/>
                                <a:gd name="T14" fmla="+- 0 3545 3541"/>
                                <a:gd name="T15" fmla="*/ 3545 h 4"/>
                                <a:gd name="T16" fmla="+- 0 8069 8057"/>
                                <a:gd name="T17" fmla="*/ T16 w 12"/>
                                <a:gd name="T18" fmla="+- 0 3545 3541"/>
                                <a:gd name="T19" fmla="*/ 3545 h 4"/>
                                <a:gd name="T20" fmla="+- 0 8069 8057"/>
                                <a:gd name="T21" fmla="*/ T20 w 12"/>
                                <a:gd name="T22" fmla="+- 0 3543 3541"/>
                                <a:gd name="T23" fmla="*/ 3543 h 4"/>
                                <a:gd name="T24" fmla="+- 0 8059 8057"/>
                                <a:gd name="T25" fmla="*/ T24 w 12"/>
                                <a:gd name="T26" fmla="+- 0 3541 3541"/>
                                <a:gd name="T27" fmla="*/ 3541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2" y="0"/>
                                  </a:moveTo>
                                  <a:lnTo>
                                    <a:pt x="0" y="0"/>
                                  </a:lnTo>
                                  <a:lnTo>
                                    <a:pt x="0" y="2"/>
                                  </a:lnTo>
                                  <a:lnTo>
                                    <a:pt x="10" y="4"/>
                                  </a:lnTo>
                                  <a:lnTo>
                                    <a:pt x="12" y="4"/>
                                  </a:lnTo>
                                  <a:lnTo>
                                    <a:pt x="1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58" name="Group 269"/>
                        <wpg:cNvGrpSpPr>
                          <a:grpSpLocks/>
                        </wpg:cNvGrpSpPr>
                        <wpg:grpSpPr bwMode="auto">
                          <a:xfrm>
                            <a:off x="8067" y="3543"/>
                            <a:ext cx="16" cy="4"/>
                            <a:chOff x="8067" y="3543"/>
                            <a:chExt cx="16" cy="4"/>
                          </a:xfrm>
                        </wpg:grpSpPr>
                        <wps:wsp>
                          <wps:cNvPr id="17659" name="Freeform 270"/>
                          <wps:cNvSpPr>
                            <a:spLocks/>
                          </wps:cNvSpPr>
                          <wps:spPr bwMode="auto">
                            <a:xfrm>
                              <a:off x="8067" y="3543"/>
                              <a:ext cx="16" cy="4"/>
                            </a:xfrm>
                            <a:custGeom>
                              <a:avLst/>
                              <a:gdLst>
                                <a:gd name="T0" fmla="+- 0 8069 8067"/>
                                <a:gd name="T1" fmla="*/ T0 w 16"/>
                                <a:gd name="T2" fmla="+- 0 3543 3543"/>
                                <a:gd name="T3" fmla="*/ 3543 h 4"/>
                                <a:gd name="T4" fmla="+- 0 8067 8067"/>
                                <a:gd name="T5" fmla="*/ T4 w 16"/>
                                <a:gd name="T6" fmla="+- 0 3543 3543"/>
                                <a:gd name="T7" fmla="*/ 3543 h 4"/>
                                <a:gd name="T8" fmla="+- 0 8067 8067"/>
                                <a:gd name="T9" fmla="*/ T8 w 16"/>
                                <a:gd name="T10" fmla="+- 0 3545 3543"/>
                                <a:gd name="T11" fmla="*/ 3545 h 4"/>
                                <a:gd name="T12" fmla="+- 0 8081 8067"/>
                                <a:gd name="T13" fmla="*/ T12 w 16"/>
                                <a:gd name="T14" fmla="+- 0 3547 3543"/>
                                <a:gd name="T15" fmla="*/ 3547 h 4"/>
                                <a:gd name="T16" fmla="+- 0 8083 8067"/>
                                <a:gd name="T17" fmla="*/ T16 w 16"/>
                                <a:gd name="T18" fmla="+- 0 3547 3543"/>
                                <a:gd name="T19" fmla="*/ 3547 h 4"/>
                                <a:gd name="T20" fmla="+- 0 8083 8067"/>
                                <a:gd name="T21" fmla="*/ T20 w 16"/>
                                <a:gd name="T22" fmla="+- 0 3545 3543"/>
                                <a:gd name="T23" fmla="*/ 3545 h 4"/>
                                <a:gd name="T24" fmla="+- 0 8069 8067"/>
                                <a:gd name="T25" fmla="*/ T24 w 16"/>
                                <a:gd name="T26" fmla="+- 0 3543 3543"/>
                                <a:gd name="T27" fmla="*/ 3543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2"/>
                                  </a:lnTo>
                                  <a:lnTo>
                                    <a:pt x="14" y="4"/>
                                  </a:lnTo>
                                  <a:lnTo>
                                    <a:pt x="16" y="4"/>
                                  </a:lnTo>
                                  <a:lnTo>
                                    <a:pt x="16"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60" name="Picture 271"/>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8081" y="3545"/>
                              <a:ext cx="1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61" name="Picture 272"/>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8098" y="3546"/>
                              <a:ext cx="2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62" name="Picture 27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120" y="3544"/>
                              <a:ext cx="2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63" name="Group 274"/>
                        <wpg:cNvGrpSpPr>
                          <a:grpSpLocks/>
                        </wpg:cNvGrpSpPr>
                        <wpg:grpSpPr bwMode="auto">
                          <a:xfrm>
                            <a:off x="8142" y="3542"/>
                            <a:ext cx="19" cy="4"/>
                            <a:chOff x="8142" y="3542"/>
                            <a:chExt cx="19" cy="4"/>
                          </a:xfrm>
                        </wpg:grpSpPr>
                        <wps:wsp>
                          <wps:cNvPr id="17664" name="Freeform 275"/>
                          <wps:cNvSpPr>
                            <a:spLocks/>
                          </wps:cNvSpPr>
                          <wps:spPr bwMode="auto">
                            <a:xfrm>
                              <a:off x="8142" y="3542"/>
                              <a:ext cx="19" cy="4"/>
                            </a:xfrm>
                            <a:custGeom>
                              <a:avLst/>
                              <a:gdLst>
                                <a:gd name="T0" fmla="+- 0 8161 8142"/>
                                <a:gd name="T1" fmla="*/ T0 w 19"/>
                                <a:gd name="T2" fmla="+- 0 3542 3542"/>
                                <a:gd name="T3" fmla="*/ 3542 h 4"/>
                                <a:gd name="T4" fmla="+- 0 8159 8142"/>
                                <a:gd name="T5" fmla="*/ T4 w 19"/>
                                <a:gd name="T6" fmla="+- 0 3542 3542"/>
                                <a:gd name="T7" fmla="*/ 3542 h 4"/>
                                <a:gd name="T8" fmla="+- 0 8142 8142"/>
                                <a:gd name="T9" fmla="*/ T8 w 19"/>
                                <a:gd name="T10" fmla="+- 0 3544 3542"/>
                                <a:gd name="T11" fmla="*/ 3544 h 4"/>
                                <a:gd name="T12" fmla="+- 0 8142 8142"/>
                                <a:gd name="T13" fmla="*/ T12 w 19"/>
                                <a:gd name="T14" fmla="+- 0 3546 3542"/>
                                <a:gd name="T15" fmla="*/ 3546 h 4"/>
                                <a:gd name="T16" fmla="+- 0 8144 8142"/>
                                <a:gd name="T17" fmla="*/ T16 w 19"/>
                                <a:gd name="T18" fmla="+- 0 3546 3542"/>
                                <a:gd name="T19" fmla="*/ 3546 h 4"/>
                                <a:gd name="T20" fmla="+- 0 8161 8142"/>
                                <a:gd name="T21" fmla="*/ T20 w 19"/>
                                <a:gd name="T22" fmla="+- 0 3544 3542"/>
                                <a:gd name="T23" fmla="*/ 3544 h 4"/>
                                <a:gd name="T24" fmla="+- 0 8161 8142"/>
                                <a:gd name="T25" fmla="*/ T24 w 19"/>
                                <a:gd name="T26" fmla="+- 0 3542 3542"/>
                                <a:gd name="T27" fmla="*/ 3542 h 4"/>
                              </a:gdLst>
                              <a:ahLst/>
                              <a:cxnLst>
                                <a:cxn ang="0">
                                  <a:pos x="T1" y="T3"/>
                                </a:cxn>
                                <a:cxn ang="0">
                                  <a:pos x="T5" y="T7"/>
                                </a:cxn>
                                <a:cxn ang="0">
                                  <a:pos x="T9" y="T11"/>
                                </a:cxn>
                                <a:cxn ang="0">
                                  <a:pos x="T13" y="T15"/>
                                </a:cxn>
                                <a:cxn ang="0">
                                  <a:pos x="T17" y="T19"/>
                                </a:cxn>
                                <a:cxn ang="0">
                                  <a:pos x="T21" y="T23"/>
                                </a:cxn>
                                <a:cxn ang="0">
                                  <a:pos x="T25" y="T27"/>
                                </a:cxn>
                              </a:cxnLst>
                              <a:rect l="0" t="0" r="r" b="b"/>
                              <a:pathLst>
                                <a:path w="19" h="4">
                                  <a:moveTo>
                                    <a:pt x="19" y="0"/>
                                  </a:moveTo>
                                  <a:lnTo>
                                    <a:pt x="17" y="0"/>
                                  </a:lnTo>
                                  <a:lnTo>
                                    <a:pt x="0" y="2"/>
                                  </a:lnTo>
                                  <a:lnTo>
                                    <a:pt x="0" y="4"/>
                                  </a:lnTo>
                                  <a:lnTo>
                                    <a:pt x="2" y="4"/>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65" name="Group 276"/>
                        <wpg:cNvGrpSpPr>
                          <a:grpSpLocks/>
                        </wpg:cNvGrpSpPr>
                        <wpg:grpSpPr bwMode="auto">
                          <a:xfrm>
                            <a:off x="8159" y="3540"/>
                            <a:ext cx="16" cy="4"/>
                            <a:chOff x="8159" y="3540"/>
                            <a:chExt cx="16" cy="4"/>
                          </a:xfrm>
                        </wpg:grpSpPr>
                        <wps:wsp>
                          <wps:cNvPr id="17666" name="Freeform 277"/>
                          <wps:cNvSpPr>
                            <a:spLocks/>
                          </wps:cNvSpPr>
                          <wps:spPr bwMode="auto">
                            <a:xfrm>
                              <a:off x="8159" y="3540"/>
                              <a:ext cx="16" cy="4"/>
                            </a:xfrm>
                            <a:custGeom>
                              <a:avLst/>
                              <a:gdLst>
                                <a:gd name="T0" fmla="+- 0 8175 8159"/>
                                <a:gd name="T1" fmla="*/ T0 w 16"/>
                                <a:gd name="T2" fmla="+- 0 3540 3540"/>
                                <a:gd name="T3" fmla="*/ 3540 h 4"/>
                                <a:gd name="T4" fmla="+- 0 8173 8159"/>
                                <a:gd name="T5" fmla="*/ T4 w 16"/>
                                <a:gd name="T6" fmla="+- 0 3540 3540"/>
                                <a:gd name="T7" fmla="*/ 3540 h 4"/>
                                <a:gd name="T8" fmla="+- 0 8159 8159"/>
                                <a:gd name="T9" fmla="*/ T8 w 16"/>
                                <a:gd name="T10" fmla="+- 0 3542 3540"/>
                                <a:gd name="T11" fmla="*/ 3542 h 4"/>
                                <a:gd name="T12" fmla="+- 0 8159 8159"/>
                                <a:gd name="T13" fmla="*/ T12 w 16"/>
                                <a:gd name="T14" fmla="+- 0 3544 3540"/>
                                <a:gd name="T15" fmla="*/ 3544 h 4"/>
                                <a:gd name="T16" fmla="+- 0 8161 8159"/>
                                <a:gd name="T17" fmla="*/ T16 w 16"/>
                                <a:gd name="T18" fmla="+- 0 3544 3540"/>
                                <a:gd name="T19" fmla="*/ 3544 h 4"/>
                                <a:gd name="T20" fmla="+- 0 8175 8159"/>
                                <a:gd name="T21" fmla="*/ T20 w 16"/>
                                <a:gd name="T22" fmla="+- 0 3542 3540"/>
                                <a:gd name="T23" fmla="*/ 3542 h 4"/>
                                <a:gd name="T24" fmla="+- 0 8175 8159"/>
                                <a:gd name="T25" fmla="*/ T24 w 16"/>
                                <a:gd name="T26" fmla="+- 0 3540 3540"/>
                                <a:gd name="T27" fmla="*/ 3540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2"/>
                                  </a:lnTo>
                                  <a:lnTo>
                                    <a:pt x="0" y="4"/>
                                  </a:lnTo>
                                  <a:lnTo>
                                    <a:pt x="2" y="4"/>
                                  </a:lnTo>
                                  <a:lnTo>
                                    <a:pt x="16" y="2"/>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67" name="Group 278"/>
                        <wpg:cNvGrpSpPr>
                          <a:grpSpLocks/>
                        </wpg:cNvGrpSpPr>
                        <wpg:grpSpPr bwMode="auto">
                          <a:xfrm>
                            <a:off x="8173" y="3539"/>
                            <a:ext cx="13" cy="3"/>
                            <a:chOff x="8173" y="3539"/>
                            <a:chExt cx="13" cy="3"/>
                          </a:xfrm>
                        </wpg:grpSpPr>
                        <wps:wsp>
                          <wps:cNvPr id="17668" name="Freeform 279"/>
                          <wps:cNvSpPr>
                            <a:spLocks/>
                          </wps:cNvSpPr>
                          <wps:spPr bwMode="auto">
                            <a:xfrm>
                              <a:off x="8173" y="3539"/>
                              <a:ext cx="13" cy="3"/>
                            </a:xfrm>
                            <a:custGeom>
                              <a:avLst/>
                              <a:gdLst>
                                <a:gd name="T0" fmla="+- 0 8186 8173"/>
                                <a:gd name="T1" fmla="*/ T0 w 13"/>
                                <a:gd name="T2" fmla="+- 0 3539 3539"/>
                                <a:gd name="T3" fmla="*/ 3539 h 3"/>
                                <a:gd name="T4" fmla="+- 0 8184 8173"/>
                                <a:gd name="T5" fmla="*/ T4 w 13"/>
                                <a:gd name="T6" fmla="+- 0 3539 3539"/>
                                <a:gd name="T7" fmla="*/ 3539 h 3"/>
                                <a:gd name="T8" fmla="+- 0 8173 8173"/>
                                <a:gd name="T9" fmla="*/ T8 w 13"/>
                                <a:gd name="T10" fmla="+- 0 3540 3539"/>
                                <a:gd name="T11" fmla="*/ 3540 h 3"/>
                                <a:gd name="T12" fmla="+- 0 8173 8173"/>
                                <a:gd name="T13" fmla="*/ T12 w 13"/>
                                <a:gd name="T14" fmla="+- 0 3542 3539"/>
                                <a:gd name="T15" fmla="*/ 3542 h 3"/>
                                <a:gd name="T16" fmla="+- 0 8175 8173"/>
                                <a:gd name="T17" fmla="*/ T16 w 13"/>
                                <a:gd name="T18" fmla="+- 0 3542 3539"/>
                                <a:gd name="T19" fmla="*/ 3542 h 3"/>
                                <a:gd name="T20" fmla="+- 0 8186 8173"/>
                                <a:gd name="T21" fmla="*/ T20 w 13"/>
                                <a:gd name="T22" fmla="+- 0 3541 3539"/>
                                <a:gd name="T23" fmla="*/ 3541 h 3"/>
                                <a:gd name="T24" fmla="+- 0 8186 8173"/>
                                <a:gd name="T25" fmla="*/ T24 w 13"/>
                                <a:gd name="T26" fmla="+- 0 3539 3539"/>
                                <a:gd name="T27" fmla="*/ 3539 h 3"/>
                              </a:gdLst>
                              <a:ahLst/>
                              <a:cxnLst>
                                <a:cxn ang="0">
                                  <a:pos x="T1" y="T3"/>
                                </a:cxn>
                                <a:cxn ang="0">
                                  <a:pos x="T5" y="T7"/>
                                </a:cxn>
                                <a:cxn ang="0">
                                  <a:pos x="T9" y="T11"/>
                                </a:cxn>
                                <a:cxn ang="0">
                                  <a:pos x="T13" y="T15"/>
                                </a:cxn>
                                <a:cxn ang="0">
                                  <a:pos x="T17" y="T19"/>
                                </a:cxn>
                                <a:cxn ang="0">
                                  <a:pos x="T21" y="T23"/>
                                </a:cxn>
                                <a:cxn ang="0">
                                  <a:pos x="T25" y="T27"/>
                                </a:cxn>
                              </a:cxnLst>
                              <a:rect l="0" t="0" r="r" b="b"/>
                              <a:pathLst>
                                <a:path w="13" h="3">
                                  <a:moveTo>
                                    <a:pt x="13" y="0"/>
                                  </a:moveTo>
                                  <a:lnTo>
                                    <a:pt x="11" y="0"/>
                                  </a:lnTo>
                                  <a:lnTo>
                                    <a:pt x="0" y="1"/>
                                  </a:lnTo>
                                  <a:lnTo>
                                    <a:pt x="0" y="3"/>
                                  </a:lnTo>
                                  <a:lnTo>
                                    <a:pt x="2" y="3"/>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69" name="Group 280"/>
                        <wpg:cNvGrpSpPr>
                          <a:grpSpLocks/>
                        </wpg:cNvGrpSpPr>
                        <wpg:grpSpPr bwMode="auto">
                          <a:xfrm>
                            <a:off x="8184" y="3538"/>
                            <a:ext cx="10" cy="4"/>
                            <a:chOff x="8184" y="3538"/>
                            <a:chExt cx="10" cy="4"/>
                          </a:xfrm>
                        </wpg:grpSpPr>
                        <wps:wsp>
                          <wps:cNvPr id="17670" name="Freeform 281"/>
                          <wps:cNvSpPr>
                            <a:spLocks/>
                          </wps:cNvSpPr>
                          <wps:spPr bwMode="auto">
                            <a:xfrm>
                              <a:off x="8184" y="3538"/>
                              <a:ext cx="10" cy="4"/>
                            </a:xfrm>
                            <a:custGeom>
                              <a:avLst/>
                              <a:gdLst>
                                <a:gd name="T0" fmla="+- 0 8194 8184"/>
                                <a:gd name="T1" fmla="*/ T0 w 10"/>
                                <a:gd name="T2" fmla="+- 0 3538 3538"/>
                                <a:gd name="T3" fmla="*/ 3538 h 4"/>
                                <a:gd name="T4" fmla="+- 0 8192 8184"/>
                                <a:gd name="T5" fmla="*/ T4 w 10"/>
                                <a:gd name="T6" fmla="+- 0 3538 3538"/>
                                <a:gd name="T7" fmla="*/ 3538 h 4"/>
                                <a:gd name="T8" fmla="+- 0 8184 8184"/>
                                <a:gd name="T9" fmla="*/ T8 w 10"/>
                                <a:gd name="T10" fmla="+- 0 3539 3538"/>
                                <a:gd name="T11" fmla="*/ 3539 h 4"/>
                                <a:gd name="T12" fmla="+- 0 8184 8184"/>
                                <a:gd name="T13" fmla="*/ T12 w 10"/>
                                <a:gd name="T14" fmla="+- 0 3541 3538"/>
                                <a:gd name="T15" fmla="*/ 3541 h 4"/>
                                <a:gd name="T16" fmla="+- 0 8186 8184"/>
                                <a:gd name="T17" fmla="*/ T16 w 10"/>
                                <a:gd name="T18" fmla="+- 0 3541 3538"/>
                                <a:gd name="T19" fmla="*/ 3541 h 4"/>
                                <a:gd name="T20" fmla="+- 0 8194 8184"/>
                                <a:gd name="T21" fmla="*/ T20 w 10"/>
                                <a:gd name="T22" fmla="+- 0 3539 3538"/>
                                <a:gd name="T23" fmla="*/ 3539 h 4"/>
                                <a:gd name="T24" fmla="+- 0 8194 8184"/>
                                <a:gd name="T25" fmla="*/ T24 w 10"/>
                                <a:gd name="T26" fmla="+- 0 3538 3538"/>
                                <a:gd name="T27" fmla="*/ 3538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8" y="0"/>
                                  </a:lnTo>
                                  <a:lnTo>
                                    <a:pt x="0" y="1"/>
                                  </a:lnTo>
                                  <a:lnTo>
                                    <a:pt x="0" y="3"/>
                                  </a:lnTo>
                                  <a:lnTo>
                                    <a:pt x="2" y="3"/>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71" name="Picture 282"/>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8192" y="3537"/>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72" name="Picture 2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8200" y="3536"/>
                              <a:ext cx="8"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673" name="Picture 28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206" y="3533"/>
                              <a:ext cx="14"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74" name="Group 285"/>
                        <wpg:cNvGrpSpPr>
                          <a:grpSpLocks/>
                        </wpg:cNvGrpSpPr>
                        <wpg:grpSpPr bwMode="auto">
                          <a:xfrm>
                            <a:off x="8218" y="3532"/>
                            <a:ext cx="9" cy="3"/>
                            <a:chOff x="8218" y="3532"/>
                            <a:chExt cx="9" cy="3"/>
                          </a:xfrm>
                        </wpg:grpSpPr>
                        <wps:wsp>
                          <wps:cNvPr id="17675" name="Freeform 286"/>
                          <wps:cNvSpPr>
                            <a:spLocks/>
                          </wps:cNvSpPr>
                          <wps:spPr bwMode="auto">
                            <a:xfrm>
                              <a:off x="8218" y="3532"/>
                              <a:ext cx="9" cy="3"/>
                            </a:xfrm>
                            <a:custGeom>
                              <a:avLst/>
                              <a:gdLst>
                                <a:gd name="T0" fmla="+- 0 8227 8218"/>
                                <a:gd name="T1" fmla="*/ T0 w 9"/>
                                <a:gd name="T2" fmla="+- 0 3532 3532"/>
                                <a:gd name="T3" fmla="*/ 3532 h 3"/>
                                <a:gd name="T4" fmla="+- 0 8225 8218"/>
                                <a:gd name="T5" fmla="*/ T4 w 9"/>
                                <a:gd name="T6" fmla="+- 0 3532 3532"/>
                                <a:gd name="T7" fmla="*/ 3532 h 3"/>
                                <a:gd name="T8" fmla="+- 0 8218 8218"/>
                                <a:gd name="T9" fmla="*/ T8 w 9"/>
                                <a:gd name="T10" fmla="+- 0 3533 3532"/>
                                <a:gd name="T11" fmla="*/ 3533 h 3"/>
                                <a:gd name="T12" fmla="+- 0 8218 8218"/>
                                <a:gd name="T13" fmla="*/ T12 w 9"/>
                                <a:gd name="T14" fmla="+- 0 3535 3532"/>
                                <a:gd name="T15" fmla="*/ 3535 h 3"/>
                                <a:gd name="T16" fmla="+- 0 8220 8218"/>
                                <a:gd name="T17" fmla="*/ T16 w 9"/>
                                <a:gd name="T18" fmla="+- 0 3535 3532"/>
                                <a:gd name="T19" fmla="*/ 3535 h 3"/>
                                <a:gd name="T20" fmla="+- 0 8227 8218"/>
                                <a:gd name="T21" fmla="*/ T20 w 9"/>
                                <a:gd name="T22" fmla="+- 0 3534 3532"/>
                                <a:gd name="T23" fmla="*/ 3534 h 3"/>
                                <a:gd name="T24" fmla="+- 0 8227 8218"/>
                                <a:gd name="T25" fmla="*/ T24 w 9"/>
                                <a:gd name="T26" fmla="+- 0 3532 3532"/>
                                <a:gd name="T27" fmla="*/ 353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76" name="Group 287"/>
                        <wpg:cNvGrpSpPr>
                          <a:grpSpLocks/>
                        </wpg:cNvGrpSpPr>
                        <wpg:grpSpPr bwMode="auto">
                          <a:xfrm>
                            <a:off x="8225" y="3531"/>
                            <a:ext cx="9" cy="3"/>
                            <a:chOff x="8225" y="3531"/>
                            <a:chExt cx="9" cy="3"/>
                          </a:xfrm>
                        </wpg:grpSpPr>
                        <wps:wsp>
                          <wps:cNvPr id="17677" name="Freeform 288"/>
                          <wps:cNvSpPr>
                            <a:spLocks/>
                          </wps:cNvSpPr>
                          <wps:spPr bwMode="auto">
                            <a:xfrm>
                              <a:off x="8225" y="3531"/>
                              <a:ext cx="9" cy="3"/>
                            </a:xfrm>
                            <a:custGeom>
                              <a:avLst/>
                              <a:gdLst>
                                <a:gd name="T0" fmla="+- 0 8235 8225"/>
                                <a:gd name="T1" fmla="*/ T0 w 9"/>
                                <a:gd name="T2" fmla="+- 0 3531 3531"/>
                                <a:gd name="T3" fmla="*/ 3531 h 3"/>
                                <a:gd name="T4" fmla="+- 0 8233 8225"/>
                                <a:gd name="T5" fmla="*/ T4 w 9"/>
                                <a:gd name="T6" fmla="+- 0 3531 3531"/>
                                <a:gd name="T7" fmla="*/ 3531 h 3"/>
                                <a:gd name="T8" fmla="+- 0 8225 8225"/>
                                <a:gd name="T9" fmla="*/ T8 w 9"/>
                                <a:gd name="T10" fmla="+- 0 3532 3531"/>
                                <a:gd name="T11" fmla="*/ 3532 h 3"/>
                                <a:gd name="T12" fmla="+- 0 8225 8225"/>
                                <a:gd name="T13" fmla="*/ T12 w 9"/>
                                <a:gd name="T14" fmla="+- 0 3534 3531"/>
                                <a:gd name="T15" fmla="*/ 3534 h 3"/>
                                <a:gd name="T16" fmla="+- 0 8227 8225"/>
                                <a:gd name="T17" fmla="*/ T16 w 9"/>
                                <a:gd name="T18" fmla="+- 0 3534 3531"/>
                                <a:gd name="T19" fmla="*/ 3534 h 3"/>
                                <a:gd name="T20" fmla="+- 0 8235 8225"/>
                                <a:gd name="T21" fmla="*/ T20 w 9"/>
                                <a:gd name="T22" fmla="+- 0 3533 3531"/>
                                <a:gd name="T23" fmla="*/ 3533 h 3"/>
                                <a:gd name="T24" fmla="+- 0 8235 8225"/>
                                <a:gd name="T25" fmla="*/ T24 w 9"/>
                                <a:gd name="T26" fmla="+- 0 3531 3531"/>
                                <a:gd name="T27" fmla="*/ 3531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78" name="Group 289"/>
                        <wpg:cNvGrpSpPr>
                          <a:grpSpLocks/>
                        </wpg:cNvGrpSpPr>
                        <wpg:grpSpPr bwMode="auto">
                          <a:xfrm>
                            <a:off x="8233" y="3530"/>
                            <a:ext cx="10" cy="3"/>
                            <a:chOff x="8233" y="3530"/>
                            <a:chExt cx="10" cy="3"/>
                          </a:xfrm>
                        </wpg:grpSpPr>
                        <wps:wsp>
                          <wps:cNvPr id="17679" name="Freeform 290"/>
                          <wps:cNvSpPr>
                            <a:spLocks/>
                          </wps:cNvSpPr>
                          <wps:spPr bwMode="auto">
                            <a:xfrm>
                              <a:off x="8233" y="3530"/>
                              <a:ext cx="10" cy="3"/>
                            </a:xfrm>
                            <a:custGeom>
                              <a:avLst/>
                              <a:gdLst>
                                <a:gd name="T0" fmla="+- 0 8243 8233"/>
                                <a:gd name="T1" fmla="*/ T0 w 10"/>
                                <a:gd name="T2" fmla="+- 0 3530 3530"/>
                                <a:gd name="T3" fmla="*/ 3530 h 3"/>
                                <a:gd name="T4" fmla="+- 0 8241 8233"/>
                                <a:gd name="T5" fmla="*/ T4 w 10"/>
                                <a:gd name="T6" fmla="+- 0 3530 3530"/>
                                <a:gd name="T7" fmla="*/ 3530 h 3"/>
                                <a:gd name="T8" fmla="+- 0 8233 8233"/>
                                <a:gd name="T9" fmla="*/ T8 w 10"/>
                                <a:gd name="T10" fmla="+- 0 3531 3530"/>
                                <a:gd name="T11" fmla="*/ 3531 h 3"/>
                                <a:gd name="T12" fmla="+- 0 8233 8233"/>
                                <a:gd name="T13" fmla="*/ T12 w 10"/>
                                <a:gd name="T14" fmla="+- 0 3533 3530"/>
                                <a:gd name="T15" fmla="*/ 3533 h 3"/>
                                <a:gd name="T16" fmla="+- 0 8235 8233"/>
                                <a:gd name="T17" fmla="*/ T16 w 10"/>
                                <a:gd name="T18" fmla="+- 0 3533 3530"/>
                                <a:gd name="T19" fmla="*/ 3533 h 3"/>
                                <a:gd name="T20" fmla="+- 0 8243 8233"/>
                                <a:gd name="T21" fmla="*/ T20 w 10"/>
                                <a:gd name="T22" fmla="+- 0 3532 3530"/>
                                <a:gd name="T23" fmla="*/ 3532 h 3"/>
                                <a:gd name="T24" fmla="+- 0 8243 8233"/>
                                <a:gd name="T25" fmla="*/ T24 w 10"/>
                                <a:gd name="T26" fmla="+- 0 3530 3530"/>
                                <a:gd name="T27" fmla="*/ 3530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80" name="Group 291"/>
                        <wpg:cNvGrpSpPr>
                          <a:grpSpLocks/>
                        </wpg:cNvGrpSpPr>
                        <wpg:grpSpPr bwMode="auto">
                          <a:xfrm>
                            <a:off x="8241" y="3530"/>
                            <a:ext cx="12" cy="2"/>
                            <a:chOff x="8241" y="3530"/>
                            <a:chExt cx="12" cy="2"/>
                          </a:xfrm>
                        </wpg:grpSpPr>
                        <wps:wsp>
                          <wps:cNvPr id="17681" name="Freeform 292"/>
                          <wps:cNvSpPr>
                            <a:spLocks/>
                          </wps:cNvSpPr>
                          <wps:spPr bwMode="auto">
                            <a:xfrm>
                              <a:off x="8241" y="3530"/>
                              <a:ext cx="12" cy="2"/>
                            </a:xfrm>
                            <a:custGeom>
                              <a:avLst/>
                              <a:gdLst>
                                <a:gd name="T0" fmla="+- 0 8241 8241"/>
                                <a:gd name="T1" fmla="*/ T0 w 12"/>
                                <a:gd name="T2" fmla="+- 0 3530 3530"/>
                                <a:gd name="T3" fmla="*/ 3530 h 2"/>
                                <a:gd name="T4" fmla="+- 0 8253 8241"/>
                                <a:gd name="T5" fmla="*/ T4 w 12"/>
                                <a:gd name="T6" fmla="+- 0 3530 3530"/>
                                <a:gd name="T7" fmla="*/ 3530 h 2"/>
                                <a:gd name="T8" fmla="+- 0 8253 8241"/>
                                <a:gd name="T9" fmla="*/ T8 w 12"/>
                                <a:gd name="T10" fmla="+- 0 3532 3530"/>
                                <a:gd name="T11" fmla="*/ 3532 h 2"/>
                                <a:gd name="T12" fmla="+- 0 8241 8241"/>
                                <a:gd name="T13" fmla="*/ T12 w 12"/>
                                <a:gd name="T14" fmla="+- 0 3532 3530"/>
                                <a:gd name="T15" fmla="*/ 3532 h 2"/>
                                <a:gd name="T16" fmla="+- 0 8241 8241"/>
                                <a:gd name="T17" fmla="*/ T16 w 12"/>
                                <a:gd name="T18" fmla="+- 0 3530 3530"/>
                                <a:gd name="T19" fmla="*/ 3530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82" name="Group 293"/>
                        <wpg:cNvGrpSpPr>
                          <a:grpSpLocks/>
                        </wpg:cNvGrpSpPr>
                        <wpg:grpSpPr bwMode="auto">
                          <a:xfrm>
                            <a:off x="8251" y="3529"/>
                            <a:ext cx="12" cy="3"/>
                            <a:chOff x="8251" y="3529"/>
                            <a:chExt cx="12" cy="3"/>
                          </a:xfrm>
                        </wpg:grpSpPr>
                        <wps:wsp>
                          <wps:cNvPr id="17683" name="Freeform 294"/>
                          <wps:cNvSpPr>
                            <a:spLocks/>
                          </wps:cNvSpPr>
                          <wps:spPr bwMode="auto">
                            <a:xfrm>
                              <a:off x="8251" y="3529"/>
                              <a:ext cx="12" cy="3"/>
                            </a:xfrm>
                            <a:custGeom>
                              <a:avLst/>
                              <a:gdLst>
                                <a:gd name="T0" fmla="+- 0 8263 8251"/>
                                <a:gd name="T1" fmla="*/ T0 w 12"/>
                                <a:gd name="T2" fmla="+- 0 3529 3529"/>
                                <a:gd name="T3" fmla="*/ 3529 h 3"/>
                                <a:gd name="T4" fmla="+- 0 8261 8251"/>
                                <a:gd name="T5" fmla="*/ T4 w 12"/>
                                <a:gd name="T6" fmla="+- 0 3529 3529"/>
                                <a:gd name="T7" fmla="*/ 3529 h 3"/>
                                <a:gd name="T8" fmla="+- 0 8251 8251"/>
                                <a:gd name="T9" fmla="*/ T8 w 12"/>
                                <a:gd name="T10" fmla="+- 0 3530 3529"/>
                                <a:gd name="T11" fmla="*/ 3530 h 3"/>
                                <a:gd name="T12" fmla="+- 0 8251 8251"/>
                                <a:gd name="T13" fmla="*/ T12 w 12"/>
                                <a:gd name="T14" fmla="+- 0 3532 3529"/>
                                <a:gd name="T15" fmla="*/ 3532 h 3"/>
                                <a:gd name="T16" fmla="+- 0 8253 8251"/>
                                <a:gd name="T17" fmla="*/ T16 w 12"/>
                                <a:gd name="T18" fmla="+- 0 3532 3529"/>
                                <a:gd name="T19" fmla="*/ 3532 h 3"/>
                                <a:gd name="T20" fmla="+- 0 8263 8251"/>
                                <a:gd name="T21" fmla="*/ T20 w 12"/>
                                <a:gd name="T22" fmla="+- 0 3531 3529"/>
                                <a:gd name="T23" fmla="*/ 3531 h 3"/>
                                <a:gd name="T24" fmla="+- 0 8263 8251"/>
                                <a:gd name="T25" fmla="*/ T24 w 12"/>
                                <a:gd name="T26" fmla="+- 0 3529 3529"/>
                                <a:gd name="T27" fmla="*/ 3529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12" y="0"/>
                                  </a:moveTo>
                                  <a:lnTo>
                                    <a:pt x="10" y="0"/>
                                  </a:lnTo>
                                  <a:lnTo>
                                    <a:pt x="0" y="1"/>
                                  </a:lnTo>
                                  <a:lnTo>
                                    <a:pt x="0" y="3"/>
                                  </a:lnTo>
                                  <a:lnTo>
                                    <a:pt x="2" y="3"/>
                                  </a:lnTo>
                                  <a:lnTo>
                                    <a:pt x="12" y="2"/>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84" name="Group 295"/>
                        <wpg:cNvGrpSpPr>
                          <a:grpSpLocks/>
                        </wpg:cNvGrpSpPr>
                        <wpg:grpSpPr bwMode="auto">
                          <a:xfrm>
                            <a:off x="8261" y="3529"/>
                            <a:ext cx="34" cy="2"/>
                            <a:chOff x="8261" y="3529"/>
                            <a:chExt cx="34" cy="2"/>
                          </a:xfrm>
                        </wpg:grpSpPr>
                        <wps:wsp>
                          <wps:cNvPr id="17685" name="Freeform 296"/>
                          <wps:cNvSpPr>
                            <a:spLocks/>
                          </wps:cNvSpPr>
                          <wps:spPr bwMode="auto">
                            <a:xfrm>
                              <a:off x="8261" y="3529"/>
                              <a:ext cx="34" cy="2"/>
                            </a:xfrm>
                            <a:custGeom>
                              <a:avLst/>
                              <a:gdLst>
                                <a:gd name="T0" fmla="+- 0 8261 8261"/>
                                <a:gd name="T1" fmla="*/ T0 w 34"/>
                                <a:gd name="T2" fmla="+- 0 3529 3529"/>
                                <a:gd name="T3" fmla="*/ 3529 h 2"/>
                                <a:gd name="T4" fmla="+- 0 8295 8261"/>
                                <a:gd name="T5" fmla="*/ T4 w 34"/>
                                <a:gd name="T6" fmla="+- 0 3529 3529"/>
                                <a:gd name="T7" fmla="*/ 3529 h 2"/>
                                <a:gd name="T8" fmla="+- 0 8295 8261"/>
                                <a:gd name="T9" fmla="*/ T8 w 34"/>
                                <a:gd name="T10" fmla="+- 0 3531 3529"/>
                                <a:gd name="T11" fmla="*/ 3531 h 2"/>
                                <a:gd name="T12" fmla="+- 0 8261 8261"/>
                                <a:gd name="T13" fmla="*/ T12 w 34"/>
                                <a:gd name="T14" fmla="+- 0 3531 3529"/>
                                <a:gd name="T15" fmla="*/ 3531 h 2"/>
                                <a:gd name="T16" fmla="+- 0 8261 8261"/>
                                <a:gd name="T17" fmla="*/ T16 w 34"/>
                                <a:gd name="T18" fmla="+- 0 3529 3529"/>
                                <a:gd name="T19" fmla="*/ 3529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86" name="Group 297"/>
                        <wpg:cNvGrpSpPr>
                          <a:grpSpLocks/>
                        </wpg:cNvGrpSpPr>
                        <wpg:grpSpPr bwMode="auto">
                          <a:xfrm>
                            <a:off x="8293" y="3455"/>
                            <a:ext cx="2" cy="76"/>
                            <a:chOff x="8293" y="3455"/>
                            <a:chExt cx="2" cy="76"/>
                          </a:xfrm>
                        </wpg:grpSpPr>
                        <wps:wsp>
                          <wps:cNvPr id="17687" name="Freeform 298"/>
                          <wps:cNvSpPr>
                            <a:spLocks/>
                          </wps:cNvSpPr>
                          <wps:spPr bwMode="auto">
                            <a:xfrm>
                              <a:off x="8293" y="3455"/>
                              <a:ext cx="2" cy="76"/>
                            </a:xfrm>
                            <a:custGeom>
                              <a:avLst/>
                              <a:gdLst>
                                <a:gd name="T0" fmla="+- 0 8293 8293"/>
                                <a:gd name="T1" fmla="*/ T0 w 2"/>
                                <a:gd name="T2" fmla="+- 0 3455 3455"/>
                                <a:gd name="T3" fmla="*/ 3455 h 76"/>
                                <a:gd name="T4" fmla="+- 0 8295 8293"/>
                                <a:gd name="T5" fmla="*/ T4 w 2"/>
                                <a:gd name="T6" fmla="+- 0 3455 3455"/>
                                <a:gd name="T7" fmla="*/ 3455 h 76"/>
                                <a:gd name="T8" fmla="+- 0 8295 8293"/>
                                <a:gd name="T9" fmla="*/ T8 w 2"/>
                                <a:gd name="T10" fmla="+- 0 3531 3455"/>
                                <a:gd name="T11" fmla="*/ 3531 h 76"/>
                                <a:gd name="T12" fmla="+- 0 8293 8293"/>
                                <a:gd name="T13" fmla="*/ T12 w 2"/>
                                <a:gd name="T14" fmla="+- 0 3531 3455"/>
                                <a:gd name="T15" fmla="*/ 3531 h 76"/>
                                <a:gd name="T16" fmla="+- 0 8293 8293"/>
                                <a:gd name="T17" fmla="*/ T16 w 2"/>
                                <a:gd name="T18" fmla="+- 0 3455 3455"/>
                                <a:gd name="T19" fmla="*/ 3455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88" name="Group 299"/>
                        <wpg:cNvGrpSpPr>
                          <a:grpSpLocks/>
                        </wpg:cNvGrpSpPr>
                        <wpg:grpSpPr bwMode="auto">
                          <a:xfrm>
                            <a:off x="8261" y="3455"/>
                            <a:ext cx="34" cy="2"/>
                            <a:chOff x="8261" y="3455"/>
                            <a:chExt cx="34" cy="2"/>
                          </a:xfrm>
                        </wpg:grpSpPr>
                        <wps:wsp>
                          <wps:cNvPr id="17689" name="Freeform 300"/>
                          <wps:cNvSpPr>
                            <a:spLocks/>
                          </wps:cNvSpPr>
                          <wps:spPr bwMode="auto">
                            <a:xfrm>
                              <a:off x="8261" y="3455"/>
                              <a:ext cx="34" cy="2"/>
                            </a:xfrm>
                            <a:custGeom>
                              <a:avLst/>
                              <a:gdLst>
                                <a:gd name="T0" fmla="+- 0 8261 8261"/>
                                <a:gd name="T1" fmla="*/ T0 w 34"/>
                                <a:gd name="T2" fmla="+- 0 3455 3455"/>
                                <a:gd name="T3" fmla="*/ 3455 h 2"/>
                                <a:gd name="T4" fmla="+- 0 8295 8261"/>
                                <a:gd name="T5" fmla="*/ T4 w 34"/>
                                <a:gd name="T6" fmla="+- 0 3455 3455"/>
                                <a:gd name="T7" fmla="*/ 3455 h 2"/>
                                <a:gd name="T8" fmla="+- 0 8295 8261"/>
                                <a:gd name="T9" fmla="*/ T8 w 34"/>
                                <a:gd name="T10" fmla="+- 0 3457 3455"/>
                                <a:gd name="T11" fmla="*/ 3457 h 2"/>
                                <a:gd name="T12" fmla="+- 0 8261 8261"/>
                                <a:gd name="T13" fmla="*/ T12 w 34"/>
                                <a:gd name="T14" fmla="+- 0 3457 3455"/>
                                <a:gd name="T15" fmla="*/ 3457 h 2"/>
                                <a:gd name="T16" fmla="+- 0 8261 8261"/>
                                <a:gd name="T17" fmla="*/ T16 w 34"/>
                                <a:gd name="T18" fmla="+- 0 3455 3455"/>
                                <a:gd name="T19" fmla="*/ 3455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90" name="Group 301"/>
                        <wpg:cNvGrpSpPr>
                          <a:grpSpLocks/>
                        </wpg:cNvGrpSpPr>
                        <wpg:grpSpPr bwMode="auto">
                          <a:xfrm>
                            <a:off x="8251" y="3455"/>
                            <a:ext cx="12" cy="2"/>
                            <a:chOff x="8251" y="3455"/>
                            <a:chExt cx="12" cy="2"/>
                          </a:xfrm>
                        </wpg:grpSpPr>
                        <wps:wsp>
                          <wps:cNvPr id="17691" name="Freeform 302"/>
                          <wps:cNvSpPr>
                            <a:spLocks/>
                          </wps:cNvSpPr>
                          <wps:spPr bwMode="auto">
                            <a:xfrm>
                              <a:off x="8251" y="3455"/>
                              <a:ext cx="12" cy="2"/>
                            </a:xfrm>
                            <a:custGeom>
                              <a:avLst/>
                              <a:gdLst>
                                <a:gd name="T0" fmla="+- 0 8251 8251"/>
                                <a:gd name="T1" fmla="*/ T0 w 12"/>
                                <a:gd name="T2" fmla="+- 0 3455 3455"/>
                                <a:gd name="T3" fmla="*/ 3455 h 2"/>
                                <a:gd name="T4" fmla="+- 0 8263 8251"/>
                                <a:gd name="T5" fmla="*/ T4 w 12"/>
                                <a:gd name="T6" fmla="+- 0 3455 3455"/>
                                <a:gd name="T7" fmla="*/ 3455 h 2"/>
                                <a:gd name="T8" fmla="+- 0 8263 8251"/>
                                <a:gd name="T9" fmla="*/ T8 w 12"/>
                                <a:gd name="T10" fmla="+- 0 3457 3455"/>
                                <a:gd name="T11" fmla="*/ 3457 h 2"/>
                                <a:gd name="T12" fmla="+- 0 8251 8251"/>
                                <a:gd name="T13" fmla="*/ T12 w 12"/>
                                <a:gd name="T14" fmla="+- 0 3457 3455"/>
                                <a:gd name="T15" fmla="*/ 3457 h 2"/>
                                <a:gd name="T16" fmla="+- 0 8251 8251"/>
                                <a:gd name="T17" fmla="*/ T16 w 12"/>
                                <a:gd name="T18" fmla="+- 0 3455 3455"/>
                                <a:gd name="T19" fmla="*/ 3455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92" name="Group 303"/>
                        <wpg:cNvGrpSpPr>
                          <a:grpSpLocks/>
                        </wpg:cNvGrpSpPr>
                        <wpg:grpSpPr bwMode="auto">
                          <a:xfrm>
                            <a:off x="8241" y="3455"/>
                            <a:ext cx="12" cy="2"/>
                            <a:chOff x="8241" y="3455"/>
                            <a:chExt cx="12" cy="2"/>
                          </a:xfrm>
                        </wpg:grpSpPr>
                        <wps:wsp>
                          <wps:cNvPr id="17693" name="Freeform 304"/>
                          <wps:cNvSpPr>
                            <a:spLocks/>
                          </wps:cNvSpPr>
                          <wps:spPr bwMode="auto">
                            <a:xfrm>
                              <a:off x="8241" y="3455"/>
                              <a:ext cx="12" cy="2"/>
                            </a:xfrm>
                            <a:custGeom>
                              <a:avLst/>
                              <a:gdLst>
                                <a:gd name="T0" fmla="+- 0 8241 8241"/>
                                <a:gd name="T1" fmla="*/ T0 w 12"/>
                                <a:gd name="T2" fmla="+- 0 3455 3455"/>
                                <a:gd name="T3" fmla="*/ 3455 h 2"/>
                                <a:gd name="T4" fmla="+- 0 8253 8241"/>
                                <a:gd name="T5" fmla="*/ T4 w 12"/>
                                <a:gd name="T6" fmla="+- 0 3455 3455"/>
                                <a:gd name="T7" fmla="*/ 3455 h 2"/>
                                <a:gd name="T8" fmla="+- 0 8253 8241"/>
                                <a:gd name="T9" fmla="*/ T8 w 12"/>
                                <a:gd name="T10" fmla="+- 0 3457 3455"/>
                                <a:gd name="T11" fmla="*/ 3457 h 2"/>
                                <a:gd name="T12" fmla="+- 0 8241 8241"/>
                                <a:gd name="T13" fmla="*/ T12 w 12"/>
                                <a:gd name="T14" fmla="+- 0 3457 3455"/>
                                <a:gd name="T15" fmla="*/ 3457 h 2"/>
                                <a:gd name="T16" fmla="+- 0 8241 8241"/>
                                <a:gd name="T17" fmla="*/ T16 w 12"/>
                                <a:gd name="T18" fmla="+- 0 3455 3455"/>
                                <a:gd name="T19" fmla="*/ 3455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94" name="Picture 30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233" y="3455"/>
                              <a:ext cx="10"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95" name="Group 306"/>
                        <wpg:cNvGrpSpPr>
                          <a:grpSpLocks/>
                        </wpg:cNvGrpSpPr>
                        <wpg:grpSpPr bwMode="auto">
                          <a:xfrm>
                            <a:off x="8225" y="3456"/>
                            <a:ext cx="9" cy="3"/>
                            <a:chOff x="8225" y="3456"/>
                            <a:chExt cx="9" cy="3"/>
                          </a:xfrm>
                        </wpg:grpSpPr>
                        <wps:wsp>
                          <wps:cNvPr id="17696" name="Freeform 307"/>
                          <wps:cNvSpPr>
                            <a:spLocks/>
                          </wps:cNvSpPr>
                          <wps:spPr bwMode="auto">
                            <a:xfrm>
                              <a:off x="8225" y="3456"/>
                              <a:ext cx="9" cy="3"/>
                            </a:xfrm>
                            <a:custGeom>
                              <a:avLst/>
                              <a:gdLst>
                                <a:gd name="T0" fmla="+- 0 8235 8225"/>
                                <a:gd name="T1" fmla="*/ T0 w 9"/>
                                <a:gd name="T2" fmla="+- 0 3456 3456"/>
                                <a:gd name="T3" fmla="*/ 3456 h 3"/>
                                <a:gd name="T4" fmla="+- 0 8233 8225"/>
                                <a:gd name="T5" fmla="*/ T4 w 9"/>
                                <a:gd name="T6" fmla="+- 0 3456 3456"/>
                                <a:gd name="T7" fmla="*/ 3456 h 3"/>
                                <a:gd name="T8" fmla="+- 0 8225 8225"/>
                                <a:gd name="T9" fmla="*/ T8 w 9"/>
                                <a:gd name="T10" fmla="+- 0 3457 3456"/>
                                <a:gd name="T11" fmla="*/ 3457 h 3"/>
                                <a:gd name="T12" fmla="+- 0 8225 8225"/>
                                <a:gd name="T13" fmla="*/ T12 w 9"/>
                                <a:gd name="T14" fmla="+- 0 3459 3456"/>
                                <a:gd name="T15" fmla="*/ 3459 h 3"/>
                                <a:gd name="T16" fmla="+- 0 8227 8225"/>
                                <a:gd name="T17" fmla="*/ T16 w 9"/>
                                <a:gd name="T18" fmla="+- 0 3459 3456"/>
                                <a:gd name="T19" fmla="*/ 3459 h 3"/>
                                <a:gd name="T20" fmla="+- 0 8235 8225"/>
                                <a:gd name="T21" fmla="*/ T20 w 9"/>
                                <a:gd name="T22" fmla="+- 0 3458 3456"/>
                                <a:gd name="T23" fmla="*/ 3458 h 3"/>
                                <a:gd name="T24" fmla="+- 0 8235 8225"/>
                                <a:gd name="T25" fmla="*/ T24 w 9"/>
                                <a:gd name="T26" fmla="+- 0 3456 3456"/>
                                <a:gd name="T27" fmla="*/ 3456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97" name="Picture 308"/>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8218" y="3457"/>
                              <a:ext cx="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98" name="Group 309"/>
                        <wpg:cNvGrpSpPr>
                          <a:grpSpLocks/>
                        </wpg:cNvGrpSpPr>
                        <wpg:grpSpPr bwMode="auto">
                          <a:xfrm>
                            <a:off x="8206" y="3458"/>
                            <a:ext cx="14" cy="5"/>
                            <a:chOff x="8206" y="3458"/>
                            <a:chExt cx="14" cy="5"/>
                          </a:xfrm>
                        </wpg:grpSpPr>
                        <wps:wsp>
                          <wps:cNvPr id="17699" name="Freeform 310"/>
                          <wps:cNvSpPr>
                            <a:spLocks/>
                          </wps:cNvSpPr>
                          <wps:spPr bwMode="auto">
                            <a:xfrm>
                              <a:off x="8206" y="3458"/>
                              <a:ext cx="14" cy="5"/>
                            </a:xfrm>
                            <a:custGeom>
                              <a:avLst/>
                              <a:gdLst>
                                <a:gd name="T0" fmla="+- 0 8220 8206"/>
                                <a:gd name="T1" fmla="*/ T0 w 14"/>
                                <a:gd name="T2" fmla="+- 0 3458 3458"/>
                                <a:gd name="T3" fmla="*/ 3458 h 5"/>
                                <a:gd name="T4" fmla="+- 0 8218 8206"/>
                                <a:gd name="T5" fmla="*/ T4 w 14"/>
                                <a:gd name="T6" fmla="+- 0 3458 3458"/>
                                <a:gd name="T7" fmla="*/ 3458 h 5"/>
                                <a:gd name="T8" fmla="+- 0 8206 8206"/>
                                <a:gd name="T9" fmla="*/ T8 w 14"/>
                                <a:gd name="T10" fmla="+- 0 3461 3458"/>
                                <a:gd name="T11" fmla="*/ 3461 h 5"/>
                                <a:gd name="T12" fmla="+- 0 8206 8206"/>
                                <a:gd name="T13" fmla="*/ T12 w 14"/>
                                <a:gd name="T14" fmla="+- 0 3462 3458"/>
                                <a:gd name="T15" fmla="*/ 3462 h 5"/>
                                <a:gd name="T16" fmla="+- 0 8208 8206"/>
                                <a:gd name="T17" fmla="*/ T16 w 14"/>
                                <a:gd name="T18" fmla="+- 0 3462 3458"/>
                                <a:gd name="T19" fmla="*/ 3462 h 5"/>
                                <a:gd name="T20" fmla="+- 0 8220 8206"/>
                                <a:gd name="T21" fmla="*/ T20 w 14"/>
                                <a:gd name="T22" fmla="+- 0 3460 3458"/>
                                <a:gd name="T23" fmla="*/ 3460 h 5"/>
                                <a:gd name="T24" fmla="+- 0 8220 8206"/>
                                <a:gd name="T25" fmla="*/ T24 w 14"/>
                                <a:gd name="T26" fmla="+- 0 3458 3458"/>
                                <a:gd name="T27" fmla="*/ 3458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3"/>
                                  </a:lnTo>
                                  <a:lnTo>
                                    <a:pt x="0" y="4"/>
                                  </a:lnTo>
                                  <a:lnTo>
                                    <a:pt x="2" y="4"/>
                                  </a:lnTo>
                                  <a:lnTo>
                                    <a:pt x="14" y="2"/>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00" name="Group 311"/>
                        <wpg:cNvGrpSpPr>
                          <a:grpSpLocks/>
                        </wpg:cNvGrpSpPr>
                        <wpg:grpSpPr bwMode="auto">
                          <a:xfrm>
                            <a:off x="8200" y="3461"/>
                            <a:ext cx="8" cy="4"/>
                            <a:chOff x="8200" y="3461"/>
                            <a:chExt cx="8" cy="4"/>
                          </a:xfrm>
                        </wpg:grpSpPr>
                        <wps:wsp>
                          <wps:cNvPr id="17701" name="Freeform 312"/>
                          <wps:cNvSpPr>
                            <a:spLocks/>
                          </wps:cNvSpPr>
                          <wps:spPr bwMode="auto">
                            <a:xfrm>
                              <a:off x="8200" y="3461"/>
                              <a:ext cx="8" cy="4"/>
                            </a:xfrm>
                            <a:custGeom>
                              <a:avLst/>
                              <a:gdLst>
                                <a:gd name="T0" fmla="+- 0 8208 8200"/>
                                <a:gd name="T1" fmla="*/ T0 w 8"/>
                                <a:gd name="T2" fmla="+- 0 3461 3461"/>
                                <a:gd name="T3" fmla="*/ 3461 h 4"/>
                                <a:gd name="T4" fmla="+- 0 8206 8200"/>
                                <a:gd name="T5" fmla="*/ T4 w 8"/>
                                <a:gd name="T6" fmla="+- 0 3461 3461"/>
                                <a:gd name="T7" fmla="*/ 3461 h 4"/>
                                <a:gd name="T8" fmla="+- 0 8200 8200"/>
                                <a:gd name="T9" fmla="*/ T8 w 8"/>
                                <a:gd name="T10" fmla="+- 0 3462 3461"/>
                                <a:gd name="T11" fmla="*/ 3462 h 4"/>
                                <a:gd name="T12" fmla="+- 0 8200 8200"/>
                                <a:gd name="T13" fmla="*/ T12 w 8"/>
                                <a:gd name="T14" fmla="+- 0 3464 3461"/>
                                <a:gd name="T15" fmla="*/ 3464 h 4"/>
                                <a:gd name="T16" fmla="+- 0 8202 8200"/>
                                <a:gd name="T17" fmla="*/ T16 w 8"/>
                                <a:gd name="T18" fmla="+- 0 3464 3461"/>
                                <a:gd name="T19" fmla="*/ 3464 h 4"/>
                                <a:gd name="T20" fmla="+- 0 8208 8200"/>
                                <a:gd name="T21" fmla="*/ T20 w 8"/>
                                <a:gd name="T22" fmla="+- 0 3462 3461"/>
                                <a:gd name="T23" fmla="*/ 3462 h 4"/>
                                <a:gd name="T24" fmla="+- 0 8208 8200"/>
                                <a:gd name="T25" fmla="*/ T24 w 8"/>
                                <a:gd name="T26" fmla="+- 0 3461 3461"/>
                                <a:gd name="T27" fmla="*/ 346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8" y="0"/>
                                  </a:moveTo>
                                  <a:lnTo>
                                    <a:pt x="6" y="0"/>
                                  </a:lnTo>
                                  <a:lnTo>
                                    <a:pt x="0" y="1"/>
                                  </a:lnTo>
                                  <a:lnTo>
                                    <a:pt x="0" y="3"/>
                                  </a:lnTo>
                                  <a:lnTo>
                                    <a:pt x="2" y="3"/>
                                  </a:lnTo>
                                  <a:lnTo>
                                    <a:pt x="8" y="1"/>
                                  </a:lnTo>
                                  <a:lnTo>
                                    <a:pt x="8"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02" name="Group 313"/>
                        <wpg:cNvGrpSpPr>
                          <a:grpSpLocks/>
                        </wpg:cNvGrpSpPr>
                        <wpg:grpSpPr bwMode="auto">
                          <a:xfrm>
                            <a:off x="8192" y="3462"/>
                            <a:ext cx="9" cy="4"/>
                            <a:chOff x="8192" y="3462"/>
                            <a:chExt cx="9" cy="4"/>
                          </a:xfrm>
                        </wpg:grpSpPr>
                        <wps:wsp>
                          <wps:cNvPr id="17703" name="Freeform 314"/>
                          <wps:cNvSpPr>
                            <a:spLocks/>
                          </wps:cNvSpPr>
                          <wps:spPr bwMode="auto">
                            <a:xfrm>
                              <a:off x="8192" y="3462"/>
                              <a:ext cx="9" cy="4"/>
                            </a:xfrm>
                            <a:custGeom>
                              <a:avLst/>
                              <a:gdLst>
                                <a:gd name="T0" fmla="+- 0 8202 8192"/>
                                <a:gd name="T1" fmla="*/ T0 w 9"/>
                                <a:gd name="T2" fmla="+- 0 3462 3462"/>
                                <a:gd name="T3" fmla="*/ 3462 h 4"/>
                                <a:gd name="T4" fmla="+- 0 8200 8192"/>
                                <a:gd name="T5" fmla="*/ T4 w 9"/>
                                <a:gd name="T6" fmla="+- 0 3462 3462"/>
                                <a:gd name="T7" fmla="*/ 3462 h 4"/>
                                <a:gd name="T8" fmla="+- 0 8192 8192"/>
                                <a:gd name="T9" fmla="*/ T8 w 9"/>
                                <a:gd name="T10" fmla="+- 0 3464 3462"/>
                                <a:gd name="T11" fmla="*/ 3464 h 4"/>
                                <a:gd name="T12" fmla="+- 0 8192 8192"/>
                                <a:gd name="T13" fmla="*/ T12 w 9"/>
                                <a:gd name="T14" fmla="+- 0 3466 3462"/>
                                <a:gd name="T15" fmla="*/ 3466 h 4"/>
                                <a:gd name="T16" fmla="+- 0 8194 8192"/>
                                <a:gd name="T17" fmla="*/ T16 w 9"/>
                                <a:gd name="T18" fmla="+- 0 3466 3462"/>
                                <a:gd name="T19" fmla="*/ 3466 h 4"/>
                                <a:gd name="T20" fmla="+- 0 8202 8192"/>
                                <a:gd name="T21" fmla="*/ T20 w 9"/>
                                <a:gd name="T22" fmla="+- 0 3464 3462"/>
                                <a:gd name="T23" fmla="*/ 3464 h 4"/>
                                <a:gd name="T24" fmla="+- 0 8202 8192"/>
                                <a:gd name="T25" fmla="*/ T24 w 9"/>
                                <a:gd name="T26" fmla="+- 0 3462 3462"/>
                                <a:gd name="T27" fmla="*/ 3462 h 4"/>
                              </a:gdLst>
                              <a:ahLst/>
                              <a:cxnLst>
                                <a:cxn ang="0">
                                  <a:pos x="T1" y="T3"/>
                                </a:cxn>
                                <a:cxn ang="0">
                                  <a:pos x="T5" y="T7"/>
                                </a:cxn>
                                <a:cxn ang="0">
                                  <a:pos x="T9" y="T11"/>
                                </a:cxn>
                                <a:cxn ang="0">
                                  <a:pos x="T13" y="T15"/>
                                </a:cxn>
                                <a:cxn ang="0">
                                  <a:pos x="T17" y="T19"/>
                                </a:cxn>
                                <a:cxn ang="0">
                                  <a:pos x="T21" y="T23"/>
                                </a:cxn>
                                <a:cxn ang="0">
                                  <a:pos x="T25" y="T27"/>
                                </a:cxn>
                              </a:cxnLst>
                              <a:rect l="0" t="0" r="r" b="b"/>
                              <a:pathLst>
                                <a:path w="9" h="4">
                                  <a:moveTo>
                                    <a:pt x="10" y="0"/>
                                  </a:moveTo>
                                  <a:lnTo>
                                    <a:pt x="8" y="0"/>
                                  </a:lnTo>
                                  <a:lnTo>
                                    <a:pt x="0" y="2"/>
                                  </a:lnTo>
                                  <a:lnTo>
                                    <a:pt x="0" y="4"/>
                                  </a:lnTo>
                                  <a:lnTo>
                                    <a:pt x="2" y="4"/>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04" name="Picture 31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184" y="3464"/>
                              <a:ext cx="10"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05" name="Picture 31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173" y="3466"/>
                              <a:ext cx="13"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06" name="Group 317"/>
                        <wpg:cNvGrpSpPr>
                          <a:grpSpLocks/>
                        </wpg:cNvGrpSpPr>
                        <wpg:grpSpPr bwMode="auto">
                          <a:xfrm>
                            <a:off x="8159" y="3468"/>
                            <a:ext cx="16" cy="4"/>
                            <a:chOff x="8159" y="3468"/>
                            <a:chExt cx="16" cy="4"/>
                          </a:xfrm>
                        </wpg:grpSpPr>
                        <wps:wsp>
                          <wps:cNvPr id="17707" name="Freeform 318"/>
                          <wps:cNvSpPr>
                            <a:spLocks/>
                          </wps:cNvSpPr>
                          <wps:spPr bwMode="auto">
                            <a:xfrm>
                              <a:off x="8159" y="3468"/>
                              <a:ext cx="16" cy="4"/>
                            </a:xfrm>
                            <a:custGeom>
                              <a:avLst/>
                              <a:gdLst>
                                <a:gd name="T0" fmla="+- 0 8175 8159"/>
                                <a:gd name="T1" fmla="*/ T0 w 16"/>
                                <a:gd name="T2" fmla="+- 0 3468 3468"/>
                                <a:gd name="T3" fmla="*/ 3468 h 4"/>
                                <a:gd name="T4" fmla="+- 0 8173 8159"/>
                                <a:gd name="T5" fmla="*/ T4 w 16"/>
                                <a:gd name="T6" fmla="+- 0 3468 3468"/>
                                <a:gd name="T7" fmla="*/ 3468 h 4"/>
                                <a:gd name="T8" fmla="+- 0 8159 8159"/>
                                <a:gd name="T9" fmla="*/ T8 w 16"/>
                                <a:gd name="T10" fmla="+- 0 3470 3468"/>
                                <a:gd name="T11" fmla="*/ 3470 h 4"/>
                                <a:gd name="T12" fmla="+- 0 8159 8159"/>
                                <a:gd name="T13" fmla="*/ T12 w 16"/>
                                <a:gd name="T14" fmla="+- 0 3471 3468"/>
                                <a:gd name="T15" fmla="*/ 3471 h 4"/>
                                <a:gd name="T16" fmla="+- 0 8161 8159"/>
                                <a:gd name="T17" fmla="*/ T16 w 16"/>
                                <a:gd name="T18" fmla="+- 0 3471 3468"/>
                                <a:gd name="T19" fmla="*/ 3471 h 4"/>
                                <a:gd name="T20" fmla="+- 0 8175 8159"/>
                                <a:gd name="T21" fmla="*/ T20 w 16"/>
                                <a:gd name="T22" fmla="+- 0 3470 3468"/>
                                <a:gd name="T23" fmla="*/ 3470 h 4"/>
                                <a:gd name="T24" fmla="+- 0 8175 8159"/>
                                <a:gd name="T25" fmla="*/ T24 w 16"/>
                                <a:gd name="T26" fmla="+- 0 3468 3468"/>
                                <a:gd name="T27" fmla="*/ 346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2"/>
                                  </a:lnTo>
                                  <a:lnTo>
                                    <a:pt x="0" y="3"/>
                                  </a:lnTo>
                                  <a:lnTo>
                                    <a:pt x="2" y="3"/>
                                  </a:lnTo>
                                  <a:lnTo>
                                    <a:pt x="16" y="2"/>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08" name="Group 319"/>
                        <wpg:cNvGrpSpPr>
                          <a:grpSpLocks/>
                        </wpg:cNvGrpSpPr>
                        <wpg:grpSpPr bwMode="auto">
                          <a:xfrm>
                            <a:off x="8142" y="3470"/>
                            <a:ext cx="19" cy="3"/>
                            <a:chOff x="8142" y="3470"/>
                            <a:chExt cx="19" cy="3"/>
                          </a:xfrm>
                        </wpg:grpSpPr>
                        <wps:wsp>
                          <wps:cNvPr id="17709" name="Freeform 320"/>
                          <wps:cNvSpPr>
                            <a:spLocks/>
                          </wps:cNvSpPr>
                          <wps:spPr bwMode="auto">
                            <a:xfrm>
                              <a:off x="8142" y="3470"/>
                              <a:ext cx="19" cy="3"/>
                            </a:xfrm>
                            <a:custGeom>
                              <a:avLst/>
                              <a:gdLst>
                                <a:gd name="T0" fmla="+- 0 8161 8142"/>
                                <a:gd name="T1" fmla="*/ T0 w 19"/>
                                <a:gd name="T2" fmla="+- 0 3470 3470"/>
                                <a:gd name="T3" fmla="*/ 3470 h 3"/>
                                <a:gd name="T4" fmla="+- 0 8159 8142"/>
                                <a:gd name="T5" fmla="*/ T4 w 19"/>
                                <a:gd name="T6" fmla="+- 0 3470 3470"/>
                                <a:gd name="T7" fmla="*/ 3470 h 3"/>
                                <a:gd name="T8" fmla="+- 0 8142 8142"/>
                                <a:gd name="T9" fmla="*/ T8 w 19"/>
                                <a:gd name="T10" fmla="+- 0 3471 3470"/>
                                <a:gd name="T11" fmla="*/ 3471 h 3"/>
                                <a:gd name="T12" fmla="+- 0 8142 8142"/>
                                <a:gd name="T13" fmla="*/ T12 w 19"/>
                                <a:gd name="T14" fmla="+- 0 3472 3470"/>
                                <a:gd name="T15" fmla="*/ 3472 h 3"/>
                                <a:gd name="T16" fmla="+- 0 8144 8142"/>
                                <a:gd name="T17" fmla="*/ T16 w 19"/>
                                <a:gd name="T18" fmla="+- 0 3472 3470"/>
                                <a:gd name="T19" fmla="*/ 3472 h 3"/>
                                <a:gd name="T20" fmla="+- 0 8161 8142"/>
                                <a:gd name="T21" fmla="*/ T20 w 19"/>
                                <a:gd name="T22" fmla="+- 0 3471 3470"/>
                                <a:gd name="T23" fmla="*/ 3471 h 3"/>
                                <a:gd name="T24" fmla="+- 0 8161 8142"/>
                                <a:gd name="T25" fmla="*/ T24 w 19"/>
                                <a:gd name="T26" fmla="+- 0 3470 3470"/>
                                <a:gd name="T27" fmla="*/ 347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19" y="0"/>
                                  </a:moveTo>
                                  <a:lnTo>
                                    <a:pt x="17" y="0"/>
                                  </a:lnTo>
                                  <a:lnTo>
                                    <a:pt x="0" y="1"/>
                                  </a:lnTo>
                                  <a:lnTo>
                                    <a:pt x="0" y="2"/>
                                  </a:lnTo>
                                  <a:lnTo>
                                    <a:pt x="2" y="2"/>
                                  </a:lnTo>
                                  <a:lnTo>
                                    <a:pt x="19" y="1"/>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10" name="Group 321"/>
                        <wpg:cNvGrpSpPr>
                          <a:grpSpLocks/>
                        </wpg:cNvGrpSpPr>
                        <wpg:grpSpPr bwMode="auto">
                          <a:xfrm>
                            <a:off x="8120" y="3471"/>
                            <a:ext cx="24" cy="2"/>
                            <a:chOff x="8120" y="3471"/>
                            <a:chExt cx="24" cy="2"/>
                          </a:xfrm>
                        </wpg:grpSpPr>
                        <wps:wsp>
                          <wps:cNvPr id="17711" name="Freeform 322"/>
                          <wps:cNvSpPr>
                            <a:spLocks/>
                          </wps:cNvSpPr>
                          <wps:spPr bwMode="auto">
                            <a:xfrm>
                              <a:off x="8120" y="3471"/>
                              <a:ext cx="24" cy="2"/>
                            </a:xfrm>
                            <a:custGeom>
                              <a:avLst/>
                              <a:gdLst>
                                <a:gd name="T0" fmla="+- 0 8120 8120"/>
                                <a:gd name="T1" fmla="*/ T0 w 24"/>
                                <a:gd name="T2" fmla="+- 0 3471 3471"/>
                                <a:gd name="T3" fmla="*/ 3471 h 2"/>
                                <a:gd name="T4" fmla="+- 0 8144 8120"/>
                                <a:gd name="T5" fmla="*/ T4 w 24"/>
                                <a:gd name="T6" fmla="+- 0 3471 3471"/>
                                <a:gd name="T7" fmla="*/ 3471 h 2"/>
                                <a:gd name="T8" fmla="+- 0 8144 8120"/>
                                <a:gd name="T9" fmla="*/ T8 w 24"/>
                                <a:gd name="T10" fmla="+- 0 3472 3471"/>
                                <a:gd name="T11" fmla="*/ 3472 h 2"/>
                                <a:gd name="T12" fmla="+- 0 8120 8120"/>
                                <a:gd name="T13" fmla="*/ T12 w 24"/>
                                <a:gd name="T14" fmla="+- 0 3472 3471"/>
                                <a:gd name="T15" fmla="*/ 3472 h 2"/>
                                <a:gd name="T16" fmla="+- 0 8120 8120"/>
                                <a:gd name="T17" fmla="*/ T16 w 24"/>
                                <a:gd name="T18" fmla="+- 0 3471 3471"/>
                                <a:gd name="T19" fmla="*/ 347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12" name="Group 323"/>
                        <wpg:cNvGrpSpPr>
                          <a:grpSpLocks/>
                        </wpg:cNvGrpSpPr>
                        <wpg:grpSpPr bwMode="auto">
                          <a:xfrm>
                            <a:off x="8116" y="3468"/>
                            <a:ext cx="8" cy="8"/>
                            <a:chOff x="8116" y="3468"/>
                            <a:chExt cx="8" cy="8"/>
                          </a:xfrm>
                        </wpg:grpSpPr>
                        <wps:wsp>
                          <wps:cNvPr id="17713" name="Freeform 324"/>
                          <wps:cNvSpPr>
                            <a:spLocks/>
                          </wps:cNvSpPr>
                          <wps:spPr bwMode="auto">
                            <a:xfrm>
                              <a:off x="8116" y="3468"/>
                              <a:ext cx="8" cy="8"/>
                            </a:xfrm>
                            <a:custGeom>
                              <a:avLst/>
                              <a:gdLst>
                                <a:gd name="T0" fmla="+- 0 8123 8116"/>
                                <a:gd name="T1" fmla="*/ T0 w 8"/>
                                <a:gd name="T2" fmla="+- 0 3468 3468"/>
                                <a:gd name="T3" fmla="*/ 3468 h 8"/>
                                <a:gd name="T4" fmla="+- 0 8116 8116"/>
                                <a:gd name="T5" fmla="*/ T4 w 8"/>
                                <a:gd name="T6" fmla="+- 0 3471 3468"/>
                                <a:gd name="T7" fmla="*/ 3471 h 8"/>
                                <a:gd name="T8" fmla="+- 0 8119 8116"/>
                                <a:gd name="T9" fmla="*/ T8 w 8"/>
                                <a:gd name="T10" fmla="+- 0 3476 3468"/>
                                <a:gd name="T11" fmla="*/ 3476 h 8"/>
                                <a:gd name="T12" fmla="+- 0 8125 8116"/>
                                <a:gd name="T13" fmla="*/ T12 w 8"/>
                                <a:gd name="T14" fmla="+- 0 3473 3468"/>
                                <a:gd name="T15" fmla="*/ 3473 h 8"/>
                                <a:gd name="T16" fmla="+- 0 8123 8116"/>
                                <a:gd name="T17" fmla="*/ T16 w 8"/>
                                <a:gd name="T18" fmla="+- 0 3468 3468"/>
                                <a:gd name="T19" fmla="*/ 3468 h 8"/>
                              </a:gdLst>
                              <a:ahLst/>
                              <a:cxnLst>
                                <a:cxn ang="0">
                                  <a:pos x="T1" y="T3"/>
                                </a:cxn>
                                <a:cxn ang="0">
                                  <a:pos x="T5" y="T7"/>
                                </a:cxn>
                                <a:cxn ang="0">
                                  <a:pos x="T9" y="T11"/>
                                </a:cxn>
                                <a:cxn ang="0">
                                  <a:pos x="T13" y="T15"/>
                                </a:cxn>
                                <a:cxn ang="0">
                                  <a:pos x="T17" y="T19"/>
                                </a:cxn>
                              </a:cxnLst>
                              <a:rect l="0" t="0" r="r" b="b"/>
                              <a:pathLst>
                                <a:path w="8" h="8">
                                  <a:moveTo>
                                    <a:pt x="7" y="0"/>
                                  </a:moveTo>
                                  <a:lnTo>
                                    <a:pt x="0" y="3"/>
                                  </a:lnTo>
                                  <a:lnTo>
                                    <a:pt x="3" y="8"/>
                                  </a:lnTo>
                                  <a:lnTo>
                                    <a:pt x="9" y="5"/>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14" name="Group 325"/>
                        <wpg:cNvGrpSpPr>
                          <a:grpSpLocks/>
                        </wpg:cNvGrpSpPr>
                        <wpg:grpSpPr bwMode="auto">
                          <a:xfrm>
                            <a:off x="8114" y="3471"/>
                            <a:ext cx="5" cy="5"/>
                            <a:chOff x="8114" y="3471"/>
                            <a:chExt cx="5" cy="5"/>
                          </a:xfrm>
                        </wpg:grpSpPr>
                        <wps:wsp>
                          <wps:cNvPr id="17715" name="Freeform 326"/>
                          <wps:cNvSpPr>
                            <a:spLocks/>
                          </wps:cNvSpPr>
                          <wps:spPr bwMode="auto">
                            <a:xfrm>
                              <a:off x="8114" y="3471"/>
                              <a:ext cx="5" cy="5"/>
                            </a:xfrm>
                            <a:custGeom>
                              <a:avLst/>
                              <a:gdLst>
                                <a:gd name="T0" fmla="+- 0 8116 8114"/>
                                <a:gd name="T1" fmla="*/ T0 w 5"/>
                                <a:gd name="T2" fmla="+- 0 3471 3471"/>
                                <a:gd name="T3" fmla="*/ 3471 h 5"/>
                                <a:gd name="T4" fmla="+- 0 8114 8114"/>
                                <a:gd name="T5" fmla="*/ T4 w 5"/>
                                <a:gd name="T6" fmla="+- 0 3472 3471"/>
                                <a:gd name="T7" fmla="*/ 3472 h 5"/>
                                <a:gd name="T8" fmla="+- 0 8114 8114"/>
                                <a:gd name="T9" fmla="*/ T8 w 5"/>
                                <a:gd name="T10" fmla="+- 0 3476 3471"/>
                                <a:gd name="T11" fmla="*/ 3476 h 5"/>
                                <a:gd name="T12" fmla="+- 0 8119 8114"/>
                                <a:gd name="T13" fmla="*/ T12 w 5"/>
                                <a:gd name="T14" fmla="+- 0 3476 3471"/>
                                <a:gd name="T15" fmla="*/ 3476 h 5"/>
                                <a:gd name="T16" fmla="+- 0 8116 8114"/>
                                <a:gd name="T17" fmla="*/ T16 w 5"/>
                                <a:gd name="T18" fmla="+- 0 3471 3471"/>
                                <a:gd name="T19" fmla="*/ 3471 h 5"/>
                              </a:gdLst>
                              <a:ahLst/>
                              <a:cxnLst>
                                <a:cxn ang="0">
                                  <a:pos x="T1" y="T3"/>
                                </a:cxn>
                                <a:cxn ang="0">
                                  <a:pos x="T5" y="T7"/>
                                </a:cxn>
                                <a:cxn ang="0">
                                  <a:pos x="T9" y="T11"/>
                                </a:cxn>
                                <a:cxn ang="0">
                                  <a:pos x="T13" y="T15"/>
                                </a:cxn>
                                <a:cxn ang="0">
                                  <a:pos x="T17" y="T19"/>
                                </a:cxn>
                              </a:cxnLst>
                              <a:rect l="0" t="0" r="r" b="b"/>
                              <a:pathLst>
                                <a:path w="5" h="5">
                                  <a:moveTo>
                                    <a:pt x="2" y="0"/>
                                  </a:moveTo>
                                  <a:lnTo>
                                    <a:pt x="0" y="1"/>
                                  </a:lnTo>
                                  <a:lnTo>
                                    <a:pt x="0" y="5"/>
                                  </a:lnTo>
                                  <a:lnTo>
                                    <a:pt x="5" y="5"/>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16" name="Picture 32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114" y="3476"/>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17" name="Group 328"/>
                        <wpg:cNvGrpSpPr>
                          <a:grpSpLocks/>
                        </wpg:cNvGrpSpPr>
                        <wpg:grpSpPr bwMode="auto">
                          <a:xfrm>
                            <a:off x="8089" y="3468"/>
                            <a:ext cx="7" cy="8"/>
                            <a:chOff x="8089" y="3468"/>
                            <a:chExt cx="7" cy="8"/>
                          </a:xfrm>
                        </wpg:grpSpPr>
                        <wps:wsp>
                          <wps:cNvPr id="17718" name="Freeform 329"/>
                          <wps:cNvSpPr>
                            <a:spLocks/>
                          </wps:cNvSpPr>
                          <wps:spPr bwMode="auto">
                            <a:xfrm>
                              <a:off x="8089" y="3468"/>
                              <a:ext cx="7" cy="8"/>
                            </a:xfrm>
                            <a:custGeom>
                              <a:avLst/>
                              <a:gdLst>
                                <a:gd name="T0" fmla="+- 0 8094 8089"/>
                                <a:gd name="T1" fmla="*/ T0 w 7"/>
                                <a:gd name="T2" fmla="+- 0 3468 3468"/>
                                <a:gd name="T3" fmla="*/ 3468 h 8"/>
                                <a:gd name="T4" fmla="+- 0 8089 8089"/>
                                <a:gd name="T5" fmla="*/ T4 w 7"/>
                                <a:gd name="T6" fmla="+- 0 3471 3468"/>
                                <a:gd name="T7" fmla="*/ 3471 h 8"/>
                                <a:gd name="T8" fmla="+- 0 8092 8089"/>
                                <a:gd name="T9" fmla="*/ T8 w 7"/>
                                <a:gd name="T10" fmla="+- 0 3476 3468"/>
                                <a:gd name="T11" fmla="*/ 3476 h 8"/>
                                <a:gd name="T12" fmla="+- 0 8096 8089"/>
                                <a:gd name="T13" fmla="*/ T12 w 7"/>
                                <a:gd name="T14" fmla="+- 0 3473 3468"/>
                                <a:gd name="T15" fmla="*/ 3473 h 8"/>
                                <a:gd name="T16" fmla="+- 0 8094 8089"/>
                                <a:gd name="T17" fmla="*/ T16 w 7"/>
                                <a:gd name="T18" fmla="+- 0 3468 3468"/>
                                <a:gd name="T19" fmla="*/ 3468 h 8"/>
                              </a:gdLst>
                              <a:ahLst/>
                              <a:cxnLst>
                                <a:cxn ang="0">
                                  <a:pos x="T1" y="T3"/>
                                </a:cxn>
                                <a:cxn ang="0">
                                  <a:pos x="T5" y="T7"/>
                                </a:cxn>
                                <a:cxn ang="0">
                                  <a:pos x="T9" y="T11"/>
                                </a:cxn>
                                <a:cxn ang="0">
                                  <a:pos x="T13" y="T15"/>
                                </a:cxn>
                                <a:cxn ang="0">
                                  <a:pos x="T17" y="T19"/>
                                </a:cxn>
                              </a:cxnLst>
                              <a:rect l="0" t="0" r="r" b="b"/>
                              <a:pathLst>
                                <a:path w="7" h="8">
                                  <a:moveTo>
                                    <a:pt x="5" y="0"/>
                                  </a:moveTo>
                                  <a:lnTo>
                                    <a:pt x="0" y="3"/>
                                  </a:lnTo>
                                  <a:lnTo>
                                    <a:pt x="3" y="8"/>
                                  </a:lnTo>
                                  <a:lnTo>
                                    <a:pt x="7" y="5"/>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19" name="Group 330"/>
                        <wpg:cNvGrpSpPr>
                          <a:grpSpLocks/>
                        </wpg:cNvGrpSpPr>
                        <wpg:grpSpPr bwMode="auto">
                          <a:xfrm>
                            <a:off x="8086" y="3471"/>
                            <a:ext cx="5" cy="5"/>
                            <a:chOff x="8086" y="3471"/>
                            <a:chExt cx="5" cy="5"/>
                          </a:xfrm>
                        </wpg:grpSpPr>
                        <wps:wsp>
                          <wps:cNvPr id="17720" name="Freeform 331"/>
                          <wps:cNvSpPr>
                            <a:spLocks/>
                          </wps:cNvSpPr>
                          <wps:spPr bwMode="auto">
                            <a:xfrm>
                              <a:off x="8086" y="3471"/>
                              <a:ext cx="5" cy="5"/>
                            </a:xfrm>
                            <a:custGeom>
                              <a:avLst/>
                              <a:gdLst>
                                <a:gd name="T0" fmla="+- 0 8089 8086"/>
                                <a:gd name="T1" fmla="*/ T0 w 5"/>
                                <a:gd name="T2" fmla="+- 0 3471 3471"/>
                                <a:gd name="T3" fmla="*/ 3471 h 5"/>
                                <a:gd name="T4" fmla="+- 0 8086 8086"/>
                                <a:gd name="T5" fmla="*/ T4 w 5"/>
                                <a:gd name="T6" fmla="+- 0 3472 3471"/>
                                <a:gd name="T7" fmla="*/ 3472 h 5"/>
                                <a:gd name="T8" fmla="+- 0 8086 8086"/>
                                <a:gd name="T9" fmla="*/ T8 w 5"/>
                                <a:gd name="T10" fmla="+- 0 3476 3471"/>
                                <a:gd name="T11" fmla="*/ 3476 h 5"/>
                                <a:gd name="T12" fmla="+- 0 8092 8086"/>
                                <a:gd name="T13" fmla="*/ T12 w 5"/>
                                <a:gd name="T14" fmla="+- 0 3476 3471"/>
                                <a:gd name="T15" fmla="*/ 3476 h 5"/>
                                <a:gd name="T16" fmla="+- 0 8089 8086"/>
                                <a:gd name="T17" fmla="*/ T16 w 5"/>
                                <a:gd name="T18" fmla="+- 0 3471 3471"/>
                                <a:gd name="T19" fmla="*/ 3471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6"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21" name="Group 332"/>
                        <wpg:cNvGrpSpPr>
                          <a:grpSpLocks/>
                        </wpg:cNvGrpSpPr>
                        <wpg:grpSpPr bwMode="auto">
                          <a:xfrm>
                            <a:off x="8086" y="3476"/>
                            <a:ext cx="5" cy="18"/>
                            <a:chOff x="8086" y="3476"/>
                            <a:chExt cx="5" cy="18"/>
                          </a:xfrm>
                        </wpg:grpSpPr>
                        <wps:wsp>
                          <wps:cNvPr id="17722" name="Freeform 333"/>
                          <wps:cNvSpPr>
                            <a:spLocks/>
                          </wps:cNvSpPr>
                          <wps:spPr bwMode="auto">
                            <a:xfrm>
                              <a:off x="8086" y="3476"/>
                              <a:ext cx="5" cy="18"/>
                            </a:xfrm>
                            <a:custGeom>
                              <a:avLst/>
                              <a:gdLst>
                                <a:gd name="T0" fmla="+- 0 8086 8086"/>
                                <a:gd name="T1" fmla="*/ T0 w 5"/>
                                <a:gd name="T2" fmla="+- 0 3476 3476"/>
                                <a:gd name="T3" fmla="*/ 3476 h 18"/>
                                <a:gd name="T4" fmla="+- 0 8092 8086"/>
                                <a:gd name="T5" fmla="*/ T4 w 5"/>
                                <a:gd name="T6" fmla="+- 0 3476 3476"/>
                                <a:gd name="T7" fmla="*/ 3476 h 18"/>
                                <a:gd name="T8" fmla="+- 0 8092 8086"/>
                                <a:gd name="T9" fmla="*/ T8 w 5"/>
                                <a:gd name="T10" fmla="+- 0 3494 3476"/>
                                <a:gd name="T11" fmla="*/ 3494 h 18"/>
                                <a:gd name="T12" fmla="+- 0 8086 8086"/>
                                <a:gd name="T13" fmla="*/ T12 w 5"/>
                                <a:gd name="T14" fmla="+- 0 3494 3476"/>
                                <a:gd name="T15" fmla="*/ 3494 h 18"/>
                                <a:gd name="T16" fmla="+- 0 8086 8086"/>
                                <a:gd name="T17" fmla="*/ T16 w 5"/>
                                <a:gd name="T18" fmla="+- 0 3476 3476"/>
                                <a:gd name="T19" fmla="*/ 3476 h 18"/>
                              </a:gdLst>
                              <a:ahLst/>
                              <a:cxnLst>
                                <a:cxn ang="0">
                                  <a:pos x="T1" y="T3"/>
                                </a:cxn>
                                <a:cxn ang="0">
                                  <a:pos x="T5" y="T7"/>
                                </a:cxn>
                                <a:cxn ang="0">
                                  <a:pos x="T9" y="T11"/>
                                </a:cxn>
                                <a:cxn ang="0">
                                  <a:pos x="T13" y="T15"/>
                                </a:cxn>
                                <a:cxn ang="0">
                                  <a:pos x="T17" y="T19"/>
                                </a:cxn>
                              </a:cxnLst>
                              <a:rect l="0" t="0" r="r" b="b"/>
                              <a:pathLst>
                                <a:path w="5" h="18">
                                  <a:moveTo>
                                    <a:pt x="0" y="0"/>
                                  </a:moveTo>
                                  <a:lnTo>
                                    <a:pt x="6" y="0"/>
                                  </a:lnTo>
                                  <a:lnTo>
                                    <a:pt x="6" y="18"/>
                                  </a:lnTo>
                                  <a:lnTo>
                                    <a:pt x="0" y="1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23" name="Picture 334"/>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8062" y="3466"/>
                              <a:ext cx="7"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24" name="Group 335"/>
                        <wpg:cNvGrpSpPr>
                          <a:grpSpLocks/>
                        </wpg:cNvGrpSpPr>
                        <wpg:grpSpPr bwMode="auto">
                          <a:xfrm>
                            <a:off x="8058" y="3468"/>
                            <a:ext cx="5" cy="5"/>
                            <a:chOff x="8058" y="3468"/>
                            <a:chExt cx="5" cy="5"/>
                          </a:xfrm>
                        </wpg:grpSpPr>
                        <wps:wsp>
                          <wps:cNvPr id="17725" name="Freeform 336"/>
                          <wps:cNvSpPr>
                            <a:spLocks/>
                          </wps:cNvSpPr>
                          <wps:spPr bwMode="auto">
                            <a:xfrm>
                              <a:off x="8058" y="3468"/>
                              <a:ext cx="5" cy="5"/>
                            </a:xfrm>
                            <a:custGeom>
                              <a:avLst/>
                              <a:gdLst>
                                <a:gd name="T0" fmla="+- 0 8062 8058"/>
                                <a:gd name="T1" fmla="*/ T0 w 5"/>
                                <a:gd name="T2" fmla="+- 0 3468 3468"/>
                                <a:gd name="T3" fmla="*/ 3468 h 5"/>
                                <a:gd name="T4" fmla="+- 0 8058 8058"/>
                                <a:gd name="T5" fmla="*/ T4 w 5"/>
                                <a:gd name="T6" fmla="+- 0 3470 3468"/>
                                <a:gd name="T7" fmla="*/ 3470 h 5"/>
                                <a:gd name="T8" fmla="+- 0 8058 8058"/>
                                <a:gd name="T9" fmla="*/ T8 w 5"/>
                                <a:gd name="T10" fmla="+- 0 3473 3468"/>
                                <a:gd name="T11" fmla="*/ 3473 h 5"/>
                                <a:gd name="T12" fmla="+- 0 8063 8058"/>
                                <a:gd name="T13" fmla="*/ T12 w 5"/>
                                <a:gd name="T14" fmla="+- 0 3473 3468"/>
                                <a:gd name="T15" fmla="*/ 3473 h 5"/>
                                <a:gd name="T16" fmla="+- 0 8062 8058"/>
                                <a:gd name="T17" fmla="*/ T16 w 5"/>
                                <a:gd name="T18" fmla="+- 0 3468 3468"/>
                                <a:gd name="T19" fmla="*/ 3468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5"/>
                                  </a:lnTo>
                                  <a:lnTo>
                                    <a:pt x="5" y="5"/>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26" name="Group 337"/>
                        <wpg:cNvGrpSpPr>
                          <a:grpSpLocks/>
                        </wpg:cNvGrpSpPr>
                        <wpg:grpSpPr bwMode="auto">
                          <a:xfrm>
                            <a:off x="8058" y="3473"/>
                            <a:ext cx="5" cy="19"/>
                            <a:chOff x="8058" y="3473"/>
                            <a:chExt cx="5" cy="19"/>
                          </a:xfrm>
                        </wpg:grpSpPr>
                        <wps:wsp>
                          <wps:cNvPr id="17727" name="Freeform 338"/>
                          <wps:cNvSpPr>
                            <a:spLocks/>
                          </wps:cNvSpPr>
                          <wps:spPr bwMode="auto">
                            <a:xfrm>
                              <a:off x="8058" y="3473"/>
                              <a:ext cx="5" cy="19"/>
                            </a:xfrm>
                            <a:custGeom>
                              <a:avLst/>
                              <a:gdLst>
                                <a:gd name="T0" fmla="+- 0 8058 8058"/>
                                <a:gd name="T1" fmla="*/ T0 w 5"/>
                                <a:gd name="T2" fmla="+- 0 3473 3473"/>
                                <a:gd name="T3" fmla="*/ 3473 h 19"/>
                                <a:gd name="T4" fmla="+- 0 8063 8058"/>
                                <a:gd name="T5" fmla="*/ T4 w 5"/>
                                <a:gd name="T6" fmla="+- 0 3473 3473"/>
                                <a:gd name="T7" fmla="*/ 3473 h 19"/>
                                <a:gd name="T8" fmla="+- 0 8063 8058"/>
                                <a:gd name="T9" fmla="*/ T8 w 5"/>
                                <a:gd name="T10" fmla="+- 0 3492 3473"/>
                                <a:gd name="T11" fmla="*/ 3492 h 19"/>
                                <a:gd name="T12" fmla="+- 0 8058 8058"/>
                                <a:gd name="T13" fmla="*/ T12 w 5"/>
                                <a:gd name="T14" fmla="+- 0 3492 3473"/>
                                <a:gd name="T15" fmla="*/ 3492 h 19"/>
                                <a:gd name="T16" fmla="+- 0 8058 8058"/>
                                <a:gd name="T17" fmla="*/ T16 w 5"/>
                                <a:gd name="T18" fmla="+- 0 3473 3473"/>
                                <a:gd name="T19" fmla="*/ 3473 h 19"/>
                              </a:gdLst>
                              <a:ahLst/>
                              <a:cxnLst>
                                <a:cxn ang="0">
                                  <a:pos x="T1" y="T3"/>
                                </a:cxn>
                                <a:cxn ang="0">
                                  <a:pos x="T5" y="T7"/>
                                </a:cxn>
                                <a:cxn ang="0">
                                  <a:pos x="T9" y="T11"/>
                                </a:cxn>
                                <a:cxn ang="0">
                                  <a:pos x="T13" y="T15"/>
                                </a:cxn>
                                <a:cxn ang="0">
                                  <a:pos x="T17" y="T19"/>
                                </a:cxn>
                              </a:cxnLst>
                              <a:rect l="0" t="0" r="r" b="b"/>
                              <a:pathLst>
                                <a:path w="5" h="19">
                                  <a:moveTo>
                                    <a:pt x="0" y="0"/>
                                  </a:moveTo>
                                  <a:lnTo>
                                    <a:pt x="5" y="0"/>
                                  </a:lnTo>
                                  <a:lnTo>
                                    <a:pt x="5"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28" name="Group 339"/>
                        <wpg:cNvGrpSpPr>
                          <a:grpSpLocks/>
                        </wpg:cNvGrpSpPr>
                        <wpg:grpSpPr bwMode="auto">
                          <a:xfrm>
                            <a:off x="8145" y="3468"/>
                            <a:ext cx="7" cy="8"/>
                            <a:chOff x="8145" y="3468"/>
                            <a:chExt cx="7" cy="8"/>
                          </a:xfrm>
                        </wpg:grpSpPr>
                        <wps:wsp>
                          <wps:cNvPr id="17729" name="Freeform 340"/>
                          <wps:cNvSpPr>
                            <a:spLocks/>
                          </wps:cNvSpPr>
                          <wps:spPr bwMode="auto">
                            <a:xfrm>
                              <a:off x="8145" y="3468"/>
                              <a:ext cx="7" cy="8"/>
                            </a:xfrm>
                            <a:custGeom>
                              <a:avLst/>
                              <a:gdLst>
                                <a:gd name="T0" fmla="+- 0 8150 8145"/>
                                <a:gd name="T1" fmla="*/ T0 w 7"/>
                                <a:gd name="T2" fmla="+- 0 3468 3468"/>
                                <a:gd name="T3" fmla="*/ 3468 h 8"/>
                                <a:gd name="T4" fmla="+- 0 8145 8145"/>
                                <a:gd name="T5" fmla="*/ T4 w 7"/>
                                <a:gd name="T6" fmla="+- 0 3471 3468"/>
                                <a:gd name="T7" fmla="*/ 3471 h 8"/>
                                <a:gd name="T8" fmla="+- 0 8148 8145"/>
                                <a:gd name="T9" fmla="*/ T8 w 7"/>
                                <a:gd name="T10" fmla="+- 0 3476 3468"/>
                                <a:gd name="T11" fmla="*/ 3476 h 8"/>
                                <a:gd name="T12" fmla="+- 0 8152 8145"/>
                                <a:gd name="T13" fmla="*/ T12 w 7"/>
                                <a:gd name="T14" fmla="+- 0 3473 3468"/>
                                <a:gd name="T15" fmla="*/ 3473 h 8"/>
                                <a:gd name="T16" fmla="+- 0 8150 8145"/>
                                <a:gd name="T17" fmla="*/ T16 w 7"/>
                                <a:gd name="T18" fmla="+- 0 3468 3468"/>
                                <a:gd name="T19" fmla="*/ 3468 h 8"/>
                              </a:gdLst>
                              <a:ahLst/>
                              <a:cxnLst>
                                <a:cxn ang="0">
                                  <a:pos x="T1" y="T3"/>
                                </a:cxn>
                                <a:cxn ang="0">
                                  <a:pos x="T5" y="T7"/>
                                </a:cxn>
                                <a:cxn ang="0">
                                  <a:pos x="T9" y="T11"/>
                                </a:cxn>
                                <a:cxn ang="0">
                                  <a:pos x="T13" y="T15"/>
                                </a:cxn>
                                <a:cxn ang="0">
                                  <a:pos x="T17" y="T19"/>
                                </a:cxn>
                              </a:cxnLst>
                              <a:rect l="0" t="0" r="r" b="b"/>
                              <a:pathLst>
                                <a:path w="7" h="8">
                                  <a:moveTo>
                                    <a:pt x="5" y="0"/>
                                  </a:moveTo>
                                  <a:lnTo>
                                    <a:pt x="0" y="3"/>
                                  </a:lnTo>
                                  <a:lnTo>
                                    <a:pt x="3" y="8"/>
                                  </a:lnTo>
                                  <a:lnTo>
                                    <a:pt x="7" y="5"/>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30" name="Group 341"/>
                        <wpg:cNvGrpSpPr>
                          <a:grpSpLocks/>
                        </wpg:cNvGrpSpPr>
                        <wpg:grpSpPr bwMode="auto">
                          <a:xfrm>
                            <a:off x="8142" y="3471"/>
                            <a:ext cx="5" cy="5"/>
                            <a:chOff x="8142" y="3471"/>
                            <a:chExt cx="5" cy="5"/>
                          </a:xfrm>
                        </wpg:grpSpPr>
                        <wps:wsp>
                          <wps:cNvPr id="17731" name="Freeform 342"/>
                          <wps:cNvSpPr>
                            <a:spLocks/>
                          </wps:cNvSpPr>
                          <wps:spPr bwMode="auto">
                            <a:xfrm>
                              <a:off x="8142" y="3471"/>
                              <a:ext cx="5" cy="5"/>
                            </a:xfrm>
                            <a:custGeom>
                              <a:avLst/>
                              <a:gdLst>
                                <a:gd name="T0" fmla="+- 0 8145 8142"/>
                                <a:gd name="T1" fmla="*/ T0 w 5"/>
                                <a:gd name="T2" fmla="+- 0 3471 3471"/>
                                <a:gd name="T3" fmla="*/ 3471 h 5"/>
                                <a:gd name="T4" fmla="+- 0 8142 8142"/>
                                <a:gd name="T5" fmla="*/ T4 w 5"/>
                                <a:gd name="T6" fmla="+- 0 3472 3471"/>
                                <a:gd name="T7" fmla="*/ 3472 h 5"/>
                                <a:gd name="T8" fmla="+- 0 8142 8142"/>
                                <a:gd name="T9" fmla="*/ T8 w 5"/>
                                <a:gd name="T10" fmla="+- 0 3476 3471"/>
                                <a:gd name="T11" fmla="*/ 3476 h 5"/>
                                <a:gd name="T12" fmla="+- 0 8148 8142"/>
                                <a:gd name="T13" fmla="*/ T12 w 5"/>
                                <a:gd name="T14" fmla="+- 0 3476 3471"/>
                                <a:gd name="T15" fmla="*/ 3476 h 5"/>
                                <a:gd name="T16" fmla="+- 0 8145 8142"/>
                                <a:gd name="T17" fmla="*/ T16 w 5"/>
                                <a:gd name="T18" fmla="+- 0 3471 3471"/>
                                <a:gd name="T19" fmla="*/ 3471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6"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32" name="Picture 343"/>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142" y="3476"/>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33" name="Picture 344"/>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173" y="3466"/>
                              <a:ext cx="6"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34" name="Group 345"/>
                        <wpg:cNvGrpSpPr>
                          <a:grpSpLocks/>
                        </wpg:cNvGrpSpPr>
                        <wpg:grpSpPr bwMode="auto">
                          <a:xfrm>
                            <a:off x="8170" y="3468"/>
                            <a:ext cx="5" cy="5"/>
                            <a:chOff x="8170" y="3468"/>
                            <a:chExt cx="5" cy="5"/>
                          </a:xfrm>
                        </wpg:grpSpPr>
                        <wps:wsp>
                          <wps:cNvPr id="17735" name="Freeform 346"/>
                          <wps:cNvSpPr>
                            <a:spLocks/>
                          </wps:cNvSpPr>
                          <wps:spPr bwMode="auto">
                            <a:xfrm>
                              <a:off x="8170" y="3468"/>
                              <a:ext cx="5" cy="5"/>
                            </a:xfrm>
                            <a:custGeom>
                              <a:avLst/>
                              <a:gdLst>
                                <a:gd name="T0" fmla="+- 0 8173 8170"/>
                                <a:gd name="T1" fmla="*/ T0 w 5"/>
                                <a:gd name="T2" fmla="+- 0 3468 3468"/>
                                <a:gd name="T3" fmla="*/ 3468 h 5"/>
                                <a:gd name="T4" fmla="+- 0 8170 8170"/>
                                <a:gd name="T5" fmla="*/ T4 w 5"/>
                                <a:gd name="T6" fmla="+- 0 3470 3468"/>
                                <a:gd name="T7" fmla="*/ 3470 h 5"/>
                                <a:gd name="T8" fmla="+- 0 8170 8170"/>
                                <a:gd name="T9" fmla="*/ T8 w 5"/>
                                <a:gd name="T10" fmla="+- 0 3473 3468"/>
                                <a:gd name="T11" fmla="*/ 3473 h 5"/>
                                <a:gd name="T12" fmla="+- 0 8175 8170"/>
                                <a:gd name="T13" fmla="*/ T12 w 5"/>
                                <a:gd name="T14" fmla="+- 0 3473 3468"/>
                                <a:gd name="T15" fmla="*/ 3473 h 5"/>
                                <a:gd name="T16" fmla="+- 0 8173 8170"/>
                                <a:gd name="T17" fmla="*/ T16 w 5"/>
                                <a:gd name="T18" fmla="+- 0 3468 3468"/>
                                <a:gd name="T19" fmla="*/ 3468 h 5"/>
                              </a:gdLst>
                              <a:ahLst/>
                              <a:cxnLst>
                                <a:cxn ang="0">
                                  <a:pos x="T1" y="T3"/>
                                </a:cxn>
                                <a:cxn ang="0">
                                  <a:pos x="T5" y="T7"/>
                                </a:cxn>
                                <a:cxn ang="0">
                                  <a:pos x="T9" y="T11"/>
                                </a:cxn>
                                <a:cxn ang="0">
                                  <a:pos x="T13" y="T15"/>
                                </a:cxn>
                                <a:cxn ang="0">
                                  <a:pos x="T17" y="T19"/>
                                </a:cxn>
                              </a:cxnLst>
                              <a:rect l="0" t="0" r="r" b="b"/>
                              <a:pathLst>
                                <a:path w="5" h="5">
                                  <a:moveTo>
                                    <a:pt x="3" y="0"/>
                                  </a:moveTo>
                                  <a:lnTo>
                                    <a:pt x="0" y="2"/>
                                  </a:lnTo>
                                  <a:lnTo>
                                    <a:pt x="0" y="5"/>
                                  </a:lnTo>
                                  <a:lnTo>
                                    <a:pt x="5"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36" name="Picture 34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170" y="3473"/>
                              <a:ext cx="5"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37" name="Picture 348"/>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7958" y="3462"/>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38" name="Picture 349"/>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7958" y="3462"/>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39" name="Picture 35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7958" y="3462"/>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40" name="Picture 35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462"/>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41" name="Picture 35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462"/>
                              <a:ext cx="14"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42" name="Picture 35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462"/>
                              <a:ext cx="12"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43" name="Picture 35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462"/>
                              <a:ext cx="10"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44" name="Picture 35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462"/>
                              <a:ext cx="7"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45" name="Group 356"/>
                        <wpg:cNvGrpSpPr>
                          <a:grpSpLocks/>
                        </wpg:cNvGrpSpPr>
                        <wpg:grpSpPr bwMode="auto">
                          <a:xfrm>
                            <a:off x="7958" y="3462"/>
                            <a:ext cx="5" cy="4"/>
                            <a:chOff x="7958" y="3462"/>
                            <a:chExt cx="5" cy="4"/>
                          </a:xfrm>
                        </wpg:grpSpPr>
                        <wps:wsp>
                          <wps:cNvPr id="17746" name="Freeform 357"/>
                          <wps:cNvSpPr>
                            <a:spLocks/>
                          </wps:cNvSpPr>
                          <wps:spPr bwMode="auto">
                            <a:xfrm>
                              <a:off x="7958" y="3462"/>
                              <a:ext cx="5" cy="4"/>
                            </a:xfrm>
                            <a:custGeom>
                              <a:avLst/>
                              <a:gdLst>
                                <a:gd name="T0" fmla="+- 0 7964 7958"/>
                                <a:gd name="T1" fmla="*/ T0 w 5"/>
                                <a:gd name="T2" fmla="+- 0 3462 3462"/>
                                <a:gd name="T3" fmla="*/ 3462 h 4"/>
                                <a:gd name="T4" fmla="+- 0 7962 7958"/>
                                <a:gd name="T5" fmla="*/ T4 w 5"/>
                                <a:gd name="T6" fmla="+- 0 3462 3462"/>
                                <a:gd name="T7" fmla="*/ 3462 h 4"/>
                                <a:gd name="T8" fmla="+- 0 7962 7958"/>
                                <a:gd name="T9" fmla="*/ T8 w 5"/>
                                <a:gd name="T10" fmla="+- 0 3465 3462"/>
                                <a:gd name="T11" fmla="*/ 3465 h 4"/>
                                <a:gd name="T12" fmla="+- 0 7958 7958"/>
                                <a:gd name="T13" fmla="*/ T12 w 5"/>
                                <a:gd name="T14" fmla="+- 0 3465 3462"/>
                                <a:gd name="T15" fmla="*/ 3465 h 4"/>
                                <a:gd name="T16" fmla="+- 0 7958 7958"/>
                                <a:gd name="T17" fmla="*/ T16 w 5"/>
                                <a:gd name="T18" fmla="+- 0 3466 3462"/>
                                <a:gd name="T19" fmla="*/ 3466 h 4"/>
                                <a:gd name="T20" fmla="+- 0 7964 7958"/>
                                <a:gd name="T21" fmla="*/ T20 w 5"/>
                                <a:gd name="T22" fmla="+- 0 3466 3462"/>
                                <a:gd name="T23" fmla="*/ 3466 h 4"/>
                                <a:gd name="T24" fmla="+- 0 7964 7958"/>
                                <a:gd name="T25" fmla="*/ T24 w 5"/>
                                <a:gd name="T26" fmla="+- 0 3462 3462"/>
                                <a:gd name="T27" fmla="*/ 3462 h 4"/>
                              </a:gdLst>
                              <a:ahLst/>
                              <a:cxnLst>
                                <a:cxn ang="0">
                                  <a:pos x="T1" y="T3"/>
                                </a:cxn>
                                <a:cxn ang="0">
                                  <a:pos x="T5" y="T7"/>
                                </a:cxn>
                                <a:cxn ang="0">
                                  <a:pos x="T9" y="T11"/>
                                </a:cxn>
                                <a:cxn ang="0">
                                  <a:pos x="T13" y="T15"/>
                                </a:cxn>
                                <a:cxn ang="0">
                                  <a:pos x="T17" y="T19"/>
                                </a:cxn>
                                <a:cxn ang="0">
                                  <a:pos x="T21" y="T23"/>
                                </a:cxn>
                                <a:cxn ang="0">
                                  <a:pos x="T25" y="T27"/>
                                </a:cxn>
                              </a:cxnLst>
                              <a:rect l="0" t="0" r="r" b="b"/>
                              <a:pathLst>
                                <a:path w="5" h="4">
                                  <a:moveTo>
                                    <a:pt x="6" y="0"/>
                                  </a:moveTo>
                                  <a:lnTo>
                                    <a:pt x="4" y="0"/>
                                  </a:lnTo>
                                  <a:lnTo>
                                    <a:pt x="4" y="3"/>
                                  </a:lnTo>
                                  <a:lnTo>
                                    <a:pt x="0" y="3"/>
                                  </a:lnTo>
                                  <a:lnTo>
                                    <a:pt x="0" y="4"/>
                                  </a:lnTo>
                                  <a:lnTo>
                                    <a:pt x="6" y="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47" name="Group 358"/>
                        <wpg:cNvGrpSpPr>
                          <a:grpSpLocks/>
                        </wpg:cNvGrpSpPr>
                        <wpg:grpSpPr bwMode="auto">
                          <a:xfrm>
                            <a:off x="7958" y="3462"/>
                            <a:ext cx="4" cy="3"/>
                            <a:chOff x="7958" y="3462"/>
                            <a:chExt cx="4" cy="3"/>
                          </a:xfrm>
                        </wpg:grpSpPr>
                        <wps:wsp>
                          <wps:cNvPr id="17748" name="Freeform 359"/>
                          <wps:cNvSpPr>
                            <a:spLocks/>
                          </wps:cNvSpPr>
                          <wps:spPr bwMode="auto">
                            <a:xfrm>
                              <a:off x="7958" y="3462"/>
                              <a:ext cx="4" cy="3"/>
                            </a:xfrm>
                            <a:custGeom>
                              <a:avLst/>
                              <a:gdLst>
                                <a:gd name="T0" fmla="+- 0 7962 7958"/>
                                <a:gd name="T1" fmla="*/ T0 w 4"/>
                                <a:gd name="T2" fmla="+- 0 3462 3462"/>
                                <a:gd name="T3" fmla="*/ 3462 h 3"/>
                                <a:gd name="T4" fmla="+- 0 7960 7958"/>
                                <a:gd name="T5" fmla="*/ T4 w 4"/>
                                <a:gd name="T6" fmla="+- 0 3462 3462"/>
                                <a:gd name="T7" fmla="*/ 3462 h 3"/>
                                <a:gd name="T8" fmla="+- 0 7960 7958"/>
                                <a:gd name="T9" fmla="*/ T8 w 4"/>
                                <a:gd name="T10" fmla="+- 0 3464 3462"/>
                                <a:gd name="T11" fmla="*/ 3464 h 3"/>
                                <a:gd name="T12" fmla="+- 0 7958 7958"/>
                                <a:gd name="T13" fmla="*/ T12 w 4"/>
                                <a:gd name="T14" fmla="+- 0 3464 3462"/>
                                <a:gd name="T15" fmla="*/ 3464 h 3"/>
                                <a:gd name="T16" fmla="+- 0 7958 7958"/>
                                <a:gd name="T17" fmla="*/ T16 w 4"/>
                                <a:gd name="T18" fmla="+- 0 3465 3462"/>
                                <a:gd name="T19" fmla="*/ 3465 h 3"/>
                                <a:gd name="T20" fmla="+- 0 7962 7958"/>
                                <a:gd name="T21" fmla="*/ T20 w 4"/>
                                <a:gd name="T22" fmla="+- 0 3465 3462"/>
                                <a:gd name="T23" fmla="*/ 3465 h 3"/>
                                <a:gd name="T24" fmla="+- 0 7962 7958"/>
                                <a:gd name="T25" fmla="*/ T24 w 4"/>
                                <a:gd name="T26" fmla="+- 0 3462 3462"/>
                                <a:gd name="T27" fmla="*/ 3462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4" y="0"/>
                                  </a:moveTo>
                                  <a:lnTo>
                                    <a:pt x="2" y="0"/>
                                  </a:lnTo>
                                  <a:lnTo>
                                    <a:pt x="2" y="2"/>
                                  </a:lnTo>
                                  <a:lnTo>
                                    <a:pt x="0" y="2"/>
                                  </a:lnTo>
                                  <a:lnTo>
                                    <a:pt x="0" y="3"/>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49" name="Group 360"/>
                        <wpg:cNvGrpSpPr>
                          <a:grpSpLocks/>
                        </wpg:cNvGrpSpPr>
                        <wpg:grpSpPr bwMode="auto">
                          <a:xfrm>
                            <a:off x="7958" y="3462"/>
                            <a:ext cx="2" cy="2"/>
                            <a:chOff x="7958" y="3462"/>
                            <a:chExt cx="2" cy="2"/>
                          </a:xfrm>
                        </wpg:grpSpPr>
                        <wps:wsp>
                          <wps:cNvPr id="17750" name="Freeform 361"/>
                          <wps:cNvSpPr>
                            <a:spLocks/>
                          </wps:cNvSpPr>
                          <wps:spPr bwMode="auto">
                            <a:xfrm>
                              <a:off x="7958" y="3462"/>
                              <a:ext cx="2" cy="2"/>
                            </a:xfrm>
                            <a:custGeom>
                              <a:avLst/>
                              <a:gdLst>
                                <a:gd name="T0" fmla="+- 0 7958 7958"/>
                                <a:gd name="T1" fmla="*/ T0 w 2"/>
                                <a:gd name="T2" fmla="+- 0 3462 3462"/>
                                <a:gd name="T3" fmla="*/ 3462 h 2"/>
                                <a:gd name="T4" fmla="+- 0 7960 7958"/>
                                <a:gd name="T5" fmla="*/ T4 w 2"/>
                                <a:gd name="T6" fmla="+- 0 3462 3462"/>
                                <a:gd name="T7" fmla="*/ 3462 h 2"/>
                                <a:gd name="T8" fmla="+- 0 7960 7958"/>
                                <a:gd name="T9" fmla="*/ T8 w 2"/>
                                <a:gd name="T10" fmla="+- 0 3464 3462"/>
                                <a:gd name="T11" fmla="*/ 3464 h 2"/>
                                <a:gd name="T12" fmla="+- 0 7958 7958"/>
                                <a:gd name="T13" fmla="*/ T12 w 2"/>
                                <a:gd name="T14" fmla="+- 0 3464 3462"/>
                                <a:gd name="T15" fmla="*/ 3464 h 2"/>
                                <a:gd name="T16" fmla="+- 0 7958 7958"/>
                                <a:gd name="T17" fmla="*/ T16 w 2"/>
                                <a:gd name="T18" fmla="+- 0 3462 3462"/>
                                <a:gd name="T19" fmla="*/ 3462 h 2"/>
                              </a:gdLst>
                              <a:ahLst/>
                              <a:cxnLst>
                                <a:cxn ang="0">
                                  <a:pos x="T1" y="T3"/>
                                </a:cxn>
                                <a:cxn ang="0">
                                  <a:pos x="T5" y="T7"/>
                                </a:cxn>
                                <a:cxn ang="0">
                                  <a:pos x="T9" y="T11"/>
                                </a:cxn>
                                <a:cxn ang="0">
                                  <a:pos x="T13" y="T15"/>
                                </a:cxn>
                                <a:cxn ang="0">
                                  <a:pos x="T17" y="T19"/>
                                </a:cxn>
                              </a:cxnLst>
                              <a:rect l="0" t="0" r="r" b="b"/>
                              <a:pathLst>
                                <a:path w="2" h="2">
                                  <a:moveTo>
                                    <a:pt x="0" y="0"/>
                                  </a:moveTo>
                                  <a:lnTo>
                                    <a:pt x="2" y="0"/>
                                  </a:lnTo>
                                  <a:lnTo>
                                    <a:pt x="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51" name="Picture 36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7958" y="3476"/>
                              <a:ext cx="23"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52" name="Group 363"/>
                        <wpg:cNvGrpSpPr>
                          <a:grpSpLocks/>
                        </wpg:cNvGrpSpPr>
                        <wpg:grpSpPr bwMode="auto">
                          <a:xfrm>
                            <a:off x="7979" y="3462"/>
                            <a:ext cx="2" cy="15"/>
                            <a:chOff x="7979" y="3462"/>
                            <a:chExt cx="2" cy="15"/>
                          </a:xfrm>
                        </wpg:grpSpPr>
                        <wps:wsp>
                          <wps:cNvPr id="17753" name="Freeform 364"/>
                          <wps:cNvSpPr>
                            <a:spLocks/>
                          </wps:cNvSpPr>
                          <wps:spPr bwMode="auto">
                            <a:xfrm>
                              <a:off x="7979" y="3462"/>
                              <a:ext cx="2" cy="15"/>
                            </a:xfrm>
                            <a:custGeom>
                              <a:avLst/>
                              <a:gdLst>
                                <a:gd name="T0" fmla="+- 0 7979 7979"/>
                                <a:gd name="T1" fmla="*/ T0 w 2"/>
                                <a:gd name="T2" fmla="+- 0 3462 3462"/>
                                <a:gd name="T3" fmla="*/ 3462 h 15"/>
                                <a:gd name="T4" fmla="+- 0 7981 7979"/>
                                <a:gd name="T5" fmla="*/ T4 w 2"/>
                                <a:gd name="T6" fmla="+- 0 3462 3462"/>
                                <a:gd name="T7" fmla="*/ 3462 h 15"/>
                                <a:gd name="T8" fmla="+- 0 7981 7979"/>
                                <a:gd name="T9" fmla="*/ T8 w 2"/>
                                <a:gd name="T10" fmla="+- 0 3478 3462"/>
                                <a:gd name="T11" fmla="*/ 3478 h 15"/>
                                <a:gd name="T12" fmla="+- 0 7979 7979"/>
                                <a:gd name="T13" fmla="*/ T12 w 2"/>
                                <a:gd name="T14" fmla="+- 0 3478 3462"/>
                                <a:gd name="T15" fmla="*/ 3478 h 15"/>
                                <a:gd name="T16" fmla="+- 0 7979 7979"/>
                                <a:gd name="T17" fmla="*/ T16 w 2"/>
                                <a:gd name="T18" fmla="+- 0 3462 3462"/>
                                <a:gd name="T19" fmla="*/ 3462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6"/>
                                  </a:lnTo>
                                  <a:lnTo>
                                    <a:pt x="0" y="1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54" name="Group 365"/>
                        <wpg:cNvGrpSpPr>
                          <a:grpSpLocks/>
                        </wpg:cNvGrpSpPr>
                        <wpg:grpSpPr bwMode="auto">
                          <a:xfrm>
                            <a:off x="7958" y="3462"/>
                            <a:ext cx="23" cy="2"/>
                            <a:chOff x="7958" y="3462"/>
                            <a:chExt cx="23" cy="2"/>
                          </a:xfrm>
                        </wpg:grpSpPr>
                        <wps:wsp>
                          <wps:cNvPr id="17755" name="Freeform 366"/>
                          <wps:cNvSpPr>
                            <a:spLocks/>
                          </wps:cNvSpPr>
                          <wps:spPr bwMode="auto">
                            <a:xfrm>
                              <a:off x="7958" y="3462"/>
                              <a:ext cx="23" cy="2"/>
                            </a:xfrm>
                            <a:custGeom>
                              <a:avLst/>
                              <a:gdLst>
                                <a:gd name="T0" fmla="+- 0 7958 7958"/>
                                <a:gd name="T1" fmla="*/ T0 w 23"/>
                                <a:gd name="T2" fmla="+- 0 3462 3462"/>
                                <a:gd name="T3" fmla="*/ 3462 h 2"/>
                                <a:gd name="T4" fmla="+- 0 7981 7958"/>
                                <a:gd name="T5" fmla="*/ T4 w 23"/>
                                <a:gd name="T6" fmla="+- 0 3462 3462"/>
                                <a:gd name="T7" fmla="*/ 3462 h 2"/>
                                <a:gd name="T8" fmla="+- 0 7981 7958"/>
                                <a:gd name="T9" fmla="*/ T8 w 23"/>
                                <a:gd name="T10" fmla="+- 0 3464 3462"/>
                                <a:gd name="T11" fmla="*/ 3464 h 2"/>
                                <a:gd name="T12" fmla="+- 0 7958 7958"/>
                                <a:gd name="T13" fmla="*/ T12 w 23"/>
                                <a:gd name="T14" fmla="+- 0 3464 3462"/>
                                <a:gd name="T15" fmla="*/ 3464 h 2"/>
                                <a:gd name="T16" fmla="+- 0 7958 7958"/>
                                <a:gd name="T17" fmla="*/ T16 w 23"/>
                                <a:gd name="T18" fmla="+- 0 3462 3462"/>
                                <a:gd name="T19" fmla="*/ 3462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56" name="Group 367"/>
                        <wpg:cNvGrpSpPr>
                          <a:grpSpLocks/>
                        </wpg:cNvGrpSpPr>
                        <wpg:grpSpPr bwMode="auto">
                          <a:xfrm>
                            <a:off x="7958" y="3462"/>
                            <a:ext cx="2" cy="15"/>
                            <a:chOff x="7958" y="3462"/>
                            <a:chExt cx="2" cy="15"/>
                          </a:xfrm>
                        </wpg:grpSpPr>
                        <wps:wsp>
                          <wps:cNvPr id="17757" name="Freeform 368"/>
                          <wps:cNvSpPr>
                            <a:spLocks/>
                          </wps:cNvSpPr>
                          <wps:spPr bwMode="auto">
                            <a:xfrm>
                              <a:off x="7958" y="3462"/>
                              <a:ext cx="2" cy="15"/>
                            </a:xfrm>
                            <a:custGeom>
                              <a:avLst/>
                              <a:gdLst>
                                <a:gd name="T0" fmla="+- 0 7958 7958"/>
                                <a:gd name="T1" fmla="*/ T0 w 2"/>
                                <a:gd name="T2" fmla="+- 0 3462 3462"/>
                                <a:gd name="T3" fmla="*/ 3462 h 15"/>
                                <a:gd name="T4" fmla="+- 0 7960 7958"/>
                                <a:gd name="T5" fmla="*/ T4 w 2"/>
                                <a:gd name="T6" fmla="+- 0 3462 3462"/>
                                <a:gd name="T7" fmla="*/ 3462 h 15"/>
                                <a:gd name="T8" fmla="+- 0 7960 7958"/>
                                <a:gd name="T9" fmla="*/ T8 w 2"/>
                                <a:gd name="T10" fmla="+- 0 3478 3462"/>
                                <a:gd name="T11" fmla="*/ 3478 h 15"/>
                                <a:gd name="T12" fmla="+- 0 7958 7958"/>
                                <a:gd name="T13" fmla="*/ T12 w 2"/>
                                <a:gd name="T14" fmla="+- 0 3478 3462"/>
                                <a:gd name="T15" fmla="*/ 3478 h 15"/>
                                <a:gd name="T16" fmla="+- 0 7958 7958"/>
                                <a:gd name="T17" fmla="*/ T16 w 2"/>
                                <a:gd name="T18" fmla="+- 0 3462 3462"/>
                                <a:gd name="T19" fmla="*/ 3462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6"/>
                                  </a:lnTo>
                                  <a:lnTo>
                                    <a:pt x="0" y="1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58" name="Picture 369"/>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7947" y="3492"/>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59" name="Picture 370"/>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8120" y="3492"/>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60" name="Picture 371"/>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7947" y="3495"/>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61" name="Picture 372"/>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8120" y="3495"/>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62" name="Group 373"/>
                        <wpg:cNvGrpSpPr>
                          <a:grpSpLocks/>
                        </wpg:cNvGrpSpPr>
                        <wpg:grpSpPr bwMode="auto">
                          <a:xfrm>
                            <a:off x="8399" y="3455"/>
                            <a:ext cx="606" cy="9"/>
                            <a:chOff x="8399" y="3455"/>
                            <a:chExt cx="606" cy="9"/>
                          </a:xfrm>
                        </wpg:grpSpPr>
                        <wps:wsp>
                          <wps:cNvPr id="17763" name="Freeform 374"/>
                          <wps:cNvSpPr>
                            <a:spLocks/>
                          </wps:cNvSpPr>
                          <wps:spPr bwMode="auto">
                            <a:xfrm>
                              <a:off x="8399" y="3455"/>
                              <a:ext cx="606" cy="9"/>
                            </a:xfrm>
                            <a:custGeom>
                              <a:avLst/>
                              <a:gdLst>
                                <a:gd name="T0" fmla="+- 0 8399 8399"/>
                                <a:gd name="T1" fmla="*/ T0 w 606"/>
                                <a:gd name="T2" fmla="+- 0 3455 3455"/>
                                <a:gd name="T3" fmla="*/ 3455 h 9"/>
                                <a:gd name="T4" fmla="+- 0 9005 8399"/>
                                <a:gd name="T5" fmla="*/ T4 w 606"/>
                                <a:gd name="T6" fmla="+- 0 3464 3455"/>
                                <a:gd name="T7" fmla="*/ 3464 h 9"/>
                              </a:gdLst>
                              <a:ahLst/>
                              <a:cxnLst>
                                <a:cxn ang="0">
                                  <a:pos x="T1" y="T3"/>
                                </a:cxn>
                                <a:cxn ang="0">
                                  <a:pos x="T5" y="T7"/>
                                </a:cxn>
                              </a:cxnLst>
                              <a:rect l="0" t="0" r="r" b="b"/>
                              <a:pathLst>
                                <a:path w="606" h="9">
                                  <a:moveTo>
                                    <a:pt x="0" y="0"/>
                                  </a:moveTo>
                                  <a:lnTo>
                                    <a:pt x="606" y="9"/>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764" name="Picture 37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073" y="3412"/>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65" name="Picture 376"/>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068" y="3412"/>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66" name="Picture 377"/>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414" y="3450"/>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67" name="Picture 378"/>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414" y="3452"/>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68" name="Picture 379"/>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073" y="3529"/>
                              <a:ext cx="5"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69" name="Group 380"/>
                        <wpg:cNvGrpSpPr>
                          <a:grpSpLocks/>
                        </wpg:cNvGrpSpPr>
                        <wpg:grpSpPr bwMode="auto">
                          <a:xfrm>
                            <a:off x="9068" y="3529"/>
                            <a:ext cx="11" cy="5"/>
                            <a:chOff x="9068" y="3529"/>
                            <a:chExt cx="11" cy="5"/>
                          </a:xfrm>
                        </wpg:grpSpPr>
                        <wps:wsp>
                          <wps:cNvPr id="17770" name="Freeform 381"/>
                          <wps:cNvSpPr>
                            <a:spLocks/>
                          </wps:cNvSpPr>
                          <wps:spPr bwMode="auto">
                            <a:xfrm>
                              <a:off x="9068" y="3529"/>
                              <a:ext cx="11" cy="5"/>
                            </a:xfrm>
                            <a:custGeom>
                              <a:avLst/>
                              <a:gdLst>
                                <a:gd name="T0" fmla="+- 0 9068 9068"/>
                                <a:gd name="T1" fmla="*/ T0 w 11"/>
                                <a:gd name="T2" fmla="+- 0 3529 3529"/>
                                <a:gd name="T3" fmla="*/ 3529 h 5"/>
                                <a:gd name="T4" fmla="+- 0 9079 9068"/>
                                <a:gd name="T5" fmla="*/ T4 w 11"/>
                                <a:gd name="T6" fmla="+- 0 3529 3529"/>
                                <a:gd name="T7" fmla="*/ 3529 h 5"/>
                                <a:gd name="T8" fmla="+- 0 9079 9068"/>
                                <a:gd name="T9" fmla="*/ T8 w 11"/>
                                <a:gd name="T10" fmla="+- 0 3535 3529"/>
                                <a:gd name="T11" fmla="*/ 3535 h 5"/>
                                <a:gd name="T12" fmla="+- 0 9068 9068"/>
                                <a:gd name="T13" fmla="*/ T12 w 11"/>
                                <a:gd name="T14" fmla="+- 0 3535 3529"/>
                                <a:gd name="T15" fmla="*/ 3535 h 5"/>
                                <a:gd name="T16" fmla="+- 0 9068 9068"/>
                                <a:gd name="T17" fmla="*/ T16 w 11"/>
                                <a:gd name="T18" fmla="+- 0 3529 3529"/>
                                <a:gd name="T19" fmla="*/ 3529 h 5"/>
                              </a:gdLst>
                              <a:ahLst/>
                              <a:cxnLst>
                                <a:cxn ang="0">
                                  <a:pos x="T1" y="T3"/>
                                </a:cxn>
                                <a:cxn ang="0">
                                  <a:pos x="T5" y="T7"/>
                                </a:cxn>
                                <a:cxn ang="0">
                                  <a:pos x="T9" y="T11"/>
                                </a:cxn>
                                <a:cxn ang="0">
                                  <a:pos x="T13" y="T15"/>
                                </a:cxn>
                                <a:cxn ang="0">
                                  <a:pos x="T17" y="T19"/>
                                </a:cxn>
                              </a:cxnLst>
                              <a:rect l="0" t="0" r="r" b="b"/>
                              <a:pathLst>
                                <a:path w="11" h="5">
                                  <a:moveTo>
                                    <a:pt x="0" y="0"/>
                                  </a:moveTo>
                                  <a:lnTo>
                                    <a:pt x="11" y="0"/>
                                  </a:lnTo>
                                  <a:lnTo>
                                    <a:pt x="11" y="6"/>
                                  </a:lnTo>
                                  <a:lnTo>
                                    <a:pt x="0" y="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71" name="Group 382"/>
                        <wpg:cNvGrpSpPr>
                          <a:grpSpLocks/>
                        </wpg:cNvGrpSpPr>
                        <wpg:grpSpPr bwMode="auto">
                          <a:xfrm>
                            <a:off x="9068" y="3455"/>
                            <a:ext cx="5" cy="80"/>
                            <a:chOff x="9068" y="3455"/>
                            <a:chExt cx="5" cy="80"/>
                          </a:xfrm>
                        </wpg:grpSpPr>
                        <wps:wsp>
                          <wps:cNvPr id="17772" name="Freeform 383"/>
                          <wps:cNvSpPr>
                            <a:spLocks/>
                          </wps:cNvSpPr>
                          <wps:spPr bwMode="auto">
                            <a:xfrm>
                              <a:off x="9068" y="3455"/>
                              <a:ext cx="5" cy="80"/>
                            </a:xfrm>
                            <a:custGeom>
                              <a:avLst/>
                              <a:gdLst>
                                <a:gd name="T0" fmla="+- 0 9068 9068"/>
                                <a:gd name="T1" fmla="*/ T0 w 5"/>
                                <a:gd name="T2" fmla="+- 0 3455 3455"/>
                                <a:gd name="T3" fmla="*/ 3455 h 80"/>
                                <a:gd name="T4" fmla="+- 0 9073 9068"/>
                                <a:gd name="T5" fmla="*/ T4 w 5"/>
                                <a:gd name="T6" fmla="+- 0 3455 3455"/>
                                <a:gd name="T7" fmla="*/ 3455 h 80"/>
                                <a:gd name="T8" fmla="+- 0 9073 9068"/>
                                <a:gd name="T9" fmla="*/ T8 w 5"/>
                                <a:gd name="T10" fmla="+- 0 3535 3455"/>
                                <a:gd name="T11" fmla="*/ 3535 h 80"/>
                                <a:gd name="T12" fmla="+- 0 9068 9068"/>
                                <a:gd name="T13" fmla="*/ T12 w 5"/>
                                <a:gd name="T14" fmla="+- 0 3535 3455"/>
                                <a:gd name="T15" fmla="*/ 3535 h 80"/>
                                <a:gd name="T16" fmla="+- 0 9068 9068"/>
                                <a:gd name="T17" fmla="*/ T16 w 5"/>
                                <a:gd name="T18" fmla="+- 0 3455 3455"/>
                                <a:gd name="T19" fmla="*/ 3455 h 80"/>
                              </a:gdLst>
                              <a:ahLst/>
                              <a:cxnLst>
                                <a:cxn ang="0">
                                  <a:pos x="T1" y="T3"/>
                                </a:cxn>
                                <a:cxn ang="0">
                                  <a:pos x="T5" y="T7"/>
                                </a:cxn>
                                <a:cxn ang="0">
                                  <a:pos x="T9" y="T11"/>
                                </a:cxn>
                                <a:cxn ang="0">
                                  <a:pos x="T13" y="T15"/>
                                </a:cxn>
                                <a:cxn ang="0">
                                  <a:pos x="T17" y="T19"/>
                                </a:cxn>
                              </a:cxnLst>
                              <a:rect l="0" t="0" r="r" b="b"/>
                              <a:pathLst>
                                <a:path w="5" h="80">
                                  <a:moveTo>
                                    <a:pt x="0" y="0"/>
                                  </a:moveTo>
                                  <a:lnTo>
                                    <a:pt x="5" y="0"/>
                                  </a:lnTo>
                                  <a:lnTo>
                                    <a:pt x="5" y="80"/>
                                  </a:lnTo>
                                  <a:lnTo>
                                    <a:pt x="0" y="8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73" name="Picture 384"/>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068" y="3412"/>
                              <a:ext cx="49" cy="4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74" name="Group 385"/>
                        <wpg:cNvGrpSpPr>
                          <a:grpSpLocks/>
                        </wpg:cNvGrpSpPr>
                        <wpg:grpSpPr bwMode="auto">
                          <a:xfrm>
                            <a:off x="9112" y="3412"/>
                            <a:ext cx="352" cy="5"/>
                            <a:chOff x="9112" y="3412"/>
                            <a:chExt cx="352" cy="5"/>
                          </a:xfrm>
                        </wpg:grpSpPr>
                        <wps:wsp>
                          <wps:cNvPr id="17775" name="Freeform 386"/>
                          <wps:cNvSpPr>
                            <a:spLocks/>
                          </wps:cNvSpPr>
                          <wps:spPr bwMode="auto">
                            <a:xfrm>
                              <a:off x="9112" y="3412"/>
                              <a:ext cx="352" cy="5"/>
                            </a:xfrm>
                            <a:custGeom>
                              <a:avLst/>
                              <a:gdLst>
                                <a:gd name="T0" fmla="+- 0 9112 9112"/>
                                <a:gd name="T1" fmla="*/ T0 w 352"/>
                                <a:gd name="T2" fmla="+- 0 3412 3412"/>
                                <a:gd name="T3" fmla="*/ 3412 h 5"/>
                                <a:gd name="T4" fmla="+- 0 9463 9112"/>
                                <a:gd name="T5" fmla="*/ T4 w 352"/>
                                <a:gd name="T6" fmla="+- 0 3412 3412"/>
                                <a:gd name="T7" fmla="*/ 3412 h 5"/>
                                <a:gd name="T8" fmla="+- 0 9463 9112"/>
                                <a:gd name="T9" fmla="*/ T8 w 352"/>
                                <a:gd name="T10" fmla="+- 0 3417 3412"/>
                                <a:gd name="T11" fmla="*/ 3417 h 5"/>
                                <a:gd name="T12" fmla="+- 0 9112 9112"/>
                                <a:gd name="T13" fmla="*/ T12 w 352"/>
                                <a:gd name="T14" fmla="+- 0 3417 3412"/>
                                <a:gd name="T15" fmla="*/ 3417 h 5"/>
                                <a:gd name="T16" fmla="+- 0 9112 9112"/>
                                <a:gd name="T17" fmla="*/ T16 w 352"/>
                                <a:gd name="T18" fmla="+- 0 3412 3412"/>
                                <a:gd name="T19" fmla="*/ 3412 h 5"/>
                              </a:gdLst>
                              <a:ahLst/>
                              <a:cxnLst>
                                <a:cxn ang="0">
                                  <a:pos x="T1" y="T3"/>
                                </a:cxn>
                                <a:cxn ang="0">
                                  <a:pos x="T5" y="T7"/>
                                </a:cxn>
                                <a:cxn ang="0">
                                  <a:pos x="T9" y="T11"/>
                                </a:cxn>
                                <a:cxn ang="0">
                                  <a:pos x="T13" y="T15"/>
                                </a:cxn>
                                <a:cxn ang="0">
                                  <a:pos x="T17" y="T19"/>
                                </a:cxn>
                              </a:cxnLst>
                              <a:rect l="0" t="0" r="r" b="b"/>
                              <a:pathLst>
                                <a:path w="352" h="5">
                                  <a:moveTo>
                                    <a:pt x="0" y="0"/>
                                  </a:moveTo>
                                  <a:lnTo>
                                    <a:pt x="351" y="0"/>
                                  </a:lnTo>
                                  <a:lnTo>
                                    <a:pt x="351"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76" name="Group 387"/>
                        <wpg:cNvGrpSpPr>
                          <a:grpSpLocks/>
                        </wpg:cNvGrpSpPr>
                        <wpg:grpSpPr bwMode="auto">
                          <a:xfrm>
                            <a:off x="9458" y="3412"/>
                            <a:ext cx="5" cy="81"/>
                            <a:chOff x="9458" y="3412"/>
                            <a:chExt cx="5" cy="81"/>
                          </a:xfrm>
                        </wpg:grpSpPr>
                        <wps:wsp>
                          <wps:cNvPr id="17777" name="Freeform 388"/>
                          <wps:cNvSpPr>
                            <a:spLocks/>
                          </wps:cNvSpPr>
                          <wps:spPr bwMode="auto">
                            <a:xfrm>
                              <a:off x="9458" y="3412"/>
                              <a:ext cx="5" cy="81"/>
                            </a:xfrm>
                            <a:custGeom>
                              <a:avLst/>
                              <a:gdLst>
                                <a:gd name="T0" fmla="+- 0 9458 9458"/>
                                <a:gd name="T1" fmla="*/ T0 w 5"/>
                                <a:gd name="T2" fmla="+- 0 3412 3412"/>
                                <a:gd name="T3" fmla="*/ 3412 h 81"/>
                                <a:gd name="T4" fmla="+- 0 9463 9458"/>
                                <a:gd name="T5" fmla="*/ T4 w 5"/>
                                <a:gd name="T6" fmla="+- 0 3412 3412"/>
                                <a:gd name="T7" fmla="*/ 3412 h 81"/>
                                <a:gd name="T8" fmla="+- 0 9463 9458"/>
                                <a:gd name="T9" fmla="*/ T8 w 5"/>
                                <a:gd name="T10" fmla="+- 0 3492 3412"/>
                                <a:gd name="T11" fmla="*/ 3492 h 81"/>
                                <a:gd name="T12" fmla="+- 0 9458 9458"/>
                                <a:gd name="T13" fmla="*/ T12 w 5"/>
                                <a:gd name="T14" fmla="+- 0 3492 3412"/>
                                <a:gd name="T15" fmla="*/ 3492 h 81"/>
                                <a:gd name="T16" fmla="+- 0 9458 9458"/>
                                <a:gd name="T17" fmla="*/ T16 w 5"/>
                                <a:gd name="T18" fmla="+- 0 3412 3412"/>
                                <a:gd name="T19" fmla="*/ 3412 h 81"/>
                              </a:gdLst>
                              <a:ahLst/>
                              <a:cxnLst>
                                <a:cxn ang="0">
                                  <a:pos x="T1" y="T3"/>
                                </a:cxn>
                                <a:cxn ang="0">
                                  <a:pos x="T5" y="T7"/>
                                </a:cxn>
                                <a:cxn ang="0">
                                  <a:pos x="T9" y="T11"/>
                                </a:cxn>
                                <a:cxn ang="0">
                                  <a:pos x="T13" y="T15"/>
                                </a:cxn>
                                <a:cxn ang="0">
                                  <a:pos x="T17" y="T19"/>
                                </a:cxn>
                              </a:cxnLst>
                              <a:rect l="0" t="0" r="r" b="b"/>
                              <a:pathLst>
                                <a:path w="5" h="81">
                                  <a:moveTo>
                                    <a:pt x="0" y="0"/>
                                  </a:moveTo>
                                  <a:lnTo>
                                    <a:pt x="5" y="0"/>
                                  </a:lnTo>
                                  <a:lnTo>
                                    <a:pt x="5" y="80"/>
                                  </a:lnTo>
                                  <a:lnTo>
                                    <a:pt x="0" y="8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78" name="Picture 389"/>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404" y="3487"/>
                              <a:ext cx="60" cy="5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79" name="Group 390"/>
                        <wpg:cNvGrpSpPr>
                          <a:grpSpLocks/>
                        </wpg:cNvGrpSpPr>
                        <wpg:grpSpPr bwMode="auto">
                          <a:xfrm>
                            <a:off x="9073" y="3540"/>
                            <a:ext cx="336" cy="5"/>
                            <a:chOff x="9073" y="3540"/>
                            <a:chExt cx="336" cy="5"/>
                          </a:xfrm>
                        </wpg:grpSpPr>
                        <wps:wsp>
                          <wps:cNvPr id="17780" name="Freeform 391"/>
                          <wps:cNvSpPr>
                            <a:spLocks/>
                          </wps:cNvSpPr>
                          <wps:spPr bwMode="auto">
                            <a:xfrm>
                              <a:off x="9073" y="3540"/>
                              <a:ext cx="336" cy="5"/>
                            </a:xfrm>
                            <a:custGeom>
                              <a:avLst/>
                              <a:gdLst>
                                <a:gd name="T0" fmla="+- 0 9073 9073"/>
                                <a:gd name="T1" fmla="*/ T0 w 336"/>
                                <a:gd name="T2" fmla="+- 0 3540 3540"/>
                                <a:gd name="T3" fmla="*/ 3540 h 5"/>
                                <a:gd name="T4" fmla="+- 0 9409 9073"/>
                                <a:gd name="T5" fmla="*/ T4 w 336"/>
                                <a:gd name="T6" fmla="+- 0 3540 3540"/>
                                <a:gd name="T7" fmla="*/ 3540 h 5"/>
                                <a:gd name="T8" fmla="+- 0 9409 9073"/>
                                <a:gd name="T9" fmla="*/ T8 w 336"/>
                                <a:gd name="T10" fmla="+- 0 3546 3540"/>
                                <a:gd name="T11" fmla="*/ 3546 h 5"/>
                                <a:gd name="T12" fmla="+- 0 9073 9073"/>
                                <a:gd name="T13" fmla="*/ T12 w 336"/>
                                <a:gd name="T14" fmla="+- 0 3546 3540"/>
                                <a:gd name="T15" fmla="*/ 3546 h 5"/>
                                <a:gd name="T16" fmla="+- 0 9073 9073"/>
                                <a:gd name="T17" fmla="*/ T16 w 336"/>
                                <a:gd name="T18" fmla="+- 0 3540 3540"/>
                                <a:gd name="T19" fmla="*/ 3540 h 5"/>
                              </a:gdLst>
                              <a:ahLst/>
                              <a:cxnLst>
                                <a:cxn ang="0">
                                  <a:pos x="T1" y="T3"/>
                                </a:cxn>
                                <a:cxn ang="0">
                                  <a:pos x="T5" y="T7"/>
                                </a:cxn>
                                <a:cxn ang="0">
                                  <a:pos x="T9" y="T11"/>
                                </a:cxn>
                                <a:cxn ang="0">
                                  <a:pos x="T13" y="T15"/>
                                </a:cxn>
                                <a:cxn ang="0">
                                  <a:pos x="T17" y="T19"/>
                                </a:cxn>
                              </a:cxnLst>
                              <a:rect l="0" t="0" r="r" b="b"/>
                              <a:pathLst>
                                <a:path w="336" h="5">
                                  <a:moveTo>
                                    <a:pt x="0" y="0"/>
                                  </a:moveTo>
                                  <a:lnTo>
                                    <a:pt x="336" y="0"/>
                                  </a:lnTo>
                                  <a:lnTo>
                                    <a:pt x="336" y="6"/>
                                  </a:lnTo>
                                  <a:lnTo>
                                    <a:pt x="0" y="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81" name="Group 392"/>
                        <wpg:cNvGrpSpPr>
                          <a:grpSpLocks/>
                        </wpg:cNvGrpSpPr>
                        <wpg:grpSpPr bwMode="auto">
                          <a:xfrm>
                            <a:off x="9068" y="3455"/>
                            <a:ext cx="3" cy="91"/>
                            <a:chOff x="9068" y="3455"/>
                            <a:chExt cx="3" cy="91"/>
                          </a:xfrm>
                        </wpg:grpSpPr>
                        <wps:wsp>
                          <wps:cNvPr id="17782" name="Freeform 393"/>
                          <wps:cNvSpPr>
                            <a:spLocks/>
                          </wps:cNvSpPr>
                          <wps:spPr bwMode="auto">
                            <a:xfrm>
                              <a:off x="9068" y="3455"/>
                              <a:ext cx="3" cy="91"/>
                            </a:xfrm>
                            <a:custGeom>
                              <a:avLst/>
                              <a:gdLst>
                                <a:gd name="T0" fmla="+- 0 9070 9068"/>
                                <a:gd name="T1" fmla="*/ T0 w 3"/>
                                <a:gd name="T2" fmla="+- 0 3455 3455"/>
                                <a:gd name="T3" fmla="*/ 3455 h 91"/>
                                <a:gd name="T4" fmla="+- 0 9068 9068"/>
                                <a:gd name="T5" fmla="*/ T4 w 3"/>
                                <a:gd name="T6" fmla="+- 0 3455 3455"/>
                                <a:gd name="T7" fmla="*/ 3455 h 91"/>
                                <a:gd name="T8" fmla="+- 0 9068 9068"/>
                                <a:gd name="T9" fmla="*/ T8 w 3"/>
                                <a:gd name="T10" fmla="+- 0 3546 3455"/>
                                <a:gd name="T11" fmla="*/ 3546 h 91"/>
                                <a:gd name="T12" fmla="+- 0 9070 9068"/>
                                <a:gd name="T13" fmla="*/ T12 w 3"/>
                                <a:gd name="T14" fmla="+- 0 3546 3455"/>
                                <a:gd name="T15" fmla="*/ 3546 h 91"/>
                                <a:gd name="T16" fmla="+- 0 9070 906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83" name="Group 394"/>
                        <wpg:cNvGrpSpPr>
                          <a:grpSpLocks/>
                        </wpg:cNvGrpSpPr>
                        <wpg:grpSpPr bwMode="auto">
                          <a:xfrm>
                            <a:off x="9412" y="3455"/>
                            <a:ext cx="2" cy="91"/>
                            <a:chOff x="9412" y="3455"/>
                            <a:chExt cx="2" cy="91"/>
                          </a:xfrm>
                        </wpg:grpSpPr>
                        <wps:wsp>
                          <wps:cNvPr id="17784" name="Freeform 395"/>
                          <wps:cNvSpPr>
                            <a:spLocks/>
                          </wps:cNvSpPr>
                          <wps:spPr bwMode="auto">
                            <a:xfrm>
                              <a:off x="9412" y="3455"/>
                              <a:ext cx="2" cy="91"/>
                            </a:xfrm>
                            <a:custGeom>
                              <a:avLst/>
                              <a:gdLst>
                                <a:gd name="T0" fmla="+- 0 9414 9412"/>
                                <a:gd name="T1" fmla="*/ T0 w 2"/>
                                <a:gd name="T2" fmla="+- 0 3455 3455"/>
                                <a:gd name="T3" fmla="*/ 3455 h 91"/>
                                <a:gd name="T4" fmla="+- 0 9412 9412"/>
                                <a:gd name="T5" fmla="*/ T4 w 2"/>
                                <a:gd name="T6" fmla="+- 0 3455 3455"/>
                                <a:gd name="T7" fmla="*/ 3455 h 91"/>
                                <a:gd name="T8" fmla="+- 0 9412 9412"/>
                                <a:gd name="T9" fmla="*/ T8 w 2"/>
                                <a:gd name="T10" fmla="+- 0 3546 3455"/>
                                <a:gd name="T11" fmla="*/ 3546 h 91"/>
                                <a:gd name="T12" fmla="+- 0 9414 9412"/>
                                <a:gd name="T13" fmla="*/ T12 w 2"/>
                                <a:gd name="T14" fmla="+- 0 3546 3455"/>
                                <a:gd name="T15" fmla="*/ 3546 h 91"/>
                                <a:gd name="T16" fmla="+- 0 9414 941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85" name="Group 396"/>
                        <wpg:cNvGrpSpPr>
                          <a:grpSpLocks/>
                        </wpg:cNvGrpSpPr>
                        <wpg:grpSpPr bwMode="auto">
                          <a:xfrm>
                            <a:off x="9070" y="3455"/>
                            <a:ext cx="2" cy="91"/>
                            <a:chOff x="9070" y="3455"/>
                            <a:chExt cx="2" cy="91"/>
                          </a:xfrm>
                        </wpg:grpSpPr>
                        <wps:wsp>
                          <wps:cNvPr id="17786" name="Freeform 397"/>
                          <wps:cNvSpPr>
                            <a:spLocks/>
                          </wps:cNvSpPr>
                          <wps:spPr bwMode="auto">
                            <a:xfrm>
                              <a:off x="9070" y="3455"/>
                              <a:ext cx="2" cy="91"/>
                            </a:xfrm>
                            <a:custGeom>
                              <a:avLst/>
                              <a:gdLst>
                                <a:gd name="T0" fmla="+- 0 9072 9070"/>
                                <a:gd name="T1" fmla="*/ T0 w 2"/>
                                <a:gd name="T2" fmla="+- 0 3455 3455"/>
                                <a:gd name="T3" fmla="*/ 3455 h 91"/>
                                <a:gd name="T4" fmla="+- 0 9070 9070"/>
                                <a:gd name="T5" fmla="*/ T4 w 2"/>
                                <a:gd name="T6" fmla="+- 0 3455 3455"/>
                                <a:gd name="T7" fmla="*/ 3455 h 91"/>
                                <a:gd name="T8" fmla="+- 0 9070 9070"/>
                                <a:gd name="T9" fmla="*/ T8 w 2"/>
                                <a:gd name="T10" fmla="+- 0 3546 3455"/>
                                <a:gd name="T11" fmla="*/ 3546 h 91"/>
                                <a:gd name="T12" fmla="+- 0 9072 9070"/>
                                <a:gd name="T13" fmla="*/ T12 w 2"/>
                                <a:gd name="T14" fmla="+- 0 3546 3455"/>
                                <a:gd name="T15" fmla="*/ 3546 h 91"/>
                                <a:gd name="T16" fmla="+- 0 9072 907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87" name="Group 398"/>
                        <wpg:cNvGrpSpPr>
                          <a:grpSpLocks/>
                        </wpg:cNvGrpSpPr>
                        <wpg:grpSpPr bwMode="auto">
                          <a:xfrm>
                            <a:off x="9409" y="3455"/>
                            <a:ext cx="3" cy="91"/>
                            <a:chOff x="9409" y="3455"/>
                            <a:chExt cx="3" cy="91"/>
                          </a:xfrm>
                        </wpg:grpSpPr>
                        <wps:wsp>
                          <wps:cNvPr id="17788" name="Freeform 399"/>
                          <wps:cNvSpPr>
                            <a:spLocks/>
                          </wps:cNvSpPr>
                          <wps:spPr bwMode="auto">
                            <a:xfrm>
                              <a:off x="9409" y="3455"/>
                              <a:ext cx="3" cy="91"/>
                            </a:xfrm>
                            <a:custGeom>
                              <a:avLst/>
                              <a:gdLst>
                                <a:gd name="T0" fmla="+- 0 9412 9409"/>
                                <a:gd name="T1" fmla="*/ T0 w 3"/>
                                <a:gd name="T2" fmla="+- 0 3455 3455"/>
                                <a:gd name="T3" fmla="*/ 3455 h 91"/>
                                <a:gd name="T4" fmla="+- 0 9409 9409"/>
                                <a:gd name="T5" fmla="*/ T4 w 3"/>
                                <a:gd name="T6" fmla="+- 0 3455 3455"/>
                                <a:gd name="T7" fmla="*/ 3455 h 91"/>
                                <a:gd name="T8" fmla="+- 0 9409 9409"/>
                                <a:gd name="T9" fmla="*/ T8 w 3"/>
                                <a:gd name="T10" fmla="+- 0 3546 3455"/>
                                <a:gd name="T11" fmla="*/ 3546 h 91"/>
                                <a:gd name="T12" fmla="+- 0 9412 9409"/>
                                <a:gd name="T13" fmla="*/ T12 w 3"/>
                                <a:gd name="T14" fmla="+- 0 3546 3455"/>
                                <a:gd name="T15" fmla="*/ 3546 h 91"/>
                                <a:gd name="T16" fmla="+- 0 9412 940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89" name="Picture 400"/>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072"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90" name="Group 401"/>
                        <wpg:cNvGrpSpPr>
                          <a:grpSpLocks/>
                        </wpg:cNvGrpSpPr>
                        <wpg:grpSpPr bwMode="auto">
                          <a:xfrm>
                            <a:off x="9407" y="3455"/>
                            <a:ext cx="2" cy="91"/>
                            <a:chOff x="9407" y="3455"/>
                            <a:chExt cx="2" cy="91"/>
                          </a:xfrm>
                        </wpg:grpSpPr>
                        <wps:wsp>
                          <wps:cNvPr id="17791" name="Freeform 402"/>
                          <wps:cNvSpPr>
                            <a:spLocks/>
                          </wps:cNvSpPr>
                          <wps:spPr bwMode="auto">
                            <a:xfrm>
                              <a:off x="9407" y="3455"/>
                              <a:ext cx="2" cy="91"/>
                            </a:xfrm>
                            <a:custGeom>
                              <a:avLst/>
                              <a:gdLst>
                                <a:gd name="T0" fmla="+- 0 9409 9407"/>
                                <a:gd name="T1" fmla="*/ T0 w 2"/>
                                <a:gd name="T2" fmla="+- 0 3455 3455"/>
                                <a:gd name="T3" fmla="*/ 3455 h 91"/>
                                <a:gd name="T4" fmla="+- 0 9407 9407"/>
                                <a:gd name="T5" fmla="*/ T4 w 2"/>
                                <a:gd name="T6" fmla="+- 0 3455 3455"/>
                                <a:gd name="T7" fmla="*/ 3455 h 91"/>
                                <a:gd name="T8" fmla="+- 0 9407 9407"/>
                                <a:gd name="T9" fmla="*/ T8 w 2"/>
                                <a:gd name="T10" fmla="+- 0 3546 3455"/>
                                <a:gd name="T11" fmla="*/ 3546 h 91"/>
                                <a:gd name="T12" fmla="+- 0 9409 9407"/>
                                <a:gd name="T13" fmla="*/ T12 w 2"/>
                                <a:gd name="T14" fmla="+- 0 3546 3455"/>
                                <a:gd name="T15" fmla="*/ 3546 h 91"/>
                                <a:gd name="T16" fmla="+- 0 9409 940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92" name="Group 403"/>
                        <wpg:cNvGrpSpPr>
                          <a:grpSpLocks/>
                        </wpg:cNvGrpSpPr>
                        <wpg:grpSpPr bwMode="auto">
                          <a:xfrm>
                            <a:off x="9075" y="3455"/>
                            <a:ext cx="2" cy="91"/>
                            <a:chOff x="9075" y="3455"/>
                            <a:chExt cx="2" cy="91"/>
                          </a:xfrm>
                        </wpg:grpSpPr>
                        <wps:wsp>
                          <wps:cNvPr id="17793" name="Freeform 404"/>
                          <wps:cNvSpPr>
                            <a:spLocks/>
                          </wps:cNvSpPr>
                          <wps:spPr bwMode="auto">
                            <a:xfrm>
                              <a:off x="9075" y="3455"/>
                              <a:ext cx="2" cy="91"/>
                            </a:xfrm>
                            <a:custGeom>
                              <a:avLst/>
                              <a:gdLst>
                                <a:gd name="T0" fmla="+- 0 9077 9075"/>
                                <a:gd name="T1" fmla="*/ T0 w 2"/>
                                <a:gd name="T2" fmla="+- 0 3455 3455"/>
                                <a:gd name="T3" fmla="*/ 3455 h 91"/>
                                <a:gd name="T4" fmla="+- 0 9075 9075"/>
                                <a:gd name="T5" fmla="*/ T4 w 2"/>
                                <a:gd name="T6" fmla="+- 0 3455 3455"/>
                                <a:gd name="T7" fmla="*/ 3455 h 91"/>
                                <a:gd name="T8" fmla="+- 0 9075 9075"/>
                                <a:gd name="T9" fmla="*/ T8 w 2"/>
                                <a:gd name="T10" fmla="+- 0 3546 3455"/>
                                <a:gd name="T11" fmla="*/ 3546 h 91"/>
                                <a:gd name="T12" fmla="+- 0 9077 9075"/>
                                <a:gd name="T13" fmla="*/ T12 w 2"/>
                                <a:gd name="T14" fmla="+- 0 3546 3455"/>
                                <a:gd name="T15" fmla="*/ 3546 h 91"/>
                                <a:gd name="T16" fmla="+- 0 9077 9075"/>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794" name="Picture 405"/>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405"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795" name="Group 406"/>
                        <wpg:cNvGrpSpPr>
                          <a:grpSpLocks/>
                        </wpg:cNvGrpSpPr>
                        <wpg:grpSpPr bwMode="auto">
                          <a:xfrm>
                            <a:off x="9077" y="3455"/>
                            <a:ext cx="3" cy="91"/>
                            <a:chOff x="9077" y="3455"/>
                            <a:chExt cx="3" cy="91"/>
                          </a:xfrm>
                        </wpg:grpSpPr>
                        <wps:wsp>
                          <wps:cNvPr id="17796" name="Freeform 407"/>
                          <wps:cNvSpPr>
                            <a:spLocks/>
                          </wps:cNvSpPr>
                          <wps:spPr bwMode="auto">
                            <a:xfrm>
                              <a:off x="9077" y="3455"/>
                              <a:ext cx="3" cy="91"/>
                            </a:xfrm>
                            <a:custGeom>
                              <a:avLst/>
                              <a:gdLst>
                                <a:gd name="T0" fmla="+- 0 9080 9077"/>
                                <a:gd name="T1" fmla="*/ T0 w 3"/>
                                <a:gd name="T2" fmla="+- 0 3455 3455"/>
                                <a:gd name="T3" fmla="*/ 3455 h 91"/>
                                <a:gd name="T4" fmla="+- 0 9077 9077"/>
                                <a:gd name="T5" fmla="*/ T4 w 3"/>
                                <a:gd name="T6" fmla="+- 0 3455 3455"/>
                                <a:gd name="T7" fmla="*/ 3455 h 91"/>
                                <a:gd name="T8" fmla="+- 0 9077 9077"/>
                                <a:gd name="T9" fmla="*/ T8 w 3"/>
                                <a:gd name="T10" fmla="+- 0 3546 3455"/>
                                <a:gd name="T11" fmla="*/ 3546 h 91"/>
                                <a:gd name="T12" fmla="+- 0 9080 9077"/>
                                <a:gd name="T13" fmla="*/ T12 w 3"/>
                                <a:gd name="T14" fmla="+- 0 3546 3455"/>
                                <a:gd name="T15" fmla="*/ 3546 h 91"/>
                                <a:gd name="T16" fmla="+- 0 9080 907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97" name="Group 408"/>
                        <wpg:cNvGrpSpPr>
                          <a:grpSpLocks/>
                        </wpg:cNvGrpSpPr>
                        <wpg:grpSpPr bwMode="auto">
                          <a:xfrm>
                            <a:off x="9403" y="3455"/>
                            <a:ext cx="2" cy="91"/>
                            <a:chOff x="9403" y="3455"/>
                            <a:chExt cx="2" cy="91"/>
                          </a:xfrm>
                        </wpg:grpSpPr>
                        <wps:wsp>
                          <wps:cNvPr id="17798" name="Freeform 409"/>
                          <wps:cNvSpPr>
                            <a:spLocks/>
                          </wps:cNvSpPr>
                          <wps:spPr bwMode="auto">
                            <a:xfrm>
                              <a:off x="9403" y="3455"/>
                              <a:ext cx="2" cy="91"/>
                            </a:xfrm>
                            <a:custGeom>
                              <a:avLst/>
                              <a:gdLst>
                                <a:gd name="T0" fmla="+- 0 9405 9403"/>
                                <a:gd name="T1" fmla="*/ T0 w 2"/>
                                <a:gd name="T2" fmla="+- 0 3455 3455"/>
                                <a:gd name="T3" fmla="*/ 3455 h 91"/>
                                <a:gd name="T4" fmla="+- 0 9403 9403"/>
                                <a:gd name="T5" fmla="*/ T4 w 2"/>
                                <a:gd name="T6" fmla="+- 0 3455 3455"/>
                                <a:gd name="T7" fmla="*/ 3455 h 91"/>
                                <a:gd name="T8" fmla="+- 0 9403 9403"/>
                                <a:gd name="T9" fmla="*/ T8 w 2"/>
                                <a:gd name="T10" fmla="+- 0 3546 3455"/>
                                <a:gd name="T11" fmla="*/ 3546 h 91"/>
                                <a:gd name="T12" fmla="+- 0 9405 9403"/>
                                <a:gd name="T13" fmla="*/ T12 w 2"/>
                                <a:gd name="T14" fmla="+- 0 3546 3455"/>
                                <a:gd name="T15" fmla="*/ 3546 h 91"/>
                                <a:gd name="T16" fmla="+- 0 9405 9403"/>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799" name="Group 410"/>
                        <wpg:cNvGrpSpPr>
                          <a:grpSpLocks/>
                        </wpg:cNvGrpSpPr>
                        <wpg:grpSpPr bwMode="auto">
                          <a:xfrm>
                            <a:off x="9080" y="3455"/>
                            <a:ext cx="2" cy="91"/>
                            <a:chOff x="9080" y="3455"/>
                            <a:chExt cx="2" cy="91"/>
                          </a:xfrm>
                        </wpg:grpSpPr>
                        <wps:wsp>
                          <wps:cNvPr id="17800" name="Freeform 411"/>
                          <wps:cNvSpPr>
                            <a:spLocks/>
                          </wps:cNvSpPr>
                          <wps:spPr bwMode="auto">
                            <a:xfrm>
                              <a:off x="9080" y="3455"/>
                              <a:ext cx="2" cy="91"/>
                            </a:xfrm>
                            <a:custGeom>
                              <a:avLst/>
                              <a:gdLst>
                                <a:gd name="T0" fmla="+- 0 9081 9080"/>
                                <a:gd name="T1" fmla="*/ T0 w 2"/>
                                <a:gd name="T2" fmla="+- 0 3455 3455"/>
                                <a:gd name="T3" fmla="*/ 3455 h 91"/>
                                <a:gd name="T4" fmla="+- 0 9080 9080"/>
                                <a:gd name="T5" fmla="*/ T4 w 2"/>
                                <a:gd name="T6" fmla="+- 0 3455 3455"/>
                                <a:gd name="T7" fmla="*/ 3455 h 91"/>
                                <a:gd name="T8" fmla="+- 0 9080 9080"/>
                                <a:gd name="T9" fmla="*/ T8 w 2"/>
                                <a:gd name="T10" fmla="+- 0 3546 3455"/>
                                <a:gd name="T11" fmla="*/ 3546 h 91"/>
                                <a:gd name="T12" fmla="+- 0 9081 9080"/>
                                <a:gd name="T13" fmla="*/ T12 w 2"/>
                                <a:gd name="T14" fmla="+- 0 3546 3455"/>
                                <a:gd name="T15" fmla="*/ 3546 h 91"/>
                                <a:gd name="T16" fmla="+- 0 9081 908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01" name="Group 412"/>
                        <wpg:cNvGrpSpPr>
                          <a:grpSpLocks/>
                        </wpg:cNvGrpSpPr>
                        <wpg:grpSpPr bwMode="auto">
                          <a:xfrm>
                            <a:off x="9400" y="3455"/>
                            <a:ext cx="3" cy="91"/>
                            <a:chOff x="9400" y="3455"/>
                            <a:chExt cx="3" cy="91"/>
                          </a:xfrm>
                        </wpg:grpSpPr>
                        <wps:wsp>
                          <wps:cNvPr id="17802" name="Freeform 413"/>
                          <wps:cNvSpPr>
                            <a:spLocks/>
                          </wps:cNvSpPr>
                          <wps:spPr bwMode="auto">
                            <a:xfrm>
                              <a:off x="9400" y="3455"/>
                              <a:ext cx="3" cy="91"/>
                            </a:xfrm>
                            <a:custGeom>
                              <a:avLst/>
                              <a:gdLst>
                                <a:gd name="T0" fmla="+- 0 9403 9400"/>
                                <a:gd name="T1" fmla="*/ T0 w 3"/>
                                <a:gd name="T2" fmla="+- 0 3455 3455"/>
                                <a:gd name="T3" fmla="*/ 3455 h 91"/>
                                <a:gd name="T4" fmla="+- 0 9400 9400"/>
                                <a:gd name="T5" fmla="*/ T4 w 3"/>
                                <a:gd name="T6" fmla="+- 0 3455 3455"/>
                                <a:gd name="T7" fmla="*/ 3455 h 91"/>
                                <a:gd name="T8" fmla="+- 0 9400 9400"/>
                                <a:gd name="T9" fmla="*/ T8 w 3"/>
                                <a:gd name="T10" fmla="+- 0 3546 3455"/>
                                <a:gd name="T11" fmla="*/ 3546 h 91"/>
                                <a:gd name="T12" fmla="+- 0 9403 9400"/>
                                <a:gd name="T13" fmla="*/ T12 w 3"/>
                                <a:gd name="T14" fmla="+- 0 3546 3455"/>
                                <a:gd name="T15" fmla="*/ 3546 h 91"/>
                                <a:gd name="T16" fmla="+- 0 9403 940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03" name="Group 414"/>
                        <wpg:cNvGrpSpPr>
                          <a:grpSpLocks/>
                        </wpg:cNvGrpSpPr>
                        <wpg:grpSpPr bwMode="auto">
                          <a:xfrm>
                            <a:off x="9081" y="3455"/>
                            <a:ext cx="3" cy="91"/>
                            <a:chOff x="9081" y="3455"/>
                            <a:chExt cx="3" cy="91"/>
                          </a:xfrm>
                        </wpg:grpSpPr>
                        <wps:wsp>
                          <wps:cNvPr id="17804" name="Freeform 415"/>
                          <wps:cNvSpPr>
                            <a:spLocks/>
                          </wps:cNvSpPr>
                          <wps:spPr bwMode="auto">
                            <a:xfrm>
                              <a:off x="9081" y="3455"/>
                              <a:ext cx="3" cy="91"/>
                            </a:xfrm>
                            <a:custGeom>
                              <a:avLst/>
                              <a:gdLst>
                                <a:gd name="T0" fmla="+- 0 9084 9081"/>
                                <a:gd name="T1" fmla="*/ T0 w 3"/>
                                <a:gd name="T2" fmla="+- 0 3455 3455"/>
                                <a:gd name="T3" fmla="*/ 3455 h 91"/>
                                <a:gd name="T4" fmla="+- 0 9081 9081"/>
                                <a:gd name="T5" fmla="*/ T4 w 3"/>
                                <a:gd name="T6" fmla="+- 0 3455 3455"/>
                                <a:gd name="T7" fmla="*/ 3455 h 91"/>
                                <a:gd name="T8" fmla="+- 0 9081 9081"/>
                                <a:gd name="T9" fmla="*/ T8 w 3"/>
                                <a:gd name="T10" fmla="+- 0 3546 3455"/>
                                <a:gd name="T11" fmla="*/ 3546 h 91"/>
                                <a:gd name="T12" fmla="+- 0 9084 9081"/>
                                <a:gd name="T13" fmla="*/ T12 w 3"/>
                                <a:gd name="T14" fmla="+- 0 3546 3455"/>
                                <a:gd name="T15" fmla="*/ 3546 h 91"/>
                                <a:gd name="T16" fmla="+- 0 9084 9081"/>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05" name="Group 416"/>
                        <wpg:cNvGrpSpPr>
                          <a:grpSpLocks/>
                        </wpg:cNvGrpSpPr>
                        <wpg:grpSpPr bwMode="auto">
                          <a:xfrm>
                            <a:off x="9398" y="3455"/>
                            <a:ext cx="2" cy="91"/>
                            <a:chOff x="9398" y="3455"/>
                            <a:chExt cx="2" cy="91"/>
                          </a:xfrm>
                        </wpg:grpSpPr>
                        <wps:wsp>
                          <wps:cNvPr id="17806" name="Freeform 417"/>
                          <wps:cNvSpPr>
                            <a:spLocks/>
                          </wps:cNvSpPr>
                          <wps:spPr bwMode="auto">
                            <a:xfrm>
                              <a:off x="9398" y="3455"/>
                              <a:ext cx="2" cy="91"/>
                            </a:xfrm>
                            <a:custGeom>
                              <a:avLst/>
                              <a:gdLst>
                                <a:gd name="T0" fmla="+- 0 9400 9398"/>
                                <a:gd name="T1" fmla="*/ T0 w 2"/>
                                <a:gd name="T2" fmla="+- 0 3455 3455"/>
                                <a:gd name="T3" fmla="*/ 3455 h 91"/>
                                <a:gd name="T4" fmla="+- 0 9398 9398"/>
                                <a:gd name="T5" fmla="*/ T4 w 2"/>
                                <a:gd name="T6" fmla="+- 0 3455 3455"/>
                                <a:gd name="T7" fmla="*/ 3455 h 91"/>
                                <a:gd name="T8" fmla="+- 0 9398 9398"/>
                                <a:gd name="T9" fmla="*/ T8 w 2"/>
                                <a:gd name="T10" fmla="+- 0 3546 3455"/>
                                <a:gd name="T11" fmla="*/ 3546 h 91"/>
                                <a:gd name="T12" fmla="+- 0 9400 9398"/>
                                <a:gd name="T13" fmla="*/ T12 w 2"/>
                                <a:gd name="T14" fmla="+- 0 3546 3455"/>
                                <a:gd name="T15" fmla="*/ 3546 h 91"/>
                                <a:gd name="T16" fmla="+- 0 9400 939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07" name="Picture 418"/>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084" y="3455"/>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08" name="Group 419"/>
                        <wpg:cNvGrpSpPr>
                          <a:grpSpLocks/>
                        </wpg:cNvGrpSpPr>
                        <wpg:grpSpPr bwMode="auto">
                          <a:xfrm>
                            <a:off x="9395" y="3455"/>
                            <a:ext cx="3" cy="91"/>
                            <a:chOff x="9395" y="3455"/>
                            <a:chExt cx="3" cy="91"/>
                          </a:xfrm>
                        </wpg:grpSpPr>
                        <wps:wsp>
                          <wps:cNvPr id="17809" name="Freeform 420"/>
                          <wps:cNvSpPr>
                            <a:spLocks/>
                          </wps:cNvSpPr>
                          <wps:spPr bwMode="auto">
                            <a:xfrm>
                              <a:off x="9395" y="3455"/>
                              <a:ext cx="3" cy="91"/>
                            </a:xfrm>
                            <a:custGeom>
                              <a:avLst/>
                              <a:gdLst>
                                <a:gd name="T0" fmla="+- 0 9398 9395"/>
                                <a:gd name="T1" fmla="*/ T0 w 3"/>
                                <a:gd name="T2" fmla="+- 0 3455 3455"/>
                                <a:gd name="T3" fmla="*/ 3455 h 91"/>
                                <a:gd name="T4" fmla="+- 0 9395 9395"/>
                                <a:gd name="T5" fmla="*/ T4 w 3"/>
                                <a:gd name="T6" fmla="+- 0 3455 3455"/>
                                <a:gd name="T7" fmla="*/ 3455 h 91"/>
                                <a:gd name="T8" fmla="+- 0 9395 9395"/>
                                <a:gd name="T9" fmla="*/ T8 w 3"/>
                                <a:gd name="T10" fmla="+- 0 3546 3455"/>
                                <a:gd name="T11" fmla="*/ 3546 h 91"/>
                                <a:gd name="T12" fmla="+- 0 9398 9395"/>
                                <a:gd name="T13" fmla="*/ T12 w 3"/>
                                <a:gd name="T14" fmla="+- 0 3546 3455"/>
                                <a:gd name="T15" fmla="*/ 3546 h 91"/>
                                <a:gd name="T16" fmla="+- 0 9398 9395"/>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10" name="Group 421"/>
                        <wpg:cNvGrpSpPr>
                          <a:grpSpLocks/>
                        </wpg:cNvGrpSpPr>
                        <wpg:grpSpPr bwMode="auto">
                          <a:xfrm>
                            <a:off x="9086" y="3455"/>
                            <a:ext cx="3" cy="91"/>
                            <a:chOff x="9086" y="3455"/>
                            <a:chExt cx="3" cy="91"/>
                          </a:xfrm>
                        </wpg:grpSpPr>
                        <wps:wsp>
                          <wps:cNvPr id="17811" name="Freeform 422"/>
                          <wps:cNvSpPr>
                            <a:spLocks/>
                          </wps:cNvSpPr>
                          <wps:spPr bwMode="auto">
                            <a:xfrm>
                              <a:off x="9086" y="3455"/>
                              <a:ext cx="3" cy="91"/>
                            </a:xfrm>
                            <a:custGeom>
                              <a:avLst/>
                              <a:gdLst>
                                <a:gd name="T0" fmla="+- 0 9089 9086"/>
                                <a:gd name="T1" fmla="*/ T0 w 3"/>
                                <a:gd name="T2" fmla="+- 0 3455 3455"/>
                                <a:gd name="T3" fmla="*/ 3455 h 91"/>
                                <a:gd name="T4" fmla="+- 0 9086 9086"/>
                                <a:gd name="T5" fmla="*/ T4 w 3"/>
                                <a:gd name="T6" fmla="+- 0 3455 3455"/>
                                <a:gd name="T7" fmla="*/ 3455 h 91"/>
                                <a:gd name="T8" fmla="+- 0 9086 9086"/>
                                <a:gd name="T9" fmla="*/ T8 w 3"/>
                                <a:gd name="T10" fmla="+- 0 3546 3455"/>
                                <a:gd name="T11" fmla="*/ 3546 h 91"/>
                                <a:gd name="T12" fmla="+- 0 9089 9086"/>
                                <a:gd name="T13" fmla="*/ T12 w 3"/>
                                <a:gd name="T14" fmla="+- 0 3546 3455"/>
                                <a:gd name="T15" fmla="*/ 3546 h 91"/>
                                <a:gd name="T16" fmla="+- 0 9089 9086"/>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12" name="Picture 423"/>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394" y="3455"/>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13" name="Group 424"/>
                        <wpg:cNvGrpSpPr>
                          <a:grpSpLocks/>
                        </wpg:cNvGrpSpPr>
                        <wpg:grpSpPr bwMode="auto">
                          <a:xfrm>
                            <a:off x="9089" y="3455"/>
                            <a:ext cx="2" cy="91"/>
                            <a:chOff x="9089" y="3455"/>
                            <a:chExt cx="2" cy="91"/>
                          </a:xfrm>
                        </wpg:grpSpPr>
                        <wps:wsp>
                          <wps:cNvPr id="17814" name="Freeform 425"/>
                          <wps:cNvSpPr>
                            <a:spLocks/>
                          </wps:cNvSpPr>
                          <wps:spPr bwMode="auto">
                            <a:xfrm>
                              <a:off x="9089" y="3455"/>
                              <a:ext cx="2" cy="91"/>
                            </a:xfrm>
                            <a:custGeom>
                              <a:avLst/>
                              <a:gdLst>
                                <a:gd name="T0" fmla="+- 0 9091 9089"/>
                                <a:gd name="T1" fmla="*/ T0 w 2"/>
                                <a:gd name="T2" fmla="+- 0 3455 3455"/>
                                <a:gd name="T3" fmla="*/ 3455 h 91"/>
                                <a:gd name="T4" fmla="+- 0 9089 9089"/>
                                <a:gd name="T5" fmla="*/ T4 w 2"/>
                                <a:gd name="T6" fmla="+- 0 3455 3455"/>
                                <a:gd name="T7" fmla="*/ 3455 h 91"/>
                                <a:gd name="T8" fmla="+- 0 9089 9089"/>
                                <a:gd name="T9" fmla="*/ T8 w 2"/>
                                <a:gd name="T10" fmla="+- 0 3546 3455"/>
                                <a:gd name="T11" fmla="*/ 3546 h 91"/>
                                <a:gd name="T12" fmla="+- 0 9091 9089"/>
                                <a:gd name="T13" fmla="*/ T12 w 2"/>
                                <a:gd name="T14" fmla="+- 0 3546 3455"/>
                                <a:gd name="T15" fmla="*/ 3546 h 91"/>
                                <a:gd name="T16" fmla="+- 0 9091 908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15" name="Group 426"/>
                        <wpg:cNvGrpSpPr>
                          <a:grpSpLocks/>
                        </wpg:cNvGrpSpPr>
                        <wpg:grpSpPr bwMode="auto">
                          <a:xfrm>
                            <a:off x="9392" y="3455"/>
                            <a:ext cx="2" cy="91"/>
                            <a:chOff x="9392" y="3455"/>
                            <a:chExt cx="2" cy="91"/>
                          </a:xfrm>
                        </wpg:grpSpPr>
                        <wps:wsp>
                          <wps:cNvPr id="17816" name="Freeform 427"/>
                          <wps:cNvSpPr>
                            <a:spLocks/>
                          </wps:cNvSpPr>
                          <wps:spPr bwMode="auto">
                            <a:xfrm>
                              <a:off x="9392" y="3455"/>
                              <a:ext cx="2" cy="91"/>
                            </a:xfrm>
                            <a:custGeom>
                              <a:avLst/>
                              <a:gdLst>
                                <a:gd name="T0" fmla="+- 0 9394 9392"/>
                                <a:gd name="T1" fmla="*/ T0 w 2"/>
                                <a:gd name="T2" fmla="+- 0 3455 3455"/>
                                <a:gd name="T3" fmla="*/ 3455 h 91"/>
                                <a:gd name="T4" fmla="+- 0 9392 9392"/>
                                <a:gd name="T5" fmla="*/ T4 w 2"/>
                                <a:gd name="T6" fmla="+- 0 3455 3455"/>
                                <a:gd name="T7" fmla="*/ 3455 h 91"/>
                                <a:gd name="T8" fmla="+- 0 9392 9392"/>
                                <a:gd name="T9" fmla="*/ T8 w 2"/>
                                <a:gd name="T10" fmla="+- 0 3546 3455"/>
                                <a:gd name="T11" fmla="*/ 3546 h 91"/>
                                <a:gd name="T12" fmla="+- 0 9394 9392"/>
                                <a:gd name="T13" fmla="*/ T12 w 2"/>
                                <a:gd name="T14" fmla="+- 0 3546 3455"/>
                                <a:gd name="T15" fmla="*/ 3546 h 91"/>
                                <a:gd name="T16" fmla="+- 0 9394 939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17" name="Group 428"/>
                        <wpg:cNvGrpSpPr>
                          <a:grpSpLocks/>
                        </wpg:cNvGrpSpPr>
                        <wpg:grpSpPr bwMode="auto">
                          <a:xfrm>
                            <a:off x="9091" y="3455"/>
                            <a:ext cx="3" cy="91"/>
                            <a:chOff x="9091" y="3455"/>
                            <a:chExt cx="3" cy="91"/>
                          </a:xfrm>
                        </wpg:grpSpPr>
                        <wps:wsp>
                          <wps:cNvPr id="17818" name="Freeform 429"/>
                          <wps:cNvSpPr>
                            <a:spLocks/>
                          </wps:cNvSpPr>
                          <wps:spPr bwMode="auto">
                            <a:xfrm>
                              <a:off x="9091" y="3455"/>
                              <a:ext cx="3" cy="91"/>
                            </a:xfrm>
                            <a:custGeom>
                              <a:avLst/>
                              <a:gdLst>
                                <a:gd name="T0" fmla="+- 0 9093 9091"/>
                                <a:gd name="T1" fmla="*/ T0 w 3"/>
                                <a:gd name="T2" fmla="+- 0 3455 3455"/>
                                <a:gd name="T3" fmla="*/ 3455 h 91"/>
                                <a:gd name="T4" fmla="+- 0 9091 9091"/>
                                <a:gd name="T5" fmla="*/ T4 w 3"/>
                                <a:gd name="T6" fmla="+- 0 3455 3455"/>
                                <a:gd name="T7" fmla="*/ 3455 h 91"/>
                                <a:gd name="T8" fmla="+- 0 9091 9091"/>
                                <a:gd name="T9" fmla="*/ T8 w 3"/>
                                <a:gd name="T10" fmla="+- 0 3546 3455"/>
                                <a:gd name="T11" fmla="*/ 3546 h 91"/>
                                <a:gd name="T12" fmla="+- 0 9093 9091"/>
                                <a:gd name="T13" fmla="*/ T12 w 3"/>
                                <a:gd name="T14" fmla="+- 0 3546 3455"/>
                                <a:gd name="T15" fmla="*/ 3546 h 91"/>
                                <a:gd name="T16" fmla="+- 0 9093 9091"/>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19" name="Group 430"/>
                        <wpg:cNvGrpSpPr>
                          <a:grpSpLocks/>
                        </wpg:cNvGrpSpPr>
                        <wpg:grpSpPr bwMode="auto">
                          <a:xfrm>
                            <a:off x="9389" y="3455"/>
                            <a:ext cx="3" cy="91"/>
                            <a:chOff x="9389" y="3455"/>
                            <a:chExt cx="3" cy="91"/>
                          </a:xfrm>
                        </wpg:grpSpPr>
                        <wps:wsp>
                          <wps:cNvPr id="17820" name="Freeform 431"/>
                          <wps:cNvSpPr>
                            <a:spLocks/>
                          </wps:cNvSpPr>
                          <wps:spPr bwMode="auto">
                            <a:xfrm>
                              <a:off x="9389" y="3455"/>
                              <a:ext cx="3" cy="91"/>
                            </a:xfrm>
                            <a:custGeom>
                              <a:avLst/>
                              <a:gdLst>
                                <a:gd name="T0" fmla="+- 0 9392 9389"/>
                                <a:gd name="T1" fmla="*/ T0 w 3"/>
                                <a:gd name="T2" fmla="+- 0 3455 3455"/>
                                <a:gd name="T3" fmla="*/ 3455 h 91"/>
                                <a:gd name="T4" fmla="+- 0 9389 9389"/>
                                <a:gd name="T5" fmla="*/ T4 w 3"/>
                                <a:gd name="T6" fmla="+- 0 3455 3455"/>
                                <a:gd name="T7" fmla="*/ 3455 h 91"/>
                                <a:gd name="T8" fmla="+- 0 9389 9389"/>
                                <a:gd name="T9" fmla="*/ T8 w 3"/>
                                <a:gd name="T10" fmla="+- 0 3546 3455"/>
                                <a:gd name="T11" fmla="*/ 3546 h 91"/>
                                <a:gd name="T12" fmla="+- 0 9392 9389"/>
                                <a:gd name="T13" fmla="*/ T12 w 3"/>
                                <a:gd name="T14" fmla="+- 0 3546 3455"/>
                                <a:gd name="T15" fmla="*/ 3546 h 91"/>
                                <a:gd name="T16" fmla="+- 0 9392 938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21" name="Picture 432"/>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093" y="3455"/>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22" name="Group 433"/>
                        <wpg:cNvGrpSpPr>
                          <a:grpSpLocks/>
                        </wpg:cNvGrpSpPr>
                        <wpg:grpSpPr bwMode="auto">
                          <a:xfrm>
                            <a:off x="9387" y="3455"/>
                            <a:ext cx="2" cy="91"/>
                            <a:chOff x="9387" y="3455"/>
                            <a:chExt cx="2" cy="91"/>
                          </a:xfrm>
                        </wpg:grpSpPr>
                        <wps:wsp>
                          <wps:cNvPr id="17823" name="Freeform 434"/>
                          <wps:cNvSpPr>
                            <a:spLocks/>
                          </wps:cNvSpPr>
                          <wps:spPr bwMode="auto">
                            <a:xfrm>
                              <a:off x="9387" y="3455"/>
                              <a:ext cx="2" cy="91"/>
                            </a:xfrm>
                            <a:custGeom>
                              <a:avLst/>
                              <a:gdLst>
                                <a:gd name="T0" fmla="+- 0 9389 9387"/>
                                <a:gd name="T1" fmla="*/ T0 w 2"/>
                                <a:gd name="T2" fmla="+- 0 3455 3455"/>
                                <a:gd name="T3" fmla="*/ 3455 h 91"/>
                                <a:gd name="T4" fmla="+- 0 9387 9387"/>
                                <a:gd name="T5" fmla="*/ T4 w 2"/>
                                <a:gd name="T6" fmla="+- 0 3455 3455"/>
                                <a:gd name="T7" fmla="*/ 3455 h 91"/>
                                <a:gd name="T8" fmla="+- 0 9387 9387"/>
                                <a:gd name="T9" fmla="*/ T8 w 2"/>
                                <a:gd name="T10" fmla="+- 0 3546 3455"/>
                                <a:gd name="T11" fmla="*/ 3546 h 91"/>
                                <a:gd name="T12" fmla="+- 0 9389 9387"/>
                                <a:gd name="T13" fmla="*/ T12 w 2"/>
                                <a:gd name="T14" fmla="+- 0 3546 3455"/>
                                <a:gd name="T15" fmla="*/ 3546 h 91"/>
                                <a:gd name="T16" fmla="+- 0 9389 938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24" name="Group 435"/>
                        <wpg:cNvGrpSpPr>
                          <a:grpSpLocks/>
                        </wpg:cNvGrpSpPr>
                        <wpg:grpSpPr bwMode="auto">
                          <a:xfrm>
                            <a:off x="9095" y="3455"/>
                            <a:ext cx="3" cy="91"/>
                            <a:chOff x="9095" y="3455"/>
                            <a:chExt cx="3" cy="91"/>
                          </a:xfrm>
                        </wpg:grpSpPr>
                        <wps:wsp>
                          <wps:cNvPr id="17825" name="Freeform 436"/>
                          <wps:cNvSpPr>
                            <a:spLocks/>
                          </wps:cNvSpPr>
                          <wps:spPr bwMode="auto">
                            <a:xfrm>
                              <a:off x="9095" y="3455"/>
                              <a:ext cx="3" cy="91"/>
                            </a:xfrm>
                            <a:custGeom>
                              <a:avLst/>
                              <a:gdLst>
                                <a:gd name="T0" fmla="+- 0 9098 9095"/>
                                <a:gd name="T1" fmla="*/ T0 w 3"/>
                                <a:gd name="T2" fmla="+- 0 3455 3455"/>
                                <a:gd name="T3" fmla="*/ 3455 h 91"/>
                                <a:gd name="T4" fmla="+- 0 9095 9095"/>
                                <a:gd name="T5" fmla="*/ T4 w 3"/>
                                <a:gd name="T6" fmla="+- 0 3455 3455"/>
                                <a:gd name="T7" fmla="*/ 3455 h 91"/>
                                <a:gd name="T8" fmla="+- 0 9095 9095"/>
                                <a:gd name="T9" fmla="*/ T8 w 3"/>
                                <a:gd name="T10" fmla="+- 0 3546 3455"/>
                                <a:gd name="T11" fmla="*/ 3546 h 91"/>
                                <a:gd name="T12" fmla="+- 0 9098 9095"/>
                                <a:gd name="T13" fmla="*/ T12 w 3"/>
                                <a:gd name="T14" fmla="+- 0 3546 3455"/>
                                <a:gd name="T15" fmla="*/ 3546 h 91"/>
                                <a:gd name="T16" fmla="+- 0 9098 9095"/>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26" name="Picture 437"/>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384"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27" name="Group 438"/>
                        <wpg:cNvGrpSpPr>
                          <a:grpSpLocks/>
                        </wpg:cNvGrpSpPr>
                        <wpg:grpSpPr bwMode="auto">
                          <a:xfrm>
                            <a:off x="9098" y="3455"/>
                            <a:ext cx="2" cy="91"/>
                            <a:chOff x="9098" y="3455"/>
                            <a:chExt cx="2" cy="91"/>
                          </a:xfrm>
                        </wpg:grpSpPr>
                        <wps:wsp>
                          <wps:cNvPr id="17828" name="Freeform 439"/>
                          <wps:cNvSpPr>
                            <a:spLocks/>
                          </wps:cNvSpPr>
                          <wps:spPr bwMode="auto">
                            <a:xfrm>
                              <a:off x="9098" y="3455"/>
                              <a:ext cx="2" cy="91"/>
                            </a:xfrm>
                            <a:custGeom>
                              <a:avLst/>
                              <a:gdLst>
                                <a:gd name="T0" fmla="+- 0 9100 9098"/>
                                <a:gd name="T1" fmla="*/ T0 w 2"/>
                                <a:gd name="T2" fmla="+- 0 3455 3455"/>
                                <a:gd name="T3" fmla="*/ 3455 h 91"/>
                                <a:gd name="T4" fmla="+- 0 9098 9098"/>
                                <a:gd name="T5" fmla="*/ T4 w 2"/>
                                <a:gd name="T6" fmla="+- 0 3455 3455"/>
                                <a:gd name="T7" fmla="*/ 3455 h 91"/>
                                <a:gd name="T8" fmla="+- 0 9098 9098"/>
                                <a:gd name="T9" fmla="*/ T8 w 2"/>
                                <a:gd name="T10" fmla="+- 0 3546 3455"/>
                                <a:gd name="T11" fmla="*/ 3546 h 91"/>
                                <a:gd name="T12" fmla="+- 0 9100 9098"/>
                                <a:gd name="T13" fmla="*/ T12 w 2"/>
                                <a:gd name="T14" fmla="+- 0 3546 3455"/>
                                <a:gd name="T15" fmla="*/ 3546 h 91"/>
                                <a:gd name="T16" fmla="+- 0 9100 909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29" name="Group 440"/>
                        <wpg:cNvGrpSpPr>
                          <a:grpSpLocks/>
                        </wpg:cNvGrpSpPr>
                        <wpg:grpSpPr bwMode="auto">
                          <a:xfrm>
                            <a:off x="9383" y="3455"/>
                            <a:ext cx="2" cy="91"/>
                            <a:chOff x="9383" y="3455"/>
                            <a:chExt cx="2" cy="91"/>
                          </a:xfrm>
                        </wpg:grpSpPr>
                        <wps:wsp>
                          <wps:cNvPr id="17830" name="Freeform 441"/>
                          <wps:cNvSpPr>
                            <a:spLocks/>
                          </wps:cNvSpPr>
                          <wps:spPr bwMode="auto">
                            <a:xfrm>
                              <a:off x="9383" y="3455"/>
                              <a:ext cx="2" cy="91"/>
                            </a:xfrm>
                            <a:custGeom>
                              <a:avLst/>
                              <a:gdLst>
                                <a:gd name="T0" fmla="+- 0 9384 9383"/>
                                <a:gd name="T1" fmla="*/ T0 w 2"/>
                                <a:gd name="T2" fmla="+- 0 3455 3455"/>
                                <a:gd name="T3" fmla="*/ 3455 h 91"/>
                                <a:gd name="T4" fmla="+- 0 9383 9383"/>
                                <a:gd name="T5" fmla="*/ T4 w 2"/>
                                <a:gd name="T6" fmla="+- 0 3455 3455"/>
                                <a:gd name="T7" fmla="*/ 3455 h 91"/>
                                <a:gd name="T8" fmla="+- 0 9383 9383"/>
                                <a:gd name="T9" fmla="*/ T8 w 2"/>
                                <a:gd name="T10" fmla="+- 0 3546 3455"/>
                                <a:gd name="T11" fmla="*/ 3546 h 91"/>
                                <a:gd name="T12" fmla="+- 0 9384 9383"/>
                                <a:gd name="T13" fmla="*/ T12 w 2"/>
                                <a:gd name="T14" fmla="+- 0 3546 3455"/>
                                <a:gd name="T15" fmla="*/ 3546 h 91"/>
                                <a:gd name="T16" fmla="+- 0 9384 9383"/>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31" name="Group 442"/>
                        <wpg:cNvGrpSpPr>
                          <a:grpSpLocks/>
                        </wpg:cNvGrpSpPr>
                        <wpg:grpSpPr bwMode="auto">
                          <a:xfrm>
                            <a:off x="9100" y="3455"/>
                            <a:ext cx="3" cy="91"/>
                            <a:chOff x="9100" y="3455"/>
                            <a:chExt cx="3" cy="91"/>
                          </a:xfrm>
                        </wpg:grpSpPr>
                        <wps:wsp>
                          <wps:cNvPr id="17832" name="Freeform 443"/>
                          <wps:cNvSpPr>
                            <a:spLocks/>
                          </wps:cNvSpPr>
                          <wps:spPr bwMode="auto">
                            <a:xfrm>
                              <a:off x="9100" y="3455"/>
                              <a:ext cx="3" cy="91"/>
                            </a:xfrm>
                            <a:custGeom>
                              <a:avLst/>
                              <a:gdLst>
                                <a:gd name="T0" fmla="+- 0 9102 9100"/>
                                <a:gd name="T1" fmla="*/ T0 w 3"/>
                                <a:gd name="T2" fmla="+- 0 3455 3455"/>
                                <a:gd name="T3" fmla="*/ 3455 h 91"/>
                                <a:gd name="T4" fmla="+- 0 9100 9100"/>
                                <a:gd name="T5" fmla="*/ T4 w 3"/>
                                <a:gd name="T6" fmla="+- 0 3455 3455"/>
                                <a:gd name="T7" fmla="*/ 3455 h 91"/>
                                <a:gd name="T8" fmla="+- 0 9100 9100"/>
                                <a:gd name="T9" fmla="*/ T8 w 3"/>
                                <a:gd name="T10" fmla="+- 0 3546 3455"/>
                                <a:gd name="T11" fmla="*/ 3546 h 91"/>
                                <a:gd name="T12" fmla="+- 0 9102 9100"/>
                                <a:gd name="T13" fmla="*/ T12 w 3"/>
                                <a:gd name="T14" fmla="+- 0 3546 3455"/>
                                <a:gd name="T15" fmla="*/ 3546 h 91"/>
                                <a:gd name="T16" fmla="+- 0 9102 910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33" name="Group 444"/>
                        <wpg:cNvGrpSpPr>
                          <a:grpSpLocks/>
                        </wpg:cNvGrpSpPr>
                        <wpg:grpSpPr bwMode="auto">
                          <a:xfrm>
                            <a:off x="9380" y="3455"/>
                            <a:ext cx="3" cy="91"/>
                            <a:chOff x="9380" y="3455"/>
                            <a:chExt cx="3" cy="91"/>
                          </a:xfrm>
                        </wpg:grpSpPr>
                        <wps:wsp>
                          <wps:cNvPr id="17834" name="Freeform 445"/>
                          <wps:cNvSpPr>
                            <a:spLocks/>
                          </wps:cNvSpPr>
                          <wps:spPr bwMode="auto">
                            <a:xfrm>
                              <a:off x="9380" y="3455"/>
                              <a:ext cx="3" cy="91"/>
                            </a:xfrm>
                            <a:custGeom>
                              <a:avLst/>
                              <a:gdLst>
                                <a:gd name="T0" fmla="+- 0 9383 9380"/>
                                <a:gd name="T1" fmla="*/ T0 w 3"/>
                                <a:gd name="T2" fmla="+- 0 3455 3455"/>
                                <a:gd name="T3" fmla="*/ 3455 h 91"/>
                                <a:gd name="T4" fmla="+- 0 9380 9380"/>
                                <a:gd name="T5" fmla="*/ T4 w 3"/>
                                <a:gd name="T6" fmla="+- 0 3455 3455"/>
                                <a:gd name="T7" fmla="*/ 3455 h 91"/>
                                <a:gd name="T8" fmla="+- 0 9380 9380"/>
                                <a:gd name="T9" fmla="*/ T8 w 3"/>
                                <a:gd name="T10" fmla="+- 0 3546 3455"/>
                                <a:gd name="T11" fmla="*/ 3546 h 91"/>
                                <a:gd name="T12" fmla="+- 0 9383 9380"/>
                                <a:gd name="T13" fmla="*/ T12 w 3"/>
                                <a:gd name="T14" fmla="+- 0 3546 3455"/>
                                <a:gd name="T15" fmla="*/ 3546 h 91"/>
                                <a:gd name="T16" fmla="+- 0 9383 938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35" name="Group 446"/>
                        <wpg:cNvGrpSpPr>
                          <a:grpSpLocks/>
                        </wpg:cNvGrpSpPr>
                        <wpg:grpSpPr bwMode="auto">
                          <a:xfrm>
                            <a:off x="9102" y="3455"/>
                            <a:ext cx="2" cy="91"/>
                            <a:chOff x="9102" y="3455"/>
                            <a:chExt cx="2" cy="91"/>
                          </a:xfrm>
                        </wpg:grpSpPr>
                        <wps:wsp>
                          <wps:cNvPr id="17836" name="Freeform 447"/>
                          <wps:cNvSpPr>
                            <a:spLocks/>
                          </wps:cNvSpPr>
                          <wps:spPr bwMode="auto">
                            <a:xfrm>
                              <a:off x="9102" y="3455"/>
                              <a:ext cx="2" cy="91"/>
                            </a:xfrm>
                            <a:custGeom>
                              <a:avLst/>
                              <a:gdLst>
                                <a:gd name="T0" fmla="+- 0 9104 9102"/>
                                <a:gd name="T1" fmla="*/ T0 w 2"/>
                                <a:gd name="T2" fmla="+- 0 3455 3455"/>
                                <a:gd name="T3" fmla="*/ 3455 h 91"/>
                                <a:gd name="T4" fmla="+- 0 9102 9102"/>
                                <a:gd name="T5" fmla="*/ T4 w 2"/>
                                <a:gd name="T6" fmla="+- 0 3455 3455"/>
                                <a:gd name="T7" fmla="*/ 3455 h 91"/>
                                <a:gd name="T8" fmla="+- 0 9102 9102"/>
                                <a:gd name="T9" fmla="*/ T8 w 2"/>
                                <a:gd name="T10" fmla="+- 0 3546 3455"/>
                                <a:gd name="T11" fmla="*/ 3546 h 91"/>
                                <a:gd name="T12" fmla="+- 0 9104 9102"/>
                                <a:gd name="T13" fmla="*/ T12 w 2"/>
                                <a:gd name="T14" fmla="+- 0 3546 3455"/>
                                <a:gd name="T15" fmla="*/ 3546 h 91"/>
                                <a:gd name="T16" fmla="+- 0 9104 910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37" name="Group 448"/>
                        <wpg:cNvGrpSpPr>
                          <a:grpSpLocks/>
                        </wpg:cNvGrpSpPr>
                        <wpg:grpSpPr bwMode="auto">
                          <a:xfrm>
                            <a:off x="9378" y="3455"/>
                            <a:ext cx="2" cy="91"/>
                            <a:chOff x="9378" y="3455"/>
                            <a:chExt cx="2" cy="91"/>
                          </a:xfrm>
                        </wpg:grpSpPr>
                        <wps:wsp>
                          <wps:cNvPr id="17838" name="Freeform 449"/>
                          <wps:cNvSpPr>
                            <a:spLocks/>
                          </wps:cNvSpPr>
                          <wps:spPr bwMode="auto">
                            <a:xfrm>
                              <a:off x="9378" y="3455"/>
                              <a:ext cx="2" cy="91"/>
                            </a:xfrm>
                            <a:custGeom>
                              <a:avLst/>
                              <a:gdLst>
                                <a:gd name="T0" fmla="+- 0 9380 9378"/>
                                <a:gd name="T1" fmla="*/ T0 w 2"/>
                                <a:gd name="T2" fmla="+- 0 3455 3455"/>
                                <a:gd name="T3" fmla="*/ 3455 h 91"/>
                                <a:gd name="T4" fmla="+- 0 9378 9378"/>
                                <a:gd name="T5" fmla="*/ T4 w 2"/>
                                <a:gd name="T6" fmla="+- 0 3455 3455"/>
                                <a:gd name="T7" fmla="*/ 3455 h 91"/>
                                <a:gd name="T8" fmla="+- 0 9378 9378"/>
                                <a:gd name="T9" fmla="*/ T8 w 2"/>
                                <a:gd name="T10" fmla="+- 0 3546 3455"/>
                                <a:gd name="T11" fmla="*/ 3546 h 91"/>
                                <a:gd name="T12" fmla="+- 0 9380 9378"/>
                                <a:gd name="T13" fmla="*/ T12 w 2"/>
                                <a:gd name="T14" fmla="+- 0 3546 3455"/>
                                <a:gd name="T15" fmla="*/ 3546 h 91"/>
                                <a:gd name="T16" fmla="+- 0 9380 937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39" name="Picture 450"/>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104"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40" name="Group 451"/>
                        <wpg:cNvGrpSpPr>
                          <a:grpSpLocks/>
                        </wpg:cNvGrpSpPr>
                        <wpg:grpSpPr bwMode="auto">
                          <a:xfrm>
                            <a:off x="9375" y="3455"/>
                            <a:ext cx="3" cy="91"/>
                            <a:chOff x="9375" y="3455"/>
                            <a:chExt cx="3" cy="91"/>
                          </a:xfrm>
                        </wpg:grpSpPr>
                        <wps:wsp>
                          <wps:cNvPr id="17841" name="Freeform 452"/>
                          <wps:cNvSpPr>
                            <a:spLocks/>
                          </wps:cNvSpPr>
                          <wps:spPr bwMode="auto">
                            <a:xfrm>
                              <a:off x="9375" y="3455"/>
                              <a:ext cx="3" cy="91"/>
                            </a:xfrm>
                            <a:custGeom>
                              <a:avLst/>
                              <a:gdLst>
                                <a:gd name="T0" fmla="+- 0 9378 9375"/>
                                <a:gd name="T1" fmla="*/ T0 w 3"/>
                                <a:gd name="T2" fmla="+- 0 3455 3455"/>
                                <a:gd name="T3" fmla="*/ 3455 h 91"/>
                                <a:gd name="T4" fmla="+- 0 9375 9375"/>
                                <a:gd name="T5" fmla="*/ T4 w 3"/>
                                <a:gd name="T6" fmla="+- 0 3455 3455"/>
                                <a:gd name="T7" fmla="*/ 3455 h 91"/>
                                <a:gd name="T8" fmla="+- 0 9375 9375"/>
                                <a:gd name="T9" fmla="*/ T8 w 3"/>
                                <a:gd name="T10" fmla="+- 0 3546 3455"/>
                                <a:gd name="T11" fmla="*/ 3546 h 91"/>
                                <a:gd name="T12" fmla="+- 0 9378 9375"/>
                                <a:gd name="T13" fmla="*/ T12 w 3"/>
                                <a:gd name="T14" fmla="+- 0 3546 3455"/>
                                <a:gd name="T15" fmla="*/ 3546 h 91"/>
                                <a:gd name="T16" fmla="+- 0 9378 9375"/>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42" name="Group 453"/>
                        <wpg:cNvGrpSpPr>
                          <a:grpSpLocks/>
                        </wpg:cNvGrpSpPr>
                        <wpg:grpSpPr bwMode="auto">
                          <a:xfrm>
                            <a:off x="9107" y="3455"/>
                            <a:ext cx="2" cy="91"/>
                            <a:chOff x="9107" y="3455"/>
                            <a:chExt cx="2" cy="91"/>
                          </a:xfrm>
                        </wpg:grpSpPr>
                        <wps:wsp>
                          <wps:cNvPr id="17843" name="Freeform 454"/>
                          <wps:cNvSpPr>
                            <a:spLocks/>
                          </wps:cNvSpPr>
                          <wps:spPr bwMode="auto">
                            <a:xfrm>
                              <a:off x="9107" y="3455"/>
                              <a:ext cx="2" cy="91"/>
                            </a:xfrm>
                            <a:custGeom>
                              <a:avLst/>
                              <a:gdLst>
                                <a:gd name="T0" fmla="+- 0 9109 9107"/>
                                <a:gd name="T1" fmla="*/ T0 w 2"/>
                                <a:gd name="T2" fmla="+- 0 3455 3455"/>
                                <a:gd name="T3" fmla="*/ 3455 h 91"/>
                                <a:gd name="T4" fmla="+- 0 9107 9107"/>
                                <a:gd name="T5" fmla="*/ T4 w 2"/>
                                <a:gd name="T6" fmla="+- 0 3455 3455"/>
                                <a:gd name="T7" fmla="*/ 3455 h 91"/>
                                <a:gd name="T8" fmla="+- 0 9107 9107"/>
                                <a:gd name="T9" fmla="*/ T8 w 2"/>
                                <a:gd name="T10" fmla="+- 0 3546 3455"/>
                                <a:gd name="T11" fmla="*/ 3546 h 91"/>
                                <a:gd name="T12" fmla="+- 0 9109 9107"/>
                                <a:gd name="T13" fmla="*/ T12 w 2"/>
                                <a:gd name="T14" fmla="+- 0 3546 3455"/>
                                <a:gd name="T15" fmla="*/ 3546 h 91"/>
                                <a:gd name="T16" fmla="+- 0 9109 910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44" name="Picture 455"/>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373" y="3455"/>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45" name="Group 456"/>
                        <wpg:cNvGrpSpPr>
                          <a:grpSpLocks/>
                        </wpg:cNvGrpSpPr>
                        <wpg:grpSpPr bwMode="auto">
                          <a:xfrm>
                            <a:off x="9109" y="3455"/>
                            <a:ext cx="3" cy="91"/>
                            <a:chOff x="9109" y="3455"/>
                            <a:chExt cx="3" cy="91"/>
                          </a:xfrm>
                        </wpg:grpSpPr>
                        <wps:wsp>
                          <wps:cNvPr id="17846" name="Freeform 457"/>
                          <wps:cNvSpPr>
                            <a:spLocks/>
                          </wps:cNvSpPr>
                          <wps:spPr bwMode="auto">
                            <a:xfrm>
                              <a:off x="9109" y="3455"/>
                              <a:ext cx="3" cy="91"/>
                            </a:xfrm>
                            <a:custGeom>
                              <a:avLst/>
                              <a:gdLst>
                                <a:gd name="T0" fmla="+- 0 9112 9109"/>
                                <a:gd name="T1" fmla="*/ T0 w 3"/>
                                <a:gd name="T2" fmla="+- 0 3455 3455"/>
                                <a:gd name="T3" fmla="*/ 3455 h 91"/>
                                <a:gd name="T4" fmla="+- 0 9109 9109"/>
                                <a:gd name="T5" fmla="*/ T4 w 3"/>
                                <a:gd name="T6" fmla="+- 0 3455 3455"/>
                                <a:gd name="T7" fmla="*/ 3455 h 91"/>
                                <a:gd name="T8" fmla="+- 0 9109 9109"/>
                                <a:gd name="T9" fmla="*/ T8 w 3"/>
                                <a:gd name="T10" fmla="+- 0 3546 3455"/>
                                <a:gd name="T11" fmla="*/ 3546 h 91"/>
                                <a:gd name="T12" fmla="+- 0 9112 9109"/>
                                <a:gd name="T13" fmla="*/ T12 w 3"/>
                                <a:gd name="T14" fmla="+- 0 3546 3455"/>
                                <a:gd name="T15" fmla="*/ 3546 h 91"/>
                                <a:gd name="T16" fmla="+- 0 9112 910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47" name="Group 458"/>
                        <wpg:cNvGrpSpPr>
                          <a:grpSpLocks/>
                        </wpg:cNvGrpSpPr>
                        <wpg:grpSpPr bwMode="auto">
                          <a:xfrm>
                            <a:off x="9371" y="3455"/>
                            <a:ext cx="3" cy="91"/>
                            <a:chOff x="9371" y="3455"/>
                            <a:chExt cx="3" cy="91"/>
                          </a:xfrm>
                        </wpg:grpSpPr>
                        <wps:wsp>
                          <wps:cNvPr id="17848" name="Freeform 459"/>
                          <wps:cNvSpPr>
                            <a:spLocks/>
                          </wps:cNvSpPr>
                          <wps:spPr bwMode="auto">
                            <a:xfrm>
                              <a:off x="9371" y="3455"/>
                              <a:ext cx="3" cy="91"/>
                            </a:xfrm>
                            <a:custGeom>
                              <a:avLst/>
                              <a:gdLst>
                                <a:gd name="T0" fmla="+- 0 9373 9371"/>
                                <a:gd name="T1" fmla="*/ T0 w 3"/>
                                <a:gd name="T2" fmla="+- 0 3455 3455"/>
                                <a:gd name="T3" fmla="*/ 3455 h 91"/>
                                <a:gd name="T4" fmla="+- 0 9371 9371"/>
                                <a:gd name="T5" fmla="*/ T4 w 3"/>
                                <a:gd name="T6" fmla="+- 0 3455 3455"/>
                                <a:gd name="T7" fmla="*/ 3455 h 91"/>
                                <a:gd name="T8" fmla="+- 0 9371 9371"/>
                                <a:gd name="T9" fmla="*/ T8 w 3"/>
                                <a:gd name="T10" fmla="+- 0 3546 3455"/>
                                <a:gd name="T11" fmla="*/ 3546 h 91"/>
                                <a:gd name="T12" fmla="+- 0 9373 9371"/>
                                <a:gd name="T13" fmla="*/ T12 w 3"/>
                                <a:gd name="T14" fmla="+- 0 3546 3455"/>
                                <a:gd name="T15" fmla="*/ 3546 h 91"/>
                                <a:gd name="T16" fmla="+- 0 9373 9371"/>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49" name="Group 460"/>
                        <wpg:cNvGrpSpPr>
                          <a:grpSpLocks/>
                        </wpg:cNvGrpSpPr>
                        <wpg:grpSpPr bwMode="auto">
                          <a:xfrm>
                            <a:off x="9112" y="3455"/>
                            <a:ext cx="2" cy="91"/>
                            <a:chOff x="9112" y="3455"/>
                            <a:chExt cx="2" cy="91"/>
                          </a:xfrm>
                        </wpg:grpSpPr>
                        <wps:wsp>
                          <wps:cNvPr id="17850" name="Freeform 461"/>
                          <wps:cNvSpPr>
                            <a:spLocks/>
                          </wps:cNvSpPr>
                          <wps:spPr bwMode="auto">
                            <a:xfrm>
                              <a:off x="9112" y="3455"/>
                              <a:ext cx="2" cy="91"/>
                            </a:xfrm>
                            <a:custGeom>
                              <a:avLst/>
                              <a:gdLst>
                                <a:gd name="T0" fmla="+- 0 9113 9112"/>
                                <a:gd name="T1" fmla="*/ T0 w 2"/>
                                <a:gd name="T2" fmla="+- 0 3455 3455"/>
                                <a:gd name="T3" fmla="*/ 3455 h 91"/>
                                <a:gd name="T4" fmla="+- 0 9112 9112"/>
                                <a:gd name="T5" fmla="*/ T4 w 2"/>
                                <a:gd name="T6" fmla="+- 0 3455 3455"/>
                                <a:gd name="T7" fmla="*/ 3455 h 91"/>
                                <a:gd name="T8" fmla="+- 0 9112 9112"/>
                                <a:gd name="T9" fmla="*/ T8 w 2"/>
                                <a:gd name="T10" fmla="+- 0 3546 3455"/>
                                <a:gd name="T11" fmla="*/ 3546 h 91"/>
                                <a:gd name="T12" fmla="+- 0 9113 9112"/>
                                <a:gd name="T13" fmla="*/ T12 w 2"/>
                                <a:gd name="T14" fmla="+- 0 3546 3455"/>
                                <a:gd name="T15" fmla="*/ 3546 h 91"/>
                                <a:gd name="T16" fmla="+- 0 9113 911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51" name="Group 462"/>
                        <wpg:cNvGrpSpPr>
                          <a:grpSpLocks/>
                        </wpg:cNvGrpSpPr>
                        <wpg:grpSpPr bwMode="auto">
                          <a:xfrm>
                            <a:off x="9369" y="3455"/>
                            <a:ext cx="2" cy="91"/>
                            <a:chOff x="9369" y="3455"/>
                            <a:chExt cx="2" cy="91"/>
                          </a:xfrm>
                        </wpg:grpSpPr>
                        <wps:wsp>
                          <wps:cNvPr id="17852" name="Freeform 463"/>
                          <wps:cNvSpPr>
                            <a:spLocks/>
                          </wps:cNvSpPr>
                          <wps:spPr bwMode="auto">
                            <a:xfrm>
                              <a:off x="9369" y="3455"/>
                              <a:ext cx="2" cy="91"/>
                            </a:xfrm>
                            <a:custGeom>
                              <a:avLst/>
                              <a:gdLst>
                                <a:gd name="T0" fmla="+- 0 9371 9369"/>
                                <a:gd name="T1" fmla="*/ T0 w 2"/>
                                <a:gd name="T2" fmla="+- 0 3455 3455"/>
                                <a:gd name="T3" fmla="*/ 3455 h 91"/>
                                <a:gd name="T4" fmla="+- 0 9369 9369"/>
                                <a:gd name="T5" fmla="*/ T4 w 2"/>
                                <a:gd name="T6" fmla="+- 0 3455 3455"/>
                                <a:gd name="T7" fmla="*/ 3455 h 91"/>
                                <a:gd name="T8" fmla="+- 0 9369 9369"/>
                                <a:gd name="T9" fmla="*/ T8 w 2"/>
                                <a:gd name="T10" fmla="+- 0 3546 3455"/>
                                <a:gd name="T11" fmla="*/ 3546 h 91"/>
                                <a:gd name="T12" fmla="+- 0 9371 9369"/>
                                <a:gd name="T13" fmla="*/ T12 w 2"/>
                                <a:gd name="T14" fmla="+- 0 3546 3455"/>
                                <a:gd name="T15" fmla="*/ 3546 h 91"/>
                                <a:gd name="T16" fmla="+- 0 9371 936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53" name="Picture 464"/>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11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54" name="Group 465"/>
                        <wpg:cNvGrpSpPr>
                          <a:grpSpLocks/>
                        </wpg:cNvGrpSpPr>
                        <wpg:grpSpPr bwMode="auto">
                          <a:xfrm>
                            <a:off x="9366" y="3455"/>
                            <a:ext cx="3" cy="91"/>
                            <a:chOff x="9366" y="3455"/>
                            <a:chExt cx="3" cy="91"/>
                          </a:xfrm>
                        </wpg:grpSpPr>
                        <wps:wsp>
                          <wps:cNvPr id="17855" name="Freeform 466"/>
                          <wps:cNvSpPr>
                            <a:spLocks/>
                          </wps:cNvSpPr>
                          <wps:spPr bwMode="auto">
                            <a:xfrm>
                              <a:off x="9366" y="3455"/>
                              <a:ext cx="3" cy="91"/>
                            </a:xfrm>
                            <a:custGeom>
                              <a:avLst/>
                              <a:gdLst>
                                <a:gd name="T0" fmla="+- 0 9369 9366"/>
                                <a:gd name="T1" fmla="*/ T0 w 3"/>
                                <a:gd name="T2" fmla="+- 0 3455 3455"/>
                                <a:gd name="T3" fmla="*/ 3455 h 91"/>
                                <a:gd name="T4" fmla="+- 0 9366 9366"/>
                                <a:gd name="T5" fmla="*/ T4 w 3"/>
                                <a:gd name="T6" fmla="+- 0 3455 3455"/>
                                <a:gd name="T7" fmla="*/ 3455 h 91"/>
                                <a:gd name="T8" fmla="+- 0 9366 9366"/>
                                <a:gd name="T9" fmla="*/ T8 w 3"/>
                                <a:gd name="T10" fmla="+- 0 3546 3455"/>
                                <a:gd name="T11" fmla="*/ 3546 h 91"/>
                                <a:gd name="T12" fmla="+- 0 9369 9366"/>
                                <a:gd name="T13" fmla="*/ T12 w 3"/>
                                <a:gd name="T14" fmla="+- 0 3546 3455"/>
                                <a:gd name="T15" fmla="*/ 3546 h 91"/>
                                <a:gd name="T16" fmla="+- 0 9369 9366"/>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56" name="Group 467"/>
                        <wpg:cNvGrpSpPr>
                          <a:grpSpLocks/>
                        </wpg:cNvGrpSpPr>
                        <wpg:grpSpPr bwMode="auto">
                          <a:xfrm>
                            <a:off x="9116" y="3455"/>
                            <a:ext cx="2" cy="91"/>
                            <a:chOff x="9116" y="3455"/>
                            <a:chExt cx="2" cy="91"/>
                          </a:xfrm>
                        </wpg:grpSpPr>
                        <wps:wsp>
                          <wps:cNvPr id="17857" name="Freeform 468"/>
                          <wps:cNvSpPr>
                            <a:spLocks/>
                          </wps:cNvSpPr>
                          <wps:spPr bwMode="auto">
                            <a:xfrm>
                              <a:off x="9116" y="3455"/>
                              <a:ext cx="2" cy="91"/>
                            </a:xfrm>
                            <a:custGeom>
                              <a:avLst/>
                              <a:gdLst>
                                <a:gd name="T0" fmla="+- 0 9118 9116"/>
                                <a:gd name="T1" fmla="*/ T0 w 2"/>
                                <a:gd name="T2" fmla="+- 0 3455 3455"/>
                                <a:gd name="T3" fmla="*/ 3455 h 91"/>
                                <a:gd name="T4" fmla="+- 0 9116 9116"/>
                                <a:gd name="T5" fmla="*/ T4 w 2"/>
                                <a:gd name="T6" fmla="+- 0 3455 3455"/>
                                <a:gd name="T7" fmla="*/ 3455 h 91"/>
                                <a:gd name="T8" fmla="+- 0 9116 9116"/>
                                <a:gd name="T9" fmla="*/ T8 w 2"/>
                                <a:gd name="T10" fmla="+- 0 3546 3455"/>
                                <a:gd name="T11" fmla="*/ 3546 h 91"/>
                                <a:gd name="T12" fmla="+- 0 9118 9116"/>
                                <a:gd name="T13" fmla="*/ T12 w 2"/>
                                <a:gd name="T14" fmla="+- 0 3546 3455"/>
                                <a:gd name="T15" fmla="*/ 3546 h 91"/>
                                <a:gd name="T16" fmla="+- 0 9118 9116"/>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58" name="Picture 469"/>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364" y="3455"/>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59" name="Group 470"/>
                        <wpg:cNvGrpSpPr>
                          <a:grpSpLocks/>
                        </wpg:cNvGrpSpPr>
                        <wpg:grpSpPr bwMode="auto">
                          <a:xfrm>
                            <a:off x="9118" y="3455"/>
                            <a:ext cx="3" cy="91"/>
                            <a:chOff x="9118" y="3455"/>
                            <a:chExt cx="3" cy="91"/>
                          </a:xfrm>
                        </wpg:grpSpPr>
                        <wps:wsp>
                          <wps:cNvPr id="17860" name="Freeform 471"/>
                          <wps:cNvSpPr>
                            <a:spLocks/>
                          </wps:cNvSpPr>
                          <wps:spPr bwMode="auto">
                            <a:xfrm>
                              <a:off x="9118" y="3455"/>
                              <a:ext cx="3" cy="91"/>
                            </a:xfrm>
                            <a:custGeom>
                              <a:avLst/>
                              <a:gdLst>
                                <a:gd name="T0" fmla="+- 0 9121 9118"/>
                                <a:gd name="T1" fmla="*/ T0 w 3"/>
                                <a:gd name="T2" fmla="+- 0 3455 3455"/>
                                <a:gd name="T3" fmla="*/ 3455 h 91"/>
                                <a:gd name="T4" fmla="+- 0 9118 9118"/>
                                <a:gd name="T5" fmla="*/ T4 w 3"/>
                                <a:gd name="T6" fmla="+- 0 3455 3455"/>
                                <a:gd name="T7" fmla="*/ 3455 h 91"/>
                                <a:gd name="T8" fmla="+- 0 9118 9118"/>
                                <a:gd name="T9" fmla="*/ T8 w 3"/>
                                <a:gd name="T10" fmla="+- 0 3546 3455"/>
                                <a:gd name="T11" fmla="*/ 3546 h 91"/>
                                <a:gd name="T12" fmla="+- 0 9121 9118"/>
                                <a:gd name="T13" fmla="*/ T12 w 3"/>
                                <a:gd name="T14" fmla="+- 0 3546 3455"/>
                                <a:gd name="T15" fmla="*/ 3546 h 91"/>
                                <a:gd name="T16" fmla="+- 0 9121 911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61" name="Group 472"/>
                        <wpg:cNvGrpSpPr>
                          <a:grpSpLocks/>
                        </wpg:cNvGrpSpPr>
                        <wpg:grpSpPr bwMode="auto">
                          <a:xfrm>
                            <a:off x="9362" y="3455"/>
                            <a:ext cx="3" cy="91"/>
                            <a:chOff x="9362" y="3455"/>
                            <a:chExt cx="3" cy="91"/>
                          </a:xfrm>
                        </wpg:grpSpPr>
                        <wps:wsp>
                          <wps:cNvPr id="17862" name="Freeform 473"/>
                          <wps:cNvSpPr>
                            <a:spLocks/>
                          </wps:cNvSpPr>
                          <wps:spPr bwMode="auto">
                            <a:xfrm>
                              <a:off x="9362" y="3455"/>
                              <a:ext cx="3" cy="91"/>
                            </a:xfrm>
                            <a:custGeom>
                              <a:avLst/>
                              <a:gdLst>
                                <a:gd name="T0" fmla="+- 0 9364 9362"/>
                                <a:gd name="T1" fmla="*/ T0 w 3"/>
                                <a:gd name="T2" fmla="+- 0 3455 3455"/>
                                <a:gd name="T3" fmla="*/ 3455 h 91"/>
                                <a:gd name="T4" fmla="+- 0 9362 9362"/>
                                <a:gd name="T5" fmla="*/ T4 w 3"/>
                                <a:gd name="T6" fmla="+- 0 3455 3455"/>
                                <a:gd name="T7" fmla="*/ 3455 h 91"/>
                                <a:gd name="T8" fmla="+- 0 9362 9362"/>
                                <a:gd name="T9" fmla="*/ T8 w 3"/>
                                <a:gd name="T10" fmla="+- 0 3546 3455"/>
                                <a:gd name="T11" fmla="*/ 3546 h 91"/>
                                <a:gd name="T12" fmla="+- 0 9364 9362"/>
                                <a:gd name="T13" fmla="*/ T12 w 3"/>
                                <a:gd name="T14" fmla="+- 0 3546 3455"/>
                                <a:gd name="T15" fmla="*/ 3546 h 91"/>
                                <a:gd name="T16" fmla="+- 0 9364 9362"/>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63" name="Group 474"/>
                        <wpg:cNvGrpSpPr>
                          <a:grpSpLocks/>
                        </wpg:cNvGrpSpPr>
                        <wpg:grpSpPr bwMode="auto">
                          <a:xfrm>
                            <a:off x="9121" y="3455"/>
                            <a:ext cx="2" cy="91"/>
                            <a:chOff x="9121" y="3455"/>
                            <a:chExt cx="2" cy="91"/>
                          </a:xfrm>
                        </wpg:grpSpPr>
                        <wps:wsp>
                          <wps:cNvPr id="17864" name="Freeform 475"/>
                          <wps:cNvSpPr>
                            <a:spLocks/>
                          </wps:cNvSpPr>
                          <wps:spPr bwMode="auto">
                            <a:xfrm>
                              <a:off x="9121" y="3455"/>
                              <a:ext cx="2" cy="91"/>
                            </a:xfrm>
                            <a:custGeom>
                              <a:avLst/>
                              <a:gdLst>
                                <a:gd name="T0" fmla="+- 0 9123 9121"/>
                                <a:gd name="T1" fmla="*/ T0 w 2"/>
                                <a:gd name="T2" fmla="+- 0 3455 3455"/>
                                <a:gd name="T3" fmla="*/ 3455 h 91"/>
                                <a:gd name="T4" fmla="+- 0 9121 9121"/>
                                <a:gd name="T5" fmla="*/ T4 w 2"/>
                                <a:gd name="T6" fmla="+- 0 3455 3455"/>
                                <a:gd name="T7" fmla="*/ 3455 h 91"/>
                                <a:gd name="T8" fmla="+- 0 9121 9121"/>
                                <a:gd name="T9" fmla="*/ T8 w 2"/>
                                <a:gd name="T10" fmla="+- 0 3546 3455"/>
                                <a:gd name="T11" fmla="*/ 3546 h 91"/>
                                <a:gd name="T12" fmla="+- 0 9123 9121"/>
                                <a:gd name="T13" fmla="*/ T12 w 2"/>
                                <a:gd name="T14" fmla="+- 0 3546 3455"/>
                                <a:gd name="T15" fmla="*/ 3546 h 91"/>
                                <a:gd name="T16" fmla="+- 0 9123 912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65" name="Group 476"/>
                        <wpg:cNvGrpSpPr>
                          <a:grpSpLocks/>
                        </wpg:cNvGrpSpPr>
                        <wpg:grpSpPr bwMode="auto">
                          <a:xfrm>
                            <a:off x="9360" y="3455"/>
                            <a:ext cx="2" cy="91"/>
                            <a:chOff x="9360" y="3455"/>
                            <a:chExt cx="2" cy="91"/>
                          </a:xfrm>
                        </wpg:grpSpPr>
                        <wps:wsp>
                          <wps:cNvPr id="17866" name="Freeform 477"/>
                          <wps:cNvSpPr>
                            <a:spLocks/>
                          </wps:cNvSpPr>
                          <wps:spPr bwMode="auto">
                            <a:xfrm>
                              <a:off x="9360" y="3455"/>
                              <a:ext cx="2" cy="91"/>
                            </a:xfrm>
                            <a:custGeom>
                              <a:avLst/>
                              <a:gdLst>
                                <a:gd name="T0" fmla="+- 0 9362 9360"/>
                                <a:gd name="T1" fmla="*/ T0 w 2"/>
                                <a:gd name="T2" fmla="+- 0 3455 3455"/>
                                <a:gd name="T3" fmla="*/ 3455 h 91"/>
                                <a:gd name="T4" fmla="+- 0 9360 9360"/>
                                <a:gd name="T5" fmla="*/ T4 w 2"/>
                                <a:gd name="T6" fmla="+- 0 3455 3455"/>
                                <a:gd name="T7" fmla="*/ 3455 h 91"/>
                                <a:gd name="T8" fmla="+- 0 9360 9360"/>
                                <a:gd name="T9" fmla="*/ T8 w 2"/>
                                <a:gd name="T10" fmla="+- 0 3546 3455"/>
                                <a:gd name="T11" fmla="*/ 3546 h 91"/>
                                <a:gd name="T12" fmla="+- 0 9362 9360"/>
                                <a:gd name="T13" fmla="*/ T12 w 2"/>
                                <a:gd name="T14" fmla="+- 0 3546 3455"/>
                                <a:gd name="T15" fmla="*/ 3546 h 91"/>
                                <a:gd name="T16" fmla="+- 0 9362 936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67" name="Picture 478"/>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12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68" name="Group 479"/>
                        <wpg:cNvGrpSpPr>
                          <a:grpSpLocks/>
                        </wpg:cNvGrpSpPr>
                        <wpg:grpSpPr bwMode="auto">
                          <a:xfrm>
                            <a:off x="9357" y="3455"/>
                            <a:ext cx="3" cy="91"/>
                            <a:chOff x="9357" y="3455"/>
                            <a:chExt cx="3" cy="91"/>
                          </a:xfrm>
                        </wpg:grpSpPr>
                        <wps:wsp>
                          <wps:cNvPr id="17869" name="Freeform 480"/>
                          <wps:cNvSpPr>
                            <a:spLocks/>
                          </wps:cNvSpPr>
                          <wps:spPr bwMode="auto">
                            <a:xfrm>
                              <a:off x="9357" y="3455"/>
                              <a:ext cx="3" cy="91"/>
                            </a:xfrm>
                            <a:custGeom>
                              <a:avLst/>
                              <a:gdLst>
                                <a:gd name="T0" fmla="+- 0 9360 9357"/>
                                <a:gd name="T1" fmla="*/ T0 w 3"/>
                                <a:gd name="T2" fmla="+- 0 3455 3455"/>
                                <a:gd name="T3" fmla="*/ 3455 h 91"/>
                                <a:gd name="T4" fmla="+- 0 9357 9357"/>
                                <a:gd name="T5" fmla="*/ T4 w 3"/>
                                <a:gd name="T6" fmla="+- 0 3455 3455"/>
                                <a:gd name="T7" fmla="*/ 3455 h 91"/>
                                <a:gd name="T8" fmla="+- 0 9357 9357"/>
                                <a:gd name="T9" fmla="*/ T8 w 3"/>
                                <a:gd name="T10" fmla="+- 0 3546 3455"/>
                                <a:gd name="T11" fmla="*/ 3546 h 91"/>
                                <a:gd name="T12" fmla="+- 0 9360 9357"/>
                                <a:gd name="T13" fmla="*/ T12 w 3"/>
                                <a:gd name="T14" fmla="+- 0 3546 3455"/>
                                <a:gd name="T15" fmla="*/ 3546 h 91"/>
                                <a:gd name="T16" fmla="+- 0 9360 935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70" name="Group 481"/>
                        <wpg:cNvGrpSpPr>
                          <a:grpSpLocks/>
                        </wpg:cNvGrpSpPr>
                        <wpg:grpSpPr bwMode="auto">
                          <a:xfrm>
                            <a:off x="9125" y="3455"/>
                            <a:ext cx="2" cy="91"/>
                            <a:chOff x="9125" y="3455"/>
                            <a:chExt cx="2" cy="91"/>
                          </a:xfrm>
                        </wpg:grpSpPr>
                        <wps:wsp>
                          <wps:cNvPr id="17871" name="Freeform 482"/>
                          <wps:cNvSpPr>
                            <a:spLocks/>
                          </wps:cNvSpPr>
                          <wps:spPr bwMode="auto">
                            <a:xfrm>
                              <a:off x="9125" y="3455"/>
                              <a:ext cx="2" cy="91"/>
                            </a:xfrm>
                            <a:custGeom>
                              <a:avLst/>
                              <a:gdLst>
                                <a:gd name="T0" fmla="+- 0 9127 9125"/>
                                <a:gd name="T1" fmla="*/ T0 w 2"/>
                                <a:gd name="T2" fmla="+- 0 3455 3455"/>
                                <a:gd name="T3" fmla="*/ 3455 h 91"/>
                                <a:gd name="T4" fmla="+- 0 9125 9125"/>
                                <a:gd name="T5" fmla="*/ T4 w 2"/>
                                <a:gd name="T6" fmla="+- 0 3455 3455"/>
                                <a:gd name="T7" fmla="*/ 3455 h 91"/>
                                <a:gd name="T8" fmla="+- 0 9125 9125"/>
                                <a:gd name="T9" fmla="*/ T8 w 2"/>
                                <a:gd name="T10" fmla="+- 0 3546 3455"/>
                                <a:gd name="T11" fmla="*/ 3546 h 91"/>
                                <a:gd name="T12" fmla="+- 0 9127 9125"/>
                                <a:gd name="T13" fmla="*/ T12 w 2"/>
                                <a:gd name="T14" fmla="+- 0 3546 3455"/>
                                <a:gd name="T15" fmla="*/ 3546 h 91"/>
                                <a:gd name="T16" fmla="+- 0 9127 9125"/>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72" name="Group 483"/>
                        <wpg:cNvGrpSpPr>
                          <a:grpSpLocks/>
                        </wpg:cNvGrpSpPr>
                        <wpg:grpSpPr bwMode="auto">
                          <a:xfrm>
                            <a:off x="9355" y="3455"/>
                            <a:ext cx="2" cy="91"/>
                            <a:chOff x="9355" y="3455"/>
                            <a:chExt cx="2" cy="91"/>
                          </a:xfrm>
                        </wpg:grpSpPr>
                        <wps:wsp>
                          <wps:cNvPr id="17873" name="Freeform 484"/>
                          <wps:cNvSpPr>
                            <a:spLocks/>
                          </wps:cNvSpPr>
                          <wps:spPr bwMode="auto">
                            <a:xfrm>
                              <a:off x="9355" y="3455"/>
                              <a:ext cx="2" cy="91"/>
                            </a:xfrm>
                            <a:custGeom>
                              <a:avLst/>
                              <a:gdLst>
                                <a:gd name="T0" fmla="+- 0 9357 9355"/>
                                <a:gd name="T1" fmla="*/ T0 w 2"/>
                                <a:gd name="T2" fmla="+- 0 3455 3455"/>
                                <a:gd name="T3" fmla="*/ 3455 h 91"/>
                                <a:gd name="T4" fmla="+- 0 9355 9355"/>
                                <a:gd name="T5" fmla="*/ T4 w 2"/>
                                <a:gd name="T6" fmla="+- 0 3455 3455"/>
                                <a:gd name="T7" fmla="*/ 3455 h 91"/>
                                <a:gd name="T8" fmla="+- 0 9355 9355"/>
                                <a:gd name="T9" fmla="*/ T8 w 2"/>
                                <a:gd name="T10" fmla="+- 0 3546 3455"/>
                                <a:gd name="T11" fmla="*/ 3546 h 91"/>
                                <a:gd name="T12" fmla="+- 0 9357 9355"/>
                                <a:gd name="T13" fmla="*/ T12 w 2"/>
                                <a:gd name="T14" fmla="+- 0 3546 3455"/>
                                <a:gd name="T15" fmla="*/ 3546 h 91"/>
                                <a:gd name="T16" fmla="+- 0 9357 9355"/>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74" name="Group 485"/>
                        <wpg:cNvGrpSpPr>
                          <a:grpSpLocks/>
                        </wpg:cNvGrpSpPr>
                        <wpg:grpSpPr bwMode="auto">
                          <a:xfrm>
                            <a:off x="9127" y="3455"/>
                            <a:ext cx="3" cy="91"/>
                            <a:chOff x="9127" y="3455"/>
                            <a:chExt cx="3" cy="91"/>
                          </a:xfrm>
                        </wpg:grpSpPr>
                        <wps:wsp>
                          <wps:cNvPr id="17875" name="Freeform 486"/>
                          <wps:cNvSpPr>
                            <a:spLocks/>
                          </wps:cNvSpPr>
                          <wps:spPr bwMode="auto">
                            <a:xfrm>
                              <a:off x="9127" y="3455"/>
                              <a:ext cx="3" cy="91"/>
                            </a:xfrm>
                            <a:custGeom>
                              <a:avLst/>
                              <a:gdLst>
                                <a:gd name="T0" fmla="+- 0 9130 9127"/>
                                <a:gd name="T1" fmla="*/ T0 w 3"/>
                                <a:gd name="T2" fmla="+- 0 3455 3455"/>
                                <a:gd name="T3" fmla="*/ 3455 h 91"/>
                                <a:gd name="T4" fmla="+- 0 9127 9127"/>
                                <a:gd name="T5" fmla="*/ T4 w 3"/>
                                <a:gd name="T6" fmla="+- 0 3455 3455"/>
                                <a:gd name="T7" fmla="*/ 3455 h 91"/>
                                <a:gd name="T8" fmla="+- 0 9127 9127"/>
                                <a:gd name="T9" fmla="*/ T8 w 3"/>
                                <a:gd name="T10" fmla="+- 0 3546 3455"/>
                                <a:gd name="T11" fmla="*/ 3546 h 91"/>
                                <a:gd name="T12" fmla="+- 0 9130 9127"/>
                                <a:gd name="T13" fmla="*/ T12 w 3"/>
                                <a:gd name="T14" fmla="+- 0 3546 3455"/>
                                <a:gd name="T15" fmla="*/ 3546 h 91"/>
                                <a:gd name="T16" fmla="+- 0 9130 912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76" name="Picture 487"/>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352"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77" name="Group 488"/>
                        <wpg:cNvGrpSpPr>
                          <a:grpSpLocks/>
                        </wpg:cNvGrpSpPr>
                        <wpg:grpSpPr bwMode="auto">
                          <a:xfrm>
                            <a:off x="9130" y="3455"/>
                            <a:ext cx="2" cy="91"/>
                            <a:chOff x="9130" y="3455"/>
                            <a:chExt cx="2" cy="91"/>
                          </a:xfrm>
                        </wpg:grpSpPr>
                        <wps:wsp>
                          <wps:cNvPr id="17878" name="Freeform 489"/>
                          <wps:cNvSpPr>
                            <a:spLocks/>
                          </wps:cNvSpPr>
                          <wps:spPr bwMode="auto">
                            <a:xfrm>
                              <a:off x="9130" y="3455"/>
                              <a:ext cx="2" cy="91"/>
                            </a:xfrm>
                            <a:custGeom>
                              <a:avLst/>
                              <a:gdLst>
                                <a:gd name="T0" fmla="+- 0 9132 9130"/>
                                <a:gd name="T1" fmla="*/ T0 w 2"/>
                                <a:gd name="T2" fmla="+- 0 3455 3455"/>
                                <a:gd name="T3" fmla="*/ 3455 h 91"/>
                                <a:gd name="T4" fmla="+- 0 9130 9130"/>
                                <a:gd name="T5" fmla="*/ T4 w 2"/>
                                <a:gd name="T6" fmla="+- 0 3455 3455"/>
                                <a:gd name="T7" fmla="*/ 3455 h 91"/>
                                <a:gd name="T8" fmla="+- 0 9130 9130"/>
                                <a:gd name="T9" fmla="*/ T8 w 2"/>
                                <a:gd name="T10" fmla="+- 0 3546 3455"/>
                                <a:gd name="T11" fmla="*/ 3546 h 91"/>
                                <a:gd name="T12" fmla="+- 0 9132 9130"/>
                                <a:gd name="T13" fmla="*/ T12 w 2"/>
                                <a:gd name="T14" fmla="+- 0 3546 3455"/>
                                <a:gd name="T15" fmla="*/ 3546 h 91"/>
                                <a:gd name="T16" fmla="+- 0 9132 913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79" name="Group 490"/>
                        <wpg:cNvGrpSpPr>
                          <a:grpSpLocks/>
                        </wpg:cNvGrpSpPr>
                        <wpg:grpSpPr bwMode="auto">
                          <a:xfrm>
                            <a:off x="9351" y="3455"/>
                            <a:ext cx="2" cy="91"/>
                            <a:chOff x="9351" y="3455"/>
                            <a:chExt cx="2" cy="91"/>
                          </a:xfrm>
                        </wpg:grpSpPr>
                        <wps:wsp>
                          <wps:cNvPr id="17880" name="Freeform 491"/>
                          <wps:cNvSpPr>
                            <a:spLocks/>
                          </wps:cNvSpPr>
                          <wps:spPr bwMode="auto">
                            <a:xfrm>
                              <a:off x="9351" y="3455"/>
                              <a:ext cx="2" cy="91"/>
                            </a:xfrm>
                            <a:custGeom>
                              <a:avLst/>
                              <a:gdLst>
                                <a:gd name="T0" fmla="+- 0 9352 9351"/>
                                <a:gd name="T1" fmla="*/ T0 w 2"/>
                                <a:gd name="T2" fmla="+- 0 3455 3455"/>
                                <a:gd name="T3" fmla="*/ 3455 h 91"/>
                                <a:gd name="T4" fmla="+- 0 9351 9351"/>
                                <a:gd name="T5" fmla="*/ T4 w 2"/>
                                <a:gd name="T6" fmla="+- 0 3455 3455"/>
                                <a:gd name="T7" fmla="*/ 3455 h 91"/>
                                <a:gd name="T8" fmla="+- 0 9351 9351"/>
                                <a:gd name="T9" fmla="*/ T8 w 2"/>
                                <a:gd name="T10" fmla="+- 0 3546 3455"/>
                                <a:gd name="T11" fmla="*/ 3546 h 91"/>
                                <a:gd name="T12" fmla="+- 0 9352 9351"/>
                                <a:gd name="T13" fmla="*/ T12 w 2"/>
                                <a:gd name="T14" fmla="+- 0 3546 3455"/>
                                <a:gd name="T15" fmla="*/ 3546 h 91"/>
                                <a:gd name="T16" fmla="+- 0 9352 935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81" name="Group 492"/>
                        <wpg:cNvGrpSpPr>
                          <a:grpSpLocks/>
                        </wpg:cNvGrpSpPr>
                        <wpg:grpSpPr bwMode="auto">
                          <a:xfrm>
                            <a:off x="9132" y="3455"/>
                            <a:ext cx="2" cy="91"/>
                            <a:chOff x="9132" y="3455"/>
                            <a:chExt cx="2" cy="91"/>
                          </a:xfrm>
                        </wpg:grpSpPr>
                        <wps:wsp>
                          <wps:cNvPr id="17882" name="Freeform 493"/>
                          <wps:cNvSpPr>
                            <a:spLocks/>
                          </wps:cNvSpPr>
                          <wps:spPr bwMode="auto">
                            <a:xfrm>
                              <a:off x="9132" y="3455"/>
                              <a:ext cx="2" cy="91"/>
                            </a:xfrm>
                            <a:custGeom>
                              <a:avLst/>
                              <a:gdLst>
                                <a:gd name="T0" fmla="+- 0 9134 9132"/>
                                <a:gd name="T1" fmla="*/ T0 w 2"/>
                                <a:gd name="T2" fmla="+- 0 3455 3455"/>
                                <a:gd name="T3" fmla="*/ 3455 h 91"/>
                                <a:gd name="T4" fmla="+- 0 9132 9132"/>
                                <a:gd name="T5" fmla="*/ T4 w 2"/>
                                <a:gd name="T6" fmla="+- 0 3455 3455"/>
                                <a:gd name="T7" fmla="*/ 3455 h 91"/>
                                <a:gd name="T8" fmla="+- 0 9132 9132"/>
                                <a:gd name="T9" fmla="*/ T8 w 2"/>
                                <a:gd name="T10" fmla="+- 0 3546 3455"/>
                                <a:gd name="T11" fmla="*/ 3546 h 91"/>
                                <a:gd name="T12" fmla="+- 0 9134 9132"/>
                                <a:gd name="T13" fmla="*/ T12 w 2"/>
                                <a:gd name="T14" fmla="+- 0 3546 3455"/>
                                <a:gd name="T15" fmla="*/ 3546 h 91"/>
                                <a:gd name="T16" fmla="+- 0 9134 913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83" name="Group 494"/>
                        <wpg:cNvGrpSpPr>
                          <a:grpSpLocks/>
                        </wpg:cNvGrpSpPr>
                        <wpg:grpSpPr bwMode="auto">
                          <a:xfrm>
                            <a:off x="9348" y="3455"/>
                            <a:ext cx="3" cy="91"/>
                            <a:chOff x="9348" y="3455"/>
                            <a:chExt cx="3" cy="91"/>
                          </a:xfrm>
                        </wpg:grpSpPr>
                        <wps:wsp>
                          <wps:cNvPr id="17884" name="Freeform 495"/>
                          <wps:cNvSpPr>
                            <a:spLocks/>
                          </wps:cNvSpPr>
                          <wps:spPr bwMode="auto">
                            <a:xfrm>
                              <a:off x="9348" y="3455"/>
                              <a:ext cx="3" cy="91"/>
                            </a:xfrm>
                            <a:custGeom>
                              <a:avLst/>
                              <a:gdLst>
                                <a:gd name="T0" fmla="+- 0 9351 9348"/>
                                <a:gd name="T1" fmla="*/ T0 w 3"/>
                                <a:gd name="T2" fmla="+- 0 3455 3455"/>
                                <a:gd name="T3" fmla="*/ 3455 h 91"/>
                                <a:gd name="T4" fmla="+- 0 9348 9348"/>
                                <a:gd name="T5" fmla="*/ T4 w 3"/>
                                <a:gd name="T6" fmla="+- 0 3455 3455"/>
                                <a:gd name="T7" fmla="*/ 3455 h 91"/>
                                <a:gd name="T8" fmla="+- 0 9348 9348"/>
                                <a:gd name="T9" fmla="*/ T8 w 3"/>
                                <a:gd name="T10" fmla="+- 0 3546 3455"/>
                                <a:gd name="T11" fmla="*/ 3546 h 91"/>
                                <a:gd name="T12" fmla="+- 0 9351 9348"/>
                                <a:gd name="T13" fmla="*/ T12 w 3"/>
                                <a:gd name="T14" fmla="+- 0 3546 3455"/>
                                <a:gd name="T15" fmla="*/ 3546 h 91"/>
                                <a:gd name="T16" fmla="+- 0 9351 934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85" name="Picture 496"/>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134"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86" name="Group 497"/>
                        <wpg:cNvGrpSpPr>
                          <a:grpSpLocks/>
                        </wpg:cNvGrpSpPr>
                        <wpg:grpSpPr bwMode="auto">
                          <a:xfrm>
                            <a:off x="9346" y="3455"/>
                            <a:ext cx="2" cy="91"/>
                            <a:chOff x="9346" y="3455"/>
                            <a:chExt cx="2" cy="91"/>
                          </a:xfrm>
                        </wpg:grpSpPr>
                        <wps:wsp>
                          <wps:cNvPr id="17887" name="Freeform 498"/>
                          <wps:cNvSpPr>
                            <a:spLocks/>
                          </wps:cNvSpPr>
                          <wps:spPr bwMode="auto">
                            <a:xfrm>
                              <a:off x="9346" y="3455"/>
                              <a:ext cx="2" cy="91"/>
                            </a:xfrm>
                            <a:custGeom>
                              <a:avLst/>
                              <a:gdLst>
                                <a:gd name="T0" fmla="+- 0 9348 9346"/>
                                <a:gd name="T1" fmla="*/ T0 w 2"/>
                                <a:gd name="T2" fmla="+- 0 3455 3455"/>
                                <a:gd name="T3" fmla="*/ 3455 h 91"/>
                                <a:gd name="T4" fmla="+- 0 9346 9346"/>
                                <a:gd name="T5" fmla="*/ T4 w 2"/>
                                <a:gd name="T6" fmla="+- 0 3455 3455"/>
                                <a:gd name="T7" fmla="*/ 3455 h 91"/>
                                <a:gd name="T8" fmla="+- 0 9346 9346"/>
                                <a:gd name="T9" fmla="*/ T8 w 2"/>
                                <a:gd name="T10" fmla="+- 0 3546 3455"/>
                                <a:gd name="T11" fmla="*/ 3546 h 91"/>
                                <a:gd name="T12" fmla="+- 0 9348 9346"/>
                                <a:gd name="T13" fmla="*/ T12 w 2"/>
                                <a:gd name="T14" fmla="+- 0 3546 3455"/>
                                <a:gd name="T15" fmla="*/ 3546 h 91"/>
                                <a:gd name="T16" fmla="+- 0 9348 9346"/>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88" name="Group 499"/>
                        <wpg:cNvGrpSpPr>
                          <a:grpSpLocks/>
                        </wpg:cNvGrpSpPr>
                        <wpg:grpSpPr bwMode="auto">
                          <a:xfrm>
                            <a:off x="9136" y="3455"/>
                            <a:ext cx="2" cy="91"/>
                            <a:chOff x="9136" y="3455"/>
                            <a:chExt cx="2" cy="91"/>
                          </a:xfrm>
                        </wpg:grpSpPr>
                        <wps:wsp>
                          <wps:cNvPr id="17889" name="Freeform 500"/>
                          <wps:cNvSpPr>
                            <a:spLocks/>
                          </wps:cNvSpPr>
                          <wps:spPr bwMode="auto">
                            <a:xfrm>
                              <a:off x="9136" y="3455"/>
                              <a:ext cx="2" cy="91"/>
                            </a:xfrm>
                            <a:custGeom>
                              <a:avLst/>
                              <a:gdLst>
                                <a:gd name="T0" fmla="+- 0 9138 9136"/>
                                <a:gd name="T1" fmla="*/ T0 w 2"/>
                                <a:gd name="T2" fmla="+- 0 3455 3455"/>
                                <a:gd name="T3" fmla="*/ 3455 h 91"/>
                                <a:gd name="T4" fmla="+- 0 9136 9136"/>
                                <a:gd name="T5" fmla="*/ T4 w 2"/>
                                <a:gd name="T6" fmla="+- 0 3455 3455"/>
                                <a:gd name="T7" fmla="*/ 3455 h 91"/>
                                <a:gd name="T8" fmla="+- 0 9136 9136"/>
                                <a:gd name="T9" fmla="*/ T8 w 2"/>
                                <a:gd name="T10" fmla="+- 0 3546 3455"/>
                                <a:gd name="T11" fmla="*/ 3546 h 91"/>
                                <a:gd name="T12" fmla="+- 0 9138 9136"/>
                                <a:gd name="T13" fmla="*/ T12 w 2"/>
                                <a:gd name="T14" fmla="+- 0 3546 3455"/>
                                <a:gd name="T15" fmla="*/ 3546 h 91"/>
                                <a:gd name="T16" fmla="+- 0 9138 9136"/>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90" name="Picture 501"/>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934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891" name="Group 502"/>
                        <wpg:cNvGrpSpPr>
                          <a:grpSpLocks/>
                        </wpg:cNvGrpSpPr>
                        <wpg:grpSpPr bwMode="auto">
                          <a:xfrm>
                            <a:off x="9138" y="3455"/>
                            <a:ext cx="3" cy="91"/>
                            <a:chOff x="9138" y="3455"/>
                            <a:chExt cx="3" cy="91"/>
                          </a:xfrm>
                        </wpg:grpSpPr>
                        <wps:wsp>
                          <wps:cNvPr id="17892" name="Freeform 503"/>
                          <wps:cNvSpPr>
                            <a:spLocks/>
                          </wps:cNvSpPr>
                          <wps:spPr bwMode="auto">
                            <a:xfrm>
                              <a:off x="9138" y="3455"/>
                              <a:ext cx="3" cy="91"/>
                            </a:xfrm>
                            <a:custGeom>
                              <a:avLst/>
                              <a:gdLst>
                                <a:gd name="T0" fmla="+- 0 9141 9138"/>
                                <a:gd name="T1" fmla="*/ T0 w 3"/>
                                <a:gd name="T2" fmla="+- 0 3455 3455"/>
                                <a:gd name="T3" fmla="*/ 3455 h 91"/>
                                <a:gd name="T4" fmla="+- 0 9138 9138"/>
                                <a:gd name="T5" fmla="*/ T4 w 3"/>
                                <a:gd name="T6" fmla="+- 0 3455 3455"/>
                                <a:gd name="T7" fmla="*/ 3455 h 91"/>
                                <a:gd name="T8" fmla="+- 0 9138 9138"/>
                                <a:gd name="T9" fmla="*/ T8 w 3"/>
                                <a:gd name="T10" fmla="+- 0 3546 3455"/>
                                <a:gd name="T11" fmla="*/ 3546 h 91"/>
                                <a:gd name="T12" fmla="+- 0 9141 9138"/>
                                <a:gd name="T13" fmla="*/ T12 w 3"/>
                                <a:gd name="T14" fmla="+- 0 3546 3455"/>
                                <a:gd name="T15" fmla="*/ 3546 h 91"/>
                                <a:gd name="T16" fmla="+- 0 9141 9138"/>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93" name="Group 504"/>
                        <wpg:cNvGrpSpPr>
                          <a:grpSpLocks/>
                        </wpg:cNvGrpSpPr>
                        <wpg:grpSpPr bwMode="auto">
                          <a:xfrm>
                            <a:off x="9341" y="3455"/>
                            <a:ext cx="2" cy="91"/>
                            <a:chOff x="9341" y="3455"/>
                            <a:chExt cx="2" cy="91"/>
                          </a:xfrm>
                        </wpg:grpSpPr>
                        <wps:wsp>
                          <wps:cNvPr id="17894" name="Freeform 505"/>
                          <wps:cNvSpPr>
                            <a:spLocks/>
                          </wps:cNvSpPr>
                          <wps:spPr bwMode="auto">
                            <a:xfrm>
                              <a:off x="9341" y="3455"/>
                              <a:ext cx="2" cy="91"/>
                            </a:xfrm>
                            <a:custGeom>
                              <a:avLst/>
                              <a:gdLst>
                                <a:gd name="T0" fmla="+- 0 9343 9341"/>
                                <a:gd name="T1" fmla="*/ T0 w 2"/>
                                <a:gd name="T2" fmla="+- 0 3455 3455"/>
                                <a:gd name="T3" fmla="*/ 3455 h 91"/>
                                <a:gd name="T4" fmla="+- 0 9341 9341"/>
                                <a:gd name="T5" fmla="*/ T4 w 2"/>
                                <a:gd name="T6" fmla="+- 0 3455 3455"/>
                                <a:gd name="T7" fmla="*/ 3455 h 91"/>
                                <a:gd name="T8" fmla="+- 0 9341 9341"/>
                                <a:gd name="T9" fmla="*/ T8 w 2"/>
                                <a:gd name="T10" fmla="+- 0 3546 3455"/>
                                <a:gd name="T11" fmla="*/ 3546 h 91"/>
                                <a:gd name="T12" fmla="+- 0 9343 9341"/>
                                <a:gd name="T13" fmla="*/ T12 w 2"/>
                                <a:gd name="T14" fmla="+- 0 3546 3455"/>
                                <a:gd name="T15" fmla="*/ 3546 h 91"/>
                                <a:gd name="T16" fmla="+- 0 9343 934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95" name="Group 506"/>
                        <wpg:cNvGrpSpPr>
                          <a:grpSpLocks/>
                        </wpg:cNvGrpSpPr>
                        <wpg:grpSpPr bwMode="auto">
                          <a:xfrm>
                            <a:off x="9141" y="3455"/>
                            <a:ext cx="2" cy="91"/>
                            <a:chOff x="9141" y="3455"/>
                            <a:chExt cx="2" cy="91"/>
                          </a:xfrm>
                        </wpg:grpSpPr>
                        <wps:wsp>
                          <wps:cNvPr id="17896" name="Freeform 507"/>
                          <wps:cNvSpPr>
                            <a:spLocks/>
                          </wps:cNvSpPr>
                          <wps:spPr bwMode="auto">
                            <a:xfrm>
                              <a:off x="9141" y="3455"/>
                              <a:ext cx="2" cy="91"/>
                            </a:xfrm>
                            <a:custGeom>
                              <a:avLst/>
                              <a:gdLst>
                                <a:gd name="T0" fmla="+- 0 9143 9141"/>
                                <a:gd name="T1" fmla="*/ T0 w 2"/>
                                <a:gd name="T2" fmla="+- 0 3455 3455"/>
                                <a:gd name="T3" fmla="*/ 3455 h 91"/>
                                <a:gd name="T4" fmla="+- 0 9141 9141"/>
                                <a:gd name="T5" fmla="*/ T4 w 2"/>
                                <a:gd name="T6" fmla="+- 0 3455 3455"/>
                                <a:gd name="T7" fmla="*/ 3455 h 91"/>
                                <a:gd name="T8" fmla="+- 0 9141 9141"/>
                                <a:gd name="T9" fmla="*/ T8 w 2"/>
                                <a:gd name="T10" fmla="+- 0 3546 3455"/>
                                <a:gd name="T11" fmla="*/ 3546 h 91"/>
                                <a:gd name="T12" fmla="+- 0 9143 9141"/>
                                <a:gd name="T13" fmla="*/ T12 w 2"/>
                                <a:gd name="T14" fmla="+- 0 3546 3455"/>
                                <a:gd name="T15" fmla="*/ 3546 h 91"/>
                                <a:gd name="T16" fmla="+- 0 9143 9141"/>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97" name="Group 508"/>
                        <wpg:cNvGrpSpPr>
                          <a:grpSpLocks/>
                        </wpg:cNvGrpSpPr>
                        <wpg:grpSpPr bwMode="auto">
                          <a:xfrm>
                            <a:off x="9339" y="3455"/>
                            <a:ext cx="3" cy="91"/>
                            <a:chOff x="9339" y="3455"/>
                            <a:chExt cx="3" cy="91"/>
                          </a:xfrm>
                        </wpg:grpSpPr>
                        <wps:wsp>
                          <wps:cNvPr id="17898" name="Freeform 509"/>
                          <wps:cNvSpPr>
                            <a:spLocks/>
                          </wps:cNvSpPr>
                          <wps:spPr bwMode="auto">
                            <a:xfrm>
                              <a:off x="9339" y="3455"/>
                              <a:ext cx="3" cy="91"/>
                            </a:xfrm>
                            <a:custGeom>
                              <a:avLst/>
                              <a:gdLst>
                                <a:gd name="T0" fmla="+- 0 9341 9339"/>
                                <a:gd name="T1" fmla="*/ T0 w 3"/>
                                <a:gd name="T2" fmla="+- 0 3455 3455"/>
                                <a:gd name="T3" fmla="*/ 3455 h 91"/>
                                <a:gd name="T4" fmla="+- 0 9339 9339"/>
                                <a:gd name="T5" fmla="*/ T4 w 3"/>
                                <a:gd name="T6" fmla="+- 0 3455 3455"/>
                                <a:gd name="T7" fmla="*/ 3455 h 91"/>
                                <a:gd name="T8" fmla="+- 0 9339 9339"/>
                                <a:gd name="T9" fmla="*/ T8 w 3"/>
                                <a:gd name="T10" fmla="+- 0 3546 3455"/>
                                <a:gd name="T11" fmla="*/ 3546 h 91"/>
                                <a:gd name="T12" fmla="+- 0 9341 9339"/>
                                <a:gd name="T13" fmla="*/ T12 w 3"/>
                                <a:gd name="T14" fmla="+- 0 3546 3455"/>
                                <a:gd name="T15" fmla="*/ 3546 h 91"/>
                                <a:gd name="T16" fmla="+- 0 9341 9339"/>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899" name="Picture 510"/>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143"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900" name="Group 511"/>
                        <wpg:cNvGrpSpPr>
                          <a:grpSpLocks/>
                        </wpg:cNvGrpSpPr>
                        <wpg:grpSpPr bwMode="auto">
                          <a:xfrm>
                            <a:off x="9337" y="3455"/>
                            <a:ext cx="2" cy="91"/>
                            <a:chOff x="9337" y="3455"/>
                            <a:chExt cx="2" cy="91"/>
                          </a:xfrm>
                        </wpg:grpSpPr>
                        <wps:wsp>
                          <wps:cNvPr id="17901" name="Freeform 512"/>
                          <wps:cNvSpPr>
                            <a:spLocks/>
                          </wps:cNvSpPr>
                          <wps:spPr bwMode="auto">
                            <a:xfrm>
                              <a:off x="9337" y="3455"/>
                              <a:ext cx="2" cy="91"/>
                            </a:xfrm>
                            <a:custGeom>
                              <a:avLst/>
                              <a:gdLst>
                                <a:gd name="T0" fmla="+- 0 9339 9337"/>
                                <a:gd name="T1" fmla="*/ T0 w 2"/>
                                <a:gd name="T2" fmla="+- 0 3455 3455"/>
                                <a:gd name="T3" fmla="*/ 3455 h 91"/>
                                <a:gd name="T4" fmla="+- 0 9337 9337"/>
                                <a:gd name="T5" fmla="*/ T4 w 2"/>
                                <a:gd name="T6" fmla="+- 0 3455 3455"/>
                                <a:gd name="T7" fmla="*/ 3455 h 91"/>
                                <a:gd name="T8" fmla="+- 0 9337 9337"/>
                                <a:gd name="T9" fmla="*/ T8 w 2"/>
                                <a:gd name="T10" fmla="+- 0 3546 3455"/>
                                <a:gd name="T11" fmla="*/ 3546 h 91"/>
                                <a:gd name="T12" fmla="+- 0 9339 9337"/>
                                <a:gd name="T13" fmla="*/ T12 w 2"/>
                                <a:gd name="T14" fmla="+- 0 3546 3455"/>
                                <a:gd name="T15" fmla="*/ 3546 h 91"/>
                                <a:gd name="T16" fmla="+- 0 9339 9337"/>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02" name="Group 513"/>
                        <wpg:cNvGrpSpPr>
                          <a:grpSpLocks/>
                        </wpg:cNvGrpSpPr>
                        <wpg:grpSpPr bwMode="auto">
                          <a:xfrm>
                            <a:off x="9145" y="3455"/>
                            <a:ext cx="2" cy="91"/>
                            <a:chOff x="9145" y="3455"/>
                            <a:chExt cx="2" cy="91"/>
                          </a:xfrm>
                        </wpg:grpSpPr>
                        <wps:wsp>
                          <wps:cNvPr id="17903" name="Freeform 514"/>
                          <wps:cNvSpPr>
                            <a:spLocks/>
                          </wps:cNvSpPr>
                          <wps:spPr bwMode="auto">
                            <a:xfrm>
                              <a:off x="9145" y="3455"/>
                              <a:ext cx="2" cy="91"/>
                            </a:xfrm>
                            <a:custGeom>
                              <a:avLst/>
                              <a:gdLst>
                                <a:gd name="T0" fmla="+- 0 9147 9145"/>
                                <a:gd name="T1" fmla="*/ T0 w 2"/>
                                <a:gd name="T2" fmla="+- 0 3455 3455"/>
                                <a:gd name="T3" fmla="*/ 3455 h 91"/>
                                <a:gd name="T4" fmla="+- 0 9145 9145"/>
                                <a:gd name="T5" fmla="*/ T4 w 2"/>
                                <a:gd name="T6" fmla="+- 0 3455 3455"/>
                                <a:gd name="T7" fmla="*/ 3455 h 91"/>
                                <a:gd name="T8" fmla="+- 0 9145 9145"/>
                                <a:gd name="T9" fmla="*/ T8 w 2"/>
                                <a:gd name="T10" fmla="+- 0 3546 3455"/>
                                <a:gd name="T11" fmla="*/ 3546 h 91"/>
                                <a:gd name="T12" fmla="+- 0 9147 9145"/>
                                <a:gd name="T13" fmla="*/ T12 w 2"/>
                                <a:gd name="T14" fmla="+- 0 3546 3455"/>
                                <a:gd name="T15" fmla="*/ 3546 h 91"/>
                                <a:gd name="T16" fmla="+- 0 9147 9145"/>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904" name="Picture 51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334"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905" name="Group 516"/>
                        <wpg:cNvGrpSpPr>
                          <a:grpSpLocks/>
                        </wpg:cNvGrpSpPr>
                        <wpg:grpSpPr bwMode="auto">
                          <a:xfrm>
                            <a:off x="9147" y="3455"/>
                            <a:ext cx="3" cy="91"/>
                            <a:chOff x="9147" y="3455"/>
                            <a:chExt cx="3" cy="91"/>
                          </a:xfrm>
                        </wpg:grpSpPr>
                        <wps:wsp>
                          <wps:cNvPr id="17906" name="Freeform 517"/>
                          <wps:cNvSpPr>
                            <a:spLocks/>
                          </wps:cNvSpPr>
                          <wps:spPr bwMode="auto">
                            <a:xfrm>
                              <a:off x="9147" y="3455"/>
                              <a:ext cx="3" cy="91"/>
                            </a:xfrm>
                            <a:custGeom>
                              <a:avLst/>
                              <a:gdLst>
                                <a:gd name="T0" fmla="+- 0 9150 9147"/>
                                <a:gd name="T1" fmla="*/ T0 w 3"/>
                                <a:gd name="T2" fmla="+- 0 3455 3455"/>
                                <a:gd name="T3" fmla="*/ 3455 h 91"/>
                                <a:gd name="T4" fmla="+- 0 9147 9147"/>
                                <a:gd name="T5" fmla="*/ T4 w 3"/>
                                <a:gd name="T6" fmla="+- 0 3455 3455"/>
                                <a:gd name="T7" fmla="*/ 3455 h 91"/>
                                <a:gd name="T8" fmla="+- 0 9147 9147"/>
                                <a:gd name="T9" fmla="*/ T8 w 3"/>
                                <a:gd name="T10" fmla="+- 0 3546 3455"/>
                                <a:gd name="T11" fmla="*/ 3546 h 91"/>
                                <a:gd name="T12" fmla="+- 0 9150 9147"/>
                                <a:gd name="T13" fmla="*/ T12 w 3"/>
                                <a:gd name="T14" fmla="+- 0 3546 3455"/>
                                <a:gd name="T15" fmla="*/ 3546 h 91"/>
                                <a:gd name="T16" fmla="+- 0 9150 9147"/>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07" name="Group 518"/>
                        <wpg:cNvGrpSpPr>
                          <a:grpSpLocks/>
                        </wpg:cNvGrpSpPr>
                        <wpg:grpSpPr bwMode="auto">
                          <a:xfrm>
                            <a:off x="9332" y="3455"/>
                            <a:ext cx="2" cy="91"/>
                            <a:chOff x="9332" y="3455"/>
                            <a:chExt cx="2" cy="91"/>
                          </a:xfrm>
                        </wpg:grpSpPr>
                        <wps:wsp>
                          <wps:cNvPr id="17908" name="Freeform 519"/>
                          <wps:cNvSpPr>
                            <a:spLocks/>
                          </wps:cNvSpPr>
                          <wps:spPr bwMode="auto">
                            <a:xfrm>
                              <a:off x="9332" y="3455"/>
                              <a:ext cx="2" cy="91"/>
                            </a:xfrm>
                            <a:custGeom>
                              <a:avLst/>
                              <a:gdLst>
                                <a:gd name="T0" fmla="+- 0 9334 9332"/>
                                <a:gd name="T1" fmla="*/ T0 w 2"/>
                                <a:gd name="T2" fmla="+- 0 3455 3455"/>
                                <a:gd name="T3" fmla="*/ 3455 h 91"/>
                                <a:gd name="T4" fmla="+- 0 9332 9332"/>
                                <a:gd name="T5" fmla="*/ T4 w 2"/>
                                <a:gd name="T6" fmla="+- 0 3455 3455"/>
                                <a:gd name="T7" fmla="*/ 3455 h 91"/>
                                <a:gd name="T8" fmla="+- 0 9332 9332"/>
                                <a:gd name="T9" fmla="*/ T8 w 2"/>
                                <a:gd name="T10" fmla="+- 0 3546 3455"/>
                                <a:gd name="T11" fmla="*/ 3546 h 91"/>
                                <a:gd name="T12" fmla="+- 0 9334 9332"/>
                                <a:gd name="T13" fmla="*/ T12 w 2"/>
                                <a:gd name="T14" fmla="+- 0 3546 3455"/>
                                <a:gd name="T15" fmla="*/ 3546 h 91"/>
                                <a:gd name="T16" fmla="+- 0 9334 9332"/>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09" name="Group 520"/>
                        <wpg:cNvGrpSpPr>
                          <a:grpSpLocks/>
                        </wpg:cNvGrpSpPr>
                        <wpg:grpSpPr bwMode="auto">
                          <a:xfrm>
                            <a:off x="9150" y="3455"/>
                            <a:ext cx="2" cy="91"/>
                            <a:chOff x="9150" y="3455"/>
                            <a:chExt cx="2" cy="91"/>
                          </a:xfrm>
                        </wpg:grpSpPr>
                        <wps:wsp>
                          <wps:cNvPr id="17910" name="Freeform 521"/>
                          <wps:cNvSpPr>
                            <a:spLocks/>
                          </wps:cNvSpPr>
                          <wps:spPr bwMode="auto">
                            <a:xfrm>
                              <a:off x="9150" y="3455"/>
                              <a:ext cx="2" cy="91"/>
                            </a:xfrm>
                            <a:custGeom>
                              <a:avLst/>
                              <a:gdLst>
                                <a:gd name="T0" fmla="+- 0 9152 9150"/>
                                <a:gd name="T1" fmla="*/ T0 w 2"/>
                                <a:gd name="T2" fmla="+- 0 3455 3455"/>
                                <a:gd name="T3" fmla="*/ 3455 h 91"/>
                                <a:gd name="T4" fmla="+- 0 9150 9150"/>
                                <a:gd name="T5" fmla="*/ T4 w 2"/>
                                <a:gd name="T6" fmla="+- 0 3455 3455"/>
                                <a:gd name="T7" fmla="*/ 3455 h 91"/>
                                <a:gd name="T8" fmla="+- 0 9150 9150"/>
                                <a:gd name="T9" fmla="*/ T8 w 2"/>
                                <a:gd name="T10" fmla="+- 0 3546 3455"/>
                                <a:gd name="T11" fmla="*/ 3546 h 91"/>
                                <a:gd name="T12" fmla="+- 0 9152 9150"/>
                                <a:gd name="T13" fmla="*/ T12 w 2"/>
                                <a:gd name="T14" fmla="+- 0 3546 3455"/>
                                <a:gd name="T15" fmla="*/ 3546 h 91"/>
                                <a:gd name="T16" fmla="+- 0 9152 9150"/>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11" name="Group 522"/>
                        <wpg:cNvGrpSpPr>
                          <a:grpSpLocks/>
                        </wpg:cNvGrpSpPr>
                        <wpg:grpSpPr bwMode="auto">
                          <a:xfrm>
                            <a:off x="9330" y="3455"/>
                            <a:ext cx="3" cy="91"/>
                            <a:chOff x="9330" y="3455"/>
                            <a:chExt cx="3" cy="91"/>
                          </a:xfrm>
                        </wpg:grpSpPr>
                        <wps:wsp>
                          <wps:cNvPr id="17912" name="Freeform 523"/>
                          <wps:cNvSpPr>
                            <a:spLocks/>
                          </wps:cNvSpPr>
                          <wps:spPr bwMode="auto">
                            <a:xfrm>
                              <a:off x="9330" y="3455"/>
                              <a:ext cx="3" cy="91"/>
                            </a:xfrm>
                            <a:custGeom>
                              <a:avLst/>
                              <a:gdLst>
                                <a:gd name="T0" fmla="+- 0 9332 9330"/>
                                <a:gd name="T1" fmla="*/ T0 w 3"/>
                                <a:gd name="T2" fmla="+- 0 3455 3455"/>
                                <a:gd name="T3" fmla="*/ 3455 h 91"/>
                                <a:gd name="T4" fmla="+- 0 9330 9330"/>
                                <a:gd name="T5" fmla="*/ T4 w 3"/>
                                <a:gd name="T6" fmla="+- 0 3455 3455"/>
                                <a:gd name="T7" fmla="*/ 3455 h 91"/>
                                <a:gd name="T8" fmla="+- 0 9330 9330"/>
                                <a:gd name="T9" fmla="*/ T8 w 3"/>
                                <a:gd name="T10" fmla="+- 0 3546 3455"/>
                                <a:gd name="T11" fmla="*/ 3546 h 91"/>
                                <a:gd name="T12" fmla="+- 0 9332 9330"/>
                                <a:gd name="T13" fmla="*/ T12 w 3"/>
                                <a:gd name="T14" fmla="+- 0 3546 3455"/>
                                <a:gd name="T15" fmla="*/ 3546 h 91"/>
                                <a:gd name="T16" fmla="+- 0 9332 933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13" name="Group 524"/>
                        <wpg:cNvGrpSpPr>
                          <a:grpSpLocks/>
                        </wpg:cNvGrpSpPr>
                        <wpg:grpSpPr bwMode="auto">
                          <a:xfrm>
                            <a:off x="9152" y="3455"/>
                            <a:ext cx="3" cy="91"/>
                            <a:chOff x="9152" y="3455"/>
                            <a:chExt cx="3" cy="91"/>
                          </a:xfrm>
                        </wpg:grpSpPr>
                        <wps:wsp>
                          <wps:cNvPr id="17914" name="Freeform 525"/>
                          <wps:cNvSpPr>
                            <a:spLocks/>
                          </wps:cNvSpPr>
                          <wps:spPr bwMode="auto">
                            <a:xfrm>
                              <a:off x="9152" y="3455"/>
                              <a:ext cx="3" cy="91"/>
                            </a:xfrm>
                            <a:custGeom>
                              <a:avLst/>
                              <a:gdLst>
                                <a:gd name="T0" fmla="+- 0 9155 9152"/>
                                <a:gd name="T1" fmla="*/ T0 w 3"/>
                                <a:gd name="T2" fmla="+- 0 3455 3455"/>
                                <a:gd name="T3" fmla="*/ 3455 h 91"/>
                                <a:gd name="T4" fmla="+- 0 9152 9152"/>
                                <a:gd name="T5" fmla="*/ T4 w 3"/>
                                <a:gd name="T6" fmla="+- 0 3455 3455"/>
                                <a:gd name="T7" fmla="*/ 3455 h 91"/>
                                <a:gd name="T8" fmla="+- 0 9152 9152"/>
                                <a:gd name="T9" fmla="*/ T8 w 3"/>
                                <a:gd name="T10" fmla="+- 0 3546 3455"/>
                                <a:gd name="T11" fmla="*/ 3546 h 91"/>
                                <a:gd name="T12" fmla="+- 0 9155 9152"/>
                                <a:gd name="T13" fmla="*/ T12 w 3"/>
                                <a:gd name="T14" fmla="+- 0 3546 3455"/>
                                <a:gd name="T15" fmla="*/ 3546 h 91"/>
                                <a:gd name="T16" fmla="+- 0 9155 9152"/>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15" name="Group 526"/>
                        <wpg:cNvGrpSpPr>
                          <a:grpSpLocks/>
                        </wpg:cNvGrpSpPr>
                        <wpg:grpSpPr bwMode="auto">
                          <a:xfrm>
                            <a:off x="9328" y="3455"/>
                            <a:ext cx="2" cy="91"/>
                            <a:chOff x="9328" y="3455"/>
                            <a:chExt cx="2" cy="91"/>
                          </a:xfrm>
                        </wpg:grpSpPr>
                        <wps:wsp>
                          <wps:cNvPr id="17916" name="Freeform 527"/>
                          <wps:cNvSpPr>
                            <a:spLocks/>
                          </wps:cNvSpPr>
                          <wps:spPr bwMode="auto">
                            <a:xfrm>
                              <a:off x="9328" y="3455"/>
                              <a:ext cx="2" cy="91"/>
                            </a:xfrm>
                            <a:custGeom>
                              <a:avLst/>
                              <a:gdLst>
                                <a:gd name="T0" fmla="+- 0 9330 9328"/>
                                <a:gd name="T1" fmla="*/ T0 w 2"/>
                                <a:gd name="T2" fmla="+- 0 3455 3455"/>
                                <a:gd name="T3" fmla="*/ 3455 h 91"/>
                                <a:gd name="T4" fmla="+- 0 9328 9328"/>
                                <a:gd name="T5" fmla="*/ T4 w 2"/>
                                <a:gd name="T6" fmla="+- 0 3455 3455"/>
                                <a:gd name="T7" fmla="*/ 3455 h 91"/>
                                <a:gd name="T8" fmla="+- 0 9328 9328"/>
                                <a:gd name="T9" fmla="*/ T8 w 2"/>
                                <a:gd name="T10" fmla="+- 0 3546 3455"/>
                                <a:gd name="T11" fmla="*/ 3546 h 91"/>
                                <a:gd name="T12" fmla="+- 0 9330 9328"/>
                                <a:gd name="T13" fmla="*/ T12 w 2"/>
                                <a:gd name="T14" fmla="+- 0 3546 3455"/>
                                <a:gd name="T15" fmla="*/ 3546 h 91"/>
                                <a:gd name="T16" fmla="+- 0 9330 9328"/>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917" name="Picture 528"/>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155" y="3455"/>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18" name="Picture 529"/>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325" y="3455"/>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919" name="Group 530"/>
                        <wpg:cNvGrpSpPr>
                          <a:grpSpLocks/>
                        </wpg:cNvGrpSpPr>
                        <wpg:grpSpPr bwMode="auto">
                          <a:xfrm>
                            <a:off x="9156" y="3455"/>
                            <a:ext cx="3" cy="91"/>
                            <a:chOff x="9156" y="3455"/>
                            <a:chExt cx="3" cy="91"/>
                          </a:xfrm>
                        </wpg:grpSpPr>
                        <wps:wsp>
                          <wps:cNvPr id="17920" name="Freeform 531"/>
                          <wps:cNvSpPr>
                            <a:spLocks/>
                          </wps:cNvSpPr>
                          <wps:spPr bwMode="auto">
                            <a:xfrm>
                              <a:off x="9156" y="3455"/>
                              <a:ext cx="3" cy="91"/>
                            </a:xfrm>
                            <a:custGeom>
                              <a:avLst/>
                              <a:gdLst>
                                <a:gd name="T0" fmla="+- 0 9159 9156"/>
                                <a:gd name="T1" fmla="*/ T0 w 3"/>
                                <a:gd name="T2" fmla="+- 0 3455 3455"/>
                                <a:gd name="T3" fmla="*/ 3455 h 91"/>
                                <a:gd name="T4" fmla="+- 0 9156 9156"/>
                                <a:gd name="T5" fmla="*/ T4 w 3"/>
                                <a:gd name="T6" fmla="+- 0 3455 3455"/>
                                <a:gd name="T7" fmla="*/ 3455 h 91"/>
                                <a:gd name="T8" fmla="+- 0 9156 9156"/>
                                <a:gd name="T9" fmla="*/ T8 w 3"/>
                                <a:gd name="T10" fmla="+- 0 3546 3455"/>
                                <a:gd name="T11" fmla="*/ 3546 h 91"/>
                                <a:gd name="T12" fmla="+- 0 9159 9156"/>
                                <a:gd name="T13" fmla="*/ T12 w 3"/>
                                <a:gd name="T14" fmla="+- 0 3546 3455"/>
                                <a:gd name="T15" fmla="*/ 3546 h 91"/>
                                <a:gd name="T16" fmla="+- 0 9159 9156"/>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21" name="Group 532"/>
                        <wpg:cNvGrpSpPr>
                          <a:grpSpLocks/>
                        </wpg:cNvGrpSpPr>
                        <wpg:grpSpPr bwMode="auto">
                          <a:xfrm>
                            <a:off x="9323" y="3455"/>
                            <a:ext cx="2" cy="91"/>
                            <a:chOff x="9323" y="3455"/>
                            <a:chExt cx="2" cy="91"/>
                          </a:xfrm>
                        </wpg:grpSpPr>
                        <wps:wsp>
                          <wps:cNvPr id="17922" name="Freeform 533"/>
                          <wps:cNvSpPr>
                            <a:spLocks/>
                          </wps:cNvSpPr>
                          <wps:spPr bwMode="auto">
                            <a:xfrm>
                              <a:off x="9323" y="3455"/>
                              <a:ext cx="2" cy="91"/>
                            </a:xfrm>
                            <a:custGeom>
                              <a:avLst/>
                              <a:gdLst>
                                <a:gd name="T0" fmla="+- 0 9325 9323"/>
                                <a:gd name="T1" fmla="*/ T0 w 2"/>
                                <a:gd name="T2" fmla="+- 0 3455 3455"/>
                                <a:gd name="T3" fmla="*/ 3455 h 91"/>
                                <a:gd name="T4" fmla="+- 0 9323 9323"/>
                                <a:gd name="T5" fmla="*/ T4 w 2"/>
                                <a:gd name="T6" fmla="+- 0 3455 3455"/>
                                <a:gd name="T7" fmla="*/ 3455 h 91"/>
                                <a:gd name="T8" fmla="+- 0 9323 9323"/>
                                <a:gd name="T9" fmla="*/ T8 w 2"/>
                                <a:gd name="T10" fmla="+- 0 3546 3455"/>
                                <a:gd name="T11" fmla="*/ 3546 h 91"/>
                                <a:gd name="T12" fmla="+- 0 9325 9323"/>
                                <a:gd name="T13" fmla="*/ T12 w 2"/>
                                <a:gd name="T14" fmla="+- 0 3546 3455"/>
                                <a:gd name="T15" fmla="*/ 3546 h 91"/>
                                <a:gd name="T16" fmla="+- 0 9325 9323"/>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23" name="Group 534"/>
                        <wpg:cNvGrpSpPr>
                          <a:grpSpLocks/>
                        </wpg:cNvGrpSpPr>
                        <wpg:grpSpPr bwMode="auto">
                          <a:xfrm>
                            <a:off x="9159" y="3455"/>
                            <a:ext cx="2" cy="91"/>
                            <a:chOff x="9159" y="3455"/>
                            <a:chExt cx="2" cy="91"/>
                          </a:xfrm>
                        </wpg:grpSpPr>
                        <wps:wsp>
                          <wps:cNvPr id="17924" name="Freeform 535"/>
                          <wps:cNvSpPr>
                            <a:spLocks/>
                          </wps:cNvSpPr>
                          <wps:spPr bwMode="auto">
                            <a:xfrm>
                              <a:off x="9159" y="3455"/>
                              <a:ext cx="2" cy="91"/>
                            </a:xfrm>
                            <a:custGeom>
                              <a:avLst/>
                              <a:gdLst>
                                <a:gd name="T0" fmla="+- 0 9161 9159"/>
                                <a:gd name="T1" fmla="*/ T0 w 2"/>
                                <a:gd name="T2" fmla="+- 0 3455 3455"/>
                                <a:gd name="T3" fmla="*/ 3455 h 91"/>
                                <a:gd name="T4" fmla="+- 0 9159 9159"/>
                                <a:gd name="T5" fmla="*/ T4 w 2"/>
                                <a:gd name="T6" fmla="+- 0 3455 3455"/>
                                <a:gd name="T7" fmla="*/ 3455 h 91"/>
                                <a:gd name="T8" fmla="+- 0 9159 9159"/>
                                <a:gd name="T9" fmla="*/ T8 w 2"/>
                                <a:gd name="T10" fmla="+- 0 3546 3455"/>
                                <a:gd name="T11" fmla="*/ 3546 h 91"/>
                                <a:gd name="T12" fmla="+- 0 9161 9159"/>
                                <a:gd name="T13" fmla="*/ T12 w 2"/>
                                <a:gd name="T14" fmla="+- 0 3546 3455"/>
                                <a:gd name="T15" fmla="*/ 3546 h 91"/>
                                <a:gd name="T16" fmla="+- 0 9161 915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25" name="Group 536"/>
                        <wpg:cNvGrpSpPr>
                          <a:grpSpLocks/>
                        </wpg:cNvGrpSpPr>
                        <wpg:grpSpPr bwMode="auto">
                          <a:xfrm>
                            <a:off x="9320" y="3455"/>
                            <a:ext cx="3" cy="91"/>
                            <a:chOff x="9320" y="3455"/>
                            <a:chExt cx="3" cy="91"/>
                          </a:xfrm>
                        </wpg:grpSpPr>
                        <wps:wsp>
                          <wps:cNvPr id="17926" name="Freeform 537"/>
                          <wps:cNvSpPr>
                            <a:spLocks/>
                          </wps:cNvSpPr>
                          <wps:spPr bwMode="auto">
                            <a:xfrm>
                              <a:off x="9320" y="3455"/>
                              <a:ext cx="3" cy="91"/>
                            </a:xfrm>
                            <a:custGeom>
                              <a:avLst/>
                              <a:gdLst>
                                <a:gd name="T0" fmla="+- 0 9323 9320"/>
                                <a:gd name="T1" fmla="*/ T0 w 3"/>
                                <a:gd name="T2" fmla="+- 0 3455 3455"/>
                                <a:gd name="T3" fmla="*/ 3455 h 91"/>
                                <a:gd name="T4" fmla="+- 0 9320 9320"/>
                                <a:gd name="T5" fmla="*/ T4 w 3"/>
                                <a:gd name="T6" fmla="+- 0 3455 3455"/>
                                <a:gd name="T7" fmla="*/ 3455 h 91"/>
                                <a:gd name="T8" fmla="+- 0 9320 9320"/>
                                <a:gd name="T9" fmla="*/ T8 w 3"/>
                                <a:gd name="T10" fmla="+- 0 3546 3455"/>
                                <a:gd name="T11" fmla="*/ 3546 h 91"/>
                                <a:gd name="T12" fmla="+- 0 9323 9320"/>
                                <a:gd name="T13" fmla="*/ T12 w 3"/>
                                <a:gd name="T14" fmla="+- 0 3546 3455"/>
                                <a:gd name="T15" fmla="*/ 3546 h 91"/>
                                <a:gd name="T16" fmla="+- 0 9323 9320"/>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27" name="Group 538"/>
                        <wpg:cNvGrpSpPr>
                          <a:grpSpLocks/>
                        </wpg:cNvGrpSpPr>
                        <wpg:grpSpPr bwMode="auto">
                          <a:xfrm>
                            <a:off x="9161" y="3455"/>
                            <a:ext cx="3" cy="91"/>
                            <a:chOff x="9161" y="3455"/>
                            <a:chExt cx="3" cy="91"/>
                          </a:xfrm>
                        </wpg:grpSpPr>
                        <wps:wsp>
                          <wps:cNvPr id="17928" name="Freeform 539"/>
                          <wps:cNvSpPr>
                            <a:spLocks/>
                          </wps:cNvSpPr>
                          <wps:spPr bwMode="auto">
                            <a:xfrm>
                              <a:off x="9161" y="3455"/>
                              <a:ext cx="3" cy="91"/>
                            </a:xfrm>
                            <a:custGeom>
                              <a:avLst/>
                              <a:gdLst>
                                <a:gd name="T0" fmla="+- 0 9164 9161"/>
                                <a:gd name="T1" fmla="*/ T0 w 3"/>
                                <a:gd name="T2" fmla="+- 0 3455 3455"/>
                                <a:gd name="T3" fmla="*/ 3455 h 91"/>
                                <a:gd name="T4" fmla="+- 0 9161 9161"/>
                                <a:gd name="T5" fmla="*/ T4 w 3"/>
                                <a:gd name="T6" fmla="+- 0 3455 3455"/>
                                <a:gd name="T7" fmla="*/ 3455 h 91"/>
                                <a:gd name="T8" fmla="+- 0 9161 9161"/>
                                <a:gd name="T9" fmla="*/ T8 w 3"/>
                                <a:gd name="T10" fmla="+- 0 3546 3455"/>
                                <a:gd name="T11" fmla="*/ 3546 h 91"/>
                                <a:gd name="T12" fmla="+- 0 9164 9161"/>
                                <a:gd name="T13" fmla="*/ T12 w 3"/>
                                <a:gd name="T14" fmla="+- 0 3546 3455"/>
                                <a:gd name="T15" fmla="*/ 3546 h 91"/>
                                <a:gd name="T16" fmla="+- 0 9164 9161"/>
                                <a:gd name="T17" fmla="*/ T16 w 3"/>
                                <a:gd name="T18" fmla="+- 0 3455 3455"/>
                                <a:gd name="T19" fmla="*/ 3455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29" name="Group 540"/>
                        <wpg:cNvGrpSpPr>
                          <a:grpSpLocks/>
                        </wpg:cNvGrpSpPr>
                        <wpg:grpSpPr bwMode="auto">
                          <a:xfrm>
                            <a:off x="9319" y="3455"/>
                            <a:ext cx="2" cy="91"/>
                            <a:chOff x="9319" y="3455"/>
                            <a:chExt cx="2" cy="91"/>
                          </a:xfrm>
                        </wpg:grpSpPr>
                        <wps:wsp>
                          <wps:cNvPr id="17930" name="Freeform 541"/>
                          <wps:cNvSpPr>
                            <a:spLocks/>
                          </wps:cNvSpPr>
                          <wps:spPr bwMode="auto">
                            <a:xfrm>
                              <a:off x="9319" y="3455"/>
                              <a:ext cx="2" cy="91"/>
                            </a:xfrm>
                            <a:custGeom>
                              <a:avLst/>
                              <a:gdLst>
                                <a:gd name="T0" fmla="+- 0 9320 9319"/>
                                <a:gd name="T1" fmla="*/ T0 w 2"/>
                                <a:gd name="T2" fmla="+- 0 3455 3455"/>
                                <a:gd name="T3" fmla="*/ 3455 h 91"/>
                                <a:gd name="T4" fmla="+- 0 9319 9319"/>
                                <a:gd name="T5" fmla="*/ T4 w 2"/>
                                <a:gd name="T6" fmla="+- 0 3455 3455"/>
                                <a:gd name="T7" fmla="*/ 3455 h 91"/>
                                <a:gd name="T8" fmla="+- 0 9319 9319"/>
                                <a:gd name="T9" fmla="*/ T8 w 2"/>
                                <a:gd name="T10" fmla="+- 0 3546 3455"/>
                                <a:gd name="T11" fmla="*/ 3546 h 91"/>
                                <a:gd name="T12" fmla="+- 0 9320 9319"/>
                                <a:gd name="T13" fmla="*/ T12 w 2"/>
                                <a:gd name="T14" fmla="+- 0 3546 3455"/>
                                <a:gd name="T15" fmla="*/ 3546 h 91"/>
                                <a:gd name="T16" fmla="+- 0 9320 9319"/>
                                <a:gd name="T17" fmla="*/ T16 w 2"/>
                                <a:gd name="T18" fmla="+- 0 3455 3455"/>
                                <a:gd name="T19" fmla="*/ 3455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931" name="Picture 542"/>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164" y="3455"/>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2" name="Picture 54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166" y="3455"/>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3" name="Picture 544"/>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68" y="3455"/>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4" name="Picture 54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70" y="3455"/>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5" name="Picture 546"/>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73" y="3455"/>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6" name="Picture 547"/>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75" y="3455"/>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7" name="Picture 548"/>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78" y="3455"/>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8" name="Picture 549"/>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79" y="3455"/>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39" name="Picture 550"/>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82" y="3455"/>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0" name="Picture 5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84" y="3455"/>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1" name="Picture 552"/>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187" y="3455"/>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2" name="Picture 553"/>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189" y="3455"/>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3" name="Picture 554"/>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191" y="3455"/>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4" name="Picture 5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193" y="3455"/>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5" name="Picture 556"/>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196" y="3455"/>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6" name="Picture 557"/>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198" y="3455"/>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7" name="Picture 558"/>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200" y="3455"/>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8" name="Picture 5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202" y="3455"/>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49" name="Picture 560"/>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205" y="3455"/>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0" name="Picture 561"/>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207" y="3455"/>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1" name="Picture 56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210" y="3455"/>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2" name="Picture 563"/>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211" y="3455"/>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3" name="Picture 564"/>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214" y="3455"/>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4" name="Picture 565"/>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216" y="3455"/>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5" name="Picture 566"/>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219" y="3455"/>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6" name="Picture 567"/>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221" y="3455"/>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7" name="Picture 568"/>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222" y="3455"/>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8" name="Picture 569"/>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225" y="3455"/>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59" name="Picture 570"/>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27" y="3455"/>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60" name="Picture 57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30" y="3455"/>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61" name="Picture 572"/>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32" y="3455"/>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62" name="Picture 57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34" y="3455"/>
                              <a:ext cx="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63" name="Picture 574"/>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236" y="3455"/>
                              <a:ext cx="9"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964" name="Group 575"/>
                        <wpg:cNvGrpSpPr>
                          <a:grpSpLocks/>
                        </wpg:cNvGrpSpPr>
                        <wpg:grpSpPr bwMode="auto">
                          <a:xfrm>
                            <a:off x="9239" y="3455"/>
                            <a:ext cx="5" cy="91"/>
                            <a:chOff x="9239" y="3455"/>
                            <a:chExt cx="5" cy="91"/>
                          </a:xfrm>
                        </wpg:grpSpPr>
                        <wps:wsp>
                          <wps:cNvPr id="17965" name="Freeform 576"/>
                          <wps:cNvSpPr>
                            <a:spLocks/>
                          </wps:cNvSpPr>
                          <wps:spPr bwMode="auto">
                            <a:xfrm>
                              <a:off x="9239" y="3455"/>
                              <a:ext cx="5" cy="91"/>
                            </a:xfrm>
                            <a:custGeom>
                              <a:avLst/>
                              <a:gdLst>
                                <a:gd name="T0" fmla="+- 0 9241 9239"/>
                                <a:gd name="T1" fmla="*/ T0 w 5"/>
                                <a:gd name="T2" fmla="+- 0 3455 3455"/>
                                <a:gd name="T3" fmla="*/ 3455 h 91"/>
                                <a:gd name="T4" fmla="+- 0 9239 9239"/>
                                <a:gd name="T5" fmla="*/ T4 w 5"/>
                                <a:gd name="T6" fmla="+- 0 3455 3455"/>
                                <a:gd name="T7" fmla="*/ 3455 h 91"/>
                                <a:gd name="T8" fmla="+- 0 9239 9239"/>
                                <a:gd name="T9" fmla="*/ T8 w 5"/>
                                <a:gd name="T10" fmla="+- 0 3546 3455"/>
                                <a:gd name="T11" fmla="*/ 3546 h 91"/>
                                <a:gd name="T12" fmla="+- 0 9241 9239"/>
                                <a:gd name="T13" fmla="*/ T12 w 5"/>
                                <a:gd name="T14" fmla="+- 0 3546 3455"/>
                                <a:gd name="T15" fmla="*/ 3546 h 91"/>
                                <a:gd name="T16" fmla="+- 0 9241 9239"/>
                                <a:gd name="T17" fmla="*/ T16 w 5"/>
                                <a:gd name="T18" fmla="+- 0 3455 3455"/>
                                <a:gd name="T19" fmla="*/ 3455 h 91"/>
                              </a:gdLst>
                              <a:ahLst/>
                              <a:cxnLst>
                                <a:cxn ang="0">
                                  <a:pos x="T1" y="T3"/>
                                </a:cxn>
                                <a:cxn ang="0">
                                  <a:pos x="T5" y="T7"/>
                                </a:cxn>
                                <a:cxn ang="0">
                                  <a:pos x="T9" y="T11"/>
                                </a:cxn>
                                <a:cxn ang="0">
                                  <a:pos x="T13" y="T15"/>
                                </a:cxn>
                                <a:cxn ang="0">
                                  <a:pos x="T17" y="T19"/>
                                </a:cxn>
                              </a:cxnLst>
                              <a:rect l="0" t="0" r="r" b="b"/>
                              <a:pathLst>
                                <a:path w="5"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66" name="Freeform 577"/>
                          <wps:cNvSpPr>
                            <a:spLocks/>
                          </wps:cNvSpPr>
                          <wps:spPr bwMode="auto">
                            <a:xfrm>
                              <a:off x="9239" y="3455"/>
                              <a:ext cx="5" cy="91"/>
                            </a:xfrm>
                            <a:custGeom>
                              <a:avLst/>
                              <a:gdLst>
                                <a:gd name="T0" fmla="+- 0 9243 9239"/>
                                <a:gd name="T1" fmla="*/ T0 w 5"/>
                                <a:gd name="T2" fmla="+- 0 3455 3455"/>
                                <a:gd name="T3" fmla="*/ 3455 h 91"/>
                                <a:gd name="T4" fmla="+- 0 9241 9239"/>
                                <a:gd name="T5" fmla="*/ T4 w 5"/>
                                <a:gd name="T6" fmla="+- 0 3455 3455"/>
                                <a:gd name="T7" fmla="*/ 3455 h 91"/>
                                <a:gd name="T8" fmla="+- 0 9241 9239"/>
                                <a:gd name="T9" fmla="*/ T8 w 5"/>
                                <a:gd name="T10" fmla="+- 0 3546 3455"/>
                                <a:gd name="T11" fmla="*/ 3546 h 91"/>
                                <a:gd name="T12" fmla="+- 0 9243 9239"/>
                                <a:gd name="T13" fmla="*/ T12 w 5"/>
                                <a:gd name="T14" fmla="+- 0 3546 3455"/>
                                <a:gd name="T15" fmla="*/ 3546 h 91"/>
                                <a:gd name="T16" fmla="+- 0 9243 9239"/>
                                <a:gd name="T17" fmla="*/ T16 w 5"/>
                                <a:gd name="T18" fmla="+- 0 3455 3455"/>
                                <a:gd name="T19" fmla="*/ 3455 h 91"/>
                              </a:gdLst>
                              <a:ahLst/>
                              <a:cxnLst>
                                <a:cxn ang="0">
                                  <a:pos x="T1" y="T3"/>
                                </a:cxn>
                                <a:cxn ang="0">
                                  <a:pos x="T5" y="T7"/>
                                </a:cxn>
                                <a:cxn ang="0">
                                  <a:pos x="T9" y="T11"/>
                                </a:cxn>
                                <a:cxn ang="0">
                                  <a:pos x="T13" y="T15"/>
                                </a:cxn>
                                <a:cxn ang="0">
                                  <a:pos x="T17" y="T19"/>
                                </a:cxn>
                              </a:cxnLst>
                              <a:rect l="0" t="0" r="r" b="b"/>
                              <a:pathLst>
                                <a:path w="5" h="91">
                                  <a:moveTo>
                                    <a:pt x="4" y="0"/>
                                  </a:moveTo>
                                  <a:lnTo>
                                    <a:pt x="2" y="0"/>
                                  </a:lnTo>
                                  <a:lnTo>
                                    <a:pt x="2" y="91"/>
                                  </a:lnTo>
                                  <a:lnTo>
                                    <a:pt x="4" y="91"/>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67" name="Group 578"/>
                        <wpg:cNvGrpSpPr>
                          <a:grpSpLocks/>
                        </wpg:cNvGrpSpPr>
                        <wpg:grpSpPr bwMode="auto">
                          <a:xfrm>
                            <a:off x="9219" y="3471"/>
                            <a:ext cx="24" cy="2"/>
                            <a:chOff x="9219" y="3471"/>
                            <a:chExt cx="24" cy="2"/>
                          </a:xfrm>
                        </wpg:grpSpPr>
                        <wps:wsp>
                          <wps:cNvPr id="17968" name="Freeform 579"/>
                          <wps:cNvSpPr>
                            <a:spLocks/>
                          </wps:cNvSpPr>
                          <wps:spPr bwMode="auto">
                            <a:xfrm>
                              <a:off x="9219" y="3471"/>
                              <a:ext cx="24" cy="2"/>
                            </a:xfrm>
                            <a:custGeom>
                              <a:avLst/>
                              <a:gdLst>
                                <a:gd name="T0" fmla="+- 0 9219 9219"/>
                                <a:gd name="T1" fmla="*/ T0 w 24"/>
                                <a:gd name="T2" fmla="+- 0 3471 3471"/>
                                <a:gd name="T3" fmla="*/ 3471 h 2"/>
                                <a:gd name="T4" fmla="+- 0 9243 9219"/>
                                <a:gd name="T5" fmla="*/ T4 w 24"/>
                                <a:gd name="T6" fmla="+- 0 3471 3471"/>
                                <a:gd name="T7" fmla="*/ 3471 h 2"/>
                                <a:gd name="T8" fmla="+- 0 9243 9219"/>
                                <a:gd name="T9" fmla="*/ T8 w 24"/>
                                <a:gd name="T10" fmla="+- 0 3472 3471"/>
                                <a:gd name="T11" fmla="*/ 3472 h 2"/>
                                <a:gd name="T12" fmla="+- 0 9219 9219"/>
                                <a:gd name="T13" fmla="*/ T12 w 24"/>
                                <a:gd name="T14" fmla="+- 0 3472 3471"/>
                                <a:gd name="T15" fmla="*/ 3472 h 2"/>
                                <a:gd name="T16" fmla="+- 0 9219 9219"/>
                                <a:gd name="T17" fmla="*/ T16 w 24"/>
                                <a:gd name="T18" fmla="+- 0 3471 3471"/>
                                <a:gd name="T19" fmla="*/ 347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69" name="Group 580"/>
                        <wpg:cNvGrpSpPr>
                          <a:grpSpLocks/>
                        </wpg:cNvGrpSpPr>
                        <wpg:grpSpPr bwMode="auto">
                          <a:xfrm>
                            <a:off x="9201" y="3470"/>
                            <a:ext cx="19" cy="3"/>
                            <a:chOff x="9201" y="3470"/>
                            <a:chExt cx="19" cy="3"/>
                          </a:xfrm>
                        </wpg:grpSpPr>
                        <wps:wsp>
                          <wps:cNvPr id="17970" name="Freeform 581"/>
                          <wps:cNvSpPr>
                            <a:spLocks/>
                          </wps:cNvSpPr>
                          <wps:spPr bwMode="auto">
                            <a:xfrm>
                              <a:off x="9201" y="3470"/>
                              <a:ext cx="19" cy="3"/>
                            </a:xfrm>
                            <a:custGeom>
                              <a:avLst/>
                              <a:gdLst>
                                <a:gd name="T0" fmla="+- 0 9203 9201"/>
                                <a:gd name="T1" fmla="*/ T0 w 19"/>
                                <a:gd name="T2" fmla="+- 0 3470 3470"/>
                                <a:gd name="T3" fmla="*/ 3470 h 3"/>
                                <a:gd name="T4" fmla="+- 0 9201 9201"/>
                                <a:gd name="T5" fmla="*/ T4 w 19"/>
                                <a:gd name="T6" fmla="+- 0 3470 3470"/>
                                <a:gd name="T7" fmla="*/ 3470 h 3"/>
                                <a:gd name="T8" fmla="+- 0 9201 9201"/>
                                <a:gd name="T9" fmla="*/ T8 w 19"/>
                                <a:gd name="T10" fmla="+- 0 3471 3470"/>
                                <a:gd name="T11" fmla="*/ 3471 h 3"/>
                                <a:gd name="T12" fmla="+- 0 9219 9201"/>
                                <a:gd name="T13" fmla="*/ T12 w 19"/>
                                <a:gd name="T14" fmla="+- 0 3472 3470"/>
                                <a:gd name="T15" fmla="*/ 3472 h 3"/>
                                <a:gd name="T16" fmla="+- 0 9221 9201"/>
                                <a:gd name="T17" fmla="*/ T16 w 19"/>
                                <a:gd name="T18" fmla="+- 0 3472 3470"/>
                                <a:gd name="T19" fmla="*/ 3472 h 3"/>
                                <a:gd name="T20" fmla="+- 0 9221 9201"/>
                                <a:gd name="T21" fmla="*/ T20 w 19"/>
                                <a:gd name="T22" fmla="+- 0 3471 3470"/>
                                <a:gd name="T23" fmla="*/ 3471 h 3"/>
                                <a:gd name="T24" fmla="+- 0 9203 9201"/>
                                <a:gd name="T25" fmla="*/ T24 w 19"/>
                                <a:gd name="T26" fmla="+- 0 3470 3470"/>
                                <a:gd name="T27" fmla="*/ 347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1"/>
                                  </a:lnTo>
                                  <a:lnTo>
                                    <a:pt x="18" y="2"/>
                                  </a:lnTo>
                                  <a:lnTo>
                                    <a:pt x="20" y="2"/>
                                  </a:lnTo>
                                  <a:lnTo>
                                    <a:pt x="2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71" name="Group 582"/>
                        <wpg:cNvGrpSpPr>
                          <a:grpSpLocks/>
                        </wpg:cNvGrpSpPr>
                        <wpg:grpSpPr bwMode="auto">
                          <a:xfrm>
                            <a:off x="9188" y="3468"/>
                            <a:ext cx="16" cy="4"/>
                            <a:chOff x="9188" y="3468"/>
                            <a:chExt cx="16" cy="4"/>
                          </a:xfrm>
                        </wpg:grpSpPr>
                        <wps:wsp>
                          <wps:cNvPr id="17972" name="Freeform 583"/>
                          <wps:cNvSpPr>
                            <a:spLocks/>
                          </wps:cNvSpPr>
                          <wps:spPr bwMode="auto">
                            <a:xfrm>
                              <a:off x="9188" y="3468"/>
                              <a:ext cx="16" cy="4"/>
                            </a:xfrm>
                            <a:custGeom>
                              <a:avLst/>
                              <a:gdLst>
                                <a:gd name="T0" fmla="+- 0 9189 9188"/>
                                <a:gd name="T1" fmla="*/ T0 w 16"/>
                                <a:gd name="T2" fmla="+- 0 3468 3468"/>
                                <a:gd name="T3" fmla="*/ 3468 h 4"/>
                                <a:gd name="T4" fmla="+- 0 9188 9188"/>
                                <a:gd name="T5" fmla="*/ T4 w 16"/>
                                <a:gd name="T6" fmla="+- 0 3468 3468"/>
                                <a:gd name="T7" fmla="*/ 3468 h 4"/>
                                <a:gd name="T8" fmla="+- 0 9188 9188"/>
                                <a:gd name="T9" fmla="*/ T8 w 16"/>
                                <a:gd name="T10" fmla="+- 0 3470 3468"/>
                                <a:gd name="T11" fmla="*/ 3470 h 4"/>
                                <a:gd name="T12" fmla="+- 0 9201 9188"/>
                                <a:gd name="T13" fmla="*/ T12 w 16"/>
                                <a:gd name="T14" fmla="+- 0 3471 3468"/>
                                <a:gd name="T15" fmla="*/ 3471 h 4"/>
                                <a:gd name="T16" fmla="+- 0 9203 9188"/>
                                <a:gd name="T17" fmla="*/ T16 w 16"/>
                                <a:gd name="T18" fmla="+- 0 3471 3468"/>
                                <a:gd name="T19" fmla="*/ 3471 h 4"/>
                                <a:gd name="T20" fmla="+- 0 9203 9188"/>
                                <a:gd name="T21" fmla="*/ T20 w 16"/>
                                <a:gd name="T22" fmla="+- 0 3470 3468"/>
                                <a:gd name="T23" fmla="*/ 3470 h 4"/>
                                <a:gd name="T24" fmla="+- 0 9189 9188"/>
                                <a:gd name="T25" fmla="*/ T24 w 16"/>
                                <a:gd name="T26" fmla="+- 0 3468 3468"/>
                                <a:gd name="T27" fmla="*/ 346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 y="0"/>
                                  </a:moveTo>
                                  <a:lnTo>
                                    <a:pt x="0" y="0"/>
                                  </a:lnTo>
                                  <a:lnTo>
                                    <a:pt x="0" y="2"/>
                                  </a:lnTo>
                                  <a:lnTo>
                                    <a:pt x="13" y="3"/>
                                  </a:lnTo>
                                  <a:lnTo>
                                    <a:pt x="15" y="3"/>
                                  </a:lnTo>
                                  <a:lnTo>
                                    <a:pt x="15"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973" name="Picture 58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178" y="3466"/>
                              <a:ext cx="12"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74" name="Picture 58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168" y="3464"/>
                              <a:ext cx="11"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975" name="Group 586"/>
                        <wpg:cNvGrpSpPr>
                          <a:grpSpLocks/>
                        </wpg:cNvGrpSpPr>
                        <wpg:grpSpPr bwMode="auto">
                          <a:xfrm>
                            <a:off x="9162" y="3462"/>
                            <a:ext cx="8" cy="4"/>
                            <a:chOff x="9162" y="3462"/>
                            <a:chExt cx="8" cy="4"/>
                          </a:xfrm>
                        </wpg:grpSpPr>
                        <wps:wsp>
                          <wps:cNvPr id="17976" name="Freeform 587"/>
                          <wps:cNvSpPr>
                            <a:spLocks/>
                          </wps:cNvSpPr>
                          <wps:spPr bwMode="auto">
                            <a:xfrm>
                              <a:off x="9162" y="3462"/>
                              <a:ext cx="8" cy="4"/>
                            </a:xfrm>
                            <a:custGeom>
                              <a:avLst/>
                              <a:gdLst>
                                <a:gd name="T0" fmla="+- 0 9164 9162"/>
                                <a:gd name="T1" fmla="*/ T0 w 8"/>
                                <a:gd name="T2" fmla="+- 0 3462 3462"/>
                                <a:gd name="T3" fmla="*/ 3462 h 4"/>
                                <a:gd name="T4" fmla="+- 0 9162 9162"/>
                                <a:gd name="T5" fmla="*/ T4 w 8"/>
                                <a:gd name="T6" fmla="+- 0 3462 3462"/>
                                <a:gd name="T7" fmla="*/ 3462 h 4"/>
                                <a:gd name="T8" fmla="+- 0 9162 9162"/>
                                <a:gd name="T9" fmla="*/ T8 w 8"/>
                                <a:gd name="T10" fmla="+- 0 3464 3462"/>
                                <a:gd name="T11" fmla="*/ 3464 h 4"/>
                                <a:gd name="T12" fmla="+- 0 9168 9162"/>
                                <a:gd name="T13" fmla="*/ T12 w 8"/>
                                <a:gd name="T14" fmla="+- 0 3466 3462"/>
                                <a:gd name="T15" fmla="*/ 3466 h 4"/>
                                <a:gd name="T16" fmla="+- 0 9170 9162"/>
                                <a:gd name="T17" fmla="*/ T16 w 8"/>
                                <a:gd name="T18" fmla="+- 0 3466 3462"/>
                                <a:gd name="T19" fmla="*/ 3466 h 4"/>
                                <a:gd name="T20" fmla="+- 0 9170 9162"/>
                                <a:gd name="T21" fmla="*/ T20 w 8"/>
                                <a:gd name="T22" fmla="+- 0 3464 3462"/>
                                <a:gd name="T23" fmla="*/ 3464 h 4"/>
                                <a:gd name="T24" fmla="+- 0 9164 9162"/>
                                <a:gd name="T25" fmla="*/ T24 w 8"/>
                                <a:gd name="T26" fmla="+- 0 3462 3462"/>
                                <a:gd name="T27" fmla="*/ 3462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77" name="Group 588"/>
                        <wpg:cNvGrpSpPr>
                          <a:grpSpLocks/>
                        </wpg:cNvGrpSpPr>
                        <wpg:grpSpPr bwMode="auto">
                          <a:xfrm>
                            <a:off x="9156" y="3461"/>
                            <a:ext cx="8" cy="4"/>
                            <a:chOff x="9156" y="3461"/>
                            <a:chExt cx="8" cy="4"/>
                          </a:xfrm>
                        </wpg:grpSpPr>
                        <wps:wsp>
                          <wps:cNvPr id="17978" name="Freeform 589"/>
                          <wps:cNvSpPr>
                            <a:spLocks/>
                          </wps:cNvSpPr>
                          <wps:spPr bwMode="auto">
                            <a:xfrm>
                              <a:off x="9156" y="3461"/>
                              <a:ext cx="8" cy="4"/>
                            </a:xfrm>
                            <a:custGeom>
                              <a:avLst/>
                              <a:gdLst>
                                <a:gd name="T0" fmla="+- 0 9157 9156"/>
                                <a:gd name="T1" fmla="*/ T0 w 8"/>
                                <a:gd name="T2" fmla="+- 0 3461 3461"/>
                                <a:gd name="T3" fmla="*/ 3461 h 4"/>
                                <a:gd name="T4" fmla="+- 0 9156 9156"/>
                                <a:gd name="T5" fmla="*/ T4 w 8"/>
                                <a:gd name="T6" fmla="+- 0 3461 3461"/>
                                <a:gd name="T7" fmla="*/ 3461 h 4"/>
                                <a:gd name="T8" fmla="+- 0 9156 9156"/>
                                <a:gd name="T9" fmla="*/ T8 w 8"/>
                                <a:gd name="T10" fmla="+- 0 3462 3461"/>
                                <a:gd name="T11" fmla="*/ 3462 h 4"/>
                                <a:gd name="T12" fmla="+- 0 9162 9156"/>
                                <a:gd name="T13" fmla="*/ T12 w 8"/>
                                <a:gd name="T14" fmla="+- 0 3464 3461"/>
                                <a:gd name="T15" fmla="*/ 3464 h 4"/>
                                <a:gd name="T16" fmla="+- 0 9164 9156"/>
                                <a:gd name="T17" fmla="*/ T16 w 8"/>
                                <a:gd name="T18" fmla="+- 0 3464 3461"/>
                                <a:gd name="T19" fmla="*/ 3464 h 4"/>
                                <a:gd name="T20" fmla="+- 0 9164 9156"/>
                                <a:gd name="T21" fmla="*/ T20 w 8"/>
                                <a:gd name="T22" fmla="+- 0 3462 3461"/>
                                <a:gd name="T23" fmla="*/ 3462 h 4"/>
                                <a:gd name="T24" fmla="+- 0 9157 9156"/>
                                <a:gd name="T25" fmla="*/ T24 w 8"/>
                                <a:gd name="T26" fmla="+- 0 3461 3461"/>
                                <a:gd name="T27" fmla="*/ 346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1" y="0"/>
                                  </a:moveTo>
                                  <a:lnTo>
                                    <a:pt x="0" y="0"/>
                                  </a:lnTo>
                                  <a:lnTo>
                                    <a:pt x="0" y="1"/>
                                  </a:lnTo>
                                  <a:lnTo>
                                    <a:pt x="6" y="3"/>
                                  </a:lnTo>
                                  <a:lnTo>
                                    <a:pt x="8" y="3"/>
                                  </a:lnTo>
                                  <a:lnTo>
                                    <a:pt x="8" y="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79" name="Group 590"/>
                        <wpg:cNvGrpSpPr>
                          <a:grpSpLocks/>
                        </wpg:cNvGrpSpPr>
                        <wpg:grpSpPr bwMode="auto">
                          <a:xfrm>
                            <a:off x="9143" y="3458"/>
                            <a:ext cx="15" cy="5"/>
                            <a:chOff x="9143" y="3458"/>
                            <a:chExt cx="15" cy="5"/>
                          </a:xfrm>
                        </wpg:grpSpPr>
                        <wps:wsp>
                          <wps:cNvPr id="17980" name="Freeform 591"/>
                          <wps:cNvSpPr>
                            <a:spLocks/>
                          </wps:cNvSpPr>
                          <wps:spPr bwMode="auto">
                            <a:xfrm>
                              <a:off x="9143" y="3458"/>
                              <a:ext cx="15" cy="5"/>
                            </a:xfrm>
                            <a:custGeom>
                              <a:avLst/>
                              <a:gdLst>
                                <a:gd name="T0" fmla="+- 0 9145 9143"/>
                                <a:gd name="T1" fmla="*/ T0 w 15"/>
                                <a:gd name="T2" fmla="+- 0 3458 3458"/>
                                <a:gd name="T3" fmla="*/ 3458 h 5"/>
                                <a:gd name="T4" fmla="+- 0 9143 9143"/>
                                <a:gd name="T5" fmla="*/ T4 w 15"/>
                                <a:gd name="T6" fmla="+- 0 3458 3458"/>
                                <a:gd name="T7" fmla="*/ 3458 h 5"/>
                                <a:gd name="T8" fmla="+- 0 9143 9143"/>
                                <a:gd name="T9" fmla="*/ T8 w 15"/>
                                <a:gd name="T10" fmla="+- 0 3460 3458"/>
                                <a:gd name="T11" fmla="*/ 3460 h 5"/>
                                <a:gd name="T12" fmla="+- 0 9156 9143"/>
                                <a:gd name="T13" fmla="*/ T12 w 15"/>
                                <a:gd name="T14" fmla="+- 0 3462 3458"/>
                                <a:gd name="T15" fmla="*/ 3462 h 5"/>
                                <a:gd name="T16" fmla="+- 0 9157 9143"/>
                                <a:gd name="T17" fmla="*/ T16 w 15"/>
                                <a:gd name="T18" fmla="+- 0 3462 3458"/>
                                <a:gd name="T19" fmla="*/ 3462 h 5"/>
                                <a:gd name="T20" fmla="+- 0 9157 9143"/>
                                <a:gd name="T21" fmla="*/ T20 w 15"/>
                                <a:gd name="T22" fmla="+- 0 3461 3458"/>
                                <a:gd name="T23" fmla="*/ 3461 h 5"/>
                                <a:gd name="T24" fmla="+- 0 9145 9143"/>
                                <a:gd name="T25" fmla="*/ T24 w 15"/>
                                <a:gd name="T26" fmla="+- 0 3458 3458"/>
                                <a:gd name="T27" fmla="*/ 3458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2"/>
                                  </a:lnTo>
                                  <a:lnTo>
                                    <a:pt x="13" y="4"/>
                                  </a:lnTo>
                                  <a:lnTo>
                                    <a:pt x="14" y="4"/>
                                  </a:lnTo>
                                  <a:lnTo>
                                    <a:pt x="14"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81" name="Group 592"/>
                        <wpg:cNvGrpSpPr>
                          <a:grpSpLocks/>
                        </wpg:cNvGrpSpPr>
                        <wpg:grpSpPr bwMode="auto">
                          <a:xfrm>
                            <a:off x="9136" y="3457"/>
                            <a:ext cx="8" cy="3"/>
                            <a:chOff x="9136" y="3457"/>
                            <a:chExt cx="8" cy="3"/>
                          </a:xfrm>
                        </wpg:grpSpPr>
                        <wps:wsp>
                          <wps:cNvPr id="17982" name="Freeform 593"/>
                          <wps:cNvSpPr>
                            <a:spLocks/>
                          </wps:cNvSpPr>
                          <wps:spPr bwMode="auto">
                            <a:xfrm>
                              <a:off x="9136" y="3457"/>
                              <a:ext cx="8" cy="3"/>
                            </a:xfrm>
                            <a:custGeom>
                              <a:avLst/>
                              <a:gdLst>
                                <a:gd name="T0" fmla="+- 0 9138 9136"/>
                                <a:gd name="T1" fmla="*/ T0 w 8"/>
                                <a:gd name="T2" fmla="+- 0 3457 3457"/>
                                <a:gd name="T3" fmla="*/ 3457 h 3"/>
                                <a:gd name="T4" fmla="+- 0 9136 9136"/>
                                <a:gd name="T5" fmla="*/ T4 w 8"/>
                                <a:gd name="T6" fmla="+- 0 3457 3457"/>
                                <a:gd name="T7" fmla="*/ 3457 h 3"/>
                                <a:gd name="T8" fmla="+- 0 9136 9136"/>
                                <a:gd name="T9" fmla="*/ T8 w 8"/>
                                <a:gd name="T10" fmla="+- 0 3459 3457"/>
                                <a:gd name="T11" fmla="*/ 3459 h 3"/>
                                <a:gd name="T12" fmla="+- 0 9143 9136"/>
                                <a:gd name="T13" fmla="*/ T12 w 8"/>
                                <a:gd name="T14" fmla="+- 0 3460 3457"/>
                                <a:gd name="T15" fmla="*/ 3460 h 3"/>
                                <a:gd name="T16" fmla="+- 0 9145 9136"/>
                                <a:gd name="T17" fmla="*/ T16 w 8"/>
                                <a:gd name="T18" fmla="+- 0 3460 3457"/>
                                <a:gd name="T19" fmla="*/ 3460 h 3"/>
                                <a:gd name="T20" fmla="+- 0 9145 9136"/>
                                <a:gd name="T21" fmla="*/ T20 w 8"/>
                                <a:gd name="T22" fmla="+- 0 3458 3457"/>
                                <a:gd name="T23" fmla="*/ 3458 h 3"/>
                                <a:gd name="T24" fmla="+- 0 9138 9136"/>
                                <a:gd name="T25" fmla="*/ T24 w 8"/>
                                <a:gd name="T26" fmla="+- 0 3457 3457"/>
                                <a:gd name="T27" fmla="*/ 3457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983" name="Picture 59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129" y="3456"/>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84" name="Picture 59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120" y="3455"/>
                              <a:ext cx="11"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985" name="Group 596"/>
                        <wpg:cNvGrpSpPr>
                          <a:grpSpLocks/>
                        </wpg:cNvGrpSpPr>
                        <wpg:grpSpPr bwMode="auto">
                          <a:xfrm>
                            <a:off x="9111" y="3455"/>
                            <a:ext cx="11" cy="2"/>
                            <a:chOff x="9111" y="3455"/>
                            <a:chExt cx="11" cy="2"/>
                          </a:xfrm>
                        </wpg:grpSpPr>
                        <wps:wsp>
                          <wps:cNvPr id="17986" name="Freeform 597"/>
                          <wps:cNvSpPr>
                            <a:spLocks/>
                          </wps:cNvSpPr>
                          <wps:spPr bwMode="auto">
                            <a:xfrm>
                              <a:off x="9111" y="3455"/>
                              <a:ext cx="11" cy="2"/>
                            </a:xfrm>
                            <a:custGeom>
                              <a:avLst/>
                              <a:gdLst>
                                <a:gd name="T0" fmla="+- 0 9111 9111"/>
                                <a:gd name="T1" fmla="*/ T0 w 11"/>
                                <a:gd name="T2" fmla="+- 0 3455 3455"/>
                                <a:gd name="T3" fmla="*/ 3455 h 2"/>
                                <a:gd name="T4" fmla="+- 0 9122 9111"/>
                                <a:gd name="T5" fmla="*/ T4 w 11"/>
                                <a:gd name="T6" fmla="+- 0 3455 3455"/>
                                <a:gd name="T7" fmla="*/ 3455 h 2"/>
                                <a:gd name="T8" fmla="+- 0 9122 9111"/>
                                <a:gd name="T9" fmla="*/ T8 w 11"/>
                                <a:gd name="T10" fmla="+- 0 3457 3455"/>
                                <a:gd name="T11" fmla="*/ 3457 h 2"/>
                                <a:gd name="T12" fmla="+- 0 9111 9111"/>
                                <a:gd name="T13" fmla="*/ T12 w 11"/>
                                <a:gd name="T14" fmla="+- 0 3457 3455"/>
                                <a:gd name="T15" fmla="*/ 3457 h 2"/>
                                <a:gd name="T16" fmla="+- 0 9111 9111"/>
                                <a:gd name="T17" fmla="*/ T16 w 11"/>
                                <a:gd name="T18" fmla="+- 0 3455 3455"/>
                                <a:gd name="T19" fmla="*/ 3455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87" name="Group 598"/>
                        <wpg:cNvGrpSpPr>
                          <a:grpSpLocks/>
                        </wpg:cNvGrpSpPr>
                        <wpg:grpSpPr bwMode="auto">
                          <a:xfrm>
                            <a:off x="9101" y="3455"/>
                            <a:ext cx="12" cy="2"/>
                            <a:chOff x="9101" y="3455"/>
                            <a:chExt cx="12" cy="2"/>
                          </a:xfrm>
                        </wpg:grpSpPr>
                        <wps:wsp>
                          <wps:cNvPr id="17988" name="Freeform 599"/>
                          <wps:cNvSpPr>
                            <a:spLocks/>
                          </wps:cNvSpPr>
                          <wps:spPr bwMode="auto">
                            <a:xfrm>
                              <a:off x="9101" y="3455"/>
                              <a:ext cx="12" cy="2"/>
                            </a:xfrm>
                            <a:custGeom>
                              <a:avLst/>
                              <a:gdLst>
                                <a:gd name="T0" fmla="+- 0 9101 9101"/>
                                <a:gd name="T1" fmla="*/ T0 w 12"/>
                                <a:gd name="T2" fmla="+- 0 3455 3455"/>
                                <a:gd name="T3" fmla="*/ 3455 h 2"/>
                                <a:gd name="T4" fmla="+- 0 9113 9101"/>
                                <a:gd name="T5" fmla="*/ T4 w 12"/>
                                <a:gd name="T6" fmla="+- 0 3455 3455"/>
                                <a:gd name="T7" fmla="*/ 3455 h 2"/>
                                <a:gd name="T8" fmla="+- 0 9113 9101"/>
                                <a:gd name="T9" fmla="*/ T8 w 12"/>
                                <a:gd name="T10" fmla="+- 0 3457 3455"/>
                                <a:gd name="T11" fmla="*/ 3457 h 2"/>
                                <a:gd name="T12" fmla="+- 0 9101 9101"/>
                                <a:gd name="T13" fmla="*/ T12 w 12"/>
                                <a:gd name="T14" fmla="+- 0 3457 3455"/>
                                <a:gd name="T15" fmla="*/ 3457 h 2"/>
                                <a:gd name="T16" fmla="+- 0 9101 9101"/>
                                <a:gd name="T17" fmla="*/ T16 w 12"/>
                                <a:gd name="T18" fmla="+- 0 3455 3455"/>
                                <a:gd name="T19" fmla="*/ 3455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89" name="Group 600"/>
                        <wpg:cNvGrpSpPr>
                          <a:grpSpLocks/>
                        </wpg:cNvGrpSpPr>
                        <wpg:grpSpPr bwMode="auto">
                          <a:xfrm>
                            <a:off x="9068" y="3455"/>
                            <a:ext cx="35" cy="2"/>
                            <a:chOff x="9068" y="3455"/>
                            <a:chExt cx="35" cy="2"/>
                          </a:xfrm>
                        </wpg:grpSpPr>
                        <wps:wsp>
                          <wps:cNvPr id="17990" name="Freeform 601"/>
                          <wps:cNvSpPr>
                            <a:spLocks/>
                          </wps:cNvSpPr>
                          <wps:spPr bwMode="auto">
                            <a:xfrm>
                              <a:off x="9068" y="3455"/>
                              <a:ext cx="35" cy="2"/>
                            </a:xfrm>
                            <a:custGeom>
                              <a:avLst/>
                              <a:gdLst>
                                <a:gd name="T0" fmla="+- 0 9068 9068"/>
                                <a:gd name="T1" fmla="*/ T0 w 35"/>
                                <a:gd name="T2" fmla="+- 0 3455 3455"/>
                                <a:gd name="T3" fmla="*/ 3455 h 2"/>
                                <a:gd name="T4" fmla="+- 0 9102 9068"/>
                                <a:gd name="T5" fmla="*/ T4 w 35"/>
                                <a:gd name="T6" fmla="+- 0 3455 3455"/>
                                <a:gd name="T7" fmla="*/ 3455 h 2"/>
                                <a:gd name="T8" fmla="+- 0 9102 9068"/>
                                <a:gd name="T9" fmla="*/ T8 w 35"/>
                                <a:gd name="T10" fmla="+- 0 3457 3455"/>
                                <a:gd name="T11" fmla="*/ 3457 h 2"/>
                                <a:gd name="T12" fmla="+- 0 9068 9068"/>
                                <a:gd name="T13" fmla="*/ T12 w 35"/>
                                <a:gd name="T14" fmla="+- 0 3457 3455"/>
                                <a:gd name="T15" fmla="*/ 3457 h 2"/>
                                <a:gd name="T16" fmla="+- 0 9068 9068"/>
                                <a:gd name="T17" fmla="*/ T16 w 35"/>
                                <a:gd name="T18" fmla="+- 0 3455 3455"/>
                                <a:gd name="T19" fmla="*/ 3455 h 2"/>
                              </a:gdLst>
                              <a:ahLst/>
                              <a:cxnLst>
                                <a:cxn ang="0">
                                  <a:pos x="T1" y="T3"/>
                                </a:cxn>
                                <a:cxn ang="0">
                                  <a:pos x="T5" y="T7"/>
                                </a:cxn>
                                <a:cxn ang="0">
                                  <a:pos x="T9" y="T11"/>
                                </a:cxn>
                                <a:cxn ang="0">
                                  <a:pos x="T13" y="T15"/>
                                </a:cxn>
                                <a:cxn ang="0">
                                  <a:pos x="T17" y="T19"/>
                                </a:cxn>
                              </a:cxnLst>
                              <a:rect l="0" t="0" r="r" b="b"/>
                              <a:pathLst>
                                <a:path w="35"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91" name="Group 602"/>
                        <wpg:cNvGrpSpPr>
                          <a:grpSpLocks/>
                        </wpg:cNvGrpSpPr>
                        <wpg:grpSpPr bwMode="auto">
                          <a:xfrm>
                            <a:off x="9068" y="3455"/>
                            <a:ext cx="2" cy="76"/>
                            <a:chOff x="9068" y="3455"/>
                            <a:chExt cx="2" cy="76"/>
                          </a:xfrm>
                        </wpg:grpSpPr>
                        <wps:wsp>
                          <wps:cNvPr id="17992" name="Freeform 603"/>
                          <wps:cNvSpPr>
                            <a:spLocks/>
                          </wps:cNvSpPr>
                          <wps:spPr bwMode="auto">
                            <a:xfrm>
                              <a:off x="9068" y="3455"/>
                              <a:ext cx="2" cy="76"/>
                            </a:xfrm>
                            <a:custGeom>
                              <a:avLst/>
                              <a:gdLst>
                                <a:gd name="T0" fmla="+- 0 9068 9068"/>
                                <a:gd name="T1" fmla="*/ T0 w 2"/>
                                <a:gd name="T2" fmla="+- 0 3455 3455"/>
                                <a:gd name="T3" fmla="*/ 3455 h 76"/>
                                <a:gd name="T4" fmla="+- 0 9070 9068"/>
                                <a:gd name="T5" fmla="*/ T4 w 2"/>
                                <a:gd name="T6" fmla="+- 0 3455 3455"/>
                                <a:gd name="T7" fmla="*/ 3455 h 76"/>
                                <a:gd name="T8" fmla="+- 0 9070 9068"/>
                                <a:gd name="T9" fmla="*/ T8 w 2"/>
                                <a:gd name="T10" fmla="+- 0 3531 3455"/>
                                <a:gd name="T11" fmla="*/ 3531 h 76"/>
                                <a:gd name="T12" fmla="+- 0 9068 9068"/>
                                <a:gd name="T13" fmla="*/ T12 w 2"/>
                                <a:gd name="T14" fmla="+- 0 3531 3455"/>
                                <a:gd name="T15" fmla="*/ 3531 h 76"/>
                                <a:gd name="T16" fmla="+- 0 9068 9068"/>
                                <a:gd name="T17" fmla="*/ T16 w 2"/>
                                <a:gd name="T18" fmla="+- 0 3455 3455"/>
                                <a:gd name="T19" fmla="*/ 3455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93" name="Group 604"/>
                        <wpg:cNvGrpSpPr>
                          <a:grpSpLocks/>
                        </wpg:cNvGrpSpPr>
                        <wpg:grpSpPr bwMode="auto">
                          <a:xfrm>
                            <a:off x="9068" y="3529"/>
                            <a:ext cx="35" cy="2"/>
                            <a:chOff x="9068" y="3529"/>
                            <a:chExt cx="35" cy="2"/>
                          </a:xfrm>
                        </wpg:grpSpPr>
                        <wps:wsp>
                          <wps:cNvPr id="17994" name="Freeform 605"/>
                          <wps:cNvSpPr>
                            <a:spLocks/>
                          </wps:cNvSpPr>
                          <wps:spPr bwMode="auto">
                            <a:xfrm>
                              <a:off x="9068" y="3529"/>
                              <a:ext cx="35" cy="2"/>
                            </a:xfrm>
                            <a:custGeom>
                              <a:avLst/>
                              <a:gdLst>
                                <a:gd name="T0" fmla="+- 0 9068 9068"/>
                                <a:gd name="T1" fmla="*/ T0 w 35"/>
                                <a:gd name="T2" fmla="+- 0 3529 3529"/>
                                <a:gd name="T3" fmla="*/ 3529 h 2"/>
                                <a:gd name="T4" fmla="+- 0 9102 9068"/>
                                <a:gd name="T5" fmla="*/ T4 w 35"/>
                                <a:gd name="T6" fmla="+- 0 3529 3529"/>
                                <a:gd name="T7" fmla="*/ 3529 h 2"/>
                                <a:gd name="T8" fmla="+- 0 9102 9068"/>
                                <a:gd name="T9" fmla="*/ T8 w 35"/>
                                <a:gd name="T10" fmla="+- 0 3531 3529"/>
                                <a:gd name="T11" fmla="*/ 3531 h 2"/>
                                <a:gd name="T12" fmla="+- 0 9068 9068"/>
                                <a:gd name="T13" fmla="*/ T12 w 35"/>
                                <a:gd name="T14" fmla="+- 0 3531 3529"/>
                                <a:gd name="T15" fmla="*/ 3531 h 2"/>
                                <a:gd name="T16" fmla="+- 0 9068 9068"/>
                                <a:gd name="T17" fmla="*/ T16 w 35"/>
                                <a:gd name="T18" fmla="+- 0 3529 3529"/>
                                <a:gd name="T19" fmla="*/ 3529 h 2"/>
                              </a:gdLst>
                              <a:ahLst/>
                              <a:cxnLst>
                                <a:cxn ang="0">
                                  <a:pos x="T1" y="T3"/>
                                </a:cxn>
                                <a:cxn ang="0">
                                  <a:pos x="T5" y="T7"/>
                                </a:cxn>
                                <a:cxn ang="0">
                                  <a:pos x="T9" y="T11"/>
                                </a:cxn>
                                <a:cxn ang="0">
                                  <a:pos x="T13" y="T15"/>
                                </a:cxn>
                                <a:cxn ang="0">
                                  <a:pos x="T17" y="T19"/>
                                </a:cxn>
                              </a:cxnLst>
                              <a:rect l="0" t="0" r="r" b="b"/>
                              <a:pathLst>
                                <a:path w="35"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95" name="Group 606"/>
                        <wpg:cNvGrpSpPr>
                          <a:grpSpLocks/>
                        </wpg:cNvGrpSpPr>
                        <wpg:grpSpPr bwMode="auto">
                          <a:xfrm>
                            <a:off x="9101" y="3529"/>
                            <a:ext cx="12" cy="2"/>
                            <a:chOff x="9101" y="3529"/>
                            <a:chExt cx="12" cy="2"/>
                          </a:xfrm>
                        </wpg:grpSpPr>
                        <wps:wsp>
                          <wps:cNvPr id="17996" name="Freeform 607"/>
                          <wps:cNvSpPr>
                            <a:spLocks/>
                          </wps:cNvSpPr>
                          <wps:spPr bwMode="auto">
                            <a:xfrm>
                              <a:off x="9101" y="3529"/>
                              <a:ext cx="12" cy="2"/>
                            </a:xfrm>
                            <a:custGeom>
                              <a:avLst/>
                              <a:gdLst>
                                <a:gd name="T0" fmla="+- 0 9101 9101"/>
                                <a:gd name="T1" fmla="*/ T0 w 12"/>
                                <a:gd name="T2" fmla="+- 0 3529 3529"/>
                                <a:gd name="T3" fmla="*/ 3529 h 2"/>
                                <a:gd name="T4" fmla="+- 0 9113 9101"/>
                                <a:gd name="T5" fmla="*/ T4 w 12"/>
                                <a:gd name="T6" fmla="+- 0 3529 3529"/>
                                <a:gd name="T7" fmla="*/ 3529 h 2"/>
                                <a:gd name="T8" fmla="+- 0 9113 9101"/>
                                <a:gd name="T9" fmla="*/ T8 w 12"/>
                                <a:gd name="T10" fmla="+- 0 3531 3529"/>
                                <a:gd name="T11" fmla="*/ 3531 h 2"/>
                                <a:gd name="T12" fmla="+- 0 9101 9101"/>
                                <a:gd name="T13" fmla="*/ T12 w 12"/>
                                <a:gd name="T14" fmla="+- 0 3531 3529"/>
                                <a:gd name="T15" fmla="*/ 3531 h 2"/>
                                <a:gd name="T16" fmla="+- 0 9101 9101"/>
                                <a:gd name="T17" fmla="*/ T16 w 12"/>
                                <a:gd name="T18" fmla="+- 0 3529 3529"/>
                                <a:gd name="T19" fmla="*/ 3529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97" name="Group 608"/>
                        <wpg:cNvGrpSpPr>
                          <a:grpSpLocks/>
                        </wpg:cNvGrpSpPr>
                        <wpg:grpSpPr bwMode="auto">
                          <a:xfrm>
                            <a:off x="9111" y="3529"/>
                            <a:ext cx="11" cy="3"/>
                            <a:chOff x="9111" y="3529"/>
                            <a:chExt cx="11" cy="3"/>
                          </a:xfrm>
                        </wpg:grpSpPr>
                        <wps:wsp>
                          <wps:cNvPr id="17998" name="Freeform 609"/>
                          <wps:cNvSpPr>
                            <a:spLocks/>
                          </wps:cNvSpPr>
                          <wps:spPr bwMode="auto">
                            <a:xfrm>
                              <a:off x="9111" y="3529"/>
                              <a:ext cx="11" cy="3"/>
                            </a:xfrm>
                            <a:custGeom>
                              <a:avLst/>
                              <a:gdLst>
                                <a:gd name="T0" fmla="+- 0 9113 9111"/>
                                <a:gd name="T1" fmla="*/ T0 w 11"/>
                                <a:gd name="T2" fmla="+- 0 3529 3529"/>
                                <a:gd name="T3" fmla="*/ 3529 h 3"/>
                                <a:gd name="T4" fmla="+- 0 9111 9111"/>
                                <a:gd name="T5" fmla="*/ T4 w 11"/>
                                <a:gd name="T6" fmla="+- 0 3529 3529"/>
                                <a:gd name="T7" fmla="*/ 3529 h 3"/>
                                <a:gd name="T8" fmla="+- 0 9111 9111"/>
                                <a:gd name="T9" fmla="*/ T8 w 11"/>
                                <a:gd name="T10" fmla="+- 0 3531 3529"/>
                                <a:gd name="T11" fmla="*/ 3531 h 3"/>
                                <a:gd name="T12" fmla="+- 0 9120 9111"/>
                                <a:gd name="T13" fmla="*/ T12 w 11"/>
                                <a:gd name="T14" fmla="+- 0 3532 3529"/>
                                <a:gd name="T15" fmla="*/ 3532 h 3"/>
                                <a:gd name="T16" fmla="+- 0 9122 9111"/>
                                <a:gd name="T17" fmla="*/ T16 w 11"/>
                                <a:gd name="T18" fmla="+- 0 3532 3529"/>
                                <a:gd name="T19" fmla="*/ 3532 h 3"/>
                                <a:gd name="T20" fmla="+- 0 9122 9111"/>
                                <a:gd name="T21" fmla="*/ T20 w 11"/>
                                <a:gd name="T22" fmla="+- 0 3530 3529"/>
                                <a:gd name="T23" fmla="*/ 3530 h 3"/>
                                <a:gd name="T24" fmla="+- 0 9113 9111"/>
                                <a:gd name="T25" fmla="*/ T24 w 11"/>
                                <a:gd name="T26" fmla="+- 0 3529 3529"/>
                                <a:gd name="T27" fmla="*/ 3529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3"/>
                                  </a:lnTo>
                                  <a:lnTo>
                                    <a:pt x="11" y="3"/>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99" name="Group 610"/>
                        <wpg:cNvGrpSpPr>
                          <a:grpSpLocks/>
                        </wpg:cNvGrpSpPr>
                        <wpg:grpSpPr bwMode="auto">
                          <a:xfrm>
                            <a:off x="9120" y="3530"/>
                            <a:ext cx="11" cy="2"/>
                            <a:chOff x="9120" y="3530"/>
                            <a:chExt cx="11" cy="2"/>
                          </a:xfrm>
                        </wpg:grpSpPr>
                        <wps:wsp>
                          <wps:cNvPr id="18000" name="Freeform 611"/>
                          <wps:cNvSpPr>
                            <a:spLocks/>
                          </wps:cNvSpPr>
                          <wps:spPr bwMode="auto">
                            <a:xfrm>
                              <a:off x="9120" y="3530"/>
                              <a:ext cx="11" cy="2"/>
                            </a:xfrm>
                            <a:custGeom>
                              <a:avLst/>
                              <a:gdLst>
                                <a:gd name="T0" fmla="+- 0 9120 9120"/>
                                <a:gd name="T1" fmla="*/ T0 w 11"/>
                                <a:gd name="T2" fmla="+- 0 3530 3530"/>
                                <a:gd name="T3" fmla="*/ 3530 h 2"/>
                                <a:gd name="T4" fmla="+- 0 9131 9120"/>
                                <a:gd name="T5" fmla="*/ T4 w 11"/>
                                <a:gd name="T6" fmla="+- 0 3530 3530"/>
                                <a:gd name="T7" fmla="*/ 3530 h 2"/>
                                <a:gd name="T8" fmla="+- 0 9131 9120"/>
                                <a:gd name="T9" fmla="*/ T8 w 11"/>
                                <a:gd name="T10" fmla="+- 0 3532 3530"/>
                                <a:gd name="T11" fmla="*/ 3532 h 2"/>
                                <a:gd name="T12" fmla="+- 0 9120 9120"/>
                                <a:gd name="T13" fmla="*/ T12 w 11"/>
                                <a:gd name="T14" fmla="+- 0 3532 3530"/>
                                <a:gd name="T15" fmla="*/ 3532 h 2"/>
                                <a:gd name="T16" fmla="+- 0 9120 9120"/>
                                <a:gd name="T17" fmla="*/ T16 w 11"/>
                                <a:gd name="T18" fmla="+- 0 3530 3530"/>
                                <a:gd name="T19" fmla="*/ 3530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01" name="Group 612"/>
                        <wpg:cNvGrpSpPr>
                          <a:grpSpLocks/>
                        </wpg:cNvGrpSpPr>
                        <wpg:grpSpPr bwMode="auto">
                          <a:xfrm>
                            <a:off x="9129" y="3530"/>
                            <a:ext cx="9" cy="3"/>
                            <a:chOff x="9129" y="3530"/>
                            <a:chExt cx="9" cy="3"/>
                          </a:xfrm>
                        </wpg:grpSpPr>
                        <wps:wsp>
                          <wps:cNvPr id="18002" name="Freeform 613"/>
                          <wps:cNvSpPr>
                            <a:spLocks/>
                          </wps:cNvSpPr>
                          <wps:spPr bwMode="auto">
                            <a:xfrm>
                              <a:off x="9129" y="3530"/>
                              <a:ext cx="9" cy="3"/>
                            </a:xfrm>
                            <a:custGeom>
                              <a:avLst/>
                              <a:gdLst>
                                <a:gd name="T0" fmla="+- 0 9131 9129"/>
                                <a:gd name="T1" fmla="*/ T0 w 9"/>
                                <a:gd name="T2" fmla="+- 0 3530 3530"/>
                                <a:gd name="T3" fmla="*/ 3530 h 3"/>
                                <a:gd name="T4" fmla="+- 0 9129 9129"/>
                                <a:gd name="T5" fmla="*/ T4 w 9"/>
                                <a:gd name="T6" fmla="+- 0 3530 3530"/>
                                <a:gd name="T7" fmla="*/ 3530 h 3"/>
                                <a:gd name="T8" fmla="+- 0 9129 9129"/>
                                <a:gd name="T9" fmla="*/ T8 w 9"/>
                                <a:gd name="T10" fmla="+- 0 3532 3530"/>
                                <a:gd name="T11" fmla="*/ 3532 h 3"/>
                                <a:gd name="T12" fmla="+- 0 9136 9129"/>
                                <a:gd name="T13" fmla="*/ T12 w 9"/>
                                <a:gd name="T14" fmla="+- 0 3533 3530"/>
                                <a:gd name="T15" fmla="*/ 3533 h 3"/>
                                <a:gd name="T16" fmla="+- 0 9138 9129"/>
                                <a:gd name="T17" fmla="*/ T16 w 9"/>
                                <a:gd name="T18" fmla="+- 0 3533 3530"/>
                                <a:gd name="T19" fmla="*/ 3533 h 3"/>
                                <a:gd name="T20" fmla="+- 0 9138 9129"/>
                                <a:gd name="T21" fmla="*/ T20 w 9"/>
                                <a:gd name="T22" fmla="+- 0 3531 3530"/>
                                <a:gd name="T23" fmla="*/ 3531 h 3"/>
                                <a:gd name="T24" fmla="+- 0 9131 9129"/>
                                <a:gd name="T25" fmla="*/ T24 w 9"/>
                                <a:gd name="T26" fmla="+- 0 3530 3530"/>
                                <a:gd name="T27" fmla="*/ 3530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03" name="Group 614"/>
                        <wpg:cNvGrpSpPr>
                          <a:grpSpLocks/>
                        </wpg:cNvGrpSpPr>
                        <wpg:grpSpPr bwMode="auto">
                          <a:xfrm>
                            <a:off x="9136" y="3531"/>
                            <a:ext cx="8" cy="3"/>
                            <a:chOff x="9136" y="3531"/>
                            <a:chExt cx="8" cy="3"/>
                          </a:xfrm>
                        </wpg:grpSpPr>
                        <wps:wsp>
                          <wps:cNvPr id="18004" name="Freeform 615"/>
                          <wps:cNvSpPr>
                            <a:spLocks/>
                          </wps:cNvSpPr>
                          <wps:spPr bwMode="auto">
                            <a:xfrm>
                              <a:off x="9136" y="3531"/>
                              <a:ext cx="8" cy="3"/>
                            </a:xfrm>
                            <a:custGeom>
                              <a:avLst/>
                              <a:gdLst>
                                <a:gd name="T0" fmla="+- 0 9138 9136"/>
                                <a:gd name="T1" fmla="*/ T0 w 8"/>
                                <a:gd name="T2" fmla="+- 0 3531 3531"/>
                                <a:gd name="T3" fmla="*/ 3531 h 3"/>
                                <a:gd name="T4" fmla="+- 0 9136 9136"/>
                                <a:gd name="T5" fmla="*/ T4 w 8"/>
                                <a:gd name="T6" fmla="+- 0 3531 3531"/>
                                <a:gd name="T7" fmla="*/ 3531 h 3"/>
                                <a:gd name="T8" fmla="+- 0 9136 9136"/>
                                <a:gd name="T9" fmla="*/ T8 w 8"/>
                                <a:gd name="T10" fmla="+- 0 3533 3531"/>
                                <a:gd name="T11" fmla="*/ 3533 h 3"/>
                                <a:gd name="T12" fmla="+- 0 9143 9136"/>
                                <a:gd name="T13" fmla="*/ T12 w 8"/>
                                <a:gd name="T14" fmla="+- 0 3534 3531"/>
                                <a:gd name="T15" fmla="*/ 3534 h 3"/>
                                <a:gd name="T16" fmla="+- 0 9145 9136"/>
                                <a:gd name="T17" fmla="*/ T16 w 8"/>
                                <a:gd name="T18" fmla="+- 0 3534 3531"/>
                                <a:gd name="T19" fmla="*/ 3534 h 3"/>
                                <a:gd name="T20" fmla="+- 0 9145 9136"/>
                                <a:gd name="T21" fmla="*/ T20 w 8"/>
                                <a:gd name="T22" fmla="+- 0 3532 3531"/>
                                <a:gd name="T23" fmla="*/ 3532 h 3"/>
                                <a:gd name="T24" fmla="+- 0 9138 9136"/>
                                <a:gd name="T25" fmla="*/ T24 w 8"/>
                                <a:gd name="T26" fmla="+- 0 3531 3531"/>
                                <a:gd name="T27" fmla="*/ 3531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05" name="Picture 61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143" y="3532"/>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06" name="Group 617"/>
                        <wpg:cNvGrpSpPr>
                          <a:grpSpLocks/>
                        </wpg:cNvGrpSpPr>
                        <wpg:grpSpPr bwMode="auto">
                          <a:xfrm>
                            <a:off x="9156" y="3536"/>
                            <a:ext cx="8" cy="4"/>
                            <a:chOff x="9156" y="3536"/>
                            <a:chExt cx="8" cy="4"/>
                          </a:xfrm>
                        </wpg:grpSpPr>
                        <wps:wsp>
                          <wps:cNvPr id="18007" name="Freeform 618"/>
                          <wps:cNvSpPr>
                            <a:spLocks/>
                          </wps:cNvSpPr>
                          <wps:spPr bwMode="auto">
                            <a:xfrm>
                              <a:off x="9156" y="3536"/>
                              <a:ext cx="8" cy="4"/>
                            </a:xfrm>
                            <a:custGeom>
                              <a:avLst/>
                              <a:gdLst>
                                <a:gd name="T0" fmla="+- 0 9157 9156"/>
                                <a:gd name="T1" fmla="*/ T0 w 8"/>
                                <a:gd name="T2" fmla="+- 0 3536 3536"/>
                                <a:gd name="T3" fmla="*/ 3536 h 4"/>
                                <a:gd name="T4" fmla="+- 0 9156 9156"/>
                                <a:gd name="T5" fmla="*/ T4 w 8"/>
                                <a:gd name="T6" fmla="+- 0 3536 3536"/>
                                <a:gd name="T7" fmla="*/ 3536 h 4"/>
                                <a:gd name="T8" fmla="+- 0 9156 9156"/>
                                <a:gd name="T9" fmla="*/ T8 w 8"/>
                                <a:gd name="T10" fmla="+- 0 3538 3536"/>
                                <a:gd name="T11" fmla="*/ 3538 h 4"/>
                                <a:gd name="T12" fmla="+- 0 9162 9156"/>
                                <a:gd name="T13" fmla="*/ T12 w 8"/>
                                <a:gd name="T14" fmla="+- 0 3539 3536"/>
                                <a:gd name="T15" fmla="*/ 3539 h 4"/>
                                <a:gd name="T16" fmla="+- 0 9164 9156"/>
                                <a:gd name="T17" fmla="*/ T16 w 8"/>
                                <a:gd name="T18" fmla="+- 0 3539 3536"/>
                                <a:gd name="T19" fmla="*/ 3539 h 4"/>
                                <a:gd name="T20" fmla="+- 0 9164 9156"/>
                                <a:gd name="T21" fmla="*/ T20 w 8"/>
                                <a:gd name="T22" fmla="+- 0 3538 3536"/>
                                <a:gd name="T23" fmla="*/ 3538 h 4"/>
                                <a:gd name="T24" fmla="+- 0 9157 9156"/>
                                <a:gd name="T25" fmla="*/ T24 w 8"/>
                                <a:gd name="T26" fmla="+- 0 3536 3536"/>
                                <a:gd name="T27" fmla="*/ 3536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1" y="0"/>
                                  </a:moveTo>
                                  <a:lnTo>
                                    <a:pt x="0" y="0"/>
                                  </a:lnTo>
                                  <a:lnTo>
                                    <a:pt x="0" y="2"/>
                                  </a:lnTo>
                                  <a:lnTo>
                                    <a:pt x="6" y="3"/>
                                  </a:lnTo>
                                  <a:lnTo>
                                    <a:pt x="8" y="3"/>
                                  </a:lnTo>
                                  <a:lnTo>
                                    <a:pt x="8"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08" name="Group 619"/>
                        <wpg:cNvGrpSpPr>
                          <a:grpSpLocks/>
                        </wpg:cNvGrpSpPr>
                        <wpg:grpSpPr bwMode="auto">
                          <a:xfrm>
                            <a:off x="9162" y="3538"/>
                            <a:ext cx="8" cy="4"/>
                            <a:chOff x="9162" y="3538"/>
                            <a:chExt cx="8" cy="4"/>
                          </a:xfrm>
                        </wpg:grpSpPr>
                        <wps:wsp>
                          <wps:cNvPr id="18009" name="Freeform 620"/>
                          <wps:cNvSpPr>
                            <a:spLocks/>
                          </wps:cNvSpPr>
                          <wps:spPr bwMode="auto">
                            <a:xfrm>
                              <a:off x="9162" y="3538"/>
                              <a:ext cx="8" cy="4"/>
                            </a:xfrm>
                            <a:custGeom>
                              <a:avLst/>
                              <a:gdLst>
                                <a:gd name="T0" fmla="+- 0 9164 9162"/>
                                <a:gd name="T1" fmla="*/ T0 w 8"/>
                                <a:gd name="T2" fmla="+- 0 3538 3538"/>
                                <a:gd name="T3" fmla="*/ 3538 h 4"/>
                                <a:gd name="T4" fmla="+- 0 9162 9162"/>
                                <a:gd name="T5" fmla="*/ T4 w 8"/>
                                <a:gd name="T6" fmla="+- 0 3538 3538"/>
                                <a:gd name="T7" fmla="*/ 3538 h 4"/>
                                <a:gd name="T8" fmla="+- 0 9162 9162"/>
                                <a:gd name="T9" fmla="*/ T8 w 8"/>
                                <a:gd name="T10" fmla="+- 0 3539 3538"/>
                                <a:gd name="T11" fmla="*/ 3539 h 4"/>
                                <a:gd name="T12" fmla="+- 0 9168 9162"/>
                                <a:gd name="T13" fmla="*/ T12 w 8"/>
                                <a:gd name="T14" fmla="+- 0 3541 3538"/>
                                <a:gd name="T15" fmla="*/ 3541 h 4"/>
                                <a:gd name="T16" fmla="+- 0 9170 9162"/>
                                <a:gd name="T17" fmla="*/ T16 w 8"/>
                                <a:gd name="T18" fmla="+- 0 3541 3538"/>
                                <a:gd name="T19" fmla="*/ 3541 h 4"/>
                                <a:gd name="T20" fmla="+- 0 9170 9162"/>
                                <a:gd name="T21" fmla="*/ T20 w 8"/>
                                <a:gd name="T22" fmla="+- 0 3539 3538"/>
                                <a:gd name="T23" fmla="*/ 3539 h 4"/>
                                <a:gd name="T24" fmla="+- 0 9164 9162"/>
                                <a:gd name="T25" fmla="*/ T24 w 8"/>
                                <a:gd name="T26" fmla="+- 0 3538 3538"/>
                                <a:gd name="T27" fmla="*/ 3538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1"/>
                                  </a:lnTo>
                                  <a:lnTo>
                                    <a:pt x="6" y="3"/>
                                  </a:lnTo>
                                  <a:lnTo>
                                    <a:pt x="8" y="3"/>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10" name="Group 621"/>
                        <wpg:cNvGrpSpPr>
                          <a:grpSpLocks/>
                        </wpg:cNvGrpSpPr>
                        <wpg:grpSpPr bwMode="auto">
                          <a:xfrm>
                            <a:off x="9168" y="3539"/>
                            <a:ext cx="11" cy="4"/>
                            <a:chOff x="9168" y="3539"/>
                            <a:chExt cx="11" cy="4"/>
                          </a:xfrm>
                        </wpg:grpSpPr>
                        <wps:wsp>
                          <wps:cNvPr id="18011" name="Freeform 622"/>
                          <wps:cNvSpPr>
                            <a:spLocks/>
                          </wps:cNvSpPr>
                          <wps:spPr bwMode="auto">
                            <a:xfrm>
                              <a:off x="9168" y="3539"/>
                              <a:ext cx="11" cy="4"/>
                            </a:xfrm>
                            <a:custGeom>
                              <a:avLst/>
                              <a:gdLst>
                                <a:gd name="T0" fmla="+- 0 9170 9168"/>
                                <a:gd name="T1" fmla="*/ T0 w 11"/>
                                <a:gd name="T2" fmla="+- 0 3539 3539"/>
                                <a:gd name="T3" fmla="*/ 3539 h 4"/>
                                <a:gd name="T4" fmla="+- 0 9168 9168"/>
                                <a:gd name="T5" fmla="*/ T4 w 11"/>
                                <a:gd name="T6" fmla="+- 0 3539 3539"/>
                                <a:gd name="T7" fmla="*/ 3539 h 4"/>
                                <a:gd name="T8" fmla="+- 0 9168 9168"/>
                                <a:gd name="T9" fmla="*/ T8 w 11"/>
                                <a:gd name="T10" fmla="+- 0 3541 3539"/>
                                <a:gd name="T11" fmla="*/ 3541 h 4"/>
                                <a:gd name="T12" fmla="+- 0 9178 9168"/>
                                <a:gd name="T13" fmla="*/ T12 w 11"/>
                                <a:gd name="T14" fmla="+- 0 3543 3539"/>
                                <a:gd name="T15" fmla="*/ 3543 h 4"/>
                                <a:gd name="T16" fmla="+- 0 9179 9168"/>
                                <a:gd name="T17" fmla="*/ T16 w 11"/>
                                <a:gd name="T18" fmla="+- 0 3543 3539"/>
                                <a:gd name="T19" fmla="*/ 3543 h 4"/>
                                <a:gd name="T20" fmla="+- 0 9179 9168"/>
                                <a:gd name="T21" fmla="*/ T20 w 11"/>
                                <a:gd name="T22" fmla="+- 0 3541 3539"/>
                                <a:gd name="T23" fmla="*/ 3541 h 4"/>
                                <a:gd name="T24" fmla="+- 0 9170 9168"/>
                                <a:gd name="T25" fmla="*/ T24 w 11"/>
                                <a:gd name="T26" fmla="+- 0 3539 3539"/>
                                <a:gd name="T27" fmla="*/ 3539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2"/>
                                  </a:lnTo>
                                  <a:lnTo>
                                    <a:pt x="10" y="4"/>
                                  </a:lnTo>
                                  <a:lnTo>
                                    <a:pt x="11" y="4"/>
                                  </a:lnTo>
                                  <a:lnTo>
                                    <a:pt x="11"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12" name="Group 623"/>
                        <wpg:cNvGrpSpPr>
                          <a:grpSpLocks/>
                        </wpg:cNvGrpSpPr>
                        <wpg:grpSpPr bwMode="auto">
                          <a:xfrm>
                            <a:off x="9178" y="3541"/>
                            <a:ext cx="12" cy="4"/>
                            <a:chOff x="9178" y="3541"/>
                            <a:chExt cx="12" cy="4"/>
                          </a:xfrm>
                        </wpg:grpSpPr>
                        <wps:wsp>
                          <wps:cNvPr id="18013" name="Freeform 624"/>
                          <wps:cNvSpPr>
                            <a:spLocks/>
                          </wps:cNvSpPr>
                          <wps:spPr bwMode="auto">
                            <a:xfrm>
                              <a:off x="9178" y="3541"/>
                              <a:ext cx="12" cy="4"/>
                            </a:xfrm>
                            <a:custGeom>
                              <a:avLst/>
                              <a:gdLst>
                                <a:gd name="T0" fmla="+- 0 9179 9178"/>
                                <a:gd name="T1" fmla="*/ T0 w 12"/>
                                <a:gd name="T2" fmla="+- 0 3541 3541"/>
                                <a:gd name="T3" fmla="*/ 3541 h 4"/>
                                <a:gd name="T4" fmla="+- 0 9178 9178"/>
                                <a:gd name="T5" fmla="*/ T4 w 12"/>
                                <a:gd name="T6" fmla="+- 0 3541 3541"/>
                                <a:gd name="T7" fmla="*/ 3541 h 4"/>
                                <a:gd name="T8" fmla="+- 0 9178 9178"/>
                                <a:gd name="T9" fmla="*/ T8 w 12"/>
                                <a:gd name="T10" fmla="+- 0 3543 3541"/>
                                <a:gd name="T11" fmla="*/ 3543 h 4"/>
                                <a:gd name="T12" fmla="+- 0 9188 9178"/>
                                <a:gd name="T13" fmla="*/ T12 w 12"/>
                                <a:gd name="T14" fmla="+- 0 3545 3541"/>
                                <a:gd name="T15" fmla="*/ 3545 h 4"/>
                                <a:gd name="T16" fmla="+- 0 9189 9178"/>
                                <a:gd name="T17" fmla="*/ T16 w 12"/>
                                <a:gd name="T18" fmla="+- 0 3545 3541"/>
                                <a:gd name="T19" fmla="*/ 3545 h 4"/>
                                <a:gd name="T20" fmla="+- 0 9189 9178"/>
                                <a:gd name="T21" fmla="*/ T20 w 12"/>
                                <a:gd name="T22" fmla="+- 0 3543 3541"/>
                                <a:gd name="T23" fmla="*/ 3543 h 4"/>
                                <a:gd name="T24" fmla="+- 0 9179 9178"/>
                                <a:gd name="T25" fmla="*/ T24 w 12"/>
                                <a:gd name="T26" fmla="+- 0 3541 3541"/>
                                <a:gd name="T27" fmla="*/ 3541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1" y="0"/>
                                  </a:moveTo>
                                  <a:lnTo>
                                    <a:pt x="0" y="0"/>
                                  </a:lnTo>
                                  <a:lnTo>
                                    <a:pt x="0" y="2"/>
                                  </a:lnTo>
                                  <a:lnTo>
                                    <a:pt x="10" y="4"/>
                                  </a:lnTo>
                                  <a:lnTo>
                                    <a:pt x="11" y="4"/>
                                  </a:lnTo>
                                  <a:lnTo>
                                    <a:pt x="11"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14" name="Group 625"/>
                        <wpg:cNvGrpSpPr>
                          <a:grpSpLocks/>
                        </wpg:cNvGrpSpPr>
                        <wpg:grpSpPr bwMode="auto">
                          <a:xfrm>
                            <a:off x="9188" y="3543"/>
                            <a:ext cx="16" cy="4"/>
                            <a:chOff x="9188" y="3543"/>
                            <a:chExt cx="16" cy="4"/>
                          </a:xfrm>
                        </wpg:grpSpPr>
                        <wps:wsp>
                          <wps:cNvPr id="18015" name="Freeform 626"/>
                          <wps:cNvSpPr>
                            <a:spLocks/>
                          </wps:cNvSpPr>
                          <wps:spPr bwMode="auto">
                            <a:xfrm>
                              <a:off x="9188" y="3543"/>
                              <a:ext cx="16" cy="4"/>
                            </a:xfrm>
                            <a:custGeom>
                              <a:avLst/>
                              <a:gdLst>
                                <a:gd name="T0" fmla="+- 0 9189 9188"/>
                                <a:gd name="T1" fmla="*/ T0 w 16"/>
                                <a:gd name="T2" fmla="+- 0 3543 3543"/>
                                <a:gd name="T3" fmla="*/ 3543 h 4"/>
                                <a:gd name="T4" fmla="+- 0 9188 9188"/>
                                <a:gd name="T5" fmla="*/ T4 w 16"/>
                                <a:gd name="T6" fmla="+- 0 3543 3543"/>
                                <a:gd name="T7" fmla="*/ 3543 h 4"/>
                                <a:gd name="T8" fmla="+- 0 9188 9188"/>
                                <a:gd name="T9" fmla="*/ T8 w 16"/>
                                <a:gd name="T10" fmla="+- 0 3545 3543"/>
                                <a:gd name="T11" fmla="*/ 3545 h 4"/>
                                <a:gd name="T12" fmla="+- 0 9201 9188"/>
                                <a:gd name="T13" fmla="*/ T12 w 16"/>
                                <a:gd name="T14" fmla="+- 0 3547 3543"/>
                                <a:gd name="T15" fmla="*/ 3547 h 4"/>
                                <a:gd name="T16" fmla="+- 0 9203 9188"/>
                                <a:gd name="T17" fmla="*/ T16 w 16"/>
                                <a:gd name="T18" fmla="+- 0 3547 3543"/>
                                <a:gd name="T19" fmla="*/ 3547 h 4"/>
                                <a:gd name="T20" fmla="+- 0 9203 9188"/>
                                <a:gd name="T21" fmla="*/ T20 w 16"/>
                                <a:gd name="T22" fmla="+- 0 3545 3543"/>
                                <a:gd name="T23" fmla="*/ 3545 h 4"/>
                                <a:gd name="T24" fmla="+- 0 9189 9188"/>
                                <a:gd name="T25" fmla="*/ T24 w 16"/>
                                <a:gd name="T26" fmla="+- 0 3543 3543"/>
                                <a:gd name="T27" fmla="*/ 3543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 y="0"/>
                                  </a:moveTo>
                                  <a:lnTo>
                                    <a:pt x="0" y="0"/>
                                  </a:lnTo>
                                  <a:lnTo>
                                    <a:pt x="0" y="2"/>
                                  </a:lnTo>
                                  <a:lnTo>
                                    <a:pt x="13" y="4"/>
                                  </a:lnTo>
                                  <a:lnTo>
                                    <a:pt x="15" y="4"/>
                                  </a:lnTo>
                                  <a:lnTo>
                                    <a:pt x="15"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16" name="Picture 627"/>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201" y="3545"/>
                              <a:ext cx="1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17" name="Picture 628"/>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219" y="3546"/>
                              <a:ext cx="2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18" name="Picture 629"/>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41" y="3544"/>
                              <a:ext cx="2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19" name="Group 630"/>
                        <wpg:cNvGrpSpPr>
                          <a:grpSpLocks/>
                        </wpg:cNvGrpSpPr>
                        <wpg:grpSpPr bwMode="auto">
                          <a:xfrm>
                            <a:off x="9263" y="3542"/>
                            <a:ext cx="19" cy="4"/>
                            <a:chOff x="9263" y="3542"/>
                            <a:chExt cx="19" cy="4"/>
                          </a:xfrm>
                        </wpg:grpSpPr>
                        <wps:wsp>
                          <wps:cNvPr id="18020" name="Freeform 631"/>
                          <wps:cNvSpPr>
                            <a:spLocks/>
                          </wps:cNvSpPr>
                          <wps:spPr bwMode="auto">
                            <a:xfrm>
                              <a:off x="9263" y="3542"/>
                              <a:ext cx="19" cy="4"/>
                            </a:xfrm>
                            <a:custGeom>
                              <a:avLst/>
                              <a:gdLst>
                                <a:gd name="T0" fmla="+- 0 9282 9263"/>
                                <a:gd name="T1" fmla="*/ T0 w 19"/>
                                <a:gd name="T2" fmla="+- 0 3542 3542"/>
                                <a:gd name="T3" fmla="*/ 3542 h 4"/>
                                <a:gd name="T4" fmla="+- 0 9280 9263"/>
                                <a:gd name="T5" fmla="*/ T4 w 19"/>
                                <a:gd name="T6" fmla="+- 0 3542 3542"/>
                                <a:gd name="T7" fmla="*/ 3542 h 4"/>
                                <a:gd name="T8" fmla="+- 0 9263 9263"/>
                                <a:gd name="T9" fmla="*/ T8 w 19"/>
                                <a:gd name="T10" fmla="+- 0 3544 3542"/>
                                <a:gd name="T11" fmla="*/ 3544 h 4"/>
                                <a:gd name="T12" fmla="+- 0 9263 9263"/>
                                <a:gd name="T13" fmla="*/ T12 w 19"/>
                                <a:gd name="T14" fmla="+- 0 3546 3542"/>
                                <a:gd name="T15" fmla="*/ 3546 h 4"/>
                                <a:gd name="T16" fmla="+- 0 9265 9263"/>
                                <a:gd name="T17" fmla="*/ T16 w 19"/>
                                <a:gd name="T18" fmla="+- 0 3546 3542"/>
                                <a:gd name="T19" fmla="*/ 3546 h 4"/>
                                <a:gd name="T20" fmla="+- 0 9282 9263"/>
                                <a:gd name="T21" fmla="*/ T20 w 19"/>
                                <a:gd name="T22" fmla="+- 0 3544 3542"/>
                                <a:gd name="T23" fmla="*/ 3544 h 4"/>
                                <a:gd name="T24" fmla="+- 0 9282 9263"/>
                                <a:gd name="T25" fmla="*/ T24 w 19"/>
                                <a:gd name="T26" fmla="+- 0 3542 3542"/>
                                <a:gd name="T27" fmla="*/ 3542 h 4"/>
                              </a:gdLst>
                              <a:ahLst/>
                              <a:cxnLst>
                                <a:cxn ang="0">
                                  <a:pos x="T1" y="T3"/>
                                </a:cxn>
                                <a:cxn ang="0">
                                  <a:pos x="T5" y="T7"/>
                                </a:cxn>
                                <a:cxn ang="0">
                                  <a:pos x="T9" y="T11"/>
                                </a:cxn>
                                <a:cxn ang="0">
                                  <a:pos x="T13" y="T15"/>
                                </a:cxn>
                                <a:cxn ang="0">
                                  <a:pos x="T17" y="T19"/>
                                </a:cxn>
                                <a:cxn ang="0">
                                  <a:pos x="T21" y="T23"/>
                                </a:cxn>
                                <a:cxn ang="0">
                                  <a:pos x="T25" y="T27"/>
                                </a:cxn>
                              </a:cxnLst>
                              <a:rect l="0" t="0" r="r" b="b"/>
                              <a:pathLst>
                                <a:path w="19" h="4">
                                  <a:moveTo>
                                    <a:pt x="19" y="0"/>
                                  </a:moveTo>
                                  <a:lnTo>
                                    <a:pt x="17" y="0"/>
                                  </a:lnTo>
                                  <a:lnTo>
                                    <a:pt x="0" y="2"/>
                                  </a:lnTo>
                                  <a:lnTo>
                                    <a:pt x="0" y="4"/>
                                  </a:lnTo>
                                  <a:lnTo>
                                    <a:pt x="2" y="4"/>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21" name="Group 632"/>
                        <wpg:cNvGrpSpPr>
                          <a:grpSpLocks/>
                        </wpg:cNvGrpSpPr>
                        <wpg:grpSpPr bwMode="auto">
                          <a:xfrm>
                            <a:off x="9280" y="3540"/>
                            <a:ext cx="16" cy="4"/>
                            <a:chOff x="9280" y="3540"/>
                            <a:chExt cx="16" cy="4"/>
                          </a:xfrm>
                        </wpg:grpSpPr>
                        <wps:wsp>
                          <wps:cNvPr id="18022" name="Freeform 633"/>
                          <wps:cNvSpPr>
                            <a:spLocks/>
                          </wps:cNvSpPr>
                          <wps:spPr bwMode="auto">
                            <a:xfrm>
                              <a:off x="9280" y="3540"/>
                              <a:ext cx="16" cy="4"/>
                            </a:xfrm>
                            <a:custGeom>
                              <a:avLst/>
                              <a:gdLst>
                                <a:gd name="T0" fmla="+- 0 9296 9280"/>
                                <a:gd name="T1" fmla="*/ T0 w 16"/>
                                <a:gd name="T2" fmla="+- 0 3540 3540"/>
                                <a:gd name="T3" fmla="*/ 3540 h 4"/>
                                <a:gd name="T4" fmla="+- 0 9294 9280"/>
                                <a:gd name="T5" fmla="*/ T4 w 16"/>
                                <a:gd name="T6" fmla="+- 0 3540 3540"/>
                                <a:gd name="T7" fmla="*/ 3540 h 4"/>
                                <a:gd name="T8" fmla="+- 0 9280 9280"/>
                                <a:gd name="T9" fmla="*/ T8 w 16"/>
                                <a:gd name="T10" fmla="+- 0 3542 3540"/>
                                <a:gd name="T11" fmla="*/ 3542 h 4"/>
                                <a:gd name="T12" fmla="+- 0 9280 9280"/>
                                <a:gd name="T13" fmla="*/ T12 w 16"/>
                                <a:gd name="T14" fmla="+- 0 3544 3540"/>
                                <a:gd name="T15" fmla="*/ 3544 h 4"/>
                                <a:gd name="T16" fmla="+- 0 9282 9280"/>
                                <a:gd name="T17" fmla="*/ T16 w 16"/>
                                <a:gd name="T18" fmla="+- 0 3544 3540"/>
                                <a:gd name="T19" fmla="*/ 3544 h 4"/>
                                <a:gd name="T20" fmla="+- 0 9296 9280"/>
                                <a:gd name="T21" fmla="*/ T20 w 16"/>
                                <a:gd name="T22" fmla="+- 0 3542 3540"/>
                                <a:gd name="T23" fmla="*/ 3542 h 4"/>
                                <a:gd name="T24" fmla="+- 0 9296 9280"/>
                                <a:gd name="T25" fmla="*/ T24 w 16"/>
                                <a:gd name="T26" fmla="+- 0 3540 3540"/>
                                <a:gd name="T27" fmla="*/ 3540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2"/>
                                  </a:lnTo>
                                  <a:lnTo>
                                    <a:pt x="0" y="4"/>
                                  </a:lnTo>
                                  <a:lnTo>
                                    <a:pt x="2" y="4"/>
                                  </a:lnTo>
                                  <a:lnTo>
                                    <a:pt x="16" y="2"/>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23" name="Group 634"/>
                        <wpg:cNvGrpSpPr>
                          <a:grpSpLocks/>
                        </wpg:cNvGrpSpPr>
                        <wpg:grpSpPr bwMode="auto">
                          <a:xfrm>
                            <a:off x="9294" y="3539"/>
                            <a:ext cx="13" cy="3"/>
                            <a:chOff x="9294" y="3539"/>
                            <a:chExt cx="13" cy="3"/>
                          </a:xfrm>
                        </wpg:grpSpPr>
                        <wps:wsp>
                          <wps:cNvPr id="18024" name="Freeform 635"/>
                          <wps:cNvSpPr>
                            <a:spLocks/>
                          </wps:cNvSpPr>
                          <wps:spPr bwMode="auto">
                            <a:xfrm>
                              <a:off x="9294" y="3539"/>
                              <a:ext cx="13" cy="3"/>
                            </a:xfrm>
                            <a:custGeom>
                              <a:avLst/>
                              <a:gdLst>
                                <a:gd name="T0" fmla="+- 0 9307 9294"/>
                                <a:gd name="T1" fmla="*/ T0 w 13"/>
                                <a:gd name="T2" fmla="+- 0 3539 3539"/>
                                <a:gd name="T3" fmla="*/ 3539 h 3"/>
                                <a:gd name="T4" fmla="+- 0 9305 9294"/>
                                <a:gd name="T5" fmla="*/ T4 w 13"/>
                                <a:gd name="T6" fmla="+- 0 3539 3539"/>
                                <a:gd name="T7" fmla="*/ 3539 h 3"/>
                                <a:gd name="T8" fmla="+- 0 9294 9294"/>
                                <a:gd name="T9" fmla="*/ T8 w 13"/>
                                <a:gd name="T10" fmla="+- 0 3540 3539"/>
                                <a:gd name="T11" fmla="*/ 3540 h 3"/>
                                <a:gd name="T12" fmla="+- 0 9294 9294"/>
                                <a:gd name="T13" fmla="*/ T12 w 13"/>
                                <a:gd name="T14" fmla="+- 0 3542 3539"/>
                                <a:gd name="T15" fmla="*/ 3542 h 3"/>
                                <a:gd name="T16" fmla="+- 0 9296 9294"/>
                                <a:gd name="T17" fmla="*/ T16 w 13"/>
                                <a:gd name="T18" fmla="+- 0 3542 3539"/>
                                <a:gd name="T19" fmla="*/ 3542 h 3"/>
                                <a:gd name="T20" fmla="+- 0 9307 9294"/>
                                <a:gd name="T21" fmla="*/ T20 w 13"/>
                                <a:gd name="T22" fmla="+- 0 3541 3539"/>
                                <a:gd name="T23" fmla="*/ 3541 h 3"/>
                                <a:gd name="T24" fmla="+- 0 9307 9294"/>
                                <a:gd name="T25" fmla="*/ T24 w 13"/>
                                <a:gd name="T26" fmla="+- 0 3539 3539"/>
                                <a:gd name="T27" fmla="*/ 3539 h 3"/>
                              </a:gdLst>
                              <a:ahLst/>
                              <a:cxnLst>
                                <a:cxn ang="0">
                                  <a:pos x="T1" y="T3"/>
                                </a:cxn>
                                <a:cxn ang="0">
                                  <a:pos x="T5" y="T7"/>
                                </a:cxn>
                                <a:cxn ang="0">
                                  <a:pos x="T9" y="T11"/>
                                </a:cxn>
                                <a:cxn ang="0">
                                  <a:pos x="T13" y="T15"/>
                                </a:cxn>
                                <a:cxn ang="0">
                                  <a:pos x="T17" y="T19"/>
                                </a:cxn>
                                <a:cxn ang="0">
                                  <a:pos x="T21" y="T23"/>
                                </a:cxn>
                                <a:cxn ang="0">
                                  <a:pos x="T25" y="T27"/>
                                </a:cxn>
                              </a:cxnLst>
                              <a:rect l="0" t="0" r="r" b="b"/>
                              <a:pathLst>
                                <a:path w="13" h="3">
                                  <a:moveTo>
                                    <a:pt x="13" y="0"/>
                                  </a:moveTo>
                                  <a:lnTo>
                                    <a:pt x="11" y="0"/>
                                  </a:lnTo>
                                  <a:lnTo>
                                    <a:pt x="0" y="1"/>
                                  </a:lnTo>
                                  <a:lnTo>
                                    <a:pt x="0" y="3"/>
                                  </a:lnTo>
                                  <a:lnTo>
                                    <a:pt x="2" y="3"/>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25" name="Group 636"/>
                        <wpg:cNvGrpSpPr>
                          <a:grpSpLocks/>
                        </wpg:cNvGrpSpPr>
                        <wpg:grpSpPr bwMode="auto">
                          <a:xfrm>
                            <a:off x="9305" y="3538"/>
                            <a:ext cx="10" cy="4"/>
                            <a:chOff x="9305" y="3538"/>
                            <a:chExt cx="10" cy="4"/>
                          </a:xfrm>
                        </wpg:grpSpPr>
                        <wps:wsp>
                          <wps:cNvPr id="18026" name="Freeform 637"/>
                          <wps:cNvSpPr>
                            <a:spLocks/>
                          </wps:cNvSpPr>
                          <wps:spPr bwMode="auto">
                            <a:xfrm>
                              <a:off x="9305" y="3538"/>
                              <a:ext cx="10" cy="4"/>
                            </a:xfrm>
                            <a:custGeom>
                              <a:avLst/>
                              <a:gdLst>
                                <a:gd name="T0" fmla="+- 0 9315 9305"/>
                                <a:gd name="T1" fmla="*/ T0 w 10"/>
                                <a:gd name="T2" fmla="+- 0 3538 3538"/>
                                <a:gd name="T3" fmla="*/ 3538 h 4"/>
                                <a:gd name="T4" fmla="+- 0 9313 9305"/>
                                <a:gd name="T5" fmla="*/ T4 w 10"/>
                                <a:gd name="T6" fmla="+- 0 3538 3538"/>
                                <a:gd name="T7" fmla="*/ 3538 h 4"/>
                                <a:gd name="T8" fmla="+- 0 9305 9305"/>
                                <a:gd name="T9" fmla="*/ T8 w 10"/>
                                <a:gd name="T10" fmla="+- 0 3539 3538"/>
                                <a:gd name="T11" fmla="*/ 3539 h 4"/>
                                <a:gd name="T12" fmla="+- 0 9305 9305"/>
                                <a:gd name="T13" fmla="*/ T12 w 10"/>
                                <a:gd name="T14" fmla="+- 0 3541 3538"/>
                                <a:gd name="T15" fmla="*/ 3541 h 4"/>
                                <a:gd name="T16" fmla="+- 0 9307 9305"/>
                                <a:gd name="T17" fmla="*/ T16 w 10"/>
                                <a:gd name="T18" fmla="+- 0 3541 3538"/>
                                <a:gd name="T19" fmla="*/ 3541 h 4"/>
                                <a:gd name="T20" fmla="+- 0 9315 9305"/>
                                <a:gd name="T21" fmla="*/ T20 w 10"/>
                                <a:gd name="T22" fmla="+- 0 3539 3538"/>
                                <a:gd name="T23" fmla="*/ 3539 h 4"/>
                                <a:gd name="T24" fmla="+- 0 9315 9305"/>
                                <a:gd name="T25" fmla="*/ T24 w 10"/>
                                <a:gd name="T26" fmla="+- 0 3538 3538"/>
                                <a:gd name="T27" fmla="*/ 3538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8" y="0"/>
                                  </a:lnTo>
                                  <a:lnTo>
                                    <a:pt x="0" y="1"/>
                                  </a:lnTo>
                                  <a:lnTo>
                                    <a:pt x="0" y="3"/>
                                  </a:lnTo>
                                  <a:lnTo>
                                    <a:pt x="2" y="3"/>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27" name="Picture 638"/>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313" y="3537"/>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28" name="Picture 639"/>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320" y="3536"/>
                              <a:ext cx="8"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29" name="Picture 64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327" y="3533"/>
                              <a:ext cx="14"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30" name="Group 641"/>
                        <wpg:cNvGrpSpPr>
                          <a:grpSpLocks/>
                        </wpg:cNvGrpSpPr>
                        <wpg:grpSpPr bwMode="auto">
                          <a:xfrm>
                            <a:off x="9339" y="3532"/>
                            <a:ext cx="9" cy="3"/>
                            <a:chOff x="9339" y="3532"/>
                            <a:chExt cx="9" cy="3"/>
                          </a:xfrm>
                        </wpg:grpSpPr>
                        <wps:wsp>
                          <wps:cNvPr id="18031" name="Freeform 642"/>
                          <wps:cNvSpPr>
                            <a:spLocks/>
                          </wps:cNvSpPr>
                          <wps:spPr bwMode="auto">
                            <a:xfrm>
                              <a:off x="9339" y="3532"/>
                              <a:ext cx="9" cy="3"/>
                            </a:xfrm>
                            <a:custGeom>
                              <a:avLst/>
                              <a:gdLst>
                                <a:gd name="T0" fmla="+- 0 9348 9339"/>
                                <a:gd name="T1" fmla="*/ T0 w 9"/>
                                <a:gd name="T2" fmla="+- 0 3532 3532"/>
                                <a:gd name="T3" fmla="*/ 3532 h 3"/>
                                <a:gd name="T4" fmla="+- 0 9346 9339"/>
                                <a:gd name="T5" fmla="*/ T4 w 9"/>
                                <a:gd name="T6" fmla="+- 0 3532 3532"/>
                                <a:gd name="T7" fmla="*/ 3532 h 3"/>
                                <a:gd name="T8" fmla="+- 0 9339 9339"/>
                                <a:gd name="T9" fmla="*/ T8 w 9"/>
                                <a:gd name="T10" fmla="+- 0 3533 3532"/>
                                <a:gd name="T11" fmla="*/ 3533 h 3"/>
                                <a:gd name="T12" fmla="+- 0 9339 9339"/>
                                <a:gd name="T13" fmla="*/ T12 w 9"/>
                                <a:gd name="T14" fmla="+- 0 3535 3532"/>
                                <a:gd name="T15" fmla="*/ 3535 h 3"/>
                                <a:gd name="T16" fmla="+- 0 9341 9339"/>
                                <a:gd name="T17" fmla="*/ T16 w 9"/>
                                <a:gd name="T18" fmla="+- 0 3535 3532"/>
                                <a:gd name="T19" fmla="*/ 3535 h 3"/>
                                <a:gd name="T20" fmla="+- 0 9348 9339"/>
                                <a:gd name="T21" fmla="*/ T20 w 9"/>
                                <a:gd name="T22" fmla="+- 0 3534 3532"/>
                                <a:gd name="T23" fmla="*/ 3534 h 3"/>
                                <a:gd name="T24" fmla="+- 0 9348 9339"/>
                                <a:gd name="T25" fmla="*/ T24 w 9"/>
                                <a:gd name="T26" fmla="+- 0 3532 3532"/>
                                <a:gd name="T27" fmla="*/ 353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32" name="Group 643"/>
                        <wpg:cNvGrpSpPr>
                          <a:grpSpLocks/>
                        </wpg:cNvGrpSpPr>
                        <wpg:grpSpPr bwMode="auto">
                          <a:xfrm>
                            <a:off x="9346" y="3531"/>
                            <a:ext cx="9" cy="3"/>
                            <a:chOff x="9346" y="3531"/>
                            <a:chExt cx="9" cy="3"/>
                          </a:xfrm>
                        </wpg:grpSpPr>
                        <wps:wsp>
                          <wps:cNvPr id="18033" name="Freeform 644"/>
                          <wps:cNvSpPr>
                            <a:spLocks/>
                          </wps:cNvSpPr>
                          <wps:spPr bwMode="auto">
                            <a:xfrm>
                              <a:off x="9346" y="3531"/>
                              <a:ext cx="9" cy="3"/>
                            </a:xfrm>
                            <a:custGeom>
                              <a:avLst/>
                              <a:gdLst>
                                <a:gd name="T0" fmla="+- 0 9355 9346"/>
                                <a:gd name="T1" fmla="*/ T0 w 9"/>
                                <a:gd name="T2" fmla="+- 0 3531 3531"/>
                                <a:gd name="T3" fmla="*/ 3531 h 3"/>
                                <a:gd name="T4" fmla="+- 0 9353 9346"/>
                                <a:gd name="T5" fmla="*/ T4 w 9"/>
                                <a:gd name="T6" fmla="+- 0 3531 3531"/>
                                <a:gd name="T7" fmla="*/ 3531 h 3"/>
                                <a:gd name="T8" fmla="+- 0 9346 9346"/>
                                <a:gd name="T9" fmla="*/ T8 w 9"/>
                                <a:gd name="T10" fmla="+- 0 3532 3531"/>
                                <a:gd name="T11" fmla="*/ 3532 h 3"/>
                                <a:gd name="T12" fmla="+- 0 9346 9346"/>
                                <a:gd name="T13" fmla="*/ T12 w 9"/>
                                <a:gd name="T14" fmla="+- 0 3534 3531"/>
                                <a:gd name="T15" fmla="*/ 3534 h 3"/>
                                <a:gd name="T16" fmla="+- 0 9348 9346"/>
                                <a:gd name="T17" fmla="*/ T16 w 9"/>
                                <a:gd name="T18" fmla="+- 0 3534 3531"/>
                                <a:gd name="T19" fmla="*/ 3534 h 3"/>
                                <a:gd name="T20" fmla="+- 0 9355 9346"/>
                                <a:gd name="T21" fmla="*/ T20 w 9"/>
                                <a:gd name="T22" fmla="+- 0 3533 3531"/>
                                <a:gd name="T23" fmla="*/ 3533 h 3"/>
                                <a:gd name="T24" fmla="+- 0 9355 9346"/>
                                <a:gd name="T25" fmla="*/ T24 w 9"/>
                                <a:gd name="T26" fmla="+- 0 3531 3531"/>
                                <a:gd name="T27" fmla="*/ 3531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34" name="Group 645"/>
                        <wpg:cNvGrpSpPr>
                          <a:grpSpLocks/>
                        </wpg:cNvGrpSpPr>
                        <wpg:grpSpPr bwMode="auto">
                          <a:xfrm>
                            <a:off x="9353" y="3530"/>
                            <a:ext cx="10" cy="3"/>
                            <a:chOff x="9353" y="3530"/>
                            <a:chExt cx="10" cy="3"/>
                          </a:xfrm>
                        </wpg:grpSpPr>
                        <wps:wsp>
                          <wps:cNvPr id="18035" name="Freeform 646"/>
                          <wps:cNvSpPr>
                            <a:spLocks/>
                          </wps:cNvSpPr>
                          <wps:spPr bwMode="auto">
                            <a:xfrm>
                              <a:off x="9353" y="3530"/>
                              <a:ext cx="10" cy="3"/>
                            </a:xfrm>
                            <a:custGeom>
                              <a:avLst/>
                              <a:gdLst>
                                <a:gd name="T0" fmla="+- 0 9363 9353"/>
                                <a:gd name="T1" fmla="*/ T0 w 10"/>
                                <a:gd name="T2" fmla="+- 0 3530 3530"/>
                                <a:gd name="T3" fmla="*/ 3530 h 3"/>
                                <a:gd name="T4" fmla="+- 0 9362 9353"/>
                                <a:gd name="T5" fmla="*/ T4 w 10"/>
                                <a:gd name="T6" fmla="+- 0 3530 3530"/>
                                <a:gd name="T7" fmla="*/ 3530 h 3"/>
                                <a:gd name="T8" fmla="+- 0 9353 9353"/>
                                <a:gd name="T9" fmla="*/ T8 w 10"/>
                                <a:gd name="T10" fmla="+- 0 3531 3530"/>
                                <a:gd name="T11" fmla="*/ 3531 h 3"/>
                                <a:gd name="T12" fmla="+- 0 9353 9353"/>
                                <a:gd name="T13" fmla="*/ T12 w 10"/>
                                <a:gd name="T14" fmla="+- 0 3533 3530"/>
                                <a:gd name="T15" fmla="*/ 3533 h 3"/>
                                <a:gd name="T16" fmla="+- 0 9355 9353"/>
                                <a:gd name="T17" fmla="*/ T16 w 10"/>
                                <a:gd name="T18" fmla="+- 0 3533 3530"/>
                                <a:gd name="T19" fmla="*/ 3533 h 3"/>
                                <a:gd name="T20" fmla="+- 0 9363 9353"/>
                                <a:gd name="T21" fmla="*/ T20 w 10"/>
                                <a:gd name="T22" fmla="+- 0 3532 3530"/>
                                <a:gd name="T23" fmla="*/ 3532 h 3"/>
                                <a:gd name="T24" fmla="+- 0 9363 9353"/>
                                <a:gd name="T25" fmla="*/ T24 w 10"/>
                                <a:gd name="T26" fmla="+- 0 3530 3530"/>
                                <a:gd name="T27" fmla="*/ 3530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9"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36" name="Group 647"/>
                        <wpg:cNvGrpSpPr>
                          <a:grpSpLocks/>
                        </wpg:cNvGrpSpPr>
                        <wpg:grpSpPr bwMode="auto">
                          <a:xfrm>
                            <a:off x="9362" y="3530"/>
                            <a:ext cx="12" cy="2"/>
                            <a:chOff x="9362" y="3530"/>
                            <a:chExt cx="12" cy="2"/>
                          </a:xfrm>
                        </wpg:grpSpPr>
                        <wps:wsp>
                          <wps:cNvPr id="18037" name="Freeform 648"/>
                          <wps:cNvSpPr>
                            <a:spLocks/>
                          </wps:cNvSpPr>
                          <wps:spPr bwMode="auto">
                            <a:xfrm>
                              <a:off x="9362" y="3530"/>
                              <a:ext cx="12" cy="2"/>
                            </a:xfrm>
                            <a:custGeom>
                              <a:avLst/>
                              <a:gdLst>
                                <a:gd name="T0" fmla="+- 0 9362 9362"/>
                                <a:gd name="T1" fmla="*/ T0 w 12"/>
                                <a:gd name="T2" fmla="+- 0 3530 3530"/>
                                <a:gd name="T3" fmla="*/ 3530 h 2"/>
                                <a:gd name="T4" fmla="+- 0 9373 9362"/>
                                <a:gd name="T5" fmla="*/ T4 w 12"/>
                                <a:gd name="T6" fmla="+- 0 3530 3530"/>
                                <a:gd name="T7" fmla="*/ 3530 h 2"/>
                                <a:gd name="T8" fmla="+- 0 9373 9362"/>
                                <a:gd name="T9" fmla="*/ T8 w 12"/>
                                <a:gd name="T10" fmla="+- 0 3532 3530"/>
                                <a:gd name="T11" fmla="*/ 3532 h 2"/>
                                <a:gd name="T12" fmla="+- 0 9362 9362"/>
                                <a:gd name="T13" fmla="*/ T12 w 12"/>
                                <a:gd name="T14" fmla="+- 0 3532 3530"/>
                                <a:gd name="T15" fmla="*/ 3532 h 2"/>
                                <a:gd name="T16" fmla="+- 0 9362 9362"/>
                                <a:gd name="T17" fmla="*/ T16 w 12"/>
                                <a:gd name="T18" fmla="+- 0 3530 3530"/>
                                <a:gd name="T19" fmla="*/ 3530 h 2"/>
                              </a:gdLst>
                              <a:ahLst/>
                              <a:cxnLst>
                                <a:cxn ang="0">
                                  <a:pos x="T1" y="T3"/>
                                </a:cxn>
                                <a:cxn ang="0">
                                  <a:pos x="T5" y="T7"/>
                                </a:cxn>
                                <a:cxn ang="0">
                                  <a:pos x="T9" y="T11"/>
                                </a:cxn>
                                <a:cxn ang="0">
                                  <a:pos x="T13" y="T15"/>
                                </a:cxn>
                                <a:cxn ang="0">
                                  <a:pos x="T17" y="T19"/>
                                </a:cxn>
                              </a:cxnLst>
                              <a:rect l="0" t="0" r="r" b="b"/>
                              <a:pathLst>
                                <a:path w="12"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38" name="Group 649"/>
                        <wpg:cNvGrpSpPr>
                          <a:grpSpLocks/>
                        </wpg:cNvGrpSpPr>
                        <wpg:grpSpPr bwMode="auto">
                          <a:xfrm>
                            <a:off x="9372" y="3529"/>
                            <a:ext cx="12" cy="3"/>
                            <a:chOff x="9372" y="3529"/>
                            <a:chExt cx="12" cy="3"/>
                          </a:xfrm>
                        </wpg:grpSpPr>
                        <wps:wsp>
                          <wps:cNvPr id="18039" name="Freeform 650"/>
                          <wps:cNvSpPr>
                            <a:spLocks/>
                          </wps:cNvSpPr>
                          <wps:spPr bwMode="auto">
                            <a:xfrm>
                              <a:off x="9372" y="3529"/>
                              <a:ext cx="12" cy="3"/>
                            </a:xfrm>
                            <a:custGeom>
                              <a:avLst/>
                              <a:gdLst>
                                <a:gd name="T0" fmla="+- 0 9384 9372"/>
                                <a:gd name="T1" fmla="*/ T0 w 12"/>
                                <a:gd name="T2" fmla="+- 0 3529 3529"/>
                                <a:gd name="T3" fmla="*/ 3529 h 3"/>
                                <a:gd name="T4" fmla="+- 0 9382 9372"/>
                                <a:gd name="T5" fmla="*/ T4 w 12"/>
                                <a:gd name="T6" fmla="+- 0 3529 3529"/>
                                <a:gd name="T7" fmla="*/ 3529 h 3"/>
                                <a:gd name="T8" fmla="+- 0 9372 9372"/>
                                <a:gd name="T9" fmla="*/ T8 w 12"/>
                                <a:gd name="T10" fmla="+- 0 3530 3529"/>
                                <a:gd name="T11" fmla="*/ 3530 h 3"/>
                                <a:gd name="T12" fmla="+- 0 9372 9372"/>
                                <a:gd name="T13" fmla="*/ T12 w 12"/>
                                <a:gd name="T14" fmla="+- 0 3532 3529"/>
                                <a:gd name="T15" fmla="*/ 3532 h 3"/>
                                <a:gd name="T16" fmla="+- 0 9373 9372"/>
                                <a:gd name="T17" fmla="*/ T16 w 12"/>
                                <a:gd name="T18" fmla="+- 0 3532 3529"/>
                                <a:gd name="T19" fmla="*/ 3532 h 3"/>
                                <a:gd name="T20" fmla="+- 0 9384 9372"/>
                                <a:gd name="T21" fmla="*/ T20 w 12"/>
                                <a:gd name="T22" fmla="+- 0 3531 3529"/>
                                <a:gd name="T23" fmla="*/ 3531 h 3"/>
                                <a:gd name="T24" fmla="+- 0 9384 9372"/>
                                <a:gd name="T25" fmla="*/ T24 w 12"/>
                                <a:gd name="T26" fmla="+- 0 3529 3529"/>
                                <a:gd name="T27" fmla="*/ 3529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12" y="0"/>
                                  </a:moveTo>
                                  <a:lnTo>
                                    <a:pt x="10" y="0"/>
                                  </a:lnTo>
                                  <a:lnTo>
                                    <a:pt x="0" y="1"/>
                                  </a:lnTo>
                                  <a:lnTo>
                                    <a:pt x="0" y="3"/>
                                  </a:lnTo>
                                  <a:lnTo>
                                    <a:pt x="1" y="3"/>
                                  </a:lnTo>
                                  <a:lnTo>
                                    <a:pt x="12" y="2"/>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40" name="Group 651"/>
                        <wpg:cNvGrpSpPr>
                          <a:grpSpLocks/>
                        </wpg:cNvGrpSpPr>
                        <wpg:grpSpPr bwMode="auto">
                          <a:xfrm>
                            <a:off x="9382" y="3529"/>
                            <a:ext cx="34" cy="2"/>
                            <a:chOff x="9382" y="3529"/>
                            <a:chExt cx="34" cy="2"/>
                          </a:xfrm>
                        </wpg:grpSpPr>
                        <wps:wsp>
                          <wps:cNvPr id="18041" name="Freeform 652"/>
                          <wps:cNvSpPr>
                            <a:spLocks/>
                          </wps:cNvSpPr>
                          <wps:spPr bwMode="auto">
                            <a:xfrm>
                              <a:off x="9382" y="3529"/>
                              <a:ext cx="34" cy="2"/>
                            </a:xfrm>
                            <a:custGeom>
                              <a:avLst/>
                              <a:gdLst>
                                <a:gd name="T0" fmla="+- 0 9382 9382"/>
                                <a:gd name="T1" fmla="*/ T0 w 34"/>
                                <a:gd name="T2" fmla="+- 0 3529 3529"/>
                                <a:gd name="T3" fmla="*/ 3529 h 2"/>
                                <a:gd name="T4" fmla="+- 0 9416 9382"/>
                                <a:gd name="T5" fmla="*/ T4 w 34"/>
                                <a:gd name="T6" fmla="+- 0 3529 3529"/>
                                <a:gd name="T7" fmla="*/ 3529 h 2"/>
                                <a:gd name="T8" fmla="+- 0 9416 9382"/>
                                <a:gd name="T9" fmla="*/ T8 w 34"/>
                                <a:gd name="T10" fmla="+- 0 3531 3529"/>
                                <a:gd name="T11" fmla="*/ 3531 h 2"/>
                                <a:gd name="T12" fmla="+- 0 9382 9382"/>
                                <a:gd name="T13" fmla="*/ T12 w 34"/>
                                <a:gd name="T14" fmla="+- 0 3531 3529"/>
                                <a:gd name="T15" fmla="*/ 3531 h 2"/>
                                <a:gd name="T16" fmla="+- 0 9382 9382"/>
                                <a:gd name="T17" fmla="*/ T16 w 34"/>
                                <a:gd name="T18" fmla="+- 0 3529 3529"/>
                                <a:gd name="T19" fmla="*/ 3529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42" name="Picture 653"/>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414" y="3455"/>
                              <a:ext cx="2" cy="7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43" name="Group 654"/>
                        <wpg:cNvGrpSpPr>
                          <a:grpSpLocks/>
                        </wpg:cNvGrpSpPr>
                        <wpg:grpSpPr bwMode="auto">
                          <a:xfrm>
                            <a:off x="9382" y="3455"/>
                            <a:ext cx="34" cy="2"/>
                            <a:chOff x="9382" y="3455"/>
                            <a:chExt cx="34" cy="2"/>
                          </a:xfrm>
                        </wpg:grpSpPr>
                        <wps:wsp>
                          <wps:cNvPr id="18044" name="Freeform 655"/>
                          <wps:cNvSpPr>
                            <a:spLocks/>
                          </wps:cNvSpPr>
                          <wps:spPr bwMode="auto">
                            <a:xfrm>
                              <a:off x="9382" y="3455"/>
                              <a:ext cx="34" cy="2"/>
                            </a:xfrm>
                            <a:custGeom>
                              <a:avLst/>
                              <a:gdLst>
                                <a:gd name="T0" fmla="+- 0 9382 9382"/>
                                <a:gd name="T1" fmla="*/ T0 w 34"/>
                                <a:gd name="T2" fmla="+- 0 3455 3455"/>
                                <a:gd name="T3" fmla="*/ 3455 h 2"/>
                                <a:gd name="T4" fmla="+- 0 9416 9382"/>
                                <a:gd name="T5" fmla="*/ T4 w 34"/>
                                <a:gd name="T6" fmla="+- 0 3455 3455"/>
                                <a:gd name="T7" fmla="*/ 3455 h 2"/>
                                <a:gd name="T8" fmla="+- 0 9416 9382"/>
                                <a:gd name="T9" fmla="*/ T8 w 34"/>
                                <a:gd name="T10" fmla="+- 0 3457 3455"/>
                                <a:gd name="T11" fmla="*/ 3457 h 2"/>
                                <a:gd name="T12" fmla="+- 0 9382 9382"/>
                                <a:gd name="T13" fmla="*/ T12 w 34"/>
                                <a:gd name="T14" fmla="+- 0 3457 3455"/>
                                <a:gd name="T15" fmla="*/ 3457 h 2"/>
                                <a:gd name="T16" fmla="+- 0 9382 9382"/>
                                <a:gd name="T17" fmla="*/ T16 w 34"/>
                                <a:gd name="T18" fmla="+- 0 3455 3455"/>
                                <a:gd name="T19" fmla="*/ 3455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45" name="Group 656"/>
                        <wpg:cNvGrpSpPr>
                          <a:grpSpLocks/>
                        </wpg:cNvGrpSpPr>
                        <wpg:grpSpPr bwMode="auto">
                          <a:xfrm>
                            <a:off x="9372" y="3455"/>
                            <a:ext cx="12" cy="2"/>
                            <a:chOff x="9372" y="3455"/>
                            <a:chExt cx="12" cy="2"/>
                          </a:xfrm>
                        </wpg:grpSpPr>
                        <wps:wsp>
                          <wps:cNvPr id="18046" name="Freeform 657"/>
                          <wps:cNvSpPr>
                            <a:spLocks/>
                          </wps:cNvSpPr>
                          <wps:spPr bwMode="auto">
                            <a:xfrm>
                              <a:off x="9372" y="3455"/>
                              <a:ext cx="12" cy="2"/>
                            </a:xfrm>
                            <a:custGeom>
                              <a:avLst/>
                              <a:gdLst>
                                <a:gd name="T0" fmla="+- 0 9372 9372"/>
                                <a:gd name="T1" fmla="*/ T0 w 12"/>
                                <a:gd name="T2" fmla="+- 0 3455 3455"/>
                                <a:gd name="T3" fmla="*/ 3455 h 2"/>
                                <a:gd name="T4" fmla="+- 0 9384 9372"/>
                                <a:gd name="T5" fmla="*/ T4 w 12"/>
                                <a:gd name="T6" fmla="+- 0 3455 3455"/>
                                <a:gd name="T7" fmla="*/ 3455 h 2"/>
                                <a:gd name="T8" fmla="+- 0 9384 9372"/>
                                <a:gd name="T9" fmla="*/ T8 w 12"/>
                                <a:gd name="T10" fmla="+- 0 3457 3455"/>
                                <a:gd name="T11" fmla="*/ 3457 h 2"/>
                                <a:gd name="T12" fmla="+- 0 9372 9372"/>
                                <a:gd name="T13" fmla="*/ T12 w 12"/>
                                <a:gd name="T14" fmla="+- 0 3457 3455"/>
                                <a:gd name="T15" fmla="*/ 3457 h 2"/>
                                <a:gd name="T16" fmla="+- 0 9372 9372"/>
                                <a:gd name="T17" fmla="*/ T16 w 12"/>
                                <a:gd name="T18" fmla="+- 0 3455 3455"/>
                                <a:gd name="T19" fmla="*/ 3455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47" name="Group 658"/>
                        <wpg:cNvGrpSpPr>
                          <a:grpSpLocks/>
                        </wpg:cNvGrpSpPr>
                        <wpg:grpSpPr bwMode="auto">
                          <a:xfrm>
                            <a:off x="9362" y="3455"/>
                            <a:ext cx="12" cy="2"/>
                            <a:chOff x="9362" y="3455"/>
                            <a:chExt cx="12" cy="2"/>
                          </a:xfrm>
                        </wpg:grpSpPr>
                        <wps:wsp>
                          <wps:cNvPr id="18048" name="Freeform 659"/>
                          <wps:cNvSpPr>
                            <a:spLocks/>
                          </wps:cNvSpPr>
                          <wps:spPr bwMode="auto">
                            <a:xfrm>
                              <a:off x="9362" y="3455"/>
                              <a:ext cx="12" cy="2"/>
                            </a:xfrm>
                            <a:custGeom>
                              <a:avLst/>
                              <a:gdLst>
                                <a:gd name="T0" fmla="+- 0 9362 9362"/>
                                <a:gd name="T1" fmla="*/ T0 w 12"/>
                                <a:gd name="T2" fmla="+- 0 3455 3455"/>
                                <a:gd name="T3" fmla="*/ 3455 h 2"/>
                                <a:gd name="T4" fmla="+- 0 9373 9362"/>
                                <a:gd name="T5" fmla="*/ T4 w 12"/>
                                <a:gd name="T6" fmla="+- 0 3455 3455"/>
                                <a:gd name="T7" fmla="*/ 3455 h 2"/>
                                <a:gd name="T8" fmla="+- 0 9373 9362"/>
                                <a:gd name="T9" fmla="*/ T8 w 12"/>
                                <a:gd name="T10" fmla="+- 0 3457 3455"/>
                                <a:gd name="T11" fmla="*/ 3457 h 2"/>
                                <a:gd name="T12" fmla="+- 0 9362 9362"/>
                                <a:gd name="T13" fmla="*/ T12 w 12"/>
                                <a:gd name="T14" fmla="+- 0 3457 3455"/>
                                <a:gd name="T15" fmla="*/ 3457 h 2"/>
                                <a:gd name="T16" fmla="+- 0 9362 9362"/>
                                <a:gd name="T17" fmla="*/ T16 w 12"/>
                                <a:gd name="T18" fmla="+- 0 3455 3455"/>
                                <a:gd name="T19" fmla="*/ 3455 h 2"/>
                              </a:gdLst>
                              <a:ahLst/>
                              <a:cxnLst>
                                <a:cxn ang="0">
                                  <a:pos x="T1" y="T3"/>
                                </a:cxn>
                                <a:cxn ang="0">
                                  <a:pos x="T5" y="T7"/>
                                </a:cxn>
                                <a:cxn ang="0">
                                  <a:pos x="T9" y="T11"/>
                                </a:cxn>
                                <a:cxn ang="0">
                                  <a:pos x="T13" y="T15"/>
                                </a:cxn>
                                <a:cxn ang="0">
                                  <a:pos x="T17" y="T19"/>
                                </a:cxn>
                              </a:cxnLst>
                              <a:rect l="0" t="0" r="r" b="b"/>
                              <a:pathLst>
                                <a:path w="12"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49" name="Picture 66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353" y="3455"/>
                              <a:ext cx="10"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50" name="Picture 661"/>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46" y="3456"/>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51" name="Picture 662"/>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39" y="3457"/>
                              <a:ext cx="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52" name="Group 663"/>
                        <wpg:cNvGrpSpPr>
                          <a:grpSpLocks/>
                        </wpg:cNvGrpSpPr>
                        <wpg:grpSpPr bwMode="auto">
                          <a:xfrm>
                            <a:off x="9327" y="3458"/>
                            <a:ext cx="14" cy="5"/>
                            <a:chOff x="9327" y="3458"/>
                            <a:chExt cx="14" cy="5"/>
                          </a:xfrm>
                        </wpg:grpSpPr>
                        <wps:wsp>
                          <wps:cNvPr id="18053" name="Freeform 664"/>
                          <wps:cNvSpPr>
                            <a:spLocks/>
                          </wps:cNvSpPr>
                          <wps:spPr bwMode="auto">
                            <a:xfrm>
                              <a:off x="9327" y="3458"/>
                              <a:ext cx="14" cy="5"/>
                            </a:xfrm>
                            <a:custGeom>
                              <a:avLst/>
                              <a:gdLst>
                                <a:gd name="T0" fmla="+- 0 9341 9327"/>
                                <a:gd name="T1" fmla="*/ T0 w 14"/>
                                <a:gd name="T2" fmla="+- 0 3458 3458"/>
                                <a:gd name="T3" fmla="*/ 3458 h 5"/>
                                <a:gd name="T4" fmla="+- 0 9339 9327"/>
                                <a:gd name="T5" fmla="*/ T4 w 14"/>
                                <a:gd name="T6" fmla="+- 0 3458 3458"/>
                                <a:gd name="T7" fmla="*/ 3458 h 5"/>
                                <a:gd name="T8" fmla="+- 0 9327 9327"/>
                                <a:gd name="T9" fmla="*/ T8 w 14"/>
                                <a:gd name="T10" fmla="+- 0 3461 3458"/>
                                <a:gd name="T11" fmla="*/ 3461 h 5"/>
                                <a:gd name="T12" fmla="+- 0 9327 9327"/>
                                <a:gd name="T13" fmla="*/ T12 w 14"/>
                                <a:gd name="T14" fmla="+- 0 3462 3458"/>
                                <a:gd name="T15" fmla="*/ 3462 h 5"/>
                                <a:gd name="T16" fmla="+- 0 9329 9327"/>
                                <a:gd name="T17" fmla="*/ T16 w 14"/>
                                <a:gd name="T18" fmla="+- 0 3462 3458"/>
                                <a:gd name="T19" fmla="*/ 3462 h 5"/>
                                <a:gd name="T20" fmla="+- 0 9341 9327"/>
                                <a:gd name="T21" fmla="*/ T20 w 14"/>
                                <a:gd name="T22" fmla="+- 0 3460 3458"/>
                                <a:gd name="T23" fmla="*/ 3460 h 5"/>
                                <a:gd name="T24" fmla="+- 0 9341 9327"/>
                                <a:gd name="T25" fmla="*/ T24 w 14"/>
                                <a:gd name="T26" fmla="+- 0 3458 3458"/>
                                <a:gd name="T27" fmla="*/ 3458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3"/>
                                  </a:lnTo>
                                  <a:lnTo>
                                    <a:pt x="0" y="4"/>
                                  </a:lnTo>
                                  <a:lnTo>
                                    <a:pt x="2" y="4"/>
                                  </a:lnTo>
                                  <a:lnTo>
                                    <a:pt x="14" y="2"/>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54" name="Group 665"/>
                        <wpg:cNvGrpSpPr>
                          <a:grpSpLocks/>
                        </wpg:cNvGrpSpPr>
                        <wpg:grpSpPr bwMode="auto">
                          <a:xfrm>
                            <a:off x="9320" y="3461"/>
                            <a:ext cx="8" cy="4"/>
                            <a:chOff x="9320" y="3461"/>
                            <a:chExt cx="8" cy="4"/>
                          </a:xfrm>
                        </wpg:grpSpPr>
                        <wps:wsp>
                          <wps:cNvPr id="18055" name="Freeform 666"/>
                          <wps:cNvSpPr>
                            <a:spLocks/>
                          </wps:cNvSpPr>
                          <wps:spPr bwMode="auto">
                            <a:xfrm>
                              <a:off x="9320" y="3461"/>
                              <a:ext cx="8" cy="4"/>
                            </a:xfrm>
                            <a:custGeom>
                              <a:avLst/>
                              <a:gdLst>
                                <a:gd name="T0" fmla="+- 0 9329 9320"/>
                                <a:gd name="T1" fmla="*/ T0 w 8"/>
                                <a:gd name="T2" fmla="+- 0 3461 3461"/>
                                <a:gd name="T3" fmla="*/ 3461 h 4"/>
                                <a:gd name="T4" fmla="+- 0 9327 9320"/>
                                <a:gd name="T5" fmla="*/ T4 w 8"/>
                                <a:gd name="T6" fmla="+- 0 3461 3461"/>
                                <a:gd name="T7" fmla="*/ 3461 h 4"/>
                                <a:gd name="T8" fmla="+- 0 9320 9320"/>
                                <a:gd name="T9" fmla="*/ T8 w 8"/>
                                <a:gd name="T10" fmla="+- 0 3462 3461"/>
                                <a:gd name="T11" fmla="*/ 3462 h 4"/>
                                <a:gd name="T12" fmla="+- 0 9320 9320"/>
                                <a:gd name="T13" fmla="*/ T12 w 8"/>
                                <a:gd name="T14" fmla="+- 0 3464 3461"/>
                                <a:gd name="T15" fmla="*/ 3464 h 4"/>
                                <a:gd name="T16" fmla="+- 0 9322 9320"/>
                                <a:gd name="T17" fmla="*/ T16 w 8"/>
                                <a:gd name="T18" fmla="+- 0 3464 3461"/>
                                <a:gd name="T19" fmla="*/ 3464 h 4"/>
                                <a:gd name="T20" fmla="+- 0 9329 9320"/>
                                <a:gd name="T21" fmla="*/ T20 w 8"/>
                                <a:gd name="T22" fmla="+- 0 3462 3461"/>
                                <a:gd name="T23" fmla="*/ 3462 h 4"/>
                                <a:gd name="T24" fmla="+- 0 9329 9320"/>
                                <a:gd name="T25" fmla="*/ T24 w 8"/>
                                <a:gd name="T26" fmla="+- 0 3461 3461"/>
                                <a:gd name="T27" fmla="*/ 346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9" y="0"/>
                                  </a:moveTo>
                                  <a:lnTo>
                                    <a:pt x="7" y="0"/>
                                  </a:lnTo>
                                  <a:lnTo>
                                    <a:pt x="0" y="1"/>
                                  </a:lnTo>
                                  <a:lnTo>
                                    <a:pt x="0" y="3"/>
                                  </a:lnTo>
                                  <a:lnTo>
                                    <a:pt x="2" y="3"/>
                                  </a:lnTo>
                                  <a:lnTo>
                                    <a:pt x="9" y="1"/>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56" name="Group 667"/>
                        <wpg:cNvGrpSpPr>
                          <a:grpSpLocks/>
                        </wpg:cNvGrpSpPr>
                        <wpg:grpSpPr bwMode="auto">
                          <a:xfrm>
                            <a:off x="9313" y="3462"/>
                            <a:ext cx="9" cy="4"/>
                            <a:chOff x="9313" y="3462"/>
                            <a:chExt cx="9" cy="4"/>
                          </a:xfrm>
                        </wpg:grpSpPr>
                        <wps:wsp>
                          <wps:cNvPr id="18057" name="Freeform 668"/>
                          <wps:cNvSpPr>
                            <a:spLocks/>
                          </wps:cNvSpPr>
                          <wps:spPr bwMode="auto">
                            <a:xfrm>
                              <a:off x="9313" y="3462"/>
                              <a:ext cx="9" cy="4"/>
                            </a:xfrm>
                            <a:custGeom>
                              <a:avLst/>
                              <a:gdLst>
                                <a:gd name="T0" fmla="+- 0 9322 9313"/>
                                <a:gd name="T1" fmla="*/ T0 w 9"/>
                                <a:gd name="T2" fmla="+- 0 3462 3462"/>
                                <a:gd name="T3" fmla="*/ 3462 h 4"/>
                                <a:gd name="T4" fmla="+- 0 9320 9313"/>
                                <a:gd name="T5" fmla="*/ T4 w 9"/>
                                <a:gd name="T6" fmla="+- 0 3462 3462"/>
                                <a:gd name="T7" fmla="*/ 3462 h 4"/>
                                <a:gd name="T8" fmla="+- 0 9313 9313"/>
                                <a:gd name="T9" fmla="*/ T8 w 9"/>
                                <a:gd name="T10" fmla="+- 0 3464 3462"/>
                                <a:gd name="T11" fmla="*/ 3464 h 4"/>
                                <a:gd name="T12" fmla="+- 0 9313 9313"/>
                                <a:gd name="T13" fmla="*/ T12 w 9"/>
                                <a:gd name="T14" fmla="+- 0 3466 3462"/>
                                <a:gd name="T15" fmla="*/ 3466 h 4"/>
                                <a:gd name="T16" fmla="+- 0 9315 9313"/>
                                <a:gd name="T17" fmla="*/ T16 w 9"/>
                                <a:gd name="T18" fmla="+- 0 3466 3462"/>
                                <a:gd name="T19" fmla="*/ 3466 h 4"/>
                                <a:gd name="T20" fmla="+- 0 9322 9313"/>
                                <a:gd name="T21" fmla="*/ T20 w 9"/>
                                <a:gd name="T22" fmla="+- 0 3464 3462"/>
                                <a:gd name="T23" fmla="*/ 3464 h 4"/>
                                <a:gd name="T24" fmla="+- 0 9322 9313"/>
                                <a:gd name="T25" fmla="*/ T24 w 9"/>
                                <a:gd name="T26" fmla="+- 0 3462 3462"/>
                                <a:gd name="T27" fmla="*/ 3462 h 4"/>
                              </a:gdLst>
                              <a:ahLst/>
                              <a:cxnLst>
                                <a:cxn ang="0">
                                  <a:pos x="T1" y="T3"/>
                                </a:cxn>
                                <a:cxn ang="0">
                                  <a:pos x="T5" y="T7"/>
                                </a:cxn>
                                <a:cxn ang="0">
                                  <a:pos x="T9" y="T11"/>
                                </a:cxn>
                                <a:cxn ang="0">
                                  <a:pos x="T13" y="T15"/>
                                </a:cxn>
                                <a:cxn ang="0">
                                  <a:pos x="T17" y="T19"/>
                                </a:cxn>
                                <a:cxn ang="0">
                                  <a:pos x="T21" y="T23"/>
                                </a:cxn>
                                <a:cxn ang="0">
                                  <a:pos x="T25" y="T27"/>
                                </a:cxn>
                              </a:cxnLst>
                              <a:rect l="0" t="0" r="r" b="b"/>
                              <a:pathLst>
                                <a:path w="9" h="4">
                                  <a:moveTo>
                                    <a:pt x="9" y="0"/>
                                  </a:moveTo>
                                  <a:lnTo>
                                    <a:pt x="7" y="0"/>
                                  </a:lnTo>
                                  <a:lnTo>
                                    <a:pt x="0" y="2"/>
                                  </a:lnTo>
                                  <a:lnTo>
                                    <a:pt x="0" y="4"/>
                                  </a:lnTo>
                                  <a:lnTo>
                                    <a:pt x="2" y="4"/>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58" name="Picture 669"/>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05" y="3464"/>
                              <a:ext cx="10"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59" name="Picture 67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94" y="3466"/>
                              <a:ext cx="13"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60" name="Group 671"/>
                        <wpg:cNvGrpSpPr>
                          <a:grpSpLocks/>
                        </wpg:cNvGrpSpPr>
                        <wpg:grpSpPr bwMode="auto">
                          <a:xfrm>
                            <a:off x="9280" y="3468"/>
                            <a:ext cx="16" cy="4"/>
                            <a:chOff x="9280" y="3468"/>
                            <a:chExt cx="16" cy="4"/>
                          </a:xfrm>
                        </wpg:grpSpPr>
                        <wps:wsp>
                          <wps:cNvPr id="18061" name="Freeform 672"/>
                          <wps:cNvSpPr>
                            <a:spLocks/>
                          </wps:cNvSpPr>
                          <wps:spPr bwMode="auto">
                            <a:xfrm>
                              <a:off x="9280" y="3468"/>
                              <a:ext cx="16" cy="4"/>
                            </a:xfrm>
                            <a:custGeom>
                              <a:avLst/>
                              <a:gdLst>
                                <a:gd name="T0" fmla="+- 0 9296 9280"/>
                                <a:gd name="T1" fmla="*/ T0 w 16"/>
                                <a:gd name="T2" fmla="+- 0 3468 3468"/>
                                <a:gd name="T3" fmla="*/ 3468 h 4"/>
                                <a:gd name="T4" fmla="+- 0 9294 9280"/>
                                <a:gd name="T5" fmla="*/ T4 w 16"/>
                                <a:gd name="T6" fmla="+- 0 3468 3468"/>
                                <a:gd name="T7" fmla="*/ 3468 h 4"/>
                                <a:gd name="T8" fmla="+- 0 9280 9280"/>
                                <a:gd name="T9" fmla="*/ T8 w 16"/>
                                <a:gd name="T10" fmla="+- 0 3470 3468"/>
                                <a:gd name="T11" fmla="*/ 3470 h 4"/>
                                <a:gd name="T12" fmla="+- 0 9280 9280"/>
                                <a:gd name="T13" fmla="*/ T12 w 16"/>
                                <a:gd name="T14" fmla="+- 0 3471 3468"/>
                                <a:gd name="T15" fmla="*/ 3471 h 4"/>
                                <a:gd name="T16" fmla="+- 0 9282 9280"/>
                                <a:gd name="T17" fmla="*/ T16 w 16"/>
                                <a:gd name="T18" fmla="+- 0 3471 3468"/>
                                <a:gd name="T19" fmla="*/ 3471 h 4"/>
                                <a:gd name="T20" fmla="+- 0 9296 9280"/>
                                <a:gd name="T21" fmla="*/ T20 w 16"/>
                                <a:gd name="T22" fmla="+- 0 3470 3468"/>
                                <a:gd name="T23" fmla="*/ 3470 h 4"/>
                                <a:gd name="T24" fmla="+- 0 9296 9280"/>
                                <a:gd name="T25" fmla="*/ T24 w 16"/>
                                <a:gd name="T26" fmla="+- 0 3468 3468"/>
                                <a:gd name="T27" fmla="*/ 346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2"/>
                                  </a:lnTo>
                                  <a:lnTo>
                                    <a:pt x="0" y="3"/>
                                  </a:lnTo>
                                  <a:lnTo>
                                    <a:pt x="2" y="3"/>
                                  </a:lnTo>
                                  <a:lnTo>
                                    <a:pt x="16" y="2"/>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62" name="Group 673"/>
                        <wpg:cNvGrpSpPr>
                          <a:grpSpLocks/>
                        </wpg:cNvGrpSpPr>
                        <wpg:grpSpPr bwMode="auto">
                          <a:xfrm>
                            <a:off x="9263" y="3470"/>
                            <a:ext cx="19" cy="3"/>
                            <a:chOff x="9263" y="3470"/>
                            <a:chExt cx="19" cy="3"/>
                          </a:xfrm>
                        </wpg:grpSpPr>
                        <wps:wsp>
                          <wps:cNvPr id="18063" name="Freeform 674"/>
                          <wps:cNvSpPr>
                            <a:spLocks/>
                          </wps:cNvSpPr>
                          <wps:spPr bwMode="auto">
                            <a:xfrm>
                              <a:off x="9263" y="3470"/>
                              <a:ext cx="19" cy="3"/>
                            </a:xfrm>
                            <a:custGeom>
                              <a:avLst/>
                              <a:gdLst>
                                <a:gd name="T0" fmla="+- 0 9282 9263"/>
                                <a:gd name="T1" fmla="*/ T0 w 19"/>
                                <a:gd name="T2" fmla="+- 0 3470 3470"/>
                                <a:gd name="T3" fmla="*/ 3470 h 3"/>
                                <a:gd name="T4" fmla="+- 0 9280 9263"/>
                                <a:gd name="T5" fmla="*/ T4 w 19"/>
                                <a:gd name="T6" fmla="+- 0 3470 3470"/>
                                <a:gd name="T7" fmla="*/ 3470 h 3"/>
                                <a:gd name="T8" fmla="+- 0 9263 9263"/>
                                <a:gd name="T9" fmla="*/ T8 w 19"/>
                                <a:gd name="T10" fmla="+- 0 3471 3470"/>
                                <a:gd name="T11" fmla="*/ 3471 h 3"/>
                                <a:gd name="T12" fmla="+- 0 9263 9263"/>
                                <a:gd name="T13" fmla="*/ T12 w 19"/>
                                <a:gd name="T14" fmla="+- 0 3472 3470"/>
                                <a:gd name="T15" fmla="*/ 3472 h 3"/>
                                <a:gd name="T16" fmla="+- 0 9265 9263"/>
                                <a:gd name="T17" fmla="*/ T16 w 19"/>
                                <a:gd name="T18" fmla="+- 0 3472 3470"/>
                                <a:gd name="T19" fmla="*/ 3472 h 3"/>
                                <a:gd name="T20" fmla="+- 0 9282 9263"/>
                                <a:gd name="T21" fmla="*/ T20 w 19"/>
                                <a:gd name="T22" fmla="+- 0 3471 3470"/>
                                <a:gd name="T23" fmla="*/ 3471 h 3"/>
                                <a:gd name="T24" fmla="+- 0 9282 9263"/>
                                <a:gd name="T25" fmla="*/ T24 w 19"/>
                                <a:gd name="T26" fmla="+- 0 3470 3470"/>
                                <a:gd name="T27" fmla="*/ 347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19" y="0"/>
                                  </a:moveTo>
                                  <a:lnTo>
                                    <a:pt x="17" y="0"/>
                                  </a:lnTo>
                                  <a:lnTo>
                                    <a:pt x="0" y="1"/>
                                  </a:lnTo>
                                  <a:lnTo>
                                    <a:pt x="0" y="2"/>
                                  </a:lnTo>
                                  <a:lnTo>
                                    <a:pt x="2" y="2"/>
                                  </a:lnTo>
                                  <a:lnTo>
                                    <a:pt x="19" y="1"/>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64" name="Group 675"/>
                        <wpg:cNvGrpSpPr>
                          <a:grpSpLocks/>
                        </wpg:cNvGrpSpPr>
                        <wpg:grpSpPr bwMode="auto">
                          <a:xfrm>
                            <a:off x="9241" y="3471"/>
                            <a:ext cx="24" cy="2"/>
                            <a:chOff x="9241" y="3471"/>
                            <a:chExt cx="24" cy="2"/>
                          </a:xfrm>
                        </wpg:grpSpPr>
                        <wps:wsp>
                          <wps:cNvPr id="18065" name="Freeform 676"/>
                          <wps:cNvSpPr>
                            <a:spLocks/>
                          </wps:cNvSpPr>
                          <wps:spPr bwMode="auto">
                            <a:xfrm>
                              <a:off x="9241" y="3471"/>
                              <a:ext cx="24" cy="2"/>
                            </a:xfrm>
                            <a:custGeom>
                              <a:avLst/>
                              <a:gdLst>
                                <a:gd name="T0" fmla="+- 0 9241 9241"/>
                                <a:gd name="T1" fmla="*/ T0 w 24"/>
                                <a:gd name="T2" fmla="+- 0 3471 3471"/>
                                <a:gd name="T3" fmla="*/ 3471 h 2"/>
                                <a:gd name="T4" fmla="+- 0 9265 9241"/>
                                <a:gd name="T5" fmla="*/ T4 w 24"/>
                                <a:gd name="T6" fmla="+- 0 3471 3471"/>
                                <a:gd name="T7" fmla="*/ 3471 h 2"/>
                                <a:gd name="T8" fmla="+- 0 9265 9241"/>
                                <a:gd name="T9" fmla="*/ T8 w 24"/>
                                <a:gd name="T10" fmla="+- 0 3472 3471"/>
                                <a:gd name="T11" fmla="*/ 3472 h 2"/>
                                <a:gd name="T12" fmla="+- 0 9241 9241"/>
                                <a:gd name="T13" fmla="*/ T12 w 24"/>
                                <a:gd name="T14" fmla="+- 0 3472 3471"/>
                                <a:gd name="T15" fmla="*/ 3472 h 2"/>
                                <a:gd name="T16" fmla="+- 0 9241 9241"/>
                                <a:gd name="T17" fmla="*/ T16 w 24"/>
                                <a:gd name="T18" fmla="+- 0 3471 3471"/>
                                <a:gd name="T19" fmla="*/ 347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66" name="Group 677"/>
                        <wpg:cNvGrpSpPr>
                          <a:grpSpLocks/>
                        </wpg:cNvGrpSpPr>
                        <wpg:grpSpPr bwMode="auto">
                          <a:xfrm>
                            <a:off x="9237" y="3468"/>
                            <a:ext cx="8" cy="8"/>
                            <a:chOff x="9237" y="3468"/>
                            <a:chExt cx="8" cy="8"/>
                          </a:xfrm>
                        </wpg:grpSpPr>
                        <wps:wsp>
                          <wps:cNvPr id="18067" name="Freeform 678"/>
                          <wps:cNvSpPr>
                            <a:spLocks/>
                          </wps:cNvSpPr>
                          <wps:spPr bwMode="auto">
                            <a:xfrm>
                              <a:off x="9237" y="3468"/>
                              <a:ext cx="8" cy="8"/>
                            </a:xfrm>
                            <a:custGeom>
                              <a:avLst/>
                              <a:gdLst>
                                <a:gd name="T0" fmla="+- 0 9243 9237"/>
                                <a:gd name="T1" fmla="*/ T0 w 8"/>
                                <a:gd name="T2" fmla="+- 0 3468 3468"/>
                                <a:gd name="T3" fmla="*/ 3468 h 8"/>
                                <a:gd name="T4" fmla="+- 0 9237 9237"/>
                                <a:gd name="T5" fmla="*/ T4 w 8"/>
                                <a:gd name="T6" fmla="+- 0 3471 3468"/>
                                <a:gd name="T7" fmla="*/ 3471 h 8"/>
                                <a:gd name="T8" fmla="+- 0 9240 9237"/>
                                <a:gd name="T9" fmla="*/ T8 w 8"/>
                                <a:gd name="T10" fmla="+- 0 3476 3468"/>
                                <a:gd name="T11" fmla="*/ 3476 h 8"/>
                                <a:gd name="T12" fmla="+- 0 9245 9237"/>
                                <a:gd name="T13" fmla="*/ T12 w 8"/>
                                <a:gd name="T14" fmla="+- 0 3473 3468"/>
                                <a:gd name="T15" fmla="*/ 3473 h 8"/>
                                <a:gd name="T16" fmla="+- 0 9243 9237"/>
                                <a:gd name="T17" fmla="*/ T16 w 8"/>
                                <a:gd name="T18" fmla="+- 0 3468 3468"/>
                                <a:gd name="T19" fmla="*/ 3468 h 8"/>
                              </a:gdLst>
                              <a:ahLst/>
                              <a:cxnLst>
                                <a:cxn ang="0">
                                  <a:pos x="T1" y="T3"/>
                                </a:cxn>
                                <a:cxn ang="0">
                                  <a:pos x="T5" y="T7"/>
                                </a:cxn>
                                <a:cxn ang="0">
                                  <a:pos x="T9" y="T11"/>
                                </a:cxn>
                                <a:cxn ang="0">
                                  <a:pos x="T13" y="T15"/>
                                </a:cxn>
                                <a:cxn ang="0">
                                  <a:pos x="T17" y="T19"/>
                                </a:cxn>
                              </a:cxnLst>
                              <a:rect l="0" t="0" r="r" b="b"/>
                              <a:pathLst>
                                <a:path w="8" h="8">
                                  <a:moveTo>
                                    <a:pt x="6" y="0"/>
                                  </a:moveTo>
                                  <a:lnTo>
                                    <a:pt x="0" y="3"/>
                                  </a:lnTo>
                                  <a:lnTo>
                                    <a:pt x="3" y="8"/>
                                  </a:lnTo>
                                  <a:lnTo>
                                    <a:pt x="8" y="5"/>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68" name="Group 679"/>
                        <wpg:cNvGrpSpPr>
                          <a:grpSpLocks/>
                        </wpg:cNvGrpSpPr>
                        <wpg:grpSpPr bwMode="auto">
                          <a:xfrm>
                            <a:off x="9234" y="3471"/>
                            <a:ext cx="5" cy="5"/>
                            <a:chOff x="9234" y="3471"/>
                            <a:chExt cx="5" cy="5"/>
                          </a:xfrm>
                        </wpg:grpSpPr>
                        <wps:wsp>
                          <wps:cNvPr id="18069" name="Freeform 680"/>
                          <wps:cNvSpPr>
                            <a:spLocks/>
                          </wps:cNvSpPr>
                          <wps:spPr bwMode="auto">
                            <a:xfrm>
                              <a:off x="9234" y="3471"/>
                              <a:ext cx="5" cy="5"/>
                            </a:xfrm>
                            <a:custGeom>
                              <a:avLst/>
                              <a:gdLst>
                                <a:gd name="T0" fmla="+- 0 9237 9234"/>
                                <a:gd name="T1" fmla="*/ T0 w 5"/>
                                <a:gd name="T2" fmla="+- 0 3471 3471"/>
                                <a:gd name="T3" fmla="*/ 3471 h 5"/>
                                <a:gd name="T4" fmla="+- 0 9234 9234"/>
                                <a:gd name="T5" fmla="*/ T4 w 5"/>
                                <a:gd name="T6" fmla="+- 0 3472 3471"/>
                                <a:gd name="T7" fmla="*/ 3472 h 5"/>
                                <a:gd name="T8" fmla="+- 0 9234 9234"/>
                                <a:gd name="T9" fmla="*/ T8 w 5"/>
                                <a:gd name="T10" fmla="+- 0 3476 3471"/>
                                <a:gd name="T11" fmla="*/ 3476 h 5"/>
                                <a:gd name="T12" fmla="+- 0 9240 9234"/>
                                <a:gd name="T13" fmla="*/ T12 w 5"/>
                                <a:gd name="T14" fmla="+- 0 3476 3471"/>
                                <a:gd name="T15" fmla="*/ 3476 h 5"/>
                                <a:gd name="T16" fmla="+- 0 9237 9234"/>
                                <a:gd name="T17" fmla="*/ T16 w 5"/>
                                <a:gd name="T18" fmla="+- 0 3471 3471"/>
                                <a:gd name="T19" fmla="*/ 3471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6"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70" name="Picture 68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234" y="3476"/>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71" name="Group 682"/>
                        <wpg:cNvGrpSpPr>
                          <a:grpSpLocks/>
                        </wpg:cNvGrpSpPr>
                        <wpg:grpSpPr bwMode="auto">
                          <a:xfrm>
                            <a:off x="9210" y="3468"/>
                            <a:ext cx="7" cy="8"/>
                            <a:chOff x="9210" y="3468"/>
                            <a:chExt cx="7" cy="8"/>
                          </a:xfrm>
                        </wpg:grpSpPr>
                        <wps:wsp>
                          <wps:cNvPr id="18072" name="Freeform 683"/>
                          <wps:cNvSpPr>
                            <a:spLocks/>
                          </wps:cNvSpPr>
                          <wps:spPr bwMode="auto">
                            <a:xfrm>
                              <a:off x="9210" y="3468"/>
                              <a:ext cx="7" cy="8"/>
                            </a:xfrm>
                            <a:custGeom>
                              <a:avLst/>
                              <a:gdLst>
                                <a:gd name="T0" fmla="+- 0 9215 9210"/>
                                <a:gd name="T1" fmla="*/ T0 w 7"/>
                                <a:gd name="T2" fmla="+- 0 3468 3468"/>
                                <a:gd name="T3" fmla="*/ 3468 h 8"/>
                                <a:gd name="T4" fmla="+- 0 9210 9210"/>
                                <a:gd name="T5" fmla="*/ T4 w 7"/>
                                <a:gd name="T6" fmla="+- 0 3471 3468"/>
                                <a:gd name="T7" fmla="*/ 3471 h 8"/>
                                <a:gd name="T8" fmla="+- 0 9212 9210"/>
                                <a:gd name="T9" fmla="*/ T8 w 7"/>
                                <a:gd name="T10" fmla="+- 0 3476 3468"/>
                                <a:gd name="T11" fmla="*/ 3476 h 8"/>
                                <a:gd name="T12" fmla="+- 0 9217 9210"/>
                                <a:gd name="T13" fmla="*/ T12 w 7"/>
                                <a:gd name="T14" fmla="+- 0 3473 3468"/>
                                <a:gd name="T15" fmla="*/ 3473 h 8"/>
                                <a:gd name="T16" fmla="+- 0 9215 9210"/>
                                <a:gd name="T17" fmla="*/ T16 w 7"/>
                                <a:gd name="T18" fmla="+- 0 3468 3468"/>
                                <a:gd name="T19" fmla="*/ 3468 h 8"/>
                              </a:gdLst>
                              <a:ahLst/>
                              <a:cxnLst>
                                <a:cxn ang="0">
                                  <a:pos x="T1" y="T3"/>
                                </a:cxn>
                                <a:cxn ang="0">
                                  <a:pos x="T5" y="T7"/>
                                </a:cxn>
                                <a:cxn ang="0">
                                  <a:pos x="T9" y="T11"/>
                                </a:cxn>
                                <a:cxn ang="0">
                                  <a:pos x="T13" y="T15"/>
                                </a:cxn>
                                <a:cxn ang="0">
                                  <a:pos x="T17" y="T19"/>
                                </a:cxn>
                              </a:cxnLst>
                              <a:rect l="0" t="0" r="r" b="b"/>
                              <a:pathLst>
                                <a:path w="7" h="8">
                                  <a:moveTo>
                                    <a:pt x="5" y="0"/>
                                  </a:moveTo>
                                  <a:lnTo>
                                    <a:pt x="0" y="3"/>
                                  </a:lnTo>
                                  <a:lnTo>
                                    <a:pt x="2" y="8"/>
                                  </a:lnTo>
                                  <a:lnTo>
                                    <a:pt x="7" y="5"/>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73" name="Group 684"/>
                        <wpg:cNvGrpSpPr>
                          <a:grpSpLocks/>
                        </wpg:cNvGrpSpPr>
                        <wpg:grpSpPr bwMode="auto">
                          <a:xfrm>
                            <a:off x="9207" y="3471"/>
                            <a:ext cx="5" cy="5"/>
                            <a:chOff x="9207" y="3471"/>
                            <a:chExt cx="5" cy="5"/>
                          </a:xfrm>
                        </wpg:grpSpPr>
                        <wps:wsp>
                          <wps:cNvPr id="18074" name="Freeform 685"/>
                          <wps:cNvSpPr>
                            <a:spLocks/>
                          </wps:cNvSpPr>
                          <wps:spPr bwMode="auto">
                            <a:xfrm>
                              <a:off x="9207" y="3471"/>
                              <a:ext cx="5" cy="5"/>
                            </a:xfrm>
                            <a:custGeom>
                              <a:avLst/>
                              <a:gdLst>
                                <a:gd name="T0" fmla="+- 0 9210 9207"/>
                                <a:gd name="T1" fmla="*/ T0 w 5"/>
                                <a:gd name="T2" fmla="+- 0 3471 3471"/>
                                <a:gd name="T3" fmla="*/ 3471 h 5"/>
                                <a:gd name="T4" fmla="+- 0 9207 9207"/>
                                <a:gd name="T5" fmla="*/ T4 w 5"/>
                                <a:gd name="T6" fmla="+- 0 3472 3471"/>
                                <a:gd name="T7" fmla="*/ 3472 h 5"/>
                                <a:gd name="T8" fmla="+- 0 9207 9207"/>
                                <a:gd name="T9" fmla="*/ T8 w 5"/>
                                <a:gd name="T10" fmla="+- 0 3476 3471"/>
                                <a:gd name="T11" fmla="*/ 3476 h 5"/>
                                <a:gd name="T12" fmla="+- 0 9212 9207"/>
                                <a:gd name="T13" fmla="*/ T12 w 5"/>
                                <a:gd name="T14" fmla="+- 0 3476 3471"/>
                                <a:gd name="T15" fmla="*/ 3476 h 5"/>
                                <a:gd name="T16" fmla="+- 0 9210 9207"/>
                                <a:gd name="T17" fmla="*/ T16 w 5"/>
                                <a:gd name="T18" fmla="+- 0 3471 3471"/>
                                <a:gd name="T19" fmla="*/ 3471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5"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75" name="Group 686"/>
                        <wpg:cNvGrpSpPr>
                          <a:grpSpLocks/>
                        </wpg:cNvGrpSpPr>
                        <wpg:grpSpPr bwMode="auto">
                          <a:xfrm>
                            <a:off x="9207" y="3476"/>
                            <a:ext cx="5" cy="18"/>
                            <a:chOff x="9207" y="3476"/>
                            <a:chExt cx="5" cy="18"/>
                          </a:xfrm>
                        </wpg:grpSpPr>
                        <wps:wsp>
                          <wps:cNvPr id="18076" name="Freeform 687"/>
                          <wps:cNvSpPr>
                            <a:spLocks/>
                          </wps:cNvSpPr>
                          <wps:spPr bwMode="auto">
                            <a:xfrm>
                              <a:off x="9207" y="3476"/>
                              <a:ext cx="5" cy="18"/>
                            </a:xfrm>
                            <a:custGeom>
                              <a:avLst/>
                              <a:gdLst>
                                <a:gd name="T0" fmla="+- 0 9207 9207"/>
                                <a:gd name="T1" fmla="*/ T0 w 5"/>
                                <a:gd name="T2" fmla="+- 0 3476 3476"/>
                                <a:gd name="T3" fmla="*/ 3476 h 18"/>
                                <a:gd name="T4" fmla="+- 0 9212 9207"/>
                                <a:gd name="T5" fmla="*/ T4 w 5"/>
                                <a:gd name="T6" fmla="+- 0 3476 3476"/>
                                <a:gd name="T7" fmla="*/ 3476 h 18"/>
                                <a:gd name="T8" fmla="+- 0 9212 9207"/>
                                <a:gd name="T9" fmla="*/ T8 w 5"/>
                                <a:gd name="T10" fmla="+- 0 3494 3476"/>
                                <a:gd name="T11" fmla="*/ 3494 h 18"/>
                                <a:gd name="T12" fmla="+- 0 9207 9207"/>
                                <a:gd name="T13" fmla="*/ T12 w 5"/>
                                <a:gd name="T14" fmla="+- 0 3494 3476"/>
                                <a:gd name="T15" fmla="*/ 3494 h 18"/>
                                <a:gd name="T16" fmla="+- 0 9207 9207"/>
                                <a:gd name="T17" fmla="*/ T16 w 5"/>
                                <a:gd name="T18" fmla="+- 0 3476 3476"/>
                                <a:gd name="T19" fmla="*/ 3476 h 18"/>
                              </a:gdLst>
                              <a:ahLst/>
                              <a:cxnLst>
                                <a:cxn ang="0">
                                  <a:pos x="T1" y="T3"/>
                                </a:cxn>
                                <a:cxn ang="0">
                                  <a:pos x="T5" y="T7"/>
                                </a:cxn>
                                <a:cxn ang="0">
                                  <a:pos x="T9" y="T11"/>
                                </a:cxn>
                                <a:cxn ang="0">
                                  <a:pos x="T13" y="T15"/>
                                </a:cxn>
                                <a:cxn ang="0">
                                  <a:pos x="T17" y="T19"/>
                                </a:cxn>
                              </a:cxnLst>
                              <a:rect l="0" t="0" r="r" b="b"/>
                              <a:pathLst>
                                <a:path w="5" h="18">
                                  <a:moveTo>
                                    <a:pt x="0" y="0"/>
                                  </a:moveTo>
                                  <a:lnTo>
                                    <a:pt x="5" y="0"/>
                                  </a:lnTo>
                                  <a:lnTo>
                                    <a:pt x="5" y="18"/>
                                  </a:lnTo>
                                  <a:lnTo>
                                    <a:pt x="0" y="1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77" name="Picture 688"/>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182" y="3466"/>
                              <a:ext cx="7"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78" name="Group 689"/>
                        <wpg:cNvGrpSpPr>
                          <a:grpSpLocks/>
                        </wpg:cNvGrpSpPr>
                        <wpg:grpSpPr bwMode="auto">
                          <a:xfrm>
                            <a:off x="9178" y="3468"/>
                            <a:ext cx="5" cy="5"/>
                            <a:chOff x="9178" y="3468"/>
                            <a:chExt cx="5" cy="5"/>
                          </a:xfrm>
                        </wpg:grpSpPr>
                        <wps:wsp>
                          <wps:cNvPr id="18079" name="Freeform 690"/>
                          <wps:cNvSpPr>
                            <a:spLocks/>
                          </wps:cNvSpPr>
                          <wps:spPr bwMode="auto">
                            <a:xfrm>
                              <a:off x="9178" y="3468"/>
                              <a:ext cx="5" cy="5"/>
                            </a:xfrm>
                            <a:custGeom>
                              <a:avLst/>
                              <a:gdLst>
                                <a:gd name="T0" fmla="+- 0 9182 9178"/>
                                <a:gd name="T1" fmla="*/ T0 w 5"/>
                                <a:gd name="T2" fmla="+- 0 3468 3468"/>
                                <a:gd name="T3" fmla="*/ 3468 h 5"/>
                                <a:gd name="T4" fmla="+- 0 9178 9178"/>
                                <a:gd name="T5" fmla="*/ T4 w 5"/>
                                <a:gd name="T6" fmla="+- 0 3470 3468"/>
                                <a:gd name="T7" fmla="*/ 3470 h 5"/>
                                <a:gd name="T8" fmla="+- 0 9178 9178"/>
                                <a:gd name="T9" fmla="*/ T8 w 5"/>
                                <a:gd name="T10" fmla="+- 0 3473 3468"/>
                                <a:gd name="T11" fmla="*/ 3473 h 5"/>
                                <a:gd name="T12" fmla="+- 0 9184 9178"/>
                                <a:gd name="T13" fmla="*/ T12 w 5"/>
                                <a:gd name="T14" fmla="+- 0 3473 3468"/>
                                <a:gd name="T15" fmla="*/ 3473 h 5"/>
                                <a:gd name="T16" fmla="+- 0 9182 9178"/>
                                <a:gd name="T17" fmla="*/ T16 w 5"/>
                                <a:gd name="T18" fmla="+- 0 3468 3468"/>
                                <a:gd name="T19" fmla="*/ 3468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5"/>
                                  </a:lnTo>
                                  <a:lnTo>
                                    <a:pt x="6" y="5"/>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80" name="Group 691"/>
                        <wpg:cNvGrpSpPr>
                          <a:grpSpLocks/>
                        </wpg:cNvGrpSpPr>
                        <wpg:grpSpPr bwMode="auto">
                          <a:xfrm>
                            <a:off x="9178" y="3473"/>
                            <a:ext cx="5" cy="19"/>
                            <a:chOff x="9178" y="3473"/>
                            <a:chExt cx="5" cy="19"/>
                          </a:xfrm>
                        </wpg:grpSpPr>
                        <wps:wsp>
                          <wps:cNvPr id="18081" name="Freeform 692"/>
                          <wps:cNvSpPr>
                            <a:spLocks/>
                          </wps:cNvSpPr>
                          <wps:spPr bwMode="auto">
                            <a:xfrm>
                              <a:off x="9178" y="3473"/>
                              <a:ext cx="5" cy="19"/>
                            </a:xfrm>
                            <a:custGeom>
                              <a:avLst/>
                              <a:gdLst>
                                <a:gd name="T0" fmla="+- 0 9178 9178"/>
                                <a:gd name="T1" fmla="*/ T0 w 5"/>
                                <a:gd name="T2" fmla="+- 0 3473 3473"/>
                                <a:gd name="T3" fmla="*/ 3473 h 19"/>
                                <a:gd name="T4" fmla="+- 0 9184 9178"/>
                                <a:gd name="T5" fmla="*/ T4 w 5"/>
                                <a:gd name="T6" fmla="+- 0 3473 3473"/>
                                <a:gd name="T7" fmla="*/ 3473 h 19"/>
                                <a:gd name="T8" fmla="+- 0 9184 9178"/>
                                <a:gd name="T9" fmla="*/ T8 w 5"/>
                                <a:gd name="T10" fmla="+- 0 3492 3473"/>
                                <a:gd name="T11" fmla="*/ 3492 h 19"/>
                                <a:gd name="T12" fmla="+- 0 9178 9178"/>
                                <a:gd name="T13" fmla="*/ T12 w 5"/>
                                <a:gd name="T14" fmla="+- 0 3492 3473"/>
                                <a:gd name="T15" fmla="*/ 3492 h 19"/>
                                <a:gd name="T16" fmla="+- 0 9178 9178"/>
                                <a:gd name="T17" fmla="*/ T16 w 5"/>
                                <a:gd name="T18" fmla="+- 0 3473 3473"/>
                                <a:gd name="T19" fmla="*/ 3473 h 19"/>
                              </a:gdLst>
                              <a:ahLst/>
                              <a:cxnLst>
                                <a:cxn ang="0">
                                  <a:pos x="T1" y="T3"/>
                                </a:cxn>
                                <a:cxn ang="0">
                                  <a:pos x="T5" y="T7"/>
                                </a:cxn>
                                <a:cxn ang="0">
                                  <a:pos x="T9" y="T11"/>
                                </a:cxn>
                                <a:cxn ang="0">
                                  <a:pos x="T13" y="T15"/>
                                </a:cxn>
                                <a:cxn ang="0">
                                  <a:pos x="T17" y="T19"/>
                                </a:cxn>
                              </a:cxnLst>
                              <a:rect l="0" t="0" r="r" b="b"/>
                              <a:pathLst>
                                <a:path w="5" h="19">
                                  <a:moveTo>
                                    <a:pt x="0" y="0"/>
                                  </a:moveTo>
                                  <a:lnTo>
                                    <a:pt x="6" y="0"/>
                                  </a:lnTo>
                                  <a:lnTo>
                                    <a:pt x="6"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82" name="Group 693"/>
                        <wpg:cNvGrpSpPr>
                          <a:grpSpLocks/>
                        </wpg:cNvGrpSpPr>
                        <wpg:grpSpPr bwMode="auto">
                          <a:xfrm>
                            <a:off x="9265" y="3468"/>
                            <a:ext cx="7" cy="8"/>
                            <a:chOff x="9265" y="3468"/>
                            <a:chExt cx="7" cy="8"/>
                          </a:xfrm>
                        </wpg:grpSpPr>
                        <wps:wsp>
                          <wps:cNvPr id="18083" name="Freeform 694"/>
                          <wps:cNvSpPr>
                            <a:spLocks/>
                          </wps:cNvSpPr>
                          <wps:spPr bwMode="auto">
                            <a:xfrm>
                              <a:off x="9265" y="3468"/>
                              <a:ext cx="7" cy="8"/>
                            </a:xfrm>
                            <a:custGeom>
                              <a:avLst/>
                              <a:gdLst>
                                <a:gd name="T0" fmla="+- 0 9271 9265"/>
                                <a:gd name="T1" fmla="*/ T0 w 7"/>
                                <a:gd name="T2" fmla="+- 0 3468 3468"/>
                                <a:gd name="T3" fmla="*/ 3468 h 8"/>
                                <a:gd name="T4" fmla="+- 0 9265 9265"/>
                                <a:gd name="T5" fmla="*/ T4 w 7"/>
                                <a:gd name="T6" fmla="+- 0 3471 3468"/>
                                <a:gd name="T7" fmla="*/ 3471 h 8"/>
                                <a:gd name="T8" fmla="+- 0 9268 9265"/>
                                <a:gd name="T9" fmla="*/ T8 w 7"/>
                                <a:gd name="T10" fmla="+- 0 3476 3468"/>
                                <a:gd name="T11" fmla="*/ 3476 h 8"/>
                                <a:gd name="T12" fmla="+- 0 9273 9265"/>
                                <a:gd name="T13" fmla="*/ T12 w 7"/>
                                <a:gd name="T14" fmla="+- 0 3473 3468"/>
                                <a:gd name="T15" fmla="*/ 3473 h 8"/>
                                <a:gd name="T16" fmla="+- 0 9271 9265"/>
                                <a:gd name="T17" fmla="*/ T16 w 7"/>
                                <a:gd name="T18" fmla="+- 0 3468 3468"/>
                                <a:gd name="T19" fmla="*/ 3468 h 8"/>
                              </a:gdLst>
                              <a:ahLst/>
                              <a:cxnLst>
                                <a:cxn ang="0">
                                  <a:pos x="T1" y="T3"/>
                                </a:cxn>
                                <a:cxn ang="0">
                                  <a:pos x="T5" y="T7"/>
                                </a:cxn>
                                <a:cxn ang="0">
                                  <a:pos x="T9" y="T11"/>
                                </a:cxn>
                                <a:cxn ang="0">
                                  <a:pos x="T13" y="T15"/>
                                </a:cxn>
                                <a:cxn ang="0">
                                  <a:pos x="T17" y="T19"/>
                                </a:cxn>
                              </a:cxnLst>
                              <a:rect l="0" t="0" r="r" b="b"/>
                              <a:pathLst>
                                <a:path w="7" h="8">
                                  <a:moveTo>
                                    <a:pt x="6" y="0"/>
                                  </a:moveTo>
                                  <a:lnTo>
                                    <a:pt x="0" y="3"/>
                                  </a:lnTo>
                                  <a:lnTo>
                                    <a:pt x="3" y="8"/>
                                  </a:lnTo>
                                  <a:lnTo>
                                    <a:pt x="8" y="5"/>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84" name="Group 695"/>
                        <wpg:cNvGrpSpPr>
                          <a:grpSpLocks/>
                        </wpg:cNvGrpSpPr>
                        <wpg:grpSpPr bwMode="auto">
                          <a:xfrm>
                            <a:off x="9263" y="3471"/>
                            <a:ext cx="5" cy="5"/>
                            <a:chOff x="9263" y="3471"/>
                            <a:chExt cx="5" cy="5"/>
                          </a:xfrm>
                        </wpg:grpSpPr>
                        <wps:wsp>
                          <wps:cNvPr id="18085" name="Freeform 696"/>
                          <wps:cNvSpPr>
                            <a:spLocks/>
                          </wps:cNvSpPr>
                          <wps:spPr bwMode="auto">
                            <a:xfrm>
                              <a:off x="9263" y="3471"/>
                              <a:ext cx="5" cy="5"/>
                            </a:xfrm>
                            <a:custGeom>
                              <a:avLst/>
                              <a:gdLst>
                                <a:gd name="T0" fmla="+- 0 9265 9263"/>
                                <a:gd name="T1" fmla="*/ T0 w 5"/>
                                <a:gd name="T2" fmla="+- 0 3471 3471"/>
                                <a:gd name="T3" fmla="*/ 3471 h 5"/>
                                <a:gd name="T4" fmla="+- 0 9263 9263"/>
                                <a:gd name="T5" fmla="*/ T4 w 5"/>
                                <a:gd name="T6" fmla="+- 0 3472 3471"/>
                                <a:gd name="T7" fmla="*/ 3472 h 5"/>
                                <a:gd name="T8" fmla="+- 0 9263 9263"/>
                                <a:gd name="T9" fmla="*/ T8 w 5"/>
                                <a:gd name="T10" fmla="+- 0 3476 3471"/>
                                <a:gd name="T11" fmla="*/ 3476 h 5"/>
                                <a:gd name="T12" fmla="+- 0 9268 9263"/>
                                <a:gd name="T13" fmla="*/ T12 w 5"/>
                                <a:gd name="T14" fmla="+- 0 3476 3471"/>
                                <a:gd name="T15" fmla="*/ 3476 h 5"/>
                                <a:gd name="T16" fmla="+- 0 9265 9263"/>
                                <a:gd name="T17" fmla="*/ T16 w 5"/>
                                <a:gd name="T18" fmla="+- 0 3471 3471"/>
                                <a:gd name="T19" fmla="*/ 3471 h 5"/>
                              </a:gdLst>
                              <a:ahLst/>
                              <a:cxnLst>
                                <a:cxn ang="0">
                                  <a:pos x="T1" y="T3"/>
                                </a:cxn>
                                <a:cxn ang="0">
                                  <a:pos x="T5" y="T7"/>
                                </a:cxn>
                                <a:cxn ang="0">
                                  <a:pos x="T9" y="T11"/>
                                </a:cxn>
                                <a:cxn ang="0">
                                  <a:pos x="T13" y="T15"/>
                                </a:cxn>
                                <a:cxn ang="0">
                                  <a:pos x="T17" y="T19"/>
                                </a:cxn>
                              </a:cxnLst>
                              <a:rect l="0" t="0" r="r" b="b"/>
                              <a:pathLst>
                                <a:path w="5" h="5">
                                  <a:moveTo>
                                    <a:pt x="2" y="0"/>
                                  </a:moveTo>
                                  <a:lnTo>
                                    <a:pt x="0" y="1"/>
                                  </a:lnTo>
                                  <a:lnTo>
                                    <a:pt x="0" y="5"/>
                                  </a:lnTo>
                                  <a:lnTo>
                                    <a:pt x="5" y="5"/>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86" name="Picture 69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263" y="3476"/>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87" name="Picture 698"/>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294" y="3466"/>
                              <a:ext cx="6"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88" name="Group 699"/>
                        <wpg:cNvGrpSpPr>
                          <a:grpSpLocks/>
                        </wpg:cNvGrpSpPr>
                        <wpg:grpSpPr bwMode="auto">
                          <a:xfrm>
                            <a:off x="9290" y="3468"/>
                            <a:ext cx="5" cy="5"/>
                            <a:chOff x="9290" y="3468"/>
                            <a:chExt cx="5" cy="5"/>
                          </a:xfrm>
                        </wpg:grpSpPr>
                        <wps:wsp>
                          <wps:cNvPr id="18089" name="Freeform 700"/>
                          <wps:cNvSpPr>
                            <a:spLocks/>
                          </wps:cNvSpPr>
                          <wps:spPr bwMode="auto">
                            <a:xfrm>
                              <a:off x="9290" y="3468"/>
                              <a:ext cx="5" cy="5"/>
                            </a:xfrm>
                            <a:custGeom>
                              <a:avLst/>
                              <a:gdLst>
                                <a:gd name="T0" fmla="+- 0 9294 9290"/>
                                <a:gd name="T1" fmla="*/ T0 w 5"/>
                                <a:gd name="T2" fmla="+- 0 3468 3468"/>
                                <a:gd name="T3" fmla="*/ 3468 h 5"/>
                                <a:gd name="T4" fmla="+- 0 9290 9290"/>
                                <a:gd name="T5" fmla="*/ T4 w 5"/>
                                <a:gd name="T6" fmla="+- 0 3470 3468"/>
                                <a:gd name="T7" fmla="*/ 3470 h 5"/>
                                <a:gd name="T8" fmla="+- 0 9290 9290"/>
                                <a:gd name="T9" fmla="*/ T8 w 5"/>
                                <a:gd name="T10" fmla="+- 0 3473 3468"/>
                                <a:gd name="T11" fmla="*/ 3473 h 5"/>
                                <a:gd name="T12" fmla="+- 0 9296 9290"/>
                                <a:gd name="T13" fmla="*/ T12 w 5"/>
                                <a:gd name="T14" fmla="+- 0 3473 3468"/>
                                <a:gd name="T15" fmla="*/ 3473 h 5"/>
                                <a:gd name="T16" fmla="+- 0 9294 9290"/>
                                <a:gd name="T17" fmla="*/ T16 w 5"/>
                                <a:gd name="T18" fmla="+- 0 3468 3468"/>
                                <a:gd name="T19" fmla="*/ 3468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5"/>
                                  </a:lnTo>
                                  <a:lnTo>
                                    <a:pt x="6" y="5"/>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090" name="Picture 70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290" y="3473"/>
                              <a:ext cx="5"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1" name="Picture 702"/>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079" y="3462"/>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2" name="Picture 70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079" y="3462"/>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3" name="Picture 704"/>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079" y="3462"/>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4" name="Picture 70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462"/>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5" name="Picture 70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462"/>
                              <a:ext cx="14"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6" name="Picture 70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462"/>
                              <a:ext cx="12"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7" name="Picture 70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462"/>
                              <a:ext cx="10"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98" name="Picture 70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462"/>
                              <a:ext cx="7"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099" name="Group 710"/>
                        <wpg:cNvGrpSpPr>
                          <a:grpSpLocks/>
                        </wpg:cNvGrpSpPr>
                        <wpg:grpSpPr bwMode="auto">
                          <a:xfrm>
                            <a:off x="9079" y="3462"/>
                            <a:ext cx="5" cy="4"/>
                            <a:chOff x="9079" y="3462"/>
                            <a:chExt cx="5" cy="4"/>
                          </a:xfrm>
                        </wpg:grpSpPr>
                        <wps:wsp>
                          <wps:cNvPr id="18100" name="Freeform 711"/>
                          <wps:cNvSpPr>
                            <a:spLocks/>
                          </wps:cNvSpPr>
                          <wps:spPr bwMode="auto">
                            <a:xfrm>
                              <a:off x="9079" y="3462"/>
                              <a:ext cx="5" cy="4"/>
                            </a:xfrm>
                            <a:custGeom>
                              <a:avLst/>
                              <a:gdLst>
                                <a:gd name="T0" fmla="+- 0 9084 9079"/>
                                <a:gd name="T1" fmla="*/ T0 w 5"/>
                                <a:gd name="T2" fmla="+- 0 3462 3462"/>
                                <a:gd name="T3" fmla="*/ 3462 h 4"/>
                                <a:gd name="T4" fmla="+- 0 9082 9079"/>
                                <a:gd name="T5" fmla="*/ T4 w 5"/>
                                <a:gd name="T6" fmla="+- 0 3462 3462"/>
                                <a:gd name="T7" fmla="*/ 3462 h 4"/>
                                <a:gd name="T8" fmla="+- 0 9082 9079"/>
                                <a:gd name="T9" fmla="*/ T8 w 5"/>
                                <a:gd name="T10" fmla="+- 0 3465 3462"/>
                                <a:gd name="T11" fmla="*/ 3465 h 4"/>
                                <a:gd name="T12" fmla="+- 0 9079 9079"/>
                                <a:gd name="T13" fmla="*/ T12 w 5"/>
                                <a:gd name="T14" fmla="+- 0 3465 3462"/>
                                <a:gd name="T15" fmla="*/ 3465 h 4"/>
                                <a:gd name="T16" fmla="+- 0 9079 9079"/>
                                <a:gd name="T17" fmla="*/ T16 w 5"/>
                                <a:gd name="T18" fmla="+- 0 3466 3462"/>
                                <a:gd name="T19" fmla="*/ 3466 h 4"/>
                                <a:gd name="T20" fmla="+- 0 9084 9079"/>
                                <a:gd name="T21" fmla="*/ T20 w 5"/>
                                <a:gd name="T22" fmla="+- 0 3466 3462"/>
                                <a:gd name="T23" fmla="*/ 3466 h 4"/>
                                <a:gd name="T24" fmla="+- 0 9084 9079"/>
                                <a:gd name="T25" fmla="*/ T24 w 5"/>
                                <a:gd name="T26" fmla="+- 0 3462 3462"/>
                                <a:gd name="T27" fmla="*/ 3462 h 4"/>
                              </a:gdLst>
                              <a:ahLst/>
                              <a:cxnLst>
                                <a:cxn ang="0">
                                  <a:pos x="T1" y="T3"/>
                                </a:cxn>
                                <a:cxn ang="0">
                                  <a:pos x="T5" y="T7"/>
                                </a:cxn>
                                <a:cxn ang="0">
                                  <a:pos x="T9" y="T11"/>
                                </a:cxn>
                                <a:cxn ang="0">
                                  <a:pos x="T13" y="T15"/>
                                </a:cxn>
                                <a:cxn ang="0">
                                  <a:pos x="T17" y="T19"/>
                                </a:cxn>
                                <a:cxn ang="0">
                                  <a:pos x="T21" y="T23"/>
                                </a:cxn>
                                <a:cxn ang="0">
                                  <a:pos x="T25" y="T27"/>
                                </a:cxn>
                              </a:cxnLst>
                              <a:rect l="0" t="0" r="r" b="b"/>
                              <a:pathLst>
                                <a:path w="5" h="4">
                                  <a:moveTo>
                                    <a:pt x="5" y="0"/>
                                  </a:moveTo>
                                  <a:lnTo>
                                    <a:pt x="3" y="0"/>
                                  </a:lnTo>
                                  <a:lnTo>
                                    <a:pt x="3" y="3"/>
                                  </a:lnTo>
                                  <a:lnTo>
                                    <a:pt x="0" y="3"/>
                                  </a:lnTo>
                                  <a:lnTo>
                                    <a:pt x="0" y="4"/>
                                  </a:lnTo>
                                  <a:lnTo>
                                    <a:pt x="5" y="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01" name="Group 712"/>
                        <wpg:cNvGrpSpPr>
                          <a:grpSpLocks/>
                        </wpg:cNvGrpSpPr>
                        <wpg:grpSpPr bwMode="auto">
                          <a:xfrm>
                            <a:off x="9079" y="3462"/>
                            <a:ext cx="4" cy="3"/>
                            <a:chOff x="9079" y="3462"/>
                            <a:chExt cx="4" cy="3"/>
                          </a:xfrm>
                        </wpg:grpSpPr>
                        <wps:wsp>
                          <wps:cNvPr id="18102" name="Freeform 713"/>
                          <wps:cNvSpPr>
                            <a:spLocks/>
                          </wps:cNvSpPr>
                          <wps:spPr bwMode="auto">
                            <a:xfrm>
                              <a:off x="9079" y="3462"/>
                              <a:ext cx="4" cy="3"/>
                            </a:xfrm>
                            <a:custGeom>
                              <a:avLst/>
                              <a:gdLst>
                                <a:gd name="T0" fmla="+- 0 9082 9079"/>
                                <a:gd name="T1" fmla="*/ T0 w 4"/>
                                <a:gd name="T2" fmla="+- 0 3462 3462"/>
                                <a:gd name="T3" fmla="*/ 3462 h 3"/>
                                <a:gd name="T4" fmla="+- 0 9080 9079"/>
                                <a:gd name="T5" fmla="*/ T4 w 4"/>
                                <a:gd name="T6" fmla="+- 0 3462 3462"/>
                                <a:gd name="T7" fmla="*/ 3462 h 3"/>
                                <a:gd name="T8" fmla="+- 0 9080 9079"/>
                                <a:gd name="T9" fmla="*/ T8 w 4"/>
                                <a:gd name="T10" fmla="+- 0 3464 3462"/>
                                <a:gd name="T11" fmla="*/ 3464 h 3"/>
                                <a:gd name="T12" fmla="+- 0 9079 9079"/>
                                <a:gd name="T13" fmla="*/ T12 w 4"/>
                                <a:gd name="T14" fmla="+- 0 3464 3462"/>
                                <a:gd name="T15" fmla="*/ 3464 h 3"/>
                                <a:gd name="T16" fmla="+- 0 9079 9079"/>
                                <a:gd name="T17" fmla="*/ T16 w 4"/>
                                <a:gd name="T18" fmla="+- 0 3465 3462"/>
                                <a:gd name="T19" fmla="*/ 3465 h 3"/>
                                <a:gd name="T20" fmla="+- 0 9082 9079"/>
                                <a:gd name="T21" fmla="*/ T20 w 4"/>
                                <a:gd name="T22" fmla="+- 0 3465 3462"/>
                                <a:gd name="T23" fmla="*/ 3465 h 3"/>
                                <a:gd name="T24" fmla="+- 0 9082 9079"/>
                                <a:gd name="T25" fmla="*/ T24 w 4"/>
                                <a:gd name="T26" fmla="+- 0 3462 3462"/>
                                <a:gd name="T27" fmla="*/ 3462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3" y="0"/>
                                  </a:moveTo>
                                  <a:lnTo>
                                    <a:pt x="1" y="0"/>
                                  </a:lnTo>
                                  <a:lnTo>
                                    <a:pt x="1" y="2"/>
                                  </a:lnTo>
                                  <a:lnTo>
                                    <a:pt x="0" y="2"/>
                                  </a:lnTo>
                                  <a:lnTo>
                                    <a:pt x="0" y="3"/>
                                  </a:lnTo>
                                  <a:lnTo>
                                    <a:pt x="3" y="3"/>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03" name="Group 714"/>
                        <wpg:cNvGrpSpPr>
                          <a:grpSpLocks/>
                        </wpg:cNvGrpSpPr>
                        <wpg:grpSpPr bwMode="auto">
                          <a:xfrm>
                            <a:off x="9079" y="3462"/>
                            <a:ext cx="2" cy="2"/>
                            <a:chOff x="9079" y="3462"/>
                            <a:chExt cx="2" cy="2"/>
                          </a:xfrm>
                        </wpg:grpSpPr>
                        <wps:wsp>
                          <wps:cNvPr id="18104" name="Freeform 715"/>
                          <wps:cNvSpPr>
                            <a:spLocks/>
                          </wps:cNvSpPr>
                          <wps:spPr bwMode="auto">
                            <a:xfrm>
                              <a:off x="9079" y="3462"/>
                              <a:ext cx="2" cy="2"/>
                            </a:xfrm>
                            <a:custGeom>
                              <a:avLst/>
                              <a:gdLst>
                                <a:gd name="T0" fmla="+- 0 9079 9079"/>
                                <a:gd name="T1" fmla="*/ T0 w 2"/>
                                <a:gd name="T2" fmla="+- 0 3462 3462"/>
                                <a:gd name="T3" fmla="*/ 3462 h 2"/>
                                <a:gd name="T4" fmla="+- 0 9080 9079"/>
                                <a:gd name="T5" fmla="*/ T4 w 2"/>
                                <a:gd name="T6" fmla="+- 0 3462 3462"/>
                                <a:gd name="T7" fmla="*/ 3462 h 2"/>
                                <a:gd name="T8" fmla="+- 0 9080 9079"/>
                                <a:gd name="T9" fmla="*/ T8 w 2"/>
                                <a:gd name="T10" fmla="+- 0 3464 3462"/>
                                <a:gd name="T11" fmla="*/ 3464 h 2"/>
                                <a:gd name="T12" fmla="+- 0 9079 9079"/>
                                <a:gd name="T13" fmla="*/ T12 w 2"/>
                                <a:gd name="T14" fmla="+- 0 3464 3462"/>
                                <a:gd name="T15" fmla="*/ 3464 h 2"/>
                                <a:gd name="T16" fmla="+- 0 9079 9079"/>
                                <a:gd name="T17" fmla="*/ T16 w 2"/>
                                <a:gd name="T18" fmla="+- 0 3462 3462"/>
                                <a:gd name="T19" fmla="*/ 3462 h 2"/>
                              </a:gdLst>
                              <a:ahLst/>
                              <a:cxnLst>
                                <a:cxn ang="0">
                                  <a:pos x="T1" y="T3"/>
                                </a:cxn>
                                <a:cxn ang="0">
                                  <a:pos x="T5" y="T7"/>
                                </a:cxn>
                                <a:cxn ang="0">
                                  <a:pos x="T9" y="T11"/>
                                </a:cxn>
                                <a:cxn ang="0">
                                  <a:pos x="T13" y="T15"/>
                                </a:cxn>
                                <a:cxn ang="0">
                                  <a:pos x="T17" y="T19"/>
                                </a:cxn>
                              </a:cxnLst>
                              <a:rect l="0" t="0" r="r" b="b"/>
                              <a:pathLst>
                                <a:path w="2" h="2">
                                  <a:moveTo>
                                    <a:pt x="0" y="0"/>
                                  </a:moveTo>
                                  <a:lnTo>
                                    <a:pt x="1" y="0"/>
                                  </a:lnTo>
                                  <a:lnTo>
                                    <a:pt x="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05" name="Picture 716"/>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079" y="3476"/>
                              <a:ext cx="23"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06" name="Group 717"/>
                        <wpg:cNvGrpSpPr>
                          <a:grpSpLocks/>
                        </wpg:cNvGrpSpPr>
                        <wpg:grpSpPr bwMode="auto">
                          <a:xfrm>
                            <a:off x="9100" y="3462"/>
                            <a:ext cx="2" cy="15"/>
                            <a:chOff x="9100" y="3462"/>
                            <a:chExt cx="2" cy="15"/>
                          </a:xfrm>
                        </wpg:grpSpPr>
                        <wps:wsp>
                          <wps:cNvPr id="18107" name="Freeform 718"/>
                          <wps:cNvSpPr>
                            <a:spLocks/>
                          </wps:cNvSpPr>
                          <wps:spPr bwMode="auto">
                            <a:xfrm>
                              <a:off x="9100" y="3462"/>
                              <a:ext cx="2" cy="15"/>
                            </a:xfrm>
                            <a:custGeom>
                              <a:avLst/>
                              <a:gdLst>
                                <a:gd name="T0" fmla="+- 0 9100 9100"/>
                                <a:gd name="T1" fmla="*/ T0 w 2"/>
                                <a:gd name="T2" fmla="+- 0 3462 3462"/>
                                <a:gd name="T3" fmla="*/ 3462 h 15"/>
                                <a:gd name="T4" fmla="+- 0 9102 9100"/>
                                <a:gd name="T5" fmla="*/ T4 w 2"/>
                                <a:gd name="T6" fmla="+- 0 3462 3462"/>
                                <a:gd name="T7" fmla="*/ 3462 h 15"/>
                                <a:gd name="T8" fmla="+- 0 9102 9100"/>
                                <a:gd name="T9" fmla="*/ T8 w 2"/>
                                <a:gd name="T10" fmla="+- 0 3478 3462"/>
                                <a:gd name="T11" fmla="*/ 3478 h 15"/>
                                <a:gd name="T12" fmla="+- 0 9100 9100"/>
                                <a:gd name="T13" fmla="*/ T12 w 2"/>
                                <a:gd name="T14" fmla="+- 0 3478 3462"/>
                                <a:gd name="T15" fmla="*/ 3478 h 15"/>
                                <a:gd name="T16" fmla="+- 0 9100 9100"/>
                                <a:gd name="T17" fmla="*/ T16 w 2"/>
                                <a:gd name="T18" fmla="+- 0 3462 3462"/>
                                <a:gd name="T19" fmla="*/ 3462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6"/>
                                  </a:lnTo>
                                  <a:lnTo>
                                    <a:pt x="0" y="1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08" name="Group 719"/>
                        <wpg:cNvGrpSpPr>
                          <a:grpSpLocks/>
                        </wpg:cNvGrpSpPr>
                        <wpg:grpSpPr bwMode="auto">
                          <a:xfrm>
                            <a:off x="9079" y="3462"/>
                            <a:ext cx="23" cy="2"/>
                            <a:chOff x="9079" y="3462"/>
                            <a:chExt cx="23" cy="2"/>
                          </a:xfrm>
                        </wpg:grpSpPr>
                        <wps:wsp>
                          <wps:cNvPr id="18109" name="Freeform 720"/>
                          <wps:cNvSpPr>
                            <a:spLocks/>
                          </wps:cNvSpPr>
                          <wps:spPr bwMode="auto">
                            <a:xfrm>
                              <a:off x="9079" y="3462"/>
                              <a:ext cx="23" cy="2"/>
                            </a:xfrm>
                            <a:custGeom>
                              <a:avLst/>
                              <a:gdLst>
                                <a:gd name="T0" fmla="+- 0 9079 9079"/>
                                <a:gd name="T1" fmla="*/ T0 w 23"/>
                                <a:gd name="T2" fmla="+- 0 3462 3462"/>
                                <a:gd name="T3" fmla="*/ 3462 h 2"/>
                                <a:gd name="T4" fmla="+- 0 9102 9079"/>
                                <a:gd name="T5" fmla="*/ T4 w 23"/>
                                <a:gd name="T6" fmla="+- 0 3462 3462"/>
                                <a:gd name="T7" fmla="*/ 3462 h 2"/>
                                <a:gd name="T8" fmla="+- 0 9102 9079"/>
                                <a:gd name="T9" fmla="*/ T8 w 23"/>
                                <a:gd name="T10" fmla="+- 0 3464 3462"/>
                                <a:gd name="T11" fmla="*/ 3464 h 2"/>
                                <a:gd name="T12" fmla="+- 0 9079 9079"/>
                                <a:gd name="T13" fmla="*/ T12 w 23"/>
                                <a:gd name="T14" fmla="+- 0 3464 3462"/>
                                <a:gd name="T15" fmla="*/ 3464 h 2"/>
                                <a:gd name="T16" fmla="+- 0 9079 9079"/>
                                <a:gd name="T17" fmla="*/ T16 w 23"/>
                                <a:gd name="T18" fmla="+- 0 3462 3462"/>
                                <a:gd name="T19" fmla="*/ 3462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10" name="Group 721"/>
                        <wpg:cNvGrpSpPr>
                          <a:grpSpLocks/>
                        </wpg:cNvGrpSpPr>
                        <wpg:grpSpPr bwMode="auto">
                          <a:xfrm>
                            <a:off x="9079" y="3462"/>
                            <a:ext cx="2" cy="15"/>
                            <a:chOff x="9079" y="3462"/>
                            <a:chExt cx="2" cy="15"/>
                          </a:xfrm>
                        </wpg:grpSpPr>
                        <wps:wsp>
                          <wps:cNvPr id="18111" name="Freeform 722"/>
                          <wps:cNvSpPr>
                            <a:spLocks/>
                          </wps:cNvSpPr>
                          <wps:spPr bwMode="auto">
                            <a:xfrm>
                              <a:off x="9079" y="3462"/>
                              <a:ext cx="2" cy="15"/>
                            </a:xfrm>
                            <a:custGeom>
                              <a:avLst/>
                              <a:gdLst>
                                <a:gd name="T0" fmla="+- 0 9079 9079"/>
                                <a:gd name="T1" fmla="*/ T0 w 2"/>
                                <a:gd name="T2" fmla="+- 0 3462 3462"/>
                                <a:gd name="T3" fmla="*/ 3462 h 15"/>
                                <a:gd name="T4" fmla="+- 0 9080 9079"/>
                                <a:gd name="T5" fmla="*/ T4 w 2"/>
                                <a:gd name="T6" fmla="+- 0 3462 3462"/>
                                <a:gd name="T7" fmla="*/ 3462 h 15"/>
                                <a:gd name="T8" fmla="+- 0 9080 9079"/>
                                <a:gd name="T9" fmla="*/ T8 w 2"/>
                                <a:gd name="T10" fmla="+- 0 3478 3462"/>
                                <a:gd name="T11" fmla="*/ 3478 h 15"/>
                                <a:gd name="T12" fmla="+- 0 9079 9079"/>
                                <a:gd name="T13" fmla="*/ T12 w 2"/>
                                <a:gd name="T14" fmla="+- 0 3478 3462"/>
                                <a:gd name="T15" fmla="*/ 3478 h 15"/>
                                <a:gd name="T16" fmla="+- 0 9079 9079"/>
                                <a:gd name="T17" fmla="*/ T16 w 2"/>
                                <a:gd name="T18" fmla="+- 0 3462 3462"/>
                                <a:gd name="T19" fmla="*/ 3462 h 15"/>
                              </a:gdLst>
                              <a:ahLst/>
                              <a:cxnLst>
                                <a:cxn ang="0">
                                  <a:pos x="T1" y="T3"/>
                                </a:cxn>
                                <a:cxn ang="0">
                                  <a:pos x="T5" y="T7"/>
                                </a:cxn>
                                <a:cxn ang="0">
                                  <a:pos x="T9" y="T11"/>
                                </a:cxn>
                                <a:cxn ang="0">
                                  <a:pos x="T13" y="T15"/>
                                </a:cxn>
                                <a:cxn ang="0">
                                  <a:pos x="T17" y="T19"/>
                                </a:cxn>
                              </a:cxnLst>
                              <a:rect l="0" t="0" r="r" b="b"/>
                              <a:pathLst>
                                <a:path w="2" h="15">
                                  <a:moveTo>
                                    <a:pt x="0" y="0"/>
                                  </a:moveTo>
                                  <a:lnTo>
                                    <a:pt x="1" y="0"/>
                                  </a:lnTo>
                                  <a:lnTo>
                                    <a:pt x="1" y="16"/>
                                  </a:lnTo>
                                  <a:lnTo>
                                    <a:pt x="0" y="1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12" name="Picture 723"/>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068" y="3492"/>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13" name="Picture 724"/>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241" y="3492"/>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14" name="Picture 725"/>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068" y="3495"/>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15" name="Picture 726"/>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241" y="3495"/>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16" name="Group 727"/>
                        <wpg:cNvGrpSpPr>
                          <a:grpSpLocks/>
                        </wpg:cNvGrpSpPr>
                        <wpg:grpSpPr bwMode="auto">
                          <a:xfrm>
                            <a:off x="9005" y="3441"/>
                            <a:ext cx="63" cy="47"/>
                            <a:chOff x="9005" y="3441"/>
                            <a:chExt cx="63" cy="47"/>
                          </a:xfrm>
                        </wpg:grpSpPr>
                        <wps:wsp>
                          <wps:cNvPr id="18117" name="Freeform 728"/>
                          <wps:cNvSpPr>
                            <a:spLocks/>
                          </wps:cNvSpPr>
                          <wps:spPr bwMode="auto">
                            <a:xfrm>
                              <a:off x="9005" y="3441"/>
                              <a:ext cx="63" cy="47"/>
                            </a:xfrm>
                            <a:custGeom>
                              <a:avLst/>
                              <a:gdLst>
                                <a:gd name="T0" fmla="+- 0 9006 9005"/>
                                <a:gd name="T1" fmla="*/ T0 w 63"/>
                                <a:gd name="T2" fmla="+- 0 3441 3441"/>
                                <a:gd name="T3" fmla="*/ 3441 h 47"/>
                                <a:gd name="T4" fmla="+- 0 9005 9005"/>
                                <a:gd name="T5" fmla="*/ T4 w 63"/>
                                <a:gd name="T6" fmla="+- 0 3488 3441"/>
                                <a:gd name="T7" fmla="*/ 3488 h 47"/>
                                <a:gd name="T8" fmla="+- 0 9068 9005"/>
                                <a:gd name="T9" fmla="*/ T8 w 63"/>
                                <a:gd name="T10" fmla="+- 0 3465 3441"/>
                                <a:gd name="T11" fmla="*/ 3465 h 47"/>
                                <a:gd name="T12" fmla="+- 0 9006 9005"/>
                                <a:gd name="T13" fmla="*/ T12 w 63"/>
                                <a:gd name="T14" fmla="+- 0 3441 3441"/>
                                <a:gd name="T15" fmla="*/ 3441 h 47"/>
                              </a:gdLst>
                              <a:ahLst/>
                              <a:cxnLst>
                                <a:cxn ang="0">
                                  <a:pos x="T1" y="T3"/>
                                </a:cxn>
                                <a:cxn ang="0">
                                  <a:pos x="T5" y="T7"/>
                                </a:cxn>
                                <a:cxn ang="0">
                                  <a:pos x="T9" y="T11"/>
                                </a:cxn>
                                <a:cxn ang="0">
                                  <a:pos x="T13" y="T15"/>
                                </a:cxn>
                              </a:cxnLst>
                              <a:rect l="0" t="0" r="r" b="b"/>
                              <a:pathLst>
                                <a:path w="63" h="47">
                                  <a:moveTo>
                                    <a:pt x="1" y="0"/>
                                  </a:moveTo>
                                  <a:lnTo>
                                    <a:pt x="0" y="47"/>
                                  </a:lnTo>
                                  <a:lnTo>
                                    <a:pt x="63" y="24"/>
                                  </a:lnTo>
                                  <a:lnTo>
                                    <a:pt x="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18" name="Group 729"/>
                        <wpg:cNvGrpSpPr>
                          <a:grpSpLocks/>
                        </wpg:cNvGrpSpPr>
                        <wpg:grpSpPr bwMode="auto">
                          <a:xfrm>
                            <a:off x="9005" y="3441"/>
                            <a:ext cx="63" cy="47"/>
                            <a:chOff x="9005" y="3441"/>
                            <a:chExt cx="63" cy="47"/>
                          </a:xfrm>
                        </wpg:grpSpPr>
                        <wps:wsp>
                          <wps:cNvPr id="18119" name="Freeform 730"/>
                          <wps:cNvSpPr>
                            <a:spLocks/>
                          </wps:cNvSpPr>
                          <wps:spPr bwMode="auto">
                            <a:xfrm>
                              <a:off x="9005" y="3441"/>
                              <a:ext cx="63" cy="47"/>
                            </a:xfrm>
                            <a:custGeom>
                              <a:avLst/>
                              <a:gdLst>
                                <a:gd name="T0" fmla="+- 0 9068 9005"/>
                                <a:gd name="T1" fmla="*/ T0 w 63"/>
                                <a:gd name="T2" fmla="+- 0 3465 3441"/>
                                <a:gd name="T3" fmla="*/ 3465 h 47"/>
                                <a:gd name="T4" fmla="+- 0 9006 9005"/>
                                <a:gd name="T5" fmla="*/ T4 w 63"/>
                                <a:gd name="T6" fmla="+- 0 3441 3441"/>
                                <a:gd name="T7" fmla="*/ 3441 h 47"/>
                                <a:gd name="T8" fmla="+- 0 9005 9005"/>
                                <a:gd name="T9" fmla="*/ T8 w 63"/>
                                <a:gd name="T10" fmla="+- 0 3488 3441"/>
                                <a:gd name="T11" fmla="*/ 3488 h 47"/>
                                <a:gd name="T12" fmla="+- 0 9068 9005"/>
                                <a:gd name="T13" fmla="*/ T12 w 63"/>
                                <a:gd name="T14" fmla="+- 0 3465 3441"/>
                                <a:gd name="T15" fmla="*/ 3465 h 47"/>
                              </a:gdLst>
                              <a:ahLst/>
                              <a:cxnLst>
                                <a:cxn ang="0">
                                  <a:pos x="T1" y="T3"/>
                                </a:cxn>
                                <a:cxn ang="0">
                                  <a:pos x="T5" y="T7"/>
                                </a:cxn>
                                <a:cxn ang="0">
                                  <a:pos x="T9" y="T11"/>
                                </a:cxn>
                                <a:cxn ang="0">
                                  <a:pos x="T13" y="T15"/>
                                </a:cxn>
                              </a:cxnLst>
                              <a:rect l="0" t="0" r="r" b="b"/>
                              <a:pathLst>
                                <a:path w="63" h="47">
                                  <a:moveTo>
                                    <a:pt x="63" y="24"/>
                                  </a:moveTo>
                                  <a:lnTo>
                                    <a:pt x="1" y="0"/>
                                  </a:lnTo>
                                  <a:lnTo>
                                    <a:pt x="0" y="47"/>
                                  </a:lnTo>
                                  <a:lnTo>
                                    <a:pt x="63" y="24"/>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0" name="Group 731"/>
                        <wpg:cNvGrpSpPr>
                          <a:grpSpLocks/>
                        </wpg:cNvGrpSpPr>
                        <wpg:grpSpPr bwMode="auto">
                          <a:xfrm>
                            <a:off x="8337" y="3432"/>
                            <a:ext cx="63" cy="47"/>
                            <a:chOff x="8337" y="3432"/>
                            <a:chExt cx="63" cy="47"/>
                          </a:xfrm>
                        </wpg:grpSpPr>
                        <wps:wsp>
                          <wps:cNvPr id="18121" name="Freeform 732"/>
                          <wps:cNvSpPr>
                            <a:spLocks/>
                          </wps:cNvSpPr>
                          <wps:spPr bwMode="auto">
                            <a:xfrm>
                              <a:off x="8337" y="3432"/>
                              <a:ext cx="63" cy="47"/>
                            </a:xfrm>
                            <a:custGeom>
                              <a:avLst/>
                              <a:gdLst>
                                <a:gd name="T0" fmla="+- 0 8400 8337"/>
                                <a:gd name="T1" fmla="*/ T0 w 63"/>
                                <a:gd name="T2" fmla="+- 0 3432 3432"/>
                                <a:gd name="T3" fmla="*/ 3432 h 47"/>
                                <a:gd name="T4" fmla="+- 0 8337 8337"/>
                                <a:gd name="T5" fmla="*/ T4 w 63"/>
                                <a:gd name="T6" fmla="+- 0 3454 3432"/>
                                <a:gd name="T7" fmla="*/ 3454 h 47"/>
                                <a:gd name="T8" fmla="+- 0 8399 8337"/>
                                <a:gd name="T9" fmla="*/ T8 w 63"/>
                                <a:gd name="T10" fmla="+- 0 3479 3432"/>
                                <a:gd name="T11" fmla="*/ 3479 h 47"/>
                                <a:gd name="T12" fmla="+- 0 8400 8337"/>
                                <a:gd name="T13" fmla="*/ T12 w 63"/>
                                <a:gd name="T14" fmla="+- 0 3432 3432"/>
                                <a:gd name="T15" fmla="*/ 3432 h 47"/>
                              </a:gdLst>
                              <a:ahLst/>
                              <a:cxnLst>
                                <a:cxn ang="0">
                                  <a:pos x="T1" y="T3"/>
                                </a:cxn>
                                <a:cxn ang="0">
                                  <a:pos x="T5" y="T7"/>
                                </a:cxn>
                                <a:cxn ang="0">
                                  <a:pos x="T9" y="T11"/>
                                </a:cxn>
                                <a:cxn ang="0">
                                  <a:pos x="T13" y="T15"/>
                                </a:cxn>
                              </a:cxnLst>
                              <a:rect l="0" t="0" r="r" b="b"/>
                              <a:pathLst>
                                <a:path w="63" h="47">
                                  <a:moveTo>
                                    <a:pt x="63" y="0"/>
                                  </a:moveTo>
                                  <a:lnTo>
                                    <a:pt x="0" y="22"/>
                                  </a:lnTo>
                                  <a:lnTo>
                                    <a:pt x="62" y="47"/>
                                  </a:lnTo>
                                  <a:lnTo>
                                    <a:pt x="6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22" name="Group 733"/>
                        <wpg:cNvGrpSpPr>
                          <a:grpSpLocks/>
                        </wpg:cNvGrpSpPr>
                        <wpg:grpSpPr bwMode="auto">
                          <a:xfrm>
                            <a:off x="8337" y="3432"/>
                            <a:ext cx="63" cy="47"/>
                            <a:chOff x="8337" y="3432"/>
                            <a:chExt cx="63" cy="47"/>
                          </a:xfrm>
                        </wpg:grpSpPr>
                        <wps:wsp>
                          <wps:cNvPr id="18123" name="Freeform 734"/>
                          <wps:cNvSpPr>
                            <a:spLocks/>
                          </wps:cNvSpPr>
                          <wps:spPr bwMode="auto">
                            <a:xfrm>
                              <a:off x="8337" y="3432"/>
                              <a:ext cx="63" cy="47"/>
                            </a:xfrm>
                            <a:custGeom>
                              <a:avLst/>
                              <a:gdLst>
                                <a:gd name="T0" fmla="+- 0 8337 8337"/>
                                <a:gd name="T1" fmla="*/ T0 w 63"/>
                                <a:gd name="T2" fmla="+- 0 3454 3432"/>
                                <a:gd name="T3" fmla="*/ 3454 h 47"/>
                                <a:gd name="T4" fmla="+- 0 8399 8337"/>
                                <a:gd name="T5" fmla="*/ T4 w 63"/>
                                <a:gd name="T6" fmla="+- 0 3479 3432"/>
                                <a:gd name="T7" fmla="*/ 3479 h 47"/>
                                <a:gd name="T8" fmla="+- 0 8400 8337"/>
                                <a:gd name="T9" fmla="*/ T8 w 63"/>
                                <a:gd name="T10" fmla="+- 0 3432 3432"/>
                                <a:gd name="T11" fmla="*/ 3432 h 47"/>
                                <a:gd name="T12" fmla="+- 0 8337 8337"/>
                                <a:gd name="T13" fmla="*/ T12 w 63"/>
                                <a:gd name="T14" fmla="+- 0 3454 3432"/>
                                <a:gd name="T15" fmla="*/ 3454 h 47"/>
                              </a:gdLst>
                              <a:ahLst/>
                              <a:cxnLst>
                                <a:cxn ang="0">
                                  <a:pos x="T1" y="T3"/>
                                </a:cxn>
                                <a:cxn ang="0">
                                  <a:pos x="T5" y="T7"/>
                                </a:cxn>
                                <a:cxn ang="0">
                                  <a:pos x="T9" y="T11"/>
                                </a:cxn>
                                <a:cxn ang="0">
                                  <a:pos x="T13" y="T15"/>
                                </a:cxn>
                              </a:cxnLst>
                              <a:rect l="0" t="0" r="r" b="b"/>
                              <a:pathLst>
                                <a:path w="63" h="47">
                                  <a:moveTo>
                                    <a:pt x="0" y="22"/>
                                  </a:moveTo>
                                  <a:lnTo>
                                    <a:pt x="62" y="47"/>
                                  </a:lnTo>
                                  <a:lnTo>
                                    <a:pt x="63" y="0"/>
                                  </a:lnTo>
                                  <a:lnTo>
                                    <a:pt x="0" y="2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124" name="Group 735"/>
                        <wpg:cNvGrpSpPr>
                          <a:grpSpLocks/>
                        </wpg:cNvGrpSpPr>
                        <wpg:grpSpPr bwMode="auto">
                          <a:xfrm>
                            <a:off x="9252" y="3580"/>
                            <a:ext cx="2" cy="242"/>
                            <a:chOff x="9252" y="3580"/>
                            <a:chExt cx="2" cy="242"/>
                          </a:xfrm>
                        </wpg:grpSpPr>
                        <wps:wsp>
                          <wps:cNvPr id="18125" name="Freeform 736"/>
                          <wps:cNvSpPr>
                            <a:spLocks/>
                          </wps:cNvSpPr>
                          <wps:spPr bwMode="auto">
                            <a:xfrm>
                              <a:off x="9252" y="3580"/>
                              <a:ext cx="2" cy="242"/>
                            </a:xfrm>
                            <a:custGeom>
                              <a:avLst/>
                              <a:gdLst>
                                <a:gd name="T0" fmla="+- 0 9254 9252"/>
                                <a:gd name="T1" fmla="*/ T0 w 2"/>
                                <a:gd name="T2" fmla="+- 0 3580 3580"/>
                                <a:gd name="T3" fmla="*/ 3580 h 242"/>
                                <a:gd name="T4" fmla="+- 0 9252 9252"/>
                                <a:gd name="T5" fmla="*/ T4 w 2"/>
                                <a:gd name="T6" fmla="+- 0 3822 3580"/>
                                <a:gd name="T7" fmla="*/ 3822 h 242"/>
                              </a:gdLst>
                              <a:ahLst/>
                              <a:cxnLst>
                                <a:cxn ang="0">
                                  <a:pos x="T1" y="T3"/>
                                </a:cxn>
                                <a:cxn ang="0">
                                  <a:pos x="T5" y="T7"/>
                                </a:cxn>
                              </a:cxnLst>
                              <a:rect l="0" t="0" r="r" b="b"/>
                              <a:pathLst>
                                <a:path w="2" h="242">
                                  <a:moveTo>
                                    <a:pt x="2" y="0"/>
                                  </a:moveTo>
                                  <a:lnTo>
                                    <a:pt x="0" y="242"/>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126" name="Picture 737"/>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073" y="3902"/>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27" name="Picture 738"/>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068" y="3902"/>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28" name="Picture 73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414" y="3940"/>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29" name="Picture 740"/>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414" y="3943"/>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30" name="Picture 741"/>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073" y="4020"/>
                              <a:ext cx="5"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31" name="Group 742"/>
                        <wpg:cNvGrpSpPr>
                          <a:grpSpLocks/>
                        </wpg:cNvGrpSpPr>
                        <wpg:grpSpPr bwMode="auto">
                          <a:xfrm>
                            <a:off x="9068" y="4020"/>
                            <a:ext cx="11" cy="5"/>
                            <a:chOff x="9068" y="4020"/>
                            <a:chExt cx="11" cy="5"/>
                          </a:xfrm>
                        </wpg:grpSpPr>
                        <wps:wsp>
                          <wps:cNvPr id="18132" name="Freeform 743"/>
                          <wps:cNvSpPr>
                            <a:spLocks/>
                          </wps:cNvSpPr>
                          <wps:spPr bwMode="auto">
                            <a:xfrm>
                              <a:off x="9068" y="4020"/>
                              <a:ext cx="11" cy="5"/>
                            </a:xfrm>
                            <a:custGeom>
                              <a:avLst/>
                              <a:gdLst>
                                <a:gd name="T0" fmla="+- 0 9068 9068"/>
                                <a:gd name="T1" fmla="*/ T0 w 11"/>
                                <a:gd name="T2" fmla="+- 0 4020 4020"/>
                                <a:gd name="T3" fmla="*/ 4020 h 5"/>
                                <a:gd name="T4" fmla="+- 0 9079 9068"/>
                                <a:gd name="T5" fmla="*/ T4 w 11"/>
                                <a:gd name="T6" fmla="+- 0 4020 4020"/>
                                <a:gd name="T7" fmla="*/ 4020 h 5"/>
                                <a:gd name="T8" fmla="+- 0 9079 9068"/>
                                <a:gd name="T9" fmla="*/ T8 w 11"/>
                                <a:gd name="T10" fmla="+- 0 4025 4020"/>
                                <a:gd name="T11" fmla="*/ 4025 h 5"/>
                                <a:gd name="T12" fmla="+- 0 9068 9068"/>
                                <a:gd name="T13" fmla="*/ T12 w 11"/>
                                <a:gd name="T14" fmla="+- 0 4025 4020"/>
                                <a:gd name="T15" fmla="*/ 4025 h 5"/>
                                <a:gd name="T16" fmla="+- 0 9068 9068"/>
                                <a:gd name="T17" fmla="*/ T16 w 11"/>
                                <a:gd name="T18" fmla="+- 0 4020 4020"/>
                                <a:gd name="T19" fmla="*/ 4020 h 5"/>
                              </a:gdLst>
                              <a:ahLst/>
                              <a:cxnLst>
                                <a:cxn ang="0">
                                  <a:pos x="T1" y="T3"/>
                                </a:cxn>
                                <a:cxn ang="0">
                                  <a:pos x="T5" y="T7"/>
                                </a:cxn>
                                <a:cxn ang="0">
                                  <a:pos x="T9" y="T11"/>
                                </a:cxn>
                                <a:cxn ang="0">
                                  <a:pos x="T13" y="T15"/>
                                </a:cxn>
                                <a:cxn ang="0">
                                  <a:pos x="T17" y="T19"/>
                                </a:cxn>
                              </a:cxnLst>
                              <a:rect l="0" t="0" r="r" b="b"/>
                              <a:pathLst>
                                <a:path w="11" h="5">
                                  <a:moveTo>
                                    <a:pt x="0" y="0"/>
                                  </a:moveTo>
                                  <a:lnTo>
                                    <a:pt x="11" y="0"/>
                                  </a:lnTo>
                                  <a:lnTo>
                                    <a:pt x="11"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33" name="Group 744"/>
                        <wpg:cNvGrpSpPr>
                          <a:grpSpLocks/>
                        </wpg:cNvGrpSpPr>
                        <wpg:grpSpPr bwMode="auto">
                          <a:xfrm>
                            <a:off x="9068" y="3946"/>
                            <a:ext cx="5" cy="80"/>
                            <a:chOff x="9068" y="3946"/>
                            <a:chExt cx="5" cy="80"/>
                          </a:xfrm>
                        </wpg:grpSpPr>
                        <wps:wsp>
                          <wps:cNvPr id="18134" name="Freeform 745"/>
                          <wps:cNvSpPr>
                            <a:spLocks/>
                          </wps:cNvSpPr>
                          <wps:spPr bwMode="auto">
                            <a:xfrm>
                              <a:off x="9068" y="3946"/>
                              <a:ext cx="5" cy="80"/>
                            </a:xfrm>
                            <a:custGeom>
                              <a:avLst/>
                              <a:gdLst>
                                <a:gd name="T0" fmla="+- 0 9068 9068"/>
                                <a:gd name="T1" fmla="*/ T0 w 5"/>
                                <a:gd name="T2" fmla="+- 0 3946 3946"/>
                                <a:gd name="T3" fmla="*/ 3946 h 80"/>
                                <a:gd name="T4" fmla="+- 0 9073 9068"/>
                                <a:gd name="T5" fmla="*/ T4 w 5"/>
                                <a:gd name="T6" fmla="+- 0 3946 3946"/>
                                <a:gd name="T7" fmla="*/ 3946 h 80"/>
                                <a:gd name="T8" fmla="+- 0 9073 9068"/>
                                <a:gd name="T9" fmla="*/ T8 w 5"/>
                                <a:gd name="T10" fmla="+- 0 4025 3946"/>
                                <a:gd name="T11" fmla="*/ 4025 h 80"/>
                                <a:gd name="T12" fmla="+- 0 9068 9068"/>
                                <a:gd name="T13" fmla="*/ T12 w 5"/>
                                <a:gd name="T14" fmla="+- 0 4025 3946"/>
                                <a:gd name="T15" fmla="*/ 4025 h 80"/>
                                <a:gd name="T16" fmla="+- 0 9068 9068"/>
                                <a:gd name="T17" fmla="*/ T16 w 5"/>
                                <a:gd name="T18" fmla="+- 0 3946 3946"/>
                                <a:gd name="T19" fmla="*/ 3946 h 80"/>
                              </a:gdLst>
                              <a:ahLst/>
                              <a:cxnLst>
                                <a:cxn ang="0">
                                  <a:pos x="T1" y="T3"/>
                                </a:cxn>
                                <a:cxn ang="0">
                                  <a:pos x="T5" y="T7"/>
                                </a:cxn>
                                <a:cxn ang="0">
                                  <a:pos x="T9" y="T11"/>
                                </a:cxn>
                                <a:cxn ang="0">
                                  <a:pos x="T13" y="T15"/>
                                </a:cxn>
                                <a:cxn ang="0">
                                  <a:pos x="T17" y="T19"/>
                                </a:cxn>
                              </a:cxnLst>
                              <a:rect l="0" t="0" r="r" b="b"/>
                              <a:pathLst>
                                <a:path w="5" h="80">
                                  <a:moveTo>
                                    <a:pt x="0" y="0"/>
                                  </a:moveTo>
                                  <a:lnTo>
                                    <a:pt x="5" y="0"/>
                                  </a:lnTo>
                                  <a:lnTo>
                                    <a:pt x="5" y="79"/>
                                  </a:lnTo>
                                  <a:lnTo>
                                    <a:pt x="0" y="7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35" name="Picture 746"/>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068" y="3902"/>
                              <a:ext cx="49"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36" name="Picture 747"/>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112" y="3902"/>
                              <a:ext cx="352"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37" name="Group 748"/>
                        <wpg:cNvGrpSpPr>
                          <a:grpSpLocks/>
                        </wpg:cNvGrpSpPr>
                        <wpg:grpSpPr bwMode="auto">
                          <a:xfrm>
                            <a:off x="9458" y="3902"/>
                            <a:ext cx="5" cy="81"/>
                            <a:chOff x="9458" y="3902"/>
                            <a:chExt cx="5" cy="81"/>
                          </a:xfrm>
                        </wpg:grpSpPr>
                        <wps:wsp>
                          <wps:cNvPr id="18138" name="Freeform 749"/>
                          <wps:cNvSpPr>
                            <a:spLocks/>
                          </wps:cNvSpPr>
                          <wps:spPr bwMode="auto">
                            <a:xfrm>
                              <a:off x="9458" y="3902"/>
                              <a:ext cx="5" cy="81"/>
                            </a:xfrm>
                            <a:custGeom>
                              <a:avLst/>
                              <a:gdLst>
                                <a:gd name="T0" fmla="+- 0 9458 9458"/>
                                <a:gd name="T1" fmla="*/ T0 w 5"/>
                                <a:gd name="T2" fmla="+- 0 3902 3902"/>
                                <a:gd name="T3" fmla="*/ 3902 h 81"/>
                                <a:gd name="T4" fmla="+- 0 9463 9458"/>
                                <a:gd name="T5" fmla="*/ T4 w 5"/>
                                <a:gd name="T6" fmla="+- 0 3902 3902"/>
                                <a:gd name="T7" fmla="*/ 3902 h 81"/>
                                <a:gd name="T8" fmla="+- 0 9463 9458"/>
                                <a:gd name="T9" fmla="*/ T8 w 5"/>
                                <a:gd name="T10" fmla="+- 0 3983 3902"/>
                                <a:gd name="T11" fmla="*/ 3983 h 81"/>
                                <a:gd name="T12" fmla="+- 0 9458 9458"/>
                                <a:gd name="T13" fmla="*/ T12 w 5"/>
                                <a:gd name="T14" fmla="+- 0 3983 3902"/>
                                <a:gd name="T15" fmla="*/ 3983 h 81"/>
                                <a:gd name="T16" fmla="+- 0 9458 9458"/>
                                <a:gd name="T17" fmla="*/ T16 w 5"/>
                                <a:gd name="T18" fmla="+- 0 3902 3902"/>
                                <a:gd name="T19" fmla="*/ 3902 h 81"/>
                              </a:gdLst>
                              <a:ahLst/>
                              <a:cxnLst>
                                <a:cxn ang="0">
                                  <a:pos x="T1" y="T3"/>
                                </a:cxn>
                                <a:cxn ang="0">
                                  <a:pos x="T5" y="T7"/>
                                </a:cxn>
                                <a:cxn ang="0">
                                  <a:pos x="T9" y="T11"/>
                                </a:cxn>
                                <a:cxn ang="0">
                                  <a:pos x="T13" y="T15"/>
                                </a:cxn>
                                <a:cxn ang="0">
                                  <a:pos x="T17" y="T19"/>
                                </a:cxn>
                              </a:cxnLst>
                              <a:rect l="0" t="0" r="r" b="b"/>
                              <a:pathLst>
                                <a:path w="5" h="81">
                                  <a:moveTo>
                                    <a:pt x="0" y="0"/>
                                  </a:moveTo>
                                  <a:lnTo>
                                    <a:pt x="5" y="0"/>
                                  </a:lnTo>
                                  <a:lnTo>
                                    <a:pt x="5" y="81"/>
                                  </a:lnTo>
                                  <a:lnTo>
                                    <a:pt x="0" y="8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39" name="Picture 750"/>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404" y="3977"/>
                              <a:ext cx="60" cy="5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40" name="Group 751"/>
                        <wpg:cNvGrpSpPr>
                          <a:grpSpLocks/>
                        </wpg:cNvGrpSpPr>
                        <wpg:grpSpPr bwMode="auto">
                          <a:xfrm>
                            <a:off x="9073" y="4031"/>
                            <a:ext cx="336" cy="5"/>
                            <a:chOff x="9073" y="4031"/>
                            <a:chExt cx="336" cy="5"/>
                          </a:xfrm>
                        </wpg:grpSpPr>
                        <wps:wsp>
                          <wps:cNvPr id="18141" name="Freeform 752"/>
                          <wps:cNvSpPr>
                            <a:spLocks/>
                          </wps:cNvSpPr>
                          <wps:spPr bwMode="auto">
                            <a:xfrm>
                              <a:off x="9073" y="4031"/>
                              <a:ext cx="336" cy="5"/>
                            </a:xfrm>
                            <a:custGeom>
                              <a:avLst/>
                              <a:gdLst>
                                <a:gd name="T0" fmla="+- 0 9073 9073"/>
                                <a:gd name="T1" fmla="*/ T0 w 336"/>
                                <a:gd name="T2" fmla="+- 0 4031 4031"/>
                                <a:gd name="T3" fmla="*/ 4031 h 5"/>
                                <a:gd name="T4" fmla="+- 0 9409 9073"/>
                                <a:gd name="T5" fmla="*/ T4 w 336"/>
                                <a:gd name="T6" fmla="+- 0 4031 4031"/>
                                <a:gd name="T7" fmla="*/ 4031 h 5"/>
                                <a:gd name="T8" fmla="+- 0 9409 9073"/>
                                <a:gd name="T9" fmla="*/ T8 w 336"/>
                                <a:gd name="T10" fmla="+- 0 4036 4031"/>
                                <a:gd name="T11" fmla="*/ 4036 h 5"/>
                                <a:gd name="T12" fmla="+- 0 9073 9073"/>
                                <a:gd name="T13" fmla="*/ T12 w 336"/>
                                <a:gd name="T14" fmla="+- 0 4036 4031"/>
                                <a:gd name="T15" fmla="*/ 4036 h 5"/>
                                <a:gd name="T16" fmla="+- 0 9073 9073"/>
                                <a:gd name="T17" fmla="*/ T16 w 336"/>
                                <a:gd name="T18" fmla="+- 0 4031 4031"/>
                                <a:gd name="T19" fmla="*/ 4031 h 5"/>
                              </a:gdLst>
                              <a:ahLst/>
                              <a:cxnLst>
                                <a:cxn ang="0">
                                  <a:pos x="T1" y="T3"/>
                                </a:cxn>
                                <a:cxn ang="0">
                                  <a:pos x="T5" y="T7"/>
                                </a:cxn>
                                <a:cxn ang="0">
                                  <a:pos x="T9" y="T11"/>
                                </a:cxn>
                                <a:cxn ang="0">
                                  <a:pos x="T13" y="T15"/>
                                </a:cxn>
                                <a:cxn ang="0">
                                  <a:pos x="T17" y="T19"/>
                                </a:cxn>
                              </a:cxnLst>
                              <a:rect l="0" t="0" r="r" b="b"/>
                              <a:pathLst>
                                <a:path w="336" h="5">
                                  <a:moveTo>
                                    <a:pt x="0" y="0"/>
                                  </a:moveTo>
                                  <a:lnTo>
                                    <a:pt x="336" y="0"/>
                                  </a:lnTo>
                                  <a:lnTo>
                                    <a:pt x="336"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42" name="Group 753"/>
                        <wpg:cNvGrpSpPr>
                          <a:grpSpLocks/>
                        </wpg:cNvGrpSpPr>
                        <wpg:grpSpPr bwMode="auto">
                          <a:xfrm>
                            <a:off x="9068" y="3946"/>
                            <a:ext cx="3" cy="91"/>
                            <a:chOff x="9068" y="3946"/>
                            <a:chExt cx="3" cy="91"/>
                          </a:xfrm>
                        </wpg:grpSpPr>
                        <wps:wsp>
                          <wps:cNvPr id="18143" name="Freeform 754"/>
                          <wps:cNvSpPr>
                            <a:spLocks/>
                          </wps:cNvSpPr>
                          <wps:spPr bwMode="auto">
                            <a:xfrm>
                              <a:off x="9068" y="3946"/>
                              <a:ext cx="3" cy="91"/>
                            </a:xfrm>
                            <a:custGeom>
                              <a:avLst/>
                              <a:gdLst>
                                <a:gd name="T0" fmla="+- 0 9070 9068"/>
                                <a:gd name="T1" fmla="*/ T0 w 3"/>
                                <a:gd name="T2" fmla="+- 0 3946 3946"/>
                                <a:gd name="T3" fmla="*/ 3946 h 91"/>
                                <a:gd name="T4" fmla="+- 0 9068 9068"/>
                                <a:gd name="T5" fmla="*/ T4 w 3"/>
                                <a:gd name="T6" fmla="+- 0 3946 3946"/>
                                <a:gd name="T7" fmla="*/ 3946 h 91"/>
                                <a:gd name="T8" fmla="+- 0 9068 9068"/>
                                <a:gd name="T9" fmla="*/ T8 w 3"/>
                                <a:gd name="T10" fmla="+- 0 4036 3946"/>
                                <a:gd name="T11" fmla="*/ 4036 h 91"/>
                                <a:gd name="T12" fmla="+- 0 9070 9068"/>
                                <a:gd name="T13" fmla="*/ T12 w 3"/>
                                <a:gd name="T14" fmla="+- 0 4036 3946"/>
                                <a:gd name="T15" fmla="*/ 4036 h 91"/>
                                <a:gd name="T16" fmla="+- 0 9070 906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44" name="Group 755"/>
                        <wpg:cNvGrpSpPr>
                          <a:grpSpLocks/>
                        </wpg:cNvGrpSpPr>
                        <wpg:grpSpPr bwMode="auto">
                          <a:xfrm>
                            <a:off x="9412" y="3946"/>
                            <a:ext cx="2" cy="91"/>
                            <a:chOff x="9412" y="3946"/>
                            <a:chExt cx="2" cy="91"/>
                          </a:xfrm>
                        </wpg:grpSpPr>
                        <wps:wsp>
                          <wps:cNvPr id="18145" name="Freeform 756"/>
                          <wps:cNvSpPr>
                            <a:spLocks/>
                          </wps:cNvSpPr>
                          <wps:spPr bwMode="auto">
                            <a:xfrm>
                              <a:off x="9412" y="3946"/>
                              <a:ext cx="2" cy="91"/>
                            </a:xfrm>
                            <a:custGeom>
                              <a:avLst/>
                              <a:gdLst>
                                <a:gd name="T0" fmla="+- 0 9414 9412"/>
                                <a:gd name="T1" fmla="*/ T0 w 2"/>
                                <a:gd name="T2" fmla="+- 0 3946 3946"/>
                                <a:gd name="T3" fmla="*/ 3946 h 91"/>
                                <a:gd name="T4" fmla="+- 0 9412 9412"/>
                                <a:gd name="T5" fmla="*/ T4 w 2"/>
                                <a:gd name="T6" fmla="+- 0 3946 3946"/>
                                <a:gd name="T7" fmla="*/ 3946 h 91"/>
                                <a:gd name="T8" fmla="+- 0 9412 9412"/>
                                <a:gd name="T9" fmla="*/ T8 w 2"/>
                                <a:gd name="T10" fmla="+- 0 4036 3946"/>
                                <a:gd name="T11" fmla="*/ 4036 h 91"/>
                                <a:gd name="T12" fmla="+- 0 9414 9412"/>
                                <a:gd name="T13" fmla="*/ T12 w 2"/>
                                <a:gd name="T14" fmla="+- 0 4036 3946"/>
                                <a:gd name="T15" fmla="*/ 4036 h 91"/>
                                <a:gd name="T16" fmla="+- 0 9414 941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46" name="Group 757"/>
                        <wpg:cNvGrpSpPr>
                          <a:grpSpLocks/>
                        </wpg:cNvGrpSpPr>
                        <wpg:grpSpPr bwMode="auto">
                          <a:xfrm>
                            <a:off x="9070" y="3946"/>
                            <a:ext cx="2" cy="91"/>
                            <a:chOff x="9070" y="3946"/>
                            <a:chExt cx="2" cy="91"/>
                          </a:xfrm>
                        </wpg:grpSpPr>
                        <wps:wsp>
                          <wps:cNvPr id="18147" name="Freeform 758"/>
                          <wps:cNvSpPr>
                            <a:spLocks/>
                          </wps:cNvSpPr>
                          <wps:spPr bwMode="auto">
                            <a:xfrm>
                              <a:off x="9070" y="3946"/>
                              <a:ext cx="2" cy="91"/>
                            </a:xfrm>
                            <a:custGeom>
                              <a:avLst/>
                              <a:gdLst>
                                <a:gd name="T0" fmla="+- 0 9072 9070"/>
                                <a:gd name="T1" fmla="*/ T0 w 2"/>
                                <a:gd name="T2" fmla="+- 0 3946 3946"/>
                                <a:gd name="T3" fmla="*/ 3946 h 91"/>
                                <a:gd name="T4" fmla="+- 0 9070 9070"/>
                                <a:gd name="T5" fmla="*/ T4 w 2"/>
                                <a:gd name="T6" fmla="+- 0 3946 3946"/>
                                <a:gd name="T7" fmla="*/ 3946 h 91"/>
                                <a:gd name="T8" fmla="+- 0 9070 9070"/>
                                <a:gd name="T9" fmla="*/ T8 w 2"/>
                                <a:gd name="T10" fmla="+- 0 4036 3946"/>
                                <a:gd name="T11" fmla="*/ 4036 h 91"/>
                                <a:gd name="T12" fmla="+- 0 9072 9070"/>
                                <a:gd name="T13" fmla="*/ T12 w 2"/>
                                <a:gd name="T14" fmla="+- 0 4036 3946"/>
                                <a:gd name="T15" fmla="*/ 4036 h 91"/>
                                <a:gd name="T16" fmla="+- 0 9072 907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48" name="Group 759"/>
                        <wpg:cNvGrpSpPr>
                          <a:grpSpLocks/>
                        </wpg:cNvGrpSpPr>
                        <wpg:grpSpPr bwMode="auto">
                          <a:xfrm>
                            <a:off x="9409" y="3946"/>
                            <a:ext cx="3" cy="91"/>
                            <a:chOff x="9409" y="3946"/>
                            <a:chExt cx="3" cy="91"/>
                          </a:xfrm>
                        </wpg:grpSpPr>
                        <wps:wsp>
                          <wps:cNvPr id="18149" name="Freeform 760"/>
                          <wps:cNvSpPr>
                            <a:spLocks/>
                          </wps:cNvSpPr>
                          <wps:spPr bwMode="auto">
                            <a:xfrm>
                              <a:off x="9409" y="3946"/>
                              <a:ext cx="3" cy="91"/>
                            </a:xfrm>
                            <a:custGeom>
                              <a:avLst/>
                              <a:gdLst>
                                <a:gd name="T0" fmla="+- 0 9412 9409"/>
                                <a:gd name="T1" fmla="*/ T0 w 3"/>
                                <a:gd name="T2" fmla="+- 0 3946 3946"/>
                                <a:gd name="T3" fmla="*/ 3946 h 91"/>
                                <a:gd name="T4" fmla="+- 0 9409 9409"/>
                                <a:gd name="T5" fmla="*/ T4 w 3"/>
                                <a:gd name="T6" fmla="+- 0 3946 3946"/>
                                <a:gd name="T7" fmla="*/ 3946 h 91"/>
                                <a:gd name="T8" fmla="+- 0 9409 9409"/>
                                <a:gd name="T9" fmla="*/ T8 w 3"/>
                                <a:gd name="T10" fmla="+- 0 4036 3946"/>
                                <a:gd name="T11" fmla="*/ 4036 h 91"/>
                                <a:gd name="T12" fmla="+- 0 9412 9409"/>
                                <a:gd name="T13" fmla="*/ T12 w 3"/>
                                <a:gd name="T14" fmla="+- 0 4036 3946"/>
                                <a:gd name="T15" fmla="*/ 4036 h 91"/>
                                <a:gd name="T16" fmla="+- 0 9412 940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50" name="Picture 761"/>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072"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51" name="Group 762"/>
                        <wpg:cNvGrpSpPr>
                          <a:grpSpLocks/>
                        </wpg:cNvGrpSpPr>
                        <wpg:grpSpPr bwMode="auto">
                          <a:xfrm>
                            <a:off x="9407" y="3946"/>
                            <a:ext cx="2" cy="91"/>
                            <a:chOff x="9407" y="3946"/>
                            <a:chExt cx="2" cy="91"/>
                          </a:xfrm>
                        </wpg:grpSpPr>
                        <wps:wsp>
                          <wps:cNvPr id="18152" name="Freeform 763"/>
                          <wps:cNvSpPr>
                            <a:spLocks/>
                          </wps:cNvSpPr>
                          <wps:spPr bwMode="auto">
                            <a:xfrm>
                              <a:off x="9407" y="3946"/>
                              <a:ext cx="2" cy="91"/>
                            </a:xfrm>
                            <a:custGeom>
                              <a:avLst/>
                              <a:gdLst>
                                <a:gd name="T0" fmla="+- 0 9409 9407"/>
                                <a:gd name="T1" fmla="*/ T0 w 2"/>
                                <a:gd name="T2" fmla="+- 0 3946 3946"/>
                                <a:gd name="T3" fmla="*/ 3946 h 91"/>
                                <a:gd name="T4" fmla="+- 0 9407 9407"/>
                                <a:gd name="T5" fmla="*/ T4 w 2"/>
                                <a:gd name="T6" fmla="+- 0 3946 3946"/>
                                <a:gd name="T7" fmla="*/ 3946 h 91"/>
                                <a:gd name="T8" fmla="+- 0 9407 9407"/>
                                <a:gd name="T9" fmla="*/ T8 w 2"/>
                                <a:gd name="T10" fmla="+- 0 4036 3946"/>
                                <a:gd name="T11" fmla="*/ 4036 h 91"/>
                                <a:gd name="T12" fmla="+- 0 9409 9407"/>
                                <a:gd name="T13" fmla="*/ T12 w 2"/>
                                <a:gd name="T14" fmla="+- 0 4036 3946"/>
                                <a:gd name="T15" fmla="*/ 4036 h 91"/>
                                <a:gd name="T16" fmla="+- 0 9409 940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53" name="Group 764"/>
                        <wpg:cNvGrpSpPr>
                          <a:grpSpLocks/>
                        </wpg:cNvGrpSpPr>
                        <wpg:grpSpPr bwMode="auto">
                          <a:xfrm>
                            <a:off x="9075" y="3946"/>
                            <a:ext cx="2" cy="91"/>
                            <a:chOff x="9075" y="3946"/>
                            <a:chExt cx="2" cy="91"/>
                          </a:xfrm>
                        </wpg:grpSpPr>
                        <wps:wsp>
                          <wps:cNvPr id="18154" name="Freeform 765"/>
                          <wps:cNvSpPr>
                            <a:spLocks/>
                          </wps:cNvSpPr>
                          <wps:spPr bwMode="auto">
                            <a:xfrm>
                              <a:off x="9075" y="3946"/>
                              <a:ext cx="2" cy="91"/>
                            </a:xfrm>
                            <a:custGeom>
                              <a:avLst/>
                              <a:gdLst>
                                <a:gd name="T0" fmla="+- 0 9077 9075"/>
                                <a:gd name="T1" fmla="*/ T0 w 2"/>
                                <a:gd name="T2" fmla="+- 0 3946 3946"/>
                                <a:gd name="T3" fmla="*/ 3946 h 91"/>
                                <a:gd name="T4" fmla="+- 0 9075 9075"/>
                                <a:gd name="T5" fmla="*/ T4 w 2"/>
                                <a:gd name="T6" fmla="+- 0 3946 3946"/>
                                <a:gd name="T7" fmla="*/ 3946 h 91"/>
                                <a:gd name="T8" fmla="+- 0 9075 9075"/>
                                <a:gd name="T9" fmla="*/ T8 w 2"/>
                                <a:gd name="T10" fmla="+- 0 4036 3946"/>
                                <a:gd name="T11" fmla="*/ 4036 h 91"/>
                                <a:gd name="T12" fmla="+- 0 9077 9075"/>
                                <a:gd name="T13" fmla="*/ T12 w 2"/>
                                <a:gd name="T14" fmla="+- 0 4036 3946"/>
                                <a:gd name="T15" fmla="*/ 4036 h 91"/>
                                <a:gd name="T16" fmla="+- 0 9077 9075"/>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55" name="Picture 766"/>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9405"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56" name="Group 767"/>
                        <wpg:cNvGrpSpPr>
                          <a:grpSpLocks/>
                        </wpg:cNvGrpSpPr>
                        <wpg:grpSpPr bwMode="auto">
                          <a:xfrm>
                            <a:off x="9077" y="3946"/>
                            <a:ext cx="3" cy="91"/>
                            <a:chOff x="9077" y="3946"/>
                            <a:chExt cx="3" cy="91"/>
                          </a:xfrm>
                        </wpg:grpSpPr>
                        <wps:wsp>
                          <wps:cNvPr id="18157" name="Freeform 768"/>
                          <wps:cNvSpPr>
                            <a:spLocks/>
                          </wps:cNvSpPr>
                          <wps:spPr bwMode="auto">
                            <a:xfrm>
                              <a:off x="9077" y="3946"/>
                              <a:ext cx="3" cy="91"/>
                            </a:xfrm>
                            <a:custGeom>
                              <a:avLst/>
                              <a:gdLst>
                                <a:gd name="T0" fmla="+- 0 9080 9077"/>
                                <a:gd name="T1" fmla="*/ T0 w 3"/>
                                <a:gd name="T2" fmla="+- 0 3946 3946"/>
                                <a:gd name="T3" fmla="*/ 3946 h 91"/>
                                <a:gd name="T4" fmla="+- 0 9077 9077"/>
                                <a:gd name="T5" fmla="*/ T4 w 3"/>
                                <a:gd name="T6" fmla="+- 0 3946 3946"/>
                                <a:gd name="T7" fmla="*/ 3946 h 91"/>
                                <a:gd name="T8" fmla="+- 0 9077 9077"/>
                                <a:gd name="T9" fmla="*/ T8 w 3"/>
                                <a:gd name="T10" fmla="+- 0 4036 3946"/>
                                <a:gd name="T11" fmla="*/ 4036 h 91"/>
                                <a:gd name="T12" fmla="+- 0 9080 9077"/>
                                <a:gd name="T13" fmla="*/ T12 w 3"/>
                                <a:gd name="T14" fmla="+- 0 4036 3946"/>
                                <a:gd name="T15" fmla="*/ 4036 h 91"/>
                                <a:gd name="T16" fmla="+- 0 9080 907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58" name="Group 769"/>
                        <wpg:cNvGrpSpPr>
                          <a:grpSpLocks/>
                        </wpg:cNvGrpSpPr>
                        <wpg:grpSpPr bwMode="auto">
                          <a:xfrm>
                            <a:off x="9403" y="3946"/>
                            <a:ext cx="2" cy="91"/>
                            <a:chOff x="9403" y="3946"/>
                            <a:chExt cx="2" cy="91"/>
                          </a:xfrm>
                        </wpg:grpSpPr>
                        <wps:wsp>
                          <wps:cNvPr id="18159" name="Freeform 770"/>
                          <wps:cNvSpPr>
                            <a:spLocks/>
                          </wps:cNvSpPr>
                          <wps:spPr bwMode="auto">
                            <a:xfrm>
                              <a:off x="9403" y="3946"/>
                              <a:ext cx="2" cy="91"/>
                            </a:xfrm>
                            <a:custGeom>
                              <a:avLst/>
                              <a:gdLst>
                                <a:gd name="T0" fmla="+- 0 9405 9403"/>
                                <a:gd name="T1" fmla="*/ T0 w 2"/>
                                <a:gd name="T2" fmla="+- 0 3946 3946"/>
                                <a:gd name="T3" fmla="*/ 3946 h 91"/>
                                <a:gd name="T4" fmla="+- 0 9403 9403"/>
                                <a:gd name="T5" fmla="*/ T4 w 2"/>
                                <a:gd name="T6" fmla="+- 0 3946 3946"/>
                                <a:gd name="T7" fmla="*/ 3946 h 91"/>
                                <a:gd name="T8" fmla="+- 0 9403 9403"/>
                                <a:gd name="T9" fmla="*/ T8 w 2"/>
                                <a:gd name="T10" fmla="+- 0 4036 3946"/>
                                <a:gd name="T11" fmla="*/ 4036 h 91"/>
                                <a:gd name="T12" fmla="+- 0 9405 9403"/>
                                <a:gd name="T13" fmla="*/ T12 w 2"/>
                                <a:gd name="T14" fmla="+- 0 4036 3946"/>
                                <a:gd name="T15" fmla="*/ 4036 h 91"/>
                                <a:gd name="T16" fmla="+- 0 9405 9403"/>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60" name="Group 771"/>
                        <wpg:cNvGrpSpPr>
                          <a:grpSpLocks/>
                        </wpg:cNvGrpSpPr>
                        <wpg:grpSpPr bwMode="auto">
                          <a:xfrm>
                            <a:off x="9080" y="3946"/>
                            <a:ext cx="2" cy="91"/>
                            <a:chOff x="9080" y="3946"/>
                            <a:chExt cx="2" cy="91"/>
                          </a:xfrm>
                        </wpg:grpSpPr>
                        <wps:wsp>
                          <wps:cNvPr id="18161" name="Freeform 772"/>
                          <wps:cNvSpPr>
                            <a:spLocks/>
                          </wps:cNvSpPr>
                          <wps:spPr bwMode="auto">
                            <a:xfrm>
                              <a:off x="9080" y="3946"/>
                              <a:ext cx="2" cy="91"/>
                            </a:xfrm>
                            <a:custGeom>
                              <a:avLst/>
                              <a:gdLst>
                                <a:gd name="T0" fmla="+- 0 9081 9080"/>
                                <a:gd name="T1" fmla="*/ T0 w 2"/>
                                <a:gd name="T2" fmla="+- 0 3946 3946"/>
                                <a:gd name="T3" fmla="*/ 3946 h 91"/>
                                <a:gd name="T4" fmla="+- 0 9080 9080"/>
                                <a:gd name="T5" fmla="*/ T4 w 2"/>
                                <a:gd name="T6" fmla="+- 0 3946 3946"/>
                                <a:gd name="T7" fmla="*/ 3946 h 91"/>
                                <a:gd name="T8" fmla="+- 0 9080 9080"/>
                                <a:gd name="T9" fmla="*/ T8 w 2"/>
                                <a:gd name="T10" fmla="+- 0 4036 3946"/>
                                <a:gd name="T11" fmla="*/ 4036 h 91"/>
                                <a:gd name="T12" fmla="+- 0 9081 9080"/>
                                <a:gd name="T13" fmla="*/ T12 w 2"/>
                                <a:gd name="T14" fmla="+- 0 4036 3946"/>
                                <a:gd name="T15" fmla="*/ 4036 h 91"/>
                                <a:gd name="T16" fmla="+- 0 9081 908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62" name="Group 773"/>
                        <wpg:cNvGrpSpPr>
                          <a:grpSpLocks/>
                        </wpg:cNvGrpSpPr>
                        <wpg:grpSpPr bwMode="auto">
                          <a:xfrm>
                            <a:off x="9400" y="3946"/>
                            <a:ext cx="3" cy="91"/>
                            <a:chOff x="9400" y="3946"/>
                            <a:chExt cx="3" cy="91"/>
                          </a:xfrm>
                        </wpg:grpSpPr>
                        <wps:wsp>
                          <wps:cNvPr id="18163" name="Freeform 774"/>
                          <wps:cNvSpPr>
                            <a:spLocks/>
                          </wps:cNvSpPr>
                          <wps:spPr bwMode="auto">
                            <a:xfrm>
                              <a:off x="9400" y="3946"/>
                              <a:ext cx="3" cy="91"/>
                            </a:xfrm>
                            <a:custGeom>
                              <a:avLst/>
                              <a:gdLst>
                                <a:gd name="T0" fmla="+- 0 9403 9400"/>
                                <a:gd name="T1" fmla="*/ T0 w 3"/>
                                <a:gd name="T2" fmla="+- 0 3946 3946"/>
                                <a:gd name="T3" fmla="*/ 3946 h 91"/>
                                <a:gd name="T4" fmla="+- 0 9400 9400"/>
                                <a:gd name="T5" fmla="*/ T4 w 3"/>
                                <a:gd name="T6" fmla="+- 0 3946 3946"/>
                                <a:gd name="T7" fmla="*/ 3946 h 91"/>
                                <a:gd name="T8" fmla="+- 0 9400 9400"/>
                                <a:gd name="T9" fmla="*/ T8 w 3"/>
                                <a:gd name="T10" fmla="+- 0 4036 3946"/>
                                <a:gd name="T11" fmla="*/ 4036 h 91"/>
                                <a:gd name="T12" fmla="+- 0 9403 9400"/>
                                <a:gd name="T13" fmla="*/ T12 w 3"/>
                                <a:gd name="T14" fmla="+- 0 4036 3946"/>
                                <a:gd name="T15" fmla="*/ 4036 h 91"/>
                                <a:gd name="T16" fmla="+- 0 9403 940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64" name="Group 775"/>
                        <wpg:cNvGrpSpPr>
                          <a:grpSpLocks/>
                        </wpg:cNvGrpSpPr>
                        <wpg:grpSpPr bwMode="auto">
                          <a:xfrm>
                            <a:off x="9081" y="3946"/>
                            <a:ext cx="3" cy="91"/>
                            <a:chOff x="9081" y="3946"/>
                            <a:chExt cx="3" cy="91"/>
                          </a:xfrm>
                        </wpg:grpSpPr>
                        <wps:wsp>
                          <wps:cNvPr id="18165" name="Freeform 776"/>
                          <wps:cNvSpPr>
                            <a:spLocks/>
                          </wps:cNvSpPr>
                          <wps:spPr bwMode="auto">
                            <a:xfrm>
                              <a:off x="9081" y="3946"/>
                              <a:ext cx="3" cy="91"/>
                            </a:xfrm>
                            <a:custGeom>
                              <a:avLst/>
                              <a:gdLst>
                                <a:gd name="T0" fmla="+- 0 9084 9081"/>
                                <a:gd name="T1" fmla="*/ T0 w 3"/>
                                <a:gd name="T2" fmla="+- 0 3946 3946"/>
                                <a:gd name="T3" fmla="*/ 3946 h 91"/>
                                <a:gd name="T4" fmla="+- 0 9081 9081"/>
                                <a:gd name="T5" fmla="*/ T4 w 3"/>
                                <a:gd name="T6" fmla="+- 0 3946 3946"/>
                                <a:gd name="T7" fmla="*/ 3946 h 91"/>
                                <a:gd name="T8" fmla="+- 0 9081 9081"/>
                                <a:gd name="T9" fmla="*/ T8 w 3"/>
                                <a:gd name="T10" fmla="+- 0 4036 3946"/>
                                <a:gd name="T11" fmla="*/ 4036 h 91"/>
                                <a:gd name="T12" fmla="+- 0 9084 9081"/>
                                <a:gd name="T13" fmla="*/ T12 w 3"/>
                                <a:gd name="T14" fmla="+- 0 4036 3946"/>
                                <a:gd name="T15" fmla="*/ 4036 h 91"/>
                                <a:gd name="T16" fmla="+- 0 9084 9081"/>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66" name="Group 777"/>
                        <wpg:cNvGrpSpPr>
                          <a:grpSpLocks/>
                        </wpg:cNvGrpSpPr>
                        <wpg:grpSpPr bwMode="auto">
                          <a:xfrm>
                            <a:off x="9398" y="3946"/>
                            <a:ext cx="2" cy="91"/>
                            <a:chOff x="9398" y="3946"/>
                            <a:chExt cx="2" cy="91"/>
                          </a:xfrm>
                        </wpg:grpSpPr>
                        <wps:wsp>
                          <wps:cNvPr id="18167" name="Freeform 778"/>
                          <wps:cNvSpPr>
                            <a:spLocks/>
                          </wps:cNvSpPr>
                          <wps:spPr bwMode="auto">
                            <a:xfrm>
                              <a:off x="9398" y="3946"/>
                              <a:ext cx="2" cy="91"/>
                            </a:xfrm>
                            <a:custGeom>
                              <a:avLst/>
                              <a:gdLst>
                                <a:gd name="T0" fmla="+- 0 9400 9398"/>
                                <a:gd name="T1" fmla="*/ T0 w 2"/>
                                <a:gd name="T2" fmla="+- 0 3946 3946"/>
                                <a:gd name="T3" fmla="*/ 3946 h 91"/>
                                <a:gd name="T4" fmla="+- 0 9398 9398"/>
                                <a:gd name="T5" fmla="*/ T4 w 2"/>
                                <a:gd name="T6" fmla="+- 0 3946 3946"/>
                                <a:gd name="T7" fmla="*/ 3946 h 91"/>
                                <a:gd name="T8" fmla="+- 0 9398 9398"/>
                                <a:gd name="T9" fmla="*/ T8 w 2"/>
                                <a:gd name="T10" fmla="+- 0 4036 3946"/>
                                <a:gd name="T11" fmla="*/ 4036 h 91"/>
                                <a:gd name="T12" fmla="+- 0 9400 9398"/>
                                <a:gd name="T13" fmla="*/ T12 w 2"/>
                                <a:gd name="T14" fmla="+- 0 4036 3946"/>
                                <a:gd name="T15" fmla="*/ 4036 h 91"/>
                                <a:gd name="T16" fmla="+- 0 9400 939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68" name="Picture 77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084" y="3946"/>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69" name="Group 780"/>
                        <wpg:cNvGrpSpPr>
                          <a:grpSpLocks/>
                        </wpg:cNvGrpSpPr>
                        <wpg:grpSpPr bwMode="auto">
                          <a:xfrm>
                            <a:off x="9395" y="3946"/>
                            <a:ext cx="3" cy="91"/>
                            <a:chOff x="9395" y="3946"/>
                            <a:chExt cx="3" cy="91"/>
                          </a:xfrm>
                        </wpg:grpSpPr>
                        <wps:wsp>
                          <wps:cNvPr id="18170" name="Freeform 781"/>
                          <wps:cNvSpPr>
                            <a:spLocks/>
                          </wps:cNvSpPr>
                          <wps:spPr bwMode="auto">
                            <a:xfrm>
                              <a:off x="9395" y="3946"/>
                              <a:ext cx="3" cy="91"/>
                            </a:xfrm>
                            <a:custGeom>
                              <a:avLst/>
                              <a:gdLst>
                                <a:gd name="T0" fmla="+- 0 9398 9395"/>
                                <a:gd name="T1" fmla="*/ T0 w 3"/>
                                <a:gd name="T2" fmla="+- 0 3946 3946"/>
                                <a:gd name="T3" fmla="*/ 3946 h 91"/>
                                <a:gd name="T4" fmla="+- 0 9395 9395"/>
                                <a:gd name="T5" fmla="*/ T4 w 3"/>
                                <a:gd name="T6" fmla="+- 0 3946 3946"/>
                                <a:gd name="T7" fmla="*/ 3946 h 91"/>
                                <a:gd name="T8" fmla="+- 0 9395 9395"/>
                                <a:gd name="T9" fmla="*/ T8 w 3"/>
                                <a:gd name="T10" fmla="+- 0 4036 3946"/>
                                <a:gd name="T11" fmla="*/ 4036 h 91"/>
                                <a:gd name="T12" fmla="+- 0 9398 9395"/>
                                <a:gd name="T13" fmla="*/ T12 w 3"/>
                                <a:gd name="T14" fmla="+- 0 4036 3946"/>
                                <a:gd name="T15" fmla="*/ 4036 h 91"/>
                                <a:gd name="T16" fmla="+- 0 9398 9395"/>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71" name="Group 782"/>
                        <wpg:cNvGrpSpPr>
                          <a:grpSpLocks/>
                        </wpg:cNvGrpSpPr>
                        <wpg:grpSpPr bwMode="auto">
                          <a:xfrm>
                            <a:off x="9086" y="3946"/>
                            <a:ext cx="3" cy="91"/>
                            <a:chOff x="9086" y="3946"/>
                            <a:chExt cx="3" cy="91"/>
                          </a:xfrm>
                        </wpg:grpSpPr>
                        <wps:wsp>
                          <wps:cNvPr id="18172" name="Freeform 783"/>
                          <wps:cNvSpPr>
                            <a:spLocks/>
                          </wps:cNvSpPr>
                          <wps:spPr bwMode="auto">
                            <a:xfrm>
                              <a:off x="9086" y="3946"/>
                              <a:ext cx="3" cy="91"/>
                            </a:xfrm>
                            <a:custGeom>
                              <a:avLst/>
                              <a:gdLst>
                                <a:gd name="T0" fmla="+- 0 9089 9086"/>
                                <a:gd name="T1" fmla="*/ T0 w 3"/>
                                <a:gd name="T2" fmla="+- 0 3946 3946"/>
                                <a:gd name="T3" fmla="*/ 3946 h 91"/>
                                <a:gd name="T4" fmla="+- 0 9086 9086"/>
                                <a:gd name="T5" fmla="*/ T4 w 3"/>
                                <a:gd name="T6" fmla="+- 0 3946 3946"/>
                                <a:gd name="T7" fmla="*/ 3946 h 91"/>
                                <a:gd name="T8" fmla="+- 0 9086 9086"/>
                                <a:gd name="T9" fmla="*/ T8 w 3"/>
                                <a:gd name="T10" fmla="+- 0 4036 3946"/>
                                <a:gd name="T11" fmla="*/ 4036 h 91"/>
                                <a:gd name="T12" fmla="+- 0 9089 9086"/>
                                <a:gd name="T13" fmla="*/ T12 w 3"/>
                                <a:gd name="T14" fmla="+- 0 4036 3946"/>
                                <a:gd name="T15" fmla="*/ 4036 h 91"/>
                                <a:gd name="T16" fmla="+- 0 9089 9086"/>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73" name="Picture 784"/>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9394" y="3946"/>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74" name="Group 785"/>
                        <wpg:cNvGrpSpPr>
                          <a:grpSpLocks/>
                        </wpg:cNvGrpSpPr>
                        <wpg:grpSpPr bwMode="auto">
                          <a:xfrm>
                            <a:off x="9089" y="3946"/>
                            <a:ext cx="2" cy="91"/>
                            <a:chOff x="9089" y="3946"/>
                            <a:chExt cx="2" cy="91"/>
                          </a:xfrm>
                        </wpg:grpSpPr>
                        <wps:wsp>
                          <wps:cNvPr id="18175" name="Freeform 786"/>
                          <wps:cNvSpPr>
                            <a:spLocks/>
                          </wps:cNvSpPr>
                          <wps:spPr bwMode="auto">
                            <a:xfrm>
                              <a:off x="9089" y="3946"/>
                              <a:ext cx="2" cy="91"/>
                            </a:xfrm>
                            <a:custGeom>
                              <a:avLst/>
                              <a:gdLst>
                                <a:gd name="T0" fmla="+- 0 9091 9089"/>
                                <a:gd name="T1" fmla="*/ T0 w 2"/>
                                <a:gd name="T2" fmla="+- 0 3946 3946"/>
                                <a:gd name="T3" fmla="*/ 3946 h 91"/>
                                <a:gd name="T4" fmla="+- 0 9089 9089"/>
                                <a:gd name="T5" fmla="*/ T4 w 2"/>
                                <a:gd name="T6" fmla="+- 0 3946 3946"/>
                                <a:gd name="T7" fmla="*/ 3946 h 91"/>
                                <a:gd name="T8" fmla="+- 0 9089 9089"/>
                                <a:gd name="T9" fmla="*/ T8 w 2"/>
                                <a:gd name="T10" fmla="+- 0 4036 3946"/>
                                <a:gd name="T11" fmla="*/ 4036 h 91"/>
                                <a:gd name="T12" fmla="+- 0 9091 9089"/>
                                <a:gd name="T13" fmla="*/ T12 w 2"/>
                                <a:gd name="T14" fmla="+- 0 4036 3946"/>
                                <a:gd name="T15" fmla="*/ 4036 h 91"/>
                                <a:gd name="T16" fmla="+- 0 9091 908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76" name="Group 787"/>
                        <wpg:cNvGrpSpPr>
                          <a:grpSpLocks/>
                        </wpg:cNvGrpSpPr>
                        <wpg:grpSpPr bwMode="auto">
                          <a:xfrm>
                            <a:off x="9392" y="3946"/>
                            <a:ext cx="2" cy="91"/>
                            <a:chOff x="9392" y="3946"/>
                            <a:chExt cx="2" cy="91"/>
                          </a:xfrm>
                        </wpg:grpSpPr>
                        <wps:wsp>
                          <wps:cNvPr id="18177" name="Freeform 788"/>
                          <wps:cNvSpPr>
                            <a:spLocks/>
                          </wps:cNvSpPr>
                          <wps:spPr bwMode="auto">
                            <a:xfrm>
                              <a:off x="9392" y="3946"/>
                              <a:ext cx="2" cy="91"/>
                            </a:xfrm>
                            <a:custGeom>
                              <a:avLst/>
                              <a:gdLst>
                                <a:gd name="T0" fmla="+- 0 9394 9392"/>
                                <a:gd name="T1" fmla="*/ T0 w 2"/>
                                <a:gd name="T2" fmla="+- 0 3946 3946"/>
                                <a:gd name="T3" fmla="*/ 3946 h 91"/>
                                <a:gd name="T4" fmla="+- 0 9392 9392"/>
                                <a:gd name="T5" fmla="*/ T4 w 2"/>
                                <a:gd name="T6" fmla="+- 0 3946 3946"/>
                                <a:gd name="T7" fmla="*/ 3946 h 91"/>
                                <a:gd name="T8" fmla="+- 0 9392 9392"/>
                                <a:gd name="T9" fmla="*/ T8 w 2"/>
                                <a:gd name="T10" fmla="+- 0 4036 3946"/>
                                <a:gd name="T11" fmla="*/ 4036 h 91"/>
                                <a:gd name="T12" fmla="+- 0 9394 9392"/>
                                <a:gd name="T13" fmla="*/ T12 w 2"/>
                                <a:gd name="T14" fmla="+- 0 4036 3946"/>
                                <a:gd name="T15" fmla="*/ 4036 h 91"/>
                                <a:gd name="T16" fmla="+- 0 9394 939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78" name="Group 789"/>
                        <wpg:cNvGrpSpPr>
                          <a:grpSpLocks/>
                        </wpg:cNvGrpSpPr>
                        <wpg:grpSpPr bwMode="auto">
                          <a:xfrm>
                            <a:off x="9091" y="3946"/>
                            <a:ext cx="3" cy="91"/>
                            <a:chOff x="9091" y="3946"/>
                            <a:chExt cx="3" cy="91"/>
                          </a:xfrm>
                        </wpg:grpSpPr>
                        <wps:wsp>
                          <wps:cNvPr id="18179" name="Freeform 790"/>
                          <wps:cNvSpPr>
                            <a:spLocks/>
                          </wps:cNvSpPr>
                          <wps:spPr bwMode="auto">
                            <a:xfrm>
                              <a:off x="9091" y="3946"/>
                              <a:ext cx="3" cy="91"/>
                            </a:xfrm>
                            <a:custGeom>
                              <a:avLst/>
                              <a:gdLst>
                                <a:gd name="T0" fmla="+- 0 9093 9091"/>
                                <a:gd name="T1" fmla="*/ T0 w 3"/>
                                <a:gd name="T2" fmla="+- 0 3946 3946"/>
                                <a:gd name="T3" fmla="*/ 3946 h 91"/>
                                <a:gd name="T4" fmla="+- 0 9091 9091"/>
                                <a:gd name="T5" fmla="*/ T4 w 3"/>
                                <a:gd name="T6" fmla="+- 0 3946 3946"/>
                                <a:gd name="T7" fmla="*/ 3946 h 91"/>
                                <a:gd name="T8" fmla="+- 0 9091 9091"/>
                                <a:gd name="T9" fmla="*/ T8 w 3"/>
                                <a:gd name="T10" fmla="+- 0 4036 3946"/>
                                <a:gd name="T11" fmla="*/ 4036 h 91"/>
                                <a:gd name="T12" fmla="+- 0 9093 9091"/>
                                <a:gd name="T13" fmla="*/ T12 w 3"/>
                                <a:gd name="T14" fmla="+- 0 4036 3946"/>
                                <a:gd name="T15" fmla="*/ 4036 h 91"/>
                                <a:gd name="T16" fmla="+- 0 9093 9091"/>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80" name="Group 791"/>
                        <wpg:cNvGrpSpPr>
                          <a:grpSpLocks/>
                        </wpg:cNvGrpSpPr>
                        <wpg:grpSpPr bwMode="auto">
                          <a:xfrm>
                            <a:off x="9389" y="3946"/>
                            <a:ext cx="3" cy="91"/>
                            <a:chOff x="9389" y="3946"/>
                            <a:chExt cx="3" cy="91"/>
                          </a:xfrm>
                        </wpg:grpSpPr>
                        <wps:wsp>
                          <wps:cNvPr id="18181" name="Freeform 792"/>
                          <wps:cNvSpPr>
                            <a:spLocks/>
                          </wps:cNvSpPr>
                          <wps:spPr bwMode="auto">
                            <a:xfrm>
                              <a:off x="9389" y="3946"/>
                              <a:ext cx="3" cy="91"/>
                            </a:xfrm>
                            <a:custGeom>
                              <a:avLst/>
                              <a:gdLst>
                                <a:gd name="T0" fmla="+- 0 9392 9389"/>
                                <a:gd name="T1" fmla="*/ T0 w 3"/>
                                <a:gd name="T2" fmla="+- 0 3946 3946"/>
                                <a:gd name="T3" fmla="*/ 3946 h 91"/>
                                <a:gd name="T4" fmla="+- 0 9389 9389"/>
                                <a:gd name="T5" fmla="*/ T4 w 3"/>
                                <a:gd name="T6" fmla="+- 0 3946 3946"/>
                                <a:gd name="T7" fmla="*/ 3946 h 91"/>
                                <a:gd name="T8" fmla="+- 0 9389 9389"/>
                                <a:gd name="T9" fmla="*/ T8 w 3"/>
                                <a:gd name="T10" fmla="+- 0 4036 3946"/>
                                <a:gd name="T11" fmla="*/ 4036 h 91"/>
                                <a:gd name="T12" fmla="+- 0 9392 9389"/>
                                <a:gd name="T13" fmla="*/ T12 w 3"/>
                                <a:gd name="T14" fmla="+- 0 4036 3946"/>
                                <a:gd name="T15" fmla="*/ 4036 h 91"/>
                                <a:gd name="T16" fmla="+- 0 9392 938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82" name="Picture 79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093" y="3946"/>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83" name="Group 794"/>
                        <wpg:cNvGrpSpPr>
                          <a:grpSpLocks/>
                        </wpg:cNvGrpSpPr>
                        <wpg:grpSpPr bwMode="auto">
                          <a:xfrm>
                            <a:off x="9387" y="3946"/>
                            <a:ext cx="2" cy="91"/>
                            <a:chOff x="9387" y="3946"/>
                            <a:chExt cx="2" cy="91"/>
                          </a:xfrm>
                        </wpg:grpSpPr>
                        <wps:wsp>
                          <wps:cNvPr id="18184" name="Freeform 795"/>
                          <wps:cNvSpPr>
                            <a:spLocks/>
                          </wps:cNvSpPr>
                          <wps:spPr bwMode="auto">
                            <a:xfrm>
                              <a:off x="9387" y="3946"/>
                              <a:ext cx="2" cy="91"/>
                            </a:xfrm>
                            <a:custGeom>
                              <a:avLst/>
                              <a:gdLst>
                                <a:gd name="T0" fmla="+- 0 9389 9387"/>
                                <a:gd name="T1" fmla="*/ T0 w 2"/>
                                <a:gd name="T2" fmla="+- 0 3946 3946"/>
                                <a:gd name="T3" fmla="*/ 3946 h 91"/>
                                <a:gd name="T4" fmla="+- 0 9387 9387"/>
                                <a:gd name="T5" fmla="*/ T4 w 2"/>
                                <a:gd name="T6" fmla="+- 0 3946 3946"/>
                                <a:gd name="T7" fmla="*/ 3946 h 91"/>
                                <a:gd name="T8" fmla="+- 0 9387 9387"/>
                                <a:gd name="T9" fmla="*/ T8 w 2"/>
                                <a:gd name="T10" fmla="+- 0 4036 3946"/>
                                <a:gd name="T11" fmla="*/ 4036 h 91"/>
                                <a:gd name="T12" fmla="+- 0 9389 9387"/>
                                <a:gd name="T13" fmla="*/ T12 w 2"/>
                                <a:gd name="T14" fmla="+- 0 4036 3946"/>
                                <a:gd name="T15" fmla="*/ 4036 h 91"/>
                                <a:gd name="T16" fmla="+- 0 9389 938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85" name="Group 796"/>
                        <wpg:cNvGrpSpPr>
                          <a:grpSpLocks/>
                        </wpg:cNvGrpSpPr>
                        <wpg:grpSpPr bwMode="auto">
                          <a:xfrm>
                            <a:off x="9095" y="3946"/>
                            <a:ext cx="3" cy="91"/>
                            <a:chOff x="9095" y="3946"/>
                            <a:chExt cx="3" cy="91"/>
                          </a:xfrm>
                        </wpg:grpSpPr>
                        <wps:wsp>
                          <wps:cNvPr id="18186" name="Freeform 797"/>
                          <wps:cNvSpPr>
                            <a:spLocks/>
                          </wps:cNvSpPr>
                          <wps:spPr bwMode="auto">
                            <a:xfrm>
                              <a:off x="9095" y="3946"/>
                              <a:ext cx="3" cy="91"/>
                            </a:xfrm>
                            <a:custGeom>
                              <a:avLst/>
                              <a:gdLst>
                                <a:gd name="T0" fmla="+- 0 9098 9095"/>
                                <a:gd name="T1" fmla="*/ T0 w 3"/>
                                <a:gd name="T2" fmla="+- 0 3946 3946"/>
                                <a:gd name="T3" fmla="*/ 3946 h 91"/>
                                <a:gd name="T4" fmla="+- 0 9095 9095"/>
                                <a:gd name="T5" fmla="*/ T4 w 3"/>
                                <a:gd name="T6" fmla="+- 0 3946 3946"/>
                                <a:gd name="T7" fmla="*/ 3946 h 91"/>
                                <a:gd name="T8" fmla="+- 0 9095 9095"/>
                                <a:gd name="T9" fmla="*/ T8 w 3"/>
                                <a:gd name="T10" fmla="+- 0 4036 3946"/>
                                <a:gd name="T11" fmla="*/ 4036 h 91"/>
                                <a:gd name="T12" fmla="+- 0 9098 9095"/>
                                <a:gd name="T13" fmla="*/ T12 w 3"/>
                                <a:gd name="T14" fmla="+- 0 4036 3946"/>
                                <a:gd name="T15" fmla="*/ 4036 h 91"/>
                                <a:gd name="T16" fmla="+- 0 9098 9095"/>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187" name="Picture 798"/>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384"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188" name="Group 799"/>
                        <wpg:cNvGrpSpPr>
                          <a:grpSpLocks/>
                        </wpg:cNvGrpSpPr>
                        <wpg:grpSpPr bwMode="auto">
                          <a:xfrm>
                            <a:off x="9098" y="3946"/>
                            <a:ext cx="2" cy="91"/>
                            <a:chOff x="9098" y="3946"/>
                            <a:chExt cx="2" cy="91"/>
                          </a:xfrm>
                        </wpg:grpSpPr>
                        <wps:wsp>
                          <wps:cNvPr id="18189" name="Freeform 800"/>
                          <wps:cNvSpPr>
                            <a:spLocks/>
                          </wps:cNvSpPr>
                          <wps:spPr bwMode="auto">
                            <a:xfrm>
                              <a:off x="9098" y="3946"/>
                              <a:ext cx="2" cy="91"/>
                            </a:xfrm>
                            <a:custGeom>
                              <a:avLst/>
                              <a:gdLst>
                                <a:gd name="T0" fmla="+- 0 9100 9098"/>
                                <a:gd name="T1" fmla="*/ T0 w 2"/>
                                <a:gd name="T2" fmla="+- 0 3946 3946"/>
                                <a:gd name="T3" fmla="*/ 3946 h 91"/>
                                <a:gd name="T4" fmla="+- 0 9098 9098"/>
                                <a:gd name="T5" fmla="*/ T4 w 2"/>
                                <a:gd name="T6" fmla="+- 0 3946 3946"/>
                                <a:gd name="T7" fmla="*/ 3946 h 91"/>
                                <a:gd name="T8" fmla="+- 0 9098 9098"/>
                                <a:gd name="T9" fmla="*/ T8 w 2"/>
                                <a:gd name="T10" fmla="+- 0 4036 3946"/>
                                <a:gd name="T11" fmla="*/ 4036 h 91"/>
                                <a:gd name="T12" fmla="+- 0 9100 9098"/>
                                <a:gd name="T13" fmla="*/ T12 w 2"/>
                                <a:gd name="T14" fmla="+- 0 4036 3946"/>
                                <a:gd name="T15" fmla="*/ 4036 h 91"/>
                                <a:gd name="T16" fmla="+- 0 9100 909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0" name="Group 801"/>
                        <wpg:cNvGrpSpPr>
                          <a:grpSpLocks/>
                        </wpg:cNvGrpSpPr>
                        <wpg:grpSpPr bwMode="auto">
                          <a:xfrm>
                            <a:off x="9383" y="3946"/>
                            <a:ext cx="2" cy="91"/>
                            <a:chOff x="9383" y="3946"/>
                            <a:chExt cx="2" cy="91"/>
                          </a:xfrm>
                        </wpg:grpSpPr>
                        <wps:wsp>
                          <wps:cNvPr id="18191" name="Freeform 802"/>
                          <wps:cNvSpPr>
                            <a:spLocks/>
                          </wps:cNvSpPr>
                          <wps:spPr bwMode="auto">
                            <a:xfrm>
                              <a:off x="9383" y="3946"/>
                              <a:ext cx="2" cy="91"/>
                            </a:xfrm>
                            <a:custGeom>
                              <a:avLst/>
                              <a:gdLst>
                                <a:gd name="T0" fmla="+- 0 9384 9383"/>
                                <a:gd name="T1" fmla="*/ T0 w 2"/>
                                <a:gd name="T2" fmla="+- 0 3946 3946"/>
                                <a:gd name="T3" fmla="*/ 3946 h 91"/>
                                <a:gd name="T4" fmla="+- 0 9383 9383"/>
                                <a:gd name="T5" fmla="*/ T4 w 2"/>
                                <a:gd name="T6" fmla="+- 0 3946 3946"/>
                                <a:gd name="T7" fmla="*/ 3946 h 91"/>
                                <a:gd name="T8" fmla="+- 0 9383 9383"/>
                                <a:gd name="T9" fmla="*/ T8 w 2"/>
                                <a:gd name="T10" fmla="+- 0 4036 3946"/>
                                <a:gd name="T11" fmla="*/ 4036 h 91"/>
                                <a:gd name="T12" fmla="+- 0 9384 9383"/>
                                <a:gd name="T13" fmla="*/ T12 w 2"/>
                                <a:gd name="T14" fmla="+- 0 4036 3946"/>
                                <a:gd name="T15" fmla="*/ 4036 h 91"/>
                                <a:gd name="T16" fmla="+- 0 9384 9383"/>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2" name="Group 803"/>
                        <wpg:cNvGrpSpPr>
                          <a:grpSpLocks/>
                        </wpg:cNvGrpSpPr>
                        <wpg:grpSpPr bwMode="auto">
                          <a:xfrm>
                            <a:off x="9100" y="3946"/>
                            <a:ext cx="3" cy="91"/>
                            <a:chOff x="9100" y="3946"/>
                            <a:chExt cx="3" cy="91"/>
                          </a:xfrm>
                        </wpg:grpSpPr>
                        <wps:wsp>
                          <wps:cNvPr id="18193" name="Freeform 804"/>
                          <wps:cNvSpPr>
                            <a:spLocks/>
                          </wps:cNvSpPr>
                          <wps:spPr bwMode="auto">
                            <a:xfrm>
                              <a:off x="9100" y="3946"/>
                              <a:ext cx="3" cy="91"/>
                            </a:xfrm>
                            <a:custGeom>
                              <a:avLst/>
                              <a:gdLst>
                                <a:gd name="T0" fmla="+- 0 9102 9100"/>
                                <a:gd name="T1" fmla="*/ T0 w 3"/>
                                <a:gd name="T2" fmla="+- 0 3946 3946"/>
                                <a:gd name="T3" fmla="*/ 3946 h 91"/>
                                <a:gd name="T4" fmla="+- 0 9100 9100"/>
                                <a:gd name="T5" fmla="*/ T4 w 3"/>
                                <a:gd name="T6" fmla="+- 0 3946 3946"/>
                                <a:gd name="T7" fmla="*/ 3946 h 91"/>
                                <a:gd name="T8" fmla="+- 0 9100 9100"/>
                                <a:gd name="T9" fmla="*/ T8 w 3"/>
                                <a:gd name="T10" fmla="+- 0 4036 3946"/>
                                <a:gd name="T11" fmla="*/ 4036 h 91"/>
                                <a:gd name="T12" fmla="+- 0 9102 9100"/>
                                <a:gd name="T13" fmla="*/ T12 w 3"/>
                                <a:gd name="T14" fmla="+- 0 4036 3946"/>
                                <a:gd name="T15" fmla="*/ 4036 h 91"/>
                                <a:gd name="T16" fmla="+- 0 9102 910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4" name="Group 805"/>
                        <wpg:cNvGrpSpPr>
                          <a:grpSpLocks/>
                        </wpg:cNvGrpSpPr>
                        <wpg:grpSpPr bwMode="auto">
                          <a:xfrm>
                            <a:off x="9380" y="3946"/>
                            <a:ext cx="3" cy="91"/>
                            <a:chOff x="9380" y="3946"/>
                            <a:chExt cx="3" cy="91"/>
                          </a:xfrm>
                        </wpg:grpSpPr>
                        <wps:wsp>
                          <wps:cNvPr id="18195" name="Freeform 806"/>
                          <wps:cNvSpPr>
                            <a:spLocks/>
                          </wps:cNvSpPr>
                          <wps:spPr bwMode="auto">
                            <a:xfrm>
                              <a:off x="9380" y="3946"/>
                              <a:ext cx="3" cy="91"/>
                            </a:xfrm>
                            <a:custGeom>
                              <a:avLst/>
                              <a:gdLst>
                                <a:gd name="T0" fmla="+- 0 9383 9380"/>
                                <a:gd name="T1" fmla="*/ T0 w 3"/>
                                <a:gd name="T2" fmla="+- 0 3946 3946"/>
                                <a:gd name="T3" fmla="*/ 3946 h 91"/>
                                <a:gd name="T4" fmla="+- 0 9380 9380"/>
                                <a:gd name="T5" fmla="*/ T4 w 3"/>
                                <a:gd name="T6" fmla="+- 0 3946 3946"/>
                                <a:gd name="T7" fmla="*/ 3946 h 91"/>
                                <a:gd name="T8" fmla="+- 0 9380 9380"/>
                                <a:gd name="T9" fmla="*/ T8 w 3"/>
                                <a:gd name="T10" fmla="+- 0 4036 3946"/>
                                <a:gd name="T11" fmla="*/ 4036 h 91"/>
                                <a:gd name="T12" fmla="+- 0 9383 9380"/>
                                <a:gd name="T13" fmla="*/ T12 w 3"/>
                                <a:gd name="T14" fmla="+- 0 4036 3946"/>
                                <a:gd name="T15" fmla="*/ 4036 h 91"/>
                                <a:gd name="T16" fmla="+- 0 9383 938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6" name="Group 807"/>
                        <wpg:cNvGrpSpPr>
                          <a:grpSpLocks/>
                        </wpg:cNvGrpSpPr>
                        <wpg:grpSpPr bwMode="auto">
                          <a:xfrm>
                            <a:off x="9102" y="3946"/>
                            <a:ext cx="2" cy="91"/>
                            <a:chOff x="9102" y="3946"/>
                            <a:chExt cx="2" cy="91"/>
                          </a:xfrm>
                        </wpg:grpSpPr>
                        <wps:wsp>
                          <wps:cNvPr id="18197" name="Freeform 808"/>
                          <wps:cNvSpPr>
                            <a:spLocks/>
                          </wps:cNvSpPr>
                          <wps:spPr bwMode="auto">
                            <a:xfrm>
                              <a:off x="9102" y="3946"/>
                              <a:ext cx="2" cy="91"/>
                            </a:xfrm>
                            <a:custGeom>
                              <a:avLst/>
                              <a:gdLst>
                                <a:gd name="T0" fmla="+- 0 9104 9102"/>
                                <a:gd name="T1" fmla="*/ T0 w 2"/>
                                <a:gd name="T2" fmla="+- 0 3946 3946"/>
                                <a:gd name="T3" fmla="*/ 3946 h 91"/>
                                <a:gd name="T4" fmla="+- 0 9102 9102"/>
                                <a:gd name="T5" fmla="*/ T4 w 2"/>
                                <a:gd name="T6" fmla="+- 0 3946 3946"/>
                                <a:gd name="T7" fmla="*/ 3946 h 91"/>
                                <a:gd name="T8" fmla="+- 0 9102 9102"/>
                                <a:gd name="T9" fmla="*/ T8 w 2"/>
                                <a:gd name="T10" fmla="+- 0 4036 3946"/>
                                <a:gd name="T11" fmla="*/ 4036 h 91"/>
                                <a:gd name="T12" fmla="+- 0 9104 9102"/>
                                <a:gd name="T13" fmla="*/ T12 w 2"/>
                                <a:gd name="T14" fmla="+- 0 4036 3946"/>
                                <a:gd name="T15" fmla="*/ 4036 h 91"/>
                                <a:gd name="T16" fmla="+- 0 9104 910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198" name="Group 809"/>
                        <wpg:cNvGrpSpPr>
                          <a:grpSpLocks/>
                        </wpg:cNvGrpSpPr>
                        <wpg:grpSpPr bwMode="auto">
                          <a:xfrm>
                            <a:off x="9378" y="3946"/>
                            <a:ext cx="2" cy="91"/>
                            <a:chOff x="9378" y="3946"/>
                            <a:chExt cx="2" cy="91"/>
                          </a:xfrm>
                        </wpg:grpSpPr>
                        <wps:wsp>
                          <wps:cNvPr id="18199" name="Freeform 810"/>
                          <wps:cNvSpPr>
                            <a:spLocks/>
                          </wps:cNvSpPr>
                          <wps:spPr bwMode="auto">
                            <a:xfrm>
                              <a:off x="9378" y="3946"/>
                              <a:ext cx="2" cy="91"/>
                            </a:xfrm>
                            <a:custGeom>
                              <a:avLst/>
                              <a:gdLst>
                                <a:gd name="T0" fmla="+- 0 9380 9378"/>
                                <a:gd name="T1" fmla="*/ T0 w 2"/>
                                <a:gd name="T2" fmla="+- 0 3946 3946"/>
                                <a:gd name="T3" fmla="*/ 3946 h 91"/>
                                <a:gd name="T4" fmla="+- 0 9378 9378"/>
                                <a:gd name="T5" fmla="*/ T4 w 2"/>
                                <a:gd name="T6" fmla="+- 0 3946 3946"/>
                                <a:gd name="T7" fmla="*/ 3946 h 91"/>
                                <a:gd name="T8" fmla="+- 0 9378 9378"/>
                                <a:gd name="T9" fmla="*/ T8 w 2"/>
                                <a:gd name="T10" fmla="+- 0 4036 3946"/>
                                <a:gd name="T11" fmla="*/ 4036 h 91"/>
                                <a:gd name="T12" fmla="+- 0 9380 9378"/>
                                <a:gd name="T13" fmla="*/ T12 w 2"/>
                                <a:gd name="T14" fmla="+- 0 4036 3946"/>
                                <a:gd name="T15" fmla="*/ 4036 h 91"/>
                                <a:gd name="T16" fmla="+- 0 9380 937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00" name="Picture 811"/>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9104"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01" name="Group 812"/>
                        <wpg:cNvGrpSpPr>
                          <a:grpSpLocks/>
                        </wpg:cNvGrpSpPr>
                        <wpg:grpSpPr bwMode="auto">
                          <a:xfrm>
                            <a:off x="9375" y="3946"/>
                            <a:ext cx="3" cy="91"/>
                            <a:chOff x="9375" y="3946"/>
                            <a:chExt cx="3" cy="91"/>
                          </a:xfrm>
                        </wpg:grpSpPr>
                        <wps:wsp>
                          <wps:cNvPr id="18202" name="Freeform 813"/>
                          <wps:cNvSpPr>
                            <a:spLocks/>
                          </wps:cNvSpPr>
                          <wps:spPr bwMode="auto">
                            <a:xfrm>
                              <a:off x="9375" y="3946"/>
                              <a:ext cx="3" cy="91"/>
                            </a:xfrm>
                            <a:custGeom>
                              <a:avLst/>
                              <a:gdLst>
                                <a:gd name="T0" fmla="+- 0 9378 9375"/>
                                <a:gd name="T1" fmla="*/ T0 w 3"/>
                                <a:gd name="T2" fmla="+- 0 3946 3946"/>
                                <a:gd name="T3" fmla="*/ 3946 h 91"/>
                                <a:gd name="T4" fmla="+- 0 9375 9375"/>
                                <a:gd name="T5" fmla="*/ T4 w 3"/>
                                <a:gd name="T6" fmla="+- 0 3946 3946"/>
                                <a:gd name="T7" fmla="*/ 3946 h 91"/>
                                <a:gd name="T8" fmla="+- 0 9375 9375"/>
                                <a:gd name="T9" fmla="*/ T8 w 3"/>
                                <a:gd name="T10" fmla="+- 0 4036 3946"/>
                                <a:gd name="T11" fmla="*/ 4036 h 91"/>
                                <a:gd name="T12" fmla="+- 0 9378 9375"/>
                                <a:gd name="T13" fmla="*/ T12 w 3"/>
                                <a:gd name="T14" fmla="+- 0 4036 3946"/>
                                <a:gd name="T15" fmla="*/ 4036 h 91"/>
                                <a:gd name="T16" fmla="+- 0 9378 9375"/>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03" name="Group 814"/>
                        <wpg:cNvGrpSpPr>
                          <a:grpSpLocks/>
                        </wpg:cNvGrpSpPr>
                        <wpg:grpSpPr bwMode="auto">
                          <a:xfrm>
                            <a:off x="9107" y="3946"/>
                            <a:ext cx="2" cy="91"/>
                            <a:chOff x="9107" y="3946"/>
                            <a:chExt cx="2" cy="91"/>
                          </a:xfrm>
                        </wpg:grpSpPr>
                        <wps:wsp>
                          <wps:cNvPr id="18204" name="Freeform 815"/>
                          <wps:cNvSpPr>
                            <a:spLocks/>
                          </wps:cNvSpPr>
                          <wps:spPr bwMode="auto">
                            <a:xfrm>
                              <a:off x="9107" y="3946"/>
                              <a:ext cx="2" cy="91"/>
                            </a:xfrm>
                            <a:custGeom>
                              <a:avLst/>
                              <a:gdLst>
                                <a:gd name="T0" fmla="+- 0 9109 9107"/>
                                <a:gd name="T1" fmla="*/ T0 w 2"/>
                                <a:gd name="T2" fmla="+- 0 3946 3946"/>
                                <a:gd name="T3" fmla="*/ 3946 h 91"/>
                                <a:gd name="T4" fmla="+- 0 9107 9107"/>
                                <a:gd name="T5" fmla="*/ T4 w 2"/>
                                <a:gd name="T6" fmla="+- 0 3946 3946"/>
                                <a:gd name="T7" fmla="*/ 3946 h 91"/>
                                <a:gd name="T8" fmla="+- 0 9107 9107"/>
                                <a:gd name="T9" fmla="*/ T8 w 2"/>
                                <a:gd name="T10" fmla="+- 0 4036 3946"/>
                                <a:gd name="T11" fmla="*/ 4036 h 91"/>
                                <a:gd name="T12" fmla="+- 0 9109 9107"/>
                                <a:gd name="T13" fmla="*/ T12 w 2"/>
                                <a:gd name="T14" fmla="+- 0 4036 3946"/>
                                <a:gd name="T15" fmla="*/ 4036 h 91"/>
                                <a:gd name="T16" fmla="+- 0 9109 910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05" name="Picture 816"/>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373" y="3946"/>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06" name="Group 817"/>
                        <wpg:cNvGrpSpPr>
                          <a:grpSpLocks/>
                        </wpg:cNvGrpSpPr>
                        <wpg:grpSpPr bwMode="auto">
                          <a:xfrm>
                            <a:off x="9109" y="3946"/>
                            <a:ext cx="3" cy="91"/>
                            <a:chOff x="9109" y="3946"/>
                            <a:chExt cx="3" cy="91"/>
                          </a:xfrm>
                        </wpg:grpSpPr>
                        <wps:wsp>
                          <wps:cNvPr id="18207" name="Freeform 818"/>
                          <wps:cNvSpPr>
                            <a:spLocks/>
                          </wps:cNvSpPr>
                          <wps:spPr bwMode="auto">
                            <a:xfrm>
                              <a:off x="9109" y="3946"/>
                              <a:ext cx="3" cy="91"/>
                            </a:xfrm>
                            <a:custGeom>
                              <a:avLst/>
                              <a:gdLst>
                                <a:gd name="T0" fmla="+- 0 9112 9109"/>
                                <a:gd name="T1" fmla="*/ T0 w 3"/>
                                <a:gd name="T2" fmla="+- 0 3946 3946"/>
                                <a:gd name="T3" fmla="*/ 3946 h 91"/>
                                <a:gd name="T4" fmla="+- 0 9109 9109"/>
                                <a:gd name="T5" fmla="*/ T4 w 3"/>
                                <a:gd name="T6" fmla="+- 0 3946 3946"/>
                                <a:gd name="T7" fmla="*/ 3946 h 91"/>
                                <a:gd name="T8" fmla="+- 0 9109 9109"/>
                                <a:gd name="T9" fmla="*/ T8 w 3"/>
                                <a:gd name="T10" fmla="+- 0 4036 3946"/>
                                <a:gd name="T11" fmla="*/ 4036 h 91"/>
                                <a:gd name="T12" fmla="+- 0 9112 9109"/>
                                <a:gd name="T13" fmla="*/ T12 w 3"/>
                                <a:gd name="T14" fmla="+- 0 4036 3946"/>
                                <a:gd name="T15" fmla="*/ 4036 h 91"/>
                                <a:gd name="T16" fmla="+- 0 9112 910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08" name="Group 819"/>
                        <wpg:cNvGrpSpPr>
                          <a:grpSpLocks/>
                        </wpg:cNvGrpSpPr>
                        <wpg:grpSpPr bwMode="auto">
                          <a:xfrm>
                            <a:off x="9371" y="3946"/>
                            <a:ext cx="3" cy="91"/>
                            <a:chOff x="9371" y="3946"/>
                            <a:chExt cx="3" cy="91"/>
                          </a:xfrm>
                        </wpg:grpSpPr>
                        <wps:wsp>
                          <wps:cNvPr id="18209" name="Freeform 820"/>
                          <wps:cNvSpPr>
                            <a:spLocks/>
                          </wps:cNvSpPr>
                          <wps:spPr bwMode="auto">
                            <a:xfrm>
                              <a:off x="9371" y="3946"/>
                              <a:ext cx="3" cy="91"/>
                            </a:xfrm>
                            <a:custGeom>
                              <a:avLst/>
                              <a:gdLst>
                                <a:gd name="T0" fmla="+- 0 9373 9371"/>
                                <a:gd name="T1" fmla="*/ T0 w 3"/>
                                <a:gd name="T2" fmla="+- 0 3946 3946"/>
                                <a:gd name="T3" fmla="*/ 3946 h 91"/>
                                <a:gd name="T4" fmla="+- 0 9371 9371"/>
                                <a:gd name="T5" fmla="*/ T4 w 3"/>
                                <a:gd name="T6" fmla="+- 0 3946 3946"/>
                                <a:gd name="T7" fmla="*/ 3946 h 91"/>
                                <a:gd name="T8" fmla="+- 0 9371 9371"/>
                                <a:gd name="T9" fmla="*/ T8 w 3"/>
                                <a:gd name="T10" fmla="+- 0 4036 3946"/>
                                <a:gd name="T11" fmla="*/ 4036 h 91"/>
                                <a:gd name="T12" fmla="+- 0 9373 9371"/>
                                <a:gd name="T13" fmla="*/ T12 w 3"/>
                                <a:gd name="T14" fmla="+- 0 4036 3946"/>
                                <a:gd name="T15" fmla="*/ 4036 h 91"/>
                                <a:gd name="T16" fmla="+- 0 9373 9371"/>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10" name="Group 821"/>
                        <wpg:cNvGrpSpPr>
                          <a:grpSpLocks/>
                        </wpg:cNvGrpSpPr>
                        <wpg:grpSpPr bwMode="auto">
                          <a:xfrm>
                            <a:off x="9112" y="3946"/>
                            <a:ext cx="2" cy="91"/>
                            <a:chOff x="9112" y="3946"/>
                            <a:chExt cx="2" cy="91"/>
                          </a:xfrm>
                        </wpg:grpSpPr>
                        <wps:wsp>
                          <wps:cNvPr id="18211" name="Freeform 822"/>
                          <wps:cNvSpPr>
                            <a:spLocks/>
                          </wps:cNvSpPr>
                          <wps:spPr bwMode="auto">
                            <a:xfrm>
                              <a:off x="9112" y="3946"/>
                              <a:ext cx="2" cy="91"/>
                            </a:xfrm>
                            <a:custGeom>
                              <a:avLst/>
                              <a:gdLst>
                                <a:gd name="T0" fmla="+- 0 9113 9112"/>
                                <a:gd name="T1" fmla="*/ T0 w 2"/>
                                <a:gd name="T2" fmla="+- 0 3946 3946"/>
                                <a:gd name="T3" fmla="*/ 3946 h 91"/>
                                <a:gd name="T4" fmla="+- 0 9112 9112"/>
                                <a:gd name="T5" fmla="*/ T4 w 2"/>
                                <a:gd name="T6" fmla="+- 0 3946 3946"/>
                                <a:gd name="T7" fmla="*/ 3946 h 91"/>
                                <a:gd name="T8" fmla="+- 0 9112 9112"/>
                                <a:gd name="T9" fmla="*/ T8 w 2"/>
                                <a:gd name="T10" fmla="+- 0 4036 3946"/>
                                <a:gd name="T11" fmla="*/ 4036 h 91"/>
                                <a:gd name="T12" fmla="+- 0 9113 9112"/>
                                <a:gd name="T13" fmla="*/ T12 w 2"/>
                                <a:gd name="T14" fmla="+- 0 4036 3946"/>
                                <a:gd name="T15" fmla="*/ 4036 h 91"/>
                                <a:gd name="T16" fmla="+- 0 9113 911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12" name="Group 823"/>
                        <wpg:cNvGrpSpPr>
                          <a:grpSpLocks/>
                        </wpg:cNvGrpSpPr>
                        <wpg:grpSpPr bwMode="auto">
                          <a:xfrm>
                            <a:off x="9369" y="3946"/>
                            <a:ext cx="2" cy="91"/>
                            <a:chOff x="9369" y="3946"/>
                            <a:chExt cx="2" cy="91"/>
                          </a:xfrm>
                        </wpg:grpSpPr>
                        <wps:wsp>
                          <wps:cNvPr id="18213" name="Freeform 824"/>
                          <wps:cNvSpPr>
                            <a:spLocks/>
                          </wps:cNvSpPr>
                          <wps:spPr bwMode="auto">
                            <a:xfrm>
                              <a:off x="9369" y="3946"/>
                              <a:ext cx="2" cy="91"/>
                            </a:xfrm>
                            <a:custGeom>
                              <a:avLst/>
                              <a:gdLst>
                                <a:gd name="T0" fmla="+- 0 9371 9369"/>
                                <a:gd name="T1" fmla="*/ T0 w 2"/>
                                <a:gd name="T2" fmla="+- 0 3946 3946"/>
                                <a:gd name="T3" fmla="*/ 3946 h 91"/>
                                <a:gd name="T4" fmla="+- 0 9369 9369"/>
                                <a:gd name="T5" fmla="*/ T4 w 2"/>
                                <a:gd name="T6" fmla="+- 0 3946 3946"/>
                                <a:gd name="T7" fmla="*/ 3946 h 91"/>
                                <a:gd name="T8" fmla="+- 0 9369 9369"/>
                                <a:gd name="T9" fmla="*/ T8 w 2"/>
                                <a:gd name="T10" fmla="+- 0 4036 3946"/>
                                <a:gd name="T11" fmla="*/ 4036 h 91"/>
                                <a:gd name="T12" fmla="+- 0 9371 9369"/>
                                <a:gd name="T13" fmla="*/ T12 w 2"/>
                                <a:gd name="T14" fmla="+- 0 4036 3946"/>
                                <a:gd name="T15" fmla="*/ 4036 h 91"/>
                                <a:gd name="T16" fmla="+- 0 9371 936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14" name="Picture 825"/>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11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15" name="Group 826"/>
                        <wpg:cNvGrpSpPr>
                          <a:grpSpLocks/>
                        </wpg:cNvGrpSpPr>
                        <wpg:grpSpPr bwMode="auto">
                          <a:xfrm>
                            <a:off x="9366" y="3946"/>
                            <a:ext cx="3" cy="91"/>
                            <a:chOff x="9366" y="3946"/>
                            <a:chExt cx="3" cy="91"/>
                          </a:xfrm>
                        </wpg:grpSpPr>
                        <wps:wsp>
                          <wps:cNvPr id="18216" name="Freeform 827"/>
                          <wps:cNvSpPr>
                            <a:spLocks/>
                          </wps:cNvSpPr>
                          <wps:spPr bwMode="auto">
                            <a:xfrm>
                              <a:off x="9366" y="3946"/>
                              <a:ext cx="3" cy="91"/>
                            </a:xfrm>
                            <a:custGeom>
                              <a:avLst/>
                              <a:gdLst>
                                <a:gd name="T0" fmla="+- 0 9369 9366"/>
                                <a:gd name="T1" fmla="*/ T0 w 3"/>
                                <a:gd name="T2" fmla="+- 0 3946 3946"/>
                                <a:gd name="T3" fmla="*/ 3946 h 91"/>
                                <a:gd name="T4" fmla="+- 0 9366 9366"/>
                                <a:gd name="T5" fmla="*/ T4 w 3"/>
                                <a:gd name="T6" fmla="+- 0 3946 3946"/>
                                <a:gd name="T7" fmla="*/ 3946 h 91"/>
                                <a:gd name="T8" fmla="+- 0 9366 9366"/>
                                <a:gd name="T9" fmla="*/ T8 w 3"/>
                                <a:gd name="T10" fmla="+- 0 4036 3946"/>
                                <a:gd name="T11" fmla="*/ 4036 h 91"/>
                                <a:gd name="T12" fmla="+- 0 9369 9366"/>
                                <a:gd name="T13" fmla="*/ T12 w 3"/>
                                <a:gd name="T14" fmla="+- 0 4036 3946"/>
                                <a:gd name="T15" fmla="*/ 4036 h 91"/>
                                <a:gd name="T16" fmla="+- 0 9369 9366"/>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17" name="Group 828"/>
                        <wpg:cNvGrpSpPr>
                          <a:grpSpLocks/>
                        </wpg:cNvGrpSpPr>
                        <wpg:grpSpPr bwMode="auto">
                          <a:xfrm>
                            <a:off x="9116" y="3946"/>
                            <a:ext cx="2" cy="91"/>
                            <a:chOff x="9116" y="3946"/>
                            <a:chExt cx="2" cy="91"/>
                          </a:xfrm>
                        </wpg:grpSpPr>
                        <wps:wsp>
                          <wps:cNvPr id="18218" name="Freeform 829"/>
                          <wps:cNvSpPr>
                            <a:spLocks/>
                          </wps:cNvSpPr>
                          <wps:spPr bwMode="auto">
                            <a:xfrm>
                              <a:off x="9116" y="3946"/>
                              <a:ext cx="2" cy="91"/>
                            </a:xfrm>
                            <a:custGeom>
                              <a:avLst/>
                              <a:gdLst>
                                <a:gd name="T0" fmla="+- 0 9118 9116"/>
                                <a:gd name="T1" fmla="*/ T0 w 2"/>
                                <a:gd name="T2" fmla="+- 0 3946 3946"/>
                                <a:gd name="T3" fmla="*/ 3946 h 91"/>
                                <a:gd name="T4" fmla="+- 0 9116 9116"/>
                                <a:gd name="T5" fmla="*/ T4 w 2"/>
                                <a:gd name="T6" fmla="+- 0 3946 3946"/>
                                <a:gd name="T7" fmla="*/ 3946 h 91"/>
                                <a:gd name="T8" fmla="+- 0 9116 9116"/>
                                <a:gd name="T9" fmla="*/ T8 w 2"/>
                                <a:gd name="T10" fmla="+- 0 4036 3946"/>
                                <a:gd name="T11" fmla="*/ 4036 h 91"/>
                                <a:gd name="T12" fmla="+- 0 9118 9116"/>
                                <a:gd name="T13" fmla="*/ T12 w 2"/>
                                <a:gd name="T14" fmla="+- 0 4036 3946"/>
                                <a:gd name="T15" fmla="*/ 4036 h 91"/>
                                <a:gd name="T16" fmla="+- 0 9118 9116"/>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19" name="Picture 830"/>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364" y="3946"/>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20" name="Group 831"/>
                        <wpg:cNvGrpSpPr>
                          <a:grpSpLocks/>
                        </wpg:cNvGrpSpPr>
                        <wpg:grpSpPr bwMode="auto">
                          <a:xfrm>
                            <a:off x="9118" y="3946"/>
                            <a:ext cx="3" cy="91"/>
                            <a:chOff x="9118" y="3946"/>
                            <a:chExt cx="3" cy="91"/>
                          </a:xfrm>
                        </wpg:grpSpPr>
                        <wps:wsp>
                          <wps:cNvPr id="18221" name="Freeform 832"/>
                          <wps:cNvSpPr>
                            <a:spLocks/>
                          </wps:cNvSpPr>
                          <wps:spPr bwMode="auto">
                            <a:xfrm>
                              <a:off x="9118" y="3946"/>
                              <a:ext cx="3" cy="91"/>
                            </a:xfrm>
                            <a:custGeom>
                              <a:avLst/>
                              <a:gdLst>
                                <a:gd name="T0" fmla="+- 0 9121 9118"/>
                                <a:gd name="T1" fmla="*/ T0 w 3"/>
                                <a:gd name="T2" fmla="+- 0 3946 3946"/>
                                <a:gd name="T3" fmla="*/ 3946 h 91"/>
                                <a:gd name="T4" fmla="+- 0 9118 9118"/>
                                <a:gd name="T5" fmla="*/ T4 w 3"/>
                                <a:gd name="T6" fmla="+- 0 3946 3946"/>
                                <a:gd name="T7" fmla="*/ 3946 h 91"/>
                                <a:gd name="T8" fmla="+- 0 9118 9118"/>
                                <a:gd name="T9" fmla="*/ T8 w 3"/>
                                <a:gd name="T10" fmla="+- 0 4036 3946"/>
                                <a:gd name="T11" fmla="*/ 4036 h 91"/>
                                <a:gd name="T12" fmla="+- 0 9121 9118"/>
                                <a:gd name="T13" fmla="*/ T12 w 3"/>
                                <a:gd name="T14" fmla="+- 0 4036 3946"/>
                                <a:gd name="T15" fmla="*/ 4036 h 91"/>
                                <a:gd name="T16" fmla="+- 0 9121 911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22" name="Group 833"/>
                        <wpg:cNvGrpSpPr>
                          <a:grpSpLocks/>
                        </wpg:cNvGrpSpPr>
                        <wpg:grpSpPr bwMode="auto">
                          <a:xfrm>
                            <a:off x="9362" y="3946"/>
                            <a:ext cx="3" cy="91"/>
                            <a:chOff x="9362" y="3946"/>
                            <a:chExt cx="3" cy="91"/>
                          </a:xfrm>
                        </wpg:grpSpPr>
                        <wps:wsp>
                          <wps:cNvPr id="18223" name="Freeform 834"/>
                          <wps:cNvSpPr>
                            <a:spLocks/>
                          </wps:cNvSpPr>
                          <wps:spPr bwMode="auto">
                            <a:xfrm>
                              <a:off x="9362" y="3946"/>
                              <a:ext cx="3" cy="91"/>
                            </a:xfrm>
                            <a:custGeom>
                              <a:avLst/>
                              <a:gdLst>
                                <a:gd name="T0" fmla="+- 0 9364 9362"/>
                                <a:gd name="T1" fmla="*/ T0 w 3"/>
                                <a:gd name="T2" fmla="+- 0 3946 3946"/>
                                <a:gd name="T3" fmla="*/ 3946 h 91"/>
                                <a:gd name="T4" fmla="+- 0 9362 9362"/>
                                <a:gd name="T5" fmla="*/ T4 w 3"/>
                                <a:gd name="T6" fmla="+- 0 3946 3946"/>
                                <a:gd name="T7" fmla="*/ 3946 h 91"/>
                                <a:gd name="T8" fmla="+- 0 9362 9362"/>
                                <a:gd name="T9" fmla="*/ T8 w 3"/>
                                <a:gd name="T10" fmla="+- 0 4036 3946"/>
                                <a:gd name="T11" fmla="*/ 4036 h 91"/>
                                <a:gd name="T12" fmla="+- 0 9364 9362"/>
                                <a:gd name="T13" fmla="*/ T12 w 3"/>
                                <a:gd name="T14" fmla="+- 0 4036 3946"/>
                                <a:gd name="T15" fmla="*/ 4036 h 91"/>
                                <a:gd name="T16" fmla="+- 0 9364 9362"/>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24" name="Group 835"/>
                        <wpg:cNvGrpSpPr>
                          <a:grpSpLocks/>
                        </wpg:cNvGrpSpPr>
                        <wpg:grpSpPr bwMode="auto">
                          <a:xfrm>
                            <a:off x="9121" y="3946"/>
                            <a:ext cx="2" cy="91"/>
                            <a:chOff x="9121" y="3946"/>
                            <a:chExt cx="2" cy="91"/>
                          </a:xfrm>
                        </wpg:grpSpPr>
                        <wps:wsp>
                          <wps:cNvPr id="18225" name="Freeform 836"/>
                          <wps:cNvSpPr>
                            <a:spLocks/>
                          </wps:cNvSpPr>
                          <wps:spPr bwMode="auto">
                            <a:xfrm>
                              <a:off x="9121" y="3946"/>
                              <a:ext cx="2" cy="91"/>
                            </a:xfrm>
                            <a:custGeom>
                              <a:avLst/>
                              <a:gdLst>
                                <a:gd name="T0" fmla="+- 0 9123 9121"/>
                                <a:gd name="T1" fmla="*/ T0 w 2"/>
                                <a:gd name="T2" fmla="+- 0 3946 3946"/>
                                <a:gd name="T3" fmla="*/ 3946 h 91"/>
                                <a:gd name="T4" fmla="+- 0 9121 9121"/>
                                <a:gd name="T5" fmla="*/ T4 w 2"/>
                                <a:gd name="T6" fmla="+- 0 3946 3946"/>
                                <a:gd name="T7" fmla="*/ 3946 h 91"/>
                                <a:gd name="T8" fmla="+- 0 9121 9121"/>
                                <a:gd name="T9" fmla="*/ T8 w 2"/>
                                <a:gd name="T10" fmla="+- 0 4036 3946"/>
                                <a:gd name="T11" fmla="*/ 4036 h 91"/>
                                <a:gd name="T12" fmla="+- 0 9123 9121"/>
                                <a:gd name="T13" fmla="*/ T12 w 2"/>
                                <a:gd name="T14" fmla="+- 0 4036 3946"/>
                                <a:gd name="T15" fmla="*/ 4036 h 91"/>
                                <a:gd name="T16" fmla="+- 0 9123 912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26" name="Group 837"/>
                        <wpg:cNvGrpSpPr>
                          <a:grpSpLocks/>
                        </wpg:cNvGrpSpPr>
                        <wpg:grpSpPr bwMode="auto">
                          <a:xfrm>
                            <a:off x="9360" y="3946"/>
                            <a:ext cx="2" cy="91"/>
                            <a:chOff x="9360" y="3946"/>
                            <a:chExt cx="2" cy="91"/>
                          </a:xfrm>
                        </wpg:grpSpPr>
                        <wps:wsp>
                          <wps:cNvPr id="18227" name="Freeform 838"/>
                          <wps:cNvSpPr>
                            <a:spLocks/>
                          </wps:cNvSpPr>
                          <wps:spPr bwMode="auto">
                            <a:xfrm>
                              <a:off x="9360" y="3946"/>
                              <a:ext cx="2" cy="91"/>
                            </a:xfrm>
                            <a:custGeom>
                              <a:avLst/>
                              <a:gdLst>
                                <a:gd name="T0" fmla="+- 0 9362 9360"/>
                                <a:gd name="T1" fmla="*/ T0 w 2"/>
                                <a:gd name="T2" fmla="+- 0 3946 3946"/>
                                <a:gd name="T3" fmla="*/ 3946 h 91"/>
                                <a:gd name="T4" fmla="+- 0 9360 9360"/>
                                <a:gd name="T5" fmla="*/ T4 w 2"/>
                                <a:gd name="T6" fmla="+- 0 3946 3946"/>
                                <a:gd name="T7" fmla="*/ 3946 h 91"/>
                                <a:gd name="T8" fmla="+- 0 9360 9360"/>
                                <a:gd name="T9" fmla="*/ T8 w 2"/>
                                <a:gd name="T10" fmla="+- 0 4036 3946"/>
                                <a:gd name="T11" fmla="*/ 4036 h 91"/>
                                <a:gd name="T12" fmla="+- 0 9362 9360"/>
                                <a:gd name="T13" fmla="*/ T12 w 2"/>
                                <a:gd name="T14" fmla="+- 0 4036 3946"/>
                                <a:gd name="T15" fmla="*/ 4036 h 91"/>
                                <a:gd name="T16" fmla="+- 0 9362 936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28" name="Picture 839"/>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12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29" name="Group 840"/>
                        <wpg:cNvGrpSpPr>
                          <a:grpSpLocks/>
                        </wpg:cNvGrpSpPr>
                        <wpg:grpSpPr bwMode="auto">
                          <a:xfrm>
                            <a:off x="9357" y="3946"/>
                            <a:ext cx="3" cy="91"/>
                            <a:chOff x="9357" y="3946"/>
                            <a:chExt cx="3" cy="91"/>
                          </a:xfrm>
                        </wpg:grpSpPr>
                        <wps:wsp>
                          <wps:cNvPr id="18230" name="Freeform 841"/>
                          <wps:cNvSpPr>
                            <a:spLocks/>
                          </wps:cNvSpPr>
                          <wps:spPr bwMode="auto">
                            <a:xfrm>
                              <a:off x="9357" y="3946"/>
                              <a:ext cx="3" cy="91"/>
                            </a:xfrm>
                            <a:custGeom>
                              <a:avLst/>
                              <a:gdLst>
                                <a:gd name="T0" fmla="+- 0 9360 9357"/>
                                <a:gd name="T1" fmla="*/ T0 w 3"/>
                                <a:gd name="T2" fmla="+- 0 3946 3946"/>
                                <a:gd name="T3" fmla="*/ 3946 h 91"/>
                                <a:gd name="T4" fmla="+- 0 9357 9357"/>
                                <a:gd name="T5" fmla="*/ T4 w 3"/>
                                <a:gd name="T6" fmla="+- 0 3946 3946"/>
                                <a:gd name="T7" fmla="*/ 3946 h 91"/>
                                <a:gd name="T8" fmla="+- 0 9357 9357"/>
                                <a:gd name="T9" fmla="*/ T8 w 3"/>
                                <a:gd name="T10" fmla="+- 0 4036 3946"/>
                                <a:gd name="T11" fmla="*/ 4036 h 91"/>
                                <a:gd name="T12" fmla="+- 0 9360 9357"/>
                                <a:gd name="T13" fmla="*/ T12 w 3"/>
                                <a:gd name="T14" fmla="+- 0 4036 3946"/>
                                <a:gd name="T15" fmla="*/ 4036 h 91"/>
                                <a:gd name="T16" fmla="+- 0 9360 935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31" name="Group 842"/>
                        <wpg:cNvGrpSpPr>
                          <a:grpSpLocks/>
                        </wpg:cNvGrpSpPr>
                        <wpg:grpSpPr bwMode="auto">
                          <a:xfrm>
                            <a:off x="9125" y="3946"/>
                            <a:ext cx="2" cy="91"/>
                            <a:chOff x="9125" y="3946"/>
                            <a:chExt cx="2" cy="91"/>
                          </a:xfrm>
                        </wpg:grpSpPr>
                        <wps:wsp>
                          <wps:cNvPr id="18232" name="Freeform 843"/>
                          <wps:cNvSpPr>
                            <a:spLocks/>
                          </wps:cNvSpPr>
                          <wps:spPr bwMode="auto">
                            <a:xfrm>
                              <a:off x="9125" y="3946"/>
                              <a:ext cx="2" cy="91"/>
                            </a:xfrm>
                            <a:custGeom>
                              <a:avLst/>
                              <a:gdLst>
                                <a:gd name="T0" fmla="+- 0 9127 9125"/>
                                <a:gd name="T1" fmla="*/ T0 w 2"/>
                                <a:gd name="T2" fmla="+- 0 3946 3946"/>
                                <a:gd name="T3" fmla="*/ 3946 h 91"/>
                                <a:gd name="T4" fmla="+- 0 9125 9125"/>
                                <a:gd name="T5" fmla="*/ T4 w 2"/>
                                <a:gd name="T6" fmla="+- 0 3946 3946"/>
                                <a:gd name="T7" fmla="*/ 3946 h 91"/>
                                <a:gd name="T8" fmla="+- 0 9125 9125"/>
                                <a:gd name="T9" fmla="*/ T8 w 2"/>
                                <a:gd name="T10" fmla="+- 0 4036 3946"/>
                                <a:gd name="T11" fmla="*/ 4036 h 91"/>
                                <a:gd name="T12" fmla="+- 0 9127 9125"/>
                                <a:gd name="T13" fmla="*/ T12 w 2"/>
                                <a:gd name="T14" fmla="+- 0 4036 3946"/>
                                <a:gd name="T15" fmla="*/ 4036 h 91"/>
                                <a:gd name="T16" fmla="+- 0 9127 9125"/>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33" name="Group 844"/>
                        <wpg:cNvGrpSpPr>
                          <a:grpSpLocks/>
                        </wpg:cNvGrpSpPr>
                        <wpg:grpSpPr bwMode="auto">
                          <a:xfrm>
                            <a:off x="9355" y="3946"/>
                            <a:ext cx="2" cy="91"/>
                            <a:chOff x="9355" y="3946"/>
                            <a:chExt cx="2" cy="91"/>
                          </a:xfrm>
                        </wpg:grpSpPr>
                        <wps:wsp>
                          <wps:cNvPr id="18234" name="Freeform 845"/>
                          <wps:cNvSpPr>
                            <a:spLocks/>
                          </wps:cNvSpPr>
                          <wps:spPr bwMode="auto">
                            <a:xfrm>
                              <a:off x="9355" y="3946"/>
                              <a:ext cx="2" cy="91"/>
                            </a:xfrm>
                            <a:custGeom>
                              <a:avLst/>
                              <a:gdLst>
                                <a:gd name="T0" fmla="+- 0 9357 9355"/>
                                <a:gd name="T1" fmla="*/ T0 w 2"/>
                                <a:gd name="T2" fmla="+- 0 3946 3946"/>
                                <a:gd name="T3" fmla="*/ 3946 h 91"/>
                                <a:gd name="T4" fmla="+- 0 9355 9355"/>
                                <a:gd name="T5" fmla="*/ T4 w 2"/>
                                <a:gd name="T6" fmla="+- 0 3946 3946"/>
                                <a:gd name="T7" fmla="*/ 3946 h 91"/>
                                <a:gd name="T8" fmla="+- 0 9355 9355"/>
                                <a:gd name="T9" fmla="*/ T8 w 2"/>
                                <a:gd name="T10" fmla="+- 0 4036 3946"/>
                                <a:gd name="T11" fmla="*/ 4036 h 91"/>
                                <a:gd name="T12" fmla="+- 0 9357 9355"/>
                                <a:gd name="T13" fmla="*/ T12 w 2"/>
                                <a:gd name="T14" fmla="+- 0 4036 3946"/>
                                <a:gd name="T15" fmla="*/ 4036 h 91"/>
                                <a:gd name="T16" fmla="+- 0 9357 9355"/>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35" name="Group 846"/>
                        <wpg:cNvGrpSpPr>
                          <a:grpSpLocks/>
                        </wpg:cNvGrpSpPr>
                        <wpg:grpSpPr bwMode="auto">
                          <a:xfrm>
                            <a:off x="9127" y="3946"/>
                            <a:ext cx="3" cy="91"/>
                            <a:chOff x="9127" y="3946"/>
                            <a:chExt cx="3" cy="91"/>
                          </a:xfrm>
                        </wpg:grpSpPr>
                        <wps:wsp>
                          <wps:cNvPr id="18236" name="Freeform 847"/>
                          <wps:cNvSpPr>
                            <a:spLocks/>
                          </wps:cNvSpPr>
                          <wps:spPr bwMode="auto">
                            <a:xfrm>
                              <a:off x="9127" y="3946"/>
                              <a:ext cx="3" cy="91"/>
                            </a:xfrm>
                            <a:custGeom>
                              <a:avLst/>
                              <a:gdLst>
                                <a:gd name="T0" fmla="+- 0 9130 9127"/>
                                <a:gd name="T1" fmla="*/ T0 w 3"/>
                                <a:gd name="T2" fmla="+- 0 3946 3946"/>
                                <a:gd name="T3" fmla="*/ 3946 h 91"/>
                                <a:gd name="T4" fmla="+- 0 9127 9127"/>
                                <a:gd name="T5" fmla="*/ T4 w 3"/>
                                <a:gd name="T6" fmla="+- 0 3946 3946"/>
                                <a:gd name="T7" fmla="*/ 3946 h 91"/>
                                <a:gd name="T8" fmla="+- 0 9127 9127"/>
                                <a:gd name="T9" fmla="*/ T8 w 3"/>
                                <a:gd name="T10" fmla="+- 0 4036 3946"/>
                                <a:gd name="T11" fmla="*/ 4036 h 91"/>
                                <a:gd name="T12" fmla="+- 0 9130 9127"/>
                                <a:gd name="T13" fmla="*/ T12 w 3"/>
                                <a:gd name="T14" fmla="+- 0 4036 3946"/>
                                <a:gd name="T15" fmla="*/ 4036 h 91"/>
                                <a:gd name="T16" fmla="+- 0 9130 912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37" name="Picture 84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352"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38" name="Group 849"/>
                        <wpg:cNvGrpSpPr>
                          <a:grpSpLocks/>
                        </wpg:cNvGrpSpPr>
                        <wpg:grpSpPr bwMode="auto">
                          <a:xfrm>
                            <a:off x="9130" y="3946"/>
                            <a:ext cx="2" cy="91"/>
                            <a:chOff x="9130" y="3946"/>
                            <a:chExt cx="2" cy="91"/>
                          </a:xfrm>
                        </wpg:grpSpPr>
                        <wps:wsp>
                          <wps:cNvPr id="18239" name="Freeform 850"/>
                          <wps:cNvSpPr>
                            <a:spLocks/>
                          </wps:cNvSpPr>
                          <wps:spPr bwMode="auto">
                            <a:xfrm>
                              <a:off x="9130" y="3946"/>
                              <a:ext cx="2" cy="91"/>
                            </a:xfrm>
                            <a:custGeom>
                              <a:avLst/>
                              <a:gdLst>
                                <a:gd name="T0" fmla="+- 0 9132 9130"/>
                                <a:gd name="T1" fmla="*/ T0 w 2"/>
                                <a:gd name="T2" fmla="+- 0 3946 3946"/>
                                <a:gd name="T3" fmla="*/ 3946 h 91"/>
                                <a:gd name="T4" fmla="+- 0 9130 9130"/>
                                <a:gd name="T5" fmla="*/ T4 w 2"/>
                                <a:gd name="T6" fmla="+- 0 3946 3946"/>
                                <a:gd name="T7" fmla="*/ 3946 h 91"/>
                                <a:gd name="T8" fmla="+- 0 9130 9130"/>
                                <a:gd name="T9" fmla="*/ T8 w 2"/>
                                <a:gd name="T10" fmla="+- 0 4036 3946"/>
                                <a:gd name="T11" fmla="*/ 4036 h 91"/>
                                <a:gd name="T12" fmla="+- 0 9132 9130"/>
                                <a:gd name="T13" fmla="*/ T12 w 2"/>
                                <a:gd name="T14" fmla="+- 0 4036 3946"/>
                                <a:gd name="T15" fmla="*/ 4036 h 91"/>
                                <a:gd name="T16" fmla="+- 0 9132 913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40" name="Group 851"/>
                        <wpg:cNvGrpSpPr>
                          <a:grpSpLocks/>
                        </wpg:cNvGrpSpPr>
                        <wpg:grpSpPr bwMode="auto">
                          <a:xfrm>
                            <a:off x="9351" y="3946"/>
                            <a:ext cx="2" cy="91"/>
                            <a:chOff x="9351" y="3946"/>
                            <a:chExt cx="2" cy="91"/>
                          </a:xfrm>
                        </wpg:grpSpPr>
                        <wps:wsp>
                          <wps:cNvPr id="18241" name="Freeform 852"/>
                          <wps:cNvSpPr>
                            <a:spLocks/>
                          </wps:cNvSpPr>
                          <wps:spPr bwMode="auto">
                            <a:xfrm>
                              <a:off x="9351" y="3946"/>
                              <a:ext cx="2" cy="91"/>
                            </a:xfrm>
                            <a:custGeom>
                              <a:avLst/>
                              <a:gdLst>
                                <a:gd name="T0" fmla="+- 0 9352 9351"/>
                                <a:gd name="T1" fmla="*/ T0 w 2"/>
                                <a:gd name="T2" fmla="+- 0 3946 3946"/>
                                <a:gd name="T3" fmla="*/ 3946 h 91"/>
                                <a:gd name="T4" fmla="+- 0 9351 9351"/>
                                <a:gd name="T5" fmla="*/ T4 w 2"/>
                                <a:gd name="T6" fmla="+- 0 3946 3946"/>
                                <a:gd name="T7" fmla="*/ 3946 h 91"/>
                                <a:gd name="T8" fmla="+- 0 9351 9351"/>
                                <a:gd name="T9" fmla="*/ T8 w 2"/>
                                <a:gd name="T10" fmla="+- 0 4036 3946"/>
                                <a:gd name="T11" fmla="*/ 4036 h 91"/>
                                <a:gd name="T12" fmla="+- 0 9352 9351"/>
                                <a:gd name="T13" fmla="*/ T12 w 2"/>
                                <a:gd name="T14" fmla="+- 0 4036 3946"/>
                                <a:gd name="T15" fmla="*/ 4036 h 91"/>
                                <a:gd name="T16" fmla="+- 0 9352 935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42" name="Group 853"/>
                        <wpg:cNvGrpSpPr>
                          <a:grpSpLocks/>
                        </wpg:cNvGrpSpPr>
                        <wpg:grpSpPr bwMode="auto">
                          <a:xfrm>
                            <a:off x="9132" y="3946"/>
                            <a:ext cx="2" cy="91"/>
                            <a:chOff x="9132" y="3946"/>
                            <a:chExt cx="2" cy="91"/>
                          </a:xfrm>
                        </wpg:grpSpPr>
                        <wps:wsp>
                          <wps:cNvPr id="18243" name="Freeform 854"/>
                          <wps:cNvSpPr>
                            <a:spLocks/>
                          </wps:cNvSpPr>
                          <wps:spPr bwMode="auto">
                            <a:xfrm>
                              <a:off x="9132" y="3946"/>
                              <a:ext cx="2" cy="91"/>
                            </a:xfrm>
                            <a:custGeom>
                              <a:avLst/>
                              <a:gdLst>
                                <a:gd name="T0" fmla="+- 0 9134 9132"/>
                                <a:gd name="T1" fmla="*/ T0 w 2"/>
                                <a:gd name="T2" fmla="+- 0 3946 3946"/>
                                <a:gd name="T3" fmla="*/ 3946 h 91"/>
                                <a:gd name="T4" fmla="+- 0 9132 9132"/>
                                <a:gd name="T5" fmla="*/ T4 w 2"/>
                                <a:gd name="T6" fmla="+- 0 3946 3946"/>
                                <a:gd name="T7" fmla="*/ 3946 h 91"/>
                                <a:gd name="T8" fmla="+- 0 9132 9132"/>
                                <a:gd name="T9" fmla="*/ T8 w 2"/>
                                <a:gd name="T10" fmla="+- 0 4036 3946"/>
                                <a:gd name="T11" fmla="*/ 4036 h 91"/>
                                <a:gd name="T12" fmla="+- 0 9134 9132"/>
                                <a:gd name="T13" fmla="*/ T12 w 2"/>
                                <a:gd name="T14" fmla="+- 0 4036 3946"/>
                                <a:gd name="T15" fmla="*/ 4036 h 91"/>
                                <a:gd name="T16" fmla="+- 0 9134 913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44" name="Group 855"/>
                        <wpg:cNvGrpSpPr>
                          <a:grpSpLocks/>
                        </wpg:cNvGrpSpPr>
                        <wpg:grpSpPr bwMode="auto">
                          <a:xfrm>
                            <a:off x="9348" y="3946"/>
                            <a:ext cx="3" cy="91"/>
                            <a:chOff x="9348" y="3946"/>
                            <a:chExt cx="3" cy="91"/>
                          </a:xfrm>
                        </wpg:grpSpPr>
                        <wps:wsp>
                          <wps:cNvPr id="18245" name="Freeform 856"/>
                          <wps:cNvSpPr>
                            <a:spLocks/>
                          </wps:cNvSpPr>
                          <wps:spPr bwMode="auto">
                            <a:xfrm>
                              <a:off x="9348" y="3946"/>
                              <a:ext cx="3" cy="91"/>
                            </a:xfrm>
                            <a:custGeom>
                              <a:avLst/>
                              <a:gdLst>
                                <a:gd name="T0" fmla="+- 0 9351 9348"/>
                                <a:gd name="T1" fmla="*/ T0 w 3"/>
                                <a:gd name="T2" fmla="+- 0 3946 3946"/>
                                <a:gd name="T3" fmla="*/ 3946 h 91"/>
                                <a:gd name="T4" fmla="+- 0 9348 9348"/>
                                <a:gd name="T5" fmla="*/ T4 w 3"/>
                                <a:gd name="T6" fmla="+- 0 3946 3946"/>
                                <a:gd name="T7" fmla="*/ 3946 h 91"/>
                                <a:gd name="T8" fmla="+- 0 9348 9348"/>
                                <a:gd name="T9" fmla="*/ T8 w 3"/>
                                <a:gd name="T10" fmla="+- 0 4036 3946"/>
                                <a:gd name="T11" fmla="*/ 4036 h 91"/>
                                <a:gd name="T12" fmla="+- 0 9351 9348"/>
                                <a:gd name="T13" fmla="*/ T12 w 3"/>
                                <a:gd name="T14" fmla="+- 0 4036 3946"/>
                                <a:gd name="T15" fmla="*/ 4036 h 91"/>
                                <a:gd name="T16" fmla="+- 0 9351 934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46" name="Picture 857"/>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34"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47" name="Group 858"/>
                        <wpg:cNvGrpSpPr>
                          <a:grpSpLocks/>
                        </wpg:cNvGrpSpPr>
                        <wpg:grpSpPr bwMode="auto">
                          <a:xfrm>
                            <a:off x="9346" y="3946"/>
                            <a:ext cx="2" cy="91"/>
                            <a:chOff x="9346" y="3946"/>
                            <a:chExt cx="2" cy="91"/>
                          </a:xfrm>
                        </wpg:grpSpPr>
                        <wps:wsp>
                          <wps:cNvPr id="18248" name="Freeform 859"/>
                          <wps:cNvSpPr>
                            <a:spLocks/>
                          </wps:cNvSpPr>
                          <wps:spPr bwMode="auto">
                            <a:xfrm>
                              <a:off x="9346" y="3946"/>
                              <a:ext cx="2" cy="91"/>
                            </a:xfrm>
                            <a:custGeom>
                              <a:avLst/>
                              <a:gdLst>
                                <a:gd name="T0" fmla="+- 0 9348 9346"/>
                                <a:gd name="T1" fmla="*/ T0 w 2"/>
                                <a:gd name="T2" fmla="+- 0 3946 3946"/>
                                <a:gd name="T3" fmla="*/ 3946 h 91"/>
                                <a:gd name="T4" fmla="+- 0 9346 9346"/>
                                <a:gd name="T5" fmla="*/ T4 w 2"/>
                                <a:gd name="T6" fmla="+- 0 3946 3946"/>
                                <a:gd name="T7" fmla="*/ 3946 h 91"/>
                                <a:gd name="T8" fmla="+- 0 9346 9346"/>
                                <a:gd name="T9" fmla="*/ T8 w 2"/>
                                <a:gd name="T10" fmla="+- 0 4036 3946"/>
                                <a:gd name="T11" fmla="*/ 4036 h 91"/>
                                <a:gd name="T12" fmla="+- 0 9348 9346"/>
                                <a:gd name="T13" fmla="*/ T12 w 2"/>
                                <a:gd name="T14" fmla="+- 0 4036 3946"/>
                                <a:gd name="T15" fmla="*/ 4036 h 91"/>
                                <a:gd name="T16" fmla="+- 0 9348 9346"/>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49" name="Group 860"/>
                        <wpg:cNvGrpSpPr>
                          <a:grpSpLocks/>
                        </wpg:cNvGrpSpPr>
                        <wpg:grpSpPr bwMode="auto">
                          <a:xfrm>
                            <a:off x="9136" y="3946"/>
                            <a:ext cx="2" cy="91"/>
                            <a:chOff x="9136" y="3946"/>
                            <a:chExt cx="2" cy="91"/>
                          </a:xfrm>
                        </wpg:grpSpPr>
                        <wps:wsp>
                          <wps:cNvPr id="18250" name="Freeform 861"/>
                          <wps:cNvSpPr>
                            <a:spLocks/>
                          </wps:cNvSpPr>
                          <wps:spPr bwMode="auto">
                            <a:xfrm>
                              <a:off x="9136" y="3946"/>
                              <a:ext cx="2" cy="91"/>
                            </a:xfrm>
                            <a:custGeom>
                              <a:avLst/>
                              <a:gdLst>
                                <a:gd name="T0" fmla="+- 0 9138 9136"/>
                                <a:gd name="T1" fmla="*/ T0 w 2"/>
                                <a:gd name="T2" fmla="+- 0 3946 3946"/>
                                <a:gd name="T3" fmla="*/ 3946 h 91"/>
                                <a:gd name="T4" fmla="+- 0 9136 9136"/>
                                <a:gd name="T5" fmla="*/ T4 w 2"/>
                                <a:gd name="T6" fmla="+- 0 3946 3946"/>
                                <a:gd name="T7" fmla="*/ 3946 h 91"/>
                                <a:gd name="T8" fmla="+- 0 9136 9136"/>
                                <a:gd name="T9" fmla="*/ T8 w 2"/>
                                <a:gd name="T10" fmla="+- 0 4036 3946"/>
                                <a:gd name="T11" fmla="*/ 4036 h 91"/>
                                <a:gd name="T12" fmla="+- 0 9138 9136"/>
                                <a:gd name="T13" fmla="*/ T12 w 2"/>
                                <a:gd name="T14" fmla="+- 0 4036 3946"/>
                                <a:gd name="T15" fmla="*/ 4036 h 91"/>
                                <a:gd name="T16" fmla="+- 0 9138 9136"/>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51" name="Picture 862"/>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4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52" name="Group 863"/>
                        <wpg:cNvGrpSpPr>
                          <a:grpSpLocks/>
                        </wpg:cNvGrpSpPr>
                        <wpg:grpSpPr bwMode="auto">
                          <a:xfrm>
                            <a:off x="9138" y="3946"/>
                            <a:ext cx="3" cy="91"/>
                            <a:chOff x="9138" y="3946"/>
                            <a:chExt cx="3" cy="91"/>
                          </a:xfrm>
                        </wpg:grpSpPr>
                        <wps:wsp>
                          <wps:cNvPr id="18253" name="Freeform 864"/>
                          <wps:cNvSpPr>
                            <a:spLocks/>
                          </wps:cNvSpPr>
                          <wps:spPr bwMode="auto">
                            <a:xfrm>
                              <a:off x="9138" y="3946"/>
                              <a:ext cx="3" cy="91"/>
                            </a:xfrm>
                            <a:custGeom>
                              <a:avLst/>
                              <a:gdLst>
                                <a:gd name="T0" fmla="+- 0 9141 9138"/>
                                <a:gd name="T1" fmla="*/ T0 w 3"/>
                                <a:gd name="T2" fmla="+- 0 3946 3946"/>
                                <a:gd name="T3" fmla="*/ 3946 h 91"/>
                                <a:gd name="T4" fmla="+- 0 9138 9138"/>
                                <a:gd name="T5" fmla="*/ T4 w 3"/>
                                <a:gd name="T6" fmla="+- 0 3946 3946"/>
                                <a:gd name="T7" fmla="*/ 3946 h 91"/>
                                <a:gd name="T8" fmla="+- 0 9138 9138"/>
                                <a:gd name="T9" fmla="*/ T8 w 3"/>
                                <a:gd name="T10" fmla="+- 0 4036 3946"/>
                                <a:gd name="T11" fmla="*/ 4036 h 91"/>
                                <a:gd name="T12" fmla="+- 0 9141 9138"/>
                                <a:gd name="T13" fmla="*/ T12 w 3"/>
                                <a:gd name="T14" fmla="+- 0 4036 3946"/>
                                <a:gd name="T15" fmla="*/ 4036 h 91"/>
                                <a:gd name="T16" fmla="+- 0 9141 913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54" name="Group 865"/>
                        <wpg:cNvGrpSpPr>
                          <a:grpSpLocks/>
                        </wpg:cNvGrpSpPr>
                        <wpg:grpSpPr bwMode="auto">
                          <a:xfrm>
                            <a:off x="9341" y="3946"/>
                            <a:ext cx="2" cy="91"/>
                            <a:chOff x="9341" y="3946"/>
                            <a:chExt cx="2" cy="91"/>
                          </a:xfrm>
                        </wpg:grpSpPr>
                        <wps:wsp>
                          <wps:cNvPr id="18255" name="Freeform 866"/>
                          <wps:cNvSpPr>
                            <a:spLocks/>
                          </wps:cNvSpPr>
                          <wps:spPr bwMode="auto">
                            <a:xfrm>
                              <a:off x="9341" y="3946"/>
                              <a:ext cx="2" cy="91"/>
                            </a:xfrm>
                            <a:custGeom>
                              <a:avLst/>
                              <a:gdLst>
                                <a:gd name="T0" fmla="+- 0 9343 9341"/>
                                <a:gd name="T1" fmla="*/ T0 w 2"/>
                                <a:gd name="T2" fmla="+- 0 3946 3946"/>
                                <a:gd name="T3" fmla="*/ 3946 h 91"/>
                                <a:gd name="T4" fmla="+- 0 9341 9341"/>
                                <a:gd name="T5" fmla="*/ T4 w 2"/>
                                <a:gd name="T6" fmla="+- 0 3946 3946"/>
                                <a:gd name="T7" fmla="*/ 3946 h 91"/>
                                <a:gd name="T8" fmla="+- 0 9341 9341"/>
                                <a:gd name="T9" fmla="*/ T8 w 2"/>
                                <a:gd name="T10" fmla="+- 0 4036 3946"/>
                                <a:gd name="T11" fmla="*/ 4036 h 91"/>
                                <a:gd name="T12" fmla="+- 0 9343 9341"/>
                                <a:gd name="T13" fmla="*/ T12 w 2"/>
                                <a:gd name="T14" fmla="+- 0 4036 3946"/>
                                <a:gd name="T15" fmla="*/ 4036 h 91"/>
                                <a:gd name="T16" fmla="+- 0 9343 934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56" name="Group 867"/>
                        <wpg:cNvGrpSpPr>
                          <a:grpSpLocks/>
                        </wpg:cNvGrpSpPr>
                        <wpg:grpSpPr bwMode="auto">
                          <a:xfrm>
                            <a:off x="9141" y="3946"/>
                            <a:ext cx="2" cy="91"/>
                            <a:chOff x="9141" y="3946"/>
                            <a:chExt cx="2" cy="91"/>
                          </a:xfrm>
                        </wpg:grpSpPr>
                        <wps:wsp>
                          <wps:cNvPr id="18257" name="Freeform 868"/>
                          <wps:cNvSpPr>
                            <a:spLocks/>
                          </wps:cNvSpPr>
                          <wps:spPr bwMode="auto">
                            <a:xfrm>
                              <a:off x="9141" y="3946"/>
                              <a:ext cx="2" cy="91"/>
                            </a:xfrm>
                            <a:custGeom>
                              <a:avLst/>
                              <a:gdLst>
                                <a:gd name="T0" fmla="+- 0 9143 9141"/>
                                <a:gd name="T1" fmla="*/ T0 w 2"/>
                                <a:gd name="T2" fmla="+- 0 3946 3946"/>
                                <a:gd name="T3" fmla="*/ 3946 h 91"/>
                                <a:gd name="T4" fmla="+- 0 9141 9141"/>
                                <a:gd name="T5" fmla="*/ T4 w 2"/>
                                <a:gd name="T6" fmla="+- 0 3946 3946"/>
                                <a:gd name="T7" fmla="*/ 3946 h 91"/>
                                <a:gd name="T8" fmla="+- 0 9141 9141"/>
                                <a:gd name="T9" fmla="*/ T8 w 2"/>
                                <a:gd name="T10" fmla="+- 0 4036 3946"/>
                                <a:gd name="T11" fmla="*/ 4036 h 91"/>
                                <a:gd name="T12" fmla="+- 0 9143 9141"/>
                                <a:gd name="T13" fmla="*/ T12 w 2"/>
                                <a:gd name="T14" fmla="+- 0 4036 3946"/>
                                <a:gd name="T15" fmla="*/ 4036 h 91"/>
                                <a:gd name="T16" fmla="+- 0 9143 914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58" name="Group 869"/>
                        <wpg:cNvGrpSpPr>
                          <a:grpSpLocks/>
                        </wpg:cNvGrpSpPr>
                        <wpg:grpSpPr bwMode="auto">
                          <a:xfrm>
                            <a:off x="9339" y="3946"/>
                            <a:ext cx="3" cy="91"/>
                            <a:chOff x="9339" y="3946"/>
                            <a:chExt cx="3" cy="91"/>
                          </a:xfrm>
                        </wpg:grpSpPr>
                        <wps:wsp>
                          <wps:cNvPr id="18259" name="Freeform 870"/>
                          <wps:cNvSpPr>
                            <a:spLocks/>
                          </wps:cNvSpPr>
                          <wps:spPr bwMode="auto">
                            <a:xfrm>
                              <a:off x="9339" y="3946"/>
                              <a:ext cx="3" cy="91"/>
                            </a:xfrm>
                            <a:custGeom>
                              <a:avLst/>
                              <a:gdLst>
                                <a:gd name="T0" fmla="+- 0 9341 9339"/>
                                <a:gd name="T1" fmla="*/ T0 w 3"/>
                                <a:gd name="T2" fmla="+- 0 3946 3946"/>
                                <a:gd name="T3" fmla="*/ 3946 h 91"/>
                                <a:gd name="T4" fmla="+- 0 9339 9339"/>
                                <a:gd name="T5" fmla="*/ T4 w 3"/>
                                <a:gd name="T6" fmla="+- 0 3946 3946"/>
                                <a:gd name="T7" fmla="*/ 3946 h 91"/>
                                <a:gd name="T8" fmla="+- 0 9339 9339"/>
                                <a:gd name="T9" fmla="*/ T8 w 3"/>
                                <a:gd name="T10" fmla="+- 0 4036 3946"/>
                                <a:gd name="T11" fmla="*/ 4036 h 91"/>
                                <a:gd name="T12" fmla="+- 0 9341 9339"/>
                                <a:gd name="T13" fmla="*/ T12 w 3"/>
                                <a:gd name="T14" fmla="+- 0 4036 3946"/>
                                <a:gd name="T15" fmla="*/ 4036 h 91"/>
                                <a:gd name="T16" fmla="+- 0 9341 933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60" name="Picture 871"/>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14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61" name="Group 872"/>
                        <wpg:cNvGrpSpPr>
                          <a:grpSpLocks/>
                        </wpg:cNvGrpSpPr>
                        <wpg:grpSpPr bwMode="auto">
                          <a:xfrm>
                            <a:off x="9337" y="3946"/>
                            <a:ext cx="2" cy="91"/>
                            <a:chOff x="9337" y="3946"/>
                            <a:chExt cx="2" cy="91"/>
                          </a:xfrm>
                        </wpg:grpSpPr>
                        <wps:wsp>
                          <wps:cNvPr id="18262" name="Freeform 873"/>
                          <wps:cNvSpPr>
                            <a:spLocks/>
                          </wps:cNvSpPr>
                          <wps:spPr bwMode="auto">
                            <a:xfrm>
                              <a:off x="9337" y="3946"/>
                              <a:ext cx="2" cy="91"/>
                            </a:xfrm>
                            <a:custGeom>
                              <a:avLst/>
                              <a:gdLst>
                                <a:gd name="T0" fmla="+- 0 9339 9337"/>
                                <a:gd name="T1" fmla="*/ T0 w 2"/>
                                <a:gd name="T2" fmla="+- 0 3946 3946"/>
                                <a:gd name="T3" fmla="*/ 3946 h 91"/>
                                <a:gd name="T4" fmla="+- 0 9337 9337"/>
                                <a:gd name="T5" fmla="*/ T4 w 2"/>
                                <a:gd name="T6" fmla="+- 0 3946 3946"/>
                                <a:gd name="T7" fmla="*/ 3946 h 91"/>
                                <a:gd name="T8" fmla="+- 0 9337 9337"/>
                                <a:gd name="T9" fmla="*/ T8 w 2"/>
                                <a:gd name="T10" fmla="+- 0 4036 3946"/>
                                <a:gd name="T11" fmla="*/ 4036 h 91"/>
                                <a:gd name="T12" fmla="+- 0 9339 9337"/>
                                <a:gd name="T13" fmla="*/ T12 w 2"/>
                                <a:gd name="T14" fmla="+- 0 4036 3946"/>
                                <a:gd name="T15" fmla="*/ 4036 h 91"/>
                                <a:gd name="T16" fmla="+- 0 9339 933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63" name="Group 874"/>
                        <wpg:cNvGrpSpPr>
                          <a:grpSpLocks/>
                        </wpg:cNvGrpSpPr>
                        <wpg:grpSpPr bwMode="auto">
                          <a:xfrm>
                            <a:off x="9145" y="3946"/>
                            <a:ext cx="2" cy="91"/>
                            <a:chOff x="9145" y="3946"/>
                            <a:chExt cx="2" cy="91"/>
                          </a:xfrm>
                        </wpg:grpSpPr>
                        <wps:wsp>
                          <wps:cNvPr id="18264" name="Freeform 875"/>
                          <wps:cNvSpPr>
                            <a:spLocks/>
                          </wps:cNvSpPr>
                          <wps:spPr bwMode="auto">
                            <a:xfrm>
                              <a:off x="9145" y="3946"/>
                              <a:ext cx="2" cy="91"/>
                            </a:xfrm>
                            <a:custGeom>
                              <a:avLst/>
                              <a:gdLst>
                                <a:gd name="T0" fmla="+- 0 9147 9145"/>
                                <a:gd name="T1" fmla="*/ T0 w 2"/>
                                <a:gd name="T2" fmla="+- 0 3946 3946"/>
                                <a:gd name="T3" fmla="*/ 3946 h 91"/>
                                <a:gd name="T4" fmla="+- 0 9145 9145"/>
                                <a:gd name="T5" fmla="*/ T4 w 2"/>
                                <a:gd name="T6" fmla="+- 0 3946 3946"/>
                                <a:gd name="T7" fmla="*/ 3946 h 91"/>
                                <a:gd name="T8" fmla="+- 0 9145 9145"/>
                                <a:gd name="T9" fmla="*/ T8 w 2"/>
                                <a:gd name="T10" fmla="+- 0 4036 3946"/>
                                <a:gd name="T11" fmla="*/ 4036 h 91"/>
                                <a:gd name="T12" fmla="+- 0 9147 9145"/>
                                <a:gd name="T13" fmla="*/ T12 w 2"/>
                                <a:gd name="T14" fmla="+- 0 4036 3946"/>
                                <a:gd name="T15" fmla="*/ 4036 h 91"/>
                                <a:gd name="T16" fmla="+- 0 9147 9145"/>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65" name="Picture 876"/>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334"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66" name="Group 877"/>
                        <wpg:cNvGrpSpPr>
                          <a:grpSpLocks/>
                        </wpg:cNvGrpSpPr>
                        <wpg:grpSpPr bwMode="auto">
                          <a:xfrm>
                            <a:off x="9147" y="3946"/>
                            <a:ext cx="3" cy="91"/>
                            <a:chOff x="9147" y="3946"/>
                            <a:chExt cx="3" cy="91"/>
                          </a:xfrm>
                        </wpg:grpSpPr>
                        <wps:wsp>
                          <wps:cNvPr id="18267" name="Freeform 878"/>
                          <wps:cNvSpPr>
                            <a:spLocks/>
                          </wps:cNvSpPr>
                          <wps:spPr bwMode="auto">
                            <a:xfrm>
                              <a:off x="9147" y="3946"/>
                              <a:ext cx="3" cy="91"/>
                            </a:xfrm>
                            <a:custGeom>
                              <a:avLst/>
                              <a:gdLst>
                                <a:gd name="T0" fmla="+- 0 9150 9147"/>
                                <a:gd name="T1" fmla="*/ T0 w 3"/>
                                <a:gd name="T2" fmla="+- 0 3946 3946"/>
                                <a:gd name="T3" fmla="*/ 3946 h 91"/>
                                <a:gd name="T4" fmla="+- 0 9147 9147"/>
                                <a:gd name="T5" fmla="*/ T4 w 3"/>
                                <a:gd name="T6" fmla="+- 0 3946 3946"/>
                                <a:gd name="T7" fmla="*/ 3946 h 91"/>
                                <a:gd name="T8" fmla="+- 0 9147 9147"/>
                                <a:gd name="T9" fmla="*/ T8 w 3"/>
                                <a:gd name="T10" fmla="+- 0 4036 3946"/>
                                <a:gd name="T11" fmla="*/ 4036 h 91"/>
                                <a:gd name="T12" fmla="+- 0 9150 9147"/>
                                <a:gd name="T13" fmla="*/ T12 w 3"/>
                                <a:gd name="T14" fmla="+- 0 4036 3946"/>
                                <a:gd name="T15" fmla="*/ 4036 h 91"/>
                                <a:gd name="T16" fmla="+- 0 9150 914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68" name="Group 879"/>
                        <wpg:cNvGrpSpPr>
                          <a:grpSpLocks/>
                        </wpg:cNvGrpSpPr>
                        <wpg:grpSpPr bwMode="auto">
                          <a:xfrm>
                            <a:off x="9332" y="3946"/>
                            <a:ext cx="2" cy="91"/>
                            <a:chOff x="9332" y="3946"/>
                            <a:chExt cx="2" cy="91"/>
                          </a:xfrm>
                        </wpg:grpSpPr>
                        <wps:wsp>
                          <wps:cNvPr id="18269" name="Freeform 880"/>
                          <wps:cNvSpPr>
                            <a:spLocks/>
                          </wps:cNvSpPr>
                          <wps:spPr bwMode="auto">
                            <a:xfrm>
                              <a:off x="9332" y="3946"/>
                              <a:ext cx="2" cy="91"/>
                            </a:xfrm>
                            <a:custGeom>
                              <a:avLst/>
                              <a:gdLst>
                                <a:gd name="T0" fmla="+- 0 9334 9332"/>
                                <a:gd name="T1" fmla="*/ T0 w 2"/>
                                <a:gd name="T2" fmla="+- 0 3946 3946"/>
                                <a:gd name="T3" fmla="*/ 3946 h 91"/>
                                <a:gd name="T4" fmla="+- 0 9332 9332"/>
                                <a:gd name="T5" fmla="*/ T4 w 2"/>
                                <a:gd name="T6" fmla="+- 0 3946 3946"/>
                                <a:gd name="T7" fmla="*/ 3946 h 91"/>
                                <a:gd name="T8" fmla="+- 0 9332 9332"/>
                                <a:gd name="T9" fmla="*/ T8 w 2"/>
                                <a:gd name="T10" fmla="+- 0 4036 3946"/>
                                <a:gd name="T11" fmla="*/ 4036 h 91"/>
                                <a:gd name="T12" fmla="+- 0 9334 9332"/>
                                <a:gd name="T13" fmla="*/ T12 w 2"/>
                                <a:gd name="T14" fmla="+- 0 4036 3946"/>
                                <a:gd name="T15" fmla="*/ 4036 h 91"/>
                                <a:gd name="T16" fmla="+- 0 9334 933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0" name="Group 881"/>
                        <wpg:cNvGrpSpPr>
                          <a:grpSpLocks/>
                        </wpg:cNvGrpSpPr>
                        <wpg:grpSpPr bwMode="auto">
                          <a:xfrm>
                            <a:off x="9150" y="3946"/>
                            <a:ext cx="2" cy="91"/>
                            <a:chOff x="9150" y="3946"/>
                            <a:chExt cx="2" cy="91"/>
                          </a:xfrm>
                        </wpg:grpSpPr>
                        <wps:wsp>
                          <wps:cNvPr id="18271" name="Freeform 882"/>
                          <wps:cNvSpPr>
                            <a:spLocks/>
                          </wps:cNvSpPr>
                          <wps:spPr bwMode="auto">
                            <a:xfrm>
                              <a:off x="9150" y="3946"/>
                              <a:ext cx="2" cy="91"/>
                            </a:xfrm>
                            <a:custGeom>
                              <a:avLst/>
                              <a:gdLst>
                                <a:gd name="T0" fmla="+- 0 9152 9150"/>
                                <a:gd name="T1" fmla="*/ T0 w 2"/>
                                <a:gd name="T2" fmla="+- 0 3946 3946"/>
                                <a:gd name="T3" fmla="*/ 3946 h 91"/>
                                <a:gd name="T4" fmla="+- 0 9150 9150"/>
                                <a:gd name="T5" fmla="*/ T4 w 2"/>
                                <a:gd name="T6" fmla="+- 0 3946 3946"/>
                                <a:gd name="T7" fmla="*/ 3946 h 91"/>
                                <a:gd name="T8" fmla="+- 0 9150 9150"/>
                                <a:gd name="T9" fmla="*/ T8 w 2"/>
                                <a:gd name="T10" fmla="+- 0 4036 3946"/>
                                <a:gd name="T11" fmla="*/ 4036 h 91"/>
                                <a:gd name="T12" fmla="+- 0 9152 9150"/>
                                <a:gd name="T13" fmla="*/ T12 w 2"/>
                                <a:gd name="T14" fmla="+- 0 4036 3946"/>
                                <a:gd name="T15" fmla="*/ 4036 h 91"/>
                                <a:gd name="T16" fmla="+- 0 9152 915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2" name="Group 883"/>
                        <wpg:cNvGrpSpPr>
                          <a:grpSpLocks/>
                        </wpg:cNvGrpSpPr>
                        <wpg:grpSpPr bwMode="auto">
                          <a:xfrm>
                            <a:off x="9330" y="3946"/>
                            <a:ext cx="3" cy="91"/>
                            <a:chOff x="9330" y="3946"/>
                            <a:chExt cx="3" cy="91"/>
                          </a:xfrm>
                        </wpg:grpSpPr>
                        <wps:wsp>
                          <wps:cNvPr id="18273" name="Freeform 884"/>
                          <wps:cNvSpPr>
                            <a:spLocks/>
                          </wps:cNvSpPr>
                          <wps:spPr bwMode="auto">
                            <a:xfrm>
                              <a:off x="9330" y="3946"/>
                              <a:ext cx="3" cy="91"/>
                            </a:xfrm>
                            <a:custGeom>
                              <a:avLst/>
                              <a:gdLst>
                                <a:gd name="T0" fmla="+- 0 9332 9330"/>
                                <a:gd name="T1" fmla="*/ T0 w 3"/>
                                <a:gd name="T2" fmla="+- 0 3946 3946"/>
                                <a:gd name="T3" fmla="*/ 3946 h 91"/>
                                <a:gd name="T4" fmla="+- 0 9330 9330"/>
                                <a:gd name="T5" fmla="*/ T4 w 3"/>
                                <a:gd name="T6" fmla="+- 0 3946 3946"/>
                                <a:gd name="T7" fmla="*/ 3946 h 91"/>
                                <a:gd name="T8" fmla="+- 0 9330 9330"/>
                                <a:gd name="T9" fmla="*/ T8 w 3"/>
                                <a:gd name="T10" fmla="+- 0 4036 3946"/>
                                <a:gd name="T11" fmla="*/ 4036 h 91"/>
                                <a:gd name="T12" fmla="+- 0 9332 9330"/>
                                <a:gd name="T13" fmla="*/ T12 w 3"/>
                                <a:gd name="T14" fmla="+- 0 4036 3946"/>
                                <a:gd name="T15" fmla="*/ 4036 h 91"/>
                                <a:gd name="T16" fmla="+- 0 9332 933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4" name="Group 885"/>
                        <wpg:cNvGrpSpPr>
                          <a:grpSpLocks/>
                        </wpg:cNvGrpSpPr>
                        <wpg:grpSpPr bwMode="auto">
                          <a:xfrm>
                            <a:off x="9152" y="3946"/>
                            <a:ext cx="3" cy="91"/>
                            <a:chOff x="9152" y="3946"/>
                            <a:chExt cx="3" cy="91"/>
                          </a:xfrm>
                        </wpg:grpSpPr>
                        <wps:wsp>
                          <wps:cNvPr id="18275" name="Freeform 886"/>
                          <wps:cNvSpPr>
                            <a:spLocks/>
                          </wps:cNvSpPr>
                          <wps:spPr bwMode="auto">
                            <a:xfrm>
                              <a:off x="9152" y="3946"/>
                              <a:ext cx="3" cy="91"/>
                            </a:xfrm>
                            <a:custGeom>
                              <a:avLst/>
                              <a:gdLst>
                                <a:gd name="T0" fmla="+- 0 9155 9152"/>
                                <a:gd name="T1" fmla="*/ T0 w 3"/>
                                <a:gd name="T2" fmla="+- 0 3946 3946"/>
                                <a:gd name="T3" fmla="*/ 3946 h 91"/>
                                <a:gd name="T4" fmla="+- 0 9152 9152"/>
                                <a:gd name="T5" fmla="*/ T4 w 3"/>
                                <a:gd name="T6" fmla="+- 0 3946 3946"/>
                                <a:gd name="T7" fmla="*/ 3946 h 91"/>
                                <a:gd name="T8" fmla="+- 0 9152 9152"/>
                                <a:gd name="T9" fmla="*/ T8 w 3"/>
                                <a:gd name="T10" fmla="+- 0 4036 3946"/>
                                <a:gd name="T11" fmla="*/ 4036 h 91"/>
                                <a:gd name="T12" fmla="+- 0 9155 9152"/>
                                <a:gd name="T13" fmla="*/ T12 w 3"/>
                                <a:gd name="T14" fmla="+- 0 4036 3946"/>
                                <a:gd name="T15" fmla="*/ 4036 h 91"/>
                                <a:gd name="T16" fmla="+- 0 9155 9152"/>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76" name="Group 887"/>
                        <wpg:cNvGrpSpPr>
                          <a:grpSpLocks/>
                        </wpg:cNvGrpSpPr>
                        <wpg:grpSpPr bwMode="auto">
                          <a:xfrm>
                            <a:off x="9328" y="3946"/>
                            <a:ext cx="2" cy="91"/>
                            <a:chOff x="9328" y="3946"/>
                            <a:chExt cx="2" cy="91"/>
                          </a:xfrm>
                        </wpg:grpSpPr>
                        <wps:wsp>
                          <wps:cNvPr id="18277" name="Freeform 888"/>
                          <wps:cNvSpPr>
                            <a:spLocks/>
                          </wps:cNvSpPr>
                          <wps:spPr bwMode="auto">
                            <a:xfrm>
                              <a:off x="9328" y="3946"/>
                              <a:ext cx="2" cy="91"/>
                            </a:xfrm>
                            <a:custGeom>
                              <a:avLst/>
                              <a:gdLst>
                                <a:gd name="T0" fmla="+- 0 9330 9328"/>
                                <a:gd name="T1" fmla="*/ T0 w 2"/>
                                <a:gd name="T2" fmla="+- 0 3946 3946"/>
                                <a:gd name="T3" fmla="*/ 3946 h 91"/>
                                <a:gd name="T4" fmla="+- 0 9328 9328"/>
                                <a:gd name="T5" fmla="*/ T4 w 2"/>
                                <a:gd name="T6" fmla="+- 0 3946 3946"/>
                                <a:gd name="T7" fmla="*/ 3946 h 91"/>
                                <a:gd name="T8" fmla="+- 0 9328 9328"/>
                                <a:gd name="T9" fmla="*/ T8 w 2"/>
                                <a:gd name="T10" fmla="+- 0 4036 3946"/>
                                <a:gd name="T11" fmla="*/ 4036 h 91"/>
                                <a:gd name="T12" fmla="+- 0 9330 9328"/>
                                <a:gd name="T13" fmla="*/ T12 w 2"/>
                                <a:gd name="T14" fmla="+- 0 4036 3946"/>
                                <a:gd name="T15" fmla="*/ 4036 h 91"/>
                                <a:gd name="T16" fmla="+- 0 9330 932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78" name="Picture 889"/>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155" y="3946"/>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79" name="Picture 890"/>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325"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280" name="Group 891"/>
                        <wpg:cNvGrpSpPr>
                          <a:grpSpLocks/>
                        </wpg:cNvGrpSpPr>
                        <wpg:grpSpPr bwMode="auto">
                          <a:xfrm>
                            <a:off x="9156" y="3946"/>
                            <a:ext cx="3" cy="91"/>
                            <a:chOff x="9156" y="3946"/>
                            <a:chExt cx="3" cy="91"/>
                          </a:xfrm>
                        </wpg:grpSpPr>
                        <wps:wsp>
                          <wps:cNvPr id="18281" name="Freeform 892"/>
                          <wps:cNvSpPr>
                            <a:spLocks/>
                          </wps:cNvSpPr>
                          <wps:spPr bwMode="auto">
                            <a:xfrm>
                              <a:off x="9156" y="3946"/>
                              <a:ext cx="3" cy="91"/>
                            </a:xfrm>
                            <a:custGeom>
                              <a:avLst/>
                              <a:gdLst>
                                <a:gd name="T0" fmla="+- 0 9159 9156"/>
                                <a:gd name="T1" fmla="*/ T0 w 3"/>
                                <a:gd name="T2" fmla="+- 0 3946 3946"/>
                                <a:gd name="T3" fmla="*/ 3946 h 91"/>
                                <a:gd name="T4" fmla="+- 0 9156 9156"/>
                                <a:gd name="T5" fmla="*/ T4 w 3"/>
                                <a:gd name="T6" fmla="+- 0 3946 3946"/>
                                <a:gd name="T7" fmla="*/ 3946 h 91"/>
                                <a:gd name="T8" fmla="+- 0 9156 9156"/>
                                <a:gd name="T9" fmla="*/ T8 w 3"/>
                                <a:gd name="T10" fmla="+- 0 4036 3946"/>
                                <a:gd name="T11" fmla="*/ 4036 h 91"/>
                                <a:gd name="T12" fmla="+- 0 9159 9156"/>
                                <a:gd name="T13" fmla="*/ T12 w 3"/>
                                <a:gd name="T14" fmla="+- 0 4036 3946"/>
                                <a:gd name="T15" fmla="*/ 4036 h 91"/>
                                <a:gd name="T16" fmla="+- 0 9159 9156"/>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2" name="Group 893"/>
                        <wpg:cNvGrpSpPr>
                          <a:grpSpLocks/>
                        </wpg:cNvGrpSpPr>
                        <wpg:grpSpPr bwMode="auto">
                          <a:xfrm>
                            <a:off x="9323" y="3946"/>
                            <a:ext cx="2" cy="91"/>
                            <a:chOff x="9323" y="3946"/>
                            <a:chExt cx="2" cy="91"/>
                          </a:xfrm>
                        </wpg:grpSpPr>
                        <wps:wsp>
                          <wps:cNvPr id="18283" name="Freeform 894"/>
                          <wps:cNvSpPr>
                            <a:spLocks/>
                          </wps:cNvSpPr>
                          <wps:spPr bwMode="auto">
                            <a:xfrm>
                              <a:off x="9323" y="3946"/>
                              <a:ext cx="2" cy="91"/>
                            </a:xfrm>
                            <a:custGeom>
                              <a:avLst/>
                              <a:gdLst>
                                <a:gd name="T0" fmla="+- 0 9325 9323"/>
                                <a:gd name="T1" fmla="*/ T0 w 2"/>
                                <a:gd name="T2" fmla="+- 0 3946 3946"/>
                                <a:gd name="T3" fmla="*/ 3946 h 91"/>
                                <a:gd name="T4" fmla="+- 0 9323 9323"/>
                                <a:gd name="T5" fmla="*/ T4 w 2"/>
                                <a:gd name="T6" fmla="+- 0 3946 3946"/>
                                <a:gd name="T7" fmla="*/ 3946 h 91"/>
                                <a:gd name="T8" fmla="+- 0 9323 9323"/>
                                <a:gd name="T9" fmla="*/ T8 w 2"/>
                                <a:gd name="T10" fmla="+- 0 4036 3946"/>
                                <a:gd name="T11" fmla="*/ 4036 h 91"/>
                                <a:gd name="T12" fmla="+- 0 9325 9323"/>
                                <a:gd name="T13" fmla="*/ T12 w 2"/>
                                <a:gd name="T14" fmla="+- 0 4036 3946"/>
                                <a:gd name="T15" fmla="*/ 4036 h 91"/>
                                <a:gd name="T16" fmla="+- 0 9325 9323"/>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4" name="Group 895"/>
                        <wpg:cNvGrpSpPr>
                          <a:grpSpLocks/>
                        </wpg:cNvGrpSpPr>
                        <wpg:grpSpPr bwMode="auto">
                          <a:xfrm>
                            <a:off x="9159" y="3946"/>
                            <a:ext cx="2" cy="91"/>
                            <a:chOff x="9159" y="3946"/>
                            <a:chExt cx="2" cy="91"/>
                          </a:xfrm>
                        </wpg:grpSpPr>
                        <wps:wsp>
                          <wps:cNvPr id="18285" name="Freeform 896"/>
                          <wps:cNvSpPr>
                            <a:spLocks/>
                          </wps:cNvSpPr>
                          <wps:spPr bwMode="auto">
                            <a:xfrm>
                              <a:off x="9159" y="3946"/>
                              <a:ext cx="2" cy="91"/>
                            </a:xfrm>
                            <a:custGeom>
                              <a:avLst/>
                              <a:gdLst>
                                <a:gd name="T0" fmla="+- 0 9161 9159"/>
                                <a:gd name="T1" fmla="*/ T0 w 2"/>
                                <a:gd name="T2" fmla="+- 0 3946 3946"/>
                                <a:gd name="T3" fmla="*/ 3946 h 91"/>
                                <a:gd name="T4" fmla="+- 0 9159 9159"/>
                                <a:gd name="T5" fmla="*/ T4 w 2"/>
                                <a:gd name="T6" fmla="+- 0 3946 3946"/>
                                <a:gd name="T7" fmla="*/ 3946 h 91"/>
                                <a:gd name="T8" fmla="+- 0 9159 9159"/>
                                <a:gd name="T9" fmla="*/ T8 w 2"/>
                                <a:gd name="T10" fmla="+- 0 4036 3946"/>
                                <a:gd name="T11" fmla="*/ 4036 h 91"/>
                                <a:gd name="T12" fmla="+- 0 9161 9159"/>
                                <a:gd name="T13" fmla="*/ T12 w 2"/>
                                <a:gd name="T14" fmla="+- 0 4036 3946"/>
                                <a:gd name="T15" fmla="*/ 4036 h 91"/>
                                <a:gd name="T16" fmla="+- 0 9161 915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6" name="Group 897"/>
                        <wpg:cNvGrpSpPr>
                          <a:grpSpLocks/>
                        </wpg:cNvGrpSpPr>
                        <wpg:grpSpPr bwMode="auto">
                          <a:xfrm>
                            <a:off x="9320" y="3946"/>
                            <a:ext cx="3" cy="91"/>
                            <a:chOff x="9320" y="3946"/>
                            <a:chExt cx="3" cy="91"/>
                          </a:xfrm>
                        </wpg:grpSpPr>
                        <wps:wsp>
                          <wps:cNvPr id="18287" name="Freeform 898"/>
                          <wps:cNvSpPr>
                            <a:spLocks/>
                          </wps:cNvSpPr>
                          <wps:spPr bwMode="auto">
                            <a:xfrm>
                              <a:off x="9320" y="3946"/>
                              <a:ext cx="3" cy="91"/>
                            </a:xfrm>
                            <a:custGeom>
                              <a:avLst/>
                              <a:gdLst>
                                <a:gd name="T0" fmla="+- 0 9323 9320"/>
                                <a:gd name="T1" fmla="*/ T0 w 3"/>
                                <a:gd name="T2" fmla="+- 0 3946 3946"/>
                                <a:gd name="T3" fmla="*/ 3946 h 91"/>
                                <a:gd name="T4" fmla="+- 0 9320 9320"/>
                                <a:gd name="T5" fmla="*/ T4 w 3"/>
                                <a:gd name="T6" fmla="+- 0 3946 3946"/>
                                <a:gd name="T7" fmla="*/ 3946 h 91"/>
                                <a:gd name="T8" fmla="+- 0 9320 9320"/>
                                <a:gd name="T9" fmla="*/ T8 w 3"/>
                                <a:gd name="T10" fmla="+- 0 4036 3946"/>
                                <a:gd name="T11" fmla="*/ 4036 h 91"/>
                                <a:gd name="T12" fmla="+- 0 9323 9320"/>
                                <a:gd name="T13" fmla="*/ T12 w 3"/>
                                <a:gd name="T14" fmla="+- 0 4036 3946"/>
                                <a:gd name="T15" fmla="*/ 4036 h 91"/>
                                <a:gd name="T16" fmla="+- 0 9323 932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88" name="Group 899"/>
                        <wpg:cNvGrpSpPr>
                          <a:grpSpLocks/>
                        </wpg:cNvGrpSpPr>
                        <wpg:grpSpPr bwMode="auto">
                          <a:xfrm>
                            <a:off x="9161" y="3946"/>
                            <a:ext cx="3" cy="91"/>
                            <a:chOff x="9161" y="3946"/>
                            <a:chExt cx="3" cy="91"/>
                          </a:xfrm>
                        </wpg:grpSpPr>
                        <wps:wsp>
                          <wps:cNvPr id="18289" name="Freeform 900"/>
                          <wps:cNvSpPr>
                            <a:spLocks/>
                          </wps:cNvSpPr>
                          <wps:spPr bwMode="auto">
                            <a:xfrm>
                              <a:off x="9161" y="3946"/>
                              <a:ext cx="3" cy="91"/>
                            </a:xfrm>
                            <a:custGeom>
                              <a:avLst/>
                              <a:gdLst>
                                <a:gd name="T0" fmla="+- 0 9164 9161"/>
                                <a:gd name="T1" fmla="*/ T0 w 3"/>
                                <a:gd name="T2" fmla="+- 0 3946 3946"/>
                                <a:gd name="T3" fmla="*/ 3946 h 91"/>
                                <a:gd name="T4" fmla="+- 0 9161 9161"/>
                                <a:gd name="T5" fmla="*/ T4 w 3"/>
                                <a:gd name="T6" fmla="+- 0 3946 3946"/>
                                <a:gd name="T7" fmla="*/ 3946 h 91"/>
                                <a:gd name="T8" fmla="+- 0 9161 9161"/>
                                <a:gd name="T9" fmla="*/ T8 w 3"/>
                                <a:gd name="T10" fmla="+- 0 4036 3946"/>
                                <a:gd name="T11" fmla="*/ 4036 h 91"/>
                                <a:gd name="T12" fmla="+- 0 9164 9161"/>
                                <a:gd name="T13" fmla="*/ T12 w 3"/>
                                <a:gd name="T14" fmla="+- 0 4036 3946"/>
                                <a:gd name="T15" fmla="*/ 4036 h 91"/>
                                <a:gd name="T16" fmla="+- 0 9164 9161"/>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90" name="Group 901"/>
                        <wpg:cNvGrpSpPr>
                          <a:grpSpLocks/>
                        </wpg:cNvGrpSpPr>
                        <wpg:grpSpPr bwMode="auto">
                          <a:xfrm>
                            <a:off x="9319" y="3946"/>
                            <a:ext cx="2" cy="91"/>
                            <a:chOff x="9319" y="3946"/>
                            <a:chExt cx="2" cy="91"/>
                          </a:xfrm>
                        </wpg:grpSpPr>
                        <wps:wsp>
                          <wps:cNvPr id="18291" name="Freeform 902"/>
                          <wps:cNvSpPr>
                            <a:spLocks/>
                          </wps:cNvSpPr>
                          <wps:spPr bwMode="auto">
                            <a:xfrm>
                              <a:off x="9319" y="3946"/>
                              <a:ext cx="2" cy="91"/>
                            </a:xfrm>
                            <a:custGeom>
                              <a:avLst/>
                              <a:gdLst>
                                <a:gd name="T0" fmla="+- 0 9320 9319"/>
                                <a:gd name="T1" fmla="*/ T0 w 2"/>
                                <a:gd name="T2" fmla="+- 0 3946 3946"/>
                                <a:gd name="T3" fmla="*/ 3946 h 91"/>
                                <a:gd name="T4" fmla="+- 0 9319 9319"/>
                                <a:gd name="T5" fmla="*/ T4 w 2"/>
                                <a:gd name="T6" fmla="+- 0 3946 3946"/>
                                <a:gd name="T7" fmla="*/ 3946 h 91"/>
                                <a:gd name="T8" fmla="+- 0 9319 9319"/>
                                <a:gd name="T9" fmla="*/ T8 w 2"/>
                                <a:gd name="T10" fmla="+- 0 4036 3946"/>
                                <a:gd name="T11" fmla="*/ 4036 h 91"/>
                                <a:gd name="T12" fmla="+- 0 9320 9319"/>
                                <a:gd name="T13" fmla="*/ T12 w 2"/>
                                <a:gd name="T14" fmla="+- 0 4036 3946"/>
                                <a:gd name="T15" fmla="*/ 4036 h 91"/>
                                <a:gd name="T16" fmla="+- 0 9320 931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292" name="Picture 90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164" y="3946"/>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93" name="Picture 904"/>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166" y="3946"/>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94" name="Picture 90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68" y="3946"/>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95" name="Picture 906"/>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70" y="3946"/>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96" name="Picture 907"/>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73" y="3946"/>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97" name="Picture 908"/>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175" y="3946"/>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98" name="Picture 909"/>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78" y="3946"/>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99" name="Picture 910"/>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79" y="3946"/>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0" name="Picture 91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82" y="3946"/>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1" name="Picture 912"/>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184" y="3946"/>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2" name="Picture 91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187" y="3946"/>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3" name="Picture 914"/>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189" y="3946"/>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4" name="Picture 91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191" y="3946"/>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5" name="Picture 91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193" y="3946"/>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6" name="Picture 91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196" y="3946"/>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7" name="Picture 918"/>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198" y="3946"/>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8" name="Picture 91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200" y="3946"/>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09" name="Picture 920"/>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202" y="3946"/>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0" name="Picture 921"/>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205" y="3946"/>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1" name="Picture 922"/>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207" y="3946"/>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2" name="Picture 923"/>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210" y="3946"/>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3" name="Picture 924"/>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211" y="3946"/>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4" name="Picture 92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214" y="3946"/>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5" name="Picture 926"/>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216" y="3946"/>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6" name="Picture 927"/>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219" y="3946"/>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7" name="Picture 928"/>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221" y="3946"/>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8" name="Picture 92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222" y="3946"/>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19" name="Picture 93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225" y="3946"/>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20" name="Picture 93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27" y="3946"/>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21" name="Picture 932"/>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30" y="3946"/>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22" name="Picture 93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32" y="3946"/>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23" name="Picture 934"/>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234" y="3946"/>
                              <a:ext cx="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24" name="Picture 935"/>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236" y="3946"/>
                              <a:ext cx="9"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325" name="Group 936"/>
                        <wpg:cNvGrpSpPr>
                          <a:grpSpLocks/>
                        </wpg:cNvGrpSpPr>
                        <wpg:grpSpPr bwMode="auto">
                          <a:xfrm>
                            <a:off x="9239" y="3946"/>
                            <a:ext cx="5" cy="91"/>
                            <a:chOff x="9239" y="3946"/>
                            <a:chExt cx="5" cy="91"/>
                          </a:xfrm>
                        </wpg:grpSpPr>
                        <wps:wsp>
                          <wps:cNvPr id="18326" name="Freeform 937"/>
                          <wps:cNvSpPr>
                            <a:spLocks/>
                          </wps:cNvSpPr>
                          <wps:spPr bwMode="auto">
                            <a:xfrm>
                              <a:off x="9239" y="3946"/>
                              <a:ext cx="5" cy="91"/>
                            </a:xfrm>
                            <a:custGeom>
                              <a:avLst/>
                              <a:gdLst>
                                <a:gd name="T0" fmla="+- 0 9241 9239"/>
                                <a:gd name="T1" fmla="*/ T0 w 5"/>
                                <a:gd name="T2" fmla="+- 0 3946 3946"/>
                                <a:gd name="T3" fmla="*/ 3946 h 91"/>
                                <a:gd name="T4" fmla="+- 0 9239 9239"/>
                                <a:gd name="T5" fmla="*/ T4 w 5"/>
                                <a:gd name="T6" fmla="+- 0 3946 3946"/>
                                <a:gd name="T7" fmla="*/ 3946 h 91"/>
                                <a:gd name="T8" fmla="+- 0 9239 9239"/>
                                <a:gd name="T9" fmla="*/ T8 w 5"/>
                                <a:gd name="T10" fmla="+- 0 4036 3946"/>
                                <a:gd name="T11" fmla="*/ 4036 h 91"/>
                                <a:gd name="T12" fmla="+- 0 9241 9239"/>
                                <a:gd name="T13" fmla="*/ T12 w 5"/>
                                <a:gd name="T14" fmla="+- 0 4036 3946"/>
                                <a:gd name="T15" fmla="*/ 4036 h 91"/>
                                <a:gd name="T16" fmla="+- 0 9241 9239"/>
                                <a:gd name="T17" fmla="*/ T16 w 5"/>
                                <a:gd name="T18" fmla="+- 0 3946 3946"/>
                                <a:gd name="T19" fmla="*/ 3946 h 91"/>
                              </a:gdLst>
                              <a:ahLst/>
                              <a:cxnLst>
                                <a:cxn ang="0">
                                  <a:pos x="T1" y="T3"/>
                                </a:cxn>
                                <a:cxn ang="0">
                                  <a:pos x="T5" y="T7"/>
                                </a:cxn>
                                <a:cxn ang="0">
                                  <a:pos x="T9" y="T11"/>
                                </a:cxn>
                                <a:cxn ang="0">
                                  <a:pos x="T13" y="T15"/>
                                </a:cxn>
                                <a:cxn ang="0">
                                  <a:pos x="T17" y="T19"/>
                                </a:cxn>
                              </a:cxnLst>
                              <a:rect l="0" t="0" r="r" b="b"/>
                              <a:pathLst>
                                <a:path w="5"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327" name="Freeform 938"/>
                          <wps:cNvSpPr>
                            <a:spLocks/>
                          </wps:cNvSpPr>
                          <wps:spPr bwMode="auto">
                            <a:xfrm>
                              <a:off x="9239" y="3946"/>
                              <a:ext cx="5" cy="91"/>
                            </a:xfrm>
                            <a:custGeom>
                              <a:avLst/>
                              <a:gdLst>
                                <a:gd name="T0" fmla="+- 0 9243 9239"/>
                                <a:gd name="T1" fmla="*/ T0 w 5"/>
                                <a:gd name="T2" fmla="+- 0 3946 3946"/>
                                <a:gd name="T3" fmla="*/ 3946 h 91"/>
                                <a:gd name="T4" fmla="+- 0 9241 9239"/>
                                <a:gd name="T5" fmla="*/ T4 w 5"/>
                                <a:gd name="T6" fmla="+- 0 3946 3946"/>
                                <a:gd name="T7" fmla="*/ 3946 h 91"/>
                                <a:gd name="T8" fmla="+- 0 9241 9239"/>
                                <a:gd name="T9" fmla="*/ T8 w 5"/>
                                <a:gd name="T10" fmla="+- 0 4036 3946"/>
                                <a:gd name="T11" fmla="*/ 4036 h 91"/>
                                <a:gd name="T12" fmla="+- 0 9243 9239"/>
                                <a:gd name="T13" fmla="*/ T12 w 5"/>
                                <a:gd name="T14" fmla="+- 0 4036 3946"/>
                                <a:gd name="T15" fmla="*/ 4036 h 91"/>
                                <a:gd name="T16" fmla="+- 0 9243 9239"/>
                                <a:gd name="T17" fmla="*/ T16 w 5"/>
                                <a:gd name="T18" fmla="+- 0 3946 3946"/>
                                <a:gd name="T19" fmla="*/ 3946 h 91"/>
                              </a:gdLst>
                              <a:ahLst/>
                              <a:cxnLst>
                                <a:cxn ang="0">
                                  <a:pos x="T1" y="T3"/>
                                </a:cxn>
                                <a:cxn ang="0">
                                  <a:pos x="T5" y="T7"/>
                                </a:cxn>
                                <a:cxn ang="0">
                                  <a:pos x="T9" y="T11"/>
                                </a:cxn>
                                <a:cxn ang="0">
                                  <a:pos x="T13" y="T15"/>
                                </a:cxn>
                                <a:cxn ang="0">
                                  <a:pos x="T17" y="T19"/>
                                </a:cxn>
                              </a:cxnLst>
                              <a:rect l="0" t="0" r="r" b="b"/>
                              <a:pathLst>
                                <a:path w="5" h="91">
                                  <a:moveTo>
                                    <a:pt x="4" y="0"/>
                                  </a:moveTo>
                                  <a:lnTo>
                                    <a:pt x="2" y="0"/>
                                  </a:lnTo>
                                  <a:lnTo>
                                    <a:pt x="2" y="90"/>
                                  </a:lnTo>
                                  <a:lnTo>
                                    <a:pt x="4" y="90"/>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28" name="Group 939"/>
                        <wpg:cNvGrpSpPr>
                          <a:grpSpLocks/>
                        </wpg:cNvGrpSpPr>
                        <wpg:grpSpPr bwMode="auto">
                          <a:xfrm>
                            <a:off x="9219" y="3961"/>
                            <a:ext cx="24" cy="2"/>
                            <a:chOff x="9219" y="3961"/>
                            <a:chExt cx="24" cy="2"/>
                          </a:xfrm>
                        </wpg:grpSpPr>
                        <wps:wsp>
                          <wps:cNvPr id="18329" name="Freeform 940"/>
                          <wps:cNvSpPr>
                            <a:spLocks/>
                          </wps:cNvSpPr>
                          <wps:spPr bwMode="auto">
                            <a:xfrm>
                              <a:off x="9219" y="3961"/>
                              <a:ext cx="24" cy="2"/>
                            </a:xfrm>
                            <a:custGeom>
                              <a:avLst/>
                              <a:gdLst>
                                <a:gd name="T0" fmla="+- 0 9219 9219"/>
                                <a:gd name="T1" fmla="*/ T0 w 24"/>
                                <a:gd name="T2" fmla="+- 0 3961 3961"/>
                                <a:gd name="T3" fmla="*/ 3961 h 2"/>
                                <a:gd name="T4" fmla="+- 0 9243 9219"/>
                                <a:gd name="T5" fmla="*/ T4 w 24"/>
                                <a:gd name="T6" fmla="+- 0 3961 3961"/>
                                <a:gd name="T7" fmla="*/ 3961 h 2"/>
                                <a:gd name="T8" fmla="+- 0 9243 9219"/>
                                <a:gd name="T9" fmla="*/ T8 w 24"/>
                                <a:gd name="T10" fmla="+- 0 3963 3961"/>
                                <a:gd name="T11" fmla="*/ 3963 h 2"/>
                                <a:gd name="T12" fmla="+- 0 9219 9219"/>
                                <a:gd name="T13" fmla="*/ T12 w 24"/>
                                <a:gd name="T14" fmla="+- 0 3963 3961"/>
                                <a:gd name="T15" fmla="*/ 3963 h 2"/>
                                <a:gd name="T16" fmla="+- 0 9219 9219"/>
                                <a:gd name="T17" fmla="*/ T16 w 24"/>
                                <a:gd name="T18" fmla="+- 0 3961 3961"/>
                                <a:gd name="T19" fmla="*/ 396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30" name="Group 941"/>
                        <wpg:cNvGrpSpPr>
                          <a:grpSpLocks/>
                        </wpg:cNvGrpSpPr>
                        <wpg:grpSpPr bwMode="auto">
                          <a:xfrm>
                            <a:off x="9201" y="3960"/>
                            <a:ext cx="19" cy="3"/>
                            <a:chOff x="9201" y="3960"/>
                            <a:chExt cx="19" cy="3"/>
                          </a:xfrm>
                        </wpg:grpSpPr>
                        <wps:wsp>
                          <wps:cNvPr id="18331" name="Freeform 942"/>
                          <wps:cNvSpPr>
                            <a:spLocks/>
                          </wps:cNvSpPr>
                          <wps:spPr bwMode="auto">
                            <a:xfrm>
                              <a:off x="9201" y="3960"/>
                              <a:ext cx="19" cy="3"/>
                            </a:xfrm>
                            <a:custGeom>
                              <a:avLst/>
                              <a:gdLst>
                                <a:gd name="T0" fmla="+- 0 9203 9201"/>
                                <a:gd name="T1" fmla="*/ T0 w 19"/>
                                <a:gd name="T2" fmla="+- 0 3960 3960"/>
                                <a:gd name="T3" fmla="*/ 3960 h 3"/>
                                <a:gd name="T4" fmla="+- 0 9201 9201"/>
                                <a:gd name="T5" fmla="*/ T4 w 19"/>
                                <a:gd name="T6" fmla="+- 0 3960 3960"/>
                                <a:gd name="T7" fmla="*/ 3960 h 3"/>
                                <a:gd name="T8" fmla="+- 0 9201 9201"/>
                                <a:gd name="T9" fmla="*/ T8 w 19"/>
                                <a:gd name="T10" fmla="+- 0 3962 3960"/>
                                <a:gd name="T11" fmla="*/ 3962 h 3"/>
                                <a:gd name="T12" fmla="+- 0 9219 9201"/>
                                <a:gd name="T13" fmla="*/ T12 w 19"/>
                                <a:gd name="T14" fmla="+- 0 3963 3960"/>
                                <a:gd name="T15" fmla="*/ 3963 h 3"/>
                                <a:gd name="T16" fmla="+- 0 9221 9201"/>
                                <a:gd name="T17" fmla="*/ T16 w 19"/>
                                <a:gd name="T18" fmla="+- 0 3963 3960"/>
                                <a:gd name="T19" fmla="*/ 3963 h 3"/>
                                <a:gd name="T20" fmla="+- 0 9221 9201"/>
                                <a:gd name="T21" fmla="*/ T20 w 19"/>
                                <a:gd name="T22" fmla="+- 0 3961 3960"/>
                                <a:gd name="T23" fmla="*/ 3961 h 3"/>
                                <a:gd name="T24" fmla="+- 0 9203 9201"/>
                                <a:gd name="T25" fmla="*/ T24 w 19"/>
                                <a:gd name="T26" fmla="+- 0 3960 3960"/>
                                <a:gd name="T27" fmla="*/ 396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2"/>
                                  </a:lnTo>
                                  <a:lnTo>
                                    <a:pt x="18" y="3"/>
                                  </a:lnTo>
                                  <a:lnTo>
                                    <a:pt x="20" y="3"/>
                                  </a:lnTo>
                                  <a:lnTo>
                                    <a:pt x="2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32" name="Group 943"/>
                        <wpg:cNvGrpSpPr>
                          <a:grpSpLocks/>
                        </wpg:cNvGrpSpPr>
                        <wpg:grpSpPr bwMode="auto">
                          <a:xfrm>
                            <a:off x="9188" y="3958"/>
                            <a:ext cx="16" cy="4"/>
                            <a:chOff x="9188" y="3958"/>
                            <a:chExt cx="16" cy="4"/>
                          </a:xfrm>
                        </wpg:grpSpPr>
                        <wps:wsp>
                          <wps:cNvPr id="18333" name="Freeform 944"/>
                          <wps:cNvSpPr>
                            <a:spLocks/>
                          </wps:cNvSpPr>
                          <wps:spPr bwMode="auto">
                            <a:xfrm>
                              <a:off x="9188" y="3958"/>
                              <a:ext cx="16" cy="4"/>
                            </a:xfrm>
                            <a:custGeom>
                              <a:avLst/>
                              <a:gdLst>
                                <a:gd name="T0" fmla="+- 0 9189 9188"/>
                                <a:gd name="T1" fmla="*/ T0 w 16"/>
                                <a:gd name="T2" fmla="+- 0 3958 3958"/>
                                <a:gd name="T3" fmla="*/ 3958 h 4"/>
                                <a:gd name="T4" fmla="+- 0 9188 9188"/>
                                <a:gd name="T5" fmla="*/ T4 w 16"/>
                                <a:gd name="T6" fmla="+- 0 3958 3958"/>
                                <a:gd name="T7" fmla="*/ 3958 h 4"/>
                                <a:gd name="T8" fmla="+- 0 9188 9188"/>
                                <a:gd name="T9" fmla="*/ T8 w 16"/>
                                <a:gd name="T10" fmla="+- 0 3960 3958"/>
                                <a:gd name="T11" fmla="*/ 3960 h 4"/>
                                <a:gd name="T12" fmla="+- 0 9201 9188"/>
                                <a:gd name="T13" fmla="*/ T12 w 16"/>
                                <a:gd name="T14" fmla="+- 0 3962 3958"/>
                                <a:gd name="T15" fmla="*/ 3962 h 4"/>
                                <a:gd name="T16" fmla="+- 0 9203 9188"/>
                                <a:gd name="T17" fmla="*/ T16 w 16"/>
                                <a:gd name="T18" fmla="+- 0 3962 3958"/>
                                <a:gd name="T19" fmla="*/ 3962 h 4"/>
                                <a:gd name="T20" fmla="+- 0 9203 9188"/>
                                <a:gd name="T21" fmla="*/ T20 w 16"/>
                                <a:gd name="T22" fmla="+- 0 3960 3958"/>
                                <a:gd name="T23" fmla="*/ 3960 h 4"/>
                                <a:gd name="T24" fmla="+- 0 9189 9188"/>
                                <a:gd name="T25" fmla="*/ T24 w 16"/>
                                <a:gd name="T26" fmla="+- 0 3958 3958"/>
                                <a:gd name="T27" fmla="*/ 395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 y="0"/>
                                  </a:moveTo>
                                  <a:lnTo>
                                    <a:pt x="0" y="0"/>
                                  </a:lnTo>
                                  <a:lnTo>
                                    <a:pt x="0" y="2"/>
                                  </a:lnTo>
                                  <a:lnTo>
                                    <a:pt x="13" y="4"/>
                                  </a:lnTo>
                                  <a:lnTo>
                                    <a:pt x="15" y="4"/>
                                  </a:lnTo>
                                  <a:lnTo>
                                    <a:pt x="15"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334" name="Picture 94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178" y="3956"/>
                              <a:ext cx="12"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35" name="Picture 946"/>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168" y="3955"/>
                              <a:ext cx="11"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336" name="Group 947"/>
                        <wpg:cNvGrpSpPr>
                          <a:grpSpLocks/>
                        </wpg:cNvGrpSpPr>
                        <wpg:grpSpPr bwMode="auto">
                          <a:xfrm>
                            <a:off x="9162" y="3953"/>
                            <a:ext cx="8" cy="4"/>
                            <a:chOff x="9162" y="3953"/>
                            <a:chExt cx="8" cy="4"/>
                          </a:xfrm>
                        </wpg:grpSpPr>
                        <wps:wsp>
                          <wps:cNvPr id="18337" name="Freeform 948"/>
                          <wps:cNvSpPr>
                            <a:spLocks/>
                          </wps:cNvSpPr>
                          <wps:spPr bwMode="auto">
                            <a:xfrm>
                              <a:off x="9162" y="3953"/>
                              <a:ext cx="8" cy="4"/>
                            </a:xfrm>
                            <a:custGeom>
                              <a:avLst/>
                              <a:gdLst>
                                <a:gd name="T0" fmla="+- 0 9164 9162"/>
                                <a:gd name="T1" fmla="*/ T0 w 8"/>
                                <a:gd name="T2" fmla="+- 0 3953 3953"/>
                                <a:gd name="T3" fmla="*/ 3953 h 4"/>
                                <a:gd name="T4" fmla="+- 0 9162 9162"/>
                                <a:gd name="T5" fmla="*/ T4 w 8"/>
                                <a:gd name="T6" fmla="+- 0 3953 3953"/>
                                <a:gd name="T7" fmla="*/ 3953 h 4"/>
                                <a:gd name="T8" fmla="+- 0 9162 9162"/>
                                <a:gd name="T9" fmla="*/ T8 w 8"/>
                                <a:gd name="T10" fmla="+- 0 3955 3953"/>
                                <a:gd name="T11" fmla="*/ 3955 h 4"/>
                                <a:gd name="T12" fmla="+- 0 9168 9162"/>
                                <a:gd name="T13" fmla="*/ T12 w 8"/>
                                <a:gd name="T14" fmla="+- 0 3956 3953"/>
                                <a:gd name="T15" fmla="*/ 3956 h 4"/>
                                <a:gd name="T16" fmla="+- 0 9170 9162"/>
                                <a:gd name="T17" fmla="*/ T16 w 8"/>
                                <a:gd name="T18" fmla="+- 0 3956 3953"/>
                                <a:gd name="T19" fmla="*/ 3956 h 4"/>
                                <a:gd name="T20" fmla="+- 0 9170 9162"/>
                                <a:gd name="T21" fmla="*/ T20 w 8"/>
                                <a:gd name="T22" fmla="+- 0 3955 3953"/>
                                <a:gd name="T23" fmla="*/ 3955 h 4"/>
                                <a:gd name="T24" fmla="+- 0 9164 9162"/>
                                <a:gd name="T25" fmla="*/ T24 w 8"/>
                                <a:gd name="T26" fmla="+- 0 3953 3953"/>
                                <a:gd name="T27" fmla="*/ 3953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3"/>
                                  </a:lnTo>
                                  <a:lnTo>
                                    <a:pt x="8" y="3"/>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38" name="Group 949"/>
                        <wpg:cNvGrpSpPr>
                          <a:grpSpLocks/>
                        </wpg:cNvGrpSpPr>
                        <wpg:grpSpPr bwMode="auto">
                          <a:xfrm>
                            <a:off x="9156" y="3951"/>
                            <a:ext cx="8" cy="4"/>
                            <a:chOff x="9156" y="3951"/>
                            <a:chExt cx="8" cy="4"/>
                          </a:xfrm>
                        </wpg:grpSpPr>
                        <wps:wsp>
                          <wps:cNvPr id="18339" name="Freeform 950"/>
                          <wps:cNvSpPr>
                            <a:spLocks/>
                          </wps:cNvSpPr>
                          <wps:spPr bwMode="auto">
                            <a:xfrm>
                              <a:off x="9156" y="3951"/>
                              <a:ext cx="8" cy="4"/>
                            </a:xfrm>
                            <a:custGeom>
                              <a:avLst/>
                              <a:gdLst>
                                <a:gd name="T0" fmla="+- 0 9157 9156"/>
                                <a:gd name="T1" fmla="*/ T0 w 8"/>
                                <a:gd name="T2" fmla="+- 0 3951 3951"/>
                                <a:gd name="T3" fmla="*/ 3951 h 4"/>
                                <a:gd name="T4" fmla="+- 0 9156 9156"/>
                                <a:gd name="T5" fmla="*/ T4 w 8"/>
                                <a:gd name="T6" fmla="+- 0 3951 3951"/>
                                <a:gd name="T7" fmla="*/ 3951 h 4"/>
                                <a:gd name="T8" fmla="+- 0 9156 9156"/>
                                <a:gd name="T9" fmla="*/ T8 w 8"/>
                                <a:gd name="T10" fmla="+- 0 3953 3951"/>
                                <a:gd name="T11" fmla="*/ 3953 h 4"/>
                                <a:gd name="T12" fmla="+- 0 9162 9156"/>
                                <a:gd name="T13" fmla="*/ T12 w 8"/>
                                <a:gd name="T14" fmla="+- 0 3955 3951"/>
                                <a:gd name="T15" fmla="*/ 3955 h 4"/>
                                <a:gd name="T16" fmla="+- 0 9164 9156"/>
                                <a:gd name="T17" fmla="*/ T16 w 8"/>
                                <a:gd name="T18" fmla="+- 0 3955 3951"/>
                                <a:gd name="T19" fmla="*/ 3955 h 4"/>
                                <a:gd name="T20" fmla="+- 0 9164 9156"/>
                                <a:gd name="T21" fmla="*/ T20 w 8"/>
                                <a:gd name="T22" fmla="+- 0 3953 3951"/>
                                <a:gd name="T23" fmla="*/ 3953 h 4"/>
                                <a:gd name="T24" fmla="+- 0 9157 9156"/>
                                <a:gd name="T25" fmla="*/ T24 w 8"/>
                                <a:gd name="T26" fmla="+- 0 3951 3951"/>
                                <a:gd name="T27" fmla="*/ 395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1" y="0"/>
                                  </a:moveTo>
                                  <a:lnTo>
                                    <a:pt x="0" y="0"/>
                                  </a:lnTo>
                                  <a:lnTo>
                                    <a:pt x="0" y="2"/>
                                  </a:lnTo>
                                  <a:lnTo>
                                    <a:pt x="6" y="4"/>
                                  </a:lnTo>
                                  <a:lnTo>
                                    <a:pt x="8" y="4"/>
                                  </a:lnTo>
                                  <a:lnTo>
                                    <a:pt x="8"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40" name="Group 951"/>
                        <wpg:cNvGrpSpPr>
                          <a:grpSpLocks/>
                        </wpg:cNvGrpSpPr>
                        <wpg:grpSpPr bwMode="auto">
                          <a:xfrm>
                            <a:off x="9143" y="3948"/>
                            <a:ext cx="15" cy="5"/>
                            <a:chOff x="9143" y="3948"/>
                            <a:chExt cx="15" cy="5"/>
                          </a:xfrm>
                        </wpg:grpSpPr>
                        <wps:wsp>
                          <wps:cNvPr id="18341" name="Freeform 952"/>
                          <wps:cNvSpPr>
                            <a:spLocks/>
                          </wps:cNvSpPr>
                          <wps:spPr bwMode="auto">
                            <a:xfrm>
                              <a:off x="9143" y="3948"/>
                              <a:ext cx="15" cy="5"/>
                            </a:xfrm>
                            <a:custGeom>
                              <a:avLst/>
                              <a:gdLst>
                                <a:gd name="T0" fmla="+- 0 9145 9143"/>
                                <a:gd name="T1" fmla="*/ T0 w 15"/>
                                <a:gd name="T2" fmla="+- 0 3948 3948"/>
                                <a:gd name="T3" fmla="*/ 3948 h 5"/>
                                <a:gd name="T4" fmla="+- 0 9143 9143"/>
                                <a:gd name="T5" fmla="*/ T4 w 15"/>
                                <a:gd name="T6" fmla="+- 0 3948 3948"/>
                                <a:gd name="T7" fmla="*/ 3948 h 5"/>
                                <a:gd name="T8" fmla="+- 0 9143 9143"/>
                                <a:gd name="T9" fmla="*/ T8 w 15"/>
                                <a:gd name="T10" fmla="+- 0 3950 3948"/>
                                <a:gd name="T11" fmla="*/ 3950 h 5"/>
                                <a:gd name="T12" fmla="+- 0 9156 9143"/>
                                <a:gd name="T13" fmla="*/ T12 w 15"/>
                                <a:gd name="T14" fmla="+- 0 3953 3948"/>
                                <a:gd name="T15" fmla="*/ 3953 h 5"/>
                                <a:gd name="T16" fmla="+- 0 9157 9143"/>
                                <a:gd name="T17" fmla="*/ T16 w 15"/>
                                <a:gd name="T18" fmla="+- 0 3953 3948"/>
                                <a:gd name="T19" fmla="*/ 3953 h 5"/>
                                <a:gd name="T20" fmla="+- 0 9157 9143"/>
                                <a:gd name="T21" fmla="*/ T20 w 15"/>
                                <a:gd name="T22" fmla="+- 0 3951 3948"/>
                                <a:gd name="T23" fmla="*/ 3951 h 5"/>
                                <a:gd name="T24" fmla="+- 0 9145 9143"/>
                                <a:gd name="T25" fmla="*/ T24 w 15"/>
                                <a:gd name="T26" fmla="+- 0 3948 3948"/>
                                <a:gd name="T27" fmla="*/ 3948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2"/>
                                  </a:lnTo>
                                  <a:lnTo>
                                    <a:pt x="13" y="5"/>
                                  </a:lnTo>
                                  <a:lnTo>
                                    <a:pt x="14" y="5"/>
                                  </a:lnTo>
                                  <a:lnTo>
                                    <a:pt x="14"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42" name="Group 953"/>
                        <wpg:cNvGrpSpPr>
                          <a:grpSpLocks/>
                        </wpg:cNvGrpSpPr>
                        <wpg:grpSpPr bwMode="auto">
                          <a:xfrm>
                            <a:off x="9136" y="3947"/>
                            <a:ext cx="8" cy="3"/>
                            <a:chOff x="9136" y="3947"/>
                            <a:chExt cx="8" cy="3"/>
                          </a:xfrm>
                        </wpg:grpSpPr>
                        <wps:wsp>
                          <wps:cNvPr id="18343" name="Freeform 954"/>
                          <wps:cNvSpPr>
                            <a:spLocks/>
                          </wps:cNvSpPr>
                          <wps:spPr bwMode="auto">
                            <a:xfrm>
                              <a:off x="9136" y="3947"/>
                              <a:ext cx="8" cy="3"/>
                            </a:xfrm>
                            <a:custGeom>
                              <a:avLst/>
                              <a:gdLst>
                                <a:gd name="T0" fmla="+- 0 9138 9136"/>
                                <a:gd name="T1" fmla="*/ T0 w 8"/>
                                <a:gd name="T2" fmla="+- 0 3947 3947"/>
                                <a:gd name="T3" fmla="*/ 3947 h 3"/>
                                <a:gd name="T4" fmla="+- 0 9136 9136"/>
                                <a:gd name="T5" fmla="*/ T4 w 8"/>
                                <a:gd name="T6" fmla="+- 0 3947 3947"/>
                                <a:gd name="T7" fmla="*/ 3947 h 3"/>
                                <a:gd name="T8" fmla="+- 0 9136 9136"/>
                                <a:gd name="T9" fmla="*/ T8 w 8"/>
                                <a:gd name="T10" fmla="+- 0 3949 3947"/>
                                <a:gd name="T11" fmla="*/ 3949 h 3"/>
                                <a:gd name="T12" fmla="+- 0 9143 9136"/>
                                <a:gd name="T13" fmla="*/ T12 w 8"/>
                                <a:gd name="T14" fmla="+- 0 3950 3947"/>
                                <a:gd name="T15" fmla="*/ 3950 h 3"/>
                                <a:gd name="T16" fmla="+- 0 9145 9136"/>
                                <a:gd name="T17" fmla="*/ T16 w 8"/>
                                <a:gd name="T18" fmla="+- 0 3950 3947"/>
                                <a:gd name="T19" fmla="*/ 3950 h 3"/>
                                <a:gd name="T20" fmla="+- 0 9145 9136"/>
                                <a:gd name="T21" fmla="*/ T20 w 8"/>
                                <a:gd name="T22" fmla="+- 0 3948 3947"/>
                                <a:gd name="T23" fmla="*/ 3948 h 3"/>
                                <a:gd name="T24" fmla="+- 0 9138 9136"/>
                                <a:gd name="T25" fmla="*/ T24 w 8"/>
                                <a:gd name="T26" fmla="+- 0 3947 3947"/>
                                <a:gd name="T27" fmla="*/ 3947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344" name="Picture 95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129" y="3946"/>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45" name="Picture 956"/>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120" y="3946"/>
                              <a:ext cx="11"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346" name="Group 957"/>
                        <wpg:cNvGrpSpPr>
                          <a:grpSpLocks/>
                        </wpg:cNvGrpSpPr>
                        <wpg:grpSpPr bwMode="auto">
                          <a:xfrm>
                            <a:off x="9111" y="3946"/>
                            <a:ext cx="11" cy="2"/>
                            <a:chOff x="9111" y="3946"/>
                            <a:chExt cx="11" cy="2"/>
                          </a:xfrm>
                        </wpg:grpSpPr>
                        <wps:wsp>
                          <wps:cNvPr id="18347" name="Freeform 958"/>
                          <wps:cNvSpPr>
                            <a:spLocks/>
                          </wps:cNvSpPr>
                          <wps:spPr bwMode="auto">
                            <a:xfrm>
                              <a:off x="9111" y="3946"/>
                              <a:ext cx="11" cy="2"/>
                            </a:xfrm>
                            <a:custGeom>
                              <a:avLst/>
                              <a:gdLst>
                                <a:gd name="T0" fmla="+- 0 9111 9111"/>
                                <a:gd name="T1" fmla="*/ T0 w 11"/>
                                <a:gd name="T2" fmla="+- 0 3946 3946"/>
                                <a:gd name="T3" fmla="*/ 3946 h 2"/>
                                <a:gd name="T4" fmla="+- 0 9122 9111"/>
                                <a:gd name="T5" fmla="*/ T4 w 11"/>
                                <a:gd name="T6" fmla="+- 0 3946 3946"/>
                                <a:gd name="T7" fmla="*/ 3946 h 2"/>
                                <a:gd name="T8" fmla="+- 0 9122 9111"/>
                                <a:gd name="T9" fmla="*/ T8 w 11"/>
                                <a:gd name="T10" fmla="+- 0 3947 3946"/>
                                <a:gd name="T11" fmla="*/ 3947 h 2"/>
                                <a:gd name="T12" fmla="+- 0 9111 9111"/>
                                <a:gd name="T13" fmla="*/ T12 w 11"/>
                                <a:gd name="T14" fmla="+- 0 3947 3946"/>
                                <a:gd name="T15" fmla="*/ 3947 h 2"/>
                                <a:gd name="T16" fmla="+- 0 9111 9111"/>
                                <a:gd name="T17" fmla="*/ T16 w 11"/>
                                <a:gd name="T18" fmla="+- 0 3946 3946"/>
                                <a:gd name="T19" fmla="*/ 3946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48" name="Group 959"/>
                        <wpg:cNvGrpSpPr>
                          <a:grpSpLocks/>
                        </wpg:cNvGrpSpPr>
                        <wpg:grpSpPr bwMode="auto">
                          <a:xfrm>
                            <a:off x="9101" y="3946"/>
                            <a:ext cx="12" cy="2"/>
                            <a:chOff x="9101" y="3946"/>
                            <a:chExt cx="12" cy="2"/>
                          </a:xfrm>
                        </wpg:grpSpPr>
                        <wps:wsp>
                          <wps:cNvPr id="18349" name="Freeform 960"/>
                          <wps:cNvSpPr>
                            <a:spLocks/>
                          </wps:cNvSpPr>
                          <wps:spPr bwMode="auto">
                            <a:xfrm>
                              <a:off x="9101" y="3946"/>
                              <a:ext cx="12" cy="2"/>
                            </a:xfrm>
                            <a:custGeom>
                              <a:avLst/>
                              <a:gdLst>
                                <a:gd name="T0" fmla="+- 0 9101 9101"/>
                                <a:gd name="T1" fmla="*/ T0 w 12"/>
                                <a:gd name="T2" fmla="+- 0 3946 3946"/>
                                <a:gd name="T3" fmla="*/ 3946 h 2"/>
                                <a:gd name="T4" fmla="+- 0 9113 9101"/>
                                <a:gd name="T5" fmla="*/ T4 w 12"/>
                                <a:gd name="T6" fmla="+- 0 3946 3946"/>
                                <a:gd name="T7" fmla="*/ 3946 h 2"/>
                                <a:gd name="T8" fmla="+- 0 9113 9101"/>
                                <a:gd name="T9" fmla="*/ T8 w 12"/>
                                <a:gd name="T10" fmla="+- 0 3947 3946"/>
                                <a:gd name="T11" fmla="*/ 3947 h 2"/>
                                <a:gd name="T12" fmla="+- 0 9101 9101"/>
                                <a:gd name="T13" fmla="*/ T12 w 12"/>
                                <a:gd name="T14" fmla="+- 0 3947 3946"/>
                                <a:gd name="T15" fmla="*/ 3947 h 2"/>
                                <a:gd name="T16" fmla="+- 0 9101 9101"/>
                                <a:gd name="T17" fmla="*/ T16 w 12"/>
                                <a:gd name="T18" fmla="+- 0 3946 3946"/>
                                <a:gd name="T19" fmla="*/ 3946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50" name="Group 961"/>
                        <wpg:cNvGrpSpPr>
                          <a:grpSpLocks/>
                        </wpg:cNvGrpSpPr>
                        <wpg:grpSpPr bwMode="auto">
                          <a:xfrm>
                            <a:off x="9068" y="3946"/>
                            <a:ext cx="35" cy="2"/>
                            <a:chOff x="9068" y="3946"/>
                            <a:chExt cx="35" cy="2"/>
                          </a:xfrm>
                        </wpg:grpSpPr>
                        <wps:wsp>
                          <wps:cNvPr id="18351" name="Freeform 962"/>
                          <wps:cNvSpPr>
                            <a:spLocks/>
                          </wps:cNvSpPr>
                          <wps:spPr bwMode="auto">
                            <a:xfrm>
                              <a:off x="9068" y="3946"/>
                              <a:ext cx="35" cy="2"/>
                            </a:xfrm>
                            <a:custGeom>
                              <a:avLst/>
                              <a:gdLst>
                                <a:gd name="T0" fmla="+- 0 9068 9068"/>
                                <a:gd name="T1" fmla="*/ T0 w 35"/>
                                <a:gd name="T2" fmla="+- 0 3946 3946"/>
                                <a:gd name="T3" fmla="*/ 3946 h 2"/>
                                <a:gd name="T4" fmla="+- 0 9102 9068"/>
                                <a:gd name="T5" fmla="*/ T4 w 35"/>
                                <a:gd name="T6" fmla="+- 0 3946 3946"/>
                                <a:gd name="T7" fmla="*/ 3946 h 2"/>
                                <a:gd name="T8" fmla="+- 0 9102 9068"/>
                                <a:gd name="T9" fmla="*/ T8 w 35"/>
                                <a:gd name="T10" fmla="+- 0 3947 3946"/>
                                <a:gd name="T11" fmla="*/ 3947 h 2"/>
                                <a:gd name="T12" fmla="+- 0 9068 9068"/>
                                <a:gd name="T13" fmla="*/ T12 w 35"/>
                                <a:gd name="T14" fmla="+- 0 3947 3946"/>
                                <a:gd name="T15" fmla="*/ 3947 h 2"/>
                                <a:gd name="T16" fmla="+- 0 9068 9068"/>
                                <a:gd name="T17" fmla="*/ T16 w 35"/>
                                <a:gd name="T18" fmla="+- 0 3946 3946"/>
                                <a:gd name="T19" fmla="*/ 3946 h 2"/>
                              </a:gdLst>
                              <a:ahLst/>
                              <a:cxnLst>
                                <a:cxn ang="0">
                                  <a:pos x="T1" y="T3"/>
                                </a:cxn>
                                <a:cxn ang="0">
                                  <a:pos x="T5" y="T7"/>
                                </a:cxn>
                                <a:cxn ang="0">
                                  <a:pos x="T9" y="T11"/>
                                </a:cxn>
                                <a:cxn ang="0">
                                  <a:pos x="T13" y="T15"/>
                                </a:cxn>
                                <a:cxn ang="0">
                                  <a:pos x="T17" y="T19"/>
                                </a:cxn>
                              </a:cxnLst>
                              <a:rect l="0" t="0" r="r" b="b"/>
                              <a:pathLst>
                                <a:path w="35" h="2">
                                  <a:moveTo>
                                    <a:pt x="0" y="0"/>
                                  </a:moveTo>
                                  <a:lnTo>
                                    <a:pt x="34" y="0"/>
                                  </a:lnTo>
                                  <a:lnTo>
                                    <a:pt x="3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52" name="Group 963"/>
                        <wpg:cNvGrpSpPr>
                          <a:grpSpLocks/>
                        </wpg:cNvGrpSpPr>
                        <wpg:grpSpPr bwMode="auto">
                          <a:xfrm>
                            <a:off x="9068" y="3946"/>
                            <a:ext cx="2" cy="76"/>
                            <a:chOff x="9068" y="3946"/>
                            <a:chExt cx="2" cy="76"/>
                          </a:xfrm>
                        </wpg:grpSpPr>
                        <wps:wsp>
                          <wps:cNvPr id="18353" name="Freeform 964"/>
                          <wps:cNvSpPr>
                            <a:spLocks/>
                          </wps:cNvSpPr>
                          <wps:spPr bwMode="auto">
                            <a:xfrm>
                              <a:off x="9068" y="3946"/>
                              <a:ext cx="2" cy="76"/>
                            </a:xfrm>
                            <a:custGeom>
                              <a:avLst/>
                              <a:gdLst>
                                <a:gd name="T0" fmla="+- 0 9068 9068"/>
                                <a:gd name="T1" fmla="*/ T0 w 2"/>
                                <a:gd name="T2" fmla="+- 0 3946 3946"/>
                                <a:gd name="T3" fmla="*/ 3946 h 76"/>
                                <a:gd name="T4" fmla="+- 0 9070 9068"/>
                                <a:gd name="T5" fmla="*/ T4 w 2"/>
                                <a:gd name="T6" fmla="+- 0 3946 3946"/>
                                <a:gd name="T7" fmla="*/ 3946 h 76"/>
                                <a:gd name="T8" fmla="+- 0 9070 9068"/>
                                <a:gd name="T9" fmla="*/ T8 w 2"/>
                                <a:gd name="T10" fmla="+- 0 4022 3946"/>
                                <a:gd name="T11" fmla="*/ 4022 h 76"/>
                                <a:gd name="T12" fmla="+- 0 9068 9068"/>
                                <a:gd name="T13" fmla="*/ T12 w 2"/>
                                <a:gd name="T14" fmla="+- 0 4022 3946"/>
                                <a:gd name="T15" fmla="*/ 4022 h 76"/>
                                <a:gd name="T16" fmla="+- 0 9068 9068"/>
                                <a:gd name="T17" fmla="*/ T16 w 2"/>
                                <a:gd name="T18" fmla="+- 0 3946 3946"/>
                                <a:gd name="T19" fmla="*/ 3946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54" name="Group 965"/>
                        <wpg:cNvGrpSpPr>
                          <a:grpSpLocks/>
                        </wpg:cNvGrpSpPr>
                        <wpg:grpSpPr bwMode="auto">
                          <a:xfrm>
                            <a:off x="9068" y="4020"/>
                            <a:ext cx="35" cy="2"/>
                            <a:chOff x="9068" y="4020"/>
                            <a:chExt cx="35" cy="2"/>
                          </a:xfrm>
                        </wpg:grpSpPr>
                        <wps:wsp>
                          <wps:cNvPr id="18355" name="Freeform 966"/>
                          <wps:cNvSpPr>
                            <a:spLocks/>
                          </wps:cNvSpPr>
                          <wps:spPr bwMode="auto">
                            <a:xfrm>
                              <a:off x="9068" y="4020"/>
                              <a:ext cx="35" cy="2"/>
                            </a:xfrm>
                            <a:custGeom>
                              <a:avLst/>
                              <a:gdLst>
                                <a:gd name="T0" fmla="+- 0 9068 9068"/>
                                <a:gd name="T1" fmla="*/ T0 w 35"/>
                                <a:gd name="T2" fmla="+- 0 4020 4020"/>
                                <a:gd name="T3" fmla="*/ 4020 h 2"/>
                                <a:gd name="T4" fmla="+- 0 9102 9068"/>
                                <a:gd name="T5" fmla="*/ T4 w 35"/>
                                <a:gd name="T6" fmla="+- 0 4020 4020"/>
                                <a:gd name="T7" fmla="*/ 4020 h 2"/>
                                <a:gd name="T8" fmla="+- 0 9102 9068"/>
                                <a:gd name="T9" fmla="*/ T8 w 35"/>
                                <a:gd name="T10" fmla="+- 0 4022 4020"/>
                                <a:gd name="T11" fmla="*/ 4022 h 2"/>
                                <a:gd name="T12" fmla="+- 0 9068 9068"/>
                                <a:gd name="T13" fmla="*/ T12 w 35"/>
                                <a:gd name="T14" fmla="+- 0 4022 4020"/>
                                <a:gd name="T15" fmla="*/ 4022 h 2"/>
                                <a:gd name="T16" fmla="+- 0 9068 9068"/>
                                <a:gd name="T17" fmla="*/ T16 w 35"/>
                                <a:gd name="T18" fmla="+- 0 4020 4020"/>
                                <a:gd name="T19" fmla="*/ 4020 h 2"/>
                              </a:gdLst>
                              <a:ahLst/>
                              <a:cxnLst>
                                <a:cxn ang="0">
                                  <a:pos x="T1" y="T3"/>
                                </a:cxn>
                                <a:cxn ang="0">
                                  <a:pos x="T5" y="T7"/>
                                </a:cxn>
                                <a:cxn ang="0">
                                  <a:pos x="T9" y="T11"/>
                                </a:cxn>
                                <a:cxn ang="0">
                                  <a:pos x="T13" y="T15"/>
                                </a:cxn>
                                <a:cxn ang="0">
                                  <a:pos x="T17" y="T19"/>
                                </a:cxn>
                              </a:cxnLst>
                              <a:rect l="0" t="0" r="r" b="b"/>
                              <a:pathLst>
                                <a:path w="35"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56" name="Group 967"/>
                        <wpg:cNvGrpSpPr>
                          <a:grpSpLocks/>
                        </wpg:cNvGrpSpPr>
                        <wpg:grpSpPr bwMode="auto">
                          <a:xfrm>
                            <a:off x="9101" y="4020"/>
                            <a:ext cx="12" cy="2"/>
                            <a:chOff x="9101" y="4020"/>
                            <a:chExt cx="12" cy="2"/>
                          </a:xfrm>
                        </wpg:grpSpPr>
                        <wps:wsp>
                          <wps:cNvPr id="18357" name="Freeform 968"/>
                          <wps:cNvSpPr>
                            <a:spLocks/>
                          </wps:cNvSpPr>
                          <wps:spPr bwMode="auto">
                            <a:xfrm>
                              <a:off x="9101" y="4020"/>
                              <a:ext cx="12" cy="2"/>
                            </a:xfrm>
                            <a:custGeom>
                              <a:avLst/>
                              <a:gdLst>
                                <a:gd name="T0" fmla="+- 0 9101 9101"/>
                                <a:gd name="T1" fmla="*/ T0 w 12"/>
                                <a:gd name="T2" fmla="+- 0 4020 4020"/>
                                <a:gd name="T3" fmla="*/ 4020 h 2"/>
                                <a:gd name="T4" fmla="+- 0 9113 9101"/>
                                <a:gd name="T5" fmla="*/ T4 w 12"/>
                                <a:gd name="T6" fmla="+- 0 4020 4020"/>
                                <a:gd name="T7" fmla="*/ 4020 h 2"/>
                                <a:gd name="T8" fmla="+- 0 9113 9101"/>
                                <a:gd name="T9" fmla="*/ T8 w 12"/>
                                <a:gd name="T10" fmla="+- 0 4022 4020"/>
                                <a:gd name="T11" fmla="*/ 4022 h 2"/>
                                <a:gd name="T12" fmla="+- 0 9101 9101"/>
                                <a:gd name="T13" fmla="*/ T12 w 12"/>
                                <a:gd name="T14" fmla="+- 0 4022 4020"/>
                                <a:gd name="T15" fmla="*/ 4022 h 2"/>
                                <a:gd name="T16" fmla="+- 0 9101 9101"/>
                                <a:gd name="T17" fmla="*/ T16 w 12"/>
                                <a:gd name="T18" fmla="+- 0 4020 4020"/>
                                <a:gd name="T19" fmla="*/ 4020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58" name="Group 969"/>
                        <wpg:cNvGrpSpPr>
                          <a:grpSpLocks/>
                        </wpg:cNvGrpSpPr>
                        <wpg:grpSpPr bwMode="auto">
                          <a:xfrm>
                            <a:off x="9111" y="4020"/>
                            <a:ext cx="11" cy="3"/>
                            <a:chOff x="9111" y="4020"/>
                            <a:chExt cx="11" cy="3"/>
                          </a:xfrm>
                        </wpg:grpSpPr>
                        <wps:wsp>
                          <wps:cNvPr id="18359" name="Freeform 970"/>
                          <wps:cNvSpPr>
                            <a:spLocks/>
                          </wps:cNvSpPr>
                          <wps:spPr bwMode="auto">
                            <a:xfrm>
                              <a:off x="9111" y="4020"/>
                              <a:ext cx="11" cy="3"/>
                            </a:xfrm>
                            <a:custGeom>
                              <a:avLst/>
                              <a:gdLst>
                                <a:gd name="T0" fmla="+- 0 9113 9111"/>
                                <a:gd name="T1" fmla="*/ T0 w 11"/>
                                <a:gd name="T2" fmla="+- 0 4020 4020"/>
                                <a:gd name="T3" fmla="*/ 4020 h 3"/>
                                <a:gd name="T4" fmla="+- 0 9111 9111"/>
                                <a:gd name="T5" fmla="*/ T4 w 11"/>
                                <a:gd name="T6" fmla="+- 0 4020 4020"/>
                                <a:gd name="T7" fmla="*/ 4020 h 3"/>
                                <a:gd name="T8" fmla="+- 0 9111 9111"/>
                                <a:gd name="T9" fmla="*/ T8 w 11"/>
                                <a:gd name="T10" fmla="+- 0 4022 4020"/>
                                <a:gd name="T11" fmla="*/ 4022 h 3"/>
                                <a:gd name="T12" fmla="+- 0 9120 9111"/>
                                <a:gd name="T13" fmla="*/ T12 w 11"/>
                                <a:gd name="T14" fmla="+- 0 4022 4020"/>
                                <a:gd name="T15" fmla="*/ 4022 h 3"/>
                                <a:gd name="T16" fmla="+- 0 9122 9111"/>
                                <a:gd name="T17" fmla="*/ T16 w 11"/>
                                <a:gd name="T18" fmla="+- 0 4022 4020"/>
                                <a:gd name="T19" fmla="*/ 4022 h 3"/>
                                <a:gd name="T20" fmla="+- 0 9122 9111"/>
                                <a:gd name="T21" fmla="*/ T20 w 11"/>
                                <a:gd name="T22" fmla="+- 0 4021 4020"/>
                                <a:gd name="T23" fmla="*/ 4021 h 3"/>
                                <a:gd name="T24" fmla="+- 0 9113 9111"/>
                                <a:gd name="T25" fmla="*/ T24 w 11"/>
                                <a:gd name="T26" fmla="+- 0 4020 4020"/>
                                <a:gd name="T27" fmla="*/ 4020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2"/>
                                  </a:lnTo>
                                  <a:lnTo>
                                    <a:pt x="11" y="2"/>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60" name="Group 971"/>
                        <wpg:cNvGrpSpPr>
                          <a:grpSpLocks/>
                        </wpg:cNvGrpSpPr>
                        <wpg:grpSpPr bwMode="auto">
                          <a:xfrm>
                            <a:off x="9120" y="4021"/>
                            <a:ext cx="11" cy="2"/>
                            <a:chOff x="9120" y="4021"/>
                            <a:chExt cx="11" cy="2"/>
                          </a:xfrm>
                        </wpg:grpSpPr>
                        <wps:wsp>
                          <wps:cNvPr id="18361" name="Freeform 972"/>
                          <wps:cNvSpPr>
                            <a:spLocks/>
                          </wps:cNvSpPr>
                          <wps:spPr bwMode="auto">
                            <a:xfrm>
                              <a:off x="9120" y="4021"/>
                              <a:ext cx="11" cy="2"/>
                            </a:xfrm>
                            <a:custGeom>
                              <a:avLst/>
                              <a:gdLst>
                                <a:gd name="T0" fmla="+- 0 9120 9120"/>
                                <a:gd name="T1" fmla="*/ T0 w 11"/>
                                <a:gd name="T2" fmla="+- 0 4021 4021"/>
                                <a:gd name="T3" fmla="*/ 4021 h 2"/>
                                <a:gd name="T4" fmla="+- 0 9131 9120"/>
                                <a:gd name="T5" fmla="*/ T4 w 11"/>
                                <a:gd name="T6" fmla="+- 0 4021 4021"/>
                                <a:gd name="T7" fmla="*/ 4021 h 2"/>
                                <a:gd name="T8" fmla="+- 0 9131 9120"/>
                                <a:gd name="T9" fmla="*/ T8 w 11"/>
                                <a:gd name="T10" fmla="+- 0 4022 4021"/>
                                <a:gd name="T11" fmla="*/ 4022 h 2"/>
                                <a:gd name="T12" fmla="+- 0 9120 9120"/>
                                <a:gd name="T13" fmla="*/ T12 w 11"/>
                                <a:gd name="T14" fmla="+- 0 4022 4021"/>
                                <a:gd name="T15" fmla="*/ 4022 h 2"/>
                                <a:gd name="T16" fmla="+- 0 9120 9120"/>
                                <a:gd name="T17" fmla="*/ T16 w 11"/>
                                <a:gd name="T18" fmla="+- 0 4021 4021"/>
                                <a:gd name="T19" fmla="*/ 4021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62" name="Group 973"/>
                        <wpg:cNvGrpSpPr>
                          <a:grpSpLocks/>
                        </wpg:cNvGrpSpPr>
                        <wpg:grpSpPr bwMode="auto">
                          <a:xfrm>
                            <a:off x="9129" y="4021"/>
                            <a:ext cx="9" cy="3"/>
                            <a:chOff x="9129" y="4021"/>
                            <a:chExt cx="9" cy="3"/>
                          </a:xfrm>
                        </wpg:grpSpPr>
                        <wps:wsp>
                          <wps:cNvPr id="18363" name="Freeform 974"/>
                          <wps:cNvSpPr>
                            <a:spLocks/>
                          </wps:cNvSpPr>
                          <wps:spPr bwMode="auto">
                            <a:xfrm>
                              <a:off x="9129" y="4021"/>
                              <a:ext cx="9" cy="3"/>
                            </a:xfrm>
                            <a:custGeom>
                              <a:avLst/>
                              <a:gdLst>
                                <a:gd name="T0" fmla="+- 0 9131 9129"/>
                                <a:gd name="T1" fmla="*/ T0 w 9"/>
                                <a:gd name="T2" fmla="+- 0 4021 4021"/>
                                <a:gd name="T3" fmla="*/ 4021 h 3"/>
                                <a:gd name="T4" fmla="+- 0 9129 9129"/>
                                <a:gd name="T5" fmla="*/ T4 w 9"/>
                                <a:gd name="T6" fmla="+- 0 4021 4021"/>
                                <a:gd name="T7" fmla="*/ 4021 h 3"/>
                                <a:gd name="T8" fmla="+- 0 9129 9129"/>
                                <a:gd name="T9" fmla="*/ T8 w 9"/>
                                <a:gd name="T10" fmla="+- 0 4022 4021"/>
                                <a:gd name="T11" fmla="*/ 4022 h 3"/>
                                <a:gd name="T12" fmla="+- 0 9136 9129"/>
                                <a:gd name="T13" fmla="*/ T12 w 9"/>
                                <a:gd name="T14" fmla="+- 0 4023 4021"/>
                                <a:gd name="T15" fmla="*/ 4023 h 3"/>
                                <a:gd name="T16" fmla="+- 0 9138 9129"/>
                                <a:gd name="T17" fmla="*/ T16 w 9"/>
                                <a:gd name="T18" fmla="+- 0 4023 4021"/>
                                <a:gd name="T19" fmla="*/ 4023 h 3"/>
                                <a:gd name="T20" fmla="+- 0 9138 9129"/>
                                <a:gd name="T21" fmla="*/ T20 w 9"/>
                                <a:gd name="T22" fmla="+- 0 4022 4021"/>
                                <a:gd name="T23" fmla="*/ 4022 h 3"/>
                                <a:gd name="T24" fmla="+- 0 9131 9129"/>
                                <a:gd name="T25" fmla="*/ T24 w 9"/>
                                <a:gd name="T26" fmla="+- 0 4021 4021"/>
                                <a:gd name="T27" fmla="*/ 4021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1"/>
                                  </a:lnTo>
                                  <a:lnTo>
                                    <a:pt x="7" y="2"/>
                                  </a:lnTo>
                                  <a:lnTo>
                                    <a:pt x="9" y="2"/>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64" name="Group 975"/>
                        <wpg:cNvGrpSpPr>
                          <a:grpSpLocks/>
                        </wpg:cNvGrpSpPr>
                        <wpg:grpSpPr bwMode="auto">
                          <a:xfrm>
                            <a:off x="9136" y="4022"/>
                            <a:ext cx="8" cy="3"/>
                            <a:chOff x="9136" y="4022"/>
                            <a:chExt cx="8" cy="3"/>
                          </a:xfrm>
                        </wpg:grpSpPr>
                        <wps:wsp>
                          <wps:cNvPr id="18365" name="Freeform 976"/>
                          <wps:cNvSpPr>
                            <a:spLocks/>
                          </wps:cNvSpPr>
                          <wps:spPr bwMode="auto">
                            <a:xfrm>
                              <a:off x="9136" y="4022"/>
                              <a:ext cx="8" cy="3"/>
                            </a:xfrm>
                            <a:custGeom>
                              <a:avLst/>
                              <a:gdLst>
                                <a:gd name="T0" fmla="+- 0 9138 9136"/>
                                <a:gd name="T1" fmla="*/ T0 w 8"/>
                                <a:gd name="T2" fmla="+- 0 4022 4022"/>
                                <a:gd name="T3" fmla="*/ 4022 h 3"/>
                                <a:gd name="T4" fmla="+- 0 9136 9136"/>
                                <a:gd name="T5" fmla="*/ T4 w 8"/>
                                <a:gd name="T6" fmla="+- 0 4022 4022"/>
                                <a:gd name="T7" fmla="*/ 4022 h 3"/>
                                <a:gd name="T8" fmla="+- 0 9136 9136"/>
                                <a:gd name="T9" fmla="*/ T8 w 8"/>
                                <a:gd name="T10" fmla="+- 0 4023 4022"/>
                                <a:gd name="T11" fmla="*/ 4023 h 3"/>
                                <a:gd name="T12" fmla="+- 0 9143 9136"/>
                                <a:gd name="T13" fmla="*/ T12 w 8"/>
                                <a:gd name="T14" fmla="+- 0 4024 4022"/>
                                <a:gd name="T15" fmla="*/ 4024 h 3"/>
                                <a:gd name="T16" fmla="+- 0 9145 9136"/>
                                <a:gd name="T17" fmla="*/ T16 w 8"/>
                                <a:gd name="T18" fmla="+- 0 4024 4022"/>
                                <a:gd name="T19" fmla="*/ 4024 h 3"/>
                                <a:gd name="T20" fmla="+- 0 9145 9136"/>
                                <a:gd name="T21" fmla="*/ T20 w 8"/>
                                <a:gd name="T22" fmla="+- 0 4022 4022"/>
                                <a:gd name="T23" fmla="*/ 4022 h 3"/>
                                <a:gd name="T24" fmla="+- 0 9138 9136"/>
                                <a:gd name="T25" fmla="*/ T24 w 8"/>
                                <a:gd name="T26" fmla="+- 0 4022 4022"/>
                                <a:gd name="T27" fmla="*/ 4022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1"/>
                                  </a:lnTo>
                                  <a:lnTo>
                                    <a:pt x="7" y="2"/>
                                  </a:lnTo>
                                  <a:lnTo>
                                    <a:pt x="9" y="2"/>
                                  </a:lnTo>
                                  <a:lnTo>
                                    <a:pt x="9" y="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366" name="Picture 977"/>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143" y="4022"/>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367" name="Group 978"/>
                        <wpg:cNvGrpSpPr>
                          <a:grpSpLocks/>
                        </wpg:cNvGrpSpPr>
                        <wpg:grpSpPr bwMode="auto">
                          <a:xfrm>
                            <a:off x="9156" y="4026"/>
                            <a:ext cx="8" cy="4"/>
                            <a:chOff x="9156" y="4026"/>
                            <a:chExt cx="8" cy="4"/>
                          </a:xfrm>
                        </wpg:grpSpPr>
                        <wps:wsp>
                          <wps:cNvPr id="18368" name="Freeform 979"/>
                          <wps:cNvSpPr>
                            <a:spLocks/>
                          </wps:cNvSpPr>
                          <wps:spPr bwMode="auto">
                            <a:xfrm>
                              <a:off x="9156" y="4026"/>
                              <a:ext cx="8" cy="4"/>
                            </a:xfrm>
                            <a:custGeom>
                              <a:avLst/>
                              <a:gdLst>
                                <a:gd name="T0" fmla="+- 0 9157 9156"/>
                                <a:gd name="T1" fmla="*/ T0 w 8"/>
                                <a:gd name="T2" fmla="+- 0 4026 4026"/>
                                <a:gd name="T3" fmla="*/ 4026 h 4"/>
                                <a:gd name="T4" fmla="+- 0 9156 9156"/>
                                <a:gd name="T5" fmla="*/ T4 w 8"/>
                                <a:gd name="T6" fmla="+- 0 4026 4026"/>
                                <a:gd name="T7" fmla="*/ 4026 h 4"/>
                                <a:gd name="T8" fmla="+- 0 9156 9156"/>
                                <a:gd name="T9" fmla="*/ T8 w 8"/>
                                <a:gd name="T10" fmla="+- 0 4028 4026"/>
                                <a:gd name="T11" fmla="*/ 4028 h 4"/>
                                <a:gd name="T12" fmla="+- 0 9162 9156"/>
                                <a:gd name="T13" fmla="*/ T12 w 8"/>
                                <a:gd name="T14" fmla="+- 0 4030 4026"/>
                                <a:gd name="T15" fmla="*/ 4030 h 4"/>
                                <a:gd name="T16" fmla="+- 0 9164 9156"/>
                                <a:gd name="T17" fmla="*/ T16 w 8"/>
                                <a:gd name="T18" fmla="+- 0 4030 4026"/>
                                <a:gd name="T19" fmla="*/ 4030 h 4"/>
                                <a:gd name="T20" fmla="+- 0 9164 9156"/>
                                <a:gd name="T21" fmla="*/ T20 w 8"/>
                                <a:gd name="T22" fmla="+- 0 4028 4026"/>
                                <a:gd name="T23" fmla="*/ 4028 h 4"/>
                                <a:gd name="T24" fmla="+- 0 9157 9156"/>
                                <a:gd name="T25" fmla="*/ T24 w 8"/>
                                <a:gd name="T26" fmla="+- 0 4026 4026"/>
                                <a:gd name="T27" fmla="*/ 4026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1" y="0"/>
                                  </a:moveTo>
                                  <a:lnTo>
                                    <a:pt x="0" y="0"/>
                                  </a:lnTo>
                                  <a:lnTo>
                                    <a:pt x="0" y="2"/>
                                  </a:lnTo>
                                  <a:lnTo>
                                    <a:pt x="6" y="4"/>
                                  </a:lnTo>
                                  <a:lnTo>
                                    <a:pt x="8" y="4"/>
                                  </a:lnTo>
                                  <a:lnTo>
                                    <a:pt x="8"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69" name="Group 980"/>
                        <wpg:cNvGrpSpPr>
                          <a:grpSpLocks/>
                        </wpg:cNvGrpSpPr>
                        <wpg:grpSpPr bwMode="auto">
                          <a:xfrm>
                            <a:off x="9162" y="4028"/>
                            <a:ext cx="8" cy="4"/>
                            <a:chOff x="9162" y="4028"/>
                            <a:chExt cx="8" cy="4"/>
                          </a:xfrm>
                        </wpg:grpSpPr>
                        <wps:wsp>
                          <wps:cNvPr id="18370" name="Freeform 981"/>
                          <wps:cNvSpPr>
                            <a:spLocks/>
                          </wps:cNvSpPr>
                          <wps:spPr bwMode="auto">
                            <a:xfrm>
                              <a:off x="9162" y="4028"/>
                              <a:ext cx="8" cy="4"/>
                            </a:xfrm>
                            <a:custGeom>
                              <a:avLst/>
                              <a:gdLst>
                                <a:gd name="T0" fmla="+- 0 9164 9162"/>
                                <a:gd name="T1" fmla="*/ T0 w 8"/>
                                <a:gd name="T2" fmla="+- 0 4028 4028"/>
                                <a:gd name="T3" fmla="*/ 4028 h 4"/>
                                <a:gd name="T4" fmla="+- 0 9162 9162"/>
                                <a:gd name="T5" fmla="*/ T4 w 8"/>
                                <a:gd name="T6" fmla="+- 0 4028 4028"/>
                                <a:gd name="T7" fmla="*/ 4028 h 4"/>
                                <a:gd name="T8" fmla="+- 0 9162 9162"/>
                                <a:gd name="T9" fmla="*/ T8 w 8"/>
                                <a:gd name="T10" fmla="+- 0 4030 4028"/>
                                <a:gd name="T11" fmla="*/ 4030 h 4"/>
                                <a:gd name="T12" fmla="+- 0 9168 9162"/>
                                <a:gd name="T13" fmla="*/ T12 w 8"/>
                                <a:gd name="T14" fmla="+- 0 4032 4028"/>
                                <a:gd name="T15" fmla="*/ 4032 h 4"/>
                                <a:gd name="T16" fmla="+- 0 9170 9162"/>
                                <a:gd name="T17" fmla="*/ T16 w 8"/>
                                <a:gd name="T18" fmla="+- 0 4032 4028"/>
                                <a:gd name="T19" fmla="*/ 4032 h 4"/>
                                <a:gd name="T20" fmla="+- 0 9170 9162"/>
                                <a:gd name="T21" fmla="*/ T20 w 8"/>
                                <a:gd name="T22" fmla="+- 0 4030 4028"/>
                                <a:gd name="T23" fmla="*/ 4030 h 4"/>
                                <a:gd name="T24" fmla="+- 0 9164 9162"/>
                                <a:gd name="T25" fmla="*/ T24 w 8"/>
                                <a:gd name="T26" fmla="+- 0 4028 4028"/>
                                <a:gd name="T27" fmla="*/ 4028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71" name="Group 982"/>
                        <wpg:cNvGrpSpPr>
                          <a:grpSpLocks/>
                        </wpg:cNvGrpSpPr>
                        <wpg:grpSpPr bwMode="auto">
                          <a:xfrm>
                            <a:off x="9168" y="4030"/>
                            <a:ext cx="11" cy="4"/>
                            <a:chOff x="9168" y="4030"/>
                            <a:chExt cx="11" cy="4"/>
                          </a:xfrm>
                        </wpg:grpSpPr>
                        <wps:wsp>
                          <wps:cNvPr id="18372" name="Freeform 983"/>
                          <wps:cNvSpPr>
                            <a:spLocks/>
                          </wps:cNvSpPr>
                          <wps:spPr bwMode="auto">
                            <a:xfrm>
                              <a:off x="9168" y="4030"/>
                              <a:ext cx="11" cy="4"/>
                            </a:xfrm>
                            <a:custGeom>
                              <a:avLst/>
                              <a:gdLst>
                                <a:gd name="T0" fmla="+- 0 9170 9168"/>
                                <a:gd name="T1" fmla="*/ T0 w 11"/>
                                <a:gd name="T2" fmla="+- 0 4030 4030"/>
                                <a:gd name="T3" fmla="*/ 4030 h 4"/>
                                <a:gd name="T4" fmla="+- 0 9168 9168"/>
                                <a:gd name="T5" fmla="*/ T4 w 11"/>
                                <a:gd name="T6" fmla="+- 0 4030 4030"/>
                                <a:gd name="T7" fmla="*/ 4030 h 4"/>
                                <a:gd name="T8" fmla="+- 0 9168 9168"/>
                                <a:gd name="T9" fmla="*/ T8 w 11"/>
                                <a:gd name="T10" fmla="+- 0 4032 4030"/>
                                <a:gd name="T11" fmla="*/ 4032 h 4"/>
                                <a:gd name="T12" fmla="+- 0 9178 9168"/>
                                <a:gd name="T13" fmla="*/ T12 w 11"/>
                                <a:gd name="T14" fmla="+- 0 4033 4030"/>
                                <a:gd name="T15" fmla="*/ 4033 h 4"/>
                                <a:gd name="T16" fmla="+- 0 9179 9168"/>
                                <a:gd name="T17" fmla="*/ T16 w 11"/>
                                <a:gd name="T18" fmla="+- 0 4033 4030"/>
                                <a:gd name="T19" fmla="*/ 4033 h 4"/>
                                <a:gd name="T20" fmla="+- 0 9179 9168"/>
                                <a:gd name="T21" fmla="*/ T20 w 11"/>
                                <a:gd name="T22" fmla="+- 0 4032 4030"/>
                                <a:gd name="T23" fmla="*/ 4032 h 4"/>
                                <a:gd name="T24" fmla="+- 0 9170 9168"/>
                                <a:gd name="T25" fmla="*/ T24 w 11"/>
                                <a:gd name="T26" fmla="+- 0 4030 4030"/>
                                <a:gd name="T27" fmla="*/ 4030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2"/>
                                  </a:lnTo>
                                  <a:lnTo>
                                    <a:pt x="10" y="3"/>
                                  </a:lnTo>
                                  <a:lnTo>
                                    <a:pt x="11" y="3"/>
                                  </a:lnTo>
                                  <a:lnTo>
                                    <a:pt x="11"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73" name="Group 984"/>
                        <wpg:cNvGrpSpPr>
                          <a:grpSpLocks/>
                        </wpg:cNvGrpSpPr>
                        <wpg:grpSpPr bwMode="auto">
                          <a:xfrm>
                            <a:off x="9178" y="4032"/>
                            <a:ext cx="12" cy="4"/>
                            <a:chOff x="9178" y="4032"/>
                            <a:chExt cx="12" cy="4"/>
                          </a:xfrm>
                        </wpg:grpSpPr>
                        <wps:wsp>
                          <wps:cNvPr id="18374" name="Freeform 985"/>
                          <wps:cNvSpPr>
                            <a:spLocks/>
                          </wps:cNvSpPr>
                          <wps:spPr bwMode="auto">
                            <a:xfrm>
                              <a:off x="9178" y="4032"/>
                              <a:ext cx="12" cy="4"/>
                            </a:xfrm>
                            <a:custGeom>
                              <a:avLst/>
                              <a:gdLst>
                                <a:gd name="T0" fmla="+- 0 9179 9178"/>
                                <a:gd name="T1" fmla="*/ T0 w 12"/>
                                <a:gd name="T2" fmla="+- 0 4032 4032"/>
                                <a:gd name="T3" fmla="*/ 4032 h 4"/>
                                <a:gd name="T4" fmla="+- 0 9178 9178"/>
                                <a:gd name="T5" fmla="*/ T4 w 12"/>
                                <a:gd name="T6" fmla="+- 0 4032 4032"/>
                                <a:gd name="T7" fmla="*/ 4032 h 4"/>
                                <a:gd name="T8" fmla="+- 0 9178 9178"/>
                                <a:gd name="T9" fmla="*/ T8 w 12"/>
                                <a:gd name="T10" fmla="+- 0 4033 4032"/>
                                <a:gd name="T11" fmla="*/ 4033 h 4"/>
                                <a:gd name="T12" fmla="+- 0 9188 9178"/>
                                <a:gd name="T13" fmla="*/ T12 w 12"/>
                                <a:gd name="T14" fmla="+- 0 4035 4032"/>
                                <a:gd name="T15" fmla="*/ 4035 h 4"/>
                                <a:gd name="T16" fmla="+- 0 9189 9178"/>
                                <a:gd name="T17" fmla="*/ T16 w 12"/>
                                <a:gd name="T18" fmla="+- 0 4035 4032"/>
                                <a:gd name="T19" fmla="*/ 4035 h 4"/>
                                <a:gd name="T20" fmla="+- 0 9189 9178"/>
                                <a:gd name="T21" fmla="*/ T20 w 12"/>
                                <a:gd name="T22" fmla="+- 0 4033 4032"/>
                                <a:gd name="T23" fmla="*/ 4033 h 4"/>
                                <a:gd name="T24" fmla="+- 0 9179 9178"/>
                                <a:gd name="T25" fmla="*/ T24 w 12"/>
                                <a:gd name="T26" fmla="+- 0 4032 4032"/>
                                <a:gd name="T27" fmla="*/ 4032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1" y="0"/>
                                  </a:moveTo>
                                  <a:lnTo>
                                    <a:pt x="0" y="0"/>
                                  </a:lnTo>
                                  <a:lnTo>
                                    <a:pt x="0" y="1"/>
                                  </a:lnTo>
                                  <a:lnTo>
                                    <a:pt x="10" y="3"/>
                                  </a:lnTo>
                                  <a:lnTo>
                                    <a:pt x="11" y="3"/>
                                  </a:lnTo>
                                  <a:lnTo>
                                    <a:pt x="11" y="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75" name="Group 986"/>
                        <wpg:cNvGrpSpPr>
                          <a:grpSpLocks/>
                        </wpg:cNvGrpSpPr>
                        <wpg:grpSpPr bwMode="auto">
                          <a:xfrm>
                            <a:off x="9188" y="4033"/>
                            <a:ext cx="16" cy="4"/>
                            <a:chOff x="9188" y="4033"/>
                            <a:chExt cx="16" cy="4"/>
                          </a:xfrm>
                        </wpg:grpSpPr>
                        <wps:wsp>
                          <wps:cNvPr id="18376" name="Freeform 987"/>
                          <wps:cNvSpPr>
                            <a:spLocks/>
                          </wps:cNvSpPr>
                          <wps:spPr bwMode="auto">
                            <a:xfrm>
                              <a:off x="9188" y="4033"/>
                              <a:ext cx="16" cy="4"/>
                            </a:xfrm>
                            <a:custGeom>
                              <a:avLst/>
                              <a:gdLst>
                                <a:gd name="T0" fmla="+- 0 9189 9188"/>
                                <a:gd name="T1" fmla="*/ T0 w 16"/>
                                <a:gd name="T2" fmla="+- 0 4033 4033"/>
                                <a:gd name="T3" fmla="*/ 4033 h 4"/>
                                <a:gd name="T4" fmla="+- 0 9188 9188"/>
                                <a:gd name="T5" fmla="*/ T4 w 16"/>
                                <a:gd name="T6" fmla="+- 0 4033 4033"/>
                                <a:gd name="T7" fmla="*/ 4033 h 4"/>
                                <a:gd name="T8" fmla="+- 0 9188 9188"/>
                                <a:gd name="T9" fmla="*/ T8 w 16"/>
                                <a:gd name="T10" fmla="+- 0 4035 4033"/>
                                <a:gd name="T11" fmla="*/ 4035 h 4"/>
                                <a:gd name="T12" fmla="+- 0 9201 9188"/>
                                <a:gd name="T13" fmla="*/ T12 w 16"/>
                                <a:gd name="T14" fmla="+- 0 4037 4033"/>
                                <a:gd name="T15" fmla="*/ 4037 h 4"/>
                                <a:gd name="T16" fmla="+- 0 9203 9188"/>
                                <a:gd name="T17" fmla="*/ T16 w 16"/>
                                <a:gd name="T18" fmla="+- 0 4037 4033"/>
                                <a:gd name="T19" fmla="*/ 4037 h 4"/>
                                <a:gd name="T20" fmla="+- 0 9203 9188"/>
                                <a:gd name="T21" fmla="*/ T20 w 16"/>
                                <a:gd name="T22" fmla="+- 0 4035 4033"/>
                                <a:gd name="T23" fmla="*/ 4035 h 4"/>
                                <a:gd name="T24" fmla="+- 0 9189 9188"/>
                                <a:gd name="T25" fmla="*/ T24 w 16"/>
                                <a:gd name="T26" fmla="+- 0 4033 4033"/>
                                <a:gd name="T27" fmla="*/ 4033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 y="0"/>
                                  </a:moveTo>
                                  <a:lnTo>
                                    <a:pt x="0" y="0"/>
                                  </a:lnTo>
                                  <a:lnTo>
                                    <a:pt x="0" y="2"/>
                                  </a:lnTo>
                                  <a:lnTo>
                                    <a:pt x="13" y="4"/>
                                  </a:lnTo>
                                  <a:lnTo>
                                    <a:pt x="15" y="4"/>
                                  </a:lnTo>
                                  <a:lnTo>
                                    <a:pt x="15"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377" name="Picture 988"/>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201" y="4035"/>
                              <a:ext cx="1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78" name="Picture 98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219" y="4036"/>
                              <a:ext cx="2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79" name="Picture 99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41" y="4034"/>
                              <a:ext cx="2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380" name="Group 991"/>
                        <wpg:cNvGrpSpPr>
                          <a:grpSpLocks/>
                        </wpg:cNvGrpSpPr>
                        <wpg:grpSpPr bwMode="auto">
                          <a:xfrm>
                            <a:off x="9263" y="4032"/>
                            <a:ext cx="19" cy="4"/>
                            <a:chOff x="9263" y="4032"/>
                            <a:chExt cx="19" cy="4"/>
                          </a:xfrm>
                        </wpg:grpSpPr>
                        <wps:wsp>
                          <wps:cNvPr id="18381" name="Freeform 992"/>
                          <wps:cNvSpPr>
                            <a:spLocks/>
                          </wps:cNvSpPr>
                          <wps:spPr bwMode="auto">
                            <a:xfrm>
                              <a:off x="9263" y="4032"/>
                              <a:ext cx="19" cy="4"/>
                            </a:xfrm>
                            <a:custGeom>
                              <a:avLst/>
                              <a:gdLst>
                                <a:gd name="T0" fmla="+- 0 9282 9263"/>
                                <a:gd name="T1" fmla="*/ T0 w 19"/>
                                <a:gd name="T2" fmla="+- 0 4032 4032"/>
                                <a:gd name="T3" fmla="*/ 4032 h 4"/>
                                <a:gd name="T4" fmla="+- 0 9280 9263"/>
                                <a:gd name="T5" fmla="*/ T4 w 19"/>
                                <a:gd name="T6" fmla="+- 0 4032 4032"/>
                                <a:gd name="T7" fmla="*/ 4032 h 4"/>
                                <a:gd name="T8" fmla="+- 0 9263 9263"/>
                                <a:gd name="T9" fmla="*/ T8 w 19"/>
                                <a:gd name="T10" fmla="+- 0 4034 4032"/>
                                <a:gd name="T11" fmla="*/ 4034 h 4"/>
                                <a:gd name="T12" fmla="+- 0 9263 9263"/>
                                <a:gd name="T13" fmla="*/ T12 w 19"/>
                                <a:gd name="T14" fmla="+- 0 4036 4032"/>
                                <a:gd name="T15" fmla="*/ 4036 h 4"/>
                                <a:gd name="T16" fmla="+- 0 9265 9263"/>
                                <a:gd name="T17" fmla="*/ T16 w 19"/>
                                <a:gd name="T18" fmla="+- 0 4036 4032"/>
                                <a:gd name="T19" fmla="*/ 4036 h 4"/>
                                <a:gd name="T20" fmla="+- 0 9282 9263"/>
                                <a:gd name="T21" fmla="*/ T20 w 19"/>
                                <a:gd name="T22" fmla="+- 0 4034 4032"/>
                                <a:gd name="T23" fmla="*/ 4034 h 4"/>
                                <a:gd name="T24" fmla="+- 0 9282 9263"/>
                                <a:gd name="T25" fmla="*/ T24 w 19"/>
                                <a:gd name="T26" fmla="+- 0 4032 4032"/>
                                <a:gd name="T27" fmla="*/ 4032 h 4"/>
                              </a:gdLst>
                              <a:ahLst/>
                              <a:cxnLst>
                                <a:cxn ang="0">
                                  <a:pos x="T1" y="T3"/>
                                </a:cxn>
                                <a:cxn ang="0">
                                  <a:pos x="T5" y="T7"/>
                                </a:cxn>
                                <a:cxn ang="0">
                                  <a:pos x="T9" y="T11"/>
                                </a:cxn>
                                <a:cxn ang="0">
                                  <a:pos x="T13" y="T15"/>
                                </a:cxn>
                                <a:cxn ang="0">
                                  <a:pos x="T17" y="T19"/>
                                </a:cxn>
                                <a:cxn ang="0">
                                  <a:pos x="T21" y="T23"/>
                                </a:cxn>
                                <a:cxn ang="0">
                                  <a:pos x="T25" y="T27"/>
                                </a:cxn>
                              </a:cxnLst>
                              <a:rect l="0" t="0" r="r" b="b"/>
                              <a:pathLst>
                                <a:path w="19" h="4">
                                  <a:moveTo>
                                    <a:pt x="19" y="0"/>
                                  </a:moveTo>
                                  <a:lnTo>
                                    <a:pt x="17" y="0"/>
                                  </a:lnTo>
                                  <a:lnTo>
                                    <a:pt x="0" y="2"/>
                                  </a:lnTo>
                                  <a:lnTo>
                                    <a:pt x="0" y="4"/>
                                  </a:lnTo>
                                  <a:lnTo>
                                    <a:pt x="2" y="4"/>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82" name="Group 993"/>
                        <wpg:cNvGrpSpPr>
                          <a:grpSpLocks/>
                        </wpg:cNvGrpSpPr>
                        <wpg:grpSpPr bwMode="auto">
                          <a:xfrm>
                            <a:off x="9280" y="4031"/>
                            <a:ext cx="16" cy="4"/>
                            <a:chOff x="9280" y="4031"/>
                            <a:chExt cx="16" cy="4"/>
                          </a:xfrm>
                        </wpg:grpSpPr>
                        <wps:wsp>
                          <wps:cNvPr id="18383" name="Freeform 994"/>
                          <wps:cNvSpPr>
                            <a:spLocks/>
                          </wps:cNvSpPr>
                          <wps:spPr bwMode="auto">
                            <a:xfrm>
                              <a:off x="9280" y="4031"/>
                              <a:ext cx="16" cy="4"/>
                            </a:xfrm>
                            <a:custGeom>
                              <a:avLst/>
                              <a:gdLst>
                                <a:gd name="T0" fmla="+- 0 9296 9280"/>
                                <a:gd name="T1" fmla="*/ T0 w 16"/>
                                <a:gd name="T2" fmla="+- 0 4031 4031"/>
                                <a:gd name="T3" fmla="*/ 4031 h 4"/>
                                <a:gd name="T4" fmla="+- 0 9294 9280"/>
                                <a:gd name="T5" fmla="*/ T4 w 16"/>
                                <a:gd name="T6" fmla="+- 0 4031 4031"/>
                                <a:gd name="T7" fmla="*/ 4031 h 4"/>
                                <a:gd name="T8" fmla="+- 0 9280 9280"/>
                                <a:gd name="T9" fmla="*/ T8 w 16"/>
                                <a:gd name="T10" fmla="+- 0 4032 4031"/>
                                <a:gd name="T11" fmla="*/ 4032 h 4"/>
                                <a:gd name="T12" fmla="+- 0 9280 9280"/>
                                <a:gd name="T13" fmla="*/ T12 w 16"/>
                                <a:gd name="T14" fmla="+- 0 4034 4031"/>
                                <a:gd name="T15" fmla="*/ 4034 h 4"/>
                                <a:gd name="T16" fmla="+- 0 9282 9280"/>
                                <a:gd name="T17" fmla="*/ T16 w 16"/>
                                <a:gd name="T18" fmla="+- 0 4034 4031"/>
                                <a:gd name="T19" fmla="*/ 4034 h 4"/>
                                <a:gd name="T20" fmla="+- 0 9296 9280"/>
                                <a:gd name="T21" fmla="*/ T20 w 16"/>
                                <a:gd name="T22" fmla="+- 0 4032 4031"/>
                                <a:gd name="T23" fmla="*/ 4032 h 4"/>
                                <a:gd name="T24" fmla="+- 0 9296 9280"/>
                                <a:gd name="T25" fmla="*/ T24 w 16"/>
                                <a:gd name="T26" fmla="+- 0 4031 4031"/>
                                <a:gd name="T27" fmla="*/ 4031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1"/>
                                  </a:lnTo>
                                  <a:lnTo>
                                    <a:pt x="0" y="3"/>
                                  </a:lnTo>
                                  <a:lnTo>
                                    <a:pt x="2" y="3"/>
                                  </a:lnTo>
                                  <a:lnTo>
                                    <a:pt x="16" y="1"/>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84" name="Group 995"/>
                        <wpg:cNvGrpSpPr>
                          <a:grpSpLocks/>
                        </wpg:cNvGrpSpPr>
                        <wpg:grpSpPr bwMode="auto">
                          <a:xfrm>
                            <a:off x="9294" y="4030"/>
                            <a:ext cx="13" cy="3"/>
                            <a:chOff x="9294" y="4030"/>
                            <a:chExt cx="13" cy="3"/>
                          </a:xfrm>
                        </wpg:grpSpPr>
                        <wps:wsp>
                          <wps:cNvPr id="18385" name="Freeform 996"/>
                          <wps:cNvSpPr>
                            <a:spLocks/>
                          </wps:cNvSpPr>
                          <wps:spPr bwMode="auto">
                            <a:xfrm>
                              <a:off x="9294" y="4030"/>
                              <a:ext cx="13" cy="3"/>
                            </a:xfrm>
                            <a:custGeom>
                              <a:avLst/>
                              <a:gdLst>
                                <a:gd name="T0" fmla="+- 0 9307 9294"/>
                                <a:gd name="T1" fmla="*/ T0 w 13"/>
                                <a:gd name="T2" fmla="+- 0 4030 4030"/>
                                <a:gd name="T3" fmla="*/ 4030 h 3"/>
                                <a:gd name="T4" fmla="+- 0 9305 9294"/>
                                <a:gd name="T5" fmla="*/ T4 w 13"/>
                                <a:gd name="T6" fmla="+- 0 4030 4030"/>
                                <a:gd name="T7" fmla="*/ 4030 h 3"/>
                                <a:gd name="T8" fmla="+- 0 9294 9294"/>
                                <a:gd name="T9" fmla="*/ T8 w 13"/>
                                <a:gd name="T10" fmla="+- 0 4031 4030"/>
                                <a:gd name="T11" fmla="*/ 4031 h 3"/>
                                <a:gd name="T12" fmla="+- 0 9294 9294"/>
                                <a:gd name="T13" fmla="*/ T12 w 13"/>
                                <a:gd name="T14" fmla="+- 0 4032 4030"/>
                                <a:gd name="T15" fmla="*/ 4032 h 3"/>
                                <a:gd name="T16" fmla="+- 0 9296 9294"/>
                                <a:gd name="T17" fmla="*/ T16 w 13"/>
                                <a:gd name="T18" fmla="+- 0 4032 4030"/>
                                <a:gd name="T19" fmla="*/ 4032 h 3"/>
                                <a:gd name="T20" fmla="+- 0 9307 9294"/>
                                <a:gd name="T21" fmla="*/ T20 w 13"/>
                                <a:gd name="T22" fmla="+- 0 4032 4030"/>
                                <a:gd name="T23" fmla="*/ 4032 h 3"/>
                                <a:gd name="T24" fmla="+- 0 9307 9294"/>
                                <a:gd name="T25" fmla="*/ T24 w 13"/>
                                <a:gd name="T26" fmla="+- 0 4030 4030"/>
                                <a:gd name="T27" fmla="*/ 4030 h 3"/>
                              </a:gdLst>
                              <a:ahLst/>
                              <a:cxnLst>
                                <a:cxn ang="0">
                                  <a:pos x="T1" y="T3"/>
                                </a:cxn>
                                <a:cxn ang="0">
                                  <a:pos x="T5" y="T7"/>
                                </a:cxn>
                                <a:cxn ang="0">
                                  <a:pos x="T9" y="T11"/>
                                </a:cxn>
                                <a:cxn ang="0">
                                  <a:pos x="T13" y="T15"/>
                                </a:cxn>
                                <a:cxn ang="0">
                                  <a:pos x="T17" y="T19"/>
                                </a:cxn>
                                <a:cxn ang="0">
                                  <a:pos x="T21" y="T23"/>
                                </a:cxn>
                                <a:cxn ang="0">
                                  <a:pos x="T25" y="T27"/>
                                </a:cxn>
                              </a:cxnLst>
                              <a:rect l="0" t="0" r="r" b="b"/>
                              <a:pathLst>
                                <a:path w="13" h="3">
                                  <a:moveTo>
                                    <a:pt x="13" y="0"/>
                                  </a:moveTo>
                                  <a:lnTo>
                                    <a:pt x="11" y="0"/>
                                  </a:lnTo>
                                  <a:lnTo>
                                    <a:pt x="0" y="1"/>
                                  </a:lnTo>
                                  <a:lnTo>
                                    <a:pt x="0" y="2"/>
                                  </a:lnTo>
                                  <a:lnTo>
                                    <a:pt x="2" y="2"/>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86" name="Group 997"/>
                        <wpg:cNvGrpSpPr>
                          <a:grpSpLocks/>
                        </wpg:cNvGrpSpPr>
                        <wpg:grpSpPr bwMode="auto">
                          <a:xfrm>
                            <a:off x="9305" y="4028"/>
                            <a:ext cx="10" cy="4"/>
                            <a:chOff x="9305" y="4028"/>
                            <a:chExt cx="10" cy="4"/>
                          </a:xfrm>
                        </wpg:grpSpPr>
                        <wps:wsp>
                          <wps:cNvPr id="18387" name="Freeform 998"/>
                          <wps:cNvSpPr>
                            <a:spLocks/>
                          </wps:cNvSpPr>
                          <wps:spPr bwMode="auto">
                            <a:xfrm>
                              <a:off x="9305" y="4028"/>
                              <a:ext cx="10" cy="4"/>
                            </a:xfrm>
                            <a:custGeom>
                              <a:avLst/>
                              <a:gdLst>
                                <a:gd name="T0" fmla="+- 0 9315 9305"/>
                                <a:gd name="T1" fmla="*/ T0 w 10"/>
                                <a:gd name="T2" fmla="+- 0 4028 4028"/>
                                <a:gd name="T3" fmla="*/ 4028 h 4"/>
                                <a:gd name="T4" fmla="+- 0 9313 9305"/>
                                <a:gd name="T5" fmla="*/ T4 w 10"/>
                                <a:gd name="T6" fmla="+- 0 4028 4028"/>
                                <a:gd name="T7" fmla="*/ 4028 h 4"/>
                                <a:gd name="T8" fmla="+- 0 9305 9305"/>
                                <a:gd name="T9" fmla="*/ T8 w 10"/>
                                <a:gd name="T10" fmla="+- 0 4030 4028"/>
                                <a:gd name="T11" fmla="*/ 4030 h 4"/>
                                <a:gd name="T12" fmla="+- 0 9305 9305"/>
                                <a:gd name="T13" fmla="*/ T12 w 10"/>
                                <a:gd name="T14" fmla="+- 0 4032 4028"/>
                                <a:gd name="T15" fmla="*/ 4032 h 4"/>
                                <a:gd name="T16" fmla="+- 0 9307 9305"/>
                                <a:gd name="T17" fmla="*/ T16 w 10"/>
                                <a:gd name="T18" fmla="+- 0 4032 4028"/>
                                <a:gd name="T19" fmla="*/ 4032 h 4"/>
                                <a:gd name="T20" fmla="+- 0 9315 9305"/>
                                <a:gd name="T21" fmla="*/ T20 w 10"/>
                                <a:gd name="T22" fmla="+- 0 4030 4028"/>
                                <a:gd name="T23" fmla="*/ 4030 h 4"/>
                                <a:gd name="T24" fmla="+- 0 9315 9305"/>
                                <a:gd name="T25" fmla="*/ T24 w 10"/>
                                <a:gd name="T26" fmla="+- 0 4028 4028"/>
                                <a:gd name="T27" fmla="*/ 4028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8" y="0"/>
                                  </a:lnTo>
                                  <a:lnTo>
                                    <a:pt x="0" y="2"/>
                                  </a:lnTo>
                                  <a:lnTo>
                                    <a:pt x="0" y="4"/>
                                  </a:lnTo>
                                  <a:lnTo>
                                    <a:pt x="2" y="4"/>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388" name="Picture 999"/>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313" y="4027"/>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89" name="Picture 1000"/>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320" y="4026"/>
                              <a:ext cx="8"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90" name="Picture 100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327" y="4023"/>
                              <a:ext cx="14"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391" name="Group 1002"/>
                        <wpg:cNvGrpSpPr>
                          <a:grpSpLocks/>
                        </wpg:cNvGrpSpPr>
                        <wpg:grpSpPr bwMode="auto">
                          <a:xfrm>
                            <a:off x="9339" y="4022"/>
                            <a:ext cx="9" cy="3"/>
                            <a:chOff x="9339" y="4022"/>
                            <a:chExt cx="9" cy="3"/>
                          </a:xfrm>
                        </wpg:grpSpPr>
                        <wps:wsp>
                          <wps:cNvPr id="18392" name="Freeform 1003"/>
                          <wps:cNvSpPr>
                            <a:spLocks/>
                          </wps:cNvSpPr>
                          <wps:spPr bwMode="auto">
                            <a:xfrm>
                              <a:off x="9339" y="4022"/>
                              <a:ext cx="9" cy="3"/>
                            </a:xfrm>
                            <a:custGeom>
                              <a:avLst/>
                              <a:gdLst>
                                <a:gd name="T0" fmla="+- 0 9348 9339"/>
                                <a:gd name="T1" fmla="*/ T0 w 9"/>
                                <a:gd name="T2" fmla="+- 0 4022 4022"/>
                                <a:gd name="T3" fmla="*/ 4022 h 3"/>
                                <a:gd name="T4" fmla="+- 0 9346 9339"/>
                                <a:gd name="T5" fmla="*/ T4 w 9"/>
                                <a:gd name="T6" fmla="+- 0 4022 4022"/>
                                <a:gd name="T7" fmla="*/ 4022 h 3"/>
                                <a:gd name="T8" fmla="+- 0 9339 9339"/>
                                <a:gd name="T9" fmla="*/ T8 w 9"/>
                                <a:gd name="T10" fmla="+- 0 4023 4022"/>
                                <a:gd name="T11" fmla="*/ 4023 h 3"/>
                                <a:gd name="T12" fmla="+- 0 9339 9339"/>
                                <a:gd name="T13" fmla="*/ T12 w 9"/>
                                <a:gd name="T14" fmla="+- 0 4025 4022"/>
                                <a:gd name="T15" fmla="*/ 4025 h 3"/>
                                <a:gd name="T16" fmla="+- 0 9341 9339"/>
                                <a:gd name="T17" fmla="*/ T16 w 9"/>
                                <a:gd name="T18" fmla="+- 0 4025 4022"/>
                                <a:gd name="T19" fmla="*/ 4025 h 3"/>
                                <a:gd name="T20" fmla="+- 0 9348 9339"/>
                                <a:gd name="T21" fmla="*/ T20 w 9"/>
                                <a:gd name="T22" fmla="+- 0 4024 4022"/>
                                <a:gd name="T23" fmla="*/ 4024 h 3"/>
                                <a:gd name="T24" fmla="+- 0 9348 9339"/>
                                <a:gd name="T25" fmla="*/ T24 w 9"/>
                                <a:gd name="T26" fmla="+- 0 4022 4022"/>
                                <a:gd name="T27" fmla="*/ 402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93" name="Group 1004"/>
                        <wpg:cNvGrpSpPr>
                          <a:grpSpLocks/>
                        </wpg:cNvGrpSpPr>
                        <wpg:grpSpPr bwMode="auto">
                          <a:xfrm>
                            <a:off x="9346" y="4022"/>
                            <a:ext cx="9" cy="3"/>
                            <a:chOff x="9346" y="4022"/>
                            <a:chExt cx="9" cy="3"/>
                          </a:xfrm>
                        </wpg:grpSpPr>
                        <wps:wsp>
                          <wps:cNvPr id="18394" name="Freeform 1005"/>
                          <wps:cNvSpPr>
                            <a:spLocks/>
                          </wps:cNvSpPr>
                          <wps:spPr bwMode="auto">
                            <a:xfrm>
                              <a:off x="9346" y="4022"/>
                              <a:ext cx="9" cy="3"/>
                            </a:xfrm>
                            <a:custGeom>
                              <a:avLst/>
                              <a:gdLst>
                                <a:gd name="T0" fmla="+- 0 9355 9346"/>
                                <a:gd name="T1" fmla="*/ T0 w 9"/>
                                <a:gd name="T2" fmla="+- 0 4022 4022"/>
                                <a:gd name="T3" fmla="*/ 4022 h 3"/>
                                <a:gd name="T4" fmla="+- 0 9353 9346"/>
                                <a:gd name="T5" fmla="*/ T4 w 9"/>
                                <a:gd name="T6" fmla="+- 0 4022 4022"/>
                                <a:gd name="T7" fmla="*/ 4022 h 3"/>
                                <a:gd name="T8" fmla="+- 0 9346 9346"/>
                                <a:gd name="T9" fmla="*/ T8 w 9"/>
                                <a:gd name="T10" fmla="+- 0 4022 4022"/>
                                <a:gd name="T11" fmla="*/ 4022 h 3"/>
                                <a:gd name="T12" fmla="+- 0 9346 9346"/>
                                <a:gd name="T13" fmla="*/ T12 w 9"/>
                                <a:gd name="T14" fmla="+- 0 4024 4022"/>
                                <a:gd name="T15" fmla="*/ 4024 h 3"/>
                                <a:gd name="T16" fmla="+- 0 9348 9346"/>
                                <a:gd name="T17" fmla="*/ T16 w 9"/>
                                <a:gd name="T18" fmla="+- 0 4024 4022"/>
                                <a:gd name="T19" fmla="*/ 4024 h 3"/>
                                <a:gd name="T20" fmla="+- 0 9355 9346"/>
                                <a:gd name="T21" fmla="*/ T20 w 9"/>
                                <a:gd name="T22" fmla="+- 0 4023 4022"/>
                                <a:gd name="T23" fmla="*/ 4023 h 3"/>
                                <a:gd name="T24" fmla="+- 0 9355 9346"/>
                                <a:gd name="T25" fmla="*/ T24 w 9"/>
                                <a:gd name="T26" fmla="+- 0 4022 4022"/>
                                <a:gd name="T27" fmla="*/ 402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0"/>
                                  </a:lnTo>
                                  <a:lnTo>
                                    <a:pt x="0" y="2"/>
                                  </a:lnTo>
                                  <a:lnTo>
                                    <a:pt x="2" y="2"/>
                                  </a:lnTo>
                                  <a:lnTo>
                                    <a:pt x="9" y="1"/>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95" name="Group 1006"/>
                        <wpg:cNvGrpSpPr>
                          <a:grpSpLocks/>
                        </wpg:cNvGrpSpPr>
                        <wpg:grpSpPr bwMode="auto">
                          <a:xfrm>
                            <a:off x="9353" y="4021"/>
                            <a:ext cx="10" cy="3"/>
                            <a:chOff x="9353" y="4021"/>
                            <a:chExt cx="10" cy="3"/>
                          </a:xfrm>
                        </wpg:grpSpPr>
                        <wps:wsp>
                          <wps:cNvPr id="18396" name="Freeform 1007"/>
                          <wps:cNvSpPr>
                            <a:spLocks/>
                          </wps:cNvSpPr>
                          <wps:spPr bwMode="auto">
                            <a:xfrm>
                              <a:off x="9353" y="4021"/>
                              <a:ext cx="10" cy="3"/>
                            </a:xfrm>
                            <a:custGeom>
                              <a:avLst/>
                              <a:gdLst>
                                <a:gd name="T0" fmla="+- 0 9363 9353"/>
                                <a:gd name="T1" fmla="*/ T0 w 10"/>
                                <a:gd name="T2" fmla="+- 0 4021 4021"/>
                                <a:gd name="T3" fmla="*/ 4021 h 3"/>
                                <a:gd name="T4" fmla="+- 0 9362 9353"/>
                                <a:gd name="T5" fmla="*/ T4 w 10"/>
                                <a:gd name="T6" fmla="+- 0 4021 4021"/>
                                <a:gd name="T7" fmla="*/ 4021 h 3"/>
                                <a:gd name="T8" fmla="+- 0 9353 9353"/>
                                <a:gd name="T9" fmla="*/ T8 w 10"/>
                                <a:gd name="T10" fmla="+- 0 4022 4021"/>
                                <a:gd name="T11" fmla="*/ 4022 h 3"/>
                                <a:gd name="T12" fmla="+- 0 9353 9353"/>
                                <a:gd name="T13" fmla="*/ T12 w 10"/>
                                <a:gd name="T14" fmla="+- 0 4023 4021"/>
                                <a:gd name="T15" fmla="*/ 4023 h 3"/>
                                <a:gd name="T16" fmla="+- 0 9355 9353"/>
                                <a:gd name="T17" fmla="*/ T16 w 10"/>
                                <a:gd name="T18" fmla="+- 0 4023 4021"/>
                                <a:gd name="T19" fmla="*/ 4023 h 3"/>
                                <a:gd name="T20" fmla="+- 0 9363 9353"/>
                                <a:gd name="T21" fmla="*/ T20 w 10"/>
                                <a:gd name="T22" fmla="+- 0 4022 4021"/>
                                <a:gd name="T23" fmla="*/ 4022 h 3"/>
                                <a:gd name="T24" fmla="+- 0 9363 9353"/>
                                <a:gd name="T25" fmla="*/ T24 w 10"/>
                                <a:gd name="T26" fmla="+- 0 4021 4021"/>
                                <a:gd name="T27" fmla="*/ 4021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9" y="0"/>
                                  </a:lnTo>
                                  <a:lnTo>
                                    <a:pt x="0" y="1"/>
                                  </a:lnTo>
                                  <a:lnTo>
                                    <a:pt x="0" y="2"/>
                                  </a:lnTo>
                                  <a:lnTo>
                                    <a:pt x="2" y="2"/>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97" name="Group 1008"/>
                        <wpg:cNvGrpSpPr>
                          <a:grpSpLocks/>
                        </wpg:cNvGrpSpPr>
                        <wpg:grpSpPr bwMode="auto">
                          <a:xfrm>
                            <a:off x="9362" y="4021"/>
                            <a:ext cx="12" cy="2"/>
                            <a:chOff x="9362" y="4021"/>
                            <a:chExt cx="12" cy="2"/>
                          </a:xfrm>
                        </wpg:grpSpPr>
                        <wps:wsp>
                          <wps:cNvPr id="18398" name="Freeform 1009"/>
                          <wps:cNvSpPr>
                            <a:spLocks/>
                          </wps:cNvSpPr>
                          <wps:spPr bwMode="auto">
                            <a:xfrm>
                              <a:off x="9362" y="4021"/>
                              <a:ext cx="12" cy="2"/>
                            </a:xfrm>
                            <a:custGeom>
                              <a:avLst/>
                              <a:gdLst>
                                <a:gd name="T0" fmla="+- 0 9362 9362"/>
                                <a:gd name="T1" fmla="*/ T0 w 12"/>
                                <a:gd name="T2" fmla="+- 0 4021 4021"/>
                                <a:gd name="T3" fmla="*/ 4021 h 2"/>
                                <a:gd name="T4" fmla="+- 0 9373 9362"/>
                                <a:gd name="T5" fmla="*/ T4 w 12"/>
                                <a:gd name="T6" fmla="+- 0 4021 4021"/>
                                <a:gd name="T7" fmla="*/ 4021 h 2"/>
                                <a:gd name="T8" fmla="+- 0 9373 9362"/>
                                <a:gd name="T9" fmla="*/ T8 w 12"/>
                                <a:gd name="T10" fmla="+- 0 4022 4021"/>
                                <a:gd name="T11" fmla="*/ 4022 h 2"/>
                                <a:gd name="T12" fmla="+- 0 9362 9362"/>
                                <a:gd name="T13" fmla="*/ T12 w 12"/>
                                <a:gd name="T14" fmla="+- 0 4022 4021"/>
                                <a:gd name="T15" fmla="*/ 4022 h 2"/>
                                <a:gd name="T16" fmla="+- 0 9362 9362"/>
                                <a:gd name="T17" fmla="*/ T16 w 12"/>
                                <a:gd name="T18" fmla="+- 0 4021 4021"/>
                                <a:gd name="T19" fmla="*/ 4021 h 2"/>
                              </a:gdLst>
                              <a:ahLst/>
                              <a:cxnLst>
                                <a:cxn ang="0">
                                  <a:pos x="T1" y="T3"/>
                                </a:cxn>
                                <a:cxn ang="0">
                                  <a:pos x="T5" y="T7"/>
                                </a:cxn>
                                <a:cxn ang="0">
                                  <a:pos x="T9" y="T11"/>
                                </a:cxn>
                                <a:cxn ang="0">
                                  <a:pos x="T13" y="T15"/>
                                </a:cxn>
                                <a:cxn ang="0">
                                  <a:pos x="T17" y="T19"/>
                                </a:cxn>
                              </a:cxnLst>
                              <a:rect l="0" t="0" r="r" b="b"/>
                              <a:pathLst>
                                <a:path w="12" h="2">
                                  <a:moveTo>
                                    <a:pt x="0" y="0"/>
                                  </a:moveTo>
                                  <a:lnTo>
                                    <a:pt x="11" y="0"/>
                                  </a:lnTo>
                                  <a:lnTo>
                                    <a:pt x="11"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399" name="Group 1010"/>
                        <wpg:cNvGrpSpPr>
                          <a:grpSpLocks/>
                        </wpg:cNvGrpSpPr>
                        <wpg:grpSpPr bwMode="auto">
                          <a:xfrm>
                            <a:off x="9372" y="4020"/>
                            <a:ext cx="12" cy="3"/>
                            <a:chOff x="9372" y="4020"/>
                            <a:chExt cx="12" cy="3"/>
                          </a:xfrm>
                        </wpg:grpSpPr>
                        <wps:wsp>
                          <wps:cNvPr id="18400" name="Freeform 1011"/>
                          <wps:cNvSpPr>
                            <a:spLocks/>
                          </wps:cNvSpPr>
                          <wps:spPr bwMode="auto">
                            <a:xfrm>
                              <a:off x="9372" y="4020"/>
                              <a:ext cx="12" cy="3"/>
                            </a:xfrm>
                            <a:custGeom>
                              <a:avLst/>
                              <a:gdLst>
                                <a:gd name="T0" fmla="+- 0 9384 9372"/>
                                <a:gd name="T1" fmla="*/ T0 w 12"/>
                                <a:gd name="T2" fmla="+- 0 4020 4020"/>
                                <a:gd name="T3" fmla="*/ 4020 h 3"/>
                                <a:gd name="T4" fmla="+- 0 9382 9372"/>
                                <a:gd name="T5" fmla="*/ T4 w 12"/>
                                <a:gd name="T6" fmla="+- 0 4020 4020"/>
                                <a:gd name="T7" fmla="*/ 4020 h 3"/>
                                <a:gd name="T8" fmla="+- 0 9372 9372"/>
                                <a:gd name="T9" fmla="*/ T8 w 12"/>
                                <a:gd name="T10" fmla="+- 0 4021 4020"/>
                                <a:gd name="T11" fmla="*/ 4021 h 3"/>
                                <a:gd name="T12" fmla="+- 0 9372 9372"/>
                                <a:gd name="T13" fmla="*/ T12 w 12"/>
                                <a:gd name="T14" fmla="+- 0 4022 4020"/>
                                <a:gd name="T15" fmla="*/ 4022 h 3"/>
                                <a:gd name="T16" fmla="+- 0 9373 9372"/>
                                <a:gd name="T17" fmla="*/ T16 w 12"/>
                                <a:gd name="T18" fmla="+- 0 4022 4020"/>
                                <a:gd name="T19" fmla="*/ 4022 h 3"/>
                                <a:gd name="T20" fmla="+- 0 9384 9372"/>
                                <a:gd name="T21" fmla="*/ T20 w 12"/>
                                <a:gd name="T22" fmla="+- 0 4022 4020"/>
                                <a:gd name="T23" fmla="*/ 4022 h 3"/>
                                <a:gd name="T24" fmla="+- 0 9384 9372"/>
                                <a:gd name="T25" fmla="*/ T24 w 12"/>
                                <a:gd name="T26" fmla="+- 0 4020 4020"/>
                                <a:gd name="T27" fmla="*/ 4020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12" y="0"/>
                                  </a:moveTo>
                                  <a:lnTo>
                                    <a:pt x="10" y="0"/>
                                  </a:lnTo>
                                  <a:lnTo>
                                    <a:pt x="0" y="1"/>
                                  </a:lnTo>
                                  <a:lnTo>
                                    <a:pt x="0" y="2"/>
                                  </a:lnTo>
                                  <a:lnTo>
                                    <a:pt x="1" y="2"/>
                                  </a:lnTo>
                                  <a:lnTo>
                                    <a:pt x="12" y="2"/>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01" name="Group 1012"/>
                        <wpg:cNvGrpSpPr>
                          <a:grpSpLocks/>
                        </wpg:cNvGrpSpPr>
                        <wpg:grpSpPr bwMode="auto">
                          <a:xfrm>
                            <a:off x="9382" y="4020"/>
                            <a:ext cx="34" cy="2"/>
                            <a:chOff x="9382" y="4020"/>
                            <a:chExt cx="34" cy="2"/>
                          </a:xfrm>
                        </wpg:grpSpPr>
                        <wps:wsp>
                          <wps:cNvPr id="18402" name="Freeform 1013"/>
                          <wps:cNvSpPr>
                            <a:spLocks/>
                          </wps:cNvSpPr>
                          <wps:spPr bwMode="auto">
                            <a:xfrm>
                              <a:off x="9382" y="4020"/>
                              <a:ext cx="34" cy="2"/>
                            </a:xfrm>
                            <a:custGeom>
                              <a:avLst/>
                              <a:gdLst>
                                <a:gd name="T0" fmla="+- 0 9382 9382"/>
                                <a:gd name="T1" fmla="*/ T0 w 34"/>
                                <a:gd name="T2" fmla="+- 0 4020 4020"/>
                                <a:gd name="T3" fmla="*/ 4020 h 2"/>
                                <a:gd name="T4" fmla="+- 0 9416 9382"/>
                                <a:gd name="T5" fmla="*/ T4 w 34"/>
                                <a:gd name="T6" fmla="+- 0 4020 4020"/>
                                <a:gd name="T7" fmla="*/ 4020 h 2"/>
                                <a:gd name="T8" fmla="+- 0 9416 9382"/>
                                <a:gd name="T9" fmla="*/ T8 w 34"/>
                                <a:gd name="T10" fmla="+- 0 4022 4020"/>
                                <a:gd name="T11" fmla="*/ 4022 h 2"/>
                                <a:gd name="T12" fmla="+- 0 9382 9382"/>
                                <a:gd name="T13" fmla="*/ T12 w 34"/>
                                <a:gd name="T14" fmla="+- 0 4022 4020"/>
                                <a:gd name="T15" fmla="*/ 4022 h 2"/>
                                <a:gd name="T16" fmla="+- 0 9382 9382"/>
                                <a:gd name="T17" fmla="*/ T16 w 34"/>
                                <a:gd name="T18" fmla="+- 0 4020 4020"/>
                                <a:gd name="T19" fmla="*/ 4020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03" name="Picture 1014"/>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414" y="3946"/>
                              <a:ext cx="2" cy="7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04" name="Group 1015"/>
                        <wpg:cNvGrpSpPr>
                          <a:grpSpLocks/>
                        </wpg:cNvGrpSpPr>
                        <wpg:grpSpPr bwMode="auto">
                          <a:xfrm>
                            <a:off x="9382" y="3946"/>
                            <a:ext cx="34" cy="2"/>
                            <a:chOff x="9382" y="3946"/>
                            <a:chExt cx="34" cy="2"/>
                          </a:xfrm>
                        </wpg:grpSpPr>
                        <wps:wsp>
                          <wps:cNvPr id="18405" name="Freeform 1016"/>
                          <wps:cNvSpPr>
                            <a:spLocks/>
                          </wps:cNvSpPr>
                          <wps:spPr bwMode="auto">
                            <a:xfrm>
                              <a:off x="9382" y="3946"/>
                              <a:ext cx="34" cy="2"/>
                            </a:xfrm>
                            <a:custGeom>
                              <a:avLst/>
                              <a:gdLst>
                                <a:gd name="T0" fmla="+- 0 9382 9382"/>
                                <a:gd name="T1" fmla="*/ T0 w 34"/>
                                <a:gd name="T2" fmla="+- 0 3946 3946"/>
                                <a:gd name="T3" fmla="*/ 3946 h 2"/>
                                <a:gd name="T4" fmla="+- 0 9416 9382"/>
                                <a:gd name="T5" fmla="*/ T4 w 34"/>
                                <a:gd name="T6" fmla="+- 0 3946 3946"/>
                                <a:gd name="T7" fmla="*/ 3946 h 2"/>
                                <a:gd name="T8" fmla="+- 0 9416 9382"/>
                                <a:gd name="T9" fmla="*/ T8 w 34"/>
                                <a:gd name="T10" fmla="+- 0 3947 3946"/>
                                <a:gd name="T11" fmla="*/ 3947 h 2"/>
                                <a:gd name="T12" fmla="+- 0 9382 9382"/>
                                <a:gd name="T13" fmla="*/ T12 w 34"/>
                                <a:gd name="T14" fmla="+- 0 3947 3946"/>
                                <a:gd name="T15" fmla="*/ 3947 h 2"/>
                                <a:gd name="T16" fmla="+- 0 9382 9382"/>
                                <a:gd name="T17" fmla="*/ T16 w 34"/>
                                <a:gd name="T18" fmla="+- 0 3946 3946"/>
                                <a:gd name="T19" fmla="*/ 3946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06" name="Group 1017"/>
                        <wpg:cNvGrpSpPr>
                          <a:grpSpLocks/>
                        </wpg:cNvGrpSpPr>
                        <wpg:grpSpPr bwMode="auto">
                          <a:xfrm>
                            <a:off x="9372" y="3946"/>
                            <a:ext cx="12" cy="2"/>
                            <a:chOff x="9372" y="3946"/>
                            <a:chExt cx="12" cy="2"/>
                          </a:xfrm>
                        </wpg:grpSpPr>
                        <wps:wsp>
                          <wps:cNvPr id="18407" name="Freeform 1018"/>
                          <wps:cNvSpPr>
                            <a:spLocks/>
                          </wps:cNvSpPr>
                          <wps:spPr bwMode="auto">
                            <a:xfrm>
                              <a:off x="9372" y="3946"/>
                              <a:ext cx="12" cy="2"/>
                            </a:xfrm>
                            <a:custGeom>
                              <a:avLst/>
                              <a:gdLst>
                                <a:gd name="T0" fmla="+- 0 9372 9372"/>
                                <a:gd name="T1" fmla="*/ T0 w 12"/>
                                <a:gd name="T2" fmla="+- 0 3946 3946"/>
                                <a:gd name="T3" fmla="*/ 3946 h 2"/>
                                <a:gd name="T4" fmla="+- 0 9384 9372"/>
                                <a:gd name="T5" fmla="*/ T4 w 12"/>
                                <a:gd name="T6" fmla="+- 0 3946 3946"/>
                                <a:gd name="T7" fmla="*/ 3946 h 2"/>
                                <a:gd name="T8" fmla="+- 0 9384 9372"/>
                                <a:gd name="T9" fmla="*/ T8 w 12"/>
                                <a:gd name="T10" fmla="+- 0 3947 3946"/>
                                <a:gd name="T11" fmla="*/ 3947 h 2"/>
                                <a:gd name="T12" fmla="+- 0 9372 9372"/>
                                <a:gd name="T13" fmla="*/ T12 w 12"/>
                                <a:gd name="T14" fmla="+- 0 3947 3946"/>
                                <a:gd name="T15" fmla="*/ 3947 h 2"/>
                                <a:gd name="T16" fmla="+- 0 9372 9372"/>
                                <a:gd name="T17" fmla="*/ T16 w 12"/>
                                <a:gd name="T18" fmla="+- 0 3946 3946"/>
                                <a:gd name="T19" fmla="*/ 3946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08" name="Group 1019"/>
                        <wpg:cNvGrpSpPr>
                          <a:grpSpLocks/>
                        </wpg:cNvGrpSpPr>
                        <wpg:grpSpPr bwMode="auto">
                          <a:xfrm>
                            <a:off x="9362" y="3946"/>
                            <a:ext cx="12" cy="2"/>
                            <a:chOff x="9362" y="3946"/>
                            <a:chExt cx="12" cy="2"/>
                          </a:xfrm>
                        </wpg:grpSpPr>
                        <wps:wsp>
                          <wps:cNvPr id="18409" name="Freeform 1020"/>
                          <wps:cNvSpPr>
                            <a:spLocks/>
                          </wps:cNvSpPr>
                          <wps:spPr bwMode="auto">
                            <a:xfrm>
                              <a:off x="9362" y="3946"/>
                              <a:ext cx="12" cy="2"/>
                            </a:xfrm>
                            <a:custGeom>
                              <a:avLst/>
                              <a:gdLst>
                                <a:gd name="T0" fmla="+- 0 9362 9362"/>
                                <a:gd name="T1" fmla="*/ T0 w 12"/>
                                <a:gd name="T2" fmla="+- 0 3946 3946"/>
                                <a:gd name="T3" fmla="*/ 3946 h 2"/>
                                <a:gd name="T4" fmla="+- 0 9373 9362"/>
                                <a:gd name="T5" fmla="*/ T4 w 12"/>
                                <a:gd name="T6" fmla="+- 0 3946 3946"/>
                                <a:gd name="T7" fmla="*/ 3946 h 2"/>
                                <a:gd name="T8" fmla="+- 0 9373 9362"/>
                                <a:gd name="T9" fmla="*/ T8 w 12"/>
                                <a:gd name="T10" fmla="+- 0 3947 3946"/>
                                <a:gd name="T11" fmla="*/ 3947 h 2"/>
                                <a:gd name="T12" fmla="+- 0 9362 9362"/>
                                <a:gd name="T13" fmla="*/ T12 w 12"/>
                                <a:gd name="T14" fmla="+- 0 3947 3946"/>
                                <a:gd name="T15" fmla="*/ 3947 h 2"/>
                                <a:gd name="T16" fmla="+- 0 9362 9362"/>
                                <a:gd name="T17" fmla="*/ T16 w 12"/>
                                <a:gd name="T18" fmla="+- 0 3946 3946"/>
                                <a:gd name="T19" fmla="*/ 3946 h 2"/>
                              </a:gdLst>
                              <a:ahLst/>
                              <a:cxnLst>
                                <a:cxn ang="0">
                                  <a:pos x="T1" y="T3"/>
                                </a:cxn>
                                <a:cxn ang="0">
                                  <a:pos x="T5" y="T7"/>
                                </a:cxn>
                                <a:cxn ang="0">
                                  <a:pos x="T9" y="T11"/>
                                </a:cxn>
                                <a:cxn ang="0">
                                  <a:pos x="T13" y="T15"/>
                                </a:cxn>
                                <a:cxn ang="0">
                                  <a:pos x="T17" y="T19"/>
                                </a:cxn>
                              </a:cxnLst>
                              <a:rect l="0" t="0" r="r" b="b"/>
                              <a:pathLst>
                                <a:path w="12" h="2">
                                  <a:moveTo>
                                    <a:pt x="0" y="0"/>
                                  </a:moveTo>
                                  <a:lnTo>
                                    <a:pt x="11" y="0"/>
                                  </a:lnTo>
                                  <a:lnTo>
                                    <a:pt x="11"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10" name="Picture 1021"/>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353" y="3946"/>
                              <a:ext cx="10"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11" name="Picture 1022"/>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46" y="3946"/>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12" name="Picture 102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39" y="3947"/>
                              <a:ext cx="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13" name="Group 1024"/>
                        <wpg:cNvGrpSpPr>
                          <a:grpSpLocks/>
                        </wpg:cNvGrpSpPr>
                        <wpg:grpSpPr bwMode="auto">
                          <a:xfrm>
                            <a:off x="9327" y="3948"/>
                            <a:ext cx="14" cy="5"/>
                            <a:chOff x="9327" y="3948"/>
                            <a:chExt cx="14" cy="5"/>
                          </a:xfrm>
                        </wpg:grpSpPr>
                        <wps:wsp>
                          <wps:cNvPr id="18414" name="Freeform 1025"/>
                          <wps:cNvSpPr>
                            <a:spLocks/>
                          </wps:cNvSpPr>
                          <wps:spPr bwMode="auto">
                            <a:xfrm>
                              <a:off x="9327" y="3948"/>
                              <a:ext cx="14" cy="5"/>
                            </a:xfrm>
                            <a:custGeom>
                              <a:avLst/>
                              <a:gdLst>
                                <a:gd name="T0" fmla="+- 0 9341 9327"/>
                                <a:gd name="T1" fmla="*/ T0 w 14"/>
                                <a:gd name="T2" fmla="+- 0 3948 3948"/>
                                <a:gd name="T3" fmla="*/ 3948 h 5"/>
                                <a:gd name="T4" fmla="+- 0 9339 9327"/>
                                <a:gd name="T5" fmla="*/ T4 w 14"/>
                                <a:gd name="T6" fmla="+- 0 3948 3948"/>
                                <a:gd name="T7" fmla="*/ 3948 h 5"/>
                                <a:gd name="T8" fmla="+- 0 9327 9327"/>
                                <a:gd name="T9" fmla="*/ T8 w 14"/>
                                <a:gd name="T10" fmla="+- 0 3951 3948"/>
                                <a:gd name="T11" fmla="*/ 3951 h 5"/>
                                <a:gd name="T12" fmla="+- 0 9327 9327"/>
                                <a:gd name="T13" fmla="*/ T12 w 14"/>
                                <a:gd name="T14" fmla="+- 0 3953 3948"/>
                                <a:gd name="T15" fmla="*/ 3953 h 5"/>
                                <a:gd name="T16" fmla="+- 0 9329 9327"/>
                                <a:gd name="T17" fmla="*/ T16 w 14"/>
                                <a:gd name="T18" fmla="+- 0 3953 3948"/>
                                <a:gd name="T19" fmla="*/ 3953 h 5"/>
                                <a:gd name="T20" fmla="+- 0 9341 9327"/>
                                <a:gd name="T21" fmla="*/ T20 w 14"/>
                                <a:gd name="T22" fmla="+- 0 3950 3948"/>
                                <a:gd name="T23" fmla="*/ 3950 h 5"/>
                                <a:gd name="T24" fmla="+- 0 9341 9327"/>
                                <a:gd name="T25" fmla="*/ T24 w 14"/>
                                <a:gd name="T26" fmla="+- 0 3948 3948"/>
                                <a:gd name="T27" fmla="*/ 3948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3"/>
                                  </a:lnTo>
                                  <a:lnTo>
                                    <a:pt x="0" y="5"/>
                                  </a:lnTo>
                                  <a:lnTo>
                                    <a:pt x="2" y="5"/>
                                  </a:lnTo>
                                  <a:lnTo>
                                    <a:pt x="14" y="2"/>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15" name="Group 1026"/>
                        <wpg:cNvGrpSpPr>
                          <a:grpSpLocks/>
                        </wpg:cNvGrpSpPr>
                        <wpg:grpSpPr bwMode="auto">
                          <a:xfrm>
                            <a:off x="9320" y="3951"/>
                            <a:ext cx="8" cy="4"/>
                            <a:chOff x="9320" y="3951"/>
                            <a:chExt cx="8" cy="4"/>
                          </a:xfrm>
                        </wpg:grpSpPr>
                        <wps:wsp>
                          <wps:cNvPr id="18416" name="Freeform 1027"/>
                          <wps:cNvSpPr>
                            <a:spLocks/>
                          </wps:cNvSpPr>
                          <wps:spPr bwMode="auto">
                            <a:xfrm>
                              <a:off x="9320" y="3951"/>
                              <a:ext cx="8" cy="4"/>
                            </a:xfrm>
                            <a:custGeom>
                              <a:avLst/>
                              <a:gdLst>
                                <a:gd name="T0" fmla="+- 0 9329 9320"/>
                                <a:gd name="T1" fmla="*/ T0 w 8"/>
                                <a:gd name="T2" fmla="+- 0 3951 3951"/>
                                <a:gd name="T3" fmla="*/ 3951 h 4"/>
                                <a:gd name="T4" fmla="+- 0 9327 9320"/>
                                <a:gd name="T5" fmla="*/ T4 w 8"/>
                                <a:gd name="T6" fmla="+- 0 3951 3951"/>
                                <a:gd name="T7" fmla="*/ 3951 h 4"/>
                                <a:gd name="T8" fmla="+- 0 9320 9320"/>
                                <a:gd name="T9" fmla="*/ T8 w 8"/>
                                <a:gd name="T10" fmla="+- 0 3953 3951"/>
                                <a:gd name="T11" fmla="*/ 3953 h 4"/>
                                <a:gd name="T12" fmla="+- 0 9320 9320"/>
                                <a:gd name="T13" fmla="*/ T12 w 8"/>
                                <a:gd name="T14" fmla="+- 0 3955 3951"/>
                                <a:gd name="T15" fmla="*/ 3955 h 4"/>
                                <a:gd name="T16" fmla="+- 0 9322 9320"/>
                                <a:gd name="T17" fmla="*/ T16 w 8"/>
                                <a:gd name="T18" fmla="+- 0 3955 3951"/>
                                <a:gd name="T19" fmla="*/ 3955 h 4"/>
                                <a:gd name="T20" fmla="+- 0 9329 9320"/>
                                <a:gd name="T21" fmla="*/ T20 w 8"/>
                                <a:gd name="T22" fmla="+- 0 3953 3951"/>
                                <a:gd name="T23" fmla="*/ 3953 h 4"/>
                                <a:gd name="T24" fmla="+- 0 9329 9320"/>
                                <a:gd name="T25" fmla="*/ T24 w 8"/>
                                <a:gd name="T26" fmla="+- 0 3951 3951"/>
                                <a:gd name="T27" fmla="*/ 395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9" y="0"/>
                                  </a:moveTo>
                                  <a:lnTo>
                                    <a:pt x="7" y="0"/>
                                  </a:lnTo>
                                  <a:lnTo>
                                    <a:pt x="0" y="2"/>
                                  </a:lnTo>
                                  <a:lnTo>
                                    <a:pt x="0" y="4"/>
                                  </a:lnTo>
                                  <a:lnTo>
                                    <a:pt x="2" y="4"/>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17" name="Group 1028"/>
                        <wpg:cNvGrpSpPr>
                          <a:grpSpLocks/>
                        </wpg:cNvGrpSpPr>
                        <wpg:grpSpPr bwMode="auto">
                          <a:xfrm>
                            <a:off x="9313" y="3953"/>
                            <a:ext cx="9" cy="4"/>
                            <a:chOff x="9313" y="3953"/>
                            <a:chExt cx="9" cy="4"/>
                          </a:xfrm>
                        </wpg:grpSpPr>
                        <wps:wsp>
                          <wps:cNvPr id="18418" name="Freeform 1029"/>
                          <wps:cNvSpPr>
                            <a:spLocks/>
                          </wps:cNvSpPr>
                          <wps:spPr bwMode="auto">
                            <a:xfrm>
                              <a:off x="9313" y="3953"/>
                              <a:ext cx="9" cy="4"/>
                            </a:xfrm>
                            <a:custGeom>
                              <a:avLst/>
                              <a:gdLst>
                                <a:gd name="T0" fmla="+- 0 9322 9313"/>
                                <a:gd name="T1" fmla="*/ T0 w 9"/>
                                <a:gd name="T2" fmla="+- 0 3953 3953"/>
                                <a:gd name="T3" fmla="*/ 3953 h 4"/>
                                <a:gd name="T4" fmla="+- 0 9320 9313"/>
                                <a:gd name="T5" fmla="*/ T4 w 9"/>
                                <a:gd name="T6" fmla="+- 0 3953 3953"/>
                                <a:gd name="T7" fmla="*/ 3953 h 4"/>
                                <a:gd name="T8" fmla="+- 0 9313 9313"/>
                                <a:gd name="T9" fmla="*/ T8 w 9"/>
                                <a:gd name="T10" fmla="+- 0 3955 3953"/>
                                <a:gd name="T11" fmla="*/ 3955 h 4"/>
                                <a:gd name="T12" fmla="+- 0 9313 9313"/>
                                <a:gd name="T13" fmla="*/ T12 w 9"/>
                                <a:gd name="T14" fmla="+- 0 3956 3953"/>
                                <a:gd name="T15" fmla="*/ 3956 h 4"/>
                                <a:gd name="T16" fmla="+- 0 9315 9313"/>
                                <a:gd name="T17" fmla="*/ T16 w 9"/>
                                <a:gd name="T18" fmla="+- 0 3956 3953"/>
                                <a:gd name="T19" fmla="*/ 3956 h 4"/>
                                <a:gd name="T20" fmla="+- 0 9322 9313"/>
                                <a:gd name="T21" fmla="*/ T20 w 9"/>
                                <a:gd name="T22" fmla="+- 0 3955 3953"/>
                                <a:gd name="T23" fmla="*/ 3955 h 4"/>
                                <a:gd name="T24" fmla="+- 0 9322 9313"/>
                                <a:gd name="T25" fmla="*/ T24 w 9"/>
                                <a:gd name="T26" fmla="+- 0 3953 3953"/>
                                <a:gd name="T27" fmla="*/ 3953 h 4"/>
                              </a:gdLst>
                              <a:ahLst/>
                              <a:cxnLst>
                                <a:cxn ang="0">
                                  <a:pos x="T1" y="T3"/>
                                </a:cxn>
                                <a:cxn ang="0">
                                  <a:pos x="T5" y="T7"/>
                                </a:cxn>
                                <a:cxn ang="0">
                                  <a:pos x="T9" y="T11"/>
                                </a:cxn>
                                <a:cxn ang="0">
                                  <a:pos x="T13" y="T15"/>
                                </a:cxn>
                                <a:cxn ang="0">
                                  <a:pos x="T17" y="T19"/>
                                </a:cxn>
                                <a:cxn ang="0">
                                  <a:pos x="T21" y="T23"/>
                                </a:cxn>
                                <a:cxn ang="0">
                                  <a:pos x="T25" y="T27"/>
                                </a:cxn>
                              </a:cxnLst>
                              <a:rect l="0" t="0" r="r" b="b"/>
                              <a:pathLst>
                                <a:path w="9" h="4">
                                  <a:moveTo>
                                    <a:pt x="9" y="0"/>
                                  </a:moveTo>
                                  <a:lnTo>
                                    <a:pt x="7" y="0"/>
                                  </a:lnTo>
                                  <a:lnTo>
                                    <a:pt x="0" y="2"/>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19" name="Picture 1030"/>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05" y="3955"/>
                              <a:ext cx="10"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20" name="Picture 103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94" y="3956"/>
                              <a:ext cx="13"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21" name="Group 1032"/>
                        <wpg:cNvGrpSpPr>
                          <a:grpSpLocks/>
                        </wpg:cNvGrpSpPr>
                        <wpg:grpSpPr bwMode="auto">
                          <a:xfrm>
                            <a:off x="9280" y="3958"/>
                            <a:ext cx="16" cy="4"/>
                            <a:chOff x="9280" y="3958"/>
                            <a:chExt cx="16" cy="4"/>
                          </a:xfrm>
                        </wpg:grpSpPr>
                        <wps:wsp>
                          <wps:cNvPr id="18422" name="Freeform 1033"/>
                          <wps:cNvSpPr>
                            <a:spLocks/>
                          </wps:cNvSpPr>
                          <wps:spPr bwMode="auto">
                            <a:xfrm>
                              <a:off x="9280" y="3958"/>
                              <a:ext cx="16" cy="4"/>
                            </a:xfrm>
                            <a:custGeom>
                              <a:avLst/>
                              <a:gdLst>
                                <a:gd name="T0" fmla="+- 0 9296 9280"/>
                                <a:gd name="T1" fmla="*/ T0 w 16"/>
                                <a:gd name="T2" fmla="+- 0 3958 3958"/>
                                <a:gd name="T3" fmla="*/ 3958 h 4"/>
                                <a:gd name="T4" fmla="+- 0 9294 9280"/>
                                <a:gd name="T5" fmla="*/ T4 w 16"/>
                                <a:gd name="T6" fmla="+- 0 3958 3958"/>
                                <a:gd name="T7" fmla="*/ 3958 h 4"/>
                                <a:gd name="T8" fmla="+- 0 9280 9280"/>
                                <a:gd name="T9" fmla="*/ T8 w 16"/>
                                <a:gd name="T10" fmla="+- 0 3960 3958"/>
                                <a:gd name="T11" fmla="*/ 3960 h 4"/>
                                <a:gd name="T12" fmla="+- 0 9280 9280"/>
                                <a:gd name="T13" fmla="*/ T12 w 16"/>
                                <a:gd name="T14" fmla="+- 0 3962 3958"/>
                                <a:gd name="T15" fmla="*/ 3962 h 4"/>
                                <a:gd name="T16" fmla="+- 0 9282 9280"/>
                                <a:gd name="T17" fmla="*/ T16 w 16"/>
                                <a:gd name="T18" fmla="+- 0 3962 3958"/>
                                <a:gd name="T19" fmla="*/ 3962 h 4"/>
                                <a:gd name="T20" fmla="+- 0 9296 9280"/>
                                <a:gd name="T21" fmla="*/ T20 w 16"/>
                                <a:gd name="T22" fmla="+- 0 3960 3958"/>
                                <a:gd name="T23" fmla="*/ 3960 h 4"/>
                                <a:gd name="T24" fmla="+- 0 9296 9280"/>
                                <a:gd name="T25" fmla="*/ T24 w 16"/>
                                <a:gd name="T26" fmla="+- 0 3958 3958"/>
                                <a:gd name="T27" fmla="*/ 395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2"/>
                                  </a:lnTo>
                                  <a:lnTo>
                                    <a:pt x="0" y="4"/>
                                  </a:lnTo>
                                  <a:lnTo>
                                    <a:pt x="2" y="4"/>
                                  </a:lnTo>
                                  <a:lnTo>
                                    <a:pt x="16" y="2"/>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23" name="Group 1034"/>
                        <wpg:cNvGrpSpPr>
                          <a:grpSpLocks/>
                        </wpg:cNvGrpSpPr>
                        <wpg:grpSpPr bwMode="auto">
                          <a:xfrm>
                            <a:off x="9263" y="3960"/>
                            <a:ext cx="19" cy="3"/>
                            <a:chOff x="9263" y="3960"/>
                            <a:chExt cx="19" cy="3"/>
                          </a:xfrm>
                        </wpg:grpSpPr>
                        <wps:wsp>
                          <wps:cNvPr id="18424" name="Freeform 1035"/>
                          <wps:cNvSpPr>
                            <a:spLocks/>
                          </wps:cNvSpPr>
                          <wps:spPr bwMode="auto">
                            <a:xfrm>
                              <a:off x="9263" y="3960"/>
                              <a:ext cx="19" cy="3"/>
                            </a:xfrm>
                            <a:custGeom>
                              <a:avLst/>
                              <a:gdLst>
                                <a:gd name="T0" fmla="+- 0 9282 9263"/>
                                <a:gd name="T1" fmla="*/ T0 w 19"/>
                                <a:gd name="T2" fmla="+- 0 3960 3960"/>
                                <a:gd name="T3" fmla="*/ 3960 h 3"/>
                                <a:gd name="T4" fmla="+- 0 9280 9263"/>
                                <a:gd name="T5" fmla="*/ T4 w 19"/>
                                <a:gd name="T6" fmla="+- 0 3960 3960"/>
                                <a:gd name="T7" fmla="*/ 3960 h 3"/>
                                <a:gd name="T8" fmla="+- 0 9263 9263"/>
                                <a:gd name="T9" fmla="*/ T8 w 19"/>
                                <a:gd name="T10" fmla="+- 0 3961 3960"/>
                                <a:gd name="T11" fmla="*/ 3961 h 3"/>
                                <a:gd name="T12" fmla="+- 0 9263 9263"/>
                                <a:gd name="T13" fmla="*/ T12 w 19"/>
                                <a:gd name="T14" fmla="+- 0 3963 3960"/>
                                <a:gd name="T15" fmla="*/ 3963 h 3"/>
                                <a:gd name="T16" fmla="+- 0 9265 9263"/>
                                <a:gd name="T17" fmla="*/ T16 w 19"/>
                                <a:gd name="T18" fmla="+- 0 3963 3960"/>
                                <a:gd name="T19" fmla="*/ 3963 h 3"/>
                                <a:gd name="T20" fmla="+- 0 9282 9263"/>
                                <a:gd name="T21" fmla="*/ T20 w 19"/>
                                <a:gd name="T22" fmla="+- 0 3962 3960"/>
                                <a:gd name="T23" fmla="*/ 3962 h 3"/>
                                <a:gd name="T24" fmla="+- 0 9282 9263"/>
                                <a:gd name="T25" fmla="*/ T24 w 19"/>
                                <a:gd name="T26" fmla="+- 0 3960 3960"/>
                                <a:gd name="T27" fmla="*/ 396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19" y="0"/>
                                  </a:moveTo>
                                  <a:lnTo>
                                    <a:pt x="17" y="0"/>
                                  </a:lnTo>
                                  <a:lnTo>
                                    <a:pt x="0" y="1"/>
                                  </a:lnTo>
                                  <a:lnTo>
                                    <a:pt x="0" y="3"/>
                                  </a:lnTo>
                                  <a:lnTo>
                                    <a:pt x="2" y="3"/>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25" name="Group 1036"/>
                        <wpg:cNvGrpSpPr>
                          <a:grpSpLocks/>
                        </wpg:cNvGrpSpPr>
                        <wpg:grpSpPr bwMode="auto">
                          <a:xfrm>
                            <a:off x="9241" y="3961"/>
                            <a:ext cx="24" cy="2"/>
                            <a:chOff x="9241" y="3961"/>
                            <a:chExt cx="24" cy="2"/>
                          </a:xfrm>
                        </wpg:grpSpPr>
                        <wps:wsp>
                          <wps:cNvPr id="18426" name="Freeform 1037"/>
                          <wps:cNvSpPr>
                            <a:spLocks/>
                          </wps:cNvSpPr>
                          <wps:spPr bwMode="auto">
                            <a:xfrm>
                              <a:off x="9241" y="3961"/>
                              <a:ext cx="24" cy="2"/>
                            </a:xfrm>
                            <a:custGeom>
                              <a:avLst/>
                              <a:gdLst>
                                <a:gd name="T0" fmla="+- 0 9241 9241"/>
                                <a:gd name="T1" fmla="*/ T0 w 24"/>
                                <a:gd name="T2" fmla="+- 0 3961 3961"/>
                                <a:gd name="T3" fmla="*/ 3961 h 2"/>
                                <a:gd name="T4" fmla="+- 0 9265 9241"/>
                                <a:gd name="T5" fmla="*/ T4 w 24"/>
                                <a:gd name="T6" fmla="+- 0 3961 3961"/>
                                <a:gd name="T7" fmla="*/ 3961 h 2"/>
                                <a:gd name="T8" fmla="+- 0 9265 9241"/>
                                <a:gd name="T9" fmla="*/ T8 w 24"/>
                                <a:gd name="T10" fmla="+- 0 3963 3961"/>
                                <a:gd name="T11" fmla="*/ 3963 h 2"/>
                                <a:gd name="T12" fmla="+- 0 9241 9241"/>
                                <a:gd name="T13" fmla="*/ T12 w 24"/>
                                <a:gd name="T14" fmla="+- 0 3963 3961"/>
                                <a:gd name="T15" fmla="*/ 3963 h 2"/>
                                <a:gd name="T16" fmla="+- 0 9241 9241"/>
                                <a:gd name="T17" fmla="*/ T16 w 24"/>
                                <a:gd name="T18" fmla="+- 0 3961 3961"/>
                                <a:gd name="T19" fmla="*/ 396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27" name="Group 1038"/>
                        <wpg:cNvGrpSpPr>
                          <a:grpSpLocks/>
                        </wpg:cNvGrpSpPr>
                        <wpg:grpSpPr bwMode="auto">
                          <a:xfrm>
                            <a:off x="9237" y="3958"/>
                            <a:ext cx="8" cy="8"/>
                            <a:chOff x="9237" y="3958"/>
                            <a:chExt cx="8" cy="8"/>
                          </a:xfrm>
                        </wpg:grpSpPr>
                        <wps:wsp>
                          <wps:cNvPr id="18428" name="Freeform 1039"/>
                          <wps:cNvSpPr>
                            <a:spLocks/>
                          </wps:cNvSpPr>
                          <wps:spPr bwMode="auto">
                            <a:xfrm>
                              <a:off x="9237" y="3958"/>
                              <a:ext cx="8" cy="8"/>
                            </a:xfrm>
                            <a:custGeom>
                              <a:avLst/>
                              <a:gdLst>
                                <a:gd name="T0" fmla="+- 0 9243 9237"/>
                                <a:gd name="T1" fmla="*/ T0 w 8"/>
                                <a:gd name="T2" fmla="+- 0 3958 3958"/>
                                <a:gd name="T3" fmla="*/ 3958 h 8"/>
                                <a:gd name="T4" fmla="+- 0 9237 9237"/>
                                <a:gd name="T5" fmla="*/ T4 w 8"/>
                                <a:gd name="T6" fmla="+- 0 3961 3958"/>
                                <a:gd name="T7" fmla="*/ 3961 h 8"/>
                                <a:gd name="T8" fmla="+- 0 9240 9237"/>
                                <a:gd name="T9" fmla="*/ T8 w 8"/>
                                <a:gd name="T10" fmla="+- 0 3966 3958"/>
                                <a:gd name="T11" fmla="*/ 3966 h 8"/>
                                <a:gd name="T12" fmla="+- 0 9245 9237"/>
                                <a:gd name="T13" fmla="*/ T12 w 8"/>
                                <a:gd name="T14" fmla="+- 0 3964 3958"/>
                                <a:gd name="T15" fmla="*/ 3964 h 8"/>
                                <a:gd name="T16" fmla="+- 0 9243 9237"/>
                                <a:gd name="T17" fmla="*/ T16 w 8"/>
                                <a:gd name="T18" fmla="+- 0 3958 3958"/>
                                <a:gd name="T19" fmla="*/ 3958 h 8"/>
                              </a:gdLst>
                              <a:ahLst/>
                              <a:cxnLst>
                                <a:cxn ang="0">
                                  <a:pos x="T1" y="T3"/>
                                </a:cxn>
                                <a:cxn ang="0">
                                  <a:pos x="T5" y="T7"/>
                                </a:cxn>
                                <a:cxn ang="0">
                                  <a:pos x="T9" y="T11"/>
                                </a:cxn>
                                <a:cxn ang="0">
                                  <a:pos x="T13" y="T15"/>
                                </a:cxn>
                                <a:cxn ang="0">
                                  <a:pos x="T17" y="T19"/>
                                </a:cxn>
                              </a:cxnLst>
                              <a:rect l="0" t="0" r="r" b="b"/>
                              <a:pathLst>
                                <a:path w="8" h="8">
                                  <a:moveTo>
                                    <a:pt x="6" y="0"/>
                                  </a:moveTo>
                                  <a:lnTo>
                                    <a:pt x="0" y="3"/>
                                  </a:lnTo>
                                  <a:lnTo>
                                    <a:pt x="3" y="8"/>
                                  </a:lnTo>
                                  <a:lnTo>
                                    <a:pt x="8" y="6"/>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29" name="Group 1040"/>
                        <wpg:cNvGrpSpPr>
                          <a:grpSpLocks/>
                        </wpg:cNvGrpSpPr>
                        <wpg:grpSpPr bwMode="auto">
                          <a:xfrm>
                            <a:off x="9234" y="3961"/>
                            <a:ext cx="5" cy="5"/>
                            <a:chOff x="9234" y="3961"/>
                            <a:chExt cx="5" cy="5"/>
                          </a:xfrm>
                        </wpg:grpSpPr>
                        <wps:wsp>
                          <wps:cNvPr id="18430" name="Freeform 1041"/>
                          <wps:cNvSpPr>
                            <a:spLocks/>
                          </wps:cNvSpPr>
                          <wps:spPr bwMode="auto">
                            <a:xfrm>
                              <a:off x="9234" y="3961"/>
                              <a:ext cx="5" cy="5"/>
                            </a:xfrm>
                            <a:custGeom>
                              <a:avLst/>
                              <a:gdLst>
                                <a:gd name="T0" fmla="+- 0 9237 9234"/>
                                <a:gd name="T1" fmla="*/ T0 w 5"/>
                                <a:gd name="T2" fmla="+- 0 3961 3961"/>
                                <a:gd name="T3" fmla="*/ 3961 h 5"/>
                                <a:gd name="T4" fmla="+- 0 9234 9234"/>
                                <a:gd name="T5" fmla="*/ T4 w 5"/>
                                <a:gd name="T6" fmla="+- 0 3963 3961"/>
                                <a:gd name="T7" fmla="*/ 3963 h 5"/>
                                <a:gd name="T8" fmla="+- 0 9234 9234"/>
                                <a:gd name="T9" fmla="*/ T8 w 5"/>
                                <a:gd name="T10" fmla="+- 0 3966 3961"/>
                                <a:gd name="T11" fmla="*/ 3966 h 5"/>
                                <a:gd name="T12" fmla="+- 0 9240 9234"/>
                                <a:gd name="T13" fmla="*/ T12 w 5"/>
                                <a:gd name="T14" fmla="+- 0 3966 3961"/>
                                <a:gd name="T15" fmla="*/ 3966 h 5"/>
                                <a:gd name="T16" fmla="+- 0 9237 9234"/>
                                <a:gd name="T17" fmla="*/ T16 w 5"/>
                                <a:gd name="T18" fmla="+- 0 3961 3961"/>
                                <a:gd name="T19" fmla="*/ 3961 h 5"/>
                              </a:gdLst>
                              <a:ahLst/>
                              <a:cxnLst>
                                <a:cxn ang="0">
                                  <a:pos x="T1" y="T3"/>
                                </a:cxn>
                                <a:cxn ang="0">
                                  <a:pos x="T5" y="T7"/>
                                </a:cxn>
                                <a:cxn ang="0">
                                  <a:pos x="T9" y="T11"/>
                                </a:cxn>
                                <a:cxn ang="0">
                                  <a:pos x="T13" y="T15"/>
                                </a:cxn>
                                <a:cxn ang="0">
                                  <a:pos x="T17" y="T19"/>
                                </a:cxn>
                              </a:cxnLst>
                              <a:rect l="0" t="0" r="r" b="b"/>
                              <a:pathLst>
                                <a:path w="5" h="5">
                                  <a:moveTo>
                                    <a:pt x="3" y="0"/>
                                  </a:moveTo>
                                  <a:lnTo>
                                    <a:pt x="0" y="2"/>
                                  </a:lnTo>
                                  <a:lnTo>
                                    <a:pt x="0" y="5"/>
                                  </a:lnTo>
                                  <a:lnTo>
                                    <a:pt x="6"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31" name="Picture 1042"/>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234" y="3966"/>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32" name="Group 1043"/>
                        <wpg:cNvGrpSpPr>
                          <a:grpSpLocks/>
                        </wpg:cNvGrpSpPr>
                        <wpg:grpSpPr bwMode="auto">
                          <a:xfrm>
                            <a:off x="9210" y="3958"/>
                            <a:ext cx="7" cy="8"/>
                            <a:chOff x="9210" y="3958"/>
                            <a:chExt cx="7" cy="8"/>
                          </a:xfrm>
                        </wpg:grpSpPr>
                        <wps:wsp>
                          <wps:cNvPr id="18433" name="Freeform 1044"/>
                          <wps:cNvSpPr>
                            <a:spLocks/>
                          </wps:cNvSpPr>
                          <wps:spPr bwMode="auto">
                            <a:xfrm>
                              <a:off x="9210" y="3958"/>
                              <a:ext cx="7" cy="8"/>
                            </a:xfrm>
                            <a:custGeom>
                              <a:avLst/>
                              <a:gdLst>
                                <a:gd name="T0" fmla="+- 0 9215 9210"/>
                                <a:gd name="T1" fmla="*/ T0 w 7"/>
                                <a:gd name="T2" fmla="+- 0 3958 3958"/>
                                <a:gd name="T3" fmla="*/ 3958 h 8"/>
                                <a:gd name="T4" fmla="+- 0 9210 9210"/>
                                <a:gd name="T5" fmla="*/ T4 w 7"/>
                                <a:gd name="T6" fmla="+- 0 3962 3958"/>
                                <a:gd name="T7" fmla="*/ 3962 h 8"/>
                                <a:gd name="T8" fmla="+- 0 9212 9210"/>
                                <a:gd name="T9" fmla="*/ T8 w 7"/>
                                <a:gd name="T10" fmla="+- 0 3966 3958"/>
                                <a:gd name="T11" fmla="*/ 3966 h 8"/>
                                <a:gd name="T12" fmla="+- 0 9217 9210"/>
                                <a:gd name="T13" fmla="*/ T12 w 7"/>
                                <a:gd name="T14" fmla="+- 0 3964 3958"/>
                                <a:gd name="T15" fmla="*/ 3964 h 8"/>
                                <a:gd name="T16" fmla="+- 0 9215 9210"/>
                                <a:gd name="T17" fmla="*/ T16 w 7"/>
                                <a:gd name="T18" fmla="+- 0 3958 3958"/>
                                <a:gd name="T19" fmla="*/ 3958 h 8"/>
                              </a:gdLst>
                              <a:ahLst/>
                              <a:cxnLst>
                                <a:cxn ang="0">
                                  <a:pos x="T1" y="T3"/>
                                </a:cxn>
                                <a:cxn ang="0">
                                  <a:pos x="T5" y="T7"/>
                                </a:cxn>
                                <a:cxn ang="0">
                                  <a:pos x="T9" y="T11"/>
                                </a:cxn>
                                <a:cxn ang="0">
                                  <a:pos x="T13" y="T15"/>
                                </a:cxn>
                                <a:cxn ang="0">
                                  <a:pos x="T17" y="T19"/>
                                </a:cxn>
                              </a:cxnLst>
                              <a:rect l="0" t="0" r="r" b="b"/>
                              <a:pathLst>
                                <a:path w="7" h="8">
                                  <a:moveTo>
                                    <a:pt x="5" y="0"/>
                                  </a:moveTo>
                                  <a:lnTo>
                                    <a:pt x="0" y="4"/>
                                  </a:lnTo>
                                  <a:lnTo>
                                    <a:pt x="2" y="8"/>
                                  </a:lnTo>
                                  <a:lnTo>
                                    <a:pt x="7" y="6"/>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34" name="Group 1045"/>
                        <wpg:cNvGrpSpPr>
                          <a:grpSpLocks/>
                        </wpg:cNvGrpSpPr>
                        <wpg:grpSpPr bwMode="auto">
                          <a:xfrm>
                            <a:off x="9207" y="3962"/>
                            <a:ext cx="5" cy="5"/>
                            <a:chOff x="9207" y="3962"/>
                            <a:chExt cx="5" cy="5"/>
                          </a:xfrm>
                        </wpg:grpSpPr>
                        <wps:wsp>
                          <wps:cNvPr id="18435" name="Freeform 1046"/>
                          <wps:cNvSpPr>
                            <a:spLocks/>
                          </wps:cNvSpPr>
                          <wps:spPr bwMode="auto">
                            <a:xfrm>
                              <a:off x="9207" y="3962"/>
                              <a:ext cx="5" cy="5"/>
                            </a:xfrm>
                            <a:custGeom>
                              <a:avLst/>
                              <a:gdLst>
                                <a:gd name="T0" fmla="+- 0 9210 9207"/>
                                <a:gd name="T1" fmla="*/ T0 w 5"/>
                                <a:gd name="T2" fmla="+- 0 3962 3962"/>
                                <a:gd name="T3" fmla="*/ 3962 h 5"/>
                                <a:gd name="T4" fmla="+- 0 9207 9207"/>
                                <a:gd name="T5" fmla="*/ T4 w 5"/>
                                <a:gd name="T6" fmla="+- 0 3963 3962"/>
                                <a:gd name="T7" fmla="*/ 3963 h 5"/>
                                <a:gd name="T8" fmla="+- 0 9207 9207"/>
                                <a:gd name="T9" fmla="*/ T8 w 5"/>
                                <a:gd name="T10" fmla="+- 0 3966 3962"/>
                                <a:gd name="T11" fmla="*/ 3966 h 5"/>
                                <a:gd name="T12" fmla="+- 0 9212 9207"/>
                                <a:gd name="T13" fmla="*/ T12 w 5"/>
                                <a:gd name="T14" fmla="+- 0 3966 3962"/>
                                <a:gd name="T15" fmla="*/ 3966 h 5"/>
                                <a:gd name="T16" fmla="+- 0 9210 9207"/>
                                <a:gd name="T17" fmla="*/ T16 w 5"/>
                                <a:gd name="T18" fmla="+- 0 3962 3962"/>
                                <a:gd name="T19" fmla="*/ 3962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4"/>
                                  </a:lnTo>
                                  <a:lnTo>
                                    <a:pt x="5" y="4"/>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36" name="Group 1047"/>
                        <wpg:cNvGrpSpPr>
                          <a:grpSpLocks/>
                        </wpg:cNvGrpSpPr>
                        <wpg:grpSpPr bwMode="auto">
                          <a:xfrm>
                            <a:off x="9207" y="3966"/>
                            <a:ext cx="5" cy="18"/>
                            <a:chOff x="9207" y="3966"/>
                            <a:chExt cx="5" cy="18"/>
                          </a:xfrm>
                        </wpg:grpSpPr>
                        <wps:wsp>
                          <wps:cNvPr id="18437" name="Freeform 1048"/>
                          <wps:cNvSpPr>
                            <a:spLocks/>
                          </wps:cNvSpPr>
                          <wps:spPr bwMode="auto">
                            <a:xfrm>
                              <a:off x="9207" y="3966"/>
                              <a:ext cx="5" cy="18"/>
                            </a:xfrm>
                            <a:custGeom>
                              <a:avLst/>
                              <a:gdLst>
                                <a:gd name="T0" fmla="+- 0 9207 9207"/>
                                <a:gd name="T1" fmla="*/ T0 w 5"/>
                                <a:gd name="T2" fmla="+- 0 3966 3966"/>
                                <a:gd name="T3" fmla="*/ 3966 h 18"/>
                                <a:gd name="T4" fmla="+- 0 9212 9207"/>
                                <a:gd name="T5" fmla="*/ T4 w 5"/>
                                <a:gd name="T6" fmla="+- 0 3966 3966"/>
                                <a:gd name="T7" fmla="*/ 3966 h 18"/>
                                <a:gd name="T8" fmla="+- 0 9212 9207"/>
                                <a:gd name="T9" fmla="*/ T8 w 5"/>
                                <a:gd name="T10" fmla="+- 0 3984 3966"/>
                                <a:gd name="T11" fmla="*/ 3984 h 18"/>
                                <a:gd name="T12" fmla="+- 0 9207 9207"/>
                                <a:gd name="T13" fmla="*/ T12 w 5"/>
                                <a:gd name="T14" fmla="+- 0 3984 3966"/>
                                <a:gd name="T15" fmla="*/ 3984 h 18"/>
                                <a:gd name="T16" fmla="+- 0 9207 9207"/>
                                <a:gd name="T17" fmla="*/ T16 w 5"/>
                                <a:gd name="T18" fmla="+- 0 3966 3966"/>
                                <a:gd name="T19" fmla="*/ 3966 h 18"/>
                              </a:gdLst>
                              <a:ahLst/>
                              <a:cxnLst>
                                <a:cxn ang="0">
                                  <a:pos x="T1" y="T3"/>
                                </a:cxn>
                                <a:cxn ang="0">
                                  <a:pos x="T5" y="T7"/>
                                </a:cxn>
                                <a:cxn ang="0">
                                  <a:pos x="T9" y="T11"/>
                                </a:cxn>
                                <a:cxn ang="0">
                                  <a:pos x="T13" y="T15"/>
                                </a:cxn>
                                <a:cxn ang="0">
                                  <a:pos x="T17" y="T19"/>
                                </a:cxn>
                              </a:cxnLst>
                              <a:rect l="0" t="0" r="r" b="b"/>
                              <a:pathLst>
                                <a:path w="5" h="18">
                                  <a:moveTo>
                                    <a:pt x="0" y="0"/>
                                  </a:moveTo>
                                  <a:lnTo>
                                    <a:pt x="5" y="0"/>
                                  </a:lnTo>
                                  <a:lnTo>
                                    <a:pt x="5" y="18"/>
                                  </a:lnTo>
                                  <a:lnTo>
                                    <a:pt x="0" y="1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38" name="Picture 104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182" y="3956"/>
                              <a:ext cx="7"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39" name="Group 1050"/>
                        <wpg:cNvGrpSpPr>
                          <a:grpSpLocks/>
                        </wpg:cNvGrpSpPr>
                        <wpg:grpSpPr bwMode="auto">
                          <a:xfrm>
                            <a:off x="9178" y="3958"/>
                            <a:ext cx="5" cy="5"/>
                            <a:chOff x="9178" y="3958"/>
                            <a:chExt cx="5" cy="5"/>
                          </a:xfrm>
                        </wpg:grpSpPr>
                        <wps:wsp>
                          <wps:cNvPr id="18440" name="Freeform 1051"/>
                          <wps:cNvSpPr>
                            <a:spLocks/>
                          </wps:cNvSpPr>
                          <wps:spPr bwMode="auto">
                            <a:xfrm>
                              <a:off x="9178" y="3958"/>
                              <a:ext cx="5" cy="5"/>
                            </a:xfrm>
                            <a:custGeom>
                              <a:avLst/>
                              <a:gdLst>
                                <a:gd name="T0" fmla="+- 0 9182 9178"/>
                                <a:gd name="T1" fmla="*/ T0 w 5"/>
                                <a:gd name="T2" fmla="+- 0 3958 3958"/>
                                <a:gd name="T3" fmla="*/ 3958 h 5"/>
                                <a:gd name="T4" fmla="+- 0 9178 9178"/>
                                <a:gd name="T5" fmla="*/ T4 w 5"/>
                                <a:gd name="T6" fmla="+- 0 3960 3958"/>
                                <a:gd name="T7" fmla="*/ 3960 h 5"/>
                                <a:gd name="T8" fmla="+- 0 9178 9178"/>
                                <a:gd name="T9" fmla="*/ T8 w 5"/>
                                <a:gd name="T10" fmla="+- 0 3964 3958"/>
                                <a:gd name="T11" fmla="*/ 3964 h 5"/>
                                <a:gd name="T12" fmla="+- 0 9184 9178"/>
                                <a:gd name="T13" fmla="*/ T12 w 5"/>
                                <a:gd name="T14" fmla="+- 0 3964 3958"/>
                                <a:gd name="T15" fmla="*/ 3964 h 5"/>
                                <a:gd name="T16" fmla="+- 0 9182 9178"/>
                                <a:gd name="T17" fmla="*/ T16 w 5"/>
                                <a:gd name="T18" fmla="+- 0 3958 3958"/>
                                <a:gd name="T19" fmla="*/ 3958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6"/>
                                  </a:lnTo>
                                  <a:lnTo>
                                    <a:pt x="6" y="6"/>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41" name="Group 1052"/>
                        <wpg:cNvGrpSpPr>
                          <a:grpSpLocks/>
                        </wpg:cNvGrpSpPr>
                        <wpg:grpSpPr bwMode="auto">
                          <a:xfrm>
                            <a:off x="9178" y="3964"/>
                            <a:ext cx="5" cy="19"/>
                            <a:chOff x="9178" y="3964"/>
                            <a:chExt cx="5" cy="19"/>
                          </a:xfrm>
                        </wpg:grpSpPr>
                        <wps:wsp>
                          <wps:cNvPr id="18442" name="Freeform 1053"/>
                          <wps:cNvSpPr>
                            <a:spLocks/>
                          </wps:cNvSpPr>
                          <wps:spPr bwMode="auto">
                            <a:xfrm>
                              <a:off x="9178" y="3964"/>
                              <a:ext cx="5" cy="19"/>
                            </a:xfrm>
                            <a:custGeom>
                              <a:avLst/>
                              <a:gdLst>
                                <a:gd name="T0" fmla="+- 0 9178 9178"/>
                                <a:gd name="T1" fmla="*/ T0 w 5"/>
                                <a:gd name="T2" fmla="+- 0 3964 3964"/>
                                <a:gd name="T3" fmla="*/ 3964 h 19"/>
                                <a:gd name="T4" fmla="+- 0 9184 9178"/>
                                <a:gd name="T5" fmla="*/ T4 w 5"/>
                                <a:gd name="T6" fmla="+- 0 3964 3964"/>
                                <a:gd name="T7" fmla="*/ 3964 h 19"/>
                                <a:gd name="T8" fmla="+- 0 9184 9178"/>
                                <a:gd name="T9" fmla="*/ T8 w 5"/>
                                <a:gd name="T10" fmla="+- 0 3983 3964"/>
                                <a:gd name="T11" fmla="*/ 3983 h 19"/>
                                <a:gd name="T12" fmla="+- 0 9178 9178"/>
                                <a:gd name="T13" fmla="*/ T12 w 5"/>
                                <a:gd name="T14" fmla="+- 0 3983 3964"/>
                                <a:gd name="T15" fmla="*/ 3983 h 19"/>
                                <a:gd name="T16" fmla="+- 0 9178 9178"/>
                                <a:gd name="T17" fmla="*/ T16 w 5"/>
                                <a:gd name="T18" fmla="+- 0 3964 3964"/>
                                <a:gd name="T19" fmla="*/ 3964 h 19"/>
                              </a:gdLst>
                              <a:ahLst/>
                              <a:cxnLst>
                                <a:cxn ang="0">
                                  <a:pos x="T1" y="T3"/>
                                </a:cxn>
                                <a:cxn ang="0">
                                  <a:pos x="T5" y="T7"/>
                                </a:cxn>
                                <a:cxn ang="0">
                                  <a:pos x="T9" y="T11"/>
                                </a:cxn>
                                <a:cxn ang="0">
                                  <a:pos x="T13" y="T15"/>
                                </a:cxn>
                                <a:cxn ang="0">
                                  <a:pos x="T17" y="T19"/>
                                </a:cxn>
                              </a:cxnLst>
                              <a:rect l="0" t="0" r="r" b="b"/>
                              <a:pathLst>
                                <a:path w="5" h="19">
                                  <a:moveTo>
                                    <a:pt x="0" y="0"/>
                                  </a:moveTo>
                                  <a:lnTo>
                                    <a:pt x="6" y="0"/>
                                  </a:lnTo>
                                  <a:lnTo>
                                    <a:pt x="6"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43" name="Group 1054"/>
                        <wpg:cNvGrpSpPr>
                          <a:grpSpLocks/>
                        </wpg:cNvGrpSpPr>
                        <wpg:grpSpPr bwMode="auto">
                          <a:xfrm>
                            <a:off x="9265" y="3958"/>
                            <a:ext cx="7" cy="8"/>
                            <a:chOff x="9265" y="3958"/>
                            <a:chExt cx="7" cy="8"/>
                          </a:xfrm>
                        </wpg:grpSpPr>
                        <wps:wsp>
                          <wps:cNvPr id="18444" name="Freeform 1055"/>
                          <wps:cNvSpPr>
                            <a:spLocks/>
                          </wps:cNvSpPr>
                          <wps:spPr bwMode="auto">
                            <a:xfrm>
                              <a:off x="9265" y="3958"/>
                              <a:ext cx="7" cy="8"/>
                            </a:xfrm>
                            <a:custGeom>
                              <a:avLst/>
                              <a:gdLst>
                                <a:gd name="T0" fmla="+- 0 9271 9265"/>
                                <a:gd name="T1" fmla="*/ T0 w 7"/>
                                <a:gd name="T2" fmla="+- 0 3958 3958"/>
                                <a:gd name="T3" fmla="*/ 3958 h 8"/>
                                <a:gd name="T4" fmla="+- 0 9265 9265"/>
                                <a:gd name="T5" fmla="*/ T4 w 7"/>
                                <a:gd name="T6" fmla="+- 0 3962 3958"/>
                                <a:gd name="T7" fmla="*/ 3962 h 8"/>
                                <a:gd name="T8" fmla="+- 0 9268 9265"/>
                                <a:gd name="T9" fmla="*/ T8 w 7"/>
                                <a:gd name="T10" fmla="+- 0 3966 3958"/>
                                <a:gd name="T11" fmla="*/ 3966 h 8"/>
                                <a:gd name="T12" fmla="+- 0 9273 9265"/>
                                <a:gd name="T13" fmla="*/ T12 w 7"/>
                                <a:gd name="T14" fmla="+- 0 3964 3958"/>
                                <a:gd name="T15" fmla="*/ 3964 h 8"/>
                                <a:gd name="T16" fmla="+- 0 9271 9265"/>
                                <a:gd name="T17" fmla="*/ T16 w 7"/>
                                <a:gd name="T18" fmla="+- 0 3958 3958"/>
                                <a:gd name="T19" fmla="*/ 3958 h 8"/>
                              </a:gdLst>
                              <a:ahLst/>
                              <a:cxnLst>
                                <a:cxn ang="0">
                                  <a:pos x="T1" y="T3"/>
                                </a:cxn>
                                <a:cxn ang="0">
                                  <a:pos x="T5" y="T7"/>
                                </a:cxn>
                                <a:cxn ang="0">
                                  <a:pos x="T9" y="T11"/>
                                </a:cxn>
                                <a:cxn ang="0">
                                  <a:pos x="T13" y="T15"/>
                                </a:cxn>
                                <a:cxn ang="0">
                                  <a:pos x="T17" y="T19"/>
                                </a:cxn>
                              </a:cxnLst>
                              <a:rect l="0" t="0" r="r" b="b"/>
                              <a:pathLst>
                                <a:path w="7" h="8">
                                  <a:moveTo>
                                    <a:pt x="6" y="0"/>
                                  </a:moveTo>
                                  <a:lnTo>
                                    <a:pt x="0" y="4"/>
                                  </a:lnTo>
                                  <a:lnTo>
                                    <a:pt x="3" y="8"/>
                                  </a:lnTo>
                                  <a:lnTo>
                                    <a:pt x="8" y="6"/>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45" name="Group 1056"/>
                        <wpg:cNvGrpSpPr>
                          <a:grpSpLocks/>
                        </wpg:cNvGrpSpPr>
                        <wpg:grpSpPr bwMode="auto">
                          <a:xfrm>
                            <a:off x="9263" y="3962"/>
                            <a:ext cx="5" cy="5"/>
                            <a:chOff x="9263" y="3962"/>
                            <a:chExt cx="5" cy="5"/>
                          </a:xfrm>
                        </wpg:grpSpPr>
                        <wps:wsp>
                          <wps:cNvPr id="18446" name="Freeform 1057"/>
                          <wps:cNvSpPr>
                            <a:spLocks/>
                          </wps:cNvSpPr>
                          <wps:spPr bwMode="auto">
                            <a:xfrm>
                              <a:off x="9263" y="3962"/>
                              <a:ext cx="5" cy="5"/>
                            </a:xfrm>
                            <a:custGeom>
                              <a:avLst/>
                              <a:gdLst>
                                <a:gd name="T0" fmla="+- 0 9265 9263"/>
                                <a:gd name="T1" fmla="*/ T0 w 5"/>
                                <a:gd name="T2" fmla="+- 0 3962 3962"/>
                                <a:gd name="T3" fmla="*/ 3962 h 5"/>
                                <a:gd name="T4" fmla="+- 0 9263 9263"/>
                                <a:gd name="T5" fmla="*/ T4 w 5"/>
                                <a:gd name="T6" fmla="+- 0 3963 3962"/>
                                <a:gd name="T7" fmla="*/ 3963 h 5"/>
                                <a:gd name="T8" fmla="+- 0 9263 9263"/>
                                <a:gd name="T9" fmla="*/ T8 w 5"/>
                                <a:gd name="T10" fmla="+- 0 3966 3962"/>
                                <a:gd name="T11" fmla="*/ 3966 h 5"/>
                                <a:gd name="T12" fmla="+- 0 9268 9263"/>
                                <a:gd name="T13" fmla="*/ T12 w 5"/>
                                <a:gd name="T14" fmla="+- 0 3966 3962"/>
                                <a:gd name="T15" fmla="*/ 3966 h 5"/>
                                <a:gd name="T16" fmla="+- 0 9265 9263"/>
                                <a:gd name="T17" fmla="*/ T16 w 5"/>
                                <a:gd name="T18" fmla="+- 0 3962 3962"/>
                                <a:gd name="T19" fmla="*/ 3962 h 5"/>
                              </a:gdLst>
                              <a:ahLst/>
                              <a:cxnLst>
                                <a:cxn ang="0">
                                  <a:pos x="T1" y="T3"/>
                                </a:cxn>
                                <a:cxn ang="0">
                                  <a:pos x="T5" y="T7"/>
                                </a:cxn>
                                <a:cxn ang="0">
                                  <a:pos x="T9" y="T11"/>
                                </a:cxn>
                                <a:cxn ang="0">
                                  <a:pos x="T13" y="T15"/>
                                </a:cxn>
                                <a:cxn ang="0">
                                  <a:pos x="T17" y="T19"/>
                                </a:cxn>
                              </a:cxnLst>
                              <a:rect l="0" t="0" r="r" b="b"/>
                              <a:pathLst>
                                <a:path w="5" h="5">
                                  <a:moveTo>
                                    <a:pt x="2" y="0"/>
                                  </a:moveTo>
                                  <a:lnTo>
                                    <a:pt x="0" y="1"/>
                                  </a:lnTo>
                                  <a:lnTo>
                                    <a:pt x="0" y="4"/>
                                  </a:lnTo>
                                  <a:lnTo>
                                    <a:pt x="5" y="4"/>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47" name="Picture 1058"/>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263" y="3966"/>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48" name="Picture 105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294" y="3956"/>
                              <a:ext cx="6"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49" name="Group 1060"/>
                        <wpg:cNvGrpSpPr>
                          <a:grpSpLocks/>
                        </wpg:cNvGrpSpPr>
                        <wpg:grpSpPr bwMode="auto">
                          <a:xfrm>
                            <a:off x="9290" y="3958"/>
                            <a:ext cx="5" cy="5"/>
                            <a:chOff x="9290" y="3958"/>
                            <a:chExt cx="5" cy="5"/>
                          </a:xfrm>
                        </wpg:grpSpPr>
                        <wps:wsp>
                          <wps:cNvPr id="18450" name="Freeform 1061"/>
                          <wps:cNvSpPr>
                            <a:spLocks/>
                          </wps:cNvSpPr>
                          <wps:spPr bwMode="auto">
                            <a:xfrm>
                              <a:off x="9290" y="3958"/>
                              <a:ext cx="5" cy="5"/>
                            </a:xfrm>
                            <a:custGeom>
                              <a:avLst/>
                              <a:gdLst>
                                <a:gd name="T0" fmla="+- 0 9294 9290"/>
                                <a:gd name="T1" fmla="*/ T0 w 5"/>
                                <a:gd name="T2" fmla="+- 0 3958 3958"/>
                                <a:gd name="T3" fmla="*/ 3958 h 5"/>
                                <a:gd name="T4" fmla="+- 0 9290 9290"/>
                                <a:gd name="T5" fmla="*/ T4 w 5"/>
                                <a:gd name="T6" fmla="+- 0 3960 3958"/>
                                <a:gd name="T7" fmla="*/ 3960 h 5"/>
                                <a:gd name="T8" fmla="+- 0 9290 9290"/>
                                <a:gd name="T9" fmla="*/ T8 w 5"/>
                                <a:gd name="T10" fmla="+- 0 3964 3958"/>
                                <a:gd name="T11" fmla="*/ 3964 h 5"/>
                                <a:gd name="T12" fmla="+- 0 9296 9290"/>
                                <a:gd name="T13" fmla="*/ T12 w 5"/>
                                <a:gd name="T14" fmla="+- 0 3964 3958"/>
                                <a:gd name="T15" fmla="*/ 3964 h 5"/>
                                <a:gd name="T16" fmla="+- 0 9294 9290"/>
                                <a:gd name="T17" fmla="*/ T16 w 5"/>
                                <a:gd name="T18" fmla="+- 0 3958 3958"/>
                                <a:gd name="T19" fmla="*/ 3958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6"/>
                                  </a:lnTo>
                                  <a:lnTo>
                                    <a:pt x="6" y="6"/>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51" name="Picture 1062"/>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290" y="3964"/>
                              <a:ext cx="5"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2" name="Picture 106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079" y="3953"/>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3" name="Picture 1064"/>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079" y="3953"/>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4" name="Picture 106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079" y="3953"/>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5" name="Picture 106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953"/>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6" name="Picture 106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953"/>
                              <a:ext cx="14"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7" name="Picture 106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953"/>
                              <a:ext cx="12"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8" name="Picture 10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953"/>
                              <a:ext cx="10"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59" name="Picture 107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079" y="3953"/>
                              <a:ext cx="7"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60" name="Group 1071"/>
                        <wpg:cNvGrpSpPr>
                          <a:grpSpLocks/>
                        </wpg:cNvGrpSpPr>
                        <wpg:grpSpPr bwMode="auto">
                          <a:xfrm>
                            <a:off x="9079" y="3953"/>
                            <a:ext cx="5" cy="4"/>
                            <a:chOff x="9079" y="3953"/>
                            <a:chExt cx="5" cy="4"/>
                          </a:xfrm>
                        </wpg:grpSpPr>
                        <wps:wsp>
                          <wps:cNvPr id="18461" name="Freeform 1072"/>
                          <wps:cNvSpPr>
                            <a:spLocks/>
                          </wps:cNvSpPr>
                          <wps:spPr bwMode="auto">
                            <a:xfrm>
                              <a:off x="9079" y="3953"/>
                              <a:ext cx="5" cy="4"/>
                            </a:xfrm>
                            <a:custGeom>
                              <a:avLst/>
                              <a:gdLst>
                                <a:gd name="T0" fmla="+- 0 9084 9079"/>
                                <a:gd name="T1" fmla="*/ T0 w 5"/>
                                <a:gd name="T2" fmla="+- 0 3953 3953"/>
                                <a:gd name="T3" fmla="*/ 3953 h 4"/>
                                <a:gd name="T4" fmla="+- 0 9082 9079"/>
                                <a:gd name="T5" fmla="*/ T4 w 5"/>
                                <a:gd name="T6" fmla="+- 0 3953 3953"/>
                                <a:gd name="T7" fmla="*/ 3953 h 4"/>
                                <a:gd name="T8" fmla="+- 0 9082 9079"/>
                                <a:gd name="T9" fmla="*/ T8 w 5"/>
                                <a:gd name="T10" fmla="+- 0 3956 3953"/>
                                <a:gd name="T11" fmla="*/ 3956 h 4"/>
                                <a:gd name="T12" fmla="+- 0 9079 9079"/>
                                <a:gd name="T13" fmla="*/ T12 w 5"/>
                                <a:gd name="T14" fmla="+- 0 3956 3953"/>
                                <a:gd name="T15" fmla="*/ 3956 h 4"/>
                                <a:gd name="T16" fmla="+- 0 9079 9079"/>
                                <a:gd name="T17" fmla="*/ T16 w 5"/>
                                <a:gd name="T18" fmla="+- 0 3956 3953"/>
                                <a:gd name="T19" fmla="*/ 3956 h 4"/>
                                <a:gd name="T20" fmla="+- 0 9084 9079"/>
                                <a:gd name="T21" fmla="*/ T20 w 5"/>
                                <a:gd name="T22" fmla="+- 0 3956 3953"/>
                                <a:gd name="T23" fmla="*/ 3956 h 4"/>
                                <a:gd name="T24" fmla="+- 0 9084 9079"/>
                                <a:gd name="T25" fmla="*/ T24 w 5"/>
                                <a:gd name="T26" fmla="+- 0 3953 3953"/>
                                <a:gd name="T27" fmla="*/ 3953 h 4"/>
                              </a:gdLst>
                              <a:ahLst/>
                              <a:cxnLst>
                                <a:cxn ang="0">
                                  <a:pos x="T1" y="T3"/>
                                </a:cxn>
                                <a:cxn ang="0">
                                  <a:pos x="T5" y="T7"/>
                                </a:cxn>
                                <a:cxn ang="0">
                                  <a:pos x="T9" y="T11"/>
                                </a:cxn>
                                <a:cxn ang="0">
                                  <a:pos x="T13" y="T15"/>
                                </a:cxn>
                                <a:cxn ang="0">
                                  <a:pos x="T17" y="T19"/>
                                </a:cxn>
                                <a:cxn ang="0">
                                  <a:pos x="T21" y="T23"/>
                                </a:cxn>
                                <a:cxn ang="0">
                                  <a:pos x="T25" y="T27"/>
                                </a:cxn>
                              </a:cxnLst>
                              <a:rect l="0" t="0" r="r" b="b"/>
                              <a:pathLst>
                                <a:path w="5" h="4">
                                  <a:moveTo>
                                    <a:pt x="5" y="0"/>
                                  </a:moveTo>
                                  <a:lnTo>
                                    <a:pt x="3" y="0"/>
                                  </a:lnTo>
                                  <a:lnTo>
                                    <a:pt x="3" y="3"/>
                                  </a:lnTo>
                                  <a:lnTo>
                                    <a:pt x="0" y="3"/>
                                  </a:lnTo>
                                  <a:lnTo>
                                    <a:pt x="5" y="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62" name="Group 1073"/>
                        <wpg:cNvGrpSpPr>
                          <a:grpSpLocks/>
                        </wpg:cNvGrpSpPr>
                        <wpg:grpSpPr bwMode="auto">
                          <a:xfrm>
                            <a:off x="9079" y="3953"/>
                            <a:ext cx="4" cy="3"/>
                            <a:chOff x="9079" y="3953"/>
                            <a:chExt cx="4" cy="3"/>
                          </a:xfrm>
                        </wpg:grpSpPr>
                        <wps:wsp>
                          <wps:cNvPr id="18463" name="Freeform 1074"/>
                          <wps:cNvSpPr>
                            <a:spLocks/>
                          </wps:cNvSpPr>
                          <wps:spPr bwMode="auto">
                            <a:xfrm>
                              <a:off x="9079" y="3953"/>
                              <a:ext cx="4" cy="3"/>
                            </a:xfrm>
                            <a:custGeom>
                              <a:avLst/>
                              <a:gdLst>
                                <a:gd name="T0" fmla="+- 0 9082 9079"/>
                                <a:gd name="T1" fmla="*/ T0 w 4"/>
                                <a:gd name="T2" fmla="+- 0 3953 3953"/>
                                <a:gd name="T3" fmla="*/ 3953 h 3"/>
                                <a:gd name="T4" fmla="+- 0 9080 9079"/>
                                <a:gd name="T5" fmla="*/ T4 w 4"/>
                                <a:gd name="T6" fmla="+- 0 3953 3953"/>
                                <a:gd name="T7" fmla="*/ 3953 h 3"/>
                                <a:gd name="T8" fmla="+- 0 9080 9079"/>
                                <a:gd name="T9" fmla="*/ T8 w 4"/>
                                <a:gd name="T10" fmla="+- 0 3955 3953"/>
                                <a:gd name="T11" fmla="*/ 3955 h 3"/>
                                <a:gd name="T12" fmla="+- 0 9079 9079"/>
                                <a:gd name="T13" fmla="*/ T12 w 4"/>
                                <a:gd name="T14" fmla="+- 0 3955 3953"/>
                                <a:gd name="T15" fmla="*/ 3955 h 3"/>
                                <a:gd name="T16" fmla="+- 0 9079 9079"/>
                                <a:gd name="T17" fmla="*/ T16 w 4"/>
                                <a:gd name="T18" fmla="+- 0 3956 3953"/>
                                <a:gd name="T19" fmla="*/ 3956 h 3"/>
                                <a:gd name="T20" fmla="+- 0 9082 9079"/>
                                <a:gd name="T21" fmla="*/ T20 w 4"/>
                                <a:gd name="T22" fmla="+- 0 3956 3953"/>
                                <a:gd name="T23" fmla="*/ 3956 h 3"/>
                                <a:gd name="T24" fmla="+- 0 9082 9079"/>
                                <a:gd name="T25" fmla="*/ T24 w 4"/>
                                <a:gd name="T26" fmla="+- 0 3953 3953"/>
                                <a:gd name="T27" fmla="*/ 3953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3" y="0"/>
                                  </a:moveTo>
                                  <a:lnTo>
                                    <a:pt x="1" y="0"/>
                                  </a:lnTo>
                                  <a:lnTo>
                                    <a:pt x="1" y="2"/>
                                  </a:lnTo>
                                  <a:lnTo>
                                    <a:pt x="0" y="2"/>
                                  </a:lnTo>
                                  <a:lnTo>
                                    <a:pt x="0" y="3"/>
                                  </a:lnTo>
                                  <a:lnTo>
                                    <a:pt x="3" y="3"/>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64" name="Group 1075"/>
                        <wpg:cNvGrpSpPr>
                          <a:grpSpLocks/>
                        </wpg:cNvGrpSpPr>
                        <wpg:grpSpPr bwMode="auto">
                          <a:xfrm>
                            <a:off x="9079" y="3953"/>
                            <a:ext cx="2" cy="2"/>
                            <a:chOff x="9079" y="3953"/>
                            <a:chExt cx="2" cy="2"/>
                          </a:xfrm>
                        </wpg:grpSpPr>
                        <wps:wsp>
                          <wps:cNvPr id="18465" name="Freeform 1076"/>
                          <wps:cNvSpPr>
                            <a:spLocks/>
                          </wps:cNvSpPr>
                          <wps:spPr bwMode="auto">
                            <a:xfrm>
                              <a:off x="9079" y="3953"/>
                              <a:ext cx="2" cy="2"/>
                            </a:xfrm>
                            <a:custGeom>
                              <a:avLst/>
                              <a:gdLst>
                                <a:gd name="T0" fmla="+- 0 9079 9079"/>
                                <a:gd name="T1" fmla="*/ T0 w 2"/>
                                <a:gd name="T2" fmla="+- 0 3953 3953"/>
                                <a:gd name="T3" fmla="*/ 3953 h 2"/>
                                <a:gd name="T4" fmla="+- 0 9080 9079"/>
                                <a:gd name="T5" fmla="*/ T4 w 2"/>
                                <a:gd name="T6" fmla="+- 0 3953 3953"/>
                                <a:gd name="T7" fmla="*/ 3953 h 2"/>
                                <a:gd name="T8" fmla="+- 0 9080 9079"/>
                                <a:gd name="T9" fmla="*/ T8 w 2"/>
                                <a:gd name="T10" fmla="+- 0 3955 3953"/>
                                <a:gd name="T11" fmla="*/ 3955 h 2"/>
                                <a:gd name="T12" fmla="+- 0 9079 9079"/>
                                <a:gd name="T13" fmla="*/ T12 w 2"/>
                                <a:gd name="T14" fmla="+- 0 3955 3953"/>
                                <a:gd name="T15" fmla="*/ 3955 h 2"/>
                                <a:gd name="T16" fmla="+- 0 9079 9079"/>
                                <a:gd name="T17" fmla="*/ T16 w 2"/>
                                <a:gd name="T18" fmla="+- 0 3953 3953"/>
                                <a:gd name="T19" fmla="*/ 3953 h 2"/>
                              </a:gdLst>
                              <a:ahLst/>
                              <a:cxnLst>
                                <a:cxn ang="0">
                                  <a:pos x="T1" y="T3"/>
                                </a:cxn>
                                <a:cxn ang="0">
                                  <a:pos x="T5" y="T7"/>
                                </a:cxn>
                                <a:cxn ang="0">
                                  <a:pos x="T9" y="T11"/>
                                </a:cxn>
                                <a:cxn ang="0">
                                  <a:pos x="T13" y="T15"/>
                                </a:cxn>
                                <a:cxn ang="0">
                                  <a:pos x="T17" y="T19"/>
                                </a:cxn>
                              </a:cxnLst>
                              <a:rect l="0" t="0" r="r" b="b"/>
                              <a:pathLst>
                                <a:path w="2" h="2">
                                  <a:moveTo>
                                    <a:pt x="0" y="0"/>
                                  </a:moveTo>
                                  <a:lnTo>
                                    <a:pt x="1" y="0"/>
                                  </a:lnTo>
                                  <a:lnTo>
                                    <a:pt x="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66" name="Picture 1077"/>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079" y="3966"/>
                              <a:ext cx="23"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67" name="Group 1078"/>
                        <wpg:cNvGrpSpPr>
                          <a:grpSpLocks/>
                        </wpg:cNvGrpSpPr>
                        <wpg:grpSpPr bwMode="auto">
                          <a:xfrm>
                            <a:off x="9100" y="3953"/>
                            <a:ext cx="2" cy="15"/>
                            <a:chOff x="9100" y="3953"/>
                            <a:chExt cx="2" cy="15"/>
                          </a:xfrm>
                        </wpg:grpSpPr>
                        <wps:wsp>
                          <wps:cNvPr id="18468" name="Freeform 1079"/>
                          <wps:cNvSpPr>
                            <a:spLocks/>
                          </wps:cNvSpPr>
                          <wps:spPr bwMode="auto">
                            <a:xfrm>
                              <a:off x="9100" y="3953"/>
                              <a:ext cx="2" cy="15"/>
                            </a:xfrm>
                            <a:custGeom>
                              <a:avLst/>
                              <a:gdLst>
                                <a:gd name="T0" fmla="+- 0 9100 9100"/>
                                <a:gd name="T1" fmla="*/ T0 w 2"/>
                                <a:gd name="T2" fmla="+- 0 3953 3953"/>
                                <a:gd name="T3" fmla="*/ 3953 h 15"/>
                                <a:gd name="T4" fmla="+- 0 9102 9100"/>
                                <a:gd name="T5" fmla="*/ T4 w 2"/>
                                <a:gd name="T6" fmla="+- 0 3953 3953"/>
                                <a:gd name="T7" fmla="*/ 3953 h 15"/>
                                <a:gd name="T8" fmla="+- 0 9102 9100"/>
                                <a:gd name="T9" fmla="*/ T8 w 2"/>
                                <a:gd name="T10" fmla="+- 0 3968 3953"/>
                                <a:gd name="T11" fmla="*/ 3968 h 15"/>
                                <a:gd name="T12" fmla="+- 0 9100 9100"/>
                                <a:gd name="T13" fmla="*/ T12 w 2"/>
                                <a:gd name="T14" fmla="+- 0 3968 3953"/>
                                <a:gd name="T15" fmla="*/ 3968 h 15"/>
                                <a:gd name="T16" fmla="+- 0 9100 9100"/>
                                <a:gd name="T17" fmla="*/ T16 w 2"/>
                                <a:gd name="T18" fmla="+- 0 3953 3953"/>
                                <a:gd name="T19" fmla="*/ 3953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69" name="Group 1080"/>
                        <wpg:cNvGrpSpPr>
                          <a:grpSpLocks/>
                        </wpg:cNvGrpSpPr>
                        <wpg:grpSpPr bwMode="auto">
                          <a:xfrm>
                            <a:off x="9079" y="3953"/>
                            <a:ext cx="23" cy="2"/>
                            <a:chOff x="9079" y="3953"/>
                            <a:chExt cx="23" cy="2"/>
                          </a:xfrm>
                        </wpg:grpSpPr>
                        <wps:wsp>
                          <wps:cNvPr id="18470" name="Freeform 1081"/>
                          <wps:cNvSpPr>
                            <a:spLocks/>
                          </wps:cNvSpPr>
                          <wps:spPr bwMode="auto">
                            <a:xfrm>
                              <a:off x="9079" y="3953"/>
                              <a:ext cx="23" cy="2"/>
                            </a:xfrm>
                            <a:custGeom>
                              <a:avLst/>
                              <a:gdLst>
                                <a:gd name="T0" fmla="+- 0 9079 9079"/>
                                <a:gd name="T1" fmla="*/ T0 w 23"/>
                                <a:gd name="T2" fmla="+- 0 3953 3953"/>
                                <a:gd name="T3" fmla="*/ 3953 h 2"/>
                                <a:gd name="T4" fmla="+- 0 9102 9079"/>
                                <a:gd name="T5" fmla="*/ T4 w 23"/>
                                <a:gd name="T6" fmla="+- 0 3953 3953"/>
                                <a:gd name="T7" fmla="*/ 3953 h 2"/>
                                <a:gd name="T8" fmla="+- 0 9102 9079"/>
                                <a:gd name="T9" fmla="*/ T8 w 23"/>
                                <a:gd name="T10" fmla="+- 0 3955 3953"/>
                                <a:gd name="T11" fmla="*/ 3955 h 2"/>
                                <a:gd name="T12" fmla="+- 0 9079 9079"/>
                                <a:gd name="T13" fmla="*/ T12 w 23"/>
                                <a:gd name="T14" fmla="+- 0 3955 3953"/>
                                <a:gd name="T15" fmla="*/ 3955 h 2"/>
                                <a:gd name="T16" fmla="+- 0 9079 9079"/>
                                <a:gd name="T17" fmla="*/ T16 w 23"/>
                                <a:gd name="T18" fmla="+- 0 3953 3953"/>
                                <a:gd name="T19" fmla="*/ 3953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71" name="Group 1082"/>
                        <wpg:cNvGrpSpPr>
                          <a:grpSpLocks/>
                        </wpg:cNvGrpSpPr>
                        <wpg:grpSpPr bwMode="auto">
                          <a:xfrm>
                            <a:off x="9079" y="3953"/>
                            <a:ext cx="2" cy="15"/>
                            <a:chOff x="9079" y="3953"/>
                            <a:chExt cx="2" cy="15"/>
                          </a:xfrm>
                        </wpg:grpSpPr>
                        <wps:wsp>
                          <wps:cNvPr id="18472" name="Freeform 1083"/>
                          <wps:cNvSpPr>
                            <a:spLocks/>
                          </wps:cNvSpPr>
                          <wps:spPr bwMode="auto">
                            <a:xfrm>
                              <a:off x="9079" y="3953"/>
                              <a:ext cx="2" cy="15"/>
                            </a:xfrm>
                            <a:custGeom>
                              <a:avLst/>
                              <a:gdLst>
                                <a:gd name="T0" fmla="+- 0 9079 9079"/>
                                <a:gd name="T1" fmla="*/ T0 w 2"/>
                                <a:gd name="T2" fmla="+- 0 3953 3953"/>
                                <a:gd name="T3" fmla="*/ 3953 h 15"/>
                                <a:gd name="T4" fmla="+- 0 9080 9079"/>
                                <a:gd name="T5" fmla="*/ T4 w 2"/>
                                <a:gd name="T6" fmla="+- 0 3953 3953"/>
                                <a:gd name="T7" fmla="*/ 3953 h 15"/>
                                <a:gd name="T8" fmla="+- 0 9080 9079"/>
                                <a:gd name="T9" fmla="*/ T8 w 2"/>
                                <a:gd name="T10" fmla="+- 0 3968 3953"/>
                                <a:gd name="T11" fmla="*/ 3968 h 15"/>
                                <a:gd name="T12" fmla="+- 0 9079 9079"/>
                                <a:gd name="T13" fmla="*/ T12 w 2"/>
                                <a:gd name="T14" fmla="+- 0 3968 3953"/>
                                <a:gd name="T15" fmla="*/ 3968 h 15"/>
                                <a:gd name="T16" fmla="+- 0 9079 9079"/>
                                <a:gd name="T17" fmla="*/ T16 w 2"/>
                                <a:gd name="T18" fmla="+- 0 3953 3953"/>
                                <a:gd name="T19" fmla="*/ 3953 h 15"/>
                              </a:gdLst>
                              <a:ahLst/>
                              <a:cxnLst>
                                <a:cxn ang="0">
                                  <a:pos x="T1" y="T3"/>
                                </a:cxn>
                                <a:cxn ang="0">
                                  <a:pos x="T5" y="T7"/>
                                </a:cxn>
                                <a:cxn ang="0">
                                  <a:pos x="T9" y="T11"/>
                                </a:cxn>
                                <a:cxn ang="0">
                                  <a:pos x="T13" y="T15"/>
                                </a:cxn>
                                <a:cxn ang="0">
                                  <a:pos x="T17" y="T19"/>
                                </a:cxn>
                              </a:cxnLst>
                              <a:rect l="0" t="0" r="r" b="b"/>
                              <a:pathLst>
                                <a:path w="2" h="15">
                                  <a:moveTo>
                                    <a:pt x="0" y="0"/>
                                  </a:moveTo>
                                  <a:lnTo>
                                    <a:pt x="1" y="0"/>
                                  </a:lnTo>
                                  <a:lnTo>
                                    <a:pt x="1"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73" name="Picture 1084"/>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068" y="3983"/>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74" name="Picture 1085"/>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241" y="3983"/>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75" name="Picture 1086"/>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068" y="3985"/>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76" name="Picture 1087"/>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241" y="3985"/>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77" name="Group 1088"/>
                        <wpg:cNvGrpSpPr>
                          <a:grpSpLocks/>
                        </wpg:cNvGrpSpPr>
                        <wpg:grpSpPr bwMode="auto">
                          <a:xfrm>
                            <a:off x="9229" y="3822"/>
                            <a:ext cx="47" cy="62"/>
                            <a:chOff x="9229" y="3822"/>
                            <a:chExt cx="47" cy="62"/>
                          </a:xfrm>
                        </wpg:grpSpPr>
                        <wps:wsp>
                          <wps:cNvPr id="18478" name="Freeform 1089"/>
                          <wps:cNvSpPr>
                            <a:spLocks/>
                          </wps:cNvSpPr>
                          <wps:spPr bwMode="auto">
                            <a:xfrm>
                              <a:off x="9229" y="3822"/>
                              <a:ext cx="47" cy="62"/>
                            </a:xfrm>
                            <a:custGeom>
                              <a:avLst/>
                              <a:gdLst>
                                <a:gd name="T0" fmla="+- 0 9229 9229"/>
                                <a:gd name="T1" fmla="*/ T0 w 47"/>
                                <a:gd name="T2" fmla="+- 0 3822 3822"/>
                                <a:gd name="T3" fmla="*/ 3822 h 62"/>
                                <a:gd name="T4" fmla="+- 0 9252 9229"/>
                                <a:gd name="T5" fmla="*/ T4 w 47"/>
                                <a:gd name="T6" fmla="+- 0 3884 3822"/>
                                <a:gd name="T7" fmla="*/ 3884 h 62"/>
                                <a:gd name="T8" fmla="+- 0 9276 9229"/>
                                <a:gd name="T9" fmla="*/ T8 w 47"/>
                                <a:gd name="T10" fmla="+- 0 3822 3822"/>
                                <a:gd name="T11" fmla="*/ 3822 h 62"/>
                                <a:gd name="T12" fmla="+- 0 9229 9229"/>
                                <a:gd name="T13" fmla="*/ T12 w 47"/>
                                <a:gd name="T14" fmla="+- 0 3822 3822"/>
                                <a:gd name="T15" fmla="*/ 3822 h 62"/>
                              </a:gdLst>
                              <a:ahLst/>
                              <a:cxnLst>
                                <a:cxn ang="0">
                                  <a:pos x="T1" y="T3"/>
                                </a:cxn>
                                <a:cxn ang="0">
                                  <a:pos x="T5" y="T7"/>
                                </a:cxn>
                                <a:cxn ang="0">
                                  <a:pos x="T9" y="T11"/>
                                </a:cxn>
                                <a:cxn ang="0">
                                  <a:pos x="T13" y="T15"/>
                                </a:cxn>
                              </a:cxnLst>
                              <a:rect l="0" t="0" r="r" b="b"/>
                              <a:pathLst>
                                <a:path w="47" h="62">
                                  <a:moveTo>
                                    <a:pt x="0" y="0"/>
                                  </a:moveTo>
                                  <a:lnTo>
                                    <a:pt x="23" y="62"/>
                                  </a:lnTo>
                                  <a:lnTo>
                                    <a:pt x="47" y="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79" name="Group 1090"/>
                        <wpg:cNvGrpSpPr>
                          <a:grpSpLocks/>
                        </wpg:cNvGrpSpPr>
                        <wpg:grpSpPr bwMode="auto">
                          <a:xfrm>
                            <a:off x="9229" y="3822"/>
                            <a:ext cx="47" cy="62"/>
                            <a:chOff x="9229" y="3822"/>
                            <a:chExt cx="47" cy="62"/>
                          </a:xfrm>
                        </wpg:grpSpPr>
                        <wps:wsp>
                          <wps:cNvPr id="18480" name="Freeform 1091"/>
                          <wps:cNvSpPr>
                            <a:spLocks/>
                          </wps:cNvSpPr>
                          <wps:spPr bwMode="auto">
                            <a:xfrm>
                              <a:off x="9229" y="3822"/>
                              <a:ext cx="47" cy="62"/>
                            </a:xfrm>
                            <a:custGeom>
                              <a:avLst/>
                              <a:gdLst>
                                <a:gd name="T0" fmla="+- 0 9252 9229"/>
                                <a:gd name="T1" fmla="*/ T0 w 47"/>
                                <a:gd name="T2" fmla="+- 0 3884 3822"/>
                                <a:gd name="T3" fmla="*/ 3884 h 62"/>
                                <a:gd name="T4" fmla="+- 0 9276 9229"/>
                                <a:gd name="T5" fmla="*/ T4 w 47"/>
                                <a:gd name="T6" fmla="+- 0 3822 3822"/>
                                <a:gd name="T7" fmla="*/ 3822 h 62"/>
                                <a:gd name="T8" fmla="+- 0 9229 9229"/>
                                <a:gd name="T9" fmla="*/ T8 w 47"/>
                                <a:gd name="T10" fmla="+- 0 3822 3822"/>
                                <a:gd name="T11" fmla="*/ 3822 h 62"/>
                                <a:gd name="T12" fmla="+- 0 9252 9229"/>
                                <a:gd name="T13" fmla="*/ T12 w 47"/>
                                <a:gd name="T14" fmla="+- 0 3884 3822"/>
                                <a:gd name="T15" fmla="*/ 3884 h 62"/>
                              </a:gdLst>
                              <a:ahLst/>
                              <a:cxnLst>
                                <a:cxn ang="0">
                                  <a:pos x="T1" y="T3"/>
                                </a:cxn>
                                <a:cxn ang="0">
                                  <a:pos x="T5" y="T7"/>
                                </a:cxn>
                                <a:cxn ang="0">
                                  <a:pos x="T9" y="T11"/>
                                </a:cxn>
                                <a:cxn ang="0">
                                  <a:pos x="T13" y="T15"/>
                                </a:cxn>
                              </a:cxnLst>
                              <a:rect l="0" t="0" r="r" b="b"/>
                              <a:pathLst>
                                <a:path w="47" h="62">
                                  <a:moveTo>
                                    <a:pt x="23" y="62"/>
                                  </a:moveTo>
                                  <a:lnTo>
                                    <a:pt x="47" y="0"/>
                                  </a:lnTo>
                                  <a:lnTo>
                                    <a:pt x="0" y="0"/>
                                  </a:lnTo>
                                  <a:lnTo>
                                    <a:pt x="23" y="6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81" name="Group 1092"/>
                        <wpg:cNvGrpSpPr>
                          <a:grpSpLocks/>
                        </wpg:cNvGrpSpPr>
                        <wpg:grpSpPr bwMode="auto">
                          <a:xfrm>
                            <a:off x="9231" y="3517"/>
                            <a:ext cx="47" cy="62"/>
                            <a:chOff x="9231" y="3517"/>
                            <a:chExt cx="47" cy="62"/>
                          </a:xfrm>
                        </wpg:grpSpPr>
                        <wps:wsp>
                          <wps:cNvPr id="18482" name="Freeform 1093"/>
                          <wps:cNvSpPr>
                            <a:spLocks/>
                          </wps:cNvSpPr>
                          <wps:spPr bwMode="auto">
                            <a:xfrm>
                              <a:off x="9231" y="3517"/>
                              <a:ext cx="47" cy="62"/>
                            </a:xfrm>
                            <a:custGeom>
                              <a:avLst/>
                              <a:gdLst>
                                <a:gd name="T0" fmla="+- 0 9254 9231"/>
                                <a:gd name="T1" fmla="*/ T0 w 47"/>
                                <a:gd name="T2" fmla="+- 0 3517 3517"/>
                                <a:gd name="T3" fmla="*/ 3517 h 62"/>
                                <a:gd name="T4" fmla="+- 0 9231 9231"/>
                                <a:gd name="T5" fmla="*/ T4 w 47"/>
                                <a:gd name="T6" fmla="+- 0 3579 3517"/>
                                <a:gd name="T7" fmla="*/ 3579 h 62"/>
                                <a:gd name="T8" fmla="+- 0 9277 9231"/>
                                <a:gd name="T9" fmla="*/ T8 w 47"/>
                                <a:gd name="T10" fmla="+- 0 3580 3517"/>
                                <a:gd name="T11" fmla="*/ 3580 h 62"/>
                                <a:gd name="T12" fmla="+- 0 9254 9231"/>
                                <a:gd name="T13" fmla="*/ T12 w 47"/>
                                <a:gd name="T14" fmla="+- 0 3517 3517"/>
                                <a:gd name="T15" fmla="*/ 3517 h 62"/>
                              </a:gdLst>
                              <a:ahLst/>
                              <a:cxnLst>
                                <a:cxn ang="0">
                                  <a:pos x="T1" y="T3"/>
                                </a:cxn>
                                <a:cxn ang="0">
                                  <a:pos x="T5" y="T7"/>
                                </a:cxn>
                                <a:cxn ang="0">
                                  <a:pos x="T9" y="T11"/>
                                </a:cxn>
                                <a:cxn ang="0">
                                  <a:pos x="T13" y="T15"/>
                                </a:cxn>
                              </a:cxnLst>
                              <a:rect l="0" t="0" r="r" b="b"/>
                              <a:pathLst>
                                <a:path w="47" h="62">
                                  <a:moveTo>
                                    <a:pt x="23" y="0"/>
                                  </a:moveTo>
                                  <a:lnTo>
                                    <a:pt x="0" y="62"/>
                                  </a:lnTo>
                                  <a:lnTo>
                                    <a:pt x="46" y="63"/>
                                  </a:lnTo>
                                  <a:lnTo>
                                    <a:pt x="2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83" name="Group 1094"/>
                        <wpg:cNvGrpSpPr>
                          <a:grpSpLocks/>
                        </wpg:cNvGrpSpPr>
                        <wpg:grpSpPr bwMode="auto">
                          <a:xfrm>
                            <a:off x="9231" y="3517"/>
                            <a:ext cx="47" cy="62"/>
                            <a:chOff x="9231" y="3517"/>
                            <a:chExt cx="47" cy="62"/>
                          </a:xfrm>
                        </wpg:grpSpPr>
                        <wps:wsp>
                          <wps:cNvPr id="18484" name="Freeform 1095"/>
                          <wps:cNvSpPr>
                            <a:spLocks/>
                          </wps:cNvSpPr>
                          <wps:spPr bwMode="auto">
                            <a:xfrm>
                              <a:off x="9231" y="3517"/>
                              <a:ext cx="47" cy="62"/>
                            </a:xfrm>
                            <a:custGeom>
                              <a:avLst/>
                              <a:gdLst>
                                <a:gd name="T0" fmla="+- 0 9254 9231"/>
                                <a:gd name="T1" fmla="*/ T0 w 47"/>
                                <a:gd name="T2" fmla="+- 0 3517 3517"/>
                                <a:gd name="T3" fmla="*/ 3517 h 62"/>
                                <a:gd name="T4" fmla="+- 0 9231 9231"/>
                                <a:gd name="T5" fmla="*/ T4 w 47"/>
                                <a:gd name="T6" fmla="+- 0 3579 3517"/>
                                <a:gd name="T7" fmla="*/ 3579 h 62"/>
                                <a:gd name="T8" fmla="+- 0 9277 9231"/>
                                <a:gd name="T9" fmla="*/ T8 w 47"/>
                                <a:gd name="T10" fmla="+- 0 3580 3517"/>
                                <a:gd name="T11" fmla="*/ 3580 h 62"/>
                                <a:gd name="T12" fmla="+- 0 9254 9231"/>
                                <a:gd name="T13" fmla="*/ T12 w 47"/>
                                <a:gd name="T14" fmla="+- 0 3517 3517"/>
                                <a:gd name="T15" fmla="*/ 3517 h 62"/>
                              </a:gdLst>
                              <a:ahLst/>
                              <a:cxnLst>
                                <a:cxn ang="0">
                                  <a:pos x="T1" y="T3"/>
                                </a:cxn>
                                <a:cxn ang="0">
                                  <a:pos x="T5" y="T7"/>
                                </a:cxn>
                                <a:cxn ang="0">
                                  <a:pos x="T9" y="T11"/>
                                </a:cxn>
                                <a:cxn ang="0">
                                  <a:pos x="T13" y="T15"/>
                                </a:cxn>
                              </a:cxnLst>
                              <a:rect l="0" t="0" r="r" b="b"/>
                              <a:pathLst>
                                <a:path w="47" h="62">
                                  <a:moveTo>
                                    <a:pt x="23" y="0"/>
                                  </a:moveTo>
                                  <a:lnTo>
                                    <a:pt x="0" y="62"/>
                                  </a:lnTo>
                                  <a:lnTo>
                                    <a:pt x="46" y="63"/>
                                  </a:lnTo>
                                  <a:lnTo>
                                    <a:pt x="23"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85" name="Picture 1096"/>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7953" y="3902"/>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86" name="Picture 109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7947" y="3902"/>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87" name="Picture 109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8293" y="3940"/>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88" name="Picture 1099"/>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8293" y="3943"/>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89" name="Picture 1100"/>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7953" y="4020"/>
                              <a:ext cx="5"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90" name="Group 1101"/>
                        <wpg:cNvGrpSpPr>
                          <a:grpSpLocks/>
                        </wpg:cNvGrpSpPr>
                        <wpg:grpSpPr bwMode="auto">
                          <a:xfrm>
                            <a:off x="7947" y="4020"/>
                            <a:ext cx="11" cy="5"/>
                            <a:chOff x="7947" y="4020"/>
                            <a:chExt cx="11" cy="5"/>
                          </a:xfrm>
                        </wpg:grpSpPr>
                        <wps:wsp>
                          <wps:cNvPr id="18491" name="Freeform 1102"/>
                          <wps:cNvSpPr>
                            <a:spLocks/>
                          </wps:cNvSpPr>
                          <wps:spPr bwMode="auto">
                            <a:xfrm>
                              <a:off x="7947" y="4020"/>
                              <a:ext cx="11" cy="5"/>
                            </a:xfrm>
                            <a:custGeom>
                              <a:avLst/>
                              <a:gdLst>
                                <a:gd name="T0" fmla="+- 0 7947 7947"/>
                                <a:gd name="T1" fmla="*/ T0 w 11"/>
                                <a:gd name="T2" fmla="+- 0 4020 4020"/>
                                <a:gd name="T3" fmla="*/ 4020 h 5"/>
                                <a:gd name="T4" fmla="+- 0 7958 7947"/>
                                <a:gd name="T5" fmla="*/ T4 w 11"/>
                                <a:gd name="T6" fmla="+- 0 4020 4020"/>
                                <a:gd name="T7" fmla="*/ 4020 h 5"/>
                                <a:gd name="T8" fmla="+- 0 7958 7947"/>
                                <a:gd name="T9" fmla="*/ T8 w 11"/>
                                <a:gd name="T10" fmla="+- 0 4025 4020"/>
                                <a:gd name="T11" fmla="*/ 4025 h 5"/>
                                <a:gd name="T12" fmla="+- 0 7947 7947"/>
                                <a:gd name="T13" fmla="*/ T12 w 11"/>
                                <a:gd name="T14" fmla="+- 0 4025 4020"/>
                                <a:gd name="T15" fmla="*/ 4025 h 5"/>
                                <a:gd name="T16" fmla="+- 0 7947 7947"/>
                                <a:gd name="T17" fmla="*/ T16 w 11"/>
                                <a:gd name="T18" fmla="+- 0 4020 4020"/>
                                <a:gd name="T19" fmla="*/ 4020 h 5"/>
                              </a:gdLst>
                              <a:ahLst/>
                              <a:cxnLst>
                                <a:cxn ang="0">
                                  <a:pos x="T1" y="T3"/>
                                </a:cxn>
                                <a:cxn ang="0">
                                  <a:pos x="T5" y="T7"/>
                                </a:cxn>
                                <a:cxn ang="0">
                                  <a:pos x="T9" y="T11"/>
                                </a:cxn>
                                <a:cxn ang="0">
                                  <a:pos x="T13" y="T15"/>
                                </a:cxn>
                                <a:cxn ang="0">
                                  <a:pos x="T17" y="T19"/>
                                </a:cxn>
                              </a:cxnLst>
                              <a:rect l="0" t="0" r="r" b="b"/>
                              <a:pathLst>
                                <a:path w="11" h="5">
                                  <a:moveTo>
                                    <a:pt x="0" y="0"/>
                                  </a:moveTo>
                                  <a:lnTo>
                                    <a:pt x="11" y="0"/>
                                  </a:lnTo>
                                  <a:lnTo>
                                    <a:pt x="11"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92" name="Group 1103"/>
                        <wpg:cNvGrpSpPr>
                          <a:grpSpLocks/>
                        </wpg:cNvGrpSpPr>
                        <wpg:grpSpPr bwMode="auto">
                          <a:xfrm>
                            <a:off x="7947" y="3946"/>
                            <a:ext cx="5" cy="80"/>
                            <a:chOff x="7947" y="3946"/>
                            <a:chExt cx="5" cy="80"/>
                          </a:xfrm>
                        </wpg:grpSpPr>
                        <wps:wsp>
                          <wps:cNvPr id="18493" name="Freeform 1104"/>
                          <wps:cNvSpPr>
                            <a:spLocks/>
                          </wps:cNvSpPr>
                          <wps:spPr bwMode="auto">
                            <a:xfrm>
                              <a:off x="7947" y="3946"/>
                              <a:ext cx="5" cy="80"/>
                            </a:xfrm>
                            <a:custGeom>
                              <a:avLst/>
                              <a:gdLst>
                                <a:gd name="T0" fmla="+- 0 7947 7947"/>
                                <a:gd name="T1" fmla="*/ T0 w 5"/>
                                <a:gd name="T2" fmla="+- 0 3946 3946"/>
                                <a:gd name="T3" fmla="*/ 3946 h 80"/>
                                <a:gd name="T4" fmla="+- 0 7953 7947"/>
                                <a:gd name="T5" fmla="*/ T4 w 5"/>
                                <a:gd name="T6" fmla="+- 0 3946 3946"/>
                                <a:gd name="T7" fmla="*/ 3946 h 80"/>
                                <a:gd name="T8" fmla="+- 0 7953 7947"/>
                                <a:gd name="T9" fmla="*/ T8 w 5"/>
                                <a:gd name="T10" fmla="+- 0 4025 3946"/>
                                <a:gd name="T11" fmla="*/ 4025 h 80"/>
                                <a:gd name="T12" fmla="+- 0 7947 7947"/>
                                <a:gd name="T13" fmla="*/ T12 w 5"/>
                                <a:gd name="T14" fmla="+- 0 4025 3946"/>
                                <a:gd name="T15" fmla="*/ 4025 h 80"/>
                                <a:gd name="T16" fmla="+- 0 7947 7947"/>
                                <a:gd name="T17" fmla="*/ T16 w 5"/>
                                <a:gd name="T18" fmla="+- 0 3946 3946"/>
                                <a:gd name="T19" fmla="*/ 3946 h 80"/>
                              </a:gdLst>
                              <a:ahLst/>
                              <a:cxnLst>
                                <a:cxn ang="0">
                                  <a:pos x="T1" y="T3"/>
                                </a:cxn>
                                <a:cxn ang="0">
                                  <a:pos x="T5" y="T7"/>
                                </a:cxn>
                                <a:cxn ang="0">
                                  <a:pos x="T9" y="T11"/>
                                </a:cxn>
                                <a:cxn ang="0">
                                  <a:pos x="T13" y="T15"/>
                                </a:cxn>
                                <a:cxn ang="0">
                                  <a:pos x="T17" y="T19"/>
                                </a:cxn>
                              </a:cxnLst>
                              <a:rect l="0" t="0" r="r" b="b"/>
                              <a:pathLst>
                                <a:path w="5" h="80">
                                  <a:moveTo>
                                    <a:pt x="0" y="0"/>
                                  </a:moveTo>
                                  <a:lnTo>
                                    <a:pt x="6" y="0"/>
                                  </a:lnTo>
                                  <a:lnTo>
                                    <a:pt x="6" y="79"/>
                                  </a:lnTo>
                                  <a:lnTo>
                                    <a:pt x="0" y="7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94" name="Picture 110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7947" y="3902"/>
                              <a:ext cx="49"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95" name="Picture 1106"/>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7991" y="3902"/>
                              <a:ext cx="352"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96" name="Group 1107"/>
                        <wpg:cNvGrpSpPr>
                          <a:grpSpLocks/>
                        </wpg:cNvGrpSpPr>
                        <wpg:grpSpPr bwMode="auto">
                          <a:xfrm>
                            <a:off x="8337" y="3902"/>
                            <a:ext cx="5" cy="81"/>
                            <a:chOff x="8337" y="3902"/>
                            <a:chExt cx="5" cy="81"/>
                          </a:xfrm>
                        </wpg:grpSpPr>
                        <wps:wsp>
                          <wps:cNvPr id="18497" name="Freeform 1108"/>
                          <wps:cNvSpPr>
                            <a:spLocks/>
                          </wps:cNvSpPr>
                          <wps:spPr bwMode="auto">
                            <a:xfrm>
                              <a:off x="8337" y="3902"/>
                              <a:ext cx="5" cy="81"/>
                            </a:xfrm>
                            <a:custGeom>
                              <a:avLst/>
                              <a:gdLst>
                                <a:gd name="T0" fmla="+- 0 8337 8337"/>
                                <a:gd name="T1" fmla="*/ T0 w 5"/>
                                <a:gd name="T2" fmla="+- 0 3902 3902"/>
                                <a:gd name="T3" fmla="*/ 3902 h 81"/>
                                <a:gd name="T4" fmla="+- 0 8343 8337"/>
                                <a:gd name="T5" fmla="*/ T4 w 5"/>
                                <a:gd name="T6" fmla="+- 0 3902 3902"/>
                                <a:gd name="T7" fmla="*/ 3902 h 81"/>
                                <a:gd name="T8" fmla="+- 0 8343 8337"/>
                                <a:gd name="T9" fmla="*/ T8 w 5"/>
                                <a:gd name="T10" fmla="+- 0 3983 3902"/>
                                <a:gd name="T11" fmla="*/ 3983 h 81"/>
                                <a:gd name="T12" fmla="+- 0 8337 8337"/>
                                <a:gd name="T13" fmla="*/ T12 w 5"/>
                                <a:gd name="T14" fmla="+- 0 3983 3902"/>
                                <a:gd name="T15" fmla="*/ 3983 h 81"/>
                                <a:gd name="T16" fmla="+- 0 8337 8337"/>
                                <a:gd name="T17" fmla="*/ T16 w 5"/>
                                <a:gd name="T18" fmla="+- 0 3902 3902"/>
                                <a:gd name="T19" fmla="*/ 3902 h 81"/>
                              </a:gdLst>
                              <a:ahLst/>
                              <a:cxnLst>
                                <a:cxn ang="0">
                                  <a:pos x="T1" y="T3"/>
                                </a:cxn>
                                <a:cxn ang="0">
                                  <a:pos x="T5" y="T7"/>
                                </a:cxn>
                                <a:cxn ang="0">
                                  <a:pos x="T9" y="T11"/>
                                </a:cxn>
                                <a:cxn ang="0">
                                  <a:pos x="T13" y="T15"/>
                                </a:cxn>
                                <a:cxn ang="0">
                                  <a:pos x="T17" y="T19"/>
                                </a:cxn>
                              </a:cxnLst>
                              <a:rect l="0" t="0" r="r" b="b"/>
                              <a:pathLst>
                                <a:path w="5" h="81">
                                  <a:moveTo>
                                    <a:pt x="0" y="0"/>
                                  </a:moveTo>
                                  <a:lnTo>
                                    <a:pt x="6" y="0"/>
                                  </a:lnTo>
                                  <a:lnTo>
                                    <a:pt x="6" y="81"/>
                                  </a:lnTo>
                                  <a:lnTo>
                                    <a:pt x="0" y="8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498" name="Picture 1109"/>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8283" y="3977"/>
                              <a:ext cx="60" cy="5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499" name="Group 1110"/>
                        <wpg:cNvGrpSpPr>
                          <a:grpSpLocks/>
                        </wpg:cNvGrpSpPr>
                        <wpg:grpSpPr bwMode="auto">
                          <a:xfrm>
                            <a:off x="7953" y="4031"/>
                            <a:ext cx="336" cy="5"/>
                            <a:chOff x="7953" y="4031"/>
                            <a:chExt cx="336" cy="5"/>
                          </a:xfrm>
                        </wpg:grpSpPr>
                        <wps:wsp>
                          <wps:cNvPr id="18500" name="Freeform 1111"/>
                          <wps:cNvSpPr>
                            <a:spLocks/>
                          </wps:cNvSpPr>
                          <wps:spPr bwMode="auto">
                            <a:xfrm>
                              <a:off x="7953" y="4031"/>
                              <a:ext cx="336" cy="5"/>
                            </a:xfrm>
                            <a:custGeom>
                              <a:avLst/>
                              <a:gdLst>
                                <a:gd name="T0" fmla="+- 0 7953 7953"/>
                                <a:gd name="T1" fmla="*/ T0 w 336"/>
                                <a:gd name="T2" fmla="+- 0 4031 4031"/>
                                <a:gd name="T3" fmla="*/ 4031 h 5"/>
                                <a:gd name="T4" fmla="+- 0 8289 7953"/>
                                <a:gd name="T5" fmla="*/ T4 w 336"/>
                                <a:gd name="T6" fmla="+- 0 4031 4031"/>
                                <a:gd name="T7" fmla="*/ 4031 h 5"/>
                                <a:gd name="T8" fmla="+- 0 8289 7953"/>
                                <a:gd name="T9" fmla="*/ T8 w 336"/>
                                <a:gd name="T10" fmla="+- 0 4036 4031"/>
                                <a:gd name="T11" fmla="*/ 4036 h 5"/>
                                <a:gd name="T12" fmla="+- 0 7953 7953"/>
                                <a:gd name="T13" fmla="*/ T12 w 336"/>
                                <a:gd name="T14" fmla="+- 0 4036 4031"/>
                                <a:gd name="T15" fmla="*/ 4036 h 5"/>
                                <a:gd name="T16" fmla="+- 0 7953 7953"/>
                                <a:gd name="T17" fmla="*/ T16 w 336"/>
                                <a:gd name="T18" fmla="+- 0 4031 4031"/>
                                <a:gd name="T19" fmla="*/ 4031 h 5"/>
                              </a:gdLst>
                              <a:ahLst/>
                              <a:cxnLst>
                                <a:cxn ang="0">
                                  <a:pos x="T1" y="T3"/>
                                </a:cxn>
                                <a:cxn ang="0">
                                  <a:pos x="T5" y="T7"/>
                                </a:cxn>
                                <a:cxn ang="0">
                                  <a:pos x="T9" y="T11"/>
                                </a:cxn>
                                <a:cxn ang="0">
                                  <a:pos x="T13" y="T15"/>
                                </a:cxn>
                                <a:cxn ang="0">
                                  <a:pos x="T17" y="T19"/>
                                </a:cxn>
                              </a:cxnLst>
                              <a:rect l="0" t="0" r="r" b="b"/>
                              <a:pathLst>
                                <a:path w="336" h="5">
                                  <a:moveTo>
                                    <a:pt x="0" y="0"/>
                                  </a:moveTo>
                                  <a:lnTo>
                                    <a:pt x="336" y="0"/>
                                  </a:lnTo>
                                  <a:lnTo>
                                    <a:pt x="336"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01" name="Group 1112"/>
                        <wpg:cNvGrpSpPr>
                          <a:grpSpLocks/>
                        </wpg:cNvGrpSpPr>
                        <wpg:grpSpPr bwMode="auto">
                          <a:xfrm>
                            <a:off x="7947" y="3946"/>
                            <a:ext cx="3" cy="91"/>
                            <a:chOff x="7947" y="3946"/>
                            <a:chExt cx="3" cy="91"/>
                          </a:xfrm>
                        </wpg:grpSpPr>
                        <wps:wsp>
                          <wps:cNvPr id="18502" name="Freeform 1113"/>
                          <wps:cNvSpPr>
                            <a:spLocks/>
                          </wps:cNvSpPr>
                          <wps:spPr bwMode="auto">
                            <a:xfrm>
                              <a:off x="7947" y="3946"/>
                              <a:ext cx="3" cy="91"/>
                            </a:xfrm>
                            <a:custGeom>
                              <a:avLst/>
                              <a:gdLst>
                                <a:gd name="T0" fmla="+- 0 7950 7947"/>
                                <a:gd name="T1" fmla="*/ T0 w 3"/>
                                <a:gd name="T2" fmla="+- 0 3946 3946"/>
                                <a:gd name="T3" fmla="*/ 3946 h 91"/>
                                <a:gd name="T4" fmla="+- 0 7947 7947"/>
                                <a:gd name="T5" fmla="*/ T4 w 3"/>
                                <a:gd name="T6" fmla="+- 0 3946 3946"/>
                                <a:gd name="T7" fmla="*/ 3946 h 91"/>
                                <a:gd name="T8" fmla="+- 0 7947 7947"/>
                                <a:gd name="T9" fmla="*/ T8 w 3"/>
                                <a:gd name="T10" fmla="+- 0 4036 3946"/>
                                <a:gd name="T11" fmla="*/ 4036 h 91"/>
                                <a:gd name="T12" fmla="+- 0 7950 7947"/>
                                <a:gd name="T13" fmla="*/ T12 w 3"/>
                                <a:gd name="T14" fmla="+- 0 4036 3946"/>
                                <a:gd name="T15" fmla="*/ 4036 h 91"/>
                                <a:gd name="T16" fmla="+- 0 7950 794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03" name="Group 1114"/>
                        <wpg:cNvGrpSpPr>
                          <a:grpSpLocks/>
                        </wpg:cNvGrpSpPr>
                        <wpg:grpSpPr bwMode="auto">
                          <a:xfrm>
                            <a:off x="8291" y="3946"/>
                            <a:ext cx="2" cy="91"/>
                            <a:chOff x="8291" y="3946"/>
                            <a:chExt cx="2" cy="91"/>
                          </a:xfrm>
                        </wpg:grpSpPr>
                        <wps:wsp>
                          <wps:cNvPr id="18504" name="Freeform 1115"/>
                          <wps:cNvSpPr>
                            <a:spLocks/>
                          </wps:cNvSpPr>
                          <wps:spPr bwMode="auto">
                            <a:xfrm>
                              <a:off x="8291" y="3946"/>
                              <a:ext cx="2" cy="91"/>
                            </a:xfrm>
                            <a:custGeom>
                              <a:avLst/>
                              <a:gdLst>
                                <a:gd name="T0" fmla="+- 0 8293 8291"/>
                                <a:gd name="T1" fmla="*/ T0 w 2"/>
                                <a:gd name="T2" fmla="+- 0 3946 3946"/>
                                <a:gd name="T3" fmla="*/ 3946 h 91"/>
                                <a:gd name="T4" fmla="+- 0 8291 8291"/>
                                <a:gd name="T5" fmla="*/ T4 w 2"/>
                                <a:gd name="T6" fmla="+- 0 3946 3946"/>
                                <a:gd name="T7" fmla="*/ 3946 h 91"/>
                                <a:gd name="T8" fmla="+- 0 8291 8291"/>
                                <a:gd name="T9" fmla="*/ T8 w 2"/>
                                <a:gd name="T10" fmla="+- 0 4036 3946"/>
                                <a:gd name="T11" fmla="*/ 4036 h 91"/>
                                <a:gd name="T12" fmla="+- 0 8293 8291"/>
                                <a:gd name="T13" fmla="*/ T12 w 2"/>
                                <a:gd name="T14" fmla="+- 0 4036 3946"/>
                                <a:gd name="T15" fmla="*/ 4036 h 91"/>
                                <a:gd name="T16" fmla="+- 0 8293 829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05" name="Group 1116"/>
                        <wpg:cNvGrpSpPr>
                          <a:grpSpLocks/>
                        </wpg:cNvGrpSpPr>
                        <wpg:grpSpPr bwMode="auto">
                          <a:xfrm>
                            <a:off x="7950" y="3946"/>
                            <a:ext cx="2" cy="91"/>
                            <a:chOff x="7950" y="3946"/>
                            <a:chExt cx="2" cy="91"/>
                          </a:xfrm>
                        </wpg:grpSpPr>
                        <wps:wsp>
                          <wps:cNvPr id="18506" name="Freeform 1117"/>
                          <wps:cNvSpPr>
                            <a:spLocks/>
                          </wps:cNvSpPr>
                          <wps:spPr bwMode="auto">
                            <a:xfrm>
                              <a:off x="7950" y="3946"/>
                              <a:ext cx="2" cy="91"/>
                            </a:xfrm>
                            <a:custGeom>
                              <a:avLst/>
                              <a:gdLst>
                                <a:gd name="T0" fmla="+- 0 7952 7950"/>
                                <a:gd name="T1" fmla="*/ T0 w 2"/>
                                <a:gd name="T2" fmla="+- 0 3946 3946"/>
                                <a:gd name="T3" fmla="*/ 3946 h 91"/>
                                <a:gd name="T4" fmla="+- 0 7950 7950"/>
                                <a:gd name="T5" fmla="*/ T4 w 2"/>
                                <a:gd name="T6" fmla="+- 0 3946 3946"/>
                                <a:gd name="T7" fmla="*/ 3946 h 91"/>
                                <a:gd name="T8" fmla="+- 0 7950 7950"/>
                                <a:gd name="T9" fmla="*/ T8 w 2"/>
                                <a:gd name="T10" fmla="+- 0 4036 3946"/>
                                <a:gd name="T11" fmla="*/ 4036 h 91"/>
                                <a:gd name="T12" fmla="+- 0 7952 7950"/>
                                <a:gd name="T13" fmla="*/ T12 w 2"/>
                                <a:gd name="T14" fmla="+- 0 4036 3946"/>
                                <a:gd name="T15" fmla="*/ 4036 h 91"/>
                                <a:gd name="T16" fmla="+- 0 7952 795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07" name="Group 1118"/>
                        <wpg:cNvGrpSpPr>
                          <a:grpSpLocks/>
                        </wpg:cNvGrpSpPr>
                        <wpg:grpSpPr bwMode="auto">
                          <a:xfrm>
                            <a:off x="8289" y="3946"/>
                            <a:ext cx="3" cy="91"/>
                            <a:chOff x="8289" y="3946"/>
                            <a:chExt cx="3" cy="91"/>
                          </a:xfrm>
                        </wpg:grpSpPr>
                        <wps:wsp>
                          <wps:cNvPr id="18508" name="Freeform 1119"/>
                          <wps:cNvSpPr>
                            <a:spLocks/>
                          </wps:cNvSpPr>
                          <wps:spPr bwMode="auto">
                            <a:xfrm>
                              <a:off x="8289" y="3946"/>
                              <a:ext cx="3" cy="91"/>
                            </a:xfrm>
                            <a:custGeom>
                              <a:avLst/>
                              <a:gdLst>
                                <a:gd name="T0" fmla="+- 0 8291 8289"/>
                                <a:gd name="T1" fmla="*/ T0 w 3"/>
                                <a:gd name="T2" fmla="+- 0 3946 3946"/>
                                <a:gd name="T3" fmla="*/ 3946 h 91"/>
                                <a:gd name="T4" fmla="+- 0 8289 8289"/>
                                <a:gd name="T5" fmla="*/ T4 w 3"/>
                                <a:gd name="T6" fmla="+- 0 3946 3946"/>
                                <a:gd name="T7" fmla="*/ 3946 h 91"/>
                                <a:gd name="T8" fmla="+- 0 8289 8289"/>
                                <a:gd name="T9" fmla="*/ T8 w 3"/>
                                <a:gd name="T10" fmla="+- 0 4036 3946"/>
                                <a:gd name="T11" fmla="*/ 4036 h 91"/>
                                <a:gd name="T12" fmla="+- 0 8291 8289"/>
                                <a:gd name="T13" fmla="*/ T12 w 3"/>
                                <a:gd name="T14" fmla="+- 0 4036 3946"/>
                                <a:gd name="T15" fmla="*/ 4036 h 91"/>
                                <a:gd name="T16" fmla="+- 0 8291 828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09" name="Group 1120"/>
                        <wpg:cNvGrpSpPr>
                          <a:grpSpLocks/>
                        </wpg:cNvGrpSpPr>
                        <wpg:grpSpPr bwMode="auto">
                          <a:xfrm>
                            <a:off x="7952" y="3946"/>
                            <a:ext cx="3" cy="91"/>
                            <a:chOff x="7952" y="3946"/>
                            <a:chExt cx="3" cy="91"/>
                          </a:xfrm>
                        </wpg:grpSpPr>
                        <wps:wsp>
                          <wps:cNvPr id="18510" name="Freeform 1121"/>
                          <wps:cNvSpPr>
                            <a:spLocks/>
                          </wps:cNvSpPr>
                          <wps:spPr bwMode="auto">
                            <a:xfrm>
                              <a:off x="7952" y="3946"/>
                              <a:ext cx="3" cy="91"/>
                            </a:xfrm>
                            <a:custGeom>
                              <a:avLst/>
                              <a:gdLst>
                                <a:gd name="T0" fmla="+- 0 7954 7952"/>
                                <a:gd name="T1" fmla="*/ T0 w 3"/>
                                <a:gd name="T2" fmla="+- 0 3946 3946"/>
                                <a:gd name="T3" fmla="*/ 3946 h 91"/>
                                <a:gd name="T4" fmla="+- 0 7952 7952"/>
                                <a:gd name="T5" fmla="*/ T4 w 3"/>
                                <a:gd name="T6" fmla="+- 0 3946 3946"/>
                                <a:gd name="T7" fmla="*/ 3946 h 91"/>
                                <a:gd name="T8" fmla="+- 0 7952 7952"/>
                                <a:gd name="T9" fmla="*/ T8 w 3"/>
                                <a:gd name="T10" fmla="+- 0 4036 3946"/>
                                <a:gd name="T11" fmla="*/ 4036 h 91"/>
                                <a:gd name="T12" fmla="+- 0 7954 7952"/>
                                <a:gd name="T13" fmla="*/ T12 w 3"/>
                                <a:gd name="T14" fmla="+- 0 4036 3946"/>
                                <a:gd name="T15" fmla="*/ 4036 h 91"/>
                                <a:gd name="T16" fmla="+- 0 7954 7952"/>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11" name="Group 1122"/>
                        <wpg:cNvGrpSpPr>
                          <a:grpSpLocks/>
                        </wpg:cNvGrpSpPr>
                        <wpg:grpSpPr bwMode="auto">
                          <a:xfrm>
                            <a:off x="8287" y="3946"/>
                            <a:ext cx="2" cy="91"/>
                            <a:chOff x="8287" y="3946"/>
                            <a:chExt cx="2" cy="91"/>
                          </a:xfrm>
                        </wpg:grpSpPr>
                        <wps:wsp>
                          <wps:cNvPr id="18512" name="Freeform 1123"/>
                          <wps:cNvSpPr>
                            <a:spLocks/>
                          </wps:cNvSpPr>
                          <wps:spPr bwMode="auto">
                            <a:xfrm>
                              <a:off x="8287" y="3946"/>
                              <a:ext cx="2" cy="91"/>
                            </a:xfrm>
                            <a:custGeom>
                              <a:avLst/>
                              <a:gdLst>
                                <a:gd name="T0" fmla="+- 0 8289 8287"/>
                                <a:gd name="T1" fmla="*/ T0 w 2"/>
                                <a:gd name="T2" fmla="+- 0 3946 3946"/>
                                <a:gd name="T3" fmla="*/ 3946 h 91"/>
                                <a:gd name="T4" fmla="+- 0 8287 8287"/>
                                <a:gd name="T5" fmla="*/ T4 w 2"/>
                                <a:gd name="T6" fmla="+- 0 3946 3946"/>
                                <a:gd name="T7" fmla="*/ 3946 h 91"/>
                                <a:gd name="T8" fmla="+- 0 8287 8287"/>
                                <a:gd name="T9" fmla="*/ T8 w 2"/>
                                <a:gd name="T10" fmla="+- 0 4036 3946"/>
                                <a:gd name="T11" fmla="*/ 4036 h 91"/>
                                <a:gd name="T12" fmla="+- 0 8289 8287"/>
                                <a:gd name="T13" fmla="*/ T12 w 2"/>
                                <a:gd name="T14" fmla="+- 0 4036 3946"/>
                                <a:gd name="T15" fmla="*/ 4036 h 91"/>
                                <a:gd name="T16" fmla="+- 0 8289 828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513" name="Picture 1124"/>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7954" y="3946"/>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514" name="Picture 1125"/>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8284"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515" name="Group 1126"/>
                        <wpg:cNvGrpSpPr>
                          <a:grpSpLocks/>
                        </wpg:cNvGrpSpPr>
                        <wpg:grpSpPr bwMode="auto">
                          <a:xfrm>
                            <a:off x="7956" y="3946"/>
                            <a:ext cx="3" cy="91"/>
                            <a:chOff x="7956" y="3946"/>
                            <a:chExt cx="3" cy="91"/>
                          </a:xfrm>
                        </wpg:grpSpPr>
                        <wps:wsp>
                          <wps:cNvPr id="18516" name="Freeform 1127"/>
                          <wps:cNvSpPr>
                            <a:spLocks/>
                          </wps:cNvSpPr>
                          <wps:spPr bwMode="auto">
                            <a:xfrm>
                              <a:off x="7956" y="3946"/>
                              <a:ext cx="3" cy="91"/>
                            </a:xfrm>
                            <a:custGeom>
                              <a:avLst/>
                              <a:gdLst>
                                <a:gd name="T0" fmla="+- 0 7959 7956"/>
                                <a:gd name="T1" fmla="*/ T0 w 3"/>
                                <a:gd name="T2" fmla="+- 0 3946 3946"/>
                                <a:gd name="T3" fmla="*/ 3946 h 91"/>
                                <a:gd name="T4" fmla="+- 0 7956 7956"/>
                                <a:gd name="T5" fmla="*/ T4 w 3"/>
                                <a:gd name="T6" fmla="+- 0 3946 3946"/>
                                <a:gd name="T7" fmla="*/ 3946 h 91"/>
                                <a:gd name="T8" fmla="+- 0 7956 7956"/>
                                <a:gd name="T9" fmla="*/ T8 w 3"/>
                                <a:gd name="T10" fmla="+- 0 4036 3946"/>
                                <a:gd name="T11" fmla="*/ 4036 h 91"/>
                                <a:gd name="T12" fmla="+- 0 7959 7956"/>
                                <a:gd name="T13" fmla="*/ T12 w 3"/>
                                <a:gd name="T14" fmla="+- 0 4036 3946"/>
                                <a:gd name="T15" fmla="*/ 4036 h 91"/>
                                <a:gd name="T16" fmla="+- 0 7959 7956"/>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17" name="Group 1128"/>
                        <wpg:cNvGrpSpPr>
                          <a:grpSpLocks/>
                        </wpg:cNvGrpSpPr>
                        <wpg:grpSpPr bwMode="auto">
                          <a:xfrm>
                            <a:off x="8282" y="3946"/>
                            <a:ext cx="2" cy="91"/>
                            <a:chOff x="8282" y="3946"/>
                            <a:chExt cx="2" cy="91"/>
                          </a:xfrm>
                        </wpg:grpSpPr>
                        <wps:wsp>
                          <wps:cNvPr id="18518" name="Freeform 1129"/>
                          <wps:cNvSpPr>
                            <a:spLocks/>
                          </wps:cNvSpPr>
                          <wps:spPr bwMode="auto">
                            <a:xfrm>
                              <a:off x="8282" y="3946"/>
                              <a:ext cx="2" cy="91"/>
                            </a:xfrm>
                            <a:custGeom>
                              <a:avLst/>
                              <a:gdLst>
                                <a:gd name="T0" fmla="+- 0 8284 8282"/>
                                <a:gd name="T1" fmla="*/ T0 w 2"/>
                                <a:gd name="T2" fmla="+- 0 3946 3946"/>
                                <a:gd name="T3" fmla="*/ 3946 h 91"/>
                                <a:gd name="T4" fmla="+- 0 8282 8282"/>
                                <a:gd name="T5" fmla="*/ T4 w 2"/>
                                <a:gd name="T6" fmla="+- 0 3946 3946"/>
                                <a:gd name="T7" fmla="*/ 3946 h 91"/>
                                <a:gd name="T8" fmla="+- 0 8282 8282"/>
                                <a:gd name="T9" fmla="*/ T8 w 2"/>
                                <a:gd name="T10" fmla="+- 0 4036 3946"/>
                                <a:gd name="T11" fmla="*/ 4036 h 91"/>
                                <a:gd name="T12" fmla="+- 0 8284 8282"/>
                                <a:gd name="T13" fmla="*/ T12 w 2"/>
                                <a:gd name="T14" fmla="+- 0 4036 3946"/>
                                <a:gd name="T15" fmla="*/ 4036 h 91"/>
                                <a:gd name="T16" fmla="+- 0 8284 828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19" name="Group 1130"/>
                        <wpg:cNvGrpSpPr>
                          <a:grpSpLocks/>
                        </wpg:cNvGrpSpPr>
                        <wpg:grpSpPr bwMode="auto">
                          <a:xfrm>
                            <a:off x="7959" y="3946"/>
                            <a:ext cx="2" cy="91"/>
                            <a:chOff x="7959" y="3946"/>
                            <a:chExt cx="2" cy="91"/>
                          </a:xfrm>
                        </wpg:grpSpPr>
                        <wps:wsp>
                          <wps:cNvPr id="18520" name="Freeform 1131"/>
                          <wps:cNvSpPr>
                            <a:spLocks/>
                          </wps:cNvSpPr>
                          <wps:spPr bwMode="auto">
                            <a:xfrm>
                              <a:off x="7959" y="3946"/>
                              <a:ext cx="2" cy="91"/>
                            </a:xfrm>
                            <a:custGeom>
                              <a:avLst/>
                              <a:gdLst>
                                <a:gd name="T0" fmla="+- 0 7961 7959"/>
                                <a:gd name="T1" fmla="*/ T0 w 2"/>
                                <a:gd name="T2" fmla="+- 0 3946 3946"/>
                                <a:gd name="T3" fmla="*/ 3946 h 91"/>
                                <a:gd name="T4" fmla="+- 0 7959 7959"/>
                                <a:gd name="T5" fmla="*/ T4 w 2"/>
                                <a:gd name="T6" fmla="+- 0 3946 3946"/>
                                <a:gd name="T7" fmla="*/ 3946 h 91"/>
                                <a:gd name="T8" fmla="+- 0 7959 7959"/>
                                <a:gd name="T9" fmla="*/ T8 w 2"/>
                                <a:gd name="T10" fmla="+- 0 4036 3946"/>
                                <a:gd name="T11" fmla="*/ 4036 h 91"/>
                                <a:gd name="T12" fmla="+- 0 7961 7959"/>
                                <a:gd name="T13" fmla="*/ T12 w 2"/>
                                <a:gd name="T14" fmla="+- 0 4036 3946"/>
                                <a:gd name="T15" fmla="*/ 4036 h 91"/>
                                <a:gd name="T16" fmla="+- 0 7961 795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21" name="Group 1132"/>
                        <wpg:cNvGrpSpPr>
                          <a:grpSpLocks/>
                        </wpg:cNvGrpSpPr>
                        <wpg:grpSpPr bwMode="auto">
                          <a:xfrm>
                            <a:off x="8279" y="3946"/>
                            <a:ext cx="3" cy="91"/>
                            <a:chOff x="8279" y="3946"/>
                            <a:chExt cx="3" cy="91"/>
                          </a:xfrm>
                        </wpg:grpSpPr>
                        <wps:wsp>
                          <wps:cNvPr id="18522" name="Freeform 1133"/>
                          <wps:cNvSpPr>
                            <a:spLocks/>
                          </wps:cNvSpPr>
                          <wps:spPr bwMode="auto">
                            <a:xfrm>
                              <a:off x="8279" y="3946"/>
                              <a:ext cx="3" cy="91"/>
                            </a:xfrm>
                            <a:custGeom>
                              <a:avLst/>
                              <a:gdLst>
                                <a:gd name="T0" fmla="+- 0 8282 8279"/>
                                <a:gd name="T1" fmla="*/ T0 w 3"/>
                                <a:gd name="T2" fmla="+- 0 3946 3946"/>
                                <a:gd name="T3" fmla="*/ 3946 h 91"/>
                                <a:gd name="T4" fmla="+- 0 8279 8279"/>
                                <a:gd name="T5" fmla="*/ T4 w 3"/>
                                <a:gd name="T6" fmla="+- 0 3946 3946"/>
                                <a:gd name="T7" fmla="*/ 3946 h 91"/>
                                <a:gd name="T8" fmla="+- 0 8279 8279"/>
                                <a:gd name="T9" fmla="*/ T8 w 3"/>
                                <a:gd name="T10" fmla="+- 0 4036 3946"/>
                                <a:gd name="T11" fmla="*/ 4036 h 91"/>
                                <a:gd name="T12" fmla="+- 0 8282 8279"/>
                                <a:gd name="T13" fmla="*/ T12 w 3"/>
                                <a:gd name="T14" fmla="+- 0 4036 3946"/>
                                <a:gd name="T15" fmla="*/ 4036 h 91"/>
                                <a:gd name="T16" fmla="+- 0 8282 827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23" name="Group 1134"/>
                        <wpg:cNvGrpSpPr>
                          <a:grpSpLocks/>
                        </wpg:cNvGrpSpPr>
                        <wpg:grpSpPr bwMode="auto">
                          <a:xfrm>
                            <a:off x="7961" y="3946"/>
                            <a:ext cx="3" cy="91"/>
                            <a:chOff x="7961" y="3946"/>
                            <a:chExt cx="3" cy="91"/>
                          </a:xfrm>
                        </wpg:grpSpPr>
                        <wps:wsp>
                          <wps:cNvPr id="18524" name="Freeform 1135"/>
                          <wps:cNvSpPr>
                            <a:spLocks/>
                          </wps:cNvSpPr>
                          <wps:spPr bwMode="auto">
                            <a:xfrm>
                              <a:off x="7961" y="3946"/>
                              <a:ext cx="3" cy="91"/>
                            </a:xfrm>
                            <a:custGeom>
                              <a:avLst/>
                              <a:gdLst>
                                <a:gd name="T0" fmla="+- 0 7964 7961"/>
                                <a:gd name="T1" fmla="*/ T0 w 3"/>
                                <a:gd name="T2" fmla="+- 0 3946 3946"/>
                                <a:gd name="T3" fmla="*/ 3946 h 91"/>
                                <a:gd name="T4" fmla="+- 0 7961 7961"/>
                                <a:gd name="T5" fmla="*/ T4 w 3"/>
                                <a:gd name="T6" fmla="+- 0 3946 3946"/>
                                <a:gd name="T7" fmla="*/ 3946 h 91"/>
                                <a:gd name="T8" fmla="+- 0 7961 7961"/>
                                <a:gd name="T9" fmla="*/ T8 w 3"/>
                                <a:gd name="T10" fmla="+- 0 4036 3946"/>
                                <a:gd name="T11" fmla="*/ 4036 h 91"/>
                                <a:gd name="T12" fmla="+- 0 7964 7961"/>
                                <a:gd name="T13" fmla="*/ T12 w 3"/>
                                <a:gd name="T14" fmla="+- 0 4036 3946"/>
                                <a:gd name="T15" fmla="*/ 4036 h 91"/>
                                <a:gd name="T16" fmla="+- 0 7964 7961"/>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25" name="Group 1136"/>
                        <wpg:cNvGrpSpPr>
                          <a:grpSpLocks/>
                        </wpg:cNvGrpSpPr>
                        <wpg:grpSpPr bwMode="auto">
                          <a:xfrm>
                            <a:off x="8278" y="3946"/>
                            <a:ext cx="2" cy="91"/>
                            <a:chOff x="8278" y="3946"/>
                            <a:chExt cx="2" cy="91"/>
                          </a:xfrm>
                        </wpg:grpSpPr>
                        <wps:wsp>
                          <wps:cNvPr id="18526" name="Freeform 1137"/>
                          <wps:cNvSpPr>
                            <a:spLocks/>
                          </wps:cNvSpPr>
                          <wps:spPr bwMode="auto">
                            <a:xfrm>
                              <a:off x="8278" y="3946"/>
                              <a:ext cx="2" cy="91"/>
                            </a:xfrm>
                            <a:custGeom>
                              <a:avLst/>
                              <a:gdLst>
                                <a:gd name="T0" fmla="+- 0 8279 8278"/>
                                <a:gd name="T1" fmla="*/ T0 w 2"/>
                                <a:gd name="T2" fmla="+- 0 3946 3946"/>
                                <a:gd name="T3" fmla="*/ 3946 h 91"/>
                                <a:gd name="T4" fmla="+- 0 8278 8278"/>
                                <a:gd name="T5" fmla="*/ T4 w 2"/>
                                <a:gd name="T6" fmla="+- 0 3946 3946"/>
                                <a:gd name="T7" fmla="*/ 3946 h 91"/>
                                <a:gd name="T8" fmla="+- 0 8278 8278"/>
                                <a:gd name="T9" fmla="*/ T8 w 2"/>
                                <a:gd name="T10" fmla="+- 0 4036 3946"/>
                                <a:gd name="T11" fmla="*/ 4036 h 91"/>
                                <a:gd name="T12" fmla="+- 0 8279 8278"/>
                                <a:gd name="T13" fmla="*/ T12 w 2"/>
                                <a:gd name="T14" fmla="+- 0 4036 3946"/>
                                <a:gd name="T15" fmla="*/ 4036 h 91"/>
                                <a:gd name="T16" fmla="+- 0 8279 827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527" name="Picture 1138"/>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7964" y="3946"/>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528" name="Picture 113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8275"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529" name="Group 1140"/>
                        <wpg:cNvGrpSpPr>
                          <a:grpSpLocks/>
                        </wpg:cNvGrpSpPr>
                        <wpg:grpSpPr bwMode="auto">
                          <a:xfrm>
                            <a:off x="7965" y="3946"/>
                            <a:ext cx="3" cy="91"/>
                            <a:chOff x="7965" y="3946"/>
                            <a:chExt cx="3" cy="91"/>
                          </a:xfrm>
                        </wpg:grpSpPr>
                        <wps:wsp>
                          <wps:cNvPr id="18530" name="Freeform 1141"/>
                          <wps:cNvSpPr>
                            <a:spLocks/>
                          </wps:cNvSpPr>
                          <wps:spPr bwMode="auto">
                            <a:xfrm>
                              <a:off x="7965" y="3946"/>
                              <a:ext cx="3" cy="91"/>
                            </a:xfrm>
                            <a:custGeom>
                              <a:avLst/>
                              <a:gdLst>
                                <a:gd name="T0" fmla="+- 0 7968 7965"/>
                                <a:gd name="T1" fmla="*/ T0 w 3"/>
                                <a:gd name="T2" fmla="+- 0 3946 3946"/>
                                <a:gd name="T3" fmla="*/ 3946 h 91"/>
                                <a:gd name="T4" fmla="+- 0 7965 7965"/>
                                <a:gd name="T5" fmla="*/ T4 w 3"/>
                                <a:gd name="T6" fmla="+- 0 3946 3946"/>
                                <a:gd name="T7" fmla="*/ 3946 h 91"/>
                                <a:gd name="T8" fmla="+- 0 7965 7965"/>
                                <a:gd name="T9" fmla="*/ T8 w 3"/>
                                <a:gd name="T10" fmla="+- 0 4036 3946"/>
                                <a:gd name="T11" fmla="*/ 4036 h 91"/>
                                <a:gd name="T12" fmla="+- 0 7968 7965"/>
                                <a:gd name="T13" fmla="*/ T12 w 3"/>
                                <a:gd name="T14" fmla="+- 0 4036 3946"/>
                                <a:gd name="T15" fmla="*/ 4036 h 91"/>
                                <a:gd name="T16" fmla="+- 0 7968 7965"/>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31" name="Group 1142"/>
                        <wpg:cNvGrpSpPr>
                          <a:grpSpLocks/>
                        </wpg:cNvGrpSpPr>
                        <wpg:grpSpPr bwMode="auto">
                          <a:xfrm>
                            <a:off x="8273" y="3946"/>
                            <a:ext cx="2" cy="91"/>
                            <a:chOff x="8273" y="3946"/>
                            <a:chExt cx="2" cy="91"/>
                          </a:xfrm>
                        </wpg:grpSpPr>
                        <wps:wsp>
                          <wps:cNvPr id="18532" name="Freeform 1143"/>
                          <wps:cNvSpPr>
                            <a:spLocks/>
                          </wps:cNvSpPr>
                          <wps:spPr bwMode="auto">
                            <a:xfrm>
                              <a:off x="8273" y="3946"/>
                              <a:ext cx="2" cy="91"/>
                            </a:xfrm>
                            <a:custGeom>
                              <a:avLst/>
                              <a:gdLst>
                                <a:gd name="T0" fmla="+- 0 8275 8273"/>
                                <a:gd name="T1" fmla="*/ T0 w 2"/>
                                <a:gd name="T2" fmla="+- 0 3946 3946"/>
                                <a:gd name="T3" fmla="*/ 3946 h 91"/>
                                <a:gd name="T4" fmla="+- 0 8273 8273"/>
                                <a:gd name="T5" fmla="*/ T4 w 2"/>
                                <a:gd name="T6" fmla="+- 0 3946 3946"/>
                                <a:gd name="T7" fmla="*/ 3946 h 91"/>
                                <a:gd name="T8" fmla="+- 0 8273 8273"/>
                                <a:gd name="T9" fmla="*/ T8 w 2"/>
                                <a:gd name="T10" fmla="+- 0 4036 3946"/>
                                <a:gd name="T11" fmla="*/ 4036 h 91"/>
                                <a:gd name="T12" fmla="+- 0 8275 8273"/>
                                <a:gd name="T13" fmla="*/ T12 w 2"/>
                                <a:gd name="T14" fmla="+- 0 4036 3946"/>
                                <a:gd name="T15" fmla="*/ 4036 h 91"/>
                                <a:gd name="T16" fmla="+- 0 8275 8273"/>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33" name="Group 1144"/>
                        <wpg:cNvGrpSpPr>
                          <a:grpSpLocks/>
                        </wpg:cNvGrpSpPr>
                        <wpg:grpSpPr bwMode="auto">
                          <a:xfrm>
                            <a:off x="7968" y="3946"/>
                            <a:ext cx="2" cy="91"/>
                            <a:chOff x="7968" y="3946"/>
                            <a:chExt cx="2" cy="91"/>
                          </a:xfrm>
                        </wpg:grpSpPr>
                        <wps:wsp>
                          <wps:cNvPr id="18534" name="Freeform 1145"/>
                          <wps:cNvSpPr>
                            <a:spLocks/>
                          </wps:cNvSpPr>
                          <wps:spPr bwMode="auto">
                            <a:xfrm>
                              <a:off x="7968" y="3946"/>
                              <a:ext cx="2" cy="91"/>
                            </a:xfrm>
                            <a:custGeom>
                              <a:avLst/>
                              <a:gdLst>
                                <a:gd name="T0" fmla="+- 0 7970 7968"/>
                                <a:gd name="T1" fmla="*/ T0 w 2"/>
                                <a:gd name="T2" fmla="+- 0 3946 3946"/>
                                <a:gd name="T3" fmla="*/ 3946 h 91"/>
                                <a:gd name="T4" fmla="+- 0 7968 7968"/>
                                <a:gd name="T5" fmla="*/ T4 w 2"/>
                                <a:gd name="T6" fmla="+- 0 3946 3946"/>
                                <a:gd name="T7" fmla="*/ 3946 h 91"/>
                                <a:gd name="T8" fmla="+- 0 7968 7968"/>
                                <a:gd name="T9" fmla="*/ T8 w 2"/>
                                <a:gd name="T10" fmla="+- 0 4036 3946"/>
                                <a:gd name="T11" fmla="*/ 4036 h 91"/>
                                <a:gd name="T12" fmla="+- 0 7970 7968"/>
                                <a:gd name="T13" fmla="*/ T12 w 2"/>
                                <a:gd name="T14" fmla="+- 0 4036 3946"/>
                                <a:gd name="T15" fmla="*/ 4036 h 91"/>
                                <a:gd name="T16" fmla="+- 0 7970 796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35" name="Group 1146"/>
                        <wpg:cNvGrpSpPr>
                          <a:grpSpLocks/>
                        </wpg:cNvGrpSpPr>
                        <wpg:grpSpPr bwMode="auto">
                          <a:xfrm>
                            <a:off x="8271" y="3946"/>
                            <a:ext cx="2" cy="91"/>
                            <a:chOff x="8271" y="3946"/>
                            <a:chExt cx="2" cy="91"/>
                          </a:xfrm>
                        </wpg:grpSpPr>
                        <wps:wsp>
                          <wps:cNvPr id="18536" name="Freeform 1147"/>
                          <wps:cNvSpPr>
                            <a:spLocks/>
                          </wps:cNvSpPr>
                          <wps:spPr bwMode="auto">
                            <a:xfrm>
                              <a:off x="8271" y="3946"/>
                              <a:ext cx="2" cy="91"/>
                            </a:xfrm>
                            <a:custGeom>
                              <a:avLst/>
                              <a:gdLst>
                                <a:gd name="T0" fmla="+- 0 8273 8271"/>
                                <a:gd name="T1" fmla="*/ T0 w 2"/>
                                <a:gd name="T2" fmla="+- 0 3946 3946"/>
                                <a:gd name="T3" fmla="*/ 3946 h 91"/>
                                <a:gd name="T4" fmla="+- 0 8271 8271"/>
                                <a:gd name="T5" fmla="*/ T4 w 2"/>
                                <a:gd name="T6" fmla="+- 0 3946 3946"/>
                                <a:gd name="T7" fmla="*/ 3946 h 91"/>
                                <a:gd name="T8" fmla="+- 0 8271 8271"/>
                                <a:gd name="T9" fmla="*/ T8 w 2"/>
                                <a:gd name="T10" fmla="+- 0 4036 3946"/>
                                <a:gd name="T11" fmla="*/ 4036 h 91"/>
                                <a:gd name="T12" fmla="+- 0 8273 8271"/>
                                <a:gd name="T13" fmla="*/ T12 w 2"/>
                                <a:gd name="T14" fmla="+- 0 4036 3946"/>
                                <a:gd name="T15" fmla="*/ 4036 h 91"/>
                                <a:gd name="T16" fmla="+- 0 8273 827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37" name="Group 1148"/>
                        <wpg:cNvGrpSpPr>
                          <a:grpSpLocks/>
                        </wpg:cNvGrpSpPr>
                        <wpg:grpSpPr bwMode="auto">
                          <a:xfrm>
                            <a:off x="7970" y="3946"/>
                            <a:ext cx="3" cy="91"/>
                            <a:chOff x="7970" y="3946"/>
                            <a:chExt cx="3" cy="91"/>
                          </a:xfrm>
                        </wpg:grpSpPr>
                        <wps:wsp>
                          <wps:cNvPr id="18538" name="Freeform 1149"/>
                          <wps:cNvSpPr>
                            <a:spLocks/>
                          </wps:cNvSpPr>
                          <wps:spPr bwMode="auto">
                            <a:xfrm>
                              <a:off x="7970" y="3946"/>
                              <a:ext cx="3" cy="91"/>
                            </a:xfrm>
                            <a:custGeom>
                              <a:avLst/>
                              <a:gdLst>
                                <a:gd name="T0" fmla="+- 0 7973 7970"/>
                                <a:gd name="T1" fmla="*/ T0 w 3"/>
                                <a:gd name="T2" fmla="+- 0 3946 3946"/>
                                <a:gd name="T3" fmla="*/ 3946 h 91"/>
                                <a:gd name="T4" fmla="+- 0 7970 7970"/>
                                <a:gd name="T5" fmla="*/ T4 w 3"/>
                                <a:gd name="T6" fmla="+- 0 3946 3946"/>
                                <a:gd name="T7" fmla="*/ 3946 h 91"/>
                                <a:gd name="T8" fmla="+- 0 7970 7970"/>
                                <a:gd name="T9" fmla="*/ T8 w 3"/>
                                <a:gd name="T10" fmla="+- 0 4036 3946"/>
                                <a:gd name="T11" fmla="*/ 4036 h 91"/>
                                <a:gd name="T12" fmla="+- 0 7973 7970"/>
                                <a:gd name="T13" fmla="*/ T12 w 3"/>
                                <a:gd name="T14" fmla="+- 0 4036 3946"/>
                                <a:gd name="T15" fmla="*/ 4036 h 91"/>
                                <a:gd name="T16" fmla="+- 0 7973 797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39" name="Group 1150"/>
                        <wpg:cNvGrpSpPr>
                          <a:grpSpLocks/>
                        </wpg:cNvGrpSpPr>
                        <wpg:grpSpPr bwMode="auto">
                          <a:xfrm>
                            <a:off x="8268" y="3946"/>
                            <a:ext cx="3" cy="91"/>
                            <a:chOff x="8268" y="3946"/>
                            <a:chExt cx="3" cy="91"/>
                          </a:xfrm>
                        </wpg:grpSpPr>
                        <wps:wsp>
                          <wps:cNvPr id="18540" name="Freeform 1151"/>
                          <wps:cNvSpPr>
                            <a:spLocks/>
                          </wps:cNvSpPr>
                          <wps:spPr bwMode="auto">
                            <a:xfrm>
                              <a:off x="8268" y="3946"/>
                              <a:ext cx="3" cy="91"/>
                            </a:xfrm>
                            <a:custGeom>
                              <a:avLst/>
                              <a:gdLst>
                                <a:gd name="T0" fmla="+- 0 8271 8268"/>
                                <a:gd name="T1" fmla="*/ T0 w 3"/>
                                <a:gd name="T2" fmla="+- 0 3946 3946"/>
                                <a:gd name="T3" fmla="*/ 3946 h 91"/>
                                <a:gd name="T4" fmla="+- 0 8268 8268"/>
                                <a:gd name="T5" fmla="*/ T4 w 3"/>
                                <a:gd name="T6" fmla="+- 0 3946 3946"/>
                                <a:gd name="T7" fmla="*/ 3946 h 91"/>
                                <a:gd name="T8" fmla="+- 0 8268 8268"/>
                                <a:gd name="T9" fmla="*/ T8 w 3"/>
                                <a:gd name="T10" fmla="+- 0 4036 3946"/>
                                <a:gd name="T11" fmla="*/ 4036 h 91"/>
                                <a:gd name="T12" fmla="+- 0 8271 8268"/>
                                <a:gd name="T13" fmla="*/ T12 w 3"/>
                                <a:gd name="T14" fmla="+- 0 4036 3946"/>
                                <a:gd name="T15" fmla="*/ 4036 h 91"/>
                                <a:gd name="T16" fmla="+- 0 8271 826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41" name="Group 1152"/>
                        <wpg:cNvGrpSpPr>
                          <a:grpSpLocks/>
                        </wpg:cNvGrpSpPr>
                        <wpg:grpSpPr bwMode="auto">
                          <a:xfrm>
                            <a:off x="7973" y="3946"/>
                            <a:ext cx="2" cy="91"/>
                            <a:chOff x="7973" y="3946"/>
                            <a:chExt cx="2" cy="91"/>
                          </a:xfrm>
                        </wpg:grpSpPr>
                        <wps:wsp>
                          <wps:cNvPr id="18542" name="Freeform 1153"/>
                          <wps:cNvSpPr>
                            <a:spLocks/>
                          </wps:cNvSpPr>
                          <wps:spPr bwMode="auto">
                            <a:xfrm>
                              <a:off x="7973" y="3946"/>
                              <a:ext cx="2" cy="91"/>
                            </a:xfrm>
                            <a:custGeom>
                              <a:avLst/>
                              <a:gdLst>
                                <a:gd name="T0" fmla="+- 0 7975 7973"/>
                                <a:gd name="T1" fmla="*/ T0 w 2"/>
                                <a:gd name="T2" fmla="+- 0 3946 3946"/>
                                <a:gd name="T3" fmla="*/ 3946 h 91"/>
                                <a:gd name="T4" fmla="+- 0 7973 7973"/>
                                <a:gd name="T5" fmla="*/ T4 w 2"/>
                                <a:gd name="T6" fmla="+- 0 3946 3946"/>
                                <a:gd name="T7" fmla="*/ 3946 h 91"/>
                                <a:gd name="T8" fmla="+- 0 7973 7973"/>
                                <a:gd name="T9" fmla="*/ T8 w 2"/>
                                <a:gd name="T10" fmla="+- 0 4036 3946"/>
                                <a:gd name="T11" fmla="*/ 4036 h 91"/>
                                <a:gd name="T12" fmla="+- 0 7975 7973"/>
                                <a:gd name="T13" fmla="*/ T12 w 2"/>
                                <a:gd name="T14" fmla="+- 0 4036 3946"/>
                                <a:gd name="T15" fmla="*/ 4036 h 91"/>
                                <a:gd name="T16" fmla="+- 0 7975 7973"/>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43" name="Group 1154"/>
                        <wpg:cNvGrpSpPr>
                          <a:grpSpLocks/>
                        </wpg:cNvGrpSpPr>
                        <wpg:grpSpPr bwMode="auto">
                          <a:xfrm>
                            <a:off x="8267" y="3946"/>
                            <a:ext cx="2" cy="91"/>
                            <a:chOff x="8267" y="3946"/>
                            <a:chExt cx="2" cy="91"/>
                          </a:xfrm>
                        </wpg:grpSpPr>
                        <wps:wsp>
                          <wps:cNvPr id="18544" name="Freeform 1155"/>
                          <wps:cNvSpPr>
                            <a:spLocks/>
                          </wps:cNvSpPr>
                          <wps:spPr bwMode="auto">
                            <a:xfrm>
                              <a:off x="8267" y="3946"/>
                              <a:ext cx="2" cy="91"/>
                            </a:xfrm>
                            <a:custGeom>
                              <a:avLst/>
                              <a:gdLst>
                                <a:gd name="T0" fmla="+- 0 8268 8267"/>
                                <a:gd name="T1" fmla="*/ T0 w 2"/>
                                <a:gd name="T2" fmla="+- 0 3946 3946"/>
                                <a:gd name="T3" fmla="*/ 3946 h 91"/>
                                <a:gd name="T4" fmla="+- 0 8267 8267"/>
                                <a:gd name="T5" fmla="*/ T4 w 2"/>
                                <a:gd name="T6" fmla="+- 0 3946 3946"/>
                                <a:gd name="T7" fmla="*/ 3946 h 91"/>
                                <a:gd name="T8" fmla="+- 0 8267 8267"/>
                                <a:gd name="T9" fmla="*/ T8 w 2"/>
                                <a:gd name="T10" fmla="+- 0 4036 3946"/>
                                <a:gd name="T11" fmla="*/ 4036 h 91"/>
                                <a:gd name="T12" fmla="+- 0 8268 8267"/>
                                <a:gd name="T13" fmla="*/ T12 w 2"/>
                                <a:gd name="T14" fmla="+- 0 4036 3946"/>
                                <a:gd name="T15" fmla="*/ 4036 h 91"/>
                                <a:gd name="T16" fmla="+- 0 8268 826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545" name="Picture 1156"/>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7975" y="3946"/>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546" name="Picture 1157"/>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8264"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547" name="Group 1158"/>
                        <wpg:cNvGrpSpPr>
                          <a:grpSpLocks/>
                        </wpg:cNvGrpSpPr>
                        <wpg:grpSpPr bwMode="auto">
                          <a:xfrm>
                            <a:off x="7977" y="3946"/>
                            <a:ext cx="2" cy="91"/>
                            <a:chOff x="7977" y="3946"/>
                            <a:chExt cx="2" cy="91"/>
                          </a:xfrm>
                        </wpg:grpSpPr>
                        <wps:wsp>
                          <wps:cNvPr id="18548" name="Freeform 1159"/>
                          <wps:cNvSpPr>
                            <a:spLocks/>
                          </wps:cNvSpPr>
                          <wps:spPr bwMode="auto">
                            <a:xfrm>
                              <a:off x="7977" y="3946"/>
                              <a:ext cx="2" cy="91"/>
                            </a:xfrm>
                            <a:custGeom>
                              <a:avLst/>
                              <a:gdLst>
                                <a:gd name="T0" fmla="+- 0 7979 7977"/>
                                <a:gd name="T1" fmla="*/ T0 w 2"/>
                                <a:gd name="T2" fmla="+- 0 3946 3946"/>
                                <a:gd name="T3" fmla="*/ 3946 h 91"/>
                                <a:gd name="T4" fmla="+- 0 7977 7977"/>
                                <a:gd name="T5" fmla="*/ T4 w 2"/>
                                <a:gd name="T6" fmla="+- 0 3946 3946"/>
                                <a:gd name="T7" fmla="*/ 3946 h 91"/>
                                <a:gd name="T8" fmla="+- 0 7977 7977"/>
                                <a:gd name="T9" fmla="*/ T8 w 2"/>
                                <a:gd name="T10" fmla="+- 0 4036 3946"/>
                                <a:gd name="T11" fmla="*/ 4036 h 91"/>
                                <a:gd name="T12" fmla="+- 0 7979 7977"/>
                                <a:gd name="T13" fmla="*/ T12 w 2"/>
                                <a:gd name="T14" fmla="+- 0 4036 3946"/>
                                <a:gd name="T15" fmla="*/ 4036 h 91"/>
                                <a:gd name="T16" fmla="+- 0 7979 797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49" name="Group 1160"/>
                        <wpg:cNvGrpSpPr>
                          <a:grpSpLocks/>
                        </wpg:cNvGrpSpPr>
                        <wpg:grpSpPr bwMode="auto">
                          <a:xfrm>
                            <a:off x="8262" y="3946"/>
                            <a:ext cx="2" cy="91"/>
                            <a:chOff x="8262" y="3946"/>
                            <a:chExt cx="2" cy="91"/>
                          </a:xfrm>
                        </wpg:grpSpPr>
                        <wps:wsp>
                          <wps:cNvPr id="18550" name="Freeform 1161"/>
                          <wps:cNvSpPr>
                            <a:spLocks/>
                          </wps:cNvSpPr>
                          <wps:spPr bwMode="auto">
                            <a:xfrm>
                              <a:off x="8262" y="3946"/>
                              <a:ext cx="2" cy="91"/>
                            </a:xfrm>
                            <a:custGeom>
                              <a:avLst/>
                              <a:gdLst>
                                <a:gd name="T0" fmla="+- 0 8264 8262"/>
                                <a:gd name="T1" fmla="*/ T0 w 2"/>
                                <a:gd name="T2" fmla="+- 0 3946 3946"/>
                                <a:gd name="T3" fmla="*/ 3946 h 91"/>
                                <a:gd name="T4" fmla="+- 0 8262 8262"/>
                                <a:gd name="T5" fmla="*/ T4 w 2"/>
                                <a:gd name="T6" fmla="+- 0 3946 3946"/>
                                <a:gd name="T7" fmla="*/ 3946 h 91"/>
                                <a:gd name="T8" fmla="+- 0 8262 8262"/>
                                <a:gd name="T9" fmla="*/ T8 w 2"/>
                                <a:gd name="T10" fmla="+- 0 4036 3946"/>
                                <a:gd name="T11" fmla="*/ 4036 h 91"/>
                                <a:gd name="T12" fmla="+- 0 8264 8262"/>
                                <a:gd name="T13" fmla="*/ T12 w 2"/>
                                <a:gd name="T14" fmla="+- 0 4036 3946"/>
                                <a:gd name="T15" fmla="*/ 4036 h 91"/>
                                <a:gd name="T16" fmla="+- 0 8264 826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51" name="Group 1162"/>
                        <wpg:cNvGrpSpPr>
                          <a:grpSpLocks/>
                        </wpg:cNvGrpSpPr>
                        <wpg:grpSpPr bwMode="auto">
                          <a:xfrm>
                            <a:off x="7979" y="3946"/>
                            <a:ext cx="3" cy="91"/>
                            <a:chOff x="7979" y="3946"/>
                            <a:chExt cx="3" cy="91"/>
                          </a:xfrm>
                        </wpg:grpSpPr>
                        <wps:wsp>
                          <wps:cNvPr id="18552" name="Freeform 1163"/>
                          <wps:cNvSpPr>
                            <a:spLocks/>
                          </wps:cNvSpPr>
                          <wps:spPr bwMode="auto">
                            <a:xfrm>
                              <a:off x="7979" y="3946"/>
                              <a:ext cx="3" cy="91"/>
                            </a:xfrm>
                            <a:custGeom>
                              <a:avLst/>
                              <a:gdLst>
                                <a:gd name="T0" fmla="+- 0 7982 7979"/>
                                <a:gd name="T1" fmla="*/ T0 w 3"/>
                                <a:gd name="T2" fmla="+- 0 3946 3946"/>
                                <a:gd name="T3" fmla="*/ 3946 h 91"/>
                                <a:gd name="T4" fmla="+- 0 7979 7979"/>
                                <a:gd name="T5" fmla="*/ T4 w 3"/>
                                <a:gd name="T6" fmla="+- 0 3946 3946"/>
                                <a:gd name="T7" fmla="*/ 3946 h 91"/>
                                <a:gd name="T8" fmla="+- 0 7979 7979"/>
                                <a:gd name="T9" fmla="*/ T8 w 3"/>
                                <a:gd name="T10" fmla="+- 0 4036 3946"/>
                                <a:gd name="T11" fmla="*/ 4036 h 91"/>
                                <a:gd name="T12" fmla="+- 0 7982 7979"/>
                                <a:gd name="T13" fmla="*/ T12 w 3"/>
                                <a:gd name="T14" fmla="+- 0 4036 3946"/>
                                <a:gd name="T15" fmla="*/ 4036 h 91"/>
                                <a:gd name="T16" fmla="+- 0 7982 797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53" name="Group 1164"/>
                        <wpg:cNvGrpSpPr>
                          <a:grpSpLocks/>
                        </wpg:cNvGrpSpPr>
                        <wpg:grpSpPr bwMode="auto">
                          <a:xfrm>
                            <a:off x="8259" y="3946"/>
                            <a:ext cx="3" cy="91"/>
                            <a:chOff x="8259" y="3946"/>
                            <a:chExt cx="3" cy="91"/>
                          </a:xfrm>
                        </wpg:grpSpPr>
                        <wps:wsp>
                          <wps:cNvPr id="18554" name="Freeform 1165"/>
                          <wps:cNvSpPr>
                            <a:spLocks/>
                          </wps:cNvSpPr>
                          <wps:spPr bwMode="auto">
                            <a:xfrm>
                              <a:off x="8259" y="3946"/>
                              <a:ext cx="3" cy="91"/>
                            </a:xfrm>
                            <a:custGeom>
                              <a:avLst/>
                              <a:gdLst>
                                <a:gd name="T0" fmla="+- 0 8262 8259"/>
                                <a:gd name="T1" fmla="*/ T0 w 3"/>
                                <a:gd name="T2" fmla="+- 0 3946 3946"/>
                                <a:gd name="T3" fmla="*/ 3946 h 91"/>
                                <a:gd name="T4" fmla="+- 0 8259 8259"/>
                                <a:gd name="T5" fmla="*/ T4 w 3"/>
                                <a:gd name="T6" fmla="+- 0 3946 3946"/>
                                <a:gd name="T7" fmla="*/ 3946 h 91"/>
                                <a:gd name="T8" fmla="+- 0 8259 8259"/>
                                <a:gd name="T9" fmla="*/ T8 w 3"/>
                                <a:gd name="T10" fmla="+- 0 4036 3946"/>
                                <a:gd name="T11" fmla="*/ 4036 h 91"/>
                                <a:gd name="T12" fmla="+- 0 8262 8259"/>
                                <a:gd name="T13" fmla="*/ T12 w 3"/>
                                <a:gd name="T14" fmla="+- 0 4036 3946"/>
                                <a:gd name="T15" fmla="*/ 4036 h 91"/>
                                <a:gd name="T16" fmla="+- 0 8262 825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55" name="Group 1166"/>
                        <wpg:cNvGrpSpPr>
                          <a:grpSpLocks/>
                        </wpg:cNvGrpSpPr>
                        <wpg:grpSpPr bwMode="auto">
                          <a:xfrm>
                            <a:off x="7982" y="3946"/>
                            <a:ext cx="2" cy="91"/>
                            <a:chOff x="7982" y="3946"/>
                            <a:chExt cx="2" cy="91"/>
                          </a:xfrm>
                        </wpg:grpSpPr>
                        <wps:wsp>
                          <wps:cNvPr id="18556" name="Freeform 1167"/>
                          <wps:cNvSpPr>
                            <a:spLocks/>
                          </wps:cNvSpPr>
                          <wps:spPr bwMode="auto">
                            <a:xfrm>
                              <a:off x="7982" y="3946"/>
                              <a:ext cx="2" cy="91"/>
                            </a:xfrm>
                            <a:custGeom>
                              <a:avLst/>
                              <a:gdLst>
                                <a:gd name="T0" fmla="+- 0 7984 7982"/>
                                <a:gd name="T1" fmla="*/ T0 w 2"/>
                                <a:gd name="T2" fmla="+- 0 3946 3946"/>
                                <a:gd name="T3" fmla="*/ 3946 h 91"/>
                                <a:gd name="T4" fmla="+- 0 7982 7982"/>
                                <a:gd name="T5" fmla="*/ T4 w 2"/>
                                <a:gd name="T6" fmla="+- 0 3946 3946"/>
                                <a:gd name="T7" fmla="*/ 3946 h 91"/>
                                <a:gd name="T8" fmla="+- 0 7982 7982"/>
                                <a:gd name="T9" fmla="*/ T8 w 2"/>
                                <a:gd name="T10" fmla="+- 0 4036 3946"/>
                                <a:gd name="T11" fmla="*/ 4036 h 91"/>
                                <a:gd name="T12" fmla="+- 0 7984 7982"/>
                                <a:gd name="T13" fmla="*/ T12 w 2"/>
                                <a:gd name="T14" fmla="+- 0 4036 3946"/>
                                <a:gd name="T15" fmla="*/ 4036 h 91"/>
                                <a:gd name="T16" fmla="+- 0 7984 798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57" name="Group 1168"/>
                        <wpg:cNvGrpSpPr>
                          <a:grpSpLocks/>
                        </wpg:cNvGrpSpPr>
                        <wpg:grpSpPr bwMode="auto">
                          <a:xfrm>
                            <a:off x="8257" y="3946"/>
                            <a:ext cx="2" cy="91"/>
                            <a:chOff x="8257" y="3946"/>
                            <a:chExt cx="2" cy="91"/>
                          </a:xfrm>
                        </wpg:grpSpPr>
                        <wps:wsp>
                          <wps:cNvPr id="18558" name="Freeform 1169"/>
                          <wps:cNvSpPr>
                            <a:spLocks/>
                          </wps:cNvSpPr>
                          <wps:spPr bwMode="auto">
                            <a:xfrm>
                              <a:off x="8257" y="3946"/>
                              <a:ext cx="2" cy="91"/>
                            </a:xfrm>
                            <a:custGeom>
                              <a:avLst/>
                              <a:gdLst>
                                <a:gd name="T0" fmla="+- 0 8259 8257"/>
                                <a:gd name="T1" fmla="*/ T0 w 2"/>
                                <a:gd name="T2" fmla="+- 0 3946 3946"/>
                                <a:gd name="T3" fmla="*/ 3946 h 91"/>
                                <a:gd name="T4" fmla="+- 0 8257 8257"/>
                                <a:gd name="T5" fmla="*/ T4 w 2"/>
                                <a:gd name="T6" fmla="+- 0 3946 3946"/>
                                <a:gd name="T7" fmla="*/ 3946 h 91"/>
                                <a:gd name="T8" fmla="+- 0 8257 8257"/>
                                <a:gd name="T9" fmla="*/ T8 w 2"/>
                                <a:gd name="T10" fmla="+- 0 4036 3946"/>
                                <a:gd name="T11" fmla="*/ 4036 h 91"/>
                                <a:gd name="T12" fmla="+- 0 8259 8257"/>
                                <a:gd name="T13" fmla="*/ T12 w 2"/>
                                <a:gd name="T14" fmla="+- 0 4036 3946"/>
                                <a:gd name="T15" fmla="*/ 4036 h 91"/>
                                <a:gd name="T16" fmla="+- 0 8259 825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559" name="Picture 1170"/>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7984" y="3946"/>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560" name="Picture 1171"/>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8255"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561" name="Group 1172"/>
                        <wpg:cNvGrpSpPr>
                          <a:grpSpLocks/>
                        </wpg:cNvGrpSpPr>
                        <wpg:grpSpPr bwMode="auto">
                          <a:xfrm>
                            <a:off x="7986" y="3946"/>
                            <a:ext cx="2" cy="91"/>
                            <a:chOff x="7986" y="3946"/>
                            <a:chExt cx="2" cy="91"/>
                          </a:xfrm>
                        </wpg:grpSpPr>
                        <wps:wsp>
                          <wps:cNvPr id="18562" name="Freeform 1173"/>
                          <wps:cNvSpPr>
                            <a:spLocks/>
                          </wps:cNvSpPr>
                          <wps:spPr bwMode="auto">
                            <a:xfrm>
                              <a:off x="7986" y="3946"/>
                              <a:ext cx="2" cy="91"/>
                            </a:xfrm>
                            <a:custGeom>
                              <a:avLst/>
                              <a:gdLst>
                                <a:gd name="T0" fmla="+- 0 7988 7986"/>
                                <a:gd name="T1" fmla="*/ T0 w 2"/>
                                <a:gd name="T2" fmla="+- 0 3946 3946"/>
                                <a:gd name="T3" fmla="*/ 3946 h 91"/>
                                <a:gd name="T4" fmla="+- 0 7986 7986"/>
                                <a:gd name="T5" fmla="*/ T4 w 2"/>
                                <a:gd name="T6" fmla="+- 0 3946 3946"/>
                                <a:gd name="T7" fmla="*/ 3946 h 91"/>
                                <a:gd name="T8" fmla="+- 0 7986 7986"/>
                                <a:gd name="T9" fmla="*/ T8 w 2"/>
                                <a:gd name="T10" fmla="+- 0 4036 3946"/>
                                <a:gd name="T11" fmla="*/ 4036 h 91"/>
                                <a:gd name="T12" fmla="+- 0 7988 7986"/>
                                <a:gd name="T13" fmla="*/ T12 w 2"/>
                                <a:gd name="T14" fmla="+- 0 4036 3946"/>
                                <a:gd name="T15" fmla="*/ 4036 h 91"/>
                                <a:gd name="T16" fmla="+- 0 7988 7986"/>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63" name="Group 1174"/>
                        <wpg:cNvGrpSpPr>
                          <a:grpSpLocks/>
                        </wpg:cNvGrpSpPr>
                        <wpg:grpSpPr bwMode="auto">
                          <a:xfrm>
                            <a:off x="8253" y="3946"/>
                            <a:ext cx="2" cy="91"/>
                            <a:chOff x="8253" y="3946"/>
                            <a:chExt cx="2" cy="91"/>
                          </a:xfrm>
                        </wpg:grpSpPr>
                        <wps:wsp>
                          <wps:cNvPr id="18564" name="Freeform 1175"/>
                          <wps:cNvSpPr>
                            <a:spLocks/>
                          </wps:cNvSpPr>
                          <wps:spPr bwMode="auto">
                            <a:xfrm>
                              <a:off x="8253" y="3946"/>
                              <a:ext cx="2" cy="91"/>
                            </a:xfrm>
                            <a:custGeom>
                              <a:avLst/>
                              <a:gdLst>
                                <a:gd name="T0" fmla="+- 0 8255 8253"/>
                                <a:gd name="T1" fmla="*/ T0 w 2"/>
                                <a:gd name="T2" fmla="+- 0 3946 3946"/>
                                <a:gd name="T3" fmla="*/ 3946 h 91"/>
                                <a:gd name="T4" fmla="+- 0 8253 8253"/>
                                <a:gd name="T5" fmla="*/ T4 w 2"/>
                                <a:gd name="T6" fmla="+- 0 3946 3946"/>
                                <a:gd name="T7" fmla="*/ 3946 h 91"/>
                                <a:gd name="T8" fmla="+- 0 8253 8253"/>
                                <a:gd name="T9" fmla="*/ T8 w 2"/>
                                <a:gd name="T10" fmla="+- 0 4036 3946"/>
                                <a:gd name="T11" fmla="*/ 4036 h 91"/>
                                <a:gd name="T12" fmla="+- 0 8255 8253"/>
                                <a:gd name="T13" fmla="*/ T12 w 2"/>
                                <a:gd name="T14" fmla="+- 0 4036 3946"/>
                                <a:gd name="T15" fmla="*/ 4036 h 91"/>
                                <a:gd name="T16" fmla="+- 0 8255 8253"/>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65" name="Group 1176"/>
                        <wpg:cNvGrpSpPr>
                          <a:grpSpLocks/>
                        </wpg:cNvGrpSpPr>
                        <wpg:grpSpPr bwMode="auto">
                          <a:xfrm>
                            <a:off x="7988" y="3946"/>
                            <a:ext cx="3" cy="91"/>
                            <a:chOff x="7988" y="3946"/>
                            <a:chExt cx="3" cy="91"/>
                          </a:xfrm>
                        </wpg:grpSpPr>
                        <wps:wsp>
                          <wps:cNvPr id="18566" name="Freeform 1177"/>
                          <wps:cNvSpPr>
                            <a:spLocks/>
                          </wps:cNvSpPr>
                          <wps:spPr bwMode="auto">
                            <a:xfrm>
                              <a:off x="7988" y="3946"/>
                              <a:ext cx="3" cy="91"/>
                            </a:xfrm>
                            <a:custGeom>
                              <a:avLst/>
                              <a:gdLst>
                                <a:gd name="T0" fmla="+- 0 7991 7988"/>
                                <a:gd name="T1" fmla="*/ T0 w 3"/>
                                <a:gd name="T2" fmla="+- 0 3946 3946"/>
                                <a:gd name="T3" fmla="*/ 3946 h 91"/>
                                <a:gd name="T4" fmla="+- 0 7988 7988"/>
                                <a:gd name="T5" fmla="*/ T4 w 3"/>
                                <a:gd name="T6" fmla="+- 0 3946 3946"/>
                                <a:gd name="T7" fmla="*/ 3946 h 91"/>
                                <a:gd name="T8" fmla="+- 0 7988 7988"/>
                                <a:gd name="T9" fmla="*/ T8 w 3"/>
                                <a:gd name="T10" fmla="+- 0 4036 3946"/>
                                <a:gd name="T11" fmla="*/ 4036 h 91"/>
                                <a:gd name="T12" fmla="+- 0 7991 7988"/>
                                <a:gd name="T13" fmla="*/ T12 w 3"/>
                                <a:gd name="T14" fmla="+- 0 4036 3946"/>
                                <a:gd name="T15" fmla="*/ 4036 h 91"/>
                                <a:gd name="T16" fmla="+- 0 7991 798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67" name="Group 1178"/>
                        <wpg:cNvGrpSpPr>
                          <a:grpSpLocks/>
                        </wpg:cNvGrpSpPr>
                        <wpg:grpSpPr bwMode="auto">
                          <a:xfrm>
                            <a:off x="8250" y="3946"/>
                            <a:ext cx="3" cy="91"/>
                            <a:chOff x="8250" y="3946"/>
                            <a:chExt cx="3" cy="91"/>
                          </a:xfrm>
                        </wpg:grpSpPr>
                        <wps:wsp>
                          <wps:cNvPr id="18568" name="Freeform 1179"/>
                          <wps:cNvSpPr>
                            <a:spLocks/>
                          </wps:cNvSpPr>
                          <wps:spPr bwMode="auto">
                            <a:xfrm>
                              <a:off x="8250" y="3946"/>
                              <a:ext cx="3" cy="91"/>
                            </a:xfrm>
                            <a:custGeom>
                              <a:avLst/>
                              <a:gdLst>
                                <a:gd name="T0" fmla="+- 0 8253 8250"/>
                                <a:gd name="T1" fmla="*/ T0 w 3"/>
                                <a:gd name="T2" fmla="+- 0 3946 3946"/>
                                <a:gd name="T3" fmla="*/ 3946 h 91"/>
                                <a:gd name="T4" fmla="+- 0 8250 8250"/>
                                <a:gd name="T5" fmla="*/ T4 w 3"/>
                                <a:gd name="T6" fmla="+- 0 3946 3946"/>
                                <a:gd name="T7" fmla="*/ 3946 h 91"/>
                                <a:gd name="T8" fmla="+- 0 8250 8250"/>
                                <a:gd name="T9" fmla="*/ T8 w 3"/>
                                <a:gd name="T10" fmla="+- 0 4036 3946"/>
                                <a:gd name="T11" fmla="*/ 4036 h 91"/>
                                <a:gd name="T12" fmla="+- 0 8253 8250"/>
                                <a:gd name="T13" fmla="*/ T12 w 3"/>
                                <a:gd name="T14" fmla="+- 0 4036 3946"/>
                                <a:gd name="T15" fmla="*/ 4036 h 91"/>
                                <a:gd name="T16" fmla="+- 0 8253 825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69" name="Group 1180"/>
                        <wpg:cNvGrpSpPr>
                          <a:grpSpLocks/>
                        </wpg:cNvGrpSpPr>
                        <wpg:grpSpPr bwMode="auto">
                          <a:xfrm>
                            <a:off x="7991" y="3946"/>
                            <a:ext cx="2" cy="91"/>
                            <a:chOff x="7991" y="3946"/>
                            <a:chExt cx="2" cy="91"/>
                          </a:xfrm>
                        </wpg:grpSpPr>
                        <wps:wsp>
                          <wps:cNvPr id="18570" name="Freeform 1181"/>
                          <wps:cNvSpPr>
                            <a:spLocks/>
                          </wps:cNvSpPr>
                          <wps:spPr bwMode="auto">
                            <a:xfrm>
                              <a:off x="7991" y="3946"/>
                              <a:ext cx="2" cy="91"/>
                            </a:xfrm>
                            <a:custGeom>
                              <a:avLst/>
                              <a:gdLst>
                                <a:gd name="T0" fmla="+- 0 7993 7991"/>
                                <a:gd name="T1" fmla="*/ T0 w 2"/>
                                <a:gd name="T2" fmla="+- 0 3946 3946"/>
                                <a:gd name="T3" fmla="*/ 3946 h 91"/>
                                <a:gd name="T4" fmla="+- 0 7991 7991"/>
                                <a:gd name="T5" fmla="*/ T4 w 2"/>
                                <a:gd name="T6" fmla="+- 0 3946 3946"/>
                                <a:gd name="T7" fmla="*/ 3946 h 91"/>
                                <a:gd name="T8" fmla="+- 0 7991 7991"/>
                                <a:gd name="T9" fmla="*/ T8 w 2"/>
                                <a:gd name="T10" fmla="+- 0 4036 3946"/>
                                <a:gd name="T11" fmla="*/ 4036 h 91"/>
                                <a:gd name="T12" fmla="+- 0 7993 7991"/>
                                <a:gd name="T13" fmla="*/ T12 w 2"/>
                                <a:gd name="T14" fmla="+- 0 4036 3946"/>
                                <a:gd name="T15" fmla="*/ 4036 h 91"/>
                                <a:gd name="T16" fmla="+- 0 7993 799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71" name="Group 1182"/>
                        <wpg:cNvGrpSpPr>
                          <a:grpSpLocks/>
                        </wpg:cNvGrpSpPr>
                        <wpg:grpSpPr bwMode="auto">
                          <a:xfrm>
                            <a:off x="8248" y="3946"/>
                            <a:ext cx="2" cy="91"/>
                            <a:chOff x="8248" y="3946"/>
                            <a:chExt cx="2" cy="91"/>
                          </a:xfrm>
                        </wpg:grpSpPr>
                        <wps:wsp>
                          <wps:cNvPr id="18572" name="Freeform 1183"/>
                          <wps:cNvSpPr>
                            <a:spLocks/>
                          </wps:cNvSpPr>
                          <wps:spPr bwMode="auto">
                            <a:xfrm>
                              <a:off x="8248" y="3946"/>
                              <a:ext cx="2" cy="91"/>
                            </a:xfrm>
                            <a:custGeom>
                              <a:avLst/>
                              <a:gdLst>
                                <a:gd name="T0" fmla="+- 0 8250 8248"/>
                                <a:gd name="T1" fmla="*/ T0 w 2"/>
                                <a:gd name="T2" fmla="+- 0 3946 3946"/>
                                <a:gd name="T3" fmla="*/ 3946 h 91"/>
                                <a:gd name="T4" fmla="+- 0 8248 8248"/>
                                <a:gd name="T5" fmla="*/ T4 w 2"/>
                                <a:gd name="T6" fmla="+- 0 3946 3946"/>
                                <a:gd name="T7" fmla="*/ 3946 h 91"/>
                                <a:gd name="T8" fmla="+- 0 8248 8248"/>
                                <a:gd name="T9" fmla="*/ T8 w 2"/>
                                <a:gd name="T10" fmla="+- 0 4036 3946"/>
                                <a:gd name="T11" fmla="*/ 4036 h 91"/>
                                <a:gd name="T12" fmla="+- 0 8250 8248"/>
                                <a:gd name="T13" fmla="*/ T12 w 2"/>
                                <a:gd name="T14" fmla="+- 0 4036 3946"/>
                                <a:gd name="T15" fmla="*/ 4036 h 91"/>
                                <a:gd name="T16" fmla="+- 0 8250 824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573" name="Picture 1184"/>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799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574" name="Group 1185"/>
                        <wpg:cNvGrpSpPr>
                          <a:grpSpLocks/>
                        </wpg:cNvGrpSpPr>
                        <wpg:grpSpPr bwMode="auto">
                          <a:xfrm>
                            <a:off x="8246" y="3946"/>
                            <a:ext cx="3" cy="91"/>
                            <a:chOff x="8246" y="3946"/>
                            <a:chExt cx="3" cy="91"/>
                          </a:xfrm>
                        </wpg:grpSpPr>
                        <wps:wsp>
                          <wps:cNvPr id="18575" name="Freeform 1186"/>
                          <wps:cNvSpPr>
                            <a:spLocks/>
                          </wps:cNvSpPr>
                          <wps:spPr bwMode="auto">
                            <a:xfrm>
                              <a:off x="8246" y="3946"/>
                              <a:ext cx="3" cy="91"/>
                            </a:xfrm>
                            <a:custGeom>
                              <a:avLst/>
                              <a:gdLst>
                                <a:gd name="T0" fmla="+- 0 8248 8246"/>
                                <a:gd name="T1" fmla="*/ T0 w 3"/>
                                <a:gd name="T2" fmla="+- 0 3946 3946"/>
                                <a:gd name="T3" fmla="*/ 3946 h 91"/>
                                <a:gd name="T4" fmla="+- 0 8246 8246"/>
                                <a:gd name="T5" fmla="*/ T4 w 3"/>
                                <a:gd name="T6" fmla="+- 0 3946 3946"/>
                                <a:gd name="T7" fmla="*/ 3946 h 91"/>
                                <a:gd name="T8" fmla="+- 0 8246 8246"/>
                                <a:gd name="T9" fmla="*/ T8 w 3"/>
                                <a:gd name="T10" fmla="+- 0 4036 3946"/>
                                <a:gd name="T11" fmla="*/ 4036 h 91"/>
                                <a:gd name="T12" fmla="+- 0 8248 8246"/>
                                <a:gd name="T13" fmla="*/ T12 w 3"/>
                                <a:gd name="T14" fmla="+- 0 4036 3946"/>
                                <a:gd name="T15" fmla="*/ 4036 h 91"/>
                                <a:gd name="T16" fmla="+- 0 8248 8246"/>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76" name="Group 1187"/>
                        <wpg:cNvGrpSpPr>
                          <a:grpSpLocks/>
                        </wpg:cNvGrpSpPr>
                        <wpg:grpSpPr bwMode="auto">
                          <a:xfrm>
                            <a:off x="7996" y="3946"/>
                            <a:ext cx="2" cy="91"/>
                            <a:chOff x="7996" y="3946"/>
                            <a:chExt cx="2" cy="91"/>
                          </a:xfrm>
                        </wpg:grpSpPr>
                        <wps:wsp>
                          <wps:cNvPr id="18577" name="Freeform 1188"/>
                          <wps:cNvSpPr>
                            <a:spLocks/>
                          </wps:cNvSpPr>
                          <wps:spPr bwMode="auto">
                            <a:xfrm>
                              <a:off x="7996" y="3946"/>
                              <a:ext cx="2" cy="91"/>
                            </a:xfrm>
                            <a:custGeom>
                              <a:avLst/>
                              <a:gdLst>
                                <a:gd name="T0" fmla="+- 0 7997 7996"/>
                                <a:gd name="T1" fmla="*/ T0 w 2"/>
                                <a:gd name="T2" fmla="+- 0 3946 3946"/>
                                <a:gd name="T3" fmla="*/ 3946 h 91"/>
                                <a:gd name="T4" fmla="+- 0 7996 7996"/>
                                <a:gd name="T5" fmla="*/ T4 w 2"/>
                                <a:gd name="T6" fmla="+- 0 3946 3946"/>
                                <a:gd name="T7" fmla="*/ 3946 h 91"/>
                                <a:gd name="T8" fmla="+- 0 7996 7996"/>
                                <a:gd name="T9" fmla="*/ T8 w 2"/>
                                <a:gd name="T10" fmla="+- 0 4036 3946"/>
                                <a:gd name="T11" fmla="*/ 4036 h 91"/>
                                <a:gd name="T12" fmla="+- 0 7997 7996"/>
                                <a:gd name="T13" fmla="*/ T12 w 2"/>
                                <a:gd name="T14" fmla="+- 0 4036 3946"/>
                                <a:gd name="T15" fmla="*/ 4036 h 91"/>
                                <a:gd name="T16" fmla="+- 0 7997 7996"/>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578" name="Picture 1189"/>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244" y="3946"/>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579" name="Group 1190"/>
                        <wpg:cNvGrpSpPr>
                          <a:grpSpLocks/>
                        </wpg:cNvGrpSpPr>
                        <wpg:grpSpPr bwMode="auto">
                          <a:xfrm>
                            <a:off x="7997" y="3946"/>
                            <a:ext cx="3" cy="91"/>
                            <a:chOff x="7997" y="3946"/>
                            <a:chExt cx="3" cy="91"/>
                          </a:xfrm>
                        </wpg:grpSpPr>
                        <wps:wsp>
                          <wps:cNvPr id="18580" name="Freeform 1191"/>
                          <wps:cNvSpPr>
                            <a:spLocks/>
                          </wps:cNvSpPr>
                          <wps:spPr bwMode="auto">
                            <a:xfrm>
                              <a:off x="7997" y="3946"/>
                              <a:ext cx="3" cy="91"/>
                            </a:xfrm>
                            <a:custGeom>
                              <a:avLst/>
                              <a:gdLst>
                                <a:gd name="T0" fmla="+- 0 8000 7997"/>
                                <a:gd name="T1" fmla="*/ T0 w 3"/>
                                <a:gd name="T2" fmla="+- 0 3946 3946"/>
                                <a:gd name="T3" fmla="*/ 3946 h 91"/>
                                <a:gd name="T4" fmla="+- 0 7997 7997"/>
                                <a:gd name="T5" fmla="*/ T4 w 3"/>
                                <a:gd name="T6" fmla="+- 0 3946 3946"/>
                                <a:gd name="T7" fmla="*/ 3946 h 91"/>
                                <a:gd name="T8" fmla="+- 0 7997 7997"/>
                                <a:gd name="T9" fmla="*/ T8 w 3"/>
                                <a:gd name="T10" fmla="+- 0 4036 3946"/>
                                <a:gd name="T11" fmla="*/ 4036 h 91"/>
                                <a:gd name="T12" fmla="+- 0 8000 7997"/>
                                <a:gd name="T13" fmla="*/ T12 w 3"/>
                                <a:gd name="T14" fmla="+- 0 4036 3946"/>
                                <a:gd name="T15" fmla="*/ 4036 h 91"/>
                                <a:gd name="T16" fmla="+- 0 8000 799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81" name="Group 1192"/>
                        <wpg:cNvGrpSpPr>
                          <a:grpSpLocks/>
                        </wpg:cNvGrpSpPr>
                        <wpg:grpSpPr bwMode="auto">
                          <a:xfrm>
                            <a:off x="8241" y="3946"/>
                            <a:ext cx="3" cy="91"/>
                            <a:chOff x="8241" y="3946"/>
                            <a:chExt cx="3" cy="91"/>
                          </a:xfrm>
                        </wpg:grpSpPr>
                        <wps:wsp>
                          <wps:cNvPr id="18582" name="Freeform 1193"/>
                          <wps:cNvSpPr>
                            <a:spLocks/>
                          </wps:cNvSpPr>
                          <wps:spPr bwMode="auto">
                            <a:xfrm>
                              <a:off x="8241" y="3946"/>
                              <a:ext cx="3" cy="91"/>
                            </a:xfrm>
                            <a:custGeom>
                              <a:avLst/>
                              <a:gdLst>
                                <a:gd name="T0" fmla="+- 0 8244 8241"/>
                                <a:gd name="T1" fmla="*/ T0 w 3"/>
                                <a:gd name="T2" fmla="+- 0 3946 3946"/>
                                <a:gd name="T3" fmla="*/ 3946 h 91"/>
                                <a:gd name="T4" fmla="+- 0 8241 8241"/>
                                <a:gd name="T5" fmla="*/ T4 w 3"/>
                                <a:gd name="T6" fmla="+- 0 3946 3946"/>
                                <a:gd name="T7" fmla="*/ 3946 h 91"/>
                                <a:gd name="T8" fmla="+- 0 8241 8241"/>
                                <a:gd name="T9" fmla="*/ T8 w 3"/>
                                <a:gd name="T10" fmla="+- 0 4036 3946"/>
                                <a:gd name="T11" fmla="*/ 4036 h 91"/>
                                <a:gd name="T12" fmla="+- 0 8244 8241"/>
                                <a:gd name="T13" fmla="*/ T12 w 3"/>
                                <a:gd name="T14" fmla="+- 0 4036 3946"/>
                                <a:gd name="T15" fmla="*/ 4036 h 91"/>
                                <a:gd name="T16" fmla="+- 0 8244 8241"/>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83" name="Group 1194"/>
                        <wpg:cNvGrpSpPr>
                          <a:grpSpLocks/>
                        </wpg:cNvGrpSpPr>
                        <wpg:grpSpPr bwMode="auto">
                          <a:xfrm>
                            <a:off x="8000" y="3946"/>
                            <a:ext cx="2" cy="91"/>
                            <a:chOff x="8000" y="3946"/>
                            <a:chExt cx="2" cy="91"/>
                          </a:xfrm>
                        </wpg:grpSpPr>
                        <wps:wsp>
                          <wps:cNvPr id="18584" name="Freeform 1195"/>
                          <wps:cNvSpPr>
                            <a:spLocks/>
                          </wps:cNvSpPr>
                          <wps:spPr bwMode="auto">
                            <a:xfrm>
                              <a:off x="8000" y="3946"/>
                              <a:ext cx="2" cy="91"/>
                            </a:xfrm>
                            <a:custGeom>
                              <a:avLst/>
                              <a:gdLst>
                                <a:gd name="T0" fmla="+- 0 8002 8000"/>
                                <a:gd name="T1" fmla="*/ T0 w 2"/>
                                <a:gd name="T2" fmla="+- 0 3946 3946"/>
                                <a:gd name="T3" fmla="*/ 3946 h 91"/>
                                <a:gd name="T4" fmla="+- 0 8000 8000"/>
                                <a:gd name="T5" fmla="*/ T4 w 2"/>
                                <a:gd name="T6" fmla="+- 0 3946 3946"/>
                                <a:gd name="T7" fmla="*/ 3946 h 91"/>
                                <a:gd name="T8" fmla="+- 0 8000 8000"/>
                                <a:gd name="T9" fmla="*/ T8 w 2"/>
                                <a:gd name="T10" fmla="+- 0 4036 3946"/>
                                <a:gd name="T11" fmla="*/ 4036 h 91"/>
                                <a:gd name="T12" fmla="+- 0 8002 8000"/>
                                <a:gd name="T13" fmla="*/ T12 w 2"/>
                                <a:gd name="T14" fmla="+- 0 4036 3946"/>
                                <a:gd name="T15" fmla="*/ 4036 h 91"/>
                                <a:gd name="T16" fmla="+- 0 8002 800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85" name="Group 1196"/>
                        <wpg:cNvGrpSpPr>
                          <a:grpSpLocks/>
                        </wpg:cNvGrpSpPr>
                        <wpg:grpSpPr bwMode="auto">
                          <a:xfrm>
                            <a:off x="8239" y="3946"/>
                            <a:ext cx="2" cy="91"/>
                            <a:chOff x="8239" y="3946"/>
                            <a:chExt cx="2" cy="91"/>
                          </a:xfrm>
                        </wpg:grpSpPr>
                        <wps:wsp>
                          <wps:cNvPr id="18586" name="Freeform 1197"/>
                          <wps:cNvSpPr>
                            <a:spLocks/>
                          </wps:cNvSpPr>
                          <wps:spPr bwMode="auto">
                            <a:xfrm>
                              <a:off x="8239" y="3946"/>
                              <a:ext cx="2" cy="91"/>
                            </a:xfrm>
                            <a:custGeom>
                              <a:avLst/>
                              <a:gdLst>
                                <a:gd name="T0" fmla="+- 0 8241 8239"/>
                                <a:gd name="T1" fmla="*/ T0 w 2"/>
                                <a:gd name="T2" fmla="+- 0 3946 3946"/>
                                <a:gd name="T3" fmla="*/ 3946 h 91"/>
                                <a:gd name="T4" fmla="+- 0 8239 8239"/>
                                <a:gd name="T5" fmla="*/ T4 w 2"/>
                                <a:gd name="T6" fmla="+- 0 3946 3946"/>
                                <a:gd name="T7" fmla="*/ 3946 h 91"/>
                                <a:gd name="T8" fmla="+- 0 8239 8239"/>
                                <a:gd name="T9" fmla="*/ T8 w 2"/>
                                <a:gd name="T10" fmla="+- 0 4036 3946"/>
                                <a:gd name="T11" fmla="*/ 4036 h 91"/>
                                <a:gd name="T12" fmla="+- 0 8241 8239"/>
                                <a:gd name="T13" fmla="*/ T12 w 2"/>
                                <a:gd name="T14" fmla="+- 0 4036 3946"/>
                                <a:gd name="T15" fmla="*/ 4036 h 91"/>
                                <a:gd name="T16" fmla="+- 0 8241 823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87" name="Group 1198"/>
                        <wpg:cNvGrpSpPr>
                          <a:grpSpLocks/>
                        </wpg:cNvGrpSpPr>
                        <wpg:grpSpPr bwMode="auto">
                          <a:xfrm>
                            <a:off x="8002" y="3946"/>
                            <a:ext cx="3" cy="91"/>
                            <a:chOff x="8002" y="3946"/>
                            <a:chExt cx="3" cy="91"/>
                          </a:xfrm>
                        </wpg:grpSpPr>
                        <wps:wsp>
                          <wps:cNvPr id="18588" name="Freeform 1199"/>
                          <wps:cNvSpPr>
                            <a:spLocks/>
                          </wps:cNvSpPr>
                          <wps:spPr bwMode="auto">
                            <a:xfrm>
                              <a:off x="8002" y="3946"/>
                              <a:ext cx="3" cy="91"/>
                            </a:xfrm>
                            <a:custGeom>
                              <a:avLst/>
                              <a:gdLst>
                                <a:gd name="T0" fmla="+- 0 8005 8002"/>
                                <a:gd name="T1" fmla="*/ T0 w 3"/>
                                <a:gd name="T2" fmla="+- 0 3946 3946"/>
                                <a:gd name="T3" fmla="*/ 3946 h 91"/>
                                <a:gd name="T4" fmla="+- 0 8002 8002"/>
                                <a:gd name="T5" fmla="*/ T4 w 3"/>
                                <a:gd name="T6" fmla="+- 0 3946 3946"/>
                                <a:gd name="T7" fmla="*/ 3946 h 91"/>
                                <a:gd name="T8" fmla="+- 0 8002 8002"/>
                                <a:gd name="T9" fmla="*/ T8 w 3"/>
                                <a:gd name="T10" fmla="+- 0 4036 3946"/>
                                <a:gd name="T11" fmla="*/ 4036 h 91"/>
                                <a:gd name="T12" fmla="+- 0 8005 8002"/>
                                <a:gd name="T13" fmla="*/ T12 w 3"/>
                                <a:gd name="T14" fmla="+- 0 4036 3946"/>
                                <a:gd name="T15" fmla="*/ 4036 h 91"/>
                                <a:gd name="T16" fmla="+- 0 8005 8002"/>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89" name="Group 1200"/>
                        <wpg:cNvGrpSpPr>
                          <a:grpSpLocks/>
                        </wpg:cNvGrpSpPr>
                        <wpg:grpSpPr bwMode="auto">
                          <a:xfrm>
                            <a:off x="8236" y="3946"/>
                            <a:ext cx="3" cy="91"/>
                            <a:chOff x="8236" y="3946"/>
                            <a:chExt cx="3" cy="91"/>
                          </a:xfrm>
                        </wpg:grpSpPr>
                        <wps:wsp>
                          <wps:cNvPr id="18590" name="Freeform 1201"/>
                          <wps:cNvSpPr>
                            <a:spLocks/>
                          </wps:cNvSpPr>
                          <wps:spPr bwMode="auto">
                            <a:xfrm>
                              <a:off x="8236" y="3946"/>
                              <a:ext cx="3" cy="91"/>
                            </a:xfrm>
                            <a:custGeom>
                              <a:avLst/>
                              <a:gdLst>
                                <a:gd name="T0" fmla="+- 0 8239 8236"/>
                                <a:gd name="T1" fmla="*/ T0 w 3"/>
                                <a:gd name="T2" fmla="+- 0 3946 3946"/>
                                <a:gd name="T3" fmla="*/ 3946 h 91"/>
                                <a:gd name="T4" fmla="+- 0 8236 8236"/>
                                <a:gd name="T5" fmla="*/ T4 w 3"/>
                                <a:gd name="T6" fmla="+- 0 3946 3946"/>
                                <a:gd name="T7" fmla="*/ 3946 h 91"/>
                                <a:gd name="T8" fmla="+- 0 8236 8236"/>
                                <a:gd name="T9" fmla="*/ T8 w 3"/>
                                <a:gd name="T10" fmla="+- 0 4036 3946"/>
                                <a:gd name="T11" fmla="*/ 4036 h 91"/>
                                <a:gd name="T12" fmla="+- 0 8239 8236"/>
                                <a:gd name="T13" fmla="*/ T12 w 3"/>
                                <a:gd name="T14" fmla="+- 0 4036 3946"/>
                                <a:gd name="T15" fmla="*/ 4036 h 91"/>
                                <a:gd name="T16" fmla="+- 0 8239 8236"/>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591" name="Picture 1202"/>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005" y="3946"/>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592" name="Picture 120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235" y="3946"/>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593" name="Group 1204"/>
                        <wpg:cNvGrpSpPr>
                          <a:grpSpLocks/>
                        </wpg:cNvGrpSpPr>
                        <wpg:grpSpPr bwMode="auto">
                          <a:xfrm>
                            <a:off x="8007" y="3946"/>
                            <a:ext cx="3" cy="91"/>
                            <a:chOff x="8007" y="3946"/>
                            <a:chExt cx="3" cy="91"/>
                          </a:xfrm>
                        </wpg:grpSpPr>
                        <wps:wsp>
                          <wps:cNvPr id="18594" name="Freeform 1205"/>
                          <wps:cNvSpPr>
                            <a:spLocks/>
                          </wps:cNvSpPr>
                          <wps:spPr bwMode="auto">
                            <a:xfrm>
                              <a:off x="8007" y="3946"/>
                              <a:ext cx="3" cy="91"/>
                            </a:xfrm>
                            <a:custGeom>
                              <a:avLst/>
                              <a:gdLst>
                                <a:gd name="T0" fmla="+- 0 8009 8007"/>
                                <a:gd name="T1" fmla="*/ T0 w 3"/>
                                <a:gd name="T2" fmla="+- 0 3946 3946"/>
                                <a:gd name="T3" fmla="*/ 3946 h 91"/>
                                <a:gd name="T4" fmla="+- 0 8007 8007"/>
                                <a:gd name="T5" fmla="*/ T4 w 3"/>
                                <a:gd name="T6" fmla="+- 0 3946 3946"/>
                                <a:gd name="T7" fmla="*/ 3946 h 91"/>
                                <a:gd name="T8" fmla="+- 0 8007 8007"/>
                                <a:gd name="T9" fmla="*/ T8 w 3"/>
                                <a:gd name="T10" fmla="+- 0 4036 3946"/>
                                <a:gd name="T11" fmla="*/ 4036 h 91"/>
                                <a:gd name="T12" fmla="+- 0 8009 8007"/>
                                <a:gd name="T13" fmla="*/ T12 w 3"/>
                                <a:gd name="T14" fmla="+- 0 4036 3946"/>
                                <a:gd name="T15" fmla="*/ 4036 h 91"/>
                                <a:gd name="T16" fmla="+- 0 8009 800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95" name="Group 1206"/>
                        <wpg:cNvGrpSpPr>
                          <a:grpSpLocks/>
                        </wpg:cNvGrpSpPr>
                        <wpg:grpSpPr bwMode="auto">
                          <a:xfrm>
                            <a:off x="8232" y="3946"/>
                            <a:ext cx="3" cy="91"/>
                            <a:chOff x="8232" y="3946"/>
                            <a:chExt cx="3" cy="91"/>
                          </a:xfrm>
                        </wpg:grpSpPr>
                        <wps:wsp>
                          <wps:cNvPr id="18596" name="Freeform 1207"/>
                          <wps:cNvSpPr>
                            <a:spLocks/>
                          </wps:cNvSpPr>
                          <wps:spPr bwMode="auto">
                            <a:xfrm>
                              <a:off x="8232" y="3946"/>
                              <a:ext cx="3" cy="91"/>
                            </a:xfrm>
                            <a:custGeom>
                              <a:avLst/>
                              <a:gdLst>
                                <a:gd name="T0" fmla="+- 0 8235 8232"/>
                                <a:gd name="T1" fmla="*/ T0 w 3"/>
                                <a:gd name="T2" fmla="+- 0 3946 3946"/>
                                <a:gd name="T3" fmla="*/ 3946 h 91"/>
                                <a:gd name="T4" fmla="+- 0 8232 8232"/>
                                <a:gd name="T5" fmla="*/ T4 w 3"/>
                                <a:gd name="T6" fmla="+- 0 3946 3946"/>
                                <a:gd name="T7" fmla="*/ 3946 h 91"/>
                                <a:gd name="T8" fmla="+- 0 8232 8232"/>
                                <a:gd name="T9" fmla="*/ T8 w 3"/>
                                <a:gd name="T10" fmla="+- 0 4036 3946"/>
                                <a:gd name="T11" fmla="*/ 4036 h 91"/>
                                <a:gd name="T12" fmla="+- 0 8235 8232"/>
                                <a:gd name="T13" fmla="*/ T12 w 3"/>
                                <a:gd name="T14" fmla="+- 0 4036 3946"/>
                                <a:gd name="T15" fmla="*/ 4036 h 91"/>
                                <a:gd name="T16" fmla="+- 0 8235 8232"/>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97" name="Group 1208"/>
                        <wpg:cNvGrpSpPr>
                          <a:grpSpLocks/>
                        </wpg:cNvGrpSpPr>
                        <wpg:grpSpPr bwMode="auto">
                          <a:xfrm>
                            <a:off x="8009" y="3946"/>
                            <a:ext cx="2" cy="91"/>
                            <a:chOff x="8009" y="3946"/>
                            <a:chExt cx="2" cy="91"/>
                          </a:xfrm>
                        </wpg:grpSpPr>
                        <wps:wsp>
                          <wps:cNvPr id="18598" name="Freeform 1209"/>
                          <wps:cNvSpPr>
                            <a:spLocks/>
                          </wps:cNvSpPr>
                          <wps:spPr bwMode="auto">
                            <a:xfrm>
                              <a:off x="8009" y="3946"/>
                              <a:ext cx="2" cy="91"/>
                            </a:xfrm>
                            <a:custGeom>
                              <a:avLst/>
                              <a:gdLst>
                                <a:gd name="T0" fmla="+- 0 8011 8009"/>
                                <a:gd name="T1" fmla="*/ T0 w 2"/>
                                <a:gd name="T2" fmla="+- 0 3946 3946"/>
                                <a:gd name="T3" fmla="*/ 3946 h 91"/>
                                <a:gd name="T4" fmla="+- 0 8009 8009"/>
                                <a:gd name="T5" fmla="*/ T4 w 2"/>
                                <a:gd name="T6" fmla="+- 0 3946 3946"/>
                                <a:gd name="T7" fmla="*/ 3946 h 91"/>
                                <a:gd name="T8" fmla="+- 0 8009 8009"/>
                                <a:gd name="T9" fmla="*/ T8 w 2"/>
                                <a:gd name="T10" fmla="+- 0 4036 3946"/>
                                <a:gd name="T11" fmla="*/ 4036 h 91"/>
                                <a:gd name="T12" fmla="+- 0 8011 8009"/>
                                <a:gd name="T13" fmla="*/ T12 w 2"/>
                                <a:gd name="T14" fmla="+- 0 4036 3946"/>
                                <a:gd name="T15" fmla="*/ 4036 h 91"/>
                                <a:gd name="T16" fmla="+- 0 8011 800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599" name="Group 1210"/>
                        <wpg:cNvGrpSpPr>
                          <a:grpSpLocks/>
                        </wpg:cNvGrpSpPr>
                        <wpg:grpSpPr bwMode="auto">
                          <a:xfrm>
                            <a:off x="8230" y="3946"/>
                            <a:ext cx="2" cy="91"/>
                            <a:chOff x="8230" y="3946"/>
                            <a:chExt cx="2" cy="91"/>
                          </a:xfrm>
                        </wpg:grpSpPr>
                        <wps:wsp>
                          <wps:cNvPr id="18600" name="Freeform 1211"/>
                          <wps:cNvSpPr>
                            <a:spLocks/>
                          </wps:cNvSpPr>
                          <wps:spPr bwMode="auto">
                            <a:xfrm>
                              <a:off x="8230" y="3946"/>
                              <a:ext cx="2" cy="91"/>
                            </a:xfrm>
                            <a:custGeom>
                              <a:avLst/>
                              <a:gdLst>
                                <a:gd name="T0" fmla="+- 0 8232 8230"/>
                                <a:gd name="T1" fmla="*/ T0 w 2"/>
                                <a:gd name="T2" fmla="+- 0 3946 3946"/>
                                <a:gd name="T3" fmla="*/ 3946 h 91"/>
                                <a:gd name="T4" fmla="+- 0 8230 8230"/>
                                <a:gd name="T5" fmla="*/ T4 w 2"/>
                                <a:gd name="T6" fmla="+- 0 3946 3946"/>
                                <a:gd name="T7" fmla="*/ 3946 h 91"/>
                                <a:gd name="T8" fmla="+- 0 8230 8230"/>
                                <a:gd name="T9" fmla="*/ T8 w 2"/>
                                <a:gd name="T10" fmla="+- 0 4036 3946"/>
                                <a:gd name="T11" fmla="*/ 4036 h 91"/>
                                <a:gd name="T12" fmla="+- 0 8232 8230"/>
                                <a:gd name="T13" fmla="*/ T12 w 2"/>
                                <a:gd name="T14" fmla="+- 0 4036 3946"/>
                                <a:gd name="T15" fmla="*/ 4036 h 91"/>
                                <a:gd name="T16" fmla="+- 0 8232 823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01" name="Group 1212"/>
                        <wpg:cNvGrpSpPr>
                          <a:grpSpLocks/>
                        </wpg:cNvGrpSpPr>
                        <wpg:grpSpPr bwMode="auto">
                          <a:xfrm>
                            <a:off x="8011" y="3946"/>
                            <a:ext cx="2" cy="91"/>
                            <a:chOff x="8011" y="3946"/>
                            <a:chExt cx="2" cy="91"/>
                          </a:xfrm>
                        </wpg:grpSpPr>
                        <wps:wsp>
                          <wps:cNvPr id="18602" name="Freeform 1213"/>
                          <wps:cNvSpPr>
                            <a:spLocks/>
                          </wps:cNvSpPr>
                          <wps:spPr bwMode="auto">
                            <a:xfrm>
                              <a:off x="8011" y="3946"/>
                              <a:ext cx="2" cy="91"/>
                            </a:xfrm>
                            <a:custGeom>
                              <a:avLst/>
                              <a:gdLst>
                                <a:gd name="T0" fmla="+- 0 8013 8011"/>
                                <a:gd name="T1" fmla="*/ T0 w 2"/>
                                <a:gd name="T2" fmla="+- 0 3946 3946"/>
                                <a:gd name="T3" fmla="*/ 3946 h 91"/>
                                <a:gd name="T4" fmla="+- 0 8011 8011"/>
                                <a:gd name="T5" fmla="*/ T4 w 2"/>
                                <a:gd name="T6" fmla="+- 0 3946 3946"/>
                                <a:gd name="T7" fmla="*/ 3946 h 91"/>
                                <a:gd name="T8" fmla="+- 0 8011 8011"/>
                                <a:gd name="T9" fmla="*/ T8 w 2"/>
                                <a:gd name="T10" fmla="+- 0 4036 3946"/>
                                <a:gd name="T11" fmla="*/ 4036 h 91"/>
                                <a:gd name="T12" fmla="+- 0 8013 8011"/>
                                <a:gd name="T13" fmla="*/ T12 w 2"/>
                                <a:gd name="T14" fmla="+- 0 4036 3946"/>
                                <a:gd name="T15" fmla="*/ 4036 h 91"/>
                                <a:gd name="T16" fmla="+- 0 8013 801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03" name="Group 1214"/>
                        <wpg:cNvGrpSpPr>
                          <a:grpSpLocks/>
                        </wpg:cNvGrpSpPr>
                        <wpg:grpSpPr bwMode="auto">
                          <a:xfrm>
                            <a:off x="8227" y="3946"/>
                            <a:ext cx="3" cy="91"/>
                            <a:chOff x="8227" y="3946"/>
                            <a:chExt cx="3" cy="91"/>
                          </a:xfrm>
                        </wpg:grpSpPr>
                        <wps:wsp>
                          <wps:cNvPr id="18604" name="Freeform 1215"/>
                          <wps:cNvSpPr>
                            <a:spLocks/>
                          </wps:cNvSpPr>
                          <wps:spPr bwMode="auto">
                            <a:xfrm>
                              <a:off x="8227" y="3946"/>
                              <a:ext cx="3" cy="91"/>
                            </a:xfrm>
                            <a:custGeom>
                              <a:avLst/>
                              <a:gdLst>
                                <a:gd name="T0" fmla="+- 0 8230 8227"/>
                                <a:gd name="T1" fmla="*/ T0 w 3"/>
                                <a:gd name="T2" fmla="+- 0 3946 3946"/>
                                <a:gd name="T3" fmla="*/ 3946 h 91"/>
                                <a:gd name="T4" fmla="+- 0 8227 8227"/>
                                <a:gd name="T5" fmla="*/ T4 w 3"/>
                                <a:gd name="T6" fmla="+- 0 3946 3946"/>
                                <a:gd name="T7" fmla="*/ 3946 h 91"/>
                                <a:gd name="T8" fmla="+- 0 8227 8227"/>
                                <a:gd name="T9" fmla="*/ T8 w 3"/>
                                <a:gd name="T10" fmla="+- 0 4036 3946"/>
                                <a:gd name="T11" fmla="*/ 4036 h 91"/>
                                <a:gd name="T12" fmla="+- 0 8230 8227"/>
                                <a:gd name="T13" fmla="*/ T12 w 3"/>
                                <a:gd name="T14" fmla="+- 0 4036 3946"/>
                                <a:gd name="T15" fmla="*/ 4036 h 91"/>
                                <a:gd name="T16" fmla="+- 0 8230 822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605" name="Picture 1216"/>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801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606" name="Group 1217"/>
                        <wpg:cNvGrpSpPr>
                          <a:grpSpLocks/>
                        </wpg:cNvGrpSpPr>
                        <wpg:grpSpPr bwMode="auto">
                          <a:xfrm>
                            <a:off x="8225" y="3946"/>
                            <a:ext cx="2" cy="91"/>
                            <a:chOff x="8225" y="3946"/>
                            <a:chExt cx="2" cy="91"/>
                          </a:xfrm>
                        </wpg:grpSpPr>
                        <wps:wsp>
                          <wps:cNvPr id="18607" name="Freeform 1218"/>
                          <wps:cNvSpPr>
                            <a:spLocks/>
                          </wps:cNvSpPr>
                          <wps:spPr bwMode="auto">
                            <a:xfrm>
                              <a:off x="8225" y="3946"/>
                              <a:ext cx="2" cy="91"/>
                            </a:xfrm>
                            <a:custGeom>
                              <a:avLst/>
                              <a:gdLst>
                                <a:gd name="T0" fmla="+- 0 8227 8225"/>
                                <a:gd name="T1" fmla="*/ T0 w 2"/>
                                <a:gd name="T2" fmla="+- 0 3946 3946"/>
                                <a:gd name="T3" fmla="*/ 3946 h 91"/>
                                <a:gd name="T4" fmla="+- 0 8225 8225"/>
                                <a:gd name="T5" fmla="*/ T4 w 2"/>
                                <a:gd name="T6" fmla="+- 0 3946 3946"/>
                                <a:gd name="T7" fmla="*/ 3946 h 91"/>
                                <a:gd name="T8" fmla="+- 0 8225 8225"/>
                                <a:gd name="T9" fmla="*/ T8 w 2"/>
                                <a:gd name="T10" fmla="+- 0 4036 3946"/>
                                <a:gd name="T11" fmla="*/ 4036 h 91"/>
                                <a:gd name="T12" fmla="+- 0 8227 8225"/>
                                <a:gd name="T13" fmla="*/ T12 w 2"/>
                                <a:gd name="T14" fmla="+- 0 4036 3946"/>
                                <a:gd name="T15" fmla="*/ 4036 h 91"/>
                                <a:gd name="T16" fmla="+- 0 8227 8225"/>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08" name="Group 1219"/>
                        <wpg:cNvGrpSpPr>
                          <a:grpSpLocks/>
                        </wpg:cNvGrpSpPr>
                        <wpg:grpSpPr bwMode="auto">
                          <a:xfrm>
                            <a:off x="8016" y="3946"/>
                            <a:ext cx="2" cy="91"/>
                            <a:chOff x="8016" y="3946"/>
                            <a:chExt cx="2" cy="91"/>
                          </a:xfrm>
                        </wpg:grpSpPr>
                        <wps:wsp>
                          <wps:cNvPr id="18609" name="Freeform 1220"/>
                          <wps:cNvSpPr>
                            <a:spLocks/>
                          </wps:cNvSpPr>
                          <wps:spPr bwMode="auto">
                            <a:xfrm>
                              <a:off x="8016" y="3946"/>
                              <a:ext cx="2" cy="91"/>
                            </a:xfrm>
                            <a:custGeom>
                              <a:avLst/>
                              <a:gdLst>
                                <a:gd name="T0" fmla="+- 0 8018 8016"/>
                                <a:gd name="T1" fmla="*/ T0 w 2"/>
                                <a:gd name="T2" fmla="+- 0 3946 3946"/>
                                <a:gd name="T3" fmla="*/ 3946 h 91"/>
                                <a:gd name="T4" fmla="+- 0 8016 8016"/>
                                <a:gd name="T5" fmla="*/ T4 w 2"/>
                                <a:gd name="T6" fmla="+- 0 3946 3946"/>
                                <a:gd name="T7" fmla="*/ 3946 h 91"/>
                                <a:gd name="T8" fmla="+- 0 8016 8016"/>
                                <a:gd name="T9" fmla="*/ T8 w 2"/>
                                <a:gd name="T10" fmla="+- 0 4036 3946"/>
                                <a:gd name="T11" fmla="*/ 4036 h 91"/>
                                <a:gd name="T12" fmla="+- 0 8018 8016"/>
                                <a:gd name="T13" fmla="*/ T12 w 2"/>
                                <a:gd name="T14" fmla="+- 0 4036 3946"/>
                                <a:gd name="T15" fmla="*/ 4036 h 91"/>
                                <a:gd name="T16" fmla="+- 0 8018 8016"/>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610" name="Picture 1221"/>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22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611" name="Group 1222"/>
                        <wpg:cNvGrpSpPr>
                          <a:grpSpLocks/>
                        </wpg:cNvGrpSpPr>
                        <wpg:grpSpPr bwMode="auto">
                          <a:xfrm>
                            <a:off x="8018" y="3946"/>
                            <a:ext cx="3" cy="91"/>
                            <a:chOff x="8018" y="3946"/>
                            <a:chExt cx="3" cy="91"/>
                          </a:xfrm>
                        </wpg:grpSpPr>
                        <wps:wsp>
                          <wps:cNvPr id="18612" name="Freeform 1223"/>
                          <wps:cNvSpPr>
                            <a:spLocks/>
                          </wps:cNvSpPr>
                          <wps:spPr bwMode="auto">
                            <a:xfrm>
                              <a:off x="8018" y="3946"/>
                              <a:ext cx="3" cy="91"/>
                            </a:xfrm>
                            <a:custGeom>
                              <a:avLst/>
                              <a:gdLst>
                                <a:gd name="T0" fmla="+- 0 8020 8018"/>
                                <a:gd name="T1" fmla="*/ T0 w 3"/>
                                <a:gd name="T2" fmla="+- 0 3946 3946"/>
                                <a:gd name="T3" fmla="*/ 3946 h 91"/>
                                <a:gd name="T4" fmla="+- 0 8018 8018"/>
                                <a:gd name="T5" fmla="*/ T4 w 3"/>
                                <a:gd name="T6" fmla="+- 0 3946 3946"/>
                                <a:gd name="T7" fmla="*/ 3946 h 91"/>
                                <a:gd name="T8" fmla="+- 0 8018 8018"/>
                                <a:gd name="T9" fmla="*/ T8 w 3"/>
                                <a:gd name="T10" fmla="+- 0 4036 3946"/>
                                <a:gd name="T11" fmla="*/ 4036 h 91"/>
                                <a:gd name="T12" fmla="+- 0 8020 8018"/>
                                <a:gd name="T13" fmla="*/ T12 w 3"/>
                                <a:gd name="T14" fmla="+- 0 4036 3946"/>
                                <a:gd name="T15" fmla="*/ 4036 h 91"/>
                                <a:gd name="T16" fmla="+- 0 8020 801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13" name="Group 1224"/>
                        <wpg:cNvGrpSpPr>
                          <a:grpSpLocks/>
                        </wpg:cNvGrpSpPr>
                        <wpg:grpSpPr bwMode="auto">
                          <a:xfrm>
                            <a:off x="8221" y="3946"/>
                            <a:ext cx="2" cy="91"/>
                            <a:chOff x="8221" y="3946"/>
                            <a:chExt cx="2" cy="91"/>
                          </a:xfrm>
                        </wpg:grpSpPr>
                        <wps:wsp>
                          <wps:cNvPr id="18614" name="Freeform 1225"/>
                          <wps:cNvSpPr>
                            <a:spLocks/>
                          </wps:cNvSpPr>
                          <wps:spPr bwMode="auto">
                            <a:xfrm>
                              <a:off x="8221" y="3946"/>
                              <a:ext cx="2" cy="91"/>
                            </a:xfrm>
                            <a:custGeom>
                              <a:avLst/>
                              <a:gdLst>
                                <a:gd name="T0" fmla="+- 0 8223 8221"/>
                                <a:gd name="T1" fmla="*/ T0 w 2"/>
                                <a:gd name="T2" fmla="+- 0 3946 3946"/>
                                <a:gd name="T3" fmla="*/ 3946 h 91"/>
                                <a:gd name="T4" fmla="+- 0 8221 8221"/>
                                <a:gd name="T5" fmla="*/ T4 w 2"/>
                                <a:gd name="T6" fmla="+- 0 3946 3946"/>
                                <a:gd name="T7" fmla="*/ 3946 h 91"/>
                                <a:gd name="T8" fmla="+- 0 8221 8221"/>
                                <a:gd name="T9" fmla="*/ T8 w 2"/>
                                <a:gd name="T10" fmla="+- 0 4036 3946"/>
                                <a:gd name="T11" fmla="*/ 4036 h 91"/>
                                <a:gd name="T12" fmla="+- 0 8223 8221"/>
                                <a:gd name="T13" fmla="*/ T12 w 2"/>
                                <a:gd name="T14" fmla="+- 0 4036 3946"/>
                                <a:gd name="T15" fmla="*/ 4036 h 91"/>
                                <a:gd name="T16" fmla="+- 0 8223 8221"/>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15" name="Group 1226"/>
                        <wpg:cNvGrpSpPr>
                          <a:grpSpLocks/>
                        </wpg:cNvGrpSpPr>
                        <wpg:grpSpPr bwMode="auto">
                          <a:xfrm>
                            <a:off x="8020" y="3946"/>
                            <a:ext cx="2" cy="91"/>
                            <a:chOff x="8020" y="3946"/>
                            <a:chExt cx="2" cy="91"/>
                          </a:xfrm>
                        </wpg:grpSpPr>
                        <wps:wsp>
                          <wps:cNvPr id="18616" name="Freeform 1227"/>
                          <wps:cNvSpPr>
                            <a:spLocks/>
                          </wps:cNvSpPr>
                          <wps:spPr bwMode="auto">
                            <a:xfrm>
                              <a:off x="8020" y="3946"/>
                              <a:ext cx="2" cy="91"/>
                            </a:xfrm>
                            <a:custGeom>
                              <a:avLst/>
                              <a:gdLst>
                                <a:gd name="T0" fmla="+- 0 8022 8020"/>
                                <a:gd name="T1" fmla="*/ T0 w 2"/>
                                <a:gd name="T2" fmla="+- 0 3946 3946"/>
                                <a:gd name="T3" fmla="*/ 3946 h 91"/>
                                <a:gd name="T4" fmla="+- 0 8020 8020"/>
                                <a:gd name="T5" fmla="*/ T4 w 2"/>
                                <a:gd name="T6" fmla="+- 0 3946 3946"/>
                                <a:gd name="T7" fmla="*/ 3946 h 91"/>
                                <a:gd name="T8" fmla="+- 0 8020 8020"/>
                                <a:gd name="T9" fmla="*/ T8 w 2"/>
                                <a:gd name="T10" fmla="+- 0 4036 3946"/>
                                <a:gd name="T11" fmla="*/ 4036 h 91"/>
                                <a:gd name="T12" fmla="+- 0 8022 8020"/>
                                <a:gd name="T13" fmla="*/ T12 w 2"/>
                                <a:gd name="T14" fmla="+- 0 4036 3946"/>
                                <a:gd name="T15" fmla="*/ 4036 h 91"/>
                                <a:gd name="T16" fmla="+- 0 8022 8020"/>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17" name="Group 1228"/>
                        <wpg:cNvGrpSpPr>
                          <a:grpSpLocks/>
                        </wpg:cNvGrpSpPr>
                        <wpg:grpSpPr bwMode="auto">
                          <a:xfrm>
                            <a:off x="8218" y="3946"/>
                            <a:ext cx="3" cy="91"/>
                            <a:chOff x="8218" y="3946"/>
                            <a:chExt cx="3" cy="91"/>
                          </a:xfrm>
                        </wpg:grpSpPr>
                        <wps:wsp>
                          <wps:cNvPr id="18618" name="Freeform 1229"/>
                          <wps:cNvSpPr>
                            <a:spLocks/>
                          </wps:cNvSpPr>
                          <wps:spPr bwMode="auto">
                            <a:xfrm>
                              <a:off x="8218" y="3946"/>
                              <a:ext cx="3" cy="91"/>
                            </a:xfrm>
                            <a:custGeom>
                              <a:avLst/>
                              <a:gdLst>
                                <a:gd name="T0" fmla="+- 0 8221 8218"/>
                                <a:gd name="T1" fmla="*/ T0 w 3"/>
                                <a:gd name="T2" fmla="+- 0 3946 3946"/>
                                <a:gd name="T3" fmla="*/ 3946 h 91"/>
                                <a:gd name="T4" fmla="+- 0 8218 8218"/>
                                <a:gd name="T5" fmla="*/ T4 w 3"/>
                                <a:gd name="T6" fmla="+- 0 3946 3946"/>
                                <a:gd name="T7" fmla="*/ 3946 h 91"/>
                                <a:gd name="T8" fmla="+- 0 8218 8218"/>
                                <a:gd name="T9" fmla="*/ T8 w 3"/>
                                <a:gd name="T10" fmla="+- 0 4036 3946"/>
                                <a:gd name="T11" fmla="*/ 4036 h 91"/>
                                <a:gd name="T12" fmla="+- 0 8221 8218"/>
                                <a:gd name="T13" fmla="*/ T12 w 3"/>
                                <a:gd name="T14" fmla="+- 0 4036 3946"/>
                                <a:gd name="T15" fmla="*/ 4036 h 91"/>
                                <a:gd name="T16" fmla="+- 0 8221 8218"/>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19" name="Group 1230"/>
                        <wpg:cNvGrpSpPr>
                          <a:grpSpLocks/>
                        </wpg:cNvGrpSpPr>
                        <wpg:grpSpPr bwMode="auto">
                          <a:xfrm>
                            <a:off x="8022" y="3946"/>
                            <a:ext cx="3" cy="91"/>
                            <a:chOff x="8022" y="3946"/>
                            <a:chExt cx="3" cy="91"/>
                          </a:xfrm>
                        </wpg:grpSpPr>
                        <wps:wsp>
                          <wps:cNvPr id="18620" name="Freeform 1231"/>
                          <wps:cNvSpPr>
                            <a:spLocks/>
                          </wps:cNvSpPr>
                          <wps:spPr bwMode="auto">
                            <a:xfrm>
                              <a:off x="8022" y="3946"/>
                              <a:ext cx="3" cy="91"/>
                            </a:xfrm>
                            <a:custGeom>
                              <a:avLst/>
                              <a:gdLst>
                                <a:gd name="T0" fmla="+- 0 8025 8022"/>
                                <a:gd name="T1" fmla="*/ T0 w 3"/>
                                <a:gd name="T2" fmla="+- 0 3946 3946"/>
                                <a:gd name="T3" fmla="*/ 3946 h 91"/>
                                <a:gd name="T4" fmla="+- 0 8022 8022"/>
                                <a:gd name="T5" fmla="*/ T4 w 3"/>
                                <a:gd name="T6" fmla="+- 0 3946 3946"/>
                                <a:gd name="T7" fmla="*/ 3946 h 91"/>
                                <a:gd name="T8" fmla="+- 0 8022 8022"/>
                                <a:gd name="T9" fmla="*/ T8 w 3"/>
                                <a:gd name="T10" fmla="+- 0 4036 3946"/>
                                <a:gd name="T11" fmla="*/ 4036 h 91"/>
                                <a:gd name="T12" fmla="+- 0 8025 8022"/>
                                <a:gd name="T13" fmla="*/ T12 w 3"/>
                                <a:gd name="T14" fmla="+- 0 4036 3946"/>
                                <a:gd name="T15" fmla="*/ 4036 h 91"/>
                                <a:gd name="T16" fmla="+- 0 8025 8022"/>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21" name="Group 1232"/>
                        <wpg:cNvGrpSpPr>
                          <a:grpSpLocks/>
                        </wpg:cNvGrpSpPr>
                        <wpg:grpSpPr bwMode="auto">
                          <a:xfrm>
                            <a:off x="8216" y="3946"/>
                            <a:ext cx="2" cy="91"/>
                            <a:chOff x="8216" y="3946"/>
                            <a:chExt cx="2" cy="91"/>
                          </a:xfrm>
                        </wpg:grpSpPr>
                        <wps:wsp>
                          <wps:cNvPr id="18622" name="Freeform 1233"/>
                          <wps:cNvSpPr>
                            <a:spLocks/>
                          </wps:cNvSpPr>
                          <wps:spPr bwMode="auto">
                            <a:xfrm>
                              <a:off x="8216" y="3946"/>
                              <a:ext cx="2" cy="91"/>
                            </a:xfrm>
                            <a:custGeom>
                              <a:avLst/>
                              <a:gdLst>
                                <a:gd name="T0" fmla="+- 0 8218 8216"/>
                                <a:gd name="T1" fmla="*/ T0 w 2"/>
                                <a:gd name="T2" fmla="+- 0 3946 3946"/>
                                <a:gd name="T3" fmla="*/ 3946 h 91"/>
                                <a:gd name="T4" fmla="+- 0 8216 8216"/>
                                <a:gd name="T5" fmla="*/ T4 w 2"/>
                                <a:gd name="T6" fmla="+- 0 3946 3946"/>
                                <a:gd name="T7" fmla="*/ 3946 h 91"/>
                                <a:gd name="T8" fmla="+- 0 8216 8216"/>
                                <a:gd name="T9" fmla="*/ T8 w 2"/>
                                <a:gd name="T10" fmla="+- 0 4036 3946"/>
                                <a:gd name="T11" fmla="*/ 4036 h 91"/>
                                <a:gd name="T12" fmla="+- 0 8218 8216"/>
                                <a:gd name="T13" fmla="*/ T12 w 2"/>
                                <a:gd name="T14" fmla="+- 0 4036 3946"/>
                                <a:gd name="T15" fmla="*/ 4036 h 91"/>
                                <a:gd name="T16" fmla="+- 0 8218 8216"/>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623" name="Picture 1234"/>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8025" y="3946"/>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24" name="Picture 1235"/>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213"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625" name="Group 1236"/>
                        <wpg:cNvGrpSpPr>
                          <a:grpSpLocks/>
                        </wpg:cNvGrpSpPr>
                        <wpg:grpSpPr bwMode="auto">
                          <a:xfrm>
                            <a:off x="8027" y="3946"/>
                            <a:ext cx="3" cy="91"/>
                            <a:chOff x="8027" y="3946"/>
                            <a:chExt cx="3" cy="91"/>
                          </a:xfrm>
                        </wpg:grpSpPr>
                        <wps:wsp>
                          <wps:cNvPr id="18626" name="Freeform 1237"/>
                          <wps:cNvSpPr>
                            <a:spLocks/>
                          </wps:cNvSpPr>
                          <wps:spPr bwMode="auto">
                            <a:xfrm>
                              <a:off x="8027" y="3946"/>
                              <a:ext cx="3" cy="91"/>
                            </a:xfrm>
                            <a:custGeom>
                              <a:avLst/>
                              <a:gdLst>
                                <a:gd name="T0" fmla="+- 0 8029 8027"/>
                                <a:gd name="T1" fmla="*/ T0 w 3"/>
                                <a:gd name="T2" fmla="+- 0 3946 3946"/>
                                <a:gd name="T3" fmla="*/ 3946 h 91"/>
                                <a:gd name="T4" fmla="+- 0 8027 8027"/>
                                <a:gd name="T5" fmla="*/ T4 w 3"/>
                                <a:gd name="T6" fmla="+- 0 3946 3946"/>
                                <a:gd name="T7" fmla="*/ 3946 h 91"/>
                                <a:gd name="T8" fmla="+- 0 8027 8027"/>
                                <a:gd name="T9" fmla="*/ T8 w 3"/>
                                <a:gd name="T10" fmla="+- 0 4036 3946"/>
                                <a:gd name="T11" fmla="*/ 4036 h 91"/>
                                <a:gd name="T12" fmla="+- 0 8029 8027"/>
                                <a:gd name="T13" fmla="*/ T12 w 3"/>
                                <a:gd name="T14" fmla="+- 0 4036 3946"/>
                                <a:gd name="T15" fmla="*/ 4036 h 91"/>
                                <a:gd name="T16" fmla="+- 0 8029 8027"/>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27" name="Group 1238"/>
                        <wpg:cNvGrpSpPr>
                          <a:grpSpLocks/>
                        </wpg:cNvGrpSpPr>
                        <wpg:grpSpPr bwMode="auto">
                          <a:xfrm>
                            <a:off x="8212" y="3946"/>
                            <a:ext cx="2" cy="91"/>
                            <a:chOff x="8212" y="3946"/>
                            <a:chExt cx="2" cy="91"/>
                          </a:xfrm>
                        </wpg:grpSpPr>
                        <wps:wsp>
                          <wps:cNvPr id="18628" name="Freeform 1239"/>
                          <wps:cNvSpPr>
                            <a:spLocks/>
                          </wps:cNvSpPr>
                          <wps:spPr bwMode="auto">
                            <a:xfrm>
                              <a:off x="8212" y="3946"/>
                              <a:ext cx="2" cy="91"/>
                            </a:xfrm>
                            <a:custGeom>
                              <a:avLst/>
                              <a:gdLst>
                                <a:gd name="T0" fmla="+- 0 8213 8212"/>
                                <a:gd name="T1" fmla="*/ T0 w 2"/>
                                <a:gd name="T2" fmla="+- 0 3946 3946"/>
                                <a:gd name="T3" fmla="*/ 3946 h 91"/>
                                <a:gd name="T4" fmla="+- 0 8212 8212"/>
                                <a:gd name="T5" fmla="*/ T4 w 2"/>
                                <a:gd name="T6" fmla="+- 0 3946 3946"/>
                                <a:gd name="T7" fmla="*/ 3946 h 91"/>
                                <a:gd name="T8" fmla="+- 0 8212 8212"/>
                                <a:gd name="T9" fmla="*/ T8 w 2"/>
                                <a:gd name="T10" fmla="+- 0 4036 3946"/>
                                <a:gd name="T11" fmla="*/ 4036 h 91"/>
                                <a:gd name="T12" fmla="+- 0 8213 8212"/>
                                <a:gd name="T13" fmla="*/ T12 w 2"/>
                                <a:gd name="T14" fmla="+- 0 4036 3946"/>
                                <a:gd name="T15" fmla="*/ 4036 h 91"/>
                                <a:gd name="T16" fmla="+- 0 8213 8212"/>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29" name="Group 1240"/>
                        <wpg:cNvGrpSpPr>
                          <a:grpSpLocks/>
                        </wpg:cNvGrpSpPr>
                        <wpg:grpSpPr bwMode="auto">
                          <a:xfrm>
                            <a:off x="8029" y="3946"/>
                            <a:ext cx="2" cy="91"/>
                            <a:chOff x="8029" y="3946"/>
                            <a:chExt cx="2" cy="91"/>
                          </a:xfrm>
                        </wpg:grpSpPr>
                        <wps:wsp>
                          <wps:cNvPr id="18630" name="Freeform 1241"/>
                          <wps:cNvSpPr>
                            <a:spLocks/>
                          </wps:cNvSpPr>
                          <wps:spPr bwMode="auto">
                            <a:xfrm>
                              <a:off x="8029" y="3946"/>
                              <a:ext cx="2" cy="91"/>
                            </a:xfrm>
                            <a:custGeom>
                              <a:avLst/>
                              <a:gdLst>
                                <a:gd name="T0" fmla="+- 0 8031 8029"/>
                                <a:gd name="T1" fmla="*/ T0 w 2"/>
                                <a:gd name="T2" fmla="+- 0 3946 3946"/>
                                <a:gd name="T3" fmla="*/ 3946 h 91"/>
                                <a:gd name="T4" fmla="+- 0 8029 8029"/>
                                <a:gd name="T5" fmla="*/ T4 w 2"/>
                                <a:gd name="T6" fmla="+- 0 3946 3946"/>
                                <a:gd name="T7" fmla="*/ 3946 h 91"/>
                                <a:gd name="T8" fmla="+- 0 8029 8029"/>
                                <a:gd name="T9" fmla="*/ T8 w 2"/>
                                <a:gd name="T10" fmla="+- 0 4036 3946"/>
                                <a:gd name="T11" fmla="*/ 4036 h 91"/>
                                <a:gd name="T12" fmla="+- 0 8031 8029"/>
                                <a:gd name="T13" fmla="*/ T12 w 2"/>
                                <a:gd name="T14" fmla="+- 0 4036 3946"/>
                                <a:gd name="T15" fmla="*/ 4036 h 91"/>
                                <a:gd name="T16" fmla="+- 0 8031 802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31" name="Group 1242"/>
                        <wpg:cNvGrpSpPr>
                          <a:grpSpLocks/>
                        </wpg:cNvGrpSpPr>
                        <wpg:grpSpPr bwMode="auto">
                          <a:xfrm>
                            <a:off x="8209" y="3946"/>
                            <a:ext cx="3" cy="91"/>
                            <a:chOff x="8209" y="3946"/>
                            <a:chExt cx="3" cy="91"/>
                          </a:xfrm>
                        </wpg:grpSpPr>
                        <wps:wsp>
                          <wps:cNvPr id="18632" name="Freeform 1243"/>
                          <wps:cNvSpPr>
                            <a:spLocks/>
                          </wps:cNvSpPr>
                          <wps:spPr bwMode="auto">
                            <a:xfrm>
                              <a:off x="8209" y="3946"/>
                              <a:ext cx="3" cy="91"/>
                            </a:xfrm>
                            <a:custGeom>
                              <a:avLst/>
                              <a:gdLst>
                                <a:gd name="T0" fmla="+- 0 8212 8209"/>
                                <a:gd name="T1" fmla="*/ T0 w 3"/>
                                <a:gd name="T2" fmla="+- 0 3946 3946"/>
                                <a:gd name="T3" fmla="*/ 3946 h 91"/>
                                <a:gd name="T4" fmla="+- 0 8209 8209"/>
                                <a:gd name="T5" fmla="*/ T4 w 3"/>
                                <a:gd name="T6" fmla="+- 0 3946 3946"/>
                                <a:gd name="T7" fmla="*/ 3946 h 91"/>
                                <a:gd name="T8" fmla="+- 0 8209 8209"/>
                                <a:gd name="T9" fmla="*/ T8 w 3"/>
                                <a:gd name="T10" fmla="+- 0 4036 3946"/>
                                <a:gd name="T11" fmla="*/ 4036 h 91"/>
                                <a:gd name="T12" fmla="+- 0 8212 8209"/>
                                <a:gd name="T13" fmla="*/ T12 w 3"/>
                                <a:gd name="T14" fmla="+- 0 4036 3946"/>
                                <a:gd name="T15" fmla="*/ 4036 h 91"/>
                                <a:gd name="T16" fmla="+- 0 8212 8209"/>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33" name="Group 1244"/>
                        <wpg:cNvGrpSpPr>
                          <a:grpSpLocks/>
                        </wpg:cNvGrpSpPr>
                        <wpg:grpSpPr bwMode="auto">
                          <a:xfrm>
                            <a:off x="8031" y="3946"/>
                            <a:ext cx="3" cy="91"/>
                            <a:chOff x="8031" y="3946"/>
                            <a:chExt cx="3" cy="91"/>
                          </a:xfrm>
                        </wpg:grpSpPr>
                        <wps:wsp>
                          <wps:cNvPr id="18634" name="Freeform 1245"/>
                          <wps:cNvSpPr>
                            <a:spLocks/>
                          </wps:cNvSpPr>
                          <wps:spPr bwMode="auto">
                            <a:xfrm>
                              <a:off x="8031" y="3946"/>
                              <a:ext cx="3" cy="91"/>
                            </a:xfrm>
                            <a:custGeom>
                              <a:avLst/>
                              <a:gdLst>
                                <a:gd name="T0" fmla="+- 0 8034 8031"/>
                                <a:gd name="T1" fmla="*/ T0 w 3"/>
                                <a:gd name="T2" fmla="+- 0 3946 3946"/>
                                <a:gd name="T3" fmla="*/ 3946 h 91"/>
                                <a:gd name="T4" fmla="+- 0 8031 8031"/>
                                <a:gd name="T5" fmla="*/ T4 w 3"/>
                                <a:gd name="T6" fmla="+- 0 3946 3946"/>
                                <a:gd name="T7" fmla="*/ 3946 h 91"/>
                                <a:gd name="T8" fmla="+- 0 8031 8031"/>
                                <a:gd name="T9" fmla="*/ T8 w 3"/>
                                <a:gd name="T10" fmla="+- 0 4036 3946"/>
                                <a:gd name="T11" fmla="*/ 4036 h 91"/>
                                <a:gd name="T12" fmla="+- 0 8034 8031"/>
                                <a:gd name="T13" fmla="*/ T12 w 3"/>
                                <a:gd name="T14" fmla="+- 0 4036 3946"/>
                                <a:gd name="T15" fmla="*/ 4036 h 91"/>
                                <a:gd name="T16" fmla="+- 0 8034 8031"/>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35" name="Group 1246"/>
                        <wpg:cNvGrpSpPr>
                          <a:grpSpLocks/>
                        </wpg:cNvGrpSpPr>
                        <wpg:grpSpPr bwMode="auto">
                          <a:xfrm>
                            <a:off x="8207" y="3946"/>
                            <a:ext cx="2" cy="91"/>
                            <a:chOff x="8207" y="3946"/>
                            <a:chExt cx="2" cy="91"/>
                          </a:xfrm>
                        </wpg:grpSpPr>
                        <wps:wsp>
                          <wps:cNvPr id="18636" name="Freeform 1247"/>
                          <wps:cNvSpPr>
                            <a:spLocks/>
                          </wps:cNvSpPr>
                          <wps:spPr bwMode="auto">
                            <a:xfrm>
                              <a:off x="8207" y="3946"/>
                              <a:ext cx="2" cy="91"/>
                            </a:xfrm>
                            <a:custGeom>
                              <a:avLst/>
                              <a:gdLst>
                                <a:gd name="T0" fmla="+- 0 8209 8207"/>
                                <a:gd name="T1" fmla="*/ T0 w 2"/>
                                <a:gd name="T2" fmla="+- 0 3946 3946"/>
                                <a:gd name="T3" fmla="*/ 3946 h 91"/>
                                <a:gd name="T4" fmla="+- 0 8207 8207"/>
                                <a:gd name="T5" fmla="*/ T4 w 2"/>
                                <a:gd name="T6" fmla="+- 0 3946 3946"/>
                                <a:gd name="T7" fmla="*/ 3946 h 91"/>
                                <a:gd name="T8" fmla="+- 0 8207 8207"/>
                                <a:gd name="T9" fmla="*/ T8 w 2"/>
                                <a:gd name="T10" fmla="+- 0 4036 3946"/>
                                <a:gd name="T11" fmla="*/ 4036 h 91"/>
                                <a:gd name="T12" fmla="+- 0 8209 8207"/>
                                <a:gd name="T13" fmla="*/ T12 w 2"/>
                                <a:gd name="T14" fmla="+- 0 4036 3946"/>
                                <a:gd name="T15" fmla="*/ 4036 h 91"/>
                                <a:gd name="T16" fmla="+- 0 8209 8207"/>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637" name="Picture 1248"/>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8034" y="3946"/>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38" name="Picture 124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204" y="3946"/>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639" name="Group 1250"/>
                        <wpg:cNvGrpSpPr>
                          <a:grpSpLocks/>
                        </wpg:cNvGrpSpPr>
                        <wpg:grpSpPr bwMode="auto">
                          <a:xfrm>
                            <a:off x="8036" y="3946"/>
                            <a:ext cx="3" cy="91"/>
                            <a:chOff x="8036" y="3946"/>
                            <a:chExt cx="3" cy="91"/>
                          </a:xfrm>
                        </wpg:grpSpPr>
                        <wps:wsp>
                          <wps:cNvPr id="18640" name="Freeform 1251"/>
                          <wps:cNvSpPr>
                            <a:spLocks/>
                          </wps:cNvSpPr>
                          <wps:spPr bwMode="auto">
                            <a:xfrm>
                              <a:off x="8036" y="3946"/>
                              <a:ext cx="3" cy="91"/>
                            </a:xfrm>
                            <a:custGeom>
                              <a:avLst/>
                              <a:gdLst>
                                <a:gd name="T0" fmla="+- 0 8039 8036"/>
                                <a:gd name="T1" fmla="*/ T0 w 3"/>
                                <a:gd name="T2" fmla="+- 0 3946 3946"/>
                                <a:gd name="T3" fmla="*/ 3946 h 91"/>
                                <a:gd name="T4" fmla="+- 0 8036 8036"/>
                                <a:gd name="T5" fmla="*/ T4 w 3"/>
                                <a:gd name="T6" fmla="+- 0 3946 3946"/>
                                <a:gd name="T7" fmla="*/ 3946 h 91"/>
                                <a:gd name="T8" fmla="+- 0 8036 8036"/>
                                <a:gd name="T9" fmla="*/ T8 w 3"/>
                                <a:gd name="T10" fmla="+- 0 4036 3946"/>
                                <a:gd name="T11" fmla="*/ 4036 h 91"/>
                                <a:gd name="T12" fmla="+- 0 8039 8036"/>
                                <a:gd name="T13" fmla="*/ T12 w 3"/>
                                <a:gd name="T14" fmla="+- 0 4036 3946"/>
                                <a:gd name="T15" fmla="*/ 4036 h 91"/>
                                <a:gd name="T16" fmla="+- 0 8039 8036"/>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41" name="Group 1252"/>
                        <wpg:cNvGrpSpPr>
                          <a:grpSpLocks/>
                        </wpg:cNvGrpSpPr>
                        <wpg:grpSpPr bwMode="auto">
                          <a:xfrm>
                            <a:off x="8203" y="3946"/>
                            <a:ext cx="2" cy="91"/>
                            <a:chOff x="8203" y="3946"/>
                            <a:chExt cx="2" cy="91"/>
                          </a:xfrm>
                        </wpg:grpSpPr>
                        <wps:wsp>
                          <wps:cNvPr id="18642" name="Freeform 1253"/>
                          <wps:cNvSpPr>
                            <a:spLocks/>
                          </wps:cNvSpPr>
                          <wps:spPr bwMode="auto">
                            <a:xfrm>
                              <a:off x="8203" y="3946"/>
                              <a:ext cx="2" cy="91"/>
                            </a:xfrm>
                            <a:custGeom>
                              <a:avLst/>
                              <a:gdLst>
                                <a:gd name="T0" fmla="+- 0 8204 8203"/>
                                <a:gd name="T1" fmla="*/ T0 w 2"/>
                                <a:gd name="T2" fmla="+- 0 3946 3946"/>
                                <a:gd name="T3" fmla="*/ 3946 h 91"/>
                                <a:gd name="T4" fmla="+- 0 8203 8203"/>
                                <a:gd name="T5" fmla="*/ T4 w 2"/>
                                <a:gd name="T6" fmla="+- 0 3946 3946"/>
                                <a:gd name="T7" fmla="*/ 3946 h 91"/>
                                <a:gd name="T8" fmla="+- 0 8203 8203"/>
                                <a:gd name="T9" fmla="*/ T8 w 2"/>
                                <a:gd name="T10" fmla="+- 0 4036 3946"/>
                                <a:gd name="T11" fmla="*/ 4036 h 91"/>
                                <a:gd name="T12" fmla="+- 0 8204 8203"/>
                                <a:gd name="T13" fmla="*/ T12 w 2"/>
                                <a:gd name="T14" fmla="+- 0 4036 3946"/>
                                <a:gd name="T15" fmla="*/ 4036 h 91"/>
                                <a:gd name="T16" fmla="+- 0 8204 8203"/>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43" name="Group 1254"/>
                        <wpg:cNvGrpSpPr>
                          <a:grpSpLocks/>
                        </wpg:cNvGrpSpPr>
                        <wpg:grpSpPr bwMode="auto">
                          <a:xfrm>
                            <a:off x="8039" y="3946"/>
                            <a:ext cx="2" cy="91"/>
                            <a:chOff x="8039" y="3946"/>
                            <a:chExt cx="2" cy="91"/>
                          </a:xfrm>
                        </wpg:grpSpPr>
                        <wps:wsp>
                          <wps:cNvPr id="18644" name="Freeform 1255"/>
                          <wps:cNvSpPr>
                            <a:spLocks/>
                          </wps:cNvSpPr>
                          <wps:spPr bwMode="auto">
                            <a:xfrm>
                              <a:off x="8039" y="3946"/>
                              <a:ext cx="2" cy="91"/>
                            </a:xfrm>
                            <a:custGeom>
                              <a:avLst/>
                              <a:gdLst>
                                <a:gd name="T0" fmla="+- 0 8040 8039"/>
                                <a:gd name="T1" fmla="*/ T0 w 2"/>
                                <a:gd name="T2" fmla="+- 0 3946 3946"/>
                                <a:gd name="T3" fmla="*/ 3946 h 91"/>
                                <a:gd name="T4" fmla="+- 0 8039 8039"/>
                                <a:gd name="T5" fmla="*/ T4 w 2"/>
                                <a:gd name="T6" fmla="+- 0 3946 3946"/>
                                <a:gd name="T7" fmla="*/ 3946 h 91"/>
                                <a:gd name="T8" fmla="+- 0 8039 8039"/>
                                <a:gd name="T9" fmla="*/ T8 w 2"/>
                                <a:gd name="T10" fmla="+- 0 4036 3946"/>
                                <a:gd name="T11" fmla="*/ 4036 h 91"/>
                                <a:gd name="T12" fmla="+- 0 8040 8039"/>
                                <a:gd name="T13" fmla="*/ T12 w 2"/>
                                <a:gd name="T14" fmla="+- 0 4036 3946"/>
                                <a:gd name="T15" fmla="*/ 4036 h 91"/>
                                <a:gd name="T16" fmla="+- 0 8040 8039"/>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45" name="Group 1256"/>
                        <wpg:cNvGrpSpPr>
                          <a:grpSpLocks/>
                        </wpg:cNvGrpSpPr>
                        <wpg:grpSpPr bwMode="auto">
                          <a:xfrm>
                            <a:off x="8200" y="3946"/>
                            <a:ext cx="3" cy="91"/>
                            <a:chOff x="8200" y="3946"/>
                            <a:chExt cx="3" cy="91"/>
                          </a:xfrm>
                        </wpg:grpSpPr>
                        <wps:wsp>
                          <wps:cNvPr id="18646" name="Freeform 1257"/>
                          <wps:cNvSpPr>
                            <a:spLocks/>
                          </wps:cNvSpPr>
                          <wps:spPr bwMode="auto">
                            <a:xfrm>
                              <a:off x="8200" y="3946"/>
                              <a:ext cx="3" cy="91"/>
                            </a:xfrm>
                            <a:custGeom>
                              <a:avLst/>
                              <a:gdLst>
                                <a:gd name="T0" fmla="+- 0 8203 8200"/>
                                <a:gd name="T1" fmla="*/ T0 w 3"/>
                                <a:gd name="T2" fmla="+- 0 3946 3946"/>
                                <a:gd name="T3" fmla="*/ 3946 h 91"/>
                                <a:gd name="T4" fmla="+- 0 8200 8200"/>
                                <a:gd name="T5" fmla="*/ T4 w 3"/>
                                <a:gd name="T6" fmla="+- 0 3946 3946"/>
                                <a:gd name="T7" fmla="*/ 3946 h 91"/>
                                <a:gd name="T8" fmla="+- 0 8200 8200"/>
                                <a:gd name="T9" fmla="*/ T8 w 3"/>
                                <a:gd name="T10" fmla="+- 0 4036 3946"/>
                                <a:gd name="T11" fmla="*/ 4036 h 91"/>
                                <a:gd name="T12" fmla="+- 0 8203 8200"/>
                                <a:gd name="T13" fmla="*/ T12 w 3"/>
                                <a:gd name="T14" fmla="+- 0 4036 3946"/>
                                <a:gd name="T15" fmla="*/ 4036 h 91"/>
                                <a:gd name="T16" fmla="+- 0 8203 820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47" name="Group 1258"/>
                        <wpg:cNvGrpSpPr>
                          <a:grpSpLocks/>
                        </wpg:cNvGrpSpPr>
                        <wpg:grpSpPr bwMode="auto">
                          <a:xfrm>
                            <a:off x="8040" y="3946"/>
                            <a:ext cx="3" cy="91"/>
                            <a:chOff x="8040" y="3946"/>
                            <a:chExt cx="3" cy="91"/>
                          </a:xfrm>
                        </wpg:grpSpPr>
                        <wps:wsp>
                          <wps:cNvPr id="18648" name="Freeform 1259"/>
                          <wps:cNvSpPr>
                            <a:spLocks/>
                          </wps:cNvSpPr>
                          <wps:spPr bwMode="auto">
                            <a:xfrm>
                              <a:off x="8040" y="3946"/>
                              <a:ext cx="3" cy="91"/>
                            </a:xfrm>
                            <a:custGeom>
                              <a:avLst/>
                              <a:gdLst>
                                <a:gd name="T0" fmla="+- 0 8043 8040"/>
                                <a:gd name="T1" fmla="*/ T0 w 3"/>
                                <a:gd name="T2" fmla="+- 0 3946 3946"/>
                                <a:gd name="T3" fmla="*/ 3946 h 91"/>
                                <a:gd name="T4" fmla="+- 0 8040 8040"/>
                                <a:gd name="T5" fmla="*/ T4 w 3"/>
                                <a:gd name="T6" fmla="+- 0 3946 3946"/>
                                <a:gd name="T7" fmla="*/ 3946 h 91"/>
                                <a:gd name="T8" fmla="+- 0 8040 8040"/>
                                <a:gd name="T9" fmla="*/ T8 w 3"/>
                                <a:gd name="T10" fmla="+- 0 4036 3946"/>
                                <a:gd name="T11" fmla="*/ 4036 h 91"/>
                                <a:gd name="T12" fmla="+- 0 8043 8040"/>
                                <a:gd name="T13" fmla="*/ T12 w 3"/>
                                <a:gd name="T14" fmla="+- 0 4036 3946"/>
                                <a:gd name="T15" fmla="*/ 4036 h 91"/>
                                <a:gd name="T16" fmla="+- 0 8043 8040"/>
                                <a:gd name="T17" fmla="*/ T16 w 3"/>
                                <a:gd name="T18" fmla="+- 0 3946 3946"/>
                                <a:gd name="T19" fmla="*/ 3946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49" name="Group 1260"/>
                        <wpg:cNvGrpSpPr>
                          <a:grpSpLocks/>
                        </wpg:cNvGrpSpPr>
                        <wpg:grpSpPr bwMode="auto">
                          <a:xfrm>
                            <a:off x="8198" y="3946"/>
                            <a:ext cx="2" cy="91"/>
                            <a:chOff x="8198" y="3946"/>
                            <a:chExt cx="2" cy="91"/>
                          </a:xfrm>
                        </wpg:grpSpPr>
                        <wps:wsp>
                          <wps:cNvPr id="18650" name="Freeform 1261"/>
                          <wps:cNvSpPr>
                            <a:spLocks/>
                          </wps:cNvSpPr>
                          <wps:spPr bwMode="auto">
                            <a:xfrm>
                              <a:off x="8198" y="3946"/>
                              <a:ext cx="2" cy="91"/>
                            </a:xfrm>
                            <a:custGeom>
                              <a:avLst/>
                              <a:gdLst>
                                <a:gd name="T0" fmla="+- 0 8200 8198"/>
                                <a:gd name="T1" fmla="*/ T0 w 2"/>
                                <a:gd name="T2" fmla="+- 0 3946 3946"/>
                                <a:gd name="T3" fmla="*/ 3946 h 91"/>
                                <a:gd name="T4" fmla="+- 0 8198 8198"/>
                                <a:gd name="T5" fmla="*/ T4 w 2"/>
                                <a:gd name="T6" fmla="+- 0 3946 3946"/>
                                <a:gd name="T7" fmla="*/ 3946 h 91"/>
                                <a:gd name="T8" fmla="+- 0 8198 8198"/>
                                <a:gd name="T9" fmla="*/ T8 w 2"/>
                                <a:gd name="T10" fmla="+- 0 4036 3946"/>
                                <a:gd name="T11" fmla="*/ 4036 h 91"/>
                                <a:gd name="T12" fmla="+- 0 8200 8198"/>
                                <a:gd name="T13" fmla="*/ T12 w 2"/>
                                <a:gd name="T14" fmla="+- 0 4036 3946"/>
                                <a:gd name="T15" fmla="*/ 4036 h 91"/>
                                <a:gd name="T16" fmla="+- 0 8200 8198"/>
                                <a:gd name="T17" fmla="*/ T16 w 2"/>
                                <a:gd name="T18" fmla="+- 0 3946 3946"/>
                                <a:gd name="T19" fmla="*/ 3946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651" name="Picture 1262"/>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8043" y="3946"/>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2" name="Picture 1263"/>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8045" y="3946"/>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3" name="Picture 1264"/>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48" y="3946"/>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4" name="Picture 126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50" y="3946"/>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5" name="Picture 1266"/>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52" y="3946"/>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6" name="Picture 1267"/>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054" y="3946"/>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7" name="Picture 1268"/>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57" y="3946"/>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8" name="Picture 1269"/>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59" y="3946"/>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59" name="Picture 1270"/>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62" y="3946"/>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0" name="Picture 127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063" y="3946"/>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1" name="Picture 1272"/>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8066" y="3946"/>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2" name="Picture 1273"/>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068" y="3946"/>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3" name="Picture 1274"/>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071" y="3946"/>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4" name="Picture 127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072" y="3946"/>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5" name="Picture 1276"/>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8075" y="3946"/>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6" name="Picture 1277"/>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77" y="3946"/>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7" name="Picture 1278"/>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80" y="3946"/>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8" name="Picture 127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82" y="3946"/>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69" name="Picture 1280"/>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084" y="3946"/>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0" name="Picture 128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86" y="3946"/>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1" name="Picture 128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89" y="3946"/>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2" name="Picture 1283"/>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91" y="3946"/>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3" name="Picture 1284"/>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094" y="3946"/>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4" name="Picture 1285"/>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8095" y="3946"/>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5" name="Picture 1286"/>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098" y="3946"/>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6" name="Picture 1287"/>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100" y="3946"/>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7" name="Picture 1288"/>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102" y="3946"/>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8" name="Picture 128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105" y="3946"/>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79" name="Picture 1290"/>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06" y="3946"/>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80" name="Picture 129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09" y="3946"/>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81" name="Picture 1292"/>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11" y="3946"/>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82" name="Picture 129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114" y="3946"/>
                              <a:ext cx="14"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683" name="Group 1294"/>
                        <wpg:cNvGrpSpPr>
                          <a:grpSpLocks/>
                        </wpg:cNvGrpSpPr>
                        <wpg:grpSpPr bwMode="auto">
                          <a:xfrm>
                            <a:off x="8116" y="3946"/>
                            <a:ext cx="9" cy="91"/>
                            <a:chOff x="8116" y="3946"/>
                            <a:chExt cx="9" cy="91"/>
                          </a:xfrm>
                        </wpg:grpSpPr>
                        <wps:wsp>
                          <wps:cNvPr id="18684" name="Freeform 1295"/>
                          <wps:cNvSpPr>
                            <a:spLocks/>
                          </wps:cNvSpPr>
                          <wps:spPr bwMode="auto">
                            <a:xfrm>
                              <a:off x="8116" y="3946"/>
                              <a:ext cx="9" cy="91"/>
                            </a:xfrm>
                            <a:custGeom>
                              <a:avLst/>
                              <a:gdLst>
                                <a:gd name="T0" fmla="+- 0 8118 8116"/>
                                <a:gd name="T1" fmla="*/ T0 w 9"/>
                                <a:gd name="T2" fmla="+- 0 3946 3946"/>
                                <a:gd name="T3" fmla="*/ 3946 h 91"/>
                                <a:gd name="T4" fmla="+- 0 8116 8116"/>
                                <a:gd name="T5" fmla="*/ T4 w 9"/>
                                <a:gd name="T6" fmla="+- 0 3946 3946"/>
                                <a:gd name="T7" fmla="*/ 3946 h 91"/>
                                <a:gd name="T8" fmla="+- 0 8116 8116"/>
                                <a:gd name="T9" fmla="*/ T8 w 9"/>
                                <a:gd name="T10" fmla="+- 0 4036 3946"/>
                                <a:gd name="T11" fmla="*/ 4036 h 91"/>
                                <a:gd name="T12" fmla="+- 0 8118 8116"/>
                                <a:gd name="T13" fmla="*/ T12 w 9"/>
                                <a:gd name="T14" fmla="+- 0 4036 3946"/>
                                <a:gd name="T15" fmla="*/ 4036 h 91"/>
                                <a:gd name="T16" fmla="+- 0 8118 8116"/>
                                <a:gd name="T17" fmla="*/ T16 w 9"/>
                                <a:gd name="T18" fmla="+- 0 3946 3946"/>
                                <a:gd name="T19" fmla="*/ 3946 h 91"/>
                              </a:gdLst>
                              <a:ahLst/>
                              <a:cxnLst>
                                <a:cxn ang="0">
                                  <a:pos x="T1" y="T3"/>
                                </a:cxn>
                                <a:cxn ang="0">
                                  <a:pos x="T5" y="T7"/>
                                </a:cxn>
                                <a:cxn ang="0">
                                  <a:pos x="T9" y="T11"/>
                                </a:cxn>
                                <a:cxn ang="0">
                                  <a:pos x="T13" y="T15"/>
                                </a:cxn>
                                <a:cxn ang="0">
                                  <a:pos x="T17" y="T19"/>
                                </a:cxn>
                              </a:cxnLst>
                              <a:rect l="0" t="0" r="r" b="b"/>
                              <a:pathLst>
                                <a:path w="9"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85" name="Freeform 1296"/>
                          <wps:cNvSpPr>
                            <a:spLocks/>
                          </wps:cNvSpPr>
                          <wps:spPr bwMode="auto">
                            <a:xfrm>
                              <a:off x="8116" y="3946"/>
                              <a:ext cx="9" cy="91"/>
                            </a:xfrm>
                            <a:custGeom>
                              <a:avLst/>
                              <a:gdLst>
                                <a:gd name="T0" fmla="+- 0 8125 8116"/>
                                <a:gd name="T1" fmla="*/ T0 w 9"/>
                                <a:gd name="T2" fmla="+- 0 3946 3946"/>
                                <a:gd name="T3" fmla="*/ 3946 h 91"/>
                                <a:gd name="T4" fmla="+- 0 8123 8116"/>
                                <a:gd name="T5" fmla="*/ T4 w 9"/>
                                <a:gd name="T6" fmla="+- 0 3946 3946"/>
                                <a:gd name="T7" fmla="*/ 3946 h 91"/>
                                <a:gd name="T8" fmla="+- 0 8123 8116"/>
                                <a:gd name="T9" fmla="*/ T8 w 9"/>
                                <a:gd name="T10" fmla="+- 0 4036 3946"/>
                                <a:gd name="T11" fmla="*/ 4036 h 91"/>
                                <a:gd name="T12" fmla="+- 0 8125 8116"/>
                                <a:gd name="T13" fmla="*/ T12 w 9"/>
                                <a:gd name="T14" fmla="+- 0 4036 3946"/>
                                <a:gd name="T15" fmla="*/ 4036 h 91"/>
                                <a:gd name="T16" fmla="+- 0 8125 8116"/>
                                <a:gd name="T17" fmla="*/ T16 w 9"/>
                                <a:gd name="T18" fmla="+- 0 3946 3946"/>
                                <a:gd name="T19" fmla="*/ 3946 h 91"/>
                              </a:gdLst>
                              <a:ahLst/>
                              <a:cxnLst>
                                <a:cxn ang="0">
                                  <a:pos x="T1" y="T3"/>
                                </a:cxn>
                                <a:cxn ang="0">
                                  <a:pos x="T5" y="T7"/>
                                </a:cxn>
                                <a:cxn ang="0">
                                  <a:pos x="T9" y="T11"/>
                                </a:cxn>
                                <a:cxn ang="0">
                                  <a:pos x="T13" y="T15"/>
                                </a:cxn>
                                <a:cxn ang="0">
                                  <a:pos x="T17" y="T19"/>
                                </a:cxn>
                              </a:cxnLst>
                              <a:rect l="0" t="0" r="r" b="b"/>
                              <a:pathLst>
                                <a:path w="9" h="91">
                                  <a:moveTo>
                                    <a:pt x="9" y="0"/>
                                  </a:moveTo>
                                  <a:lnTo>
                                    <a:pt x="7" y="0"/>
                                  </a:lnTo>
                                  <a:lnTo>
                                    <a:pt x="7" y="90"/>
                                  </a:lnTo>
                                  <a:lnTo>
                                    <a:pt x="9" y="90"/>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86" name="Group 1297"/>
                        <wpg:cNvGrpSpPr>
                          <a:grpSpLocks/>
                        </wpg:cNvGrpSpPr>
                        <wpg:grpSpPr bwMode="auto">
                          <a:xfrm>
                            <a:off x="8118" y="3946"/>
                            <a:ext cx="5" cy="91"/>
                            <a:chOff x="8118" y="3946"/>
                            <a:chExt cx="5" cy="91"/>
                          </a:xfrm>
                        </wpg:grpSpPr>
                        <wps:wsp>
                          <wps:cNvPr id="18687" name="Freeform 1298"/>
                          <wps:cNvSpPr>
                            <a:spLocks/>
                          </wps:cNvSpPr>
                          <wps:spPr bwMode="auto">
                            <a:xfrm>
                              <a:off x="8118" y="3946"/>
                              <a:ext cx="5" cy="91"/>
                            </a:xfrm>
                            <a:custGeom>
                              <a:avLst/>
                              <a:gdLst>
                                <a:gd name="T0" fmla="+- 0 8120 8118"/>
                                <a:gd name="T1" fmla="*/ T0 w 5"/>
                                <a:gd name="T2" fmla="+- 0 3946 3946"/>
                                <a:gd name="T3" fmla="*/ 3946 h 91"/>
                                <a:gd name="T4" fmla="+- 0 8118 8118"/>
                                <a:gd name="T5" fmla="*/ T4 w 5"/>
                                <a:gd name="T6" fmla="+- 0 3946 3946"/>
                                <a:gd name="T7" fmla="*/ 3946 h 91"/>
                                <a:gd name="T8" fmla="+- 0 8118 8118"/>
                                <a:gd name="T9" fmla="*/ T8 w 5"/>
                                <a:gd name="T10" fmla="+- 0 4036 3946"/>
                                <a:gd name="T11" fmla="*/ 4036 h 91"/>
                                <a:gd name="T12" fmla="+- 0 8120 8118"/>
                                <a:gd name="T13" fmla="*/ T12 w 5"/>
                                <a:gd name="T14" fmla="+- 0 4036 3946"/>
                                <a:gd name="T15" fmla="*/ 4036 h 91"/>
                                <a:gd name="T16" fmla="+- 0 8120 8118"/>
                                <a:gd name="T17" fmla="*/ T16 w 5"/>
                                <a:gd name="T18" fmla="+- 0 3946 3946"/>
                                <a:gd name="T19" fmla="*/ 3946 h 91"/>
                              </a:gdLst>
                              <a:ahLst/>
                              <a:cxnLst>
                                <a:cxn ang="0">
                                  <a:pos x="T1" y="T3"/>
                                </a:cxn>
                                <a:cxn ang="0">
                                  <a:pos x="T5" y="T7"/>
                                </a:cxn>
                                <a:cxn ang="0">
                                  <a:pos x="T9" y="T11"/>
                                </a:cxn>
                                <a:cxn ang="0">
                                  <a:pos x="T13" y="T15"/>
                                </a:cxn>
                                <a:cxn ang="0">
                                  <a:pos x="T17" y="T19"/>
                                </a:cxn>
                              </a:cxnLst>
                              <a:rect l="0" t="0" r="r" b="b"/>
                              <a:pathLst>
                                <a:path w="5"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88" name="Freeform 1299"/>
                          <wps:cNvSpPr>
                            <a:spLocks/>
                          </wps:cNvSpPr>
                          <wps:spPr bwMode="auto">
                            <a:xfrm>
                              <a:off x="8118" y="3946"/>
                              <a:ext cx="5" cy="91"/>
                            </a:xfrm>
                            <a:custGeom>
                              <a:avLst/>
                              <a:gdLst>
                                <a:gd name="T0" fmla="+- 0 8123 8118"/>
                                <a:gd name="T1" fmla="*/ T0 w 5"/>
                                <a:gd name="T2" fmla="+- 0 3946 3946"/>
                                <a:gd name="T3" fmla="*/ 3946 h 91"/>
                                <a:gd name="T4" fmla="+- 0 8120 8118"/>
                                <a:gd name="T5" fmla="*/ T4 w 5"/>
                                <a:gd name="T6" fmla="+- 0 3946 3946"/>
                                <a:gd name="T7" fmla="*/ 3946 h 91"/>
                                <a:gd name="T8" fmla="+- 0 8120 8118"/>
                                <a:gd name="T9" fmla="*/ T8 w 5"/>
                                <a:gd name="T10" fmla="+- 0 4036 3946"/>
                                <a:gd name="T11" fmla="*/ 4036 h 91"/>
                                <a:gd name="T12" fmla="+- 0 8123 8118"/>
                                <a:gd name="T13" fmla="*/ T12 w 5"/>
                                <a:gd name="T14" fmla="+- 0 4036 3946"/>
                                <a:gd name="T15" fmla="*/ 4036 h 91"/>
                                <a:gd name="T16" fmla="+- 0 8123 8118"/>
                                <a:gd name="T17" fmla="*/ T16 w 5"/>
                                <a:gd name="T18" fmla="+- 0 3946 3946"/>
                                <a:gd name="T19" fmla="*/ 3946 h 91"/>
                              </a:gdLst>
                              <a:ahLst/>
                              <a:cxnLst>
                                <a:cxn ang="0">
                                  <a:pos x="T1" y="T3"/>
                                </a:cxn>
                                <a:cxn ang="0">
                                  <a:pos x="T5" y="T7"/>
                                </a:cxn>
                                <a:cxn ang="0">
                                  <a:pos x="T9" y="T11"/>
                                </a:cxn>
                                <a:cxn ang="0">
                                  <a:pos x="T13" y="T15"/>
                                </a:cxn>
                                <a:cxn ang="0">
                                  <a:pos x="T17" y="T19"/>
                                </a:cxn>
                              </a:cxnLst>
                              <a:rect l="0" t="0" r="r" b="b"/>
                              <a:pathLst>
                                <a:path w="5" h="91">
                                  <a:moveTo>
                                    <a:pt x="5" y="0"/>
                                  </a:moveTo>
                                  <a:lnTo>
                                    <a:pt x="2" y="0"/>
                                  </a:lnTo>
                                  <a:lnTo>
                                    <a:pt x="2" y="90"/>
                                  </a:lnTo>
                                  <a:lnTo>
                                    <a:pt x="5" y="90"/>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89" name="Group 1300"/>
                        <wpg:cNvGrpSpPr>
                          <a:grpSpLocks/>
                        </wpg:cNvGrpSpPr>
                        <wpg:grpSpPr bwMode="auto">
                          <a:xfrm>
                            <a:off x="8098" y="3961"/>
                            <a:ext cx="24" cy="2"/>
                            <a:chOff x="8098" y="3961"/>
                            <a:chExt cx="24" cy="2"/>
                          </a:xfrm>
                        </wpg:grpSpPr>
                        <wps:wsp>
                          <wps:cNvPr id="18690" name="Freeform 1301"/>
                          <wps:cNvSpPr>
                            <a:spLocks/>
                          </wps:cNvSpPr>
                          <wps:spPr bwMode="auto">
                            <a:xfrm>
                              <a:off x="8098" y="3961"/>
                              <a:ext cx="24" cy="2"/>
                            </a:xfrm>
                            <a:custGeom>
                              <a:avLst/>
                              <a:gdLst>
                                <a:gd name="T0" fmla="+- 0 8098 8098"/>
                                <a:gd name="T1" fmla="*/ T0 w 24"/>
                                <a:gd name="T2" fmla="+- 0 3961 3961"/>
                                <a:gd name="T3" fmla="*/ 3961 h 2"/>
                                <a:gd name="T4" fmla="+- 0 8122 8098"/>
                                <a:gd name="T5" fmla="*/ T4 w 24"/>
                                <a:gd name="T6" fmla="+- 0 3961 3961"/>
                                <a:gd name="T7" fmla="*/ 3961 h 2"/>
                                <a:gd name="T8" fmla="+- 0 8122 8098"/>
                                <a:gd name="T9" fmla="*/ T8 w 24"/>
                                <a:gd name="T10" fmla="+- 0 3963 3961"/>
                                <a:gd name="T11" fmla="*/ 3963 h 2"/>
                                <a:gd name="T12" fmla="+- 0 8098 8098"/>
                                <a:gd name="T13" fmla="*/ T12 w 24"/>
                                <a:gd name="T14" fmla="+- 0 3963 3961"/>
                                <a:gd name="T15" fmla="*/ 3963 h 2"/>
                                <a:gd name="T16" fmla="+- 0 8098 8098"/>
                                <a:gd name="T17" fmla="*/ T16 w 24"/>
                                <a:gd name="T18" fmla="+- 0 3961 3961"/>
                                <a:gd name="T19" fmla="*/ 396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91" name="Group 1302"/>
                        <wpg:cNvGrpSpPr>
                          <a:grpSpLocks/>
                        </wpg:cNvGrpSpPr>
                        <wpg:grpSpPr bwMode="auto">
                          <a:xfrm>
                            <a:off x="8081" y="3960"/>
                            <a:ext cx="19" cy="3"/>
                            <a:chOff x="8081" y="3960"/>
                            <a:chExt cx="19" cy="3"/>
                          </a:xfrm>
                        </wpg:grpSpPr>
                        <wps:wsp>
                          <wps:cNvPr id="18692" name="Freeform 1303"/>
                          <wps:cNvSpPr>
                            <a:spLocks/>
                          </wps:cNvSpPr>
                          <wps:spPr bwMode="auto">
                            <a:xfrm>
                              <a:off x="8081" y="3960"/>
                              <a:ext cx="19" cy="3"/>
                            </a:xfrm>
                            <a:custGeom>
                              <a:avLst/>
                              <a:gdLst>
                                <a:gd name="T0" fmla="+- 0 8083 8081"/>
                                <a:gd name="T1" fmla="*/ T0 w 19"/>
                                <a:gd name="T2" fmla="+- 0 3960 3960"/>
                                <a:gd name="T3" fmla="*/ 3960 h 3"/>
                                <a:gd name="T4" fmla="+- 0 8081 8081"/>
                                <a:gd name="T5" fmla="*/ T4 w 19"/>
                                <a:gd name="T6" fmla="+- 0 3960 3960"/>
                                <a:gd name="T7" fmla="*/ 3960 h 3"/>
                                <a:gd name="T8" fmla="+- 0 8081 8081"/>
                                <a:gd name="T9" fmla="*/ T8 w 19"/>
                                <a:gd name="T10" fmla="+- 0 3962 3960"/>
                                <a:gd name="T11" fmla="*/ 3962 h 3"/>
                                <a:gd name="T12" fmla="+- 0 8098 8081"/>
                                <a:gd name="T13" fmla="*/ T12 w 19"/>
                                <a:gd name="T14" fmla="+- 0 3963 3960"/>
                                <a:gd name="T15" fmla="*/ 3963 h 3"/>
                                <a:gd name="T16" fmla="+- 0 8100 8081"/>
                                <a:gd name="T17" fmla="*/ T16 w 19"/>
                                <a:gd name="T18" fmla="+- 0 3963 3960"/>
                                <a:gd name="T19" fmla="*/ 3963 h 3"/>
                                <a:gd name="T20" fmla="+- 0 8100 8081"/>
                                <a:gd name="T21" fmla="*/ T20 w 19"/>
                                <a:gd name="T22" fmla="+- 0 3961 3960"/>
                                <a:gd name="T23" fmla="*/ 3961 h 3"/>
                                <a:gd name="T24" fmla="+- 0 8083 8081"/>
                                <a:gd name="T25" fmla="*/ T24 w 19"/>
                                <a:gd name="T26" fmla="+- 0 3960 3960"/>
                                <a:gd name="T27" fmla="*/ 396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2"/>
                                  </a:lnTo>
                                  <a:lnTo>
                                    <a:pt x="17" y="3"/>
                                  </a:lnTo>
                                  <a:lnTo>
                                    <a:pt x="19" y="3"/>
                                  </a:lnTo>
                                  <a:lnTo>
                                    <a:pt x="1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93" name="Group 1304"/>
                        <wpg:cNvGrpSpPr>
                          <a:grpSpLocks/>
                        </wpg:cNvGrpSpPr>
                        <wpg:grpSpPr bwMode="auto">
                          <a:xfrm>
                            <a:off x="8067" y="3958"/>
                            <a:ext cx="16" cy="4"/>
                            <a:chOff x="8067" y="3958"/>
                            <a:chExt cx="16" cy="4"/>
                          </a:xfrm>
                        </wpg:grpSpPr>
                        <wps:wsp>
                          <wps:cNvPr id="18694" name="Freeform 1305"/>
                          <wps:cNvSpPr>
                            <a:spLocks/>
                          </wps:cNvSpPr>
                          <wps:spPr bwMode="auto">
                            <a:xfrm>
                              <a:off x="8067" y="3958"/>
                              <a:ext cx="16" cy="4"/>
                            </a:xfrm>
                            <a:custGeom>
                              <a:avLst/>
                              <a:gdLst>
                                <a:gd name="T0" fmla="+- 0 8069 8067"/>
                                <a:gd name="T1" fmla="*/ T0 w 16"/>
                                <a:gd name="T2" fmla="+- 0 3958 3958"/>
                                <a:gd name="T3" fmla="*/ 3958 h 4"/>
                                <a:gd name="T4" fmla="+- 0 8067 8067"/>
                                <a:gd name="T5" fmla="*/ T4 w 16"/>
                                <a:gd name="T6" fmla="+- 0 3958 3958"/>
                                <a:gd name="T7" fmla="*/ 3958 h 4"/>
                                <a:gd name="T8" fmla="+- 0 8067 8067"/>
                                <a:gd name="T9" fmla="*/ T8 w 16"/>
                                <a:gd name="T10" fmla="+- 0 3960 3958"/>
                                <a:gd name="T11" fmla="*/ 3960 h 4"/>
                                <a:gd name="T12" fmla="+- 0 8081 8067"/>
                                <a:gd name="T13" fmla="*/ T12 w 16"/>
                                <a:gd name="T14" fmla="+- 0 3962 3958"/>
                                <a:gd name="T15" fmla="*/ 3962 h 4"/>
                                <a:gd name="T16" fmla="+- 0 8083 8067"/>
                                <a:gd name="T17" fmla="*/ T16 w 16"/>
                                <a:gd name="T18" fmla="+- 0 3962 3958"/>
                                <a:gd name="T19" fmla="*/ 3962 h 4"/>
                                <a:gd name="T20" fmla="+- 0 8083 8067"/>
                                <a:gd name="T21" fmla="*/ T20 w 16"/>
                                <a:gd name="T22" fmla="+- 0 3960 3958"/>
                                <a:gd name="T23" fmla="*/ 3960 h 4"/>
                                <a:gd name="T24" fmla="+- 0 8069 8067"/>
                                <a:gd name="T25" fmla="*/ T24 w 16"/>
                                <a:gd name="T26" fmla="+- 0 3958 3958"/>
                                <a:gd name="T27" fmla="*/ 395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2"/>
                                  </a:lnTo>
                                  <a:lnTo>
                                    <a:pt x="14" y="4"/>
                                  </a:lnTo>
                                  <a:lnTo>
                                    <a:pt x="16" y="4"/>
                                  </a:lnTo>
                                  <a:lnTo>
                                    <a:pt x="16"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695" name="Picture 130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057" y="3956"/>
                              <a:ext cx="12"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96" name="Picture 1307"/>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8048" y="3955"/>
                              <a:ext cx="11"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697" name="Group 1308"/>
                        <wpg:cNvGrpSpPr>
                          <a:grpSpLocks/>
                        </wpg:cNvGrpSpPr>
                        <wpg:grpSpPr bwMode="auto">
                          <a:xfrm>
                            <a:off x="8041" y="3953"/>
                            <a:ext cx="8" cy="4"/>
                            <a:chOff x="8041" y="3953"/>
                            <a:chExt cx="8" cy="4"/>
                          </a:xfrm>
                        </wpg:grpSpPr>
                        <wps:wsp>
                          <wps:cNvPr id="18698" name="Freeform 1309"/>
                          <wps:cNvSpPr>
                            <a:spLocks/>
                          </wps:cNvSpPr>
                          <wps:spPr bwMode="auto">
                            <a:xfrm>
                              <a:off x="8041" y="3953"/>
                              <a:ext cx="8" cy="4"/>
                            </a:xfrm>
                            <a:custGeom>
                              <a:avLst/>
                              <a:gdLst>
                                <a:gd name="T0" fmla="+- 0 8043 8041"/>
                                <a:gd name="T1" fmla="*/ T0 w 8"/>
                                <a:gd name="T2" fmla="+- 0 3953 3953"/>
                                <a:gd name="T3" fmla="*/ 3953 h 4"/>
                                <a:gd name="T4" fmla="+- 0 8041 8041"/>
                                <a:gd name="T5" fmla="*/ T4 w 8"/>
                                <a:gd name="T6" fmla="+- 0 3953 3953"/>
                                <a:gd name="T7" fmla="*/ 3953 h 4"/>
                                <a:gd name="T8" fmla="+- 0 8041 8041"/>
                                <a:gd name="T9" fmla="*/ T8 w 8"/>
                                <a:gd name="T10" fmla="+- 0 3955 3953"/>
                                <a:gd name="T11" fmla="*/ 3955 h 4"/>
                                <a:gd name="T12" fmla="+- 0 8048 8041"/>
                                <a:gd name="T13" fmla="*/ T12 w 8"/>
                                <a:gd name="T14" fmla="+- 0 3956 3953"/>
                                <a:gd name="T15" fmla="*/ 3956 h 4"/>
                                <a:gd name="T16" fmla="+- 0 8050 8041"/>
                                <a:gd name="T17" fmla="*/ T16 w 8"/>
                                <a:gd name="T18" fmla="+- 0 3956 3953"/>
                                <a:gd name="T19" fmla="*/ 3956 h 4"/>
                                <a:gd name="T20" fmla="+- 0 8050 8041"/>
                                <a:gd name="T21" fmla="*/ T20 w 8"/>
                                <a:gd name="T22" fmla="+- 0 3955 3953"/>
                                <a:gd name="T23" fmla="*/ 3955 h 4"/>
                                <a:gd name="T24" fmla="+- 0 8043 8041"/>
                                <a:gd name="T25" fmla="*/ T24 w 8"/>
                                <a:gd name="T26" fmla="+- 0 3953 3953"/>
                                <a:gd name="T27" fmla="*/ 3953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7" y="3"/>
                                  </a:lnTo>
                                  <a:lnTo>
                                    <a:pt x="9" y="3"/>
                                  </a:lnTo>
                                  <a:lnTo>
                                    <a:pt x="9"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99" name="Group 1310"/>
                        <wpg:cNvGrpSpPr>
                          <a:grpSpLocks/>
                        </wpg:cNvGrpSpPr>
                        <wpg:grpSpPr bwMode="auto">
                          <a:xfrm>
                            <a:off x="8035" y="3951"/>
                            <a:ext cx="8" cy="4"/>
                            <a:chOff x="8035" y="3951"/>
                            <a:chExt cx="8" cy="4"/>
                          </a:xfrm>
                        </wpg:grpSpPr>
                        <wps:wsp>
                          <wps:cNvPr id="18700" name="Freeform 1311"/>
                          <wps:cNvSpPr>
                            <a:spLocks/>
                          </wps:cNvSpPr>
                          <wps:spPr bwMode="auto">
                            <a:xfrm>
                              <a:off x="8035" y="3951"/>
                              <a:ext cx="8" cy="4"/>
                            </a:xfrm>
                            <a:custGeom>
                              <a:avLst/>
                              <a:gdLst>
                                <a:gd name="T0" fmla="+- 0 8037 8035"/>
                                <a:gd name="T1" fmla="*/ T0 w 8"/>
                                <a:gd name="T2" fmla="+- 0 3951 3951"/>
                                <a:gd name="T3" fmla="*/ 3951 h 4"/>
                                <a:gd name="T4" fmla="+- 0 8035 8035"/>
                                <a:gd name="T5" fmla="*/ T4 w 8"/>
                                <a:gd name="T6" fmla="+- 0 3951 3951"/>
                                <a:gd name="T7" fmla="*/ 3951 h 4"/>
                                <a:gd name="T8" fmla="+- 0 8035 8035"/>
                                <a:gd name="T9" fmla="*/ T8 w 8"/>
                                <a:gd name="T10" fmla="+- 0 3953 3951"/>
                                <a:gd name="T11" fmla="*/ 3953 h 4"/>
                                <a:gd name="T12" fmla="+- 0 8041 8035"/>
                                <a:gd name="T13" fmla="*/ T12 w 8"/>
                                <a:gd name="T14" fmla="+- 0 3955 3951"/>
                                <a:gd name="T15" fmla="*/ 3955 h 4"/>
                                <a:gd name="T16" fmla="+- 0 8043 8035"/>
                                <a:gd name="T17" fmla="*/ T16 w 8"/>
                                <a:gd name="T18" fmla="+- 0 3955 3951"/>
                                <a:gd name="T19" fmla="*/ 3955 h 4"/>
                                <a:gd name="T20" fmla="+- 0 8043 8035"/>
                                <a:gd name="T21" fmla="*/ T20 w 8"/>
                                <a:gd name="T22" fmla="+- 0 3953 3951"/>
                                <a:gd name="T23" fmla="*/ 3953 h 4"/>
                                <a:gd name="T24" fmla="+- 0 8037 8035"/>
                                <a:gd name="T25" fmla="*/ T24 w 8"/>
                                <a:gd name="T26" fmla="+- 0 3951 3951"/>
                                <a:gd name="T27" fmla="*/ 395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01" name="Group 1312"/>
                        <wpg:cNvGrpSpPr>
                          <a:grpSpLocks/>
                        </wpg:cNvGrpSpPr>
                        <wpg:grpSpPr bwMode="auto">
                          <a:xfrm>
                            <a:off x="8022" y="3948"/>
                            <a:ext cx="15" cy="5"/>
                            <a:chOff x="8022" y="3948"/>
                            <a:chExt cx="15" cy="5"/>
                          </a:xfrm>
                        </wpg:grpSpPr>
                        <wps:wsp>
                          <wps:cNvPr id="18702" name="Freeform 1313"/>
                          <wps:cNvSpPr>
                            <a:spLocks/>
                          </wps:cNvSpPr>
                          <wps:spPr bwMode="auto">
                            <a:xfrm>
                              <a:off x="8022" y="3948"/>
                              <a:ext cx="15" cy="5"/>
                            </a:xfrm>
                            <a:custGeom>
                              <a:avLst/>
                              <a:gdLst>
                                <a:gd name="T0" fmla="+- 0 8024 8022"/>
                                <a:gd name="T1" fmla="*/ T0 w 15"/>
                                <a:gd name="T2" fmla="+- 0 3948 3948"/>
                                <a:gd name="T3" fmla="*/ 3948 h 5"/>
                                <a:gd name="T4" fmla="+- 0 8022 8022"/>
                                <a:gd name="T5" fmla="*/ T4 w 15"/>
                                <a:gd name="T6" fmla="+- 0 3948 3948"/>
                                <a:gd name="T7" fmla="*/ 3948 h 5"/>
                                <a:gd name="T8" fmla="+- 0 8022 8022"/>
                                <a:gd name="T9" fmla="*/ T8 w 15"/>
                                <a:gd name="T10" fmla="+- 0 3950 3948"/>
                                <a:gd name="T11" fmla="*/ 3950 h 5"/>
                                <a:gd name="T12" fmla="+- 0 8035 8022"/>
                                <a:gd name="T13" fmla="*/ T12 w 15"/>
                                <a:gd name="T14" fmla="+- 0 3953 3948"/>
                                <a:gd name="T15" fmla="*/ 3953 h 5"/>
                                <a:gd name="T16" fmla="+- 0 8037 8022"/>
                                <a:gd name="T17" fmla="*/ T16 w 15"/>
                                <a:gd name="T18" fmla="+- 0 3953 3948"/>
                                <a:gd name="T19" fmla="*/ 3953 h 5"/>
                                <a:gd name="T20" fmla="+- 0 8037 8022"/>
                                <a:gd name="T21" fmla="*/ T20 w 15"/>
                                <a:gd name="T22" fmla="+- 0 3951 3948"/>
                                <a:gd name="T23" fmla="*/ 3951 h 5"/>
                                <a:gd name="T24" fmla="+- 0 8024 8022"/>
                                <a:gd name="T25" fmla="*/ T24 w 15"/>
                                <a:gd name="T26" fmla="+- 0 3948 3948"/>
                                <a:gd name="T27" fmla="*/ 3948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2"/>
                                  </a:lnTo>
                                  <a:lnTo>
                                    <a:pt x="13" y="5"/>
                                  </a:lnTo>
                                  <a:lnTo>
                                    <a:pt x="15" y="5"/>
                                  </a:lnTo>
                                  <a:lnTo>
                                    <a:pt x="15"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03" name="Group 1314"/>
                        <wpg:cNvGrpSpPr>
                          <a:grpSpLocks/>
                        </wpg:cNvGrpSpPr>
                        <wpg:grpSpPr bwMode="auto">
                          <a:xfrm>
                            <a:off x="8016" y="3947"/>
                            <a:ext cx="8" cy="3"/>
                            <a:chOff x="8016" y="3947"/>
                            <a:chExt cx="8" cy="3"/>
                          </a:xfrm>
                        </wpg:grpSpPr>
                        <wps:wsp>
                          <wps:cNvPr id="18704" name="Freeform 1315"/>
                          <wps:cNvSpPr>
                            <a:spLocks/>
                          </wps:cNvSpPr>
                          <wps:spPr bwMode="auto">
                            <a:xfrm>
                              <a:off x="8016" y="3947"/>
                              <a:ext cx="8" cy="3"/>
                            </a:xfrm>
                            <a:custGeom>
                              <a:avLst/>
                              <a:gdLst>
                                <a:gd name="T0" fmla="+- 0 8018 8016"/>
                                <a:gd name="T1" fmla="*/ T0 w 8"/>
                                <a:gd name="T2" fmla="+- 0 3947 3947"/>
                                <a:gd name="T3" fmla="*/ 3947 h 3"/>
                                <a:gd name="T4" fmla="+- 0 8016 8016"/>
                                <a:gd name="T5" fmla="*/ T4 w 8"/>
                                <a:gd name="T6" fmla="+- 0 3947 3947"/>
                                <a:gd name="T7" fmla="*/ 3947 h 3"/>
                                <a:gd name="T8" fmla="+- 0 8016 8016"/>
                                <a:gd name="T9" fmla="*/ T8 w 8"/>
                                <a:gd name="T10" fmla="+- 0 3949 3947"/>
                                <a:gd name="T11" fmla="*/ 3949 h 3"/>
                                <a:gd name="T12" fmla="+- 0 8022 8016"/>
                                <a:gd name="T13" fmla="*/ T12 w 8"/>
                                <a:gd name="T14" fmla="+- 0 3950 3947"/>
                                <a:gd name="T15" fmla="*/ 3950 h 3"/>
                                <a:gd name="T16" fmla="+- 0 8024 8016"/>
                                <a:gd name="T17" fmla="*/ T16 w 8"/>
                                <a:gd name="T18" fmla="+- 0 3950 3947"/>
                                <a:gd name="T19" fmla="*/ 3950 h 3"/>
                                <a:gd name="T20" fmla="+- 0 8024 8016"/>
                                <a:gd name="T21" fmla="*/ T20 w 8"/>
                                <a:gd name="T22" fmla="+- 0 3948 3947"/>
                                <a:gd name="T23" fmla="*/ 3948 h 3"/>
                                <a:gd name="T24" fmla="+- 0 8018 8016"/>
                                <a:gd name="T25" fmla="*/ T24 w 8"/>
                                <a:gd name="T26" fmla="+- 0 3947 3947"/>
                                <a:gd name="T27" fmla="*/ 3947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6" y="3"/>
                                  </a:lnTo>
                                  <a:lnTo>
                                    <a:pt x="8" y="3"/>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05" name="Picture 1316"/>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008" y="3946"/>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06" name="Picture 1317"/>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7999" y="3946"/>
                              <a:ext cx="11"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07" name="Group 1318"/>
                        <wpg:cNvGrpSpPr>
                          <a:grpSpLocks/>
                        </wpg:cNvGrpSpPr>
                        <wpg:grpSpPr bwMode="auto">
                          <a:xfrm>
                            <a:off x="7990" y="3946"/>
                            <a:ext cx="11" cy="2"/>
                            <a:chOff x="7990" y="3946"/>
                            <a:chExt cx="11" cy="2"/>
                          </a:xfrm>
                        </wpg:grpSpPr>
                        <wps:wsp>
                          <wps:cNvPr id="18708" name="Freeform 1319"/>
                          <wps:cNvSpPr>
                            <a:spLocks/>
                          </wps:cNvSpPr>
                          <wps:spPr bwMode="auto">
                            <a:xfrm>
                              <a:off x="7990" y="3946"/>
                              <a:ext cx="11" cy="2"/>
                            </a:xfrm>
                            <a:custGeom>
                              <a:avLst/>
                              <a:gdLst>
                                <a:gd name="T0" fmla="+- 0 7990 7990"/>
                                <a:gd name="T1" fmla="*/ T0 w 11"/>
                                <a:gd name="T2" fmla="+- 0 3946 3946"/>
                                <a:gd name="T3" fmla="*/ 3946 h 2"/>
                                <a:gd name="T4" fmla="+- 0 8001 7990"/>
                                <a:gd name="T5" fmla="*/ T4 w 11"/>
                                <a:gd name="T6" fmla="+- 0 3946 3946"/>
                                <a:gd name="T7" fmla="*/ 3946 h 2"/>
                                <a:gd name="T8" fmla="+- 0 8001 7990"/>
                                <a:gd name="T9" fmla="*/ T8 w 11"/>
                                <a:gd name="T10" fmla="+- 0 3947 3946"/>
                                <a:gd name="T11" fmla="*/ 3947 h 2"/>
                                <a:gd name="T12" fmla="+- 0 7990 7990"/>
                                <a:gd name="T13" fmla="*/ T12 w 11"/>
                                <a:gd name="T14" fmla="+- 0 3947 3946"/>
                                <a:gd name="T15" fmla="*/ 3947 h 2"/>
                                <a:gd name="T16" fmla="+- 0 7990 7990"/>
                                <a:gd name="T17" fmla="*/ T16 w 11"/>
                                <a:gd name="T18" fmla="+- 0 3946 3946"/>
                                <a:gd name="T19" fmla="*/ 3946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09" name="Group 1320"/>
                        <wpg:cNvGrpSpPr>
                          <a:grpSpLocks/>
                        </wpg:cNvGrpSpPr>
                        <wpg:grpSpPr bwMode="auto">
                          <a:xfrm>
                            <a:off x="7980" y="3946"/>
                            <a:ext cx="12" cy="2"/>
                            <a:chOff x="7980" y="3946"/>
                            <a:chExt cx="12" cy="2"/>
                          </a:xfrm>
                        </wpg:grpSpPr>
                        <wps:wsp>
                          <wps:cNvPr id="18710" name="Freeform 1321"/>
                          <wps:cNvSpPr>
                            <a:spLocks/>
                          </wps:cNvSpPr>
                          <wps:spPr bwMode="auto">
                            <a:xfrm>
                              <a:off x="7980" y="3946"/>
                              <a:ext cx="12" cy="2"/>
                            </a:xfrm>
                            <a:custGeom>
                              <a:avLst/>
                              <a:gdLst>
                                <a:gd name="T0" fmla="+- 0 7980 7980"/>
                                <a:gd name="T1" fmla="*/ T0 w 12"/>
                                <a:gd name="T2" fmla="+- 0 3946 3946"/>
                                <a:gd name="T3" fmla="*/ 3946 h 2"/>
                                <a:gd name="T4" fmla="+- 0 7992 7980"/>
                                <a:gd name="T5" fmla="*/ T4 w 12"/>
                                <a:gd name="T6" fmla="+- 0 3946 3946"/>
                                <a:gd name="T7" fmla="*/ 3946 h 2"/>
                                <a:gd name="T8" fmla="+- 0 7992 7980"/>
                                <a:gd name="T9" fmla="*/ T8 w 12"/>
                                <a:gd name="T10" fmla="+- 0 3947 3946"/>
                                <a:gd name="T11" fmla="*/ 3947 h 2"/>
                                <a:gd name="T12" fmla="+- 0 7980 7980"/>
                                <a:gd name="T13" fmla="*/ T12 w 12"/>
                                <a:gd name="T14" fmla="+- 0 3947 3946"/>
                                <a:gd name="T15" fmla="*/ 3947 h 2"/>
                                <a:gd name="T16" fmla="+- 0 7980 7980"/>
                                <a:gd name="T17" fmla="*/ T16 w 12"/>
                                <a:gd name="T18" fmla="+- 0 3946 3946"/>
                                <a:gd name="T19" fmla="*/ 3946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11" name="Group 1322"/>
                        <wpg:cNvGrpSpPr>
                          <a:grpSpLocks/>
                        </wpg:cNvGrpSpPr>
                        <wpg:grpSpPr bwMode="auto">
                          <a:xfrm>
                            <a:off x="7947" y="3946"/>
                            <a:ext cx="35" cy="2"/>
                            <a:chOff x="7947" y="3946"/>
                            <a:chExt cx="35" cy="2"/>
                          </a:xfrm>
                        </wpg:grpSpPr>
                        <wps:wsp>
                          <wps:cNvPr id="18712" name="Freeform 1323"/>
                          <wps:cNvSpPr>
                            <a:spLocks/>
                          </wps:cNvSpPr>
                          <wps:spPr bwMode="auto">
                            <a:xfrm>
                              <a:off x="7947" y="3946"/>
                              <a:ext cx="35" cy="2"/>
                            </a:xfrm>
                            <a:custGeom>
                              <a:avLst/>
                              <a:gdLst>
                                <a:gd name="T0" fmla="+- 0 7947 7947"/>
                                <a:gd name="T1" fmla="*/ T0 w 35"/>
                                <a:gd name="T2" fmla="+- 0 3946 3946"/>
                                <a:gd name="T3" fmla="*/ 3946 h 2"/>
                                <a:gd name="T4" fmla="+- 0 7982 7947"/>
                                <a:gd name="T5" fmla="*/ T4 w 35"/>
                                <a:gd name="T6" fmla="+- 0 3946 3946"/>
                                <a:gd name="T7" fmla="*/ 3946 h 2"/>
                                <a:gd name="T8" fmla="+- 0 7982 7947"/>
                                <a:gd name="T9" fmla="*/ T8 w 35"/>
                                <a:gd name="T10" fmla="+- 0 3947 3946"/>
                                <a:gd name="T11" fmla="*/ 3947 h 2"/>
                                <a:gd name="T12" fmla="+- 0 7947 7947"/>
                                <a:gd name="T13" fmla="*/ T12 w 35"/>
                                <a:gd name="T14" fmla="+- 0 3947 3946"/>
                                <a:gd name="T15" fmla="*/ 3947 h 2"/>
                                <a:gd name="T16" fmla="+- 0 7947 7947"/>
                                <a:gd name="T17" fmla="*/ T16 w 35"/>
                                <a:gd name="T18" fmla="+- 0 3946 3946"/>
                                <a:gd name="T19" fmla="*/ 3946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13" name="Group 1324"/>
                        <wpg:cNvGrpSpPr>
                          <a:grpSpLocks/>
                        </wpg:cNvGrpSpPr>
                        <wpg:grpSpPr bwMode="auto">
                          <a:xfrm>
                            <a:off x="7947" y="3946"/>
                            <a:ext cx="2" cy="76"/>
                            <a:chOff x="7947" y="3946"/>
                            <a:chExt cx="2" cy="76"/>
                          </a:xfrm>
                        </wpg:grpSpPr>
                        <wps:wsp>
                          <wps:cNvPr id="18714" name="Freeform 1325"/>
                          <wps:cNvSpPr>
                            <a:spLocks/>
                          </wps:cNvSpPr>
                          <wps:spPr bwMode="auto">
                            <a:xfrm>
                              <a:off x="7947" y="3946"/>
                              <a:ext cx="2" cy="76"/>
                            </a:xfrm>
                            <a:custGeom>
                              <a:avLst/>
                              <a:gdLst>
                                <a:gd name="T0" fmla="+- 0 7947 7947"/>
                                <a:gd name="T1" fmla="*/ T0 w 2"/>
                                <a:gd name="T2" fmla="+- 0 3946 3946"/>
                                <a:gd name="T3" fmla="*/ 3946 h 76"/>
                                <a:gd name="T4" fmla="+- 0 7949 7947"/>
                                <a:gd name="T5" fmla="*/ T4 w 2"/>
                                <a:gd name="T6" fmla="+- 0 3946 3946"/>
                                <a:gd name="T7" fmla="*/ 3946 h 76"/>
                                <a:gd name="T8" fmla="+- 0 7949 7947"/>
                                <a:gd name="T9" fmla="*/ T8 w 2"/>
                                <a:gd name="T10" fmla="+- 0 4022 3946"/>
                                <a:gd name="T11" fmla="*/ 4022 h 76"/>
                                <a:gd name="T12" fmla="+- 0 7947 7947"/>
                                <a:gd name="T13" fmla="*/ T12 w 2"/>
                                <a:gd name="T14" fmla="+- 0 4022 3946"/>
                                <a:gd name="T15" fmla="*/ 4022 h 76"/>
                                <a:gd name="T16" fmla="+- 0 7947 7947"/>
                                <a:gd name="T17" fmla="*/ T16 w 2"/>
                                <a:gd name="T18" fmla="+- 0 3946 3946"/>
                                <a:gd name="T19" fmla="*/ 3946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15" name="Group 1326"/>
                        <wpg:cNvGrpSpPr>
                          <a:grpSpLocks/>
                        </wpg:cNvGrpSpPr>
                        <wpg:grpSpPr bwMode="auto">
                          <a:xfrm>
                            <a:off x="7947" y="4020"/>
                            <a:ext cx="35" cy="2"/>
                            <a:chOff x="7947" y="4020"/>
                            <a:chExt cx="35" cy="2"/>
                          </a:xfrm>
                        </wpg:grpSpPr>
                        <wps:wsp>
                          <wps:cNvPr id="18716" name="Freeform 1327"/>
                          <wps:cNvSpPr>
                            <a:spLocks/>
                          </wps:cNvSpPr>
                          <wps:spPr bwMode="auto">
                            <a:xfrm>
                              <a:off x="7947" y="4020"/>
                              <a:ext cx="35" cy="2"/>
                            </a:xfrm>
                            <a:custGeom>
                              <a:avLst/>
                              <a:gdLst>
                                <a:gd name="T0" fmla="+- 0 7947 7947"/>
                                <a:gd name="T1" fmla="*/ T0 w 35"/>
                                <a:gd name="T2" fmla="+- 0 4020 4020"/>
                                <a:gd name="T3" fmla="*/ 4020 h 2"/>
                                <a:gd name="T4" fmla="+- 0 7982 7947"/>
                                <a:gd name="T5" fmla="*/ T4 w 35"/>
                                <a:gd name="T6" fmla="+- 0 4020 4020"/>
                                <a:gd name="T7" fmla="*/ 4020 h 2"/>
                                <a:gd name="T8" fmla="+- 0 7982 7947"/>
                                <a:gd name="T9" fmla="*/ T8 w 35"/>
                                <a:gd name="T10" fmla="+- 0 4022 4020"/>
                                <a:gd name="T11" fmla="*/ 4022 h 2"/>
                                <a:gd name="T12" fmla="+- 0 7947 7947"/>
                                <a:gd name="T13" fmla="*/ T12 w 35"/>
                                <a:gd name="T14" fmla="+- 0 4022 4020"/>
                                <a:gd name="T15" fmla="*/ 4022 h 2"/>
                                <a:gd name="T16" fmla="+- 0 7947 7947"/>
                                <a:gd name="T17" fmla="*/ T16 w 35"/>
                                <a:gd name="T18" fmla="+- 0 4020 4020"/>
                                <a:gd name="T19" fmla="*/ 4020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17" name="Group 1328"/>
                        <wpg:cNvGrpSpPr>
                          <a:grpSpLocks/>
                        </wpg:cNvGrpSpPr>
                        <wpg:grpSpPr bwMode="auto">
                          <a:xfrm>
                            <a:off x="7980" y="4020"/>
                            <a:ext cx="12" cy="2"/>
                            <a:chOff x="7980" y="4020"/>
                            <a:chExt cx="12" cy="2"/>
                          </a:xfrm>
                        </wpg:grpSpPr>
                        <wps:wsp>
                          <wps:cNvPr id="18718" name="Freeform 1329"/>
                          <wps:cNvSpPr>
                            <a:spLocks/>
                          </wps:cNvSpPr>
                          <wps:spPr bwMode="auto">
                            <a:xfrm>
                              <a:off x="7980" y="4020"/>
                              <a:ext cx="12" cy="2"/>
                            </a:xfrm>
                            <a:custGeom>
                              <a:avLst/>
                              <a:gdLst>
                                <a:gd name="T0" fmla="+- 0 7980 7980"/>
                                <a:gd name="T1" fmla="*/ T0 w 12"/>
                                <a:gd name="T2" fmla="+- 0 4020 4020"/>
                                <a:gd name="T3" fmla="*/ 4020 h 2"/>
                                <a:gd name="T4" fmla="+- 0 7992 7980"/>
                                <a:gd name="T5" fmla="*/ T4 w 12"/>
                                <a:gd name="T6" fmla="+- 0 4020 4020"/>
                                <a:gd name="T7" fmla="*/ 4020 h 2"/>
                                <a:gd name="T8" fmla="+- 0 7992 7980"/>
                                <a:gd name="T9" fmla="*/ T8 w 12"/>
                                <a:gd name="T10" fmla="+- 0 4022 4020"/>
                                <a:gd name="T11" fmla="*/ 4022 h 2"/>
                                <a:gd name="T12" fmla="+- 0 7980 7980"/>
                                <a:gd name="T13" fmla="*/ T12 w 12"/>
                                <a:gd name="T14" fmla="+- 0 4022 4020"/>
                                <a:gd name="T15" fmla="*/ 4022 h 2"/>
                                <a:gd name="T16" fmla="+- 0 7980 7980"/>
                                <a:gd name="T17" fmla="*/ T16 w 12"/>
                                <a:gd name="T18" fmla="+- 0 4020 4020"/>
                                <a:gd name="T19" fmla="*/ 4020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19" name="Group 1330"/>
                        <wpg:cNvGrpSpPr>
                          <a:grpSpLocks/>
                        </wpg:cNvGrpSpPr>
                        <wpg:grpSpPr bwMode="auto">
                          <a:xfrm>
                            <a:off x="7990" y="4020"/>
                            <a:ext cx="11" cy="3"/>
                            <a:chOff x="7990" y="4020"/>
                            <a:chExt cx="11" cy="3"/>
                          </a:xfrm>
                        </wpg:grpSpPr>
                        <wps:wsp>
                          <wps:cNvPr id="18720" name="Freeform 1331"/>
                          <wps:cNvSpPr>
                            <a:spLocks/>
                          </wps:cNvSpPr>
                          <wps:spPr bwMode="auto">
                            <a:xfrm>
                              <a:off x="7990" y="4020"/>
                              <a:ext cx="11" cy="3"/>
                            </a:xfrm>
                            <a:custGeom>
                              <a:avLst/>
                              <a:gdLst>
                                <a:gd name="T0" fmla="+- 0 7992 7990"/>
                                <a:gd name="T1" fmla="*/ T0 w 11"/>
                                <a:gd name="T2" fmla="+- 0 4020 4020"/>
                                <a:gd name="T3" fmla="*/ 4020 h 3"/>
                                <a:gd name="T4" fmla="+- 0 7990 7990"/>
                                <a:gd name="T5" fmla="*/ T4 w 11"/>
                                <a:gd name="T6" fmla="+- 0 4020 4020"/>
                                <a:gd name="T7" fmla="*/ 4020 h 3"/>
                                <a:gd name="T8" fmla="+- 0 7990 7990"/>
                                <a:gd name="T9" fmla="*/ T8 w 11"/>
                                <a:gd name="T10" fmla="+- 0 4022 4020"/>
                                <a:gd name="T11" fmla="*/ 4022 h 3"/>
                                <a:gd name="T12" fmla="+- 0 7999 7990"/>
                                <a:gd name="T13" fmla="*/ T12 w 11"/>
                                <a:gd name="T14" fmla="+- 0 4022 4020"/>
                                <a:gd name="T15" fmla="*/ 4022 h 3"/>
                                <a:gd name="T16" fmla="+- 0 8001 7990"/>
                                <a:gd name="T17" fmla="*/ T16 w 11"/>
                                <a:gd name="T18" fmla="+- 0 4022 4020"/>
                                <a:gd name="T19" fmla="*/ 4022 h 3"/>
                                <a:gd name="T20" fmla="+- 0 8001 7990"/>
                                <a:gd name="T21" fmla="*/ T20 w 11"/>
                                <a:gd name="T22" fmla="+- 0 4021 4020"/>
                                <a:gd name="T23" fmla="*/ 4021 h 3"/>
                                <a:gd name="T24" fmla="+- 0 7992 7990"/>
                                <a:gd name="T25" fmla="*/ T24 w 11"/>
                                <a:gd name="T26" fmla="+- 0 4020 4020"/>
                                <a:gd name="T27" fmla="*/ 4020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2"/>
                                  </a:lnTo>
                                  <a:lnTo>
                                    <a:pt x="11" y="2"/>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21" name="Group 1332"/>
                        <wpg:cNvGrpSpPr>
                          <a:grpSpLocks/>
                        </wpg:cNvGrpSpPr>
                        <wpg:grpSpPr bwMode="auto">
                          <a:xfrm>
                            <a:off x="7999" y="4021"/>
                            <a:ext cx="11" cy="2"/>
                            <a:chOff x="7999" y="4021"/>
                            <a:chExt cx="11" cy="2"/>
                          </a:xfrm>
                        </wpg:grpSpPr>
                        <wps:wsp>
                          <wps:cNvPr id="18722" name="Freeform 1333"/>
                          <wps:cNvSpPr>
                            <a:spLocks/>
                          </wps:cNvSpPr>
                          <wps:spPr bwMode="auto">
                            <a:xfrm>
                              <a:off x="7999" y="4021"/>
                              <a:ext cx="11" cy="2"/>
                            </a:xfrm>
                            <a:custGeom>
                              <a:avLst/>
                              <a:gdLst>
                                <a:gd name="T0" fmla="+- 0 7999 7999"/>
                                <a:gd name="T1" fmla="*/ T0 w 11"/>
                                <a:gd name="T2" fmla="+- 0 4021 4021"/>
                                <a:gd name="T3" fmla="*/ 4021 h 2"/>
                                <a:gd name="T4" fmla="+- 0 8010 7999"/>
                                <a:gd name="T5" fmla="*/ T4 w 11"/>
                                <a:gd name="T6" fmla="+- 0 4021 4021"/>
                                <a:gd name="T7" fmla="*/ 4021 h 2"/>
                                <a:gd name="T8" fmla="+- 0 8010 7999"/>
                                <a:gd name="T9" fmla="*/ T8 w 11"/>
                                <a:gd name="T10" fmla="+- 0 4022 4021"/>
                                <a:gd name="T11" fmla="*/ 4022 h 2"/>
                                <a:gd name="T12" fmla="+- 0 7999 7999"/>
                                <a:gd name="T13" fmla="*/ T12 w 11"/>
                                <a:gd name="T14" fmla="+- 0 4022 4021"/>
                                <a:gd name="T15" fmla="*/ 4022 h 2"/>
                                <a:gd name="T16" fmla="+- 0 7999 7999"/>
                                <a:gd name="T17" fmla="*/ T16 w 11"/>
                                <a:gd name="T18" fmla="+- 0 4021 4021"/>
                                <a:gd name="T19" fmla="*/ 4021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23" name="Group 1334"/>
                        <wpg:cNvGrpSpPr>
                          <a:grpSpLocks/>
                        </wpg:cNvGrpSpPr>
                        <wpg:grpSpPr bwMode="auto">
                          <a:xfrm>
                            <a:off x="8008" y="4021"/>
                            <a:ext cx="9" cy="3"/>
                            <a:chOff x="8008" y="4021"/>
                            <a:chExt cx="9" cy="3"/>
                          </a:xfrm>
                        </wpg:grpSpPr>
                        <wps:wsp>
                          <wps:cNvPr id="18724" name="Freeform 1335"/>
                          <wps:cNvSpPr>
                            <a:spLocks/>
                          </wps:cNvSpPr>
                          <wps:spPr bwMode="auto">
                            <a:xfrm>
                              <a:off x="8008" y="4021"/>
                              <a:ext cx="9" cy="3"/>
                            </a:xfrm>
                            <a:custGeom>
                              <a:avLst/>
                              <a:gdLst>
                                <a:gd name="T0" fmla="+- 0 8010 8008"/>
                                <a:gd name="T1" fmla="*/ T0 w 9"/>
                                <a:gd name="T2" fmla="+- 0 4021 4021"/>
                                <a:gd name="T3" fmla="*/ 4021 h 3"/>
                                <a:gd name="T4" fmla="+- 0 8008 8008"/>
                                <a:gd name="T5" fmla="*/ T4 w 9"/>
                                <a:gd name="T6" fmla="+- 0 4021 4021"/>
                                <a:gd name="T7" fmla="*/ 4021 h 3"/>
                                <a:gd name="T8" fmla="+- 0 8008 8008"/>
                                <a:gd name="T9" fmla="*/ T8 w 9"/>
                                <a:gd name="T10" fmla="+- 0 4022 4021"/>
                                <a:gd name="T11" fmla="*/ 4022 h 3"/>
                                <a:gd name="T12" fmla="+- 0 8016 8008"/>
                                <a:gd name="T13" fmla="*/ T12 w 9"/>
                                <a:gd name="T14" fmla="+- 0 4023 4021"/>
                                <a:gd name="T15" fmla="*/ 4023 h 3"/>
                                <a:gd name="T16" fmla="+- 0 8018 8008"/>
                                <a:gd name="T17" fmla="*/ T16 w 9"/>
                                <a:gd name="T18" fmla="+- 0 4023 4021"/>
                                <a:gd name="T19" fmla="*/ 4023 h 3"/>
                                <a:gd name="T20" fmla="+- 0 8018 8008"/>
                                <a:gd name="T21" fmla="*/ T20 w 9"/>
                                <a:gd name="T22" fmla="+- 0 4022 4021"/>
                                <a:gd name="T23" fmla="*/ 4022 h 3"/>
                                <a:gd name="T24" fmla="+- 0 8010 8008"/>
                                <a:gd name="T25" fmla="*/ T24 w 9"/>
                                <a:gd name="T26" fmla="+- 0 4021 4021"/>
                                <a:gd name="T27" fmla="*/ 4021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1"/>
                                  </a:lnTo>
                                  <a:lnTo>
                                    <a:pt x="8" y="2"/>
                                  </a:lnTo>
                                  <a:lnTo>
                                    <a:pt x="10" y="2"/>
                                  </a:lnTo>
                                  <a:lnTo>
                                    <a:pt x="1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25" name="Group 1336"/>
                        <wpg:cNvGrpSpPr>
                          <a:grpSpLocks/>
                        </wpg:cNvGrpSpPr>
                        <wpg:grpSpPr bwMode="auto">
                          <a:xfrm>
                            <a:off x="8016" y="4022"/>
                            <a:ext cx="8" cy="3"/>
                            <a:chOff x="8016" y="4022"/>
                            <a:chExt cx="8" cy="3"/>
                          </a:xfrm>
                        </wpg:grpSpPr>
                        <wps:wsp>
                          <wps:cNvPr id="18726" name="Freeform 1337"/>
                          <wps:cNvSpPr>
                            <a:spLocks/>
                          </wps:cNvSpPr>
                          <wps:spPr bwMode="auto">
                            <a:xfrm>
                              <a:off x="8016" y="4022"/>
                              <a:ext cx="8" cy="3"/>
                            </a:xfrm>
                            <a:custGeom>
                              <a:avLst/>
                              <a:gdLst>
                                <a:gd name="T0" fmla="+- 0 8018 8016"/>
                                <a:gd name="T1" fmla="*/ T0 w 8"/>
                                <a:gd name="T2" fmla="+- 0 4022 4022"/>
                                <a:gd name="T3" fmla="*/ 4022 h 3"/>
                                <a:gd name="T4" fmla="+- 0 8016 8016"/>
                                <a:gd name="T5" fmla="*/ T4 w 8"/>
                                <a:gd name="T6" fmla="+- 0 4022 4022"/>
                                <a:gd name="T7" fmla="*/ 4022 h 3"/>
                                <a:gd name="T8" fmla="+- 0 8016 8016"/>
                                <a:gd name="T9" fmla="*/ T8 w 8"/>
                                <a:gd name="T10" fmla="+- 0 4023 4022"/>
                                <a:gd name="T11" fmla="*/ 4023 h 3"/>
                                <a:gd name="T12" fmla="+- 0 8022 8016"/>
                                <a:gd name="T13" fmla="*/ T12 w 8"/>
                                <a:gd name="T14" fmla="+- 0 4024 4022"/>
                                <a:gd name="T15" fmla="*/ 4024 h 3"/>
                                <a:gd name="T16" fmla="+- 0 8024 8016"/>
                                <a:gd name="T17" fmla="*/ T16 w 8"/>
                                <a:gd name="T18" fmla="+- 0 4024 4022"/>
                                <a:gd name="T19" fmla="*/ 4024 h 3"/>
                                <a:gd name="T20" fmla="+- 0 8024 8016"/>
                                <a:gd name="T21" fmla="*/ T20 w 8"/>
                                <a:gd name="T22" fmla="+- 0 4022 4022"/>
                                <a:gd name="T23" fmla="*/ 4022 h 3"/>
                                <a:gd name="T24" fmla="+- 0 8018 8016"/>
                                <a:gd name="T25" fmla="*/ T24 w 8"/>
                                <a:gd name="T26" fmla="+- 0 4022 4022"/>
                                <a:gd name="T27" fmla="*/ 4022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1"/>
                                  </a:lnTo>
                                  <a:lnTo>
                                    <a:pt x="6" y="2"/>
                                  </a:lnTo>
                                  <a:lnTo>
                                    <a:pt x="8" y="2"/>
                                  </a:lnTo>
                                  <a:lnTo>
                                    <a:pt x="8" y="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27" name="Picture 1338"/>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022" y="4022"/>
                              <a:ext cx="1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28" name="Picture 133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035" y="4026"/>
                              <a:ext cx="8"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29" name="Group 1340"/>
                        <wpg:cNvGrpSpPr>
                          <a:grpSpLocks/>
                        </wpg:cNvGrpSpPr>
                        <wpg:grpSpPr bwMode="auto">
                          <a:xfrm>
                            <a:off x="8041" y="4028"/>
                            <a:ext cx="8" cy="4"/>
                            <a:chOff x="8041" y="4028"/>
                            <a:chExt cx="8" cy="4"/>
                          </a:xfrm>
                        </wpg:grpSpPr>
                        <wps:wsp>
                          <wps:cNvPr id="18730" name="Freeform 1341"/>
                          <wps:cNvSpPr>
                            <a:spLocks/>
                          </wps:cNvSpPr>
                          <wps:spPr bwMode="auto">
                            <a:xfrm>
                              <a:off x="8041" y="4028"/>
                              <a:ext cx="8" cy="4"/>
                            </a:xfrm>
                            <a:custGeom>
                              <a:avLst/>
                              <a:gdLst>
                                <a:gd name="T0" fmla="+- 0 8043 8041"/>
                                <a:gd name="T1" fmla="*/ T0 w 8"/>
                                <a:gd name="T2" fmla="+- 0 4028 4028"/>
                                <a:gd name="T3" fmla="*/ 4028 h 4"/>
                                <a:gd name="T4" fmla="+- 0 8041 8041"/>
                                <a:gd name="T5" fmla="*/ T4 w 8"/>
                                <a:gd name="T6" fmla="+- 0 4028 4028"/>
                                <a:gd name="T7" fmla="*/ 4028 h 4"/>
                                <a:gd name="T8" fmla="+- 0 8041 8041"/>
                                <a:gd name="T9" fmla="*/ T8 w 8"/>
                                <a:gd name="T10" fmla="+- 0 4030 4028"/>
                                <a:gd name="T11" fmla="*/ 4030 h 4"/>
                                <a:gd name="T12" fmla="+- 0 8048 8041"/>
                                <a:gd name="T13" fmla="*/ T12 w 8"/>
                                <a:gd name="T14" fmla="+- 0 4032 4028"/>
                                <a:gd name="T15" fmla="*/ 4032 h 4"/>
                                <a:gd name="T16" fmla="+- 0 8050 8041"/>
                                <a:gd name="T17" fmla="*/ T16 w 8"/>
                                <a:gd name="T18" fmla="+- 0 4032 4028"/>
                                <a:gd name="T19" fmla="*/ 4032 h 4"/>
                                <a:gd name="T20" fmla="+- 0 8050 8041"/>
                                <a:gd name="T21" fmla="*/ T20 w 8"/>
                                <a:gd name="T22" fmla="+- 0 4030 4028"/>
                                <a:gd name="T23" fmla="*/ 4030 h 4"/>
                                <a:gd name="T24" fmla="+- 0 8043 8041"/>
                                <a:gd name="T25" fmla="*/ T24 w 8"/>
                                <a:gd name="T26" fmla="+- 0 4028 4028"/>
                                <a:gd name="T27" fmla="*/ 4028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7" y="4"/>
                                  </a:lnTo>
                                  <a:lnTo>
                                    <a:pt x="9" y="4"/>
                                  </a:lnTo>
                                  <a:lnTo>
                                    <a:pt x="9"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31" name="Group 1342"/>
                        <wpg:cNvGrpSpPr>
                          <a:grpSpLocks/>
                        </wpg:cNvGrpSpPr>
                        <wpg:grpSpPr bwMode="auto">
                          <a:xfrm>
                            <a:off x="8048" y="4030"/>
                            <a:ext cx="11" cy="4"/>
                            <a:chOff x="8048" y="4030"/>
                            <a:chExt cx="11" cy="4"/>
                          </a:xfrm>
                        </wpg:grpSpPr>
                        <wps:wsp>
                          <wps:cNvPr id="18732" name="Freeform 1343"/>
                          <wps:cNvSpPr>
                            <a:spLocks/>
                          </wps:cNvSpPr>
                          <wps:spPr bwMode="auto">
                            <a:xfrm>
                              <a:off x="8048" y="4030"/>
                              <a:ext cx="11" cy="4"/>
                            </a:xfrm>
                            <a:custGeom>
                              <a:avLst/>
                              <a:gdLst>
                                <a:gd name="T0" fmla="+- 0 8050 8048"/>
                                <a:gd name="T1" fmla="*/ T0 w 11"/>
                                <a:gd name="T2" fmla="+- 0 4030 4030"/>
                                <a:gd name="T3" fmla="*/ 4030 h 4"/>
                                <a:gd name="T4" fmla="+- 0 8048 8048"/>
                                <a:gd name="T5" fmla="*/ T4 w 11"/>
                                <a:gd name="T6" fmla="+- 0 4030 4030"/>
                                <a:gd name="T7" fmla="*/ 4030 h 4"/>
                                <a:gd name="T8" fmla="+- 0 8048 8048"/>
                                <a:gd name="T9" fmla="*/ T8 w 11"/>
                                <a:gd name="T10" fmla="+- 0 4032 4030"/>
                                <a:gd name="T11" fmla="*/ 4032 h 4"/>
                                <a:gd name="T12" fmla="+- 0 8057 8048"/>
                                <a:gd name="T13" fmla="*/ T12 w 11"/>
                                <a:gd name="T14" fmla="+- 0 4033 4030"/>
                                <a:gd name="T15" fmla="*/ 4033 h 4"/>
                                <a:gd name="T16" fmla="+- 0 8059 8048"/>
                                <a:gd name="T17" fmla="*/ T16 w 11"/>
                                <a:gd name="T18" fmla="+- 0 4033 4030"/>
                                <a:gd name="T19" fmla="*/ 4033 h 4"/>
                                <a:gd name="T20" fmla="+- 0 8059 8048"/>
                                <a:gd name="T21" fmla="*/ T20 w 11"/>
                                <a:gd name="T22" fmla="+- 0 4032 4030"/>
                                <a:gd name="T23" fmla="*/ 4032 h 4"/>
                                <a:gd name="T24" fmla="+- 0 8050 8048"/>
                                <a:gd name="T25" fmla="*/ T24 w 11"/>
                                <a:gd name="T26" fmla="+- 0 4030 4030"/>
                                <a:gd name="T27" fmla="*/ 4030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2"/>
                                  </a:lnTo>
                                  <a:lnTo>
                                    <a:pt x="9" y="3"/>
                                  </a:lnTo>
                                  <a:lnTo>
                                    <a:pt x="11" y="3"/>
                                  </a:lnTo>
                                  <a:lnTo>
                                    <a:pt x="11"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33" name="Group 1344"/>
                        <wpg:cNvGrpSpPr>
                          <a:grpSpLocks/>
                        </wpg:cNvGrpSpPr>
                        <wpg:grpSpPr bwMode="auto">
                          <a:xfrm>
                            <a:off x="8057" y="4032"/>
                            <a:ext cx="12" cy="4"/>
                            <a:chOff x="8057" y="4032"/>
                            <a:chExt cx="12" cy="4"/>
                          </a:xfrm>
                        </wpg:grpSpPr>
                        <wps:wsp>
                          <wps:cNvPr id="18734" name="Freeform 1345"/>
                          <wps:cNvSpPr>
                            <a:spLocks/>
                          </wps:cNvSpPr>
                          <wps:spPr bwMode="auto">
                            <a:xfrm>
                              <a:off x="8057" y="4032"/>
                              <a:ext cx="12" cy="4"/>
                            </a:xfrm>
                            <a:custGeom>
                              <a:avLst/>
                              <a:gdLst>
                                <a:gd name="T0" fmla="+- 0 8059 8057"/>
                                <a:gd name="T1" fmla="*/ T0 w 12"/>
                                <a:gd name="T2" fmla="+- 0 4032 4032"/>
                                <a:gd name="T3" fmla="*/ 4032 h 4"/>
                                <a:gd name="T4" fmla="+- 0 8057 8057"/>
                                <a:gd name="T5" fmla="*/ T4 w 12"/>
                                <a:gd name="T6" fmla="+- 0 4032 4032"/>
                                <a:gd name="T7" fmla="*/ 4032 h 4"/>
                                <a:gd name="T8" fmla="+- 0 8057 8057"/>
                                <a:gd name="T9" fmla="*/ T8 w 12"/>
                                <a:gd name="T10" fmla="+- 0 4033 4032"/>
                                <a:gd name="T11" fmla="*/ 4033 h 4"/>
                                <a:gd name="T12" fmla="+- 0 8067 8057"/>
                                <a:gd name="T13" fmla="*/ T12 w 12"/>
                                <a:gd name="T14" fmla="+- 0 4035 4032"/>
                                <a:gd name="T15" fmla="*/ 4035 h 4"/>
                                <a:gd name="T16" fmla="+- 0 8069 8057"/>
                                <a:gd name="T17" fmla="*/ T16 w 12"/>
                                <a:gd name="T18" fmla="+- 0 4035 4032"/>
                                <a:gd name="T19" fmla="*/ 4035 h 4"/>
                                <a:gd name="T20" fmla="+- 0 8069 8057"/>
                                <a:gd name="T21" fmla="*/ T20 w 12"/>
                                <a:gd name="T22" fmla="+- 0 4033 4032"/>
                                <a:gd name="T23" fmla="*/ 4033 h 4"/>
                                <a:gd name="T24" fmla="+- 0 8059 8057"/>
                                <a:gd name="T25" fmla="*/ T24 w 12"/>
                                <a:gd name="T26" fmla="+- 0 4032 4032"/>
                                <a:gd name="T27" fmla="*/ 4032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2" y="0"/>
                                  </a:moveTo>
                                  <a:lnTo>
                                    <a:pt x="0" y="0"/>
                                  </a:lnTo>
                                  <a:lnTo>
                                    <a:pt x="0" y="1"/>
                                  </a:lnTo>
                                  <a:lnTo>
                                    <a:pt x="10" y="3"/>
                                  </a:lnTo>
                                  <a:lnTo>
                                    <a:pt x="12" y="3"/>
                                  </a:lnTo>
                                  <a:lnTo>
                                    <a:pt x="12"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35" name="Group 1346"/>
                        <wpg:cNvGrpSpPr>
                          <a:grpSpLocks/>
                        </wpg:cNvGrpSpPr>
                        <wpg:grpSpPr bwMode="auto">
                          <a:xfrm>
                            <a:off x="8067" y="4033"/>
                            <a:ext cx="16" cy="4"/>
                            <a:chOff x="8067" y="4033"/>
                            <a:chExt cx="16" cy="4"/>
                          </a:xfrm>
                        </wpg:grpSpPr>
                        <wps:wsp>
                          <wps:cNvPr id="18736" name="Freeform 1347"/>
                          <wps:cNvSpPr>
                            <a:spLocks/>
                          </wps:cNvSpPr>
                          <wps:spPr bwMode="auto">
                            <a:xfrm>
                              <a:off x="8067" y="4033"/>
                              <a:ext cx="16" cy="4"/>
                            </a:xfrm>
                            <a:custGeom>
                              <a:avLst/>
                              <a:gdLst>
                                <a:gd name="T0" fmla="+- 0 8069 8067"/>
                                <a:gd name="T1" fmla="*/ T0 w 16"/>
                                <a:gd name="T2" fmla="+- 0 4033 4033"/>
                                <a:gd name="T3" fmla="*/ 4033 h 4"/>
                                <a:gd name="T4" fmla="+- 0 8067 8067"/>
                                <a:gd name="T5" fmla="*/ T4 w 16"/>
                                <a:gd name="T6" fmla="+- 0 4033 4033"/>
                                <a:gd name="T7" fmla="*/ 4033 h 4"/>
                                <a:gd name="T8" fmla="+- 0 8067 8067"/>
                                <a:gd name="T9" fmla="*/ T8 w 16"/>
                                <a:gd name="T10" fmla="+- 0 4035 4033"/>
                                <a:gd name="T11" fmla="*/ 4035 h 4"/>
                                <a:gd name="T12" fmla="+- 0 8081 8067"/>
                                <a:gd name="T13" fmla="*/ T12 w 16"/>
                                <a:gd name="T14" fmla="+- 0 4037 4033"/>
                                <a:gd name="T15" fmla="*/ 4037 h 4"/>
                                <a:gd name="T16" fmla="+- 0 8083 8067"/>
                                <a:gd name="T17" fmla="*/ T16 w 16"/>
                                <a:gd name="T18" fmla="+- 0 4037 4033"/>
                                <a:gd name="T19" fmla="*/ 4037 h 4"/>
                                <a:gd name="T20" fmla="+- 0 8083 8067"/>
                                <a:gd name="T21" fmla="*/ T20 w 16"/>
                                <a:gd name="T22" fmla="+- 0 4035 4033"/>
                                <a:gd name="T23" fmla="*/ 4035 h 4"/>
                                <a:gd name="T24" fmla="+- 0 8069 8067"/>
                                <a:gd name="T25" fmla="*/ T24 w 16"/>
                                <a:gd name="T26" fmla="+- 0 4033 4033"/>
                                <a:gd name="T27" fmla="*/ 4033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2"/>
                                  </a:lnTo>
                                  <a:lnTo>
                                    <a:pt x="14" y="4"/>
                                  </a:lnTo>
                                  <a:lnTo>
                                    <a:pt x="16" y="4"/>
                                  </a:lnTo>
                                  <a:lnTo>
                                    <a:pt x="16"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37" name="Picture 1348"/>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081" y="4035"/>
                              <a:ext cx="1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38" name="Picture 134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098" y="4036"/>
                              <a:ext cx="2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39" name="Picture 135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120" y="4034"/>
                              <a:ext cx="2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40" name="Group 1351"/>
                        <wpg:cNvGrpSpPr>
                          <a:grpSpLocks/>
                        </wpg:cNvGrpSpPr>
                        <wpg:grpSpPr bwMode="auto">
                          <a:xfrm>
                            <a:off x="8142" y="4032"/>
                            <a:ext cx="19" cy="4"/>
                            <a:chOff x="8142" y="4032"/>
                            <a:chExt cx="19" cy="4"/>
                          </a:xfrm>
                        </wpg:grpSpPr>
                        <wps:wsp>
                          <wps:cNvPr id="18741" name="Freeform 1352"/>
                          <wps:cNvSpPr>
                            <a:spLocks/>
                          </wps:cNvSpPr>
                          <wps:spPr bwMode="auto">
                            <a:xfrm>
                              <a:off x="8142" y="4032"/>
                              <a:ext cx="19" cy="4"/>
                            </a:xfrm>
                            <a:custGeom>
                              <a:avLst/>
                              <a:gdLst>
                                <a:gd name="T0" fmla="+- 0 8161 8142"/>
                                <a:gd name="T1" fmla="*/ T0 w 19"/>
                                <a:gd name="T2" fmla="+- 0 4032 4032"/>
                                <a:gd name="T3" fmla="*/ 4032 h 4"/>
                                <a:gd name="T4" fmla="+- 0 8159 8142"/>
                                <a:gd name="T5" fmla="*/ T4 w 19"/>
                                <a:gd name="T6" fmla="+- 0 4032 4032"/>
                                <a:gd name="T7" fmla="*/ 4032 h 4"/>
                                <a:gd name="T8" fmla="+- 0 8142 8142"/>
                                <a:gd name="T9" fmla="*/ T8 w 19"/>
                                <a:gd name="T10" fmla="+- 0 4034 4032"/>
                                <a:gd name="T11" fmla="*/ 4034 h 4"/>
                                <a:gd name="T12" fmla="+- 0 8142 8142"/>
                                <a:gd name="T13" fmla="*/ T12 w 19"/>
                                <a:gd name="T14" fmla="+- 0 4036 4032"/>
                                <a:gd name="T15" fmla="*/ 4036 h 4"/>
                                <a:gd name="T16" fmla="+- 0 8144 8142"/>
                                <a:gd name="T17" fmla="*/ T16 w 19"/>
                                <a:gd name="T18" fmla="+- 0 4036 4032"/>
                                <a:gd name="T19" fmla="*/ 4036 h 4"/>
                                <a:gd name="T20" fmla="+- 0 8161 8142"/>
                                <a:gd name="T21" fmla="*/ T20 w 19"/>
                                <a:gd name="T22" fmla="+- 0 4034 4032"/>
                                <a:gd name="T23" fmla="*/ 4034 h 4"/>
                                <a:gd name="T24" fmla="+- 0 8161 8142"/>
                                <a:gd name="T25" fmla="*/ T24 w 19"/>
                                <a:gd name="T26" fmla="+- 0 4032 4032"/>
                                <a:gd name="T27" fmla="*/ 4032 h 4"/>
                              </a:gdLst>
                              <a:ahLst/>
                              <a:cxnLst>
                                <a:cxn ang="0">
                                  <a:pos x="T1" y="T3"/>
                                </a:cxn>
                                <a:cxn ang="0">
                                  <a:pos x="T5" y="T7"/>
                                </a:cxn>
                                <a:cxn ang="0">
                                  <a:pos x="T9" y="T11"/>
                                </a:cxn>
                                <a:cxn ang="0">
                                  <a:pos x="T13" y="T15"/>
                                </a:cxn>
                                <a:cxn ang="0">
                                  <a:pos x="T17" y="T19"/>
                                </a:cxn>
                                <a:cxn ang="0">
                                  <a:pos x="T21" y="T23"/>
                                </a:cxn>
                                <a:cxn ang="0">
                                  <a:pos x="T25" y="T27"/>
                                </a:cxn>
                              </a:cxnLst>
                              <a:rect l="0" t="0" r="r" b="b"/>
                              <a:pathLst>
                                <a:path w="19" h="4">
                                  <a:moveTo>
                                    <a:pt x="19" y="0"/>
                                  </a:moveTo>
                                  <a:lnTo>
                                    <a:pt x="17" y="0"/>
                                  </a:lnTo>
                                  <a:lnTo>
                                    <a:pt x="0" y="2"/>
                                  </a:lnTo>
                                  <a:lnTo>
                                    <a:pt x="0" y="4"/>
                                  </a:lnTo>
                                  <a:lnTo>
                                    <a:pt x="2" y="4"/>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42" name="Group 1353"/>
                        <wpg:cNvGrpSpPr>
                          <a:grpSpLocks/>
                        </wpg:cNvGrpSpPr>
                        <wpg:grpSpPr bwMode="auto">
                          <a:xfrm>
                            <a:off x="8159" y="4031"/>
                            <a:ext cx="16" cy="4"/>
                            <a:chOff x="8159" y="4031"/>
                            <a:chExt cx="16" cy="4"/>
                          </a:xfrm>
                        </wpg:grpSpPr>
                        <wps:wsp>
                          <wps:cNvPr id="18743" name="Freeform 1354"/>
                          <wps:cNvSpPr>
                            <a:spLocks/>
                          </wps:cNvSpPr>
                          <wps:spPr bwMode="auto">
                            <a:xfrm>
                              <a:off x="8159" y="4031"/>
                              <a:ext cx="16" cy="4"/>
                            </a:xfrm>
                            <a:custGeom>
                              <a:avLst/>
                              <a:gdLst>
                                <a:gd name="T0" fmla="+- 0 8175 8159"/>
                                <a:gd name="T1" fmla="*/ T0 w 16"/>
                                <a:gd name="T2" fmla="+- 0 4031 4031"/>
                                <a:gd name="T3" fmla="*/ 4031 h 4"/>
                                <a:gd name="T4" fmla="+- 0 8173 8159"/>
                                <a:gd name="T5" fmla="*/ T4 w 16"/>
                                <a:gd name="T6" fmla="+- 0 4031 4031"/>
                                <a:gd name="T7" fmla="*/ 4031 h 4"/>
                                <a:gd name="T8" fmla="+- 0 8159 8159"/>
                                <a:gd name="T9" fmla="*/ T8 w 16"/>
                                <a:gd name="T10" fmla="+- 0 4032 4031"/>
                                <a:gd name="T11" fmla="*/ 4032 h 4"/>
                                <a:gd name="T12" fmla="+- 0 8159 8159"/>
                                <a:gd name="T13" fmla="*/ T12 w 16"/>
                                <a:gd name="T14" fmla="+- 0 4034 4031"/>
                                <a:gd name="T15" fmla="*/ 4034 h 4"/>
                                <a:gd name="T16" fmla="+- 0 8161 8159"/>
                                <a:gd name="T17" fmla="*/ T16 w 16"/>
                                <a:gd name="T18" fmla="+- 0 4034 4031"/>
                                <a:gd name="T19" fmla="*/ 4034 h 4"/>
                                <a:gd name="T20" fmla="+- 0 8175 8159"/>
                                <a:gd name="T21" fmla="*/ T20 w 16"/>
                                <a:gd name="T22" fmla="+- 0 4032 4031"/>
                                <a:gd name="T23" fmla="*/ 4032 h 4"/>
                                <a:gd name="T24" fmla="+- 0 8175 8159"/>
                                <a:gd name="T25" fmla="*/ T24 w 16"/>
                                <a:gd name="T26" fmla="+- 0 4031 4031"/>
                                <a:gd name="T27" fmla="*/ 4031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1"/>
                                  </a:lnTo>
                                  <a:lnTo>
                                    <a:pt x="0" y="3"/>
                                  </a:lnTo>
                                  <a:lnTo>
                                    <a:pt x="2" y="3"/>
                                  </a:lnTo>
                                  <a:lnTo>
                                    <a:pt x="16" y="1"/>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44" name="Group 1355"/>
                        <wpg:cNvGrpSpPr>
                          <a:grpSpLocks/>
                        </wpg:cNvGrpSpPr>
                        <wpg:grpSpPr bwMode="auto">
                          <a:xfrm>
                            <a:off x="8173" y="4030"/>
                            <a:ext cx="13" cy="3"/>
                            <a:chOff x="8173" y="4030"/>
                            <a:chExt cx="13" cy="3"/>
                          </a:xfrm>
                        </wpg:grpSpPr>
                        <wps:wsp>
                          <wps:cNvPr id="18745" name="Freeform 1356"/>
                          <wps:cNvSpPr>
                            <a:spLocks/>
                          </wps:cNvSpPr>
                          <wps:spPr bwMode="auto">
                            <a:xfrm>
                              <a:off x="8173" y="4030"/>
                              <a:ext cx="13" cy="3"/>
                            </a:xfrm>
                            <a:custGeom>
                              <a:avLst/>
                              <a:gdLst>
                                <a:gd name="T0" fmla="+- 0 8186 8173"/>
                                <a:gd name="T1" fmla="*/ T0 w 13"/>
                                <a:gd name="T2" fmla="+- 0 4030 4030"/>
                                <a:gd name="T3" fmla="*/ 4030 h 3"/>
                                <a:gd name="T4" fmla="+- 0 8184 8173"/>
                                <a:gd name="T5" fmla="*/ T4 w 13"/>
                                <a:gd name="T6" fmla="+- 0 4030 4030"/>
                                <a:gd name="T7" fmla="*/ 4030 h 3"/>
                                <a:gd name="T8" fmla="+- 0 8173 8173"/>
                                <a:gd name="T9" fmla="*/ T8 w 13"/>
                                <a:gd name="T10" fmla="+- 0 4031 4030"/>
                                <a:gd name="T11" fmla="*/ 4031 h 3"/>
                                <a:gd name="T12" fmla="+- 0 8173 8173"/>
                                <a:gd name="T13" fmla="*/ T12 w 13"/>
                                <a:gd name="T14" fmla="+- 0 4032 4030"/>
                                <a:gd name="T15" fmla="*/ 4032 h 3"/>
                                <a:gd name="T16" fmla="+- 0 8175 8173"/>
                                <a:gd name="T17" fmla="*/ T16 w 13"/>
                                <a:gd name="T18" fmla="+- 0 4032 4030"/>
                                <a:gd name="T19" fmla="*/ 4032 h 3"/>
                                <a:gd name="T20" fmla="+- 0 8186 8173"/>
                                <a:gd name="T21" fmla="*/ T20 w 13"/>
                                <a:gd name="T22" fmla="+- 0 4032 4030"/>
                                <a:gd name="T23" fmla="*/ 4032 h 3"/>
                                <a:gd name="T24" fmla="+- 0 8186 8173"/>
                                <a:gd name="T25" fmla="*/ T24 w 13"/>
                                <a:gd name="T26" fmla="+- 0 4030 4030"/>
                                <a:gd name="T27" fmla="*/ 4030 h 3"/>
                              </a:gdLst>
                              <a:ahLst/>
                              <a:cxnLst>
                                <a:cxn ang="0">
                                  <a:pos x="T1" y="T3"/>
                                </a:cxn>
                                <a:cxn ang="0">
                                  <a:pos x="T5" y="T7"/>
                                </a:cxn>
                                <a:cxn ang="0">
                                  <a:pos x="T9" y="T11"/>
                                </a:cxn>
                                <a:cxn ang="0">
                                  <a:pos x="T13" y="T15"/>
                                </a:cxn>
                                <a:cxn ang="0">
                                  <a:pos x="T17" y="T19"/>
                                </a:cxn>
                                <a:cxn ang="0">
                                  <a:pos x="T21" y="T23"/>
                                </a:cxn>
                                <a:cxn ang="0">
                                  <a:pos x="T25" y="T27"/>
                                </a:cxn>
                              </a:cxnLst>
                              <a:rect l="0" t="0" r="r" b="b"/>
                              <a:pathLst>
                                <a:path w="13" h="3">
                                  <a:moveTo>
                                    <a:pt x="13" y="0"/>
                                  </a:moveTo>
                                  <a:lnTo>
                                    <a:pt x="11" y="0"/>
                                  </a:lnTo>
                                  <a:lnTo>
                                    <a:pt x="0" y="1"/>
                                  </a:lnTo>
                                  <a:lnTo>
                                    <a:pt x="0" y="2"/>
                                  </a:lnTo>
                                  <a:lnTo>
                                    <a:pt x="2" y="2"/>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46" name="Group 1357"/>
                        <wpg:cNvGrpSpPr>
                          <a:grpSpLocks/>
                        </wpg:cNvGrpSpPr>
                        <wpg:grpSpPr bwMode="auto">
                          <a:xfrm>
                            <a:off x="8184" y="4028"/>
                            <a:ext cx="10" cy="4"/>
                            <a:chOff x="8184" y="4028"/>
                            <a:chExt cx="10" cy="4"/>
                          </a:xfrm>
                        </wpg:grpSpPr>
                        <wps:wsp>
                          <wps:cNvPr id="18747" name="Freeform 1358"/>
                          <wps:cNvSpPr>
                            <a:spLocks/>
                          </wps:cNvSpPr>
                          <wps:spPr bwMode="auto">
                            <a:xfrm>
                              <a:off x="8184" y="4028"/>
                              <a:ext cx="10" cy="4"/>
                            </a:xfrm>
                            <a:custGeom>
                              <a:avLst/>
                              <a:gdLst>
                                <a:gd name="T0" fmla="+- 0 8194 8184"/>
                                <a:gd name="T1" fmla="*/ T0 w 10"/>
                                <a:gd name="T2" fmla="+- 0 4028 4028"/>
                                <a:gd name="T3" fmla="*/ 4028 h 4"/>
                                <a:gd name="T4" fmla="+- 0 8192 8184"/>
                                <a:gd name="T5" fmla="*/ T4 w 10"/>
                                <a:gd name="T6" fmla="+- 0 4028 4028"/>
                                <a:gd name="T7" fmla="*/ 4028 h 4"/>
                                <a:gd name="T8" fmla="+- 0 8184 8184"/>
                                <a:gd name="T9" fmla="*/ T8 w 10"/>
                                <a:gd name="T10" fmla="+- 0 4030 4028"/>
                                <a:gd name="T11" fmla="*/ 4030 h 4"/>
                                <a:gd name="T12" fmla="+- 0 8184 8184"/>
                                <a:gd name="T13" fmla="*/ T12 w 10"/>
                                <a:gd name="T14" fmla="+- 0 4032 4028"/>
                                <a:gd name="T15" fmla="*/ 4032 h 4"/>
                                <a:gd name="T16" fmla="+- 0 8186 8184"/>
                                <a:gd name="T17" fmla="*/ T16 w 10"/>
                                <a:gd name="T18" fmla="+- 0 4032 4028"/>
                                <a:gd name="T19" fmla="*/ 4032 h 4"/>
                                <a:gd name="T20" fmla="+- 0 8194 8184"/>
                                <a:gd name="T21" fmla="*/ T20 w 10"/>
                                <a:gd name="T22" fmla="+- 0 4030 4028"/>
                                <a:gd name="T23" fmla="*/ 4030 h 4"/>
                                <a:gd name="T24" fmla="+- 0 8194 8184"/>
                                <a:gd name="T25" fmla="*/ T24 w 10"/>
                                <a:gd name="T26" fmla="+- 0 4028 4028"/>
                                <a:gd name="T27" fmla="*/ 4028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8" y="0"/>
                                  </a:lnTo>
                                  <a:lnTo>
                                    <a:pt x="0" y="2"/>
                                  </a:lnTo>
                                  <a:lnTo>
                                    <a:pt x="0" y="4"/>
                                  </a:lnTo>
                                  <a:lnTo>
                                    <a:pt x="2" y="4"/>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48" name="Picture 1359"/>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8192" y="4027"/>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49" name="Picture 1360"/>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200" y="4026"/>
                              <a:ext cx="8"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50" name="Picture 136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206" y="4023"/>
                              <a:ext cx="14"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51" name="Group 1362"/>
                        <wpg:cNvGrpSpPr>
                          <a:grpSpLocks/>
                        </wpg:cNvGrpSpPr>
                        <wpg:grpSpPr bwMode="auto">
                          <a:xfrm>
                            <a:off x="8218" y="4022"/>
                            <a:ext cx="9" cy="3"/>
                            <a:chOff x="8218" y="4022"/>
                            <a:chExt cx="9" cy="3"/>
                          </a:xfrm>
                        </wpg:grpSpPr>
                        <wps:wsp>
                          <wps:cNvPr id="18752" name="Freeform 1363"/>
                          <wps:cNvSpPr>
                            <a:spLocks/>
                          </wps:cNvSpPr>
                          <wps:spPr bwMode="auto">
                            <a:xfrm>
                              <a:off x="8218" y="4022"/>
                              <a:ext cx="9" cy="3"/>
                            </a:xfrm>
                            <a:custGeom>
                              <a:avLst/>
                              <a:gdLst>
                                <a:gd name="T0" fmla="+- 0 8227 8218"/>
                                <a:gd name="T1" fmla="*/ T0 w 9"/>
                                <a:gd name="T2" fmla="+- 0 4022 4022"/>
                                <a:gd name="T3" fmla="*/ 4022 h 3"/>
                                <a:gd name="T4" fmla="+- 0 8225 8218"/>
                                <a:gd name="T5" fmla="*/ T4 w 9"/>
                                <a:gd name="T6" fmla="+- 0 4022 4022"/>
                                <a:gd name="T7" fmla="*/ 4022 h 3"/>
                                <a:gd name="T8" fmla="+- 0 8218 8218"/>
                                <a:gd name="T9" fmla="*/ T8 w 9"/>
                                <a:gd name="T10" fmla="+- 0 4023 4022"/>
                                <a:gd name="T11" fmla="*/ 4023 h 3"/>
                                <a:gd name="T12" fmla="+- 0 8218 8218"/>
                                <a:gd name="T13" fmla="*/ T12 w 9"/>
                                <a:gd name="T14" fmla="+- 0 4025 4022"/>
                                <a:gd name="T15" fmla="*/ 4025 h 3"/>
                                <a:gd name="T16" fmla="+- 0 8220 8218"/>
                                <a:gd name="T17" fmla="*/ T16 w 9"/>
                                <a:gd name="T18" fmla="+- 0 4025 4022"/>
                                <a:gd name="T19" fmla="*/ 4025 h 3"/>
                                <a:gd name="T20" fmla="+- 0 8227 8218"/>
                                <a:gd name="T21" fmla="*/ T20 w 9"/>
                                <a:gd name="T22" fmla="+- 0 4024 4022"/>
                                <a:gd name="T23" fmla="*/ 4024 h 3"/>
                                <a:gd name="T24" fmla="+- 0 8227 8218"/>
                                <a:gd name="T25" fmla="*/ T24 w 9"/>
                                <a:gd name="T26" fmla="+- 0 4022 4022"/>
                                <a:gd name="T27" fmla="*/ 402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53" name="Group 1364"/>
                        <wpg:cNvGrpSpPr>
                          <a:grpSpLocks/>
                        </wpg:cNvGrpSpPr>
                        <wpg:grpSpPr bwMode="auto">
                          <a:xfrm>
                            <a:off x="8225" y="4022"/>
                            <a:ext cx="9" cy="3"/>
                            <a:chOff x="8225" y="4022"/>
                            <a:chExt cx="9" cy="3"/>
                          </a:xfrm>
                        </wpg:grpSpPr>
                        <wps:wsp>
                          <wps:cNvPr id="18754" name="Freeform 1365"/>
                          <wps:cNvSpPr>
                            <a:spLocks/>
                          </wps:cNvSpPr>
                          <wps:spPr bwMode="auto">
                            <a:xfrm>
                              <a:off x="8225" y="4022"/>
                              <a:ext cx="9" cy="3"/>
                            </a:xfrm>
                            <a:custGeom>
                              <a:avLst/>
                              <a:gdLst>
                                <a:gd name="T0" fmla="+- 0 8235 8225"/>
                                <a:gd name="T1" fmla="*/ T0 w 9"/>
                                <a:gd name="T2" fmla="+- 0 4022 4022"/>
                                <a:gd name="T3" fmla="*/ 4022 h 3"/>
                                <a:gd name="T4" fmla="+- 0 8233 8225"/>
                                <a:gd name="T5" fmla="*/ T4 w 9"/>
                                <a:gd name="T6" fmla="+- 0 4022 4022"/>
                                <a:gd name="T7" fmla="*/ 4022 h 3"/>
                                <a:gd name="T8" fmla="+- 0 8225 8225"/>
                                <a:gd name="T9" fmla="*/ T8 w 9"/>
                                <a:gd name="T10" fmla="+- 0 4022 4022"/>
                                <a:gd name="T11" fmla="*/ 4022 h 3"/>
                                <a:gd name="T12" fmla="+- 0 8225 8225"/>
                                <a:gd name="T13" fmla="*/ T12 w 9"/>
                                <a:gd name="T14" fmla="+- 0 4024 4022"/>
                                <a:gd name="T15" fmla="*/ 4024 h 3"/>
                                <a:gd name="T16" fmla="+- 0 8227 8225"/>
                                <a:gd name="T17" fmla="*/ T16 w 9"/>
                                <a:gd name="T18" fmla="+- 0 4024 4022"/>
                                <a:gd name="T19" fmla="*/ 4024 h 3"/>
                                <a:gd name="T20" fmla="+- 0 8235 8225"/>
                                <a:gd name="T21" fmla="*/ T20 w 9"/>
                                <a:gd name="T22" fmla="+- 0 4023 4022"/>
                                <a:gd name="T23" fmla="*/ 4023 h 3"/>
                                <a:gd name="T24" fmla="+- 0 8235 8225"/>
                                <a:gd name="T25" fmla="*/ T24 w 9"/>
                                <a:gd name="T26" fmla="+- 0 4022 4022"/>
                                <a:gd name="T27" fmla="*/ 402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0"/>
                                  </a:lnTo>
                                  <a:lnTo>
                                    <a:pt x="0" y="2"/>
                                  </a:lnTo>
                                  <a:lnTo>
                                    <a:pt x="2" y="2"/>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55" name="Group 1366"/>
                        <wpg:cNvGrpSpPr>
                          <a:grpSpLocks/>
                        </wpg:cNvGrpSpPr>
                        <wpg:grpSpPr bwMode="auto">
                          <a:xfrm>
                            <a:off x="8233" y="4021"/>
                            <a:ext cx="10" cy="3"/>
                            <a:chOff x="8233" y="4021"/>
                            <a:chExt cx="10" cy="3"/>
                          </a:xfrm>
                        </wpg:grpSpPr>
                        <wps:wsp>
                          <wps:cNvPr id="18756" name="Freeform 1367"/>
                          <wps:cNvSpPr>
                            <a:spLocks/>
                          </wps:cNvSpPr>
                          <wps:spPr bwMode="auto">
                            <a:xfrm>
                              <a:off x="8233" y="4021"/>
                              <a:ext cx="10" cy="3"/>
                            </a:xfrm>
                            <a:custGeom>
                              <a:avLst/>
                              <a:gdLst>
                                <a:gd name="T0" fmla="+- 0 8243 8233"/>
                                <a:gd name="T1" fmla="*/ T0 w 10"/>
                                <a:gd name="T2" fmla="+- 0 4021 4021"/>
                                <a:gd name="T3" fmla="*/ 4021 h 3"/>
                                <a:gd name="T4" fmla="+- 0 8241 8233"/>
                                <a:gd name="T5" fmla="*/ T4 w 10"/>
                                <a:gd name="T6" fmla="+- 0 4021 4021"/>
                                <a:gd name="T7" fmla="*/ 4021 h 3"/>
                                <a:gd name="T8" fmla="+- 0 8233 8233"/>
                                <a:gd name="T9" fmla="*/ T8 w 10"/>
                                <a:gd name="T10" fmla="+- 0 4022 4021"/>
                                <a:gd name="T11" fmla="*/ 4022 h 3"/>
                                <a:gd name="T12" fmla="+- 0 8233 8233"/>
                                <a:gd name="T13" fmla="*/ T12 w 10"/>
                                <a:gd name="T14" fmla="+- 0 4023 4021"/>
                                <a:gd name="T15" fmla="*/ 4023 h 3"/>
                                <a:gd name="T16" fmla="+- 0 8235 8233"/>
                                <a:gd name="T17" fmla="*/ T16 w 10"/>
                                <a:gd name="T18" fmla="+- 0 4023 4021"/>
                                <a:gd name="T19" fmla="*/ 4023 h 3"/>
                                <a:gd name="T20" fmla="+- 0 8243 8233"/>
                                <a:gd name="T21" fmla="*/ T20 w 10"/>
                                <a:gd name="T22" fmla="+- 0 4022 4021"/>
                                <a:gd name="T23" fmla="*/ 4022 h 3"/>
                                <a:gd name="T24" fmla="+- 0 8243 8233"/>
                                <a:gd name="T25" fmla="*/ T24 w 10"/>
                                <a:gd name="T26" fmla="+- 0 4021 4021"/>
                                <a:gd name="T27" fmla="*/ 4021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8" y="0"/>
                                  </a:lnTo>
                                  <a:lnTo>
                                    <a:pt x="0" y="1"/>
                                  </a:lnTo>
                                  <a:lnTo>
                                    <a:pt x="0" y="2"/>
                                  </a:lnTo>
                                  <a:lnTo>
                                    <a:pt x="2" y="2"/>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57" name="Group 1368"/>
                        <wpg:cNvGrpSpPr>
                          <a:grpSpLocks/>
                        </wpg:cNvGrpSpPr>
                        <wpg:grpSpPr bwMode="auto">
                          <a:xfrm>
                            <a:off x="8241" y="4021"/>
                            <a:ext cx="12" cy="2"/>
                            <a:chOff x="8241" y="4021"/>
                            <a:chExt cx="12" cy="2"/>
                          </a:xfrm>
                        </wpg:grpSpPr>
                        <wps:wsp>
                          <wps:cNvPr id="18758" name="Freeform 1369"/>
                          <wps:cNvSpPr>
                            <a:spLocks/>
                          </wps:cNvSpPr>
                          <wps:spPr bwMode="auto">
                            <a:xfrm>
                              <a:off x="8241" y="4021"/>
                              <a:ext cx="12" cy="2"/>
                            </a:xfrm>
                            <a:custGeom>
                              <a:avLst/>
                              <a:gdLst>
                                <a:gd name="T0" fmla="+- 0 8241 8241"/>
                                <a:gd name="T1" fmla="*/ T0 w 12"/>
                                <a:gd name="T2" fmla="+- 0 4021 4021"/>
                                <a:gd name="T3" fmla="*/ 4021 h 2"/>
                                <a:gd name="T4" fmla="+- 0 8253 8241"/>
                                <a:gd name="T5" fmla="*/ T4 w 12"/>
                                <a:gd name="T6" fmla="+- 0 4021 4021"/>
                                <a:gd name="T7" fmla="*/ 4021 h 2"/>
                                <a:gd name="T8" fmla="+- 0 8253 8241"/>
                                <a:gd name="T9" fmla="*/ T8 w 12"/>
                                <a:gd name="T10" fmla="+- 0 4022 4021"/>
                                <a:gd name="T11" fmla="*/ 4022 h 2"/>
                                <a:gd name="T12" fmla="+- 0 8241 8241"/>
                                <a:gd name="T13" fmla="*/ T12 w 12"/>
                                <a:gd name="T14" fmla="+- 0 4022 4021"/>
                                <a:gd name="T15" fmla="*/ 4022 h 2"/>
                                <a:gd name="T16" fmla="+- 0 8241 8241"/>
                                <a:gd name="T17" fmla="*/ T16 w 12"/>
                                <a:gd name="T18" fmla="+- 0 4021 4021"/>
                                <a:gd name="T19" fmla="*/ 4021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59" name="Group 1370"/>
                        <wpg:cNvGrpSpPr>
                          <a:grpSpLocks/>
                        </wpg:cNvGrpSpPr>
                        <wpg:grpSpPr bwMode="auto">
                          <a:xfrm>
                            <a:off x="8251" y="4020"/>
                            <a:ext cx="12" cy="3"/>
                            <a:chOff x="8251" y="4020"/>
                            <a:chExt cx="12" cy="3"/>
                          </a:xfrm>
                        </wpg:grpSpPr>
                        <wps:wsp>
                          <wps:cNvPr id="18760" name="Freeform 1371"/>
                          <wps:cNvSpPr>
                            <a:spLocks/>
                          </wps:cNvSpPr>
                          <wps:spPr bwMode="auto">
                            <a:xfrm>
                              <a:off x="8251" y="4020"/>
                              <a:ext cx="12" cy="3"/>
                            </a:xfrm>
                            <a:custGeom>
                              <a:avLst/>
                              <a:gdLst>
                                <a:gd name="T0" fmla="+- 0 8263 8251"/>
                                <a:gd name="T1" fmla="*/ T0 w 12"/>
                                <a:gd name="T2" fmla="+- 0 4020 4020"/>
                                <a:gd name="T3" fmla="*/ 4020 h 3"/>
                                <a:gd name="T4" fmla="+- 0 8261 8251"/>
                                <a:gd name="T5" fmla="*/ T4 w 12"/>
                                <a:gd name="T6" fmla="+- 0 4020 4020"/>
                                <a:gd name="T7" fmla="*/ 4020 h 3"/>
                                <a:gd name="T8" fmla="+- 0 8251 8251"/>
                                <a:gd name="T9" fmla="*/ T8 w 12"/>
                                <a:gd name="T10" fmla="+- 0 4021 4020"/>
                                <a:gd name="T11" fmla="*/ 4021 h 3"/>
                                <a:gd name="T12" fmla="+- 0 8251 8251"/>
                                <a:gd name="T13" fmla="*/ T12 w 12"/>
                                <a:gd name="T14" fmla="+- 0 4022 4020"/>
                                <a:gd name="T15" fmla="*/ 4022 h 3"/>
                                <a:gd name="T16" fmla="+- 0 8253 8251"/>
                                <a:gd name="T17" fmla="*/ T16 w 12"/>
                                <a:gd name="T18" fmla="+- 0 4022 4020"/>
                                <a:gd name="T19" fmla="*/ 4022 h 3"/>
                                <a:gd name="T20" fmla="+- 0 8263 8251"/>
                                <a:gd name="T21" fmla="*/ T20 w 12"/>
                                <a:gd name="T22" fmla="+- 0 4022 4020"/>
                                <a:gd name="T23" fmla="*/ 4022 h 3"/>
                                <a:gd name="T24" fmla="+- 0 8263 8251"/>
                                <a:gd name="T25" fmla="*/ T24 w 12"/>
                                <a:gd name="T26" fmla="+- 0 4020 4020"/>
                                <a:gd name="T27" fmla="*/ 4020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12" y="0"/>
                                  </a:moveTo>
                                  <a:lnTo>
                                    <a:pt x="10" y="0"/>
                                  </a:lnTo>
                                  <a:lnTo>
                                    <a:pt x="0" y="1"/>
                                  </a:lnTo>
                                  <a:lnTo>
                                    <a:pt x="0" y="2"/>
                                  </a:lnTo>
                                  <a:lnTo>
                                    <a:pt x="2" y="2"/>
                                  </a:lnTo>
                                  <a:lnTo>
                                    <a:pt x="12" y="2"/>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61" name="Group 1372"/>
                        <wpg:cNvGrpSpPr>
                          <a:grpSpLocks/>
                        </wpg:cNvGrpSpPr>
                        <wpg:grpSpPr bwMode="auto">
                          <a:xfrm>
                            <a:off x="8261" y="4020"/>
                            <a:ext cx="34" cy="2"/>
                            <a:chOff x="8261" y="4020"/>
                            <a:chExt cx="34" cy="2"/>
                          </a:xfrm>
                        </wpg:grpSpPr>
                        <wps:wsp>
                          <wps:cNvPr id="18762" name="Freeform 1373"/>
                          <wps:cNvSpPr>
                            <a:spLocks/>
                          </wps:cNvSpPr>
                          <wps:spPr bwMode="auto">
                            <a:xfrm>
                              <a:off x="8261" y="4020"/>
                              <a:ext cx="34" cy="2"/>
                            </a:xfrm>
                            <a:custGeom>
                              <a:avLst/>
                              <a:gdLst>
                                <a:gd name="T0" fmla="+- 0 8261 8261"/>
                                <a:gd name="T1" fmla="*/ T0 w 34"/>
                                <a:gd name="T2" fmla="+- 0 4020 4020"/>
                                <a:gd name="T3" fmla="*/ 4020 h 2"/>
                                <a:gd name="T4" fmla="+- 0 8295 8261"/>
                                <a:gd name="T5" fmla="*/ T4 w 34"/>
                                <a:gd name="T6" fmla="+- 0 4020 4020"/>
                                <a:gd name="T7" fmla="*/ 4020 h 2"/>
                                <a:gd name="T8" fmla="+- 0 8295 8261"/>
                                <a:gd name="T9" fmla="*/ T8 w 34"/>
                                <a:gd name="T10" fmla="+- 0 4022 4020"/>
                                <a:gd name="T11" fmla="*/ 4022 h 2"/>
                                <a:gd name="T12" fmla="+- 0 8261 8261"/>
                                <a:gd name="T13" fmla="*/ T12 w 34"/>
                                <a:gd name="T14" fmla="+- 0 4022 4020"/>
                                <a:gd name="T15" fmla="*/ 4022 h 2"/>
                                <a:gd name="T16" fmla="+- 0 8261 8261"/>
                                <a:gd name="T17" fmla="*/ T16 w 34"/>
                                <a:gd name="T18" fmla="+- 0 4020 4020"/>
                                <a:gd name="T19" fmla="*/ 4020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63" name="Group 1374"/>
                        <wpg:cNvGrpSpPr>
                          <a:grpSpLocks/>
                        </wpg:cNvGrpSpPr>
                        <wpg:grpSpPr bwMode="auto">
                          <a:xfrm>
                            <a:off x="8293" y="3946"/>
                            <a:ext cx="2" cy="76"/>
                            <a:chOff x="8293" y="3946"/>
                            <a:chExt cx="2" cy="76"/>
                          </a:xfrm>
                        </wpg:grpSpPr>
                        <wps:wsp>
                          <wps:cNvPr id="18764" name="Freeform 1375"/>
                          <wps:cNvSpPr>
                            <a:spLocks/>
                          </wps:cNvSpPr>
                          <wps:spPr bwMode="auto">
                            <a:xfrm>
                              <a:off x="8293" y="3946"/>
                              <a:ext cx="2" cy="76"/>
                            </a:xfrm>
                            <a:custGeom>
                              <a:avLst/>
                              <a:gdLst>
                                <a:gd name="T0" fmla="+- 0 8293 8293"/>
                                <a:gd name="T1" fmla="*/ T0 w 2"/>
                                <a:gd name="T2" fmla="+- 0 3946 3946"/>
                                <a:gd name="T3" fmla="*/ 3946 h 76"/>
                                <a:gd name="T4" fmla="+- 0 8295 8293"/>
                                <a:gd name="T5" fmla="*/ T4 w 2"/>
                                <a:gd name="T6" fmla="+- 0 3946 3946"/>
                                <a:gd name="T7" fmla="*/ 3946 h 76"/>
                                <a:gd name="T8" fmla="+- 0 8295 8293"/>
                                <a:gd name="T9" fmla="*/ T8 w 2"/>
                                <a:gd name="T10" fmla="+- 0 4022 3946"/>
                                <a:gd name="T11" fmla="*/ 4022 h 76"/>
                                <a:gd name="T12" fmla="+- 0 8293 8293"/>
                                <a:gd name="T13" fmla="*/ T12 w 2"/>
                                <a:gd name="T14" fmla="+- 0 4022 3946"/>
                                <a:gd name="T15" fmla="*/ 4022 h 76"/>
                                <a:gd name="T16" fmla="+- 0 8293 8293"/>
                                <a:gd name="T17" fmla="*/ T16 w 2"/>
                                <a:gd name="T18" fmla="+- 0 3946 3946"/>
                                <a:gd name="T19" fmla="*/ 3946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65" name="Group 1376"/>
                        <wpg:cNvGrpSpPr>
                          <a:grpSpLocks/>
                        </wpg:cNvGrpSpPr>
                        <wpg:grpSpPr bwMode="auto">
                          <a:xfrm>
                            <a:off x="8261" y="3946"/>
                            <a:ext cx="34" cy="2"/>
                            <a:chOff x="8261" y="3946"/>
                            <a:chExt cx="34" cy="2"/>
                          </a:xfrm>
                        </wpg:grpSpPr>
                        <wps:wsp>
                          <wps:cNvPr id="18766" name="Freeform 1377"/>
                          <wps:cNvSpPr>
                            <a:spLocks/>
                          </wps:cNvSpPr>
                          <wps:spPr bwMode="auto">
                            <a:xfrm>
                              <a:off x="8261" y="3946"/>
                              <a:ext cx="34" cy="2"/>
                            </a:xfrm>
                            <a:custGeom>
                              <a:avLst/>
                              <a:gdLst>
                                <a:gd name="T0" fmla="+- 0 8261 8261"/>
                                <a:gd name="T1" fmla="*/ T0 w 34"/>
                                <a:gd name="T2" fmla="+- 0 3946 3946"/>
                                <a:gd name="T3" fmla="*/ 3946 h 2"/>
                                <a:gd name="T4" fmla="+- 0 8295 8261"/>
                                <a:gd name="T5" fmla="*/ T4 w 34"/>
                                <a:gd name="T6" fmla="+- 0 3946 3946"/>
                                <a:gd name="T7" fmla="*/ 3946 h 2"/>
                                <a:gd name="T8" fmla="+- 0 8295 8261"/>
                                <a:gd name="T9" fmla="*/ T8 w 34"/>
                                <a:gd name="T10" fmla="+- 0 3947 3946"/>
                                <a:gd name="T11" fmla="*/ 3947 h 2"/>
                                <a:gd name="T12" fmla="+- 0 8261 8261"/>
                                <a:gd name="T13" fmla="*/ T12 w 34"/>
                                <a:gd name="T14" fmla="+- 0 3947 3946"/>
                                <a:gd name="T15" fmla="*/ 3947 h 2"/>
                                <a:gd name="T16" fmla="+- 0 8261 8261"/>
                                <a:gd name="T17" fmla="*/ T16 w 34"/>
                                <a:gd name="T18" fmla="+- 0 3946 3946"/>
                                <a:gd name="T19" fmla="*/ 3946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67" name="Group 1378"/>
                        <wpg:cNvGrpSpPr>
                          <a:grpSpLocks/>
                        </wpg:cNvGrpSpPr>
                        <wpg:grpSpPr bwMode="auto">
                          <a:xfrm>
                            <a:off x="8251" y="3946"/>
                            <a:ext cx="12" cy="2"/>
                            <a:chOff x="8251" y="3946"/>
                            <a:chExt cx="12" cy="2"/>
                          </a:xfrm>
                        </wpg:grpSpPr>
                        <wps:wsp>
                          <wps:cNvPr id="18768" name="Freeform 1379"/>
                          <wps:cNvSpPr>
                            <a:spLocks/>
                          </wps:cNvSpPr>
                          <wps:spPr bwMode="auto">
                            <a:xfrm>
                              <a:off x="8251" y="3946"/>
                              <a:ext cx="12" cy="2"/>
                            </a:xfrm>
                            <a:custGeom>
                              <a:avLst/>
                              <a:gdLst>
                                <a:gd name="T0" fmla="+- 0 8251 8251"/>
                                <a:gd name="T1" fmla="*/ T0 w 12"/>
                                <a:gd name="T2" fmla="+- 0 3946 3946"/>
                                <a:gd name="T3" fmla="*/ 3946 h 2"/>
                                <a:gd name="T4" fmla="+- 0 8263 8251"/>
                                <a:gd name="T5" fmla="*/ T4 w 12"/>
                                <a:gd name="T6" fmla="+- 0 3946 3946"/>
                                <a:gd name="T7" fmla="*/ 3946 h 2"/>
                                <a:gd name="T8" fmla="+- 0 8263 8251"/>
                                <a:gd name="T9" fmla="*/ T8 w 12"/>
                                <a:gd name="T10" fmla="+- 0 3947 3946"/>
                                <a:gd name="T11" fmla="*/ 3947 h 2"/>
                                <a:gd name="T12" fmla="+- 0 8251 8251"/>
                                <a:gd name="T13" fmla="*/ T12 w 12"/>
                                <a:gd name="T14" fmla="+- 0 3947 3946"/>
                                <a:gd name="T15" fmla="*/ 3947 h 2"/>
                                <a:gd name="T16" fmla="+- 0 8251 8251"/>
                                <a:gd name="T17" fmla="*/ T16 w 12"/>
                                <a:gd name="T18" fmla="+- 0 3946 3946"/>
                                <a:gd name="T19" fmla="*/ 3946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69" name="Group 1380"/>
                        <wpg:cNvGrpSpPr>
                          <a:grpSpLocks/>
                        </wpg:cNvGrpSpPr>
                        <wpg:grpSpPr bwMode="auto">
                          <a:xfrm>
                            <a:off x="8241" y="3946"/>
                            <a:ext cx="12" cy="2"/>
                            <a:chOff x="8241" y="3946"/>
                            <a:chExt cx="12" cy="2"/>
                          </a:xfrm>
                        </wpg:grpSpPr>
                        <wps:wsp>
                          <wps:cNvPr id="18770" name="Freeform 1381"/>
                          <wps:cNvSpPr>
                            <a:spLocks/>
                          </wps:cNvSpPr>
                          <wps:spPr bwMode="auto">
                            <a:xfrm>
                              <a:off x="8241" y="3946"/>
                              <a:ext cx="12" cy="2"/>
                            </a:xfrm>
                            <a:custGeom>
                              <a:avLst/>
                              <a:gdLst>
                                <a:gd name="T0" fmla="+- 0 8241 8241"/>
                                <a:gd name="T1" fmla="*/ T0 w 12"/>
                                <a:gd name="T2" fmla="+- 0 3946 3946"/>
                                <a:gd name="T3" fmla="*/ 3946 h 2"/>
                                <a:gd name="T4" fmla="+- 0 8253 8241"/>
                                <a:gd name="T5" fmla="*/ T4 w 12"/>
                                <a:gd name="T6" fmla="+- 0 3946 3946"/>
                                <a:gd name="T7" fmla="*/ 3946 h 2"/>
                                <a:gd name="T8" fmla="+- 0 8253 8241"/>
                                <a:gd name="T9" fmla="*/ T8 w 12"/>
                                <a:gd name="T10" fmla="+- 0 3947 3946"/>
                                <a:gd name="T11" fmla="*/ 3947 h 2"/>
                                <a:gd name="T12" fmla="+- 0 8241 8241"/>
                                <a:gd name="T13" fmla="*/ T12 w 12"/>
                                <a:gd name="T14" fmla="+- 0 3947 3946"/>
                                <a:gd name="T15" fmla="*/ 3947 h 2"/>
                                <a:gd name="T16" fmla="+- 0 8241 8241"/>
                                <a:gd name="T17" fmla="*/ T16 w 12"/>
                                <a:gd name="T18" fmla="+- 0 3946 3946"/>
                                <a:gd name="T19" fmla="*/ 3946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71" name="Picture 1382"/>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233" y="3946"/>
                              <a:ext cx="10"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72" name="Group 1383"/>
                        <wpg:cNvGrpSpPr>
                          <a:grpSpLocks/>
                        </wpg:cNvGrpSpPr>
                        <wpg:grpSpPr bwMode="auto">
                          <a:xfrm>
                            <a:off x="8225" y="3946"/>
                            <a:ext cx="9" cy="3"/>
                            <a:chOff x="8225" y="3946"/>
                            <a:chExt cx="9" cy="3"/>
                          </a:xfrm>
                        </wpg:grpSpPr>
                        <wps:wsp>
                          <wps:cNvPr id="18773" name="Freeform 1384"/>
                          <wps:cNvSpPr>
                            <a:spLocks/>
                          </wps:cNvSpPr>
                          <wps:spPr bwMode="auto">
                            <a:xfrm>
                              <a:off x="8225" y="3946"/>
                              <a:ext cx="9" cy="3"/>
                            </a:xfrm>
                            <a:custGeom>
                              <a:avLst/>
                              <a:gdLst>
                                <a:gd name="T0" fmla="+- 0 8235 8225"/>
                                <a:gd name="T1" fmla="*/ T0 w 9"/>
                                <a:gd name="T2" fmla="+- 0 3946 3946"/>
                                <a:gd name="T3" fmla="*/ 3946 h 3"/>
                                <a:gd name="T4" fmla="+- 0 8233 8225"/>
                                <a:gd name="T5" fmla="*/ T4 w 9"/>
                                <a:gd name="T6" fmla="+- 0 3946 3946"/>
                                <a:gd name="T7" fmla="*/ 3946 h 3"/>
                                <a:gd name="T8" fmla="+- 0 8225 8225"/>
                                <a:gd name="T9" fmla="*/ T8 w 9"/>
                                <a:gd name="T10" fmla="+- 0 3947 3946"/>
                                <a:gd name="T11" fmla="*/ 3947 h 3"/>
                                <a:gd name="T12" fmla="+- 0 8225 8225"/>
                                <a:gd name="T13" fmla="*/ T12 w 9"/>
                                <a:gd name="T14" fmla="+- 0 3949 3946"/>
                                <a:gd name="T15" fmla="*/ 3949 h 3"/>
                                <a:gd name="T16" fmla="+- 0 8227 8225"/>
                                <a:gd name="T17" fmla="*/ T16 w 9"/>
                                <a:gd name="T18" fmla="+- 0 3949 3946"/>
                                <a:gd name="T19" fmla="*/ 3949 h 3"/>
                                <a:gd name="T20" fmla="+- 0 8235 8225"/>
                                <a:gd name="T21" fmla="*/ T20 w 9"/>
                                <a:gd name="T22" fmla="+- 0 3948 3946"/>
                                <a:gd name="T23" fmla="*/ 3948 h 3"/>
                                <a:gd name="T24" fmla="+- 0 8235 8225"/>
                                <a:gd name="T25" fmla="*/ T24 w 9"/>
                                <a:gd name="T26" fmla="+- 0 3946 3946"/>
                                <a:gd name="T27" fmla="*/ 3946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74" name="Picture 1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8218" y="3947"/>
                              <a:ext cx="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75" name="Group 1386"/>
                        <wpg:cNvGrpSpPr>
                          <a:grpSpLocks/>
                        </wpg:cNvGrpSpPr>
                        <wpg:grpSpPr bwMode="auto">
                          <a:xfrm>
                            <a:off x="8206" y="3948"/>
                            <a:ext cx="14" cy="5"/>
                            <a:chOff x="8206" y="3948"/>
                            <a:chExt cx="14" cy="5"/>
                          </a:xfrm>
                        </wpg:grpSpPr>
                        <wps:wsp>
                          <wps:cNvPr id="18776" name="Freeform 1387"/>
                          <wps:cNvSpPr>
                            <a:spLocks/>
                          </wps:cNvSpPr>
                          <wps:spPr bwMode="auto">
                            <a:xfrm>
                              <a:off x="8206" y="3948"/>
                              <a:ext cx="14" cy="5"/>
                            </a:xfrm>
                            <a:custGeom>
                              <a:avLst/>
                              <a:gdLst>
                                <a:gd name="T0" fmla="+- 0 8220 8206"/>
                                <a:gd name="T1" fmla="*/ T0 w 14"/>
                                <a:gd name="T2" fmla="+- 0 3948 3948"/>
                                <a:gd name="T3" fmla="*/ 3948 h 5"/>
                                <a:gd name="T4" fmla="+- 0 8218 8206"/>
                                <a:gd name="T5" fmla="*/ T4 w 14"/>
                                <a:gd name="T6" fmla="+- 0 3948 3948"/>
                                <a:gd name="T7" fmla="*/ 3948 h 5"/>
                                <a:gd name="T8" fmla="+- 0 8206 8206"/>
                                <a:gd name="T9" fmla="*/ T8 w 14"/>
                                <a:gd name="T10" fmla="+- 0 3951 3948"/>
                                <a:gd name="T11" fmla="*/ 3951 h 5"/>
                                <a:gd name="T12" fmla="+- 0 8206 8206"/>
                                <a:gd name="T13" fmla="*/ T12 w 14"/>
                                <a:gd name="T14" fmla="+- 0 3953 3948"/>
                                <a:gd name="T15" fmla="*/ 3953 h 5"/>
                                <a:gd name="T16" fmla="+- 0 8208 8206"/>
                                <a:gd name="T17" fmla="*/ T16 w 14"/>
                                <a:gd name="T18" fmla="+- 0 3953 3948"/>
                                <a:gd name="T19" fmla="*/ 3953 h 5"/>
                                <a:gd name="T20" fmla="+- 0 8220 8206"/>
                                <a:gd name="T21" fmla="*/ T20 w 14"/>
                                <a:gd name="T22" fmla="+- 0 3950 3948"/>
                                <a:gd name="T23" fmla="*/ 3950 h 5"/>
                                <a:gd name="T24" fmla="+- 0 8220 8206"/>
                                <a:gd name="T25" fmla="*/ T24 w 14"/>
                                <a:gd name="T26" fmla="+- 0 3948 3948"/>
                                <a:gd name="T27" fmla="*/ 3948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3"/>
                                  </a:lnTo>
                                  <a:lnTo>
                                    <a:pt x="0" y="5"/>
                                  </a:lnTo>
                                  <a:lnTo>
                                    <a:pt x="2" y="5"/>
                                  </a:lnTo>
                                  <a:lnTo>
                                    <a:pt x="14" y="2"/>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77" name="Group 1388"/>
                        <wpg:cNvGrpSpPr>
                          <a:grpSpLocks/>
                        </wpg:cNvGrpSpPr>
                        <wpg:grpSpPr bwMode="auto">
                          <a:xfrm>
                            <a:off x="8200" y="3951"/>
                            <a:ext cx="8" cy="4"/>
                            <a:chOff x="8200" y="3951"/>
                            <a:chExt cx="8" cy="4"/>
                          </a:xfrm>
                        </wpg:grpSpPr>
                        <wps:wsp>
                          <wps:cNvPr id="18778" name="Freeform 1389"/>
                          <wps:cNvSpPr>
                            <a:spLocks/>
                          </wps:cNvSpPr>
                          <wps:spPr bwMode="auto">
                            <a:xfrm>
                              <a:off x="8200" y="3951"/>
                              <a:ext cx="8" cy="4"/>
                            </a:xfrm>
                            <a:custGeom>
                              <a:avLst/>
                              <a:gdLst>
                                <a:gd name="T0" fmla="+- 0 8208 8200"/>
                                <a:gd name="T1" fmla="*/ T0 w 8"/>
                                <a:gd name="T2" fmla="+- 0 3951 3951"/>
                                <a:gd name="T3" fmla="*/ 3951 h 4"/>
                                <a:gd name="T4" fmla="+- 0 8206 8200"/>
                                <a:gd name="T5" fmla="*/ T4 w 8"/>
                                <a:gd name="T6" fmla="+- 0 3951 3951"/>
                                <a:gd name="T7" fmla="*/ 3951 h 4"/>
                                <a:gd name="T8" fmla="+- 0 8200 8200"/>
                                <a:gd name="T9" fmla="*/ T8 w 8"/>
                                <a:gd name="T10" fmla="+- 0 3953 3951"/>
                                <a:gd name="T11" fmla="*/ 3953 h 4"/>
                                <a:gd name="T12" fmla="+- 0 8200 8200"/>
                                <a:gd name="T13" fmla="*/ T12 w 8"/>
                                <a:gd name="T14" fmla="+- 0 3955 3951"/>
                                <a:gd name="T15" fmla="*/ 3955 h 4"/>
                                <a:gd name="T16" fmla="+- 0 8202 8200"/>
                                <a:gd name="T17" fmla="*/ T16 w 8"/>
                                <a:gd name="T18" fmla="+- 0 3955 3951"/>
                                <a:gd name="T19" fmla="*/ 3955 h 4"/>
                                <a:gd name="T20" fmla="+- 0 8208 8200"/>
                                <a:gd name="T21" fmla="*/ T20 w 8"/>
                                <a:gd name="T22" fmla="+- 0 3953 3951"/>
                                <a:gd name="T23" fmla="*/ 3953 h 4"/>
                                <a:gd name="T24" fmla="+- 0 8208 8200"/>
                                <a:gd name="T25" fmla="*/ T24 w 8"/>
                                <a:gd name="T26" fmla="+- 0 3951 3951"/>
                                <a:gd name="T27" fmla="*/ 3951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8" y="0"/>
                                  </a:moveTo>
                                  <a:lnTo>
                                    <a:pt x="6" y="0"/>
                                  </a:lnTo>
                                  <a:lnTo>
                                    <a:pt x="0" y="2"/>
                                  </a:lnTo>
                                  <a:lnTo>
                                    <a:pt x="0" y="4"/>
                                  </a:lnTo>
                                  <a:lnTo>
                                    <a:pt x="2" y="4"/>
                                  </a:lnTo>
                                  <a:lnTo>
                                    <a:pt x="8" y="2"/>
                                  </a:lnTo>
                                  <a:lnTo>
                                    <a:pt x="8"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79" name="Group 1390"/>
                        <wpg:cNvGrpSpPr>
                          <a:grpSpLocks/>
                        </wpg:cNvGrpSpPr>
                        <wpg:grpSpPr bwMode="auto">
                          <a:xfrm>
                            <a:off x="8192" y="3953"/>
                            <a:ext cx="9" cy="4"/>
                            <a:chOff x="8192" y="3953"/>
                            <a:chExt cx="9" cy="4"/>
                          </a:xfrm>
                        </wpg:grpSpPr>
                        <wps:wsp>
                          <wps:cNvPr id="18780" name="Freeform 1391"/>
                          <wps:cNvSpPr>
                            <a:spLocks/>
                          </wps:cNvSpPr>
                          <wps:spPr bwMode="auto">
                            <a:xfrm>
                              <a:off x="8192" y="3953"/>
                              <a:ext cx="9" cy="4"/>
                            </a:xfrm>
                            <a:custGeom>
                              <a:avLst/>
                              <a:gdLst>
                                <a:gd name="T0" fmla="+- 0 8202 8192"/>
                                <a:gd name="T1" fmla="*/ T0 w 9"/>
                                <a:gd name="T2" fmla="+- 0 3953 3953"/>
                                <a:gd name="T3" fmla="*/ 3953 h 4"/>
                                <a:gd name="T4" fmla="+- 0 8200 8192"/>
                                <a:gd name="T5" fmla="*/ T4 w 9"/>
                                <a:gd name="T6" fmla="+- 0 3953 3953"/>
                                <a:gd name="T7" fmla="*/ 3953 h 4"/>
                                <a:gd name="T8" fmla="+- 0 8192 8192"/>
                                <a:gd name="T9" fmla="*/ T8 w 9"/>
                                <a:gd name="T10" fmla="+- 0 3955 3953"/>
                                <a:gd name="T11" fmla="*/ 3955 h 4"/>
                                <a:gd name="T12" fmla="+- 0 8192 8192"/>
                                <a:gd name="T13" fmla="*/ T12 w 9"/>
                                <a:gd name="T14" fmla="+- 0 3956 3953"/>
                                <a:gd name="T15" fmla="*/ 3956 h 4"/>
                                <a:gd name="T16" fmla="+- 0 8194 8192"/>
                                <a:gd name="T17" fmla="*/ T16 w 9"/>
                                <a:gd name="T18" fmla="+- 0 3956 3953"/>
                                <a:gd name="T19" fmla="*/ 3956 h 4"/>
                                <a:gd name="T20" fmla="+- 0 8202 8192"/>
                                <a:gd name="T21" fmla="*/ T20 w 9"/>
                                <a:gd name="T22" fmla="+- 0 3955 3953"/>
                                <a:gd name="T23" fmla="*/ 3955 h 4"/>
                                <a:gd name="T24" fmla="+- 0 8202 8192"/>
                                <a:gd name="T25" fmla="*/ T24 w 9"/>
                                <a:gd name="T26" fmla="+- 0 3953 3953"/>
                                <a:gd name="T27" fmla="*/ 3953 h 4"/>
                              </a:gdLst>
                              <a:ahLst/>
                              <a:cxnLst>
                                <a:cxn ang="0">
                                  <a:pos x="T1" y="T3"/>
                                </a:cxn>
                                <a:cxn ang="0">
                                  <a:pos x="T5" y="T7"/>
                                </a:cxn>
                                <a:cxn ang="0">
                                  <a:pos x="T9" y="T11"/>
                                </a:cxn>
                                <a:cxn ang="0">
                                  <a:pos x="T13" y="T15"/>
                                </a:cxn>
                                <a:cxn ang="0">
                                  <a:pos x="T17" y="T19"/>
                                </a:cxn>
                                <a:cxn ang="0">
                                  <a:pos x="T21" y="T23"/>
                                </a:cxn>
                                <a:cxn ang="0">
                                  <a:pos x="T25" y="T27"/>
                                </a:cxn>
                              </a:cxnLst>
                              <a:rect l="0" t="0" r="r" b="b"/>
                              <a:pathLst>
                                <a:path w="9" h="4">
                                  <a:moveTo>
                                    <a:pt x="10" y="0"/>
                                  </a:moveTo>
                                  <a:lnTo>
                                    <a:pt x="8" y="0"/>
                                  </a:lnTo>
                                  <a:lnTo>
                                    <a:pt x="0" y="2"/>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81" name="Picture 1392"/>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184" y="3955"/>
                              <a:ext cx="10"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82" name="Picture 139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173" y="3956"/>
                              <a:ext cx="13"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83" name="Group 1394"/>
                        <wpg:cNvGrpSpPr>
                          <a:grpSpLocks/>
                        </wpg:cNvGrpSpPr>
                        <wpg:grpSpPr bwMode="auto">
                          <a:xfrm>
                            <a:off x="8159" y="3958"/>
                            <a:ext cx="16" cy="4"/>
                            <a:chOff x="8159" y="3958"/>
                            <a:chExt cx="16" cy="4"/>
                          </a:xfrm>
                        </wpg:grpSpPr>
                        <wps:wsp>
                          <wps:cNvPr id="18784" name="Freeform 1395"/>
                          <wps:cNvSpPr>
                            <a:spLocks/>
                          </wps:cNvSpPr>
                          <wps:spPr bwMode="auto">
                            <a:xfrm>
                              <a:off x="8159" y="3958"/>
                              <a:ext cx="16" cy="4"/>
                            </a:xfrm>
                            <a:custGeom>
                              <a:avLst/>
                              <a:gdLst>
                                <a:gd name="T0" fmla="+- 0 8175 8159"/>
                                <a:gd name="T1" fmla="*/ T0 w 16"/>
                                <a:gd name="T2" fmla="+- 0 3958 3958"/>
                                <a:gd name="T3" fmla="*/ 3958 h 4"/>
                                <a:gd name="T4" fmla="+- 0 8173 8159"/>
                                <a:gd name="T5" fmla="*/ T4 w 16"/>
                                <a:gd name="T6" fmla="+- 0 3958 3958"/>
                                <a:gd name="T7" fmla="*/ 3958 h 4"/>
                                <a:gd name="T8" fmla="+- 0 8159 8159"/>
                                <a:gd name="T9" fmla="*/ T8 w 16"/>
                                <a:gd name="T10" fmla="+- 0 3960 3958"/>
                                <a:gd name="T11" fmla="*/ 3960 h 4"/>
                                <a:gd name="T12" fmla="+- 0 8159 8159"/>
                                <a:gd name="T13" fmla="*/ T12 w 16"/>
                                <a:gd name="T14" fmla="+- 0 3962 3958"/>
                                <a:gd name="T15" fmla="*/ 3962 h 4"/>
                                <a:gd name="T16" fmla="+- 0 8161 8159"/>
                                <a:gd name="T17" fmla="*/ T16 w 16"/>
                                <a:gd name="T18" fmla="+- 0 3962 3958"/>
                                <a:gd name="T19" fmla="*/ 3962 h 4"/>
                                <a:gd name="T20" fmla="+- 0 8175 8159"/>
                                <a:gd name="T21" fmla="*/ T20 w 16"/>
                                <a:gd name="T22" fmla="+- 0 3960 3958"/>
                                <a:gd name="T23" fmla="*/ 3960 h 4"/>
                                <a:gd name="T24" fmla="+- 0 8175 8159"/>
                                <a:gd name="T25" fmla="*/ T24 w 16"/>
                                <a:gd name="T26" fmla="+- 0 3958 3958"/>
                                <a:gd name="T27" fmla="*/ 395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2"/>
                                  </a:lnTo>
                                  <a:lnTo>
                                    <a:pt x="0" y="4"/>
                                  </a:lnTo>
                                  <a:lnTo>
                                    <a:pt x="2" y="4"/>
                                  </a:lnTo>
                                  <a:lnTo>
                                    <a:pt x="16" y="2"/>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85" name="Group 1396"/>
                        <wpg:cNvGrpSpPr>
                          <a:grpSpLocks/>
                        </wpg:cNvGrpSpPr>
                        <wpg:grpSpPr bwMode="auto">
                          <a:xfrm>
                            <a:off x="8142" y="3960"/>
                            <a:ext cx="19" cy="3"/>
                            <a:chOff x="8142" y="3960"/>
                            <a:chExt cx="19" cy="3"/>
                          </a:xfrm>
                        </wpg:grpSpPr>
                        <wps:wsp>
                          <wps:cNvPr id="18786" name="Freeform 1397"/>
                          <wps:cNvSpPr>
                            <a:spLocks/>
                          </wps:cNvSpPr>
                          <wps:spPr bwMode="auto">
                            <a:xfrm>
                              <a:off x="8142" y="3960"/>
                              <a:ext cx="19" cy="3"/>
                            </a:xfrm>
                            <a:custGeom>
                              <a:avLst/>
                              <a:gdLst>
                                <a:gd name="T0" fmla="+- 0 8161 8142"/>
                                <a:gd name="T1" fmla="*/ T0 w 19"/>
                                <a:gd name="T2" fmla="+- 0 3960 3960"/>
                                <a:gd name="T3" fmla="*/ 3960 h 3"/>
                                <a:gd name="T4" fmla="+- 0 8159 8142"/>
                                <a:gd name="T5" fmla="*/ T4 w 19"/>
                                <a:gd name="T6" fmla="+- 0 3960 3960"/>
                                <a:gd name="T7" fmla="*/ 3960 h 3"/>
                                <a:gd name="T8" fmla="+- 0 8142 8142"/>
                                <a:gd name="T9" fmla="*/ T8 w 19"/>
                                <a:gd name="T10" fmla="+- 0 3961 3960"/>
                                <a:gd name="T11" fmla="*/ 3961 h 3"/>
                                <a:gd name="T12" fmla="+- 0 8142 8142"/>
                                <a:gd name="T13" fmla="*/ T12 w 19"/>
                                <a:gd name="T14" fmla="+- 0 3963 3960"/>
                                <a:gd name="T15" fmla="*/ 3963 h 3"/>
                                <a:gd name="T16" fmla="+- 0 8144 8142"/>
                                <a:gd name="T17" fmla="*/ T16 w 19"/>
                                <a:gd name="T18" fmla="+- 0 3963 3960"/>
                                <a:gd name="T19" fmla="*/ 3963 h 3"/>
                                <a:gd name="T20" fmla="+- 0 8161 8142"/>
                                <a:gd name="T21" fmla="*/ T20 w 19"/>
                                <a:gd name="T22" fmla="+- 0 3962 3960"/>
                                <a:gd name="T23" fmla="*/ 3962 h 3"/>
                                <a:gd name="T24" fmla="+- 0 8161 8142"/>
                                <a:gd name="T25" fmla="*/ T24 w 19"/>
                                <a:gd name="T26" fmla="+- 0 3960 3960"/>
                                <a:gd name="T27" fmla="*/ 396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19" y="0"/>
                                  </a:moveTo>
                                  <a:lnTo>
                                    <a:pt x="17" y="0"/>
                                  </a:lnTo>
                                  <a:lnTo>
                                    <a:pt x="0" y="1"/>
                                  </a:lnTo>
                                  <a:lnTo>
                                    <a:pt x="0" y="3"/>
                                  </a:lnTo>
                                  <a:lnTo>
                                    <a:pt x="2" y="3"/>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87" name="Group 1398"/>
                        <wpg:cNvGrpSpPr>
                          <a:grpSpLocks/>
                        </wpg:cNvGrpSpPr>
                        <wpg:grpSpPr bwMode="auto">
                          <a:xfrm>
                            <a:off x="8120" y="3961"/>
                            <a:ext cx="24" cy="2"/>
                            <a:chOff x="8120" y="3961"/>
                            <a:chExt cx="24" cy="2"/>
                          </a:xfrm>
                        </wpg:grpSpPr>
                        <wps:wsp>
                          <wps:cNvPr id="18788" name="Freeform 1399"/>
                          <wps:cNvSpPr>
                            <a:spLocks/>
                          </wps:cNvSpPr>
                          <wps:spPr bwMode="auto">
                            <a:xfrm>
                              <a:off x="8120" y="3961"/>
                              <a:ext cx="24" cy="2"/>
                            </a:xfrm>
                            <a:custGeom>
                              <a:avLst/>
                              <a:gdLst>
                                <a:gd name="T0" fmla="+- 0 8120 8120"/>
                                <a:gd name="T1" fmla="*/ T0 w 24"/>
                                <a:gd name="T2" fmla="+- 0 3961 3961"/>
                                <a:gd name="T3" fmla="*/ 3961 h 2"/>
                                <a:gd name="T4" fmla="+- 0 8144 8120"/>
                                <a:gd name="T5" fmla="*/ T4 w 24"/>
                                <a:gd name="T6" fmla="+- 0 3961 3961"/>
                                <a:gd name="T7" fmla="*/ 3961 h 2"/>
                                <a:gd name="T8" fmla="+- 0 8144 8120"/>
                                <a:gd name="T9" fmla="*/ T8 w 24"/>
                                <a:gd name="T10" fmla="+- 0 3963 3961"/>
                                <a:gd name="T11" fmla="*/ 3963 h 2"/>
                                <a:gd name="T12" fmla="+- 0 8120 8120"/>
                                <a:gd name="T13" fmla="*/ T12 w 24"/>
                                <a:gd name="T14" fmla="+- 0 3963 3961"/>
                                <a:gd name="T15" fmla="*/ 3963 h 2"/>
                                <a:gd name="T16" fmla="+- 0 8120 8120"/>
                                <a:gd name="T17" fmla="*/ T16 w 24"/>
                                <a:gd name="T18" fmla="+- 0 3961 3961"/>
                                <a:gd name="T19" fmla="*/ 396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89" name="Group 1400"/>
                        <wpg:cNvGrpSpPr>
                          <a:grpSpLocks/>
                        </wpg:cNvGrpSpPr>
                        <wpg:grpSpPr bwMode="auto">
                          <a:xfrm>
                            <a:off x="8116" y="3958"/>
                            <a:ext cx="8" cy="8"/>
                            <a:chOff x="8116" y="3958"/>
                            <a:chExt cx="8" cy="8"/>
                          </a:xfrm>
                        </wpg:grpSpPr>
                        <wps:wsp>
                          <wps:cNvPr id="18790" name="Freeform 1401"/>
                          <wps:cNvSpPr>
                            <a:spLocks/>
                          </wps:cNvSpPr>
                          <wps:spPr bwMode="auto">
                            <a:xfrm>
                              <a:off x="8116" y="3958"/>
                              <a:ext cx="8" cy="8"/>
                            </a:xfrm>
                            <a:custGeom>
                              <a:avLst/>
                              <a:gdLst>
                                <a:gd name="T0" fmla="+- 0 8123 8116"/>
                                <a:gd name="T1" fmla="*/ T0 w 8"/>
                                <a:gd name="T2" fmla="+- 0 3958 3958"/>
                                <a:gd name="T3" fmla="*/ 3958 h 8"/>
                                <a:gd name="T4" fmla="+- 0 8116 8116"/>
                                <a:gd name="T5" fmla="*/ T4 w 8"/>
                                <a:gd name="T6" fmla="+- 0 3961 3958"/>
                                <a:gd name="T7" fmla="*/ 3961 h 8"/>
                                <a:gd name="T8" fmla="+- 0 8119 8116"/>
                                <a:gd name="T9" fmla="*/ T8 w 8"/>
                                <a:gd name="T10" fmla="+- 0 3966 3958"/>
                                <a:gd name="T11" fmla="*/ 3966 h 8"/>
                                <a:gd name="T12" fmla="+- 0 8125 8116"/>
                                <a:gd name="T13" fmla="*/ T12 w 8"/>
                                <a:gd name="T14" fmla="+- 0 3964 3958"/>
                                <a:gd name="T15" fmla="*/ 3964 h 8"/>
                                <a:gd name="T16" fmla="+- 0 8123 8116"/>
                                <a:gd name="T17" fmla="*/ T16 w 8"/>
                                <a:gd name="T18" fmla="+- 0 3958 3958"/>
                                <a:gd name="T19" fmla="*/ 3958 h 8"/>
                              </a:gdLst>
                              <a:ahLst/>
                              <a:cxnLst>
                                <a:cxn ang="0">
                                  <a:pos x="T1" y="T3"/>
                                </a:cxn>
                                <a:cxn ang="0">
                                  <a:pos x="T5" y="T7"/>
                                </a:cxn>
                                <a:cxn ang="0">
                                  <a:pos x="T9" y="T11"/>
                                </a:cxn>
                                <a:cxn ang="0">
                                  <a:pos x="T13" y="T15"/>
                                </a:cxn>
                                <a:cxn ang="0">
                                  <a:pos x="T17" y="T19"/>
                                </a:cxn>
                              </a:cxnLst>
                              <a:rect l="0" t="0" r="r" b="b"/>
                              <a:pathLst>
                                <a:path w="8" h="8">
                                  <a:moveTo>
                                    <a:pt x="7" y="0"/>
                                  </a:moveTo>
                                  <a:lnTo>
                                    <a:pt x="0" y="3"/>
                                  </a:lnTo>
                                  <a:lnTo>
                                    <a:pt x="3" y="8"/>
                                  </a:lnTo>
                                  <a:lnTo>
                                    <a:pt x="9" y="6"/>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91" name="Group 1402"/>
                        <wpg:cNvGrpSpPr>
                          <a:grpSpLocks/>
                        </wpg:cNvGrpSpPr>
                        <wpg:grpSpPr bwMode="auto">
                          <a:xfrm>
                            <a:off x="8114" y="3961"/>
                            <a:ext cx="5" cy="5"/>
                            <a:chOff x="8114" y="3961"/>
                            <a:chExt cx="5" cy="5"/>
                          </a:xfrm>
                        </wpg:grpSpPr>
                        <wps:wsp>
                          <wps:cNvPr id="18792" name="Freeform 1403"/>
                          <wps:cNvSpPr>
                            <a:spLocks/>
                          </wps:cNvSpPr>
                          <wps:spPr bwMode="auto">
                            <a:xfrm>
                              <a:off x="8114" y="3961"/>
                              <a:ext cx="5" cy="5"/>
                            </a:xfrm>
                            <a:custGeom>
                              <a:avLst/>
                              <a:gdLst>
                                <a:gd name="T0" fmla="+- 0 8116 8114"/>
                                <a:gd name="T1" fmla="*/ T0 w 5"/>
                                <a:gd name="T2" fmla="+- 0 3961 3961"/>
                                <a:gd name="T3" fmla="*/ 3961 h 5"/>
                                <a:gd name="T4" fmla="+- 0 8114 8114"/>
                                <a:gd name="T5" fmla="*/ T4 w 5"/>
                                <a:gd name="T6" fmla="+- 0 3963 3961"/>
                                <a:gd name="T7" fmla="*/ 3963 h 5"/>
                                <a:gd name="T8" fmla="+- 0 8114 8114"/>
                                <a:gd name="T9" fmla="*/ T8 w 5"/>
                                <a:gd name="T10" fmla="+- 0 3966 3961"/>
                                <a:gd name="T11" fmla="*/ 3966 h 5"/>
                                <a:gd name="T12" fmla="+- 0 8119 8114"/>
                                <a:gd name="T13" fmla="*/ T12 w 5"/>
                                <a:gd name="T14" fmla="+- 0 3966 3961"/>
                                <a:gd name="T15" fmla="*/ 3966 h 5"/>
                                <a:gd name="T16" fmla="+- 0 8116 8114"/>
                                <a:gd name="T17" fmla="*/ T16 w 5"/>
                                <a:gd name="T18" fmla="+- 0 3961 3961"/>
                                <a:gd name="T19" fmla="*/ 3961 h 5"/>
                              </a:gdLst>
                              <a:ahLst/>
                              <a:cxnLst>
                                <a:cxn ang="0">
                                  <a:pos x="T1" y="T3"/>
                                </a:cxn>
                                <a:cxn ang="0">
                                  <a:pos x="T5" y="T7"/>
                                </a:cxn>
                                <a:cxn ang="0">
                                  <a:pos x="T9" y="T11"/>
                                </a:cxn>
                                <a:cxn ang="0">
                                  <a:pos x="T13" y="T15"/>
                                </a:cxn>
                                <a:cxn ang="0">
                                  <a:pos x="T17" y="T19"/>
                                </a:cxn>
                              </a:cxnLst>
                              <a:rect l="0" t="0" r="r" b="b"/>
                              <a:pathLst>
                                <a:path w="5" h="5">
                                  <a:moveTo>
                                    <a:pt x="2" y="0"/>
                                  </a:moveTo>
                                  <a:lnTo>
                                    <a:pt x="0" y="2"/>
                                  </a:lnTo>
                                  <a:lnTo>
                                    <a:pt x="0" y="5"/>
                                  </a:lnTo>
                                  <a:lnTo>
                                    <a:pt x="5" y="5"/>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793" name="Picture 140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114" y="3966"/>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94" name="Group 1405"/>
                        <wpg:cNvGrpSpPr>
                          <a:grpSpLocks/>
                        </wpg:cNvGrpSpPr>
                        <wpg:grpSpPr bwMode="auto">
                          <a:xfrm>
                            <a:off x="8089" y="3958"/>
                            <a:ext cx="7" cy="8"/>
                            <a:chOff x="8089" y="3958"/>
                            <a:chExt cx="7" cy="8"/>
                          </a:xfrm>
                        </wpg:grpSpPr>
                        <wps:wsp>
                          <wps:cNvPr id="18795" name="Freeform 1406"/>
                          <wps:cNvSpPr>
                            <a:spLocks/>
                          </wps:cNvSpPr>
                          <wps:spPr bwMode="auto">
                            <a:xfrm>
                              <a:off x="8089" y="3958"/>
                              <a:ext cx="7" cy="8"/>
                            </a:xfrm>
                            <a:custGeom>
                              <a:avLst/>
                              <a:gdLst>
                                <a:gd name="T0" fmla="+- 0 8094 8089"/>
                                <a:gd name="T1" fmla="*/ T0 w 7"/>
                                <a:gd name="T2" fmla="+- 0 3958 3958"/>
                                <a:gd name="T3" fmla="*/ 3958 h 8"/>
                                <a:gd name="T4" fmla="+- 0 8089 8089"/>
                                <a:gd name="T5" fmla="*/ T4 w 7"/>
                                <a:gd name="T6" fmla="+- 0 3962 3958"/>
                                <a:gd name="T7" fmla="*/ 3962 h 8"/>
                                <a:gd name="T8" fmla="+- 0 8092 8089"/>
                                <a:gd name="T9" fmla="*/ T8 w 7"/>
                                <a:gd name="T10" fmla="+- 0 3966 3958"/>
                                <a:gd name="T11" fmla="*/ 3966 h 8"/>
                                <a:gd name="T12" fmla="+- 0 8096 8089"/>
                                <a:gd name="T13" fmla="*/ T12 w 7"/>
                                <a:gd name="T14" fmla="+- 0 3964 3958"/>
                                <a:gd name="T15" fmla="*/ 3964 h 8"/>
                                <a:gd name="T16" fmla="+- 0 8094 8089"/>
                                <a:gd name="T17" fmla="*/ T16 w 7"/>
                                <a:gd name="T18" fmla="+- 0 3958 3958"/>
                                <a:gd name="T19" fmla="*/ 3958 h 8"/>
                              </a:gdLst>
                              <a:ahLst/>
                              <a:cxnLst>
                                <a:cxn ang="0">
                                  <a:pos x="T1" y="T3"/>
                                </a:cxn>
                                <a:cxn ang="0">
                                  <a:pos x="T5" y="T7"/>
                                </a:cxn>
                                <a:cxn ang="0">
                                  <a:pos x="T9" y="T11"/>
                                </a:cxn>
                                <a:cxn ang="0">
                                  <a:pos x="T13" y="T15"/>
                                </a:cxn>
                                <a:cxn ang="0">
                                  <a:pos x="T17" y="T19"/>
                                </a:cxn>
                              </a:cxnLst>
                              <a:rect l="0" t="0" r="r" b="b"/>
                              <a:pathLst>
                                <a:path w="7" h="8">
                                  <a:moveTo>
                                    <a:pt x="5" y="0"/>
                                  </a:moveTo>
                                  <a:lnTo>
                                    <a:pt x="0" y="4"/>
                                  </a:lnTo>
                                  <a:lnTo>
                                    <a:pt x="3" y="8"/>
                                  </a:lnTo>
                                  <a:lnTo>
                                    <a:pt x="7" y="6"/>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96" name="Group 1407"/>
                        <wpg:cNvGrpSpPr>
                          <a:grpSpLocks/>
                        </wpg:cNvGrpSpPr>
                        <wpg:grpSpPr bwMode="auto">
                          <a:xfrm>
                            <a:off x="8086" y="3962"/>
                            <a:ext cx="5" cy="5"/>
                            <a:chOff x="8086" y="3962"/>
                            <a:chExt cx="5" cy="5"/>
                          </a:xfrm>
                        </wpg:grpSpPr>
                        <wps:wsp>
                          <wps:cNvPr id="18797" name="Freeform 1408"/>
                          <wps:cNvSpPr>
                            <a:spLocks/>
                          </wps:cNvSpPr>
                          <wps:spPr bwMode="auto">
                            <a:xfrm>
                              <a:off x="8086" y="3962"/>
                              <a:ext cx="5" cy="5"/>
                            </a:xfrm>
                            <a:custGeom>
                              <a:avLst/>
                              <a:gdLst>
                                <a:gd name="T0" fmla="+- 0 8089 8086"/>
                                <a:gd name="T1" fmla="*/ T0 w 5"/>
                                <a:gd name="T2" fmla="+- 0 3962 3962"/>
                                <a:gd name="T3" fmla="*/ 3962 h 5"/>
                                <a:gd name="T4" fmla="+- 0 8086 8086"/>
                                <a:gd name="T5" fmla="*/ T4 w 5"/>
                                <a:gd name="T6" fmla="+- 0 3963 3962"/>
                                <a:gd name="T7" fmla="*/ 3963 h 5"/>
                                <a:gd name="T8" fmla="+- 0 8086 8086"/>
                                <a:gd name="T9" fmla="*/ T8 w 5"/>
                                <a:gd name="T10" fmla="+- 0 3966 3962"/>
                                <a:gd name="T11" fmla="*/ 3966 h 5"/>
                                <a:gd name="T12" fmla="+- 0 8092 8086"/>
                                <a:gd name="T13" fmla="*/ T12 w 5"/>
                                <a:gd name="T14" fmla="+- 0 3966 3962"/>
                                <a:gd name="T15" fmla="*/ 3966 h 5"/>
                                <a:gd name="T16" fmla="+- 0 8089 8086"/>
                                <a:gd name="T17" fmla="*/ T16 w 5"/>
                                <a:gd name="T18" fmla="+- 0 3962 3962"/>
                                <a:gd name="T19" fmla="*/ 3962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4"/>
                                  </a:lnTo>
                                  <a:lnTo>
                                    <a:pt x="6" y="4"/>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798" name="Group 1409"/>
                        <wpg:cNvGrpSpPr>
                          <a:grpSpLocks/>
                        </wpg:cNvGrpSpPr>
                        <wpg:grpSpPr bwMode="auto">
                          <a:xfrm>
                            <a:off x="8086" y="3966"/>
                            <a:ext cx="5" cy="18"/>
                            <a:chOff x="8086" y="3966"/>
                            <a:chExt cx="5" cy="18"/>
                          </a:xfrm>
                        </wpg:grpSpPr>
                        <wps:wsp>
                          <wps:cNvPr id="18799" name="Freeform 1410"/>
                          <wps:cNvSpPr>
                            <a:spLocks/>
                          </wps:cNvSpPr>
                          <wps:spPr bwMode="auto">
                            <a:xfrm>
                              <a:off x="8086" y="3966"/>
                              <a:ext cx="5" cy="18"/>
                            </a:xfrm>
                            <a:custGeom>
                              <a:avLst/>
                              <a:gdLst>
                                <a:gd name="T0" fmla="+- 0 8086 8086"/>
                                <a:gd name="T1" fmla="*/ T0 w 5"/>
                                <a:gd name="T2" fmla="+- 0 3966 3966"/>
                                <a:gd name="T3" fmla="*/ 3966 h 18"/>
                                <a:gd name="T4" fmla="+- 0 8092 8086"/>
                                <a:gd name="T5" fmla="*/ T4 w 5"/>
                                <a:gd name="T6" fmla="+- 0 3966 3966"/>
                                <a:gd name="T7" fmla="*/ 3966 h 18"/>
                                <a:gd name="T8" fmla="+- 0 8092 8086"/>
                                <a:gd name="T9" fmla="*/ T8 w 5"/>
                                <a:gd name="T10" fmla="+- 0 3984 3966"/>
                                <a:gd name="T11" fmla="*/ 3984 h 18"/>
                                <a:gd name="T12" fmla="+- 0 8086 8086"/>
                                <a:gd name="T13" fmla="*/ T12 w 5"/>
                                <a:gd name="T14" fmla="+- 0 3984 3966"/>
                                <a:gd name="T15" fmla="*/ 3984 h 18"/>
                                <a:gd name="T16" fmla="+- 0 8086 8086"/>
                                <a:gd name="T17" fmla="*/ T16 w 5"/>
                                <a:gd name="T18" fmla="+- 0 3966 3966"/>
                                <a:gd name="T19" fmla="*/ 3966 h 18"/>
                              </a:gdLst>
                              <a:ahLst/>
                              <a:cxnLst>
                                <a:cxn ang="0">
                                  <a:pos x="T1" y="T3"/>
                                </a:cxn>
                                <a:cxn ang="0">
                                  <a:pos x="T5" y="T7"/>
                                </a:cxn>
                                <a:cxn ang="0">
                                  <a:pos x="T9" y="T11"/>
                                </a:cxn>
                                <a:cxn ang="0">
                                  <a:pos x="T13" y="T15"/>
                                </a:cxn>
                                <a:cxn ang="0">
                                  <a:pos x="T17" y="T19"/>
                                </a:cxn>
                              </a:cxnLst>
                              <a:rect l="0" t="0" r="r" b="b"/>
                              <a:pathLst>
                                <a:path w="5" h="18">
                                  <a:moveTo>
                                    <a:pt x="0" y="0"/>
                                  </a:moveTo>
                                  <a:lnTo>
                                    <a:pt x="6" y="0"/>
                                  </a:lnTo>
                                  <a:lnTo>
                                    <a:pt x="6" y="18"/>
                                  </a:lnTo>
                                  <a:lnTo>
                                    <a:pt x="0" y="1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00" name="Picture 1411"/>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8062" y="3956"/>
                              <a:ext cx="7"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01" name="Group 1412"/>
                        <wpg:cNvGrpSpPr>
                          <a:grpSpLocks/>
                        </wpg:cNvGrpSpPr>
                        <wpg:grpSpPr bwMode="auto">
                          <a:xfrm>
                            <a:off x="8058" y="3958"/>
                            <a:ext cx="5" cy="5"/>
                            <a:chOff x="8058" y="3958"/>
                            <a:chExt cx="5" cy="5"/>
                          </a:xfrm>
                        </wpg:grpSpPr>
                        <wps:wsp>
                          <wps:cNvPr id="18802" name="Freeform 1413"/>
                          <wps:cNvSpPr>
                            <a:spLocks/>
                          </wps:cNvSpPr>
                          <wps:spPr bwMode="auto">
                            <a:xfrm>
                              <a:off x="8058" y="3958"/>
                              <a:ext cx="5" cy="5"/>
                            </a:xfrm>
                            <a:custGeom>
                              <a:avLst/>
                              <a:gdLst>
                                <a:gd name="T0" fmla="+- 0 8062 8058"/>
                                <a:gd name="T1" fmla="*/ T0 w 5"/>
                                <a:gd name="T2" fmla="+- 0 3958 3958"/>
                                <a:gd name="T3" fmla="*/ 3958 h 5"/>
                                <a:gd name="T4" fmla="+- 0 8058 8058"/>
                                <a:gd name="T5" fmla="*/ T4 w 5"/>
                                <a:gd name="T6" fmla="+- 0 3960 3958"/>
                                <a:gd name="T7" fmla="*/ 3960 h 5"/>
                                <a:gd name="T8" fmla="+- 0 8058 8058"/>
                                <a:gd name="T9" fmla="*/ T8 w 5"/>
                                <a:gd name="T10" fmla="+- 0 3964 3958"/>
                                <a:gd name="T11" fmla="*/ 3964 h 5"/>
                                <a:gd name="T12" fmla="+- 0 8063 8058"/>
                                <a:gd name="T13" fmla="*/ T12 w 5"/>
                                <a:gd name="T14" fmla="+- 0 3964 3958"/>
                                <a:gd name="T15" fmla="*/ 3964 h 5"/>
                                <a:gd name="T16" fmla="+- 0 8062 8058"/>
                                <a:gd name="T17" fmla="*/ T16 w 5"/>
                                <a:gd name="T18" fmla="+- 0 3958 3958"/>
                                <a:gd name="T19" fmla="*/ 3958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6"/>
                                  </a:lnTo>
                                  <a:lnTo>
                                    <a:pt x="5" y="6"/>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03" name="Group 1414"/>
                        <wpg:cNvGrpSpPr>
                          <a:grpSpLocks/>
                        </wpg:cNvGrpSpPr>
                        <wpg:grpSpPr bwMode="auto">
                          <a:xfrm>
                            <a:off x="8058" y="3964"/>
                            <a:ext cx="5" cy="19"/>
                            <a:chOff x="8058" y="3964"/>
                            <a:chExt cx="5" cy="19"/>
                          </a:xfrm>
                        </wpg:grpSpPr>
                        <wps:wsp>
                          <wps:cNvPr id="18804" name="Freeform 1415"/>
                          <wps:cNvSpPr>
                            <a:spLocks/>
                          </wps:cNvSpPr>
                          <wps:spPr bwMode="auto">
                            <a:xfrm>
                              <a:off x="8058" y="3964"/>
                              <a:ext cx="5" cy="19"/>
                            </a:xfrm>
                            <a:custGeom>
                              <a:avLst/>
                              <a:gdLst>
                                <a:gd name="T0" fmla="+- 0 8058 8058"/>
                                <a:gd name="T1" fmla="*/ T0 w 5"/>
                                <a:gd name="T2" fmla="+- 0 3964 3964"/>
                                <a:gd name="T3" fmla="*/ 3964 h 19"/>
                                <a:gd name="T4" fmla="+- 0 8063 8058"/>
                                <a:gd name="T5" fmla="*/ T4 w 5"/>
                                <a:gd name="T6" fmla="+- 0 3964 3964"/>
                                <a:gd name="T7" fmla="*/ 3964 h 19"/>
                                <a:gd name="T8" fmla="+- 0 8063 8058"/>
                                <a:gd name="T9" fmla="*/ T8 w 5"/>
                                <a:gd name="T10" fmla="+- 0 3983 3964"/>
                                <a:gd name="T11" fmla="*/ 3983 h 19"/>
                                <a:gd name="T12" fmla="+- 0 8058 8058"/>
                                <a:gd name="T13" fmla="*/ T12 w 5"/>
                                <a:gd name="T14" fmla="+- 0 3983 3964"/>
                                <a:gd name="T15" fmla="*/ 3983 h 19"/>
                                <a:gd name="T16" fmla="+- 0 8058 8058"/>
                                <a:gd name="T17" fmla="*/ T16 w 5"/>
                                <a:gd name="T18" fmla="+- 0 3964 3964"/>
                                <a:gd name="T19" fmla="*/ 3964 h 19"/>
                              </a:gdLst>
                              <a:ahLst/>
                              <a:cxnLst>
                                <a:cxn ang="0">
                                  <a:pos x="T1" y="T3"/>
                                </a:cxn>
                                <a:cxn ang="0">
                                  <a:pos x="T5" y="T7"/>
                                </a:cxn>
                                <a:cxn ang="0">
                                  <a:pos x="T9" y="T11"/>
                                </a:cxn>
                                <a:cxn ang="0">
                                  <a:pos x="T13" y="T15"/>
                                </a:cxn>
                                <a:cxn ang="0">
                                  <a:pos x="T17" y="T19"/>
                                </a:cxn>
                              </a:cxnLst>
                              <a:rect l="0" t="0" r="r" b="b"/>
                              <a:pathLst>
                                <a:path w="5" h="19">
                                  <a:moveTo>
                                    <a:pt x="0" y="0"/>
                                  </a:moveTo>
                                  <a:lnTo>
                                    <a:pt x="5" y="0"/>
                                  </a:lnTo>
                                  <a:lnTo>
                                    <a:pt x="5"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05" name="Group 1416"/>
                        <wpg:cNvGrpSpPr>
                          <a:grpSpLocks/>
                        </wpg:cNvGrpSpPr>
                        <wpg:grpSpPr bwMode="auto">
                          <a:xfrm>
                            <a:off x="8145" y="3958"/>
                            <a:ext cx="7" cy="8"/>
                            <a:chOff x="8145" y="3958"/>
                            <a:chExt cx="7" cy="8"/>
                          </a:xfrm>
                        </wpg:grpSpPr>
                        <wps:wsp>
                          <wps:cNvPr id="18806" name="Freeform 1417"/>
                          <wps:cNvSpPr>
                            <a:spLocks/>
                          </wps:cNvSpPr>
                          <wps:spPr bwMode="auto">
                            <a:xfrm>
                              <a:off x="8145" y="3958"/>
                              <a:ext cx="7" cy="8"/>
                            </a:xfrm>
                            <a:custGeom>
                              <a:avLst/>
                              <a:gdLst>
                                <a:gd name="T0" fmla="+- 0 8150 8145"/>
                                <a:gd name="T1" fmla="*/ T0 w 7"/>
                                <a:gd name="T2" fmla="+- 0 3958 3958"/>
                                <a:gd name="T3" fmla="*/ 3958 h 8"/>
                                <a:gd name="T4" fmla="+- 0 8145 8145"/>
                                <a:gd name="T5" fmla="*/ T4 w 7"/>
                                <a:gd name="T6" fmla="+- 0 3962 3958"/>
                                <a:gd name="T7" fmla="*/ 3962 h 8"/>
                                <a:gd name="T8" fmla="+- 0 8148 8145"/>
                                <a:gd name="T9" fmla="*/ T8 w 7"/>
                                <a:gd name="T10" fmla="+- 0 3966 3958"/>
                                <a:gd name="T11" fmla="*/ 3966 h 8"/>
                                <a:gd name="T12" fmla="+- 0 8152 8145"/>
                                <a:gd name="T13" fmla="*/ T12 w 7"/>
                                <a:gd name="T14" fmla="+- 0 3964 3958"/>
                                <a:gd name="T15" fmla="*/ 3964 h 8"/>
                                <a:gd name="T16" fmla="+- 0 8150 8145"/>
                                <a:gd name="T17" fmla="*/ T16 w 7"/>
                                <a:gd name="T18" fmla="+- 0 3958 3958"/>
                                <a:gd name="T19" fmla="*/ 3958 h 8"/>
                              </a:gdLst>
                              <a:ahLst/>
                              <a:cxnLst>
                                <a:cxn ang="0">
                                  <a:pos x="T1" y="T3"/>
                                </a:cxn>
                                <a:cxn ang="0">
                                  <a:pos x="T5" y="T7"/>
                                </a:cxn>
                                <a:cxn ang="0">
                                  <a:pos x="T9" y="T11"/>
                                </a:cxn>
                                <a:cxn ang="0">
                                  <a:pos x="T13" y="T15"/>
                                </a:cxn>
                                <a:cxn ang="0">
                                  <a:pos x="T17" y="T19"/>
                                </a:cxn>
                              </a:cxnLst>
                              <a:rect l="0" t="0" r="r" b="b"/>
                              <a:pathLst>
                                <a:path w="7" h="8">
                                  <a:moveTo>
                                    <a:pt x="5" y="0"/>
                                  </a:moveTo>
                                  <a:lnTo>
                                    <a:pt x="0" y="4"/>
                                  </a:lnTo>
                                  <a:lnTo>
                                    <a:pt x="3" y="8"/>
                                  </a:lnTo>
                                  <a:lnTo>
                                    <a:pt x="7" y="6"/>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07" name="Group 1418"/>
                        <wpg:cNvGrpSpPr>
                          <a:grpSpLocks/>
                        </wpg:cNvGrpSpPr>
                        <wpg:grpSpPr bwMode="auto">
                          <a:xfrm>
                            <a:off x="8142" y="3962"/>
                            <a:ext cx="5" cy="5"/>
                            <a:chOff x="8142" y="3962"/>
                            <a:chExt cx="5" cy="5"/>
                          </a:xfrm>
                        </wpg:grpSpPr>
                        <wps:wsp>
                          <wps:cNvPr id="18808" name="Freeform 1419"/>
                          <wps:cNvSpPr>
                            <a:spLocks/>
                          </wps:cNvSpPr>
                          <wps:spPr bwMode="auto">
                            <a:xfrm>
                              <a:off x="8142" y="3962"/>
                              <a:ext cx="5" cy="5"/>
                            </a:xfrm>
                            <a:custGeom>
                              <a:avLst/>
                              <a:gdLst>
                                <a:gd name="T0" fmla="+- 0 8145 8142"/>
                                <a:gd name="T1" fmla="*/ T0 w 5"/>
                                <a:gd name="T2" fmla="+- 0 3962 3962"/>
                                <a:gd name="T3" fmla="*/ 3962 h 5"/>
                                <a:gd name="T4" fmla="+- 0 8142 8142"/>
                                <a:gd name="T5" fmla="*/ T4 w 5"/>
                                <a:gd name="T6" fmla="+- 0 3963 3962"/>
                                <a:gd name="T7" fmla="*/ 3963 h 5"/>
                                <a:gd name="T8" fmla="+- 0 8142 8142"/>
                                <a:gd name="T9" fmla="*/ T8 w 5"/>
                                <a:gd name="T10" fmla="+- 0 3966 3962"/>
                                <a:gd name="T11" fmla="*/ 3966 h 5"/>
                                <a:gd name="T12" fmla="+- 0 8148 8142"/>
                                <a:gd name="T13" fmla="*/ T12 w 5"/>
                                <a:gd name="T14" fmla="+- 0 3966 3962"/>
                                <a:gd name="T15" fmla="*/ 3966 h 5"/>
                                <a:gd name="T16" fmla="+- 0 8145 8142"/>
                                <a:gd name="T17" fmla="*/ T16 w 5"/>
                                <a:gd name="T18" fmla="+- 0 3962 3962"/>
                                <a:gd name="T19" fmla="*/ 3962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4"/>
                                  </a:lnTo>
                                  <a:lnTo>
                                    <a:pt x="6" y="4"/>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09" name="Picture 1420"/>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142" y="3966"/>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10" name="Picture 142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173" y="3956"/>
                              <a:ext cx="6"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11" name="Group 1422"/>
                        <wpg:cNvGrpSpPr>
                          <a:grpSpLocks/>
                        </wpg:cNvGrpSpPr>
                        <wpg:grpSpPr bwMode="auto">
                          <a:xfrm>
                            <a:off x="8170" y="3958"/>
                            <a:ext cx="5" cy="5"/>
                            <a:chOff x="8170" y="3958"/>
                            <a:chExt cx="5" cy="5"/>
                          </a:xfrm>
                        </wpg:grpSpPr>
                        <wps:wsp>
                          <wps:cNvPr id="18812" name="Freeform 1423"/>
                          <wps:cNvSpPr>
                            <a:spLocks/>
                          </wps:cNvSpPr>
                          <wps:spPr bwMode="auto">
                            <a:xfrm>
                              <a:off x="8170" y="3958"/>
                              <a:ext cx="5" cy="5"/>
                            </a:xfrm>
                            <a:custGeom>
                              <a:avLst/>
                              <a:gdLst>
                                <a:gd name="T0" fmla="+- 0 8173 8170"/>
                                <a:gd name="T1" fmla="*/ T0 w 5"/>
                                <a:gd name="T2" fmla="+- 0 3958 3958"/>
                                <a:gd name="T3" fmla="*/ 3958 h 5"/>
                                <a:gd name="T4" fmla="+- 0 8170 8170"/>
                                <a:gd name="T5" fmla="*/ T4 w 5"/>
                                <a:gd name="T6" fmla="+- 0 3960 3958"/>
                                <a:gd name="T7" fmla="*/ 3960 h 5"/>
                                <a:gd name="T8" fmla="+- 0 8170 8170"/>
                                <a:gd name="T9" fmla="*/ T8 w 5"/>
                                <a:gd name="T10" fmla="+- 0 3964 3958"/>
                                <a:gd name="T11" fmla="*/ 3964 h 5"/>
                                <a:gd name="T12" fmla="+- 0 8175 8170"/>
                                <a:gd name="T13" fmla="*/ T12 w 5"/>
                                <a:gd name="T14" fmla="+- 0 3964 3958"/>
                                <a:gd name="T15" fmla="*/ 3964 h 5"/>
                                <a:gd name="T16" fmla="+- 0 8173 8170"/>
                                <a:gd name="T17" fmla="*/ T16 w 5"/>
                                <a:gd name="T18" fmla="+- 0 3958 3958"/>
                                <a:gd name="T19" fmla="*/ 3958 h 5"/>
                              </a:gdLst>
                              <a:ahLst/>
                              <a:cxnLst>
                                <a:cxn ang="0">
                                  <a:pos x="T1" y="T3"/>
                                </a:cxn>
                                <a:cxn ang="0">
                                  <a:pos x="T5" y="T7"/>
                                </a:cxn>
                                <a:cxn ang="0">
                                  <a:pos x="T9" y="T11"/>
                                </a:cxn>
                                <a:cxn ang="0">
                                  <a:pos x="T13" y="T15"/>
                                </a:cxn>
                                <a:cxn ang="0">
                                  <a:pos x="T17" y="T19"/>
                                </a:cxn>
                              </a:cxnLst>
                              <a:rect l="0" t="0" r="r" b="b"/>
                              <a:pathLst>
                                <a:path w="5" h="5">
                                  <a:moveTo>
                                    <a:pt x="3" y="0"/>
                                  </a:moveTo>
                                  <a:lnTo>
                                    <a:pt x="0" y="2"/>
                                  </a:lnTo>
                                  <a:lnTo>
                                    <a:pt x="0" y="6"/>
                                  </a:lnTo>
                                  <a:lnTo>
                                    <a:pt x="5" y="6"/>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13" name="Picture 142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170" y="3964"/>
                              <a:ext cx="5"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14" name="Picture 142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7958" y="3953"/>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15" name="Picture 142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7958" y="3953"/>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16" name="Picture 1427"/>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7958" y="3953"/>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17" name="Picture 142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953"/>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18" name="Picture 142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953"/>
                              <a:ext cx="14"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19" name="Picture 143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953"/>
                              <a:ext cx="12"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20" name="Picture 143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953"/>
                              <a:ext cx="10"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21" name="Picture 143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958" y="3953"/>
                              <a:ext cx="7"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22" name="Group 1433"/>
                        <wpg:cNvGrpSpPr>
                          <a:grpSpLocks/>
                        </wpg:cNvGrpSpPr>
                        <wpg:grpSpPr bwMode="auto">
                          <a:xfrm>
                            <a:off x="7958" y="3953"/>
                            <a:ext cx="5" cy="4"/>
                            <a:chOff x="7958" y="3953"/>
                            <a:chExt cx="5" cy="4"/>
                          </a:xfrm>
                        </wpg:grpSpPr>
                        <wps:wsp>
                          <wps:cNvPr id="18823" name="Freeform 1434"/>
                          <wps:cNvSpPr>
                            <a:spLocks/>
                          </wps:cNvSpPr>
                          <wps:spPr bwMode="auto">
                            <a:xfrm>
                              <a:off x="7958" y="3953"/>
                              <a:ext cx="5" cy="4"/>
                            </a:xfrm>
                            <a:custGeom>
                              <a:avLst/>
                              <a:gdLst>
                                <a:gd name="T0" fmla="+- 0 7964 7958"/>
                                <a:gd name="T1" fmla="*/ T0 w 5"/>
                                <a:gd name="T2" fmla="+- 0 3953 3953"/>
                                <a:gd name="T3" fmla="*/ 3953 h 4"/>
                                <a:gd name="T4" fmla="+- 0 7962 7958"/>
                                <a:gd name="T5" fmla="*/ T4 w 5"/>
                                <a:gd name="T6" fmla="+- 0 3953 3953"/>
                                <a:gd name="T7" fmla="*/ 3953 h 4"/>
                                <a:gd name="T8" fmla="+- 0 7962 7958"/>
                                <a:gd name="T9" fmla="*/ T8 w 5"/>
                                <a:gd name="T10" fmla="+- 0 3956 3953"/>
                                <a:gd name="T11" fmla="*/ 3956 h 4"/>
                                <a:gd name="T12" fmla="+- 0 7958 7958"/>
                                <a:gd name="T13" fmla="*/ T12 w 5"/>
                                <a:gd name="T14" fmla="+- 0 3956 3953"/>
                                <a:gd name="T15" fmla="*/ 3956 h 4"/>
                                <a:gd name="T16" fmla="+- 0 7958 7958"/>
                                <a:gd name="T17" fmla="*/ T16 w 5"/>
                                <a:gd name="T18" fmla="+- 0 3956 3953"/>
                                <a:gd name="T19" fmla="*/ 3956 h 4"/>
                                <a:gd name="T20" fmla="+- 0 7964 7958"/>
                                <a:gd name="T21" fmla="*/ T20 w 5"/>
                                <a:gd name="T22" fmla="+- 0 3956 3953"/>
                                <a:gd name="T23" fmla="*/ 3956 h 4"/>
                                <a:gd name="T24" fmla="+- 0 7964 7958"/>
                                <a:gd name="T25" fmla="*/ T24 w 5"/>
                                <a:gd name="T26" fmla="+- 0 3953 3953"/>
                                <a:gd name="T27" fmla="*/ 3953 h 4"/>
                              </a:gdLst>
                              <a:ahLst/>
                              <a:cxnLst>
                                <a:cxn ang="0">
                                  <a:pos x="T1" y="T3"/>
                                </a:cxn>
                                <a:cxn ang="0">
                                  <a:pos x="T5" y="T7"/>
                                </a:cxn>
                                <a:cxn ang="0">
                                  <a:pos x="T9" y="T11"/>
                                </a:cxn>
                                <a:cxn ang="0">
                                  <a:pos x="T13" y="T15"/>
                                </a:cxn>
                                <a:cxn ang="0">
                                  <a:pos x="T17" y="T19"/>
                                </a:cxn>
                                <a:cxn ang="0">
                                  <a:pos x="T21" y="T23"/>
                                </a:cxn>
                                <a:cxn ang="0">
                                  <a:pos x="T25" y="T27"/>
                                </a:cxn>
                              </a:cxnLst>
                              <a:rect l="0" t="0" r="r" b="b"/>
                              <a:pathLst>
                                <a:path w="5" h="4">
                                  <a:moveTo>
                                    <a:pt x="6" y="0"/>
                                  </a:moveTo>
                                  <a:lnTo>
                                    <a:pt x="4" y="0"/>
                                  </a:lnTo>
                                  <a:lnTo>
                                    <a:pt x="4" y="3"/>
                                  </a:lnTo>
                                  <a:lnTo>
                                    <a:pt x="0" y="3"/>
                                  </a:lnTo>
                                  <a:lnTo>
                                    <a:pt x="6" y="3"/>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24" name="Group 1435"/>
                        <wpg:cNvGrpSpPr>
                          <a:grpSpLocks/>
                        </wpg:cNvGrpSpPr>
                        <wpg:grpSpPr bwMode="auto">
                          <a:xfrm>
                            <a:off x="7958" y="3953"/>
                            <a:ext cx="4" cy="3"/>
                            <a:chOff x="7958" y="3953"/>
                            <a:chExt cx="4" cy="3"/>
                          </a:xfrm>
                        </wpg:grpSpPr>
                        <wps:wsp>
                          <wps:cNvPr id="18825" name="Freeform 1436"/>
                          <wps:cNvSpPr>
                            <a:spLocks/>
                          </wps:cNvSpPr>
                          <wps:spPr bwMode="auto">
                            <a:xfrm>
                              <a:off x="7958" y="3953"/>
                              <a:ext cx="4" cy="3"/>
                            </a:xfrm>
                            <a:custGeom>
                              <a:avLst/>
                              <a:gdLst>
                                <a:gd name="T0" fmla="+- 0 7962 7958"/>
                                <a:gd name="T1" fmla="*/ T0 w 4"/>
                                <a:gd name="T2" fmla="+- 0 3953 3953"/>
                                <a:gd name="T3" fmla="*/ 3953 h 3"/>
                                <a:gd name="T4" fmla="+- 0 7960 7958"/>
                                <a:gd name="T5" fmla="*/ T4 w 4"/>
                                <a:gd name="T6" fmla="+- 0 3953 3953"/>
                                <a:gd name="T7" fmla="*/ 3953 h 3"/>
                                <a:gd name="T8" fmla="+- 0 7960 7958"/>
                                <a:gd name="T9" fmla="*/ T8 w 4"/>
                                <a:gd name="T10" fmla="+- 0 3955 3953"/>
                                <a:gd name="T11" fmla="*/ 3955 h 3"/>
                                <a:gd name="T12" fmla="+- 0 7958 7958"/>
                                <a:gd name="T13" fmla="*/ T12 w 4"/>
                                <a:gd name="T14" fmla="+- 0 3955 3953"/>
                                <a:gd name="T15" fmla="*/ 3955 h 3"/>
                                <a:gd name="T16" fmla="+- 0 7958 7958"/>
                                <a:gd name="T17" fmla="*/ T16 w 4"/>
                                <a:gd name="T18" fmla="+- 0 3956 3953"/>
                                <a:gd name="T19" fmla="*/ 3956 h 3"/>
                                <a:gd name="T20" fmla="+- 0 7962 7958"/>
                                <a:gd name="T21" fmla="*/ T20 w 4"/>
                                <a:gd name="T22" fmla="+- 0 3956 3953"/>
                                <a:gd name="T23" fmla="*/ 3956 h 3"/>
                                <a:gd name="T24" fmla="+- 0 7962 7958"/>
                                <a:gd name="T25" fmla="*/ T24 w 4"/>
                                <a:gd name="T26" fmla="+- 0 3953 3953"/>
                                <a:gd name="T27" fmla="*/ 3953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4" y="0"/>
                                  </a:moveTo>
                                  <a:lnTo>
                                    <a:pt x="2" y="0"/>
                                  </a:lnTo>
                                  <a:lnTo>
                                    <a:pt x="2" y="2"/>
                                  </a:lnTo>
                                  <a:lnTo>
                                    <a:pt x="0" y="2"/>
                                  </a:lnTo>
                                  <a:lnTo>
                                    <a:pt x="0" y="3"/>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26" name="Group 1437"/>
                        <wpg:cNvGrpSpPr>
                          <a:grpSpLocks/>
                        </wpg:cNvGrpSpPr>
                        <wpg:grpSpPr bwMode="auto">
                          <a:xfrm>
                            <a:off x="7958" y="3953"/>
                            <a:ext cx="2" cy="2"/>
                            <a:chOff x="7958" y="3953"/>
                            <a:chExt cx="2" cy="2"/>
                          </a:xfrm>
                        </wpg:grpSpPr>
                        <wps:wsp>
                          <wps:cNvPr id="18827" name="Freeform 1438"/>
                          <wps:cNvSpPr>
                            <a:spLocks/>
                          </wps:cNvSpPr>
                          <wps:spPr bwMode="auto">
                            <a:xfrm>
                              <a:off x="7958" y="3953"/>
                              <a:ext cx="2" cy="2"/>
                            </a:xfrm>
                            <a:custGeom>
                              <a:avLst/>
                              <a:gdLst>
                                <a:gd name="T0" fmla="+- 0 7958 7958"/>
                                <a:gd name="T1" fmla="*/ T0 w 2"/>
                                <a:gd name="T2" fmla="+- 0 3953 3953"/>
                                <a:gd name="T3" fmla="*/ 3953 h 2"/>
                                <a:gd name="T4" fmla="+- 0 7960 7958"/>
                                <a:gd name="T5" fmla="*/ T4 w 2"/>
                                <a:gd name="T6" fmla="+- 0 3953 3953"/>
                                <a:gd name="T7" fmla="*/ 3953 h 2"/>
                                <a:gd name="T8" fmla="+- 0 7960 7958"/>
                                <a:gd name="T9" fmla="*/ T8 w 2"/>
                                <a:gd name="T10" fmla="+- 0 3955 3953"/>
                                <a:gd name="T11" fmla="*/ 3955 h 2"/>
                                <a:gd name="T12" fmla="+- 0 7958 7958"/>
                                <a:gd name="T13" fmla="*/ T12 w 2"/>
                                <a:gd name="T14" fmla="+- 0 3955 3953"/>
                                <a:gd name="T15" fmla="*/ 3955 h 2"/>
                                <a:gd name="T16" fmla="+- 0 7958 7958"/>
                                <a:gd name="T17" fmla="*/ T16 w 2"/>
                                <a:gd name="T18" fmla="+- 0 3953 3953"/>
                                <a:gd name="T19" fmla="*/ 3953 h 2"/>
                              </a:gdLst>
                              <a:ahLst/>
                              <a:cxnLst>
                                <a:cxn ang="0">
                                  <a:pos x="T1" y="T3"/>
                                </a:cxn>
                                <a:cxn ang="0">
                                  <a:pos x="T5" y="T7"/>
                                </a:cxn>
                                <a:cxn ang="0">
                                  <a:pos x="T9" y="T11"/>
                                </a:cxn>
                                <a:cxn ang="0">
                                  <a:pos x="T13" y="T15"/>
                                </a:cxn>
                                <a:cxn ang="0">
                                  <a:pos x="T17" y="T19"/>
                                </a:cxn>
                              </a:cxnLst>
                              <a:rect l="0" t="0" r="r" b="b"/>
                              <a:pathLst>
                                <a:path w="2" h="2">
                                  <a:moveTo>
                                    <a:pt x="0" y="0"/>
                                  </a:moveTo>
                                  <a:lnTo>
                                    <a:pt x="2" y="0"/>
                                  </a:lnTo>
                                  <a:lnTo>
                                    <a:pt x="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28" name="Picture 143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7958" y="3966"/>
                              <a:ext cx="23"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29" name="Group 1440"/>
                        <wpg:cNvGrpSpPr>
                          <a:grpSpLocks/>
                        </wpg:cNvGrpSpPr>
                        <wpg:grpSpPr bwMode="auto">
                          <a:xfrm>
                            <a:off x="7979" y="3953"/>
                            <a:ext cx="2" cy="15"/>
                            <a:chOff x="7979" y="3953"/>
                            <a:chExt cx="2" cy="15"/>
                          </a:xfrm>
                        </wpg:grpSpPr>
                        <wps:wsp>
                          <wps:cNvPr id="18830" name="Freeform 1441"/>
                          <wps:cNvSpPr>
                            <a:spLocks/>
                          </wps:cNvSpPr>
                          <wps:spPr bwMode="auto">
                            <a:xfrm>
                              <a:off x="7979" y="3953"/>
                              <a:ext cx="2" cy="15"/>
                            </a:xfrm>
                            <a:custGeom>
                              <a:avLst/>
                              <a:gdLst>
                                <a:gd name="T0" fmla="+- 0 7979 7979"/>
                                <a:gd name="T1" fmla="*/ T0 w 2"/>
                                <a:gd name="T2" fmla="+- 0 3953 3953"/>
                                <a:gd name="T3" fmla="*/ 3953 h 15"/>
                                <a:gd name="T4" fmla="+- 0 7981 7979"/>
                                <a:gd name="T5" fmla="*/ T4 w 2"/>
                                <a:gd name="T6" fmla="+- 0 3953 3953"/>
                                <a:gd name="T7" fmla="*/ 3953 h 15"/>
                                <a:gd name="T8" fmla="+- 0 7981 7979"/>
                                <a:gd name="T9" fmla="*/ T8 w 2"/>
                                <a:gd name="T10" fmla="+- 0 3968 3953"/>
                                <a:gd name="T11" fmla="*/ 3968 h 15"/>
                                <a:gd name="T12" fmla="+- 0 7979 7979"/>
                                <a:gd name="T13" fmla="*/ T12 w 2"/>
                                <a:gd name="T14" fmla="+- 0 3968 3953"/>
                                <a:gd name="T15" fmla="*/ 3968 h 15"/>
                                <a:gd name="T16" fmla="+- 0 7979 7979"/>
                                <a:gd name="T17" fmla="*/ T16 w 2"/>
                                <a:gd name="T18" fmla="+- 0 3953 3953"/>
                                <a:gd name="T19" fmla="*/ 3953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31" name="Group 1442"/>
                        <wpg:cNvGrpSpPr>
                          <a:grpSpLocks/>
                        </wpg:cNvGrpSpPr>
                        <wpg:grpSpPr bwMode="auto">
                          <a:xfrm>
                            <a:off x="7958" y="3953"/>
                            <a:ext cx="23" cy="2"/>
                            <a:chOff x="7958" y="3953"/>
                            <a:chExt cx="23" cy="2"/>
                          </a:xfrm>
                        </wpg:grpSpPr>
                        <wps:wsp>
                          <wps:cNvPr id="18832" name="Freeform 1443"/>
                          <wps:cNvSpPr>
                            <a:spLocks/>
                          </wps:cNvSpPr>
                          <wps:spPr bwMode="auto">
                            <a:xfrm>
                              <a:off x="7958" y="3953"/>
                              <a:ext cx="23" cy="2"/>
                            </a:xfrm>
                            <a:custGeom>
                              <a:avLst/>
                              <a:gdLst>
                                <a:gd name="T0" fmla="+- 0 7958 7958"/>
                                <a:gd name="T1" fmla="*/ T0 w 23"/>
                                <a:gd name="T2" fmla="+- 0 3953 3953"/>
                                <a:gd name="T3" fmla="*/ 3953 h 2"/>
                                <a:gd name="T4" fmla="+- 0 7981 7958"/>
                                <a:gd name="T5" fmla="*/ T4 w 23"/>
                                <a:gd name="T6" fmla="+- 0 3953 3953"/>
                                <a:gd name="T7" fmla="*/ 3953 h 2"/>
                                <a:gd name="T8" fmla="+- 0 7981 7958"/>
                                <a:gd name="T9" fmla="*/ T8 w 23"/>
                                <a:gd name="T10" fmla="+- 0 3955 3953"/>
                                <a:gd name="T11" fmla="*/ 3955 h 2"/>
                                <a:gd name="T12" fmla="+- 0 7958 7958"/>
                                <a:gd name="T13" fmla="*/ T12 w 23"/>
                                <a:gd name="T14" fmla="+- 0 3955 3953"/>
                                <a:gd name="T15" fmla="*/ 3955 h 2"/>
                                <a:gd name="T16" fmla="+- 0 7958 7958"/>
                                <a:gd name="T17" fmla="*/ T16 w 23"/>
                                <a:gd name="T18" fmla="+- 0 3953 3953"/>
                                <a:gd name="T19" fmla="*/ 3953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33" name="Group 1444"/>
                        <wpg:cNvGrpSpPr>
                          <a:grpSpLocks/>
                        </wpg:cNvGrpSpPr>
                        <wpg:grpSpPr bwMode="auto">
                          <a:xfrm>
                            <a:off x="7958" y="3953"/>
                            <a:ext cx="2" cy="15"/>
                            <a:chOff x="7958" y="3953"/>
                            <a:chExt cx="2" cy="15"/>
                          </a:xfrm>
                        </wpg:grpSpPr>
                        <wps:wsp>
                          <wps:cNvPr id="18834" name="Freeform 1445"/>
                          <wps:cNvSpPr>
                            <a:spLocks/>
                          </wps:cNvSpPr>
                          <wps:spPr bwMode="auto">
                            <a:xfrm>
                              <a:off x="7958" y="3953"/>
                              <a:ext cx="2" cy="15"/>
                            </a:xfrm>
                            <a:custGeom>
                              <a:avLst/>
                              <a:gdLst>
                                <a:gd name="T0" fmla="+- 0 7958 7958"/>
                                <a:gd name="T1" fmla="*/ T0 w 2"/>
                                <a:gd name="T2" fmla="+- 0 3953 3953"/>
                                <a:gd name="T3" fmla="*/ 3953 h 15"/>
                                <a:gd name="T4" fmla="+- 0 7960 7958"/>
                                <a:gd name="T5" fmla="*/ T4 w 2"/>
                                <a:gd name="T6" fmla="+- 0 3953 3953"/>
                                <a:gd name="T7" fmla="*/ 3953 h 15"/>
                                <a:gd name="T8" fmla="+- 0 7960 7958"/>
                                <a:gd name="T9" fmla="*/ T8 w 2"/>
                                <a:gd name="T10" fmla="+- 0 3968 3953"/>
                                <a:gd name="T11" fmla="*/ 3968 h 15"/>
                                <a:gd name="T12" fmla="+- 0 7958 7958"/>
                                <a:gd name="T13" fmla="*/ T12 w 2"/>
                                <a:gd name="T14" fmla="+- 0 3968 3953"/>
                                <a:gd name="T15" fmla="*/ 3968 h 15"/>
                                <a:gd name="T16" fmla="+- 0 7958 7958"/>
                                <a:gd name="T17" fmla="*/ T16 w 2"/>
                                <a:gd name="T18" fmla="+- 0 3953 3953"/>
                                <a:gd name="T19" fmla="*/ 3953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35" name="Picture 1446"/>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7947" y="3983"/>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36" name="Picture 144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8120" y="3983"/>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37" name="Picture 1448"/>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7947" y="3985"/>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38" name="Picture 1449"/>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8120" y="3985"/>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39" name="Group 1450"/>
                        <wpg:cNvGrpSpPr>
                          <a:grpSpLocks/>
                        </wpg:cNvGrpSpPr>
                        <wpg:grpSpPr bwMode="auto">
                          <a:xfrm>
                            <a:off x="8399" y="3946"/>
                            <a:ext cx="606" cy="9"/>
                            <a:chOff x="8399" y="3946"/>
                            <a:chExt cx="606" cy="9"/>
                          </a:xfrm>
                        </wpg:grpSpPr>
                        <wps:wsp>
                          <wps:cNvPr id="18840" name="Freeform 1451"/>
                          <wps:cNvSpPr>
                            <a:spLocks/>
                          </wps:cNvSpPr>
                          <wps:spPr bwMode="auto">
                            <a:xfrm>
                              <a:off x="8399" y="3946"/>
                              <a:ext cx="606" cy="9"/>
                            </a:xfrm>
                            <a:custGeom>
                              <a:avLst/>
                              <a:gdLst>
                                <a:gd name="T0" fmla="+- 0 9005 8399"/>
                                <a:gd name="T1" fmla="*/ T0 w 606"/>
                                <a:gd name="T2" fmla="+- 0 3955 3946"/>
                                <a:gd name="T3" fmla="*/ 3955 h 9"/>
                                <a:gd name="T4" fmla="+- 0 8399 8399"/>
                                <a:gd name="T5" fmla="*/ T4 w 606"/>
                                <a:gd name="T6" fmla="+- 0 3946 3946"/>
                                <a:gd name="T7" fmla="*/ 3946 h 9"/>
                              </a:gdLst>
                              <a:ahLst/>
                              <a:cxnLst>
                                <a:cxn ang="0">
                                  <a:pos x="T1" y="T3"/>
                                </a:cxn>
                                <a:cxn ang="0">
                                  <a:pos x="T5" y="T7"/>
                                </a:cxn>
                              </a:cxnLst>
                              <a:rect l="0" t="0" r="r" b="b"/>
                              <a:pathLst>
                                <a:path w="606" h="9">
                                  <a:moveTo>
                                    <a:pt x="606" y="9"/>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41" name="Group 1452"/>
                        <wpg:cNvGrpSpPr>
                          <a:grpSpLocks/>
                        </wpg:cNvGrpSpPr>
                        <wpg:grpSpPr bwMode="auto">
                          <a:xfrm>
                            <a:off x="8337" y="3922"/>
                            <a:ext cx="63" cy="47"/>
                            <a:chOff x="8337" y="3922"/>
                            <a:chExt cx="63" cy="47"/>
                          </a:xfrm>
                        </wpg:grpSpPr>
                        <wps:wsp>
                          <wps:cNvPr id="18842" name="Freeform 1453"/>
                          <wps:cNvSpPr>
                            <a:spLocks/>
                          </wps:cNvSpPr>
                          <wps:spPr bwMode="auto">
                            <a:xfrm>
                              <a:off x="8337" y="3922"/>
                              <a:ext cx="63" cy="47"/>
                            </a:xfrm>
                            <a:custGeom>
                              <a:avLst/>
                              <a:gdLst>
                                <a:gd name="T0" fmla="+- 0 8400 8337"/>
                                <a:gd name="T1" fmla="*/ T0 w 63"/>
                                <a:gd name="T2" fmla="+- 0 3922 3922"/>
                                <a:gd name="T3" fmla="*/ 3922 h 47"/>
                                <a:gd name="T4" fmla="+- 0 8337 8337"/>
                                <a:gd name="T5" fmla="*/ T4 w 63"/>
                                <a:gd name="T6" fmla="+- 0 3945 3922"/>
                                <a:gd name="T7" fmla="*/ 3945 h 47"/>
                                <a:gd name="T8" fmla="+- 0 8399 8337"/>
                                <a:gd name="T9" fmla="*/ T8 w 63"/>
                                <a:gd name="T10" fmla="+- 0 3969 3922"/>
                                <a:gd name="T11" fmla="*/ 3969 h 47"/>
                                <a:gd name="T12" fmla="+- 0 8400 8337"/>
                                <a:gd name="T13" fmla="*/ T12 w 63"/>
                                <a:gd name="T14" fmla="+- 0 3922 3922"/>
                                <a:gd name="T15" fmla="*/ 3922 h 47"/>
                              </a:gdLst>
                              <a:ahLst/>
                              <a:cxnLst>
                                <a:cxn ang="0">
                                  <a:pos x="T1" y="T3"/>
                                </a:cxn>
                                <a:cxn ang="0">
                                  <a:pos x="T5" y="T7"/>
                                </a:cxn>
                                <a:cxn ang="0">
                                  <a:pos x="T9" y="T11"/>
                                </a:cxn>
                                <a:cxn ang="0">
                                  <a:pos x="T13" y="T15"/>
                                </a:cxn>
                              </a:cxnLst>
                              <a:rect l="0" t="0" r="r" b="b"/>
                              <a:pathLst>
                                <a:path w="63" h="47">
                                  <a:moveTo>
                                    <a:pt x="63" y="0"/>
                                  </a:moveTo>
                                  <a:lnTo>
                                    <a:pt x="0" y="23"/>
                                  </a:lnTo>
                                  <a:lnTo>
                                    <a:pt x="62" y="47"/>
                                  </a:lnTo>
                                  <a:lnTo>
                                    <a:pt x="6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43" name="Group 1454"/>
                        <wpg:cNvGrpSpPr>
                          <a:grpSpLocks/>
                        </wpg:cNvGrpSpPr>
                        <wpg:grpSpPr bwMode="auto">
                          <a:xfrm>
                            <a:off x="8337" y="3922"/>
                            <a:ext cx="63" cy="47"/>
                            <a:chOff x="8337" y="3922"/>
                            <a:chExt cx="63" cy="47"/>
                          </a:xfrm>
                        </wpg:grpSpPr>
                        <wps:wsp>
                          <wps:cNvPr id="18844" name="Freeform 1455"/>
                          <wps:cNvSpPr>
                            <a:spLocks/>
                          </wps:cNvSpPr>
                          <wps:spPr bwMode="auto">
                            <a:xfrm>
                              <a:off x="8337" y="3922"/>
                              <a:ext cx="63" cy="47"/>
                            </a:xfrm>
                            <a:custGeom>
                              <a:avLst/>
                              <a:gdLst>
                                <a:gd name="T0" fmla="+- 0 8337 8337"/>
                                <a:gd name="T1" fmla="*/ T0 w 63"/>
                                <a:gd name="T2" fmla="+- 0 3945 3922"/>
                                <a:gd name="T3" fmla="*/ 3945 h 47"/>
                                <a:gd name="T4" fmla="+- 0 8399 8337"/>
                                <a:gd name="T5" fmla="*/ T4 w 63"/>
                                <a:gd name="T6" fmla="+- 0 3969 3922"/>
                                <a:gd name="T7" fmla="*/ 3969 h 47"/>
                                <a:gd name="T8" fmla="+- 0 8400 8337"/>
                                <a:gd name="T9" fmla="*/ T8 w 63"/>
                                <a:gd name="T10" fmla="+- 0 3922 3922"/>
                                <a:gd name="T11" fmla="*/ 3922 h 47"/>
                                <a:gd name="T12" fmla="+- 0 8337 8337"/>
                                <a:gd name="T13" fmla="*/ T12 w 63"/>
                                <a:gd name="T14" fmla="+- 0 3945 3922"/>
                                <a:gd name="T15" fmla="*/ 3945 h 47"/>
                              </a:gdLst>
                              <a:ahLst/>
                              <a:cxnLst>
                                <a:cxn ang="0">
                                  <a:pos x="T1" y="T3"/>
                                </a:cxn>
                                <a:cxn ang="0">
                                  <a:pos x="T5" y="T7"/>
                                </a:cxn>
                                <a:cxn ang="0">
                                  <a:pos x="T9" y="T11"/>
                                </a:cxn>
                                <a:cxn ang="0">
                                  <a:pos x="T13" y="T15"/>
                                </a:cxn>
                              </a:cxnLst>
                              <a:rect l="0" t="0" r="r" b="b"/>
                              <a:pathLst>
                                <a:path w="63" h="47">
                                  <a:moveTo>
                                    <a:pt x="0" y="23"/>
                                  </a:moveTo>
                                  <a:lnTo>
                                    <a:pt x="62" y="47"/>
                                  </a:lnTo>
                                  <a:lnTo>
                                    <a:pt x="63" y="0"/>
                                  </a:lnTo>
                                  <a:lnTo>
                                    <a:pt x="0" y="23"/>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45" name="Group 1456"/>
                        <wpg:cNvGrpSpPr>
                          <a:grpSpLocks/>
                        </wpg:cNvGrpSpPr>
                        <wpg:grpSpPr bwMode="auto">
                          <a:xfrm>
                            <a:off x="9005" y="3931"/>
                            <a:ext cx="63" cy="47"/>
                            <a:chOff x="9005" y="3931"/>
                            <a:chExt cx="63" cy="47"/>
                          </a:xfrm>
                        </wpg:grpSpPr>
                        <wps:wsp>
                          <wps:cNvPr id="18846" name="Freeform 1457"/>
                          <wps:cNvSpPr>
                            <a:spLocks/>
                          </wps:cNvSpPr>
                          <wps:spPr bwMode="auto">
                            <a:xfrm>
                              <a:off x="9005" y="3931"/>
                              <a:ext cx="63" cy="47"/>
                            </a:xfrm>
                            <a:custGeom>
                              <a:avLst/>
                              <a:gdLst>
                                <a:gd name="T0" fmla="+- 0 9006 9005"/>
                                <a:gd name="T1" fmla="*/ T0 w 63"/>
                                <a:gd name="T2" fmla="+- 0 3931 3931"/>
                                <a:gd name="T3" fmla="*/ 3931 h 47"/>
                                <a:gd name="T4" fmla="+- 0 9005 9005"/>
                                <a:gd name="T5" fmla="*/ T4 w 63"/>
                                <a:gd name="T6" fmla="+- 0 3978 3931"/>
                                <a:gd name="T7" fmla="*/ 3978 h 47"/>
                                <a:gd name="T8" fmla="+- 0 9068 9005"/>
                                <a:gd name="T9" fmla="*/ T8 w 63"/>
                                <a:gd name="T10" fmla="+- 0 3956 3931"/>
                                <a:gd name="T11" fmla="*/ 3956 h 47"/>
                                <a:gd name="T12" fmla="+- 0 9006 9005"/>
                                <a:gd name="T13" fmla="*/ T12 w 63"/>
                                <a:gd name="T14" fmla="+- 0 3931 3931"/>
                                <a:gd name="T15" fmla="*/ 3931 h 47"/>
                              </a:gdLst>
                              <a:ahLst/>
                              <a:cxnLst>
                                <a:cxn ang="0">
                                  <a:pos x="T1" y="T3"/>
                                </a:cxn>
                                <a:cxn ang="0">
                                  <a:pos x="T5" y="T7"/>
                                </a:cxn>
                                <a:cxn ang="0">
                                  <a:pos x="T9" y="T11"/>
                                </a:cxn>
                                <a:cxn ang="0">
                                  <a:pos x="T13" y="T15"/>
                                </a:cxn>
                              </a:cxnLst>
                              <a:rect l="0" t="0" r="r" b="b"/>
                              <a:pathLst>
                                <a:path w="63" h="47">
                                  <a:moveTo>
                                    <a:pt x="1" y="0"/>
                                  </a:moveTo>
                                  <a:lnTo>
                                    <a:pt x="0" y="47"/>
                                  </a:lnTo>
                                  <a:lnTo>
                                    <a:pt x="63" y="25"/>
                                  </a:lnTo>
                                  <a:lnTo>
                                    <a:pt x="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47" name="Group 1458"/>
                        <wpg:cNvGrpSpPr>
                          <a:grpSpLocks/>
                        </wpg:cNvGrpSpPr>
                        <wpg:grpSpPr bwMode="auto">
                          <a:xfrm>
                            <a:off x="9005" y="3931"/>
                            <a:ext cx="63" cy="47"/>
                            <a:chOff x="9005" y="3931"/>
                            <a:chExt cx="63" cy="47"/>
                          </a:xfrm>
                        </wpg:grpSpPr>
                        <wps:wsp>
                          <wps:cNvPr id="18848" name="Freeform 1459"/>
                          <wps:cNvSpPr>
                            <a:spLocks/>
                          </wps:cNvSpPr>
                          <wps:spPr bwMode="auto">
                            <a:xfrm>
                              <a:off x="9005" y="3931"/>
                              <a:ext cx="63" cy="47"/>
                            </a:xfrm>
                            <a:custGeom>
                              <a:avLst/>
                              <a:gdLst>
                                <a:gd name="T0" fmla="+- 0 9068 9005"/>
                                <a:gd name="T1" fmla="*/ T0 w 63"/>
                                <a:gd name="T2" fmla="+- 0 3956 3931"/>
                                <a:gd name="T3" fmla="*/ 3956 h 47"/>
                                <a:gd name="T4" fmla="+- 0 9006 9005"/>
                                <a:gd name="T5" fmla="*/ T4 w 63"/>
                                <a:gd name="T6" fmla="+- 0 3931 3931"/>
                                <a:gd name="T7" fmla="*/ 3931 h 47"/>
                                <a:gd name="T8" fmla="+- 0 9005 9005"/>
                                <a:gd name="T9" fmla="*/ T8 w 63"/>
                                <a:gd name="T10" fmla="+- 0 3978 3931"/>
                                <a:gd name="T11" fmla="*/ 3978 h 47"/>
                                <a:gd name="T12" fmla="+- 0 9068 9005"/>
                                <a:gd name="T13" fmla="*/ T12 w 63"/>
                                <a:gd name="T14" fmla="+- 0 3956 3931"/>
                                <a:gd name="T15" fmla="*/ 3956 h 47"/>
                              </a:gdLst>
                              <a:ahLst/>
                              <a:cxnLst>
                                <a:cxn ang="0">
                                  <a:pos x="T1" y="T3"/>
                                </a:cxn>
                                <a:cxn ang="0">
                                  <a:pos x="T5" y="T7"/>
                                </a:cxn>
                                <a:cxn ang="0">
                                  <a:pos x="T9" y="T11"/>
                                </a:cxn>
                                <a:cxn ang="0">
                                  <a:pos x="T13" y="T15"/>
                                </a:cxn>
                              </a:cxnLst>
                              <a:rect l="0" t="0" r="r" b="b"/>
                              <a:pathLst>
                                <a:path w="63" h="47">
                                  <a:moveTo>
                                    <a:pt x="63" y="25"/>
                                  </a:moveTo>
                                  <a:lnTo>
                                    <a:pt x="1" y="0"/>
                                  </a:lnTo>
                                  <a:lnTo>
                                    <a:pt x="0" y="47"/>
                                  </a:lnTo>
                                  <a:lnTo>
                                    <a:pt x="63" y="25"/>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49" name="Group 1460"/>
                        <wpg:cNvGrpSpPr>
                          <a:grpSpLocks/>
                        </wpg:cNvGrpSpPr>
                        <wpg:grpSpPr bwMode="auto">
                          <a:xfrm>
                            <a:off x="8386" y="3497"/>
                            <a:ext cx="632" cy="417"/>
                            <a:chOff x="8386" y="3497"/>
                            <a:chExt cx="632" cy="417"/>
                          </a:xfrm>
                        </wpg:grpSpPr>
                        <wps:wsp>
                          <wps:cNvPr id="18850" name="Freeform 1461"/>
                          <wps:cNvSpPr>
                            <a:spLocks/>
                          </wps:cNvSpPr>
                          <wps:spPr bwMode="auto">
                            <a:xfrm>
                              <a:off x="8386" y="3497"/>
                              <a:ext cx="632" cy="417"/>
                            </a:xfrm>
                            <a:custGeom>
                              <a:avLst/>
                              <a:gdLst>
                                <a:gd name="T0" fmla="+- 0 9018 8386"/>
                                <a:gd name="T1" fmla="*/ T0 w 632"/>
                                <a:gd name="T2" fmla="+- 0 3913 3497"/>
                                <a:gd name="T3" fmla="*/ 3913 h 417"/>
                                <a:gd name="T4" fmla="+- 0 8386 8386"/>
                                <a:gd name="T5" fmla="*/ T4 w 632"/>
                                <a:gd name="T6" fmla="+- 0 3497 3497"/>
                                <a:gd name="T7" fmla="*/ 3497 h 417"/>
                              </a:gdLst>
                              <a:ahLst/>
                              <a:cxnLst>
                                <a:cxn ang="0">
                                  <a:pos x="T1" y="T3"/>
                                </a:cxn>
                                <a:cxn ang="0">
                                  <a:pos x="T5" y="T7"/>
                                </a:cxn>
                              </a:cxnLst>
                              <a:rect l="0" t="0" r="r" b="b"/>
                              <a:pathLst>
                                <a:path w="632" h="417">
                                  <a:moveTo>
                                    <a:pt x="632" y="416"/>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51" name="Group 1462"/>
                        <wpg:cNvGrpSpPr>
                          <a:grpSpLocks/>
                        </wpg:cNvGrpSpPr>
                        <wpg:grpSpPr bwMode="auto">
                          <a:xfrm>
                            <a:off x="8334" y="3462"/>
                            <a:ext cx="65" cy="54"/>
                            <a:chOff x="8334" y="3462"/>
                            <a:chExt cx="65" cy="54"/>
                          </a:xfrm>
                        </wpg:grpSpPr>
                        <wps:wsp>
                          <wps:cNvPr id="18852" name="Freeform 1463"/>
                          <wps:cNvSpPr>
                            <a:spLocks/>
                          </wps:cNvSpPr>
                          <wps:spPr bwMode="auto">
                            <a:xfrm>
                              <a:off x="8334" y="3462"/>
                              <a:ext cx="65" cy="54"/>
                            </a:xfrm>
                            <a:custGeom>
                              <a:avLst/>
                              <a:gdLst>
                                <a:gd name="T0" fmla="+- 0 8334 8334"/>
                                <a:gd name="T1" fmla="*/ T0 w 65"/>
                                <a:gd name="T2" fmla="+- 0 3462 3462"/>
                                <a:gd name="T3" fmla="*/ 3462 h 54"/>
                                <a:gd name="T4" fmla="+- 0 8374 8334"/>
                                <a:gd name="T5" fmla="*/ T4 w 65"/>
                                <a:gd name="T6" fmla="+- 0 3516 3462"/>
                                <a:gd name="T7" fmla="*/ 3516 h 54"/>
                                <a:gd name="T8" fmla="+- 0 8399 8334"/>
                                <a:gd name="T9" fmla="*/ T8 w 65"/>
                                <a:gd name="T10" fmla="+- 0 3477 3462"/>
                                <a:gd name="T11" fmla="*/ 3477 h 54"/>
                                <a:gd name="T12" fmla="+- 0 8334 8334"/>
                                <a:gd name="T13" fmla="*/ T12 w 65"/>
                                <a:gd name="T14" fmla="+- 0 3462 3462"/>
                                <a:gd name="T15" fmla="*/ 3462 h 54"/>
                              </a:gdLst>
                              <a:ahLst/>
                              <a:cxnLst>
                                <a:cxn ang="0">
                                  <a:pos x="T1" y="T3"/>
                                </a:cxn>
                                <a:cxn ang="0">
                                  <a:pos x="T5" y="T7"/>
                                </a:cxn>
                                <a:cxn ang="0">
                                  <a:pos x="T9" y="T11"/>
                                </a:cxn>
                                <a:cxn ang="0">
                                  <a:pos x="T13" y="T15"/>
                                </a:cxn>
                              </a:cxnLst>
                              <a:rect l="0" t="0" r="r" b="b"/>
                              <a:pathLst>
                                <a:path w="65" h="54">
                                  <a:moveTo>
                                    <a:pt x="0" y="0"/>
                                  </a:moveTo>
                                  <a:lnTo>
                                    <a:pt x="40" y="54"/>
                                  </a:lnTo>
                                  <a:lnTo>
                                    <a:pt x="65" y="1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53" name="Group 1464"/>
                        <wpg:cNvGrpSpPr>
                          <a:grpSpLocks/>
                        </wpg:cNvGrpSpPr>
                        <wpg:grpSpPr bwMode="auto">
                          <a:xfrm>
                            <a:off x="8334" y="3462"/>
                            <a:ext cx="65" cy="54"/>
                            <a:chOff x="8334" y="3462"/>
                            <a:chExt cx="65" cy="54"/>
                          </a:xfrm>
                        </wpg:grpSpPr>
                        <wps:wsp>
                          <wps:cNvPr id="18854" name="Freeform 1465"/>
                          <wps:cNvSpPr>
                            <a:spLocks/>
                          </wps:cNvSpPr>
                          <wps:spPr bwMode="auto">
                            <a:xfrm>
                              <a:off x="8334" y="3462"/>
                              <a:ext cx="65" cy="54"/>
                            </a:xfrm>
                            <a:custGeom>
                              <a:avLst/>
                              <a:gdLst>
                                <a:gd name="T0" fmla="+- 0 8334 8334"/>
                                <a:gd name="T1" fmla="*/ T0 w 65"/>
                                <a:gd name="T2" fmla="+- 0 3462 3462"/>
                                <a:gd name="T3" fmla="*/ 3462 h 54"/>
                                <a:gd name="T4" fmla="+- 0 8374 8334"/>
                                <a:gd name="T5" fmla="*/ T4 w 65"/>
                                <a:gd name="T6" fmla="+- 0 3516 3462"/>
                                <a:gd name="T7" fmla="*/ 3516 h 54"/>
                                <a:gd name="T8" fmla="+- 0 8399 8334"/>
                                <a:gd name="T9" fmla="*/ T8 w 65"/>
                                <a:gd name="T10" fmla="+- 0 3477 3462"/>
                                <a:gd name="T11" fmla="*/ 3477 h 54"/>
                                <a:gd name="T12" fmla="+- 0 8334 8334"/>
                                <a:gd name="T13" fmla="*/ T12 w 65"/>
                                <a:gd name="T14" fmla="+- 0 3462 3462"/>
                                <a:gd name="T15" fmla="*/ 3462 h 54"/>
                              </a:gdLst>
                              <a:ahLst/>
                              <a:cxnLst>
                                <a:cxn ang="0">
                                  <a:pos x="T1" y="T3"/>
                                </a:cxn>
                                <a:cxn ang="0">
                                  <a:pos x="T5" y="T7"/>
                                </a:cxn>
                                <a:cxn ang="0">
                                  <a:pos x="T9" y="T11"/>
                                </a:cxn>
                                <a:cxn ang="0">
                                  <a:pos x="T13" y="T15"/>
                                </a:cxn>
                              </a:cxnLst>
                              <a:rect l="0" t="0" r="r" b="b"/>
                              <a:pathLst>
                                <a:path w="65" h="54">
                                  <a:moveTo>
                                    <a:pt x="0" y="0"/>
                                  </a:moveTo>
                                  <a:lnTo>
                                    <a:pt x="40" y="54"/>
                                  </a:lnTo>
                                  <a:lnTo>
                                    <a:pt x="65" y="15"/>
                                  </a:lnTo>
                                  <a:lnTo>
                                    <a:pt x="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55" name="Group 1466"/>
                        <wpg:cNvGrpSpPr>
                          <a:grpSpLocks/>
                        </wpg:cNvGrpSpPr>
                        <wpg:grpSpPr bwMode="auto">
                          <a:xfrm>
                            <a:off x="9005" y="3894"/>
                            <a:ext cx="65" cy="54"/>
                            <a:chOff x="9005" y="3894"/>
                            <a:chExt cx="65" cy="54"/>
                          </a:xfrm>
                        </wpg:grpSpPr>
                        <wps:wsp>
                          <wps:cNvPr id="18856" name="Freeform 1467"/>
                          <wps:cNvSpPr>
                            <a:spLocks/>
                          </wps:cNvSpPr>
                          <wps:spPr bwMode="auto">
                            <a:xfrm>
                              <a:off x="9005" y="3894"/>
                              <a:ext cx="65" cy="54"/>
                            </a:xfrm>
                            <a:custGeom>
                              <a:avLst/>
                              <a:gdLst>
                                <a:gd name="T0" fmla="+- 0 9031 9005"/>
                                <a:gd name="T1" fmla="*/ T0 w 65"/>
                                <a:gd name="T2" fmla="+- 0 3894 3894"/>
                                <a:gd name="T3" fmla="*/ 3894 h 54"/>
                                <a:gd name="T4" fmla="+- 0 9005 9005"/>
                                <a:gd name="T5" fmla="*/ T4 w 65"/>
                                <a:gd name="T6" fmla="+- 0 3933 3894"/>
                                <a:gd name="T7" fmla="*/ 3933 h 54"/>
                                <a:gd name="T8" fmla="+- 0 9070 9005"/>
                                <a:gd name="T9" fmla="*/ T8 w 65"/>
                                <a:gd name="T10" fmla="+- 0 3948 3894"/>
                                <a:gd name="T11" fmla="*/ 3948 h 54"/>
                                <a:gd name="T12" fmla="+- 0 9031 9005"/>
                                <a:gd name="T13" fmla="*/ T12 w 65"/>
                                <a:gd name="T14" fmla="+- 0 3894 3894"/>
                                <a:gd name="T15" fmla="*/ 3894 h 54"/>
                              </a:gdLst>
                              <a:ahLst/>
                              <a:cxnLst>
                                <a:cxn ang="0">
                                  <a:pos x="T1" y="T3"/>
                                </a:cxn>
                                <a:cxn ang="0">
                                  <a:pos x="T5" y="T7"/>
                                </a:cxn>
                                <a:cxn ang="0">
                                  <a:pos x="T9" y="T11"/>
                                </a:cxn>
                                <a:cxn ang="0">
                                  <a:pos x="T13" y="T15"/>
                                </a:cxn>
                              </a:cxnLst>
                              <a:rect l="0" t="0" r="r" b="b"/>
                              <a:pathLst>
                                <a:path w="65" h="54">
                                  <a:moveTo>
                                    <a:pt x="26" y="0"/>
                                  </a:moveTo>
                                  <a:lnTo>
                                    <a:pt x="0" y="39"/>
                                  </a:lnTo>
                                  <a:lnTo>
                                    <a:pt x="65" y="54"/>
                                  </a:lnTo>
                                  <a:lnTo>
                                    <a:pt x="2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57" name="Group 1468"/>
                        <wpg:cNvGrpSpPr>
                          <a:grpSpLocks/>
                        </wpg:cNvGrpSpPr>
                        <wpg:grpSpPr bwMode="auto">
                          <a:xfrm>
                            <a:off x="9005" y="3894"/>
                            <a:ext cx="65" cy="54"/>
                            <a:chOff x="9005" y="3894"/>
                            <a:chExt cx="65" cy="54"/>
                          </a:xfrm>
                        </wpg:grpSpPr>
                        <wps:wsp>
                          <wps:cNvPr id="18858" name="Freeform 1469"/>
                          <wps:cNvSpPr>
                            <a:spLocks/>
                          </wps:cNvSpPr>
                          <wps:spPr bwMode="auto">
                            <a:xfrm>
                              <a:off x="9005" y="3894"/>
                              <a:ext cx="65" cy="54"/>
                            </a:xfrm>
                            <a:custGeom>
                              <a:avLst/>
                              <a:gdLst>
                                <a:gd name="T0" fmla="+- 0 9070 9005"/>
                                <a:gd name="T1" fmla="*/ T0 w 65"/>
                                <a:gd name="T2" fmla="+- 0 3948 3894"/>
                                <a:gd name="T3" fmla="*/ 3948 h 54"/>
                                <a:gd name="T4" fmla="+- 0 9031 9005"/>
                                <a:gd name="T5" fmla="*/ T4 w 65"/>
                                <a:gd name="T6" fmla="+- 0 3894 3894"/>
                                <a:gd name="T7" fmla="*/ 3894 h 54"/>
                                <a:gd name="T8" fmla="+- 0 9005 9005"/>
                                <a:gd name="T9" fmla="*/ T8 w 65"/>
                                <a:gd name="T10" fmla="+- 0 3933 3894"/>
                                <a:gd name="T11" fmla="*/ 3933 h 54"/>
                                <a:gd name="T12" fmla="+- 0 9070 9005"/>
                                <a:gd name="T13" fmla="*/ T12 w 65"/>
                                <a:gd name="T14" fmla="+- 0 3948 3894"/>
                                <a:gd name="T15" fmla="*/ 3948 h 54"/>
                              </a:gdLst>
                              <a:ahLst/>
                              <a:cxnLst>
                                <a:cxn ang="0">
                                  <a:pos x="T1" y="T3"/>
                                </a:cxn>
                                <a:cxn ang="0">
                                  <a:pos x="T5" y="T7"/>
                                </a:cxn>
                                <a:cxn ang="0">
                                  <a:pos x="T9" y="T11"/>
                                </a:cxn>
                                <a:cxn ang="0">
                                  <a:pos x="T13" y="T15"/>
                                </a:cxn>
                              </a:cxnLst>
                              <a:rect l="0" t="0" r="r" b="b"/>
                              <a:pathLst>
                                <a:path w="65" h="54">
                                  <a:moveTo>
                                    <a:pt x="65" y="54"/>
                                  </a:moveTo>
                                  <a:lnTo>
                                    <a:pt x="26" y="0"/>
                                  </a:lnTo>
                                  <a:lnTo>
                                    <a:pt x="0" y="39"/>
                                  </a:lnTo>
                                  <a:lnTo>
                                    <a:pt x="65" y="54"/>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59" name="Group 1470"/>
                        <wpg:cNvGrpSpPr>
                          <a:grpSpLocks/>
                        </wpg:cNvGrpSpPr>
                        <wpg:grpSpPr bwMode="auto">
                          <a:xfrm>
                            <a:off x="8386" y="3508"/>
                            <a:ext cx="568" cy="392"/>
                            <a:chOff x="8386" y="3508"/>
                            <a:chExt cx="568" cy="392"/>
                          </a:xfrm>
                        </wpg:grpSpPr>
                        <wps:wsp>
                          <wps:cNvPr id="18860" name="Freeform 1471"/>
                          <wps:cNvSpPr>
                            <a:spLocks/>
                          </wps:cNvSpPr>
                          <wps:spPr bwMode="auto">
                            <a:xfrm>
                              <a:off x="8386" y="3508"/>
                              <a:ext cx="568" cy="392"/>
                            </a:xfrm>
                            <a:custGeom>
                              <a:avLst/>
                              <a:gdLst>
                                <a:gd name="T0" fmla="+- 0 8386 8386"/>
                                <a:gd name="T1" fmla="*/ T0 w 568"/>
                                <a:gd name="T2" fmla="+- 0 3901 3508"/>
                                <a:gd name="T3" fmla="*/ 3901 h 392"/>
                                <a:gd name="T4" fmla="+- 0 8953 8386"/>
                                <a:gd name="T5" fmla="*/ T4 w 568"/>
                                <a:gd name="T6" fmla="+- 0 3508 3508"/>
                                <a:gd name="T7" fmla="*/ 3508 h 392"/>
                              </a:gdLst>
                              <a:ahLst/>
                              <a:cxnLst>
                                <a:cxn ang="0">
                                  <a:pos x="T1" y="T3"/>
                                </a:cxn>
                                <a:cxn ang="0">
                                  <a:pos x="T5" y="T7"/>
                                </a:cxn>
                              </a:cxnLst>
                              <a:rect l="0" t="0" r="r" b="b"/>
                              <a:pathLst>
                                <a:path w="568" h="392">
                                  <a:moveTo>
                                    <a:pt x="0" y="393"/>
                                  </a:moveTo>
                                  <a:lnTo>
                                    <a:pt x="567"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61" name="Group 1472"/>
                        <wpg:cNvGrpSpPr>
                          <a:grpSpLocks/>
                        </wpg:cNvGrpSpPr>
                        <wpg:grpSpPr bwMode="auto">
                          <a:xfrm>
                            <a:off x="8940" y="3473"/>
                            <a:ext cx="65" cy="55"/>
                            <a:chOff x="8940" y="3473"/>
                            <a:chExt cx="65" cy="55"/>
                          </a:xfrm>
                        </wpg:grpSpPr>
                        <wps:wsp>
                          <wps:cNvPr id="18862" name="Freeform 1473"/>
                          <wps:cNvSpPr>
                            <a:spLocks/>
                          </wps:cNvSpPr>
                          <wps:spPr bwMode="auto">
                            <a:xfrm>
                              <a:off x="8940" y="3473"/>
                              <a:ext cx="65" cy="55"/>
                            </a:xfrm>
                            <a:custGeom>
                              <a:avLst/>
                              <a:gdLst>
                                <a:gd name="T0" fmla="+- 0 9005 8940"/>
                                <a:gd name="T1" fmla="*/ T0 w 65"/>
                                <a:gd name="T2" fmla="+- 0 3473 3473"/>
                                <a:gd name="T3" fmla="*/ 3473 h 55"/>
                                <a:gd name="T4" fmla="+- 0 8940 8940"/>
                                <a:gd name="T5" fmla="*/ T4 w 65"/>
                                <a:gd name="T6" fmla="+- 0 3489 3473"/>
                                <a:gd name="T7" fmla="*/ 3489 h 55"/>
                                <a:gd name="T8" fmla="+- 0 8967 8940"/>
                                <a:gd name="T9" fmla="*/ T8 w 65"/>
                                <a:gd name="T10" fmla="+- 0 3528 3473"/>
                                <a:gd name="T11" fmla="*/ 3528 h 55"/>
                                <a:gd name="T12" fmla="+- 0 9005 8940"/>
                                <a:gd name="T13" fmla="*/ T12 w 65"/>
                                <a:gd name="T14" fmla="+- 0 3473 3473"/>
                                <a:gd name="T15" fmla="*/ 3473 h 55"/>
                              </a:gdLst>
                              <a:ahLst/>
                              <a:cxnLst>
                                <a:cxn ang="0">
                                  <a:pos x="T1" y="T3"/>
                                </a:cxn>
                                <a:cxn ang="0">
                                  <a:pos x="T5" y="T7"/>
                                </a:cxn>
                                <a:cxn ang="0">
                                  <a:pos x="T9" y="T11"/>
                                </a:cxn>
                                <a:cxn ang="0">
                                  <a:pos x="T13" y="T15"/>
                                </a:cxn>
                              </a:cxnLst>
                              <a:rect l="0" t="0" r="r" b="b"/>
                              <a:pathLst>
                                <a:path w="65" h="55">
                                  <a:moveTo>
                                    <a:pt x="65" y="0"/>
                                  </a:moveTo>
                                  <a:lnTo>
                                    <a:pt x="0" y="16"/>
                                  </a:lnTo>
                                  <a:lnTo>
                                    <a:pt x="27" y="55"/>
                                  </a:lnTo>
                                  <a:lnTo>
                                    <a:pt x="6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63" name="Group 1474"/>
                        <wpg:cNvGrpSpPr>
                          <a:grpSpLocks/>
                        </wpg:cNvGrpSpPr>
                        <wpg:grpSpPr bwMode="auto">
                          <a:xfrm>
                            <a:off x="8940" y="3473"/>
                            <a:ext cx="65" cy="55"/>
                            <a:chOff x="8940" y="3473"/>
                            <a:chExt cx="65" cy="55"/>
                          </a:xfrm>
                        </wpg:grpSpPr>
                        <wps:wsp>
                          <wps:cNvPr id="18864" name="Freeform 1475"/>
                          <wps:cNvSpPr>
                            <a:spLocks/>
                          </wps:cNvSpPr>
                          <wps:spPr bwMode="auto">
                            <a:xfrm>
                              <a:off x="8940" y="3473"/>
                              <a:ext cx="65" cy="55"/>
                            </a:xfrm>
                            <a:custGeom>
                              <a:avLst/>
                              <a:gdLst>
                                <a:gd name="T0" fmla="+- 0 9005 8940"/>
                                <a:gd name="T1" fmla="*/ T0 w 65"/>
                                <a:gd name="T2" fmla="+- 0 3473 3473"/>
                                <a:gd name="T3" fmla="*/ 3473 h 55"/>
                                <a:gd name="T4" fmla="+- 0 8940 8940"/>
                                <a:gd name="T5" fmla="*/ T4 w 65"/>
                                <a:gd name="T6" fmla="+- 0 3489 3473"/>
                                <a:gd name="T7" fmla="*/ 3489 h 55"/>
                                <a:gd name="T8" fmla="+- 0 8967 8940"/>
                                <a:gd name="T9" fmla="*/ T8 w 65"/>
                                <a:gd name="T10" fmla="+- 0 3528 3473"/>
                                <a:gd name="T11" fmla="*/ 3528 h 55"/>
                                <a:gd name="T12" fmla="+- 0 9005 8940"/>
                                <a:gd name="T13" fmla="*/ T12 w 65"/>
                                <a:gd name="T14" fmla="+- 0 3473 3473"/>
                                <a:gd name="T15" fmla="*/ 3473 h 55"/>
                              </a:gdLst>
                              <a:ahLst/>
                              <a:cxnLst>
                                <a:cxn ang="0">
                                  <a:pos x="T1" y="T3"/>
                                </a:cxn>
                                <a:cxn ang="0">
                                  <a:pos x="T5" y="T7"/>
                                </a:cxn>
                                <a:cxn ang="0">
                                  <a:pos x="T9" y="T11"/>
                                </a:cxn>
                                <a:cxn ang="0">
                                  <a:pos x="T13" y="T15"/>
                                </a:cxn>
                              </a:cxnLst>
                              <a:rect l="0" t="0" r="r" b="b"/>
                              <a:pathLst>
                                <a:path w="65" h="55">
                                  <a:moveTo>
                                    <a:pt x="65" y="0"/>
                                  </a:moveTo>
                                  <a:lnTo>
                                    <a:pt x="0" y="16"/>
                                  </a:lnTo>
                                  <a:lnTo>
                                    <a:pt x="27" y="55"/>
                                  </a:lnTo>
                                  <a:lnTo>
                                    <a:pt x="65"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65" name="Group 1476"/>
                        <wpg:cNvGrpSpPr>
                          <a:grpSpLocks/>
                        </wpg:cNvGrpSpPr>
                        <wpg:grpSpPr bwMode="auto">
                          <a:xfrm>
                            <a:off x="8334" y="3881"/>
                            <a:ext cx="65" cy="55"/>
                            <a:chOff x="8334" y="3881"/>
                            <a:chExt cx="65" cy="55"/>
                          </a:xfrm>
                        </wpg:grpSpPr>
                        <wps:wsp>
                          <wps:cNvPr id="18866" name="Freeform 1477"/>
                          <wps:cNvSpPr>
                            <a:spLocks/>
                          </wps:cNvSpPr>
                          <wps:spPr bwMode="auto">
                            <a:xfrm>
                              <a:off x="8334" y="3881"/>
                              <a:ext cx="65" cy="55"/>
                            </a:xfrm>
                            <a:custGeom>
                              <a:avLst/>
                              <a:gdLst>
                                <a:gd name="T0" fmla="+- 0 8372 8334"/>
                                <a:gd name="T1" fmla="*/ T0 w 65"/>
                                <a:gd name="T2" fmla="+- 0 3881 3881"/>
                                <a:gd name="T3" fmla="*/ 3881 h 55"/>
                                <a:gd name="T4" fmla="+- 0 8334 8334"/>
                                <a:gd name="T5" fmla="*/ T4 w 65"/>
                                <a:gd name="T6" fmla="+- 0 3936 3881"/>
                                <a:gd name="T7" fmla="*/ 3936 h 55"/>
                                <a:gd name="T8" fmla="+- 0 8399 8334"/>
                                <a:gd name="T9" fmla="*/ T8 w 65"/>
                                <a:gd name="T10" fmla="+- 0 3920 3881"/>
                                <a:gd name="T11" fmla="*/ 3920 h 55"/>
                                <a:gd name="T12" fmla="+- 0 8372 8334"/>
                                <a:gd name="T13" fmla="*/ T12 w 65"/>
                                <a:gd name="T14" fmla="+- 0 3881 3881"/>
                                <a:gd name="T15" fmla="*/ 3881 h 55"/>
                              </a:gdLst>
                              <a:ahLst/>
                              <a:cxnLst>
                                <a:cxn ang="0">
                                  <a:pos x="T1" y="T3"/>
                                </a:cxn>
                                <a:cxn ang="0">
                                  <a:pos x="T5" y="T7"/>
                                </a:cxn>
                                <a:cxn ang="0">
                                  <a:pos x="T9" y="T11"/>
                                </a:cxn>
                                <a:cxn ang="0">
                                  <a:pos x="T13" y="T15"/>
                                </a:cxn>
                              </a:cxnLst>
                              <a:rect l="0" t="0" r="r" b="b"/>
                              <a:pathLst>
                                <a:path w="65" h="55">
                                  <a:moveTo>
                                    <a:pt x="38" y="0"/>
                                  </a:moveTo>
                                  <a:lnTo>
                                    <a:pt x="0" y="55"/>
                                  </a:lnTo>
                                  <a:lnTo>
                                    <a:pt x="65" y="39"/>
                                  </a:lnTo>
                                  <a:lnTo>
                                    <a:pt x="3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67" name="Group 1478"/>
                        <wpg:cNvGrpSpPr>
                          <a:grpSpLocks/>
                        </wpg:cNvGrpSpPr>
                        <wpg:grpSpPr bwMode="auto">
                          <a:xfrm>
                            <a:off x="8334" y="3881"/>
                            <a:ext cx="65" cy="55"/>
                            <a:chOff x="8334" y="3881"/>
                            <a:chExt cx="65" cy="55"/>
                          </a:xfrm>
                        </wpg:grpSpPr>
                        <wps:wsp>
                          <wps:cNvPr id="18868" name="Freeform 1479"/>
                          <wps:cNvSpPr>
                            <a:spLocks/>
                          </wps:cNvSpPr>
                          <wps:spPr bwMode="auto">
                            <a:xfrm>
                              <a:off x="8334" y="3881"/>
                              <a:ext cx="65" cy="55"/>
                            </a:xfrm>
                            <a:custGeom>
                              <a:avLst/>
                              <a:gdLst>
                                <a:gd name="T0" fmla="+- 0 8334 8334"/>
                                <a:gd name="T1" fmla="*/ T0 w 65"/>
                                <a:gd name="T2" fmla="+- 0 3936 3881"/>
                                <a:gd name="T3" fmla="*/ 3936 h 55"/>
                                <a:gd name="T4" fmla="+- 0 8399 8334"/>
                                <a:gd name="T5" fmla="*/ T4 w 65"/>
                                <a:gd name="T6" fmla="+- 0 3920 3881"/>
                                <a:gd name="T7" fmla="*/ 3920 h 55"/>
                                <a:gd name="T8" fmla="+- 0 8372 8334"/>
                                <a:gd name="T9" fmla="*/ T8 w 65"/>
                                <a:gd name="T10" fmla="+- 0 3881 3881"/>
                                <a:gd name="T11" fmla="*/ 3881 h 55"/>
                                <a:gd name="T12" fmla="+- 0 8334 8334"/>
                                <a:gd name="T13" fmla="*/ T12 w 65"/>
                                <a:gd name="T14" fmla="+- 0 3936 3881"/>
                                <a:gd name="T15" fmla="*/ 3936 h 55"/>
                              </a:gdLst>
                              <a:ahLst/>
                              <a:cxnLst>
                                <a:cxn ang="0">
                                  <a:pos x="T1" y="T3"/>
                                </a:cxn>
                                <a:cxn ang="0">
                                  <a:pos x="T5" y="T7"/>
                                </a:cxn>
                                <a:cxn ang="0">
                                  <a:pos x="T9" y="T11"/>
                                </a:cxn>
                                <a:cxn ang="0">
                                  <a:pos x="T13" y="T15"/>
                                </a:cxn>
                              </a:cxnLst>
                              <a:rect l="0" t="0" r="r" b="b"/>
                              <a:pathLst>
                                <a:path w="65" h="55">
                                  <a:moveTo>
                                    <a:pt x="0" y="55"/>
                                  </a:moveTo>
                                  <a:lnTo>
                                    <a:pt x="65" y="39"/>
                                  </a:lnTo>
                                  <a:lnTo>
                                    <a:pt x="38" y="0"/>
                                  </a:lnTo>
                                  <a:lnTo>
                                    <a:pt x="0" y="55"/>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69" name="Group 1480"/>
                        <wpg:cNvGrpSpPr>
                          <a:grpSpLocks/>
                        </wpg:cNvGrpSpPr>
                        <wpg:grpSpPr bwMode="auto">
                          <a:xfrm>
                            <a:off x="8132" y="3580"/>
                            <a:ext cx="2" cy="234"/>
                            <a:chOff x="8132" y="3580"/>
                            <a:chExt cx="2" cy="234"/>
                          </a:xfrm>
                        </wpg:grpSpPr>
                        <wps:wsp>
                          <wps:cNvPr id="18870" name="Freeform 1481"/>
                          <wps:cNvSpPr>
                            <a:spLocks/>
                          </wps:cNvSpPr>
                          <wps:spPr bwMode="auto">
                            <a:xfrm>
                              <a:off x="8132" y="3580"/>
                              <a:ext cx="2" cy="234"/>
                            </a:xfrm>
                            <a:custGeom>
                              <a:avLst/>
                              <a:gdLst>
                                <a:gd name="T0" fmla="+- 0 8132 8132"/>
                                <a:gd name="T1" fmla="*/ T0 w 2"/>
                                <a:gd name="T2" fmla="+- 0 3814 3580"/>
                                <a:gd name="T3" fmla="*/ 3814 h 234"/>
                                <a:gd name="T4" fmla="+- 0 8133 8132"/>
                                <a:gd name="T5" fmla="*/ T4 w 2"/>
                                <a:gd name="T6" fmla="+- 0 3580 3580"/>
                                <a:gd name="T7" fmla="*/ 3580 h 234"/>
                              </a:gdLst>
                              <a:ahLst/>
                              <a:cxnLst>
                                <a:cxn ang="0">
                                  <a:pos x="T1" y="T3"/>
                                </a:cxn>
                                <a:cxn ang="0">
                                  <a:pos x="T5" y="T7"/>
                                </a:cxn>
                              </a:cxnLst>
                              <a:rect l="0" t="0" r="r" b="b"/>
                              <a:pathLst>
                                <a:path w="2" h="234">
                                  <a:moveTo>
                                    <a:pt x="0" y="234"/>
                                  </a:moveTo>
                                  <a:lnTo>
                                    <a:pt x="1"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71" name="Group 1482"/>
                        <wpg:cNvGrpSpPr>
                          <a:grpSpLocks/>
                        </wpg:cNvGrpSpPr>
                        <wpg:grpSpPr bwMode="auto">
                          <a:xfrm>
                            <a:off x="8110" y="3517"/>
                            <a:ext cx="47" cy="62"/>
                            <a:chOff x="8110" y="3517"/>
                            <a:chExt cx="47" cy="62"/>
                          </a:xfrm>
                        </wpg:grpSpPr>
                        <wps:wsp>
                          <wps:cNvPr id="18872" name="Freeform 1483"/>
                          <wps:cNvSpPr>
                            <a:spLocks/>
                          </wps:cNvSpPr>
                          <wps:spPr bwMode="auto">
                            <a:xfrm>
                              <a:off x="8110" y="3517"/>
                              <a:ext cx="47" cy="62"/>
                            </a:xfrm>
                            <a:custGeom>
                              <a:avLst/>
                              <a:gdLst>
                                <a:gd name="T0" fmla="+- 0 8134 8110"/>
                                <a:gd name="T1" fmla="*/ T0 w 47"/>
                                <a:gd name="T2" fmla="+- 0 3517 3517"/>
                                <a:gd name="T3" fmla="*/ 3517 h 62"/>
                                <a:gd name="T4" fmla="+- 0 8110 8110"/>
                                <a:gd name="T5" fmla="*/ T4 w 47"/>
                                <a:gd name="T6" fmla="+- 0 3579 3517"/>
                                <a:gd name="T7" fmla="*/ 3579 h 62"/>
                                <a:gd name="T8" fmla="+- 0 8157 8110"/>
                                <a:gd name="T9" fmla="*/ T8 w 47"/>
                                <a:gd name="T10" fmla="+- 0 3580 3517"/>
                                <a:gd name="T11" fmla="*/ 3580 h 62"/>
                                <a:gd name="T12" fmla="+- 0 8134 8110"/>
                                <a:gd name="T13" fmla="*/ T12 w 47"/>
                                <a:gd name="T14" fmla="+- 0 3517 3517"/>
                                <a:gd name="T15" fmla="*/ 3517 h 62"/>
                              </a:gdLst>
                              <a:ahLst/>
                              <a:cxnLst>
                                <a:cxn ang="0">
                                  <a:pos x="T1" y="T3"/>
                                </a:cxn>
                                <a:cxn ang="0">
                                  <a:pos x="T5" y="T7"/>
                                </a:cxn>
                                <a:cxn ang="0">
                                  <a:pos x="T9" y="T11"/>
                                </a:cxn>
                                <a:cxn ang="0">
                                  <a:pos x="T13" y="T15"/>
                                </a:cxn>
                              </a:cxnLst>
                              <a:rect l="0" t="0" r="r" b="b"/>
                              <a:pathLst>
                                <a:path w="47" h="62">
                                  <a:moveTo>
                                    <a:pt x="24" y="0"/>
                                  </a:moveTo>
                                  <a:lnTo>
                                    <a:pt x="0" y="62"/>
                                  </a:lnTo>
                                  <a:lnTo>
                                    <a:pt x="47" y="63"/>
                                  </a:lnTo>
                                  <a:lnTo>
                                    <a:pt x="2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73" name="Group 1484"/>
                        <wpg:cNvGrpSpPr>
                          <a:grpSpLocks/>
                        </wpg:cNvGrpSpPr>
                        <wpg:grpSpPr bwMode="auto">
                          <a:xfrm>
                            <a:off x="8110" y="3517"/>
                            <a:ext cx="47" cy="62"/>
                            <a:chOff x="8110" y="3517"/>
                            <a:chExt cx="47" cy="62"/>
                          </a:xfrm>
                        </wpg:grpSpPr>
                        <wps:wsp>
                          <wps:cNvPr id="18874" name="Freeform 1485"/>
                          <wps:cNvSpPr>
                            <a:spLocks/>
                          </wps:cNvSpPr>
                          <wps:spPr bwMode="auto">
                            <a:xfrm>
                              <a:off x="8110" y="3517"/>
                              <a:ext cx="47" cy="62"/>
                            </a:xfrm>
                            <a:custGeom>
                              <a:avLst/>
                              <a:gdLst>
                                <a:gd name="T0" fmla="+- 0 8134 8110"/>
                                <a:gd name="T1" fmla="*/ T0 w 47"/>
                                <a:gd name="T2" fmla="+- 0 3517 3517"/>
                                <a:gd name="T3" fmla="*/ 3517 h 62"/>
                                <a:gd name="T4" fmla="+- 0 8110 8110"/>
                                <a:gd name="T5" fmla="*/ T4 w 47"/>
                                <a:gd name="T6" fmla="+- 0 3579 3517"/>
                                <a:gd name="T7" fmla="*/ 3579 h 62"/>
                                <a:gd name="T8" fmla="+- 0 8157 8110"/>
                                <a:gd name="T9" fmla="*/ T8 w 47"/>
                                <a:gd name="T10" fmla="+- 0 3580 3517"/>
                                <a:gd name="T11" fmla="*/ 3580 h 62"/>
                                <a:gd name="T12" fmla="+- 0 8134 8110"/>
                                <a:gd name="T13" fmla="*/ T12 w 47"/>
                                <a:gd name="T14" fmla="+- 0 3517 3517"/>
                                <a:gd name="T15" fmla="*/ 3517 h 62"/>
                              </a:gdLst>
                              <a:ahLst/>
                              <a:cxnLst>
                                <a:cxn ang="0">
                                  <a:pos x="T1" y="T3"/>
                                </a:cxn>
                                <a:cxn ang="0">
                                  <a:pos x="T5" y="T7"/>
                                </a:cxn>
                                <a:cxn ang="0">
                                  <a:pos x="T9" y="T11"/>
                                </a:cxn>
                                <a:cxn ang="0">
                                  <a:pos x="T13" y="T15"/>
                                </a:cxn>
                              </a:cxnLst>
                              <a:rect l="0" t="0" r="r" b="b"/>
                              <a:pathLst>
                                <a:path w="47" h="62">
                                  <a:moveTo>
                                    <a:pt x="24" y="0"/>
                                  </a:moveTo>
                                  <a:lnTo>
                                    <a:pt x="0" y="62"/>
                                  </a:lnTo>
                                  <a:lnTo>
                                    <a:pt x="47" y="63"/>
                                  </a:lnTo>
                                  <a:lnTo>
                                    <a:pt x="24"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75" name="Group 1486"/>
                        <wpg:cNvGrpSpPr>
                          <a:grpSpLocks/>
                        </wpg:cNvGrpSpPr>
                        <wpg:grpSpPr bwMode="auto">
                          <a:xfrm>
                            <a:off x="8108" y="3813"/>
                            <a:ext cx="47" cy="62"/>
                            <a:chOff x="8108" y="3813"/>
                            <a:chExt cx="47" cy="62"/>
                          </a:xfrm>
                        </wpg:grpSpPr>
                        <wps:wsp>
                          <wps:cNvPr id="18876" name="Freeform 1487"/>
                          <wps:cNvSpPr>
                            <a:spLocks/>
                          </wps:cNvSpPr>
                          <wps:spPr bwMode="auto">
                            <a:xfrm>
                              <a:off x="8108" y="3813"/>
                              <a:ext cx="47" cy="62"/>
                            </a:xfrm>
                            <a:custGeom>
                              <a:avLst/>
                              <a:gdLst>
                                <a:gd name="T0" fmla="+- 0 8108 8108"/>
                                <a:gd name="T1" fmla="*/ T0 w 47"/>
                                <a:gd name="T2" fmla="+- 0 3813 3813"/>
                                <a:gd name="T3" fmla="*/ 3813 h 62"/>
                                <a:gd name="T4" fmla="+- 0 8131 8108"/>
                                <a:gd name="T5" fmla="*/ T4 w 47"/>
                                <a:gd name="T6" fmla="+- 0 3876 3813"/>
                                <a:gd name="T7" fmla="*/ 3876 h 62"/>
                                <a:gd name="T8" fmla="+- 0 8155 8108"/>
                                <a:gd name="T9" fmla="*/ T8 w 47"/>
                                <a:gd name="T10" fmla="+- 0 3814 3813"/>
                                <a:gd name="T11" fmla="*/ 3814 h 62"/>
                                <a:gd name="T12" fmla="+- 0 8108 8108"/>
                                <a:gd name="T13" fmla="*/ T12 w 47"/>
                                <a:gd name="T14" fmla="+- 0 3813 3813"/>
                                <a:gd name="T15" fmla="*/ 3813 h 62"/>
                              </a:gdLst>
                              <a:ahLst/>
                              <a:cxnLst>
                                <a:cxn ang="0">
                                  <a:pos x="T1" y="T3"/>
                                </a:cxn>
                                <a:cxn ang="0">
                                  <a:pos x="T5" y="T7"/>
                                </a:cxn>
                                <a:cxn ang="0">
                                  <a:pos x="T9" y="T11"/>
                                </a:cxn>
                                <a:cxn ang="0">
                                  <a:pos x="T13" y="T15"/>
                                </a:cxn>
                              </a:cxnLst>
                              <a:rect l="0" t="0" r="r" b="b"/>
                              <a:pathLst>
                                <a:path w="47" h="62">
                                  <a:moveTo>
                                    <a:pt x="0" y="0"/>
                                  </a:moveTo>
                                  <a:lnTo>
                                    <a:pt x="23" y="63"/>
                                  </a:lnTo>
                                  <a:lnTo>
                                    <a:pt x="47" y="1"/>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877" name="Group 1488"/>
                        <wpg:cNvGrpSpPr>
                          <a:grpSpLocks/>
                        </wpg:cNvGrpSpPr>
                        <wpg:grpSpPr bwMode="auto">
                          <a:xfrm>
                            <a:off x="8108" y="3813"/>
                            <a:ext cx="47" cy="62"/>
                            <a:chOff x="8108" y="3813"/>
                            <a:chExt cx="47" cy="62"/>
                          </a:xfrm>
                        </wpg:grpSpPr>
                        <wps:wsp>
                          <wps:cNvPr id="18878" name="Freeform 1489"/>
                          <wps:cNvSpPr>
                            <a:spLocks/>
                          </wps:cNvSpPr>
                          <wps:spPr bwMode="auto">
                            <a:xfrm>
                              <a:off x="8108" y="3813"/>
                              <a:ext cx="47" cy="62"/>
                            </a:xfrm>
                            <a:custGeom>
                              <a:avLst/>
                              <a:gdLst>
                                <a:gd name="T0" fmla="+- 0 8131 8108"/>
                                <a:gd name="T1" fmla="*/ T0 w 47"/>
                                <a:gd name="T2" fmla="+- 0 3876 3813"/>
                                <a:gd name="T3" fmla="*/ 3876 h 62"/>
                                <a:gd name="T4" fmla="+- 0 8155 8108"/>
                                <a:gd name="T5" fmla="*/ T4 w 47"/>
                                <a:gd name="T6" fmla="+- 0 3814 3813"/>
                                <a:gd name="T7" fmla="*/ 3814 h 62"/>
                                <a:gd name="T8" fmla="+- 0 8108 8108"/>
                                <a:gd name="T9" fmla="*/ T8 w 47"/>
                                <a:gd name="T10" fmla="+- 0 3813 3813"/>
                                <a:gd name="T11" fmla="*/ 3813 h 62"/>
                                <a:gd name="T12" fmla="+- 0 8131 8108"/>
                                <a:gd name="T13" fmla="*/ T12 w 47"/>
                                <a:gd name="T14" fmla="+- 0 3876 3813"/>
                                <a:gd name="T15" fmla="*/ 3876 h 62"/>
                              </a:gdLst>
                              <a:ahLst/>
                              <a:cxnLst>
                                <a:cxn ang="0">
                                  <a:pos x="T1" y="T3"/>
                                </a:cxn>
                                <a:cxn ang="0">
                                  <a:pos x="T5" y="T7"/>
                                </a:cxn>
                                <a:cxn ang="0">
                                  <a:pos x="T9" y="T11"/>
                                </a:cxn>
                                <a:cxn ang="0">
                                  <a:pos x="T13" y="T15"/>
                                </a:cxn>
                              </a:cxnLst>
                              <a:rect l="0" t="0" r="r" b="b"/>
                              <a:pathLst>
                                <a:path w="47" h="62">
                                  <a:moveTo>
                                    <a:pt x="23" y="63"/>
                                  </a:moveTo>
                                  <a:lnTo>
                                    <a:pt x="47" y="1"/>
                                  </a:lnTo>
                                  <a:lnTo>
                                    <a:pt x="0" y="0"/>
                                  </a:lnTo>
                                  <a:lnTo>
                                    <a:pt x="23" y="63"/>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79" name="Picture 1490"/>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7398" y="2612"/>
                              <a:ext cx="263" cy="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80" name="Picture 1491"/>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7623" y="2276"/>
                              <a:ext cx="43" cy="3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81" name="Picture 1492"/>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7387" y="2276"/>
                              <a:ext cx="279" cy="4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82" name="Picture 149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7387" y="2320"/>
                              <a:ext cx="237" cy="33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83" name="Group 1494"/>
                        <wpg:cNvGrpSpPr>
                          <a:grpSpLocks/>
                        </wpg:cNvGrpSpPr>
                        <wpg:grpSpPr bwMode="auto">
                          <a:xfrm>
                            <a:off x="7387" y="2655"/>
                            <a:ext cx="237" cy="2"/>
                            <a:chOff x="7387" y="2655"/>
                            <a:chExt cx="237" cy="2"/>
                          </a:xfrm>
                        </wpg:grpSpPr>
                        <wps:wsp>
                          <wps:cNvPr id="18884" name="Freeform 1495"/>
                          <wps:cNvSpPr>
                            <a:spLocks/>
                          </wps:cNvSpPr>
                          <wps:spPr bwMode="auto">
                            <a:xfrm>
                              <a:off x="7387" y="2655"/>
                              <a:ext cx="237" cy="2"/>
                            </a:xfrm>
                            <a:custGeom>
                              <a:avLst/>
                              <a:gdLst>
                                <a:gd name="T0" fmla="+- 0 7623 7387"/>
                                <a:gd name="T1" fmla="*/ T0 w 237"/>
                                <a:gd name="T2" fmla="+- 0 7387 7387"/>
                                <a:gd name="T3" fmla="*/ T2 w 237"/>
                              </a:gdLst>
                              <a:ahLst/>
                              <a:cxnLst>
                                <a:cxn ang="0">
                                  <a:pos x="T1" y="0"/>
                                </a:cxn>
                                <a:cxn ang="0">
                                  <a:pos x="T3" y="0"/>
                                </a:cxn>
                              </a:cxnLst>
                              <a:rect l="0" t="0" r="r" b="b"/>
                              <a:pathLst>
                                <a:path w="237">
                                  <a:moveTo>
                                    <a:pt x="236"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85" name="Group 1496"/>
                        <wpg:cNvGrpSpPr>
                          <a:grpSpLocks/>
                        </wpg:cNvGrpSpPr>
                        <wpg:grpSpPr bwMode="auto">
                          <a:xfrm>
                            <a:off x="7623" y="2320"/>
                            <a:ext cx="2" cy="335"/>
                            <a:chOff x="7623" y="2320"/>
                            <a:chExt cx="2" cy="335"/>
                          </a:xfrm>
                        </wpg:grpSpPr>
                        <wps:wsp>
                          <wps:cNvPr id="18886" name="Freeform 1497"/>
                          <wps:cNvSpPr>
                            <a:spLocks/>
                          </wps:cNvSpPr>
                          <wps:spPr bwMode="auto">
                            <a:xfrm>
                              <a:off x="7623" y="2320"/>
                              <a:ext cx="2" cy="335"/>
                            </a:xfrm>
                            <a:custGeom>
                              <a:avLst/>
                              <a:gdLst>
                                <a:gd name="T0" fmla="+- 0 2320 2320"/>
                                <a:gd name="T1" fmla="*/ 2320 h 335"/>
                                <a:gd name="T2" fmla="+- 0 2655 2320"/>
                                <a:gd name="T3" fmla="*/ 2655 h 335"/>
                              </a:gdLst>
                              <a:ahLst/>
                              <a:cxnLst>
                                <a:cxn ang="0">
                                  <a:pos x="0" y="T1"/>
                                </a:cxn>
                                <a:cxn ang="0">
                                  <a:pos x="0" y="T3"/>
                                </a:cxn>
                              </a:cxnLst>
                              <a:rect l="0" t="0" r="r" b="b"/>
                              <a:pathLst>
                                <a:path h="335">
                                  <a:moveTo>
                                    <a:pt x="0" y="0"/>
                                  </a:moveTo>
                                  <a:lnTo>
                                    <a:pt x="0" y="335"/>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87" name="Group 1498"/>
                        <wpg:cNvGrpSpPr>
                          <a:grpSpLocks/>
                        </wpg:cNvGrpSpPr>
                        <wpg:grpSpPr bwMode="auto">
                          <a:xfrm>
                            <a:off x="7387" y="2320"/>
                            <a:ext cx="237" cy="2"/>
                            <a:chOff x="7387" y="2320"/>
                            <a:chExt cx="237" cy="2"/>
                          </a:xfrm>
                        </wpg:grpSpPr>
                        <wps:wsp>
                          <wps:cNvPr id="18888" name="Freeform 1499"/>
                          <wps:cNvSpPr>
                            <a:spLocks/>
                          </wps:cNvSpPr>
                          <wps:spPr bwMode="auto">
                            <a:xfrm>
                              <a:off x="7387" y="2320"/>
                              <a:ext cx="237" cy="2"/>
                            </a:xfrm>
                            <a:custGeom>
                              <a:avLst/>
                              <a:gdLst>
                                <a:gd name="T0" fmla="+- 0 7387 7387"/>
                                <a:gd name="T1" fmla="*/ T0 w 237"/>
                                <a:gd name="T2" fmla="+- 0 7623 7387"/>
                                <a:gd name="T3" fmla="*/ T2 w 237"/>
                              </a:gdLst>
                              <a:ahLst/>
                              <a:cxnLst>
                                <a:cxn ang="0">
                                  <a:pos x="T1" y="0"/>
                                </a:cxn>
                                <a:cxn ang="0">
                                  <a:pos x="T3" y="0"/>
                                </a:cxn>
                              </a:cxnLst>
                              <a:rect l="0" t="0" r="r" b="b"/>
                              <a:pathLst>
                                <a:path w="237">
                                  <a:moveTo>
                                    <a:pt x="0" y="0"/>
                                  </a:moveTo>
                                  <a:lnTo>
                                    <a:pt x="236"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89" name="Group 1500"/>
                        <wpg:cNvGrpSpPr>
                          <a:grpSpLocks/>
                        </wpg:cNvGrpSpPr>
                        <wpg:grpSpPr bwMode="auto">
                          <a:xfrm>
                            <a:off x="7387" y="2320"/>
                            <a:ext cx="2" cy="335"/>
                            <a:chOff x="7387" y="2320"/>
                            <a:chExt cx="2" cy="335"/>
                          </a:xfrm>
                        </wpg:grpSpPr>
                        <wps:wsp>
                          <wps:cNvPr id="18890" name="Freeform 1501"/>
                          <wps:cNvSpPr>
                            <a:spLocks/>
                          </wps:cNvSpPr>
                          <wps:spPr bwMode="auto">
                            <a:xfrm>
                              <a:off x="7387" y="2320"/>
                              <a:ext cx="2" cy="335"/>
                            </a:xfrm>
                            <a:custGeom>
                              <a:avLst/>
                              <a:gdLst>
                                <a:gd name="T0" fmla="+- 0 2655 2320"/>
                                <a:gd name="T1" fmla="*/ 2655 h 335"/>
                                <a:gd name="T2" fmla="+- 0 2320 2320"/>
                                <a:gd name="T3" fmla="*/ 2320 h 335"/>
                              </a:gdLst>
                              <a:ahLst/>
                              <a:cxnLst>
                                <a:cxn ang="0">
                                  <a:pos x="0" y="T1"/>
                                </a:cxn>
                                <a:cxn ang="0">
                                  <a:pos x="0" y="T3"/>
                                </a:cxn>
                              </a:cxnLst>
                              <a:rect l="0" t="0" r="r" b="b"/>
                              <a:pathLst>
                                <a:path h="335">
                                  <a:moveTo>
                                    <a:pt x="0" y="335"/>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91" name="Group 1502"/>
                        <wpg:cNvGrpSpPr>
                          <a:grpSpLocks/>
                        </wpg:cNvGrpSpPr>
                        <wpg:grpSpPr bwMode="auto">
                          <a:xfrm>
                            <a:off x="7406" y="2631"/>
                            <a:ext cx="199" cy="6"/>
                            <a:chOff x="7406" y="2631"/>
                            <a:chExt cx="199" cy="6"/>
                          </a:xfrm>
                        </wpg:grpSpPr>
                        <wps:wsp>
                          <wps:cNvPr id="18892" name="Freeform 1503"/>
                          <wps:cNvSpPr>
                            <a:spLocks/>
                          </wps:cNvSpPr>
                          <wps:spPr bwMode="auto">
                            <a:xfrm>
                              <a:off x="7406" y="2631"/>
                              <a:ext cx="199" cy="6"/>
                            </a:xfrm>
                            <a:custGeom>
                              <a:avLst/>
                              <a:gdLst>
                                <a:gd name="T0" fmla="+- 0 7605 7406"/>
                                <a:gd name="T1" fmla="*/ T0 w 199"/>
                                <a:gd name="T2" fmla="+- 0 2631 2631"/>
                                <a:gd name="T3" fmla="*/ 2631 h 6"/>
                                <a:gd name="T4" fmla="+- 0 7406 7406"/>
                                <a:gd name="T5" fmla="*/ T4 w 199"/>
                                <a:gd name="T6" fmla="+- 0 2631 2631"/>
                                <a:gd name="T7" fmla="*/ 2631 h 6"/>
                                <a:gd name="T8" fmla="+- 0 7406 7406"/>
                                <a:gd name="T9" fmla="*/ T8 w 199"/>
                                <a:gd name="T10" fmla="+- 0 2637 2631"/>
                                <a:gd name="T11" fmla="*/ 2637 h 6"/>
                                <a:gd name="T12" fmla="+- 0 7605 7406"/>
                                <a:gd name="T13" fmla="*/ T12 w 199"/>
                                <a:gd name="T14" fmla="+- 0 2637 2631"/>
                                <a:gd name="T15" fmla="*/ 2637 h 6"/>
                                <a:gd name="T16" fmla="+- 0 7605 7406"/>
                                <a:gd name="T17" fmla="*/ T16 w 199"/>
                                <a:gd name="T18" fmla="+- 0 2631 2631"/>
                                <a:gd name="T19" fmla="*/ 263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93" name="Picture 1504"/>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7406" y="262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94" name="Group 1505"/>
                        <wpg:cNvGrpSpPr>
                          <a:grpSpLocks/>
                        </wpg:cNvGrpSpPr>
                        <wpg:grpSpPr bwMode="auto">
                          <a:xfrm>
                            <a:off x="7406" y="2620"/>
                            <a:ext cx="199" cy="6"/>
                            <a:chOff x="7406" y="2620"/>
                            <a:chExt cx="199" cy="6"/>
                          </a:xfrm>
                        </wpg:grpSpPr>
                        <wps:wsp>
                          <wps:cNvPr id="18895" name="Freeform 1506"/>
                          <wps:cNvSpPr>
                            <a:spLocks/>
                          </wps:cNvSpPr>
                          <wps:spPr bwMode="auto">
                            <a:xfrm>
                              <a:off x="7406" y="2620"/>
                              <a:ext cx="199" cy="6"/>
                            </a:xfrm>
                            <a:custGeom>
                              <a:avLst/>
                              <a:gdLst>
                                <a:gd name="T0" fmla="+- 0 7605 7406"/>
                                <a:gd name="T1" fmla="*/ T0 w 199"/>
                                <a:gd name="T2" fmla="+- 0 2620 2620"/>
                                <a:gd name="T3" fmla="*/ 2620 h 6"/>
                                <a:gd name="T4" fmla="+- 0 7406 7406"/>
                                <a:gd name="T5" fmla="*/ T4 w 199"/>
                                <a:gd name="T6" fmla="+- 0 2620 2620"/>
                                <a:gd name="T7" fmla="*/ 2620 h 6"/>
                                <a:gd name="T8" fmla="+- 0 7406 7406"/>
                                <a:gd name="T9" fmla="*/ T8 w 199"/>
                                <a:gd name="T10" fmla="+- 0 2625 2620"/>
                                <a:gd name="T11" fmla="*/ 2625 h 6"/>
                                <a:gd name="T12" fmla="+- 0 7605 7406"/>
                                <a:gd name="T13" fmla="*/ T12 w 199"/>
                                <a:gd name="T14" fmla="+- 0 2625 2620"/>
                                <a:gd name="T15" fmla="*/ 2625 h 6"/>
                                <a:gd name="T16" fmla="+- 0 7605 7406"/>
                                <a:gd name="T17" fmla="*/ T16 w 199"/>
                                <a:gd name="T18" fmla="+- 0 2620 2620"/>
                                <a:gd name="T19" fmla="*/ 262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96" name="Picture 1507"/>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7406" y="261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97" name="Group 1508"/>
                        <wpg:cNvGrpSpPr>
                          <a:grpSpLocks/>
                        </wpg:cNvGrpSpPr>
                        <wpg:grpSpPr bwMode="auto">
                          <a:xfrm>
                            <a:off x="7406" y="2608"/>
                            <a:ext cx="199" cy="6"/>
                            <a:chOff x="7406" y="2608"/>
                            <a:chExt cx="199" cy="6"/>
                          </a:xfrm>
                        </wpg:grpSpPr>
                        <wps:wsp>
                          <wps:cNvPr id="18898" name="Freeform 1509"/>
                          <wps:cNvSpPr>
                            <a:spLocks/>
                          </wps:cNvSpPr>
                          <wps:spPr bwMode="auto">
                            <a:xfrm>
                              <a:off x="7406" y="2608"/>
                              <a:ext cx="199" cy="6"/>
                            </a:xfrm>
                            <a:custGeom>
                              <a:avLst/>
                              <a:gdLst>
                                <a:gd name="T0" fmla="+- 0 7605 7406"/>
                                <a:gd name="T1" fmla="*/ T0 w 199"/>
                                <a:gd name="T2" fmla="+- 0 2608 2608"/>
                                <a:gd name="T3" fmla="*/ 2608 h 6"/>
                                <a:gd name="T4" fmla="+- 0 7406 7406"/>
                                <a:gd name="T5" fmla="*/ T4 w 199"/>
                                <a:gd name="T6" fmla="+- 0 2608 2608"/>
                                <a:gd name="T7" fmla="*/ 2608 h 6"/>
                                <a:gd name="T8" fmla="+- 0 7406 7406"/>
                                <a:gd name="T9" fmla="*/ T8 w 199"/>
                                <a:gd name="T10" fmla="+- 0 2614 2608"/>
                                <a:gd name="T11" fmla="*/ 2614 h 6"/>
                                <a:gd name="T12" fmla="+- 0 7605 7406"/>
                                <a:gd name="T13" fmla="*/ T12 w 199"/>
                                <a:gd name="T14" fmla="+- 0 2614 2608"/>
                                <a:gd name="T15" fmla="*/ 2614 h 6"/>
                                <a:gd name="T16" fmla="+- 0 7605 7406"/>
                                <a:gd name="T17" fmla="*/ T16 w 199"/>
                                <a:gd name="T18" fmla="+- 0 2608 2608"/>
                                <a:gd name="T19" fmla="*/ 260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899" name="Picture 1510"/>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7406" y="260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00" name="Picture 1511"/>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7406" y="2597"/>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01" name="Group 1512"/>
                        <wpg:cNvGrpSpPr>
                          <a:grpSpLocks/>
                        </wpg:cNvGrpSpPr>
                        <wpg:grpSpPr bwMode="auto">
                          <a:xfrm>
                            <a:off x="7406" y="2591"/>
                            <a:ext cx="199" cy="6"/>
                            <a:chOff x="7406" y="2591"/>
                            <a:chExt cx="199" cy="6"/>
                          </a:xfrm>
                        </wpg:grpSpPr>
                        <wps:wsp>
                          <wps:cNvPr id="18902" name="Freeform 1513"/>
                          <wps:cNvSpPr>
                            <a:spLocks/>
                          </wps:cNvSpPr>
                          <wps:spPr bwMode="auto">
                            <a:xfrm>
                              <a:off x="7406" y="2591"/>
                              <a:ext cx="199" cy="6"/>
                            </a:xfrm>
                            <a:custGeom>
                              <a:avLst/>
                              <a:gdLst>
                                <a:gd name="T0" fmla="+- 0 7605 7406"/>
                                <a:gd name="T1" fmla="*/ T0 w 199"/>
                                <a:gd name="T2" fmla="+- 0 2591 2591"/>
                                <a:gd name="T3" fmla="*/ 2591 h 6"/>
                                <a:gd name="T4" fmla="+- 0 7406 7406"/>
                                <a:gd name="T5" fmla="*/ T4 w 199"/>
                                <a:gd name="T6" fmla="+- 0 2591 2591"/>
                                <a:gd name="T7" fmla="*/ 2591 h 6"/>
                                <a:gd name="T8" fmla="+- 0 7406 7406"/>
                                <a:gd name="T9" fmla="*/ T8 w 199"/>
                                <a:gd name="T10" fmla="+- 0 2597 2591"/>
                                <a:gd name="T11" fmla="*/ 2597 h 6"/>
                                <a:gd name="T12" fmla="+- 0 7605 7406"/>
                                <a:gd name="T13" fmla="*/ T12 w 199"/>
                                <a:gd name="T14" fmla="+- 0 2597 2591"/>
                                <a:gd name="T15" fmla="*/ 2597 h 6"/>
                                <a:gd name="T16" fmla="+- 0 7605 7406"/>
                                <a:gd name="T17" fmla="*/ T16 w 199"/>
                                <a:gd name="T18" fmla="+- 0 2591 2591"/>
                                <a:gd name="T19" fmla="*/ 259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03" name="Picture 1514"/>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7406" y="258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04" name="Group 1515"/>
                        <wpg:cNvGrpSpPr>
                          <a:grpSpLocks/>
                        </wpg:cNvGrpSpPr>
                        <wpg:grpSpPr bwMode="auto">
                          <a:xfrm>
                            <a:off x="7406" y="2579"/>
                            <a:ext cx="199" cy="6"/>
                            <a:chOff x="7406" y="2579"/>
                            <a:chExt cx="199" cy="6"/>
                          </a:xfrm>
                        </wpg:grpSpPr>
                        <wps:wsp>
                          <wps:cNvPr id="18905" name="Freeform 1516"/>
                          <wps:cNvSpPr>
                            <a:spLocks/>
                          </wps:cNvSpPr>
                          <wps:spPr bwMode="auto">
                            <a:xfrm>
                              <a:off x="7406" y="2579"/>
                              <a:ext cx="199" cy="6"/>
                            </a:xfrm>
                            <a:custGeom>
                              <a:avLst/>
                              <a:gdLst>
                                <a:gd name="T0" fmla="+- 0 7605 7406"/>
                                <a:gd name="T1" fmla="*/ T0 w 199"/>
                                <a:gd name="T2" fmla="+- 0 2579 2579"/>
                                <a:gd name="T3" fmla="*/ 2579 h 6"/>
                                <a:gd name="T4" fmla="+- 0 7406 7406"/>
                                <a:gd name="T5" fmla="*/ T4 w 199"/>
                                <a:gd name="T6" fmla="+- 0 2579 2579"/>
                                <a:gd name="T7" fmla="*/ 2579 h 6"/>
                                <a:gd name="T8" fmla="+- 0 7406 7406"/>
                                <a:gd name="T9" fmla="*/ T8 w 199"/>
                                <a:gd name="T10" fmla="+- 0 2586 2579"/>
                                <a:gd name="T11" fmla="*/ 2586 h 6"/>
                                <a:gd name="T12" fmla="+- 0 7605 7406"/>
                                <a:gd name="T13" fmla="*/ T12 w 199"/>
                                <a:gd name="T14" fmla="+- 0 2586 2579"/>
                                <a:gd name="T15" fmla="*/ 2586 h 6"/>
                                <a:gd name="T16" fmla="+- 0 7605 7406"/>
                                <a:gd name="T17" fmla="*/ T16 w 199"/>
                                <a:gd name="T18" fmla="+- 0 2579 2579"/>
                                <a:gd name="T19" fmla="*/ 257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7"/>
                                  </a:lnTo>
                                  <a:lnTo>
                                    <a:pt x="199" y="7"/>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06" name="Picture 1517"/>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7406" y="257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07" name="Group 1518"/>
                        <wpg:cNvGrpSpPr>
                          <a:grpSpLocks/>
                        </wpg:cNvGrpSpPr>
                        <wpg:grpSpPr bwMode="auto">
                          <a:xfrm>
                            <a:off x="7406" y="2568"/>
                            <a:ext cx="199" cy="6"/>
                            <a:chOff x="7406" y="2568"/>
                            <a:chExt cx="199" cy="6"/>
                          </a:xfrm>
                        </wpg:grpSpPr>
                        <wps:wsp>
                          <wps:cNvPr id="18908" name="Freeform 1519"/>
                          <wps:cNvSpPr>
                            <a:spLocks/>
                          </wps:cNvSpPr>
                          <wps:spPr bwMode="auto">
                            <a:xfrm>
                              <a:off x="7406" y="2568"/>
                              <a:ext cx="199" cy="6"/>
                            </a:xfrm>
                            <a:custGeom>
                              <a:avLst/>
                              <a:gdLst>
                                <a:gd name="T0" fmla="+- 0 7605 7406"/>
                                <a:gd name="T1" fmla="*/ T0 w 199"/>
                                <a:gd name="T2" fmla="+- 0 2568 2568"/>
                                <a:gd name="T3" fmla="*/ 2568 h 6"/>
                                <a:gd name="T4" fmla="+- 0 7406 7406"/>
                                <a:gd name="T5" fmla="*/ T4 w 199"/>
                                <a:gd name="T6" fmla="+- 0 2568 2568"/>
                                <a:gd name="T7" fmla="*/ 2568 h 6"/>
                                <a:gd name="T8" fmla="+- 0 7406 7406"/>
                                <a:gd name="T9" fmla="*/ T8 w 199"/>
                                <a:gd name="T10" fmla="+- 0 2574 2568"/>
                                <a:gd name="T11" fmla="*/ 2574 h 6"/>
                                <a:gd name="T12" fmla="+- 0 7605 7406"/>
                                <a:gd name="T13" fmla="*/ T12 w 199"/>
                                <a:gd name="T14" fmla="+- 0 2574 2568"/>
                                <a:gd name="T15" fmla="*/ 2574 h 6"/>
                                <a:gd name="T16" fmla="+- 0 7605 7406"/>
                                <a:gd name="T17" fmla="*/ T16 w 199"/>
                                <a:gd name="T18" fmla="+- 0 2568 2568"/>
                                <a:gd name="T19" fmla="*/ 256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09" name="Picture 1520"/>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7406" y="2563"/>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10" name="Picture 1521"/>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7406" y="255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11" name="Group 1522"/>
                        <wpg:cNvGrpSpPr>
                          <a:grpSpLocks/>
                        </wpg:cNvGrpSpPr>
                        <wpg:grpSpPr bwMode="auto">
                          <a:xfrm>
                            <a:off x="7406" y="2551"/>
                            <a:ext cx="199" cy="6"/>
                            <a:chOff x="7406" y="2551"/>
                            <a:chExt cx="199" cy="6"/>
                          </a:xfrm>
                        </wpg:grpSpPr>
                        <wps:wsp>
                          <wps:cNvPr id="18912" name="Freeform 1523"/>
                          <wps:cNvSpPr>
                            <a:spLocks/>
                          </wps:cNvSpPr>
                          <wps:spPr bwMode="auto">
                            <a:xfrm>
                              <a:off x="7406" y="2551"/>
                              <a:ext cx="199" cy="6"/>
                            </a:xfrm>
                            <a:custGeom>
                              <a:avLst/>
                              <a:gdLst>
                                <a:gd name="T0" fmla="+- 0 7605 7406"/>
                                <a:gd name="T1" fmla="*/ T0 w 199"/>
                                <a:gd name="T2" fmla="+- 0 2551 2551"/>
                                <a:gd name="T3" fmla="*/ 2551 h 6"/>
                                <a:gd name="T4" fmla="+- 0 7406 7406"/>
                                <a:gd name="T5" fmla="*/ T4 w 199"/>
                                <a:gd name="T6" fmla="+- 0 2551 2551"/>
                                <a:gd name="T7" fmla="*/ 2551 h 6"/>
                                <a:gd name="T8" fmla="+- 0 7406 7406"/>
                                <a:gd name="T9" fmla="*/ T8 w 199"/>
                                <a:gd name="T10" fmla="+- 0 2556 2551"/>
                                <a:gd name="T11" fmla="*/ 2556 h 6"/>
                                <a:gd name="T12" fmla="+- 0 7605 7406"/>
                                <a:gd name="T13" fmla="*/ T12 w 199"/>
                                <a:gd name="T14" fmla="+- 0 2556 2551"/>
                                <a:gd name="T15" fmla="*/ 2556 h 6"/>
                                <a:gd name="T16" fmla="+- 0 7605 7406"/>
                                <a:gd name="T17" fmla="*/ T16 w 199"/>
                                <a:gd name="T18" fmla="+- 0 2551 2551"/>
                                <a:gd name="T19" fmla="*/ 255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13" name="Picture 1524"/>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7406" y="254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14" name="Group 1525"/>
                        <wpg:cNvGrpSpPr>
                          <a:grpSpLocks/>
                        </wpg:cNvGrpSpPr>
                        <wpg:grpSpPr bwMode="auto">
                          <a:xfrm>
                            <a:off x="7406" y="2540"/>
                            <a:ext cx="199" cy="6"/>
                            <a:chOff x="7406" y="2540"/>
                            <a:chExt cx="199" cy="6"/>
                          </a:xfrm>
                        </wpg:grpSpPr>
                        <wps:wsp>
                          <wps:cNvPr id="18915" name="Freeform 1526"/>
                          <wps:cNvSpPr>
                            <a:spLocks/>
                          </wps:cNvSpPr>
                          <wps:spPr bwMode="auto">
                            <a:xfrm>
                              <a:off x="7406" y="2540"/>
                              <a:ext cx="199" cy="6"/>
                            </a:xfrm>
                            <a:custGeom>
                              <a:avLst/>
                              <a:gdLst>
                                <a:gd name="T0" fmla="+- 0 7605 7406"/>
                                <a:gd name="T1" fmla="*/ T0 w 199"/>
                                <a:gd name="T2" fmla="+- 0 2540 2540"/>
                                <a:gd name="T3" fmla="*/ 2540 h 6"/>
                                <a:gd name="T4" fmla="+- 0 7406 7406"/>
                                <a:gd name="T5" fmla="*/ T4 w 199"/>
                                <a:gd name="T6" fmla="+- 0 2540 2540"/>
                                <a:gd name="T7" fmla="*/ 2540 h 6"/>
                                <a:gd name="T8" fmla="+- 0 7406 7406"/>
                                <a:gd name="T9" fmla="*/ T8 w 199"/>
                                <a:gd name="T10" fmla="+- 0 2545 2540"/>
                                <a:gd name="T11" fmla="*/ 2545 h 6"/>
                                <a:gd name="T12" fmla="+- 0 7605 7406"/>
                                <a:gd name="T13" fmla="*/ T12 w 199"/>
                                <a:gd name="T14" fmla="+- 0 2545 2540"/>
                                <a:gd name="T15" fmla="*/ 2545 h 6"/>
                                <a:gd name="T16" fmla="+- 0 7605 7406"/>
                                <a:gd name="T17" fmla="*/ T16 w 199"/>
                                <a:gd name="T18" fmla="+- 0 2540 2540"/>
                                <a:gd name="T19" fmla="*/ 254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16" name="Picture 1527"/>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7406" y="253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17" name="Group 1528"/>
                        <wpg:cNvGrpSpPr>
                          <a:grpSpLocks/>
                        </wpg:cNvGrpSpPr>
                        <wpg:grpSpPr bwMode="auto">
                          <a:xfrm>
                            <a:off x="7406" y="2528"/>
                            <a:ext cx="199" cy="6"/>
                            <a:chOff x="7406" y="2528"/>
                            <a:chExt cx="199" cy="6"/>
                          </a:xfrm>
                        </wpg:grpSpPr>
                        <wps:wsp>
                          <wps:cNvPr id="18918" name="Freeform 1529"/>
                          <wps:cNvSpPr>
                            <a:spLocks/>
                          </wps:cNvSpPr>
                          <wps:spPr bwMode="auto">
                            <a:xfrm>
                              <a:off x="7406" y="2528"/>
                              <a:ext cx="199" cy="6"/>
                            </a:xfrm>
                            <a:custGeom>
                              <a:avLst/>
                              <a:gdLst>
                                <a:gd name="T0" fmla="+- 0 7605 7406"/>
                                <a:gd name="T1" fmla="*/ T0 w 199"/>
                                <a:gd name="T2" fmla="+- 0 2528 2528"/>
                                <a:gd name="T3" fmla="*/ 2528 h 6"/>
                                <a:gd name="T4" fmla="+- 0 7406 7406"/>
                                <a:gd name="T5" fmla="*/ T4 w 199"/>
                                <a:gd name="T6" fmla="+- 0 2528 2528"/>
                                <a:gd name="T7" fmla="*/ 2528 h 6"/>
                                <a:gd name="T8" fmla="+- 0 7406 7406"/>
                                <a:gd name="T9" fmla="*/ T8 w 199"/>
                                <a:gd name="T10" fmla="+- 0 2534 2528"/>
                                <a:gd name="T11" fmla="*/ 2534 h 6"/>
                                <a:gd name="T12" fmla="+- 0 7605 7406"/>
                                <a:gd name="T13" fmla="*/ T12 w 199"/>
                                <a:gd name="T14" fmla="+- 0 2534 2528"/>
                                <a:gd name="T15" fmla="*/ 2534 h 6"/>
                                <a:gd name="T16" fmla="+- 0 7605 7406"/>
                                <a:gd name="T17" fmla="*/ T16 w 199"/>
                                <a:gd name="T18" fmla="+- 0 2528 2528"/>
                                <a:gd name="T19" fmla="*/ 252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19" name="Picture 1530"/>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7406" y="252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20" name="Group 1531"/>
                        <wpg:cNvGrpSpPr>
                          <a:grpSpLocks/>
                        </wpg:cNvGrpSpPr>
                        <wpg:grpSpPr bwMode="auto">
                          <a:xfrm>
                            <a:off x="7406" y="2518"/>
                            <a:ext cx="199" cy="5"/>
                            <a:chOff x="7406" y="2518"/>
                            <a:chExt cx="199" cy="5"/>
                          </a:xfrm>
                        </wpg:grpSpPr>
                        <wps:wsp>
                          <wps:cNvPr id="18921" name="Freeform 1532"/>
                          <wps:cNvSpPr>
                            <a:spLocks/>
                          </wps:cNvSpPr>
                          <wps:spPr bwMode="auto">
                            <a:xfrm>
                              <a:off x="7406" y="2518"/>
                              <a:ext cx="199" cy="5"/>
                            </a:xfrm>
                            <a:custGeom>
                              <a:avLst/>
                              <a:gdLst>
                                <a:gd name="T0" fmla="+- 0 7605 7406"/>
                                <a:gd name="T1" fmla="*/ T0 w 199"/>
                                <a:gd name="T2" fmla="+- 0 2518 2518"/>
                                <a:gd name="T3" fmla="*/ 2518 h 5"/>
                                <a:gd name="T4" fmla="+- 0 7406 7406"/>
                                <a:gd name="T5" fmla="*/ T4 w 199"/>
                                <a:gd name="T6" fmla="+- 0 2518 2518"/>
                                <a:gd name="T7" fmla="*/ 2518 h 5"/>
                                <a:gd name="T8" fmla="+- 0 7406 7406"/>
                                <a:gd name="T9" fmla="*/ T8 w 199"/>
                                <a:gd name="T10" fmla="+- 0 2522 2518"/>
                                <a:gd name="T11" fmla="*/ 2522 h 5"/>
                                <a:gd name="T12" fmla="+- 0 7605 7406"/>
                                <a:gd name="T13" fmla="*/ T12 w 199"/>
                                <a:gd name="T14" fmla="+- 0 2522 2518"/>
                                <a:gd name="T15" fmla="*/ 2522 h 5"/>
                                <a:gd name="T16" fmla="+- 0 7605 7406"/>
                                <a:gd name="T17" fmla="*/ T16 w 199"/>
                                <a:gd name="T18" fmla="+- 0 2518 2518"/>
                                <a:gd name="T19" fmla="*/ 2518 h 5"/>
                              </a:gdLst>
                              <a:ahLst/>
                              <a:cxnLst>
                                <a:cxn ang="0">
                                  <a:pos x="T1" y="T3"/>
                                </a:cxn>
                                <a:cxn ang="0">
                                  <a:pos x="T5" y="T7"/>
                                </a:cxn>
                                <a:cxn ang="0">
                                  <a:pos x="T9" y="T11"/>
                                </a:cxn>
                                <a:cxn ang="0">
                                  <a:pos x="T13" y="T15"/>
                                </a:cxn>
                                <a:cxn ang="0">
                                  <a:pos x="T17" y="T19"/>
                                </a:cxn>
                              </a:cxnLst>
                              <a:rect l="0" t="0" r="r" b="b"/>
                              <a:pathLst>
                                <a:path w="199" h="5">
                                  <a:moveTo>
                                    <a:pt x="199" y="0"/>
                                  </a:moveTo>
                                  <a:lnTo>
                                    <a:pt x="0" y="0"/>
                                  </a:lnTo>
                                  <a:lnTo>
                                    <a:pt x="0" y="4"/>
                                  </a:lnTo>
                                  <a:lnTo>
                                    <a:pt x="199" y="4"/>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22" name="Picture 1533"/>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7406" y="251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23" name="Picture 1534"/>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7406" y="250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24" name="Group 1535"/>
                        <wpg:cNvGrpSpPr>
                          <a:grpSpLocks/>
                        </wpg:cNvGrpSpPr>
                        <wpg:grpSpPr bwMode="auto">
                          <a:xfrm>
                            <a:off x="7406" y="2500"/>
                            <a:ext cx="199" cy="6"/>
                            <a:chOff x="7406" y="2500"/>
                            <a:chExt cx="199" cy="6"/>
                          </a:xfrm>
                        </wpg:grpSpPr>
                        <wps:wsp>
                          <wps:cNvPr id="18925" name="Freeform 1536"/>
                          <wps:cNvSpPr>
                            <a:spLocks/>
                          </wps:cNvSpPr>
                          <wps:spPr bwMode="auto">
                            <a:xfrm>
                              <a:off x="7406" y="2500"/>
                              <a:ext cx="199" cy="6"/>
                            </a:xfrm>
                            <a:custGeom>
                              <a:avLst/>
                              <a:gdLst>
                                <a:gd name="T0" fmla="+- 0 7605 7406"/>
                                <a:gd name="T1" fmla="*/ T0 w 199"/>
                                <a:gd name="T2" fmla="+- 0 2500 2500"/>
                                <a:gd name="T3" fmla="*/ 2500 h 6"/>
                                <a:gd name="T4" fmla="+- 0 7406 7406"/>
                                <a:gd name="T5" fmla="*/ T4 w 199"/>
                                <a:gd name="T6" fmla="+- 0 2500 2500"/>
                                <a:gd name="T7" fmla="*/ 2500 h 6"/>
                                <a:gd name="T8" fmla="+- 0 7406 7406"/>
                                <a:gd name="T9" fmla="*/ T8 w 199"/>
                                <a:gd name="T10" fmla="+- 0 2506 2500"/>
                                <a:gd name="T11" fmla="*/ 2506 h 6"/>
                                <a:gd name="T12" fmla="+- 0 7605 7406"/>
                                <a:gd name="T13" fmla="*/ T12 w 199"/>
                                <a:gd name="T14" fmla="+- 0 2506 2500"/>
                                <a:gd name="T15" fmla="*/ 2506 h 6"/>
                                <a:gd name="T16" fmla="+- 0 7605 7406"/>
                                <a:gd name="T17" fmla="*/ T16 w 199"/>
                                <a:gd name="T18" fmla="+- 0 2500 2500"/>
                                <a:gd name="T19" fmla="*/ 250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26" name="Picture 1537"/>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7406" y="249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27" name="Group 1538"/>
                        <wpg:cNvGrpSpPr>
                          <a:grpSpLocks/>
                        </wpg:cNvGrpSpPr>
                        <wpg:grpSpPr bwMode="auto">
                          <a:xfrm>
                            <a:off x="7406" y="2489"/>
                            <a:ext cx="199" cy="6"/>
                            <a:chOff x="7406" y="2489"/>
                            <a:chExt cx="199" cy="6"/>
                          </a:xfrm>
                        </wpg:grpSpPr>
                        <wps:wsp>
                          <wps:cNvPr id="18928" name="Freeform 1539"/>
                          <wps:cNvSpPr>
                            <a:spLocks/>
                          </wps:cNvSpPr>
                          <wps:spPr bwMode="auto">
                            <a:xfrm>
                              <a:off x="7406" y="2489"/>
                              <a:ext cx="199" cy="6"/>
                            </a:xfrm>
                            <a:custGeom>
                              <a:avLst/>
                              <a:gdLst>
                                <a:gd name="T0" fmla="+- 0 7605 7406"/>
                                <a:gd name="T1" fmla="*/ T0 w 199"/>
                                <a:gd name="T2" fmla="+- 0 2489 2489"/>
                                <a:gd name="T3" fmla="*/ 2489 h 6"/>
                                <a:gd name="T4" fmla="+- 0 7406 7406"/>
                                <a:gd name="T5" fmla="*/ T4 w 199"/>
                                <a:gd name="T6" fmla="+- 0 2489 2489"/>
                                <a:gd name="T7" fmla="*/ 2489 h 6"/>
                                <a:gd name="T8" fmla="+- 0 7406 7406"/>
                                <a:gd name="T9" fmla="*/ T8 w 199"/>
                                <a:gd name="T10" fmla="+- 0 2495 2489"/>
                                <a:gd name="T11" fmla="*/ 2495 h 6"/>
                                <a:gd name="T12" fmla="+- 0 7605 7406"/>
                                <a:gd name="T13" fmla="*/ T12 w 199"/>
                                <a:gd name="T14" fmla="+- 0 2495 2489"/>
                                <a:gd name="T15" fmla="*/ 2495 h 6"/>
                                <a:gd name="T16" fmla="+- 0 7605 7406"/>
                                <a:gd name="T17" fmla="*/ T16 w 199"/>
                                <a:gd name="T18" fmla="+- 0 2489 2489"/>
                                <a:gd name="T19" fmla="*/ 248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29" name="Picture 1540"/>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7406" y="2484"/>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30" name="Picture 1541"/>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7406" y="2477"/>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31" name="Group 1542"/>
                        <wpg:cNvGrpSpPr>
                          <a:grpSpLocks/>
                        </wpg:cNvGrpSpPr>
                        <wpg:grpSpPr bwMode="auto">
                          <a:xfrm>
                            <a:off x="7406" y="2472"/>
                            <a:ext cx="199" cy="6"/>
                            <a:chOff x="7406" y="2472"/>
                            <a:chExt cx="199" cy="6"/>
                          </a:xfrm>
                        </wpg:grpSpPr>
                        <wps:wsp>
                          <wps:cNvPr id="18932" name="Freeform 1543"/>
                          <wps:cNvSpPr>
                            <a:spLocks/>
                          </wps:cNvSpPr>
                          <wps:spPr bwMode="auto">
                            <a:xfrm>
                              <a:off x="7406" y="2472"/>
                              <a:ext cx="199" cy="6"/>
                            </a:xfrm>
                            <a:custGeom>
                              <a:avLst/>
                              <a:gdLst>
                                <a:gd name="T0" fmla="+- 0 7605 7406"/>
                                <a:gd name="T1" fmla="*/ T0 w 199"/>
                                <a:gd name="T2" fmla="+- 0 2472 2472"/>
                                <a:gd name="T3" fmla="*/ 2472 h 6"/>
                                <a:gd name="T4" fmla="+- 0 7406 7406"/>
                                <a:gd name="T5" fmla="*/ T4 w 199"/>
                                <a:gd name="T6" fmla="+- 0 2472 2472"/>
                                <a:gd name="T7" fmla="*/ 2472 h 6"/>
                                <a:gd name="T8" fmla="+- 0 7406 7406"/>
                                <a:gd name="T9" fmla="*/ T8 w 199"/>
                                <a:gd name="T10" fmla="+- 0 2477 2472"/>
                                <a:gd name="T11" fmla="*/ 2477 h 6"/>
                                <a:gd name="T12" fmla="+- 0 7605 7406"/>
                                <a:gd name="T13" fmla="*/ T12 w 199"/>
                                <a:gd name="T14" fmla="+- 0 2477 2472"/>
                                <a:gd name="T15" fmla="*/ 2477 h 6"/>
                                <a:gd name="T16" fmla="+- 0 7605 7406"/>
                                <a:gd name="T17" fmla="*/ T16 w 199"/>
                                <a:gd name="T18" fmla="+- 0 2472 2472"/>
                                <a:gd name="T19" fmla="*/ 2472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33" name="Picture 1544"/>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7406" y="246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34" name="Group 1545"/>
                        <wpg:cNvGrpSpPr>
                          <a:grpSpLocks/>
                        </wpg:cNvGrpSpPr>
                        <wpg:grpSpPr bwMode="auto">
                          <a:xfrm>
                            <a:off x="7406" y="2461"/>
                            <a:ext cx="199" cy="6"/>
                            <a:chOff x="7406" y="2461"/>
                            <a:chExt cx="199" cy="6"/>
                          </a:xfrm>
                        </wpg:grpSpPr>
                        <wps:wsp>
                          <wps:cNvPr id="18935" name="Freeform 1546"/>
                          <wps:cNvSpPr>
                            <a:spLocks/>
                          </wps:cNvSpPr>
                          <wps:spPr bwMode="auto">
                            <a:xfrm>
                              <a:off x="7406" y="2461"/>
                              <a:ext cx="199" cy="6"/>
                            </a:xfrm>
                            <a:custGeom>
                              <a:avLst/>
                              <a:gdLst>
                                <a:gd name="T0" fmla="+- 0 7605 7406"/>
                                <a:gd name="T1" fmla="*/ T0 w 199"/>
                                <a:gd name="T2" fmla="+- 0 2461 2461"/>
                                <a:gd name="T3" fmla="*/ 2461 h 6"/>
                                <a:gd name="T4" fmla="+- 0 7406 7406"/>
                                <a:gd name="T5" fmla="*/ T4 w 199"/>
                                <a:gd name="T6" fmla="+- 0 2461 2461"/>
                                <a:gd name="T7" fmla="*/ 2461 h 6"/>
                                <a:gd name="T8" fmla="+- 0 7406 7406"/>
                                <a:gd name="T9" fmla="*/ T8 w 199"/>
                                <a:gd name="T10" fmla="+- 0 2466 2461"/>
                                <a:gd name="T11" fmla="*/ 2466 h 6"/>
                                <a:gd name="T12" fmla="+- 0 7605 7406"/>
                                <a:gd name="T13" fmla="*/ T12 w 199"/>
                                <a:gd name="T14" fmla="+- 0 2466 2461"/>
                                <a:gd name="T15" fmla="*/ 2466 h 6"/>
                                <a:gd name="T16" fmla="+- 0 7605 7406"/>
                                <a:gd name="T17" fmla="*/ T16 w 199"/>
                                <a:gd name="T18" fmla="+- 0 2461 2461"/>
                                <a:gd name="T19" fmla="*/ 246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36" name="Picture 1547"/>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7406" y="245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37" name="Group 1548"/>
                        <wpg:cNvGrpSpPr>
                          <a:grpSpLocks/>
                        </wpg:cNvGrpSpPr>
                        <wpg:grpSpPr bwMode="auto">
                          <a:xfrm>
                            <a:off x="7406" y="2449"/>
                            <a:ext cx="199" cy="6"/>
                            <a:chOff x="7406" y="2449"/>
                            <a:chExt cx="199" cy="6"/>
                          </a:xfrm>
                        </wpg:grpSpPr>
                        <wps:wsp>
                          <wps:cNvPr id="18938" name="Freeform 1549"/>
                          <wps:cNvSpPr>
                            <a:spLocks/>
                          </wps:cNvSpPr>
                          <wps:spPr bwMode="auto">
                            <a:xfrm>
                              <a:off x="7406" y="2449"/>
                              <a:ext cx="199" cy="6"/>
                            </a:xfrm>
                            <a:custGeom>
                              <a:avLst/>
                              <a:gdLst>
                                <a:gd name="T0" fmla="+- 0 7605 7406"/>
                                <a:gd name="T1" fmla="*/ T0 w 199"/>
                                <a:gd name="T2" fmla="+- 0 2449 2449"/>
                                <a:gd name="T3" fmla="*/ 2449 h 6"/>
                                <a:gd name="T4" fmla="+- 0 7406 7406"/>
                                <a:gd name="T5" fmla="*/ T4 w 199"/>
                                <a:gd name="T6" fmla="+- 0 2449 2449"/>
                                <a:gd name="T7" fmla="*/ 2449 h 6"/>
                                <a:gd name="T8" fmla="+- 0 7406 7406"/>
                                <a:gd name="T9" fmla="*/ T8 w 199"/>
                                <a:gd name="T10" fmla="+- 0 2454 2449"/>
                                <a:gd name="T11" fmla="*/ 2454 h 6"/>
                                <a:gd name="T12" fmla="+- 0 7605 7406"/>
                                <a:gd name="T13" fmla="*/ T12 w 199"/>
                                <a:gd name="T14" fmla="+- 0 2454 2449"/>
                                <a:gd name="T15" fmla="*/ 2454 h 6"/>
                                <a:gd name="T16" fmla="+- 0 7605 7406"/>
                                <a:gd name="T17" fmla="*/ T16 w 199"/>
                                <a:gd name="T18" fmla="+- 0 2449 2449"/>
                                <a:gd name="T19" fmla="*/ 244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39" name="Picture 1550"/>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7406" y="2443"/>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40" name="Group 1551"/>
                        <wpg:cNvGrpSpPr>
                          <a:grpSpLocks/>
                        </wpg:cNvGrpSpPr>
                        <wpg:grpSpPr bwMode="auto">
                          <a:xfrm>
                            <a:off x="7406" y="2438"/>
                            <a:ext cx="199" cy="6"/>
                            <a:chOff x="7406" y="2438"/>
                            <a:chExt cx="199" cy="6"/>
                          </a:xfrm>
                        </wpg:grpSpPr>
                        <wps:wsp>
                          <wps:cNvPr id="18941" name="Freeform 1552"/>
                          <wps:cNvSpPr>
                            <a:spLocks/>
                          </wps:cNvSpPr>
                          <wps:spPr bwMode="auto">
                            <a:xfrm>
                              <a:off x="7406" y="2438"/>
                              <a:ext cx="199" cy="6"/>
                            </a:xfrm>
                            <a:custGeom>
                              <a:avLst/>
                              <a:gdLst>
                                <a:gd name="T0" fmla="+- 0 7605 7406"/>
                                <a:gd name="T1" fmla="*/ T0 w 199"/>
                                <a:gd name="T2" fmla="+- 0 2438 2438"/>
                                <a:gd name="T3" fmla="*/ 2438 h 6"/>
                                <a:gd name="T4" fmla="+- 0 7406 7406"/>
                                <a:gd name="T5" fmla="*/ T4 w 199"/>
                                <a:gd name="T6" fmla="+- 0 2438 2438"/>
                                <a:gd name="T7" fmla="*/ 2438 h 6"/>
                                <a:gd name="T8" fmla="+- 0 7406 7406"/>
                                <a:gd name="T9" fmla="*/ T8 w 199"/>
                                <a:gd name="T10" fmla="+- 0 2443 2438"/>
                                <a:gd name="T11" fmla="*/ 2443 h 6"/>
                                <a:gd name="T12" fmla="+- 0 7605 7406"/>
                                <a:gd name="T13" fmla="*/ T12 w 199"/>
                                <a:gd name="T14" fmla="+- 0 2443 2438"/>
                                <a:gd name="T15" fmla="*/ 2443 h 6"/>
                                <a:gd name="T16" fmla="+- 0 7605 7406"/>
                                <a:gd name="T17" fmla="*/ T16 w 199"/>
                                <a:gd name="T18" fmla="+- 0 2438 2438"/>
                                <a:gd name="T19" fmla="*/ 243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42" name="Picture 1553"/>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7406" y="243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43" name="Picture 1554"/>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7406" y="242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44" name="Group 1555"/>
                        <wpg:cNvGrpSpPr>
                          <a:grpSpLocks/>
                        </wpg:cNvGrpSpPr>
                        <wpg:grpSpPr bwMode="auto">
                          <a:xfrm>
                            <a:off x="7406" y="2420"/>
                            <a:ext cx="199" cy="6"/>
                            <a:chOff x="7406" y="2420"/>
                            <a:chExt cx="199" cy="6"/>
                          </a:xfrm>
                        </wpg:grpSpPr>
                        <wps:wsp>
                          <wps:cNvPr id="18945" name="Freeform 1556"/>
                          <wps:cNvSpPr>
                            <a:spLocks/>
                          </wps:cNvSpPr>
                          <wps:spPr bwMode="auto">
                            <a:xfrm>
                              <a:off x="7406" y="2420"/>
                              <a:ext cx="199" cy="6"/>
                            </a:xfrm>
                            <a:custGeom>
                              <a:avLst/>
                              <a:gdLst>
                                <a:gd name="T0" fmla="+- 0 7605 7406"/>
                                <a:gd name="T1" fmla="*/ T0 w 199"/>
                                <a:gd name="T2" fmla="+- 0 2420 2420"/>
                                <a:gd name="T3" fmla="*/ 2420 h 6"/>
                                <a:gd name="T4" fmla="+- 0 7406 7406"/>
                                <a:gd name="T5" fmla="*/ T4 w 199"/>
                                <a:gd name="T6" fmla="+- 0 2420 2420"/>
                                <a:gd name="T7" fmla="*/ 2420 h 6"/>
                                <a:gd name="T8" fmla="+- 0 7406 7406"/>
                                <a:gd name="T9" fmla="*/ T8 w 199"/>
                                <a:gd name="T10" fmla="+- 0 2426 2420"/>
                                <a:gd name="T11" fmla="*/ 2426 h 6"/>
                                <a:gd name="T12" fmla="+- 0 7605 7406"/>
                                <a:gd name="T13" fmla="*/ T12 w 199"/>
                                <a:gd name="T14" fmla="+- 0 2426 2420"/>
                                <a:gd name="T15" fmla="*/ 2426 h 6"/>
                                <a:gd name="T16" fmla="+- 0 7605 7406"/>
                                <a:gd name="T17" fmla="*/ T16 w 199"/>
                                <a:gd name="T18" fmla="+- 0 2420 2420"/>
                                <a:gd name="T19" fmla="*/ 242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946" name="Group 1557"/>
                        <wpg:cNvGrpSpPr>
                          <a:grpSpLocks/>
                        </wpg:cNvGrpSpPr>
                        <wpg:grpSpPr bwMode="auto">
                          <a:xfrm>
                            <a:off x="7406" y="2420"/>
                            <a:ext cx="199" cy="2"/>
                            <a:chOff x="7406" y="2420"/>
                            <a:chExt cx="199" cy="2"/>
                          </a:xfrm>
                        </wpg:grpSpPr>
                        <wps:wsp>
                          <wps:cNvPr id="18947" name="Freeform 1558"/>
                          <wps:cNvSpPr>
                            <a:spLocks/>
                          </wps:cNvSpPr>
                          <wps:spPr bwMode="auto">
                            <a:xfrm>
                              <a:off x="7406" y="2420"/>
                              <a:ext cx="199" cy="2"/>
                            </a:xfrm>
                            <a:custGeom>
                              <a:avLst/>
                              <a:gdLst>
                                <a:gd name="T0" fmla="+- 0 7406 7406"/>
                                <a:gd name="T1" fmla="*/ T0 w 199"/>
                                <a:gd name="T2" fmla="+- 0 7605 7406"/>
                                <a:gd name="T3" fmla="*/ T2 w 199"/>
                                <a:gd name="T4" fmla="+- 0 7406 7406"/>
                                <a:gd name="T5" fmla="*/ T4 w 199"/>
                                <a:gd name="T6" fmla="+- 0 7605 7406"/>
                                <a:gd name="T7" fmla="*/ T6 w 199"/>
                                <a:gd name="T8" fmla="+- 0 7406 7406"/>
                                <a:gd name="T9" fmla="*/ T8 w 199"/>
                              </a:gdLst>
                              <a:ahLst/>
                              <a:cxnLst>
                                <a:cxn ang="0">
                                  <a:pos x="T1" y="0"/>
                                </a:cxn>
                                <a:cxn ang="0">
                                  <a:pos x="T3" y="0"/>
                                </a:cxn>
                                <a:cxn ang="0">
                                  <a:pos x="T5" y="0"/>
                                </a:cxn>
                                <a:cxn ang="0">
                                  <a:pos x="T7" y="0"/>
                                </a:cxn>
                                <a:cxn ang="0">
                                  <a:pos x="T9" y="0"/>
                                </a:cxn>
                              </a:cxnLst>
                              <a:rect l="0" t="0" r="r" b="b"/>
                              <a:pathLst>
                                <a:path w="199">
                                  <a:moveTo>
                                    <a:pt x="0" y="0"/>
                                  </a:moveTo>
                                  <a:lnTo>
                                    <a:pt x="199" y="0"/>
                                  </a:lnTo>
                                  <a:lnTo>
                                    <a:pt x="0" y="0"/>
                                  </a:lnTo>
                                  <a:lnTo>
                                    <a:pt x="199" y="0"/>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48" name="Picture 1559"/>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758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49" name="Group 1560"/>
                        <wpg:cNvGrpSpPr>
                          <a:grpSpLocks/>
                        </wpg:cNvGrpSpPr>
                        <wpg:grpSpPr bwMode="auto">
                          <a:xfrm>
                            <a:off x="7579" y="2529"/>
                            <a:ext cx="5" cy="63"/>
                            <a:chOff x="7579" y="2529"/>
                            <a:chExt cx="5" cy="63"/>
                          </a:xfrm>
                        </wpg:grpSpPr>
                        <wps:wsp>
                          <wps:cNvPr id="18950" name="Freeform 1561"/>
                          <wps:cNvSpPr>
                            <a:spLocks/>
                          </wps:cNvSpPr>
                          <wps:spPr bwMode="auto">
                            <a:xfrm>
                              <a:off x="7579" y="2529"/>
                              <a:ext cx="5" cy="63"/>
                            </a:xfrm>
                            <a:custGeom>
                              <a:avLst/>
                              <a:gdLst>
                                <a:gd name="T0" fmla="+- 0 7584 7579"/>
                                <a:gd name="T1" fmla="*/ T0 w 5"/>
                                <a:gd name="T2" fmla="+- 0 2529 2529"/>
                                <a:gd name="T3" fmla="*/ 2529 h 63"/>
                                <a:gd name="T4" fmla="+- 0 7579 7579"/>
                                <a:gd name="T5" fmla="*/ T4 w 5"/>
                                <a:gd name="T6" fmla="+- 0 2529 2529"/>
                                <a:gd name="T7" fmla="*/ 2529 h 63"/>
                                <a:gd name="T8" fmla="+- 0 7579 7579"/>
                                <a:gd name="T9" fmla="*/ T8 w 5"/>
                                <a:gd name="T10" fmla="+- 0 2593 2529"/>
                                <a:gd name="T11" fmla="*/ 2593 h 63"/>
                                <a:gd name="T12" fmla="+- 0 7584 7579"/>
                                <a:gd name="T13" fmla="*/ T12 w 5"/>
                                <a:gd name="T14" fmla="+- 0 2593 2529"/>
                                <a:gd name="T15" fmla="*/ 2593 h 63"/>
                                <a:gd name="T16" fmla="+- 0 7584 757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51" name="Picture 1562"/>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757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52" name="Group 1563"/>
                        <wpg:cNvGrpSpPr>
                          <a:grpSpLocks/>
                        </wpg:cNvGrpSpPr>
                        <wpg:grpSpPr bwMode="auto">
                          <a:xfrm>
                            <a:off x="7570" y="2529"/>
                            <a:ext cx="5" cy="63"/>
                            <a:chOff x="7570" y="2529"/>
                            <a:chExt cx="5" cy="63"/>
                          </a:xfrm>
                        </wpg:grpSpPr>
                        <wps:wsp>
                          <wps:cNvPr id="18953" name="Freeform 1564"/>
                          <wps:cNvSpPr>
                            <a:spLocks/>
                          </wps:cNvSpPr>
                          <wps:spPr bwMode="auto">
                            <a:xfrm>
                              <a:off x="7570" y="2529"/>
                              <a:ext cx="5" cy="63"/>
                            </a:xfrm>
                            <a:custGeom>
                              <a:avLst/>
                              <a:gdLst>
                                <a:gd name="T0" fmla="+- 0 7574 7570"/>
                                <a:gd name="T1" fmla="*/ T0 w 5"/>
                                <a:gd name="T2" fmla="+- 0 2529 2529"/>
                                <a:gd name="T3" fmla="*/ 2529 h 63"/>
                                <a:gd name="T4" fmla="+- 0 7570 7570"/>
                                <a:gd name="T5" fmla="*/ T4 w 5"/>
                                <a:gd name="T6" fmla="+- 0 2529 2529"/>
                                <a:gd name="T7" fmla="*/ 2529 h 63"/>
                                <a:gd name="T8" fmla="+- 0 7570 7570"/>
                                <a:gd name="T9" fmla="*/ T8 w 5"/>
                                <a:gd name="T10" fmla="+- 0 2593 2529"/>
                                <a:gd name="T11" fmla="*/ 2593 h 63"/>
                                <a:gd name="T12" fmla="+- 0 7574 7570"/>
                                <a:gd name="T13" fmla="*/ T12 w 5"/>
                                <a:gd name="T14" fmla="+- 0 2593 2529"/>
                                <a:gd name="T15" fmla="*/ 2593 h 63"/>
                                <a:gd name="T16" fmla="+- 0 7574 757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954" name="Group 1565"/>
                        <wpg:cNvGrpSpPr>
                          <a:grpSpLocks/>
                        </wpg:cNvGrpSpPr>
                        <wpg:grpSpPr bwMode="auto">
                          <a:xfrm>
                            <a:off x="7565" y="2529"/>
                            <a:ext cx="5" cy="63"/>
                            <a:chOff x="7565" y="2529"/>
                            <a:chExt cx="5" cy="63"/>
                          </a:xfrm>
                        </wpg:grpSpPr>
                        <wps:wsp>
                          <wps:cNvPr id="18955" name="Freeform 1566"/>
                          <wps:cNvSpPr>
                            <a:spLocks/>
                          </wps:cNvSpPr>
                          <wps:spPr bwMode="auto">
                            <a:xfrm>
                              <a:off x="7565" y="2529"/>
                              <a:ext cx="5" cy="63"/>
                            </a:xfrm>
                            <a:custGeom>
                              <a:avLst/>
                              <a:gdLst>
                                <a:gd name="T0" fmla="+- 0 7570 7565"/>
                                <a:gd name="T1" fmla="*/ T0 w 5"/>
                                <a:gd name="T2" fmla="+- 0 2529 2529"/>
                                <a:gd name="T3" fmla="*/ 2529 h 63"/>
                                <a:gd name="T4" fmla="+- 0 7565 7565"/>
                                <a:gd name="T5" fmla="*/ T4 w 5"/>
                                <a:gd name="T6" fmla="+- 0 2529 2529"/>
                                <a:gd name="T7" fmla="*/ 2529 h 63"/>
                                <a:gd name="T8" fmla="+- 0 7565 7565"/>
                                <a:gd name="T9" fmla="*/ T8 w 5"/>
                                <a:gd name="T10" fmla="+- 0 2593 2529"/>
                                <a:gd name="T11" fmla="*/ 2593 h 63"/>
                                <a:gd name="T12" fmla="+- 0 7570 7565"/>
                                <a:gd name="T13" fmla="*/ T12 w 5"/>
                                <a:gd name="T14" fmla="+- 0 2593 2529"/>
                                <a:gd name="T15" fmla="*/ 2593 h 63"/>
                                <a:gd name="T16" fmla="+- 0 7570 756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56" name="Picture 1567"/>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7560"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57" name="Group 1568"/>
                        <wpg:cNvGrpSpPr>
                          <a:grpSpLocks/>
                        </wpg:cNvGrpSpPr>
                        <wpg:grpSpPr bwMode="auto">
                          <a:xfrm>
                            <a:off x="7555" y="2529"/>
                            <a:ext cx="5" cy="63"/>
                            <a:chOff x="7555" y="2529"/>
                            <a:chExt cx="5" cy="63"/>
                          </a:xfrm>
                        </wpg:grpSpPr>
                        <wps:wsp>
                          <wps:cNvPr id="18958" name="Freeform 1569"/>
                          <wps:cNvSpPr>
                            <a:spLocks/>
                          </wps:cNvSpPr>
                          <wps:spPr bwMode="auto">
                            <a:xfrm>
                              <a:off x="7555" y="2529"/>
                              <a:ext cx="5" cy="63"/>
                            </a:xfrm>
                            <a:custGeom>
                              <a:avLst/>
                              <a:gdLst>
                                <a:gd name="T0" fmla="+- 0 7560 7555"/>
                                <a:gd name="T1" fmla="*/ T0 w 5"/>
                                <a:gd name="T2" fmla="+- 0 2529 2529"/>
                                <a:gd name="T3" fmla="*/ 2529 h 63"/>
                                <a:gd name="T4" fmla="+- 0 7555 7555"/>
                                <a:gd name="T5" fmla="*/ T4 w 5"/>
                                <a:gd name="T6" fmla="+- 0 2529 2529"/>
                                <a:gd name="T7" fmla="*/ 2529 h 63"/>
                                <a:gd name="T8" fmla="+- 0 7555 7555"/>
                                <a:gd name="T9" fmla="*/ T8 w 5"/>
                                <a:gd name="T10" fmla="+- 0 2593 2529"/>
                                <a:gd name="T11" fmla="*/ 2593 h 63"/>
                                <a:gd name="T12" fmla="+- 0 7560 7555"/>
                                <a:gd name="T13" fmla="*/ T12 w 5"/>
                                <a:gd name="T14" fmla="+- 0 2593 2529"/>
                                <a:gd name="T15" fmla="*/ 2593 h 63"/>
                                <a:gd name="T16" fmla="+- 0 7560 755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59" name="Picture 1570"/>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755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60" name="Group 1571"/>
                        <wpg:cNvGrpSpPr>
                          <a:grpSpLocks/>
                        </wpg:cNvGrpSpPr>
                        <wpg:grpSpPr bwMode="auto">
                          <a:xfrm>
                            <a:off x="7545" y="2529"/>
                            <a:ext cx="5" cy="63"/>
                            <a:chOff x="7545" y="2529"/>
                            <a:chExt cx="5" cy="63"/>
                          </a:xfrm>
                        </wpg:grpSpPr>
                        <wps:wsp>
                          <wps:cNvPr id="18961" name="Freeform 1572"/>
                          <wps:cNvSpPr>
                            <a:spLocks/>
                          </wps:cNvSpPr>
                          <wps:spPr bwMode="auto">
                            <a:xfrm>
                              <a:off x="7545" y="2529"/>
                              <a:ext cx="5" cy="63"/>
                            </a:xfrm>
                            <a:custGeom>
                              <a:avLst/>
                              <a:gdLst>
                                <a:gd name="T0" fmla="+- 0 7551 7545"/>
                                <a:gd name="T1" fmla="*/ T0 w 5"/>
                                <a:gd name="T2" fmla="+- 0 2529 2529"/>
                                <a:gd name="T3" fmla="*/ 2529 h 63"/>
                                <a:gd name="T4" fmla="+- 0 7545 7545"/>
                                <a:gd name="T5" fmla="*/ T4 w 5"/>
                                <a:gd name="T6" fmla="+- 0 2529 2529"/>
                                <a:gd name="T7" fmla="*/ 2529 h 63"/>
                                <a:gd name="T8" fmla="+- 0 7545 7545"/>
                                <a:gd name="T9" fmla="*/ T8 w 5"/>
                                <a:gd name="T10" fmla="+- 0 2593 2529"/>
                                <a:gd name="T11" fmla="*/ 2593 h 63"/>
                                <a:gd name="T12" fmla="+- 0 7551 7545"/>
                                <a:gd name="T13" fmla="*/ T12 w 5"/>
                                <a:gd name="T14" fmla="+- 0 2593 2529"/>
                                <a:gd name="T15" fmla="*/ 2593 h 63"/>
                                <a:gd name="T16" fmla="+- 0 7551 754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62" name="Picture 1573"/>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754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63" name="Group 1574"/>
                        <wpg:cNvGrpSpPr>
                          <a:grpSpLocks/>
                        </wpg:cNvGrpSpPr>
                        <wpg:grpSpPr bwMode="auto">
                          <a:xfrm>
                            <a:off x="7536" y="2529"/>
                            <a:ext cx="5" cy="63"/>
                            <a:chOff x="7536" y="2529"/>
                            <a:chExt cx="5" cy="63"/>
                          </a:xfrm>
                        </wpg:grpSpPr>
                        <wps:wsp>
                          <wps:cNvPr id="18964" name="Freeform 1575"/>
                          <wps:cNvSpPr>
                            <a:spLocks/>
                          </wps:cNvSpPr>
                          <wps:spPr bwMode="auto">
                            <a:xfrm>
                              <a:off x="7536" y="2529"/>
                              <a:ext cx="5" cy="63"/>
                            </a:xfrm>
                            <a:custGeom>
                              <a:avLst/>
                              <a:gdLst>
                                <a:gd name="T0" fmla="+- 0 7541 7536"/>
                                <a:gd name="T1" fmla="*/ T0 w 5"/>
                                <a:gd name="T2" fmla="+- 0 2529 2529"/>
                                <a:gd name="T3" fmla="*/ 2529 h 63"/>
                                <a:gd name="T4" fmla="+- 0 7536 7536"/>
                                <a:gd name="T5" fmla="*/ T4 w 5"/>
                                <a:gd name="T6" fmla="+- 0 2529 2529"/>
                                <a:gd name="T7" fmla="*/ 2529 h 63"/>
                                <a:gd name="T8" fmla="+- 0 7536 7536"/>
                                <a:gd name="T9" fmla="*/ T8 w 5"/>
                                <a:gd name="T10" fmla="+- 0 2593 2529"/>
                                <a:gd name="T11" fmla="*/ 2593 h 63"/>
                                <a:gd name="T12" fmla="+- 0 7541 7536"/>
                                <a:gd name="T13" fmla="*/ T12 w 5"/>
                                <a:gd name="T14" fmla="+- 0 2593 2529"/>
                                <a:gd name="T15" fmla="*/ 2593 h 63"/>
                                <a:gd name="T16" fmla="+- 0 7541 753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65" name="Picture 1576"/>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753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66" name="Group 1577"/>
                        <wpg:cNvGrpSpPr>
                          <a:grpSpLocks/>
                        </wpg:cNvGrpSpPr>
                        <wpg:grpSpPr bwMode="auto">
                          <a:xfrm>
                            <a:off x="7526" y="2529"/>
                            <a:ext cx="5" cy="63"/>
                            <a:chOff x="7526" y="2529"/>
                            <a:chExt cx="5" cy="63"/>
                          </a:xfrm>
                        </wpg:grpSpPr>
                        <wps:wsp>
                          <wps:cNvPr id="18967" name="Freeform 1578"/>
                          <wps:cNvSpPr>
                            <a:spLocks/>
                          </wps:cNvSpPr>
                          <wps:spPr bwMode="auto">
                            <a:xfrm>
                              <a:off x="7526" y="2529"/>
                              <a:ext cx="5" cy="63"/>
                            </a:xfrm>
                            <a:custGeom>
                              <a:avLst/>
                              <a:gdLst>
                                <a:gd name="T0" fmla="+- 0 7532 7526"/>
                                <a:gd name="T1" fmla="*/ T0 w 5"/>
                                <a:gd name="T2" fmla="+- 0 2529 2529"/>
                                <a:gd name="T3" fmla="*/ 2529 h 63"/>
                                <a:gd name="T4" fmla="+- 0 7526 7526"/>
                                <a:gd name="T5" fmla="*/ T4 w 5"/>
                                <a:gd name="T6" fmla="+- 0 2529 2529"/>
                                <a:gd name="T7" fmla="*/ 2529 h 63"/>
                                <a:gd name="T8" fmla="+- 0 7526 7526"/>
                                <a:gd name="T9" fmla="*/ T8 w 5"/>
                                <a:gd name="T10" fmla="+- 0 2593 2529"/>
                                <a:gd name="T11" fmla="*/ 2593 h 63"/>
                                <a:gd name="T12" fmla="+- 0 7532 7526"/>
                                <a:gd name="T13" fmla="*/ T12 w 5"/>
                                <a:gd name="T14" fmla="+- 0 2593 2529"/>
                                <a:gd name="T15" fmla="*/ 2593 h 63"/>
                                <a:gd name="T16" fmla="+- 0 7532 752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68" name="Picture 1579"/>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752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69" name="Group 1580"/>
                        <wpg:cNvGrpSpPr>
                          <a:grpSpLocks/>
                        </wpg:cNvGrpSpPr>
                        <wpg:grpSpPr bwMode="auto">
                          <a:xfrm>
                            <a:off x="7517" y="2529"/>
                            <a:ext cx="5" cy="63"/>
                            <a:chOff x="7517" y="2529"/>
                            <a:chExt cx="5" cy="63"/>
                          </a:xfrm>
                        </wpg:grpSpPr>
                        <wps:wsp>
                          <wps:cNvPr id="18970" name="Freeform 1581"/>
                          <wps:cNvSpPr>
                            <a:spLocks/>
                          </wps:cNvSpPr>
                          <wps:spPr bwMode="auto">
                            <a:xfrm>
                              <a:off x="7517" y="2529"/>
                              <a:ext cx="5" cy="63"/>
                            </a:xfrm>
                            <a:custGeom>
                              <a:avLst/>
                              <a:gdLst>
                                <a:gd name="T0" fmla="+- 0 7522 7517"/>
                                <a:gd name="T1" fmla="*/ T0 w 5"/>
                                <a:gd name="T2" fmla="+- 0 2529 2529"/>
                                <a:gd name="T3" fmla="*/ 2529 h 63"/>
                                <a:gd name="T4" fmla="+- 0 7517 7517"/>
                                <a:gd name="T5" fmla="*/ T4 w 5"/>
                                <a:gd name="T6" fmla="+- 0 2529 2529"/>
                                <a:gd name="T7" fmla="*/ 2529 h 63"/>
                                <a:gd name="T8" fmla="+- 0 7517 7517"/>
                                <a:gd name="T9" fmla="*/ T8 w 5"/>
                                <a:gd name="T10" fmla="+- 0 2593 2529"/>
                                <a:gd name="T11" fmla="*/ 2593 h 63"/>
                                <a:gd name="T12" fmla="+- 0 7522 7517"/>
                                <a:gd name="T13" fmla="*/ T12 w 5"/>
                                <a:gd name="T14" fmla="+- 0 2593 2529"/>
                                <a:gd name="T15" fmla="*/ 2593 h 63"/>
                                <a:gd name="T16" fmla="+- 0 7522 751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71" name="Picture 1582"/>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751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72" name="Group 1583"/>
                        <wpg:cNvGrpSpPr>
                          <a:grpSpLocks/>
                        </wpg:cNvGrpSpPr>
                        <wpg:grpSpPr bwMode="auto">
                          <a:xfrm>
                            <a:off x="7507" y="2529"/>
                            <a:ext cx="5" cy="63"/>
                            <a:chOff x="7507" y="2529"/>
                            <a:chExt cx="5" cy="63"/>
                          </a:xfrm>
                        </wpg:grpSpPr>
                        <wps:wsp>
                          <wps:cNvPr id="18973" name="Freeform 1584"/>
                          <wps:cNvSpPr>
                            <a:spLocks/>
                          </wps:cNvSpPr>
                          <wps:spPr bwMode="auto">
                            <a:xfrm>
                              <a:off x="7507" y="2529"/>
                              <a:ext cx="5" cy="63"/>
                            </a:xfrm>
                            <a:custGeom>
                              <a:avLst/>
                              <a:gdLst>
                                <a:gd name="T0" fmla="+- 0 7512 7507"/>
                                <a:gd name="T1" fmla="*/ T0 w 5"/>
                                <a:gd name="T2" fmla="+- 0 2529 2529"/>
                                <a:gd name="T3" fmla="*/ 2529 h 63"/>
                                <a:gd name="T4" fmla="+- 0 7507 7507"/>
                                <a:gd name="T5" fmla="*/ T4 w 5"/>
                                <a:gd name="T6" fmla="+- 0 2529 2529"/>
                                <a:gd name="T7" fmla="*/ 2529 h 63"/>
                                <a:gd name="T8" fmla="+- 0 7507 7507"/>
                                <a:gd name="T9" fmla="*/ T8 w 5"/>
                                <a:gd name="T10" fmla="+- 0 2593 2529"/>
                                <a:gd name="T11" fmla="*/ 2593 h 63"/>
                                <a:gd name="T12" fmla="+- 0 7512 7507"/>
                                <a:gd name="T13" fmla="*/ T12 w 5"/>
                                <a:gd name="T14" fmla="+- 0 2593 2529"/>
                                <a:gd name="T15" fmla="*/ 2593 h 63"/>
                                <a:gd name="T16" fmla="+- 0 7512 750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74" name="Picture 1585"/>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750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75" name="Group 1586"/>
                        <wpg:cNvGrpSpPr>
                          <a:grpSpLocks/>
                        </wpg:cNvGrpSpPr>
                        <wpg:grpSpPr bwMode="auto">
                          <a:xfrm>
                            <a:off x="7497" y="2529"/>
                            <a:ext cx="5" cy="63"/>
                            <a:chOff x="7497" y="2529"/>
                            <a:chExt cx="5" cy="63"/>
                          </a:xfrm>
                        </wpg:grpSpPr>
                        <wps:wsp>
                          <wps:cNvPr id="18976" name="Freeform 1587"/>
                          <wps:cNvSpPr>
                            <a:spLocks/>
                          </wps:cNvSpPr>
                          <wps:spPr bwMode="auto">
                            <a:xfrm>
                              <a:off x="7497" y="2529"/>
                              <a:ext cx="5" cy="63"/>
                            </a:xfrm>
                            <a:custGeom>
                              <a:avLst/>
                              <a:gdLst>
                                <a:gd name="T0" fmla="+- 0 7502 7497"/>
                                <a:gd name="T1" fmla="*/ T0 w 5"/>
                                <a:gd name="T2" fmla="+- 0 2529 2529"/>
                                <a:gd name="T3" fmla="*/ 2529 h 63"/>
                                <a:gd name="T4" fmla="+- 0 7497 7497"/>
                                <a:gd name="T5" fmla="*/ T4 w 5"/>
                                <a:gd name="T6" fmla="+- 0 2529 2529"/>
                                <a:gd name="T7" fmla="*/ 2529 h 63"/>
                                <a:gd name="T8" fmla="+- 0 7497 7497"/>
                                <a:gd name="T9" fmla="*/ T8 w 5"/>
                                <a:gd name="T10" fmla="+- 0 2593 2529"/>
                                <a:gd name="T11" fmla="*/ 2593 h 63"/>
                                <a:gd name="T12" fmla="+- 0 7502 7497"/>
                                <a:gd name="T13" fmla="*/ T12 w 5"/>
                                <a:gd name="T14" fmla="+- 0 2593 2529"/>
                                <a:gd name="T15" fmla="*/ 2593 h 63"/>
                                <a:gd name="T16" fmla="+- 0 7502 749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77" name="Picture 1588"/>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749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78" name="Group 1589"/>
                        <wpg:cNvGrpSpPr>
                          <a:grpSpLocks/>
                        </wpg:cNvGrpSpPr>
                        <wpg:grpSpPr bwMode="auto">
                          <a:xfrm>
                            <a:off x="7488" y="2529"/>
                            <a:ext cx="5" cy="63"/>
                            <a:chOff x="7488" y="2529"/>
                            <a:chExt cx="5" cy="63"/>
                          </a:xfrm>
                        </wpg:grpSpPr>
                        <wps:wsp>
                          <wps:cNvPr id="18979" name="Freeform 1590"/>
                          <wps:cNvSpPr>
                            <a:spLocks/>
                          </wps:cNvSpPr>
                          <wps:spPr bwMode="auto">
                            <a:xfrm>
                              <a:off x="7488" y="2529"/>
                              <a:ext cx="5" cy="63"/>
                            </a:xfrm>
                            <a:custGeom>
                              <a:avLst/>
                              <a:gdLst>
                                <a:gd name="T0" fmla="+- 0 7492 7488"/>
                                <a:gd name="T1" fmla="*/ T0 w 5"/>
                                <a:gd name="T2" fmla="+- 0 2529 2529"/>
                                <a:gd name="T3" fmla="*/ 2529 h 63"/>
                                <a:gd name="T4" fmla="+- 0 7488 7488"/>
                                <a:gd name="T5" fmla="*/ T4 w 5"/>
                                <a:gd name="T6" fmla="+- 0 2529 2529"/>
                                <a:gd name="T7" fmla="*/ 2529 h 63"/>
                                <a:gd name="T8" fmla="+- 0 7488 7488"/>
                                <a:gd name="T9" fmla="*/ T8 w 5"/>
                                <a:gd name="T10" fmla="+- 0 2593 2529"/>
                                <a:gd name="T11" fmla="*/ 2593 h 63"/>
                                <a:gd name="T12" fmla="+- 0 7492 7488"/>
                                <a:gd name="T13" fmla="*/ T12 w 5"/>
                                <a:gd name="T14" fmla="+- 0 2593 2529"/>
                                <a:gd name="T15" fmla="*/ 2593 h 63"/>
                                <a:gd name="T16" fmla="+- 0 7492 748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80" name="Picture 1591"/>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748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81" name="Group 1592"/>
                        <wpg:cNvGrpSpPr>
                          <a:grpSpLocks/>
                        </wpg:cNvGrpSpPr>
                        <wpg:grpSpPr bwMode="auto">
                          <a:xfrm>
                            <a:off x="7478" y="2529"/>
                            <a:ext cx="5" cy="63"/>
                            <a:chOff x="7478" y="2529"/>
                            <a:chExt cx="5" cy="63"/>
                          </a:xfrm>
                        </wpg:grpSpPr>
                        <wps:wsp>
                          <wps:cNvPr id="18982" name="Freeform 1593"/>
                          <wps:cNvSpPr>
                            <a:spLocks/>
                          </wps:cNvSpPr>
                          <wps:spPr bwMode="auto">
                            <a:xfrm>
                              <a:off x="7478" y="2529"/>
                              <a:ext cx="5" cy="63"/>
                            </a:xfrm>
                            <a:custGeom>
                              <a:avLst/>
                              <a:gdLst>
                                <a:gd name="T0" fmla="+- 0 7483 7478"/>
                                <a:gd name="T1" fmla="*/ T0 w 5"/>
                                <a:gd name="T2" fmla="+- 0 2529 2529"/>
                                <a:gd name="T3" fmla="*/ 2529 h 63"/>
                                <a:gd name="T4" fmla="+- 0 7478 7478"/>
                                <a:gd name="T5" fmla="*/ T4 w 5"/>
                                <a:gd name="T6" fmla="+- 0 2529 2529"/>
                                <a:gd name="T7" fmla="*/ 2529 h 63"/>
                                <a:gd name="T8" fmla="+- 0 7478 7478"/>
                                <a:gd name="T9" fmla="*/ T8 w 5"/>
                                <a:gd name="T10" fmla="+- 0 2593 2529"/>
                                <a:gd name="T11" fmla="*/ 2593 h 63"/>
                                <a:gd name="T12" fmla="+- 0 7483 7478"/>
                                <a:gd name="T13" fmla="*/ T12 w 5"/>
                                <a:gd name="T14" fmla="+- 0 2593 2529"/>
                                <a:gd name="T15" fmla="*/ 2593 h 63"/>
                                <a:gd name="T16" fmla="+- 0 7483 747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83" name="Picture 1594"/>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747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84" name="Group 1595"/>
                        <wpg:cNvGrpSpPr>
                          <a:grpSpLocks/>
                        </wpg:cNvGrpSpPr>
                        <wpg:grpSpPr bwMode="auto">
                          <a:xfrm>
                            <a:off x="7469" y="2529"/>
                            <a:ext cx="5" cy="63"/>
                            <a:chOff x="7469" y="2529"/>
                            <a:chExt cx="5" cy="63"/>
                          </a:xfrm>
                        </wpg:grpSpPr>
                        <wps:wsp>
                          <wps:cNvPr id="18985" name="Freeform 1596"/>
                          <wps:cNvSpPr>
                            <a:spLocks/>
                          </wps:cNvSpPr>
                          <wps:spPr bwMode="auto">
                            <a:xfrm>
                              <a:off x="7469" y="2529"/>
                              <a:ext cx="5" cy="63"/>
                            </a:xfrm>
                            <a:custGeom>
                              <a:avLst/>
                              <a:gdLst>
                                <a:gd name="T0" fmla="+- 0 7473 7469"/>
                                <a:gd name="T1" fmla="*/ T0 w 5"/>
                                <a:gd name="T2" fmla="+- 0 2529 2529"/>
                                <a:gd name="T3" fmla="*/ 2529 h 63"/>
                                <a:gd name="T4" fmla="+- 0 7469 7469"/>
                                <a:gd name="T5" fmla="*/ T4 w 5"/>
                                <a:gd name="T6" fmla="+- 0 2529 2529"/>
                                <a:gd name="T7" fmla="*/ 2529 h 63"/>
                                <a:gd name="T8" fmla="+- 0 7469 7469"/>
                                <a:gd name="T9" fmla="*/ T8 w 5"/>
                                <a:gd name="T10" fmla="+- 0 2593 2529"/>
                                <a:gd name="T11" fmla="*/ 2593 h 63"/>
                                <a:gd name="T12" fmla="+- 0 7473 7469"/>
                                <a:gd name="T13" fmla="*/ T12 w 5"/>
                                <a:gd name="T14" fmla="+- 0 2593 2529"/>
                                <a:gd name="T15" fmla="*/ 2593 h 63"/>
                                <a:gd name="T16" fmla="+- 0 7473 746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86" name="Picture 1597"/>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746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87" name="Group 1598"/>
                        <wpg:cNvGrpSpPr>
                          <a:grpSpLocks/>
                        </wpg:cNvGrpSpPr>
                        <wpg:grpSpPr bwMode="auto">
                          <a:xfrm>
                            <a:off x="7459" y="2529"/>
                            <a:ext cx="5" cy="63"/>
                            <a:chOff x="7459" y="2529"/>
                            <a:chExt cx="5" cy="63"/>
                          </a:xfrm>
                        </wpg:grpSpPr>
                        <wps:wsp>
                          <wps:cNvPr id="18988" name="Freeform 1599"/>
                          <wps:cNvSpPr>
                            <a:spLocks/>
                          </wps:cNvSpPr>
                          <wps:spPr bwMode="auto">
                            <a:xfrm>
                              <a:off x="7459" y="2529"/>
                              <a:ext cx="5" cy="63"/>
                            </a:xfrm>
                            <a:custGeom>
                              <a:avLst/>
                              <a:gdLst>
                                <a:gd name="T0" fmla="+- 0 7463 7459"/>
                                <a:gd name="T1" fmla="*/ T0 w 5"/>
                                <a:gd name="T2" fmla="+- 0 2529 2529"/>
                                <a:gd name="T3" fmla="*/ 2529 h 63"/>
                                <a:gd name="T4" fmla="+- 0 7459 7459"/>
                                <a:gd name="T5" fmla="*/ T4 w 5"/>
                                <a:gd name="T6" fmla="+- 0 2529 2529"/>
                                <a:gd name="T7" fmla="*/ 2529 h 63"/>
                                <a:gd name="T8" fmla="+- 0 7459 7459"/>
                                <a:gd name="T9" fmla="*/ T8 w 5"/>
                                <a:gd name="T10" fmla="+- 0 2593 2529"/>
                                <a:gd name="T11" fmla="*/ 2593 h 63"/>
                                <a:gd name="T12" fmla="+- 0 7463 7459"/>
                                <a:gd name="T13" fmla="*/ T12 w 5"/>
                                <a:gd name="T14" fmla="+- 0 2593 2529"/>
                                <a:gd name="T15" fmla="*/ 2593 h 63"/>
                                <a:gd name="T16" fmla="+- 0 7463 745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89" name="Picture 1600"/>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745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90" name="Group 1601"/>
                        <wpg:cNvGrpSpPr>
                          <a:grpSpLocks/>
                        </wpg:cNvGrpSpPr>
                        <wpg:grpSpPr bwMode="auto">
                          <a:xfrm>
                            <a:off x="7450" y="2529"/>
                            <a:ext cx="5" cy="63"/>
                            <a:chOff x="7450" y="2529"/>
                            <a:chExt cx="5" cy="63"/>
                          </a:xfrm>
                        </wpg:grpSpPr>
                        <wps:wsp>
                          <wps:cNvPr id="18991" name="Freeform 1602"/>
                          <wps:cNvSpPr>
                            <a:spLocks/>
                          </wps:cNvSpPr>
                          <wps:spPr bwMode="auto">
                            <a:xfrm>
                              <a:off x="7450" y="2529"/>
                              <a:ext cx="5" cy="63"/>
                            </a:xfrm>
                            <a:custGeom>
                              <a:avLst/>
                              <a:gdLst>
                                <a:gd name="T0" fmla="+- 0 7454 7450"/>
                                <a:gd name="T1" fmla="*/ T0 w 5"/>
                                <a:gd name="T2" fmla="+- 0 2529 2529"/>
                                <a:gd name="T3" fmla="*/ 2529 h 63"/>
                                <a:gd name="T4" fmla="+- 0 7450 7450"/>
                                <a:gd name="T5" fmla="*/ T4 w 5"/>
                                <a:gd name="T6" fmla="+- 0 2529 2529"/>
                                <a:gd name="T7" fmla="*/ 2529 h 63"/>
                                <a:gd name="T8" fmla="+- 0 7450 7450"/>
                                <a:gd name="T9" fmla="*/ T8 w 5"/>
                                <a:gd name="T10" fmla="+- 0 2593 2529"/>
                                <a:gd name="T11" fmla="*/ 2593 h 63"/>
                                <a:gd name="T12" fmla="+- 0 7454 7450"/>
                                <a:gd name="T13" fmla="*/ T12 w 5"/>
                                <a:gd name="T14" fmla="+- 0 2593 2529"/>
                                <a:gd name="T15" fmla="*/ 2593 h 63"/>
                                <a:gd name="T16" fmla="+- 0 7454 745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92" name="Picture 1603"/>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744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93" name="Group 1604"/>
                        <wpg:cNvGrpSpPr>
                          <a:grpSpLocks/>
                        </wpg:cNvGrpSpPr>
                        <wpg:grpSpPr bwMode="auto">
                          <a:xfrm>
                            <a:off x="7440" y="2529"/>
                            <a:ext cx="5" cy="63"/>
                            <a:chOff x="7440" y="2529"/>
                            <a:chExt cx="5" cy="63"/>
                          </a:xfrm>
                        </wpg:grpSpPr>
                        <wps:wsp>
                          <wps:cNvPr id="18994" name="Freeform 1605"/>
                          <wps:cNvSpPr>
                            <a:spLocks/>
                          </wps:cNvSpPr>
                          <wps:spPr bwMode="auto">
                            <a:xfrm>
                              <a:off x="7440" y="2529"/>
                              <a:ext cx="5" cy="63"/>
                            </a:xfrm>
                            <a:custGeom>
                              <a:avLst/>
                              <a:gdLst>
                                <a:gd name="T0" fmla="+- 0 7444 7440"/>
                                <a:gd name="T1" fmla="*/ T0 w 5"/>
                                <a:gd name="T2" fmla="+- 0 2529 2529"/>
                                <a:gd name="T3" fmla="*/ 2529 h 63"/>
                                <a:gd name="T4" fmla="+- 0 7440 7440"/>
                                <a:gd name="T5" fmla="*/ T4 w 5"/>
                                <a:gd name="T6" fmla="+- 0 2529 2529"/>
                                <a:gd name="T7" fmla="*/ 2529 h 63"/>
                                <a:gd name="T8" fmla="+- 0 7440 7440"/>
                                <a:gd name="T9" fmla="*/ T8 w 5"/>
                                <a:gd name="T10" fmla="+- 0 2593 2529"/>
                                <a:gd name="T11" fmla="*/ 2593 h 63"/>
                                <a:gd name="T12" fmla="+- 0 7444 7440"/>
                                <a:gd name="T13" fmla="*/ T12 w 5"/>
                                <a:gd name="T14" fmla="+- 0 2593 2529"/>
                                <a:gd name="T15" fmla="*/ 2593 h 63"/>
                                <a:gd name="T16" fmla="+- 0 7444 744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995" name="Group 1606"/>
                        <wpg:cNvGrpSpPr>
                          <a:grpSpLocks/>
                        </wpg:cNvGrpSpPr>
                        <wpg:grpSpPr bwMode="auto">
                          <a:xfrm>
                            <a:off x="7435" y="2529"/>
                            <a:ext cx="5" cy="63"/>
                            <a:chOff x="7435" y="2529"/>
                            <a:chExt cx="5" cy="63"/>
                          </a:xfrm>
                        </wpg:grpSpPr>
                        <wps:wsp>
                          <wps:cNvPr id="18996" name="Freeform 1607"/>
                          <wps:cNvSpPr>
                            <a:spLocks/>
                          </wps:cNvSpPr>
                          <wps:spPr bwMode="auto">
                            <a:xfrm>
                              <a:off x="7435" y="2529"/>
                              <a:ext cx="5" cy="63"/>
                            </a:xfrm>
                            <a:custGeom>
                              <a:avLst/>
                              <a:gdLst>
                                <a:gd name="T0" fmla="+- 0 7440 7435"/>
                                <a:gd name="T1" fmla="*/ T0 w 5"/>
                                <a:gd name="T2" fmla="+- 0 2529 2529"/>
                                <a:gd name="T3" fmla="*/ 2529 h 63"/>
                                <a:gd name="T4" fmla="+- 0 7435 7435"/>
                                <a:gd name="T5" fmla="*/ T4 w 5"/>
                                <a:gd name="T6" fmla="+- 0 2529 2529"/>
                                <a:gd name="T7" fmla="*/ 2529 h 63"/>
                                <a:gd name="T8" fmla="+- 0 7435 7435"/>
                                <a:gd name="T9" fmla="*/ T8 w 5"/>
                                <a:gd name="T10" fmla="+- 0 2593 2529"/>
                                <a:gd name="T11" fmla="*/ 2593 h 63"/>
                                <a:gd name="T12" fmla="+- 0 7440 7435"/>
                                <a:gd name="T13" fmla="*/ T12 w 5"/>
                                <a:gd name="T14" fmla="+- 0 2593 2529"/>
                                <a:gd name="T15" fmla="*/ 2593 h 63"/>
                                <a:gd name="T16" fmla="+- 0 7440 743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8997" name="Picture 1608"/>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7430"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998" name="Group 1609"/>
                        <wpg:cNvGrpSpPr>
                          <a:grpSpLocks/>
                        </wpg:cNvGrpSpPr>
                        <wpg:grpSpPr bwMode="auto">
                          <a:xfrm>
                            <a:off x="7425" y="2529"/>
                            <a:ext cx="5" cy="63"/>
                            <a:chOff x="7425" y="2529"/>
                            <a:chExt cx="5" cy="63"/>
                          </a:xfrm>
                        </wpg:grpSpPr>
                        <wps:wsp>
                          <wps:cNvPr id="18999" name="Freeform 1610"/>
                          <wps:cNvSpPr>
                            <a:spLocks/>
                          </wps:cNvSpPr>
                          <wps:spPr bwMode="auto">
                            <a:xfrm>
                              <a:off x="7425" y="2529"/>
                              <a:ext cx="5" cy="63"/>
                            </a:xfrm>
                            <a:custGeom>
                              <a:avLst/>
                              <a:gdLst>
                                <a:gd name="T0" fmla="+- 0 7430 7425"/>
                                <a:gd name="T1" fmla="*/ T0 w 5"/>
                                <a:gd name="T2" fmla="+- 0 2529 2529"/>
                                <a:gd name="T3" fmla="*/ 2529 h 63"/>
                                <a:gd name="T4" fmla="+- 0 7425 7425"/>
                                <a:gd name="T5" fmla="*/ T4 w 5"/>
                                <a:gd name="T6" fmla="+- 0 2529 2529"/>
                                <a:gd name="T7" fmla="*/ 2529 h 63"/>
                                <a:gd name="T8" fmla="+- 0 7425 7425"/>
                                <a:gd name="T9" fmla="*/ T8 w 5"/>
                                <a:gd name="T10" fmla="+- 0 2593 2529"/>
                                <a:gd name="T11" fmla="*/ 2593 h 63"/>
                                <a:gd name="T12" fmla="+- 0 7430 7425"/>
                                <a:gd name="T13" fmla="*/ T12 w 5"/>
                                <a:gd name="T14" fmla="+- 0 2593 2529"/>
                                <a:gd name="T15" fmla="*/ 2593 h 63"/>
                                <a:gd name="T16" fmla="+- 0 7430 742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00" name="Picture 1611"/>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742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01" name="Group 1612"/>
                        <wpg:cNvGrpSpPr>
                          <a:grpSpLocks/>
                        </wpg:cNvGrpSpPr>
                        <wpg:grpSpPr bwMode="auto">
                          <a:xfrm>
                            <a:off x="7416" y="2529"/>
                            <a:ext cx="5" cy="63"/>
                            <a:chOff x="7416" y="2529"/>
                            <a:chExt cx="5" cy="63"/>
                          </a:xfrm>
                        </wpg:grpSpPr>
                        <wps:wsp>
                          <wps:cNvPr id="19002" name="Freeform 1613"/>
                          <wps:cNvSpPr>
                            <a:spLocks/>
                          </wps:cNvSpPr>
                          <wps:spPr bwMode="auto">
                            <a:xfrm>
                              <a:off x="7416" y="2529"/>
                              <a:ext cx="5" cy="63"/>
                            </a:xfrm>
                            <a:custGeom>
                              <a:avLst/>
                              <a:gdLst>
                                <a:gd name="T0" fmla="+- 0 7421 7416"/>
                                <a:gd name="T1" fmla="*/ T0 w 5"/>
                                <a:gd name="T2" fmla="+- 0 2529 2529"/>
                                <a:gd name="T3" fmla="*/ 2529 h 63"/>
                                <a:gd name="T4" fmla="+- 0 7416 7416"/>
                                <a:gd name="T5" fmla="*/ T4 w 5"/>
                                <a:gd name="T6" fmla="+- 0 2529 2529"/>
                                <a:gd name="T7" fmla="*/ 2529 h 63"/>
                                <a:gd name="T8" fmla="+- 0 7416 7416"/>
                                <a:gd name="T9" fmla="*/ T8 w 5"/>
                                <a:gd name="T10" fmla="+- 0 2593 2529"/>
                                <a:gd name="T11" fmla="*/ 2593 h 63"/>
                                <a:gd name="T12" fmla="+- 0 7421 7416"/>
                                <a:gd name="T13" fmla="*/ T12 w 5"/>
                                <a:gd name="T14" fmla="+- 0 2593 2529"/>
                                <a:gd name="T15" fmla="*/ 2593 h 63"/>
                                <a:gd name="T16" fmla="+- 0 7421 741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03" name="Picture 1614"/>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741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04" name="Group 1615"/>
                        <wpg:cNvGrpSpPr>
                          <a:grpSpLocks/>
                        </wpg:cNvGrpSpPr>
                        <wpg:grpSpPr bwMode="auto">
                          <a:xfrm>
                            <a:off x="7406" y="2529"/>
                            <a:ext cx="5" cy="63"/>
                            <a:chOff x="7406" y="2529"/>
                            <a:chExt cx="5" cy="63"/>
                          </a:xfrm>
                        </wpg:grpSpPr>
                        <wps:wsp>
                          <wps:cNvPr id="19005" name="Freeform 1616"/>
                          <wps:cNvSpPr>
                            <a:spLocks/>
                          </wps:cNvSpPr>
                          <wps:spPr bwMode="auto">
                            <a:xfrm>
                              <a:off x="7406" y="2529"/>
                              <a:ext cx="5" cy="63"/>
                            </a:xfrm>
                            <a:custGeom>
                              <a:avLst/>
                              <a:gdLst>
                                <a:gd name="T0" fmla="+- 0 7411 7406"/>
                                <a:gd name="T1" fmla="*/ T0 w 5"/>
                                <a:gd name="T2" fmla="+- 0 2529 2529"/>
                                <a:gd name="T3" fmla="*/ 2529 h 63"/>
                                <a:gd name="T4" fmla="+- 0 7406 7406"/>
                                <a:gd name="T5" fmla="*/ T4 w 5"/>
                                <a:gd name="T6" fmla="+- 0 2529 2529"/>
                                <a:gd name="T7" fmla="*/ 2529 h 63"/>
                                <a:gd name="T8" fmla="+- 0 7406 7406"/>
                                <a:gd name="T9" fmla="*/ T8 w 5"/>
                                <a:gd name="T10" fmla="+- 0 2593 2529"/>
                                <a:gd name="T11" fmla="*/ 2593 h 63"/>
                                <a:gd name="T12" fmla="+- 0 7411 7406"/>
                                <a:gd name="T13" fmla="*/ T12 w 5"/>
                                <a:gd name="T14" fmla="+- 0 2593 2529"/>
                                <a:gd name="T15" fmla="*/ 2593 h 63"/>
                                <a:gd name="T16" fmla="+- 0 7411 740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06" name="Group 1617"/>
                        <wpg:cNvGrpSpPr>
                          <a:grpSpLocks/>
                        </wpg:cNvGrpSpPr>
                        <wpg:grpSpPr bwMode="auto">
                          <a:xfrm>
                            <a:off x="7406" y="2529"/>
                            <a:ext cx="2" cy="63"/>
                            <a:chOff x="7406" y="2529"/>
                            <a:chExt cx="2" cy="63"/>
                          </a:xfrm>
                        </wpg:grpSpPr>
                        <wps:wsp>
                          <wps:cNvPr id="19007" name="Freeform 1618"/>
                          <wps:cNvSpPr>
                            <a:spLocks/>
                          </wps:cNvSpPr>
                          <wps:spPr bwMode="auto">
                            <a:xfrm>
                              <a:off x="7406" y="2529"/>
                              <a:ext cx="2" cy="63"/>
                            </a:xfrm>
                            <a:custGeom>
                              <a:avLst/>
                              <a:gdLst>
                                <a:gd name="T0" fmla="+- 0 2529 2529"/>
                                <a:gd name="T1" fmla="*/ 2529 h 63"/>
                                <a:gd name="T2" fmla="+- 0 2593 2529"/>
                                <a:gd name="T3" fmla="*/ 2593 h 63"/>
                                <a:gd name="T4" fmla="+- 0 2529 2529"/>
                                <a:gd name="T5" fmla="*/ 2529 h 63"/>
                                <a:gd name="T6" fmla="+- 0 2593 2529"/>
                                <a:gd name="T7" fmla="*/ 2593 h 63"/>
                                <a:gd name="T8" fmla="+- 0 2529 2529"/>
                                <a:gd name="T9" fmla="*/ 2529 h 63"/>
                              </a:gdLst>
                              <a:ahLst/>
                              <a:cxnLst>
                                <a:cxn ang="0">
                                  <a:pos x="0" y="T1"/>
                                </a:cxn>
                                <a:cxn ang="0">
                                  <a:pos x="0" y="T3"/>
                                </a:cxn>
                                <a:cxn ang="0">
                                  <a:pos x="0" y="T5"/>
                                </a:cxn>
                                <a:cxn ang="0">
                                  <a:pos x="0" y="T7"/>
                                </a:cxn>
                                <a:cxn ang="0">
                                  <a:pos x="0" y="T9"/>
                                </a:cxn>
                              </a:cxnLst>
                              <a:rect l="0" t="0" r="r" b="b"/>
                              <a:pathLst>
                                <a:path h="63">
                                  <a:moveTo>
                                    <a:pt x="0" y="0"/>
                                  </a:moveTo>
                                  <a:lnTo>
                                    <a:pt x="0" y="64"/>
                                  </a:lnTo>
                                  <a:lnTo>
                                    <a:pt x="0" y="0"/>
                                  </a:lnTo>
                                  <a:lnTo>
                                    <a:pt x="0" y="64"/>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08" name="Group 1619"/>
                        <wpg:cNvGrpSpPr>
                          <a:grpSpLocks/>
                        </wpg:cNvGrpSpPr>
                        <wpg:grpSpPr bwMode="auto">
                          <a:xfrm>
                            <a:off x="7406" y="2342"/>
                            <a:ext cx="199" cy="2"/>
                            <a:chOff x="7406" y="2342"/>
                            <a:chExt cx="199" cy="2"/>
                          </a:xfrm>
                        </wpg:grpSpPr>
                        <wps:wsp>
                          <wps:cNvPr id="19009" name="Freeform 1620"/>
                          <wps:cNvSpPr>
                            <a:spLocks/>
                          </wps:cNvSpPr>
                          <wps:spPr bwMode="auto">
                            <a:xfrm>
                              <a:off x="7406" y="2342"/>
                              <a:ext cx="199" cy="2"/>
                            </a:xfrm>
                            <a:custGeom>
                              <a:avLst/>
                              <a:gdLst>
                                <a:gd name="T0" fmla="+- 0 7605 7406"/>
                                <a:gd name="T1" fmla="*/ T0 w 199"/>
                                <a:gd name="T2" fmla="+- 0 2342 2342"/>
                                <a:gd name="T3" fmla="*/ 2342 h 2"/>
                                <a:gd name="T4" fmla="+- 0 7406 7406"/>
                                <a:gd name="T5" fmla="*/ T4 w 199"/>
                                <a:gd name="T6" fmla="+- 0 2342 2342"/>
                                <a:gd name="T7" fmla="*/ 2342 h 2"/>
                                <a:gd name="T8" fmla="+- 0 7406 7406"/>
                                <a:gd name="T9" fmla="*/ T8 w 199"/>
                                <a:gd name="T10" fmla="+- 0 2344 2342"/>
                                <a:gd name="T11" fmla="*/ 2344 h 2"/>
                                <a:gd name="T12" fmla="+- 0 7605 7406"/>
                                <a:gd name="T13" fmla="*/ T12 w 199"/>
                                <a:gd name="T14" fmla="+- 0 2344 2342"/>
                                <a:gd name="T15" fmla="*/ 2344 h 2"/>
                                <a:gd name="T16" fmla="+- 0 7605 7406"/>
                                <a:gd name="T17" fmla="*/ T16 w 199"/>
                                <a:gd name="T18" fmla="+- 0 2342 2342"/>
                                <a:gd name="T19" fmla="*/ 2342 h 2"/>
                              </a:gdLst>
                              <a:ahLst/>
                              <a:cxnLst>
                                <a:cxn ang="0">
                                  <a:pos x="T1" y="T3"/>
                                </a:cxn>
                                <a:cxn ang="0">
                                  <a:pos x="T5" y="T7"/>
                                </a:cxn>
                                <a:cxn ang="0">
                                  <a:pos x="T9" y="T11"/>
                                </a:cxn>
                                <a:cxn ang="0">
                                  <a:pos x="T13" y="T15"/>
                                </a:cxn>
                                <a:cxn ang="0">
                                  <a:pos x="T17" y="T19"/>
                                </a:cxn>
                              </a:cxnLst>
                              <a:rect l="0" t="0" r="r" b="b"/>
                              <a:pathLst>
                                <a:path w="199" h="2">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10" name="Picture 1621"/>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7406" y="2336"/>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11" name="Group 1622"/>
                        <wpg:cNvGrpSpPr>
                          <a:grpSpLocks/>
                        </wpg:cNvGrpSpPr>
                        <wpg:grpSpPr bwMode="auto">
                          <a:xfrm>
                            <a:off x="7406" y="2338"/>
                            <a:ext cx="199" cy="4"/>
                            <a:chOff x="7406" y="2338"/>
                            <a:chExt cx="199" cy="4"/>
                          </a:xfrm>
                        </wpg:grpSpPr>
                        <wps:wsp>
                          <wps:cNvPr id="19012" name="Freeform 1623"/>
                          <wps:cNvSpPr>
                            <a:spLocks/>
                          </wps:cNvSpPr>
                          <wps:spPr bwMode="auto">
                            <a:xfrm>
                              <a:off x="7406" y="2338"/>
                              <a:ext cx="199" cy="4"/>
                            </a:xfrm>
                            <a:custGeom>
                              <a:avLst/>
                              <a:gdLst>
                                <a:gd name="T0" fmla="+- 0 7605 7406"/>
                                <a:gd name="T1" fmla="*/ T0 w 199"/>
                                <a:gd name="T2" fmla="+- 0 2338 2338"/>
                                <a:gd name="T3" fmla="*/ 2338 h 4"/>
                                <a:gd name="T4" fmla="+- 0 7406 7406"/>
                                <a:gd name="T5" fmla="*/ T4 w 199"/>
                                <a:gd name="T6" fmla="+- 0 2338 2338"/>
                                <a:gd name="T7" fmla="*/ 2338 h 4"/>
                                <a:gd name="T8" fmla="+- 0 7406 7406"/>
                                <a:gd name="T9" fmla="*/ T8 w 199"/>
                                <a:gd name="T10" fmla="+- 0 2342 2338"/>
                                <a:gd name="T11" fmla="*/ 2342 h 4"/>
                                <a:gd name="T12" fmla="+- 0 7605 7406"/>
                                <a:gd name="T13" fmla="*/ T12 w 199"/>
                                <a:gd name="T14" fmla="+- 0 2342 2338"/>
                                <a:gd name="T15" fmla="*/ 2342 h 4"/>
                                <a:gd name="T16" fmla="+- 0 7605 7406"/>
                                <a:gd name="T17" fmla="*/ T16 w 199"/>
                                <a:gd name="T18" fmla="+- 0 2338 2338"/>
                                <a:gd name="T19" fmla="*/ 2338 h 4"/>
                              </a:gdLst>
                              <a:ahLst/>
                              <a:cxnLst>
                                <a:cxn ang="0">
                                  <a:pos x="T1" y="T3"/>
                                </a:cxn>
                                <a:cxn ang="0">
                                  <a:pos x="T5" y="T7"/>
                                </a:cxn>
                                <a:cxn ang="0">
                                  <a:pos x="T9" y="T11"/>
                                </a:cxn>
                                <a:cxn ang="0">
                                  <a:pos x="T13" y="T15"/>
                                </a:cxn>
                                <a:cxn ang="0">
                                  <a:pos x="T17" y="T19"/>
                                </a:cxn>
                              </a:cxnLst>
                              <a:rect l="0" t="0" r="r" b="b"/>
                              <a:pathLst>
                                <a:path w="199" h="4">
                                  <a:moveTo>
                                    <a:pt x="199" y="0"/>
                                  </a:moveTo>
                                  <a:lnTo>
                                    <a:pt x="0" y="0"/>
                                  </a:lnTo>
                                  <a:lnTo>
                                    <a:pt x="0" y="4"/>
                                  </a:lnTo>
                                  <a:lnTo>
                                    <a:pt x="199" y="4"/>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13" name="Group 1624"/>
                        <wpg:cNvGrpSpPr>
                          <a:grpSpLocks/>
                        </wpg:cNvGrpSpPr>
                        <wpg:grpSpPr bwMode="auto">
                          <a:xfrm>
                            <a:off x="7406" y="2340"/>
                            <a:ext cx="199" cy="2"/>
                            <a:chOff x="7406" y="2340"/>
                            <a:chExt cx="199" cy="2"/>
                          </a:xfrm>
                        </wpg:grpSpPr>
                        <wps:wsp>
                          <wps:cNvPr id="19014" name="Freeform 1625"/>
                          <wps:cNvSpPr>
                            <a:spLocks/>
                          </wps:cNvSpPr>
                          <wps:spPr bwMode="auto">
                            <a:xfrm>
                              <a:off x="7406" y="2340"/>
                              <a:ext cx="199" cy="2"/>
                            </a:xfrm>
                            <a:custGeom>
                              <a:avLst/>
                              <a:gdLst>
                                <a:gd name="T0" fmla="+- 0 7406 7406"/>
                                <a:gd name="T1" fmla="*/ T0 w 199"/>
                                <a:gd name="T2" fmla="+- 0 7605 7406"/>
                                <a:gd name="T3" fmla="*/ T2 w 199"/>
                              </a:gdLst>
                              <a:ahLst/>
                              <a:cxnLst>
                                <a:cxn ang="0">
                                  <a:pos x="T1" y="0"/>
                                </a:cxn>
                                <a:cxn ang="0">
                                  <a:pos x="T3" y="0"/>
                                </a:cxn>
                              </a:cxnLst>
                              <a:rect l="0" t="0" r="r" b="b"/>
                              <a:pathLst>
                                <a:path w="199">
                                  <a:moveTo>
                                    <a:pt x="0" y="0"/>
                                  </a:moveTo>
                                  <a:lnTo>
                                    <a:pt x="199" y="0"/>
                                  </a:lnTo>
                                </a:path>
                              </a:pathLst>
                            </a:custGeom>
                            <a:noFill/>
                            <a:ln w="583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015" name="Group 1626"/>
                        <wpg:cNvGrpSpPr>
                          <a:grpSpLocks/>
                        </wpg:cNvGrpSpPr>
                        <wpg:grpSpPr bwMode="auto">
                          <a:xfrm>
                            <a:off x="7605" y="2336"/>
                            <a:ext cx="2" cy="39"/>
                            <a:chOff x="7605" y="2336"/>
                            <a:chExt cx="2" cy="39"/>
                          </a:xfrm>
                        </wpg:grpSpPr>
                        <wps:wsp>
                          <wps:cNvPr id="19016" name="Freeform 1627"/>
                          <wps:cNvSpPr>
                            <a:spLocks/>
                          </wps:cNvSpPr>
                          <wps:spPr bwMode="auto">
                            <a:xfrm>
                              <a:off x="7605" y="2336"/>
                              <a:ext cx="2" cy="39"/>
                            </a:xfrm>
                            <a:custGeom>
                              <a:avLst/>
                              <a:gdLst>
                                <a:gd name="T0" fmla="+- 0 2374 2336"/>
                                <a:gd name="T1" fmla="*/ 2374 h 39"/>
                                <a:gd name="T2" fmla="+- 0 2336 2336"/>
                                <a:gd name="T3" fmla="*/ 2336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017" name="Group 1628"/>
                        <wpg:cNvGrpSpPr>
                          <a:grpSpLocks/>
                        </wpg:cNvGrpSpPr>
                        <wpg:grpSpPr bwMode="auto">
                          <a:xfrm>
                            <a:off x="7406" y="2336"/>
                            <a:ext cx="2" cy="39"/>
                            <a:chOff x="7406" y="2336"/>
                            <a:chExt cx="2" cy="39"/>
                          </a:xfrm>
                        </wpg:grpSpPr>
                        <wps:wsp>
                          <wps:cNvPr id="19018" name="Freeform 1629"/>
                          <wps:cNvSpPr>
                            <a:spLocks/>
                          </wps:cNvSpPr>
                          <wps:spPr bwMode="auto">
                            <a:xfrm>
                              <a:off x="7406" y="2336"/>
                              <a:ext cx="2" cy="39"/>
                            </a:xfrm>
                            <a:custGeom>
                              <a:avLst/>
                              <a:gdLst>
                                <a:gd name="T0" fmla="+- 0 2374 2336"/>
                                <a:gd name="T1" fmla="*/ 2374 h 39"/>
                                <a:gd name="T2" fmla="+- 0 2336 2336"/>
                                <a:gd name="T3" fmla="*/ 2336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019" name="Group 1630"/>
                        <wpg:cNvGrpSpPr>
                          <a:grpSpLocks/>
                        </wpg:cNvGrpSpPr>
                        <wpg:grpSpPr bwMode="auto">
                          <a:xfrm>
                            <a:off x="7406" y="2344"/>
                            <a:ext cx="2" cy="30"/>
                            <a:chOff x="7406" y="2344"/>
                            <a:chExt cx="2" cy="30"/>
                          </a:xfrm>
                        </wpg:grpSpPr>
                        <wps:wsp>
                          <wps:cNvPr id="19020" name="Freeform 1631"/>
                          <wps:cNvSpPr>
                            <a:spLocks/>
                          </wps:cNvSpPr>
                          <wps:spPr bwMode="auto">
                            <a:xfrm>
                              <a:off x="7406" y="2344"/>
                              <a:ext cx="2" cy="30"/>
                            </a:xfrm>
                            <a:custGeom>
                              <a:avLst/>
                              <a:gdLst>
                                <a:gd name="T0" fmla="+- 0 7408 7406"/>
                                <a:gd name="T1" fmla="*/ T0 w 2"/>
                                <a:gd name="T2" fmla="+- 0 2344 2344"/>
                                <a:gd name="T3" fmla="*/ 2344 h 30"/>
                                <a:gd name="T4" fmla="+- 0 7406 7406"/>
                                <a:gd name="T5" fmla="*/ T4 w 2"/>
                                <a:gd name="T6" fmla="+- 0 2344 2344"/>
                                <a:gd name="T7" fmla="*/ 2344 h 30"/>
                                <a:gd name="T8" fmla="+- 0 7406 7406"/>
                                <a:gd name="T9" fmla="*/ T8 w 2"/>
                                <a:gd name="T10" fmla="+- 0 2374 2344"/>
                                <a:gd name="T11" fmla="*/ 2374 h 30"/>
                                <a:gd name="T12" fmla="+- 0 7408 7406"/>
                                <a:gd name="T13" fmla="*/ T12 w 2"/>
                                <a:gd name="T14" fmla="+- 0 2374 2344"/>
                                <a:gd name="T15" fmla="*/ 2374 h 30"/>
                                <a:gd name="T16" fmla="+- 0 7408 740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21" name="Picture 1632"/>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7603"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22" name="Group 1633"/>
                        <wpg:cNvGrpSpPr>
                          <a:grpSpLocks/>
                        </wpg:cNvGrpSpPr>
                        <wpg:grpSpPr bwMode="auto">
                          <a:xfrm>
                            <a:off x="7408" y="2344"/>
                            <a:ext cx="2" cy="30"/>
                            <a:chOff x="7408" y="2344"/>
                            <a:chExt cx="2" cy="30"/>
                          </a:xfrm>
                        </wpg:grpSpPr>
                        <wps:wsp>
                          <wps:cNvPr id="19023" name="Freeform 1634"/>
                          <wps:cNvSpPr>
                            <a:spLocks/>
                          </wps:cNvSpPr>
                          <wps:spPr bwMode="auto">
                            <a:xfrm>
                              <a:off x="7408" y="2344"/>
                              <a:ext cx="2" cy="30"/>
                            </a:xfrm>
                            <a:custGeom>
                              <a:avLst/>
                              <a:gdLst>
                                <a:gd name="T0" fmla="+- 0 7410 7408"/>
                                <a:gd name="T1" fmla="*/ T0 w 2"/>
                                <a:gd name="T2" fmla="+- 0 2344 2344"/>
                                <a:gd name="T3" fmla="*/ 2344 h 30"/>
                                <a:gd name="T4" fmla="+- 0 7408 7408"/>
                                <a:gd name="T5" fmla="*/ T4 w 2"/>
                                <a:gd name="T6" fmla="+- 0 2344 2344"/>
                                <a:gd name="T7" fmla="*/ 2344 h 30"/>
                                <a:gd name="T8" fmla="+- 0 7408 7408"/>
                                <a:gd name="T9" fmla="*/ T8 w 2"/>
                                <a:gd name="T10" fmla="+- 0 2374 2344"/>
                                <a:gd name="T11" fmla="*/ 2374 h 30"/>
                                <a:gd name="T12" fmla="+- 0 7410 7408"/>
                                <a:gd name="T13" fmla="*/ T12 w 2"/>
                                <a:gd name="T14" fmla="+- 0 2374 2344"/>
                                <a:gd name="T15" fmla="*/ 2374 h 30"/>
                                <a:gd name="T16" fmla="+- 0 7410 7408"/>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24" name="Group 1635"/>
                        <wpg:cNvGrpSpPr>
                          <a:grpSpLocks/>
                        </wpg:cNvGrpSpPr>
                        <wpg:grpSpPr bwMode="auto">
                          <a:xfrm>
                            <a:off x="7602" y="2344"/>
                            <a:ext cx="2" cy="30"/>
                            <a:chOff x="7602" y="2344"/>
                            <a:chExt cx="2" cy="30"/>
                          </a:xfrm>
                        </wpg:grpSpPr>
                        <wps:wsp>
                          <wps:cNvPr id="19025" name="Freeform 1636"/>
                          <wps:cNvSpPr>
                            <a:spLocks/>
                          </wps:cNvSpPr>
                          <wps:spPr bwMode="auto">
                            <a:xfrm>
                              <a:off x="7602" y="2344"/>
                              <a:ext cx="2" cy="30"/>
                            </a:xfrm>
                            <a:custGeom>
                              <a:avLst/>
                              <a:gdLst>
                                <a:gd name="T0" fmla="+- 0 7603 7602"/>
                                <a:gd name="T1" fmla="*/ T0 w 2"/>
                                <a:gd name="T2" fmla="+- 0 2344 2344"/>
                                <a:gd name="T3" fmla="*/ 2344 h 30"/>
                                <a:gd name="T4" fmla="+- 0 7602 7602"/>
                                <a:gd name="T5" fmla="*/ T4 w 2"/>
                                <a:gd name="T6" fmla="+- 0 2344 2344"/>
                                <a:gd name="T7" fmla="*/ 2344 h 30"/>
                                <a:gd name="T8" fmla="+- 0 7602 7602"/>
                                <a:gd name="T9" fmla="*/ T8 w 2"/>
                                <a:gd name="T10" fmla="+- 0 2374 2344"/>
                                <a:gd name="T11" fmla="*/ 2374 h 30"/>
                                <a:gd name="T12" fmla="+- 0 7603 7602"/>
                                <a:gd name="T13" fmla="*/ T12 w 2"/>
                                <a:gd name="T14" fmla="+- 0 2374 2344"/>
                                <a:gd name="T15" fmla="*/ 2374 h 30"/>
                                <a:gd name="T16" fmla="+- 0 7603 760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26" name="Group 1637"/>
                        <wpg:cNvGrpSpPr>
                          <a:grpSpLocks/>
                        </wpg:cNvGrpSpPr>
                        <wpg:grpSpPr bwMode="auto">
                          <a:xfrm>
                            <a:off x="7410" y="2344"/>
                            <a:ext cx="2" cy="30"/>
                            <a:chOff x="7410" y="2344"/>
                            <a:chExt cx="2" cy="30"/>
                          </a:xfrm>
                        </wpg:grpSpPr>
                        <wps:wsp>
                          <wps:cNvPr id="19027" name="Freeform 1638"/>
                          <wps:cNvSpPr>
                            <a:spLocks/>
                          </wps:cNvSpPr>
                          <wps:spPr bwMode="auto">
                            <a:xfrm>
                              <a:off x="7410" y="2344"/>
                              <a:ext cx="2" cy="30"/>
                            </a:xfrm>
                            <a:custGeom>
                              <a:avLst/>
                              <a:gdLst>
                                <a:gd name="T0" fmla="+- 0 7411 7410"/>
                                <a:gd name="T1" fmla="*/ T0 w 2"/>
                                <a:gd name="T2" fmla="+- 0 2344 2344"/>
                                <a:gd name="T3" fmla="*/ 2344 h 30"/>
                                <a:gd name="T4" fmla="+- 0 7410 7410"/>
                                <a:gd name="T5" fmla="*/ T4 w 2"/>
                                <a:gd name="T6" fmla="+- 0 2344 2344"/>
                                <a:gd name="T7" fmla="*/ 2344 h 30"/>
                                <a:gd name="T8" fmla="+- 0 7410 7410"/>
                                <a:gd name="T9" fmla="*/ T8 w 2"/>
                                <a:gd name="T10" fmla="+- 0 2374 2344"/>
                                <a:gd name="T11" fmla="*/ 2374 h 30"/>
                                <a:gd name="T12" fmla="+- 0 7411 7410"/>
                                <a:gd name="T13" fmla="*/ T12 w 2"/>
                                <a:gd name="T14" fmla="+- 0 2374 2344"/>
                                <a:gd name="T15" fmla="*/ 2374 h 30"/>
                                <a:gd name="T16" fmla="+- 0 7411 7410"/>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28" name="Group 1639"/>
                        <wpg:cNvGrpSpPr>
                          <a:grpSpLocks/>
                        </wpg:cNvGrpSpPr>
                        <wpg:grpSpPr bwMode="auto">
                          <a:xfrm>
                            <a:off x="7600" y="2344"/>
                            <a:ext cx="2" cy="30"/>
                            <a:chOff x="7600" y="2344"/>
                            <a:chExt cx="2" cy="30"/>
                          </a:xfrm>
                        </wpg:grpSpPr>
                        <wps:wsp>
                          <wps:cNvPr id="19029" name="Freeform 1640"/>
                          <wps:cNvSpPr>
                            <a:spLocks/>
                          </wps:cNvSpPr>
                          <wps:spPr bwMode="auto">
                            <a:xfrm>
                              <a:off x="7600" y="2344"/>
                              <a:ext cx="2" cy="30"/>
                            </a:xfrm>
                            <a:custGeom>
                              <a:avLst/>
                              <a:gdLst>
                                <a:gd name="T0" fmla="+- 0 7602 7600"/>
                                <a:gd name="T1" fmla="*/ T0 w 2"/>
                                <a:gd name="T2" fmla="+- 0 2344 2344"/>
                                <a:gd name="T3" fmla="*/ 2344 h 30"/>
                                <a:gd name="T4" fmla="+- 0 7600 7600"/>
                                <a:gd name="T5" fmla="*/ T4 w 2"/>
                                <a:gd name="T6" fmla="+- 0 2344 2344"/>
                                <a:gd name="T7" fmla="*/ 2344 h 30"/>
                                <a:gd name="T8" fmla="+- 0 7600 7600"/>
                                <a:gd name="T9" fmla="*/ T8 w 2"/>
                                <a:gd name="T10" fmla="+- 0 2374 2344"/>
                                <a:gd name="T11" fmla="*/ 2374 h 30"/>
                                <a:gd name="T12" fmla="+- 0 7602 7600"/>
                                <a:gd name="T13" fmla="*/ T12 w 2"/>
                                <a:gd name="T14" fmla="+- 0 2374 2344"/>
                                <a:gd name="T15" fmla="*/ 2374 h 30"/>
                                <a:gd name="T16" fmla="+- 0 7602 7600"/>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30" name="Group 1641"/>
                        <wpg:cNvGrpSpPr>
                          <a:grpSpLocks/>
                        </wpg:cNvGrpSpPr>
                        <wpg:grpSpPr bwMode="auto">
                          <a:xfrm>
                            <a:off x="7411" y="2344"/>
                            <a:ext cx="2" cy="30"/>
                            <a:chOff x="7411" y="2344"/>
                            <a:chExt cx="2" cy="30"/>
                          </a:xfrm>
                        </wpg:grpSpPr>
                        <wps:wsp>
                          <wps:cNvPr id="19031" name="Freeform 1642"/>
                          <wps:cNvSpPr>
                            <a:spLocks/>
                          </wps:cNvSpPr>
                          <wps:spPr bwMode="auto">
                            <a:xfrm>
                              <a:off x="7411" y="2344"/>
                              <a:ext cx="2" cy="30"/>
                            </a:xfrm>
                            <a:custGeom>
                              <a:avLst/>
                              <a:gdLst>
                                <a:gd name="T0" fmla="+- 0 7413 7411"/>
                                <a:gd name="T1" fmla="*/ T0 w 2"/>
                                <a:gd name="T2" fmla="+- 0 2344 2344"/>
                                <a:gd name="T3" fmla="*/ 2344 h 30"/>
                                <a:gd name="T4" fmla="+- 0 7411 7411"/>
                                <a:gd name="T5" fmla="*/ T4 w 2"/>
                                <a:gd name="T6" fmla="+- 0 2344 2344"/>
                                <a:gd name="T7" fmla="*/ 2344 h 30"/>
                                <a:gd name="T8" fmla="+- 0 7411 7411"/>
                                <a:gd name="T9" fmla="*/ T8 w 2"/>
                                <a:gd name="T10" fmla="+- 0 2374 2344"/>
                                <a:gd name="T11" fmla="*/ 2374 h 30"/>
                                <a:gd name="T12" fmla="+- 0 7413 7411"/>
                                <a:gd name="T13" fmla="*/ T12 w 2"/>
                                <a:gd name="T14" fmla="+- 0 2374 2344"/>
                                <a:gd name="T15" fmla="*/ 2374 h 30"/>
                                <a:gd name="T16" fmla="+- 0 7413 7411"/>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32" name="Group 1643"/>
                        <wpg:cNvGrpSpPr>
                          <a:grpSpLocks/>
                        </wpg:cNvGrpSpPr>
                        <wpg:grpSpPr bwMode="auto">
                          <a:xfrm>
                            <a:off x="7598" y="2344"/>
                            <a:ext cx="2" cy="30"/>
                            <a:chOff x="7598" y="2344"/>
                            <a:chExt cx="2" cy="30"/>
                          </a:xfrm>
                        </wpg:grpSpPr>
                        <wps:wsp>
                          <wps:cNvPr id="19033" name="Freeform 1644"/>
                          <wps:cNvSpPr>
                            <a:spLocks/>
                          </wps:cNvSpPr>
                          <wps:spPr bwMode="auto">
                            <a:xfrm>
                              <a:off x="7598" y="2344"/>
                              <a:ext cx="2" cy="30"/>
                            </a:xfrm>
                            <a:custGeom>
                              <a:avLst/>
                              <a:gdLst>
                                <a:gd name="T0" fmla="+- 0 7600 7598"/>
                                <a:gd name="T1" fmla="*/ T0 w 2"/>
                                <a:gd name="T2" fmla="+- 0 2344 2344"/>
                                <a:gd name="T3" fmla="*/ 2344 h 30"/>
                                <a:gd name="T4" fmla="+- 0 7598 7598"/>
                                <a:gd name="T5" fmla="*/ T4 w 2"/>
                                <a:gd name="T6" fmla="+- 0 2344 2344"/>
                                <a:gd name="T7" fmla="*/ 2344 h 30"/>
                                <a:gd name="T8" fmla="+- 0 7598 7598"/>
                                <a:gd name="T9" fmla="*/ T8 w 2"/>
                                <a:gd name="T10" fmla="+- 0 2374 2344"/>
                                <a:gd name="T11" fmla="*/ 2374 h 30"/>
                                <a:gd name="T12" fmla="+- 0 7600 7598"/>
                                <a:gd name="T13" fmla="*/ T12 w 2"/>
                                <a:gd name="T14" fmla="+- 0 2374 2344"/>
                                <a:gd name="T15" fmla="*/ 2374 h 30"/>
                                <a:gd name="T16" fmla="+- 0 7600 7598"/>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34" name="Picture 1645"/>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7413"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35" name="Group 1646"/>
                        <wpg:cNvGrpSpPr>
                          <a:grpSpLocks/>
                        </wpg:cNvGrpSpPr>
                        <wpg:grpSpPr bwMode="auto">
                          <a:xfrm>
                            <a:off x="7596" y="2344"/>
                            <a:ext cx="2" cy="30"/>
                            <a:chOff x="7596" y="2344"/>
                            <a:chExt cx="2" cy="30"/>
                          </a:xfrm>
                        </wpg:grpSpPr>
                        <wps:wsp>
                          <wps:cNvPr id="19036" name="Freeform 1647"/>
                          <wps:cNvSpPr>
                            <a:spLocks/>
                          </wps:cNvSpPr>
                          <wps:spPr bwMode="auto">
                            <a:xfrm>
                              <a:off x="7596" y="2344"/>
                              <a:ext cx="2" cy="30"/>
                            </a:xfrm>
                            <a:custGeom>
                              <a:avLst/>
                              <a:gdLst>
                                <a:gd name="T0" fmla="+- 0 7598 7596"/>
                                <a:gd name="T1" fmla="*/ T0 w 2"/>
                                <a:gd name="T2" fmla="+- 0 2344 2344"/>
                                <a:gd name="T3" fmla="*/ 2344 h 30"/>
                                <a:gd name="T4" fmla="+- 0 7596 7596"/>
                                <a:gd name="T5" fmla="*/ T4 w 2"/>
                                <a:gd name="T6" fmla="+- 0 2344 2344"/>
                                <a:gd name="T7" fmla="*/ 2344 h 30"/>
                                <a:gd name="T8" fmla="+- 0 7596 7596"/>
                                <a:gd name="T9" fmla="*/ T8 w 2"/>
                                <a:gd name="T10" fmla="+- 0 2374 2344"/>
                                <a:gd name="T11" fmla="*/ 2374 h 30"/>
                                <a:gd name="T12" fmla="+- 0 7598 7596"/>
                                <a:gd name="T13" fmla="*/ T12 w 2"/>
                                <a:gd name="T14" fmla="+- 0 2374 2344"/>
                                <a:gd name="T15" fmla="*/ 2374 h 30"/>
                                <a:gd name="T16" fmla="+- 0 7598 759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37" name="Group 1648"/>
                        <wpg:cNvGrpSpPr>
                          <a:grpSpLocks/>
                        </wpg:cNvGrpSpPr>
                        <wpg:grpSpPr bwMode="auto">
                          <a:xfrm>
                            <a:off x="7415" y="2344"/>
                            <a:ext cx="2" cy="30"/>
                            <a:chOff x="7415" y="2344"/>
                            <a:chExt cx="2" cy="30"/>
                          </a:xfrm>
                        </wpg:grpSpPr>
                        <wps:wsp>
                          <wps:cNvPr id="19038" name="Freeform 1649"/>
                          <wps:cNvSpPr>
                            <a:spLocks/>
                          </wps:cNvSpPr>
                          <wps:spPr bwMode="auto">
                            <a:xfrm>
                              <a:off x="7415" y="2344"/>
                              <a:ext cx="2" cy="30"/>
                            </a:xfrm>
                            <a:custGeom>
                              <a:avLst/>
                              <a:gdLst>
                                <a:gd name="T0" fmla="+- 0 7417 7415"/>
                                <a:gd name="T1" fmla="*/ T0 w 2"/>
                                <a:gd name="T2" fmla="+- 0 2344 2344"/>
                                <a:gd name="T3" fmla="*/ 2344 h 30"/>
                                <a:gd name="T4" fmla="+- 0 7415 7415"/>
                                <a:gd name="T5" fmla="*/ T4 w 2"/>
                                <a:gd name="T6" fmla="+- 0 2344 2344"/>
                                <a:gd name="T7" fmla="*/ 2344 h 30"/>
                                <a:gd name="T8" fmla="+- 0 7415 7415"/>
                                <a:gd name="T9" fmla="*/ T8 w 2"/>
                                <a:gd name="T10" fmla="+- 0 2374 2344"/>
                                <a:gd name="T11" fmla="*/ 2374 h 30"/>
                                <a:gd name="T12" fmla="+- 0 7417 7415"/>
                                <a:gd name="T13" fmla="*/ T12 w 2"/>
                                <a:gd name="T14" fmla="+- 0 2374 2344"/>
                                <a:gd name="T15" fmla="*/ 2374 h 30"/>
                                <a:gd name="T16" fmla="+- 0 7417 7415"/>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39" name="Picture 1650"/>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7594"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40" name="Group 1651"/>
                        <wpg:cNvGrpSpPr>
                          <a:grpSpLocks/>
                        </wpg:cNvGrpSpPr>
                        <wpg:grpSpPr bwMode="auto">
                          <a:xfrm>
                            <a:off x="7417" y="2344"/>
                            <a:ext cx="2" cy="30"/>
                            <a:chOff x="7417" y="2344"/>
                            <a:chExt cx="2" cy="30"/>
                          </a:xfrm>
                        </wpg:grpSpPr>
                        <wps:wsp>
                          <wps:cNvPr id="19041" name="Freeform 1652"/>
                          <wps:cNvSpPr>
                            <a:spLocks/>
                          </wps:cNvSpPr>
                          <wps:spPr bwMode="auto">
                            <a:xfrm>
                              <a:off x="7417" y="2344"/>
                              <a:ext cx="2" cy="30"/>
                            </a:xfrm>
                            <a:custGeom>
                              <a:avLst/>
                              <a:gdLst>
                                <a:gd name="T0" fmla="+- 0 7419 7417"/>
                                <a:gd name="T1" fmla="*/ T0 w 2"/>
                                <a:gd name="T2" fmla="+- 0 2344 2344"/>
                                <a:gd name="T3" fmla="*/ 2344 h 30"/>
                                <a:gd name="T4" fmla="+- 0 7417 7417"/>
                                <a:gd name="T5" fmla="*/ T4 w 2"/>
                                <a:gd name="T6" fmla="+- 0 2344 2344"/>
                                <a:gd name="T7" fmla="*/ 2344 h 30"/>
                                <a:gd name="T8" fmla="+- 0 7417 7417"/>
                                <a:gd name="T9" fmla="*/ T8 w 2"/>
                                <a:gd name="T10" fmla="+- 0 2374 2344"/>
                                <a:gd name="T11" fmla="*/ 2374 h 30"/>
                                <a:gd name="T12" fmla="+- 0 7419 7417"/>
                                <a:gd name="T13" fmla="*/ T12 w 2"/>
                                <a:gd name="T14" fmla="+- 0 2374 2344"/>
                                <a:gd name="T15" fmla="*/ 2374 h 30"/>
                                <a:gd name="T16" fmla="+- 0 7419 741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42" name="Group 1653"/>
                        <wpg:cNvGrpSpPr>
                          <a:grpSpLocks/>
                        </wpg:cNvGrpSpPr>
                        <wpg:grpSpPr bwMode="auto">
                          <a:xfrm>
                            <a:off x="7593" y="2344"/>
                            <a:ext cx="2" cy="30"/>
                            <a:chOff x="7593" y="2344"/>
                            <a:chExt cx="2" cy="30"/>
                          </a:xfrm>
                        </wpg:grpSpPr>
                        <wps:wsp>
                          <wps:cNvPr id="19043" name="Freeform 1654"/>
                          <wps:cNvSpPr>
                            <a:spLocks/>
                          </wps:cNvSpPr>
                          <wps:spPr bwMode="auto">
                            <a:xfrm>
                              <a:off x="7593" y="2344"/>
                              <a:ext cx="2" cy="30"/>
                            </a:xfrm>
                            <a:custGeom>
                              <a:avLst/>
                              <a:gdLst>
                                <a:gd name="T0" fmla="+- 0 7594 7593"/>
                                <a:gd name="T1" fmla="*/ T0 w 2"/>
                                <a:gd name="T2" fmla="+- 0 2344 2344"/>
                                <a:gd name="T3" fmla="*/ 2344 h 30"/>
                                <a:gd name="T4" fmla="+- 0 7593 7593"/>
                                <a:gd name="T5" fmla="*/ T4 w 2"/>
                                <a:gd name="T6" fmla="+- 0 2344 2344"/>
                                <a:gd name="T7" fmla="*/ 2344 h 30"/>
                                <a:gd name="T8" fmla="+- 0 7593 7593"/>
                                <a:gd name="T9" fmla="*/ T8 w 2"/>
                                <a:gd name="T10" fmla="+- 0 2374 2344"/>
                                <a:gd name="T11" fmla="*/ 2374 h 30"/>
                                <a:gd name="T12" fmla="+- 0 7594 7593"/>
                                <a:gd name="T13" fmla="*/ T12 w 2"/>
                                <a:gd name="T14" fmla="+- 0 2374 2344"/>
                                <a:gd name="T15" fmla="*/ 2374 h 30"/>
                                <a:gd name="T16" fmla="+- 0 7594 7593"/>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44" name="Group 1655"/>
                        <wpg:cNvGrpSpPr>
                          <a:grpSpLocks/>
                        </wpg:cNvGrpSpPr>
                        <wpg:grpSpPr bwMode="auto">
                          <a:xfrm>
                            <a:off x="7419" y="2344"/>
                            <a:ext cx="2" cy="30"/>
                            <a:chOff x="7419" y="2344"/>
                            <a:chExt cx="2" cy="30"/>
                          </a:xfrm>
                        </wpg:grpSpPr>
                        <wps:wsp>
                          <wps:cNvPr id="19045" name="Freeform 1656"/>
                          <wps:cNvSpPr>
                            <a:spLocks/>
                          </wps:cNvSpPr>
                          <wps:spPr bwMode="auto">
                            <a:xfrm>
                              <a:off x="7419" y="2344"/>
                              <a:ext cx="2" cy="30"/>
                            </a:xfrm>
                            <a:custGeom>
                              <a:avLst/>
                              <a:gdLst>
                                <a:gd name="T0" fmla="+- 0 7421 7419"/>
                                <a:gd name="T1" fmla="*/ T0 w 2"/>
                                <a:gd name="T2" fmla="+- 0 2344 2344"/>
                                <a:gd name="T3" fmla="*/ 2344 h 30"/>
                                <a:gd name="T4" fmla="+- 0 7419 7419"/>
                                <a:gd name="T5" fmla="*/ T4 w 2"/>
                                <a:gd name="T6" fmla="+- 0 2344 2344"/>
                                <a:gd name="T7" fmla="*/ 2344 h 30"/>
                                <a:gd name="T8" fmla="+- 0 7419 7419"/>
                                <a:gd name="T9" fmla="*/ T8 w 2"/>
                                <a:gd name="T10" fmla="+- 0 2374 2344"/>
                                <a:gd name="T11" fmla="*/ 2374 h 30"/>
                                <a:gd name="T12" fmla="+- 0 7421 7419"/>
                                <a:gd name="T13" fmla="*/ T12 w 2"/>
                                <a:gd name="T14" fmla="+- 0 2374 2344"/>
                                <a:gd name="T15" fmla="*/ 2374 h 30"/>
                                <a:gd name="T16" fmla="+- 0 7421 741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46" name="Group 1657"/>
                        <wpg:cNvGrpSpPr>
                          <a:grpSpLocks/>
                        </wpg:cNvGrpSpPr>
                        <wpg:grpSpPr bwMode="auto">
                          <a:xfrm>
                            <a:off x="7591" y="2344"/>
                            <a:ext cx="2" cy="30"/>
                            <a:chOff x="7591" y="2344"/>
                            <a:chExt cx="2" cy="30"/>
                          </a:xfrm>
                        </wpg:grpSpPr>
                        <wps:wsp>
                          <wps:cNvPr id="19047" name="Freeform 1658"/>
                          <wps:cNvSpPr>
                            <a:spLocks/>
                          </wps:cNvSpPr>
                          <wps:spPr bwMode="auto">
                            <a:xfrm>
                              <a:off x="7591" y="2344"/>
                              <a:ext cx="2" cy="30"/>
                            </a:xfrm>
                            <a:custGeom>
                              <a:avLst/>
                              <a:gdLst>
                                <a:gd name="T0" fmla="+- 0 7593 7591"/>
                                <a:gd name="T1" fmla="*/ T0 w 2"/>
                                <a:gd name="T2" fmla="+- 0 2344 2344"/>
                                <a:gd name="T3" fmla="*/ 2344 h 30"/>
                                <a:gd name="T4" fmla="+- 0 7591 7591"/>
                                <a:gd name="T5" fmla="*/ T4 w 2"/>
                                <a:gd name="T6" fmla="+- 0 2344 2344"/>
                                <a:gd name="T7" fmla="*/ 2344 h 30"/>
                                <a:gd name="T8" fmla="+- 0 7591 7591"/>
                                <a:gd name="T9" fmla="*/ T8 w 2"/>
                                <a:gd name="T10" fmla="+- 0 2374 2344"/>
                                <a:gd name="T11" fmla="*/ 2374 h 30"/>
                                <a:gd name="T12" fmla="+- 0 7593 7591"/>
                                <a:gd name="T13" fmla="*/ T12 w 2"/>
                                <a:gd name="T14" fmla="+- 0 2374 2344"/>
                                <a:gd name="T15" fmla="*/ 2374 h 30"/>
                                <a:gd name="T16" fmla="+- 0 7593 7591"/>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48" name="Group 1659"/>
                        <wpg:cNvGrpSpPr>
                          <a:grpSpLocks/>
                        </wpg:cNvGrpSpPr>
                        <wpg:grpSpPr bwMode="auto">
                          <a:xfrm>
                            <a:off x="7421" y="2344"/>
                            <a:ext cx="2" cy="30"/>
                            <a:chOff x="7421" y="2344"/>
                            <a:chExt cx="2" cy="30"/>
                          </a:xfrm>
                        </wpg:grpSpPr>
                        <wps:wsp>
                          <wps:cNvPr id="19049" name="Freeform 1660"/>
                          <wps:cNvSpPr>
                            <a:spLocks/>
                          </wps:cNvSpPr>
                          <wps:spPr bwMode="auto">
                            <a:xfrm>
                              <a:off x="7421" y="2344"/>
                              <a:ext cx="2" cy="30"/>
                            </a:xfrm>
                            <a:custGeom>
                              <a:avLst/>
                              <a:gdLst>
                                <a:gd name="T0" fmla="+- 0 7422 7421"/>
                                <a:gd name="T1" fmla="*/ T0 w 2"/>
                                <a:gd name="T2" fmla="+- 0 2344 2344"/>
                                <a:gd name="T3" fmla="*/ 2344 h 30"/>
                                <a:gd name="T4" fmla="+- 0 7421 7421"/>
                                <a:gd name="T5" fmla="*/ T4 w 2"/>
                                <a:gd name="T6" fmla="+- 0 2344 2344"/>
                                <a:gd name="T7" fmla="*/ 2344 h 30"/>
                                <a:gd name="T8" fmla="+- 0 7421 7421"/>
                                <a:gd name="T9" fmla="*/ T8 w 2"/>
                                <a:gd name="T10" fmla="+- 0 2374 2344"/>
                                <a:gd name="T11" fmla="*/ 2374 h 30"/>
                                <a:gd name="T12" fmla="+- 0 7422 7421"/>
                                <a:gd name="T13" fmla="*/ T12 w 2"/>
                                <a:gd name="T14" fmla="+- 0 2374 2344"/>
                                <a:gd name="T15" fmla="*/ 2374 h 30"/>
                                <a:gd name="T16" fmla="+- 0 7422 7421"/>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50" name="Group 1661"/>
                        <wpg:cNvGrpSpPr>
                          <a:grpSpLocks/>
                        </wpg:cNvGrpSpPr>
                        <wpg:grpSpPr bwMode="auto">
                          <a:xfrm>
                            <a:off x="7589" y="2344"/>
                            <a:ext cx="2" cy="30"/>
                            <a:chOff x="7589" y="2344"/>
                            <a:chExt cx="2" cy="30"/>
                          </a:xfrm>
                        </wpg:grpSpPr>
                        <wps:wsp>
                          <wps:cNvPr id="19051" name="Freeform 1662"/>
                          <wps:cNvSpPr>
                            <a:spLocks/>
                          </wps:cNvSpPr>
                          <wps:spPr bwMode="auto">
                            <a:xfrm>
                              <a:off x="7589" y="2344"/>
                              <a:ext cx="2" cy="30"/>
                            </a:xfrm>
                            <a:custGeom>
                              <a:avLst/>
                              <a:gdLst>
                                <a:gd name="T0" fmla="+- 0 7591 7589"/>
                                <a:gd name="T1" fmla="*/ T0 w 2"/>
                                <a:gd name="T2" fmla="+- 0 2344 2344"/>
                                <a:gd name="T3" fmla="*/ 2344 h 30"/>
                                <a:gd name="T4" fmla="+- 0 7589 7589"/>
                                <a:gd name="T5" fmla="*/ T4 w 2"/>
                                <a:gd name="T6" fmla="+- 0 2344 2344"/>
                                <a:gd name="T7" fmla="*/ 2344 h 30"/>
                                <a:gd name="T8" fmla="+- 0 7589 7589"/>
                                <a:gd name="T9" fmla="*/ T8 w 2"/>
                                <a:gd name="T10" fmla="+- 0 2374 2344"/>
                                <a:gd name="T11" fmla="*/ 2374 h 30"/>
                                <a:gd name="T12" fmla="+- 0 7591 7589"/>
                                <a:gd name="T13" fmla="*/ T12 w 2"/>
                                <a:gd name="T14" fmla="+- 0 2374 2344"/>
                                <a:gd name="T15" fmla="*/ 2374 h 30"/>
                                <a:gd name="T16" fmla="+- 0 7591 758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52" name="Group 1663"/>
                        <wpg:cNvGrpSpPr>
                          <a:grpSpLocks/>
                        </wpg:cNvGrpSpPr>
                        <wpg:grpSpPr bwMode="auto">
                          <a:xfrm>
                            <a:off x="7422" y="2344"/>
                            <a:ext cx="2" cy="30"/>
                            <a:chOff x="7422" y="2344"/>
                            <a:chExt cx="2" cy="30"/>
                          </a:xfrm>
                        </wpg:grpSpPr>
                        <wps:wsp>
                          <wps:cNvPr id="19053" name="Freeform 1664"/>
                          <wps:cNvSpPr>
                            <a:spLocks/>
                          </wps:cNvSpPr>
                          <wps:spPr bwMode="auto">
                            <a:xfrm>
                              <a:off x="7422" y="2344"/>
                              <a:ext cx="2" cy="30"/>
                            </a:xfrm>
                            <a:custGeom>
                              <a:avLst/>
                              <a:gdLst>
                                <a:gd name="T0" fmla="+- 0 7424 7422"/>
                                <a:gd name="T1" fmla="*/ T0 w 2"/>
                                <a:gd name="T2" fmla="+- 0 2344 2344"/>
                                <a:gd name="T3" fmla="*/ 2344 h 30"/>
                                <a:gd name="T4" fmla="+- 0 7422 7422"/>
                                <a:gd name="T5" fmla="*/ T4 w 2"/>
                                <a:gd name="T6" fmla="+- 0 2344 2344"/>
                                <a:gd name="T7" fmla="*/ 2344 h 30"/>
                                <a:gd name="T8" fmla="+- 0 7422 7422"/>
                                <a:gd name="T9" fmla="*/ T8 w 2"/>
                                <a:gd name="T10" fmla="+- 0 2374 2344"/>
                                <a:gd name="T11" fmla="*/ 2374 h 30"/>
                                <a:gd name="T12" fmla="+- 0 7424 7422"/>
                                <a:gd name="T13" fmla="*/ T12 w 2"/>
                                <a:gd name="T14" fmla="+- 0 2374 2344"/>
                                <a:gd name="T15" fmla="*/ 2374 h 30"/>
                                <a:gd name="T16" fmla="+- 0 7424 742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54" name="Group 1665"/>
                        <wpg:cNvGrpSpPr>
                          <a:grpSpLocks/>
                        </wpg:cNvGrpSpPr>
                        <wpg:grpSpPr bwMode="auto">
                          <a:xfrm>
                            <a:off x="7587" y="2344"/>
                            <a:ext cx="2" cy="30"/>
                            <a:chOff x="7587" y="2344"/>
                            <a:chExt cx="2" cy="30"/>
                          </a:xfrm>
                        </wpg:grpSpPr>
                        <wps:wsp>
                          <wps:cNvPr id="19055" name="Freeform 1666"/>
                          <wps:cNvSpPr>
                            <a:spLocks/>
                          </wps:cNvSpPr>
                          <wps:spPr bwMode="auto">
                            <a:xfrm>
                              <a:off x="7587" y="2344"/>
                              <a:ext cx="2" cy="30"/>
                            </a:xfrm>
                            <a:custGeom>
                              <a:avLst/>
                              <a:gdLst>
                                <a:gd name="T0" fmla="+- 0 7589 7587"/>
                                <a:gd name="T1" fmla="*/ T0 w 2"/>
                                <a:gd name="T2" fmla="+- 0 2344 2344"/>
                                <a:gd name="T3" fmla="*/ 2344 h 30"/>
                                <a:gd name="T4" fmla="+- 0 7587 7587"/>
                                <a:gd name="T5" fmla="*/ T4 w 2"/>
                                <a:gd name="T6" fmla="+- 0 2344 2344"/>
                                <a:gd name="T7" fmla="*/ 2344 h 30"/>
                                <a:gd name="T8" fmla="+- 0 7587 7587"/>
                                <a:gd name="T9" fmla="*/ T8 w 2"/>
                                <a:gd name="T10" fmla="+- 0 2374 2344"/>
                                <a:gd name="T11" fmla="*/ 2374 h 30"/>
                                <a:gd name="T12" fmla="+- 0 7589 7587"/>
                                <a:gd name="T13" fmla="*/ T12 w 2"/>
                                <a:gd name="T14" fmla="+- 0 2374 2344"/>
                                <a:gd name="T15" fmla="*/ 2374 h 30"/>
                                <a:gd name="T16" fmla="+- 0 7589 758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56" name="Picture 1667"/>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7424"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57" name="Group 1668"/>
                        <wpg:cNvGrpSpPr>
                          <a:grpSpLocks/>
                        </wpg:cNvGrpSpPr>
                        <wpg:grpSpPr bwMode="auto">
                          <a:xfrm>
                            <a:off x="7585" y="2344"/>
                            <a:ext cx="2" cy="30"/>
                            <a:chOff x="7585" y="2344"/>
                            <a:chExt cx="2" cy="30"/>
                          </a:xfrm>
                        </wpg:grpSpPr>
                        <wps:wsp>
                          <wps:cNvPr id="19058" name="Freeform 1669"/>
                          <wps:cNvSpPr>
                            <a:spLocks/>
                          </wps:cNvSpPr>
                          <wps:spPr bwMode="auto">
                            <a:xfrm>
                              <a:off x="7585" y="2344"/>
                              <a:ext cx="2" cy="30"/>
                            </a:xfrm>
                            <a:custGeom>
                              <a:avLst/>
                              <a:gdLst>
                                <a:gd name="T0" fmla="+- 0 7587 7585"/>
                                <a:gd name="T1" fmla="*/ T0 w 2"/>
                                <a:gd name="T2" fmla="+- 0 2344 2344"/>
                                <a:gd name="T3" fmla="*/ 2344 h 30"/>
                                <a:gd name="T4" fmla="+- 0 7585 7585"/>
                                <a:gd name="T5" fmla="*/ T4 w 2"/>
                                <a:gd name="T6" fmla="+- 0 2344 2344"/>
                                <a:gd name="T7" fmla="*/ 2344 h 30"/>
                                <a:gd name="T8" fmla="+- 0 7585 7585"/>
                                <a:gd name="T9" fmla="*/ T8 w 2"/>
                                <a:gd name="T10" fmla="+- 0 2374 2344"/>
                                <a:gd name="T11" fmla="*/ 2374 h 30"/>
                                <a:gd name="T12" fmla="+- 0 7587 7585"/>
                                <a:gd name="T13" fmla="*/ T12 w 2"/>
                                <a:gd name="T14" fmla="+- 0 2374 2344"/>
                                <a:gd name="T15" fmla="*/ 2374 h 30"/>
                                <a:gd name="T16" fmla="+- 0 7587 7585"/>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059" name="Group 1670"/>
                        <wpg:cNvGrpSpPr>
                          <a:grpSpLocks/>
                        </wpg:cNvGrpSpPr>
                        <wpg:grpSpPr bwMode="auto">
                          <a:xfrm>
                            <a:off x="7426" y="2344"/>
                            <a:ext cx="2" cy="30"/>
                            <a:chOff x="7426" y="2344"/>
                            <a:chExt cx="2" cy="30"/>
                          </a:xfrm>
                        </wpg:grpSpPr>
                        <wps:wsp>
                          <wps:cNvPr id="19060" name="Freeform 1671"/>
                          <wps:cNvSpPr>
                            <a:spLocks/>
                          </wps:cNvSpPr>
                          <wps:spPr bwMode="auto">
                            <a:xfrm>
                              <a:off x="7426" y="2344"/>
                              <a:ext cx="2" cy="30"/>
                            </a:xfrm>
                            <a:custGeom>
                              <a:avLst/>
                              <a:gdLst>
                                <a:gd name="T0" fmla="+- 0 7428 7426"/>
                                <a:gd name="T1" fmla="*/ T0 w 2"/>
                                <a:gd name="T2" fmla="+- 0 2344 2344"/>
                                <a:gd name="T3" fmla="*/ 2344 h 30"/>
                                <a:gd name="T4" fmla="+- 0 7426 7426"/>
                                <a:gd name="T5" fmla="*/ T4 w 2"/>
                                <a:gd name="T6" fmla="+- 0 2344 2344"/>
                                <a:gd name="T7" fmla="*/ 2344 h 30"/>
                                <a:gd name="T8" fmla="+- 0 7426 7426"/>
                                <a:gd name="T9" fmla="*/ T8 w 2"/>
                                <a:gd name="T10" fmla="+- 0 2374 2344"/>
                                <a:gd name="T11" fmla="*/ 2374 h 30"/>
                                <a:gd name="T12" fmla="+- 0 7428 7426"/>
                                <a:gd name="T13" fmla="*/ T12 w 2"/>
                                <a:gd name="T14" fmla="+- 0 2374 2344"/>
                                <a:gd name="T15" fmla="*/ 2374 h 30"/>
                                <a:gd name="T16" fmla="+- 0 7428 742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061" name="Picture 1672"/>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7583" y="2344"/>
                              <a:ext cx="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2" name="Picture 1673"/>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7428" y="2344"/>
                              <a:ext cx="15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3" name="Picture 167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7430" y="2344"/>
                              <a:ext cx="15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4" name="Picture 1675"/>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7432" y="2344"/>
                              <a:ext cx="14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5" name="Picture 1676"/>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7433" y="2344"/>
                              <a:ext cx="14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6" name="Picture 1677"/>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7435" y="2344"/>
                              <a:ext cx="14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7" name="Picture 1678"/>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7437" y="2344"/>
                              <a:ext cx="13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8" name="Picture 1679"/>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7439" y="2344"/>
                              <a:ext cx="13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69" name="Picture 1680"/>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7441" y="2344"/>
                              <a:ext cx="13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0" name="Picture 168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7442" y="2344"/>
                              <a:ext cx="12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1" name="Picture 1682"/>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7444" y="2344"/>
                              <a:ext cx="12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2" name="Picture 1683"/>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7446" y="2344"/>
                              <a:ext cx="11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3" name="Picture 1684"/>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7448" y="2344"/>
                              <a:ext cx="11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4" name="Picture 1685"/>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7450" y="2344"/>
                              <a:ext cx="11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5" name="Picture 1686"/>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7452" y="2344"/>
                              <a:ext cx="10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6" name="Picture 1687"/>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7453" y="2344"/>
                              <a:ext cx="10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7" name="Picture 1688"/>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7455" y="2344"/>
                              <a:ext cx="10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8" name="Picture 1689"/>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7457" y="2344"/>
                              <a:ext cx="9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9" name="Picture 1690"/>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7459" y="2344"/>
                              <a:ext cx="9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0" name="Picture 1691"/>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7461" y="2344"/>
                              <a:ext cx="9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1" name="Picture 1692"/>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7462" y="2344"/>
                              <a:ext cx="8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2" name="Picture 1693"/>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7464" y="2344"/>
                              <a:ext cx="8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3" name="Picture 1694"/>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7466" y="2344"/>
                              <a:ext cx="7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4" name="Picture 1695"/>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7468" y="2344"/>
                              <a:ext cx="7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5" name="Picture 1696"/>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7470" y="2344"/>
                              <a:ext cx="7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6" name="Picture 1697"/>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7472" y="2344"/>
                              <a:ext cx="6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7" name="Picture 1698"/>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7473" y="2344"/>
                              <a:ext cx="6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8" name="Picture 1699"/>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7475" y="2344"/>
                              <a:ext cx="6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9" name="Picture 1700"/>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7477" y="2344"/>
                              <a:ext cx="5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0" name="Picture 170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7479" y="2344"/>
                              <a:ext cx="5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1" name="Picture 1702"/>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7481" y="2344"/>
                              <a:ext cx="5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2" name="Picture 1703"/>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7482" y="2344"/>
                              <a:ext cx="4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3" name="Picture 1704"/>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7483" y="2344"/>
                              <a:ext cx="4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4" name="Picture 1705"/>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7485" y="2344"/>
                              <a:ext cx="4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5" name="Picture 1706"/>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7487" y="2344"/>
                              <a:ext cx="3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6" name="Picture 1707"/>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7489" y="2344"/>
                              <a:ext cx="3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7" name="Picture 1708"/>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7491" y="2344"/>
                              <a:ext cx="2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8" name="Picture 1709"/>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7492" y="2344"/>
                              <a:ext cx="2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9" name="Picture 1710"/>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7494" y="2344"/>
                              <a:ext cx="2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00" name="Picture 1711"/>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7496" y="2344"/>
                              <a:ext cx="1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01" name="Picture 1712"/>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7498" y="2344"/>
                              <a:ext cx="1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02" name="Picture 1713"/>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7500" y="2344"/>
                              <a:ext cx="1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03" name="Picture 1714"/>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7502" y="2344"/>
                              <a:ext cx="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04" name="Picture 1715"/>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7503" y="2344"/>
                              <a:ext cx="4"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05" name="Group 1716"/>
                        <wpg:cNvGrpSpPr>
                          <a:grpSpLocks/>
                        </wpg:cNvGrpSpPr>
                        <wpg:grpSpPr bwMode="auto">
                          <a:xfrm>
                            <a:off x="7406" y="2374"/>
                            <a:ext cx="199" cy="2"/>
                            <a:chOff x="7406" y="2374"/>
                            <a:chExt cx="199" cy="2"/>
                          </a:xfrm>
                        </wpg:grpSpPr>
                        <wps:wsp>
                          <wps:cNvPr id="19106" name="Freeform 1717"/>
                          <wps:cNvSpPr>
                            <a:spLocks/>
                          </wps:cNvSpPr>
                          <wps:spPr bwMode="auto">
                            <a:xfrm>
                              <a:off x="7406" y="2374"/>
                              <a:ext cx="199" cy="2"/>
                            </a:xfrm>
                            <a:custGeom>
                              <a:avLst/>
                              <a:gdLst>
                                <a:gd name="T0" fmla="+- 0 7605 7406"/>
                                <a:gd name="T1" fmla="*/ T0 w 199"/>
                                <a:gd name="T2" fmla="+- 0 7406 7406"/>
                                <a:gd name="T3" fmla="*/ T2 w 199"/>
                              </a:gdLst>
                              <a:ahLst/>
                              <a:cxnLst>
                                <a:cxn ang="0">
                                  <a:pos x="T1" y="0"/>
                                </a:cxn>
                                <a:cxn ang="0">
                                  <a:pos x="T3" y="0"/>
                                </a:cxn>
                              </a:cxnLst>
                              <a:rect l="0" t="0" r="r" b="b"/>
                              <a:pathLst>
                                <a:path w="199">
                                  <a:moveTo>
                                    <a:pt x="199"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107" name="Picture 1718"/>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7411" y="2349"/>
                              <a:ext cx="43" cy="1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08" name="Group 1719"/>
                        <wpg:cNvGrpSpPr>
                          <a:grpSpLocks/>
                        </wpg:cNvGrpSpPr>
                        <wpg:grpSpPr bwMode="auto">
                          <a:xfrm>
                            <a:off x="7411" y="2369"/>
                            <a:ext cx="43" cy="2"/>
                            <a:chOff x="7411" y="2369"/>
                            <a:chExt cx="43" cy="2"/>
                          </a:xfrm>
                        </wpg:grpSpPr>
                        <wps:wsp>
                          <wps:cNvPr id="19109" name="Freeform 1720"/>
                          <wps:cNvSpPr>
                            <a:spLocks/>
                          </wps:cNvSpPr>
                          <wps:spPr bwMode="auto">
                            <a:xfrm>
                              <a:off x="7411" y="2369"/>
                              <a:ext cx="43" cy="2"/>
                            </a:xfrm>
                            <a:custGeom>
                              <a:avLst/>
                              <a:gdLst>
                                <a:gd name="T0" fmla="+- 0 7454 7411"/>
                                <a:gd name="T1" fmla="*/ T0 w 43"/>
                                <a:gd name="T2" fmla="+- 0 7411 7411"/>
                                <a:gd name="T3" fmla="*/ T2 w 43"/>
                              </a:gdLst>
                              <a:ahLst/>
                              <a:cxnLst>
                                <a:cxn ang="0">
                                  <a:pos x="T1" y="0"/>
                                </a:cxn>
                                <a:cxn ang="0">
                                  <a:pos x="T3" y="0"/>
                                </a:cxn>
                              </a:cxnLst>
                              <a:rect l="0" t="0" r="r" b="b"/>
                              <a:pathLst>
                                <a:path w="43">
                                  <a:moveTo>
                                    <a:pt x="43"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10" name="Group 1721"/>
                        <wpg:cNvGrpSpPr>
                          <a:grpSpLocks/>
                        </wpg:cNvGrpSpPr>
                        <wpg:grpSpPr bwMode="auto">
                          <a:xfrm>
                            <a:off x="7454" y="2349"/>
                            <a:ext cx="2" cy="19"/>
                            <a:chOff x="7454" y="2349"/>
                            <a:chExt cx="2" cy="19"/>
                          </a:xfrm>
                        </wpg:grpSpPr>
                        <wps:wsp>
                          <wps:cNvPr id="19111" name="Freeform 1722"/>
                          <wps:cNvSpPr>
                            <a:spLocks/>
                          </wps:cNvSpPr>
                          <wps:spPr bwMode="auto">
                            <a:xfrm>
                              <a:off x="7454" y="2349"/>
                              <a:ext cx="2" cy="19"/>
                            </a:xfrm>
                            <a:custGeom>
                              <a:avLst/>
                              <a:gdLst>
                                <a:gd name="T0" fmla="+- 0 2349 2349"/>
                                <a:gd name="T1" fmla="*/ 2349 h 19"/>
                                <a:gd name="T2" fmla="+- 0 2369 2349"/>
                                <a:gd name="T3" fmla="*/ 2369 h 19"/>
                              </a:gdLst>
                              <a:ahLst/>
                              <a:cxnLst>
                                <a:cxn ang="0">
                                  <a:pos x="0" y="T1"/>
                                </a:cxn>
                                <a:cxn ang="0">
                                  <a:pos x="0" y="T3"/>
                                </a:cxn>
                              </a:cxnLst>
                              <a:rect l="0" t="0" r="r" b="b"/>
                              <a:pathLst>
                                <a:path h="19">
                                  <a:moveTo>
                                    <a:pt x="0" y="0"/>
                                  </a:moveTo>
                                  <a:lnTo>
                                    <a:pt x="0" y="2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12" name="Group 1723"/>
                        <wpg:cNvGrpSpPr>
                          <a:grpSpLocks/>
                        </wpg:cNvGrpSpPr>
                        <wpg:grpSpPr bwMode="auto">
                          <a:xfrm>
                            <a:off x="7411" y="2349"/>
                            <a:ext cx="43" cy="2"/>
                            <a:chOff x="7411" y="2349"/>
                            <a:chExt cx="43" cy="2"/>
                          </a:xfrm>
                        </wpg:grpSpPr>
                        <wps:wsp>
                          <wps:cNvPr id="19113" name="Freeform 1724"/>
                          <wps:cNvSpPr>
                            <a:spLocks/>
                          </wps:cNvSpPr>
                          <wps:spPr bwMode="auto">
                            <a:xfrm>
                              <a:off x="7411" y="2349"/>
                              <a:ext cx="43" cy="2"/>
                            </a:xfrm>
                            <a:custGeom>
                              <a:avLst/>
                              <a:gdLst>
                                <a:gd name="T0" fmla="+- 0 7411 7411"/>
                                <a:gd name="T1" fmla="*/ T0 w 43"/>
                                <a:gd name="T2" fmla="+- 0 7454 7411"/>
                                <a:gd name="T3" fmla="*/ T2 w 43"/>
                              </a:gdLst>
                              <a:ahLst/>
                              <a:cxnLst>
                                <a:cxn ang="0">
                                  <a:pos x="T1" y="0"/>
                                </a:cxn>
                                <a:cxn ang="0">
                                  <a:pos x="T3" y="0"/>
                                </a:cxn>
                              </a:cxnLst>
                              <a:rect l="0" t="0" r="r" b="b"/>
                              <a:pathLst>
                                <a:path w="43">
                                  <a:moveTo>
                                    <a:pt x="0" y="0"/>
                                  </a:moveTo>
                                  <a:lnTo>
                                    <a:pt x="43"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14" name="Group 1725"/>
                        <wpg:cNvGrpSpPr>
                          <a:grpSpLocks/>
                        </wpg:cNvGrpSpPr>
                        <wpg:grpSpPr bwMode="auto">
                          <a:xfrm>
                            <a:off x="7411" y="2349"/>
                            <a:ext cx="2" cy="19"/>
                            <a:chOff x="7411" y="2349"/>
                            <a:chExt cx="2" cy="19"/>
                          </a:xfrm>
                        </wpg:grpSpPr>
                        <wps:wsp>
                          <wps:cNvPr id="19115" name="Freeform 1726"/>
                          <wps:cNvSpPr>
                            <a:spLocks/>
                          </wps:cNvSpPr>
                          <wps:spPr bwMode="auto">
                            <a:xfrm>
                              <a:off x="7411" y="2349"/>
                              <a:ext cx="2" cy="19"/>
                            </a:xfrm>
                            <a:custGeom>
                              <a:avLst/>
                              <a:gdLst>
                                <a:gd name="T0" fmla="+- 0 2369 2349"/>
                                <a:gd name="T1" fmla="*/ 2369 h 19"/>
                                <a:gd name="T2" fmla="+- 0 2349 2349"/>
                                <a:gd name="T3" fmla="*/ 2349 h 19"/>
                              </a:gdLst>
                              <a:ahLst/>
                              <a:cxnLst>
                                <a:cxn ang="0">
                                  <a:pos x="0" y="T1"/>
                                </a:cxn>
                                <a:cxn ang="0">
                                  <a:pos x="0" y="T3"/>
                                </a:cxn>
                              </a:cxnLst>
                              <a:rect l="0" t="0" r="r" b="b"/>
                              <a:pathLst>
                                <a:path h="19">
                                  <a:moveTo>
                                    <a:pt x="0" y="20"/>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116" name="Picture 1727"/>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7414" y="2352"/>
                              <a:ext cx="11"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17" name="Picture 1728"/>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7441" y="2352"/>
                              <a:ext cx="11"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18" name="Group 1729"/>
                        <wpg:cNvGrpSpPr>
                          <a:grpSpLocks/>
                        </wpg:cNvGrpSpPr>
                        <wpg:grpSpPr bwMode="auto">
                          <a:xfrm>
                            <a:off x="7414" y="2360"/>
                            <a:ext cx="11" cy="6"/>
                            <a:chOff x="7414" y="2360"/>
                            <a:chExt cx="11" cy="6"/>
                          </a:xfrm>
                        </wpg:grpSpPr>
                        <wps:wsp>
                          <wps:cNvPr id="19119" name="Freeform 1730"/>
                          <wps:cNvSpPr>
                            <a:spLocks/>
                          </wps:cNvSpPr>
                          <wps:spPr bwMode="auto">
                            <a:xfrm>
                              <a:off x="7414" y="2360"/>
                              <a:ext cx="11" cy="6"/>
                            </a:xfrm>
                            <a:custGeom>
                              <a:avLst/>
                              <a:gdLst>
                                <a:gd name="T0" fmla="+- 0 7414 7414"/>
                                <a:gd name="T1" fmla="*/ T0 w 11"/>
                                <a:gd name="T2" fmla="+- 0 2366 2360"/>
                                <a:gd name="T3" fmla="*/ 2366 h 6"/>
                                <a:gd name="T4" fmla="+- 0 7425 7414"/>
                                <a:gd name="T5" fmla="*/ T4 w 11"/>
                                <a:gd name="T6" fmla="+- 0 2366 2360"/>
                                <a:gd name="T7" fmla="*/ 2366 h 6"/>
                                <a:gd name="T8" fmla="+- 0 7425 7414"/>
                                <a:gd name="T9" fmla="*/ T8 w 11"/>
                                <a:gd name="T10" fmla="+- 0 2360 2360"/>
                                <a:gd name="T11" fmla="*/ 2360 h 6"/>
                                <a:gd name="T12" fmla="+- 0 7414 7414"/>
                                <a:gd name="T13" fmla="*/ T12 w 11"/>
                                <a:gd name="T14" fmla="+- 0 2360 2360"/>
                                <a:gd name="T15" fmla="*/ 2360 h 6"/>
                                <a:gd name="T16" fmla="+- 0 7414 7414"/>
                                <a:gd name="T17" fmla="*/ T16 w 11"/>
                                <a:gd name="T18" fmla="+- 0 2366 2360"/>
                                <a:gd name="T19" fmla="*/ 2366 h 6"/>
                              </a:gdLst>
                              <a:ahLst/>
                              <a:cxnLst>
                                <a:cxn ang="0">
                                  <a:pos x="T1" y="T3"/>
                                </a:cxn>
                                <a:cxn ang="0">
                                  <a:pos x="T5" y="T7"/>
                                </a:cxn>
                                <a:cxn ang="0">
                                  <a:pos x="T9" y="T11"/>
                                </a:cxn>
                                <a:cxn ang="0">
                                  <a:pos x="T13" y="T15"/>
                                </a:cxn>
                                <a:cxn ang="0">
                                  <a:pos x="T17" y="T19"/>
                                </a:cxn>
                              </a:cxnLst>
                              <a:rect l="0" t="0" r="r" b="b"/>
                              <a:pathLst>
                                <a:path w="11" h="6">
                                  <a:moveTo>
                                    <a:pt x="0" y="6"/>
                                  </a:moveTo>
                                  <a:lnTo>
                                    <a:pt x="11" y="6"/>
                                  </a:lnTo>
                                  <a:lnTo>
                                    <a:pt x="11"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20" name="Group 1731"/>
                        <wpg:cNvGrpSpPr>
                          <a:grpSpLocks/>
                        </wpg:cNvGrpSpPr>
                        <wpg:grpSpPr bwMode="auto">
                          <a:xfrm>
                            <a:off x="7428" y="2360"/>
                            <a:ext cx="10" cy="6"/>
                            <a:chOff x="7428" y="2360"/>
                            <a:chExt cx="10" cy="6"/>
                          </a:xfrm>
                        </wpg:grpSpPr>
                        <wps:wsp>
                          <wps:cNvPr id="19121" name="Freeform 1732"/>
                          <wps:cNvSpPr>
                            <a:spLocks/>
                          </wps:cNvSpPr>
                          <wps:spPr bwMode="auto">
                            <a:xfrm>
                              <a:off x="7428" y="2360"/>
                              <a:ext cx="10" cy="6"/>
                            </a:xfrm>
                            <a:custGeom>
                              <a:avLst/>
                              <a:gdLst>
                                <a:gd name="T0" fmla="+- 0 7428 7428"/>
                                <a:gd name="T1" fmla="*/ T0 w 10"/>
                                <a:gd name="T2" fmla="+- 0 2366 2360"/>
                                <a:gd name="T3" fmla="*/ 2366 h 6"/>
                                <a:gd name="T4" fmla="+- 0 7438 7428"/>
                                <a:gd name="T5" fmla="*/ T4 w 10"/>
                                <a:gd name="T6" fmla="+- 0 2366 2360"/>
                                <a:gd name="T7" fmla="*/ 2366 h 6"/>
                                <a:gd name="T8" fmla="+- 0 7438 7428"/>
                                <a:gd name="T9" fmla="*/ T8 w 10"/>
                                <a:gd name="T10" fmla="+- 0 2360 2360"/>
                                <a:gd name="T11" fmla="*/ 2360 h 6"/>
                                <a:gd name="T12" fmla="+- 0 7428 7428"/>
                                <a:gd name="T13" fmla="*/ T12 w 10"/>
                                <a:gd name="T14" fmla="+- 0 2360 2360"/>
                                <a:gd name="T15" fmla="*/ 2360 h 6"/>
                                <a:gd name="T16" fmla="+- 0 7428 7428"/>
                                <a:gd name="T17" fmla="*/ T16 w 10"/>
                                <a:gd name="T18" fmla="+- 0 2366 2360"/>
                                <a:gd name="T19" fmla="*/ 2366 h 6"/>
                              </a:gdLst>
                              <a:ahLst/>
                              <a:cxnLst>
                                <a:cxn ang="0">
                                  <a:pos x="T1" y="T3"/>
                                </a:cxn>
                                <a:cxn ang="0">
                                  <a:pos x="T5" y="T7"/>
                                </a:cxn>
                                <a:cxn ang="0">
                                  <a:pos x="T9" y="T11"/>
                                </a:cxn>
                                <a:cxn ang="0">
                                  <a:pos x="T13" y="T15"/>
                                </a:cxn>
                                <a:cxn ang="0">
                                  <a:pos x="T17" y="T19"/>
                                </a:cxn>
                              </a:cxnLst>
                              <a:rect l="0" t="0" r="r" b="b"/>
                              <a:pathLst>
                                <a:path w="10" h="6">
                                  <a:moveTo>
                                    <a:pt x="0" y="6"/>
                                  </a:moveTo>
                                  <a:lnTo>
                                    <a:pt x="10" y="6"/>
                                  </a:lnTo>
                                  <a:lnTo>
                                    <a:pt x="10"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22" name="Picture 1733"/>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7428" y="2352"/>
                              <a:ext cx="1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23" name="Group 1734"/>
                        <wpg:cNvGrpSpPr>
                          <a:grpSpLocks/>
                        </wpg:cNvGrpSpPr>
                        <wpg:grpSpPr bwMode="auto">
                          <a:xfrm>
                            <a:off x="7441" y="2360"/>
                            <a:ext cx="11" cy="6"/>
                            <a:chOff x="7441" y="2360"/>
                            <a:chExt cx="11" cy="6"/>
                          </a:xfrm>
                        </wpg:grpSpPr>
                        <wps:wsp>
                          <wps:cNvPr id="19124" name="Freeform 1735"/>
                          <wps:cNvSpPr>
                            <a:spLocks/>
                          </wps:cNvSpPr>
                          <wps:spPr bwMode="auto">
                            <a:xfrm>
                              <a:off x="7441" y="2360"/>
                              <a:ext cx="11" cy="6"/>
                            </a:xfrm>
                            <a:custGeom>
                              <a:avLst/>
                              <a:gdLst>
                                <a:gd name="T0" fmla="+- 0 7441 7441"/>
                                <a:gd name="T1" fmla="*/ T0 w 11"/>
                                <a:gd name="T2" fmla="+- 0 2366 2360"/>
                                <a:gd name="T3" fmla="*/ 2366 h 6"/>
                                <a:gd name="T4" fmla="+- 0 7452 7441"/>
                                <a:gd name="T5" fmla="*/ T4 w 11"/>
                                <a:gd name="T6" fmla="+- 0 2366 2360"/>
                                <a:gd name="T7" fmla="*/ 2366 h 6"/>
                                <a:gd name="T8" fmla="+- 0 7452 7441"/>
                                <a:gd name="T9" fmla="*/ T8 w 11"/>
                                <a:gd name="T10" fmla="+- 0 2360 2360"/>
                                <a:gd name="T11" fmla="*/ 2360 h 6"/>
                                <a:gd name="T12" fmla="+- 0 7441 7441"/>
                                <a:gd name="T13" fmla="*/ T12 w 11"/>
                                <a:gd name="T14" fmla="+- 0 2360 2360"/>
                                <a:gd name="T15" fmla="*/ 2360 h 6"/>
                                <a:gd name="T16" fmla="+- 0 7441 7441"/>
                                <a:gd name="T17" fmla="*/ T16 w 11"/>
                                <a:gd name="T18" fmla="+- 0 2366 2360"/>
                                <a:gd name="T19" fmla="*/ 2366 h 6"/>
                              </a:gdLst>
                              <a:ahLst/>
                              <a:cxnLst>
                                <a:cxn ang="0">
                                  <a:pos x="T1" y="T3"/>
                                </a:cxn>
                                <a:cxn ang="0">
                                  <a:pos x="T5" y="T7"/>
                                </a:cxn>
                                <a:cxn ang="0">
                                  <a:pos x="T9" y="T11"/>
                                </a:cxn>
                                <a:cxn ang="0">
                                  <a:pos x="T13" y="T15"/>
                                </a:cxn>
                                <a:cxn ang="0">
                                  <a:pos x="T17" y="T19"/>
                                </a:cxn>
                              </a:cxnLst>
                              <a:rect l="0" t="0" r="r" b="b"/>
                              <a:pathLst>
                                <a:path w="11" h="6">
                                  <a:moveTo>
                                    <a:pt x="0" y="6"/>
                                  </a:moveTo>
                                  <a:lnTo>
                                    <a:pt x="11" y="6"/>
                                  </a:lnTo>
                                  <a:lnTo>
                                    <a:pt x="11"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25" name="Picture 1736"/>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7406" y="2637"/>
                              <a:ext cx="19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26" name="Picture 1737"/>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7406" y="2615"/>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27" name="Group 1738"/>
                        <wpg:cNvGrpSpPr>
                          <a:grpSpLocks/>
                        </wpg:cNvGrpSpPr>
                        <wpg:grpSpPr bwMode="auto">
                          <a:xfrm>
                            <a:off x="7406" y="2593"/>
                            <a:ext cx="199" cy="3"/>
                            <a:chOff x="7406" y="2593"/>
                            <a:chExt cx="199" cy="3"/>
                          </a:xfrm>
                        </wpg:grpSpPr>
                        <wps:wsp>
                          <wps:cNvPr id="19128" name="Freeform 1739"/>
                          <wps:cNvSpPr>
                            <a:spLocks/>
                          </wps:cNvSpPr>
                          <wps:spPr bwMode="auto">
                            <a:xfrm>
                              <a:off x="7406" y="2593"/>
                              <a:ext cx="199" cy="3"/>
                            </a:xfrm>
                            <a:custGeom>
                              <a:avLst/>
                              <a:gdLst>
                                <a:gd name="T0" fmla="+- 0 7605 7406"/>
                                <a:gd name="T1" fmla="*/ T0 w 199"/>
                                <a:gd name="T2" fmla="+- 0 2593 2593"/>
                                <a:gd name="T3" fmla="*/ 2593 h 3"/>
                                <a:gd name="T4" fmla="+- 0 7406 7406"/>
                                <a:gd name="T5" fmla="*/ T4 w 199"/>
                                <a:gd name="T6" fmla="+- 0 2593 2593"/>
                                <a:gd name="T7" fmla="*/ 2593 h 3"/>
                                <a:gd name="T8" fmla="+- 0 7406 7406"/>
                                <a:gd name="T9" fmla="*/ T8 w 199"/>
                                <a:gd name="T10" fmla="+- 0 2596 2593"/>
                                <a:gd name="T11" fmla="*/ 2596 h 3"/>
                                <a:gd name="T12" fmla="+- 0 7605 7406"/>
                                <a:gd name="T13" fmla="*/ T12 w 199"/>
                                <a:gd name="T14" fmla="+- 0 2596 2593"/>
                                <a:gd name="T15" fmla="*/ 2596 h 3"/>
                                <a:gd name="T16" fmla="+- 0 7605 7406"/>
                                <a:gd name="T17" fmla="*/ T16 w 199"/>
                                <a:gd name="T18" fmla="+- 0 2593 2593"/>
                                <a:gd name="T19" fmla="*/ 2593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29" name="Group 1740"/>
                        <wpg:cNvGrpSpPr>
                          <a:grpSpLocks/>
                        </wpg:cNvGrpSpPr>
                        <wpg:grpSpPr bwMode="auto">
                          <a:xfrm>
                            <a:off x="7583" y="2572"/>
                            <a:ext cx="22" cy="3"/>
                            <a:chOff x="7583" y="2572"/>
                            <a:chExt cx="22" cy="3"/>
                          </a:xfrm>
                        </wpg:grpSpPr>
                        <wps:wsp>
                          <wps:cNvPr id="19130" name="Freeform 1741"/>
                          <wps:cNvSpPr>
                            <a:spLocks/>
                          </wps:cNvSpPr>
                          <wps:spPr bwMode="auto">
                            <a:xfrm>
                              <a:off x="7583" y="2572"/>
                              <a:ext cx="22" cy="3"/>
                            </a:xfrm>
                            <a:custGeom>
                              <a:avLst/>
                              <a:gdLst>
                                <a:gd name="T0" fmla="+- 0 7605 7583"/>
                                <a:gd name="T1" fmla="*/ T0 w 22"/>
                                <a:gd name="T2" fmla="+- 0 2572 2572"/>
                                <a:gd name="T3" fmla="*/ 2572 h 3"/>
                                <a:gd name="T4" fmla="+- 0 7583 7583"/>
                                <a:gd name="T5" fmla="*/ T4 w 22"/>
                                <a:gd name="T6" fmla="+- 0 2572 2572"/>
                                <a:gd name="T7" fmla="*/ 2572 h 3"/>
                                <a:gd name="T8" fmla="+- 0 7583 7583"/>
                                <a:gd name="T9" fmla="*/ T8 w 22"/>
                                <a:gd name="T10" fmla="+- 0 2574 2572"/>
                                <a:gd name="T11" fmla="*/ 2574 h 3"/>
                                <a:gd name="T12" fmla="+- 0 7605 7583"/>
                                <a:gd name="T13" fmla="*/ T12 w 22"/>
                                <a:gd name="T14" fmla="+- 0 2574 2572"/>
                                <a:gd name="T15" fmla="*/ 2574 h 3"/>
                                <a:gd name="T16" fmla="+- 0 7605 7583"/>
                                <a:gd name="T17" fmla="*/ T16 w 22"/>
                                <a:gd name="T18" fmla="+- 0 2572 2572"/>
                                <a:gd name="T19" fmla="*/ 2572 h 3"/>
                              </a:gdLst>
                              <a:ahLst/>
                              <a:cxnLst>
                                <a:cxn ang="0">
                                  <a:pos x="T1" y="T3"/>
                                </a:cxn>
                                <a:cxn ang="0">
                                  <a:pos x="T5" y="T7"/>
                                </a:cxn>
                                <a:cxn ang="0">
                                  <a:pos x="T9" y="T11"/>
                                </a:cxn>
                                <a:cxn ang="0">
                                  <a:pos x="T13" y="T15"/>
                                </a:cxn>
                                <a:cxn ang="0">
                                  <a:pos x="T17" y="T19"/>
                                </a:cxn>
                              </a:cxnLst>
                              <a:rect l="0" t="0" r="r" b="b"/>
                              <a:pathLst>
                                <a:path w="22" h="3">
                                  <a:moveTo>
                                    <a:pt x="22" y="0"/>
                                  </a:moveTo>
                                  <a:lnTo>
                                    <a:pt x="0" y="0"/>
                                  </a:lnTo>
                                  <a:lnTo>
                                    <a:pt x="0" y="2"/>
                                  </a:lnTo>
                                  <a:lnTo>
                                    <a:pt x="22" y="2"/>
                                  </a:lnTo>
                                  <a:lnTo>
                                    <a:pt x="2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31" name="Group 1742"/>
                        <wpg:cNvGrpSpPr>
                          <a:grpSpLocks/>
                        </wpg:cNvGrpSpPr>
                        <wpg:grpSpPr bwMode="auto">
                          <a:xfrm>
                            <a:off x="7583" y="2550"/>
                            <a:ext cx="22" cy="3"/>
                            <a:chOff x="7583" y="2550"/>
                            <a:chExt cx="22" cy="3"/>
                          </a:xfrm>
                        </wpg:grpSpPr>
                        <wps:wsp>
                          <wps:cNvPr id="19132" name="Freeform 1743"/>
                          <wps:cNvSpPr>
                            <a:spLocks/>
                          </wps:cNvSpPr>
                          <wps:spPr bwMode="auto">
                            <a:xfrm>
                              <a:off x="7583" y="2550"/>
                              <a:ext cx="22" cy="3"/>
                            </a:xfrm>
                            <a:custGeom>
                              <a:avLst/>
                              <a:gdLst>
                                <a:gd name="T0" fmla="+- 0 7605 7583"/>
                                <a:gd name="T1" fmla="*/ T0 w 22"/>
                                <a:gd name="T2" fmla="+- 0 2550 2550"/>
                                <a:gd name="T3" fmla="*/ 2550 h 3"/>
                                <a:gd name="T4" fmla="+- 0 7583 7583"/>
                                <a:gd name="T5" fmla="*/ T4 w 22"/>
                                <a:gd name="T6" fmla="+- 0 2550 2550"/>
                                <a:gd name="T7" fmla="*/ 2550 h 3"/>
                                <a:gd name="T8" fmla="+- 0 7583 7583"/>
                                <a:gd name="T9" fmla="*/ T8 w 22"/>
                                <a:gd name="T10" fmla="+- 0 2552 2550"/>
                                <a:gd name="T11" fmla="*/ 2552 h 3"/>
                                <a:gd name="T12" fmla="+- 0 7605 7583"/>
                                <a:gd name="T13" fmla="*/ T12 w 22"/>
                                <a:gd name="T14" fmla="+- 0 2552 2550"/>
                                <a:gd name="T15" fmla="*/ 2552 h 3"/>
                                <a:gd name="T16" fmla="+- 0 7605 7583"/>
                                <a:gd name="T17" fmla="*/ T16 w 22"/>
                                <a:gd name="T18" fmla="+- 0 2550 2550"/>
                                <a:gd name="T19" fmla="*/ 2550 h 3"/>
                              </a:gdLst>
                              <a:ahLst/>
                              <a:cxnLst>
                                <a:cxn ang="0">
                                  <a:pos x="T1" y="T3"/>
                                </a:cxn>
                                <a:cxn ang="0">
                                  <a:pos x="T5" y="T7"/>
                                </a:cxn>
                                <a:cxn ang="0">
                                  <a:pos x="T9" y="T11"/>
                                </a:cxn>
                                <a:cxn ang="0">
                                  <a:pos x="T13" y="T15"/>
                                </a:cxn>
                                <a:cxn ang="0">
                                  <a:pos x="T17" y="T19"/>
                                </a:cxn>
                              </a:cxnLst>
                              <a:rect l="0" t="0" r="r" b="b"/>
                              <a:pathLst>
                                <a:path w="22" h="3">
                                  <a:moveTo>
                                    <a:pt x="22" y="0"/>
                                  </a:moveTo>
                                  <a:lnTo>
                                    <a:pt x="0" y="0"/>
                                  </a:lnTo>
                                  <a:lnTo>
                                    <a:pt x="0" y="2"/>
                                  </a:lnTo>
                                  <a:lnTo>
                                    <a:pt x="22" y="2"/>
                                  </a:lnTo>
                                  <a:lnTo>
                                    <a:pt x="2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33" name="Group 1744"/>
                        <wpg:cNvGrpSpPr>
                          <a:grpSpLocks/>
                        </wpg:cNvGrpSpPr>
                        <wpg:grpSpPr bwMode="auto">
                          <a:xfrm>
                            <a:off x="7406" y="2528"/>
                            <a:ext cx="199" cy="3"/>
                            <a:chOff x="7406" y="2528"/>
                            <a:chExt cx="199" cy="3"/>
                          </a:xfrm>
                        </wpg:grpSpPr>
                        <wps:wsp>
                          <wps:cNvPr id="19134" name="Freeform 1745"/>
                          <wps:cNvSpPr>
                            <a:spLocks/>
                          </wps:cNvSpPr>
                          <wps:spPr bwMode="auto">
                            <a:xfrm>
                              <a:off x="7406" y="2528"/>
                              <a:ext cx="199" cy="3"/>
                            </a:xfrm>
                            <a:custGeom>
                              <a:avLst/>
                              <a:gdLst>
                                <a:gd name="T0" fmla="+- 0 7605 7406"/>
                                <a:gd name="T1" fmla="*/ T0 w 199"/>
                                <a:gd name="T2" fmla="+- 0 2528 2528"/>
                                <a:gd name="T3" fmla="*/ 2528 h 3"/>
                                <a:gd name="T4" fmla="+- 0 7406 7406"/>
                                <a:gd name="T5" fmla="*/ T4 w 199"/>
                                <a:gd name="T6" fmla="+- 0 2528 2528"/>
                                <a:gd name="T7" fmla="*/ 2528 h 3"/>
                                <a:gd name="T8" fmla="+- 0 7406 7406"/>
                                <a:gd name="T9" fmla="*/ T8 w 199"/>
                                <a:gd name="T10" fmla="+- 0 2530 2528"/>
                                <a:gd name="T11" fmla="*/ 2530 h 3"/>
                                <a:gd name="T12" fmla="+- 0 7605 7406"/>
                                <a:gd name="T13" fmla="*/ T12 w 199"/>
                                <a:gd name="T14" fmla="+- 0 2530 2528"/>
                                <a:gd name="T15" fmla="*/ 2530 h 3"/>
                                <a:gd name="T16" fmla="+- 0 7605 7406"/>
                                <a:gd name="T17" fmla="*/ T16 w 199"/>
                                <a:gd name="T18" fmla="+- 0 2528 2528"/>
                                <a:gd name="T19" fmla="*/ 2528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35" name="Group 1746"/>
                        <wpg:cNvGrpSpPr>
                          <a:grpSpLocks/>
                        </wpg:cNvGrpSpPr>
                        <wpg:grpSpPr bwMode="auto">
                          <a:xfrm>
                            <a:off x="7406" y="2507"/>
                            <a:ext cx="199" cy="3"/>
                            <a:chOff x="7406" y="2507"/>
                            <a:chExt cx="199" cy="3"/>
                          </a:xfrm>
                        </wpg:grpSpPr>
                        <wps:wsp>
                          <wps:cNvPr id="19136" name="Freeform 1747"/>
                          <wps:cNvSpPr>
                            <a:spLocks/>
                          </wps:cNvSpPr>
                          <wps:spPr bwMode="auto">
                            <a:xfrm>
                              <a:off x="7406" y="2507"/>
                              <a:ext cx="199" cy="3"/>
                            </a:xfrm>
                            <a:custGeom>
                              <a:avLst/>
                              <a:gdLst>
                                <a:gd name="T0" fmla="+- 0 7605 7406"/>
                                <a:gd name="T1" fmla="*/ T0 w 199"/>
                                <a:gd name="T2" fmla="+- 0 2507 2507"/>
                                <a:gd name="T3" fmla="*/ 2507 h 3"/>
                                <a:gd name="T4" fmla="+- 0 7406 7406"/>
                                <a:gd name="T5" fmla="*/ T4 w 199"/>
                                <a:gd name="T6" fmla="+- 0 2507 2507"/>
                                <a:gd name="T7" fmla="*/ 2507 h 3"/>
                                <a:gd name="T8" fmla="+- 0 7406 7406"/>
                                <a:gd name="T9" fmla="*/ T8 w 199"/>
                                <a:gd name="T10" fmla="+- 0 2510 2507"/>
                                <a:gd name="T11" fmla="*/ 2510 h 3"/>
                                <a:gd name="T12" fmla="+- 0 7605 7406"/>
                                <a:gd name="T13" fmla="*/ T12 w 199"/>
                                <a:gd name="T14" fmla="+- 0 2510 2507"/>
                                <a:gd name="T15" fmla="*/ 2510 h 3"/>
                                <a:gd name="T16" fmla="+- 0 7605 7406"/>
                                <a:gd name="T17" fmla="*/ T16 w 199"/>
                                <a:gd name="T18" fmla="+- 0 2507 2507"/>
                                <a:gd name="T19" fmla="*/ 2507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37" name="Picture 1748"/>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7406" y="2485"/>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38" name="Group 1749"/>
                        <wpg:cNvGrpSpPr>
                          <a:grpSpLocks/>
                        </wpg:cNvGrpSpPr>
                        <wpg:grpSpPr bwMode="auto">
                          <a:xfrm>
                            <a:off x="7406" y="2463"/>
                            <a:ext cx="199" cy="3"/>
                            <a:chOff x="7406" y="2463"/>
                            <a:chExt cx="199" cy="3"/>
                          </a:xfrm>
                        </wpg:grpSpPr>
                        <wps:wsp>
                          <wps:cNvPr id="19139" name="Freeform 1750"/>
                          <wps:cNvSpPr>
                            <a:spLocks/>
                          </wps:cNvSpPr>
                          <wps:spPr bwMode="auto">
                            <a:xfrm>
                              <a:off x="7406" y="2463"/>
                              <a:ext cx="199" cy="3"/>
                            </a:xfrm>
                            <a:custGeom>
                              <a:avLst/>
                              <a:gdLst>
                                <a:gd name="T0" fmla="+- 0 7605 7406"/>
                                <a:gd name="T1" fmla="*/ T0 w 199"/>
                                <a:gd name="T2" fmla="+- 0 2463 2463"/>
                                <a:gd name="T3" fmla="*/ 2463 h 3"/>
                                <a:gd name="T4" fmla="+- 0 7406 7406"/>
                                <a:gd name="T5" fmla="*/ T4 w 199"/>
                                <a:gd name="T6" fmla="+- 0 2463 2463"/>
                                <a:gd name="T7" fmla="*/ 2463 h 3"/>
                                <a:gd name="T8" fmla="+- 0 7406 7406"/>
                                <a:gd name="T9" fmla="*/ T8 w 199"/>
                                <a:gd name="T10" fmla="+- 0 2466 2463"/>
                                <a:gd name="T11" fmla="*/ 2466 h 3"/>
                                <a:gd name="T12" fmla="+- 0 7605 7406"/>
                                <a:gd name="T13" fmla="*/ T12 w 199"/>
                                <a:gd name="T14" fmla="+- 0 2466 2463"/>
                                <a:gd name="T15" fmla="*/ 2466 h 3"/>
                                <a:gd name="T16" fmla="+- 0 7605 7406"/>
                                <a:gd name="T17" fmla="*/ T16 w 199"/>
                                <a:gd name="T18" fmla="+- 0 2463 2463"/>
                                <a:gd name="T19" fmla="*/ 2463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40" name="Group 1751"/>
                        <wpg:cNvGrpSpPr>
                          <a:grpSpLocks/>
                        </wpg:cNvGrpSpPr>
                        <wpg:grpSpPr bwMode="auto">
                          <a:xfrm>
                            <a:off x="7406" y="2442"/>
                            <a:ext cx="199" cy="3"/>
                            <a:chOff x="7406" y="2442"/>
                            <a:chExt cx="199" cy="3"/>
                          </a:xfrm>
                        </wpg:grpSpPr>
                        <wps:wsp>
                          <wps:cNvPr id="19141" name="Freeform 1752"/>
                          <wps:cNvSpPr>
                            <a:spLocks/>
                          </wps:cNvSpPr>
                          <wps:spPr bwMode="auto">
                            <a:xfrm>
                              <a:off x="7406" y="2442"/>
                              <a:ext cx="199" cy="3"/>
                            </a:xfrm>
                            <a:custGeom>
                              <a:avLst/>
                              <a:gdLst>
                                <a:gd name="T0" fmla="+- 0 7605 7406"/>
                                <a:gd name="T1" fmla="*/ T0 w 199"/>
                                <a:gd name="T2" fmla="+- 0 2442 2442"/>
                                <a:gd name="T3" fmla="*/ 2442 h 3"/>
                                <a:gd name="T4" fmla="+- 0 7406 7406"/>
                                <a:gd name="T5" fmla="*/ T4 w 199"/>
                                <a:gd name="T6" fmla="+- 0 2442 2442"/>
                                <a:gd name="T7" fmla="*/ 2442 h 3"/>
                                <a:gd name="T8" fmla="+- 0 7406 7406"/>
                                <a:gd name="T9" fmla="*/ T8 w 199"/>
                                <a:gd name="T10" fmla="+- 0 2445 2442"/>
                                <a:gd name="T11" fmla="*/ 2445 h 3"/>
                                <a:gd name="T12" fmla="+- 0 7605 7406"/>
                                <a:gd name="T13" fmla="*/ T12 w 199"/>
                                <a:gd name="T14" fmla="+- 0 2445 2442"/>
                                <a:gd name="T15" fmla="*/ 2445 h 3"/>
                                <a:gd name="T16" fmla="+- 0 7605 7406"/>
                                <a:gd name="T17" fmla="*/ T16 w 199"/>
                                <a:gd name="T18" fmla="+- 0 2442 2442"/>
                                <a:gd name="T19" fmla="*/ 2442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42" name="Group 1753"/>
                        <wpg:cNvGrpSpPr>
                          <a:grpSpLocks/>
                        </wpg:cNvGrpSpPr>
                        <wpg:grpSpPr bwMode="auto">
                          <a:xfrm>
                            <a:off x="7406" y="2420"/>
                            <a:ext cx="199" cy="3"/>
                            <a:chOff x="7406" y="2420"/>
                            <a:chExt cx="199" cy="3"/>
                          </a:xfrm>
                        </wpg:grpSpPr>
                        <wps:wsp>
                          <wps:cNvPr id="19143" name="Freeform 1754"/>
                          <wps:cNvSpPr>
                            <a:spLocks/>
                          </wps:cNvSpPr>
                          <wps:spPr bwMode="auto">
                            <a:xfrm>
                              <a:off x="7406" y="2420"/>
                              <a:ext cx="199" cy="3"/>
                            </a:xfrm>
                            <a:custGeom>
                              <a:avLst/>
                              <a:gdLst>
                                <a:gd name="T0" fmla="+- 0 7605 7406"/>
                                <a:gd name="T1" fmla="*/ T0 w 199"/>
                                <a:gd name="T2" fmla="+- 0 2420 2420"/>
                                <a:gd name="T3" fmla="*/ 2420 h 3"/>
                                <a:gd name="T4" fmla="+- 0 7406 7406"/>
                                <a:gd name="T5" fmla="*/ T4 w 199"/>
                                <a:gd name="T6" fmla="+- 0 2420 2420"/>
                                <a:gd name="T7" fmla="*/ 2420 h 3"/>
                                <a:gd name="T8" fmla="+- 0 7406 7406"/>
                                <a:gd name="T9" fmla="*/ T8 w 199"/>
                                <a:gd name="T10" fmla="+- 0 2423 2420"/>
                                <a:gd name="T11" fmla="*/ 2423 h 3"/>
                                <a:gd name="T12" fmla="+- 0 7605 7406"/>
                                <a:gd name="T13" fmla="*/ T12 w 199"/>
                                <a:gd name="T14" fmla="+- 0 2423 2420"/>
                                <a:gd name="T15" fmla="*/ 2423 h 3"/>
                                <a:gd name="T16" fmla="+- 0 7605 7406"/>
                                <a:gd name="T17" fmla="*/ T16 w 199"/>
                                <a:gd name="T18" fmla="+- 0 2420 2420"/>
                                <a:gd name="T19" fmla="*/ 2420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44" name="Picture 1755"/>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7567" y="2536"/>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45" name="Picture 1756"/>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7567" y="2536"/>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46" name="Picture 1757"/>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7569" y="2539"/>
                              <a:ext cx="31"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47" name="Picture 1758"/>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7571" y="2541"/>
                              <a:ext cx="29" cy="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48" name="Picture 1759"/>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7573" y="2544"/>
                              <a:ext cx="27" cy="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49" name="Picture 1760"/>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7574" y="2547"/>
                              <a:ext cx="25" cy="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0" name="Picture 1761"/>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7576" y="2550"/>
                              <a:ext cx="24" cy="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1" name="Picture 1762"/>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7578" y="2552"/>
                              <a:ext cx="22" cy="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2" name="Picture 1763"/>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7579" y="2555"/>
                              <a:ext cx="21" cy="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3" name="Picture 1764"/>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7581" y="2558"/>
                              <a:ext cx="19"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4" name="Picture 176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7583" y="2561"/>
                              <a:ext cx="17"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5" name="Picture 1766"/>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7584" y="2563"/>
                              <a:ext cx="15"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6" name="Picture 1767"/>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7586" y="2566"/>
                              <a:ext cx="14"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7" name="Picture 176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588" y="2569"/>
                              <a:ext cx="12"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8" name="Picture 17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590" y="2572"/>
                              <a:ext cx="10"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9" name="Picture 177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591" y="2574"/>
                              <a:ext cx="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60" name="Picture 1771"/>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7593" y="2577"/>
                              <a:ext cx="7" cy="1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61" name="Group 1772"/>
                        <wpg:cNvGrpSpPr>
                          <a:grpSpLocks/>
                        </wpg:cNvGrpSpPr>
                        <wpg:grpSpPr bwMode="auto">
                          <a:xfrm>
                            <a:off x="7594" y="2580"/>
                            <a:ext cx="5" cy="7"/>
                            <a:chOff x="7594" y="2580"/>
                            <a:chExt cx="5" cy="7"/>
                          </a:xfrm>
                        </wpg:grpSpPr>
                        <wps:wsp>
                          <wps:cNvPr id="19162" name="Freeform 1773"/>
                          <wps:cNvSpPr>
                            <a:spLocks/>
                          </wps:cNvSpPr>
                          <wps:spPr bwMode="auto">
                            <a:xfrm>
                              <a:off x="7594" y="2580"/>
                              <a:ext cx="5" cy="7"/>
                            </a:xfrm>
                            <a:custGeom>
                              <a:avLst/>
                              <a:gdLst>
                                <a:gd name="T0" fmla="+- 0 7600 7594"/>
                                <a:gd name="T1" fmla="*/ T0 w 5"/>
                                <a:gd name="T2" fmla="+- 0 2580 2580"/>
                                <a:gd name="T3" fmla="*/ 2580 h 7"/>
                                <a:gd name="T4" fmla="+- 0 7598 7594"/>
                                <a:gd name="T5" fmla="*/ T4 w 5"/>
                                <a:gd name="T6" fmla="+- 0 2580 2580"/>
                                <a:gd name="T7" fmla="*/ 2580 h 7"/>
                                <a:gd name="T8" fmla="+- 0 7596 7594"/>
                                <a:gd name="T9" fmla="*/ T8 w 5"/>
                                <a:gd name="T10" fmla="+- 0 2582 2580"/>
                                <a:gd name="T11" fmla="*/ 2582 h 7"/>
                                <a:gd name="T12" fmla="+- 0 7594 7594"/>
                                <a:gd name="T13" fmla="*/ T12 w 5"/>
                                <a:gd name="T14" fmla="+- 0 2587 2580"/>
                                <a:gd name="T15" fmla="*/ 2587 h 7"/>
                                <a:gd name="T16" fmla="+- 0 7596 7594"/>
                                <a:gd name="T17" fmla="*/ T16 w 5"/>
                                <a:gd name="T18" fmla="+- 0 2587 2580"/>
                                <a:gd name="T19" fmla="*/ 2587 h 7"/>
                                <a:gd name="T20" fmla="+- 0 7597 7594"/>
                                <a:gd name="T21" fmla="*/ T20 w 5"/>
                                <a:gd name="T22" fmla="+- 0 2585 2580"/>
                                <a:gd name="T23" fmla="*/ 2585 h 7"/>
                                <a:gd name="T24" fmla="+- 0 7598 7594"/>
                                <a:gd name="T25" fmla="*/ T24 w 5"/>
                                <a:gd name="T26" fmla="+- 0 2583 2580"/>
                                <a:gd name="T27" fmla="*/ 2583 h 7"/>
                                <a:gd name="T28" fmla="+- 0 7600 7594"/>
                                <a:gd name="T29" fmla="*/ T28 w 5"/>
                                <a:gd name="T30" fmla="+- 0 2582 2580"/>
                                <a:gd name="T31" fmla="*/ 2582 h 7"/>
                                <a:gd name="T32" fmla="+- 0 7600 7594"/>
                                <a:gd name="T33" fmla="*/ T32 w 5"/>
                                <a:gd name="T34" fmla="+- 0 2580 2580"/>
                                <a:gd name="T35" fmla="*/ 2580 h 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 h="7">
                                  <a:moveTo>
                                    <a:pt x="6" y="0"/>
                                  </a:moveTo>
                                  <a:lnTo>
                                    <a:pt x="4" y="0"/>
                                  </a:lnTo>
                                  <a:lnTo>
                                    <a:pt x="2" y="2"/>
                                  </a:lnTo>
                                  <a:lnTo>
                                    <a:pt x="0" y="7"/>
                                  </a:lnTo>
                                  <a:lnTo>
                                    <a:pt x="2" y="7"/>
                                  </a:lnTo>
                                  <a:lnTo>
                                    <a:pt x="3" y="5"/>
                                  </a:lnTo>
                                  <a:lnTo>
                                    <a:pt x="4" y="3"/>
                                  </a:lnTo>
                                  <a:lnTo>
                                    <a:pt x="6" y="2"/>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63" name="Group 1774"/>
                        <wpg:cNvGrpSpPr>
                          <a:grpSpLocks/>
                        </wpg:cNvGrpSpPr>
                        <wpg:grpSpPr bwMode="auto">
                          <a:xfrm>
                            <a:off x="7596" y="2582"/>
                            <a:ext cx="4" cy="6"/>
                            <a:chOff x="7596" y="2582"/>
                            <a:chExt cx="4" cy="6"/>
                          </a:xfrm>
                        </wpg:grpSpPr>
                        <wps:wsp>
                          <wps:cNvPr id="19164" name="Freeform 1775"/>
                          <wps:cNvSpPr>
                            <a:spLocks/>
                          </wps:cNvSpPr>
                          <wps:spPr bwMode="auto">
                            <a:xfrm>
                              <a:off x="7596" y="2582"/>
                              <a:ext cx="4" cy="6"/>
                            </a:xfrm>
                            <a:custGeom>
                              <a:avLst/>
                              <a:gdLst>
                                <a:gd name="T0" fmla="+- 0 7600 7596"/>
                                <a:gd name="T1" fmla="*/ T0 w 4"/>
                                <a:gd name="T2" fmla="+- 0 2582 2582"/>
                                <a:gd name="T3" fmla="*/ 2582 h 6"/>
                                <a:gd name="T4" fmla="+- 0 7598 7596"/>
                                <a:gd name="T5" fmla="*/ T4 w 4"/>
                                <a:gd name="T6" fmla="+- 0 2583 2582"/>
                                <a:gd name="T7" fmla="*/ 2583 h 6"/>
                                <a:gd name="T8" fmla="+- 0 7597 7596"/>
                                <a:gd name="T9" fmla="*/ T8 w 4"/>
                                <a:gd name="T10" fmla="+- 0 2585 2582"/>
                                <a:gd name="T11" fmla="*/ 2585 h 6"/>
                                <a:gd name="T12" fmla="+- 0 7596 7596"/>
                                <a:gd name="T13" fmla="*/ T12 w 4"/>
                                <a:gd name="T14" fmla="+- 0 2587 2582"/>
                                <a:gd name="T15" fmla="*/ 2587 h 6"/>
                                <a:gd name="T16" fmla="+- 0 7598 7596"/>
                                <a:gd name="T17" fmla="*/ T16 w 4"/>
                                <a:gd name="T18" fmla="+- 0 2587 2582"/>
                                <a:gd name="T19" fmla="*/ 2587 h 6"/>
                                <a:gd name="T20" fmla="+- 0 7599 7596"/>
                                <a:gd name="T21" fmla="*/ T20 w 4"/>
                                <a:gd name="T22" fmla="+- 0 2586 2582"/>
                                <a:gd name="T23" fmla="*/ 2586 h 6"/>
                                <a:gd name="T24" fmla="+- 0 7600 7596"/>
                                <a:gd name="T25" fmla="*/ T24 w 4"/>
                                <a:gd name="T26" fmla="+- 0 2585 2582"/>
                                <a:gd name="T27" fmla="*/ 2585 h 6"/>
                                <a:gd name="T28" fmla="+- 0 7600 7596"/>
                                <a:gd name="T29" fmla="*/ T28 w 4"/>
                                <a:gd name="T30" fmla="+- 0 2582 2582"/>
                                <a:gd name="T31" fmla="*/ 2582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 h="6">
                                  <a:moveTo>
                                    <a:pt x="4" y="0"/>
                                  </a:moveTo>
                                  <a:lnTo>
                                    <a:pt x="2" y="1"/>
                                  </a:lnTo>
                                  <a:lnTo>
                                    <a:pt x="1" y="3"/>
                                  </a:lnTo>
                                  <a:lnTo>
                                    <a:pt x="0" y="5"/>
                                  </a:lnTo>
                                  <a:lnTo>
                                    <a:pt x="2" y="5"/>
                                  </a:lnTo>
                                  <a:lnTo>
                                    <a:pt x="3" y="4"/>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165" name="Group 1776"/>
                        <wpg:cNvGrpSpPr>
                          <a:grpSpLocks/>
                        </wpg:cNvGrpSpPr>
                        <wpg:grpSpPr bwMode="auto">
                          <a:xfrm>
                            <a:off x="7598" y="2585"/>
                            <a:ext cx="2" cy="3"/>
                            <a:chOff x="7598" y="2585"/>
                            <a:chExt cx="2" cy="3"/>
                          </a:xfrm>
                        </wpg:grpSpPr>
                        <wps:wsp>
                          <wps:cNvPr id="19166" name="Freeform 1777"/>
                          <wps:cNvSpPr>
                            <a:spLocks/>
                          </wps:cNvSpPr>
                          <wps:spPr bwMode="auto">
                            <a:xfrm>
                              <a:off x="7598" y="2585"/>
                              <a:ext cx="2" cy="3"/>
                            </a:xfrm>
                            <a:custGeom>
                              <a:avLst/>
                              <a:gdLst>
                                <a:gd name="T0" fmla="+- 0 7600 7598"/>
                                <a:gd name="T1" fmla="*/ T0 w 2"/>
                                <a:gd name="T2" fmla="+- 0 2585 2585"/>
                                <a:gd name="T3" fmla="*/ 2585 h 3"/>
                                <a:gd name="T4" fmla="+- 0 7599 7598"/>
                                <a:gd name="T5" fmla="*/ T4 w 2"/>
                                <a:gd name="T6" fmla="+- 0 2586 2585"/>
                                <a:gd name="T7" fmla="*/ 2586 h 3"/>
                                <a:gd name="T8" fmla="+- 0 7598 7598"/>
                                <a:gd name="T9" fmla="*/ T8 w 2"/>
                                <a:gd name="T10" fmla="+- 0 2587 2585"/>
                                <a:gd name="T11" fmla="*/ 2587 h 3"/>
                                <a:gd name="T12" fmla="+- 0 7600 7598"/>
                                <a:gd name="T13" fmla="*/ T12 w 2"/>
                                <a:gd name="T14" fmla="+- 0 2587 2585"/>
                                <a:gd name="T15" fmla="*/ 2587 h 3"/>
                                <a:gd name="T16" fmla="+- 0 7600 7598"/>
                                <a:gd name="T17" fmla="*/ T16 w 2"/>
                                <a:gd name="T18" fmla="+- 0 2585 2585"/>
                                <a:gd name="T19" fmla="*/ 2585 h 3"/>
                              </a:gdLst>
                              <a:ahLst/>
                              <a:cxnLst>
                                <a:cxn ang="0">
                                  <a:pos x="T1" y="T3"/>
                                </a:cxn>
                                <a:cxn ang="0">
                                  <a:pos x="T5" y="T7"/>
                                </a:cxn>
                                <a:cxn ang="0">
                                  <a:pos x="T9" y="T11"/>
                                </a:cxn>
                                <a:cxn ang="0">
                                  <a:pos x="T13" y="T15"/>
                                </a:cxn>
                                <a:cxn ang="0">
                                  <a:pos x="T17" y="T19"/>
                                </a:cxn>
                              </a:cxnLst>
                              <a:rect l="0" t="0" r="r" b="b"/>
                              <a:pathLst>
                                <a:path w="2" h="3">
                                  <a:moveTo>
                                    <a:pt x="2" y="0"/>
                                  </a:moveTo>
                                  <a:lnTo>
                                    <a:pt x="1" y="1"/>
                                  </a:lnTo>
                                  <a:lnTo>
                                    <a:pt x="0" y="2"/>
                                  </a:lnTo>
                                  <a:lnTo>
                                    <a:pt x="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67" name="Picture 177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7583" y="2374"/>
                              <a:ext cx="5"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68" name="Picture 1779"/>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7581" y="2374"/>
                              <a:ext cx="5"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69" name="Picture 1780"/>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7574" y="2607"/>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0" name="Picture 1781"/>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7574" y="2607"/>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1" name="Picture 1782"/>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7574" y="2607"/>
                              <a:ext cx="15"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2" name="Picture 1783"/>
                            <pic:cNvPicPr>
                              <a:picLocks noChangeAspect="1" noChangeArrowheads="1"/>
                            </pic:cNvPicPr>
                          </pic:nvPicPr>
                          <pic:blipFill>
                            <a:blip r:embed="rId393" cstate="print">
                              <a:extLst>
                                <a:ext uri="{28A0092B-C50C-407E-A947-70E740481C1C}">
                                  <a14:useLocalDpi xmlns:a14="http://schemas.microsoft.com/office/drawing/2010/main" val="0"/>
                                </a:ext>
                              </a:extLst>
                            </a:blip>
                            <a:srcRect/>
                            <a:stretch>
                              <a:fillRect/>
                            </a:stretch>
                          </pic:blipFill>
                          <pic:spPr bwMode="auto">
                            <a:xfrm>
                              <a:off x="7574" y="2607"/>
                              <a:ext cx="13"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3" name="Picture 178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574" y="2607"/>
                              <a:ext cx="1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4" name="Picture 178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574" y="2607"/>
                              <a:ext cx="8"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5" name="Picture 1786"/>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7574" y="2607"/>
                              <a:ext cx="5"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6" name="Picture 1787"/>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7574" y="2607"/>
                              <a:ext cx="3"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7" name="Picture 178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578" y="2610"/>
                              <a:ext cx="11"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8" name="Picture 1789"/>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7578" y="2610"/>
                              <a:ext cx="11"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9" name="Picture 1790"/>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7581" y="2613"/>
                              <a:ext cx="8"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80" name="Picture 179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583" y="2616"/>
                              <a:ext cx="5"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81" name="Group 1792"/>
                        <wpg:cNvGrpSpPr>
                          <a:grpSpLocks/>
                        </wpg:cNvGrpSpPr>
                        <wpg:grpSpPr bwMode="auto">
                          <a:xfrm>
                            <a:off x="7586" y="2619"/>
                            <a:ext cx="3" cy="3"/>
                            <a:chOff x="7586" y="2619"/>
                            <a:chExt cx="3" cy="3"/>
                          </a:xfrm>
                        </wpg:grpSpPr>
                        <wps:wsp>
                          <wps:cNvPr id="19182" name="Freeform 1793"/>
                          <wps:cNvSpPr>
                            <a:spLocks/>
                          </wps:cNvSpPr>
                          <wps:spPr bwMode="auto">
                            <a:xfrm>
                              <a:off x="7586" y="2619"/>
                              <a:ext cx="3" cy="3"/>
                            </a:xfrm>
                            <a:custGeom>
                              <a:avLst/>
                              <a:gdLst>
                                <a:gd name="T0" fmla="+- 0 7589 7586"/>
                                <a:gd name="T1" fmla="*/ T0 w 3"/>
                                <a:gd name="T2" fmla="+- 0 2619 2619"/>
                                <a:gd name="T3" fmla="*/ 2619 h 3"/>
                                <a:gd name="T4" fmla="+- 0 7587 7586"/>
                                <a:gd name="T5" fmla="*/ T4 w 3"/>
                                <a:gd name="T6" fmla="+- 0 2620 2619"/>
                                <a:gd name="T7" fmla="*/ 2620 h 3"/>
                                <a:gd name="T8" fmla="+- 0 7586 7586"/>
                                <a:gd name="T9" fmla="*/ T8 w 3"/>
                                <a:gd name="T10" fmla="+- 0 2621 2619"/>
                                <a:gd name="T11" fmla="*/ 2621 h 3"/>
                                <a:gd name="T12" fmla="+- 0 7589 7586"/>
                                <a:gd name="T13" fmla="*/ T12 w 3"/>
                                <a:gd name="T14" fmla="+- 0 2621 2619"/>
                                <a:gd name="T15" fmla="*/ 2621 h 3"/>
                                <a:gd name="T16" fmla="+- 0 7589 7586"/>
                                <a:gd name="T17" fmla="*/ T16 w 3"/>
                                <a:gd name="T18" fmla="+- 0 2619 2619"/>
                                <a:gd name="T19" fmla="*/ 2619 h 3"/>
                              </a:gdLst>
                              <a:ahLst/>
                              <a:cxnLst>
                                <a:cxn ang="0">
                                  <a:pos x="T1" y="T3"/>
                                </a:cxn>
                                <a:cxn ang="0">
                                  <a:pos x="T5" y="T7"/>
                                </a:cxn>
                                <a:cxn ang="0">
                                  <a:pos x="T9" y="T11"/>
                                </a:cxn>
                                <a:cxn ang="0">
                                  <a:pos x="T13" y="T15"/>
                                </a:cxn>
                                <a:cxn ang="0">
                                  <a:pos x="T17" y="T19"/>
                                </a:cxn>
                              </a:cxnLst>
                              <a:rect l="0" t="0" r="r" b="b"/>
                              <a:pathLst>
                                <a:path w="3" h="3">
                                  <a:moveTo>
                                    <a:pt x="3" y="0"/>
                                  </a:moveTo>
                                  <a:lnTo>
                                    <a:pt x="1" y="1"/>
                                  </a:lnTo>
                                  <a:lnTo>
                                    <a:pt x="0" y="2"/>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83" name="Picture 1794"/>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7582" y="2614"/>
                              <a:ext cx="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84" name="Group 1795"/>
                        <wpg:cNvGrpSpPr>
                          <a:grpSpLocks/>
                        </wpg:cNvGrpSpPr>
                        <wpg:grpSpPr bwMode="auto">
                          <a:xfrm>
                            <a:off x="7583" y="2616"/>
                            <a:ext cx="2" cy="2"/>
                            <a:chOff x="7583" y="2616"/>
                            <a:chExt cx="2" cy="2"/>
                          </a:xfrm>
                        </wpg:grpSpPr>
                        <wps:wsp>
                          <wps:cNvPr id="19185" name="Freeform 1796"/>
                          <wps:cNvSpPr>
                            <a:spLocks/>
                          </wps:cNvSpPr>
                          <wps:spPr bwMode="auto">
                            <a:xfrm>
                              <a:off x="7583" y="2616"/>
                              <a:ext cx="2" cy="2"/>
                            </a:xfrm>
                            <a:custGeom>
                              <a:avLst/>
                              <a:gdLst>
                                <a:gd name="T0" fmla="+- 0 7583 7583"/>
                                <a:gd name="T1" fmla="*/ T0 w 2"/>
                                <a:gd name="T2" fmla="+- 0 7584 7583"/>
                                <a:gd name="T3" fmla="*/ T2 w 2"/>
                              </a:gdLst>
                              <a:ahLst/>
                              <a:cxnLst>
                                <a:cxn ang="0">
                                  <a:pos x="T1" y="0"/>
                                </a:cxn>
                                <a:cxn ang="0">
                                  <a:pos x="T3" y="0"/>
                                </a:cxn>
                              </a:cxnLst>
                              <a:rect l="0" t="0" r="r" b="b"/>
                              <a:pathLst>
                                <a:path w="2">
                                  <a:moveTo>
                                    <a:pt x="0" y="0"/>
                                  </a:moveTo>
                                  <a:lnTo>
                                    <a:pt x="1" y="0"/>
                                  </a:lnTo>
                                </a:path>
                              </a:pathLst>
                            </a:custGeom>
                            <a:noFill/>
                            <a:ln w="29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86" name="Group 1797"/>
                        <wpg:cNvGrpSpPr>
                          <a:grpSpLocks/>
                        </wpg:cNvGrpSpPr>
                        <wpg:grpSpPr bwMode="auto">
                          <a:xfrm>
                            <a:off x="7584" y="2614"/>
                            <a:ext cx="2" cy="4"/>
                            <a:chOff x="7584" y="2614"/>
                            <a:chExt cx="2" cy="4"/>
                          </a:xfrm>
                        </wpg:grpSpPr>
                        <wps:wsp>
                          <wps:cNvPr id="19187" name="Freeform 1798"/>
                          <wps:cNvSpPr>
                            <a:spLocks/>
                          </wps:cNvSpPr>
                          <wps:spPr bwMode="auto">
                            <a:xfrm>
                              <a:off x="7584" y="2614"/>
                              <a:ext cx="2" cy="4"/>
                            </a:xfrm>
                            <a:custGeom>
                              <a:avLst/>
                              <a:gdLst>
                                <a:gd name="T0" fmla="+- 0 2618 2614"/>
                                <a:gd name="T1" fmla="*/ 2618 h 4"/>
                                <a:gd name="T2" fmla="+- 0 2614 2614"/>
                                <a:gd name="T3" fmla="*/ 2614 h 4"/>
                              </a:gdLst>
                              <a:ahLst/>
                              <a:cxnLst>
                                <a:cxn ang="0">
                                  <a:pos x="0" y="T1"/>
                                </a:cxn>
                                <a:cxn ang="0">
                                  <a:pos x="0" y="T3"/>
                                </a:cxn>
                              </a:cxnLst>
                              <a:rect l="0" t="0" r="r" b="b"/>
                              <a:pathLst>
                                <a:path h="4">
                                  <a:moveTo>
                                    <a:pt x="0" y="4"/>
                                  </a:moveTo>
                                  <a:lnTo>
                                    <a:pt x="0" y="0"/>
                                  </a:lnTo>
                                </a:path>
                              </a:pathLst>
                            </a:custGeom>
                            <a:noFill/>
                            <a:ln w="11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88" name="Group 1799"/>
                        <wpg:cNvGrpSpPr>
                          <a:grpSpLocks/>
                        </wpg:cNvGrpSpPr>
                        <wpg:grpSpPr bwMode="auto">
                          <a:xfrm>
                            <a:off x="7582" y="2616"/>
                            <a:ext cx="2" cy="2"/>
                            <a:chOff x="7582" y="2616"/>
                            <a:chExt cx="2" cy="2"/>
                          </a:xfrm>
                        </wpg:grpSpPr>
                        <wps:wsp>
                          <wps:cNvPr id="19189" name="Freeform 1800"/>
                          <wps:cNvSpPr>
                            <a:spLocks/>
                          </wps:cNvSpPr>
                          <wps:spPr bwMode="auto">
                            <a:xfrm>
                              <a:off x="7582" y="2616"/>
                              <a:ext cx="2" cy="2"/>
                            </a:xfrm>
                            <a:custGeom>
                              <a:avLst/>
                              <a:gdLst>
                                <a:gd name="T0" fmla="+- 0 7582 7582"/>
                                <a:gd name="T1" fmla="*/ T0 w 1"/>
                                <a:gd name="T2" fmla="+- 0 2616 2616"/>
                                <a:gd name="T3" fmla="*/ 2616 h 2"/>
                                <a:gd name="T4" fmla="+- 0 7583 7582"/>
                                <a:gd name="T5" fmla="*/ T4 w 1"/>
                                <a:gd name="T6" fmla="+- 0 2618 2616"/>
                                <a:gd name="T7" fmla="*/ 2618 h 2"/>
                              </a:gdLst>
                              <a:ahLst/>
                              <a:cxnLst>
                                <a:cxn ang="0">
                                  <a:pos x="T1" y="T3"/>
                                </a:cxn>
                                <a:cxn ang="0">
                                  <a:pos x="T5" y="T7"/>
                                </a:cxn>
                              </a:cxnLst>
                              <a:rect l="0" t="0" r="r" b="b"/>
                              <a:pathLst>
                                <a:path w="1" h="2">
                                  <a:moveTo>
                                    <a:pt x="0" y="0"/>
                                  </a:moveTo>
                                  <a:lnTo>
                                    <a:pt x="1" y="2"/>
                                  </a:lnTo>
                                </a:path>
                              </a:pathLst>
                            </a:custGeom>
                            <a:noFill/>
                            <a:ln w="5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90" name="Group 1801"/>
                        <wpg:cNvGrpSpPr>
                          <a:grpSpLocks/>
                        </wpg:cNvGrpSpPr>
                        <wpg:grpSpPr bwMode="auto">
                          <a:xfrm>
                            <a:off x="7398" y="2655"/>
                            <a:ext cx="5" cy="16"/>
                            <a:chOff x="7398" y="2655"/>
                            <a:chExt cx="5" cy="16"/>
                          </a:xfrm>
                        </wpg:grpSpPr>
                        <wps:wsp>
                          <wps:cNvPr id="19191" name="Freeform 1802"/>
                          <wps:cNvSpPr>
                            <a:spLocks/>
                          </wps:cNvSpPr>
                          <wps:spPr bwMode="auto">
                            <a:xfrm>
                              <a:off x="7398" y="2655"/>
                              <a:ext cx="5" cy="16"/>
                            </a:xfrm>
                            <a:custGeom>
                              <a:avLst/>
                              <a:gdLst>
                                <a:gd name="T0" fmla="+- 0 7398 7398"/>
                                <a:gd name="T1" fmla="*/ T0 w 5"/>
                                <a:gd name="T2" fmla="+- 0 2655 2655"/>
                                <a:gd name="T3" fmla="*/ 2655 h 16"/>
                                <a:gd name="T4" fmla="+- 0 7402 7398"/>
                                <a:gd name="T5" fmla="*/ T4 w 5"/>
                                <a:gd name="T6" fmla="+- 0 2655 2655"/>
                                <a:gd name="T7" fmla="*/ 2655 h 16"/>
                                <a:gd name="T8" fmla="+- 0 7402 7398"/>
                                <a:gd name="T9" fmla="*/ T8 w 5"/>
                                <a:gd name="T10" fmla="+- 0 2671 2655"/>
                                <a:gd name="T11" fmla="*/ 2671 h 16"/>
                                <a:gd name="T12" fmla="+- 0 7398 7398"/>
                                <a:gd name="T13" fmla="*/ T12 w 5"/>
                                <a:gd name="T14" fmla="+- 0 2671 2655"/>
                                <a:gd name="T15" fmla="*/ 2671 h 16"/>
                                <a:gd name="T16" fmla="+- 0 7398 7398"/>
                                <a:gd name="T17" fmla="*/ T16 w 5"/>
                                <a:gd name="T18" fmla="+- 0 2655 2655"/>
                                <a:gd name="T19" fmla="*/ 2655 h 16"/>
                              </a:gdLst>
                              <a:ahLst/>
                              <a:cxnLst>
                                <a:cxn ang="0">
                                  <a:pos x="T1" y="T3"/>
                                </a:cxn>
                                <a:cxn ang="0">
                                  <a:pos x="T5" y="T7"/>
                                </a:cxn>
                                <a:cxn ang="0">
                                  <a:pos x="T9" y="T11"/>
                                </a:cxn>
                                <a:cxn ang="0">
                                  <a:pos x="T13" y="T15"/>
                                </a:cxn>
                                <a:cxn ang="0">
                                  <a:pos x="T17" y="T19"/>
                                </a:cxn>
                              </a:cxnLst>
                              <a:rect l="0" t="0" r="r" b="b"/>
                              <a:pathLst>
                                <a:path w="5" h="16">
                                  <a:moveTo>
                                    <a:pt x="0" y="0"/>
                                  </a:moveTo>
                                  <a:lnTo>
                                    <a:pt x="4" y="0"/>
                                  </a:lnTo>
                                  <a:lnTo>
                                    <a:pt x="4" y="16"/>
                                  </a:lnTo>
                                  <a:lnTo>
                                    <a:pt x="0" y="1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92" name="Picture 180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7387" y="2655"/>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93" name="Group 1804"/>
                        <wpg:cNvGrpSpPr>
                          <a:grpSpLocks/>
                        </wpg:cNvGrpSpPr>
                        <wpg:grpSpPr bwMode="auto">
                          <a:xfrm>
                            <a:off x="7387" y="2320"/>
                            <a:ext cx="5" cy="340"/>
                            <a:chOff x="7387" y="2320"/>
                            <a:chExt cx="5" cy="340"/>
                          </a:xfrm>
                        </wpg:grpSpPr>
                        <wps:wsp>
                          <wps:cNvPr id="19194" name="Freeform 1805"/>
                          <wps:cNvSpPr>
                            <a:spLocks/>
                          </wps:cNvSpPr>
                          <wps:spPr bwMode="auto">
                            <a:xfrm>
                              <a:off x="7387" y="2320"/>
                              <a:ext cx="5" cy="340"/>
                            </a:xfrm>
                            <a:custGeom>
                              <a:avLst/>
                              <a:gdLst>
                                <a:gd name="T0" fmla="+- 0 7387 7387"/>
                                <a:gd name="T1" fmla="*/ T0 w 5"/>
                                <a:gd name="T2" fmla="+- 0 2320 2320"/>
                                <a:gd name="T3" fmla="*/ 2320 h 340"/>
                                <a:gd name="T4" fmla="+- 0 7391 7387"/>
                                <a:gd name="T5" fmla="*/ T4 w 5"/>
                                <a:gd name="T6" fmla="+- 0 2320 2320"/>
                                <a:gd name="T7" fmla="*/ 2320 h 340"/>
                                <a:gd name="T8" fmla="+- 0 7391 7387"/>
                                <a:gd name="T9" fmla="*/ T8 w 5"/>
                                <a:gd name="T10" fmla="+- 0 2660 2320"/>
                                <a:gd name="T11" fmla="*/ 2660 h 340"/>
                                <a:gd name="T12" fmla="+- 0 7387 7387"/>
                                <a:gd name="T13" fmla="*/ T12 w 5"/>
                                <a:gd name="T14" fmla="+- 0 2660 2320"/>
                                <a:gd name="T15" fmla="*/ 2660 h 340"/>
                                <a:gd name="T16" fmla="+- 0 7387 7387"/>
                                <a:gd name="T17" fmla="*/ T16 w 5"/>
                                <a:gd name="T18" fmla="+- 0 2320 2320"/>
                                <a:gd name="T19" fmla="*/ 2320 h 340"/>
                              </a:gdLst>
                              <a:ahLst/>
                              <a:cxnLst>
                                <a:cxn ang="0">
                                  <a:pos x="T1" y="T3"/>
                                </a:cxn>
                                <a:cxn ang="0">
                                  <a:pos x="T5" y="T7"/>
                                </a:cxn>
                                <a:cxn ang="0">
                                  <a:pos x="T9" y="T11"/>
                                </a:cxn>
                                <a:cxn ang="0">
                                  <a:pos x="T13" y="T15"/>
                                </a:cxn>
                                <a:cxn ang="0">
                                  <a:pos x="T17" y="T19"/>
                                </a:cxn>
                              </a:cxnLst>
                              <a:rect l="0" t="0" r="r" b="b"/>
                              <a:pathLst>
                                <a:path w="5" h="340">
                                  <a:moveTo>
                                    <a:pt x="0" y="0"/>
                                  </a:moveTo>
                                  <a:lnTo>
                                    <a:pt x="4" y="0"/>
                                  </a:lnTo>
                                  <a:lnTo>
                                    <a:pt x="4" y="340"/>
                                  </a:lnTo>
                                  <a:lnTo>
                                    <a:pt x="0" y="34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95" name="Picture 1806"/>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7387" y="2276"/>
                              <a:ext cx="48"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96" name="Picture 1807"/>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7431" y="2276"/>
                              <a:ext cx="240"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197" name="Group 1808"/>
                        <wpg:cNvGrpSpPr>
                          <a:grpSpLocks/>
                        </wpg:cNvGrpSpPr>
                        <wpg:grpSpPr bwMode="auto">
                          <a:xfrm>
                            <a:off x="7666" y="2276"/>
                            <a:ext cx="5" cy="341"/>
                            <a:chOff x="7666" y="2276"/>
                            <a:chExt cx="5" cy="341"/>
                          </a:xfrm>
                        </wpg:grpSpPr>
                        <wps:wsp>
                          <wps:cNvPr id="19198" name="Freeform 1809"/>
                          <wps:cNvSpPr>
                            <a:spLocks/>
                          </wps:cNvSpPr>
                          <wps:spPr bwMode="auto">
                            <a:xfrm>
                              <a:off x="7666" y="2276"/>
                              <a:ext cx="5" cy="341"/>
                            </a:xfrm>
                            <a:custGeom>
                              <a:avLst/>
                              <a:gdLst>
                                <a:gd name="T0" fmla="+- 0 7666 7666"/>
                                <a:gd name="T1" fmla="*/ T0 w 5"/>
                                <a:gd name="T2" fmla="+- 0 2276 2276"/>
                                <a:gd name="T3" fmla="*/ 2276 h 341"/>
                                <a:gd name="T4" fmla="+- 0 7671 7666"/>
                                <a:gd name="T5" fmla="*/ T4 w 5"/>
                                <a:gd name="T6" fmla="+- 0 2276 2276"/>
                                <a:gd name="T7" fmla="*/ 2276 h 341"/>
                                <a:gd name="T8" fmla="+- 0 7671 7666"/>
                                <a:gd name="T9" fmla="*/ T8 w 5"/>
                                <a:gd name="T10" fmla="+- 0 2617 2276"/>
                                <a:gd name="T11" fmla="*/ 2617 h 341"/>
                                <a:gd name="T12" fmla="+- 0 7666 7666"/>
                                <a:gd name="T13" fmla="*/ T12 w 5"/>
                                <a:gd name="T14" fmla="+- 0 2617 2276"/>
                                <a:gd name="T15" fmla="*/ 2617 h 341"/>
                                <a:gd name="T16" fmla="+- 0 7666 7666"/>
                                <a:gd name="T17" fmla="*/ T16 w 5"/>
                                <a:gd name="T18" fmla="+- 0 2276 2276"/>
                                <a:gd name="T19" fmla="*/ 2276 h 341"/>
                              </a:gdLst>
                              <a:ahLst/>
                              <a:cxnLst>
                                <a:cxn ang="0">
                                  <a:pos x="T1" y="T3"/>
                                </a:cxn>
                                <a:cxn ang="0">
                                  <a:pos x="T5" y="T7"/>
                                </a:cxn>
                                <a:cxn ang="0">
                                  <a:pos x="T9" y="T11"/>
                                </a:cxn>
                                <a:cxn ang="0">
                                  <a:pos x="T13" y="T15"/>
                                </a:cxn>
                                <a:cxn ang="0">
                                  <a:pos x="T17" y="T19"/>
                                </a:cxn>
                              </a:cxnLst>
                              <a:rect l="0" t="0" r="r" b="b"/>
                              <a:pathLst>
                                <a:path w="5" h="341">
                                  <a:moveTo>
                                    <a:pt x="0" y="0"/>
                                  </a:moveTo>
                                  <a:lnTo>
                                    <a:pt x="5" y="0"/>
                                  </a:lnTo>
                                  <a:lnTo>
                                    <a:pt x="5" y="341"/>
                                  </a:lnTo>
                                  <a:lnTo>
                                    <a:pt x="0" y="34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199" name="Picture 181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7661" y="2612"/>
                              <a:ext cx="1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00" name="Picture 1811"/>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7661" y="2618"/>
                              <a:ext cx="5"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01" name="Picture 1812"/>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7619" y="2623"/>
                              <a:ext cx="46"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02" name="Picture 1813"/>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7398" y="2666"/>
                              <a:ext cx="226"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03" name="Group 1814"/>
                        <wpg:cNvGrpSpPr>
                          <a:grpSpLocks/>
                        </wpg:cNvGrpSpPr>
                        <wpg:grpSpPr bwMode="auto">
                          <a:xfrm>
                            <a:off x="7575" y="2702"/>
                            <a:ext cx="509" cy="645"/>
                            <a:chOff x="7575" y="2702"/>
                            <a:chExt cx="509" cy="645"/>
                          </a:xfrm>
                        </wpg:grpSpPr>
                        <wps:wsp>
                          <wps:cNvPr id="19204" name="Freeform 1815"/>
                          <wps:cNvSpPr>
                            <a:spLocks/>
                          </wps:cNvSpPr>
                          <wps:spPr bwMode="auto">
                            <a:xfrm>
                              <a:off x="7575" y="2702"/>
                              <a:ext cx="509" cy="645"/>
                            </a:xfrm>
                            <a:custGeom>
                              <a:avLst/>
                              <a:gdLst>
                                <a:gd name="T0" fmla="+- 0 8083 7575"/>
                                <a:gd name="T1" fmla="*/ T0 w 509"/>
                                <a:gd name="T2" fmla="+- 0 3348 2702"/>
                                <a:gd name="T3" fmla="*/ 3348 h 645"/>
                                <a:gd name="T4" fmla="+- 0 7575 7575"/>
                                <a:gd name="T5" fmla="*/ T4 w 509"/>
                                <a:gd name="T6" fmla="+- 0 2702 2702"/>
                                <a:gd name="T7" fmla="*/ 2702 h 645"/>
                              </a:gdLst>
                              <a:ahLst/>
                              <a:cxnLst>
                                <a:cxn ang="0">
                                  <a:pos x="T1" y="T3"/>
                                </a:cxn>
                                <a:cxn ang="0">
                                  <a:pos x="T5" y="T7"/>
                                </a:cxn>
                              </a:cxnLst>
                              <a:rect l="0" t="0" r="r" b="b"/>
                              <a:pathLst>
                                <a:path w="509" h="645">
                                  <a:moveTo>
                                    <a:pt x="508" y="646"/>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205" name="Group 1816"/>
                        <wpg:cNvGrpSpPr>
                          <a:grpSpLocks/>
                        </wpg:cNvGrpSpPr>
                        <wpg:grpSpPr bwMode="auto">
                          <a:xfrm>
                            <a:off x="7536" y="2654"/>
                            <a:ext cx="57" cy="63"/>
                            <a:chOff x="7536" y="2654"/>
                            <a:chExt cx="57" cy="63"/>
                          </a:xfrm>
                        </wpg:grpSpPr>
                        <wps:wsp>
                          <wps:cNvPr id="19206" name="Freeform 1817"/>
                          <wps:cNvSpPr>
                            <a:spLocks/>
                          </wps:cNvSpPr>
                          <wps:spPr bwMode="auto">
                            <a:xfrm>
                              <a:off x="7536" y="2654"/>
                              <a:ext cx="57" cy="63"/>
                            </a:xfrm>
                            <a:custGeom>
                              <a:avLst/>
                              <a:gdLst>
                                <a:gd name="T0" fmla="+- 0 7536 7536"/>
                                <a:gd name="T1" fmla="*/ T0 w 57"/>
                                <a:gd name="T2" fmla="+- 0 2654 2654"/>
                                <a:gd name="T3" fmla="*/ 2654 h 63"/>
                                <a:gd name="T4" fmla="+- 0 7556 7536"/>
                                <a:gd name="T5" fmla="*/ T4 w 57"/>
                                <a:gd name="T6" fmla="+- 0 2717 2654"/>
                                <a:gd name="T7" fmla="*/ 2717 h 63"/>
                                <a:gd name="T8" fmla="+- 0 7593 7536"/>
                                <a:gd name="T9" fmla="*/ T8 w 57"/>
                                <a:gd name="T10" fmla="+- 0 2688 2654"/>
                                <a:gd name="T11" fmla="*/ 2688 h 63"/>
                                <a:gd name="T12" fmla="+- 0 7536 7536"/>
                                <a:gd name="T13" fmla="*/ T12 w 57"/>
                                <a:gd name="T14" fmla="+- 0 2654 2654"/>
                                <a:gd name="T15" fmla="*/ 2654 h 63"/>
                              </a:gdLst>
                              <a:ahLst/>
                              <a:cxnLst>
                                <a:cxn ang="0">
                                  <a:pos x="T1" y="T3"/>
                                </a:cxn>
                                <a:cxn ang="0">
                                  <a:pos x="T5" y="T7"/>
                                </a:cxn>
                                <a:cxn ang="0">
                                  <a:pos x="T9" y="T11"/>
                                </a:cxn>
                                <a:cxn ang="0">
                                  <a:pos x="T13" y="T15"/>
                                </a:cxn>
                              </a:cxnLst>
                              <a:rect l="0" t="0" r="r" b="b"/>
                              <a:pathLst>
                                <a:path w="57" h="63">
                                  <a:moveTo>
                                    <a:pt x="0" y="0"/>
                                  </a:moveTo>
                                  <a:lnTo>
                                    <a:pt x="20" y="63"/>
                                  </a:lnTo>
                                  <a:lnTo>
                                    <a:pt x="57" y="3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07" name="Group 1818"/>
                        <wpg:cNvGrpSpPr>
                          <a:grpSpLocks/>
                        </wpg:cNvGrpSpPr>
                        <wpg:grpSpPr bwMode="auto">
                          <a:xfrm>
                            <a:off x="7536" y="2654"/>
                            <a:ext cx="57" cy="63"/>
                            <a:chOff x="7536" y="2654"/>
                            <a:chExt cx="57" cy="63"/>
                          </a:xfrm>
                        </wpg:grpSpPr>
                        <wps:wsp>
                          <wps:cNvPr id="19208" name="Freeform 1819"/>
                          <wps:cNvSpPr>
                            <a:spLocks/>
                          </wps:cNvSpPr>
                          <wps:spPr bwMode="auto">
                            <a:xfrm>
                              <a:off x="7536" y="2654"/>
                              <a:ext cx="57" cy="63"/>
                            </a:xfrm>
                            <a:custGeom>
                              <a:avLst/>
                              <a:gdLst>
                                <a:gd name="T0" fmla="+- 0 7536 7536"/>
                                <a:gd name="T1" fmla="*/ T0 w 57"/>
                                <a:gd name="T2" fmla="+- 0 2654 2654"/>
                                <a:gd name="T3" fmla="*/ 2654 h 63"/>
                                <a:gd name="T4" fmla="+- 0 7556 7536"/>
                                <a:gd name="T5" fmla="*/ T4 w 57"/>
                                <a:gd name="T6" fmla="+- 0 2717 2654"/>
                                <a:gd name="T7" fmla="*/ 2717 h 63"/>
                                <a:gd name="T8" fmla="+- 0 7593 7536"/>
                                <a:gd name="T9" fmla="*/ T8 w 57"/>
                                <a:gd name="T10" fmla="+- 0 2688 2654"/>
                                <a:gd name="T11" fmla="*/ 2688 h 63"/>
                                <a:gd name="T12" fmla="+- 0 7536 7536"/>
                                <a:gd name="T13" fmla="*/ T12 w 57"/>
                                <a:gd name="T14" fmla="+- 0 2654 2654"/>
                                <a:gd name="T15" fmla="*/ 2654 h 63"/>
                              </a:gdLst>
                              <a:ahLst/>
                              <a:cxnLst>
                                <a:cxn ang="0">
                                  <a:pos x="T1" y="T3"/>
                                </a:cxn>
                                <a:cxn ang="0">
                                  <a:pos x="T5" y="T7"/>
                                </a:cxn>
                                <a:cxn ang="0">
                                  <a:pos x="T9" y="T11"/>
                                </a:cxn>
                                <a:cxn ang="0">
                                  <a:pos x="T13" y="T15"/>
                                </a:cxn>
                              </a:cxnLst>
                              <a:rect l="0" t="0" r="r" b="b"/>
                              <a:pathLst>
                                <a:path w="57" h="63">
                                  <a:moveTo>
                                    <a:pt x="0" y="0"/>
                                  </a:moveTo>
                                  <a:lnTo>
                                    <a:pt x="20" y="63"/>
                                  </a:lnTo>
                                  <a:lnTo>
                                    <a:pt x="57" y="34"/>
                                  </a:lnTo>
                                  <a:lnTo>
                                    <a:pt x="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209" name="Group 1820"/>
                        <wpg:cNvGrpSpPr>
                          <a:grpSpLocks/>
                        </wpg:cNvGrpSpPr>
                        <wpg:grpSpPr bwMode="auto">
                          <a:xfrm>
                            <a:off x="8065" y="3334"/>
                            <a:ext cx="57" cy="63"/>
                            <a:chOff x="8065" y="3334"/>
                            <a:chExt cx="57" cy="63"/>
                          </a:xfrm>
                        </wpg:grpSpPr>
                        <wps:wsp>
                          <wps:cNvPr id="19210" name="Freeform 1821"/>
                          <wps:cNvSpPr>
                            <a:spLocks/>
                          </wps:cNvSpPr>
                          <wps:spPr bwMode="auto">
                            <a:xfrm>
                              <a:off x="8065" y="3334"/>
                              <a:ext cx="57" cy="63"/>
                            </a:xfrm>
                            <a:custGeom>
                              <a:avLst/>
                              <a:gdLst>
                                <a:gd name="T0" fmla="+- 0 8102 8065"/>
                                <a:gd name="T1" fmla="*/ T0 w 57"/>
                                <a:gd name="T2" fmla="+- 0 3334 3334"/>
                                <a:gd name="T3" fmla="*/ 3334 h 63"/>
                                <a:gd name="T4" fmla="+- 0 8065 8065"/>
                                <a:gd name="T5" fmla="*/ T4 w 57"/>
                                <a:gd name="T6" fmla="+- 0 3362 3334"/>
                                <a:gd name="T7" fmla="*/ 3362 h 63"/>
                                <a:gd name="T8" fmla="+- 0 8122 8065"/>
                                <a:gd name="T9" fmla="*/ T8 w 57"/>
                                <a:gd name="T10" fmla="+- 0 3397 3334"/>
                                <a:gd name="T11" fmla="*/ 3397 h 63"/>
                                <a:gd name="T12" fmla="+- 0 8102 8065"/>
                                <a:gd name="T13" fmla="*/ T12 w 57"/>
                                <a:gd name="T14" fmla="+- 0 3334 3334"/>
                                <a:gd name="T15" fmla="*/ 3334 h 63"/>
                              </a:gdLst>
                              <a:ahLst/>
                              <a:cxnLst>
                                <a:cxn ang="0">
                                  <a:pos x="T1" y="T3"/>
                                </a:cxn>
                                <a:cxn ang="0">
                                  <a:pos x="T5" y="T7"/>
                                </a:cxn>
                                <a:cxn ang="0">
                                  <a:pos x="T9" y="T11"/>
                                </a:cxn>
                                <a:cxn ang="0">
                                  <a:pos x="T13" y="T15"/>
                                </a:cxn>
                              </a:cxnLst>
                              <a:rect l="0" t="0" r="r" b="b"/>
                              <a:pathLst>
                                <a:path w="57" h="63">
                                  <a:moveTo>
                                    <a:pt x="37" y="0"/>
                                  </a:moveTo>
                                  <a:lnTo>
                                    <a:pt x="0" y="28"/>
                                  </a:lnTo>
                                  <a:lnTo>
                                    <a:pt x="57" y="63"/>
                                  </a:lnTo>
                                  <a:lnTo>
                                    <a:pt x="3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11" name="Group 1822"/>
                        <wpg:cNvGrpSpPr>
                          <a:grpSpLocks/>
                        </wpg:cNvGrpSpPr>
                        <wpg:grpSpPr bwMode="auto">
                          <a:xfrm>
                            <a:off x="8065" y="3334"/>
                            <a:ext cx="57" cy="63"/>
                            <a:chOff x="8065" y="3334"/>
                            <a:chExt cx="57" cy="63"/>
                          </a:xfrm>
                        </wpg:grpSpPr>
                        <wps:wsp>
                          <wps:cNvPr id="19212" name="Freeform 1823"/>
                          <wps:cNvSpPr>
                            <a:spLocks/>
                          </wps:cNvSpPr>
                          <wps:spPr bwMode="auto">
                            <a:xfrm>
                              <a:off x="8065" y="3334"/>
                              <a:ext cx="57" cy="63"/>
                            </a:xfrm>
                            <a:custGeom>
                              <a:avLst/>
                              <a:gdLst>
                                <a:gd name="T0" fmla="+- 0 8122 8065"/>
                                <a:gd name="T1" fmla="*/ T0 w 57"/>
                                <a:gd name="T2" fmla="+- 0 3397 3334"/>
                                <a:gd name="T3" fmla="*/ 3397 h 63"/>
                                <a:gd name="T4" fmla="+- 0 8102 8065"/>
                                <a:gd name="T5" fmla="*/ T4 w 57"/>
                                <a:gd name="T6" fmla="+- 0 3334 3334"/>
                                <a:gd name="T7" fmla="*/ 3334 h 63"/>
                                <a:gd name="T8" fmla="+- 0 8065 8065"/>
                                <a:gd name="T9" fmla="*/ T8 w 57"/>
                                <a:gd name="T10" fmla="+- 0 3362 3334"/>
                                <a:gd name="T11" fmla="*/ 3362 h 63"/>
                                <a:gd name="T12" fmla="+- 0 8122 8065"/>
                                <a:gd name="T13" fmla="*/ T12 w 57"/>
                                <a:gd name="T14" fmla="+- 0 3397 3334"/>
                                <a:gd name="T15" fmla="*/ 3397 h 63"/>
                              </a:gdLst>
                              <a:ahLst/>
                              <a:cxnLst>
                                <a:cxn ang="0">
                                  <a:pos x="T1" y="T3"/>
                                </a:cxn>
                                <a:cxn ang="0">
                                  <a:pos x="T5" y="T7"/>
                                </a:cxn>
                                <a:cxn ang="0">
                                  <a:pos x="T9" y="T11"/>
                                </a:cxn>
                                <a:cxn ang="0">
                                  <a:pos x="T13" y="T15"/>
                                </a:cxn>
                              </a:cxnLst>
                              <a:rect l="0" t="0" r="r" b="b"/>
                              <a:pathLst>
                                <a:path w="57" h="63">
                                  <a:moveTo>
                                    <a:pt x="57" y="63"/>
                                  </a:moveTo>
                                  <a:lnTo>
                                    <a:pt x="37" y="0"/>
                                  </a:lnTo>
                                  <a:lnTo>
                                    <a:pt x="0" y="28"/>
                                  </a:lnTo>
                                  <a:lnTo>
                                    <a:pt x="57" y="63"/>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13" name="Picture 1824"/>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6591" y="1333"/>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14" name="Picture 1825"/>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6585" y="1333"/>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15" name="Picture 1826"/>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6931" y="1371"/>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16" name="Picture 1827"/>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6931" y="1374"/>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17" name="Picture 1828"/>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6591" y="1451"/>
                              <a:ext cx="5"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18" name="Group 1829"/>
                        <wpg:cNvGrpSpPr>
                          <a:grpSpLocks/>
                        </wpg:cNvGrpSpPr>
                        <wpg:grpSpPr bwMode="auto">
                          <a:xfrm>
                            <a:off x="6585" y="1451"/>
                            <a:ext cx="11" cy="5"/>
                            <a:chOff x="6585" y="1451"/>
                            <a:chExt cx="11" cy="5"/>
                          </a:xfrm>
                        </wpg:grpSpPr>
                        <wps:wsp>
                          <wps:cNvPr id="19219" name="Freeform 1830"/>
                          <wps:cNvSpPr>
                            <a:spLocks/>
                          </wps:cNvSpPr>
                          <wps:spPr bwMode="auto">
                            <a:xfrm>
                              <a:off x="6585" y="1451"/>
                              <a:ext cx="11" cy="5"/>
                            </a:xfrm>
                            <a:custGeom>
                              <a:avLst/>
                              <a:gdLst>
                                <a:gd name="T0" fmla="+- 0 6585 6585"/>
                                <a:gd name="T1" fmla="*/ T0 w 11"/>
                                <a:gd name="T2" fmla="+- 0 1451 1451"/>
                                <a:gd name="T3" fmla="*/ 1451 h 5"/>
                                <a:gd name="T4" fmla="+- 0 6596 6585"/>
                                <a:gd name="T5" fmla="*/ T4 w 11"/>
                                <a:gd name="T6" fmla="+- 0 1451 1451"/>
                                <a:gd name="T7" fmla="*/ 1451 h 5"/>
                                <a:gd name="T8" fmla="+- 0 6596 6585"/>
                                <a:gd name="T9" fmla="*/ T8 w 11"/>
                                <a:gd name="T10" fmla="+- 0 1457 1451"/>
                                <a:gd name="T11" fmla="*/ 1457 h 5"/>
                                <a:gd name="T12" fmla="+- 0 6585 6585"/>
                                <a:gd name="T13" fmla="*/ T12 w 11"/>
                                <a:gd name="T14" fmla="+- 0 1457 1451"/>
                                <a:gd name="T15" fmla="*/ 1457 h 5"/>
                                <a:gd name="T16" fmla="+- 0 6585 6585"/>
                                <a:gd name="T17" fmla="*/ T16 w 11"/>
                                <a:gd name="T18" fmla="+- 0 1451 1451"/>
                                <a:gd name="T19" fmla="*/ 1451 h 5"/>
                              </a:gdLst>
                              <a:ahLst/>
                              <a:cxnLst>
                                <a:cxn ang="0">
                                  <a:pos x="T1" y="T3"/>
                                </a:cxn>
                                <a:cxn ang="0">
                                  <a:pos x="T5" y="T7"/>
                                </a:cxn>
                                <a:cxn ang="0">
                                  <a:pos x="T9" y="T11"/>
                                </a:cxn>
                                <a:cxn ang="0">
                                  <a:pos x="T13" y="T15"/>
                                </a:cxn>
                                <a:cxn ang="0">
                                  <a:pos x="T17" y="T19"/>
                                </a:cxn>
                              </a:cxnLst>
                              <a:rect l="0" t="0" r="r" b="b"/>
                              <a:pathLst>
                                <a:path w="11" h="5">
                                  <a:moveTo>
                                    <a:pt x="0" y="0"/>
                                  </a:moveTo>
                                  <a:lnTo>
                                    <a:pt x="11" y="0"/>
                                  </a:lnTo>
                                  <a:lnTo>
                                    <a:pt x="11" y="6"/>
                                  </a:lnTo>
                                  <a:lnTo>
                                    <a:pt x="0" y="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20" name="Group 1831"/>
                        <wpg:cNvGrpSpPr>
                          <a:grpSpLocks/>
                        </wpg:cNvGrpSpPr>
                        <wpg:grpSpPr bwMode="auto">
                          <a:xfrm>
                            <a:off x="6585" y="1377"/>
                            <a:ext cx="5" cy="80"/>
                            <a:chOff x="6585" y="1377"/>
                            <a:chExt cx="5" cy="80"/>
                          </a:xfrm>
                        </wpg:grpSpPr>
                        <wps:wsp>
                          <wps:cNvPr id="19221" name="Freeform 1832"/>
                          <wps:cNvSpPr>
                            <a:spLocks/>
                          </wps:cNvSpPr>
                          <wps:spPr bwMode="auto">
                            <a:xfrm>
                              <a:off x="6585" y="1377"/>
                              <a:ext cx="5" cy="80"/>
                            </a:xfrm>
                            <a:custGeom>
                              <a:avLst/>
                              <a:gdLst>
                                <a:gd name="T0" fmla="+- 0 6585 6585"/>
                                <a:gd name="T1" fmla="*/ T0 w 5"/>
                                <a:gd name="T2" fmla="+- 0 1377 1377"/>
                                <a:gd name="T3" fmla="*/ 1377 h 80"/>
                                <a:gd name="T4" fmla="+- 0 6591 6585"/>
                                <a:gd name="T5" fmla="*/ T4 w 5"/>
                                <a:gd name="T6" fmla="+- 0 1377 1377"/>
                                <a:gd name="T7" fmla="*/ 1377 h 80"/>
                                <a:gd name="T8" fmla="+- 0 6591 6585"/>
                                <a:gd name="T9" fmla="*/ T8 w 5"/>
                                <a:gd name="T10" fmla="+- 0 1457 1377"/>
                                <a:gd name="T11" fmla="*/ 1457 h 80"/>
                                <a:gd name="T12" fmla="+- 0 6585 6585"/>
                                <a:gd name="T13" fmla="*/ T12 w 5"/>
                                <a:gd name="T14" fmla="+- 0 1457 1377"/>
                                <a:gd name="T15" fmla="*/ 1457 h 80"/>
                                <a:gd name="T16" fmla="+- 0 6585 6585"/>
                                <a:gd name="T17" fmla="*/ T16 w 5"/>
                                <a:gd name="T18" fmla="+- 0 1377 1377"/>
                                <a:gd name="T19" fmla="*/ 1377 h 80"/>
                              </a:gdLst>
                              <a:ahLst/>
                              <a:cxnLst>
                                <a:cxn ang="0">
                                  <a:pos x="T1" y="T3"/>
                                </a:cxn>
                                <a:cxn ang="0">
                                  <a:pos x="T5" y="T7"/>
                                </a:cxn>
                                <a:cxn ang="0">
                                  <a:pos x="T9" y="T11"/>
                                </a:cxn>
                                <a:cxn ang="0">
                                  <a:pos x="T13" y="T15"/>
                                </a:cxn>
                                <a:cxn ang="0">
                                  <a:pos x="T17" y="T19"/>
                                </a:cxn>
                              </a:cxnLst>
                              <a:rect l="0" t="0" r="r" b="b"/>
                              <a:pathLst>
                                <a:path w="5" h="80">
                                  <a:moveTo>
                                    <a:pt x="0" y="0"/>
                                  </a:moveTo>
                                  <a:lnTo>
                                    <a:pt x="6" y="0"/>
                                  </a:lnTo>
                                  <a:lnTo>
                                    <a:pt x="6" y="80"/>
                                  </a:lnTo>
                                  <a:lnTo>
                                    <a:pt x="0" y="8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222" name="Picture 1833"/>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6585" y="1333"/>
                              <a:ext cx="49"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23" name="Picture 1834"/>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6629" y="1333"/>
                              <a:ext cx="352"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24" name="Group 1835"/>
                        <wpg:cNvGrpSpPr>
                          <a:grpSpLocks/>
                        </wpg:cNvGrpSpPr>
                        <wpg:grpSpPr bwMode="auto">
                          <a:xfrm>
                            <a:off x="6975" y="1333"/>
                            <a:ext cx="5" cy="81"/>
                            <a:chOff x="6975" y="1333"/>
                            <a:chExt cx="5" cy="81"/>
                          </a:xfrm>
                        </wpg:grpSpPr>
                        <wps:wsp>
                          <wps:cNvPr id="19225" name="Freeform 1836"/>
                          <wps:cNvSpPr>
                            <a:spLocks/>
                          </wps:cNvSpPr>
                          <wps:spPr bwMode="auto">
                            <a:xfrm>
                              <a:off x="6975" y="1333"/>
                              <a:ext cx="5" cy="81"/>
                            </a:xfrm>
                            <a:custGeom>
                              <a:avLst/>
                              <a:gdLst>
                                <a:gd name="T0" fmla="+- 0 6975 6975"/>
                                <a:gd name="T1" fmla="*/ T0 w 5"/>
                                <a:gd name="T2" fmla="+- 0 1333 1333"/>
                                <a:gd name="T3" fmla="*/ 1333 h 81"/>
                                <a:gd name="T4" fmla="+- 0 6981 6975"/>
                                <a:gd name="T5" fmla="*/ T4 w 5"/>
                                <a:gd name="T6" fmla="+- 0 1333 1333"/>
                                <a:gd name="T7" fmla="*/ 1333 h 81"/>
                                <a:gd name="T8" fmla="+- 0 6981 6975"/>
                                <a:gd name="T9" fmla="*/ T8 w 5"/>
                                <a:gd name="T10" fmla="+- 0 1414 1333"/>
                                <a:gd name="T11" fmla="*/ 1414 h 81"/>
                                <a:gd name="T12" fmla="+- 0 6975 6975"/>
                                <a:gd name="T13" fmla="*/ T12 w 5"/>
                                <a:gd name="T14" fmla="+- 0 1414 1333"/>
                                <a:gd name="T15" fmla="*/ 1414 h 81"/>
                                <a:gd name="T16" fmla="+- 0 6975 6975"/>
                                <a:gd name="T17" fmla="*/ T16 w 5"/>
                                <a:gd name="T18" fmla="+- 0 1333 1333"/>
                                <a:gd name="T19" fmla="*/ 1333 h 81"/>
                              </a:gdLst>
                              <a:ahLst/>
                              <a:cxnLst>
                                <a:cxn ang="0">
                                  <a:pos x="T1" y="T3"/>
                                </a:cxn>
                                <a:cxn ang="0">
                                  <a:pos x="T5" y="T7"/>
                                </a:cxn>
                                <a:cxn ang="0">
                                  <a:pos x="T9" y="T11"/>
                                </a:cxn>
                                <a:cxn ang="0">
                                  <a:pos x="T13" y="T15"/>
                                </a:cxn>
                                <a:cxn ang="0">
                                  <a:pos x="T17" y="T19"/>
                                </a:cxn>
                              </a:cxnLst>
                              <a:rect l="0" t="0" r="r" b="b"/>
                              <a:pathLst>
                                <a:path w="5" h="81">
                                  <a:moveTo>
                                    <a:pt x="0" y="0"/>
                                  </a:moveTo>
                                  <a:lnTo>
                                    <a:pt x="6" y="0"/>
                                  </a:lnTo>
                                  <a:lnTo>
                                    <a:pt x="6" y="81"/>
                                  </a:lnTo>
                                  <a:lnTo>
                                    <a:pt x="0" y="8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226" name="Picture 1837"/>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6921" y="1409"/>
                              <a:ext cx="60" cy="5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27" name="Group 1838"/>
                        <wpg:cNvGrpSpPr>
                          <a:grpSpLocks/>
                        </wpg:cNvGrpSpPr>
                        <wpg:grpSpPr bwMode="auto">
                          <a:xfrm>
                            <a:off x="6591" y="1462"/>
                            <a:ext cx="336" cy="5"/>
                            <a:chOff x="6591" y="1462"/>
                            <a:chExt cx="336" cy="5"/>
                          </a:xfrm>
                        </wpg:grpSpPr>
                        <wps:wsp>
                          <wps:cNvPr id="19228" name="Freeform 1839"/>
                          <wps:cNvSpPr>
                            <a:spLocks/>
                          </wps:cNvSpPr>
                          <wps:spPr bwMode="auto">
                            <a:xfrm>
                              <a:off x="6591" y="1462"/>
                              <a:ext cx="336" cy="5"/>
                            </a:xfrm>
                            <a:custGeom>
                              <a:avLst/>
                              <a:gdLst>
                                <a:gd name="T0" fmla="+- 0 6591 6591"/>
                                <a:gd name="T1" fmla="*/ T0 w 336"/>
                                <a:gd name="T2" fmla="+- 0 1462 1462"/>
                                <a:gd name="T3" fmla="*/ 1462 h 5"/>
                                <a:gd name="T4" fmla="+- 0 6927 6591"/>
                                <a:gd name="T5" fmla="*/ T4 w 336"/>
                                <a:gd name="T6" fmla="+- 0 1462 1462"/>
                                <a:gd name="T7" fmla="*/ 1462 h 5"/>
                                <a:gd name="T8" fmla="+- 0 6927 6591"/>
                                <a:gd name="T9" fmla="*/ T8 w 336"/>
                                <a:gd name="T10" fmla="+- 0 1467 1462"/>
                                <a:gd name="T11" fmla="*/ 1467 h 5"/>
                                <a:gd name="T12" fmla="+- 0 6591 6591"/>
                                <a:gd name="T13" fmla="*/ T12 w 336"/>
                                <a:gd name="T14" fmla="+- 0 1467 1462"/>
                                <a:gd name="T15" fmla="*/ 1467 h 5"/>
                                <a:gd name="T16" fmla="+- 0 6591 6591"/>
                                <a:gd name="T17" fmla="*/ T16 w 336"/>
                                <a:gd name="T18" fmla="+- 0 1462 1462"/>
                                <a:gd name="T19" fmla="*/ 1462 h 5"/>
                              </a:gdLst>
                              <a:ahLst/>
                              <a:cxnLst>
                                <a:cxn ang="0">
                                  <a:pos x="T1" y="T3"/>
                                </a:cxn>
                                <a:cxn ang="0">
                                  <a:pos x="T5" y="T7"/>
                                </a:cxn>
                                <a:cxn ang="0">
                                  <a:pos x="T9" y="T11"/>
                                </a:cxn>
                                <a:cxn ang="0">
                                  <a:pos x="T13" y="T15"/>
                                </a:cxn>
                                <a:cxn ang="0">
                                  <a:pos x="T17" y="T19"/>
                                </a:cxn>
                              </a:cxnLst>
                              <a:rect l="0" t="0" r="r" b="b"/>
                              <a:pathLst>
                                <a:path w="336" h="5">
                                  <a:moveTo>
                                    <a:pt x="0" y="0"/>
                                  </a:moveTo>
                                  <a:lnTo>
                                    <a:pt x="336" y="0"/>
                                  </a:lnTo>
                                  <a:lnTo>
                                    <a:pt x="336"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29" name="Group 1840"/>
                        <wpg:cNvGrpSpPr>
                          <a:grpSpLocks/>
                        </wpg:cNvGrpSpPr>
                        <wpg:grpSpPr bwMode="auto">
                          <a:xfrm>
                            <a:off x="6585" y="1377"/>
                            <a:ext cx="3" cy="91"/>
                            <a:chOff x="6585" y="1377"/>
                            <a:chExt cx="3" cy="91"/>
                          </a:xfrm>
                        </wpg:grpSpPr>
                        <wps:wsp>
                          <wps:cNvPr id="19230" name="Freeform 1841"/>
                          <wps:cNvSpPr>
                            <a:spLocks/>
                          </wps:cNvSpPr>
                          <wps:spPr bwMode="auto">
                            <a:xfrm>
                              <a:off x="6585" y="1377"/>
                              <a:ext cx="3" cy="91"/>
                            </a:xfrm>
                            <a:custGeom>
                              <a:avLst/>
                              <a:gdLst>
                                <a:gd name="T0" fmla="+- 0 6588 6585"/>
                                <a:gd name="T1" fmla="*/ T0 w 3"/>
                                <a:gd name="T2" fmla="+- 0 1377 1377"/>
                                <a:gd name="T3" fmla="*/ 1377 h 91"/>
                                <a:gd name="T4" fmla="+- 0 6585 6585"/>
                                <a:gd name="T5" fmla="*/ T4 w 3"/>
                                <a:gd name="T6" fmla="+- 0 1377 1377"/>
                                <a:gd name="T7" fmla="*/ 1377 h 91"/>
                                <a:gd name="T8" fmla="+- 0 6585 6585"/>
                                <a:gd name="T9" fmla="*/ T8 w 3"/>
                                <a:gd name="T10" fmla="+- 0 1467 1377"/>
                                <a:gd name="T11" fmla="*/ 1467 h 91"/>
                                <a:gd name="T12" fmla="+- 0 6588 6585"/>
                                <a:gd name="T13" fmla="*/ T12 w 3"/>
                                <a:gd name="T14" fmla="+- 0 1467 1377"/>
                                <a:gd name="T15" fmla="*/ 1467 h 91"/>
                                <a:gd name="T16" fmla="+- 0 6588 6585"/>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31" name="Group 1842"/>
                        <wpg:cNvGrpSpPr>
                          <a:grpSpLocks/>
                        </wpg:cNvGrpSpPr>
                        <wpg:grpSpPr bwMode="auto">
                          <a:xfrm>
                            <a:off x="6929" y="1377"/>
                            <a:ext cx="2" cy="91"/>
                            <a:chOff x="6929" y="1377"/>
                            <a:chExt cx="2" cy="91"/>
                          </a:xfrm>
                        </wpg:grpSpPr>
                        <wps:wsp>
                          <wps:cNvPr id="19232" name="Freeform 1843"/>
                          <wps:cNvSpPr>
                            <a:spLocks/>
                          </wps:cNvSpPr>
                          <wps:spPr bwMode="auto">
                            <a:xfrm>
                              <a:off x="6929" y="1377"/>
                              <a:ext cx="2" cy="91"/>
                            </a:xfrm>
                            <a:custGeom>
                              <a:avLst/>
                              <a:gdLst>
                                <a:gd name="T0" fmla="+- 0 6931 6929"/>
                                <a:gd name="T1" fmla="*/ T0 w 2"/>
                                <a:gd name="T2" fmla="+- 0 1377 1377"/>
                                <a:gd name="T3" fmla="*/ 1377 h 91"/>
                                <a:gd name="T4" fmla="+- 0 6929 6929"/>
                                <a:gd name="T5" fmla="*/ T4 w 2"/>
                                <a:gd name="T6" fmla="+- 0 1377 1377"/>
                                <a:gd name="T7" fmla="*/ 1377 h 91"/>
                                <a:gd name="T8" fmla="+- 0 6929 6929"/>
                                <a:gd name="T9" fmla="*/ T8 w 2"/>
                                <a:gd name="T10" fmla="+- 0 1467 1377"/>
                                <a:gd name="T11" fmla="*/ 1467 h 91"/>
                                <a:gd name="T12" fmla="+- 0 6931 6929"/>
                                <a:gd name="T13" fmla="*/ T12 w 2"/>
                                <a:gd name="T14" fmla="+- 0 1467 1377"/>
                                <a:gd name="T15" fmla="*/ 1467 h 91"/>
                                <a:gd name="T16" fmla="+- 0 6931 6929"/>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33" name="Group 1844"/>
                        <wpg:cNvGrpSpPr>
                          <a:grpSpLocks/>
                        </wpg:cNvGrpSpPr>
                        <wpg:grpSpPr bwMode="auto">
                          <a:xfrm>
                            <a:off x="6588" y="1377"/>
                            <a:ext cx="2" cy="91"/>
                            <a:chOff x="6588" y="1377"/>
                            <a:chExt cx="2" cy="91"/>
                          </a:xfrm>
                        </wpg:grpSpPr>
                        <wps:wsp>
                          <wps:cNvPr id="19234" name="Freeform 1845"/>
                          <wps:cNvSpPr>
                            <a:spLocks/>
                          </wps:cNvSpPr>
                          <wps:spPr bwMode="auto">
                            <a:xfrm>
                              <a:off x="6588" y="1377"/>
                              <a:ext cx="2" cy="91"/>
                            </a:xfrm>
                            <a:custGeom>
                              <a:avLst/>
                              <a:gdLst>
                                <a:gd name="T0" fmla="+- 0 6590 6588"/>
                                <a:gd name="T1" fmla="*/ T0 w 2"/>
                                <a:gd name="T2" fmla="+- 0 1377 1377"/>
                                <a:gd name="T3" fmla="*/ 1377 h 91"/>
                                <a:gd name="T4" fmla="+- 0 6588 6588"/>
                                <a:gd name="T5" fmla="*/ T4 w 2"/>
                                <a:gd name="T6" fmla="+- 0 1377 1377"/>
                                <a:gd name="T7" fmla="*/ 1377 h 91"/>
                                <a:gd name="T8" fmla="+- 0 6588 6588"/>
                                <a:gd name="T9" fmla="*/ T8 w 2"/>
                                <a:gd name="T10" fmla="+- 0 1467 1377"/>
                                <a:gd name="T11" fmla="*/ 1467 h 91"/>
                                <a:gd name="T12" fmla="+- 0 6590 6588"/>
                                <a:gd name="T13" fmla="*/ T12 w 2"/>
                                <a:gd name="T14" fmla="+- 0 1467 1377"/>
                                <a:gd name="T15" fmla="*/ 1467 h 91"/>
                                <a:gd name="T16" fmla="+- 0 6590 6588"/>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35" name="Group 1846"/>
                        <wpg:cNvGrpSpPr>
                          <a:grpSpLocks/>
                        </wpg:cNvGrpSpPr>
                        <wpg:grpSpPr bwMode="auto">
                          <a:xfrm>
                            <a:off x="6927" y="1377"/>
                            <a:ext cx="3" cy="91"/>
                            <a:chOff x="6927" y="1377"/>
                            <a:chExt cx="3" cy="91"/>
                          </a:xfrm>
                        </wpg:grpSpPr>
                        <wps:wsp>
                          <wps:cNvPr id="19236" name="Freeform 1847"/>
                          <wps:cNvSpPr>
                            <a:spLocks/>
                          </wps:cNvSpPr>
                          <wps:spPr bwMode="auto">
                            <a:xfrm>
                              <a:off x="6927" y="1377"/>
                              <a:ext cx="3" cy="91"/>
                            </a:xfrm>
                            <a:custGeom>
                              <a:avLst/>
                              <a:gdLst>
                                <a:gd name="T0" fmla="+- 0 6929 6927"/>
                                <a:gd name="T1" fmla="*/ T0 w 3"/>
                                <a:gd name="T2" fmla="+- 0 1377 1377"/>
                                <a:gd name="T3" fmla="*/ 1377 h 91"/>
                                <a:gd name="T4" fmla="+- 0 6927 6927"/>
                                <a:gd name="T5" fmla="*/ T4 w 3"/>
                                <a:gd name="T6" fmla="+- 0 1377 1377"/>
                                <a:gd name="T7" fmla="*/ 1377 h 91"/>
                                <a:gd name="T8" fmla="+- 0 6927 6927"/>
                                <a:gd name="T9" fmla="*/ T8 w 3"/>
                                <a:gd name="T10" fmla="+- 0 1467 1377"/>
                                <a:gd name="T11" fmla="*/ 1467 h 91"/>
                                <a:gd name="T12" fmla="+- 0 6929 6927"/>
                                <a:gd name="T13" fmla="*/ T12 w 3"/>
                                <a:gd name="T14" fmla="+- 0 1467 1377"/>
                                <a:gd name="T15" fmla="*/ 1467 h 91"/>
                                <a:gd name="T16" fmla="+- 0 6929 6927"/>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37" name="Group 1848"/>
                        <wpg:cNvGrpSpPr>
                          <a:grpSpLocks/>
                        </wpg:cNvGrpSpPr>
                        <wpg:grpSpPr bwMode="auto">
                          <a:xfrm>
                            <a:off x="6590" y="1377"/>
                            <a:ext cx="3" cy="91"/>
                            <a:chOff x="6590" y="1377"/>
                            <a:chExt cx="3" cy="91"/>
                          </a:xfrm>
                        </wpg:grpSpPr>
                        <wps:wsp>
                          <wps:cNvPr id="19238" name="Freeform 1849"/>
                          <wps:cNvSpPr>
                            <a:spLocks/>
                          </wps:cNvSpPr>
                          <wps:spPr bwMode="auto">
                            <a:xfrm>
                              <a:off x="6590" y="1377"/>
                              <a:ext cx="3" cy="91"/>
                            </a:xfrm>
                            <a:custGeom>
                              <a:avLst/>
                              <a:gdLst>
                                <a:gd name="T0" fmla="+- 0 6592 6590"/>
                                <a:gd name="T1" fmla="*/ T0 w 3"/>
                                <a:gd name="T2" fmla="+- 0 1377 1377"/>
                                <a:gd name="T3" fmla="*/ 1377 h 91"/>
                                <a:gd name="T4" fmla="+- 0 6590 6590"/>
                                <a:gd name="T5" fmla="*/ T4 w 3"/>
                                <a:gd name="T6" fmla="+- 0 1377 1377"/>
                                <a:gd name="T7" fmla="*/ 1377 h 91"/>
                                <a:gd name="T8" fmla="+- 0 6590 6590"/>
                                <a:gd name="T9" fmla="*/ T8 w 3"/>
                                <a:gd name="T10" fmla="+- 0 1467 1377"/>
                                <a:gd name="T11" fmla="*/ 1467 h 91"/>
                                <a:gd name="T12" fmla="+- 0 6592 6590"/>
                                <a:gd name="T13" fmla="*/ T12 w 3"/>
                                <a:gd name="T14" fmla="+- 0 1467 1377"/>
                                <a:gd name="T15" fmla="*/ 1467 h 91"/>
                                <a:gd name="T16" fmla="+- 0 6592 6590"/>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239" name="Picture 1850"/>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6925" y="137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40" name="Group 1851"/>
                        <wpg:cNvGrpSpPr>
                          <a:grpSpLocks/>
                        </wpg:cNvGrpSpPr>
                        <wpg:grpSpPr bwMode="auto">
                          <a:xfrm>
                            <a:off x="6592" y="1377"/>
                            <a:ext cx="2" cy="91"/>
                            <a:chOff x="6592" y="1377"/>
                            <a:chExt cx="2" cy="91"/>
                          </a:xfrm>
                        </wpg:grpSpPr>
                        <wps:wsp>
                          <wps:cNvPr id="19241" name="Freeform 1852"/>
                          <wps:cNvSpPr>
                            <a:spLocks/>
                          </wps:cNvSpPr>
                          <wps:spPr bwMode="auto">
                            <a:xfrm>
                              <a:off x="6592" y="1377"/>
                              <a:ext cx="2" cy="91"/>
                            </a:xfrm>
                            <a:custGeom>
                              <a:avLst/>
                              <a:gdLst>
                                <a:gd name="T0" fmla="+- 0 6594 6592"/>
                                <a:gd name="T1" fmla="*/ T0 w 2"/>
                                <a:gd name="T2" fmla="+- 0 1377 1377"/>
                                <a:gd name="T3" fmla="*/ 1377 h 91"/>
                                <a:gd name="T4" fmla="+- 0 6592 6592"/>
                                <a:gd name="T5" fmla="*/ T4 w 2"/>
                                <a:gd name="T6" fmla="+- 0 1377 1377"/>
                                <a:gd name="T7" fmla="*/ 1377 h 91"/>
                                <a:gd name="T8" fmla="+- 0 6592 6592"/>
                                <a:gd name="T9" fmla="*/ T8 w 2"/>
                                <a:gd name="T10" fmla="+- 0 1467 1377"/>
                                <a:gd name="T11" fmla="*/ 1467 h 91"/>
                                <a:gd name="T12" fmla="+- 0 6594 6592"/>
                                <a:gd name="T13" fmla="*/ T12 w 2"/>
                                <a:gd name="T14" fmla="+- 0 1467 1377"/>
                                <a:gd name="T15" fmla="*/ 1467 h 91"/>
                                <a:gd name="T16" fmla="+- 0 6594 6592"/>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42" name="Group 1853"/>
                        <wpg:cNvGrpSpPr>
                          <a:grpSpLocks/>
                        </wpg:cNvGrpSpPr>
                        <wpg:grpSpPr bwMode="auto">
                          <a:xfrm>
                            <a:off x="6922" y="1377"/>
                            <a:ext cx="3" cy="91"/>
                            <a:chOff x="6922" y="1377"/>
                            <a:chExt cx="3" cy="91"/>
                          </a:xfrm>
                        </wpg:grpSpPr>
                        <wps:wsp>
                          <wps:cNvPr id="19243" name="Freeform 1854"/>
                          <wps:cNvSpPr>
                            <a:spLocks/>
                          </wps:cNvSpPr>
                          <wps:spPr bwMode="auto">
                            <a:xfrm>
                              <a:off x="6922" y="1377"/>
                              <a:ext cx="3" cy="91"/>
                            </a:xfrm>
                            <a:custGeom>
                              <a:avLst/>
                              <a:gdLst>
                                <a:gd name="T0" fmla="+- 0 6925 6922"/>
                                <a:gd name="T1" fmla="*/ T0 w 3"/>
                                <a:gd name="T2" fmla="+- 0 1377 1377"/>
                                <a:gd name="T3" fmla="*/ 1377 h 91"/>
                                <a:gd name="T4" fmla="+- 0 6922 6922"/>
                                <a:gd name="T5" fmla="*/ T4 w 3"/>
                                <a:gd name="T6" fmla="+- 0 1377 1377"/>
                                <a:gd name="T7" fmla="*/ 1377 h 91"/>
                                <a:gd name="T8" fmla="+- 0 6922 6922"/>
                                <a:gd name="T9" fmla="*/ T8 w 3"/>
                                <a:gd name="T10" fmla="+- 0 1467 1377"/>
                                <a:gd name="T11" fmla="*/ 1467 h 91"/>
                                <a:gd name="T12" fmla="+- 0 6925 6922"/>
                                <a:gd name="T13" fmla="*/ T12 w 3"/>
                                <a:gd name="T14" fmla="+- 0 1467 1377"/>
                                <a:gd name="T15" fmla="*/ 1467 h 91"/>
                                <a:gd name="T16" fmla="+- 0 6925 6922"/>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244" name="Picture 1855"/>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6594" y="137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45" name="Group 1856"/>
                        <wpg:cNvGrpSpPr>
                          <a:grpSpLocks/>
                        </wpg:cNvGrpSpPr>
                        <wpg:grpSpPr bwMode="auto">
                          <a:xfrm>
                            <a:off x="6920" y="1377"/>
                            <a:ext cx="2" cy="91"/>
                            <a:chOff x="6920" y="1377"/>
                            <a:chExt cx="2" cy="91"/>
                          </a:xfrm>
                        </wpg:grpSpPr>
                        <wps:wsp>
                          <wps:cNvPr id="19246" name="Freeform 1857"/>
                          <wps:cNvSpPr>
                            <a:spLocks/>
                          </wps:cNvSpPr>
                          <wps:spPr bwMode="auto">
                            <a:xfrm>
                              <a:off x="6920" y="1377"/>
                              <a:ext cx="2" cy="91"/>
                            </a:xfrm>
                            <a:custGeom>
                              <a:avLst/>
                              <a:gdLst>
                                <a:gd name="T0" fmla="+- 0 6922 6920"/>
                                <a:gd name="T1" fmla="*/ T0 w 2"/>
                                <a:gd name="T2" fmla="+- 0 1377 1377"/>
                                <a:gd name="T3" fmla="*/ 1377 h 91"/>
                                <a:gd name="T4" fmla="+- 0 6920 6920"/>
                                <a:gd name="T5" fmla="*/ T4 w 2"/>
                                <a:gd name="T6" fmla="+- 0 1377 1377"/>
                                <a:gd name="T7" fmla="*/ 1377 h 91"/>
                                <a:gd name="T8" fmla="+- 0 6920 6920"/>
                                <a:gd name="T9" fmla="*/ T8 w 2"/>
                                <a:gd name="T10" fmla="+- 0 1467 1377"/>
                                <a:gd name="T11" fmla="*/ 1467 h 91"/>
                                <a:gd name="T12" fmla="+- 0 6922 6920"/>
                                <a:gd name="T13" fmla="*/ T12 w 2"/>
                                <a:gd name="T14" fmla="+- 0 1467 1377"/>
                                <a:gd name="T15" fmla="*/ 1467 h 91"/>
                                <a:gd name="T16" fmla="+- 0 6922 6920"/>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47" name="Group 1858"/>
                        <wpg:cNvGrpSpPr>
                          <a:grpSpLocks/>
                        </wpg:cNvGrpSpPr>
                        <wpg:grpSpPr bwMode="auto">
                          <a:xfrm>
                            <a:off x="6597" y="1377"/>
                            <a:ext cx="2" cy="91"/>
                            <a:chOff x="6597" y="1377"/>
                            <a:chExt cx="2" cy="91"/>
                          </a:xfrm>
                        </wpg:grpSpPr>
                        <wps:wsp>
                          <wps:cNvPr id="19248" name="Freeform 1859"/>
                          <wps:cNvSpPr>
                            <a:spLocks/>
                          </wps:cNvSpPr>
                          <wps:spPr bwMode="auto">
                            <a:xfrm>
                              <a:off x="6597" y="1377"/>
                              <a:ext cx="2" cy="91"/>
                            </a:xfrm>
                            <a:custGeom>
                              <a:avLst/>
                              <a:gdLst>
                                <a:gd name="T0" fmla="+- 0 6599 6597"/>
                                <a:gd name="T1" fmla="*/ T0 w 2"/>
                                <a:gd name="T2" fmla="+- 0 1377 1377"/>
                                <a:gd name="T3" fmla="*/ 1377 h 91"/>
                                <a:gd name="T4" fmla="+- 0 6597 6597"/>
                                <a:gd name="T5" fmla="*/ T4 w 2"/>
                                <a:gd name="T6" fmla="+- 0 1377 1377"/>
                                <a:gd name="T7" fmla="*/ 1377 h 91"/>
                                <a:gd name="T8" fmla="+- 0 6597 6597"/>
                                <a:gd name="T9" fmla="*/ T8 w 2"/>
                                <a:gd name="T10" fmla="+- 0 1467 1377"/>
                                <a:gd name="T11" fmla="*/ 1467 h 91"/>
                                <a:gd name="T12" fmla="+- 0 6599 6597"/>
                                <a:gd name="T13" fmla="*/ T12 w 2"/>
                                <a:gd name="T14" fmla="+- 0 1467 1377"/>
                                <a:gd name="T15" fmla="*/ 1467 h 91"/>
                                <a:gd name="T16" fmla="+- 0 6599 6597"/>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49" name="Group 1860"/>
                        <wpg:cNvGrpSpPr>
                          <a:grpSpLocks/>
                        </wpg:cNvGrpSpPr>
                        <wpg:grpSpPr bwMode="auto">
                          <a:xfrm>
                            <a:off x="6917" y="1377"/>
                            <a:ext cx="3" cy="91"/>
                            <a:chOff x="6917" y="1377"/>
                            <a:chExt cx="3" cy="91"/>
                          </a:xfrm>
                        </wpg:grpSpPr>
                        <wps:wsp>
                          <wps:cNvPr id="19250" name="Freeform 1861"/>
                          <wps:cNvSpPr>
                            <a:spLocks/>
                          </wps:cNvSpPr>
                          <wps:spPr bwMode="auto">
                            <a:xfrm>
                              <a:off x="6917" y="1377"/>
                              <a:ext cx="3" cy="91"/>
                            </a:xfrm>
                            <a:custGeom>
                              <a:avLst/>
                              <a:gdLst>
                                <a:gd name="T0" fmla="+- 0 6920 6917"/>
                                <a:gd name="T1" fmla="*/ T0 w 3"/>
                                <a:gd name="T2" fmla="+- 0 1377 1377"/>
                                <a:gd name="T3" fmla="*/ 1377 h 91"/>
                                <a:gd name="T4" fmla="+- 0 6917 6917"/>
                                <a:gd name="T5" fmla="*/ T4 w 3"/>
                                <a:gd name="T6" fmla="+- 0 1377 1377"/>
                                <a:gd name="T7" fmla="*/ 1377 h 91"/>
                                <a:gd name="T8" fmla="+- 0 6917 6917"/>
                                <a:gd name="T9" fmla="*/ T8 w 3"/>
                                <a:gd name="T10" fmla="+- 0 1467 1377"/>
                                <a:gd name="T11" fmla="*/ 1467 h 91"/>
                                <a:gd name="T12" fmla="+- 0 6920 6917"/>
                                <a:gd name="T13" fmla="*/ T12 w 3"/>
                                <a:gd name="T14" fmla="+- 0 1467 1377"/>
                                <a:gd name="T15" fmla="*/ 1467 h 91"/>
                                <a:gd name="T16" fmla="+- 0 6920 6917"/>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51" name="Group 1862"/>
                        <wpg:cNvGrpSpPr>
                          <a:grpSpLocks/>
                        </wpg:cNvGrpSpPr>
                        <wpg:grpSpPr bwMode="auto">
                          <a:xfrm>
                            <a:off x="6599" y="1377"/>
                            <a:ext cx="3" cy="91"/>
                            <a:chOff x="6599" y="1377"/>
                            <a:chExt cx="3" cy="91"/>
                          </a:xfrm>
                        </wpg:grpSpPr>
                        <wps:wsp>
                          <wps:cNvPr id="19252" name="Freeform 1863"/>
                          <wps:cNvSpPr>
                            <a:spLocks/>
                          </wps:cNvSpPr>
                          <wps:spPr bwMode="auto">
                            <a:xfrm>
                              <a:off x="6599" y="1377"/>
                              <a:ext cx="3" cy="91"/>
                            </a:xfrm>
                            <a:custGeom>
                              <a:avLst/>
                              <a:gdLst>
                                <a:gd name="T0" fmla="+- 0 6602 6599"/>
                                <a:gd name="T1" fmla="*/ T0 w 3"/>
                                <a:gd name="T2" fmla="+- 0 1377 1377"/>
                                <a:gd name="T3" fmla="*/ 1377 h 91"/>
                                <a:gd name="T4" fmla="+- 0 6599 6599"/>
                                <a:gd name="T5" fmla="*/ T4 w 3"/>
                                <a:gd name="T6" fmla="+- 0 1377 1377"/>
                                <a:gd name="T7" fmla="*/ 1377 h 91"/>
                                <a:gd name="T8" fmla="+- 0 6599 6599"/>
                                <a:gd name="T9" fmla="*/ T8 w 3"/>
                                <a:gd name="T10" fmla="+- 0 1467 1377"/>
                                <a:gd name="T11" fmla="*/ 1467 h 91"/>
                                <a:gd name="T12" fmla="+- 0 6602 6599"/>
                                <a:gd name="T13" fmla="*/ T12 w 3"/>
                                <a:gd name="T14" fmla="+- 0 1467 1377"/>
                                <a:gd name="T15" fmla="*/ 1467 h 91"/>
                                <a:gd name="T16" fmla="+- 0 6602 6599"/>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53" name="Group 1864"/>
                        <wpg:cNvGrpSpPr>
                          <a:grpSpLocks/>
                        </wpg:cNvGrpSpPr>
                        <wpg:grpSpPr bwMode="auto">
                          <a:xfrm>
                            <a:off x="6916" y="1377"/>
                            <a:ext cx="2" cy="91"/>
                            <a:chOff x="6916" y="1377"/>
                            <a:chExt cx="2" cy="91"/>
                          </a:xfrm>
                        </wpg:grpSpPr>
                        <wps:wsp>
                          <wps:cNvPr id="19254" name="Freeform 1865"/>
                          <wps:cNvSpPr>
                            <a:spLocks/>
                          </wps:cNvSpPr>
                          <wps:spPr bwMode="auto">
                            <a:xfrm>
                              <a:off x="6916" y="1377"/>
                              <a:ext cx="2" cy="91"/>
                            </a:xfrm>
                            <a:custGeom>
                              <a:avLst/>
                              <a:gdLst>
                                <a:gd name="T0" fmla="+- 0 6917 6916"/>
                                <a:gd name="T1" fmla="*/ T0 w 2"/>
                                <a:gd name="T2" fmla="+- 0 1377 1377"/>
                                <a:gd name="T3" fmla="*/ 1377 h 91"/>
                                <a:gd name="T4" fmla="+- 0 6916 6916"/>
                                <a:gd name="T5" fmla="*/ T4 w 2"/>
                                <a:gd name="T6" fmla="+- 0 1377 1377"/>
                                <a:gd name="T7" fmla="*/ 1377 h 91"/>
                                <a:gd name="T8" fmla="+- 0 6916 6916"/>
                                <a:gd name="T9" fmla="*/ T8 w 2"/>
                                <a:gd name="T10" fmla="+- 0 1467 1377"/>
                                <a:gd name="T11" fmla="*/ 1467 h 91"/>
                                <a:gd name="T12" fmla="+- 0 6917 6916"/>
                                <a:gd name="T13" fmla="*/ T12 w 2"/>
                                <a:gd name="T14" fmla="+- 0 1467 1377"/>
                                <a:gd name="T15" fmla="*/ 1467 h 91"/>
                                <a:gd name="T16" fmla="+- 0 6917 6916"/>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55" name="Group 1866"/>
                        <wpg:cNvGrpSpPr>
                          <a:grpSpLocks/>
                        </wpg:cNvGrpSpPr>
                        <wpg:grpSpPr bwMode="auto">
                          <a:xfrm>
                            <a:off x="6602" y="1377"/>
                            <a:ext cx="2" cy="91"/>
                            <a:chOff x="6602" y="1377"/>
                            <a:chExt cx="2" cy="91"/>
                          </a:xfrm>
                        </wpg:grpSpPr>
                        <wps:wsp>
                          <wps:cNvPr id="19256" name="Freeform 1867"/>
                          <wps:cNvSpPr>
                            <a:spLocks/>
                          </wps:cNvSpPr>
                          <wps:spPr bwMode="auto">
                            <a:xfrm>
                              <a:off x="6602" y="1377"/>
                              <a:ext cx="2" cy="91"/>
                            </a:xfrm>
                            <a:custGeom>
                              <a:avLst/>
                              <a:gdLst>
                                <a:gd name="T0" fmla="+- 0 6603 6602"/>
                                <a:gd name="T1" fmla="*/ T0 w 2"/>
                                <a:gd name="T2" fmla="+- 0 1377 1377"/>
                                <a:gd name="T3" fmla="*/ 1377 h 91"/>
                                <a:gd name="T4" fmla="+- 0 6602 6602"/>
                                <a:gd name="T5" fmla="*/ T4 w 2"/>
                                <a:gd name="T6" fmla="+- 0 1377 1377"/>
                                <a:gd name="T7" fmla="*/ 1377 h 91"/>
                                <a:gd name="T8" fmla="+- 0 6602 6602"/>
                                <a:gd name="T9" fmla="*/ T8 w 2"/>
                                <a:gd name="T10" fmla="+- 0 1467 1377"/>
                                <a:gd name="T11" fmla="*/ 1467 h 91"/>
                                <a:gd name="T12" fmla="+- 0 6603 6602"/>
                                <a:gd name="T13" fmla="*/ T12 w 2"/>
                                <a:gd name="T14" fmla="+- 0 1467 1377"/>
                                <a:gd name="T15" fmla="*/ 1467 h 91"/>
                                <a:gd name="T16" fmla="+- 0 6603 6602"/>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257" name="Picture 1868"/>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6913" y="1377"/>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58" name="Picture 1869"/>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6603" y="137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59" name="Group 1870"/>
                        <wpg:cNvGrpSpPr>
                          <a:grpSpLocks/>
                        </wpg:cNvGrpSpPr>
                        <wpg:grpSpPr bwMode="auto">
                          <a:xfrm>
                            <a:off x="6911" y="1377"/>
                            <a:ext cx="2" cy="91"/>
                            <a:chOff x="6911" y="1377"/>
                            <a:chExt cx="2" cy="91"/>
                          </a:xfrm>
                        </wpg:grpSpPr>
                        <wps:wsp>
                          <wps:cNvPr id="19260" name="Freeform 1871"/>
                          <wps:cNvSpPr>
                            <a:spLocks/>
                          </wps:cNvSpPr>
                          <wps:spPr bwMode="auto">
                            <a:xfrm>
                              <a:off x="6911" y="1377"/>
                              <a:ext cx="2" cy="91"/>
                            </a:xfrm>
                            <a:custGeom>
                              <a:avLst/>
                              <a:gdLst>
                                <a:gd name="T0" fmla="+- 0 6913 6911"/>
                                <a:gd name="T1" fmla="*/ T0 w 2"/>
                                <a:gd name="T2" fmla="+- 0 1377 1377"/>
                                <a:gd name="T3" fmla="*/ 1377 h 91"/>
                                <a:gd name="T4" fmla="+- 0 6911 6911"/>
                                <a:gd name="T5" fmla="*/ T4 w 2"/>
                                <a:gd name="T6" fmla="+- 0 1377 1377"/>
                                <a:gd name="T7" fmla="*/ 1377 h 91"/>
                                <a:gd name="T8" fmla="+- 0 6911 6911"/>
                                <a:gd name="T9" fmla="*/ T8 w 2"/>
                                <a:gd name="T10" fmla="+- 0 1467 1377"/>
                                <a:gd name="T11" fmla="*/ 1467 h 91"/>
                                <a:gd name="T12" fmla="+- 0 6913 6911"/>
                                <a:gd name="T13" fmla="*/ T12 w 2"/>
                                <a:gd name="T14" fmla="+- 0 1467 1377"/>
                                <a:gd name="T15" fmla="*/ 1467 h 91"/>
                                <a:gd name="T16" fmla="+- 0 6913 6911"/>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61" name="Group 1872"/>
                        <wpg:cNvGrpSpPr>
                          <a:grpSpLocks/>
                        </wpg:cNvGrpSpPr>
                        <wpg:grpSpPr bwMode="auto">
                          <a:xfrm>
                            <a:off x="6606" y="1377"/>
                            <a:ext cx="2" cy="91"/>
                            <a:chOff x="6606" y="1377"/>
                            <a:chExt cx="2" cy="91"/>
                          </a:xfrm>
                        </wpg:grpSpPr>
                        <wps:wsp>
                          <wps:cNvPr id="19262" name="Freeform 1873"/>
                          <wps:cNvSpPr>
                            <a:spLocks/>
                          </wps:cNvSpPr>
                          <wps:spPr bwMode="auto">
                            <a:xfrm>
                              <a:off x="6606" y="1377"/>
                              <a:ext cx="2" cy="91"/>
                            </a:xfrm>
                            <a:custGeom>
                              <a:avLst/>
                              <a:gdLst>
                                <a:gd name="T0" fmla="+- 0 6608 6606"/>
                                <a:gd name="T1" fmla="*/ T0 w 2"/>
                                <a:gd name="T2" fmla="+- 0 1377 1377"/>
                                <a:gd name="T3" fmla="*/ 1377 h 91"/>
                                <a:gd name="T4" fmla="+- 0 6606 6606"/>
                                <a:gd name="T5" fmla="*/ T4 w 2"/>
                                <a:gd name="T6" fmla="+- 0 1377 1377"/>
                                <a:gd name="T7" fmla="*/ 1377 h 91"/>
                                <a:gd name="T8" fmla="+- 0 6606 6606"/>
                                <a:gd name="T9" fmla="*/ T8 w 2"/>
                                <a:gd name="T10" fmla="+- 0 1467 1377"/>
                                <a:gd name="T11" fmla="*/ 1467 h 91"/>
                                <a:gd name="T12" fmla="+- 0 6608 6606"/>
                                <a:gd name="T13" fmla="*/ T12 w 2"/>
                                <a:gd name="T14" fmla="+- 0 1467 1377"/>
                                <a:gd name="T15" fmla="*/ 1467 h 91"/>
                                <a:gd name="T16" fmla="+- 0 6608 6606"/>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63" name="Group 1874"/>
                        <wpg:cNvGrpSpPr>
                          <a:grpSpLocks/>
                        </wpg:cNvGrpSpPr>
                        <wpg:grpSpPr bwMode="auto">
                          <a:xfrm>
                            <a:off x="6909" y="1377"/>
                            <a:ext cx="2" cy="91"/>
                            <a:chOff x="6909" y="1377"/>
                            <a:chExt cx="2" cy="91"/>
                          </a:xfrm>
                        </wpg:grpSpPr>
                        <wps:wsp>
                          <wps:cNvPr id="19264" name="Freeform 1875"/>
                          <wps:cNvSpPr>
                            <a:spLocks/>
                          </wps:cNvSpPr>
                          <wps:spPr bwMode="auto">
                            <a:xfrm>
                              <a:off x="6909" y="1377"/>
                              <a:ext cx="2" cy="91"/>
                            </a:xfrm>
                            <a:custGeom>
                              <a:avLst/>
                              <a:gdLst>
                                <a:gd name="T0" fmla="+- 0 6911 6909"/>
                                <a:gd name="T1" fmla="*/ T0 w 2"/>
                                <a:gd name="T2" fmla="+- 0 1377 1377"/>
                                <a:gd name="T3" fmla="*/ 1377 h 91"/>
                                <a:gd name="T4" fmla="+- 0 6909 6909"/>
                                <a:gd name="T5" fmla="*/ T4 w 2"/>
                                <a:gd name="T6" fmla="+- 0 1377 1377"/>
                                <a:gd name="T7" fmla="*/ 1377 h 91"/>
                                <a:gd name="T8" fmla="+- 0 6909 6909"/>
                                <a:gd name="T9" fmla="*/ T8 w 2"/>
                                <a:gd name="T10" fmla="+- 0 1467 1377"/>
                                <a:gd name="T11" fmla="*/ 1467 h 91"/>
                                <a:gd name="T12" fmla="+- 0 6911 6909"/>
                                <a:gd name="T13" fmla="*/ T12 w 2"/>
                                <a:gd name="T14" fmla="+- 0 1467 1377"/>
                                <a:gd name="T15" fmla="*/ 1467 h 91"/>
                                <a:gd name="T16" fmla="+- 0 6911 6909"/>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65" name="Group 1876"/>
                        <wpg:cNvGrpSpPr>
                          <a:grpSpLocks/>
                        </wpg:cNvGrpSpPr>
                        <wpg:grpSpPr bwMode="auto">
                          <a:xfrm>
                            <a:off x="6608" y="1377"/>
                            <a:ext cx="3" cy="91"/>
                            <a:chOff x="6608" y="1377"/>
                            <a:chExt cx="3" cy="91"/>
                          </a:xfrm>
                        </wpg:grpSpPr>
                        <wps:wsp>
                          <wps:cNvPr id="19266" name="Freeform 1877"/>
                          <wps:cNvSpPr>
                            <a:spLocks/>
                          </wps:cNvSpPr>
                          <wps:spPr bwMode="auto">
                            <a:xfrm>
                              <a:off x="6608" y="1377"/>
                              <a:ext cx="3" cy="91"/>
                            </a:xfrm>
                            <a:custGeom>
                              <a:avLst/>
                              <a:gdLst>
                                <a:gd name="T0" fmla="+- 0 6611 6608"/>
                                <a:gd name="T1" fmla="*/ T0 w 3"/>
                                <a:gd name="T2" fmla="+- 0 1377 1377"/>
                                <a:gd name="T3" fmla="*/ 1377 h 91"/>
                                <a:gd name="T4" fmla="+- 0 6608 6608"/>
                                <a:gd name="T5" fmla="*/ T4 w 3"/>
                                <a:gd name="T6" fmla="+- 0 1377 1377"/>
                                <a:gd name="T7" fmla="*/ 1377 h 91"/>
                                <a:gd name="T8" fmla="+- 0 6608 6608"/>
                                <a:gd name="T9" fmla="*/ T8 w 3"/>
                                <a:gd name="T10" fmla="+- 0 1467 1377"/>
                                <a:gd name="T11" fmla="*/ 1467 h 91"/>
                                <a:gd name="T12" fmla="+- 0 6611 6608"/>
                                <a:gd name="T13" fmla="*/ T12 w 3"/>
                                <a:gd name="T14" fmla="+- 0 1467 1377"/>
                                <a:gd name="T15" fmla="*/ 1467 h 91"/>
                                <a:gd name="T16" fmla="+- 0 6611 6608"/>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67" name="Group 1878"/>
                        <wpg:cNvGrpSpPr>
                          <a:grpSpLocks/>
                        </wpg:cNvGrpSpPr>
                        <wpg:grpSpPr bwMode="auto">
                          <a:xfrm>
                            <a:off x="6907" y="1377"/>
                            <a:ext cx="3" cy="91"/>
                            <a:chOff x="6907" y="1377"/>
                            <a:chExt cx="3" cy="91"/>
                          </a:xfrm>
                        </wpg:grpSpPr>
                        <wps:wsp>
                          <wps:cNvPr id="19268" name="Freeform 1879"/>
                          <wps:cNvSpPr>
                            <a:spLocks/>
                          </wps:cNvSpPr>
                          <wps:spPr bwMode="auto">
                            <a:xfrm>
                              <a:off x="6907" y="1377"/>
                              <a:ext cx="3" cy="91"/>
                            </a:xfrm>
                            <a:custGeom>
                              <a:avLst/>
                              <a:gdLst>
                                <a:gd name="T0" fmla="+- 0 6909 6907"/>
                                <a:gd name="T1" fmla="*/ T0 w 3"/>
                                <a:gd name="T2" fmla="+- 0 1377 1377"/>
                                <a:gd name="T3" fmla="*/ 1377 h 91"/>
                                <a:gd name="T4" fmla="+- 0 6907 6907"/>
                                <a:gd name="T5" fmla="*/ T4 w 3"/>
                                <a:gd name="T6" fmla="+- 0 1377 1377"/>
                                <a:gd name="T7" fmla="*/ 1377 h 91"/>
                                <a:gd name="T8" fmla="+- 0 6907 6907"/>
                                <a:gd name="T9" fmla="*/ T8 w 3"/>
                                <a:gd name="T10" fmla="+- 0 1467 1377"/>
                                <a:gd name="T11" fmla="*/ 1467 h 91"/>
                                <a:gd name="T12" fmla="+- 0 6909 6907"/>
                                <a:gd name="T13" fmla="*/ T12 w 3"/>
                                <a:gd name="T14" fmla="+- 0 1467 1377"/>
                                <a:gd name="T15" fmla="*/ 1467 h 91"/>
                                <a:gd name="T16" fmla="+- 0 6909 6907"/>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69" name="Group 1880"/>
                        <wpg:cNvGrpSpPr>
                          <a:grpSpLocks/>
                        </wpg:cNvGrpSpPr>
                        <wpg:grpSpPr bwMode="auto">
                          <a:xfrm>
                            <a:off x="6611" y="1377"/>
                            <a:ext cx="2" cy="91"/>
                            <a:chOff x="6611" y="1377"/>
                            <a:chExt cx="2" cy="91"/>
                          </a:xfrm>
                        </wpg:grpSpPr>
                        <wps:wsp>
                          <wps:cNvPr id="19270" name="Freeform 1881"/>
                          <wps:cNvSpPr>
                            <a:spLocks/>
                          </wps:cNvSpPr>
                          <wps:spPr bwMode="auto">
                            <a:xfrm>
                              <a:off x="6611" y="1377"/>
                              <a:ext cx="2" cy="91"/>
                            </a:xfrm>
                            <a:custGeom>
                              <a:avLst/>
                              <a:gdLst>
                                <a:gd name="T0" fmla="+- 0 6613 6611"/>
                                <a:gd name="T1" fmla="*/ T0 w 2"/>
                                <a:gd name="T2" fmla="+- 0 1377 1377"/>
                                <a:gd name="T3" fmla="*/ 1377 h 91"/>
                                <a:gd name="T4" fmla="+- 0 6611 6611"/>
                                <a:gd name="T5" fmla="*/ T4 w 2"/>
                                <a:gd name="T6" fmla="+- 0 1377 1377"/>
                                <a:gd name="T7" fmla="*/ 1377 h 91"/>
                                <a:gd name="T8" fmla="+- 0 6611 6611"/>
                                <a:gd name="T9" fmla="*/ T8 w 2"/>
                                <a:gd name="T10" fmla="+- 0 1467 1377"/>
                                <a:gd name="T11" fmla="*/ 1467 h 91"/>
                                <a:gd name="T12" fmla="+- 0 6613 6611"/>
                                <a:gd name="T13" fmla="*/ T12 w 2"/>
                                <a:gd name="T14" fmla="+- 0 1467 1377"/>
                                <a:gd name="T15" fmla="*/ 1467 h 91"/>
                                <a:gd name="T16" fmla="+- 0 6613 6611"/>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271" name="Picture 1882"/>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6905" y="1377"/>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72" name="Picture 1883"/>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6613" y="137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73" name="Group 1884"/>
                        <wpg:cNvGrpSpPr>
                          <a:grpSpLocks/>
                        </wpg:cNvGrpSpPr>
                        <wpg:grpSpPr bwMode="auto">
                          <a:xfrm>
                            <a:off x="6902" y="1377"/>
                            <a:ext cx="3" cy="91"/>
                            <a:chOff x="6902" y="1377"/>
                            <a:chExt cx="3" cy="91"/>
                          </a:xfrm>
                        </wpg:grpSpPr>
                        <wps:wsp>
                          <wps:cNvPr id="19274" name="Freeform 1885"/>
                          <wps:cNvSpPr>
                            <a:spLocks/>
                          </wps:cNvSpPr>
                          <wps:spPr bwMode="auto">
                            <a:xfrm>
                              <a:off x="6902" y="1377"/>
                              <a:ext cx="3" cy="91"/>
                            </a:xfrm>
                            <a:custGeom>
                              <a:avLst/>
                              <a:gdLst>
                                <a:gd name="T0" fmla="+- 0 6905 6902"/>
                                <a:gd name="T1" fmla="*/ T0 w 3"/>
                                <a:gd name="T2" fmla="+- 0 1377 1377"/>
                                <a:gd name="T3" fmla="*/ 1377 h 91"/>
                                <a:gd name="T4" fmla="+- 0 6902 6902"/>
                                <a:gd name="T5" fmla="*/ T4 w 3"/>
                                <a:gd name="T6" fmla="+- 0 1377 1377"/>
                                <a:gd name="T7" fmla="*/ 1377 h 91"/>
                                <a:gd name="T8" fmla="+- 0 6902 6902"/>
                                <a:gd name="T9" fmla="*/ T8 w 3"/>
                                <a:gd name="T10" fmla="+- 0 1467 1377"/>
                                <a:gd name="T11" fmla="*/ 1467 h 91"/>
                                <a:gd name="T12" fmla="+- 0 6905 6902"/>
                                <a:gd name="T13" fmla="*/ T12 w 3"/>
                                <a:gd name="T14" fmla="+- 0 1467 1377"/>
                                <a:gd name="T15" fmla="*/ 1467 h 91"/>
                                <a:gd name="T16" fmla="+- 0 6905 6902"/>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75" name="Group 1886"/>
                        <wpg:cNvGrpSpPr>
                          <a:grpSpLocks/>
                        </wpg:cNvGrpSpPr>
                        <wpg:grpSpPr bwMode="auto">
                          <a:xfrm>
                            <a:off x="6615" y="1377"/>
                            <a:ext cx="2" cy="91"/>
                            <a:chOff x="6615" y="1377"/>
                            <a:chExt cx="2" cy="91"/>
                          </a:xfrm>
                        </wpg:grpSpPr>
                        <wps:wsp>
                          <wps:cNvPr id="19276" name="Freeform 1887"/>
                          <wps:cNvSpPr>
                            <a:spLocks/>
                          </wps:cNvSpPr>
                          <wps:spPr bwMode="auto">
                            <a:xfrm>
                              <a:off x="6615" y="1377"/>
                              <a:ext cx="2" cy="91"/>
                            </a:xfrm>
                            <a:custGeom>
                              <a:avLst/>
                              <a:gdLst>
                                <a:gd name="T0" fmla="+- 0 6617 6615"/>
                                <a:gd name="T1" fmla="*/ T0 w 2"/>
                                <a:gd name="T2" fmla="+- 0 1377 1377"/>
                                <a:gd name="T3" fmla="*/ 1377 h 91"/>
                                <a:gd name="T4" fmla="+- 0 6615 6615"/>
                                <a:gd name="T5" fmla="*/ T4 w 2"/>
                                <a:gd name="T6" fmla="+- 0 1377 1377"/>
                                <a:gd name="T7" fmla="*/ 1377 h 91"/>
                                <a:gd name="T8" fmla="+- 0 6615 6615"/>
                                <a:gd name="T9" fmla="*/ T8 w 2"/>
                                <a:gd name="T10" fmla="+- 0 1467 1377"/>
                                <a:gd name="T11" fmla="*/ 1467 h 91"/>
                                <a:gd name="T12" fmla="+- 0 6617 6615"/>
                                <a:gd name="T13" fmla="*/ T12 w 2"/>
                                <a:gd name="T14" fmla="+- 0 1467 1377"/>
                                <a:gd name="T15" fmla="*/ 1467 h 91"/>
                                <a:gd name="T16" fmla="+- 0 6617 6615"/>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77" name="Group 1888"/>
                        <wpg:cNvGrpSpPr>
                          <a:grpSpLocks/>
                        </wpg:cNvGrpSpPr>
                        <wpg:grpSpPr bwMode="auto">
                          <a:xfrm>
                            <a:off x="6900" y="1377"/>
                            <a:ext cx="2" cy="91"/>
                            <a:chOff x="6900" y="1377"/>
                            <a:chExt cx="2" cy="91"/>
                          </a:xfrm>
                        </wpg:grpSpPr>
                        <wps:wsp>
                          <wps:cNvPr id="19278" name="Freeform 1889"/>
                          <wps:cNvSpPr>
                            <a:spLocks/>
                          </wps:cNvSpPr>
                          <wps:spPr bwMode="auto">
                            <a:xfrm>
                              <a:off x="6900" y="1377"/>
                              <a:ext cx="2" cy="91"/>
                            </a:xfrm>
                            <a:custGeom>
                              <a:avLst/>
                              <a:gdLst>
                                <a:gd name="T0" fmla="+- 0 6902 6900"/>
                                <a:gd name="T1" fmla="*/ T0 w 2"/>
                                <a:gd name="T2" fmla="+- 0 1377 1377"/>
                                <a:gd name="T3" fmla="*/ 1377 h 91"/>
                                <a:gd name="T4" fmla="+- 0 6900 6900"/>
                                <a:gd name="T5" fmla="*/ T4 w 2"/>
                                <a:gd name="T6" fmla="+- 0 1377 1377"/>
                                <a:gd name="T7" fmla="*/ 1377 h 91"/>
                                <a:gd name="T8" fmla="+- 0 6900 6900"/>
                                <a:gd name="T9" fmla="*/ T8 w 2"/>
                                <a:gd name="T10" fmla="+- 0 1467 1377"/>
                                <a:gd name="T11" fmla="*/ 1467 h 91"/>
                                <a:gd name="T12" fmla="+- 0 6902 6900"/>
                                <a:gd name="T13" fmla="*/ T12 w 2"/>
                                <a:gd name="T14" fmla="+- 0 1467 1377"/>
                                <a:gd name="T15" fmla="*/ 1467 h 91"/>
                                <a:gd name="T16" fmla="+- 0 6902 6900"/>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79" name="Group 1890"/>
                        <wpg:cNvGrpSpPr>
                          <a:grpSpLocks/>
                        </wpg:cNvGrpSpPr>
                        <wpg:grpSpPr bwMode="auto">
                          <a:xfrm>
                            <a:off x="6617" y="1377"/>
                            <a:ext cx="3" cy="91"/>
                            <a:chOff x="6617" y="1377"/>
                            <a:chExt cx="3" cy="91"/>
                          </a:xfrm>
                        </wpg:grpSpPr>
                        <wps:wsp>
                          <wps:cNvPr id="19280" name="Freeform 1891"/>
                          <wps:cNvSpPr>
                            <a:spLocks/>
                          </wps:cNvSpPr>
                          <wps:spPr bwMode="auto">
                            <a:xfrm>
                              <a:off x="6617" y="1377"/>
                              <a:ext cx="3" cy="91"/>
                            </a:xfrm>
                            <a:custGeom>
                              <a:avLst/>
                              <a:gdLst>
                                <a:gd name="T0" fmla="+- 0 6620 6617"/>
                                <a:gd name="T1" fmla="*/ T0 w 3"/>
                                <a:gd name="T2" fmla="+- 0 1377 1377"/>
                                <a:gd name="T3" fmla="*/ 1377 h 91"/>
                                <a:gd name="T4" fmla="+- 0 6617 6617"/>
                                <a:gd name="T5" fmla="*/ T4 w 3"/>
                                <a:gd name="T6" fmla="+- 0 1377 1377"/>
                                <a:gd name="T7" fmla="*/ 1377 h 91"/>
                                <a:gd name="T8" fmla="+- 0 6617 6617"/>
                                <a:gd name="T9" fmla="*/ T8 w 3"/>
                                <a:gd name="T10" fmla="+- 0 1467 1377"/>
                                <a:gd name="T11" fmla="*/ 1467 h 91"/>
                                <a:gd name="T12" fmla="+- 0 6620 6617"/>
                                <a:gd name="T13" fmla="*/ T12 w 3"/>
                                <a:gd name="T14" fmla="+- 0 1467 1377"/>
                                <a:gd name="T15" fmla="*/ 1467 h 91"/>
                                <a:gd name="T16" fmla="+- 0 6620 6617"/>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81" name="Group 1892"/>
                        <wpg:cNvGrpSpPr>
                          <a:grpSpLocks/>
                        </wpg:cNvGrpSpPr>
                        <wpg:grpSpPr bwMode="auto">
                          <a:xfrm>
                            <a:off x="6897" y="1377"/>
                            <a:ext cx="3" cy="91"/>
                            <a:chOff x="6897" y="1377"/>
                            <a:chExt cx="3" cy="91"/>
                          </a:xfrm>
                        </wpg:grpSpPr>
                        <wps:wsp>
                          <wps:cNvPr id="19282" name="Freeform 1893"/>
                          <wps:cNvSpPr>
                            <a:spLocks/>
                          </wps:cNvSpPr>
                          <wps:spPr bwMode="auto">
                            <a:xfrm>
                              <a:off x="6897" y="1377"/>
                              <a:ext cx="3" cy="91"/>
                            </a:xfrm>
                            <a:custGeom>
                              <a:avLst/>
                              <a:gdLst>
                                <a:gd name="T0" fmla="+- 0 6900 6897"/>
                                <a:gd name="T1" fmla="*/ T0 w 3"/>
                                <a:gd name="T2" fmla="+- 0 1377 1377"/>
                                <a:gd name="T3" fmla="*/ 1377 h 91"/>
                                <a:gd name="T4" fmla="+- 0 6897 6897"/>
                                <a:gd name="T5" fmla="*/ T4 w 3"/>
                                <a:gd name="T6" fmla="+- 0 1377 1377"/>
                                <a:gd name="T7" fmla="*/ 1377 h 91"/>
                                <a:gd name="T8" fmla="+- 0 6897 6897"/>
                                <a:gd name="T9" fmla="*/ T8 w 3"/>
                                <a:gd name="T10" fmla="+- 0 1467 1377"/>
                                <a:gd name="T11" fmla="*/ 1467 h 91"/>
                                <a:gd name="T12" fmla="+- 0 6900 6897"/>
                                <a:gd name="T13" fmla="*/ T12 w 3"/>
                                <a:gd name="T14" fmla="+- 0 1467 1377"/>
                                <a:gd name="T15" fmla="*/ 1467 h 91"/>
                                <a:gd name="T16" fmla="+- 0 6900 6897"/>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83" name="Group 1894"/>
                        <wpg:cNvGrpSpPr>
                          <a:grpSpLocks/>
                        </wpg:cNvGrpSpPr>
                        <wpg:grpSpPr bwMode="auto">
                          <a:xfrm>
                            <a:off x="6620" y="1377"/>
                            <a:ext cx="2" cy="91"/>
                            <a:chOff x="6620" y="1377"/>
                            <a:chExt cx="2" cy="91"/>
                          </a:xfrm>
                        </wpg:grpSpPr>
                        <wps:wsp>
                          <wps:cNvPr id="19284" name="Freeform 1895"/>
                          <wps:cNvSpPr>
                            <a:spLocks/>
                          </wps:cNvSpPr>
                          <wps:spPr bwMode="auto">
                            <a:xfrm>
                              <a:off x="6620" y="1377"/>
                              <a:ext cx="2" cy="91"/>
                            </a:xfrm>
                            <a:custGeom>
                              <a:avLst/>
                              <a:gdLst>
                                <a:gd name="T0" fmla="+- 0 6622 6620"/>
                                <a:gd name="T1" fmla="*/ T0 w 2"/>
                                <a:gd name="T2" fmla="+- 0 1377 1377"/>
                                <a:gd name="T3" fmla="*/ 1377 h 91"/>
                                <a:gd name="T4" fmla="+- 0 6620 6620"/>
                                <a:gd name="T5" fmla="*/ T4 w 2"/>
                                <a:gd name="T6" fmla="+- 0 1377 1377"/>
                                <a:gd name="T7" fmla="*/ 1377 h 91"/>
                                <a:gd name="T8" fmla="+- 0 6620 6620"/>
                                <a:gd name="T9" fmla="*/ T8 w 2"/>
                                <a:gd name="T10" fmla="+- 0 1467 1377"/>
                                <a:gd name="T11" fmla="*/ 1467 h 91"/>
                                <a:gd name="T12" fmla="+- 0 6622 6620"/>
                                <a:gd name="T13" fmla="*/ T12 w 2"/>
                                <a:gd name="T14" fmla="+- 0 1467 1377"/>
                                <a:gd name="T15" fmla="*/ 1467 h 91"/>
                                <a:gd name="T16" fmla="+- 0 6622 6620"/>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85" name="Group 1896"/>
                        <wpg:cNvGrpSpPr>
                          <a:grpSpLocks/>
                        </wpg:cNvGrpSpPr>
                        <wpg:grpSpPr bwMode="auto">
                          <a:xfrm>
                            <a:off x="6896" y="1377"/>
                            <a:ext cx="2" cy="91"/>
                            <a:chOff x="6896" y="1377"/>
                            <a:chExt cx="2" cy="91"/>
                          </a:xfrm>
                        </wpg:grpSpPr>
                        <wps:wsp>
                          <wps:cNvPr id="19286" name="Freeform 1897"/>
                          <wps:cNvSpPr>
                            <a:spLocks/>
                          </wps:cNvSpPr>
                          <wps:spPr bwMode="auto">
                            <a:xfrm>
                              <a:off x="6896" y="1377"/>
                              <a:ext cx="2" cy="91"/>
                            </a:xfrm>
                            <a:custGeom>
                              <a:avLst/>
                              <a:gdLst>
                                <a:gd name="T0" fmla="+- 0 6897 6896"/>
                                <a:gd name="T1" fmla="*/ T0 w 2"/>
                                <a:gd name="T2" fmla="+- 0 1377 1377"/>
                                <a:gd name="T3" fmla="*/ 1377 h 91"/>
                                <a:gd name="T4" fmla="+- 0 6896 6896"/>
                                <a:gd name="T5" fmla="*/ T4 w 2"/>
                                <a:gd name="T6" fmla="+- 0 1377 1377"/>
                                <a:gd name="T7" fmla="*/ 1377 h 91"/>
                                <a:gd name="T8" fmla="+- 0 6896 6896"/>
                                <a:gd name="T9" fmla="*/ T8 w 2"/>
                                <a:gd name="T10" fmla="+- 0 1467 1377"/>
                                <a:gd name="T11" fmla="*/ 1467 h 91"/>
                                <a:gd name="T12" fmla="+- 0 6897 6896"/>
                                <a:gd name="T13" fmla="*/ T12 w 2"/>
                                <a:gd name="T14" fmla="+- 0 1467 1377"/>
                                <a:gd name="T15" fmla="*/ 1467 h 91"/>
                                <a:gd name="T16" fmla="+- 0 6897 6896"/>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87" name="Group 1898"/>
                        <wpg:cNvGrpSpPr>
                          <a:grpSpLocks/>
                        </wpg:cNvGrpSpPr>
                        <wpg:grpSpPr bwMode="auto">
                          <a:xfrm>
                            <a:off x="6622" y="1377"/>
                            <a:ext cx="3" cy="91"/>
                            <a:chOff x="6622" y="1377"/>
                            <a:chExt cx="3" cy="91"/>
                          </a:xfrm>
                        </wpg:grpSpPr>
                        <wps:wsp>
                          <wps:cNvPr id="19288" name="Freeform 1899"/>
                          <wps:cNvSpPr>
                            <a:spLocks/>
                          </wps:cNvSpPr>
                          <wps:spPr bwMode="auto">
                            <a:xfrm>
                              <a:off x="6622" y="1377"/>
                              <a:ext cx="3" cy="91"/>
                            </a:xfrm>
                            <a:custGeom>
                              <a:avLst/>
                              <a:gdLst>
                                <a:gd name="T0" fmla="+- 0 6625 6622"/>
                                <a:gd name="T1" fmla="*/ T0 w 3"/>
                                <a:gd name="T2" fmla="+- 0 1377 1377"/>
                                <a:gd name="T3" fmla="*/ 1377 h 91"/>
                                <a:gd name="T4" fmla="+- 0 6622 6622"/>
                                <a:gd name="T5" fmla="*/ T4 w 3"/>
                                <a:gd name="T6" fmla="+- 0 1377 1377"/>
                                <a:gd name="T7" fmla="*/ 1377 h 91"/>
                                <a:gd name="T8" fmla="+- 0 6622 6622"/>
                                <a:gd name="T9" fmla="*/ T8 w 3"/>
                                <a:gd name="T10" fmla="+- 0 1467 1377"/>
                                <a:gd name="T11" fmla="*/ 1467 h 91"/>
                                <a:gd name="T12" fmla="+- 0 6625 6622"/>
                                <a:gd name="T13" fmla="*/ T12 w 3"/>
                                <a:gd name="T14" fmla="+- 0 1467 1377"/>
                                <a:gd name="T15" fmla="*/ 1467 h 91"/>
                                <a:gd name="T16" fmla="+- 0 6625 6622"/>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289" name="Picture 190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6893" y="1377"/>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90" name="Picture 1901"/>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6625" y="137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91" name="Group 1902"/>
                        <wpg:cNvGrpSpPr>
                          <a:grpSpLocks/>
                        </wpg:cNvGrpSpPr>
                        <wpg:grpSpPr bwMode="auto">
                          <a:xfrm>
                            <a:off x="6891" y="1377"/>
                            <a:ext cx="2" cy="91"/>
                            <a:chOff x="6891" y="1377"/>
                            <a:chExt cx="2" cy="91"/>
                          </a:xfrm>
                        </wpg:grpSpPr>
                        <wps:wsp>
                          <wps:cNvPr id="19292" name="Freeform 1903"/>
                          <wps:cNvSpPr>
                            <a:spLocks/>
                          </wps:cNvSpPr>
                          <wps:spPr bwMode="auto">
                            <a:xfrm>
                              <a:off x="6891" y="1377"/>
                              <a:ext cx="2" cy="91"/>
                            </a:xfrm>
                            <a:custGeom>
                              <a:avLst/>
                              <a:gdLst>
                                <a:gd name="T0" fmla="+- 0 6893 6891"/>
                                <a:gd name="T1" fmla="*/ T0 w 2"/>
                                <a:gd name="T2" fmla="+- 0 1377 1377"/>
                                <a:gd name="T3" fmla="*/ 1377 h 91"/>
                                <a:gd name="T4" fmla="+- 0 6891 6891"/>
                                <a:gd name="T5" fmla="*/ T4 w 2"/>
                                <a:gd name="T6" fmla="+- 0 1377 1377"/>
                                <a:gd name="T7" fmla="*/ 1377 h 91"/>
                                <a:gd name="T8" fmla="+- 0 6891 6891"/>
                                <a:gd name="T9" fmla="*/ T8 w 2"/>
                                <a:gd name="T10" fmla="+- 0 1467 1377"/>
                                <a:gd name="T11" fmla="*/ 1467 h 91"/>
                                <a:gd name="T12" fmla="+- 0 6893 6891"/>
                                <a:gd name="T13" fmla="*/ T12 w 2"/>
                                <a:gd name="T14" fmla="+- 0 1467 1377"/>
                                <a:gd name="T15" fmla="*/ 1467 h 91"/>
                                <a:gd name="T16" fmla="+- 0 6893 6891"/>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93" name="Group 1904"/>
                        <wpg:cNvGrpSpPr>
                          <a:grpSpLocks/>
                        </wpg:cNvGrpSpPr>
                        <wpg:grpSpPr bwMode="auto">
                          <a:xfrm>
                            <a:off x="6626" y="1377"/>
                            <a:ext cx="3" cy="91"/>
                            <a:chOff x="6626" y="1377"/>
                            <a:chExt cx="3" cy="91"/>
                          </a:xfrm>
                        </wpg:grpSpPr>
                        <wps:wsp>
                          <wps:cNvPr id="19294" name="Freeform 1905"/>
                          <wps:cNvSpPr>
                            <a:spLocks/>
                          </wps:cNvSpPr>
                          <wps:spPr bwMode="auto">
                            <a:xfrm>
                              <a:off x="6626" y="1377"/>
                              <a:ext cx="3" cy="91"/>
                            </a:xfrm>
                            <a:custGeom>
                              <a:avLst/>
                              <a:gdLst>
                                <a:gd name="T0" fmla="+- 0 6629 6626"/>
                                <a:gd name="T1" fmla="*/ T0 w 3"/>
                                <a:gd name="T2" fmla="+- 0 1377 1377"/>
                                <a:gd name="T3" fmla="*/ 1377 h 91"/>
                                <a:gd name="T4" fmla="+- 0 6626 6626"/>
                                <a:gd name="T5" fmla="*/ T4 w 3"/>
                                <a:gd name="T6" fmla="+- 0 1377 1377"/>
                                <a:gd name="T7" fmla="*/ 1377 h 91"/>
                                <a:gd name="T8" fmla="+- 0 6626 6626"/>
                                <a:gd name="T9" fmla="*/ T8 w 3"/>
                                <a:gd name="T10" fmla="+- 0 1467 1377"/>
                                <a:gd name="T11" fmla="*/ 1467 h 91"/>
                                <a:gd name="T12" fmla="+- 0 6629 6626"/>
                                <a:gd name="T13" fmla="*/ T12 w 3"/>
                                <a:gd name="T14" fmla="+- 0 1467 1377"/>
                                <a:gd name="T15" fmla="*/ 1467 h 91"/>
                                <a:gd name="T16" fmla="+- 0 6629 6626"/>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95" name="Group 1906"/>
                        <wpg:cNvGrpSpPr>
                          <a:grpSpLocks/>
                        </wpg:cNvGrpSpPr>
                        <wpg:grpSpPr bwMode="auto">
                          <a:xfrm>
                            <a:off x="6888" y="1377"/>
                            <a:ext cx="3" cy="91"/>
                            <a:chOff x="6888" y="1377"/>
                            <a:chExt cx="3" cy="91"/>
                          </a:xfrm>
                        </wpg:grpSpPr>
                        <wps:wsp>
                          <wps:cNvPr id="19296" name="Freeform 1907"/>
                          <wps:cNvSpPr>
                            <a:spLocks/>
                          </wps:cNvSpPr>
                          <wps:spPr bwMode="auto">
                            <a:xfrm>
                              <a:off x="6888" y="1377"/>
                              <a:ext cx="3" cy="91"/>
                            </a:xfrm>
                            <a:custGeom>
                              <a:avLst/>
                              <a:gdLst>
                                <a:gd name="T0" fmla="+- 0 6891 6888"/>
                                <a:gd name="T1" fmla="*/ T0 w 3"/>
                                <a:gd name="T2" fmla="+- 0 1377 1377"/>
                                <a:gd name="T3" fmla="*/ 1377 h 91"/>
                                <a:gd name="T4" fmla="+- 0 6888 6888"/>
                                <a:gd name="T5" fmla="*/ T4 w 3"/>
                                <a:gd name="T6" fmla="+- 0 1377 1377"/>
                                <a:gd name="T7" fmla="*/ 1377 h 91"/>
                                <a:gd name="T8" fmla="+- 0 6888 6888"/>
                                <a:gd name="T9" fmla="*/ T8 w 3"/>
                                <a:gd name="T10" fmla="+- 0 1467 1377"/>
                                <a:gd name="T11" fmla="*/ 1467 h 91"/>
                                <a:gd name="T12" fmla="+- 0 6891 6888"/>
                                <a:gd name="T13" fmla="*/ T12 w 3"/>
                                <a:gd name="T14" fmla="+- 0 1467 1377"/>
                                <a:gd name="T15" fmla="*/ 1467 h 91"/>
                                <a:gd name="T16" fmla="+- 0 6891 6888"/>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97" name="Group 1908"/>
                        <wpg:cNvGrpSpPr>
                          <a:grpSpLocks/>
                        </wpg:cNvGrpSpPr>
                        <wpg:grpSpPr bwMode="auto">
                          <a:xfrm>
                            <a:off x="6629" y="1377"/>
                            <a:ext cx="2" cy="91"/>
                            <a:chOff x="6629" y="1377"/>
                            <a:chExt cx="2" cy="91"/>
                          </a:xfrm>
                        </wpg:grpSpPr>
                        <wps:wsp>
                          <wps:cNvPr id="19298" name="Freeform 1909"/>
                          <wps:cNvSpPr>
                            <a:spLocks/>
                          </wps:cNvSpPr>
                          <wps:spPr bwMode="auto">
                            <a:xfrm>
                              <a:off x="6629" y="1377"/>
                              <a:ext cx="2" cy="91"/>
                            </a:xfrm>
                            <a:custGeom>
                              <a:avLst/>
                              <a:gdLst>
                                <a:gd name="T0" fmla="+- 0 6631 6629"/>
                                <a:gd name="T1" fmla="*/ T0 w 2"/>
                                <a:gd name="T2" fmla="+- 0 1377 1377"/>
                                <a:gd name="T3" fmla="*/ 1377 h 91"/>
                                <a:gd name="T4" fmla="+- 0 6629 6629"/>
                                <a:gd name="T5" fmla="*/ T4 w 2"/>
                                <a:gd name="T6" fmla="+- 0 1377 1377"/>
                                <a:gd name="T7" fmla="*/ 1377 h 91"/>
                                <a:gd name="T8" fmla="+- 0 6629 6629"/>
                                <a:gd name="T9" fmla="*/ T8 w 2"/>
                                <a:gd name="T10" fmla="+- 0 1467 1377"/>
                                <a:gd name="T11" fmla="*/ 1467 h 91"/>
                                <a:gd name="T12" fmla="+- 0 6631 6629"/>
                                <a:gd name="T13" fmla="*/ T12 w 2"/>
                                <a:gd name="T14" fmla="+- 0 1467 1377"/>
                                <a:gd name="T15" fmla="*/ 1467 h 91"/>
                                <a:gd name="T16" fmla="+- 0 6631 6629"/>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299" name="Group 1910"/>
                        <wpg:cNvGrpSpPr>
                          <a:grpSpLocks/>
                        </wpg:cNvGrpSpPr>
                        <wpg:grpSpPr bwMode="auto">
                          <a:xfrm>
                            <a:off x="6886" y="1377"/>
                            <a:ext cx="2" cy="91"/>
                            <a:chOff x="6886" y="1377"/>
                            <a:chExt cx="2" cy="91"/>
                          </a:xfrm>
                        </wpg:grpSpPr>
                        <wps:wsp>
                          <wps:cNvPr id="19300" name="Freeform 1911"/>
                          <wps:cNvSpPr>
                            <a:spLocks/>
                          </wps:cNvSpPr>
                          <wps:spPr bwMode="auto">
                            <a:xfrm>
                              <a:off x="6886" y="1377"/>
                              <a:ext cx="2" cy="91"/>
                            </a:xfrm>
                            <a:custGeom>
                              <a:avLst/>
                              <a:gdLst>
                                <a:gd name="T0" fmla="+- 0 6888 6886"/>
                                <a:gd name="T1" fmla="*/ T0 w 2"/>
                                <a:gd name="T2" fmla="+- 0 1377 1377"/>
                                <a:gd name="T3" fmla="*/ 1377 h 91"/>
                                <a:gd name="T4" fmla="+- 0 6886 6886"/>
                                <a:gd name="T5" fmla="*/ T4 w 2"/>
                                <a:gd name="T6" fmla="+- 0 1377 1377"/>
                                <a:gd name="T7" fmla="*/ 1377 h 91"/>
                                <a:gd name="T8" fmla="+- 0 6886 6886"/>
                                <a:gd name="T9" fmla="*/ T8 w 2"/>
                                <a:gd name="T10" fmla="+- 0 1467 1377"/>
                                <a:gd name="T11" fmla="*/ 1467 h 91"/>
                                <a:gd name="T12" fmla="+- 0 6888 6886"/>
                                <a:gd name="T13" fmla="*/ T12 w 2"/>
                                <a:gd name="T14" fmla="+- 0 1467 1377"/>
                                <a:gd name="T15" fmla="*/ 1467 h 91"/>
                                <a:gd name="T16" fmla="+- 0 6888 6886"/>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01" name="Group 1912"/>
                        <wpg:cNvGrpSpPr>
                          <a:grpSpLocks/>
                        </wpg:cNvGrpSpPr>
                        <wpg:grpSpPr bwMode="auto">
                          <a:xfrm>
                            <a:off x="6631" y="1377"/>
                            <a:ext cx="3" cy="91"/>
                            <a:chOff x="6631" y="1377"/>
                            <a:chExt cx="3" cy="91"/>
                          </a:xfrm>
                        </wpg:grpSpPr>
                        <wps:wsp>
                          <wps:cNvPr id="19302" name="Freeform 1913"/>
                          <wps:cNvSpPr>
                            <a:spLocks/>
                          </wps:cNvSpPr>
                          <wps:spPr bwMode="auto">
                            <a:xfrm>
                              <a:off x="6631" y="1377"/>
                              <a:ext cx="3" cy="91"/>
                            </a:xfrm>
                            <a:custGeom>
                              <a:avLst/>
                              <a:gdLst>
                                <a:gd name="T0" fmla="+- 0 6634 6631"/>
                                <a:gd name="T1" fmla="*/ T0 w 3"/>
                                <a:gd name="T2" fmla="+- 0 1377 1377"/>
                                <a:gd name="T3" fmla="*/ 1377 h 91"/>
                                <a:gd name="T4" fmla="+- 0 6631 6631"/>
                                <a:gd name="T5" fmla="*/ T4 w 3"/>
                                <a:gd name="T6" fmla="+- 0 1377 1377"/>
                                <a:gd name="T7" fmla="*/ 1377 h 91"/>
                                <a:gd name="T8" fmla="+- 0 6631 6631"/>
                                <a:gd name="T9" fmla="*/ T8 w 3"/>
                                <a:gd name="T10" fmla="+- 0 1467 1377"/>
                                <a:gd name="T11" fmla="*/ 1467 h 91"/>
                                <a:gd name="T12" fmla="+- 0 6634 6631"/>
                                <a:gd name="T13" fmla="*/ T12 w 3"/>
                                <a:gd name="T14" fmla="+- 0 1467 1377"/>
                                <a:gd name="T15" fmla="*/ 1467 h 91"/>
                                <a:gd name="T16" fmla="+- 0 6634 6631"/>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03" name="Picture 1914"/>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6884" y="1377"/>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04" name="Picture 1915"/>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bwMode="auto">
                            <a:xfrm>
                              <a:off x="6634" y="137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05" name="Group 1916"/>
                        <wpg:cNvGrpSpPr>
                          <a:grpSpLocks/>
                        </wpg:cNvGrpSpPr>
                        <wpg:grpSpPr bwMode="auto">
                          <a:xfrm>
                            <a:off x="6882" y="1377"/>
                            <a:ext cx="2" cy="91"/>
                            <a:chOff x="6882" y="1377"/>
                            <a:chExt cx="2" cy="91"/>
                          </a:xfrm>
                        </wpg:grpSpPr>
                        <wps:wsp>
                          <wps:cNvPr id="19306" name="Freeform 1917"/>
                          <wps:cNvSpPr>
                            <a:spLocks/>
                          </wps:cNvSpPr>
                          <wps:spPr bwMode="auto">
                            <a:xfrm>
                              <a:off x="6882" y="1377"/>
                              <a:ext cx="2" cy="91"/>
                            </a:xfrm>
                            <a:custGeom>
                              <a:avLst/>
                              <a:gdLst>
                                <a:gd name="T0" fmla="+- 0 6884 6882"/>
                                <a:gd name="T1" fmla="*/ T0 w 2"/>
                                <a:gd name="T2" fmla="+- 0 1377 1377"/>
                                <a:gd name="T3" fmla="*/ 1377 h 91"/>
                                <a:gd name="T4" fmla="+- 0 6882 6882"/>
                                <a:gd name="T5" fmla="*/ T4 w 2"/>
                                <a:gd name="T6" fmla="+- 0 1377 1377"/>
                                <a:gd name="T7" fmla="*/ 1377 h 91"/>
                                <a:gd name="T8" fmla="+- 0 6882 6882"/>
                                <a:gd name="T9" fmla="*/ T8 w 2"/>
                                <a:gd name="T10" fmla="+- 0 1467 1377"/>
                                <a:gd name="T11" fmla="*/ 1467 h 91"/>
                                <a:gd name="T12" fmla="+- 0 6884 6882"/>
                                <a:gd name="T13" fmla="*/ T12 w 2"/>
                                <a:gd name="T14" fmla="+- 0 1467 1377"/>
                                <a:gd name="T15" fmla="*/ 1467 h 91"/>
                                <a:gd name="T16" fmla="+- 0 6884 6882"/>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07" name="Group 1918"/>
                        <wpg:cNvGrpSpPr>
                          <a:grpSpLocks/>
                        </wpg:cNvGrpSpPr>
                        <wpg:grpSpPr bwMode="auto">
                          <a:xfrm>
                            <a:off x="6636" y="1377"/>
                            <a:ext cx="3" cy="91"/>
                            <a:chOff x="6636" y="1377"/>
                            <a:chExt cx="3" cy="91"/>
                          </a:xfrm>
                        </wpg:grpSpPr>
                        <wps:wsp>
                          <wps:cNvPr id="19308" name="Freeform 1919"/>
                          <wps:cNvSpPr>
                            <a:spLocks/>
                          </wps:cNvSpPr>
                          <wps:spPr bwMode="auto">
                            <a:xfrm>
                              <a:off x="6636" y="1377"/>
                              <a:ext cx="3" cy="91"/>
                            </a:xfrm>
                            <a:custGeom>
                              <a:avLst/>
                              <a:gdLst>
                                <a:gd name="T0" fmla="+- 0 6638 6636"/>
                                <a:gd name="T1" fmla="*/ T0 w 3"/>
                                <a:gd name="T2" fmla="+- 0 1377 1377"/>
                                <a:gd name="T3" fmla="*/ 1377 h 91"/>
                                <a:gd name="T4" fmla="+- 0 6636 6636"/>
                                <a:gd name="T5" fmla="*/ T4 w 3"/>
                                <a:gd name="T6" fmla="+- 0 1377 1377"/>
                                <a:gd name="T7" fmla="*/ 1377 h 91"/>
                                <a:gd name="T8" fmla="+- 0 6636 6636"/>
                                <a:gd name="T9" fmla="*/ T8 w 3"/>
                                <a:gd name="T10" fmla="+- 0 1467 1377"/>
                                <a:gd name="T11" fmla="*/ 1467 h 91"/>
                                <a:gd name="T12" fmla="+- 0 6638 6636"/>
                                <a:gd name="T13" fmla="*/ T12 w 3"/>
                                <a:gd name="T14" fmla="+- 0 1467 1377"/>
                                <a:gd name="T15" fmla="*/ 1467 h 91"/>
                                <a:gd name="T16" fmla="+- 0 6638 6636"/>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09" name="Group 1920"/>
                        <wpg:cNvGrpSpPr>
                          <a:grpSpLocks/>
                        </wpg:cNvGrpSpPr>
                        <wpg:grpSpPr bwMode="auto">
                          <a:xfrm>
                            <a:off x="6879" y="1377"/>
                            <a:ext cx="3" cy="91"/>
                            <a:chOff x="6879" y="1377"/>
                            <a:chExt cx="3" cy="91"/>
                          </a:xfrm>
                        </wpg:grpSpPr>
                        <wps:wsp>
                          <wps:cNvPr id="19310" name="Freeform 1921"/>
                          <wps:cNvSpPr>
                            <a:spLocks/>
                          </wps:cNvSpPr>
                          <wps:spPr bwMode="auto">
                            <a:xfrm>
                              <a:off x="6879" y="1377"/>
                              <a:ext cx="3" cy="91"/>
                            </a:xfrm>
                            <a:custGeom>
                              <a:avLst/>
                              <a:gdLst>
                                <a:gd name="T0" fmla="+- 0 6882 6879"/>
                                <a:gd name="T1" fmla="*/ T0 w 3"/>
                                <a:gd name="T2" fmla="+- 0 1377 1377"/>
                                <a:gd name="T3" fmla="*/ 1377 h 91"/>
                                <a:gd name="T4" fmla="+- 0 6879 6879"/>
                                <a:gd name="T5" fmla="*/ T4 w 3"/>
                                <a:gd name="T6" fmla="+- 0 1377 1377"/>
                                <a:gd name="T7" fmla="*/ 1377 h 91"/>
                                <a:gd name="T8" fmla="+- 0 6879 6879"/>
                                <a:gd name="T9" fmla="*/ T8 w 3"/>
                                <a:gd name="T10" fmla="+- 0 1467 1377"/>
                                <a:gd name="T11" fmla="*/ 1467 h 91"/>
                                <a:gd name="T12" fmla="+- 0 6882 6879"/>
                                <a:gd name="T13" fmla="*/ T12 w 3"/>
                                <a:gd name="T14" fmla="+- 0 1467 1377"/>
                                <a:gd name="T15" fmla="*/ 1467 h 91"/>
                                <a:gd name="T16" fmla="+- 0 6882 6879"/>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11" name="Group 1922"/>
                        <wpg:cNvGrpSpPr>
                          <a:grpSpLocks/>
                        </wpg:cNvGrpSpPr>
                        <wpg:grpSpPr bwMode="auto">
                          <a:xfrm>
                            <a:off x="6638" y="1377"/>
                            <a:ext cx="2" cy="91"/>
                            <a:chOff x="6638" y="1377"/>
                            <a:chExt cx="2" cy="91"/>
                          </a:xfrm>
                        </wpg:grpSpPr>
                        <wps:wsp>
                          <wps:cNvPr id="19312" name="Freeform 1923"/>
                          <wps:cNvSpPr>
                            <a:spLocks/>
                          </wps:cNvSpPr>
                          <wps:spPr bwMode="auto">
                            <a:xfrm>
                              <a:off x="6638" y="1377"/>
                              <a:ext cx="2" cy="91"/>
                            </a:xfrm>
                            <a:custGeom>
                              <a:avLst/>
                              <a:gdLst>
                                <a:gd name="T0" fmla="+- 0 6640 6638"/>
                                <a:gd name="T1" fmla="*/ T0 w 2"/>
                                <a:gd name="T2" fmla="+- 0 1377 1377"/>
                                <a:gd name="T3" fmla="*/ 1377 h 91"/>
                                <a:gd name="T4" fmla="+- 0 6638 6638"/>
                                <a:gd name="T5" fmla="*/ T4 w 2"/>
                                <a:gd name="T6" fmla="+- 0 1377 1377"/>
                                <a:gd name="T7" fmla="*/ 1377 h 91"/>
                                <a:gd name="T8" fmla="+- 0 6638 6638"/>
                                <a:gd name="T9" fmla="*/ T8 w 2"/>
                                <a:gd name="T10" fmla="+- 0 1467 1377"/>
                                <a:gd name="T11" fmla="*/ 1467 h 91"/>
                                <a:gd name="T12" fmla="+- 0 6640 6638"/>
                                <a:gd name="T13" fmla="*/ T12 w 2"/>
                                <a:gd name="T14" fmla="+- 0 1467 1377"/>
                                <a:gd name="T15" fmla="*/ 1467 h 91"/>
                                <a:gd name="T16" fmla="+- 0 6640 6638"/>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13" name="Group 1924"/>
                        <wpg:cNvGrpSpPr>
                          <a:grpSpLocks/>
                        </wpg:cNvGrpSpPr>
                        <wpg:grpSpPr bwMode="auto">
                          <a:xfrm>
                            <a:off x="6877" y="1377"/>
                            <a:ext cx="2" cy="91"/>
                            <a:chOff x="6877" y="1377"/>
                            <a:chExt cx="2" cy="91"/>
                          </a:xfrm>
                        </wpg:grpSpPr>
                        <wps:wsp>
                          <wps:cNvPr id="19314" name="Freeform 1925"/>
                          <wps:cNvSpPr>
                            <a:spLocks/>
                          </wps:cNvSpPr>
                          <wps:spPr bwMode="auto">
                            <a:xfrm>
                              <a:off x="6877" y="1377"/>
                              <a:ext cx="2" cy="91"/>
                            </a:xfrm>
                            <a:custGeom>
                              <a:avLst/>
                              <a:gdLst>
                                <a:gd name="T0" fmla="+- 0 6879 6877"/>
                                <a:gd name="T1" fmla="*/ T0 w 2"/>
                                <a:gd name="T2" fmla="+- 0 1377 1377"/>
                                <a:gd name="T3" fmla="*/ 1377 h 91"/>
                                <a:gd name="T4" fmla="+- 0 6877 6877"/>
                                <a:gd name="T5" fmla="*/ T4 w 2"/>
                                <a:gd name="T6" fmla="+- 0 1377 1377"/>
                                <a:gd name="T7" fmla="*/ 1377 h 91"/>
                                <a:gd name="T8" fmla="+- 0 6877 6877"/>
                                <a:gd name="T9" fmla="*/ T8 w 2"/>
                                <a:gd name="T10" fmla="+- 0 1467 1377"/>
                                <a:gd name="T11" fmla="*/ 1467 h 91"/>
                                <a:gd name="T12" fmla="+- 0 6879 6877"/>
                                <a:gd name="T13" fmla="*/ T12 w 2"/>
                                <a:gd name="T14" fmla="+- 0 1467 1377"/>
                                <a:gd name="T15" fmla="*/ 1467 h 91"/>
                                <a:gd name="T16" fmla="+- 0 6879 6877"/>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15" name="Group 1926"/>
                        <wpg:cNvGrpSpPr>
                          <a:grpSpLocks/>
                        </wpg:cNvGrpSpPr>
                        <wpg:grpSpPr bwMode="auto">
                          <a:xfrm>
                            <a:off x="6640" y="1377"/>
                            <a:ext cx="3" cy="91"/>
                            <a:chOff x="6640" y="1377"/>
                            <a:chExt cx="3" cy="91"/>
                          </a:xfrm>
                        </wpg:grpSpPr>
                        <wps:wsp>
                          <wps:cNvPr id="19316" name="Freeform 1927"/>
                          <wps:cNvSpPr>
                            <a:spLocks/>
                          </wps:cNvSpPr>
                          <wps:spPr bwMode="auto">
                            <a:xfrm>
                              <a:off x="6640" y="1377"/>
                              <a:ext cx="3" cy="91"/>
                            </a:xfrm>
                            <a:custGeom>
                              <a:avLst/>
                              <a:gdLst>
                                <a:gd name="T0" fmla="+- 0 6643 6640"/>
                                <a:gd name="T1" fmla="*/ T0 w 3"/>
                                <a:gd name="T2" fmla="+- 0 1377 1377"/>
                                <a:gd name="T3" fmla="*/ 1377 h 91"/>
                                <a:gd name="T4" fmla="+- 0 6640 6640"/>
                                <a:gd name="T5" fmla="*/ T4 w 3"/>
                                <a:gd name="T6" fmla="+- 0 1377 1377"/>
                                <a:gd name="T7" fmla="*/ 1377 h 91"/>
                                <a:gd name="T8" fmla="+- 0 6640 6640"/>
                                <a:gd name="T9" fmla="*/ T8 w 3"/>
                                <a:gd name="T10" fmla="+- 0 1467 1377"/>
                                <a:gd name="T11" fmla="*/ 1467 h 91"/>
                                <a:gd name="T12" fmla="+- 0 6643 6640"/>
                                <a:gd name="T13" fmla="*/ T12 w 3"/>
                                <a:gd name="T14" fmla="+- 0 1467 1377"/>
                                <a:gd name="T15" fmla="*/ 1467 h 91"/>
                                <a:gd name="T16" fmla="+- 0 6643 6640"/>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17" name="Picture 1928"/>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6874" y="137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18" name="Group 1929"/>
                        <wpg:cNvGrpSpPr>
                          <a:grpSpLocks/>
                        </wpg:cNvGrpSpPr>
                        <wpg:grpSpPr bwMode="auto">
                          <a:xfrm>
                            <a:off x="6643" y="1377"/>
                            <a:ext cx="2" cy="91"/>
                            <a:chOff x="6643" y="1377"/>
                            <a:chExt cx="2" cy="91"/>
                          </a:xfrm>
                        </wpg:grpSpPr>
                        <wps:wsp>
                          <wps:cNvPr id="19319" name="Freeform 1930"/>
                          <wps:cNvSpPr>
                            <a:spLocks/>
                          </wps:cNvSpPr>
                          <wps:spPr bwMode="auto">
                            <a:xfrm>
                              <a:off x="6643" y="1377"/>
                              <a:ext cx="2" cy="91"/>
                            </a:xfrm>
                            <a:custGeom>
                              <a:avLst/>
                              <a:gdLst>
                                <a:gd name="T0" fmla="+- 0 6645 6643"/>
                                <a:gd name="T1" fmla="*/ T0 w 2"/>
                                <a:gd name="T2" fmla="+- 0 1377 1377"/>
                                <a:gd name="T3" fmla="*/ 1377 h 91"/>
                                <a:gd name="T4" fmla="+- 0 6643 6643"/>
                                <a:gd name="T5" fmla="*/ T4 w 2"/>
                                <a:gd name="T6" fmla="+- 0 1377 1377"/>
                                <a:gd name="T7" fmla="*/ 1377 h 91"/>
                                <a:gd name="T8" fmla="+- 0 6643 6643"/>
                                <a:gd name="T9" fmla="*/ T8 w 2"/>
                                <a:gd name="T10" fmla="+- 0 1467 1377"/>
                                <a:gd name="T11" fmla="*/ 1467 h 91"/>
                                <a:gd name="T12" fmla="+- 0 6645 6643"/>
                                <a:gd name="T13" fmla="*/ T12 w 2"/>
                                <a:gd name="T14" fmla="+- 0 1467 1377"/>
                                <a:gd name="T15" fmla="*/ 1467 h 91"/>
                                <a:gd name="T16" fmla="+- 0 6645 6643"/>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20" name="Group 1931"/>
                        <wpg:cNvGrpSpPr>
                          <a:grpSpLocks/>
                        </wpg:cNvGrpSpPr>
                        <wpg:grpSpPr bwMode="auto">
                          <a:xfrm>
                            <a:off x="6873" y="1377"/>
                            <a:ext cx="2" cy="91"/>
                            <a:chOff x="6873" y="1377"/>
                            <a:chExt cx="2" cy="91"/>
                          </a:xfrm>
                        </wpg:grpSpPr>
                        <wps:wsp>
                          <wps:cNvPr id="19321" name="Freeform 1932"/>
                          <wps:cNvSpPr>
                            <a:spLocks/>
                          </wps:cNvSpPr>
                          <wps:spPr bwMode="auto">
                            <a:xfrm>
                              <a:off x="6873" y="1377"/>
                              <a:ext cx="2" cy="91"/>
                            </a:xfrm>
                            <a:custGeom>
                              <a:avLst/>
                              <a:gdLst>
                                <a:gd name="T0" fmla="+- 0 6874 6873"/>
                                <a:gd name="T1" fmla="*/ T0 w 2"/>
                                <a:gd name="T2" fmla="+- 0 1377 1377"/>
                                <a:gd name="T3" fmla="*/ 1377 h 91"/>
                                <a:gd name="T4" fmla="+- 0 6873 6873"/>
                                <a:gd name="T5" fmla="*/ T4 w 2"/>
                                <a:gd name="T6" fmla="+- 0 1377 1377"/>
                                <a:gd name="T7" fmla="*/ 1377 h 91"/>
                                <a:gd name="T8" fmla="+- 0 6873 6873"/>
                                <a:gd name="T9" fmla="*/ T8 w 2"/>
                                <a:gd name="T10" fmla="+- 0 1467 1377"/>
                                <a:gd name="T11" fmla="*/ 1467 h 91"/>
                                <a:gd name="T12" fmla="+- 0 6874 6873"/>
                                <a:gd name="T13" fmla="*/ T12 w 2"/>
                                <a:gd name="T14" fmla="+- 0 1467 1377"/>
                                <a:gd name="T15" fmla="*/ 1467 h 91"/>
                                <a:gd name="T16" fmla="+- 0 6874 6873"/>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22" name="Picture 1933"/>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6645" y="137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23" name="Group 1934"/>
                        <wpg:cNvGrpSpPr>
                          <a:grpSpLocks/>
                        </wpg:cNvGrpSpPr>
                        <wpg:grpSpPr bwMode="auto">
                          <a:xfrm>
                            <a:off x="6870" y="1377"/>
                            <a:ext cx="3" cy="91"/>
                            <a:chOff x="6870" y="1377"/>
                            <a:chExt cx="3" cy="91"/>
                          </a:xfrm>
                        </wpg:grpSpPr>
                        <wps:wsp>
                          <wps:cNvPr id="19324" name="Freeform 1935"/>
                          <wps:cNvSpPr>
                            <a:spLocks/>
                          </wps:cNvSpPr>
                          <wps:spPr bwMode="auto">
                            <a:xfrm>
                              <a:off x="6870" y="1377"/>
                              <a:ext cx="3" cy="91"/>
                            </a:xfrm>
                            <a:custGeom>
                              <a:avLst/>
                              <a:gdLst>
                                <a:gd name="T0" fmla="+- 0 6873 6870"/>
                                <a:gd name="T1" fmla="*/ T0 w 3"/>
                                <a:gd name="T2" fmla="+- 0 1377 1377"/>
                                <a:gd name="T3" fmla="*/ 1377 h 91"/>
                                <a:gd name="T4" fmla="+- 0 6870 6870"/>
                                <a:gd name="T5" fmla="*/ T4 w 3"/>
                                <a:gd name="T6" fmla="+- 0 1377 1377"/>
                                <a:gd name="T7" fmla="*/ 1377 h 91"/>
                                <a:gd name="T8" fmla="+- 0 6870 6870"/>
                                <a:gd name="T9" fmla="*/ T8 w 3"/>
                                <a:gd name="T10" fmla="+- 0 1467 1377"/>
                                <a:gd name="T11" fmla="*/ 1467 h 91"/>
                                <a:gd name="T12" fmla="+- 0 6873 6870"/>
                                <a:gd name="T13" fmla="*/ T12 w 3"/>
                                <a:gd name="T14" fmla="+- 0 1467 1377"/>
                                <a:gd name="T15" fmla="*/ 1467 h 91"/>
                                <a:gd name="T16" fmla="+- 0 6873 6870"/>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25" name="Group 1936"/>
                        <wpg:cNvGrpSpPr>
                          <a:grpSpLocks/>
                        </wpg:cNvGrpSpPr>
                        <wpg:grpSpPr bwMode="auto">
                          <a:xfrm>
                            <a:off x="6647" y="1377"/>
                            <a:ext cx="2" cy="91"/>
                            <a:chOff x="6647" y="1377"/>
                            <a:chExt cx="2" cy="91"/>
                          </a:xfrm>
                        </wpg:grpSpPr>
                        <wps:wsp>
                          <wps:cNvPr id="19326" name="Freeform 1937"/>
                          <wps:cNvSpPr>
                            <a:spLocks/>
                          </wps:cNvSpPr>
                          <wps:spPr bwMode="auto">
                            <a:xfrm>
                              <a:off x="6647" y="1377"/>
                              <a:ext cx="2" cy="91"/>
                            </a:xfrm>
                            <a:custGeom>
                              <a:avLst/>
                              <a:gdLst>
                                <a:gd name="T0" fmla="+- 0 6649 6647"/>
                                <a:gd name="T1" fmla="*/ T0 w 2"/>
                                <a:gd name="T2" fmla="+- 0 1377 1377"/>
                                <a:gd name="T3" fmla="*/ 1377 h 91"/>
                                <a:gd name="T4" fmla="+- 0 6647 6647"/>
                                <a:gd name="T5" fmla="*/ T4 w 2"/>
                                <a:gd name="T6" fmla="+- 0 1377 1377"/>
                                <a:gd name="T7" fmla="*/ 1377 h 91"/>
                                <a:gd name="T8" fmla="+- 0 6647 6647"/>
                                <a:gd name="T9" fmla="*/ T8 w 2"/>
                                <a:gd name="T10" fmla="+- 0 1467 1377"/>
                                <a:gd name="T11" fmla="*/ 1467 h 91"/>
                                <a:gd name="T12" fmla="+- 0 6649 6647"/>
                                <a:gd name="T13" fmla="*/ T12 w 2"/>
                                <a:gd name="T14" fmla="+- 0 1467 1377"/>
                                <a:gd name="T15" fmla="*/ 1467 h 91"/>
                                <a:gd name="T16" fmla="+- 0 6649 6647"/>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27" name="Group 1938"/>
                        <wpg:cNvGrpSpPr>
                          <a:grpSpLocks/>
                        </wpg:cNvGrpSpPr>
                        <wpg:grpSpPr bwMode="auto">
                          <a:xfrm>
                            <a:off x="6868" y="1377"/>
                            <a:ext cx="2" cy="91"/>
                            <a:chOff x="6868" y="1377"/>
                            <a:chExt cx="2" cy="91"/>
                          </a:xfrm>
                        </wpg:grpSpPr>
                        <wps:wsp>
                          <wps:cNvPr id="19328" name="Freeform 1939"/>
                          <wps:cNvSpPr>
                            <a:spLocks/>
                          </wps:cNvSpPr>
                          <wps:spPr bwMode="auto">
                            <a:xfrm>
                              <a:off x="6868" y="1377"/>
                              <a:ext cx="2" cy="91"/>
                            </a:xfrm>
                            <a:custGeom>
                              <a:avLst/>
                              <a:gdLst>
                                <a:gd name="T0" fmla="+- 0 6870 6868"/>
                                <a:gd name="T1" fmla="*/ T0 w 2"/>
                                <a:gd name="T2" fmla="+- 0 1377 1377"/>
                                <a:gd name="T3" fmla="*/ 1377 h 91"/>
                                <a:gd name="T4" fmla="+- 0 6868 6868"/>
                                <a:gd name="T5" fmla="*/ T4 w 2"/>
                                <a:gd name="T6" fmla="+- 0 1377 1377"/>
                                <a:gd name="T7" fmla="*/ 1377 h 91"/>
                                <a:gd name="T8" fmla="+- 0 6868 6868"/>
                                <a:gd name="T9" fmla="*/ T8 w 2"/>
                                <a:gd name="T10" fmla="+- 0 1467 1377"/>
                                <a:gd name="T11" fmla="*/ 1467 h 91"/>
                                <a:gd name="T12" fmla="+- 0 6870 6868"/>
                                <a:gd name="T13" fmla="*/ T12 w 2"/>
                                <a:gd name="T14" fmla="+- 0 1467 1377"/>
                                <a:gd name="T15" fmla="*/ 1467 h 91"/>
                                <a:gd name="T16" fmla="+- 0 6870 6868"/>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29" name="Group 1940"/>
                        <wpg:cNvGrpSpPr>
                          <a:grpSpLocks/>
                        </wpg:cNvGrpSpPr>
                        <wpg:grpSpPr bwMode="auto">
                          <a:xfrm>
                            <a:off x="6649" y="1377"/>
                            <a:ext cx="2" cy="91"/>
                            <a:chOff x="6649" y="1377"/>
                            <a:chExt cx="2" cy="91"/>
                          </a:xfrm>
                        </wpg:grpSpPr>
                        <wps:wsp>
                          <wps:cNvPr id="19330" name="Freeform 1941"/>
                          <wps:cNvSpPr>
                            <a:spLocks/>
                          </wps:cNvSpPr>
                          <wps:spPr bwMode="auto">
                            <a:xfrm>
                              <a:off x="6649" y="1377"/>
                              <a:ext cx="2" cy="91"/>
                            </a:xfrm>
                            <a:custGeom>
                              <a:avLst/>
                              <a:gdLst>
                                <a:gd name="T0" fmla="+- 0 6651 6649"/>
                                <a:gd name="T1" fmla="*/ T0 w 2"/>
                                <a:gd name="T2" fmla="+- 0 1377 1377"/>
                                <a:gd name="T3" fmla="*/ 1377 h 91"/>
                                <a:gd name="T4" fmla="+- 0 6649 6649"/>
                                <a:gd name="T5" fmla="*/ T4 w 2"/>
                                <a:gd name="T6" fmla="+- 0 1377 1377"/>
                                <a:gd name="T7" fmla="*/ 1377 h 91"/>
                                <a:gd name="T8" fmla="+- 0 6649 6649"/>
                                <a:gd name="T9" fmla="*/ T8 w 2"/>
                                <a:gd name="T10" fmla="+- 0 1467 1377"/>
                                <a:gd name="T11" fmla="*/ 1467 h 91"/>
                                <a:gd name="T12" fmla="+- 0 6651 6649"/>
                                <a:gd name="T13" fmla="*/ T12 w 2"/>
                                <a:gd name="T14" fmla="+- 0 1467 1377"/>
                                <a:gd name="T15" fmla="*/ 1467 h 91"/>
                                <a:gd name="T16" fmla="+- 0 6651 6649"/>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31" name="Group 1942"/>
                        <wpg:cNvGrpSpPr>
                          <a:grpSpLocks/>
                        </wpg:cNvGrpSpPr>
                        <wpg:grpSpPr bwMode="auto">
                          <a:xfrm>
                            <a:off x="6865" y="1377"/>
                            <a:ext cx="3" cy="91"/>
                            <a:chOff x="6865" y="1377"/>
                            <a:chExt cx="3" cy="91"/>
                          </a:xfrm>
                        </wpg:grpSpPr>
                        <wps:wsp>
                          <wps:cNvPr id="19332" name="Freeform 1943"/>
                          <wps:cNvSpPr>
                            <a:spLocks/>
                          </wps:cNvSpPr>
                          <wps:spPr bwMode="auto">
                            <a:xfrm>
                              <a:off x="6865" y="1377"/>
                              <a:ext cx="3" cy="91"/>
                            </a:xfrm>
                            <a:custGeom>
                              <a:avLst/>
                              <a:gdLst>
                                <a:gd name="T0" fmla="+- 0 6868 6865"/>
                                <a:gd name="T1" fmla="*/ T0 w 3"/>
                                <a:gd name="T2" fmla="+- 0 1377 1377"/>
                                <a:gd name="T3" fmla="*/ 1377 h 91"/>
                                <a:gd name="T4" fmla="+- 0 6865 6865"/>
                                <a:gd name="T5" fmla="*/ T4 w 3"/>
                                <a:gd name="T6" fmla="+- 0 1377 1377"/>
                                <a:gd name="T7" fmla="*/ 1377 h 91"/>
                                <a:gd name="T8" fmla="+- 0 6865 6865"/>
                                <a:gd name="T9" fmla="*/ T8 w 3"/>
                                <a:gd name="T10" fmla="+- 0 1467 1377"/>
                                <a:gd name="T11" fmla="*/ 1467 h 91"/>
                                <a:gd name="T12" fmla="+- 0 6868 6865"/>
                                <a:gd name="T13" fmla="*/ T12 w 3"/>
                                <a:gd name="T14" fmla="+- 0 1467 1377"/>
                                <a:gd name="T15" fmla="*/ 1467 h 91"/>
                                <a:gd name="T16" fmla="+- 0 6868 6865"/>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33" name="Group 1944"/>
                        <wpg:cNvGrpSpPr>
                          <a:grpSpLocks/>
                        </wpg:cNvGrpSpPr>
                        <wpg:grpSpPr bwMode="auto">
                          <a:xfrm>
                            <a:off x="6651" y="1377"/>
                            <a:ext cx="3" cy="91"/>
                            <a:chOff x="6651" y="1377"/>
                            <a:chExt cx="3" cy="91"/>
                          </a:xfrm>
                        </wpg:grpSpPr>
                        <wps:wsp>
                          <wps:cNvPr id="19334" name="Freeform 1945"/>
                          <wps:cNvSpPr>
                            <a:spLocks/>
                          </wps:cNvSpPr>
                          <wps:spPr bwMode="auto">
                            <a:xfrm>
                              <a:off x="6651" y="1377"/>
                              <a:ext cx="3" cy="91"/>
                            </a:xfrm>
                            <a:custGeom>
                              <a:avLst/>
                              <a:gdLst>
                                <a:gd name="T0" fmla="+- 0 6654 6651"/>
                                <a:gd name="T1" fmla="*/ T0 w 3"/>
                                <a:gd name="T2" fmla="+- 0 1377 1377"/>
                                <a:gd name="T3" fmla="*/ 1377 h 91"/>
                                <a:gd name="T4" fmla="+- 0 6651 6651"/>
                                <a:gd name="T5" fmla="*/ T4 w 3"/>
                                <a:gd name="T6" fmla="+- 0 1377 1377"/>
                                <a:gd name="T7" fmla="*/ 1377 h 91"/>
                                <a:gd name="T8" fmla="+- 0 6651 6651"/>
                                <a:gd name="T9" fmla="*/ T8 w 3"/>
                                <a:gd name="T10" fmla="+- 0 1467 1377"/>
                                <a:gd name="T11" fmla="*/ 1467 h 91"/>
                                <a:gd name="T12" fmla="+- 0 6654 6651"/>
                                <a:gd name="T13" fmla="*/ T12 w 3"/>
                                <a:gd name="T14" fmla="+- 0 1467 1377"/>
                                <a:gd name="T15" fmla="*/ 1467 h 91"/>
                                <a:gd name="T16" fmla="+- 0 6654 6651"/>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35" name="Picture 1946"/>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6863" y="1377"/>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36" name="Picture 194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6654" y="137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37" name="Group 1948"/>
                        <wpg:cNvGrpSpPr>
                          <a:grpSpLocks/>
                        </wpg:cNvGrpSpPr>
                        <wpg:grpSpPr bwMode="auto">
                          <a:xfrm>
                            <a:off x="6861" y="1377"/>
                            <a:ext cx="3" cy="91"/>
                            <a:chOff x="6861" y="1377"/>
                            <a:chExt cx="3" cy="91"/>
                          </a:xfrm>
                        </wpg:grpSpPr>
                        <wps:wsp>
                          <wps:cNvPr id="19338" name="Freeform 1949"/>
                          <wps:cNvSpPr>
                            <a:spLocks/>
                          </wps:cNvSpPr>
                          <wps:spPr bwMode="auto">
                            <a:xfrm>
                              <a:off x="6861" y="1377"/>
                              <a:ext cx="3" cy="91"/>
                            </a:xfrm>
                            <a:custGeom>
                              <a:avLst/>
                              <a:gdLst>
                                <a:gd name="T0" fmla="+- 0 6863 6861"/>
                                <a:gd name="T1" fmla="*/ T0 w 3"/>
                                <a:gd name="T2" fmla="+- 0 1377 1377"/>
                                <a:gd name="T3" fmla="*/ 1377 h 91"/>
                                <a:gd name="T4" fmla="+- 0 6861 6861"/>
                                <a:gd name="T5" fmla="*/ T4 w 3"/>
                                <a:gd name="T6" fmla="+- 0 1377 1377"/>
                                <a:gd name="T7" fmla="*/ 1377 h 91"/>
                                <a:gd name="T8" fmla="+- 0 6861 6861"/>
                                <a:gd name="T9" fmla="*/ T8 w 3"/>
                                <a:gd name="T10" fmla="+- 0 1467 1377"/>
                                <a:gd name="T11" fmla="*/ 1467 h 91"/>
                                <a:gd name="T12" fmla="+- 0 6863 6861"/>
                                <a:gd name="T13" fmla="*/ T12 w 3"/>
                                <a:gd name="T14" fmla="+- 0 1467 1377"/>
                                <a:gd name="T15" fmla="*/ 1467 h 91"/>
                                <a:gd name="T16" fmla="+- 0 6863 6861"/>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39" name="Group 1950"/>
                        <wpg:cNvGrpSpPr>
                          <a:grpSpLocks/>
                        </wpg:cNvGrpSpPr>
                        <wpg:grpSpPr bwMode="auto">
                          <a:xfrm>
                            <a:off x="6656" y="1377"/>
                            <a:ext cx="3" cy="91"/>
                            <a:chOff x="6656" y="1377"/>
                            <a:chExt cx="3" cy="91"/>
                          </a:xfrm>
                        </wpg:grpSpPr>
                        <wps:wsp>
                          <wps:cNvPr id="19340" name="Freeform 1951"/>
                          <wps:cNvSpPr>
                            <a:spLocks/>
                          </wps:cNvSpPr>
                          <wps:spPr bwMode="auto">
                            <a:xfrm>
                              <a:off x="6656" y="1377"/>
                              <a:ext cx="3" cy="91"/>
                            </a:xfrm>
                            <a:custGeom>
                              <a:avLst/>
                              <a:gdLst>
                                <a:gd name="T0" fmla="+- 0 6658 6656"/>
                                <a:gd name="T1" fmla="*/ T0 w 3"/>
                                <a:gd name="T2" fmla="+- 0 1377 1377"/>
                                <a:gd name="T3" fmla="*/ 1377 h 91"/>
                                <a:gd name="T4" fmla="+- 0 6656 6656"/>
                                <a:gd name="T5" fmla="*/ T4 w 3"/>
                                <a:gd name="T6" fmla="+- 0 1377 1377"/>
                                <a:gd name="T7" fmla="*/ 1377 h 91"/>
                                <a:gd name="T8" fmla="+- 0 6656 6656"/>
                                <a:gd name="T9" fmla="*/ T8 w 3"/>
                                <a:gd name="T10" fmla="+- 0 1467 1377"/>
                                <a:gd name="T11" fmla="*/ 1467 h 91"/>
                                <a:gd name="T12" fmla="+- 0 6658 6656"/>
                                <a:gd name="T13" fmla="*/ T12 w 3"/>
                                <a:gd name="T14" fmla="+- 0 1467 1377"/>
                                <a:gd name="T15" fmla="*/ 1467 h 91"/>
                                <a:gd name="T16" fmla="+- 0 6658 6656"/>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41" name="Group 1952"/>
                        <wpg:cNvGrpSpPr>
                          <a:grpSpLocks/>
                        </wpg:cNvGrpSpPr>
                        <wpg:grpSpPr bwMode="auto">
                          <a:xfrm>
                            <a:off x="6859" y="1377"/>
                            <a:ext cx="2" cy="91"/>
                            <a:chOff x="6859" y="1377"/>
                            <a:chExt cx="2" cy="91"/>
                          </a:xfrm>
                        </wpg:grpSpPr>
                        <wps:wsp>
                          <wps:cNvPr id="19342" name="Freeform 1953"/>
                          <wps:cNvSpPr>
                            <a:spLocks/>
                          </wps:cNvSpPr>
                          <wps:spPr bwMode="auto">
                            <a:xfrm>
                              <a:off x="6859" y="1377"/>
                              <a:ext cx="2" cy="91"/>
                            </a:xfrm>
                            <a:custGeom>
                              <a:avLst/>
                              <a:gdLst>
                                <a:gd name="T0" fmla="+- 0 6861 6859"/>
                                <a:gd name="T1" fmla="*/ T0 w 2"/>
                                <a:gd name="T2" fmla="+- 0 1377 1377"/>
                                <a:gd name="T3" fmla="*/ 1377 h 91"/>
                                <a:gd name="T4" fmla="+- 0 6859 6859"/>
                                <a:gd name="T5" fmla="*/ T4 w 2"/>
                                <a:gd name="T6" fmla="+- 0 1377 1377"/>
                                <a:gd name="T7" fmla="*/ 1377 h 91"/>
                                <a:gd name="T8" fmla="+- 0 6859 6859"/>
                                <a:gd name="T9" fmla="*/ T8 w 2"/>
                                <a:gd name="T10" fmla="+- 0 1467 1377"/>
                                <a:gd name="T11" fmla="*/ 1467 h 91"/>
                                <a:gd name="T12" fmla="+- 0 6861 6859"/>
                                <a:gd name="T13" fmla="*/ T12 w 2"/>
                                <a:gd name="T14" fmla="+- 0 1467 1377"/>
                                <a:gd name="T15" fmla="*/ 1467 h 91"/>
                                <a:gd name="T16" fmla="+- 0 6861 6859"/>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43" name="Group 1954"/>
                        <wpg:cNvGrpSpPr>
                          <a:grpSpLocks/>
                        </wpg:cNvGrpSpPr>
                        <wpg:grpSpPr bwMode="auto">
                          <a:xfrm>
                            <a:off x="6658" y="1377"/>
                            <a:ext cx="2" cy="91"/>
                            <a:chOff x="6658" y="1377"/>
                            <a:chExt cx="2" cy="91"/>
                          </a:xfrm>
                        </wpg:grpSpPr>
                        <wps:wsp>
                          <wps:cNvPr id="19344" name="Freeform 1955"/>
                          <wps:cNvSpPr>
                            <a:spLocks/>
                          </wps:cNvSpPr>
                          <wps:spPr bwMode="auto">
                            <a:xfrm>
                              <a:off x="6658" y="1377"/>
                              <a:ext cx="2" cy="91"/>
                            </a:xfrm>
                            <a:custGeom>
                              <a:avLst/>
                              <a:gdLst>
                                <a:gd name="T0" fmla="+- 0 6660 6658"/>
                                <a:gd name="T1" fmla="*/ T0 w 2"/>
                                <a:gd name="T2" fmla="+- 0 1377 1377"/>
                                <a:gd name="T3" fmla="*/ 1377 h 91"/>
                                <a:gd name="T4" fmla="+- 0 6658 6658"/>
                                <a:gd name="T5" fmla="*/ T4 w 2"/>
                                <a:gd name="T6" fmla="+- 0 1377 1377"/>
                                <a:gd name="T7" fmla="*/ 1377 h 91"/>
                                <a:gd name="T8" fmla="+- 0 6658 6658"/>
                                <a:gd name="T9" fmla="*/ T8 w 2"/>
                                <a:gd name="T10" fmla="+- 0 1467 1377"/>
                                <a:gd name="T11" fmla="*/ 1467 h 91"/>
                                <a:gd name="T12" fmla="+- 0 6660 6658"/>
                                <a:gd name="T13" fmla="*/ T12 w 2"/>
                                <a:gd name="T14" fmla="+- 0 1467 1377"/>
                                <a:gd name="T15" fmla="*/ 1467 h 91"/>
                                <a:gd name="T16" fmla="+- 0 6660 6658"/>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45" name="Group 1956"/>
                        <wpg:cNvGrpSpPr>
                          <a:grpSpLocks/>
                        </wpg:cNvGrpSpPr>
                        <wpg:grpSpPr bwMode="auto">
                          <a:xfrm>
                            <a:off x="6856" y="1377"/>
                            <a:ext cx="3" cy="91"/>
                            <a:chOff x="6856" y="1377"/>
                            <a:chExt cx="3" cy="91"/>
                          </a:xfrm>
                        </wpg:grpSpPr>
                        <wps:wsp>
                          <wps:cNvPr id="19346" name="Freeform 1957"/>
                          <wps:cNvSpPr>
                            <a:spLocks/>
                          </wps:cNvSpPr>
                          <wps:spPr bwMode="auto">
                            <a:xfrm>
                              <a:off x="6856" y="1377"/>
                              <a:ext cx="3" cy="91"/>
                            </a:xfrm>
                            <a:custGeom>
                              <a:avLst/>
                              <a:gdLst>
                                <a:gd name="T0" fmla="+- 0 6859 6856"/>
                                <a:gd name="T1" fmla="*/ T0 w 3"/>
                                <a:gd name="T2" fmla="+- 0 1377 1377"/>
                                <a:gd name="T3" fmla="*/ 1377 h 91"/>
                                <a:gd name="T4" fmla="+- 0 6856 6856"/>
                                <a:gd name="T5" fmla="*/ T4 w 3"/>
                                <a:gd name="T6" fmla="+- 0 1377 1377"/>
                                <a:gd name="T7" fmla="*/ 1377 h 91"/>
                                <a:gd name="T8" fmla="+- 0 6856 6856"/>
                                <a:gd name="T9" fmla="*/ T8 w 3"/>
                                <a:gd name="T10" fmla="+- 0 1467 1377"/>
                                <a:gd name="T11" fmla="*/ 1467 h 91"/>
                                <a:gd name="T12" fmla="+- 0 6859 6856"/>
                                <a:gd name="T13" fmla="*/ T12 w 3"/>
                                <a:gd name="T14" fmla="+- 0 1467 1377"/>
                                <a:gd name="T15" fmla="*/ 1467 h 91"/>
                                <a:gd name="T16" fmla="+- 0 6859 6856"/>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47" name="Group 1958"/>
                        <wpg:cNvGrpSpPr>
                          <a:grpSpLocks/>
                        </wpg:cNvGrpSpPr>
                        <wpg:grpSpPr bwMode="auto">
                          <a:xfrm>
                            <a:off x="6660" y="1377"/>
                            <a:ext cx="3" cy="91"/>
                            <a:chOff x="6660" y="1377"/>
                            <a:chExt cx="3" cy="91"/>
                          </a:xfrm>
                        </wpg:grpSpPr>
                        <wps:wsp>
                          <wps:cNvPr id="19348" name="Freeform 1959"/>
                          <wps:cNvSpPr>
                            <a:spLocks/>
                          </wps:cNvSpPr>
                          <wps:spPr bwMode="auto">
                            <a:xfrm>
                              <a:off x="6660" y="1377"/>
                              <a:ext cx="3" cy="91"/>
                            </a:xfrm>
                            <a:custGeom>
                              <a:avLst/>
                              <a:gdLst>
                                <a:gd name="T0" fmla="+- 0 6663 6660"/>
                                <a:gd name="T1" fmla="*/ T0 w 3"/>
                                <a:gd name="T2" fmla="+- 0 1377 1377"/>
                                <a:gd name="T3" fmla="*/ 1377 h 91"/>
                                <a:gd name="T4" fmla="+- 0 6660 6660"/>
                                <a:gd name="T5" fmla="*/ T4 w 3"/>
                                <a:gd name="T6" fmla="+- 0 1377 1377"/>
                                <a:gd name="T7" fmla="*/ 1377 h 91"/>
                                <a:gd name="T8" fmla="+- 0 6660 6660"/>
                                <a:gd name="T9" fmla="*/ T8 w 3"/>
                                <a:gd name="T10" fmla="+- 0 1467 1377"/>
                                <a:gd name="T11" fmla="*/ 1467 h 91"/>
                                <a:gd name="T12" fmla="+- 0 6663 6660"/>
                                <a:gd name="T13" fmla="*/ T12 w 3"/>
                                <a:gd name="T14" fmla="+- 0 1467 1377"/>
                                <a:gd name="T15" fmla="*/ 1467 h 91"/>
                                <a:gd name="T16" fmla="+- 0 6663 6660"/>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49" name="Picture 1960"/>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6854" y="137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50" name="Group 1961"/>
                        <wpg:cNvGrpSpPr>
                          <a:grpSpLocks/>
                        </wpg:cNvGrpSpPr>
                        <wpg:grpSpPr bwMode="auto">
                          <a:xfrm>
                            <a:off x="6663" y="1377"/>
                            <a:ext cx="2" cy="91"/>
                            <a:chOff x="6663" y="1377"/>
                            <a:chExt cx="2" cy="91"/>
                          </a:xfrm>
                        </wpg:grpSpPr>
                        <wps:wsp>
                          <wps:cNvPr id="19351" name="Freeform 1962"/>
                          <wps:cNvSpPr>
                            <a:spLocks/>
                          </wps:cNvSpPr>
                          <wps:spPr bwMode="auto">
                            <a:xfrm>
                              <a:off x="6663" y="1377"/>
                              <a:ext cx="2" cy="91"/>
                            </a:xfrm>
                            <a:custGeom>
                              <a:avLst/>
                              <a:gdLst>
                                <a:gd name="T0" fmla="+- 0 6665 6663"/>
                                <a:gd name="T1" fmla="*/ T0 w 2"/>
                                <a:gd name="T2" fmla="+- 0 1377 1377"/>
                                <a:gd name="T3" fmla="*/ 1377 h 91"/>
                                <a:gd name="T4" fmla="+- 0 6663 6663"/>
                                <a:gd name="T5" fmla="*/ T4 w 2"/>
                                <a:gd name="T6" fmla="+- 0 1377 1377"/>
                                <a:gd name="T7" fmla="*/ 1377 h 91"/>
                                <a:gd name="T8" fmla="+- 0 6663 6663"/>
                                <a:gd name="T9" fmla="*/ T8 w 2"/>
                                <a:gd name="T10" fmla="+- 0 1467 1377"/>
                                <a:gd name="T11" fmla="*/ 1467 h 91"/>
                                <a:gd name="T12" fmla="+- 0 6665 6663"/>
                                <a:gd name="T13" fmla="*/ T12 w 2"/>
                                <a:gd name="T14" fmla="+- 0 1467 1377"/>
                                <a:gd name="T15" fmla="*/ 1467 h 91"/>
                                <a:gd name="T16" fmla="+- 0 6665 6663"/>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52" name="Group 1963"/>
                        <wpg:cNvGrpSpPr>
                          <a:grpSpLocks/>
                        </wpg:cNvGrpSpPr>
                        <wpg:grpSpPr bwMode="auto">
                          <a:xfrm>
                            <a:off x="6852" y="1377"/>
                            <a:ext cx="3" cy="91"/>
                            <a:chOff x="6852" y="1377"/>
                            <a:chExt cx="3" cy="91"/>
                          </a:xfrm>
                        </wpg:grpSpPr>
                        <wps:wsp>
                          <wps:cNvPr id="19353" name="Freeform 1964"/>
                          <wps:cNvSpPr>
                            <a:spLocks/>
                          </wps:cNvSpPr>
                          <wps:spPr bwMode="auto">
                            <a:xfrm>
                              <a:off x="6852" y="1377"/>
                              <a:ext cx="3" cy="91"/>
                            </a:xfrm>
                            <a:custGeom>
                              <a:avLst/>
                              <a:gdLst>
                                <a:gd name="T0" fmla="+- 0 6854 6852"/>
                                <a:gd name="T1" fmla="*/ T0 w 3"/>
                                <a:gd name="T2" fmla="+- 0 1377 1377"/>
                                <a:gd name="T3" fmla="*/ 1377 h 91"/>
                                <a:gd name="T4" fmla="+- 0 6852 6852"/>
                                <a:gd name="T5" fmla="*/ T4 w 3"/>
                                <a:gd name="T6" fmla="+- 0 1377 1377"/>
                                <a:gd name="T7" fmla="*/ 1377 h 91"/>
                                <a:gd name="T8" fmla="+- 0 6852 6852"/>
                                <a:gd name="T9" fmla="*/ T8 w 3"/>
                                <a:gd name="T10" fmla="+- 0 1467 1377"/>
                                <a:gd name="T11" fmla="*/ 1467 h 91"/>
                                <a:gd name="T12" fmla="+- 0 6854 6852"/>
                                <a:gd name="T13" fmla="*/ T12 w 3"/>
                                <a:gd name="T14" fmla="+- 0 1467 1377"/>
                                <a:gd name="T15" fmla="*/ 1467 h 91"/>
                                <a:gd name="T16" fmla="+- 0 6854 6852"/>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54" name="Picture 1965"/>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6665" y="137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55" name="Group 1966"/>
                        <wpg:cNvGrpSpPr>
                          <a:grpSpLocks/>
                        </wpg:cNvGrpSpPr>
                        <wpg:grpSpPr bwMode="auto">
                          <a:xfrm>
                            <a:off x="6850" y="1377"/>
                            <a:ext cx="2" cy="91"/>
                            <a:chOff x="6850" y="1377"/>
                            <a:chExt cx="2" cy="91"/>
                          </a:xfrm>
                        </wpg:grpSpPr>
                        <wps:wsp>
                          <wps:cNvPr id="19356" name="Freeform 1967"/>
                          <wps:cNvSpPr>
                            <a:spLocks/>
                          </wps:cNvSpPr>
                          <wps:spPr bwMode="auto">
                            <a:xfrm>
                              <a:off x="6850" y="1377"/>
                              <a:ext cx="2" cy="91"/>
                            </a:xfrm>
                            <a:custGeom>
                              <a:avLst/>
                              <a:gdLst>
                                <a:gd name="T0" fmla="+- 0 6852 6850"/>
                                <a:gd name="T1" fmla="*/ T0 w 2"/>
                                <a:gd name="T2" fmla="+- 0 1377 1377"/>
                                <a:gd name="T3" fmla="*/ 1377 h 91"/>
                                <a:gd name="T4" fmla="+- 0 6850 6850"/>
                                <a:gd name="T5" fmla="*/ T4 w 2"/>
                                <a:gd name="T6" fmla="+- 0 1377 1377"/>
                                <a:gd name="T7" fmla="*/ 1377 h 91"/>
                                <a:gd name="T8" fmla="+- 0 6850 6850"/>
                                <a:gd name="T9" fmla="*/ T8 w 2"/>
                                <a:gd name="T10" fmla="+- 0 1467 1377"/>
                                <a:gd name="T11" fmla="*/ 1467 h 91"/>
                                <a:gd name="T12" fmla="+- 0 6852 6850"/>
                                <a:gd name="T13" fmla="*/ T12 w 2"/>
                                <a:gd name="T14" fmla="+- 0 1467 1377"/>
                                <a:gd name="T15" fmla="*/ 1467 h 91"/>
                                <a:gd name="T16" fmla="+- 0 6852 6850"/>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57" name="Group 1968"/>
                        <wpg:cNvGrpSpPr>
                          <a:grpSpLocks/>
                        </wpg:cNvGrpSpPr>
                        <wpg:grpSpPr bwMode="auto">
                          <a:xfrm>
                            <a:off x="6668" y="1377"/>
                            <a:ext cx="2" cy="91"/>
                            <a:chOff x="6668" y="1377"/>
                            <a:chExt cx="2" cy="91"/>
                          </a:xfrm>
                        </wpg:grpSpPr>
                        <wps:wsp>
                          <wps:cNvPr id="19358" name="Freeform 1969"/>
                          <wps:cNvSpPr>
                            <a:spLocks/>
                          </wps:cNvSpPr>
                          <wps:spPr bwMode="auto">
                            <a:xfrm>
                              <a:off x="6668" y="1377"/>
                              <a:ext cx="2" cy="91"/>
                            </a:xfrm>
                            <a:custGeom>
                              <a:avLst/>
                              <a:gdLst>
                                <a:gd name="T0" fmla="+- 0 6669 6668"/>
                                <a:gd name="T1" fmla="*/ T0 w 2"/>
                                <a:gd name="T2" fmla="+- 0 1377 1377"/>
                                <a:gd name="T3" fmla="*/ 1377 h 91"/>
                                <a:gd name="T4" fmla="+- 0 6668 6668"/>
                                <a:gd name="T5" fmla="*/ T4 w 2"/>
                                <a:gd name="T6" fmla="+- 0 1377 1377"/>
                                <a:gd name="T7" fmla="*/ 1377 h 91"/>
                                <a:gd name="T8" fmla="+- 0 6668 6668"/>
                                <a:gd name="T9" fmla="*/ T8 w 2"/>
                                <a:gd name="T10" fmla="+- 0 1467 1377"/>
                                <a:gd name="T11" fmla="*/ 1467 h 91"/>
                                <a:gd name="T12" fmla="+- 0 6669 6668"/>
                                <a:gd name="T13" fmla="*/ T12 w 2"/>
                                <a:gd name="T14" fmla="+- 0 1467 1377"/>
                                <a:gd name="T15" fmla="*/ 1467 h 91"/>
                                <a:gd name="T16" fmla="+- 0 6669 6668"/>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59" name="Group 1970"/>
                        <wpg:cNvGrpSpPr>
                          <a:grpSpLocks/>
                        </wpg:cNvGrpSpPr>
                        <wpg:grpSpPr bwMode="auto">
                          <a:xfrm>
                            <a:off x="6847" y="1377"/>
                            <a:ext cx="3" cy="91"/>
                            <a:chOff x="6847" y="1377"/>
                            <a:chExt cx="3" cy="91"/>
                          </a:xfrm>
                        </wpg:grpSpPr>
                        <wps:wsp>
                          <wps:cNvPr id="19360" name="Freeform 1971"/>
                          <wps:cNvSpPr>
                            <a:spLocks/>
                          </wps:cNvSpPr>
                          <wps:spPr bwMode="auto">
                            <a:xfrm>
                              <a:off x="6847" y="1377"/>
                              <a:ext cx="3" cy="91"/>
                            </a:xfrm>
                            <a:custGeom>
                              <a:avLst/>
                              <a:gdLst>
                                <a:gd name="T0" fmla="+- 0 6850 6847"/>
                                <a:gd name="T1" fmla="*/ T0 w 3"/>
                                <a:gd name="T2" fmla="+- 0 1377 1377"/>
                                <a:gd name="T3" fmla="*/ 1377 h 91"/>
                                <a:gd name="T4" fmla="+- 0 6847 6847"/>
                                <a:gd name="T5" fmla="*/ T4 w 3"/>
                                <a:gd name="T6" fmla="+- 0 1377 1377"/>
                                <a:gd name="T7" fmla="*/ 1377 h 91"/>
                                <a:gd name="T8" fmla="+- 0 6847 6847"/>
                                <a:gd name="T9" fmla="*/ T8 w 3"/>
                                <a:gd name="T10" fmla="+- 0 1467 1377"/>
                                <a:gd name="T11" fmla="*/ 1467 h 91"/>
                                <a:gd name="T12" fmla="+- 0 6850 6847"/>
                                <a:gd name="T13" fmla="*/ T12 w 3"/>
                                <a:gd name="T14" fmla="+- 0 1467 1377"/>
                                <a:gd name="T15" fmla="*/ 1467 h 91"/>
                                <a:gd name="T16" fmla="+- 0 6850 6847"/>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61" name="Group 1972"/>
                        <wpg:cNvGrpSpPr>
                          <a:grpSpLocks/>
                        </wpg:cNvGrpSpPr>
                        <wpg:grpSpPr bwMode="auto">
                          <a:xfrm>
                            <a:off x="6669" y="1377"/>
                            <a:ext cx="3" cy="91"/>
                            <a:chOff x="6669" y="1377"/>
                            <a:chExt cx="3" cy="91"/>
                          </a:xfrm>
                        </wpg:grpSpPr>
                        <wps:wsp>
                          <wps:cNvPr id="19362" name="Freeform 1973"/>
                          <wps:cNvSpPr>
                            <a:spLocks/>
                          </wps:cNvSpPr>
                          <wps:spPr bwMode="auto">
                            <a:xfrm>
                              <a:off x="6669" y="1377"/>
                              <a:ext cx="3" cy="91"/>
                            </a:xfrm>
                            <a:custGeom>
                              <a:avLst/>
                              <a:gdLst>
                                <a:gd name="T0" fmla="+- 0 6672 6669"/>
                                <a:gd name="T1" fmla="*/ T0 w 3"/>
                                <a:gd name="T2" fmla="+- 0 1377 1377"/>
                                <a:gd name="T3" fmla="*/ 1377 h 91"/>
                                <a:gd name="T4" fmla="+- 0 6669 6669"/>
                                <a:gd name="T5" fmla="*/ T4 w 3"/>
                                <a:gd name="T6" fmla="+- 0 1377 1377"/>
                                <a:gd name="T7" fmla="*/ 1377 h 91"/>
                                <a:gd name="T8" fmla="+- 0 6669 6669"/>
                                <a:gd name="T9" fmla="*/ T8 w 3"/>
                                <a:gd name="T10" fmla="+- 0 1467 1377"/>
                                <a:gd name="T11" fmla="*/ 1467 h 91"/>
                                <a:gd name="T12" fmla="+- 0 6672 6669"/>
                                <a:gd name="T13" fmla="*/ T12 w 3"/>
                                <a:gd name="T14" fmla="+- 0 1467 1377"/>
                                <a:gd name="T15" fmla="*/ 1467 h 91"/>
                                <a:gd name="T16" fmla="+- 0 6672 6669"/>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63" name="Group 1974"/>
                        <wpg:cNvGrpSpPr>
                          <a:grpSpLocks/>
                        </wpg:cNvGrpSpPr>
                        <wpg:grpSpPr bwMode="auto">
                          <a:xfrm>
                            <a:off x="6845" y="1377"/>
                            <a:ext cx="2" cy="91"/>
                            <a:chOff x="6845" y="1377"/>
                            <a:chExt cx="2" cy="91"/>
                          </a:xfrm>
                        </wpg:grpSpPr>
                        <wps:wsp>
                          <wps:cNvPr id="19364" name="Freeform 1975"/>
                          <wps:cNvSpPr>
                            <a:spLocks/>
                          </wps:cNvSpPr>
                          <wps:spPr bwMode="auto">
                            <a:xfrm>
                              <a:off x="6845" y="1377"/>
                              <a:ext cx="2" cy="91"/>
                            </a:xfrm>
                            <a:custGeom>
                              <a:avLst/>
                              <a:gdLst>
                                <a:gd name="T0" fmla="+- 0 6847 6845"/>
                                <a:gd name="T1" fmla="*/ T0 w 2"/>
                                <a:gd name="T2" fmla="+- 0 1377 1377"/>
                                <a:gd name="T3" fmla="*/ 1377 h 91"/>
                                <a:gd name="T4" fmla="+- 0 6845 6845"/>
                                <a:gd name="T5" fmla="*/ T4 w 2"/>
                                <a:gd name="T6" fmla="+- 0 1377 1377"/>
                                <a:gd name="T7" fmla="*/ 1377 h 91"/>
                                <a:gd name="T8" fmla="+- 0 6845 6845"/>
                                <a:gd name="T9" fmla="*/ T8 w 2"/>
                                <a:gd name="T10" fmla="+- 0 1467 1377"/>
                                <a:gd name="T11" fmla="*/ 1467 h 91"/>
                                <a:gd name="T12" fmla="+- 0 6847 6845"/>
                                <a:gd name="T13" fmla="*/ T12 w 2"/>
                                <a:gd name="T14" fmla="+- 0 1467 1377"/>
                                <a:gd name="T15" fmla="*/ 1467 h 91"/>
                                <a:gd name="T16" fmla="+- 0 6847 6845"/>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65" name="Group 1976"/>
                        <wpg:cNvGrpSpPr>
                          <a:grpSpLocks/>
                        </wpg:cNvGrpSpPr>
                        <wpg:grpSpPr bwMode="auto">
                          <a:xfrm>
                            <a:off x="6672" y="1377"/>
                            <a:ext cx="2" cy="91"/>
                            <a:chOff x="6672" y="1377"/>
                            <a:chExt cx="2" cy="91"/>
                          </a:xfrm>
                        </wpg:grpSpPr>
                        <wps:wsp>
                          <wps:cNvPr id="19366" name="Freeform 1977"/>
                          <wps:cNvSpPr>
                            <a:spLocks/>
                          </wps:cNvSpPr>
                          <wps:spPr bwMode="auto">
                            <a:xfrm>
                              <a:off x="6672" y="1377"/>
                              <a:ext cx="2" cy="91"/>
                            </a:xfrm>
                            <a:custGeom>
                              <a:avLst/>
                              <a:gdLst>
                                <a:gd name="T0" fmla="+- 0 6674 6672"/>
                                <a:gd name="T1" fmla="*/ T0 w 2"/>
                                <a:gd name="T2" fmla="+- 0 1377 1377"/>
                                <a:gd name="T3" fmla="*/ 1377 h 91"/>
                                <a:gd name="T4" fmla="+- 0 6672 6672"/>
                                <a:gd name="T5" fmla="*/ T4 w 2"/>
                                <a:gd name="T6" fmla="+- 0 1377 1377"/>
                                <a:gd name="T7" fmla="*/ 1377 h 91"/>
                                <a:gd name="T8" fmla="+- 0 6672 6672"/>
                                <a:gd name="T9" fmla="*/ T8 w 2"/>
                                <a:gd name="T10" fmla="+- 0 1467 1377"/>
                                <a:gd name="T11" fmla="*/ 1467 h 91"/>
                                <a:gd name="T12" fmla="+- 0 6674 6672"/>
                                <a:gd name="T13" fmla="*/ T12 w 2"/>
                                <a:gd name="T14" fmla="+- 0 1467 1377"/>
                                <a:gd name="T15" fmla="*/ 1467 h 91"/>
                                <a:gd name="T16" fmla="+- 0 6674 6672"/>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67" name="Picture 1978"/>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6842" y="1377"/>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68" name="Picture 1979"/>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6674" y="137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69" name="Group 1980"/>
                        <wpg:cNvGrpSpPr>
                          <a:grpSpLocks/>
                        </wpg:cNvGrpSpPr>
                        <wpg:grpSpPr bwMode="auto">
                          <a:xfrm>
                            <a:off x="6841" y="1377"/>
                            <a:ext cx="2" cy="91"/>
                            <a:chOff x="6841" y="1377"/>
                            <a:chExt cx="2" cy="91"/>
                          </a:xfrm>
                        </wpg:grpSpPr>
                        <wps:wsp>
                          <wps:cNvPr id="19370" name="Freeform 1981"/>
                          <wps:cNvSpPr>
                            <a:spLocks/>
                          </wps:cNvSpPr>
                          <wps:spPr bwMode="auto">
                            <a:xfrm>
                              <a:off x="6841" y="1377"/>
                              <a:ext cx="2" cy="91"/>
                            </a:xfrm>
                            <a:custGeom>
                              <a:avLst/>
                              <a:gdLst>
                                <a:gd name="T0" fmla="+- 0 6842 6841"/>
                                <a:gd name="T1" fmla="*/ T0 w 2"/>
                                <a:gd name="T2" fmla="+- 0 1377 1377"/>
                                <a:gd name="T3" fmla="*/ 1377 h 91"/>
                                <a:gd name="T4" fmla="+- 0 6841 6841"/>
                                <a:gd name="T5" fmla="*/ T4 w 2"/>
                                <a:gd name="T6" fmla="+- 0 1377 1377"/>
                                <a:gd name="T7" fmla="*/ 1377 h 91"/>
                                <a:gd name="T8" fmla="+- 0 6841 6841"/>
                                <a:gd name="T9" fmla="*/ T8 w 2"/>
                                <a:gd name="T10" fmla="+- 0 1467 1377"/>
                                <a:gd name="T11" fmla="*/ 1467 h 91"/>
                                <a:gd name="T12" fmla="+- 0 6842 6841"/>
                                <a:gd name="T13" fmla="*/ T12 w 2"/>
                                <a:gd name="T14" fmla="+- 0 1467 1377"/>
                                <a:gd name="T15" fmla="*/ 1467 h 91"/>
                                <a:gd name="T16" fmla="+- 0 6842 6841"/>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71" name="Group 1982"/>
                        <wpg:cNvGrpSpPr>
                          <a:grpSpLocks/>
                        </wpg:cNvGrpSpPr>
                        <wpg:grpSpPr bwMode="auto">
                          <a:xfrm>
                            <a:off x="6677" y="1377"/>
                            <a:ext cx="2" cy="91"/>
                            <a:chOff x="6677" y="1377"/>
                            <a:chExt cx="2" cy="91"/>
                          </a:xfrm>
                        </wpg:grpSpPr>
                        <wps:wsp>
                          <wps:cNvPr id="19372" name="Freeform 1983"/>
                          <wps:cNvSpPr>
                            <a:spLocks/>
                          </wps:cNvSpPr>
                          <wps:spPr bwMode="auto">
                            <a:xfrm>
                              <a:off x="6677" y="1377"/>
                              <a:ext cx="2" cy="91"/>
                            </a:xfrm>
                            <a:custGeom>
                              <a:avLst/>
                              <a:gdLst>
                                <a:gd name="T0" fmla="+- 0 6679 6677"/>
                                <a:gd name="T1" fmla="*/ T0 w 2"/>
                                <a:gd name="T2" fmla="+- 0 1377 1377"/>
                                <a:gd name="T3" fmla="*/ 1377 h 91"/>
                                <a:gd name="T4" fmla="+- 0 6677 6677"/>
                                <a:gd name="T5" fmla="*/ T4 w 2"/>
                                <a:gd name="T6" fmla="+- 0 1377 1377"/>
                                <a:gd name="T7" fmla="*/ 1377 h 91"/>
                                <a:gd name="T8" fmla="+- 0 6677 6677"/>
                                <a:gd name="T9" fmla="*/ T8 w 2"/>
                                <a:gd name="T10" fmla="+- 0 1467 1377"/>
                                <a:gd name="T11" fmla="*/ 1467 h 91"/>
                                <a:gd name="T12" fmla="+- 0 6679 6677"/>
                                <a:gd name="T13" fmla="*/ T12 w 2"/>
                                <a:gd name="T14" fmla="+- 0 1467 1377"/>
                                <a:gd name="T15" fmla="*/ 1467 h 91"/>
                                <a:gd name="T16" fmla="+- 0 6679 6677"/>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73" name="Group 1984"/>
                        <wpg:cNvGrpSpPr>
                          <a:grpSpLocks/>
                        </wpg:cNvGrpSpPr>
                        <wpg:grpSpPr bwMode="auto">
                          <a:xfrm>
                            <a:off x="6838" y="1377"/>
                            <a:ext cx="3" cy="91"/>
                            <a:chOff x="6838" y="1377"/>
                            <a:chExt cx="3" cy="91"/>
                          </a:xfrm>
                        </wpg:grpSpPr>
                        <wps:wsp>
                          <wps:cNvPr id="19374" name="Freeform 1985"/>
                          <wps:cNvSpPr>
                            <a:spLocks/>
                          </wps:cNvSpPr>
                          <wps:spPr bwMode="auto">
                            <a:xfrm>
                              <a:off x="6838" y="1377"/>
                              <a:ext cx="3" cy="91"/>
                            </a:xfrm>
                            <a:custGeom>
                              <a:avLst/>
                              <a:gdLst>
                                <a:gd name="T0" fmla="+- 0 6841 6838"/>
                                <a:gd name="T1" fmla="*/ T0 w 3"/>
                                <a:gd name="T2" fmla="+- 0 1377 1377"/>
                                <a:gd name="T3" fmla="*/ 1377 h 91"/>
                                <a:gd name="T4" fmla="+- 0 6838 6838"/>
                                <a:gd name="T5" fmla="*/ T4 w 3"/>
                                <a:gd name="T6" fmla="+- 0 1377 1377"/>
                                <a:gd name="T7" fmla="*/ 1377 h 91"/>
                                <a:gd name="T8" fmla="+- 0 6838 6838"/>
                                <a:gd name="T9" fmla="*/ T8 w 3"/>
                                <a:gd name="T10" fmla="+- 0 1467 1377"/>
                                <a:gd name="T11" fmla="*/ 1467 h 91"/>
                                <a:gd name="T12" fmla="+- 0 6841 6838"/>
                                <a:gd name="T13" fmla="*/ T12 w 3"/>
                                <a:gd name="T14" fmla="+- 0 1467 1377"/>
                                <a:gd name="T15" fmla="*/ 1467 h 91"/>
                                <a:gd name="T16" fmla="+- 0 6841 6838"/>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75" name="Group 1986"/>
                        <wpg:cNvGrpSpPr>
                          <a:grpSpLocks/>
                        </wpg:cNvGrpSpPr>
                        <wpg:grpSpPr bwMode="auto">
                          <a:xfrm>
                            <a:off x="6679" y="1377"/>
                            <a:ext cx="3" cy="91"/>
                            <a:chOff x="6679" y="1377"/>
                            <a:chExt cx="3" cy="91"/>
                          </a:xfrm>
                        </wpg:grpSpPr>
                        <wps:wsp>
                          <wps:cNvPr id="19376" name="Freeform 1987"/>
                          <wps:cNvSpPr>
                            <a:spLocks/>
                          </wps:cNvSpPr>
                          <wps:spPr bwMode="auto">
                            <a:xfrm>
                              <a:off x="6679" y="1377"/>
                              <a:ext cx="3" cy="91"/>
                            </a:xfrm>
                            <a:custGeom>
                              <a:avLst/>
                              <a:gdLst>
                                <a:gd name="T0" fmla="+- 0 6681 6679"/>
                                <a:gd name="T1" fmla="*/ T0 w 3"/>
                                <a:gd name="T2" fmla="+- 0 1377 1377"/>
                                <a:gd name="T3" fmla="*/ 1377 h 91"/>
                                <a:gd name="T4" fmla="+- 0 6679 6679"/>
                                <a:gd name="T5" fmla="*/ T4 w 3"/>
                                <a:gd name="T6" fmla="+- 0 1377 1377"/>
                                <a:gd name="T7" fmla="*/ 1377 h 91"/>
                                <a:gd name="T8" fmla="+- 0 6679 6679"/>
                                <a:gd name="T9" fmla="*/ T8 w 3"/>
                                <a:gd name="T10" fmla="+- 0 1467 1377"/>
                                <a:gd name="T11" fmla="*/ 1467 h 91"/>
                                <a:gd name="T12" fmla="+- 0 6681 6679"/>
                                <a:gd name="T13" fmla="*/ T12 w 3"/>
                                <a:gd name="T14" fmla="+- 0 1467 1377"/>
                                <a:gd name="T15" fmla="*/ 1467 h 91"/>
                                <a:gd name="T16" fmla="+- 0 6681 6679"/>
                                <a:gd name="T17" fmla="*/ T16 w 3"/>
                                <a:gd name="T18" fmla="+- 0 1377 1377"/>
                                <a:gd name="T19" fmla="*/ 137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377" name="Group 1988"/>
                        <wpg:cNvGrpSpPr>
                          <a:grpSpLocks/>
                        </wpg:cNvGrpSpPr>
                        <wpg:grpSpPr bwMode="auto">
                          <a:xfrm>
                            <a:off x="6836" y="1377"/>
                            <a:ext cx="2" cy="91"/>
                            <a:chOff x="6836" y="1377"/>
                            <a:chExt cx="2" cy="91"/>
                          </a:xfrm>
                        </wpg:grpSpPr>
                        <wps:wsp>
                          <wps:cNvPr id="19378" name="Freeform 1989"/>
                          <wps:cNvSpPr>
                            <a:spLocks/>
                          </wps:cNvSpPr>
                          <wps:spPr bwMode="auto">
                            <a:xfrm>
                              <a:off x="6836" y="1377"/>
                              <a:ext cx="2" cy="91"/>
                            </a:xfrm>
                            <a:custGeom>
                              <a:avLst/>
                              <a:gdLst>
                                <a:gd name="T0" fmla="+- 0 6838 6836"/>
                                <a:gd name="T1" fmla="*/ T0 w 2"/>
                                <a:gd name="T2" fmla="+- 0 1377 1377"/>
                                <a:gd name="T3" fmla="*/ 1377 h 91"/>
                                <a:gd name="T4" fmla="+- 0 6836 6836"/>
                                <a:gd name="T5" fmla="*/ T4 w 2"/>
                                <a:gd name="T6" fmla="+- 0 1377 1377"/>
                                <a:gd name="T7" fmla="*/ 1377 h 91"/>
                                <a:gd name="T8" fmla="+- 0 6836 6836"/>
                                <a:gd name="T9" fmla="*/ T8 w 2"/>
                                <a:gd name="T10" fmla="+- 0 1467 1377"/>
                                <a:gd name="T11" fmla="*/ 1467 h 91"/>
                                <a:gd name="T12" fmla="+- 0 6838 6836"/>
                                <a:gd name="T13" fmla="*/ T12 w 2"/>
                                <a:gd name="T14" fmla="+- 0 1467 1377"/>
                                <a:gd name="T15" fmla="*/ 1467 h 91"/>
                                <a:gd name="T16" fmla="+- 0 6838 6836"/>
                                <a:gd name="T17" fmla="*/ T16 w 2"/>
                                <a:gd name="T18" fmla="+- 0 1377 1377"/>
                                <a:gd name="T19" fmla="*/ 137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79" name="Picture 1990"/>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6681" y="1377"/>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0" name="Picture 1991"/>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6683" y="1377"/>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1" name="Picture 199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6686" y="1377"/>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2" name="Picture 1993"/>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6688" y="1377"/>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3" name="Picture 1994"/>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6690" y="1377"/>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4" name="Picture 1995"/>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6692" y="1377"/>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5" name="Picture 1996"/>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6695" y="1377"/>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6" name="Picture 199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6697" y="1377"/>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7" name="Picture 1998"/>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6700" y="1377"/>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8" name="Picture 1999"/>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6701" y="1377"/>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9" name="Picture 2000"/>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6704" y="1377"/>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0" name="Picture 200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6706" y="1377"/>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1" name="Picture 2002"/>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6709" y="1377"/>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2" name="Picture 2003"/>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6711" y="1377"/>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3" name="Picture 2004"/>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6713" y="1377"/>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4" name="Picture 2005"/>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6715" y="1377"/>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5" name="Picture 2006"/>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6718" y="1377"/>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6" name="Picture 2007"/>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6720" y="1377"/>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7" name="Picture 2008"/>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6722" y="1377"/>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8" name="Picture 2009"/>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6724" y="1377"/>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9" name="Picture 2010"/>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6727" y="1377"/>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0" name="Picture 201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6729" y="1377"/>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1" name="Picture 201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6732" y="1377"/>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2" name="Picture 201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6733" y="1377"/>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3" name="Picture 2014"/>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6736" y="1377"/>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4" name="Picture 201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6738" y="1377"/>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5" name="Picture 2016"/>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6740" y="1377"/>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6" name="Picture 201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6743" y="1377"/>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7" name="Picture 2018"/>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6744" y="1377"/>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8" name="Picture 2019"/>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6747" y="1377"/>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9" name="Picture 2020"/>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6749" y="1377"/>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10" name="Picture 202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6752" y="1377"/>
                              <a:ext cx="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11" name="Picture 2022"/>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6754" y="1377"/>
                              <a:ext cx="9"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412" name="Group 2023"/>
                        <wpg:cNvGrpSpPr>
                          <a:grpSpLocks/>
                        </wpg:cNvGrpSpPr>
                        <wpg:grpSpPr bwMode="auto">
                          <a:xfrm>
                            <a:off x="6756" y="1377"/>
                            <a:ext cx="5" cy="91"/>
                            <a:chOff x="6756" y="1377"/>
                            <a:chExt cx="5" cy="91"/>
                          </a:xfrm>
                        </wpg:grpSpPr>
                        <wps:wsp>
                          <wps:cNvPr id="19413" name="Freeform 2024"/>
                          <wps:cNvSpPr>
                            <a:spLocks/>
                          </wps:cNvSpPr>
                          <wps:spPr bwMode="auto">
                            <a:xfrm>
                              <a:off x="6756" y="1377"/>
                              <a:ext cx="5" cy="91"/>
                            </a:xfrm>
                            <a:custGeom>
                              <a:avLst/>
                              <a:gdLst>
                                <a:gd name="T0" fmla="+- 0 6758 6756"/>
                                <a:gd name="T1" fmla="*/ T0 w 5"/>
                                <a:gd name="T2" fmla="+- 0 1377 1377"/>
                                <a:gd name="T3" fmla="*/ 1377 h 91"/>
                                <a:gd name="T4" fmla="+- 0 6756 6756"/>
                                <a:gd name="T5" fmla="*/ T4 w 5"/>
                                <a:gd name="T6" fmla="+- 0 1377 1377"/>
                                <a:gd name="T7" fmla="*/ 1377 h 91"/>
                                <a:gd name="T8" fmla="+- 0 6756 6756"/>
                                <a:gd name="T9" fmla="*/ T8 w 5"/>
                                <a:gd name="T10" fmla="+- 0 1467 1377"/>
                                <a:gd name="T11" fmla="*/ 1467 h 91"/>
                                <a:gd name="T12" fmla="+- 0 6758 6756"/>
                                <a:gd name="T13" fmla="*/ T12 w 5"/>
                                <a:gd name="T14" fmla="+- 0 1467 1377"/>
                                <a:gd name="T15" fmla="*/ 1467 h 91"/>
                                <a:gd name="T16" fmla="+- 0 6758 6756"/>
                                <a:gd name="T17" fmla="*/ T16 w 5"/>
                                <a:gd name="T18" fmla="+- 0 1377 1377"/>
                                <a:gd name="T19" fmla="*/ 1377 h 91"/>
                              </a:gdLst>
                              <a:ahLst/>
                              <a:cxnLst>
                                <a:cxn ang="0">
                                  <a:pos x="T1" y="T3"/>
                                </a:cxn>
                                <a:cxn ang="0">
                                  <a:pos x="T5" y="T7"/>
                                </a:cxn>
                                <a:cxn ang="0">
                                  <a:pos x="T9" y="T11"/>
                                </a:cxn>
                                <a:cxn ang="0">
                                  <a:pos x="T13" y="T15"/>
                                </a:cxn>
                                <a:cxn ang="0">
                                  <a:pos x="T17" y="T19"/>
                                </a:cxn>
                              </a:cxnLst>
                              <a:rect l="0" t="0" r="r" b="b"/>
                              <a:pathLst>
                                <a:path w="5"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414" name="Freeform 2025"/>
                          <wps:cNvSpPr>
                            <a:spLocks/>
                          </wps:cNvSpPr>
                          <wps:spPr bwMode="auto">
                            <a:xfrm>
                              <a:off x="6756" y="1377"/>
                              <a:ext cx="5" cy="91"/>
                            </a:xfrm>
                            <a:custGeom>
                              <a:avLst/>
                              <a:gdLst>
                                <a:gd name="T0" fmla="+- 0 6761 6756"/>
                                <a:gd name="T1" fmla="*/ T0 w 5"/>
                                <a:gd name="T2" fmla="+- 0 1377 1377"/>
                                <a:gd name="T3" fmla="*/ 1377 h 91"/>
                                <a:gd name="T4" fmla="+- 0 6758 6756"/>
                                <a:gd name="T5" fmla="*/ T4 w 5"/>
                                <a:gd name="T6" fmla="+- 0 1377 1377"/>
                                <a:gd name="T7" fmla="*/ 1377 h 91"/>
                                <a:gd name="T8" fmla="+- 0 6758 6756"/>
                                <a:gd name="T9" fmla="*/ T8 w 5"/>
                                <a:gd name="T10" fmla="+- 0 1467 1377"/>
                                <a:gd name="T11" fmla="*/ 1467 h 91"/>
                                <a:gd name="T12" fmla="+- 0 6761 6756"/>
                                <a:gd name="T13" fmla="*/ T12 w 5"/>
                                <a:gd name="T14" fmla="+- 0 1467 1377"/>
                                <a:gd name="T15" fmla="*/ 1467 h 91"/>
                                <a:gd name="T16" fmla="+- 0 6761 6756"/>
                                <a:gd name="T17" fmla="*/ T16 w 5"/>
                                <a:gd name="T18" fmla="+- 0 1377 1377"/>
                                <a:gd name="T19" fmla="*/ 1377 h 91"/>
                              </a:gdLst>
                              <a:ahLst/>
                              <a:cxnLst>
                                <a:cxn ang="0">
                                  <a:pos x="T1" y="T3"/>
                                </a:cxn>
                                <a:cxn ang="0">
                                  <a:pos x="T5" y="T7"/>
                                </a:cxn>
                                <a:cxn ang="0">
                                  <a:pos x="T9" y="T11"/>
                                </a:cxn>
                                <a:cxn ang="0">
                                  <a:pos x="T13" y="T15"/>
                                </a:cxn>
                                <a:cxn ang="0">
                                  <a:pos x="T17" y="T19"/>
                                </a:cxn>
                              </a:cxnLst>
                              <a:rect l="0" t="0" r="r" b="b"/>
                              <a:pathLst>
                                <a:path w="5" h="91">
                                  <a:moveTo>
                                    <a:pt x="5" y="0"/>
                                  </a:moveTo>
                                  <a:lnTo>
                                    <a:pt x="2" y="0"/>
                                  </a:lnTo>
                                  <a:lnTo>
                                    <a:pt x="2" y="90"/>
                                  </a:lnTo>
                                  <a:lnTo>
                                    <a:pt x="5" y="90"/>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15" name="Group 2026"/>
                        <wpg:cNvGrpSpPr>
                          <a:grpSpLocks/>
                        </wpg:cNvGrpSpPr>
                        <wpg:grpSpPr bwMode="auto">
                          <a:xfrm>
                            <a:off x="6736" y="1392"/>
                            <a:ext cx="24" cy="2"/>
                            <a:chOff x="6736" y="1392"/>
                            <a:chExt cx="24" cy="2"/>
                          </a:xfrm>
                        </wpg:grpSpPr>
                        <wps:wsp>
                          <wps:cNvPr id="19416" name="Freeform 2027"/>
                          <wps:cNvSpPr>
                            <a:spLocks/>
                          </wps:cNvSpPr>
                          <wps:spPr bwMode="auto">
                            <a:xfrm>
                              <a:off x="6736" y="1392"/>
                              <a:ext cx="24" cy="2"/>
                            </a:xfrm>
                            <a:custGeom>
                              <a:avLst/>
                              <a:gdLst>
                                <a:gd name="T0" fmla="+- 0 6736 6736"/>
                                <a:gd name="T1" fmla="*/ T0 w 24"/>
                                <a:gd name="T2" fmla="+- 0 1392 1392"/>
                                <a:gd name="T3" fmla="*/ 1392 h 2"/>
                                <a:gd name="T4" fmla="+- 0 6760 6736"/>
                                <a:gd name="T5" fmla="*/ T4 w 24"/>
                                <a:gd name="T6" fmla="+- 0 1392 1392"/>
                                <a:gd name="T7" fmla="*/ 1392 h 2"/>
                                <a:gd name="T8" fmla="+- 0 6760 6736"/>
                                <a:gd name="T9" fmla="*/ T8 w 24"/>
                                <a:gd name="T10" fmla="+- 0 1394 1392"/>
                                <a:gd name="T11" fmla="*/ 1394 h 2"/>
                                <a:gd name="T12" fmla="+- 0 6736 6736"/>
                                <a:gd name="T13" fmla="*/ T12 w 24"/>
                                <a:gd name="T14" fmla="+- 0 1394 1392"/>
                                <a:gd name="T15" fmla="*/ 1394 h 2"/>
                                <a:gd name="T16" fmla="+- 0 6736 6736"/>
                                <a:gd name="T17" fmla="*/ T16 w 24"/>
                                <a:gd name="T18" fmla="+- 0 1392 1392"/>
                                <a:gd name="T19" fmla="*/ 1392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17" name="Group 2028"/>
                        <wpg:cNvGrpSpPr>
                          <a:grpSpLocks/>
                        </wpg:cNvGrpSpPr>
                        <wpg:grpSpPr bwMode="auto">
                          <a:xfrm>
                            <a:off x="6719" y="1391"/>
                            <a:ext cx="19" cy="3"/>
                            <a:chOff x="6719" y="1391"/>
                            <a:chExt cx="19" cy="3"/>
                          </a:xfrm>
                        </wpg:grpSpPr>
                        <wps:wsp>
                          <wps:cNvPr id="19418" name="Freeform 2029"/>
                          <wps:cNvSpPr>
                            <a:spLocks/>
                          </wps:cNvSpPr>
                          <wps:spPr bwMode="auto">
                            <a:xfrm>
                              <a:off x="6719" y="1391"/>
                              <a:ext cx="19" cy="3"/>
                            </a:xfrm>
                            <a:custGeom>
                              <a:avLst/>
                              <a:gdLst>
                                <a:gd name="T0" fmla="+- 0 6721 6719"/>
                                <a:gd name="T1" fmla="*/ T0 w 19"/>
                                <a:gd name="T2" fmla="+- 0 1391 1391"/>
                                <a:gd name="T3" fmla="*/ 1391 h 3"/>
                                <a:gd name="T4" fmla="+- 0 6719 6719"/>
                                <a:gd name="T5" fmla="*/ T4 w 19"/>
                                <a:gd name="T6" fmla="+- 0 1391 1391"/>
                                <a:gd name="T7" fmla="*/ 1391 h 3"/>
                                <a:gd name="T8" fmla="+- 0 6719 6719"/>
                                <a:gd name="T9" fmla="*/ T8 w 19"/>
                                <a:gd name="T10" fmla="+- 0 1393 1391"/>
                                <a:gd name="T11" fmla="*/ 1393 h 3"/>
                                <a:gd name="T12" fmla="+- 0 6736 6719"/>
                                <a:gd name="T13" fmla="*/ T12 w 19"/>
                                <a:gd name="T14" fmla="+- 0 1394 1391"/>
                                <a:gd name="T15" fmla="*/ 1394 h 3"/>
                                <a:gd name="T16" fmla="+- 0 6738 6719"/>
                                <a:gd name="T17" fmla="*/ T16 w 19"/>
                                <a:gd name="T18" fmla="+- 0 1394 1391"/>
                                <a:gd name="T19" fmla="*/ 1394 h 3"/>
                                <a:gd name="T20" fmla="+- 0 6738 6719"/>
                                <a:gd name="T21" fmla="*/ T20 w 19"/>
                                <a:gd name="T22" fmla="+- 0 1392 1391"/>
                                <a:gd name="T23" fmla="*/ 1392 h 3"/>
                                <a:gd name="T24" fmla="+- 0 6721 6719"/>
                                <a:gd name="T25" fmla="*/ T24 w 19"/>
                                <a:gd name="T26" fmla="+- 0 1391 1391"/>
                                <a:gd name="T27" fmla="*/ 1391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2"/>
                                  </a:lnTo>
                                  <a:lnTo>
                                    <a:pt x="17" y="3"/>
                                  </a:lnTo>
                                  <a:lnTo>
                                    <a:pt x="19" y="3"/>
                                  </a:lnTo>
                                  <a:lnTo>
                                    <a:pt x="1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19" name="Group 2030"/>
                        <wpg:cNvGrpSpPr>
                          <a:grpSpLocks/>
                        </wpg:cNvGrpSpPr>
                        <wpg:grpSpPr bwMode="auto">
                          <a:xfrm>
                            <a:off x="6705" y="1390"/>
                            <a:ext cx="16" cy="4"/>
                            <a:chOff x="6705" y="1390"/>
                            <a:chExt cx="16" cy="4"/>
                          </a:xfrm>
                        </wpg:grpSpPr>
                        <wps:wsp>
                          <wps:cNvPr id="19420" name="Freeform 2031"/>
                          <wps:cNvSpPr>
                            <a:spLocks/>
                          </wps:cNvSpPr>
                          <wps:spPr bwMode="auto">
                            <a:xfrm>
                              <a:off x="6705" y="1390"/>
                              <a:ext cx="16" cy="4"/>
                            </a:xfrm>
                            <a:custGeom>
                              <a:avLst/>
                              <a:gdLst>
                                <a:gd name="T0" fmla="+- 0 6707 6705"/>
                                <a:gd name="T1" fmla="*/ T0 w 16"/>
                                <a:gd name="T2" fmla="+- 0 1390 1390"/>
                                <a:gd name="T3" fmla="*/ 1390 h 4"/>
                                <a:gd name="T4" fmla="+- 0 6705 6705"/>
                                <a:gd name="T5" fmla="*/ T4 w 16"/>
                                <a:gd name="T6" fmla="+- 0 1390 1390"/>
                                <a:gd name="T7" fmla="*/ 1390 h 4"/>
                                <a:gd name="T8" fmla="+- 0 6705 6705"/>
                                <a:gd name="T9" fmla="*/ T8 w 16"/>
                                <a:gd name="T10" fmla="+- 0 1391 1390"/>
                                <a:gd name="T11" fmla="*/ 1391 h 4"/>
                                <a:gd name="T12" fmla="+- 0 6719 6705"/>
                                <a:gd name="T13" fmla="*/ T12 w 16"/>
                                <a:gd name="T14" fmla="+- 0 1393 1390"/>
                                <a:gd name="T15" fmla="*/ 1393 h 4"/>
                                <a:gd name="T16" fmla="+- 0 6721 6705"/>
                                <a:gd name="T17" fmla="*/ T16 w 16"/>
                                <a:gd name="T18" fmla="+- 0 1393 1390"/>
                                <a:gd name="T19" fmla="*/ 1393 h 4"/>
                                <a:gd name="T20" fmla="+- 0 6721 6705"/>
                                <a:gd name="T21" fmla="*/ T20 w 16"/>
                                <a:gd name="T22" fmla="+- 0 1391 1390"/>
                                <a:gd name="T23" fmla="*/ 1391 h 4"/>
                                <a:gd name="T24" fmla="+- 0 6707 6705"/>
                                <a:gd name="T25" fmla="*/ T24 w 16"/>
                                <a:gd name="T26" fmla="+- 0 1390 1390"/>
                                <a:gd name="T27" fmla="*/ 1390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1"/>
                                  </a:lnTo>
                                  <a:lnTo>
                                    <a:pt x="14" y="3"/>
                                  </a:lnTo>
                                  <a:lnTo>
                                    <a:pt x="16" y="3"/>
                                  </a:lnTo>
                                  <a:lnTo>
                                    <a:pt x="16"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21" name="Group 2032"/>
                        <wpg:cNvGrpSpPr>
                          <a:grpSpLocks/>
                        </wpg:cNvGrpSpPr>
                        <wpg:grpSpPr bwMode="auto">
                          <a:xfrm>
                            <a:off x="6695" y="1388"/>
                            <a:ext cx="12" cy="4"/>
                            <a:chOff x="6695" y="1388"/>
                            <a:chExt cx="12" cy="4"/>
                          </a:xfrm>
                        </wpg:grpSpPr>
                        <wps:wsp>
                          <wps:cNvPr id="19422" name="Freeform 2033"/>
                          <wps:cNvSpPr>
                            <a:spLocks/>
                          </wps:cNvSpPr>
                          <wps:spPr bwMode="auto">
                            <a:xfrm>
                              <a:off x="6695" y="1388"/>
                              <a:ext cx="12" cy="4"/>
                            </a:xfrm>
                            <a:custGeom>
                              <a:avLst/>
                              <a:gdLst>
                                <a:gd name="T0" fmla="+- 0 6697 6695"/>
                                <a:gd name="T1" fmla="*/ T0 w 12"/>
                                <a:gd name="T2" fmla="+- 0 1388 1388"/>
                                <a:gd name="T3" fmla="*/ 1388 h 4"/>
                                <a:gd name="T4" fmla="+- 0 6695 6695"/>
                                <a:gd name="T5" fmla="*/ T4 w 12"/>
                                <a:gd name="T6" fmla="+- 0 1388 1388"/>
                                <a:gd name="T7" fmla="*/ 1388 h 4"/>
                                <a:gd name="T8" fmla="+- 0 6695 6695"/>
                                <a:gd name="T9" fmla="*/ T8 w 12"/>
                                <a:gd name="T10" fmla="+- 0 1390 1388"/>
                                <a:gd name="T11" fmla="*/ 1390 h 4"/>
                                <a:gd name="T12" fmla="+- 0 6705 6695"/>
                                <a:gd name="T13" fmla="*/ T12 w 12"/>
                                <a:gd name="T14" fmla="+- 0 1391 1388"/>
                                <a:gd name="T15" fmla="*/ 1391 h 4"/>
                                <a:gd name="T16" fmla="+- 0 6707 6695"/>
                                <a:gd name="T17" fmla="*/ T16 w 12"/>
                                <a:gd name="T18" fmla="+- 0 1391 1388"/>
                                <a:gd name="T19" fmla="*/ 1391 h 4"/>
                                <a:gd name="T20" fmla="+- 0 6707 6695"/>
                                <a:gd name="T21" fmla="*/ T20 w 12"/>
                                <a:gd name="T22" fmla="+- 0 1390 1388"/>
                                <a:gd name="T23" fmla="*/ 1390 h 4"/>
                                <a:gd name="T24" fmla="+- 0 6697 6695"/>
                                <a:gd name="T25" fmla="*/ T24 w 12"/>
                                <a:gd name="T26" fmla="+- 0 1388 1388"/>
                                <a:gd name="T27" fmla="*/ 1388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2" y="0"/>
                                  </a:moveTo>
                                  <a:lnTo>
                                    <a:pt x="0" y="0"/>
                                  </a:lnTo>
                                  <a:lnTo>
                                    <a:pt x="0" y="2"/>
                                  </a:lnTo>
                                  <a:lnTo>
                                    <a:pt x="10" y="3"/>
                                  </a:lnTo>
                                  <a:lnTo>
                                    <a:pt x="12" y="3"/>
                                  </a:lnTo>
                                  <a:lnTo>
                                    <a:pt x="1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423" name="Picture 203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686" y="1386"/>
                              <a:ext cx="11"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24" name="Picture 203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679" y="1384"/>
                              <a:ext cx="8"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425" name="Group 2036"/>
                        <wpg:cNvGrpSpPr>
                          <a:grpSpLocks/>
                        </wpg:cNvGrpSpPr>
                        <wpg:grpSpPr bwMode="auto">
                          <a:xfrm>
                            <a:off x="6673" y="1382"/>
                            <a:ext cx="8" cy="4"/>
                            <a:chOff x="6673" y="1382"/>
                            <a:chExt cx="8" cy="4"/>
                          </a:xfrm>
                        </wpg:grpSpPr>
                        <wps:wsp>
                          <wps:cNvPr id="19426" name="Freeform 2037"/>
                          <wps:cNvSpPr>
                            <a:spLocks/>
                          </wps:cNvSpPr>
                          <wps:spPr bwMode="auto">
                            <a:xfrm>
                              <a:off x="6673" y="1382"/>
                              <a:ext cx="8" cy="4"/>
                            </a:xfrm>
                            <a:custGeom>
                              <a:avLst/>
                              <a:gdLst>
                                <a:gd name="T0" fmla="+- 0 6675 6673"/>
                                <a:gd name="T1" fmla="*/ T0 w 8"/>
                                <a:gd name="T2" fmla="+- 0 1382 1382"/>
                                <a:gd name="T3" fmla="*/ 1382 h 4"/>
                                <a:gd name="T4" fmla="+- 0 6673 6673"/>
                                <a:gd name="T5" fmla="*/ T4 w 8"/>
                                <a:gd name="T6" fmla="+- 0 1382 1382"/>
                                <a:gd name="T7" fmla="*/ 1382 h 4"/>
                                <a:gd name="T8" fmla="+- 0 6673 6673"/>
                                <a:gd name="T9" fmla="*/ T8 w 8"/>
                                <a:gd name="T10" fmla="+- 0 1384 1382"/>
                                <a:gd name="T11" fmla="*/ 1384 h 4"/>
                                <a:gd name="T12" fmla="+- 0 6679 6673"/>
                                <a:gd name="T13" fmla="*/ T12 w 8"/>
                                <a:gd name="T14" fmla="+- 0 1386 1382"/>
                                <a:gd name="T15" fmla="*/ 1386 h 4"/>
                                <a:gd name="T16" fmla="+- 0 6681 6673"/>
                                <a:gd name="T17" fmla="*/ T16 w 8"/>
                                <a:gd name="T18" fmla="+- 0 1386 1382"/>
                                <a:gd name="T19" fmla="*/ 1386 h 4"/>
                                <a:gd name="T20" fmla="+- 0 6681 6673"/>
                                <a:gd name="T21" fmla="*/ T20 w 8"/>
                                <a:gd name="T22" fmla="+- 0 1384 1382"/>
                                <a:gd name="T23" fmla="*/ 1384 h 4"/>
                                <a:gd name="T24" fmla="+- 0 6675 6673"/>
                                <a:gd name="T25" fmla="*/ T24 w 8"/>
                                <a:gd name="T26" fmla="+- 0 1382 1382"/>
                                <a:gd name="T27" fmla="*/ 1382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27" name="Group 2038"/>
                        <wpg:cNvGrpSpPr>
                          <a:grpSpLocks/>
                        </wpg:cNvGrpSpPr>
                        <wpg:grpSpPr bwMode="auto">
                          <a:xfrm>
                            <a:off x="6660" y="1380"/>
                            <a:ext cx="15" cy="5"/>
                            <a:chOff x="6660" y="1380"/>
                            <a:chExt cx="15" cy="5"/>
                          </a:xfrm>
                        </wpg:grpSpPr>
                        <wps:wsp>
                          <wps:cNvPr id="19428" name="Freeform 2039"/>
                          <wps:cNvSpPr>
                            <a:spLocks/>
                          </wps:cNvSpPr>
                          <wps:spPr bwMode="auto">
                            <a:xfrm>
                              <a:off x="6660" y="1380"/>
                              <a:ext cx="15" cy="5"/>
                            </a:xfrm>
                            <a:custGeom>
                              <a:avLst/>
                              <a:gdLst>
                                <a:gd name="T0" fmla="+- 0 6662 6660"/>
                                <a:gd name="T1" fmla="*/ T0 w 15"/>
                                <a:gd name="T2" fmla="+- 0 1380 1380"/>
                                <a:gd name="T3" fmla="*/ 1380 h 5"/>
                                <a:gd name="T4" fmla="+- 0 6660 6660"/>
                                <a:gd name="T5" fmla="*/ T4 w 15"/>
                                <a:gd name="T6" fmla="+- 0 1380 1380"/>
                                <a:gd name="T7" fmla="*/ 1380 h 5"/>
                                <a:gd name="T8" fmla="+- 0 6660 6660"/>
                                <a:gd name="T9" fmla="*/ T8 w 15"/>
                                <a:gd name="T10" fmla="+- 0 1381 1380"/>
                                <a:gd name="T11" fmla="*/ 1381 h 5"/>
                                <a:gd name="T12" fmla="+- 0 6673 6660"/>
                                <a:gd name="T13" fmla="*/ T12 w 15"/>
                                <a:gd name="T14" fmla="+- 0 1384 1380"/>
                                <a:gd name="T15" fmla="*/ 1384 h 5"/>
                                <a:gd name="T16" fmla="+- 0 6675 6660"/>
                                <a:gd name="T17" fmla="*/ T16 w 15"/>
                                <a:gd name="T18" fmla="+- 0 1384 1380"/>
                                <a:gd name="T19" fmla="*/ 1384 h 5"/>
                                <a:gd name="T20" fmla="+- 0 6675 6660"/>
                                <a:gd name="T21" fmla="*/ T20 w 15"/>
                                <a:gd name="T22" fmla="+- 0 1382 1380"/>
                                <a:gd name="T23" fmla="*/ 1382 h 5"/>
                                <a:gd name="T24" fmla="+- 0 6662 6660"/>
                                <a:gd name="T25" fmla="*/ T24 w 15"/>
                                <a:gd name="T26" fmla="+- 0 1380 1380"/>
                                <a:gd name="T27" fmla="*/ 1380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1"/>
                                  </a:lnTo>
                                  <a:lnTo>
                                    <a:pt x="13" y="4"/>
                                  </a:lnTo>
                                  <a:lnTo>
                                    <a:pt x="15" y="4"/>
                                  </a:lnTo>
                                  <a:lnTo>
                                    <a:pt x="15"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29" name="Group 2040"/>
                        <wpg:cNvGrpSpPr>
                          <a:grpSpLocks/>
                        </wpg:cNvGrpSpPr>
                        <wpg:grpSpPr bwMode="auto">
                          <a:xfrm>
                            <a:off x="6654" y="1379"/>
                            <a:ext cx="8" cy="3"/>
                            <a:chOff x="6654" y="1379"/>
                            <a:chExt cx="8" cy="3"/>
                          </a:xfrm>
                        </wpg:grpSpPr>
                        <wps:wsp>
                          <wps:cNvPr id="19430" name="Freeform 2041"/>
                          <wps:cNvSpPr>
                            <a:spLocks/>
                          </wps:cNvSpPr>
                          <wps:spPr bwMode="auto">
                            <a:xfrm>
                              <a:off x="6654" y="1379"/>
                              <a:ext cx="8" cy="3"/>
                            </a:xfrm>
                            <a:custGeom>
                              <a:avLst/>
                              <a:gdLst>
                                <a:gd name="T0" fmla="+- 0 6656 6654"/>
                                <a:gd name="T1" fmla="*/ T0 w 8"/>
                                <a:gd name="T2" fmla="+- 0 1379 1379"/>
                                <a:gd name="T3" fmla="*/ 1379 h 3"/>
                                <a:gd name="T4" fmla="+- 0 6654 6654"/>
                                <a:gd name="T5" fmla="*/ T4 w 8"/>
                                <a:gd name="T6" fmla="+- 0 1379 1379"/>
                                <a:gd name="T7" fmla="*/ 1379 h 3"/>
                                <a:gd name="T8" fmla="+- 0 6654 6654"/>
                                <a:gd name="T9" fmla="*/ T8 w 8"/>
                                <a:gd name="T10" fmla="+- 0 1381 1379"/>
                                <a:gd name="T11" fmla="*/ 1381 h 3"/>
                                <a:gd name="T12" fmla="+- 0 6660 6654"/>
                                <a:gd name="T13" fmla="*/ T12 w 8"/>
                                <a:gd name="T14" fmla="+- 0 1381 1379"/>
                                <a:gd name="T15" fmla="*/ 1381 h 3"/>
                                <a:gd name="T16" fmla="+- 0 6662 6654"/>
                                <a:gd name="T17" fmla="*/ T16 w 8"/>
                                <a:gd name="T18" fmla="+- 0 1381 1379"/>
                                <a:gd name="T19" fmla="*/ 1381 h 3"/>
                                <a:gd name="T20" fmla="+- 0 6662 6654"/>
                                <a:gd name="T21" fmla="*/ T20 w 8"/>
                                <a:gd name="T22" fmla="+- 0 1380 1379"/>
                                <a:gd name="T23" fmla="*/ 1380 h 3"/>
                                <a:gd name="T24" fmla="+- 0 6656 6654"/>
                                <a:gd name="T25" fmla="*/ T24 w 8"/>
                                <a:gd name="T26" fmla="+- 0 1379 1379"/>
                                <a:gd name="T27" fmla="*/ 1379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6" y="2"/>
                                  </a:lnTo>
                                  <a:lnTo>
                                    <a:pt x="8" y="2"/>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31" name="Group 2042"/>
                        <wpg:cNvGrpSpPr>
                          <a:grpSpLocks/>
                        </wpg:cNvGrpSpPr>
                        <wpg:grpSpPr bwMode="auto">
                          <a:xfrm>
                            <a:off x="6646" y="1378"/>
                            <a:ext cx="9" cy="3"/>
                            <a:chOff x="6646" y="1378"/>
                            <a:chExt cx="9" cy="3"/>
                          </a:xfrm>
                        </wpg:grpSpPr>
                        <wps:wsp>
                          <wps:cNvPr id="19432" name="Freeform 2043"/>
                          <wps:cNvSpPr>
                            <a:spLocks/>
                          </wps:cNvSpPr>
                          <wps:spPr bwMode="auto">
                            <a:xfrm>
                              <a:off x="6646" y="1378"/>
                              <a:ext cx="9" cy="3"/>
                            </a:xfrm>
                            <a:custGeom>
                              <a:avLst/>
                              <a:gdLst>
                                <a:gd name="T0" fmla="+- 0 6648 6646"/>
                                <a:gd name="T1" fmla="*/ T0 w 9"/>
                                <a:gd name="T2" fmla="+- 0 1378 1378"/>
                                <a:gd name="T3" fmla="*/ 1378 h 3"/>
                                <a:gd name="T4" fmla="+- 0 6646 6646"/>
                                <a:gd name="T5" fmla="*/ T4 w 9"/>
                                <a:gd name="T6" fmla="+- 0 1378 1378"/>
                                <a:gd name="T7" fmla="*/ 1378 h 3"/>
                                <a:gd name="T8" fmla="+- 0 6646 6646"/>
                                <a:gd name="T9" fmla="*/ T8 w 9"/>
                                <a:gd name="T10" fmla="+- 0 1380 1378"/>
                                <a:gd name="T11" fmla="*/ 1380 h 3"/>
                                <a:gd name="T12" fmla="+- 0 6654 6646"/>
                                <a:gd name="T13" fmla="*/ T12 w 9"/>
                                <a:gd name="T14" fmla="+- 0 1381 1378"/>
                                <a:gd name="T15" fmla="*/ 1381 h 3"/>
                                <a:gd name="T16" fmla="+- 0 6656 6646"/>
                                <a:gd name="T17" fmla="*/ T16 w 9"/>
                                <a:gd name="T18" fmla="+- 0 1381 1378"/>
                                <a:gd name="T19" fmla="*/ 1381 h 3"/>
                                <a:gd name="T20" fmla="+- 0 6656 6646"/>
                                <a:gd name="T21" fmla="*/ T20 w 9"/>
                                <a:gd name="T22" fmla="+- 0 1379 1378"/>
                                <a:gd name="T23" fmla="*/ 1379 h 3"/>
                                <a:gd name="T24" fmla="+- 0 6648 6646"/>
                                <a:gd name="T25" fmla="*/ T24 w 9"/>
                                <a:gd name="T26" fmla="+- 0 1378 1378"/>
                                <a:gd name="T27" fmla="*/ 1378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2"/>
                                  </a:lnTo>
                                  <a:lnTo>
                                    <a:pt x="8" y="3"/>
                                  </a:lnTo>
                                  <a:lnTo>
                                    <a:pt x="10" y="3"/>
                                  </a:lnTo>
                                  <a:lnTo>
                                    <a:pt x="1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433" name="Picture 204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637" y="1377"/>
                              <a:ext cx="11"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34" name="Picture 204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628" y="1377"/>
                              <a:ext cx="11"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35" name="Picture 2046"/>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618" y="1377"/>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36" name="Picture 2047"/>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6585" y="1377"/>
                              <a:ext cx="35"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437" name="Group 2048"/>
                        <wpg:cNvGrpSpPr>
                          <a:grpSpLocks/>
                        </wpg:cNvGrpSpPr>
                        <wpg:grpSpPr bwMode="auto">
                          <a:xfrm>
                            <a:off x="6585" y="1377"/>
                            <a:ext cx="2" cy="76"/>
                            <a:chOff x="6585" y="1377"/>
                            <a:chExt cx="2" cy="76"/>
                          </a:xfrm>
                        </wpg:grpSpPr>
                        <wps:wsp>
                          <wps:cNvPr id="19438" name="Freeform 2049"/>
                          <wps:cNvSpPr>
                            <a:spLocks/>
                          </wps:cNvSpPr>
                          <wps:spPr bwMode="auto">
                            <a:xfrm>
                              <a:off x="6585" y="1377"/>
                              <a:ext cx="2" cy="76"/>
                            </a:xfrm>
                            <a:custGeom>
                              <a:avLst/>
                              <a:gdLst>
                                <a:gd name="T0" fmla="+- 0 6585 6585"/>
                                <a:gd name="T1" fmla="*/ T0 w 2"/>
                                <a:gd name="T2" fmla="+- 0 1377 1377"/>
                                <a:gd name="T3" fmla="*/ 1377 h 76"/>
                                <a:gd name="T4" fmla="+- 0 6587 6585"/>
                                <a:gd name="T5" fmla="*/ T4 w 2"/>
                                <a:gd name="T6" fmla="+- 0 1377 1377"/>
                                <a:gd name="T7" fmla="*/ 1377 h 76"/>
                                <a:gd name="T8" fmla="+- 0 6587 6585"/>
                                <a:gd name="T9" fmla="*/ T8 w 2"/>
                                <a:gd name="T10" fmla="+- 0 1453 1377"/>
                                <a:gd name="T11" fmla="*/ 1453 h 76"/>
                                <a:gd name="T12" fmla="+- 0 6585 6585"/>
                                <a:gd name="T13" fmla="*/ T12 w 2"/>
                                <a:gd name="T14" fmla="+- 0 1453 1377"/>
                                <a:gd name="T15" fmla="*/ 1453 h 76"/>
                                <a:gd name="T16" fmla="+- 0 6585 6585"/>
                                <a:gd name="T17" fmla="*/ T16 w 2"/>
                                <a:gd name="T18" fmla="+- 0 1377 1377"/>
                                <a:gd name="T19" fmla="*/ 1377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39" name="Group 2050"/>
                        <wpg:cNvGrpSpPr>
                          <a:grpSpLocks/>
                        </wpg:cNvGrpSpPr>
                        <wpg:grpSpPr bwMode="auto">
                          <a:xfrm>
                            <a:off x="6585" y="1451"/>
                            <a:ext cx="35" cy="2"/>
                            <a:chOff x="6585" y="1451"/>
                            <a:chExt cx="35" cy="2"/>
                          </a:xfrm>
                        </wpg:grpSpPr>
                        <wps:wsp>
                          <wps:cNvPr id="19440" name="Freeform 2051"/>
                          <wps:cNvSpPr>
                            <a:spLocks/>
                          </wps:cNvSpPr>
                          <wps:spPr bwMode="auto">
                            <a:xfrm>
                              <a:off x="6585" y="1451"/>
                              <a:ext cx="35" cy="2"/>
                            </a:xfrm>
                            <a:custGeom>
                              <a:avLst/>
                              <a:gdLst>
                                <a:gd name="T0" fmla="+- 0 6585 6585"/>
                                <a:gd name="T1" fmla="*/ T0 w 35"/>
                                <a:gd name="T2" fmla="+- 0 1451 1451"/>
                                <a:gd name="T3" fmla="*/ 1451 h 2"/>
                                <a:gd name="T4" fmla="+- 0 6620 6585"/>
                                <a:gd name="T5" fmla="*/ T4 w 35"/>
                                <a:gd name="T6" fmla="+- 0 1451 1451"/>
                                <a:gd name="T7" fmla="*/ 1451 h 2"/>
                                <a:gd name="T8" fmla="+- 0 6620 6585"/>
                                <a:gd name="T9" fmla="*/ T8 w 35"/>
                                <a:gd name="T10" fmla="+- 0 1453 1451"/>
                                <a:gd name="T11" fmla="*/ 1453 h 2"/>
                                <a:gd name="T12" fmla="+- 0 6585 6585"/>
                                <a:gd name="T13" fmla="*/ T12 w 35"/>
                                <a:gd name="T14" fmla="+- 0 1453 1451"/>
                                <a:gd name="T15" fmla="*/ 1453 h 2"/>
                                <a:gd name="T16" fmla="+- 0 6585 6585"/>
                                <a:gd name="T17" fmla="*/ T16 w 35"/>
                                <a:gd name="T18" fmla="+- 0 1451 1451"/>
                                <a:gd name="T19" fmla="*/ 1451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41" name="Group 2052"/>
                        <wpg:cNvGrpSpPr>
                          <a:grpSpLocks/>
                        </wpg:cNvGrpSpPr>
                        <wpg:grpSpPr bwMode="auto">
                          <a:xfrm>
                            <a:off x="6618" y="1451"/>
                            <a:ext cx="12" cy="2"/>
                            <a:chOff x="6618" y="1451"/>
                            <a:chExt cx="12" cy="2"/>
                          </a:xfrm>
                        </wpg:grpSpPr>
                        <wps:wsp>
                          <wps:cNvPr id="19442" name="Freeform 2053"/>
                          <wps:cNvSpPr>
                            <a:spLocks/>
                          </wps:cNvSpPr>
                          <wps:spPr bwMode="auto">
                            <a:xfrm>
                              <a:off x="6618" y="1451"/>
                              <a:ext cx="12" cy="2"/>
                            </a:xfrm>
                            <a:custGeom>
                              <a:avLst/>
                              <a:gdLst>
                                <a:gd name="T0" fmla="+- 0 6618 6618"/>
                                <a:gd name="T1" fmla="*/ T0 w 12"/>
                                <a:gd name="T2" fmla="+- 0 1451 1451"/>
                                <a:gd name="T3" fmla="*/ 1451 h 2"/>
                                <a:gd name="T4" fmla="+- 0 6630 6618"/>
                                <a:gd name="T5" fmla="*/ T4 w 12"/>
                                <a:gd name="T6" fmla="+- 0 1451 1451"/>
                                <a:gd name="T7" fmla="*/ 1451 h 2"/>
                                <a:gd name="T8" fmla="+- 0 6630 6618"/>
                                <a:gd name="T9" fmla="*/ T8 w 12"/>
                                <a:gd name="T10" fmla="+- 0 1453 1451"/>
                                <a:gd name="T11" fmla="*/ 1453 h 2"/>
                                <a:gd name="T12" fmla="+- 0 6618 6618"/>
                                <a:gd name="T13" fmla="*/ T12 w 12"/>
                                <a:gd name="T14" fmla="+- 0 1453 1451"/>
                                <a:gd name="T15" fmla="*/ 1453 h 2"/>
                                <a:gd name="T16" fmla="+- 0 6618 6618"/>
                                <a:gd name="T17" fmla="*/ T16 w 12"/>
                                <a:gd name="T18" fmla="+- 0 1451 1451"/>
                                <a:gd name="T19" fmla="*/ 1451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43" name="Group 2054"/>
                        <wpg:cNvGrpSpPr>
                          <a:grpSpLocks/>
                        </wpg:cNvGrpSpPr>
                        <wpg:grpSpPr bwMode="auto">
                          <a:xfrm>
                            <a:off x="6628" y="1451"/>
                            <a:ext cx="11" cy="3"/>
                            <a:chOff x="6628" y="1451"/>
                            <a:chExt cx="11" cy="3"/>
                          </a:xfrm>
                        </wpg:grpSpPr>
                        <wps:wsp>
                          <wps:cNvPr id="19444" name="Freeform 2055"/>
                          <wps:cNvSpPr>
                            <a:spLocks/>
                          </wps:cNvSpPr>
                          <wps:spPr bwMode="auto">
                            <a:xfrm>
                              <a:off x="6628" y="1451"/>
                              <a:ext cx="11" cy="3"/>
                            </a:xfrm>
                            <a:custGeom>
                              <a:avLst/>
                              <a:gdLst>
                                <a:gd name="T0" fmla="+- 0 6630 6628"/>
                                <a:gd name="T1" fmla="*/ T0 w 11"/>
                                <a:gd name="T2" fmla="+- 0 1451 1451"/>
                                <a:gd name="T3" fmla="*/ 1451 h 3"/>
                                <a:gd name="T4" fmla="+- 0 6628 6628"/>
                                <a:gd name="T5" fmla="*/ T4 w 11"/>
                                <a:gd name="T6" fmla="+- 0 1451 1451"/>
                                <a:gd name="T7" fmla="*/ 1451 h 3"/>
                                <a:gd name="T8" fmla="+- 0 6628 6628"/>
                                <a:gd name="T9" fmla="*/ T8 w 11"/>
                                <a:gd name="T10" fmla="+- 0 1453 1451"/>
                                <a:gd name="T11" fmla="*/ 1453 h 3"/>
                                <a:gd name="T12" fmla="+- 0 6637 6628"/>
                                <a:gd name="T13" fmla="*/ T12 w 11"/>
                                <a:gd name="T14" fmla="+- 0 1454 1451"/>
                                <a:gd name="T15" fmla="*/ 1454 h 3"/>
                                <a:gd name="T16" fmla="+- 0 6639 6628"/>
                                <a:gd name="T17" fmla="*/ T16 w 11"/>
                                <a:gd name="T18" fmla="+- 0 1454 1451"/>
                                <a:gd name="T19" fmla="*/ 1454 h 3"/>
                                <a:gd name="T20" fmla="+- 0 6639 6628"/>
                                <a:gd name="T21" fmla="*/ T20 w 11"/>
                                <a:gd name="T22" fmla="+- 0 1452 1451"/>
                                <a:gd name="T23" fmla="*/ 1452 h 3"/>
                                <a:gd name="T24" fmla="+- 0 6630 6628"/>
                                <a:gd name="T25" fmla="*/ T24 w 11"/>
                                <a:gd name="T26" fmla="+- 0 1451 1451"/>
                                <a:gd name="T27" fmla="*/ 1451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3"/>
                                  </a:lnTo>
                                  <a:lnTo>
                                    <a:pt x="11" y="3"/>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45" name="Group 2056"/>
                        <wpg:cNvGrpSpPr>
                          <a:grpSpLocks/>
                        </wpg:cNvGrpSpPr>
                        <wpg:grpSpPr bwMode="auto">
                          <a:xfrm>
                            <a:off x="6637" y="1452"/>
                            <a:ext cx="11" cy="2"/>
                            <a:chOff x="6637" y="1452"/>
                            <a:chExt cx="11" cy="2"/>
                          </a:xfrm>
                        </wpg:grpSpPr>
                        <wps:wsp>
                          <wps:cNvPr id="19446" name="Freeform 2057"/>
                          <wps:cNvSpPr>
                            <a:spLocks/>
                          </wps:cNvSpPr>
                          <wps:spPr bwMode="auto">
                            <a:xfrm>
                              <a:off x="6637" y="1452"/>
                              <a:ext cx="11" cy="2"/>
                            </a:xfrm>
                            <a:custGeom>
                              <a:avLst/>
                              <a:gdLst>
                                <a:gd name="T0" fmla="+- 0 6637 6637"/>
                                <a:gd name="T1" fmla="*/ T0 w 11"/>
                                <a:gd name="T2" fmla="+- 0 1452 1452"/>
                                <a:gd name="T3" fmla="*/ 1452 h 2"/>
                                <a:gd name="T4" fmla="+- 0 6648 6637"/>
                                <a:gd name="T5" fmla="*/ T4 w 11"/>
                                <a:gd name="T6" fmla="+- 0 1452 1452"/>
                                <a:gd name="T7" fmla="*/ 1452 h 2"/>
                                <a:gd name="T8" fmla="+- 0 6648 6637"/>
                                <a:gd name="T9" fmla="*/ T8 w 11"/>
                                <a:gd name="T10" fmla="+- 0 1454 1452"/>
                                <a:gd name="T11" fmla="*/ 1454 h 2"/>
                                <a:gd name="T12" fmla="+- 0 6637 6637"/>
                                <a:gd name="T13" fmla="*/ T12 w 11"/>
                                <a:gd name="T14" fmla="+- 0 1454 1452"/>
                                <a:gd name="T15" fmla="*/ 1454 h 2"/>
                                <a:gd name="T16" fmla="+- 0 6637 6637"/>
                                <a:gd name="T17" fmla="*/ T16 w 11"/>
                                <a:gd name="T18" fmla="+- 0 1452 1452"/>
                                <a:gd name="T19" fmla="*/ 1452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47" name="Group 2058"/>
                        <wpg:cNvGrpSpPr>
                          <a:grpSpLocks/>
                        </wpg:cNvGrpSpPr>
                        <wpg:grpSpPr bwMode="auto">
                          <a:xfrm>
                            <a:off x="6646" y="1452"/>
                            <a:ext cx="9" cy="3"/>
                            <a:chOff x="6646" y="1452"/>
                            <a:chExt cx="9" cy="3"/>
                          </a:xfrm>
                        </wpg:grpSpPr>
                        <wps:wsp>
                          <wps:cNvPr id="19448" name="Freeform 2059"/>
                          <wps:cNvSpPr>
                            <a:spLocks/>
                          </wps:cNvSpPr>
                          <wps:spPr bwMode="auto">
                            <a:xfrm>
                              <a:off x="6646" y="1452"/>
                              <a:ext cx="9" cy="3"/>
                            </a:xfrm>
                            <a:custGeom>
                              <a:avLst/>
                              <a:gdLst>
                                <a:gd name="T0" fmla="+- 0 6648 6646"/>
                                <a:gd name="T1" fmla="*/ T0 w 9"/>
                                <a:gd name="T2" fmla="+- 0 1452 1452"/>
                                <a:gd name="T3" fmla="*/ 1452 h 3"/>
                                <a:gd name="T4" fmla="+- 0 6646 6646"/>
                                <a:gd name="T5" fmla="*/ T4 w 9"/>
                                <a:gd name="T6" fmla="+- 0 1452 1452"/>
                                <a:gd name="T7" fmla="*/ 1452 h 3"/>
                                <a:gd name="T8" fmla="+- 0 6646 6646"/>
                                <a:gd name="T9" fmla="*/ T8 w 9"/>
                                <a:gd name="T10" fmla="+- 0 1454 1452"/>
                                <a:gd name="T11" fmla="*/ 1454 h 3"/>
                                <a:gd name="T12" fmla="+- 0 6654 6646"/>
                                <a:gd name="T13" fmla="*/ T12 w 9"/>
                                <a:gd name="T14" fmla="+- 0 1455 1452"/>
                                <a:gd name="T15" fmla="*/ 1455 h 3"/>
                                <a:gd name="T16" fmla="+- 0 6656 6646"/>
                                <a:gd name="T17" fmla="*/ T16 w 9"/>
                                <a:gd name="T18" fmla="+- 0 1455 1452"/>
                                <a:gd name="T19" fmla="*/ 1455 h 3"/>
                                <a:gd name="T20" fmla="+- 0 6656 6646"/>
                                <a:gd name="T21" fmla="*/ T20 w 9"/>
                                <a:gd name="T22" fmla="+- 0 1453 1452"/>
                                <a:gd name="T23" fmla="*/ 1453 h 3"/>
                                <a:gd name="T24" fmla="+- 0 6648 6646"/>
                                <a:gd name="T25" fmla="*/ T24 w 9"/>
                                <a:gd name="T26" fmla="+- 0 1452 1452"/>
                                <a:gd name="T27" fmla="*/ 145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2"/>
                                  </a:lnTo>
                                  <a:lnTo>
                                    <a:pt x="8" y="3"/>
                                  </a:lnTo>
                                  <a:lnTo>
                                    <a:pt x="10" y="3"/>
                                  </a:lnTo>
                                  <a:lnTo>
                                    <a:pt x="1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49" name="Group 2060"/>
                        <wpg:cNvGrpSpPr>
                          <a:grpSpLocks/>
                        </wpg:cNvGrpSpPr>
                        <wpg:grpSpPr bwMode="auto">
                          <a:xfrm>
                            <a:off x="6654" y="1453"/>
                            <a:ext cx="8" cy="3"/>
                            <a:chOff x="6654" y="1453"/>
                            <a:chExt cx="8" cy="3"/>
                          </a:xfrm>
                        </wpg:grpSpPr>
                        <wps:wsp>
                          <wps:cNvPr id="19450" name="Freeform 2061"/>
                          <wps:cNvSpPr>
                            <a:spLocks/>
                          </wps:cNvSpPr>
                          <wps:spPr bwMode="auto">
                            <a:xfrm>
                              <a:off x="6654" y="1453"/>
                              <a:ext cx="8" cy="3"/>
                            </a:xfrm>
                            <a:custGeom>
                              <a:avLst/>
                              <a:gdLst>
                                <a:gd name="T0" fmla="+- 0 6656 6654"/>
                                <a:gd name="T1" fmla="*/ T0 w 8"/>
                                <a:gd name="T2" fmla="+- 0 1453 1453"/>
                                <a:gd name="T3" fmla="*/ 1453 h 3"/>
                                <a:gd name="T4" fmla="+- 0 6654 6654"/>
                                <a:gd name="T5" fmla="*/ T4 w 8"/>
                                <a:gd name="T6" fmla="+- 0 1453 1453"/>
                                <a:gd name="T7" fmla="*/ 1453 h 3"/>
                                <a:gd name="T8" fmla="+- 0 6654 6654"/>
                                <a:gd name="T9" fmla="*/ T8 w 8"/>
                                <a:gd name="T10" fmla="+- 0 1455 1453"/>
                                <a:gd name="T11" fmla="*/ 1455 h 3"/>
                                <a:gd name="T12" fmla="+- 0 6660 6654"/>
                                <a:gd name="T13" fmla="*/ T12 w 8"/>
                                <a:gd name="T14" fmla="+- 0 1456 1453"/>
                                <a:gd name="T15" fmla="*/ 1456 h 3"/>
                                <a:gd name="T16" fmla="+- 0 6662 6654"/>
                                <a:gd name="T17" fmla="*/ T16 w 8"/>
                                <a:gd name="T18" fmla="+- 0 1456 1453"/>
                                <a:gd name="T19" fmla="*/ 1456 h 3"/>
                                <a:gd name="T20" fmla="+- 0 6662 6654"/>
                                <a:gd name="T21" fmla="*/ T20 w 8"/>
                                <a:gd name="T22" fmla="+- 0 1454 1453"/>
                                <a:gd name="T23" fmla="*/ 1454 h 3"/>
                                <a:gd name="T24" fmla="+- 0 6656 6654"/>
                                <a:gd name="T25" fmla="*/ T24 w 8"/>
                                <a:gd name="T26" fmla="+- 0 1453 1453"/>
                                <a:gd name="T27" fmla="*/ 1453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6" y="3"/>
                                  </a:lnTo>
                                  <a:lnTo>
                                    <a:pt x="8" y="3"/>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451" name="Picture 206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660" y="1454"/>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452" name="Group 2063"/>
                        <wpg:cNvGrpSpPr>
                          <a:grpSpLocks/>
                        </wpg:cNvGrpSpPr>
                        <wpg:grpSpPr bwMode="auto">
                          <a:xfrm>
                            <a:off x="6673" y="1457"/>
                            <a:ext cx="8" cy="4"/>
                            <a:chOff x="6673" y="1457"/>
                            <a:chExt cx="8" cy="4"/>
                          </a:xfrm>
                        </wpg:grpSpPr>
                        <wps:wsp>
                          <wps:cNvPr id="19453" name="Freeform 2064"/>
                          <wps:cNvSpPr>
                            <a:spLocks/>
                          </wps:cNvSpPr>
                          <wps:spPr bwMode="auto">
                            <a:xfrm>
                              <a:off x="6673" y="1457"/>
                              <a:ext cx="8" cy="4"/>
                            </a:xfrm>
                            <a:custGeom>
                              <a:avLst/>
                              <a:gdLst>
                                <a:gd name="T0" fmla="+- 0 6675 6673"/>
                                <a:gd name="T1" fmla="*/ T0 w 8"/>
                                <a:gd name="T2" fmla="+- 0 1457 1457"/>
                                <a:gd name="T3" fmla="*/ 1457 h 4"/>
                                <a:gd name="T4" fmla="+- 0 6673 6673"/>
                                <a:gd name="T5" fmla="*/ T4 w 8"/>
                                <a:gd name="T6" fmla="+- 0 1457 1457"/>
                                <a:gd name="T7" fmla="*/ 1457 h 4"/>
                                <a:gd name="T8" fmla="+- 0 6673 6673"/>
                                <a:gd name="T9" fmla="*/ T8 w 8"/>
                                <a:gd name="T10" fmla="+- 0 1459 1457"/>
                                <a:gd name="T11" fmla="*/ 1459 h 4"/>
                                <a:gd name="T12" fmla="+- 0 6679 6673"/>
                                <a:gd name="T13" fmla="*/ T12 w 8"/>
                                <a:gd name="T14" fmla="+- 0 1461 1457"/>
                                <a:gd name="T15" fmla="*/ 1461 h 4"/>
                                <a:gd name="T16" fmla="+- 0 6681 6673"/>
                                <a:gd name="T17" fmla="*/ T16 w 8"/>
                                <a:gd name="T18" fmla="+- 0 1461 1457"/>
                                <a:gd name="T19" fmla="*/ 1461 h 4"/>
                                <a:gd name="T20" fmla="+- 0 6681 6673"/>
                                <a:gd name="T21" fmla="*/ T20 w 8"/>
                                <a:gd name="T22" fmla="+- 0 1459 1457"/>
                                <a:gd name="T23" fmla="*/ 1459 h 4"/>
                                <a:gd name="T24" fmla="+- 0 6675 6673"/>
                                <a:gd name="T25" fmla="*/ T24 w 8"/>
                                <a:gd name="T26" fmla="+- 0 1457 1457"/>
                                <a:gd name="T27" fmla="*/ 1457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54" name="Group 2065"/>
                        <wpg:cNvGrpSpPr>
                          <a:grpSpLocks/>
                        </wpg:cNvGrpSpPr>
                        <wpg:grpSpPr bwMode="auto">
                          <a:xfrm>
                            <a:off x="6679" y="1459"/>
                            <a:ext cx="8" cy="4"/>
                            <a:chOff x="6679" y="1459"/>
                            <a:chExt cx="8" cy="4"/>
                          </a:xfrm>
                        </wpg:grpSpPr>
                        <wps:wsp>
                          <wps:cNvPr id="19455" name="Freeform 2066"/>
                          <wps:cNvSpPr>
                            <a:spLocks/>
                          </wps:cNvSpPr>
                          <wps:spPr bwMode="auto">
                            <a:xfrm>
                              <a:off x="6679" y="1459"/>
                              <a:ext cx="8" cy="4"/>
                            </a:xfrm>
                            <a:custGeom>
                              <a:avLst/>
                              <a:gdLst>
                                <a:gd name="T0" fmla="+- 0 6681 6679"/>
                                <a:gd name="T1" fmla="*/ T0 w 8"/>
                                <a:gd name="T2" fmla="+- 0 1459 1459"/>
                                <a:gd name="T3" fmla="*/ 1459 h 4"/>
                                <a:gd name="T4" fmla="+- 0 6679 6679"/>
                                <a:gd name="T5" fmla="*/ T4 w 8"/>
                                <a:gd name="T6" fmla="+- 0 1459 1459"/>
                                <a:gd name="T7" fmla="*/ 1459 h 4"/>
                                <a:gd name="T8" fmla="+- 0 6679 6679"/>
                                <a:gd name="T9" fmla="*/ T8 w 8"/>
                                <a:gd name="T10" fmla="+- 0 1461 1459"/>
                                <a:gd name="T11" fmla="*/ 1461 h 4"/>
                                <a:gd name="T12" fmla="+- 0 6686 6679"/>
                                <a:gd name="T13" fmla="*/ T12 w 8"/>
                                <a:gd name="T14" fmla="+- 0 1463 1459"/>
                                <a:gd name="T15" fmla="*/ 1463 h 4"/>
                                <a:gd name="T16" fmla="+- 0 6688 6679"/>
                                <a:gd name="T17" fmla="*/ T16 w 8"/>
                                <a:gd name="T18" fmla="+- 0 1463 1459"/>
                                <a:gd name="T19" fmla="*/ 1463 h 4"/>
                                <a:gd name="T20" fmla="+- 0 6688 6679"/>
                                <a:gd name="T21" fmla="*/ T20 w 8"/>
                                <a:gd name="T22" fmla="+- 0 1461 1459"/>
                                <a:gd name="T23" fmla="*/ 1461 h 4"/>
                                <a:gd name="T24" fmla="+- 0 6681 6679"/>
                                <a:gd name="T25" fmla="*/ T24 w 8"/>
                                <a:gd name="T26" fmla="+- 0 1459 1459"/>
                                <a:gd name="T27" fmla="*/ 1459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7" y="4"/>
                                  </a:lnTo>
                                  <a:lnTo>
                                    <a:pt x="9" y="4"/>
                                  </a:lnTo>
                                  <a:lnTo>
                                    <a:pt x="9"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56" name="Group 2067"/>
                        <wpg:cNvGrpSpPr>
                          <a:grpSpLocks/>
                        </wpg:cNvGrpSpPr>
                        <wpg:grpSpPr bwMode="auto">
                          <a:xfrm>
                            <a:off x="6686" y="1461"/>
                            <a:ext cx="11" cy="4"/>
                            <a:chOff x="6686" y="1461"/>
                            <a:chExt cx="11" cy="4"/>
                          </a:xfrm>
                        </wpg:grpSpPr>
                        <wps:wsp>
                          <wps:cNvPr id="19457" name="Freeform 2068"/>
                          <wps:cNvSpPr>
                            <a:spLocks/>
                          </wps:cNvSpPr>
                          <wps:spPr bwMode="auto">
                            <a:xfrm>
                              <a:off x="6686" y="1461"/>
                              <a:ext cx="11" cy="4"/>
                            </a:xfrm>
                            <a:custGeom>
                              <a:avLst/>
                              <a:gdLst>
                                <a:gd name="T0" fmla="+- 0 6688 6686"/>
                                <a:gd name="T1" fmla="*/ T0 w 11"/>
                                <a:gd name="T2" fmla="+- 0 1461 1461"/>
                                <a:gd name="T3" fmla="*/ 1461 h 4"/>
                                <a:gd name="T4" fmla="+- 0 6686 6686"/>
                                <a:gd name="T5" fmla="*/ T4 w 11"/>
                                <a:gd name="T6" fmla="+- 0 1461 1461"/>
                                <a:gd name="T7" fmla="*/ 1461 h 4"/>
                                <a:gd name="T8" fmla="+- 0 6686 6686"/>
                                <a:gd name="T9" fmla="*/ T8 w 11"/>
                                <a:gd name="T10" fmla="+- 0 1463 1461"/>
                                <a:gd name="T11" fmla="*/ 1463 h 4"/>
                                <a:gd name="T12" fmla="+- 0 6695 6686"/>
                                <a:gd name="T13" fmla="*/ T12 w 11"/>
                                <a:gd name="T14" fmla="+- 0 1465 1461"/>
                                <a:gd name="T15" fmla="*/ 1465 h 4"/>
                                <a:gd name="T16" fmla="+- 0 6697 6686"/>
                                <a:gd name="T17" fmla="*/ T16 w 11"/>
                                <a:gd name="T18" fmla="+- 0 1465 1461"/>
                                <a:gd name="T19" fmla="*/ 1465 h 4"/>
                                <a:gd name="T20" fmla="+- 0 6697 6686"/>
                                <a:gd name="T21" fmla="*/ T20 w 11"/>
                                <a:gd name="T22" fmla="+- 0 1463 1461"/>
                                <a:gd name="T23" fmla="*/ 1463 h 4"/>
                                <a:gd name="T24" fmla="+- 0 6688 6686"/>
                                <a:gd name="T25" fmla="*/ T24 w 11"/>
                                <a:gd name="T26" fmla="+- 0 1461 1461"/>
                                <a:gd name="T27" fmla="*/ 1461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2"/>
                                  </a:lnTo>
                                  <a:lnTo>
                                    <a:pt x="9" y="4"/>
                                  </a:lnTo>
                                  <a:lnTo>
                                    <a:pt x="11" y="4"/>
                                  </a:lnTo>
                                  <a:lnTo>
                                    <a:pt x="11"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58" name="Group 2069"/>
                        <wpg:cNvGrpSpPr>
                          <a:grpSpLocks/>
                        </wpg:cNvGrpSpPr>
                        <wpg:grpSpPr bwMode="auto">
                          <a:xfrm>
                            <a:off x="6695" y="1463"/>
                            <a:ext cx="12" cy="4"/>
                            <a:chOff x="6695" y="1463"/>
                            <a:chExt cx="12" cy="4"/>
                          </a:xfrm>
                        </wpg:grpSpPr>
                        <wps:wsp>
                          <wps:cNvPr id="19459" name="Freeform 2070"/>
                          <wps:cNvSpPr>
                            <a:spLocks/>
                          </wps:cNvSpPr>
                          <wps:spPr bwMode="auto">
                            <a:xfrm>
                              <a:off x="6695" y="1463"/>
                              <a:ext cx="12" cy="4"/>
                            </a:xfrm>
                            <a:custGeom>
                              <a:avLst/>
                              <a:gdLst>
                                <a:gd name="T0" fmla="+- 0 6697 6695"/>
                                <a:gd name="T1" fmla="*/ T0 w 12"/>
                                <a:gd name="T2" fmla="+- 0 1463 1463"/>
                                <a:gd name="T3" fmla="*/ 1463 h 4"/>
                                <a:gd name="T4" fmla="+- 0 6695 6695"/>
                                <a:gd name="T5" fmla="*/ T4 w 12"/>
                                <a:gd name="T6" fmla="+- 0 1463 1463"/>
                                <a:gd name="T7" fmla="*/ 1463 h 4"/>
                                <a:gd name="T8" fmla="+- 0 6695 6695"/>
                                <a:gd name="T9" fmla="*/ T8 w 12"/>
                                <a:gd name="T10" fmla="+- 0 1465 1463"/>
                                <a:gd name="T11" fmla="*/ 1465 h 4"/>
                                <a:gd name="T12" fmla="+- 0 6705 6695"/>
                                <a:gd name="T13" fmla="*/ T12 w 12"/>
                                <a:gd name="T14" fmla="+- 0 1466 1463"/>
                                <a:gd name="T15" fmla="*/ 1466 h 4"/>
                                <a:gd name="T16" fmla="+- 0 6707 6695"/>
                                <a:gd name="T17" fmla="*/ T16 w 12"/>
                                <a:gd name="T18" fmla="+- 0 1466 1463"/>
                                <a:gd name="T19" fmla="*/ 1466 h 4"/>
                                <a:gd name="T20" fmla="+- 0 6707 6695"/>
                                <a:gd name="T21" fmla="*/ T20 w 12"/>
                                <a:gd name="T22" fmla="+- 0 1465 1463"/>
                                <a:gd name="T23" fmla="*/ 1465 h 4"/>
                                <a:gd name="T24" fmla="+- 0 6697 6695"/>
                                <a:gd name="T25" fmla="*/ T24 w 12"/>
                                <a:gd name="T26" fmla="+- 0 1463 1463"/>
                                <a:gd name="T27" fmla="*/ 1463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2" y="0"/>
                                  </a:moveTo>
                                  <a:lnTo>
                                    <a:pt x="0" y="0"/>
                                  </a:lnTo>
                                  <a:lnTo>
                                    <a:pt x="0" y="2"/>
                                  </a:lnTo>
                                  <a:lnTo>
                                    <a:pt x="10" y="3"/>
                                  </a:lnTo>
                                  <a:lnTo>
                                    <a:pt x="12" y="3"/>
                                  </a:lnTo>
                                  <a:lnTo>
                                    <a:pt x="1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460" name="Picture 207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705" y="1465"/>
                              <a:ext cx="16"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61" name="Picture 2072"/>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6719" y="1466"/>
                              <a:ext cx="1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62" name="Picture 2073"/>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6736" y="1467"/>
                              <a:ext cx="2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63" name="Picture 2074"/>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6758" y="1466"/>
                              <a:ext cx="2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464" name="Group 2075"/>
                        <wpg:cNvGrpSpPr>
                          <a:grpSpLocks/>
                        </wpg:cNvGrpSpPr>
                        <wpg:grpSpPr bwMode="auto">
                          <a:xfrm>
                            <a:off x="6780" y="1464"/>
                            <a:ext cx="19" cy="4"/>
                            <a:chOff x="6780" y="1464"/>
                            <a:chExt cx="19" cy="4"/>
                          </a:xfrm>
                        </wpg:grpSpPr>
                        <wps:wsp>
                          <wps:cNvPr id="19465" name="Freeform 2076"/>
                          <wps:cNvSpPr>
                            <a:spLocks/>
                          </wps:cNvSpPr>
                          <wps:spPr bwMode="auto">
                            <a:xfrm>
                              <a:off x="6780" y="1464"/>
                              <a:ext cx="19" cy="4"/>
                            </a:xfrm>
                            <a:custGeom>
                              <a:avLst/>
                              <a:gdLst>
                                <a:gd name="T0" fmla="+- 0 6799 6780"/>
                                <a:gd name="T1" fmla="*/ T0 w 19"/>
                                <a:gd name="T2" fmla="+- 0 1464 1464"/>
                                <a:gd name="T3" fmla="*/ 1464 h 4"/>
                                <a:gd name="T4" fmla="+- 0 6798 6780"/>
                                <a:gd name="T5" fmla="*/ T4 w 19"/>
                                <a:gd name="T6" fmla="+- 0 1464 1464"/>
                                <a:gd name="T7" fmla="*/ 1464 h 4"/>
                                <a:gd name="T8" fmla="+- 0 6780 6780"/>
                                <a:gd name="T9" fmla="*/ T8 w 19"/>
                                <a:gd name="T10" fmla="+- 0 1466 1464"/>
                                <a:gd name="T11" fmla="*/ 1466 h 4"/>
                                <a:gd name="T12" fmla="+- 0 6780 6780"/>
                                <a:gd name="T13" fmla="*/ T12 w 19"/>
                                <a:gd name="T14" fmla="+- 0 1467 1464"/>
                                <a:gd name="T15" fmla="*/ 1467 h 4"/>
                                <a:gd name="T16" fmla="+- 0 6782 6780"/>
                                <a:gd name="T17" fmla="*/ T16 w 19"/>
                                <a:gd name="T18" fmla="+- 0 1467 1464"/>
                                <a:gd name="T19" fmla="*/ 1467 h 4"/>
                                <a:gd name="T20" fmla="+- 0 6799 6780"/>
                                <a:gd name="T21" fmla="*/ T20 w 19"/>
                                <a:gd name="T22" fmla="+- 0 1466 1464"/>
                                <a:gd name="T23" fmla="*/ 1466 h 4"/>
                                <a:gd name="T24" fmla="+- 0 6799 6780"/>
                                <a:gd name="T25" fmla="*/ T24 w 19"/>
                                <a:gd name="T26" fmla="+- 0 1464 1464"/>
                                <a:gd name="T27" fmla="*/ 1464 h 4"/>
                              </a:gdLst>
                              <a:ahLst/>
                              <a:cxnLst>
                                <a:cxn ang="0">
                                  <a:pos x="T1" y="T3"/>
                                </a:cxn>
                                <a:cxn ang="0">
                                  <a:pos x="T5" y="T7"/>
                                </a:cxn>
                                <a:cxn ang="0">
                                  <a:pos x="T9" y="T11"/>
                                </a:cxn>
                                <a:cxn ang="0">
                                  <a:pos x="T13" y="T15"/>
                                </a:cxn>
                                <a:cxn ang="0">
                                  <a:pos x="T17" y="T19"/>
                                </a:cxn>
                                <a:cxn ang="0">
                                  <a:pos x="T21" y="T23"/>
                                </a:cxn>
                                <a:cxn ang="0">
                                  <a:pos x="T25" y="T27"/>
                                </a:cxn>
                              </a:cxnLst>
                              <a:rect l="0" t="0" r="r" b="b"/>
                              <a:pathLst>
                                <a:path w="19" h="4">
                                  <a:moveTo>
                                    <a:pt x="19" y="0"/>
                                  </a:moveTo>
                                  <a:lnTo>
                                    <a:pt x="18" y="0"/>
                                  </a:lnTo>
                                  <a:lnTo>
                                    <a:pt x="0" y="2"/>
                                  </a:lnTo>
                                  <a:lnTo>
                                    <a:pt x="0" y="3"/>
                                  </a:lnTo>
                                  <a:lnTo>
                                    <a:pt x="2" y="3"/>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66" name="Group 2077"/>
                        <wpg:cNvGrpSpPr>
                          <a:grpSpLocks/>
                        </wpg:cNvGrpSpPr>
                        <wpg:grpSpPr bwMode="auto">
                          <a:xfrm>
                            <a:off x="6798" y="1462"/>
                            <a:ext cx="16" cy="4"/>
                            <a:chOff x="6798" y="1462"/>
                            <a:chExt cx="16" cy="4"/>
                          </a:xfrm>
                        </wpg:grpSpPr>
                        <wps:wsp>
                          <wps:cNvPr id="19467" name="Freeform 2078"/>
                          <wps:cNvSpPr>
                            <a:spLocks/>
                          </wps:cNvSpPr>
                          <wps:spPr bwMode="auto">
                            <a:xfrm>
                              <a:off x="6798" y="1462"/>
                              <a:ext cx="16" cy="4"/>
                            </a:xfrm>
                            <a:custGeom>
                              <a:avLst/>
                              <a:gdLst>
                                <a:gd name="T0" fmla="+- 0 6813 6798"/>
                                <a:gd name="T1" fmla="*/ T0 w 16"/>
                                <a:gd name="T2" fmla="+- 0 1462 1462"/>
                                <a:gd name="T3" fmla="*/ 1462 h 4"/>
                                <a:gd name="T4" fmla="+- 0 6811 6798"/>
                                <a:gd name="T5" fmla="*/ T4 w 16"/>
                                <a:gd name="T6" fmla="+- 0 1462 1462"/>
                                <a:gd name="T7" fmla="*/ 1462 h 4"/>
                                <a:gd name="T8" fmla="+- 0 6798 6798"/>
                                <a:gd name="T9" fmla="*/ T8 w 16"/>
                                <a:gd name="T10" fmla="+- 0 1464 1462"/>
                                <a:gd name="T11" fmla="*/ 1464 h 4"/>
                                <a:gd name="T12" fmla="+- 0 6798 6798"/>
                                <a:gd name="T13" fmla="*/ T12 w 16"/>
                                <a:gd name="T14" fmla="+- 0 1466 1462"/>
                                <a:gd name="T15" fmla="*/ 1466 h 4"/>
                                <a:gd name="T16" fmla="+- 0 6799 6798"/>
                                <a:gd name="T17" fmla="*/ T16 w 16"/>
                                <a:gd name="T18" fmla="+- 0 1466 1462"/>
                                <a:gd name="T19" fmla="*/ 1466 h 4"/>
                                <a:gd name="T20" fmla="+- 0 6813 6798"/>
                                <a:gd name="T21" fmla="*/ T20 w 16"/>
                                <a:gd name="T22" fmla="+- 0 1464 1462"/>
                                <a:gd name="T23" fmla="*/ 1464 h 4"/>
                                <a:gd name="T24" fmla="+- 0 6813 6798"/>
                                <a:gd name="T25" fmla="*/ T24 w 16"/>
                                <a:gd name="T26" fmla="+- 0 1462 1462"/>
                                <a:gd name="T27" fmla="*/ 1462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5" y="0"/>
                                  </a:moveTo>
                                  <a:lnTo>
                                    <a:pt x="13" y="0"/>
                                  </a:lnTo>
                                  <a:lnTo>
                                    <a:pt x="0" y="2"/>
                                  </a:lnTo>
                                  <a:lnTo>
                                    <a:pt x="0" y="4"/>
                                  </a:lnTo>
                                  <a:lnTo>
                                    <a:pt x="1" y="4"/>
                                  </a:lnTo>
                                  <a:lnTo>
                                    <a:pt x="15" y="2"/>
                                  </a:lnTo>
                                  <a:lnTo>
                                    <a:pt x="1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68" name="Group 2079"/>
                        <wpg:cNvGrpSpPr>
                          <a:grpSpLocks/>
                        </wpg:cNvGrpSpPr>
                        <wpg:grpSpPr bwMode="auto">
                          <a:xfrm>
                            <a:off x="6811" y="1461"/>
                            <a:ext cx="13" cy="3"/>
                            <a:chOff x="6811" y="1461"/>
                            <a:chExt cx="13" cy="3"/>
                          </a:xfrm>
                        </wpg:grpSpPr>
                        <wps:wsp>
                          <wps:cNvPr id="19469" name="Freeform 2080"/>
                          <wps:cNvSpPr>
                            <a:spLocks/>
                          </wps:cNvSpPr>
                          <wps:spPr bwMode="auto">
                            <a:xfrm>
                              <a:off x="6811" y="1461"/>
                              <a:ext cx="13" cy="3"/>
                            </a:xfrm>
                            <a:custGeom>
                              <a:avLst/>
                              <a:gdLst>
                                <a:gd name="T0" fmla="+- 0 6824 6811"/>
                                <a:gd name="T1" fmla="*/ T0 w 13"/>
                                <a:gd name="T2" fmla="+- 0 1461 1461"/>
                                <a:gd name="T3" fmla="*/ 1461 h 3"/>
                                <a:gd name="T4" fmla="+- 0 6822 6811"/>
                                <a:gd name="T5" fmla="*/ T4 w 13"/>
                                <a:gd name="T6" fmla="+- 0 1461 1461"/>
                                <a:gd name="T7" fmla="*/ 1461 h 3"/>
                                <a:gd name="T8" fmla="+- 0 6811 6811"/>
                                <a:gd name="T9" fmla="*/ T8 w 13"/>
                                <a:gd name="T10" fmla="+- 0 1462 1461"/>
                                <a:gd name="T11" fmla="*/ 1462 h 3"/>
                                <a:gd name="T12" fmla="+- 0 6811 6811"/>
                                <a:gd name="T13" fmla="*/ T12 w 13"/>
                                <a:gd name="T14" fmla="+- 0 1464 1461"/>
                                <a:gd name="T15" fmla="*/ 1464 h 3"/>
                                <a:gd name="T16" fmla="+- 0 6813 6811"/>
                                <a:gd name="T17" fmla="*/ T16 w 13"/>
                                <a:gd name="T18" fmla="+- 0 1464 1461"/>
                                <a:gd name="T19" fmla="*/ 1464 h 3"/>
                                <a:gd name="T20" fmla="+- 0 6824 6811"/>
                                <a:gd name="T21" fmla="*/ T20 w 13"/>
                                <a:gd name="T22" fmla="+- 0 1463 1461"/>
                                <a:gd name="T23" fmla="*/ 1463 h 3"/>
                                <a:gd name="T24" fmla="+- 0 6824 6811"/>
                                <a:gd name="T25" fmla="*/ T24 w 13"/>
                                <a:gd name="T26" fmla="+- 0 1461 1461"/>
                                <a:gd name="T27" fmla="*/ 1461 h 3"/>
                              </a:gdLst>
                              <a:ahLst/>
                              <a:cxnLst>
                                <a:cxn ang="0">
                                  <a:pos x="T1" y="T3"/>
                                </a:cxn>
                                <a:cxn ang="0">
                                  <a:pos x="T5" y="T7"/>
                                </a:cxn>
                                <a:cxn ang="0">
                                  <a:pos x="T9" y="T11"/>
                                </a:cxn>
                                <a:cxn ang="0">
                                  <a:pos x="T13" y="T15"/>
                                </a:cxn>
                                <a:cxn ang="0">
                                  <a:pos x="T17" y="T19"/>
                                </a:cxn>
                                <a:cxn ang="0">
                                  <a:pos x="T21" y="T23"/>
                                </a:cxn>
                                <a:cxn ang="0">
                                  <a:pos x="T25" y="T27"/>
                                </a:cxn>
                              </a:cxnLst>
                              <a:rect l="0" t="0" r="r" b="b"/>
                              <a:pathLst>
                                <a:path w="13" h="3">
                                  <a:moveTo>
                                    <a:pt x="13" y="0"/>
                                  </a:moveTo>
                                  <a:lnTo>
                                    <a:pt x="11" y="0"/>
                                  </a:lnTo>
                                  <a:lnTo>
                                    <a:pt x="0" y="1"/>
                                  </a:lnTo>
                                  <a:lnTo>
                                    <a:pt x="0" y="3"/>
                                  </a:lnTo>
                                  <a:lnTo>
                                    <a:pt x="2" y="3"/>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70" name="Group 2081"/>
                        <wpg:cNvGrpSpPr>
                          <a:grpSpLocks/>
                        </wpg:cNvGrpSpPr>
                        <wpg:grpSpPr bwMode="auto">
                          <a:xfrm>
                            <a:off x="6822" y="1459"/>
                            <a:ext cx="10" cy="4"/>
                            <a:chOff x="6822" y="1459"/>
                            <a:chExt cx="10" cy="4"/>
                          </a:xfrm>
                        </wpg:grpSpPr>
                        <wps:wsp>
                          <wps:cNvPr id="19471" name="Freeform 2082"/>
                          <wps:cNvSpPr>
                            <a:spLocks/>
                          </wps:cNvSpPr>
                          <wps:spPr bwMode="auto">
                            <a:xfrm>
                              <a:off x="6822" y="1459"/>
                              <a:ext cx="10" cy="4"/>
                            </a:xfrm>
                            <a:custGeom>
                              <a:avLst/>
                              <a:gdLst>
                                <a:gd name="T0" fmla="+- 0 6832 6822"/>
                                <a:gd name="T1" fmla="*/ T0 w 10"/>
                                <a:gd name="T2" fmla="+- 0 1459 1459"/>
                                <a:gd name="T3" fmla="*/ 1459 h 4"/>
                                <a:gd name="T4" fmla="+- 0 6831 6822"/>
                                <a:gd name="T5" fmla="*/ T4 w 10"/>
                                <a:gd name="T6" fmla="+- 0 1459 1459"/>
                                <a:gd name="T7" fmla="*/ 1459 h 4"/>
                                <a:gd name="T8" fmla="+- 0 6822 6822"/>
                                <a:gd name="T9" fmla="*/ T8 w 10"/>
                                <a:gd name="T10" fmla="+- 0 1461 1459"/>
                                <a:gd name="T11" fmla="*/ 1461 h 4"/>
                                <a:gd name="T12" fmla="+- 0 6822 6822"/>
                                <a:gd name="T13" fmla="*/ T12 w 10"/>
                                <a:gd name="T14" fmla="+- 0 1463 1459"/>
                                <a:gd name="T15" fmla="*/ 1463 h 4"/>
                                <a:gd name="T16" fmla="+- 0 6824 6822"/>
                                <a:gd name="T17" fmla="*/ T16 w 10"/>
                                <a:gd name="T18" fmla="+- 0 1463 1459"/>
                                <a:gd name="T19" fmla="*/ 1463 h 4"/>
                                <a:gd name="T20" fmla="+- 0 6832 6822"/>
                                <a:gd name="T21" fmla="*/ T20 w 10"/>
                                <a:gd name="T22" fmla="+- 0 1461 1459"/>
                                <a:gd name="T23" fmla="*/ 1461 h 4"/>
                                <a:gd name="T24" fmla="+- 0 6832 6822"/>
                                <a:gd name="T25" fmla="*/ T24 w 10"/>
                                <a:gd name="T26" fmla="+- 0 1459 1459"/>
                                <a:gd name="T27" fmla="*/ 1459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9" y="0"/>
                                  </a:lnTo>
                                  <a:lnTo>
                                    <a:pt x="0" y="2"/>
                                  </a:lnTo>
                                  <a:lnTo>
                                    <a:pt x="0" y="4"/>
                                  </a:lnTo>
                                  <a:lnTo>
                                    <a:pt x="2" y="4"/>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72" name="Group 2083"/>
                        <wpg:cNvGrpSpPr>
                          <a:grpSpLocks/>
                        </wpg:cNvGrpSpPr>
                        <wpg:grpSpPr bwMode="auto">
                          <a:xfrm>
                            <a:off x="6831" y="1458"/>
                            <a:ext cx="9" cy="3"/>
                            <a:chOff x="6831" y="1458"/>
                            <a:chExt cx="9" cy="3"/>
                          </a:xfrm>
                        </wpg:grpSpPr>
                        <wps:wsp>
                          <wps:cNvPr id="19473" name="Freeform 2084"/>
                          <wps:cNvSpPr>
                            <a:spLocks/>
                          </wps:cNvSpPr>
                          <wps:spPr bwMode="auto">
                            <a:xfrm>
                              <a:off x="6831" y="1458"/>
                              <a:ext cx="9" cy="3"/>
                            </a:xfrm>
                            <a:custGeom>
                              <a:avLst/>
                              <a:gdLst>
                                <a:gd name="T0" fmla="+- 0 6840 6831"/>
                                <a:gd name="T1" fmla="*/ T0 w 9"/>
                                <a:gd name="T2" fmla="+- 0 1458 1458"/>
                                <a:gd name="T3" fmla="*/ 1458 h 3"/>
                                <a:gd name="T4" fmla="+- 0 6838 6831"/>
                                <a:gd name="T5" fmla="*/ T4 w 9"/>
                                <a:gd name="T6" fmla="+- 0 1458 1458"/>
                                <a:gd name="T7" fmla="*/ 1458 h 3"/>
                                <a:gd name="T8" fmla="+- 0 6831 6831"/>
                                <a:gd name="T9" fmla="*/ T8 w 9"/>
                                <a:gd name="T10" fmla="+- 0 1459 1458"/>
                                <a:gd name="T11" fmla="*/ 1459 h 3"/>
                                <a:gd name="T12" fmla="+- 0 6831 6831"/>
                                <a:gd name="T13" fmla="*/ T12 w 9"/>
                                <a:gd name="T14" fmla="+- 0 1461 1458"/>
                                <a:gd name="T15" fmla="*/ 1461 h 3"/>
                                <a:gd name="T16" fmla="+- 0 6832 6831"/>
                                <a:gd name="T17" fmla="*/ T16 w 9"/>
                                <a:gd name="T18" fmla="+- 0 1461 1458"/>
                                <a:gd name="T19" fmla="*/ 1461 h 3"/>
                                <a:gd name="T20" fmla="+- 0 6840 6831"/>
                                <a:gd name="T21" fmla="*/ T20 w 9"/>
                                <a:gd name="T22" fmla="+- 0 1460 1458"/>
                                <a:gd name="T23" fmla="*/ 1460 h 3"/>
                                <a:gd name="T24" fmla="+- 0 6840 6831"/>
                                <a:gd name="T25" fmla="*/ T24 w 9"/>
                                <a:gd name="T26" fmla="+- 0 1458 1458"/>
                                <a:gd name="T27" fmla="*/ 1458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1"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74" name="Group 2085"/>
                        <wpg:cNvGrpSpPr>
                          <a:grpSpLocks/>
                        </wpg:cNvGrpSpPr>
                        <wpg:grpSpPr bwMode="auto">
                          <a:xfrm>
                            <a:off x="6838" y="1457"/>
                            <a:ext cx="8" cy="3"/>
                            <a:chOff x="6838" y="1457"/>
                            <a:chExt cx="8" cy="3"/>
                          </a:xfrm>
                        </wpg:grpSpPr>
                        <wps:wsp>
                          <wps:cNvPr id="19475" name="Freeform 2086"/>
                          <wps:cNvSpPr>
                            <a:spLocks/>
                          </wps:cNvSpPr>
                          <wps:spPr bwMode="auto">
                            <a:xfrm>
                              <a:off x="6838" y="1457"/>
                              <a:ext cx="8" cy="3"/>
                            </a:xfrm>
                            <a:custGeom>
                              <a:avLst/>
                              <a:gdLst>
                                <a:gd name="T0" fmla="+- 0 6846 6838"/>
                                <a:gd name="T1" fmla="*/ T0 w 8"/>
                                <a:gd name="T2" fmla="+- 0 1457 1457"/>
                                <a:gd name="T3" fmla="*/ 1457 h 3"/>
                                <a:gd name="T4" fmla="+- 0 6844 6838"/>
                                <a:gd name="T5" fmla="*/ T4 w 8"/>
                                <a:gd name="T6" fmla="+- 0 1457 1457"/>
                                <a:gd name="T7" fmla="*/ 1457 h 3"/>
                                <a:gd name="T8" fmla="+- 0 6838 6838"/>
                                <a:gd name="T9" fmla="*/ T8 w 8"/>
                                <a:gd name="T10" fmla="+- 0 1458 1457"/>
                                <a:gd name="T11" fmla="*/ 1458 h 3"/>
                                <a:gd name="T12" fmla="+- 0 6838 6838"/>
                                <a:gd name="T13" fmla="*/ T12 w 8"/>
                                <a:gd name="T14" fmla="+- 0 1460 1457"/>
                                <a:gd name="T15" fmla="*/ 1460 h 3"/>
                                <a:gd name="T16" fmla="+- 0 6840 6838"/>
                                <a:gd name="T17" fmla="*/ T16 w 8"/>
                                <a:gd name="T18" fmla="+- 0 1460 1457"/>
                                <a:gd name="T19" fmla="*/ 1460 h 3"/>
                                <a:gd name="T20" fmla="+- 0 6846 6838"/>
                                <a:gd name="T21" fmla="*/ T20 w 8"/>
                                <a:gd name="T22" fmla="+- 0 1459 1457"/>
                                <a:gd name="T23" fmla="*/ 1459 h 3"/>
                                <a:gd name="T24" fmla="+- 0 6846 6838"/>
                                <a:gd name="T25" fmla="*/ T24 w 8"/>
                                <a:gd name="T26" fmla="+- 0 1457 1457"/>
                                <a:gd name="T27" fmla="*/ 1457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8" y="0"/>
                                  </a:moveTo>
                                  <a:lnTo>
                                    <a:pt x="6" y="0"/>
                                  </a:lnTo>
                                  <a:lnTo>
                                    <a:pt x="0" y="1"/>
                                  </a:lnTo>
                                  <a:lnTo>
                                    <a:pt x="0" y="3"/>
                                  </a:lnTo>
                                  <a:lnTo>
                                    <a:pt x="2" y="3"/>
                                  </a:lnTo>
                                  <a:lnTo>
                                    <a:pt x="8" y="2"/>
                                  </a:lnTo>
                                  <a:lnTo>
                                    <a:pt x="8"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476" name="Picture 2087"/>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6844" y="1455"/>
                              <a:ext cx="14"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477" name="Group 2088"/>
                        <wpg:cNvGrpSpPr>
                          <a:grpSpLocks/>
                        </wpg:cNvGrpSpPr>
                        <wpg:grpSpPr bwMode="auto">
                          <a:xfrm>
                            <a:off x="6856" y="1454"/>
                            <a:ext cx="9" cy="3"/>
                            <a:chOff x="6856" y="1454"/>
                            <a:chExt cx="9" cy="3"/>
                          </a:xfrm>
                        </wpg:grpSpPr>
                        <wps:wsp>
                          <wps:cNvPr id="19478" name="Freeform 2089"/>
                          <wps:cNvSpPr>
                            <a:spLocks/>
                          </wps:cNvSpPr>
                          <wps:spPr bwMode="auto">
                            <a:xfrm>
                              <a:off x="6856" y="1454"/>
                              <a:ext cx="9" cy="3"/>
                            </a:xfrm>
                            <a:custGeom>
                              <a:avLst/>
                              <a:gdLst>
                                <a:gd name="T0" fmla="+- 0 6865 6856"/>
                                <a:gd name="T1" fmla="*/ T0 w 9"/>
                                <a:gd name="T2" fmla="+- 0 1454 1454"/>
                                <a:gd name="T3" fmla="*/ 1454 h 3"/>
                                <a:gd name="T4" fmla="+- 0 6863 6856"/>
                                <a:gd name="T5" fmla="*/ T4 w 9"/>
                                <a:gd name="T6" fmla="+- 0 1454 1454"/>
                                <a:gd name="T7" fmla="*/ 1454 h 3"/>
                                <a:gd name="T8" fmla="+- 0 6856 6856"/>
                                <a:gd name="T9" fmla="*/ T8 w 9"/>
                                <a:gd name="T10" fmla="+- 0 1455 1454"/>
                                <a:gd name="T11" fmla="*/ 1455 h 3"/>
                                <a:gd name="T12" fmla="+- 0 6856 6856"/>
                                <a:gd name="T13" fmla="*/ T12 w 9"/>
                                <a:gd name="T14" fmla="+- 0 1457 1454"/>
                                <a:gd name="T15" fmla="*/ 1457 h 3"/>
                                <a:gd name="T16" fmla="+- 0 6858 6856"/>
                                <a:gd name="T17" fmla="*/ T16 w 9"/>
                                <a:gd name="T18" fmla="+- 0 1457 1454"/>
                                <a:gd name="T19" fmla="*/ 1457 h 3"/>
                                <a:gd name="T20" fmla="+- 0 6865 6856"/>
                                <a:gd name="T21" fmla="*/ T20 w 9"/>
                                <a:gd name="T22" fmla="+- 0 1456 1454"/>
                                <a:gd name="T23" fmla="*/ 1456 h 3"/>
                                <a:gd name="T24" fmla="+- 0 6865 6856"/>
                                <a:gd name="T25" fmla="*/ T24 w 9"/>
                                <a:gd name="T26" fmla="+- 0 1454 1454"/>
                                <a:gd name="T27" fmla="*/ 1454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79" name="Group 2090"/>
                        <wpg:cNvGrpSpPr>
                          <a:grpSpLocks/>
                        </wpg:cNvGrpSpPr>
                        <wpg:grpSpPr bwMode="auto">
                          <a:xfrm>
                            <a:off x="6863" y="1453"/>
                            <a:ext cx="9" cy="3"/>
                            <a:chOff x="6863" y="1453"/>
                            <a:chExt cx="9" cy="3"/>
                          </a:xfrm>
                        </wpg:grpSpPr>
                        <wps:wsp>
                          <wps:cNvPr id="19480" name="Freeform 2091"/>
                          <wps:cNvSpPr>
                            <a:spLocks/>
                          </wps:cNvSpPr>
                          <wps:spPr bwMode="auto">
                            <a:xfrm>
                              <a:off x="6863" y="1453"/>
                              <a:ext cx="9" cy="3"/>
                            </a:xfrm>
                            <a:custGeom>
                              <a:avLst/>
                              <a:gdLst>
                                <a:gd name="T0" fmla="+- 0 6873 6863"/>
                                <a:gd name="T1" fmla="*/ T0 w 9"/>
                                <a:gd name="T2" fmla="+- 0 1453 1453"/>
                                <a:gd name="T3" fmla="*/ 1453 h 3"/>
                                <a:gd name="T4" fmla="+- 0 6871 6863"/>
                                <a:gd name="T5" fmla="*/ T4 w 9"/>
                                <a:gd name="T6" fmla="+- 0 1453 1453"/>
                                <a:gd name="T7" fmla="*/ 1453 h 3"/>
                                <a:gd name="T8" fmla="+- 0 6863 6863"/>
                                <a:gd name="T9" fmla="*/ T8 w 9"/>
                                <a:gd name="T10" fmla="+- 0 1454 1453"/>
                                <a:gd name="T11" fmla="*/ 1454 h 3"/>
                                <a:gd name="T12" fmla="+- 0 6863 6863"/>
                                <a:gd name="T13" fmla="*/ T12 w 9"/>
                                <a:gd name="T14" fmla="+- 0 1456 1453"/>
                                <a:gd name="T15" fmla="*/ 1456 h 3"/>
                                <a:gd name="T16" fmla="+- 0 6865 6863"/>
                                <a:gd name="T17" fmla="*/ T16 w 9"/>
                                <a:gd name="T18" fmla="+- 0 1456 1453"/>
                                <a:gd name="T19" fmla="*/ 1456 h 3"/>
                                <a:gd name="T20" fmla="+- 0 6873 6863"/>
                                <a:gd name="T21" fmla="*/ T20 w 9"/>
                                <a:gd name="T22" fmla="+- 0 1455 1453"/>
                                <a:gd name="T23" fmla="*/ 1455 h 3"/>
                                <a:gd name="T24" fmla="+- 0 6873 6863"/>
                                <a:gd name="T25" fmla="*/ T24 w 9"/>
                                <a:gd name="T26" fmla="+- 0 1453 1453"/>
                                <a:gd name="T27" fmla="*/ 1453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81" name="Group 2092"/>
                        <wpg:cNvGrpSpPr>
                          <a:grpSpLocks/>
                        </wpg:cNvGrpSpPr>
                        <wpg:grpSpPr bwMode="auto">
                          <a:xfrm>
                            <a:off x="6871" y="1452"/>
                            <a:ext cx="10" cy="3"/>
                            <a:chOff x="6871" y="1452"/>
                            <a:chExt cx="10" cy="3"/>
                          </a:xfrm>
                        </wpg:grpSpPr>
                        <wps:wsp>
                          <wps:cNvPr id="19482" name="Freeform 2093"/>
                          <wps:cNvSpPr>
                            <a:spLocks/>
                          </wps:cNvSpPr>
                          <wps:spPr bwMode="auto">
                            <a:xfrm>
                              <a:off x="6871" y="1452"/>
                              <a:ext cx="10" cy="3"/>
                            </a:xfrm>
                            <a:custGeom>
                              <a:avLst/>
                              <a:gdLst>
                                <a:gd name="T0" fmla="+- 0 6881 6871"/>
                                <a:gd name="T1" fmla="*/ T0 w 10"/>
                                <a:gd name="T2" fmla="+- 0 1452 1452"/>
                                <a:gd name="T3" fmla="*/ 1452 h 3"/>
                                <a:gd name="T4" fmla="+- 0 6879 6871"/>
                                <a:gd name="T5" fmla="*/ T4 w 10"/>
                                <a:gd name="T6" fmla="+- 0 1452 1452"/>
                                <a:gd name="T7" fmla="*/ 1452 h 3"/>
                                <a:gd name="T8" fmla="+- 0 6871 6871"/>
                                <a:gd name="T9" fmla="*/ T8 w 10"/>
                                <a:gd name="T10" fmla="+- 0 1453 1452"/>
                                <a:gd name="T11" fmla="*/ 1453 h 3"/>
                                <a:gd name="T12" fmla="+- 0 6871 6871"/>
                                <a:gd name="T13" fmla="*/ T12 w 10"/>
                                <a:gd name="T14" fmla="+- 0 1455 1452"/>
                                <a:gd name="T15" fmla="*/ 1455 h 3"/>
                                <a:gd name="T16" fmla="+- 0 6873 6871"/>
                                <a:gd name="T17" fmla="*/ T16 w 10"/>
                                <a:gd name="T18" fmla="+- 0 1455 1452"/>
                                <a:gd name="T19" fmla="*/ 1455 h 3"/>
                                <a:gd name="T20" fmla="+- 0 6881 6871"/>
                                <a:gd name="T21" fmla="*/ T20 w 10"/>
                                <a:gd name="T22" fmla="+- 0 1454 1452"/>
                                <a:gd name="T23" fmla="*/ 1454 h 3"/>
                                <a:gd name="T24" fmla="+- 0 6881 6871"/>
                                <a:gd name="T25" fmla="*/ T24 w 10"/>
                                <a:gd name="T26" fmla="+- 0 1452 1452"/>
                                <a:gd name="T27" fmla="*/ 1452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83" name="Group 2094"/>
                        <wpg:cNvGrpSpPr>
                          <a:grpSpLocks/>
                        </wpg:cNvGrpSpPr>
                        <wpg:grpSpPr bwMode="auto">
                          <a:xfrm>
                            <a:off x="6879" y="1452"/>
                            <a:ext cx="12" cy="2"/>
                            <a:chOff x="6879" y="1452"/>
                            <a:chExt cx="12" cy="2"/>
                          </a:xfrm>
                        </wpg:grpSpPr>
                        <wps:wsp>
                          <wps:cNvPr id="19484" name="Freeform 2095"/>
                          <wps:cNvSpPr>
                            <a:spLocks/>
                          </wps:cNvSpPr>
                          <wps:spPr bwMode="auto">
                            <a:xfrm>
                              <a:off x="6879" y="1452"/>
                              <a:ext cx="12" cy="2"/>
                            </a:xfrm>
                            <a:custGeom>
                              <a:avLst/>
                              <a:gdLst>
                                <a:gd name="T0" fmla="+- 0 6879 6879"/>
                                <a:gd name="T1" fmla="*/ T0 w 12"/>
                                <a:gd name="T2" fmla="+- 0 1452 1452"/>
                                <a:gd name="T3" fmla="*/ 1452 h 2"/>
                                <a:gd name="T4" fmla="+- 0 6891 6879"/>
                                <a:gd name="T5" fmla="*/ T4 w 12"/>
                                <a:gd name="T6" fmla="+- 0 1452 1452"/>
                                <a:gd name="T7" fmla="*/ 1452 h 2"/>
                                <a:gd name="T8" fmla="+- 0 6891 6879"/>
                                <a:gd name="T9" fmla="*/ T8 w 12"/>
                                <a:gd name="T10" fmla="+- 0 1454 1452"/>
                                <a:gd name="T11" fmla="*/ 1454 h 2"/>
                                <a:gd name="T12" fmla="+- 0 6879 6879"/>
                                <a:gd name="T13" fmla="*/ T12 w 12"/>
                                <a:gd name="T14" fmla="+- 0 1454 1452"/>
                                <a:gd name="T15" fmla="*/ 1454 h 2"/>
                                <a:gd name="T16" fmla="+- 0 6879 6879"/>
                                <a:gd name="T17" fmla="*/ T16 w 12"/>
                                <a:gd name="T18" fmla="+- 0 1452 1452"/>
                                <a:gd name="T19" fmla="*/ 1452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85" name="Group 2096"/>
                        <wpg:cNvGrpSpPr>
                          <a:grpSpLocks/>
                        </wpg:cNvGrpSpPr>
                        <wpg:grpSpPr bwMode="auto">
                          <a:xfrm>
                            <a:off x="6889" y="1451"/>
                            <a:ext cx="12" cy="3"/>
                            <a:chOff x="6889" y="1451"/>
                            <a:chExt cx="12" cy="3"/>
                          </a:xfrm>
                        </wpg:grpSpPr>
                        <wps:wsp>
                          <wps:cNvPr id="19486" name="Freeform 2097"/>
                          <wps:cNvSpPr>
                            <a:spLocks/>
                          </wps:cNvSpPr>
                          <wps:spPr bwMode="auto">
                            <a:xfrm>
                              <a:off x="6889" y="1451"/>
                              <a:ext cx="12" cy="3"/>
                            </a:xfrm>
                            <a:custGeom>
                              <a:avLst/>
                              <a:gdLst>
                                <a:gd name="T0" fmla="+- 0 6901 6889"/>
                                <a:gd name="T1" fmla="*/ T0 w 12"/>
                                <a:gd name="T2" fmla="+- 0 1451 1451"/>
                                <a:gd name="T3" fmla="*/ 1451 h 3"/>
                                <a:gd name="T4" fmla="+- 0 6899 6889"/>
                                <a:gd name="T5" fmla="*/ T4 w 12"/>
                                <a:gd name="T6" fmla="+- 0 1451 1451"/>
                                <a:gd name="T7" fmla="*/ 1451 h 3"/>
                                <a:gd name="T8" fmla="+- 0 6889 6889"/>
                                <a:gd name="T9" fmla="*/ T8 w 12"/>
                                <a:gd name="T10" fmla="+- 0 1452 1451"/>
                                <a:gd name="T11" fmla="*/ 1452 h 3"/>
                                <a:gd name="T12" fmla="+- 0 6889 6889"/>
                                <a:gd name="T13" fmla="*/ T12 w 12"/>
                                <a:gd name="T14" fmla="+- 0 1454 1451"/>
                                <a:gd name="T15" fmla="*/ 1454 h 3"/>
                                <a:gd name="T16" fmla="+- 0 6891 6889"/>
                                <a:gd name="T17" fmla="*/ T16 w 12"/>
                                <a:gd name="T18" fmla="+- 0 1454 1451"/>
                                <a:gd name="T19" fmla="*/ 1454 h 3"/>
                                <a:gd name="T20" fmla="+- 0 6901 6889"/>
                                <a:gd name="T21" fmla="*/ T20 w 12"/>
                                <a:gd name="T22" fmla="+- 0 1453 1451"/>
                                <a:gd name="T23" fmla="*/ 1453 h 3"/>
                                <a:gd name="T24" fmla="+- 0 6901 6889"/>
                                <a:gd name="T25" fmla="*/ T24 w 12"/>
                                <a:gd name="T26" fmla="+- 0 1451 1451"/>
                                <a:gd name="T27" fmla="*/ 1451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12" y="0"/>
                                  </a:moveTo>
                                  <a:lnTo>
                                    <a:pt x="10" y="0"/>
                                  </a:lnTo>
                                  <a:lnTo>
                                    <a:pt x="0" y="1"/>
                                  </a:lnTo>
                                  <a:lnTo>
                                    <a:pt x="0" y="3"/>
                                  </a:lnTo>
                                  <a:lnTo>
                                    <a:pt x="2" y="3"/>
                                  </a:lnTo>
                                  <a:lnTo>
                                    <a:pt x="12" y="2"/>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87" name="Group 2098"/>
                        <wpg:cNvGrpSpPr>
                          <a:grpSpLocks/>
                        </wpg:cNvGrpSpPr>
                        <wpg:grpSpPr bwMode="auto">
                          <a:xfrm>
                            <a:off x="6899" y="1451"/>
                            <a:ext cx="34" cy="2"/>
                            <a:chOff x="6899" y="1451"/>
                            <a:chExt cx="34" cy="2"/>
                          </a:xfrm>
                        </wpg:grpSpPr>
                        <wps:wsp>
                          <wps:cNvPr id="19488" name="Freeform 2099"/>
                          <wps:cNvSpPr>
                            <a:spLocks/>
                          </wps:cNvSpPr>
                          <wps:spPr bwMode="auto">
                            <a:xfrm>
                              <a:off x="6899" y="1451"/>
                              <a:ext cx="34" cy="2"/>
                            </a:xfrm>
                            <a:custGeom>
                              <a:avLst/>
                              <a:gdLst>
                                <a:gd name="T0" fmla="+- 0 6899 6899"/>
                                <a:gd name="T1" fmla="*/ T0 w 34"/>
                                <a:gd name="T2" fmla="+- 0 1451 1451"/>
                                <a:gd name="T3" fmla="*/ 1451 h 2"/>
                                <a:gd name="T4" fmla="+- 0 6933 6899"/>
                                <a:gd name="T5" fmla="*/ T4 w 34"/>
                                <a:gd name="T6" fmla="+- 0 1451 1451"/>
                                <a:gd name="T7" fmla="*/ 1451 h 2"/>
                                <a:gd name="T8" fmla="+- 0 6933 6899"/>
                                <a:gd name="T9" fmla="*/ T8 w 34"/>
                                <a:gd name="T10" fmla="+- 0 1453 1451"/>
                                <a:gd name="T11" fmla="*/ 1453 h 2"/>
                                <a:gd name="T12" fmla="+- 0 6899 6899"/>
                                <a:gd name="T13" fmla="*/ T12 w 34"/>
                                <a:gd name="T14" fmla="+- 0 1453 1451"/>
                                <a:gd name="T15" fmla="*/ 1453 h 2"/>
                                <a:gd name="T16" fmla="+- 0 6899 6899"/>
                                <a:gd name="T17" fmla="*/ T16 w 34"/>
                                <a:gd name="T18" fmla="+- 0 1451 1451"/>
                                <a:gd name="T19" fmla="*/ 1451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89" name="Group 2100"/>
                        <wpg:cNvGrpSpPr>
                          <a:grpSpLocks/>
                        </wpg:cNvGrpSpPr>
                        <wpg:grpSpPr bwMode="auto">
                          <a:xfrm>
                            <a:off x="6931" y="1377"/>
                            <a:ext cx="2" cy="76"/>
                            <a:chOff x="6931" y="1377"/>
                            <a:chExt cx="2" cy="76"/>
                          </a:xfrm>
                        </wpg:grpSpPr>
                        <wps:wsp>
                          <wps:cNvPr id="19490" name="Freeform 2101"/>
                          <wps:cNvSpPr>
                            <a:spLocks/>
                          </wps:cNvSpPr>
                          <wps:spPr bwMode="auto">
                            <a:xfrm>
                              <a:off x="6931" y="1377"/>
                              <a:ext cx="2" cy="76"/>
                            </a:xfrm>
                            <a:custGeom>
                              <a:avLst/>
                              <a:gdLst>
                                <a:gd name="T0" fmla="+- 0 6931 6931"/>
                                <a:gd name="T1" fmla="*/ T0 w 2"/>
                                <a:gd name="T2" fmla="+- 0 1377 1377"/>
                                <a:gd name="T3" fmla="*/ 1377 h 76"/>
                                <a:gd name="T4" fmla="+- 0 6933 6931"/>
                                <a:gd name="T5" fmla="*/ T4 w 2"/>
                                <a:gd name="T6" fmla="+- 0 1377 1377"/>
                                <a:gd name="T7" fmla="*/ 1377 h 76"/>
                                <a:gd name="T8" fmla="+- 0 6933 6931"/>
                                <a:gd name="T9" fmla="*/ T8 w 2"/>
                                <a:gd name="T10" fmla="+- 0 1453 1377"/>
                                <a:gd name="T11" fmla="*/ 1453 h 76"/>
                                <a:gd name="T12" fmla="+- 0 6931 6931"/>
                                <a:gd name="T13" fmla="*/ T12 w 2"/>
                                <a:gd name="T14" fmla="+- 0 1453 1377"/>
                                <a:gd name="T15" fmla="*/ 1453 h 76"/>
                                <a:gd name="T16" fmla="+- 0 6931 6931"/>
                                <a:gd name="T17" fmla="*/ T16 w 2"/>
                                <a:gd name="T18" fmla="+- 0 1377 1377"/>
                                <a:gd name="T19" fmla="*/ 1377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491" name="Picture 2102"/>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6899" y="1377"/>
                              <a:ext cx="3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92" name="Picture 210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889" y="1377"/>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93" name="Picture 210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879" y="1377"/>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94" name="Picture 210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871" y="1377"/>
                              <a:ext cx="10"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495" name="Group 2106"/>
                        <wpg:cNvGrpSpPr>
                          <a:grpSpLocks/>
                        </wpg:cNvGrpSpPr>
                        <wpg:grpSpPr bwMode="auto">
                          <a:xfrm>
                            <a:off x="6863" y="1378"/>
                            <a:ext cx="9" cy="3"/>
                            <a:chOff x="6863" y="1378"/>
                            <a:chExt cx="9" cy="3"/>
                          </a:xfrm>
                        </wpg:grpSpPr>
                        <wps:wsp>
                          <wps:cNvPr id="19496" name="Freeform 2107"/>
                          <wps:cNvSpPr>
                            <a:spLocks/>
                          </wps:cNvSpPr>
                          <wps:spPr bwMode="auto">
                            <a:xfrm>
                              <a:off x="6863" y="1378"/>
                              <a:ext cx="9" cy="3"/>
                            </a:xfrm>
                            <a:custGeom>
                              <a:avLst/>
                              <a:gdLst>
                                <a:gd name="T0" fmla="+- 0 6873 6863"/>
                                <a:gd name="T1" fmla="*/ T0 w 9"/>
                                <a:gd name="T2" fmla="+- 0 1378 1378"/>
                                <a:gd name="T3" fmla="*/ 1378 h 3"/>
                                <a:gd name="T4" fmla="+- 0 6871 6863"/>
                                <a:gd name="T5" fmla="*/ T4 w 9"/>
                                <a:gd name="T6" fmla="+- 0 1378 1378"/>
                                <a:gd name="T7" fmla="*/ 1378 h 3"/>
                                <a:gd name="T8" fmla="+- 0 6863 6863"/>
                                <a:gd name="T9" fmla="*/ T8 w 9"/>
                                <a:gd name="T10" fmla="+- 0 1379 1378"/>
                                <a:gd name="T11" fmla="*/ 1379 h 3"/>
                                <a:gd name="T12" fmla="+- 0 6863 6863"/>
                                <a:gd name="T13" fmla="*/ T12 w 9"/>
                                <a:gd name="T14" fmla="+- 0 1381 1378"/>
                                <a:gd name="T15" fmla="*/ 1381 h 3"/>
                                <a:gd name="T16" fmla="+- 0 6865 6863"/>
                                <a:gd name="T17" fmla="*/ T16 w 9"/>
                                <a:gd name="T18" fmla="+- 0 1381 1378"/>
                                <a:gd name="T19" fmla="*/ 1381 h 3"/>
                                <a:gd name="T20" fmla="+- 0 6873 6863"/>
                                <a:gd name="T21" fmla="*/ T20 w 9"/>
                                <a:gd name="T22" fmla="+- 0 1380 1378"/>
                                <a:gd name="T23" fmla="*/ 1380 h 3"/>
                                <a:gd name="T24" fmla="+- 0 6873 6863"/>
                                <a:gd name="T25" fmla="*/ T24 w 9"/>
                                <a:gd name="T26" fmla="+- 0 1378 1378"/>
                                <a:gd name="T27" fmla="*/ 1378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97" name="Group 2108"/>
                        <wpg:cNvGrpSpPr>
                          <a:grpSpLocks/>
                        </wpg:cNvGrpSpPr>
                        <wpg:grpSpPr bwMode="auto">
                          <a:xfrm>
                            <a:off x="6856" y="1379"/>
                            <a:ext cx="9" cy="3"/>
                            <a:chOff x="6856" y="1379"/>
                            <a:chExt cx="9" cy="3"/>
                          </a:xfrm>
                        </wpg:grpSpPr>
                        <wps:wsp>
                          <wps:cNvPr id="19498" name="Freeform 2109"/>
                          <wps:cNvSpPr>
                            <a:spLocks/>
                          </wps:cNvSpPr>
                          <wps:spPr bwMode="auto">
                            <a:xfrm>
                              <a:off x="6856" y="1379"/>
                              <a:ext cx="9" cy="3"/>
                            </a:xfrm>
                            <a:custGeom>
                              <a:avLst/>
                              <a:gdLst>
                                <a:gd name="T0" fmla="+- 0 6865 6856"/>
                                <a:gd name="T1" fmla="*/ T0 w 9"/>
                                <a:gd name="T2" fmla="+- 0 1379 1379"/>
                                <a:gd name="T3" fmla="*/ 1379 h 3"/>
                                <a:gd name="T4" fmla="+- 0 6863 6856"/>
                                <a:gd name="T5" fmla="*/ T4 w 9"/>
                                <a:gd name="T6" fmla="+- 0 1379 1379"/>
                                <a:gd name="T7" fmla="*/ 1379 h 3"/>
                                <a:gd name="T8" fmla="+- 0 6856 6856"/>
                                <a:gd name="T9" fmla="*/ T8 w 9"/>
                                <a:gd name="T10" fmla="+- 0 1380 1379"/>
                                <a:gd name="T11" fmla="*/ 1380 h 3"/>
                                <a:gd name="T12" fmla="+- 0 6856 6856"/>
                                <a:gd name="T13" fmla="*/ T12 w 9"/>
                                <a:gd name="T14" fmla="+- 0 1381 1379"/>
                                <a:gd name="T15" fmla="*/ 1381 h 3"/>
                                <a:gd name="T16" fmla="+- 0 6858 6856"/>
                                <a:gd name="T17" fmla="*/ T16 w 9"/>
                                <a:gd name="T18" fmla="+- 0 1381 1379"/>
                                <a:gd name="T19" fmla="*/ 1381 h 3"/>
                                <a:gd name="T20" fmla="+- 0 6865 6856"/>
                                <a:gd name="T21" fmla="*/ T20 w 9"/>
                                <a:gd name="T22" fmla="+- 0 1381 1379"/>
                                <a:gd name="T23" fmla="*/ 1381 h 3"/>
                                <a:gd name="T24" fmla="+- 0 6865 6856"/>
                                <a:gd name="T25" fmla="*/ T24 w 9"/>
                                <a:gd name="T26" fmla="+- 0 1379 1379"/>
                                <a:gd name="T27" fmla="*/ 1379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2"/>
                                  </a:lnTo>
                                  <a:lnTo>
                                    <a:pt x="2" y="2"/>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499" name="Group 2110"/>
                        <wpg:cNvGrpSpPr>
                          <a:grpSpLocks/>
                        </wpg:cNvGrpSpPr>
                        <wpg:grpSpPr bwMode="auto">
                          <a:xfrm>
                            <a:off x="6844" y="1380"/>
                            <a:ext cx="14" cy="5"/>
                            <a:chOff x="6844" y="1380"/>
                            <a:chExt cx="14" cy="5"/>
                          </a:xfrm>
                        </wpg:grpSpPr>
                        <wps:wsp>
                          <wps:cNvPr id="19500" name="Freeform 2111"/>
                          <wps:cNvSpPr>
                            <a:spLocks/>
                          </wps:cNvSpPr>
                          <wps:spPr bwMode="auto">
                            <a:xfrm>
                              <a:off x="6844" y="1380"/>
                              <a:ext cx="14" cy="5"/>
                            </a:xfrm>
                            <a:custGeom>
                              <a:avLst/>
                              <a:gdLst>
                                <a:gd name="T0" fmla="+- 0 6858 6844"/>
                                <a:gd name="T1" fmla="*/ T0 w 14"/>
                                <a:gd name="T2" fmla="+- 0 1380 1380"/>
                                <a:gd name="T3" fmla="*/ 1380 h 5"/>
                                <a:gd name="T4" fmla="+- 0 6856 6844"/>
                                <a:gd name="T5" fmla="*/ T4 w 14"/>
                                <a:gd name="T6" fmla="+- 0 1380 1380"/>
                                <a:gd name="T7" fmla="*/ 1380 h 5"/>
                                <a:gd name="T8" fmla="+- 0 6844 6844"/>
                                <a:gd name="T9" fmla="*/ T8 w 14"/>
                                <a:gd name="T10" fmla="+- 0 1382 1380"/>
                                <a:gd name="T11" fmla="*/ 1382 h 5"/>
                                <a:gd name="T12" fmla="+- 0 6844 6844"/>
                                <a:gd name="T13" fmla="*/ T12 w 14"/>
                                <a:gd name="T14" fmla="+- 0 1384 1380"/>
                                <a:gd name="T15" fmla="*/ 1384 h 5"/>
                                <a:gd name="T16" fmla="+- 0 6846 6844"/>
                                <a:gd name="T17" fmla="*/ T16 w 14"/>
                                <a:gd name="T18" fmla="+- 0 1384 1380"/>
                                <a:gd name="T19" fmla="*/ 1384 h 5"/>
                                <a:gd name="T20" fmla="+- 0 6858 6844"/>
                                <a:gd name="T21" fmla="*/ T20 w 14"/>
                                <a:gd name="T22" fmla="+- 0 1381 1380"/>
                                <a:gd name="T23" fmla="*/ 1381 h 5"/>
                                <a:gd name="T24" fmla="+- 0 6858 6844"/>
                                <a:gd name="T25" fmla="*/ T24 w 14"/>
                                <a:gd name="T26" fmla="+- 0 1380 1380"/>
                                <a:gd name="T27" fmla="*/ 1380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2"/>
                                  </a:lnTo>
                                  <a:lnTo>
                                    <a:pt x="0" y="4"/>
                                  </a:lnTo>
                                  <a:lnTo>
                                    <a:pt x="2" y="4"/>
                                  </a:lnTo>
                                  <a:lnTo>
                                    <a:pt x="14" y="1"/>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01" name="Group 2112"/>
                        <wpg:cNvGrpSpPr>
                          <a:grpSpLocks/>
                        </wpg:cNvGrpSpPr>
                        <wpg:grpSpPr bwMode="auto">
                          <a:xfrm>
                            <a:off x="6838" y="1382"/>
                            <a:ext cx="8" cy="4"/>
                            <a:chOff x="6838" y="1382"/>
                            <a:chExt cx="8" cy="4"/>
                          </a:xfrm>
                        </wpg:grpSpPr>
                        <wps:wsp>
                          <wps:cNvPr id="19502" name="Freeform 2113"/>
                          <wps:cNvSpPr>
                            <a:spLocks/>
                          </wps:cNvSpPr>
                          <wps:spPr bwMode="auto">
                            <a:xfrm>
                              <a:off x="6838" y="1382"/>
                              <a:ext cx="8" cy="4"/>
                            </a:xfrm>
                            <a:custGeom>
                              <a:avLst/>
                              <a:gdLst>
                                <a:gd name="T0" fmla="+- 0 6846 6838"/>
                                <a:gd name="T1" fmla="*/ T0 w 8"/>
                                <a:gd name="T2" fmla="+- 0 1382 1382"/>
                                <a:gd name="T3" fmla="*/ 1382 h 4"/>
                                <a:gd name="T4" fmla="+- 0 6844 6838"/>
                                <a:gd name="T5" fmla="*/ T4 w 8"/>
                                <a:gd name="T6" fmla="+- 0 1382 1382"/>
                                <a:gd name="T7" fmla="*/ 1382 h 4"/>
                                <a:gd name="T8" fmla="+- 0 6838 6838"/>
                                <a:gd name="T9" fmla="*/ T8 w 8"/>
                                <a:gd name="T10" fmla="+- 0 1384 1382"/>
                                <a:gd name="T11" fmla="*/ 1384 h 4"/>
                                <a:gd name="T12" fmla="+- 0 6838 6838"/>
                                <a:gd name="T13" fmla="*/ T12 w 8"/>
                                <a:gd name="T14" fmla="+- 0 1386 1382"/>
                                <a:gd name="T15" fmla="*/ 1386 h 4"/>
                                <a:gd name="T16" fmla="+- 0 6840 6838"/>
                                <a:gd name="T17" fmla="*/ T16 w 8"/>
                                <a:gd name="T18" fmla="+- 0 1386 1382"/>
                                <a:gd name="T19" fmla="*/ 1386 h 4"/>
                                <a:gd name="T20" fmla="+- 0 6846 6838"/>
                                <a:gd name="T21" fmla="*/ T20 w 8"/>
                                <a:gd name="T22" fmla="+- 0 1384 1382"/>
                                <a:gd name="T23" fmla="*/ 1384 h 4"/>
                                <a:gd name="T24" fmla="+- 0 6846 6838"/>
                                <a:gd name="T25" fmla="*/ T24 w 8"/>
                                <a:gd name="T26" fmla="+- 0 1382 1382"/>
                                <a:gd name="T27" fmla="*/ 1382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8" y="0"/>
                                  </a:moveTo>
                                  <a:lnTo>
                                    <a:pt x="6" y="0"/>
                                  </a:lnTo>
                                  <a:lnTo>
                                    <a:pt x="0" y="2"/>
                                  </a:lnTo>
                                  <a:lnTo>
                                    <a:pt x="0" y="4"/>
                                  </a:lnTo>
                                  <a:lnTo>
                                    <a:pt x="2" y="4"/>
                                  </a:lnTo>
                                  <a:lnTo>
                                    <a:pt x="8" y="2"/>
                                  </a:lnTo>
                                  <a:lnTo>
                                    <a:pt x="8"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503" name="Picture 211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6831" y="1384"/>
                              <a:ext cx="9"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04" name="Picture 211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822" y="1386"/>
                              <a:ext cx="10"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05" name="Group 2116"/>
                        <wpg:cNvGrpSpPr>
                          <a:grpSpLocks/>
                        </wpg:cNvGrpSpPr>
                        <wpg:grpSpPr bwMode="auto">
                          <a:xfrm>
                            <a:off x="6811" y="1388"/>
                            <a:ext cx="13" cy="4"/>
                            <a:chOff x="6811" y="1388"/>
                            <a:chExt cx="13" cy="4"/>
                          </a:xfrm>
                        </wpg:grpSpPr>
                        <wps:wsp>
                          <wps:cNvPr id="19506" name="Freeform 2117"/>
                          <wps:cNvSpPr>
                            <a:spLocks/>
                          </wps:cNvSpPr>
                          <wps:spPr bwMode="auto">
                            <a:xfrm>
                              <a:off x="6811" y="1388"/>
                              <a:ext cx="13" cy="4"/>
                            </a:xfrm>
                            <a:custGeom>
                              <a:avLst/>
                              <a:gdLst>
                                <a:gd name="T0" fmla="+- 0 6824 6811"/>
                                <a:gd name="T1" fmla="*/ T0 w 13"/>
                                <a:gd name="T2" fmla="+- 0 1388 1388"/>
                                <a:gd name="T3" fmla="*/ 1388 h 4"/>
                                <a:gd name="T4" fmla="+- 0 6822 6811"/>
                                <a:gd name="T5" fmla="*/ T4 w 13"/>
                                <a:gd name="T6" fmla="+- 0 1388 1388"/>
                                <a:gd name="T7" fmla="*/ 1388 h 4"/>
                                <a:gd name="T8" fmla="+- 0 6811 6811"/>
                                <a:gd name="T9" fmla="*/ T8 w 13"/>
                                <a:gd name="T10" fmla="+- 0 1390 1388"/>
                                <a:gd name="T11" fmla="*/ 1390 h 4"/>
                                <a:gd name="T12" fmla="+- 0 6811 6811"/>
                                <a:gd name="T13" fmla="*/ T12 w 13"/>
                                <a:gd name="T14" fmla="+- 0 1391 1388"/>
                                <a:gd name="T15" fmla="*/ 1391 h 4"/>
                                <a:gd name="T16" fmla="+- 0 6813 6811"/>
                                <a:gd name="T17" fmla="*/ T16 w 13"/>
                                <a:gd name="T18" fmla="+- 0 1391 1388"/>
                                <a:gd name="T19" fmla="*/ 1391 h 4"/>
                                <a:gd name="T20" fmla="+- 0 6824 6811"/>
                                <a:gd name="T21" fmla="*/ T20 w 13"/>
                                <a:gd name="T22" fmla="+- 0 1390 1388"/>
                                <a:gd name="T23" fmla="*/ 1390 h 4"/>
                                <a:gd name="T24" fmla="+- 0 6824 6811"/>
                                <a:gd name="T25" fmla="*/ T24 w 13"/>
                                <a:gd name="T26" fmla="+- 0 1388 1388"/>
                                <a:gd name="T27" fmla="*/ 1388 h 4"/>
                              </a:gdLst>
                              <a:ahLst/>
                              <a:cxnLst>
                                <a:cxn ang="0">
                                  <a:pos x="T1" y="T3"/>
                                </a:cxn>
                                <a:cxn ang="0">
                                  <a:pos x="T5" y="T7"/>
                                </a:cxn>
                                <a:cxn ang="0">
                                  <a:pos x="T9" y="T11"/>
                                </a:cxn>
                                <a:cxn ang="0">
                                  <a:pos x="T13" y="T15"/>
                                </a:cxn>
                                <a:cxn ang="0">
                                  <a:pos x="T17" y="T19"/>
                                </a:cxn>
                                <a:cxn ang="0">
                                  <a:pos x="T21" y="T23"/>
                                </a:cxn>
                                <a:cxn ang="0">
                                  <a:pos x="T25" y="T27"/>
                                </a:cxn>
                              </a:cxnLst>
                              <a:rect l="0" t="0" r="r" b="b"/>
                              <a:pathLst>
                                <a:path w="13" h="4">
                                  <a:moveTo>
                                    <a:pt x="13" y="0"/>
                                  </a:moveTo>
                                  <a:lnTo>
                                    <a:pt x="11" y="0"/>
                                  </a:lnTo>
                                  <a:lnTo>
                                    <a:pt x="0" y="2"/>
                                  </a:lnTo>
                                  <a:lnTo>
                                    <a:pt x="0" y="3"/>
                                  </a:lnTo>
                                  <a:lnTo>
                                    <a:pt x="2" y="3"/>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07" name="Group 2118"/>
                        <wpg:cNvGrpSpPr>
                          <a:grpSpLocks/>
                        </wpg:cNvGrpSpPr>
                        <wpg:grpSpPr bwMode="auto">
                          <a:xfrm>
                            <a:off x="6798" y="1390"/>
                            <a:ext cx="16" cy="4"/>
                            <a:chOff x="6798" y="1390"/>
                            <a:chExt cx="16" cy="4"/>
                          </a:xfrm>
                        </wpg:grpSpPr>
                        <wps:wsp>
                          <wps:cNvPr id="19508" name="Freeform 2119"/>
                          <wps:cNvSpPr>
                            <a:spLocks/>
                          </wps:cNvSpPr>
                          <wps:spPr bwMode="auto">
                            <a:xfrm>
                              <a:off x="6798" y="1390"/>
                              <a:ext cx="16" cy="4"/>
                            </a:xfrm>
                            <a:custGeom>
                              <a:avLst/>
                              <a:gdLst>
                                <a:gd name="T0" fmla="+- 0 6813 6798"/>
                                <a:gd name="T1" fmla="*/ T0 w 16"/>
                                <a:gd name="T2" fmla="+- 0 1390 1390"/>
                                <a:gd name="T3" fmla="*/ 1390 h 4"/>
                                <a:gd name="T4" fmla="+- 0 6811 6798"/>
                                <a:gd name="T5" fmla="*/ T4 w 16"/>
                                <a:gd name="T6" fmla="+- 0 1390 1390"/>
                                <a:gd name="T7" fmla="*/ 1390 h 4"/>
                                <a:gd name="T8" fmla="+- 0 6798 6798"/>
                                <a:gd name="T9" fmla="*/ T8 w 16"/>
                                <a:gd name="T10" fmla="+- 0 1391 1390"/>
                                <a:gd name="T11" fmla="*/ 1391 h 4"/>
                                <a:gd name="T12" fmla="+- 0 6798 6798"/>
                                <a:gd name="T13" fmla="*/ T12 w 16"/>
                                <a:gd name="T14" fmla="+- 0 1393 1390"/>
                                <a:gd name="T15" fmla="*/ 1393 h 4"/>
                                <a:gd name="T16" fmla="+- 0 6799 6798"/>
                                <a:gd name="T17" fmla="*/ T16 w 16"/>
                                <a:gd name="T18" fmla="+- 0 1393 1390"/>
                                <a:gd name="T19" fmla="*/ 1393 h 4"/>
                                <a:gd name="T20" fmla="+- 0 6813 6798"/>
                                <a:gd name="T21" fmla="*/ T20 w 16"/>
                                <a:gd name="T22" fmla="+- 0 1391 1390"/>
                                <a:gd name="T23" fmla="*/ 1391 h 4"/>
                                <a:gd name="T24" fmla="+- 0 6813 6798"/>
                                <a:gd name="T25" fmla="*/ T24 w 16"/>
                                <a:gd name="T26" fmla="+- 0 1390 1390"/>
                                <a:gd name="T27" fmla="*/ 1390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5" y="0"/>
                                  </a:moveTo>
                                  <a:lnTo>
                                    <a:pt x="13" y="0"/>
                                  </a:lnTo>
                                  <a:lnTo>
                                    <a:pt x="0" y="1"/>
                                  </a:lnTo>
                                  <a:lnTo>
                                    <a:pt x="0" y="3"/>
                                  </a:lnTo>
                                  <a:lnTo>
                                    <a:pt x="1" y="3"/>
                                  </a:lnTo>
                                  <a:lnTo>
                                    <a:pt x="15" y="1"/>
                                  </a:lnTo>
                                  <a:lnTo>
                                    <a:pt x="1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09" name="Group 2120"/>
                        <wpg:cNvGrpSpPr>
                          <a:grpSpLocks/>
                        </wpg:cNvGrpSpPr>
                        <wpg:grpSpPr bwMode="auto">
                          <a:xfrm>
                            <a:off x="6780" y="1391"/>
                            <a:ext cx="19" cy="3"/>
                            <a:chOff x="6780" y="1391"/>
                            <a:chExt cx="19" cy="3"/>
                          </a:xfrm>
                        </wpg:grpSpPr>
                        <wps:wsp>
                          <wps:cNvPr id="19510" name="Freeform 2121"/>
                          <wps:cNvSpPr>
                            <a:spLocks/>
                          </wps:cNvSpPr>
                          <wps:spPr bwMode="auto">
                            <a:xfrm>
                              <a:off x="6780" y="1391"/>
                              <a:ext cx="19" cy="3"/>
                            </a:xfrm>
                            <a:custGeom>
                              <a:avLst/>
                              <a:gdLst>
                                <a:gd name="T0" fmla="+- 0 6799 6780"/>
                                <a:gd name="T1" fmla="*/ T0 w 19"/>
                                <a:gd name="T2" fmla="+- 0 1391 1391"/>
                                <a:gd name="T3" fmla="*/ 1391 h 3"/>
                                <a:gd name="T4" fmla="+- 0 6798 6780"/>
                                <a:gd name="T5" fmla="*/ T4 w 19"/>
                                <a:gd name="T6" fmla="+- 0 1391 1391"/>
                                <a:gd name="T7" fmla="*/ 1391 h 3"/>
                                <a:gd name="T8" fmla="+- 0 6780 6780"/>
                                <a:gd name="T9" fmla="*/ T8 w 19"/>
                                <a:gd name="T10" fmla="+- 0 1392 1391"/>
                                <a:gd name="T11" fmla="*/ 1392 h 3"/>
                                <a:gd name="T12" fmla="+- 0 6780 6780"/>
                                <a:gd name="T13" fmla="*/ T12 w 19"/>
                                <a:gd name="T14" fmla="+- 0 1394 1391"/>
                                <a:gd name="T15" fmla="*/ 1394 h 3"/>
                                <a:gd name="T16" fmla="+- 0 6782 6780"/>
                                <a:gd name="T17" fmla="*/ T16 w 19"/>
                                <a:gd name="T18" fmla="+- 0 1394 1391"/>
                                <a:gd name="T19" fmla="*/ 1394 h 3"/>
                                <a:gd name="T20" fmla="+- 0 6799 6780"/>
                                <a:gd name="T21" fmla="*/ T20 w 19"/>
                                <a:gd name="T22" fmla="+- 0 1393 1391"/>
                                <a:gd name="T23" fmla="*/ 1393 h 3"/>
                                <a:gd name="T24" fmla="+- 0 6799 6780"/>
                                <a:gd name="T25" fmla="*/ T24 w 19"/>
                                <a:gd name="T26" fmla="+- 0 1391 1391"/>
                                <a:gd name="T27" fmla="*/ 1391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19" y="0"/>
                                  </a:moveTo>
                                  <a:lnTo>
                                    <a:pt x="18" y="0"/>
                                  </a:lnTo>
                                  <a:lnTo>
                                    <a:pt x="0" y="1"/>
                                  </a:lnTo>
                                  <a:lnTo>
                                    <a:pt x="0" y="3"/>
                                  </a:lnTo>
                                  <a:lnTo>
                                    <a:pt x="2" y="3"/>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11" name="Group 2122"/>
                        <wpg:cNvGrpSpPr>
                          <a:grpSpLocks/>
                        </wpg:cNvGrpSpPr>
                        <wpg:grpSpPr bwMode="auto">
                          <a:xfrm>
                            <a:off x="6758" y="1392"/>
                            <a:ext cx="24" cy="2"/>
                            <a:chOff x="6758" y="1392"/>
                            <a:chExt cx="24" cy="2"/>
                          </a:xfrm>
                        </wpg:grpSpPr>
                        <wps:wsp>
                          <wps:cNvPr id="19512" name="Freeform 2123"/>
                          <wps:cNvSpPr>
                            <a:spLocks/>
                          </wps:cNvSpPr>
                          <wps:spPr bwMode="auto">
                            <a:xfrm>
                              <a:off x="6758" y="1392"/>
                              <a:ext cx="24" cy="2"/>
                            </a:xfrm>
                            <a:custGeom>
                              <a:avLst/>
                              <a:gdLst>
                                <a:gd name="T0" fmla="+- 0 6758 6758"/>
                                <a:gd name="T1" fmla="*/ T0 w 24"/>
                                <a:gd name="T2" fmla="+- 0 1392 1392"/>
                                <a:gd name="T3" fmla="*/ 1392 h 2"/>
                                <a:gd name="T4" fmla="+- 0 6782 6758"/>
                                <a:gd name="T5" fmla="*/ T4 w 24"/>
                                <a:gd name="T6" fmla="+- 0 1392 1392"/>
                                <a:gd name="T7" fmla="*/ 1392 h 2"/>
                                <a:gd name="T8" fmla="+- 0 6782 6758"/>
                                <a:gd name="T9" fmla="*/ T8 w 24"/>
                                <a:gd name="T10" fmla="+- 0 1394 1392"/>
                                <a:gd name="T11" fmla="*/ 1394 h 2"/>
                                <a:gd name="T12" fmla="+- 0 6758 6758"/>
                                <a:gd name="T13" fmla="*/ T12 w 24"/>
                                <a:gd name="T14" fmla="+- 0 1394 1392"/>
                                <a:gd name="T15" fmla="*/ 1394 h 2"/>
                                <a:gd name="T16" fmla="+- 0 6758 6758"/>
                                <a:gd name="T17" fmla="*/ T16 w 24"/>
                                <a:gd name="T18" fmla="+- 0 1392 1392"/>
                                <a:gd name="T19" fmla="*/ 1392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513" name="Picture 2124"/>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6755" y="1390"/>
                              <a:ext cx="8"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14" name="Picture 212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752" y="1392"/>
                              <a:ext cx="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15" name="Picture 2126"/>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6752" y="1398"/>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16" name="Group 2127"/>
                        <wpg:cNvGrpSpPr>
                          <a:grpSpLocks/>
                        </wpg:cNvGrpSpPr>
                        <wpg:grpSpPr bwMode="auto">
                          <a:xfrm>
                            <a:off x="6727" y="1390"/>
                            <a:ext cx="7" cy="8"/>
                            <a:chOff x="6727" y="1390"/>
                            <a:chExt cx="7" cy="8"/>
                          </a:xfrm>
                        </wpg:grpSpPr>
                        <wps:wsp>
                          <wps:cNvPr id="19517" name="Freeform 2128"/>
                          <wps:cNvSpPr>
                            <a:spLocks/>
                          </wps:cNvSpPr>
                          <wps:spPr bwMode="auto">
                            <a:xfrm>
                              <a:off x="6727" y="1390"/>
                              <a:ext cx="7" cy="8"/>
                            </a:xfrm>
                            <a:custGeom>
                              <a:avLst/>
                              <a:gdLst>
                                <a:gd name="T0" fmla="+- 0 6733 6727"/>
                                <a:gd name="T1" fmla="*/ T0 w 7"/>
                                <a:gd name="T2" fmla="+- 0 1390 1390"/>
                                <a:gd name="T3" fmla="*/ 1390 h 8"/>
                                <a:gd name="T4" fmla="+- 0 6727 6727"/>
                                <a:gd name="T5" fmla="*/ T4 w 7"/>
                                <a:gd name="T6" fmla="+- 0 1393 1390"/>
                                <a:gd name="T7" fmla="*/ 1393 h 8"/>
                                <a:gd name="T8" fmla="+- 0 6730 6727"/>
                                <a:gd name="T9" fmla="*/ T8 w 7"/>
                                <a:gd name="T10" fmla="+- 0 1398 1390"/>
                                <a:gd name="T11" fmla="*/ 1398 h 8"/>
                                <a:gd name="T12" fmla="+- 0 6734 6727"/>
                                <a:gd name="T13" fmla="*/ T12 w 7"/>
                                <a:gd name="T14" fmla="+- 0 1395 1390"/>
                                <a:gd name="T15" fmla="*/ 1395 h 8"/>
                                <a:gd name="T16" fmla="+- 0 6733 6727"/>
                                <a:gd name="T17" fmla="*/ T16 w 7"/>
                                <a:gd name="T18" fmla="+- 0 1390 1390"/>
                                <a:gd name="T19" fmla="*/ 1390 h 8"/>
                              </a:gdLst>
                              <a:ahLst/>
                              <a:cxnLst>
                                <a:cxn ang="0">
                                  <a:pos x="T1" y="T3"/>
                                </a:cxn>
                                <a:cxn ang="0">
                                  <a:pos x="T5" y="T7"/>
                                </a:cxn>
                                <a:cxn ang="0">
                                  <a:pos x="T9" y="T11"/>
                                </a:cxn>
                                <a:cxn ang="0">
                                  <a:pos x="T13" y="T15"/>
                                </a:cxn>
                                <a:cxn ang="0">
                                  <a:pos x="T17" y="T19"/>
                                </a:cxn>
                              </a:cxnLst>
                              <a:rect l="0" t="0" r="r" b="b"/>
                              <a:pathLst>
                                <a:path w="7" h="8">
                                  <a:moveTo>
                                    <a:pt x="6" y="0"/>
                                  </a:moveTo>
                                  <a:lnTo>
                                    <a:pt x="0" y="3"/>
                                  </a:lnTo>
                                  <a:lnTo>
                                    <a:pt x="3" y="8"/>
                                  </a:lnTo>
                                  <a:lnTo>
                                    <a:pt x="7" y="5"/>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518" name="Picture 212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6724" y="1393"/>
                              <a:ext cx="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19" name="Picture 2130"/>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6724" y="1398"/>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20" name="Group 2131"/>
                        <wpg:cNvGrpSpPr>
                          <a:grpSpLocks/>
                        </wpg:cNvGrpSpPr>
                        <wpg:grpSpPr bwMode="auto">
                          <a:xfrm>
                            <a:off x="6700" y="1388"/>
                            <a:ext cx="7" cy="7"/>
                            <a:chOff x="6700" y="1388"/>
                            <a:chExt cx="7" cy="7"/>
                          </a:xfrm>
                        </wpg:grpSpPr>
                        <wps:wsp>
                          <wps:cNvPr id="19521" name="Freeform 2132"/>
                          <wps:cNvSpPr>
                            <a:spLocks/>
                          </wps:cNvSpPr>
                          <wps:spPr bwMode="auto">
                            <a:xfrm>
                              <a:off x="6700" y="1388"/>
                              <a:ext cx="7" cy="7"/>
                            </a:xfrm>
                            <a:custGeom>
                              <a:avLst/>
                              <a:gdLst>
                                <a:gd name="T0" fmla="+- 0 6705 6700"/>
                                <a:gd name="T1" fmla="*/ T0 w 7"/>
                                <a:gd name="T2" fmla="+- 0 1388 1388"/>
                                <a:gd name="T3" fmla="*/ 1388 h 7"/>
                                <a:gd name="T4" fmla="+- 0 6700 6700"/>
                                <a:gd name="T5" fmla="*/ T4 w 7"/>
                                <a:gd name="T6" fmla="+- 0 1390 1388"/>
                                <a:gd name="T7" fmla="*/ 1390 h 7"/>
                                <a:gd name="T8" fmla="+- 0 6701 6700"/>
                                <a:gd name="T9" fmla="*/ T8 w 7"/>
                                <a:gd name="T10" fmla="+- 0 1395 1388"/>
                                <a:gd name="T11" fmla="*/ 1395 h 7"/>
                                <a:gd name="T12" fmla="+- 0 6707 6700"/>
                                <a:gd name="T13" fmla="*/ T12 w 7"/>
                                <a:gd name="T14" fmla="+- 0 1393 1388"/>
                                <a:gd name="T15" fmla="*/ 1393 h 7"/>
                                <a:gd name="T16" fmla="+- 0 6705 6700"/>
                                <a:gd name="T17" fmla="*/ T16 w 7"/>
                                <a:gd name="T18" fmla="+- 0 1388 1388"/>
                                <a:gd name="T19" fmla="*/ 1388 h 7"/>
                              </a:gdLst>
                              <a:ahLst/>
                              <a:cxnLst>
                                <a:cxn ang="0">
                                  <a:pos x="T1" y="T3"/>
                                </a:cxn>
                                <a:cxn ang="0">
                                  <a:pos x="T5" y="T7"/>
                                </a:cxn>
                                <a:cxn ang="0">
                                  <a:pos x="T9" y="T11"/>
                                </a:cxn>
                                <a:cxn ang="0">
                                  <a:pos x="T13" y="T15"/>
                                </a:cxn>
                                <a:cxn ang="0">
                                  <a:pos x="T17" y="T19"/>
                                </a:cxn>
                              </a:cxnLst>
                              <a:rect l="0" t="0" r="r" b="b"/>
                              <a:pathLst>
                                <a:path w="7" h="7">
                                  <a:moveTo>
                                    <a:pt x="5" y="0"/>
                                  </a:moveTo>
                                  <a:lnTo>
                                    <a:pt x="0" y="2"/>
                                  </a:lnTo>
                                  <a:lnTo>
                                    <a:pt x="1" y="7"/>
                                  </a:lnTo>
                                  <a:lnTo>
                                    <a:pt x="7" y="5"/>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22" name="Group 2133"/>
                        <wpg:cNvGrpSpPr>
                          <a:grpSpLocks/>
                        </wpg:cNvGrpSpPr>
                        <wpg:grpSpPr bwMode="auto">
                          <a:xfrm>
                            <a:off x="6696" y="1390"/>
                            <a:ext cx="5" cy="5"/>
                            <a:chOff x="6696" y="1390"/>
                            <a:chExt cx="5" cy="5"/>
                          </a:xfrm>
                        </wpg:grpSpPr>
                        <wps:wsp>
                          <wps:cNvPr id="19523" name="Freeform 2134"/>
                          <wps:cNvSpPr>
                            <a:spLocks/>
                          </wps:cNvSpPr>
                          <wps:spPr bwMode="auto">
                            <a:xfrm>
                              <a:off x="6696" y="1390"/>
                              <a:ext cx="5" cy="5"/>
                            </a:xfrm>
                            <a:custGeom>
                              <a:avLst/>
                              <a:gdLst>
                                <a:gd name="T0" fmla="+- 0 6700 6696"/>
                                <a:gd name="T1" fmla="*/ T0 w 5"/>
                                <a:gd name="T2" fmla="+- 0 1390 1390"/>
                                <a:gd name="T3" fmla="*/ 1390 h 5"/>
                                <a:gd name="T4" fmla="+- 0 6696 6696"/>
                                <a:gd name="T5" fmla="*/ T4 w 5"/>
                                <a:gd name="T6" fmla="+- 0 1391 1390"/>
                                <a:gd name="T7" fmla="*/ 1391 h 5"/>
                                <a:gd name="T8" fmla="+- 0 6696 6696"/>
                                <a:gd name="T9" fmla="*/ T8 w 5"/>
                                <a:gd name="T10" fmla="+- 0 1395 1390"/>
                                <a:gd name="T11" fmla="*/ 1395 h 5"/>
                                <a:gd name="T12" fmla="+- 0 6701 6696"/>
                                <a:gd name="T13" fmla="*/ T12 w 5"/>
                                <a:gd name="T14" fmla="+- 0 1395 1390"/>
                                <a:gd name="T15" fmla="*/ 1395 h 5"/>
                                <a:gd name="T16" fmla="+- 0 6700 6696"/>
                                <a:gd name="T17" fmla="*/ T16 w 5"/>
                                <a:gd name="T18" fmla="+- 0 1390 1390"/>
                                <a:gd name="T19" fmla="*/ 1390 h 5"/>
                              </a:gdLst>
                              <a:ahLst/>
                              <a:cxnLst>
                                <a:cxn ang="0">
                                  <a:pos x="T1" y="T3"/>
                                </a:cxn>
                                <a:cxn ang="0">
                                  <a:pos x="T5" y="T7"/>
                                </a:cxn>
                                <a:cxn ang="0">
                                  <a:pos x="T9" y="T11"/>
                                </a:cxn>
                                <a:cxn ang="0">
                                  <a:pos x="T13" y="T15"/>
                                </a:cxn>
                                <a:cxn ang="0">
                                  <a:pos x="T17" y="T19"/>
                                </a:cxn>
                              </a:cxnLst>
                              <a:rect l="0" t="0" r="r" b="b"/>
                              <a:pathLst>
                                <a:path w="5" h="5">
                                  <a:moveTo>
                                    <a:pt x="4" y="0"/>
                                  </a:moveTo>
                                  <a:lnTo>
                                    <a:pt x="0" y="1"/>
                                  </a:lnTo>
                                  <a:lnTo>
                                    <a:pt x="0" y="5"/>
                                  </a:lnTo>
                                  <a:lnTo>
                                    <a:pt x="5" y="5"/>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24" name="Group 2135"/>
                        <wpg:cNvGrpSpPr>
                          <a:grpSpLocks/>
                        </wpg:cNvGrpSpPr>
                        <wpg:grpSpPr bwMode="auto">
                          <a:xfrm>
                            <a:off x="6696" y="1395"/>
                            <a:ext cx="5" cy="19"/>
                            <a:chOff x="6696" y="1395"/>
                            <a:chExt cx="5" cy="19"/>
                          </a:xfrm>
                        </wpg:grpSpPr>
                        <wps:wsp>
                          <wps:cNvPr id="19525" name="Freeform 2136"/>
                          <wps:cNvSpPr>
                            <a:spLocks/>
                          </wps:cNvSpPr>
                          <wps:spPr bwMode="auto">
                            <a:xfrm>
                              <a:off x="6696" y="1395"/>
                              <a:ext cx="5" cy="19"/>
                            </a:xfrm>
                            <a:custGeom>
                              <a:avLst/>
                              <a:gdLst>
                                <a:gd name="T0" fmla="+- 0 6696 6696"/>
                                <a:gd name="T1" fmla="*/ T0 w 5"/>
                                <a:gd name="T2" fmla="+- 0 1395 1395"/>
                                <a:gd name="T3" fmla="*/ 1395 h 19"/>
                                <a:gd name="T4" fmla="+- 0 6701 6696"/>
                                <a:gd name="T5" fmla="*/ T4 w 5"/>
                                <a:gd name="T6" fmla="+- 0 1395 1395"/>
                                <a:gd name="T7" fmla="*/ 1395 h 19"/>
                                <a:gd name="T8" fmla="+- 0 6701 6696"/>
                                <a:gd name="T9" fmla="*/ T8 w 5"/>
                                <a:gd name="T10" fmla="+- 0 1414 1395"/>
                                <a:gd name="T11" fmla="*/ 1414 h 19"/>
                                <a:gd name="T12" fmla="+- 0 6696 6696"/>
                                <a:gd name="T13" fmla="*/ T12 w 5"/>
                                <a:gd name="T14" fmla="+- 0 1414 1395"/>
                                <a:gd name="T15" fmla="*/ 1414 h 19"/>
                                <a:gd name="T16" fmla="+- 0 6696 6696"/>
                                <a:gd name="T17" fmla="*/ T16 w 5"/>
                                <a:gd name="T18" fmla="+- 0 1395 1395"/>
                                <a:gd name="T19" fmla="*/ 1395 h 19"/>
                              </a:gdLst>
                              <a:ahLst/>
                              <a:cxnLst>
                                <a:cxn ang="0">
                                  <a:pos x="T1" y="T3"/>
                                </a:cxn>
                                <a:cxn ang="0">
                                  <a:pos x="T5" y="T7"/>
                                </a:cxn>
                                <a:cxn ang="0">
                                  <a:pos x="T9" y="T11"/>
                                </a:cxn>
                                <a:cxn ang="0">
                                  <a:pos x="T13" y="T15"/>
                                </a:cxn>
                                <a:cxn ang="0">
                                  <a:pos x="T17" y="T19"/>
                                </a:cxn>
                              </a:cxnLst>
                              <a:rect l="0" t="0" r="r" b="b"/>
                              <a:pathLst>
                                <a:path w="5" h="19">
                                  <a:moveTo>
                                    <a:pt x="0" y="0"/>
                                  </a:moveTo>
                                  <a:lnTo>
                                    <a:pt x="5" y="0"/>
                                  </a:lnTo>
                                  <a:lnTo>
                                    <a:pt x="5"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526" name="Picture 2137"/>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6783" y="1390"/>
                              <a:ext cx="7"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27" name="Picture 213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780" y="1393"/>
                              <a:ext cx="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28" name="Picture 213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6780" y="1398"/>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29" name="Group 2140"/>
                        <wpg:cNvGrpSpPr>
                          <a:grpSpLocks/>
                        </wpg:cNvGrpSpPr>
                        <wpg:grpSpPr bwMode="auto">
                          <a:xfrm>
                            <a:off x="6811" y="1388"/>
                            <a:ext cx="6" cy="7"/>
                            <a:chOff x="6811" y="1388"/>
                            <a:chExt cx="6" cy="7"/>
                          </a:xfrm>
                        </wpg:grpSpPr>
                        <wps:wsp>
                          <wps:cNvPr id="19530" name="Freeform 2141"/>
                          <wps:cNvSpPr>
                            <a:spLocks/>
                          </wps:cNvSpPr>
                          <wps:spPr bwMode="auto">
                            <a:xfrm>
                              <a:off x="6811" y="1388"/>
                              <a:ext cx="6" cy="7"/>
                            </a:xfrm>
                            <a:custGeom>
                              <a:avLst/>
                              <a:gdLst>
                                <a:gd name="T0" fmla="+- 0 6816 6811"/>
                                <a:gd name="T1" fmla="*/ T0 w 6"/>
                                <a:gd name="T2" fmla="+- 0 1388 1388"/>
                                <a:gd name="T3" fmla="*/ 1388 h 7"/>
                                <a:gd name="T4" fmla="+- 0 6811 6811"/>
                                <a:gd name="T5" fmla="*/ T4 w 6"/>
                                <a:gd name="T6" fmla="+- 0 1390 1388"/>
                                <a:gd name="T7" fmla="*/ 1390 h 7"/>
                                <a:gd name="T8" fmla="+- 0 6813 6811"/>
                                <a:gd name="T9" fmla="*/ T8 w 6"/>
                                <a:gd name="T10" fmla="+- 0 1395 1388"/>
                                <a:gd name="T11" fmla="*/ 1395 h 7"/>
                                <a:gd name="T12" fmla="+- 0 6818 6811"/>
                                <a:gd name="T13" fmla="*/ T12 w 6"/>
                                <a:gd name="T14" fmla="+- 0 1393 1388"/>
                                <a:gd name="T15" fmla="*/ 1393 h 7"/>
                                <a:gd name="T16" fmla="+- 0 6816 6811"/>
                                <a:gd name="T17" fmla="*/ T16 w 6"/>
                                <a:gd name="T18" fmla="+- 0 1388 1388"/>
                                <a:gd name="T19" fmla="*/ 1388 h 7"/>
                              </a:gdLst>
                              <a:ahLst/>
                              <a:cxnLst>
                                <a:cxn ang="0">
                                  <a:pos x="T1" y="T3"/>
                                </a:cxn>
                                <a:cxn ang="0">
                                  <a:pos x="T5" y="T7"/>
                                </a:cxn>
                                <a:cxn ang="0">
                                  <a:pos x="T9" y="T11"/>
                                </a:cxn>
                                <a:cxn ang="0">
                                  <a:pos x="T13" y="T15"/>
                                </a:cxn>
                                <a:cxn ang="0">
                                  <a:pos x="T17" y="T19"/>
                                </a:cxn>
                              </a:cxnLst>
                              <a:rect l="0" t="0" r="r" b="b"/>
                              <a:pathLst>
                                <a:path w="6" h="7">
                                  <a:moveTo>
                                    <a:pt x="5" y="0"/>
                                  </a:moveTo>
                                  <a:lnTo>
                                    <a:pt x="0" y="2"/>
                                  </a:lnTo>
                                  <a:lnTo>
                                    <a:pt x="2" y="7"/>
                                  </a:lnTo>
                                  <a:lnTo>
                                    <a:pt x="7" y="5"/>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31" name="Group 2142"/>
                        <wpg:cNvGrpSpPr>
                          <a:grpSpLocks/>
                        </wpg:cNvGrpSpPr>
                        <wpg:grpSpPr bwMode="auto">
                          <a:xfrm>
                            <a:off x="6808" y="1390"/>
                            <a:ext cx="5" cy="5"/>
                            <a:chOff x="6808" y="1390"/>
                            <a:chExt cx="5" cy="5"/>
                          </a:xfrm>
                        </wpg:grpSpPr>
                        <wps:wsp>
                          <wps:cNvPr id="19532" name="Freeform 2143"/>
                          <wps:cNvSpPr>
                            <a:spLocks/>
                          </wps:cNvSpPr>
                          <wps:spPr bwMode="auto">
                            <a:xfrm>
                              <a:off x="6808" y="1390"/>
                              <a:ext cx="5" cy="5"/>
                            </a:xfrm>
                            <a:custGeom>
                              <a:avLst/>
                              <a:gdLst>
                                <a:gd name="T0" fmla="+- 0 6811 6808"/>
                                <a:gd name="T1" fmla="*/ T0 w 5"/>
                                <a:gd name="T2" fmla="+- 0 1390 1390"/>
                                <a:gd name="T3" fmla="*/ 1390 h 5"/>
                                <a:gd name="T4" fmla="+- 0 6808 6808"/>
                                <a:gd name="T5" fmla="*/ T4 w 5"/>
                                <a:gd name="T6" fmla="+- 0 1391 1390"/>
                                <a:gd name="T7" fmla="*/ 1391 h 5"/>
                                <a:gd name="T8" fmla="+- 0 6808 6808"/>
                                <a:gd name="T9" fmla="*/ T8 w 5"/>
                                <a:gd name="T10" fmla="+- 0 1395 1390"/>
                                <a:gd name="T11" fmla="*/ 1395 h 5"/>
                                <a:gd name="T12" fmla="+- 0 6813 6808"/>
                                <a:gd name="T13" fmla="*/ T12 w 5"/>
                                <a:gd name="T14" fmla="+- 0 1395 1390"/>
                                <a:gd name="T15" fmla="*/ 1395 h 5"/>
                                <a:gd name="T16" fmla="+- 0 6811 6808"/>
                                <a:gd name="T17" fmla="*/ T16 w 5"/>
                                <a:gd name="T18" fmla="+- 0 1390 1390"/>
                                <a:gd name="T19" fmla="*/ 1390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5"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33" name="Group 2144"/>
                        <wpg:cNvGrpSpPr>
                          <a:grpSpLocks/>
                        </wpg:cNvGrpSpPr>
                        <wpg:grpSpPr bwMode="auto">
                          <a:xfrm>
                            <a:off x="6808" y="1395"/>
                            <a:ext cx="5" cy="19"/>
                            <a:chOff x="6808" y="1395"/>
                            <a:chExt cx="5" cy="19"/>
                          </a:xfrm>
                        </wpg:grpSpPr>
                        <wps:wsp>
                          <wps:cNvPr id="19534" name="Freeform 2145"/>
                          <wps:cNvSpPr>
                            <a:spLocks/>
                          </wps:cNvSpPr>
                          <wps:spPr bwMode="auto">
                            <a:xfrm>
                              <a:off x="6808" y="1395"/>
                              <a:ext cx="5" cy="19"/>
                            </a:xfrm>
                            <a:custGeom>
                              <a:avLst/>
                              <a:gdLst>
                                <a:gd name="T0" fmla="+- 0 6808 6808"/>
                                <a:gd name="T1" fmla="*/ T0 w 5"/>
                                <a:gd name="T2" fmla="+- 0 1395 1395"/>
                                <a:gd name="T3" fmla="*/ 1395 h 19"/>
                                <a:gd name="T4" fmla="+- 0 6813 6808"/>
                                <a:gd name="T5" fmla="*/ T4 w 5"/>
                                <a:gd name="T6" fmla="+- 0 1395 1395"/>
                                <a:gd name="T7" fmla="*/ 1395 h 19"/>
                                <a:gd name="T8" fmla="+- 0 6813 6808"/>
                                <a:gd name="T9" fmla="*/ T8 w 5"/>
                                <a:gd name="T10" fmla="+- 0 1414 1395"/>
                                <a:gd name="T11" fmla="*/ 1414 h 19"/>
                                <a:gd name="T12" fmla="+- 0 6808 6808"/>
                                <a:gd name="T13" fmla="*/ T12 w 5"/>
                                <a:gd name="T14" fmla="+- 0 1414 1395"/>
                                <a:gd name="T15" fmla="*/ 1414 h 19"/>
                                <a:gd name="T16" fmla="+- 0 6808 6808"/>
                                <a:gd name="T17" fmla="*/ T16 w 5"/>
                                <a:gd name="T18" fmla="+- 0 1395 1395"/>
                                <a:gd name="T19" fmla="*/ 1395 h 19"/>
                              </a:gdLst>
                              <a:ahLst/>
                              <a:cxnLst>
                                <a:cxn ang="0">
                                  <a:pos x="T1" y="T3"/>
                                </a:cxn>
                                <a:cxn ang="0">
                                  <a:pos x="T5" y="T7"/>
                                </a:cxn>
                                <a:cxn ang="0">
                                  <a:pos x="T9" y="T11"/>
                                </a:cxn>
                                <a:cxn ang="0">
                                  <a:pos x="T13" y="T15"/>
                                </a:cxn>
                                <a:cxn ang="0">
                                  <a:pos x="T17" y="T19"/>
                                </a:cxn>
                              </a:cxnLst>
                              <a:rect l="0" t="0" r="r" b="b"/>
                              <a:pathLst>
                                <a:path w="5" h="19">
                                  <a:moveTo>
                                    <a:pt x="0" y="0"/>
                                  </a:moveTo>
                                  <a:lnTo>
                                    <a:pt x="5" y="0"/>
                                  </a:lnTo>
                                  <a:lnTo>
                                    <a:pt x="5"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535" name="Picture 2146"/>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6596" y="1384"/>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36" name="Picture 2147"/>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6596" y="1384"/>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37" name="Picture 214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596" y="1384"/>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38" name="Picture 214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596" y="1384"/>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39" name="Picture 215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596" y="1384"/>
                              <a:ext cx="14"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40" name="Picture 215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596" y="1384"/>
                              <a:ext cx="12"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41" name="Picture 215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6596" y="1384"/>
                              <a:ext cx="1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42" name="Group 2153"/>
                        <wpg:cNvGrpSpPr>
                          <a:grpSpLocks/>
                        </wpg:cNvGrpSpPr>
                        <wpg:grpSpPr bwMode="auto">
                          <a:xfrm>
                            <a:off x="6596" y="1384"/>
                            <a:ext cx="7" cy="5"/>
                            <a:chOff x="6596" y="1384"/>
                            <a:chExt cx="7" cy="5"/>
                          </a:xfrm>
                        </wpg:grpSpPr>
                        <wps:wsp>
                          <wps:cNvPr id="19543" name="Freeform 2154"/>
                          <wps:cNvSpPr>
                            <a:spLocks/>
                          </wps:cNvSpPr>
                          <wps:spPr bwMode="auto">
                            <a:xfrm>
                              <a:off x="6596" y="1384"/>
                              <a:ext cx="7" cy="5"/>
                            </a:xfrm>
                            <a:custGeom>
                              <a:avLst/>
                              <a:gdLst>
                                <a:gd name="T0" fmla="+- 0 6603 6596"/>
                                <a:gd name="T1" fmla="*/ T0 w 7"/>
                                <a:gd name="T2" fmla="+- 0 1384 1384"/>
                                <a:gd name="T3" fmla="*/ 1384 h 5"/>
                                <a:gd name="T4" fmla="+- 0 6602 6596"/>
                                <a:gd name="T5" fmla="*/ T4 w 7"/>
                                <a:gd name="T6" fmla="+- 0 1384 1384"/>
                                <a:gd name="T7" fmla="*/ 1384 h 5"/>
                                <a:gd name="T8" fmla="+- 0 6602 6596"/>
                                <a:gd name="T9" fmla="*/ T8 w 7"/>
                                <a:gd name="T10" fmla="+- 0 1388 1384"/>
                                <a:gd name="T11" fmla="*/ 1388 h 5"/>
                                <a:gd name="T12" fmla="+- 0 6596 6596"/>
                                <a:gd name="T13" fmla="*/ T12 w 7"/>
                                <a:gd name="T14" fmla="+- 0 1388 1384"/>
                                <a:gd name="T15" fmla="*/ 1388 h 5"/>
                                <a:gd name="T16" fmla="+- 0 6596 6596"/>
                                <a:gd name="T17" fmla="*/ T16 w 7"/>
                                <a:gd name="T18" fmla="+- 0 1390 1384"/>
                                <a:gd name="T19" fmla="*/ 1390 h 5"/>
                                <a:gd name="T20" fmla="+- 0 6603 6596"/>
                                <a:gd name="T21" fmla="*/ T20 w 7"/>
                                <a:gd name="T22" fmla="+- 0 1390 1384"/>
                                <a:gd name="T23" fmla="*/ 1390 h 5"/>
                                <a:gd name="T24" fmla="+- 0 6603 6596"/>
                                <a:gd name="T25" fmla="*/ T24 w 7"/>
                                <a:gd name="T26" fmla="+- 0 1384 1384"/>
                                <a:gd name="T27" fmla="*/ 1384 h 5"/>
                              </a:gdLst>
                              <a:ahLst/>
                              <a:cxnLst>
                                <a:cxn ang="0">
                                  <a:pos x="T1" y="T3"/>
                                </a:cxn>
                                <a:cxn ang="0">
                                  <a:pos x="T5" y="T7"/>
                                </a:cxn>
                                <a:cxn ang="0">
                                  <a:pos x="T9" y="T11"/>
                                </a:cxn>
                                <a:cxn ang="0">
                                  <a:pos x="T13" y="T15"/>
                                </a:cxn>
                                <a:cxn ang="0">
                                  <a:pos x="T17" y="T19"/>
                                </a:cxn>
                                <a:cxn ang="0">
                                  <a:pos x="T21" y="T23"/>
                                </a:cxn>
                                <a:cxn ang="0">
                                  <a:pos x="T25" y="T27"/>
                                </a:cxn>
                              </a:cxnLst>
                              <a:rect l="0" t="0" r="r" b="b"/>
                              <a:pathLst>
                                <a:path w="7" h="5">
                                  <a:moveTo>
                                    <a:pt x="7" y="0"/>
                                  </a:moveTo>
                                  <a:lnTo>
                                    <a:pt x="6" y="0"/>
                                  </a:lnTo>
                                  <a:lnTo>
                                    <a:pt x="6" y="4"/>
                                  </a:lnTo>
                                  <a:lnTo>
                                    <a:pt x="0" y="4"/>
                                  </a:lnTo>
                                  <a:lnTo>
                                    <a:pt x="0" y="6"/>
                                  </a:lnTo>
                                  <a:lnTo>
                                    <a:pt x="7" y="6"/>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44" name="Group 2155"/>
                        <wpg:cNvGrpSpPr>
                          <a:grpSpLocks/>
                        </wpg:cNvGrpSpPr>
                        <wpg:grpSpPr bwMode="auto">
                          <a:xfrm>
                            <a:off x="6596" y="1384"/>
                            <a:ext cx="5" cy="4"/>
                            <a:chOff x="6596" y="1384"/>
                            <a:chExt cx="5" cy="4"/>
                          </a:xfrm>
                        </wpg:grpSpPr>
                        <wps:wsp>
                          <wps:cNvPr id="19545" name="Freeform 2156"/>
                          <wps:cNvSpPr>
                            <a:spLocks/>
                          </wps:cNvSpPr>
                          <wps:spPr bwMode="auto">
                            <a:xfrm>
                              <a:off x="6596" y="1384"/>
                              <a:ext cx="5" cy="4"/>
                            </a:xfrm>
                            <a:custGeom>
                              <a:avLst/>
                              <a:gdLst>
                                <a:gd name="T0" fmla="+- 0 6602 6596"/>
                                <a:gd name="T1" fmla="*/ T0 w 5"/>
                                <a:gd name="T2" fmla="+- 0 1384 1384"/>
                                <a:gd name="T3" fmla="*/ 1384 h 4"/>
                                <a:gd name="T4" fmla="+- 0 6600 6596"/>
                                <a:gd name="T5" fmla="*/ T4 w 5"/>
                                <a:gd name="T6" fmla="+- 0 1384 1384"/>
                                <a:gd name="T7" fmla="*/ 1384 h 4"/>
                                <a:gd name="T8" fmla="+- 0 6600 6596"/>
                                <a:gd name="T9" fmla="*/ T8 w 5"/>
                                <a:gd name="T10" fmla="+- 0 1387 1384"/>
                                <a:gd name="T11" fmla="*/ 1387 h 4"/>
                                <a:gd name="T12" fmla="+- 0 6596 6596"/>
                                <a:gd name="T13" fmla="*/ T12 w 5"/>
                                <a:gd name="T14" fmla="+- 0 1387 1384"/>
                                <a:gd name="T15" fmla="*/ 1387 h 4"/>
                                <a:gd name="T16" fmla="+- 0 6596 6596"/>
                                <a:gd name="T17" fmla="*/ T16 w 5"/>
                                <a:gd name="T18" fmla="+- 0 1388 1384"/>
                                <a:gd name="T19" fmla="*/ 1388 h 4"/>
                                <a:gd name="T20" fmla="+- 0 6602 6596"/>
                                <a:gd name="T21" fmla="*/ T20 w 5"/>
                                <a:gd name="T22" fmla="+- 0 1388 1384"/>
                                <a:gd name="T23" fmla="*/ 1388 h 4"/>
                                <a:gd name="T24" fmla="+- 0 6602 6596"/>
                                <a:gd name="T25" fmla="*/ T24 w 5"/>
                                <a:gd name="T26" fmla="+- 0 1384 1384"/>
                                <a:gd name="T27" fmla="*/ 1384 h 4"/>
                              </a:gdLst>
                              <a:ahLst/>
                              <a:cxnLst>
                                <a:cxn ang="0">
                                  <a:pos x="T1" y="T3"/>
                                </a:cxn>
                                <a:cxn ang="0">
                                  <a:pos x="T5" y="T7"/>
                                </a:cxn>
                                <a:cxn ang="0">
                                  <a:pos x="T9" y="T11"/>
                                </a:cxn>
                                <a:cxn ang="0">
                                  <a:pos x="T13" y="T15"/>
                                </a:cxn>
                                <a:cxn ang="0">
                                  <a:pos x="T17" y="T19"/>
                                </a:cxn>
                                <a:cxn ang="0">
                                  <a:pos x="T21" y="T23"/>
                                </a:cxn>
                                <a:cxn ang="0">
                                  <a:pos x="T25" y="T27"/>
                                </a:cxn>
                              </a:cxnLst>
                              <a:rect l="0" t="0" r="r" b="b"/>
                              <a:pathLst>
                                <a:path w="5" h="4">
                                  <a:moveTo>
                                    <a:pt x="6" y="0"/>
                                  </a:moveTo>
                                  <a:lnTo>
                                    <a:pt x="4" y="0"/>
                                  </a:lnTo>
                                  <a:lnTo>
                                    <a:pt x="4" y="3"/>
                                  </a:lnTo>
                                  <a:lnTo>
                                    <a:pt x="0" y="3"/>
                                  </a:lnTo>
                                  <a:lnTo>
                                    <a:pt x="0" y="4"/>
                                  </a:lnTo>
                                  <a:lnTo>
                                    <a:pt x="6" y="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46" name="Group 2157"/>
                        <wpg:cNvGrpSpPr>
                          <a:grpSpLocks/>
                        </wpg:cNvGrpSpPr>
                        <wpg:grpSpPr bwMode="auto">
                          <a:xfrm>
                            <a:off x="6596" y="1384"/>
                            <a:ext cx="4" cy="3"/>
                            <a:chOff x="6596" y="1384"/>
                            <a:chExt cx="4" cy="3"/>
                          </a:xfrm>
                        </wpg:grpSpPr>
                        <wps:wsp>
                          <wps:cNvPr id="19547" name="Freeform 2158"/>
                          <wps:cNvSpPr>
                            <a:spLocks/>
                          </wps:cNvSpPr>
                          <wps:spPr bwMode="auto">
                            <a:xfrm>
                              <a:off x="6596" y="1384"/>
                              <a:ext cx="4" cy="3"/>
                            </a:xfrm>
                            <a:custGeom>
                              <a:avLst/>
                              <a:gdLst>
                                <a:gd name="T0" fmla="+- 0 6600 6596"/>
                                <a:gd name="T1" fmla="*/ T0 w 4"/>
                                <a:gd name="T2" fmla="+- 0 1384 1384"/>
                                <a:gd name="T3" fmla="*/ 1384 h 3"/>
                                <a:gd name="T4" fmla="+- 0 6598 6596"/>
                                <a:gd name="T5" fmla="*/ T4 w 4"/>
                                <a:gd name="T6" fmla="+- 0 1384 1384"/>
                                <a:gd name="T7" fmla="*/ 1384 h 3"/>
                                <a:gd name="T8" fmla="+- 0 6598 6596"/>
                                <a:gd name="T9" fmla="*/ T8 w 4"/>
                                <a:gd name="T10" fmla="+- 0 1386 1384"/>
                                <a:gd name="T11" fmla="*/ 1386 h 3"/>
                                <a:gd name="T12" fmla="+- 0 6596 6596"/>
                                <a:gd name="T13" fmla="*/ T12 w 4"/>
                                <a:gd name="T14" fmla="+- 0 1386 1384"/>
                                <a:gd name="T15" fmla="*/ 1386 h 3"/>
                                <a:gd name="T16" fmla="+- 0 6596 6596"/>
                                <a:gd name="T17" fmla="*/ T16 w 4"/>
                                <a:gd name="T18" fmla="+- 0 1387 1384"/>
                                <a:gd name="T19" fmla="*/ 1387 h 3"/>
                                <a:gd name="T20" fmla="+- 0 6600 6596"/>
                                <a:gd name="T21" fmla="*/ T20 w 4"/>
                                <a:gd name="T22" fmla="+- 0 1387 1384"/>
                                <a:gd name="T23" fmla="*/ 1387 h 3"/>
                                <a:gd name="T24" fmla="+- 0 6600 6596"/>
                                <a:gd name="T25" fmla="*/ T24 w 4"/>
                                <a:gd name="T26" fmla="+- 0 1384 1384"/>
                                <a:gd name="T27" fmla="*/ 1384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4" y="0"/>
                                  </a:moveTo>
                                  <a:lnTo>
                                    <a:pt x="2" y="0"/>
                                  </a:lnTo>
                                  <a:lnTo>
                                    <a:pt x="2" y="2"/>
                                  </a:lnTo>
                                  <a:lnTo>
                                    <a:pt x="0" y="2"/>
                                  </a:lnTo>
                                  <a:lnTo>
                                    <a:pt x="0" y="3"/>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48" name="Group 2159"/>
                        <wpg:cNvGrpSpPr>
                          <a:grpSpLocks/>
                        </wpg:cNvGrpSpPr>
                        <wpg:grpSpPr bwMode="auto">
                          <a:xfrm>
                            <a:off x="6596" y="1384"/>
                            <a:ext cx="2" cy="2"/>
                            <a:chOff x="6596" y="1384"/>
                            <a:chExt cx="2" cy="2"/>
                          </a:xfrm>
                        </wpg:grpSpPr>
                        <wps:wsp>
                          <wps:cNvPr id="19549" name="Freeform 2160"/>
                          <wps:cNvSpPr>
                            <a:spLocks/>
                          </wps:cNvSpPr>
                          <wps:spPr bwMode="auto">
                            <a:xfrm>
                              <a:off x="6596" y="1384"/>
                              <a:ext cx="2" cy="2"/>
                            </a:xfrm>
                            <a:custGeom>
                              <a:avLst/>
                              <a:gdLst>
                                <a:gd name="T0" fmla="+- 0 6596 6596"/>
                                <a:gd name="T1" fmla="*/ T0 w 2"/>
                                <a:gd name="T2" fmla="+- 0 1384 1384"/>
                                <a:gd name="T3" fmla="*/ 1384 h 2"/>
                                <a:gd name="T4" fmla="+- 0 6598 6596"/>
                                <a:gd name="T5" fmla="*/ T4 w 2"/>
                                <a:gd name="T6" fmla="+- 0 1384 1384"/>
                                <a:gd name="T7" fmla="*/ 1384 h 2"/>
                                <a:gd name="T8" fmla="+- 0 6598 6596"/>
                                <a:gd name="T9" fmla="*/ T8 w 2"/>
                                <a:gd name="T10" fmla="+- 0 1386 1384"/>
                                <a:gd name="T11" fmla="*/ 1386 h 2"/>
                                <a:gd name="T12" fmla="+- 0 6596 6596"/>
                                <a:gd name="T13" fmla="*/ T12 w 2"/>
                                <a:gd name="T14" fmla="+- 0 1386 1384"/>
                                <a:gd name="T15" fmla="*/ 1386 h 2"/>
                                <a:gd name="T16" fmla="+- 0 6596 6596"/>
                                <a:gd name="T17" fmla="*/ T16 w 2"/>
                                <a:gd name="T18" fmla="+- 0 1384 1384"/>
                                <a:gd name="T19" fmla="*/ 1384 h 2"/>
                              </a:gdLst>
                              <a:ahLst/>
                              <a:cxnLst>
                                <a:cxn ang="0">
                                  <a:pos x="T1" y="T3"/>
                                </a:cxn>
                                <a:cxn ang="0">
                                  <a:pos x="T5" y="T7"/>
                                </a:cxn>
                                <a:cxn ang="0">
                                  <a:pos x="T9" y="T11"/>
                                </a:cxn>
                                <a:cxn ang="0">
                                  <a:pos x="T13" y="T15"/>
                                </a:cxn>
                                <a:cxn ang="0">
                                  <a:pos x="T17" y="T19"/>
                                </a:cxn>
                              </a:cxnLst>
                              <a:rect l="0" t="0" r="r" b="b"/>
                              <a:pathLst>
                                <a:path w="2" h="2">
                                  <a:moveTo>
                                    <a:pt x="0" y="0"/>
                                  </a:moveTo>
                                  <a:lnTo>
                                    <a:pt x="2" y="0"/>
                                  </a:lnTo>
                                  <a:lnTo>
                                    <a:pt x="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50" name="Group 2161"/>
                        <wpg:cNvGrpSpPr>
                          <a:grpSpLocks/>
                        </wpg:cNvGrpSpPr>
                        <wpg:grpSpPr bwMode="auto">
                          <a:xfrm>
                            <a:off x="6596" y="1398"/>
                            <a:ext cx="23" cy="2"/>
                            <a:chOff x="6596" y="1398"/>
                            <a:chExt cx="23" cy="2"/>
                          </a:xfrm>
                        </wpg:grpSpPr>
                        <wps:wsp>
                          <wps:cNvPr id="19551" name="Freeform 2162"/>
                          <wps:cNvSpPr>
                            <a:spLocks/>
                          </wps:cNvSpPr>
                          <wps:spPr bwMode="auto">
                            <a:xfrm>
                              <a:off x="6596" y="1398"/>
                              <a:ext cx="23" cy="2"/>
                            </a:xfrm>
                            <a:custGeom>
                              <a:avLst/>
                              <a:gdLst>
                                <a:gd name="T0" fmla="+- 0 6596 6596"/>
                                <a:gd name="T1" fmla="*/ T0 w 23"/>
                                <a:gd name="T2" fmla="+- 0 1398 1398"/>
                                <a:gd name="T3" fmla="*/ 1398 h 2"/>
                                <a:gd name="T4" fmla="+- 0 6619 6596"/>
                                <a:gd name="T5" fmla="*/ T4 w 23"/>
                                <a:gd name="T6" fmla="+- 0 1398 1398"/>
                                <a:gd name="T7" fmla="*/ 1398 h 2"/>
                                <a:gd name="T8" fmla="+- 0 6619 6596"/>
                                <a:gd name="T9" fmla="*/ T8 w 23"/>
                                <a:gd name="T10" fmla="+- 0 1400 1398"/>
                                <a:gd name="T11" fmla="*/ 1400 h 2"/>
                                <a:gd name="T12" fmla="+- 0 6596 6596"/>
                                <a:gd name="T13" fmla="*/ T12 w 23"/>
                                <a:gd name="T14" fmla="+- 0 1400 1398"/>
                                <a:gd name="T15" fmla="*/ 1400 h 2"/>
                                <a:gd name="T16" fmla="+- 0 6596 6596"/>
                                <a:gd name="T17" fmla="*/ T16 w 23"/>
                                <a:gd name="T18" fmla="+- 0 1398 1398"/>
                                <a:gd name="T19" fmla="*/ 1398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52" name="Group 2163"/>
                        <wpg:cNvGrpSpPr>
                          <a:grpSpLocks/>
                        </wpg:cNvGrpSpPr>
                        <wpg:grpSpPr bwMode="auto">
                          <a:xfrm>
                            <a:off x="6617" y="1384"/>
                            <a:ext cx="2" cy="15"/>
                            <a:chOff x="6617" y="1384"/>
                            <a:chExt cx="2" cy="15"/>
                          </a:xfrm>
                        </wpg:grpSpPr>
                        <wps:wsp>
                          <wps:cNvPr id="19553" name="Freeform 2164"/>
                          <wps:cNvSpPr>
                            <a:spLocks/>
                          </wps:cNvSpPr>
                          <wps:spPr bwMode="auto">
                            <a:xfrm>
                              <a:off x="6617" y="1384"/>
                              <a:ext cx="2" cy="15"/>
                            </a:xfrm>
                            <a:custGeom>
                              <a:avLst/>
                              <a:gdLst>
                                <a:gd name="T0" fmla="+- 0 6617 6617"/>
                                <a:gd name="T1" fmla="*/ T0 w 2"/>
                                <a:gd name="T2" fmla="+- 0 1384 1384"/>
                                <a:gd name="T3" fmla="*/ 1384 h 15"/>
                                <a:gd name="T4" fmla="+- 0 6619 6617"/>
                                <a:gd name="T5" fmla="*/ T4 w 2"/>
                                <a:gd name="T6" fmla="+- 0 1384 1384"/>
                                <a:gd name="T7" fmla="*/ 1384 h 15"/>
                                <a:gd name="T8" fmla="+- 0 6619 6617"/>
                                <a:gd name="T9" fmla="*/ T8 w 2"/>
                                <a:gd name="T10" fmla="+- 0 1400 1384"/>
                                <a:gd name="T11" fmla="*/ 1400 h 15"/>
                                <a:gd name="T12" fmla="+- 0 6617 6617"/>
                                <a:gd name="T13" fmla="*/ T12 w 2"/>
                                <a:gd name="T14" fmla="+- 0 1400 1384"/>
                                <a:gd name="T15" fmla="*/ 1400 h 15"/>
                                <a:gd name="T16" fmla="+- 0 6617 6617"/>
                                <a:gd name="T17" fmla="*/ T16 w 2"/>
                                <a:gd name="T18" fmla="+- 0 1384 1384"/>
                                <a:gd name="T19" fmla="*/ 1384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6"/>
                                  </a:lnTo>
                                  <a:lnTo>
                                    <a:pt x="0" y="1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54" name="Group 2165"/>
                        <wpg:cNvGrpSpPr>
                          <a:grpSpLocks/>
                        </wpg:cNvGrpSpPr>
                        <wpg:grpSpPr bwMode="auto">
                          <a:xfrm>
                            <a:off x="6596" y="1384"/>
                            <a:ext cx="23" cy="2"/>
                            <a:chOff x="6596" y="1384"/>
                            <a:chExt cx="23" cy="2"/>
                          </a:xfrm>
                        </wpg:grpSpPr>
                        <wps:wsp>
                          <wps:cNvPr id="19555" name="Freeform 2166"/>
                          <wps:cNvSpPr>
                            <a:spLocks/>
                          </wps:cNvSpPr>
                          <wps:spPr bwMode="auto">
                            <a:xfrm>
                              <a:off x="6596" y="1384"/>
                              <a:ext cx="23" cy="2"/>
                            </a:xfrm>
                            <a:custGeom>
                              <a:avLst/>
                              <a:gdLst>
                                <a:gd name="T0" fmla="+- 0 6596 6596"/>
                                <a:gd name="T1" fmla="*/ T0 w 23"/>
                                <a:gd name="T2" fmla="+- 0 1384 1384"/>
                                <a:gd name="T3" fmla="*/ 1384 h 2"/>
                                <a:gd name="T4" fmla="+- 0 6619 6596"/>
                                <a:gd name="T5" fmla="*/ T4 w 23"/>
                                <a:gd name="T6" fmla="+- 0 1384 1384"/>
                                <a:gd name="T7" fmla="*/ 1384 h 2"/>
                                <a:gd name="T8" fmla="+- 0 6619 6596"/>
                                <a:gd name="T9" fmla="*/ T8 w 23"/>
                                <a:gd name="T10" fmla="+- 0 1386 1384"/>
                                <a:gd name="T11" fmla="*/ 1386 h 2"/>
                                <a:gd name="T12" fmla="+- 0 6596 6596"/>
                                <a:gd name="T13" fmla="*/ T12 w 23"/>
                                <a:gd name="T14" fmla="+- 0 1386 1384"/>
                                <a:gd name="T15" fmla="*/ 1386 h 2"/>
                                <a:gd name="T16" fmla="+- 0 6596 6596"/>
                                <a:gd name="T17" fmla="*/ T16 w 23"/>
                                <a:gd name="T18" fmla="+- 0 1384 1384"/>
                                <a:gd name="T19" fmla="*/ 1384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56" name="Group 2167"/>
                        <wpg:cNvGrpSpPr>
                          <a:grpSpLocks/>
                        </wpg:cNvGrpSpPr>
                        <wpg:grpSpPr bwMode="auto">
                          <a:xfrm>
                            <a:off x="6596" y="1384"/>
                            <a:ext cx="2" cy="15"/>
                            <a:chOff x="6596" y="1384"/>
                            <a:chExt cx="2" cy="15"/>
                          </a:xfrm>
                        </wpg:grpSpPr>
                        <wps:wsp>
                          <wps:cNvPr id="19557" name="Freeform 2168"/>
                          <wps:cNvSpPr>
                            <a:spLocks/>
                          </wps:cNvSpPr>
                          <wps:spPr bwMode="auto">
                            <a:xfrm>
                              <a:off x="6596" y="1384"/>
                              <a:ext cx="2" cy="15"/>
                            </a:xfrm>
                            <a:custGeom>
                              <a:avLst/>
                              <a:gdLst>
                                <a:gd name="T0" fmla="+- 0 6596 6596"/>
                                <a:gd name="T1" fmla="*/ T0 w 2"/>
                                <a:gd name="T2" fmla="+- 0 1384 1384"/>
                                <a:gd name="T3" fmla="*/ 1384 h 15"/>
                                <a:gd name="T4" fmla="+- 0 6598 6596"/>
                                <a:gd name="T5" fmla="*/ T4 w 2"/>
                                <a:gd name="T6" fmla="+- 0 1384 1384"/>
                                <a:gd name="T7" fmla="*/ 1384 h 15"/>
                                <a:gd name="T8" fmla="+- 0 6598 6596"/>
                                <a:gd name="T9" fmla="*/ T8 w 2"/>
                                <a:gd name="T10" fmla="+- 0 1400 1384"/>
                                <a:gd name="T11" fmla="*/ 1400 h 15"/>
                                <a:gd name="T12" fmla="+- 0 6596 6596"/>
                                <a:gd name="T13" fmla="*/ T12 w 2"/>
                                <a:gd name="T14" fmla="+- 0 1400 1384"/>
                                <a:gd name="T15" fmla="*/ 1400 h 15"/>
                                <a:gd name="T16" fmla="+- 0 6596 6596"/>
                                <a:gd name="T17" fmla="*/ T16 w 2"/>
                                <a:gd name="T18" fmla="+- 0 1384 1384"/>
                                <a:gd name="T19" fmla="*/ 1384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6"/>
                                  </a:lnTo>
                                  <a:lnTo>
                                    <a:pt x="0" y="1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558" name="Picture 2169"/>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6585" y="1414"/>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59" name="Picture 2170"/>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6758" y="1414"/>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60" name="Picture 2171"/>
                            <pic:cNvPicPr>
                              <a:picLocks noChangeAspect="1" noChangeArrowheads="1"/>
                            </pic:cNvPicPr>
                          </pic:nvPicPr>
                          <pic:blipFill>
                            <a:blip r:embed="rId433">
                              <a:extLst>
                                <a:ext uri="{28A0092B-C50C-407E-A947-70E740481C1C}">
                                  <a14:useLocalDpi xmlns:a14="http://schemas.microsoft.com/office/drawing/2010/main" val="0"/>
                                </a:ext>
                              </a:extLst>
                            </a:blip>
                            <a:srcRect/>
                            <a:stretch>
                              <a:fillRect/>
                            </a:stretch>
                          </pic:blipFill>
                          <pic:spPr bwMode="auto">
                            <a:xfrm>
                              <a:off x="6585" y="1417"/>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61" name="Picture 2172"/>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6758" y="1417"/>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62" name="Group 2173"/>
                        <wpg:cNvGrpSpPr>
                          <a:grpSpLocks/>
                        </wpg:cNvGrpSpPr>
                        <wpg:grpSpPr bwMode="auto">
                          <a:xfrm>
                            <a:off x="6823" y="1482"/>
                            <a:ext cx="661" cy="761"/>
                            <a:chOff x="6823" y="1482"/>
                            <a:chExt cx="661" cy="761"/>
                          </a:xfrm>
                        </wpg:grpSpPr>
                        <wps:wsp>
                          <wps:cNvPr id="19563" name="Freeform 2174"/>
                          <wps:cNvSpPr>
                            <a:spLocks/>
                          </wps:cNvSpPr>
                          <wps:spPr bwMode="auto">
                            <a:xfrm>
                              <a:off x="6823" y="1482"/>
                              <a:ext cx="661" cy="761"/>
                            </a:xfrm>
                            <a:custGeom>
                              <a:avLst/>
                              <a:gdLst>
                                <a:gd name="T0" fmla="+- 0 6823 6823"/>
                                <a:gd name="T1" fmla="*/ T0 w 661"/>
                                <a:gd name="T2" fmla="+- 0 1482 1482"/>
                                <a:gd name="T3" fmla="*/ 1482 h 761"/>
                                <a:gd name="T4" fmla="+- 0 7483 6823"/>
                                <a:gd name="T5" fmla="*/ T4 w 661"/>
                                <a:gd name="T6" fmla="+- 0 2243 1482"/>
                                <a:gd name="T7" fmla="*/ 2243 h 761"/>
                              </a:gdLst>
                              <a:ahLst/>
                              <a:cxnLst>
                                <a:cxn ang="0">
                                  <a:pos x="T1" y="T3"/>
                                </a:cxn>
                                <a:cxn ang="0">
                                  <a:pos x="T5" y="T7"/>
                                </a:cxn>
                              </a:cxnLst>
                              <a:rect l="0" t="0" r="r" b="b"/>
                              <a:pathLst>
                                <a:path w="661" h="761">
                                  <a:moveTo>
                                    <a:pt x="0" y="0"/>
                                  </a:moveTo>
                                  <a:lnTo>
                                    <a:pt x="660" y="761"/>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64" name="Group 2175"/>
                        <wpg:cNvGrpSpPr>
                          <a:grpSpLocks/>
                        </wpg:cNvGrpSpPr>
                        <wpg:grpSpPr bwMode="auto">
                          <a:xfrm>
                            <a:off x="7465" y="2228"/>
                            <a:ext cx="58" cy="62"/>
                            <a:chOff x="7465" y="2228"/>
                            <a:chExt cx="58" cy="62"/>
                          </a:xfrm>
                        </wpg:grpSpPr>
                        <wps:wsp>
                          <wps:cNvPr id="19565" name="Freeform 2176"/>
                          <wps:cNvSpPr>
                            <a:spLocks/>
                          </wps:cNvSpPr>
                          <wps:spPr bwMode="auto">
                            <a:xfrm>
                              <a:off x="7465" y="2228"/>
                              <a:ext cx="58" cy="62"/>
                            </a:xfrm>
                            <a:custGeom>
                              <a:avLst/>
                              <a:gdLst>
                                <a:gd name="T0" fmla="+- 0 7501 7465"/>
                                <a:gd name="T1" fmla="*/ T0 w 58"/>
                                <a:gd name="T2" fmla="+- 0 2228 2228"/>
                                <a:gd name="T3" fmla="*/ 2228 h 62"/>
                                <a:gd name="T4" fmla="+- 0 7465 7465"/>
                                <a:gd name="T5" fmla="*/ T4 w 58"/>
                                <a:gd name="T6" fmla="+- 0 2259 2228"/>
                                <a:gd name="T7" fmla="*/ 2259 h 62"/>
                                <a:gd name="T8" fmla="+- 0 7524 7465"/>
                                <a:gd name="T9" fmla="*/ T8 w 58"/>
                                <a:gd name="T10" fmla="+- 0 2291 2228"/>
                                <a:gd name="T11" fmla="*/ 2291 h 62"/>
                                <a:gd name="T12" fmla="+- 0 7501 7465"/>
                                <a:gd name="T13" fmla="*/ T12 w 58"/>
                                <a:gd name="T14" fmla="+- 0 2228 2228"/>
                                <a:gd name="T15" fmla="*/ 2228 h 62"/>
                              </a:gdLst>
                              <a:ahLst/>
                              <a:cxnLst>
                                <a:cxn ang="0">
                                  <a:pos x="T1" y="T3"/>
                                </a:cxn>
                                <a:cxn ang="0">
                                  <a:pos x="T5" y="T7"/>
                                </a:cxn>
                                <a:cxn ang="0">
                                  <a:pos x="T9" y="T11"/>
                                </a:cxn>
                                <a:cxn ang="0">
                                  <a:pos x="T13" y="T15"/>
                                </a:cxn>
                              </a:cxnLst>
                              <a:rect l="0" t="0" r="r" b="b"/>
                              <a:pathLst>
                                <a:path w="58" h="62">
                                  <a:moveTo>
                                    <a:pt x="36" y="0"/>
                                  </a:moveTo>
                                  <a:lnTo>
                                    <a:pt x="0" y="31"/>
                                  </a:lnTo>
                                  <a:lnTo>
                                    <a:pt x="59" y="63"/>
                                  </a:lnTo>
                                  <a:lnTo>
                                    <a:pt x="3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66" name="Group 2177"/>
                        <wpg:cNvGrpSpPr>
                          <a:grpSpLocks/>
                        </wpg:cNvGrpSpPr>
                        <wpg:grpSpPr bwMode="auto">
                          <a:xfrm>
                            <a:off x="7465" y="2228"/>
                            <a:ext cx="58" cy="62"/>
                            <a:chOff x="7465" y="2228"/>
                            <a:chExt cx="58" cy="62"/>
                          </a:xfrm>
                        </wpg:grpSpPr>
                        <wps:wsp>
                          <wps:cNvPr id="19567" name="Freeform 2178"/>
                          <wps:cNvSpPr>
                            <a:spLocks/>
                          </wps:cNvSpPr>
                          <wps:spPr bwMode="auto">
                            <a:xfrm>
                              <a:off x="7465" y="2228"/>
                              <a:ext cx="58" cy="62"/>
                            </a:xfrm>
                            <a:custGeom>
                              <a:avLst/>
                              <a:gdLst>
                                <a:gd name="T0" fmla="+- 0 7524 7465"/>
                                <a:gd name="T1" fmla="*/ T0 w 58"/>
                                <a:gd name="T2" fmla="+- 0 2291 2228"/>
                                <a:gd name="T3" fmla="*/ 2291 h 62"/>
                                <a:gd name="T4" fmla="+- 0 7501 7465"/>
                                <a:gd name="T5" fmla="*/ T4 w 58"/>
                                <a:gd name="T6" fmla="+- 0 2228 2228"/>
                                <a:gd name="T7" fmla="*/ 2228 h 62"/>
                                <a:gd name="T8" fmla="+- 0 7465 7465"/>
                                <a:gd name="T9" fmla="*/ T8 w 58"/>
                                <a:gd name="T10" fmla="+- 0 2259 2228"/>
                                <a:gd name="T11" fmla="*/ 2259 h 62"/>
                                <a:gd name="T12" fmla="+- 0 7524 7465"/>
                                <a:gd name="T13" fmla="*/ T12 w 58"/>
                                <a:gd name="T14" fmla="+- 0 2291 2228"/>
                                <a:gd name="T15" fmla="*/ 2291 h 62"/>
                              </a:gdLst>
                              <a:ahLst/>
                              <a:cxnLst>
                                <a:cxn ang="0">
                                  <a:pos x="T1" y="T3"/>
                                </a:cxn>
                                <a:cxn ang="0">
                                  <a:pos x="T5" y="T7"/>
                                </a:cxn>
                                <a:cxn ang="0">
                                  <a:pos x="T9" y="T11"/>
                                </a:cxn>
                                <a:cxn ang="0">
                                  <a:pos x="T13" y="T15"/>
                                </a:cxn>
                              </a:cxnLst>
                              <a:rect l="0" t="0" r="r" b="b"/>
                              <a:pathLst>
                                <a:path w="58" h="62">
                                  <a:moveTo>
                                    <a:pt x="59" y="63"/>
                                  </a:moveTo>
                                  <a:lnTo>
                                    <a:pt x="36" y="0"/>
                                  </a:lnTo>
                                  <a:lnTo>
                                    <a:pt x="0" y="31"/>
                                  </a:lnTo>
                                  <a:lnTo>
                                    <a:pt x="59" y="63"/>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68" name="Group 2179"/>
                        <wpg:cNvGrpSpPr>
                          <a:grpSpLocks/>
                        </wpg:cNvGrpSpPr>
                        <wpg:grpSpPr bwMode="auto">
                          <a:xfrm>
                            <a:off x="6782" y="1435"/>
                            <a:ext cx="58" cy="62"/>
                            <a:chOff x="6782" y="1435"/>
                            <a:chExt cx="58" cy="62"/>
                          </a:xfrm>
                        </wpg:grpSpPr>
                        <wps:wsp>
                          <wps:cNvPr id="19569" name="Freeform 2180"/>
                          <wps:cNvSpPr>
                            <a:spLocks/>
                          </wps:cNvSpPr>
                          <wps:spPr bwMode="auto">
                            <a:xfrm>
                              <a:off x="6782" y="1435"/>
                              <a:ext cx="58" cy="62"/>
                            </a:xfrm>
                            <a:custGeom>
                              <a:avLst/>
                              <a:gdLst>
                                <a:gd name="T0" fmla="+- 0 6782 6782"/>
                                <a:gd name="T1" fmla="*/ T0 w 58"/>
                                <a:gd name="T2" fmla="+- 0 1435 1435"/>
                                <a:gd name="T3" fmla="*/ 1435 h 62"/>
                                <a:gd name="T4" fmla="+- 0 6805 6782"/>
                                <a:gd name="T5" fmla="*/ T4 w 58"/>
                                <a:gd name="T6" fmla="+- 0 1498 1435"/>
                                <a:gd name="T7" fmla="*/ 1498 h 62"/>
                                <a:gd name="T8" fmla="+- 0 6840 6782"/>
                                <a:gd name="T9" fmla="*/ T8 w 58"/>
                                <a:gd name="T10" fmla="+- 0 1467 1435"/>
                                <a:gd name="T11" fmla="*/ 1467 h 62"/>
                                <a:gd name="T12" fmla="+- 0 6782 6782"/>
                                <a:gd name="T13" fmla="*/ T12 w 58"/>
                                <a:gd name="T14" fmla="+- 0 1435 1435"/>
                                <a:gd name="T15" fmla="*/ 1435 h 62"/>
                              </a:gdLst>
                              <a:ahLst/>
                              <a:cxnLst>
                                <a:cxn ang="0">
                                  <a:pos x="T1" y="T3"/>
                                </a:cxn>
                                <a:cxn ang="0">
                                  <a:pos x="T5" y="T7"/>
                                </a:cxn>
                                <a:cxn ang="0">
                                  <a:pos x="T9" y="T11"/>
                                </a:cxn>
                                <a:cxn ang="0">
                                  <a:pos x="T13" y="T15"/>
                                </a:cxn>
                              </a:cxnLst>
                              <a:rect l="0" t="0" r="r" b="b"/>
                              <a:pathLst>
                                <a:path w="58" h="62">
                                  <a:moveTo>
                                    <a:pt x="0" y="0"/>
                                  </a:moveTo>
                                  <a:lnTo>
                                    <a:pt x="23" y="63"/>
                                  </a:lnTo>
                                  <a:lnTo>
                                    <a:pt x="58" y="3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70" name="Group 2181"/>
                        <wpg:cNvGrpSpPr>
                          <a:grpSpLocks/>
                        </wpg:cNvGrpSpPr>
                        <wpg:grpSpPr bwMode="auto">
                          <a:xfrm>
                            <a:off x="6782" y="1435"/>
                            <a:ext cx="58" cy="62"/>
                            <a:chOff x="6782" y="1435"/>
                            <a:chExt cx="58" cy="62"/>
                          </a:xfrm>
                        </wpg:grpSpPr>
                        <wps:wsp>
                          <wps:cNvPr id="19571" name="Freeform 2182"/>
                          <wps:cNvSpPr>
                            <a:spLocks/>
                          </wps:cNvSpPr>
                          <wps:spPr bwMode="auto">
                            <a:xfrm>
                              <a:off x="6782" y="1435"/>
                              <a:ext cx="58" cy="62"/>
                            </a:xfrm>
                            <a:custGeom>
                              <a:avLst/>
                              <a:gdLst>
                                <a:gd name="T0" fmla="+- 0 6782 6782"/>
                                <a:gd name="T1" fmla="*/ T0 w 58"/>
                                <a:gd name="T2" fmla="+- 0 1435 1435"/>
                                <a:gd name="T3" fmla="*/ 1435 h 62"/>
                                <a:gd name="T4" fmla="+- 0 6805 6782"/>
                                <a:gd name="T5" fmla="*/ T4 w 58"/>
                                <a:gd name="T6" fmla="+- 0 1498 1435"/>
                                <a:gd name="T7" fmla="*/ 1498 h 62"/>
                                <a:gd name="T8" fmla="+- 0 6840 6782"/>
                                <a:gd name="T9" fmla="*/ T8 w 58"/>
                                <a:gd name="T10" fmla="+- 0 1467 1435"/>
                                <a:gd name="T11" fmla="*/ 1467 h 62"/>
                                <a:gd name="T12" fmla="+- 0 6782 6782"/>
                                <a:gd name="T13" fmla="*/ T12 w 58"/>
                                <a:gd name="T14" fmla="+- 0 1435 1435"/>
                                <a:gd name="T15" fmla="*/ 1435 h 62"/>
                              </a:gdLst>
                              <a:ahLst/>
                              <a:cxnLst>
                                <a:cxn ang="0">
                                  <a:pos x="T1" y="T3"/>
                                </a:cxn>
                                <a:cxn ang="0">
                                  <a:pos x="T5" y="T7"/>
                                </a:cxn>
                                <a:cxn ang="0">
                                  <a:pos x="T9" y="T11"/>
                                </a:cxn>
                                <a:cxn ang="0">
                                  <a:pos x="T13" y="T15"/>
                                </a:cxn>
                              </a:cxnLst>
                              <a:rect l="0" t="0" r="r" b="b"/>
                              <a:pathLst>
                                <a:path w="58" h="62">
                                  <a:moveTo>
                                    <a:pt x="0" y="0"/>
                                  </a:moveTo>
                                  <a:lnTo>
                                    <a:pt x="23" y="63"/>
                                  </a:lnTo>
                                  <a:lnTo>
                                    <a:pt x="58" y="32"/>
                                  </a:lnTo>
                                  <a:lnTo>
                                    <a:pt x="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72" name="Group 2183"/>
                        <wpg:cNvGrpSpPr>
                          <a:grpSpLocks/>
                        </wpg:cNvGrpSpPr>
                        <wpg:grpSpPr bwMode="auto">
                          <a:xfrm>
                            <a:off x="7036" y="1479"/>
                            <a:ext cx="951" cy="2"/>
                            <a:chOff x="7036" y="1479"/>
                            <a:chExt cx="951" cy="2"/>
                          </a:xfrm>
                        </wpg:grpSpPr>
                        <wps:wsp>
                          <wps:cNvPr id="19573" name="Freeform 2184"/>
                          <wps:cNvSpPr>
                            <a:spLocks/>
                          </wps:cNvSpPr>
                          <wps:spPr bwMode="auto">
                            <a:xfrm>
                              <a:off x="7036" y="1479"/>
                              <a:ext cx="951" cy="2"/>
                            </a:xfrm>
                            <a:custGeom>
                              <a:avLst/>
                              <a:gdLst>
                                <a:gd name="T0" fmla="+- 0 7036 7036"/>
                                <a:gd name="T1" fmla="*/ T0 w 951"/>
                                <a:gd name="T2" fmla="+- 0 7987 7036"/>
                                <a:gd name="T3" fmla="*/ T2 w 951"/>
                              </a:gdLst>
                              <a:ahLst/>
                              <a:cxnLst>
                                <a:cxn ang="0">
                                  <a:pos x="T1" y="0"/>
                                </a:cxn>
                                <a:cxn ang="0">
                                  <a:pos x="T3" y="0"/>
                                </a:cxn>
                              </a:cxnLst>
                              <a:rect l="0" t="0" r="r" b="b"/>
                              <a:pathLst>
                                <a:path w="951">
                                  <a:moveTo>
                                    <a:pt x="0" y="0"/>
                                  </a:moveTo>
                                  <a:lnTo>
                                    <a:pt x="951" y="0"/>
                                  </a:lnTo>
                                </a:path>
                              </a:pathLst>
                            </a:custGeom>
                            <a:noFill/>
                            <a:ln w="11283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74" name="Group 2185"/>
                        <wpg:cNvGrpSpPr>
                          <a:grpSpLocks/>
                        </wpg:cNvGrpSpPr>
                        <wpg:grpSpPr bwMode="auto">
                          <a:xfrm>
                            <a:off x="6975" y="1367"/>
                            <a:ext cx="65" cy="46"/>
                            <a:chOff x="6975" y="1367"/>
                            <a:chExt cx="65" cy="46"/>
                          </a:xfrm>
                        </wpg:grpSpPr>
                        <wps:wsp>
                          <wps:cNvPr id="19575" name="Freeform 2186"/>
                          <wps:cNvSpPr>
                            <a:spLocks/>
                          </wps:cNvSpPr>
                          <wps:spPr bwMode="auto">
                            <a:xfrm>
                              <a:off x="6975" y="1367"/>
                              <a:ext cx="65" cy="46"/>
                            </a:xfrm>
                            <a:custGeom>
                              <a:avLst/>
                              <a:gdLst>
                                <a:gd name="T0" fmla="+- 0 7040 6975"/>
                                <a:gd name="T1" fmla="*/ T0 w 65"/>
                                <a:gd name="T2" fmla="+- 0 1367 1367"/>
                                <a:gd name="T3" fmla="*/ 1367 h 46"/>
                                <a:gd name="T4" fmla="+- 0 6975 6975"/>
                                <a:gd name="T5" fmla="*/ T4 w 65"/>
                                <a:gd name="T6" fmla="+- 0 1379 1367"/>
                                <a:gd name="T7" fmla="*/ 1379 h 46"/>
                                <a:gd name="T8" fmla="+- 0 7032 6975"/>
                                <a:gd name="T9" fmla="*/ T8 w 65"/>
                                <a:gd name="T10" fmla="+- 0 1413 1367"/>
                                <a:gd name="T11" fmla="*/ 1413 h 46"/>
                                <a:gd name="T12" fmla="+- 0 7040 6975"/>
                                <a:gd name="T13" fmla="*/ T12 w 65"/>
                                <a:gd name="T14" fmla="+- 0 1367 1367"/>
                                <a:gd name="T15" fmla="*/ 1367 h 46"/>
                              </a:gdLst>
                              <a:ahLst/>
                              <a:cxnLst>
                                <a:cxn ang="0">
                                  <a:pos x="T1" y="T3"/>
                                </a:cxn>
                                <a:cxn ang="0">
                                  <a:pos x="T5" y="T7"/>
                                </a:cxn>
                                <a:cxn ang="0">
                                  <a:pos x="T9" y="T11"/>
                                </a:cxn>
                                <a:cxn ang="0">
                                  <a:pos x="T13" y="T15"/>
                                </a:cxn>
                              </a:cxnLst>
                              <a:rect l="0" t="0" r="r" b="b"/>
                              <a:pathLst>
                                <a:path w="65" h="46">
                                  <a:moveTo>
                                    <a:pt x="65" y="0"/>
                                  </a:moveTo>
                                  <a:lnTo>
                                    <a:pt x="0" y="12"/>
                                  </a:lnTo>
                                  <a:lnTo>
                                    <a:pt x="57" y="46"/>
                                  </a:lnTo>
                                  <a:lnTo>
                                    <a:pt x="6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76" name="Group 2187"/>
                        <wpg:cNvGrpSpPr>
                          <a:grpSpLocks/>
                        </wpg:cNvGrpSpPr>
                        <wpg:grpSpPr bwMode="auto">
                          <a:xfrm>
                            <a:off x="6975" y="1367"/>
                            <a:ext cx="65" cy="46"/>
                            <a:chOff x="6975" y="1367"/>
                            <a:chExt cx="65" cy="46"/>
                          </a:xfrm>
                        </wpg:grpSpPr>
                        <wps:wsp>
                          <wps:cNvPr id="19577" name="Freeform 2188"/>
                          <wps:cNvSpPr>
                            <a:spLocks/>
                          </wps:cNvSpPr>
                          <wps:spPr bwMode="auto">
                            <a:xfrm>
                              <a:off x="6975" y="1367"/>
                              <a:ext cx="65" cy="46"/>
                            </a:xfrm>
                            <a:custGeom>
                              <a:avLst/>
                              <a:gdLst>
                                <a:gd name="T0" fmla="+- 0 6975 6975"/>
                                <a:gd name="T1" fmla="*/ T0 w 65"/>
                                <a:gd name="T2" fmla="+- 0 1379 1367"/>
                                <a:gd name="T3" fmla="*/ 1379 h 46"/>
                                <a:gd name="T4" fmla="+- 0 7032 6975"/>
                                <a:gd name="T5" fmla="*/ T4 w 65"/>
                                <a:gd name="T6" fmla="+- 0 1413 1367"/>
                                <a:gd name="T7" fmla="*/ 1413 h 46"/>
                                <a:gd name="T8" fmla="+- 0 7040 6975"/>
                                <a:gd name="T9" fmla="*/ T8 w 65"/>
                                <a:gd name="T10" fmla="+- 0 1367 1367"/>
                                <a:gd name="T11" fmla="*/ 1367 h 46"/>
                                <a:gd name="T12" fmla="+- 0 6975 6975"/>
                                <a:gd name="T13" fmla="*/ T12 w 65"/>
                                <a:gd name="T14" fmla="+- 0 1379 1367"/>
                                <a:gd name="T15" fmla="*/ 1379 h 46"/>
                              </a:gdLst>
                              <a:ahLst/>
                              <a:cxnLst>
                                <a:cxn ang="0">
                                  <a:pos x="T1" y="T3"/>
                                </a:cxn>
                                <a:cxn ang="0">
                                  <a:pos x="T5" y="T7"/>
                                </a:cxn>
                                <a:cxn ang="0">
                                  <a:pos x="T9" y="T11"/>
                                </a:cxn>
                                <a:cxn ang="0">
                                  <a:pos x="T13" y="T15"/>
                                </a:cxn>
                              </a:cxnLst>
                              <a:rect l="0" t="0" r="r" b="b"/>
                              <a:pathLst>
                                <a:path w="65" h="46">
                                  <a:moveTo>
                                    <a:pt x="0" y="12"/>
                                  </a:moveTo>
                                  <a:lnTo>
                                    <a:pt x="57" y="46"/>
                                  </a:lnTo>
                                  <a:lnTo>
                                    <a:pt x="65" y="0"/>
                                  </a:lnTo>
                                  <a:lnTo>
                                    <a:pt x="0" y="1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78" name="Group 2189"/>
                        <wpg:cNvGrpSpPr>
                          <a:grpSpLocks/>
                        </wpg:cNvGrpSpPr>
                        <wpg:grpSpPr bwMode="auto">
                          <a:xfrm>
                            <a:off x="6776" y="1252"/>
                            <a:ext cx="51" cy="66"/>
                            <a:chOff x="6776" y="1252"/>
                            <a:chExt cx="51" cy="66"/>
                          </a:xfrm>
                        </wpg:grpSpPr>
                        <wps:wsp>
                          <wps:cNvPr id="19579" name="Freeform 2190"/>
                          <wps:cNvSpPr>
                            <a:spLocks/>
                          </wps:cNvSpPr>
                          <wps:spPr bwMode="auto">
                            <a:xfrm>
                              <a:off x="6776" y="1252"/>
                              <a:ext cx="51" cy="66"/>
                            </a:xfrm>
                            <a:custGeom>
                              <a:avLst/>
                              <a:gdLst>
                                <a:gd name="T0" fmla="+- 0 6786 6776"/>
                                <a:gd name="T1" fmla="*/ T0 w 51"/>
                                <a:gd name="T2" fmla="+- 0 1252 1252"/>
                                <a:gd name="T3" fmla="*/ 1252 h 66"/>
                                <a:gd name="T4" fmla="+- 0 6776 6776"/>
                                <a:gd name="T5" fmla="*/ T4 w 51"/>
                                <a:gd name="T6" fmla="+- 0 1317 1252"/>
                                <a:gd name="T7" fmla="*/ 1317 h 66"/>
                                <a:gd name="T8" fmla="+- 0 6827 6776"/>
                                <a:gd name="T9" fmla="*/ T8 w 51"/>
                                <a:gd name="T10" fmla="+- 0 1274 1252"/>
                                <a:gd name="T11" fmla="*/ 1274 h 66"/>
                                <a:gd name="T12" fmla="+- 0 6786 6776"/>
                                <a:gd name="T13" fmla="*/ T12 w 51"/>
                                <a:gd name="T14" fmla="+- 0 1252 1252"/>
                                <a:gd name="T15" fmla="*/ 1252 h 66"/>
                              </a:gdLst>
                              <a:ahLst/>
                              <a:cxnLst>
                                <a:cxn ang="0">
                                  <a:pos x="T1" y="T3"/>
                                </a:cxn>
                                <a:cxn ang="0">
                                  <a:pos x="T5" y="T7"/>
                                </a:cxn>
                                <a:cxn ang="0">
                                  <a:pos x="T9" y="T11"/>
                                </a:cxn>
                                <a:cxn ang="0">
                                  <a:pos x="T13" y="T15"/>
                                </a:cxn>
                              </a:cxnLst>
                              <a:rect l="0" t="0" r="r" b="b"/>
                              <a:pathLst>
                                <a:path w="51" h="66">
                                  <a:moveTo>
                                    <a:pt x="10" y="0"/>
                                  </a:moveTo>
                                  <a:lnTo>
                                    <a:pt x="0" y="65"/>
                                  </a:lnTo>
                                  <a:lnTo>
                                    <a:pt x="51" y="22"/>
                                  </a:lnTo>
                                  <a:lnTo>
                                    <a:pt x="1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80" name="Group 2191"/>
                        <wpg:cNvGrpSpPr>
                          <a:grpSpLocks/>
                        </wpg:cNvGrpSpPr>
                        <wpg:grpSpPr bwMode="auto">
                          <a:xfrm>
                            <a:off x="6776" y="1252"/>
                            <a:ext cx="51" cy="66"/>
                            <a:chOff x="6776" y="1252"/>
                            <a:chExt cx="51" cy="66"/>
                          </a:xfrm>
                        </wpg:grpSpPr>
                        <wps:wsp>
                          <wps:cNvPr id="19581" name="Freeform 2192"/>
                          <wps:cNvSpPr>
                            <a:spLocks/>
                          </wps:cNvSpPr>
                          <wps:spPr bwMode="auto">
                            <a:xfrm>
                              <a:off x="6776" y="1252"/>
                              <a:ext cx="51" cy="66"/>
                            </a:xfrm>
                            <a:custGeom>
                              <a:avLst/>
                              <a:gdLst>
                                <a:gd name="T0" fmla="+- 0 6776 6776"/>
                                <a:gd name="T1" fmla="*/ T0 w 51"/>
                                <a:gd name="T2" fmla="+- 0 1317 1252"/>
                                <a:gd name="T3" fmla="*/ 1317 h 66"/>
                                <a:gd name="T4" fmla="+- 0 6827 6776"/>
                                <a:gd name="T5" fmla="*/ T4 w 51"/>
                                <a:gd name="T6" fmla="+- 0 1274 1252"/>
                                <a:gd name="T7" fmla="*/ 1274 h 66"/>
                                <a:gd name="T8" fmla="+- 0 6786 6776"/>
                                <a:gd name="T9" fmla="*/ T8 w 51"/>
                                <a:gd name="T10" fmla="+- 0 1252 1252"/>
                                <a:gd name="T11" fmla="*/ 1252 h 66"/>
                                <a:gd name="T12" fmla="+- 0 6776 6776"/>
                                <a:gd name="T13" fmla="*/ T12 w 51"/>
                                <a:gd name="T14" fmla="+- 0 1317 1252"/>
                                <a:gd name="T15" fmla="*/ 1317 h 66"/>
                              </a:gdLst>
                              <a:ahLst/>
                              <a:cxnLst>
                                <a:cxn ang="0">
                                  <a:pos x="T1" y="T3"/>
                                </a:cxn>
                                <a:cxn ang="0">
                                  <a:pos x="T5" y="T7"/>
                                </a:cxn>
                                <a:cxn ang="0">
                                  <a:pos x="T9" y="T11"/>
                                </a:cxn>
                                <a:cxn ang="0">
                                  <a:pos x="T13" y="T15"/>
                                </a:cxn>
                              </a:cxnLst>
                              <a:rect l="0" t="0" r="r" b="b"/>
                              <a:pathLst>
                                <a:path w="51" h="66">
                                  <a:moveTo>
                                    <a:pt x="0" y="65"/>
                                  </a:moveTo>
                                  <a:lnTo>
                                    <a:pt x="51" y="22"/>
                                  </a:lnTo>
                                  <a:lnTo>
                                    <a:pt x="10" y="0"/>
                                  </a:lnTo>
                                  <a:lnTo>
                                    <a:pt x="0" y="65"/>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82" name="Group 2193"/>
                        <wpg:cNvGrpSpPr>
                          <a:grpSpLocks/>
                        </wpg:cNvGrpSpPr>
                        <wpg:grpSpPr bwMode="auto">
                          <a:xfrm>
                            <a:off x="9554" y="3842"/>
                            <a:ext cx="894" cy="70"/>
                            <a:chOff x="9554" y="3842"/>
                            <a:chExt cx="894" cy="70"/>
                          </a:xfrm>
                        </wpg:grpSpPr>
                        <wps:wsp>
                          <wps:cNvPr id="19583" name="Freeform 2194"/>
                          <wps:cNvSpPr>
                            <a:spLocks/>
                          </wps:cNvSpPr>
                          <wps:spPr bwMode="auto">
                            <a:xfrm>
                              <a:off x="9554" y="3842"/>
                              <a:ext cx="894" cy="70"/>
                            </a:xfrm>
                            <a:custGeom>
                              <a:avLst/>
                              <a:gdLst>
                                <a:gd name="T0" fmla="+- 0 10448 9554"/>
                                <a:gd name="T1" fmla="*/ T0 w 894"/>
                                <a:gd name="T2" fmla="+- 0 3842 3842"/>
                                <a:gd name="T3" fmla="*/ 3842 h 70"/>
                                <a:gd name="T4" fmla="+- 0 9554 9554"/>
                                <a:gd name="T5" fmla="*/ T4 w 894"/>
                                <a:gd name="T6" fmla="+- 0 3913 3842"/>
                                <a:gd name="T7" fmla="*/ 3913 h 70"/>
                              </a:gdLst>
                              <a:ahLst/>
                              <a:cxnLst>
                                <a:cxn ang="0">
                                  <a:pos x="T1" y="T3"/>
                                </a:cxn>
                                <a:cxn ang="0">
                                  <a:pos x="T5" y="T7"/>
                                </a:cxn>
                              </a:cxnLst>
                              <a:rect l="0" t="0" r="r" b="b"/>
                              <a:pathLst>
                                <a:path w="894" h="70">
                                  <a:moveTo>
                                    <a:pt x="894" y="0"/>
                                  </a:moveTo>
                                  <a:lnTo>
                                    <a:pt x="0" y="71"/>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84" name="Group 2195"/>
                        <wpg:cNvGrpSpPr>
                          <a:grpSpLocks/>
                        </wpg:cNvGrpSpPr>
                        <wpg:grpSpPr bwMode="auto">
                          <a:xfrm>
                            <a:off x="9491" y="3889"/>
                            <a:ext cx="64" cy="47"/>
                            <a:chOff x="9491" y="3889"/>
                            <a:chExt cx="64" cy="47"/>
                          </a:xfrm>
                        </wpg:grpSpPr>
                        <wps:wsp>
                          <wps:cNvPr id="19585" name="Freeform 2196"/>
                          <wps:cNvSpPr>
                            <a:spLocks/>
                          </wps:cNvSpPr>
                          <wps:spPr bwMode="auto">
                            <a:xfrm>
                              <a:off x="9491" y="3889"/>
                              <a:ext cx="64" cy="47"/>
                            </a:xfrm>
                            <a:custGeom>
                              <a:avLst/>
                              <a:gdLst>
                                <a:gd name="T0" fmla="+- 0 9552 9491"/>
                                <a:gd name="T1" fmla="*/ T0 w 64"/>
                                <a:gd name="T2" fmla="+- 0 3889 3889"/>
                                <a:gd name="T3" fmla="*/ 3889 h 47"/>
                                <a:gd name="T4" fmla="+- 0 9491 9491"/>
                                <a:gd name="T5" fmla="*/ T4 w 64"/>
                                <a:gd name="T6" fmla="+- 0 3917 3889"/>
                                <a:gd name="T7" fmla="*/ 3917 h 47"/>
                                <a:gd name="T8" fmla="+- 0 9555 9491"/>
                                <a:gd name="T9" fmla="*/ T8 w 64"/>
                                <a:gd name="T10" fmla="+- 0 3936 3889"/>
                                <a:gd name="T11" fmla="*/ 3936 h 47"/>
                                <a:gd name="T12" fmla="+- 0 9552 9491"/>
                                <a:gd name="T13" fmla="*/ T12 w 64"/>
                                <a:gd name="T14" fmla="+- 0 3889 3889"/>
                                <a:gd name="T15" fmla="*/ 3889 h 47"/>
                              </a:gdLst>
                              <a:ahLst/>
                              <a:cxnLst>
                                <a:cxn ang="0">
                                  <a:pos x="T1" y="T3"/>
                                </a:cxn>
                                <a:cxn ang="0">
                                  <a:pos x="T5" y="T7"/>
                                </a:cxn>
                                <a:cxn ang="0">
                                  <a:pos x="T9" y="T11"/>
                                </a:cxn>
                                <a:cxn ang="0">
                                  <a:pos x="T13" y="T15"/>
                                </a:cxn>
                              </a:cxnLst>
                              <a:rect l="0" t="0" r="r" b="b"/>
                              <a:pathLst>
                                <a:path w="64" h="47">
                                  <a:moveTo>
                                    <a:pt x="61" y="0"/>
                                  </a:moveTo>
                                  <a:lnTo>
                                    <a:pt x="0" y="28"/>
                                  </a:lnTo>
                                  <a:lnTo>
                                    <a:pt x="64" y="47"/>
                                  </a:lnTo>
                                  <a:lnTo>
                                    <a:pt x="6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586" name="Group 2197"/>
                        <wpg:cNvGrpSpPr>
                          <a:grpSpLocks/>
                        </wpg:cNvGrpSpPr>
                        <wpg:grpSpPr bwMode="auto">
                          <a:xfrm>
                            <a:off x="9491" y="3889"/>
                            <a:ext cx="64" cy="47"/>
                            <a:chOff x="9491" y="3889"/>
                            <a:chExt cx="64" cy="47"/>
                          </a:xfrm>
                        </wpg:grpSpPr>
                        <wps:wsp>
                          <wps:cNvPr id="19587" name="Freeform 2198"/>
                          <wps:cNvSpPr>
                            <a:spLocks/>
                          </wps:cNvSpPr>
                          <wps:spPr bwMode="auto">
                            <a:xfrm>
                              <a:off x="9491" y="3889"/>
                              <a:ext cx="64" cy="47"/>
                            </a:xfrm>
                            <a:custGeom>
                              <a:avLst/>
                              <a:gdLst>
                                <a:gd name="T0" fmla="+- 0 9491 9491"/>
                                <a:gd name="T1" fmla="*/ T0 w 64"/>
                                <a:gd name="T2" fmla="+- 0 3917 3889"/>
                                <a:gd name="T3" fmla="*/ 3917 h 47"/>
                                <a:gd name="T4" fmla="+- 0 9555 9491"/>
                                <a:gd name="T5" fmla="*/ T4 w 64"/>
                                <a:gd name="T6" fmla="+- 0 3936 3889"/>
                                <a:gd name="T7" fmla="*/ 3936 h 47"/>
                                <a:gd name="T8" fmla="+- 0 9552 9491"/>
                                <a:gd name="T9" fmla="*/ T8 w 64"/>
                                <a:gd name="T10" fmla="+- 0 3889 3889"/>
                                <a:gd name="T11" fmla="*/ 3889 h 47"/>
                                <a:gd name="T12" fmla="+- 0 9491 9491"/>
                                <a:gd name="T13" fmla="*/ T12 w 64"/>
                                <a:gd name="T14" fmla="+- 0 3917 3889"/>
                                <a:gd name="T15" fmla="*/ 3917 h 47"/>
                              </a:gdLst>
                              <a:ahLst/>
                              <a:cxnLst>
                                <a:cxn ang="0">
                                  <a:pos x="T1" y="T3"/>
                                </a:cxn>
                                <a:cxn ang="0">
                                  <a:pos x="T5" y="T7"/>
                                </a:cxn>
                                <a:cxn ang="0">
                                  <a:pos x="T9" y="T11"/>
                                </a:cxn>
                                <a:cxn ang="0">
                                  <a:pos x="T13" y="T15"/>
                                </a:cxn>
                              </a:cxnLst>
                              <a:rect l="0" t="0" r="r" b="b"/>
                              <a:pathLst>
                                <a:path w="64" h="47">
                                  <a:moveTo>
                                    <a:pt x="0" y="28"/>
                                  </a:moveTo>
                                  <a:lnTo>
                                    <a:pt x="64" y="47"/>
                                  </a:lnTo>
                                  <a:lnTo>
                                    <a:pt x="61" y="0"/>
                                  </a:lnTo>
                                  <a:lnTo>
                                    <a:pt x="0" y="28"/>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88" name="Group 2199"/>
                        <wpg:cNvGrpSpPr>
                          <a:grpSpLocks/>
                        </wpg:cNvGrpSpPr>
                        <wpg:grpSpPr bwMode="auto">
                          <a:xfrm>
                            <a:off x="10536" y="3482"/>
                            <a:ext cx="49" cy="174"/>
                            <a:chOff x="10536" y="3482"/>
                            <a:chExt cx="49" cy="174"/>
                          </a:xfrm>
                        </wpg:grpSpPr>
                        <wps:wsp>
                          <wps:cNvPr id="19589" name="Freeform 2200"/>
                          <wps:cNvSpPr>
                            <a:spLocks/>
                          </wps:cNvSpPr>
                          <wps:spPr bwMode="auto">
                            <a:xfrm>
                              <a:off x="10536" y="3482"/>
                              <a:ext cx="49" cy="174"/>
                            </a:xfrm>
                            <a:custGeom>
                              <a:avLst/>
                              <a:gdLst>
                                <a:gd name="T0" fmla="+- 0 10536 10536"/>
                                <a:gd name="T1" fmla="*/ T0 w 49"/>
                                <a:gd name="T2" fmla="+- 0 3657 3482"/>
                                <a:gd name="T3" fmla="*/ 3657 h 174"/>
                                <a:gd name="T4" fmla="+- 0 10585 10536"/>
                                <a:gd name="T5" fmla="*/ T4 w 49"/>
                                <a:gd name="T6" fmla="+- 0 3657 3482"/>
                                <a:gd name="T7" fmla="*/ 3657 h 174"/>
                                <a:gd name="T8" fmla="+- 0 10585 10536"/>
                                <a:gd name="T9" fmla="*/ T8 w 49"/>
                                <a:gd name="T10" fmla="+- 0 3482 3482"/>
                                <a:gd name="T11" fmla="*/ 3482 h 174"/>
                                <a:gd name="T12" fmla="+- 0 10536 10536"/>
                                <a:gd name="T13" fmla="*/ T12 w 49"/>
                                <a:gd name="T14" fmla="+- 0 3482 3482"/>
                                <a:gd name="T15" fmla="*/ 3482 h 174"/>
                                <a:gd name="T16" fmla="+- 0 10536 10536"/>
                                <a:gd name="T17" fmla="*/ T16 w 49"/>
                                <a:gd name="T18" fmla="+- 0 3657 3482"/>
                                <a:gd name="T19" fmla="*/ 3657 h 174"/>
                              </a:gdLst>
                              <a:ahLst/>
                              <a:cxnLst>
                                <a:cxn ang="0">
                                  <a:pos x="T1" y="T3"/>
                                </a:cxn>
                                <a:cxn ang="0">
                                  <a:pos x="T5" y="T7"/>
                                </a:cxn>
                                <a:cxn ang="0">
                                  <a:pos x="T9" y="T11"/>
                                </a:cxn>
                                <a:cxn ang="0">
                                  <a:pos x="T13" y="T15"/>
                                </a:cxn>
                                <a:cxn ang="0">
                                  <a:pos x="T17" y="T19"/>
                                </a:cxn>
                              </a:cxnLst>
                              <a:rect l="0" t="0" r="r" b="b"/>
                              <a:pathLst>
                                <a:path w="49" h="174">
                                  <a:moveTo>
                                    <a:pt x="0" y="175"/>
                                  </a:moveTo>
                                  <a:lnTo>
                                    <a:pt x="49" y="175"/>
                                  </a:lnTo>
                                  <a:lnTo>
                                    <a:pt x="49" y="0"/>
                                  </a:lnTo>
                                  <a:lnTo>
                                    <a:pt x="0" y="0"/>
                                  </a:lnTo>
                                  <a:lnTo>
                                    <a:pt x="0" y="17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90" name="Group 2201"/>
                        <wpg:cNvGrpSpPr>
                          <a:grpSpLocks/>
                        </wpg:cNvGrpSpPr>
                        <wpg:grpSpPr bwMode="auto">
                          <a:xfrm>
                            <a:off x="10504" y="3655"/>
                            <a:ext cx="110" cy="174"/>
                            <a:chOff x="10504" y="3655"/>
                            <a:chExt cx="110" cy="174"/>
                          </a:xfrm>
                        </wpg:grpSpPr>
                        <wps:wsp>
                          <wps:cNvPr id="19591" name="Freeform 2202"/>
                          <wps:cNvSpPr>
                            <a:spLocks/>
                          </wps:cNvSpPr>
                          <wps:spPr bwMode="auto">
                            <a:xfrm>
                              <a:off x="10504" y="3655"/>
                              <a:ext cx="110" cy="174"/>
                            </a:xfrm>
                            <a:custGeom>
                              <a:avLst/>
                              <a:gdLst>
                                <a:gd name="T0" fmla="+- 0 10504 10504"/>
                                <a:gd name="T1" fmla="*/ T0 w 110"/>
                                <a:gd name="T2" fmla="+- 0 3830 3655"/>
                                <a:gd name="T3" fmla="*/ 3830 h 174"/>
                                <a:gd name="T4" fmla="+- 0 10536 10504"/>
                                <a:gd name="T5" fmla="*/ T4 w 110"/>
                                <a:gd name="T6" fmla="+- 0 3655 3655"/>
                                <a:gd name="T7" fmla="*/ 3655 h 174"/>
                                <a:gd name="T8" fmla="+- 0 10585 10504"/>
                                <a:gd name="T9" fmla="*/ T8 w 110"/>
                                <a:gd name="T10" fmla="+- 0 3655 3655"/>
                                <a:gd name="T11" fmla="*/ 3655 h 174"/>
                                <a:gd name="T12" fmla="+- 0 10614 10504"/>
                                <a:gd name="T13" fmla="*/ T12 w 110"/>
                                <a:gd name="T14" fmla="+- 0 3830 3655"/>
                                <a:gd name="T15" fmla="*/ 3830 h 174"/>
                              </a:gdLst>
                              <a:ahLst/>
                              <a:cxnLst>
                                <a:cxn ang="0">
                                  <a:pos x="T1" y="T3"/>
                                </a:cxn>
                                <a:cxn ang="0">
                                  <a:pos x="T5" y="T7"/>
                                </a:cxn>
                                <a:cxn ang="0">
                                  <a:pos x="T9" y="T11"/>
                                </a:cxn>
                                <a:cxn ang="0">
                                  <a:pos x="T13" y="T15"/>
                                </a:cxn>
                              </a:cxnLst>
                              <a:rect l="0" t="0" r="r" b="b"/>
                              <a:pathLst>
                                <a:path w="110" h="174">
                                  <a:moveTo>
                                    <a:pt x="0" y="175"/>
                                  </a:moveTo>
                                  <a:lnTo>
                                    <a:pt x="32" y="0"/>
                                  </a:lnTo>
                                  <a:lnTo>
                                    <a:pt x="81" y="0"/>
                                  </a:lnTo>
                                  <a:lnTo>
                                    <a:pt x="110" y="175"/>
                                  </a:lnTo>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92" name="Group 2203"/>
                        <wpg:cNvGrpSpPr>
                          <a:grpSpLocks/>
                        </wpg:cNvGrpSpPr>
                        <wpg:grpSpPr bwMode="auto">
                          <a:xfrm>
                            <a:off x="10502" y="3484"/>
                            <a:ext cx="101" cy="346"/>
                            <a:chOff x="10502" y="3484"/>
                            <a:chExt cx="101" cy="346"/>
                          </a:xfrm>
                        </wpg:grpSpPr>
                        <wps:wsp>
                          <wps:cNvPr id="19593" name="Freeform 2204"/>
                          <wps:cNvSpPr>
                            <a:spLocks/>
                          </wps:cNvSpPr>
                          <wps:spPr bwMode="auto">
                            <a:xfrm>
                              <a:off x="10502" y="3484"/>
                              <a:ext cx="101" cy="346"/>
                            </a:xfrm>
                            <a:custGeom>
                              <a:avLst/>
                              <a:gdLst>
                                <a:gd name="T0" fmla="+- 0 10502 10502"/>
                                <a:gd name="T1" fmla="*/ T0 w 101"/>
                                <a:gd name="T2" fmla="+- 0 3830 3484"/>
                                <a:gd name="T3" fmla="*/ 3830 h 346"/>
                                <a:gd name="T4" fmla="+- 0 10603 10502"/>
                                <a:gd name="T5" fmla="*/ T4 w 101"/>
                                <a:gd name="T6" fmla="+- 0 3779 3484"/>
                                <a:gd name="T7" fmla="*/ 3779 h 346"/>
                                <a:gd name="T8" fmla="+- 0 10521 10502"/>
                                <a:gd name="T9" fmla="*/ T8 w 101"/>
                                <a:gd name="T10" fmla="+- 0 3733 3484"/>
                                <a:gd name="T11" fmla="*/ 3733 h 346"/>
                                <a:gd name="T12" fmla="+- 0 10589 10502"/>
                                <a:gd name="T13" fmla="*/ T12 w 101"/>
                                <a:gd name="T14" fmla="+- 0 3691 3484"/>
                                <a:gd name="T15" fmla="*/ 3691 h 346"/>
                                <a:gd name="T16" fmla="+- 0 10539 10502"/>
                                <a:gd name="T17" fmla="*/ T16 w 101"/>
                                <a:gd name="T18" fmla="+- 0 3657 3484"/>
                                <a:gd name="T19" fmla="*/ 3657 h 346"/>
                                <a:gd name="T20" fmla="+- 0 10584 10502"/>
                                <a:gd name="T21" fmla="*/ T20 w 101"/>
                                <a:gd name="T22" fmla="+- 0 3597 3484"/>
                                <a:gd name="T23" fmla="*/ 3597 h 346"/>
                                <a:gd name="T24" fmla="+- 0 10538 10502"/>
                                <a:gd name="T25" fmla="*/ T24 w 101"/>
                                <a:gd name="T26" fmla="+- 0 3558 3484"/>
                                <a:gd name="T27" fmla="*/ 3558 h 346"/>
                                <a:gd name="T28" fmla="+- 0 10585 10502"/>
                                <a:gd name="T29" fmla="*/ T28 w 101"/>
                                <a:gd name="T30" fmla="+- 0 3516 3484"/>
                                <a:gd name="T31" fmla="*/ 3516 h 346"/>
                                <a:gd name="T32" fmla="+- 0 10536 10502"/>
                                <a:gd name="T33" fmla="*/ T32 w 101"/>
                                <a:gd name="T34" fmla="+- 0 3484 3484"/>
                                <a:gd name="T35" fmla="*/ 3484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01" h="346">
                                  <a:moveTo>
                                    <a:pt x="0" y="346"/>
                                  </a:moveTo>
                                  <a:lnTo>
                                    <a:pt x="101" y="295"/>
                                  </a:lnTo>
                                  <a:lnTo>
                                    <a:pt x="19" y="249"/>
                                  </a:lnTo>
                                  <a:lnTo>
                                    <a:pt x="87" y="207"/>
                                  </a:lnTo>
                                  <a:lnTo>
                                    <a:pt x="37" y="173"/>
                                  </a:lnTo>
                                  <a:lnTo>
                                    <a:pt x="82" y="113"/>
                                  </a:lnTo>
                                  <a:lnTo>
                                    <a:pt x="36" y="74"/>
                                  </a:lnTo>
                                  <a:lnTo>
                                    <a:pt x="83" y="32"/>
                                  </a:lnTo>
                                  <a:lnTo>
                                    <a:pt x="34" y="0"/>
                                  </a:lnTo>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94" name="Group 2205"/>
                        <wpg:cNvGrpSpPr>
                          <a:grpSpLocks/>
                        </wpg:cNvGrpSpPr>
                        <wpg:grpSpPr bwMode="auto">
                          <a:xfrm>
                            <a:off x="10518" y="3484"/>
                            <a:ext cx="97" cy="346"/>
                            <a:chOff x="10518" y="3484"/>
                            <a:chExt cx="97" cy="346"/>
                          </a:xfrm>
                        </wpg:grpSpPr>
                        <wps:wsp>
                          <wps:cNvPr id="19595" name="Freeform 2206"/>
                          <wps:cNvSpPr>
                            <a:spLocks/>
                          </wps:cNvSpPr>
                          <wps:spPr bwMode="auto">
                            <a:xfrm>
                              <a:off x="10518" y="3484"/>
                              <a:ext cx="97" cy="346"/>
                            </a:xfrm>
                            <a:custGeom>
                              <a:avLst/>
                              <a:gdLst>
                                <a:gd name="T0" fmla="+- 0 10615 10518"/>
                                <a:gd name="T1" fmla="*/ T0 w 97"/>
                                <a:gd name="T2" fmla="+- 0 3830 3484"/>
                                <a:gd name="T3" fmla="*/ 3830 h 346"/>
                                <a:gd name="T4" fmla="+- 0 10518 10518"/>
                                <a:gd name="T5" fmla="*/ T4 w 97"/>
                                <a:gd name="T6" fmla="+- 0 3779 3484"/>
                                <a:gd name="T7" fmla="*/ 3779 h 346"/>
                                <a:gd name="T8" fmla="+- 0 10600 10518"/>
                                <a:gd name="T9" fmla="*/ T8 w 97"/>
                                <a:gd name="T10" fmla="+- 0 3733 3484"/>
                                <a:gd name="T11" fmla="*/ 3733 h 346"/>
                                <a:gd name="T12" fmla="+- 0 10531 10518"/>
                                <a:gd name="T13" fmla="*/ T12 w 97"/>
                                <a:gd name="T14" fmla="+- 0 3691 3484"/>
                                <a:gd name="T15" fmla="*/ 3691 h 346"/>
                                <a:gd name="T16" fmla="+- 0 10582 10518"/>
                                <a:gd name="T17" fmla="*/ T16 w 97"/>
                                <a:gd name="T18" fmla="+- 0 3657 3484"/>
                                <a:gd name="T19" fmla="*/ 3657 h 346"/>
                                <a:gd name="T20" fmla="+- 0 10537 10518"/>
                                <a:gd name="T21" fmla="*/ T20 w 97"/>
                                <a:gd name="T22" fmla="+- 0 3597 3484"/>
                                <a:gd name="T23" fmla="*/ 3597 h 346"/>
                                <a:gd name="T24" fmla="+- 0 10583 10518"/>
                                <a:gd name="T25" fmla="*/ T24 w 97"/>
                                <a:gd name="T26" fmla="+- 0 3558 3484"/>
                                <a:gd name="T27" fmla="*/ 3558 h 346"/>
                                <a:gd name="T28" fmla="+- 0 10535 10518"/>
                                <a:gd name="T29" fmla="*/ T28 w 97"/>
                                <a:gd name="T30" fmla="+- 0 3516 3484"/>
                                <a:gd name="T31" fmla="*/ 3516 h 346"/>
                                <a:gd name="T32" fmla="+- 0 10585 10518"/>
                                <a:gd name="T33" fmla="*/ T32 w 97"/>
                                <a:gd name="T34" fmla="+- 0 3484 3484"/>
                                <a:gd name="T35" fmla="*/ 3484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7" h="346">
                                  <a:moveTo>
                                    <a:pt x="97" y="346"/>
                                  </a:moveTo>
                                  <a:lnTo>
                                    <a:pt x="0" y="295"/>
                                  </a:lnTo>
                                  <a:lnTo>
                                    <a:pt x="82" y="249"/>
                                  </a:lnTo>
                                  <a:lnTo>
                                    <a:pt x="13" y="207"/>
                                  </a:lnTo>
                                  <a:lnTo>
                                    <a:pt x="64" y="173"/>
                                  </a:lnTo>
                                  <a:lnTo>
                                    <a:pt x="19" y="113"/>
                                  </a:lnTo>
                                  <a:lnTo>
                                    <a:pt x="65" y="74"/>
                                  </a:lnTo>
                                  <a:lnTo>
                                    <a:pt x="17" y="32"/>
                                  </a:lnTo>
                                  <a:lnTo>
                                    <a:pt x="67" y="0"/>
                                  </a:lnTo>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596" name="Group 2207"/>
                        <wpg:cNvGrpSpPr>
                          <a:grpSpLocks/>
                        </wpg:cNvGrpSpPr>
                        <wpg:grpSpPr bwMode="auto">
                          <a:xfrm>
                            <a:off x="10537" y="3460"/>
                            <a:ext cx="45" cy="22"/>
                            <a:chOff x="10537" y="3460"/>
                            <a:chExt cx="45" cy="22"/>
                          </a:xfrm>
                        </wpg:grpSpPr>
                        <wps:wsp>
                          <wps:cNvPr id="19597" name="Freeform 2208"/>
                          <wps:cNvSpPr>
                            <a:spLocks/>
                          </wps:cNvSpPr>
                          <wps:spPr bwMode="auto">
                            <a:xfrm>
                              <a:off x="10537" y="3460"/>
                              <a:ext cx="45" cy="22"/>
                            </a:xfrm>
                            <a:custGeom>
                              <a:avLst/>
                              <a:gdLst>
                                <a:gd name="T0" fmla="+- 0 10582 10537"/>
                                <a:gd name="T1" fmla="*/ T0 w 45"/>
                                <a:gd name="T2" fmla="+- 0 3482 3460"/>
                                <a:gd name="T3" fmla="*/ 3482 h 22"/>
                                <a:gd name="T4" fmla="+- 0 10537 10537"/>
                                <a:gd name="T5" fmla="*/ T4 w 45"/>
                                <a:gd name="T6" fmla="+- 0 3482 3460"/>
                                <a:gd name="T7" fmla="*/ 3482 h 22"/>
                                <a:gd name="T8" fmla="+- 0 10549 10537"/>
                                <a:gd name="T9" fmla="*/ T8 w 45"/>
                                <a:gd name="T10" fmla="+- 0 3460 3460"/>
                                <a:gd name="T11" fmla="*/ 3460 h 22"/>
                                <a:gd name="T12" fmla="+- 0 10571 10537"/>
                                <a:gd name="T13" fmla="*/ T12 w 45"/>
                                <a:gd name="T14" fmla="+- 0 3460 3460"/>
                                <a:gd name="T15" fmla="*/ 3460 h 22"/>
                                <a:gd name="T16" fmla="+- 0 10582 10537"/>
                                <a:gd name="T17" fmla="*/ T16 w 45"/>
                                <a:gd name="T18" fmla="+- 0 3482 3460"/>
                                <a:gd name="T19" fmla="*/ 3482 h 22"/>
                              </a:gdLst>
                              <a:ahLst/>
                              <a:cxnLst>
                                <a:cxn ang="0">
                                  <a:pos x="T1" y="T3"/>
                                </a:cxn>
                                <a:cxn ang="0">
                                  <a:pos x="T5" y="T7"/>
                                </a:cxn>
                                <a:cxn ang="0">
                                  <a:pos x="T9" y="T11"/>
                                </a:cxn>
                                <a:cxn ang="0">
                                  <a:pos x="T13" y="T15"/>
                                </a:cxn>
                                <a:cxn ang="0">
                                  <a:pos x="T17" y="T19"/>
                                </a:cxn>
                              </a:cxnLst>
                              <a:rect l="0" t="0" r="r" b="b"/>
                              <a:pathLst>
                                <a:path w="45" h="22">
                                  <a:moveTo>
                                    <a:pt x="45" y="22"/>
                                  </a:moveTo>
                                  <a:lnTo>
                                    <a:pt x="0" y="22"/>
                                  </a:lnTo>
                                  <a:lnTo>
                                    <a:pt x="12" y="0"/>
                                  </a:lnTo>
                                  <a:lnTo>
                                    <a:pt x="34" y="0"/>
                                  </a:lnTo>
                                  <a:lnTo>
                                    <a:pt x="45" y="22"/>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598" name="Picture 2209"/>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10603" y="3482"/>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99" name="Group 2210"/>
                        <wpg:cNvGrpSpPr>
                          <a:grpSpLocks/>
                        </wpg:cNvGrpSpPr>
                        <wpg:grpSpPr bwMode="auto">
                          <a:xfrm>
                            <a:off x="10603" y="3482"/>
                            <a:ext cx="33" cy="60"/>
                            <a:chOff x="10603" y="3482"/>
                            <a:chExt cx="33" cy="60"/>
                          </a:xfrm>
                        </wpg:grpSpPr>
                        <wps:wsp>
                          <wps:cNvPr id="19600" name="Freeform 2211"/>
                          <wps:cNvSpPr>
                            <a:spLocks/>
                          </wps:cNvSpPr>
                          <wps:spPr bwMode="auto">
                            <a:xfrm>
                              <a:off x="10603" y="3482"/>
                              <a:ext cx="33" cy="60"/>
                            </a:xfrm>
                            <a:custGeom>
                              <a:avLst/>
                              <a:gdLst>
                                <a:gd name="T0" fmla="+- 0 10603 10603"/>
                                <a:gd name="T1" fmla="*/ T0 w 33"/>
                                <a:gd name="T2" fmla="+- 0 3487 3482"/>
                                <a:gd name="T3" fmla="*/ 3487 h 60"/>
                                <a:gd name="T4" fmla="+- 0 10608 10603"/>
                                <a:gd name="T5" fmla="*/ T4 w 33"/>
                                <a:gd name="T6" fmla="+- 0 3482 3482"/>
                                <a:gd name="T7" fmla="*/ 3482 h 60"/>
                                <a:gd name="T8" fmla="+- 0 10610 10603"/>
                                <a:gd name="T9" fmla="*/ T8 w 33"/>
                                <a:gd name="T10" fmla="+- 0 3482 3482"/>
                                <a:gd name="T11" fmla="*/ 3482 h 60"/>
                                <a:gd name="T12" fmla="+- 0 10610 10603"/>
                                <a:gd name="T13" fmla="*/ T12 w 33"/>
                                <a:gd name="T14" fmla="+- 0 3508 3482"/>
                                <a:gd name="T15" fmla="*/ 3508 h 60"/>
                                <a:gd name="T16" fmla="+- 0 10627 10603"/>
                                <a:gd name="T17" fmla="*/ T16 w 33"/>
                                <a:gd name="T18" fmla="+- 0 3508 3482"/>
                                <a:gd name="T19" fmla="*/ 3508 h 60"/>
                                <a:gd name="T20" fmla="+- 0 10629 10603"/>
                                <a:gd name="T21" fmla="*/ T20 w 33"/>
                                <a:gd name="T22" fmla="+- 0 3509 3482"/>
                                <a:gd name="T23" fmla="*/ 3509 h 60"/>
                                <a:gd name="T24" fmla="+- 0 10630 10603"/>
                                <a:gd name="T25" fmla="*/ T24 w 33"/>
                                <a:gd name="T26" fmla="+- 0 3509 3482"/>
                                <a:gd name="T27" fmla="*/ 3509 h 60"/>
                                <a:gd name="T28" fmla="+- 0 10633 10603"/>
                                <a:gd name="T29" fmla="*/ T28 w 33"/>
                                <a:gd name="T30" fmla="+- 0 3507 3482"/>
                                <a:gd name="T31" fmla="*/ 3507 h 60"/>
                                <a:gd name="T32" fmla="+- 0 10635 10603"/>
                                <a:gd name="T33" fmla="*/ T32 w 33"/>
                                <a:gd name="T34" fmla="+- 0 3505 3482"/>
                                <a:gd name="T35" fmla="*/ 3505 h 60"/>
                                <a:gd name="T36" fmla="+- 0 10637 10603"/>
                                <a:gd name="T37" fmla="*/ T36 w 33"/>
                                <a:gd name="T38" fmla="+- 0 3510 3482"/>
                                <a:gd name="T39" fmla="*/ 3510 h 60"/>
                                <a:gd name="T40" fmla="+- 0 10637 10603"/>
                                <a:gd name="T41" fmla="*/ T40 w 33"/>
                                <a:gd name="T42" fmla="+- 0 3512 3482"/>
                                <a:gd name="T43" fmla="*/ 3512 h 60"/>
                                <a:gd name="T44" fmla="+- 0 10635 10603"/>
                                <a:gd name="T45" fmla="*/ T44 w 33"/>
                                <a:gd name="T46" fmla="+- 0 3517 3482"/>
                                <a:gd name="T47" fmla="*/ 3517 h 60"/>
                                <a:gd name="T48" fmla="+- 0 10633 10603"/>
                                <a:gd name="T49" fmla="*/ T48 w 33"/>
                                <a:gd name="T50" fmla="+- 0 3516 3482"/>
                                <a:gd name="T51" fmla="*/ 3516 h 60"/>
                                <a:gd name="T52" fmla="+- 0 10630 10603"/>
                                <a:gd name="T53" fmla="*/ T52 w 33"/>
                                <a:gd name="T54" fmla="+- 0 3514 3482"/>
                                <a:gd name="T55" fmla="*/ 3514 h 60"/>
                                <a:gd name="T56" fmla="+- 0 10629 10603"/>
                                <a:gd name="T57" fmla="*/ T56 w 33"/>
                                <a:gd name="T58" fmla="+- 0 3514 3482"/>
                                <a:gd name="T59" fmla="*/ 3514 h 60"/>
                                <a:gd name="T60" fmla="+- 0 10627 10603"/>
                                <a:gd name="T61" fmla="*/ T60 w 33"/>
                                <a:gd name="T62" fmla="+- 0 3515 3482"/>
                                <a:gd name="T63" fmla="*/ 3515 h 60"/>
                                <a:gd name="T64" fmla="+- 0 10610 10603"/>
                                <a:gd name="T65" fmla="*/ T64 w 33"/>
                                <a:gd name="T66" fmla="+- 0 3515 3482"/>
                                <a:gd name="T67" fmla="*/ 3515 h 60"/>
                                <a:gd name="T68" fmla="+- 0 10610 10603"/>
                                <a:gd name="T69" fmla="*/ T68 w 33"/>
                                <a:gd name="T70" fmla="+- 0 3541 3482"/>
                                <a:gd name="T71" fmla="*/ 3541 h 60"/>
                                <a:gd name="T72" fmla="+- 0 10608 10603"/>
                                <a:gd name="T73" fmla="*/ T72 w 33"/>
                                <a:gd name="T74" fmla="+- 0 3541 3482"/>
                                <a:gd name="T75" fmla="*/ 3541 h 60"/>
                                <a:gd name="T76" fmla="+- 0 10603 10603"/>
                                <a:gd name="T77" fmla="*/ T76 w 33"/>
                                <a:gd name="T78" fmla="+- 0 3536 3482"/>
                                <a:gd name="T79" fmla="*/ 3536 h 60"/>
                                <a:gd name="T80" fmla="+- 0 10603 10603"/>
                                <a:gd name="T81" fmla="*/ T80 w 33"/>
                                <a:gd name="T82" fmla="+- 0 3487 3482"/>
                                <a:gd name="T83" fmla="*/ 3487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5" y="0"/>
                                  </a:lnTo>
                                  <a:lnTo>
                                    <a:pt x="7" y="0"/>
                                  </a:lnTo>
                                  <a:lnTo>
                                    <a:pt x="7" y="26"/>
                                  </a:lnTo>
                                  <a:lnTo>
                                    <a:pt x="24" y="26"/>
                                  </a:lnTo>
                                  <a:lnTo>
                                    <a:pt x="26" y="27"/>
                                  </a:lnTo>
                                  <a:lnTo>
                                    <a:pt x="27" y="27"/>
                                  </a:lnTo>
                                  <a:lnTo>
                                    <a:pt x="30" y="25"/>
                                  </a:lnTo>
                                  <a:lnTo>
                                    <a:pt x="32" y="23"/>
                                  </a:lnTo>
                                  <a:lnTo>
                                    <a:pt x="34" y="28"/>
                                  </a:lnTo>
                                  <a:lnTo>
                                    <a:pt x="34" y="30"/>
                                  </a:lnTo>
                                  <a:lnTo>
                                    <a:pt x="32" y="35"/>
                                  </a:lnTo>
                                  <a:lnTo>
                                    <a:pt x="30" y="34"/>
                                  </a:lnTo>
                                  <a:lnTo>
                                    <a:pt x="27" y="32"/>
                                  </a:lnTo>
                                  <a:lnTo>
                                    <a:pt x="26" y="32"/>
                                  </a:lnTo>
                                  <a:lnTo>
                                    <a:pt x="24" y="33"/>
                                  </a:lnTo>
                                  <a:lnTo>
                                    <a:pt x="7" y="33"/>
                                  </a:lnTo>
                                  <a:lnTo>
                                    <a:pt x="7" y="59"/>
                                  </a:lnTo>
                                  <a:lnTo>
                                    <a:pt x="5" y="59"/>
                                  </a:lnTo>
                                  <a:lnTo>
                                    <a:pt x="0" y="54"/>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01" name="Group 2212"/>
                        <wpg:cNvGrpSpPr>
                          <a:grpSpLocks/>
                        </wpg:cNvGrpSpPr>
                        <wpg:grpSpPr bwMode="auto">
                          <a:xfrm>
                            <a:off x="10582" y="3487"/>
                            <a:ext cx="22" cy="50"/>
                            <a:chOff x="10582" y="3487"/>
                            <a:chExt cx="22" cy="50"/>
                          </a:xfrm>
                        </wpg:grpSpPr>
                        <wps:wsp>
                          <wps:cNvPr id="19602" name="Freeform 2213"/>
                          <wps:cNvSpPr>
                            <a:spLocks/>
                          </wps:cNvSpPr>
                          <wps:spPr bwMode="auto">
                            <a:xfrm>
                              <a:off x="10582" y="3487"/>
                              <a:ext cx="22" cy="50"/>
                            </a:xfrm>
                            <a:custGeom>
                              <a:avLst/>
                              <a:gdLst>
                                <a:gd name="T0" fmla="+- 0 10603 10582"/>
                                <a:gd name="T1" fmla="*/ T0 w 22"/>
                                <a:gd name="T2" fmla="+- 0 3487 3487"/>
                                <a:gd name="T3" fmla="*/ 3487 h 50"/>
                                <a:gd name="T4" fmla="+- 0 10595 10582"/>
                                <a:gd name="T5" fmla="*/ T4 w 22"/>
                                <a:gd name="T6" fmla="+- 0 3487 3487"/>
                                <a:gd name="T7" fmla="*/ 3487 h 50"/>
                                <a:gd name="T8" fmla="+- 0 10590 10582"/>
                                <a:gd name="T9" fmla="*/ T8 w 22"/>
                                <a:gd name="T10" fmla="+- 0 3492 3487"/>
                                <a:gd name="T11" fmla="*/ 3492 h 50"/>
                                <a:gd name="T12" fmla="+- 0 10591 10582"/>
                                <a:gd name="T13" fmla="*/ T12 w 22"/>
                                <a:gd name="T14" fmla="+- 0 3503 3487"/>
                                <a:gd name="T15" fmla="*/ 3503 h 50"/>
                                <a:gd name="T16" fmla="+- 0 10582 10582"/>
                                <a:gd name="T17" fmla="*/ T16 w 22"/>
                                <a:gd name="T18" fmla="+- 0 3503 3487"/>
                                <a:gd name="T19" fmla="*/ 3503 h 50"/>
                                <a:gd name="T20" fmla="+- 0 10582 10582"/>
                                <a:gd name="T21" fmla="*/ T20 w 22"/>
                                <a:gd name="T22" fmla="+- 0 3520 3487"/>
                                <a:gd name="T23" fmla="*/ 3520 h 50"/>
                                <a:gd name="T24" fmla="+- 0 10591 10582"/>
                                <a:gd name="T25" fmla="*/ T24 w 22"/>
                                <a:gd name="T26" fmla="+- 0 3520 3487"/>
                                <a:gd name="T27" fmla="*/ 3520 h 50"/>
                                <a:gd name="T28" fmla="+- 0 10590 10582"/>
                                <a:gd name="T29" fmla="*/ T28 w 22"/>
                                <a:gd name="T30" fmla="+- 0 3531 3487"/>
                                <a:gd name="T31" fmla="*/ 3531 h 50"/>
                                <a:gd name="T32" fmla="+- 0 10595 10582"/>
                                <a:gd name="T33" fmla="*/ T32 w 22"/>
                                <a:gd name="T34" fmla="+- 0 3536 3487"/>
                                <a:gd name="T35" fmla="*/ 3536 h 50"/>
                                <a:gd name="T36" fmla="+- 0 10603 10582"/>
                                <a:gd name="T37" fmla="*/ T36 w 22"/>
                                <a:gd name="T38" fmla="+- 0 3536 3487"/>
                                <a:gd name="T39" fmla="*/ 3536 h 50"/>
                                <a:gd name="T40" fmla="+- 0 10603 10582"/>
                                <a:gd name="T41" fmla="*/ T40 w 22"/>
                                <a:gd name="T42" fmla="+- 0 3487 3487"/>
                                <a:gd name="T43" fmla="*/ 3487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49"/>
                                  </a:lnTo>
                                  <a:lnTo>
                                    <a:pt x="21" y="49"/>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03" name="Group 2214"/>
                        <wpg:cNvGrpSpPr>
                          <a:grpSpLocks/>
                        </wpg:cNvGrpSpPr>
                        <wpg:grpSpPr bwMode="auto">
                          <a:xfrm>
                            <a:off x="10582" y="3487"/>
                            <a:ext cx="22" cy="50"/>
                            <a:chOff x="10582" y="3487"/>
                            <a:chExt cx="22" cy="50"/>
                          </a:xfrm>
                        </wpg:grpSpPr>
                        <wps:wsp>
                          <wps:cNvPr id="19604" name="Freeform 2215"/>
                          <wps:cNvSpPr>
                            <a:spLocks/>
                          </wps:cNvSpPr>
                          <wps:spPr bwMode="auto">
                            <a:xfrm>
                              <a:off x="10582" y="3487"/>
                              <a:ext cx="22" cy="50"/>
                            </a:xfrm>
                            <a:custGeom>
                              <a:avLst/>
                              <a:gdLst>
                                <a:gd name="T0" fmla="+- 0 10603 10582"/>
                                <a:gd name="T1" fmla="*/ T0 w 22"/>
                                <a:gd name="T2" fmla="+- 0 3536 3487"/>
                                <a:gd name="T3" fmla="*/ 3536 h 50"/>
                                <a:gd name="T4" fmla="+- 0 10595 10582"/>
                                <a:gd name="T5" fmla="*/ T4 w 22"/>
                                <a:gd name="T6" fmla="+- 0 3536 3487"/>
                                <a:gd name="T7" fmla="*/ 3536 h 50"/>
                                <a:gd name="T8" fmla="+- 0 10590 10582"/>
                                <a:gd name="T9" fmla="*/ T8 w 22"/>
                                <a:gd name="T10" fmla="+- 0 3531 3487"/>
                                <a:gd name="T11" fmla="*/ 3531 h 50"/>
                                <a:gd name="T12" fmla="+- 0 10591 10582"/>
                                <a:gd name="T13" fmla="*/ T12 w 22"/>
                                <a:gd name="T14" fmla="+- 0 3520 3487"/>
                                <a:gd name="T15" fmla="*/ 3520 h 50"/>
                                <a:gd name="T16" fmla="+- 0 10582 10582"/>
                                <a:gd name="T17" fmla="*/ T16 w 22"/>
                                <a:gd name="T18" fmla="+- 0 3520 3487"/>
                                <a:gd name="T19" fmla="*/ 3520 h 50"/>
                                <a:gd name="T20" fmla="+- 0 10582 10582"/>
                                <a:gd name="T21" fmla="*/ T20 w 22"/>
                                <a:gd name="T22" fmla="+- 0 3503 3487"/>
                                <a:gd name="T23" fmla="*/ 3503 h 50"/>
                                <a:gd name="T24" fmla="+- 0 10591 10582"/>
                                <a:gd name="T25" fmla="*/ T24 w 22"/>
                                <a:gd name="T26" fmla="+- 0 3503 3487"/>
                                <a:gd name="T27" fmla="*/ 3503 h 50"/>
                                <a:gd name="T28" fmla="+- 0 10590 10582"/>
                                <a:gd name="T29" fmla="*/ T28 w 22"/>
                                <a:gd name="T30" fmla="+- 0 3492 3487"/>
                                <a:gd name="T31" fmla="*/ 3492 h 50"/>
                                <a:gd name="T32" fmla="+- 0 10595 10582"/>
                                <a:gd name="T33" fmla="*/ T32 w 22"/>
                                <a:gd name="T34" fmla="+- 0 3487 3487"/>
                                <a:gd name="T35" fmla="*/ 3487 h 50"/>
                                <a:gd name="T36" fmla="+- 0 10603 10582"/>
                                <a:gd name="T37" fmla="*/ T36 w 22"/>
                                <a:gd name="T38" fmla="+- 0 3487 3487"/>
                                <a:gd name="T39" fmla="*/ 3487 h 50"/>
                                <a:gd name="T40" fmla="+- 0 10603 10582"/>
                                <a:gd name="T41" fmla="*/ T40 w 22"/>
                                <a:gd name="T42" fmla="+- 0 3536 3487"/>
                                <a:gd name="T43" fmla="*/ 3536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49"/>
                                  </a:moveTo>
                                  <a:lnTo>
                                    <a:pt x="13" y="49"/>
                                  </a:lnTo>
                                  <a:lnTo>
                                    <a:pt x="8" y="44"/>
                                  </a:lnTo>
                                  <a:lnTo>
                                    <a:pt x="9" y="33"/>
                                  </a:lnTo>
                                  <a:lnTo>
                                    <a:pt x="0" y="33"/>
                                  </a:lnTo>
                                  <a:lnTo>
                                    <a:pt x="0" y="16"/>
                                  </a:lnTo>
                                  <a:lnTo>
                                    <a:pt x="9" y="16"/>
                                  </a:lnTo>
                                  <a:lnTo>
                                    <a:pt x="8" y="5"/>
                                  </a:lnTo>
                                  <a:lnTo>
                                    <a:pt x="13" y="0"/>
                                  </a:lnTo>
                                  <a:lnTo>
                                    <a:pt x="21" y="0"/>
                                  </a:lnTo>
                                  <a:lnTo>
                                    <a:pt x="21" y="49"/>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05" name="Picture 2216"/>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10603" y="3482"/>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06" name="Group 2217"/>
                        <wpg:cNvGrpSpPr>
                          <a:grpSpLocks/>
                        </wpg:cNvGrpSpPr>
                        <wpg:grpSpPr bwMode="auto">
                          <a:xfrm>
                            <a:off x="10603" y="3482"/>
                            <a:ext cx="33" cy="60"/>
                            <a:chOff x="10603" y="3482"/>
                            <a:chExt cx="33" cy="60"/>
                          </a:xfrm>
                        </wpg:grpSpPr>
                        <wps:wsp>
                          <wps:cNvPr id="19607" name="Freeform 2218"/>
                          <wps:cNvSpPr>
                            <a:spLocks/>
                          </wps:cNvSpPr>
                          <wps:spPr bwMode="auto">
                            <a:xfrm>
                              <a:off x="10603" y="3482"/>
                              <a:ext cx="33" cy="60"/>
                            </a:xfrm>
                            <a:custGeom>
                              <a:avLst/>
                              <a:gdLst>
                                <a:gd name="T0" fmla="+- 0 10603 10603"/>
                                <a:gd name="T1" fmla="*/ T0 w 33"/>
                                <a:gd name="T2" fmla="+- 0 3487 3482"/>
                                <a:gd name="T3" fmla="*/ 3487 h 60"/>
                                <a:gd name="T4" fmla="+- 0 10608 10603"/>
                                <a:gd name="T5" fmla="*/ T4 w 33"/>
                                <a:gd name="T6" fmla="+- 0 3482 3482"/>
                                <a:gd name="T7" fmla="*/ 3482 h 60"/>
                                <a:gd name="T8" fmla="+- 0 10610 10603"/>
                                <a:gd name="T9" fmla="*/ T8 w 33"/>
                                <a:gd name="T10" fmla="+- 0 3482 3482"/>
                                <a:gd name="T11" fmla="*/ 3482 h 60"/>
                                <a:gd name="T12" fmla="+- 0 10610 10603"/>
                                <a:gd name="T13" fmla="*/ T12 w 33"/>
                                <a:gd name="T14" fmla="+- 0 3508 3482"/>
                                <a:gd name="T15" fmla="*/ 3508 h 60"/>
                                <a:gd name="T16" fmla="+- 0 10627 10603"/>
                                <a:gd name="T17" fmla="*/ T16 w 33"/>
                                <a:gd name="T18" fmla="+- 0 3508 3482"/>
                                <a:gd name="T19" fmla="*/ 3508 h 60"/>
                                <a:gd name="T20" fmla="+- 0 10629 10603"/>
                                <a:gd name="T21" fmla="*/ T20 w 33"/>
                                <a:gd name="T22" fmla="+- 0 3509 3482"/>
                                <a:gd name="T23" fmla="*/ 3509 h 60"/>
                                <a:gd name="T24" fmla="+- 0 10630 10603"/>
                                <a:gd name="T25" fmla="*/ T24 w 33"/>
                                <a:gd name="T26" fmla="+- 0 3509 3482"/>
                                <a:gd name="T27" fmla="*/ 3509 h 60"/>
                                <a:gd name="T28" fmla="+- 0 10633 10603"/>
                                <a:gd name="T29" fmla="*/ T28 w 33"/>
                                <a:gd name="T30" fmla="+- 0 3507 3482"/>
                                <a:gd name="T31" fmla="*/ 3507 h 60"/>
                                <a:gd name="T32" fmla="+- 0 10635 10603"/>
                                <a:gd name="T33" fmla="*/ T32 w 33"/>
                                <a:gd name="T34" fmla="+- 0 3505 3482"/>
                                <a:gd name="T35" fmla="*/ 3505 h 60"/>
                                <a:gd name="T36" fmla="+- 0 10637 10603"/>
                                <a:gd name="T37" fmla="*/ T36 w 33"/>
                                <a:gd name="T38" fmla="+- 0 3510 3482"/>
                                <a:gd name="T39" fmla="*/ 3510 h 60"/>
                                <a:gd name="T40" fmla="+- 0 10637 10603"/>
                                <a:gd name="T41" fmla="*/ T40 w 33"/>
                                <a:gd name="T42" fmla="+- 0 3512 3482"/>
                                <a:gd name="T43" fmla="*/ 3512 h 60"/>
                                <a:gd name="T44" fmla="+- 0 10635 10603"/>
                                <a:gd name="T45" fmla="*/ T44 w 33"/>
                                <a:gd name="T46" fmla="+- 0 3517 3482"/>
                                <a:gd name="T47" fmla="*/ 3517 h 60"/>
                                <a:gd name="T48" fmla="+- 0 10633 10603"/>
                                <a:gd name="T49" fmla="*/ T48 w 33"/>
                                <a:gd name="T50" fmla="+- 0 3516 3482"/>
                                <a:gd name="T51" fmla="*/ 3516 h 60"/>
                                <a:gd name="T52" fmla="+- 0 10630 10603"/>
                                <a:gd name="T53" fmla="*/ T52 w 33"/>
                                <a:gd name="T54" fmla="+- 0 3514 3482"/>
                                <a:gd name="T55" fmla="*/ 3514 h 60"/>
                                <a:gd name="T56" fmla="+- 0 10629 10603"/>
                                <a:gd name="T57" fmla="*/ T56 w 33"/>
                                <a:gd name="T58" fmla="+- 0 3514 3482"/>
                                <a:gd name="T59" fmla="*/ 3514 h 60"/>
                                <a:gd name="T60" fmla="+- 0 10627 10603"/>
                                <a:gd name="T61" fmla="*/ T60 w 33"/>
                                <a:gd name="T62" fmla="+- 0 3515 3482"/>
                                <a:gd name="T63" fmla="*/ 3515 h 60"/>
                                <a:gd name="T64" fmla="+- 0 10610 10603"/>
                                <a:gd name="T65" fmla="*/ T64 w 33"/>
                                <a:gd name="T66" fmla="+- 0 3515 3482"/>
                                <a:gd name="T67" fmla="*/ 3515 h 60"/>
                                <a:gd name="T68" fmla="+- 0 10610 10603"/>
                                <a:gd name="T69" fmla="*/ T68 w 33"/>
                                <a:gd name="T70" fmla="+- 0 3541 3482"/>
                                <a:gd name="T71" fmla="*/ 3541 h 60"/>
                                <a:gd name="T72" fmla="+- 0 10608 10603"/>
                                <a:gd name="T73" fmla="*/ T72 w 33"/>
                                <a:gd name="T74" fmla="+- 0 3541 3482"/>
                                <a:gd name="T75" fmla="*/ 3541 h 60"/>
                                <a:gd name="T76" fmla="+- 0 10603 10603"/>
                                <a:gd name="T77" fmla="*/ T76 w 33"/>
                                <a:gd name="T78" fmla="+- 0 3536 3482"/>
                                <a:gd name="T79" fmla="*/ 3536 h 60"/>
                                <a:gd name="T80" fmla="+- 0 10603 10603"/>
                                <a:gd name="T81" fmla="*/ T80 w 33"/>
                                <a:gd name="T82" fmla="+- 0 3487 3482"/>
                                <a:gd name="T83" fmla="*/ 3487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5" y="0"/>
                                  </a:lnTo>
                                  <a:lnTo>
                                    <a:pt x="7" y="0"/>
                                  </a:lnTo>
                                  <a:lnTo>
                                    <a:pt x="7" y="26"/>
                                  </a:lnTo>
                                  <a:lnTo>
                                    <a:pt x="24" y="26"/>
                                  </a:lnTo>
                                  <a:lnTo>
                                    <a:pt x="26" y="27"/>
                                  </a:lnTo>
                                  <a:lnTo>
                                    <a:pt x="27" y="27"/>
                                  </a:lnTo>
                                  <a:lnTo>
                                    <a:pt x="30" y="25"/>
                                  </a:lnTo>
                                  <a:lnTo>
                                    <a:pt x="32" y="23"/>
                                  </a:lnTo>
                                  <a:lnTo>
                                    <a:pt x="34" y="28"/>
                                  </a:lnTo>
                                  <a:lnTo>
                                    <a:pt x="34" y="30"/>
                                  </a:lnTo>
                                  <a:lnTo>
                                    <a:pt x="32" y="35"/>
                                  </a:lnTo>
                                  <a:lnTo>
                                    <a:pt x="30" y="34"/>
                                  </a:lnTo>
                                  <a:lnTo>
                                    <a:pt x="27" y="32"/>
                                  </a:lnTo>
                                  <a:lnTo>
                                    <a:pt x="26" y="32"/>
                                  </a:lnTo>
                                  <a:lnTo>
                                    <a:pt x="24" y="33"/>
                                  </a:lnTo>
                                  <a:lnTo>
                                    <a:pt x="7" y="33"/>
                                  </a:lnTo>
                                  <a:lnTo>
                                    <a:pt x="7" y="59"/>
                                  </a:lnTo>
                                  <a:lnTo>
                                    <a:pt x="5" y="59"/>
                                  </a:lnTo>
                                  <a:lnTo>
                                    <a:pt x="0" y="54"/>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08" name="Group 2219"/>
                        <wpg:cNvGrpSpPr>
                          <a:grpSpLocks/>
                        </wpg:cNvGrpSpPr>
                        <wpg:grpSpPr bwMode="auto">
                          <a:xfrm>
                            <a:off x="10582" y="3487"/>
                            <a:ext cx="22" cy="50"/>
                            <a:chOff x="10582" y="3487"/>
                            <a:chExt cx="22" cy="50"/>
                          </a:xfrm>
                        </wpg:grpSpPr>
                        <wps:wsp>
                          <wps:cNvPr id="19609" name="Freeform 2220"/>
                          <wps:cNvSpPr>
                            <a:spLocks/>
                          </wps:cNvSpPr>
                          <wps:spPr bwMode="auto">
                            <a:xfrm>
                              <a:off x="10582" y="3487"/>
                              <a:ext cx="22" cy="50"/>
                            </a:xfrm>
                            <a:custGeom>
                              <a:avLst/>
                              <a:gdLst>
                                <a:gd name="T0" fmla="+- 0 10603 10582"/>
                                <a:gd name="T1" fmla="*/ T0 w 22"/>
                                <a:gd name="T2" fmla="+- 0 3487 3487"/>
                                <a:gd name="T3" fmla="*/ 3487 h 50"/>
                                <a:gd name="T4" fmla="+- 0 10595 10582"/>
                                <a:gd name="T5" fmla="*/ T4 w 22"/>
                                <a:gd name="T6" fmla="+- 0 3487 3487"/>
                                <a:gd name="T7" fmla="*/ 3487 h 50"/>
                                <a:gd name="T8" fmla="+- 0 10590 10582"/>
                                <a:gd name="T9" fmla="*/ T8 w 22"/>
                                <a:gd name="T10" fmla="+- 0 3492 3487"/>
                                <a:gd name="T11" fmla="*/ 3492 h 50"/>
                                <a:gd name="T12" fmla="+- 0 10591 10582"/>
                                <a:gd name="T13" fmla="*/ T12 w 22"/>
                                <a:gd name="T14" fmla="+- 0 3503 3487"/>
                                <a:gd name="T15" fmla="*/ 3503 h 50"/>
                                <a:gd name="T16" fmla="+- 0 10582 10582"/>
                                <a:gd name="T17" fmla="*/ T16 w 22"/>
                                <a:gd name="T18" fmla="+- 0 3503 3487"/>
                                <a:gd name="T19" fmla="*/ 3503 h 50"/>
                                <a:gd name="T20" fmla="+- 0 10582 10582"/>
                                <a:gd name="T21" fmla="*/ T20 w 22"/>
                                <a:gd name="T22" fmla="+- 0 3520 3487"/>
                                <a:gd name="T23" fmla="*/ 3520 h 50"/>
                                <a:gd name="T24" fmla="+- 0 10591 10582"/>
                                <a:gd name="T25" fmla="*/ T24 w 22"/>
                                <a:gd name="T26" fmla="+- 0 3520 3487"/>
                                <a:gd name="T27" fmla="*/ 3520 h 50"/>
                                <a:gd name="T28" fmla="+- 0 10590 10582"/>
                                <a:gd name="T29" fmla="*/ T28 w 22"/>
                                <a:gd name="T30" fmla="+- 0 3531 3487"/>
                                <a:gd name="T31" fmla="*/ 3531 h 50"/>
                                <a:gd name="T32" fmla="+- 0 10595 10582"/>
                                <a:gd name="T33" fmla="*/ T32 w 22"/>
                                <a:gd name="T34" fmla="+- 0 3536 3487"/>
                                <a:gd name="T35" fmla="*/ 3536 h 50"/>
                                <a:gd name="T36" fmla="+- 0 10603 10582"/>
                                <a:gd name="T37" fmla="*/ T36 w 22"/>
                                <a:gd name="T38" fmla="+- 0 3536 3487"/>
                                <a:gd name="T39" fmla="*/ 3536 h 50"/>
                                <a:gd name="T40" fmla="+- 0 10603 10582"/>
                                <a:gd name="T41" fmla="*/ T40 w 22"/>
                                <a:gd name="T42" fmla="+- 0 3487 3487"/>
                                <a:gd name="T43" fmla="*/ 3487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49"/>
                                  </a:lnTo>
                                  <a:lnTo>
                                    <a:pt x="21" y="49"/>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10" name="Group 2221"/>
                        <wpg:cNvGrpSpPr>
                          <a:grpSpLocks/>
                        </wpg:cNvGrpSpPr>
                        <wpg:grpSpPr bwMode="auto">
                          <a:xfrm>
                            <a:off x="10582" y="3487"/>
                            <a:ext cx="22" cy="50"/>
                            <a:chOff x="10582" y="3487"/>
                            <a:chExt cx="22" cy="50"/>
                          </a:xfrm>
                        </wpg:grpSpPr>
                        <wps:wsp>
                          <wps:cNvPr id="19611" name="Freeform 2222"/>
                          <wps:cNvSpPr>
                            <a:spLocks/>
                          </wps:cNvSpPr>
                          <wps:spPr bwMode="auto">
                            <a:xfrm>
                              <a:off x="10582" y="3487"/>
                              <a:ext cx="22" cy="50"/>
                            </a:xfrm>
                            <a:custGeom>
                              <a:avLst/>
                              <a:gdLst>
                                <a:gd name="T0" fmla="+- 0 10603 10582"/>
                                <a:gd name="T1" fmla="*/ T0 w 22"/>
                                <a:gd name="T2" fmla="+- 0 3536 3487"/>
                                <a:gd name="T3" fmla="*/ 3536 h 50"/>
                                <a:gd name="T4" fmla="+- 0 10595 10582"/>
                                <a:gd name="T5" fmla="*/ T4 w 22"/>
                                <a:gd name="T6" fmla="+- 0 3536 3487"/>
                                <a:gd name="T7" fmla="*/ 3536 h 50"/>
                                <a:gd name="T8" fmla="+- 0 10590 10582"/>
                                <a:gd name="T9" fmla="*/ T8 w 22"/>
                                <a:gd name="T10" fmla="+- 0 3531 3487"/>
                                <a:gd name="T11" fmla="*/ 3531 h 50"/>
                                <a:gd name="T12" fmla="+- 0 10591 10582"/>
                                <a:gd name="T13" fmla="*/ T12 w 22"/>
                                <a:gd name="T14" fmla="+- 0 3520 3487"/>
                                <a:gd name="T15" fmla="*/ 3520 h 50"/>
                                <a:gd name="T16" fmla="+- 0 10582 10582"/>
                                <a:gd name="T17" fmla="*/ T16 w 22"/>
                                <a:gd name="T18" fmla="+- 0 3520 3487"/>
                                <a:gd name="T19" fmla="*/ 3520 h 50"/>
                                <a:gd name="T20" fmla="+- 0 10582 10582"/>
                                <a:gd name="T21" fmla="*/ T20 w 22"/>
                                <a:gd name="T22" fmla="+- 0 3503 3487"/>
                                <a:gd name="T23" fmla="*/ 3503 h 50"/>
                                <a:gd name="T24" fmla="+- 0 10591 10582"/>
                                <a:gd name="T25" fmla="*/ T24 w 22"/>
                                <a:gd name="T26" fmla="+- 0 3503 3487"/>
                                <a:gd name="T27" fmla="*/ 3503 h 50"/>
                                <a:gd name="T28" fmla="+- 0 10590 10582"/>
                                <a:gd name="T29" fmla="*/ T28 w 22"/>
                                <a:gd name="T30" fmla="+- 0 3492 3487"/>
                                <a:gd name="T31" fmla="*/ 3492 h 50"/>
                                <a:gd name="T32" fmla="+- 0 10595 10582"/>
                                <a:gd name="T33" fmla="*/ T32 w 22"/>
                                <a:gd name="T34" fmla="+- 0 3487 3487"/>
                                <a:gd name="T35" fmla="*/ 3487 h 50"/>
                                <a:gd name="T36" fmla="+- 0 10603 10582"/>
                                <a:gd name="T37" fmla="*/ T36 w 22"/>
                                <a:gd name="T38" fmla="+- 0 3487 3487"/>
                                <a:gd name="T39" fmla="*/ 3487 h 50"/>
                                <a:gd name="T40" fmla="+- 0 10603 10582"/>
                                <a:gd name="T41" fmla="*/ T40 w 22"/>
                                <a:gd name="T42" fmla="+- 0 3536 3487"/>
                                <a:gd name="T43" fmla="*/ 3536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49"/>
                                  </a:moveTo>
                                  <a:lnTo>
                                    <a:pt x="13" y="49"/>
                                  </a:lnTo>
                                  <a:lnTo>
                                    <a:pt x="8" y="44"/>
                                  </a:lnTo>
                                  <a:lnTo>
                                    <a:pt x="9" y="33"/>
                                  </a:lnTo>
                                  <a:lnTo>
                                    <a:pt x="0" y="33"/>
                                  </a:lnTo>
                                  <a:lnTo>
                                    <a:pt x="0" y="16"/>
                                  </a:lnTo>
                                  <a:lnTo>
                                    <a:pt x="9" y="16"/>
                                  </a:lnTo>
                                  <a:lnTo>
                                    <a:pt x="8" y="5"/>
                                  </a:lnTo>
                                  <a:lnTo>
                                    <a:pt x="13" y="0"/>
                                  </a:lnTo>
                                  <a:lnTo>
                                    <a:pt x="21" y="0"/>
                                  </a:lnTo>
                                  <a:lnTo>
                                    <a:pt x="21" y="49"/>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12" name="Picture 2223"/>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10603" y="3562"/>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13" name="Group 2224"/>
                        <wpg:cNvGrpSpPr>
                          <a:grpSpLocks/>
                        </wpg:cNvGrpSpPr>
                        <wpg:grpSpPr bwMode="auto">
                          <a:xfrm>
                            <a:off x="10603" y="3562"/>
                            <a:ext cx="33" cy="60"/>
                            <a:chOff x="10603" y="3562"/>
                            <a:chExt cx="33" cy="60"/>
                          </a:xfrm>
                        </wpg:grpSpPr>
                        <wps:wsp>
                          <wps:cNvPr id="19614" name="Freeform 2225"/>
                          <wps:cNvSpPr>
                            <a:spLocks/>
                          </wps:cNvSpPr>
                          <wps:spPr bwMode="auto">
                            <a:xfrm>
                              <a:off x="10603" y="3562"/>
                              <a:ext cx="33" cy="60"/>
                            </a:xfrm>
                            <a:custGeom>
                              <a:avLst/>
                              <a:gdLst>
                                <a:gd name="T0" fmla="+- 0 10603 10603"/>
                                <a:gd name="T1" fmla="*/ T0 w 33"/>
                                <a:gd name="T2" fmla="+- 0 3567 3562"/>
                                <a:gd name="T3" fmla="*/ 3567 h 60"/>
                                <a:gd name="T4" fmla="+- 0 10608 10603"/>
                                <a:gd name="T5" fmla="*/ T4 w 33"/>
                                <a:gd name="T6" fmla="+- 0 3562 3562"/>
                                <a:gd name="T7" fmla="*/ 3562 h 60"/>
                                <a:gd name="T8" fmla="+- 0 10610 10603"/>
                                <a:gd name="T9" fmla="*/ T8 w 33"/>
                                <a:gd name="T10" fmla="+- 0 3562 3562"/>
                                <a:gd name="T11" fmla="*/ 3562 h 60"/>
                                <a:gd name="T12" fmla="+- 0 10610 10603"/>
                                <a:gd name="T13" fmla="*/ T12 w 33"/>
                                <a:gd name="T14" fmla="+- 0 3588 3562"/>
                                <a:gd name="T15" fmla="*/ 3588 h 60"/>
                                <a:gd name="T16" fmla="+- 0 10627 10603"/>
                                <a:gd name="T17" fmla="*/ T16 w 33"/>
                                <a:gd name="T18" fmla="+- 0 3588 3562"/>
                                <a:gd name="T19" fmla="*/ 3588 h 60"/>
                                <a:gd name="T20" fmla="+- 0 10629 10603"/>
                                <a:gd name="T21" fmla="*/ T20 w 33"/>
                                <a:gd name="T22" fmla="+- 0 3590 3562"/>
                                <a:gd name="T23" fmla="*/ 3590 h 60"/>
                                <a:gd name="T24" fmla="+- 0 10630 10603"/>
                                <a:gd name="T25" fmla="*/ T24 w 33"/>
                                <a:gd name="T26" fmla="+- 0 3590 3562"/>
                                <a:gd name="T27" fmla="*/ 3590 h 60"/>
                                <a:gd name="T28" fmla="+- 0 10633 10603"/>
                                <a:gd name="T29" fmla="*/ T28 w 33"/>
                                <a:gd name="T30" fmla="+- 0 3587 3562"/>
                                <a:gd name="T31" fmla="*/ 3587 h 60"/>
                                <a:gd name="T32" fmla="+- 0 10635 10603"/>
                                <a:gd name="T33" fmla="*/ T32 w 33"/>
                                <a:gd name="T34" fmla="+- 0 3586 3562"/>
                                <a:gd name="T35" fmla="*/ 3586 h 60"/>
                                <a:gd name="T36" fmla="+- 0 10637 10603"/>
                                <a:gd name="T37" fmla="*/ T36 w 33"/>
                                <a:gd name="T38" fmla="+- 0 3591 3562"/>
                                <a:gd name="T39" fmla="*/ 3591 h 60"/>
                                <a:gd name="T40" fmla="+- 0 10637 10603"/>
                                <a:gd name="T41" fmla="*/ T40 w 33"/>
                                <a:gd name="T42" fmla="+- 0 3593 3562"/>
                                <a:gd name="T43" fmla="*/ 3593 h 60"/>
                                <a:gd name="T44" fmla="+- 0 10635 10603"/>
                                <a:gd name="T45" fmla="*/ T44 w 33"/>
                                <a:gd name="T46" fmla="+- 0 3598 3562"/>
                                <a:gd name="T47" fmla="*/ 3598 h 60"/>
                                <a:gd name="T48" fmla="+- 0 10633 10603"/>
                                <a:gd name="T49" fmla="*/ T48 w 33"/>
                                <a:gd name="T50" fmla="+- 0 3597 3562"/>
                                <a:gd name="T51" fmla="*/ 3597 h 60"/>
                                <a:gd name="T52" fmla="+- 0 10630 10603"/>
                                <a:gd name="T53" fmla="*/ T52 w 33"/>
                                <a:gd name="T54" fmla="+- 0 3594 3562"/>
                                <a:gd name="T55" fmla="*/ 3594 h 60"/>
                                <a:gd name="T56" fmla="+- 0 10629 10603"/>
                                <a:gd name="T57" fmla="*/ T56 w 33"/>
                                <a:gd name="T58" fmla="+- 0 3594 3562"/>
                                <a:gd name="T59" fmla="*/ 3594 h 60"/>
                                <a:gd name="T60" fmla="+- 0 10627 10603"/>
                                <a:gd name="T61" fmla="*/ T60 w 33"/>
                                <a:gd name="T62" fmla="+- 0 3595 3562"/>
                                <a:gd name="T63" fmla="*/ 3595 h 60"/>
                                <a:gd name="T64" fmla="+- 0 10610 10603"/>
                                <a:gd name="T65" fmla="*/ T64 w 33"/>
                                <a:gd name="T66" fmla="+- 0 3595 3562"/>
                                <a:gd name="T67" fmla="*/ 3595 h 60"/>
                                <a:gd name="T68" fmla="+- 0 10610 10603"/>
                                <a:gd name="T69" fmla="*/ T68 w 33"/>
                                <a:gd name="T70" fmla="+- 0 3621 3562"/>
                                <a:gd name="T71" fmla="*/ 3621 h 60"/>
                                <a:gd name="T72" fmla="+- 0 10608 10603"/>
                                <a:gd name="T73" fmla="*/ T72 w 33"/>
                                <a:gd name="T74" fmla="+- 0 3621 3562"/>
                                <a:gd name="T75" fmla="*/ 3621 h 60"/>
                                <a:gd name="T76" fmla="+- 0 10603 10603"/>
                                <a:gd name="T77" fmla="*/ T76 w 33"/>
                                <a:gd name="T78" fmla="+- 0 3617 3562"/>
                                <a:gd name="T79" fmla="*/ 3617 h 60"/>
                                <a:gd name="T80" fmla="+- 0 10603 10603"/>
                                <a:gd name="T81" fmla="*/ T80 w 33"/>
                                <a:gd name="T82" fmla="+- 0 3567 3562"/>
                                <a:gd name="T83" fmla="*/ 3567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5" y="0"/>
                                  </a:lnTo>
                                  <a:lnTo>
                                    <a:pt x="7" y="0"/>
                                  </a:lnTo>
                                  <a:lnTo>
                                    <a:pt x="7" y="26"/>
                                  </a:lnTo>
                                  <a:lnTo>
                                    <a:pt x="24" y="26"/>
                                  </a:lnTo>
                                  <a:lnTo>
                                    <a:pt x="26" y="28"/>
                                  </a:lnTo>
                                  <a:lnTo>
                                    <a:pt x="27" y="28"/>
                                  </a:lnTo>
                                  <a:lnTo>
                                    <a:pt x="30" y="25"/>
                                  </a:lnTo>
                                  <a:lnTo>
                                    <a:pt x="32" y="24"/>
                                  </a:lnTo>
                                  <a:lnTo>
                                    <a:pt x="34" y="29"/>
                                  </a:lnTo>
                                  <a:lnTo>
                                    <a:pt x="34" y="31"/>
                                  </a:lnTo>
                                  <a:lnTo>
                                    <a:pt x="32" y="36"/>
                                  </a:lnTo>
                                  <a:lnTo>
                                    <a:pt x="30" y="35"/>
                                  </a:lnTo>
                                  <a:lnTo>
                                    <a:pt x="27" y="32"/>
                                  </a:lnTo>
                                  <a:lnTo>
                                    <a:pt x="26" y="32"/>
                                  </a:lnTo>
                                  <a:lnTo>
                                    <a:pt x="24" y="33"/>
                                  </a:lnTo>
                                  <a:lnTo>
                                    <a:pt x="7" y="33"/>
                                  </a:lnTo>
                                  <a:lnTo>
                                    <a:pt x="7" y="59"/>
                                  </a:lnTo>
                                  <a:lnTo>
                                    <a:pt x="5" y="59"/>
                                  </a:lnTo>
                                  <a:lnTo>
                                    <a:pt x="0" y="55"/>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15" name="Group 2226"/>
                        <wpg:cNvGrpSpPr>
                          <a:grpSpLocks/>
                        </wpg:cNvGrpSpPr>
                        <wpg:grpSpPr bwMode="auto">
                          <a:xfrm>
                            <a:off x="10582" y="3567"/>
                            <a:ext cx="22" cy="50"/>
                            <a:chOff x="10582" y="3567"/>
                            <a:chExt cx="22" cy="50"/>
                          </a:xfrm>
                        </wpg:grpSpPr>
                        <wps:wsp>
                          <wps:cNvPr id="19616" name="Freeform 2227"/>
                          <wps:cNvSpPr>
                            <a:spLocks/>
                          </wps:cNvSpPr>
                          <wps:spPr bwMode="auto">
                            <a:xfrm>
                              <a:off x="10582" y="3567"/>
                              <a:ext cx="22" cy="50"/>
                            </a:xfrm>
                            <a:custGeom>
                              <a:avLst/>
                              <a:gdLst>
                                <a:gd name="T0" fmla="+- 0 10603 10582"/>
                                <a:gd name="T1" fmla="*/ T0 w 22"/>
                                <a:gd name="T2" fmla="+- 0 3567 3567"/>
                                <a:gd name="T3" fmla="*/ 3567 h 50"/>
                                <a:gd name="T4" fmla="+- 0 10595 10582"/>
                                <a:gd name="T5" fmla="*/ T4 w 22"/>
                                <a:gd name="T6" fmla="+- 0 3567 3567"/>
                                <a:gd name="T7" fmla="*/ 3567 h 50"/>
                                <a:gd name="T8" fmla="+- 0 10590 10582"/>
                                <a:gd name="T9" fmla="*/ T8 w 22"/>
                                <a:gd name="T10" fmla="+- 0 3572 3567"/>
                                <a:gd name="T11" fmla="*/ 3572 h 50"/>
                                <a:gd name="T12" fmla="+- 0 10591 10582"/>
                                <a:gd name="T13" fmla="*/ T12 w 22"/>
                                <a:gd name="T14" fmla="+- 0 3583 3567"/>
                                <a:gd name="T15" fmla="*/ 3583 h 50"/>
                                <a:gd name="T16" fmla="+- 0 10582 10582"/>
                                <a:gd name="T17" fmla="*/ T16 w 22"/>
                                <a:gd name="T18" fmla="+- 0 3583 3567"/>
                                <a:gd name="T19" fmla="*/ 3583 h 50"/>
                                <a:gd name="T20" fmla="+- 0 10582 10582"/>
                                <a:gd name="T21" fmla="*/ T20 w 22"/>
                                <a:gd name="T22" fmla="+- 0 3600 3567"/>
                                <a:gd name="T23" fmla="*/ 3600 h 50"/>
                                <a:gd name="T24" fmla="+- 0 10591 10582"/>
                                <a:gd name="T25" fmla="*/ T24 w 22"/>
                                <a:gd name="T26" fmla="+- 0 3600 3567"/>
                                <a:gd name="T27" fmla="*/ 3600 h 50"/>
                                <a:gd name="T28" fmla="+- 0 10590 10582"/>
                                <a:gd name="T29" fmla="*/ T28 w 22"/>
                                <a:gd name="T30" fmla="+- 0 3611 3567"/>
                                <a:gd name="T31" fmla="*/ 3611 h 50"/>
                                <a:gd name="T32" fmla="+- 0 10595 10582"/>
                                <a:gd name="T33" fmla="*/ T32 w 22"/>
                                <a:gd name="T34" fmla="+- 0 3617 3567"/>
                                <a:gd name="T35" fmla="*/ 3617 h 50"/>
                                <a:gd name="T36" fmla="+- 0 10603 10582"/>
                                <a:gd name="T37" fmla="*/ T36 w 22"/>
                                <a:gd name="T38" fmla="+- 0 3617 3567"/>
                                <a:gd name="T39" fmla="*/ 3617 h 50"/>
                                <a:gd name="T40" fmla="+- 0 10603 10582"/>
                                <a:gd name="T41" fmla="*/ T40 w 22"/>
                                <a:gd name="T42" fmla="+- 0 3567 3567"/>
                                <a:gd name="T43" fmla="*/ 3567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50"/>
                                  </a:lnTo>
                                  <a:lnTo>
                                    <a:pt x="21" y="50"/>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17" name="Group 2228"/>
                        <wpg:cNvGrpSpPr>
                          <a:grpSpLocks/>
                        </wpg:cNvGrpSpPr>
                        <wpg:grpSpPr bwMode="auto">
                          <a:xfrm>
                            <a:off x="10582" y="3567"/>
                            <a:ext cx="22" cy="50"/>
                            <a:chOff x="10582" y="3567"/>
                            <a:chExt cx="22" cy="50"/>
                          </a:xfrm>
                        </wpg:grpSpPr>
                        <wps:wsp>
                          <wps:cNvPr id="19618" name="Freeform 2229"/>
                          <wps:cNvSpPr>
                            <a:spLocks/>
                          </wps:cNvSpPr>
                          <wps:spPr bwMode="auto">
                            <a:xfrm>
                              <a:off x="10582" y="3567"/>
                              <a:ext cx="22" cy="50"/>
                            </a:xfrm>
                            <a:custGeom>
                              <a:avLst/>
                              <a:gdLst>
                                <a:gd name="T0" fmla="+- 0 10603 10582"/>
                                <a:gd name="T1" fmla="*/ T0 w 22"/>
                                <a:gd name="T2" fmla="+- 0 3617 3567"/>
                                <a:gd name="T3" fmla="*/ 3617 h 50"/>
                                <a:gd name="T4" fmla="+- 0 10595 10582"/>
                                <a:gd name="T5" fmla="*/ T4 w 22"/>
                                <a:gd name="T6" fmla="+- 0 3617 3567"/>
                                <a:gd name="T7" fmla="*/ 3617 h 50"/>
                                <a:gd name="T8" fmla="+- 0 10590 10582"/>
                                <a:gd name="T9" fmla="*/ T8 w 22"/>
                                <a:gd name="T10" fmla="+- 0 3611 3567"/>
                                <a:gd name="T11" fmla="*/ 3611 h 50"/>
                                <a:gd name="T12" fmla="+- 0 10591 10582"/>
                                <a:gd name="T13" fmla="*/ T12 w 22"/>
                                <a:gd name="T14" fmla="+- 0 3600 3567"/>
                                <a:gd name="T15" fmla="*/ 3600 h 50"/>
                                <a:gd name="T16" fmla="+- 0 10582 10582"/>
                                <a:gd name="T17" fmla="*/ T16 w 22"/>
                                <a:gd name="T18" fmla="+- 0 3600 3567"/>
                                <a:gd name="T19" fmla="*/ 3600 h 50"/>
                                <a:gd name="T20" fmla="+- 0 10582 10582"/>
                                <a:gd name="T21" fmla="*/ T20 w 22"/>
                                <a:gd name="T22" fmla="+- 0 3583 3567"/>
                                <a:gd name="T23" fmla="*/ 3583 h 50"/>
                                <a:gd name="T24" fmla="+- 0 10591 10582"/>
                                <a:gd name="T25" fmla="*/ T24 w 22"/>
                                <a:gd name="T26" fmla="+- 0 3583 3567"/>
                                <a:gd name="T27" fmla="*/ 3583 h 50"/>
                                <a:gd name="T28" fmla="+- 0 10590 10582"/>
                                <a:gd name="T29" fmla="*/ T28 w 22"/>
                                <a:gd name="T30" fmla="+- 0 3572 3567"/>
                                <a:gd name="T31" fmla="*/ 3572 h 50"/>
                                <a:gd name="T32" fmla="+- 0 10595 10582"/>
                                <a:gd name="T33" fmla="*/ T32 w 22"/>
                                <a:gd name="T34" fmla="+- 0 3567 3567"/>
                                <a:gd name="T35" fmla="*/ 3567 h 50"/>
                                <a:gd name="T36" fmla="+- 0 10603 10582"/>
                                <a:gd name="T37" fmla="*/ T36 w 22"/>
                                <a:gd name="T38" fmla="+- 0 3567 3567"/>
                                <a:gd name="T39" fmla="*/ 3567 h 50"/>
                                <a:gd name="T40" fmla="+- 0 10603 10582"/>
                                <a:gd name="T41" fmla="*/ T40 w 22"/>
                                <a:gd name="T42" fmla="+- 0 3617 3567"/>
                                <a:gd name="T43" fmla="*/ 3617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50"/>
                                  </a:moveTo>
                                  <a:lnTo>
                                    <a:pt x="13" y="50"/>
                                  </a:lnTo>
                                  <a:lnTo>
                                    <a:pt x="8" y="44"/>
                                  </a:lnTo>
                                  <a:lnTo>
                                    <a:pt x="9" y="33"/>
                                  </a:lnTo>
                                  <a:lnTo>
                                    <a:pt x="0" y="33"/>
                                  </a:lnTo>
                                  <a:lnTo>
                                    <a:pt x="0" y="16"/>
                                  </a:lnTo>
                                  <a:lnTo>
                                    <a:pt x="9" y="16"/>
                                  </a:lnTo>
                                  <a:lnTo>
                                    <a:pt x="8" y="5"/>
                                  </a:lnTo>
                                  <a:lnTo>
                                    <a:pt x="13" y="0"/>
                                  </a:lnTo>
                                  <a:lnTo>
                                    <a:pt x="21" y="0"/>
                                  </a:lnTo>
                                  <a:lnTo>
                                    <a:pt x="21" y="50"/>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19" name="Picture 2230"/>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10603" y="3562"/>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20" name="Group 2231"/>
                        <wpg:cNvGrpSpPr>
                          <a:grpSpLocks/>
                        </wpg:cNvGrpSpPr>
                        <wpg:grpSpPr bwMode="auto">
                          <a:xfrm>
                            <a:off x="10603" y="3562"/>
                            <a:ext cx="33" cy="60"/>
                            <a:chOff x="10603" y="3562"/>
                            <a:chExt cx="33" cy="60"/>
                          </a:xfrm>
                        </wpg:grpSpPr>
                        <wps:wsp>
                          <wps:cNvPr id="19621" name="Freeform 2232"/>
                          <wps:cNvSpPr>
                            <a:spLocks/>
                          </wps:cNvSpPr>
                          <wps:spPr bwMode="auto">
                            <a:xfrm>
                              <a:off x="10603" y="3562"/>
                              <a:ext cx="33" cy="60"/>
                            </a:xfrm>
                            <a:custGeom>
                              <a:avLst/>
                              <a:gdLst>
                                <a:gd name="T0" fmla="+- 0 10603 10603"/>
                                <a:gd name="T1" fmla="*/ T0 w 33"/>
                                <a:gd name="T2" fmla="+- 0 3567 3562"/>
                                <a:gd name="T3" fmla="*/ 3567 h 60"/>
                                <a:gd name="T4" fmla="+- 0 10608 10603"/>
                                <a:gd name="T5" fmla="*/ T4 w 33"/>
                                <a:gd name="T6" fmla="+- 0 3562 3562"/>
                                <a:gd name="T7" fmla="*/ 3562 h 60"/>
                                <a:gd name="T8" fmla="+- 0 10610 10603"/>
                                <a:gd name="T9" fmla="*/ T8 w 33"/>
                                <a:gd name="T10" fmla="+- 0 3562 3562"/>
                                <a:gd name="T11" fmla="*/ 3562 h 60"/>
                                <a:gd name="T12" fmla="+- 0 10610 10603"/>
                                <a:gd name="T13" fmla="*/ T12 w 33"/>
                                <a:gd name="T14" fmla="+- 0 3588 3562"/>
                                <a:gd name="T15" fmla="*/ 3588 h 60"/>
                                <a:gd name="T16" fmla="+- 0 10627 10603"/>
                                <a:gd name="T17" fmla="*/ T16 w 33"/>
                                <a:gd name="T18" fmla="+- 0 3588 3562"/>
                                <a:gd name="T19" fmla="*/ 3588 h 60"/>
                                <a:gd name="T20" fmla="+- 0 10629 10603"/>
                                <a:gd name="T21" fmla="*/ T20 w 33"/>
                                <a:gd name="T22" fmla="+- 0 3590 3562"/>
                                <a:gd name="T23" fmla="*/ 3590 h 60"/>
                                <a:gd name="T24" fmla="+- 0 10630 10603"/>
                                <a:gd name="T25" fmla="*/ T24 w 33"/>
                                <a:gd name="T26" fmla="+- 0 3590 3562"/>
                                <a:gd name="T27" fmla="*/ 3590 h 60"/>
                                <a:gd name="T28" fmla="+- 0 10633 10603"/>
                                <a:gd name="T29" fmla="*/ T28 w 33"/>
                                <a:gd name="T30" fmla="+- 0 3587 3562"/>
                                <a:gd name="T31" fmla="*/ 3587 h 60"/>
                                <a:gd name="T32" fmla="+- 0 10635 10603"/>
                                <a:gd name="T33" fmla="*/ T32 w 33"/>
                                <a:gd name="T34" fmla="+- 0 3586 3562"/>
                                <a:gd name="T35" fmla="*/ 3586 h 60"/>
                                <a:gd name="T36" fmla="+- 0 10637 10603"/>
                                <a:gd name="T37" fmla="*/ T36 w 33"/>
                                <a:gd name="T38" fmla="+- 0 3591 3562"/>
                                <a:gd name="T39" fmla="*/ 3591 h 60"/>
                                <a:gd name="T40" fmla="+- 0 10637 10603"/>
                                <a:gd name="T41" fmla="*/ T40 w 33"/>
                                <a:gd name="T42" fmla="+- 0 3593 3562"/>
                                <a:gd name="T43" fmla="*/ 3593 h 60"/>
                                <a:gd name="T44" fmla="+- 0 10635 10603"/>
                                <a:gd name="T45" fmla="*/ T44 w 33"/>
                                <a:gd name="T46" fmla="+- 0 3598 3562"/>
                                <a:gd name="T47" fmla="*/ 3598 h 60"/>
                                <a:gd name="T48" fmla="+- 0 10633 10603"/>
                                <a:gd name="T49" fmla="*/ T48 w 33"/>
                                <a:gd name="T50" fmla="+- 0 3597 3562"/>
                                <a:gd name="T51" fmla="*/ 3597 h 60"/>
                                <a:gd name="T52" fmla="+- 0 10630 10603"/>
                                <a:gd name="T53" fmla="*/ T52 w 33"/>
                                <a:gd name="T54" fmla="+- 0 3594 3562"/>
                                <a:gd name="T55" fmla="*/ 3594 h 60"/>
                                <a:gd name="T56" fmla="+- 0 10629 10603"/>
                                <a:gd name="T57" fmla="*/ T56 w 33"/>
                                <a:gd name="T58" fmla="+- 0 3594 3562"/>
                                <a:gd name="T59" fmla="*/ 3594 h 60"/>
                                <a:gd name="T60" fmla="+- 0 10627 10603"/>
                                <a:gd name="T61" fmla="*/ T60 w 33"/>
                                <a:gd name="T62" fmla="+- 0 3595 3562"/>
                                <a:gd name="T63" fmla="*/ 3595 h 60"/>
                                <a:gd name="T64" fmla="+- 0 10610 10603"/>
                                <a:gd name="T65" fmla="*/ T64 w 33"/>
                                <a:gd name="T66" fmla="+- 0 3595 3562"/>
                                <a:gd name="T67" fmla="*/ 3595 h 60"/>
                                <a:gd name="T68" fmla="+- 0 10610 10603"/>
                                <a:gd name="T69" fmla="*/ T68 w 33"/>
                                <a:gd name="T70" fmla="+- 0 3621 3562"/>
                                <a:gd name="T71" fmla="*/ 3621 h 60"/>
                                <a:gd name="T72" fmla="+- 0 10608 10603"/>
                                <a:gd name="T73" fmla="*/ T72 w 33"/>
                                <a:gd name="T74" fmla="+- 0 3621 3562"/>
                                <a:gd name="T75" fmla="*/ 3621 h 60"/>
                                <a:gd name="T76" fmla="+- 0 10603 10603"/>
                                <a:gd name="T77" fmla="*/ T76 w 33"/>
                                <a:gd name="T78" fmla="+- 0 3617 3562"/>
                                <a:gd name="T79" fmla="*/ 3617 h 60"/>
                                <a:gd name="T80" fmla="+- 0 10603 10603"/>
                                <a:gd name="T81" fmla="*/ T80 w 33"/>
                                <a:gd name="T82" fmla="+- 0 3567 3562"/>
                                <a:gd name="T83" fmla="*/ 3567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5" y="0"/>
                                  </a:lnTo>
                                  <a:lnTo>
                                    <a:pt x="7" y="0"/>
                                  </a:lnTo>
                                  <a:lnTo>
                                    <a:pt x="7" y="26"/>
                                  </a:lnTo>
                                  <a:lnTo>
                                    <a:pt x="24" y="26"/>
                                  </a:lnTo>
                                  <a:lnTo>
                                    <a:pt x="26" y="28"/>
                                  </a:lnTo>
                                  <a:lnTo>
                                    <a:pt x="27" y="28"/>
                                  </a:lnTo>
                                  <a:lnTo>
                                    <a:pt x="30" y="25"/>
                                  </a:lnTo>
                                  <a:lnTo>
                                    <a:pt x="32" y="24"/>
                                  </a:lnTo>
                                  <a:lnTo>
                                    <a:pt x="34" y="29"/>
                                  </a:lnTo>
                                  <a:lnTo>
                                    <a:pt x="34" y="31"/>
                                  </a:lnTo>
                                  <a:lnTo>
                                    <a:pt x="32" y="36"/>
                                  </a:lnTo>
                                  <a:lnTo>
                                    <a:pt x="30" y="35"/>
                                  </a:lnTo>
                                  <a:lnTo>
                                    <a:pt x="27" y="32"/>
                                  </a:lnTo>
                                  <a:lnTo>
                                    <a:pt x="26" y="32"/>
                                  </a:lnTo>
                                  <a:lnTo>
                                    <a:pt x="24" y="33"/>
                                  </a:lnTo>
                                  <a:lnTo>
                                    <a:pt x="7" y="33"/>
                                  </a:lnTo>
                                  <a:lnTo>
                                    <a:pt x="7" y="59"/>
                                  </a:lnTo>
                                  <a:lnTo>
                                    <a:pt x="5" y="59"/>
                                  </a:lnTo>
                                  <a:lnTo>
                                    <a:pt x="0" y="55"/>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22" name="Group 2233"/>
                        <wpg:cNvGrpSpPr>
                          <a:grpSpLocks/>
                        </wpg:cNvGrpSpPr>
                        <wpg:grpSpPr bwMode="auto">
                          <a:xfrm>
                            <a:off x="10582" y="3567"/>
                            <a:ext cx="22" cy="50"/>
                            <a:chOff x="10582" y="3567"/>
                            <a:chExt cx="22" cy="50"/>
                          </a:xfrm>
                        </wpg:grpSpPr>
                        <wps:wsp>
                          <wps:cNvPr id="19623" name="Freeform 2234"/>
                          <wps:cNvSpPr>
                            <a:spLocks/>
                          </wps:cNvSpPr>
                          <wps:spPr bwMode="auto">
                            <a:xfrm>
                              <a:off x="10582" y="3567"/>
                              <a:ext cx="22" cy="50"/>
                            </a:xfrm>
                            <a:custGeom>
                              <a:avLst/>
                              <a:gdLst>
                                <a:gd name="T0" fmla="+- 0 10603 10582"/>
                                <a:gd name="T1" fmla="*/ T0 w 22"/>
                                <a:gd name="T2" fmla="+- 0 3567 3567"/>
                                <a:gd name="T3" fmla="*/ 3567 h 50"/>
                                <a:gd name="T4" fmla="+- 0 10595 10582"/>
                                <a:gd name="T5" fmla="*/ T4 w 22"/>
                                <a:gd name="T6" fmla="+- 0 3567 3567"/>
                                <a:gd name="T7" fmla="*/ 3567 h 50"/>
                                <a:gd name="T8" fmla="+- 0 10590 10582"/>
                                <a:gd name="T9" fmla="*/ T8 w 22"/>
                                <a:gd name="T10" fmla="+- 0 3572 3567"/>
                                <a:gd name="T11" fmla="*/ 3572 h 50"/>
                                <a:gd name="T12" fmla="+- 0 10591 10582"/>
                                <a:gd name="T13" fmla="*/ T12 w 22"/>
                                <a:gd name="T14" fmla="+- 0 3583 3567"/>
                                <a:gd name="T15" fmla="*/ 3583 h 50"/>
                                <a:gd name="T16" fmla="+- 0 10582 10582"/>
                                <a:gd name="T17" fmla="*/ T16 w 22"/>
                                <a:gd name="T18" fmla="+- 0 3583 3567"/>
                                <a:gd name="T19" fmla="*/ 3583 h 50"/>
                                <a:gd name="T20" fmla="+- 0 10582 10582"/>
                                <a:gd name="T21" fmla="*/ T20 w 22"/>
                                <a:gd name="T22" fmla="+- 0 3600 3567"/>
                                <a:gd name="T23" fmla="*/ 3600 h 50"/>
                                <a:gd name="T24" fmla="+- 0 10591 10582"/>
                                <a:gd name="T25" fmla="*/ T24 w 22"/>
                                <a:gd name="T26" fmla="+- 0 3600 3567"/>
                                <a:gd name="T27" fmla="*/ 3600 h 50"/>
                                <a:gd name="T28" fmla="+- 0 10590 10582"/>
                                <a:gd name="T29" fmla="*/ T28 w 22"/>
                                <a:gd name="T30" fmla="+- 0 3611 3567"/>
                                <a:gd name="T31" fmla="*/ 3611 h 50"/>
                                <a:gd name="T32" fmla="+- 0 10595 10582"/>
                                <a:gd name="T33" fmla="*/ T32 w 22"/>
                                <a:gd name="T34" fmla="+- 0 3617 3567"/>
                                <a:gd name="T35" fmla="*/ 3617 h 50"/>
                                <a:gd name="T36" fmla="+- 0 10603 10582"/>
                                <a:gd name="T37" fmla="*/ T36 w 22"/>
                                <a:gd name="T38" fmla="+- 0 3617 3567"/>
                                <a:gd name="T39" fmla="*/ 3617 h 50"/>
                                <a:gd name="T40" fmla="+- 0 10603 10582"/>
                                <a:gd name="T41" fmla="*/ T40 w 22"/>
                                <a:gd name="T42" fmla="+- 0 3567 3567"/>
                                <a:gd name="T43" fmla="*/ 3567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50"/>
                                  </a:lnTo>
                                  <a:lnTo>
                                    <a:pt x="21" y="50"/>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24" name="Group 2235"/>
                        <wpg:cNvGrpSpPr>
                          <a:grpSpLocks/>
                        </wpg:cNvGrpSpPr>
                        <wpg:grpSpPr bwMode="auto">
                          <a:xfrm>
                            <a:off x="10582" y="3567"/>
                            <a:ext cx="22" cy="50"/>
                            <a:chOff x="10582" y="3567"/>
                            <a:chExt cx="22" cy="50"/>
                          </a:xfrm>
                        </wpg:grpSpPr>
                        <wps:wsp>
                          <wps:cNvPr id="19625" name="Freeform 2236"/>
                          <wps:cNvSpPr>
                            <a:spLocks/>
                          </wps:cNvSpPr>
                          <wps:spPr bwMode="auto">
                            <a:xfrm>
                              <a:off x="10582" y="3567"/>
                              <a:ext cx="22" cy="50"/>
                            </a:xfrm>
                            <a:custGeom>
                              <a:avLst/>
                              <a:gdLst>
                                <a:gd name="T0" fmla="+- 0 10603 10582"/>
                                <a:gd name="T1" fmla="*/ T0 w 22"/>
                                <a:gd name="T2" fmla="+- 0 3617 3567"/>
                                <a:gd name="T3" fmla="*/ 3617 h 50"/>
                                <a:gd name="T4" fmla="+- 0 10595 10582"/>
                                <a:gd name="T5" fmla="*/ T4 w 22"/>
                                <a:gd name="T6" fmla="+- 0 3617 3567"/>
                                <a:gd name="T7" fmla="*/ 3617 h 50"/>
                                <a:gd name="T8" fmla="+- 0 10590 10582"/>
                                <a:gd name="T9" fmla="*/ T8 w 22"/>
                                <a:gd name="T10" fmla="+- 0 3611 3567"/>
                                <a:gd name="T11" fmla="*/ 3611 h 50"/>
                                <a:gd name="T12" fmla="+- 0 10591 10582"/>
                                <a:gd name="T13" fmla="*/ T12 w 22"/>
                                <a:gd name="T14" fmla="+- 0 3600 3567"/>
                                <a:gd name="T15" fmla="*/ 3600 h 50"/>
                                <a:gd name="T16" fmla="+- 0 10582 10582"/>
                                <a:gd name="T17" fmla="*/ T16 w 22"/>
                                <a:gd name="T18" fmla="+- 0 3600 3567"/>
                                <a:gd name="T19" fmla="*/ 3600 h 50"/>
                                <a:gd name="T20" fmla="+- 0 10582 10582"/>
                                <a:gd name="T21" fmla="*/ T20 w 22"/>
                                <a:gd name="T22" fmla="+- 0 3583 3567"/>
                                <a:gd name="T23" fmla="*/ 3583 h 50"/>
                                <a:gd name="T24" fmla="+- 0 10591 10582"/>
                                <a:gd name="T25" fmla="*/ T24 w 22"/>
                                <a:gd name="T26" fmla="+- 0 3583 3567"/>
                                <a:gd name="T27" fmla="*/ 3583 h 50"/>
                                <a:gd name="T28" fmla="+- 0 10590 10582"/>
                                <a:gd name="T29" fmla="*/ T28 w 22"/>
                                <a:gd name="T30" fmla="+- 0 3572 3567"/>
                                <a:gd name="T31" fmla="*/ 3572 h 50"/>
                                <a:gd name="T32" fmla="+- 0 10595 10582"/>
                                <a:gd name="T33" fmla="*/ T32 w 22"/>
                                <a:gd name="T34" fmla="+- 0 3567 3567"/>
                                <a:gd name="T35" fmla="*/ 3567 h 50"/>
                                <a:gd name="T36" fmla="+- 0 10603 10582"/>
                                <a:gd name="T37" fmla="*/ T36 w 22"/>
                                <a:gd name="T38" fmla="+- 0 3567 3567"/>
                                <a:gd name="T39" fmla="*/ 3567 h 50"/>
                                <a:gd name="T40" fmla="+- 0 10603 10582"/>
                                <a:gd name="T41" fmla="*/ T40 w 22"/>
                                <a:gd name="T42" fmla="+- 0 3617 3567"/>
                                <a:gd name="T43" fmla="*/ 3617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50"/>
                                  </a:moveTo>
                                  <a:lnTo>
                                    <a:pt x="13" y="50"/>
                                  </a:lnTo>
                                  <a:lnTo>
                                    <a:pt x="8" y="44"/>
                                  </a:lnTo>
                                  <a:lnTo>
                                    <a:pt x="9" y="33"/>
                                  </a:lnTo>
                                  <a:lnTo>
                                    <a:pt x="0" y="33"/>
                                  </a:lnTo>
                                  <a:lnTo>
                                    <a:pt x="0" y="16"/>
                                  </a:lnTo>
                                  <a:lnTo>
                                    <a:pt x="9" y="16"/>
                                  </a:lnTo>
                                  <a:lnTo>
                                    <a:pt x="8" y="5"/>
                                  </a:lnTo>
                                  <a:lnTo>
                                    <a:pt x="13" y="0"/>
                                  </a:lnTo>
                                  <a:lnTo>
                                    <a:pt x="21" y="0"/>
                                  </a:lnTo>
                                  <a:lnTo>
                                    <a:pt x="21" y="50"/>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26" name="Picture 2237"/>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10236" y="3505"/>
                              <a:ext cx="222" cy="23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27" name="Group 2238"/>
                        <wpg:cNvGrpSpPr>
                          <a:grpSpLocks/>
                        </wpg:cNvGrpSpPr>
                        <wpg:grpSpPr bwMode="auto">
                          <a:xfrm>
                            <a:off x="10446" y="3819"/>
                            <a:ext cx="64" cy="47"/>
                            <a:chOff x="10446" y="3819"/>
                            <a:chExt cx="64" cy="47"/>
                          </a:xfrm>
                        </wpg:grpSpPr>
                        <wps:wsp>
                          <wps:cNvPr id="19628" name="Freeform 2239"/>
                          <wps:cNvSpPr>
                            <a:spLocks/>
                          </wps:cNvSpPr>
                          <wps:spPr bwMode="auto">
                            <a:xfrm>
                              <a:off x="10446" y="3819"/>
                              <a:ext cx="64" cy="47"/>
                            </a:xfrm>
                            <a:custGeom>
                              <a:avLst/>
                              <a:gdLst>
                                <a:gd name="T0" fmla="+- 0 10446 10446"/>
                                <a:gd name="T1" fmla="*/ T0 w 64"/>
                                <a:gd name="T2" fmla="+- 0 3819 3819"/>
                                <a:gd name="T3" fmla="*/ 3819 h 47"/>
                                <a:gd name="T4" fmla="+- 0 10450 10446"/>
                                <a:gd name="T5" fmla="*/ T4 w 64"/>
                                <a:gd name="T6" fmla="+- 0 3866 3819"/>
                                <a:gd name="T7" fmla="*/ 3866 h 47"/>
                                <a:gd name="T8" fmla="+- 0 10510 10446"/>
                                <a:gd name="T9" fmla="*/ T8 w 64"/>
                                <a:gd name="T10" fmla="+- 0 3837 3819"/>
                                <a:gd name="T11" fmla="*/ 3837 h 47"/>
                                <a:gd name="T12" fmla="+- 0 10446 10446"/>
                                <a:gd name="T13" fmla="*/ T12 w 64"/>
                                <a:gd name="T14" fmla="+- 0 3819 3819"/>
                                <a:gd name="T15" fmla="*/ 3819 h 47"/>
                              </a:gdLst>
                              <a:ahLst/>
                              <a:cxnLst>
                                <a:cxn ang="0">
                                  <a:pos x="T1" y="T3"/>
                                </a:cxn>
                                <a:cxn ang="0">
                                  <a:pos x="T5" y="T7"/>
                                </a:cxn>
                                <a:cxn ang="0">
                                  <a:pos x="T9" y="T11"/>
                                </a:cxn>
                                <a:cxn ang="0">
                                  <a:pos x="T13" y="T15"/>
                                </a:cxn>
                              </a:cxnLst>
                              <a:rect l="0" t="0" r="r" b="b"/>
                              <a:pathLst>
                                <a:path w="64" h="47">
                                  <a:moveTo>
                                    <a:pt x="0" y="0"/>
                                  </a:moveTo>
                                  <a:lnTo>
                                    <a:pt x="4" y="47"/>
                                  </a:lnTo>
                                  <a:lnTo>
                                    <a:pt x="64" y="18"/>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29" name="Group 2240"/>
                        <wpg:cNvGrpSpPr>
                          <a:grpSpLocks/>
                        </wpg:cNvGrpSpPr>
                        <wpg:grpSpPr bwMode="auto">
                          <a:xfrm>
                            <a:off x="10446" y="3819"/>
                            <a:ext cx="64" cy="47"/>
                            <a:chOff x="10446" y="3819"/>
                            <a:chExt cx="64" cy="47"/>
                          </a:xfrm>
                        </wpg:grpSpPr>
                        <wps:wsp>
                          <wps:cNvPr id="19630" name="Freeform 2241"/>
                          <wps:cNvSpPr>
                            <a:spLocks/>
                          </wps:cNvSpPr>
                          <wps:spPr bwMode="auto">
                            <a:xfrm>
                              <a:off x="10446" y="3819"/>
                              <a:ext cx="64" cy="47"/>
                            </a:xfrm>
                            <a:custGeom>
                              <a:avLst/>
                              <a:gdLst>
                                <a:gd name="T0" fmla="+- 0 10510 10446"/>
                                <a:gd name="T1" fmla="*/ T0 w 64"/>
                                <a:gd name="T2" fmla="+- 0 3837 3819"/>
                                <a:gd name="T3" fmla="*/ 3837 h 47"/>
                                <a:gd name="T4" fmla="+- 0 10446 10446"/>
                                <a:gd name="T5" fmla="*/ T4 w 64"/>
                                <a:gd name="T6" fmla="+- 0 3819 3819"/>
                                <a:gd name="T7" fmla="*/ 3819 h 47"/>
                                <a:gd name="T8" fmla="+- 0 10450 10446"/>
                                <a:gd name="T9" fmla="*/ T8 w 64"/>
                                <a:gd name="T10" fmla="+- 0 3866 3819"/>
                                <a:gd name="T11" fmla="*/ 3866 h 47"/>
                                <a:gd name="T12" fmla="+- 0 10510 10446"/>
                                <a:gd name="T13" fmla="*/ T12 w 64"/>
                                <a:gd name="T14" fmla="+- 0 3837 3819"/>
                                <a:gd name="T15" fmla="*/ 3837 h 47"/>
                              </a:gdLst>
                              <a:ahLst/>
                              <a:cxnLst>
                                <a:cxn ang="0">
                                  <a:pos x="T1" y="T3"/>
                                </a:cxn>
                                <a:cxn ang="0">
                                  <a:pos x="T5" y="T7"/>
                                </a:cxn>
                                <a:cxn ang="0">
                                  <a:pos x="T9" y="T11"/>
                                </a:cxn>
                                <a:cxn ang="0">
                                  <a:pos x="T13" y="T15"/>
                                </a:cxn>
                              </a:cxnLst>
                              <a:rect l="0" t="0" r="r" b="b"/>
                              <a:pathLst>
                                <a:path w="64" h="47">
                                  <a:moveTo>
                                    <a:pt x="64" y="18"/>
                                  </a:moveTo>
                                  <a:lnTo>
                                    <a:pt x="0" y="0"/>
                                  </a:lnTo>
                                  <a:lnTo>
                                    <a:pt x="4" y="47"/>
                                  </a:lnTo>
                                  <a:lnTo>
                                    <a:pt x="64" y="18"/>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31" name="Group 2242"/>
                        <wpg:cNvGrpSpPr>
                          <a:grpSpLocks/>
                        </wpg:cNvGrpSpPr>
                        <wpg:grpSpPr bwMode="auto">
                          <a:xfrm>
                            <a:off x="6979" y="3264"/>
                            <a:ext cx="49" cy="174"/>
                            <a:chOff x="6979" y="3264"/>
                            <a:chExt cx="49" cy="174"/>
                          </a:xfrm>
                        </wpg:grpSpPr>
                        <wps:wsp>
                          <wps:cNvPr id="19632" name="Freeform 2243"/>
                          <wps:cNvSpPr>
                            <a:spLocks/>
                          </wps:cNvSpPr>
                          <wps:spPr bwMode="auto">
                            <a:xfrm>
                              <a:off x="6979" y="3264"/>
                              <a:ext cx="49" cy="174"/>
                            </a:xfrm>
                            <a:custGeom>
                              <a:avLst/>
                              <a:gdLst>
                                <a:gd name="T0" fmla="+- 0 6979 6979"/>
                                <a:gd name="T1" fmla="*/ T0 w 49"/>
                                <a:gd name="T2" fmla="+- 0 3439 3264"/>
                                <a:gd name="T3" fmla="*/ 3439 h 174"/>
                                <a:gd name="T4" fmla="+- 0 7028 6979"/>
                                <a:gd name="T5" fmla="*/ T4 w 49"/>
                                <a:gd name="T6" fmla="+- 0 3439 3264"/>
                                <a:gd name="T7" fmla="*/ 3439 h 174"/>
                                <a:gd name="T8" fmla="+- 0 7028 6979"/>
                                <a:gd name="T9" fmla="*/ T8 w 49"/>
                                <a:gd name="T10" fmla="+- 0 3264 3264"/>
                                <a:gd name="T11" fmla="*/ 3264 h 174"/>
                                <a:gd name="T12" fmla="+- 0 6979 6979"/>
                                <a:gd name="T13" fmla="*/ T12 w 49"/>
                                <a:gd name="T14" fmla="+- 0 3264 3264"/>
                                <a:gd name="T15" fmla="*/ 3264 h 174"/>
                                <a:gd name="T16" fmla="+- 0 6979 6979"/>
                                <a:gd name="T17" fmla="*/ T16 w 49"/>
                                <a:gd name="T18" fmla="+- 0 3439 3264"/>
                                <a:gd name="T19" fmla="*/ 3439 h 174"/>
                              </a:gdLst>
                              <a:ahLst/>
                              <a:cxnLst>
                                <a:cxn ang="0">
                                  <a:pos x="T1" y="T3"/>
                                </a:cxn>
                                <a:cxn ang="0">
                                  <a:pos x="T5" y="T7"/>
                                </a:cxn>
                                <a:cxn ang="0">
                                  <a:pos x="T9" y="T11"/>
                                </a:cxn>
                                <a:cxn ang="0">
                                  <a:pos x="T13" y="T15"/>
                                </a:cxn>
                                <a:cxn ang="0">
                                  <a:pos x="T17" y="T19"/>
                                </a:cxn>
                              </a:cxnLst>
                              <a:rect l="0" t="0" r="r" b="b"/>
                              <a:pathLst>
                                <a:path w="49" h="174">
                                  <a:moveTo>
                                    <a:pt x="0" y="175"/>
                                  </a:moveTo>
                                  <a:lnTo>
                                    <a:pt x="49" y="175"/>
                                  </a:lnTo>
                                  <a:lnTo>
                                    <a:pt x="49" y="0"/>
                                  </a:lnTo>
                                  <a:lnTo>
                                    <a:pt x="0" y="0"/>
                                  </a:lnTo>
                                  <a:lnTo>
                                    <a:pt x="0" y="17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33" name="Group 2244"/>
                        <wpg:cNvGrpSpPr>
                          <a:grpSpLocks/>
                        </wpg:cNvGrpSpPr>
                        <wpg:grpSpPr bwMode="auto">
                          <a:xfrm>
                            <a:off x="6947" y="3437"/>
                            <a:ext cx="110" cy="174"/>
                            <a:chOff x="6947" y="3437"/>
                            <a:chExt cx="110" cy="174"/>
                          </a:xfrm>
                        </wpg:grpSpPr>
                        <wps:wsp>
                          <wps:cNvPr id="19634" name="Freeform 2245"/>
                          <wps:cNvSpPr>
                            <a:spLocks/>
                          </wps:cNvSpPr>
                          <wps:spPr bwMode="auto">
                            <a:xfrm>
                              <a:off x="6947" y="3437"/>
                              <a:ext cx="110" cy="174"/>
                            </a:xfrm>
                            <a:custGeom>
                              <a:avLst/>
                              <a:gdLst>
                                <a:gd name="T0" fmla="+- 0 6947 6947"/>
                                <a:gd name="T1" fmla="*/ T0 w 110"/>
                                <a:gd name="T2" fmla="+- 0 3612 3437"/>
                                <a:gd name="T3" fmla="*/ 3612 h 174"/>
                                <a:gd name="T4" fmla="+- 0 6979 6947"/>
                                <a:gd name="T5" fmla="*/ T4 w 110"/>
                                <a:gd name="T6" fmla="+- 0 3437 3437"/>
                                <a:gd name="T7" fmla="*/ 3437 h 174"/>
                                <a:gd name="T8" fmla="+- 0 7028 6947"/>
                                <a:gd name="T9" fmla="*/ T8 w 110"/>
                                <a:gd name="T10" fmla="+- 0 3437 3437"/>
                                <a:gd name="T11" fmla="*/ 3437 h 174"/>
                                <a:gd name="T12" fmla="+- 0 7057 6947"/>
                                <a:gd name="T13" fmla="*/ T12 w 110"/>
                                <a:gd name="T14" fmla="+- 0 3612 3437"/>
                                <a:gd name="T15" fmla="*/ 3612 h 174"/>
                              </a:gdLst>
                              <a:ahLst/>
                              <a:cxnLst>
                                <a:cxn ang="0">
                                  <a:pos x="T1" y="T3"/>
                                </a:cxn>
                                <a:cxn ang="0">
                                  <a:pos x="T5" y="T7"/>
                                </a:cxn>
                                <a:cxn ang="0">
                                  <a:pos x="T9" y="T11"/>
                                </a:cxn>
                                <a:cxn ang="0">
                                  <a:pos x="T13" y="T15"/>
                                </a:cxn>
                              </a:cxnLst>
                              <a:rect l="0" t="0" r="r" b="b"/>
                              <a:pathLst>
                                <a:path w="110" h="174">
                                  <a:moveTo>
                                    <a:pt x="0" y="175"/>
                                  </a:moveTo>
                                  <a:lnTo>
                                    <a:pt x="32" y="0"/>
                                  </a:lnTo>
                                  <a:lnTo>
                                    <a:pt x="81" y="0"/>
                                  </a:lnTo>
                                  <a:lnTo>
                                    <a:pt x="110" y="175"/>
                                  </a:lnTo>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35" name="Group 2246"/>
                        <wpg:cNvGrpSpPr>
                          <a:grpSpLocks/>
                        </wpg:cNvGrpSpPr>
                        <wpg:grpSpPr bwMode="auto">
                          <a:xfrm>
                            <a:off x="6945" y="3266"/>
                            <a:ext cx="101" cy="346"/>
                            <a:chOff x="6945" y="3266"/>
                            <a:chExt cx="101" cy="346"/>
                          </a:xfrm>
                        </wpg:grpSpPr>
                        <wps:wsp>
                          <wps:cNvPr id="19636" name="Freeform 2247"/>
                          <wps:cNvSpPr>
                            <a:spLocks/>
                          </wps:cNvSpPr>
                          <wps:spPr bwMode="auto">
                            <a:xfrm>
                              <a:off x="6945" y="3266"/>
                              <a:ext cx="101" cy="346"/>
                            </a:xfrm>
                            <a:custGeom>
                              <a:avLst/>
                              <a:gdLst>
                                <a:gd name="T0" fmla="+- 0 6945 6945"/>
                                <a:gd name="T1" fmla="*/ T0 w 101"/>
                                <a:gd name="T2" fmla="+- 0 3612 3266"/>
                                <a:gd name="T3" fmla="*/ 3612 h 346"/>
                                <a:gd name="T4" fmla="+- 0 7046 6945"/>
                                <a:gd name="T5" fmla="*/ T4 w 101"/>
                                <a:gd name="T6" fmla="+- 0 3561 3266"/>
                                <a:gd name="T7" fmla="*/ 3561 h 346"/>
                                <a:gd name="T8" fmla="+- 0 6964 6945"/>
                                <a:gd name="T9" fmla="*/ T8 w 101"/>
                                <a:gd name="T10" fmla="+- 0 3515 3266"/>
                                <a:gd name="T11" fmla="*/ 3515 h 346"/>
                                <a:gd name="T12" fmla="+- 0 7032 6945"/>
                                <a:gd name="T13" fmla="*/ T12 w 101"/>
                                <a:gd name="T14" fmla="+- 0 3473 3266"/>
                                <a:gd name="T15" fmla="*/ 3473 h 346"/>
                                <a:gd name="T16" fmla="+- 0 6982 6945"/>
                                <a:gd name="T17" fmla="*/ T16 w 101"/>
                                <a:gd name="T18" fmla="+- 0 3439 3266"/>
                                <a:gd name="T19" fmla="*/ 3439 h 346"/>
                                <a:gd name="T20" fmla="+- 0 7027 6945"/>
                                <a:gd name="T21" fmla="*/ T20 w 101"/>
                                <a:gd name="T22" fmla="+- 0 3379 3266"/>
                                <a:gd name="T23" fmla="*/ 3379 h 346"/>
                                <a:gd name="T24" fmla="+- 0 6980 6945"/>
                                <a:gd name="T25" fmla="*/ T24 w 101"/>
                                <a:gd name="T26" fmla="+- 0 3341 3266"/>
                                <a:gd name="T27" fmla="*/ 3341 h 346"/>
                                <a:gd name="T28" fmla="+- 0 7028 6945"/>
                                <a:gd name="T29" fmla="*/ T28 w 101"/>
                                <a:gd name="T30" fmla="+- 0 3298 3266"/>
                                <a:gd name="T31" fmla="*/ 3298 h 346"/>
                                <a:gd name="T32" fmla="+- 0 6979 6945"/>
                                <a:gd name="T33" fmla="*/ T32 w 101"/>
                                <a:gd name="T34" fmla="+- 0 3266 3266"/>
                                <a:gd name="T35" fmla="*/ 3266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01" h="346">
                                  <a:moveTo>
                                    <a:pt x="0" y="346"/>
                                  </a:moveTo>
                                  <a:lnTo>
                                    <a:pt x="101" y="295"/>
                                  </a:lnTo>
                                  <a:lnTo>
                                    <a:pt x="19" y="249"/>
                                  </a:lnTo>
                                  <a:lnTo>
                                    <a:pt x="87" y="207"/>
                                  </a:lnTo>
                                  <a:lnTo>
                                    <a:pt x="37" y="173"/>
                                  </a:lnTo>
                                  <a:lnTo>
                                    <a:pt x="82" y="113"/>
                                  </a:lnTo>
                                  <a:lnTo>
                                    <a:pt x="35" y="75"/>
                                  </a:lnTo>
                                  <a:lnTo>
                                    <a:pt x="83" y="32"/>
                                  </a:lnTo>
                                  <a:lnTo>
                                    <a:pt x="34" y="0"/>
                                  </a:lnTo>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37" name="Group 2248"/>
                        <wpg:cNvGrpSpPr>
                          <a:grpSpLocks/>
                        </wpg:cNvGrpSpPr>
                        <wpg:grpSpPr bwMode="auto">
                          <a:xfrm>
                            <a:off x="6961" y="3266"/>
                            <a:ext cx="97" cy="346"/>
                            <a:chOff x="6961" y="3266"/>
                            <a:chExt cx="97" cy="346"/>
                          </a:xfrm>
                        </wpg:grpSpPr>
                        <wps:wsp>
                          <wps:cNvPr id="19638" name="Freeform 2249"/>
                          <wps:cNvSpPr>
                            <a:spLocks/>
                          </wps:cNvSpPr>
                          <wps:spPr bwMode="auto">
                            <a:xfrm>
                              <a:off x="6961" y="3266"/>
                              <a:ext cx="97" cy="346"/>
                            </a:xfrm>
                            <a:custGeom>
                              <a:avLst/>
                              <a:gdLst>
                                <a:gd name="T0" fmla="+- 0 7058 6961"/>
                                <a:gd name="T1" fmla="*/ T0 w 97"/>
                                <a:gd name="T2" fmla="+- 0 3612 3266"/>
                                <a:gd name="T3" fmla="*/ 3612 h 346"/>
                                <a:gd name="T4" fmla="+- 0 6961 6961"/>
                                <a:gd name="T5" fmla="*/ T4 w 97"/>
                                <a:gd name="T6" fmla="+- 0 3561 3266"/>
                                <a:gd name="T7" fmla="*/ 3561 h 346"/>
                                <a:gd name="T8" fmla="+- 0 7042 6961"/>
                                <a:gd name="T9" fmla="*/ T8 w 97"/>
                                <a:gd name="T10" fmla="+- 0 3515 3266"/>
                                <a:gd name="T11" fmla="*/ 3515 h 346"/>
                                <a:gd name="T12" fmla="+- 0 6974 6961"/>
                                <a:gd name="T13" fmla="*/ T12 w 97"/>
                                <a:gd name="T14" fmla="+- 0 3473 3266"/>
                                <a:gd name="T15" fmla="*/ 3473 h 346"/>
                                <a:gd name="T16" fmla="+- 0 7025 6961"/>
                                <a:gd name="T17" fmla="*/ T16 w 97"/>
                                <a:gd name="T18" fmla="+- 0 3439 3266"/>
                                <a:gd name="T19" fmla="*/ 3439 h 346"/>
                                <a:gd name="T20" fmla="+- 0 6980 6961"/>
                                <a:gd name="T21" fmla="*/ T20 w 97"/>
                                <a:gd name="T22" fmla="+- 0 3379 3266"/>
                                <a:gd name="T23" fmla="*/ 3379 h 346"/>
                                <a:gd name="T24" fmla="+- 0 7026 6961"/>
                                <a:gd name="T25" fmla="*/ T24 w 97"/>
                                <a:gd name="T26" fmla="+- 0 3341 3266"/>
                                <a:gd name="T27" fmla="*/ 3341 h 346"/>
                                <a:gd name="T28" fmla="+- 0 6978 6961"/>
                                <a:gd name="T29" fmla="*/ T28 w 97"/>
                                <a:gd name="T30" fmla="+- 0 3298 3266"/>
                                <a:gd name="T31" fmla="*/ 3298 h 346"/>
                                <a:gd name="T32" fmla="+- 0 7027 6961"/>
                                <a:gd name="T33" fmla="*/ T32 w 97"/>
                                <a:gd name="T34" fmla="+- 0 3266 3266"/>
                                <a:gd name="T35" fmla="*/ 3266 h 3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7" h="346">
                                  <a:moveTo>
                                    <a:pt x="97" y="346"/>
                                  </a:moveTo>
                                  <a:lnTo>
                                    <a:pt x="0" y="295"/>
                                  </a:lnTo>
                                  <a:lnTo>
                                    <a:pt x="81" y="249"/>
                                  </a:lnTo>
                                  <a:lnTo>
                                    <a:pt x="13" y="207"/>
                                  </a:lnTo>
                                  <a:lnTo>
                                    <a:pt x="64" y="173"/>
                                  </a:lnTo>
                                  <a:lnTo>
                                    <a:pt x="19" y="113"/>
                                  </a:lnTo>
                                  <a:lnTo>
                                    <a:pt x="65" y="75"/>
                                  </a:lnTo>
                                  <a:lnTo>
                                    <a:pt x="17" y="32"/>
                                  </a:lnTo>
                                  <a:lnTo>
                                    <a:pt x="66" y="0"/>
                                  </a:lnTo>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39" name="Group 2250"/>
                        <wpg:cNvGrpSpPr>
                          <a:grpSpLocks/>
                        </wpg:cNvGrpSpPr>
                        <wpg:grpSpPr bwMode="auto">
                          <a:xfrm>
                            <a:off x="6980" y="3243"/>
                            <a:ext cx="45" cy="22"/>
                            <a:chOff x="6980" y="3243"/>
                            <a:chExt cx="45" cy="22"/>
                          </a:xfrm>
                        </wpg:grpSpPr>
                        <wps:wsp>
                          <wps:cNvPr id="19640" name="Freeform 2251"/>
                          <wps:cNvSpPr>
                            <a:spLocks/>
                          </wps:cNvSpPr>
                          <wps:spPr bwMode="auto">
                            <a:xfrm>
                              <a:off x="6980" y="3243"/>
                              <a:ext cx="45" cy="22"/>
                            </a:xfrm>
                            <a:custGeom>
                              <a:avLst/>
                              <a:gdLst>
                                <a:gd name="T0" fmla="+- 0 7025 6980"/>
                                <a:gd name="T1" fmla="*/ T0 w 45"/>
                                <a:gd name="T2" fmla="+- 0 3264 3243"/>
                                <a:gd name="T3" fmla="*/ 3264 h 22"/>
                                <a:gd name="T4" fmla="+- 0 6980 6980"/>
                                <a:gd name="T5" fmla="*/ T4 w 45"/>
                                <a:gd name="T6" fmla="+- 0 3264 3243"/>
                                <a:gd name="T7" fmla="*/ 3264 h 22"/>
                                <a:gd name="T8" fmla="+- 0 6991 6980"/>
                                <a:gd name="T9" fmla="*/ T8 w 45"/>
                                <a:gd name="T10" fmla="+- 0 3243 3243"/>
                                <a:gd name="T11" fmla="*/ 3243 h 22"/>
                                <a:gd name="T12" fmla="+- 0 7013 6980"/>
                                <a:gd name="T13" fmla="*/ T12 w 45"/>
                                <a:gd name="T14" fmla="+- 0 3243 3243"/>
                                <a:gd name="T15" fmla="*/ 3243 h 22"/>
                                <a:gd name="T16" fmla="+- 0 7025 6980"/>
                                <a:gd name="T17" fmla="*/ T16 w 45"/>
                                <a:gd name="T18" fmla="+- 0 3264 3243"/>
                                <a:gd name="T19" fmla="*/ 3264 h 22"/>
                              </a:gdLst>
                              <a:ahLst/>
                              <a:cxnLst>
                                <a:cxn ang="0">
                                  <a:pos x="T1" y="T3"/>
                                </a:cxn>
                                <a:cxn ang="0">
                                  <a:pos x="T5" y="T7"/>
                                </a:cxn>
                                <a:cxn ang="0">
                                  <a:pos x="T9" y="T11"/>
                                </a:cxn>
                                <a:cxn ang="0">
                                  <a:pos x="T13" y="T15"/>
                                </a:cxn>
                                <a:cxn ang="0">
                                  <a:pos x="T17" y="T19"/>
                                </a:cxn>
                              </a:cxnLst>
                              <a:rect l="0" t="0" r="r" b="b"/>
                              <a:pathLst>
                                <a:path w="45" h="22">
                                  <a:moveTo>
                                    <a:pt x="45" y="21"/>
                                  </a:moveTo>
                                  <a:lnTo>
                                    <a:pt x="0" y="21"/>
                                  </a:lnTo>
                                  <a:lnTo>
                                    <a:pt x="11" y="0"/>
                                  </a:lnTo>
                                  <a:lnTo>
                                    <a:pt x="33" y="0"/>
                                  </a:lnTo>
                                  <a:lnTo>
                                    <a:pt x="45" y="21"/>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41" name="Picture 2252"/>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7046" y="3264"/>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42" name="Group 2253"/>
                        <wpg:cNvGrpSpPr>
                          <a:grpSpLocks/>
                        </wpg:cNvGrpSpPr>
                        <wpg:grpSpPr bwMode="auto">
                          <a:xfrm>
                            <a:off x="7046" y="3264"/>
                            <a:ext cx="33" cy="60"/>
                            <a:chOff x="7046" y="3264"/>
                            <a:chExt cx="33" cy="60"/>
                          </a:xfrm>
                        </wpg:grpSpPr>
                        <wps:wsp>
                          <wps:cNvPr id="19643" name="Freeform 2254"/>
                          <wps:cNvSpPr>
                            <a:spLocks/>
                          </wps:cNvSpPr>
                          <wps:spPr bwMode="auto">
                            <a:xfrm>
                              <a:off x="7046" y="3264"/>
                              <a:ext cx="33" cy="60"/>
                            </a:xfrm>
                            <a:custGeom>
                              <a:avLst/>
                              <a:gdLst>
                                <a:gd name="T0" fmla="+- 0 7046 7046"/>
                                <a:gd name="T1" fmla="*/ T0 w 33"/>
                                <a:gd name="T2" fmla="+- 0 3269 3264"/>
                                <a:gd name="T3" fmla="*/ 3269 h 60"/>
                                <a:gd name="T4" fmla="+- 0 7050 7046"/>
                                <a:gd name="T5" fmla="*/ T4 w 33"/>
                                <a:gd name="T6" fmla="+- 0 3264 3264"/>
                                <a:gd name="T7" fmla="*/ 3264 h 60"/>
                                <a:gd name="T8" fmla="+- 0 7053 7046"/>
                                <a:gd name="T9" fmla="*/ T8 w 33"/>
                                <a:gd name="T10" fmla="+- 0 3264 3264"/>
                                <a:gd name="T11" fmla="*/ 3264 h 60"/>
                                <a:gd name="T12" fmla="+- 0 7053 7046"/>
                                <a:gd name="T13" fmla="*/ T12 w 33"/>
                                <a:gd name="T14" fmla="+- 0 3290 3264"/>
                                <a:gd name="T15" fmla="*/ 3290 h 60"/>
                                <a:gd name="T16" fmla="+- 0 7070 7046"/>
                                <a:gd name="T17" fmla="*/ T16 w 33"/>
                                <a:gd name="T18" fmla="+- 0 3290 3264"/>
                                <a:gd name="T19" fmla="*/ 3290 h 60"/>
                                <a:gd name="T20" fmla="+- 0 7071 7046"/>
                                <a:gd name="T21" fmla="*/ T20 w 33"/>
                                <a:gd name="T22" fmla="+- 0 3291 3264"/>
                                <a:gd name="T23" fmla="*/ 3291 h 60"/>
                                <a:gd name="T24" fmla="+- 0 7073 7046"/>
                                <a:gd name="T25" fmla="*/ T24 w 33"/>
                                <a:gd name="T26" fmla="+- 0 3291 3264"/>
                                <a:gd name="T27" fmla="*/ 3291 h 60"/>
                                <a:gd name="T28" fmla="+- 0 7076 7046"/>
                                <a:gd name="T29" fmla="*/ T28 w 33"/>
                                <a:gd name="T30" fmla="+- 0 3289 3264"/>
                                <a:gd name="T31" fmla="*/ 3289 h 60"/>
                                <a:gd name="T32" fmla="+- 0 7078 7046"/>
                                <a:gd name="T33" fmla="*/ T32 w 33"/>
                                <a:gd name="T34" fmla="+- 0 3287 3264"/>
                                <a:gd name="T35" fmla="*/ 3287 h 60"/>
                                <a:gd name="T36" fmla="+- 0 7080 7046"/>
                                <a:gd name="T37" fmla="*/ T36 w 33"/>
                                <a:gd name="T38" fmla="+- 0 3292 3264"/>
                                <a:gd name="T39" fmla="*/ 3292 h 60"/>
                                <a:gd name="T40" fmla="+- 0 7080 7046"/>
                                <a:gd name="T41" fmla="*/ T40 w 33"/>
                                <a:gd name="T42" fmla="+- 0 3294 3264"/>
                                <a:gd name="T43" fmla="*/ 3294 h 60"/>
                                <a:gd name="T44" fmla="+- 0 7078 7046"/>
                                <a:gd name="T45" fmla="*/ T44 w 33"/>
                                <a:gd name="T46" fmla="+- 0 3299 3264"/>
                                <a:gd name="T47" fmla="*/ 3299 h 60"/>
                                <a:gd name="T48" fmla="+- 0 7076 7046"/>
                                <a:gd name="T49" fmla="*/ T48 w 33"/>
                                <a:gd name="T50" fmla="+- 0 3298 3264"/>
                                <a:gd name="T51" fmla="*/ 3298 h 60"/>
                                <a:gd name="T52" fmla="+- 0 7073 7046"/>
                                <a:gd name="T53" fmla="*/ T52 w 33"/>
                                <a:gd name="T54" fmla="+- 0 3296 3264"/>
                                <a:gd name="T55" fmla="*/ 3296 h 60"/>
                                <a:gd name="T56" fmla="+- 0 7071 7046"/>
                                <a:gd name="T57" fmla="*/ T56 w 33"/>
                                <a:gd name="T58" fmla="+- 0 3296 3264"/>
                                <a:gd name="T59" fmla="*/ 3296 h 60"/>
                                <a:gd name="T60" fmla="+- 0 7070 7046"/>
                                <a:gd name="T61" fmla="*/ T60 w 33"/>
                                <a:gd name="T62" fmla="+- 0 3297 3264"/>
                                <a:gd name="T63" fmla="*/ 3297 h 60"/>
                                <a:gd name="T64" fmla="+- 0 7053 7046"/>
                                <a:gd name="T65" fmla="*/ T64 w 33"/>
                                <a:gd name="T66" fmla="+- 0 3297 3264"/>
                                <a:gd name="T67" fmla="*/ 3297 h 60"/>
                                <a:gd name="T68" fmla="+- 0 7053 7046"/>
                                <a:gd name="T69" fmla="*/ T68 w 33"/>
                                <a:gd name="T70" fmla="+- 0 3323 3264"/>
                                <a:gd name="T71" fmla="*/ 3323 h 60"/>
                                <a:gd name="T72" fmla="+- 0 7050 7046"/>
                                <a:gd name="T73" fmla="*/ T72 w 33"/>
                                <a:gd name="T74" fmla="+- 0 3323 3264"/>
                                <a:gd name="T75" fmla="*/ 3323 h 60"/>
                                <a:gd name="T76" fmla="+- 0 7046 7046"/>
                                <a:gd name="T77" fmla="*/ T76 w 33"/>
                                <a:gd name="T78" fmla="+- 0 3318 3264"/>
                                <a:gd name="T79" fmla="*/ 3318 h 60"/>
                                <a:gd name="T80" fmla="+- 0 7046 7046"/>
                                <a:gd name="T81" fmla="*/ T80 w 33"/>
                                <a:gd name="T82" fmla="+- 0 3269 3264"/>
                                <a:gd name="T83" fmla="*/ 3269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4" y="0"/>
                                  </a:lnTo>
                                  <a:lnTo>
                                    <a:pt x="7" y="0"/>
                                  </a:lnTo>
                                  <a:lnTo>
                                    <a:pt x="7" y="26"/>
                                  </a:lnTo>
                                  <a:lnTo>
                                    <a:pt x="24" y="26"/>
                                  </a:lnTo>
                                  <a:lnTo>
                                    <a:pt x="25" y="27"/>
                                  </a:lnTo>
                                  <a:lnTo>
                                    <a:pt x="27" y="27"/>
                                  </a:lnTo>
                                  <a:lnTo>
                                    <a:pt x="30" y="25"/>
                                  </a:lnTo>
                                  <a:lnTo>
                                    <a:pt x="32" y="23"/>
                                  </a:lnTo>
                                  <a:lnTo>
                                    <a:pt x="34" y="28"/>
                                  </a:lnTo>
                                  <a:lnTo>
                                    <a:pt x="34" y="30"/>
                                  </a:lnTo>
                                  <a:lnTo>
                                    <a:pt x="32" y="35"/>
                                  </a:lnTo>
                                  <a:lnTo>
                                    <a:pt x="30" y="34"/>
                                  </a:lnTo>
                                  <a:lnTo>
                                    <a:pt x="27" y="32"/>
                                  </a:lnTo>
                                  <a:lnTo>
                                    <a:pt x="25" y="32"/>
                                  </a:lnTo>
                                  <a:lnTo>
                                    <a:pt x="24" y="33"/>
                                  </a:lnTo>
                                  <a:lnTo>
                                    <a:pt x="7" y="33"/>
                                  </a:lnTo>
                                  <a:lnTo>
                                    <a:pt x="7" y="59"/>
                                  </a:lnTo>
                                  <a:lnTo>
                                    <a:pt x="4" y="59"/>
                                  </a:lnTo>
                                  <a:lnTo>
                                    <a:pt x="0" y="54"/>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44" name="Group 2255"/>
                        <wpg:cNvGrpSpPr>
                          <a:grpSpLocks/>
                        </wpg:cNvGrpSpPr>
                        <wpg:grpSpPr bwMode="auto">
                          <a:xfrm>
                            <a:off x="7025" y="3269"/>
                            <a:ext cx="22" cy="50"/>
                            <a:chOff x="7025" y="3269"/>
                            <a:chExt cx="22" cy="50"/>
                          </a:xfrm>
                        </wpg:grpSpPr>
                        <wps:wsp>
                          <wps:cNvPr id="19645" name="Freeform 2256"/>
                          <wps:cNvSpPr>
                            <a:spLocks/>
                          </wps:cNvSpPr>
                          <wps:spPr bwMode="auto">
                            <a:xfrm>
                              <a:off x="7025" y="3269"/>
                              <a:ext cx="22" cy="50"/>
                            </a:xfrm>
                            <a:custGeom>
                              <a:avLst/>
                              <a:gdLst>
                                <a:gd name="T0" fmla="+- 0 7046 7025"/>
                                <a:gd name="T1" fmla="*/ T0 w 22"/>
                                <a:gd name="T2" fmla="+- 0 3269 3269"/>
                                <a:gd name="T3" fmla="*/ 3269 h 50"/>
                                <a:gd name="T4" fmla="+- 0 7038 7025"/>
                                <a:gd name="T5" fmla="*/ T4 w 22"/>
                                <a:gd name="T6" fmla="+- 0 3269 3269"/>
                                <a:gd name="T7" fmla="*/ 3269 h 50"/>
                                <a:gd name="T8" fmla="+- 0 7033 7025"/>
                                <a:gd name="T9" fmla="*/ T8 w 22"/>
                                <a:gd name="T10" fmla="+- 0 3274 3269"/>
                                <a:gd name="T11" fmla="*/ 3274 h 50"/>
                                <a:gd name="T12" fmla="+- 0 7034 7025"/>
                                <a:gd name="T13" fmla="*/ T12 w 22"/>
                                <a:gd name="T14" fmla="+- 0 3285 3269"/>
                                <a:gd name="T15" fmla="*/ 3285 h 50"/>
                                <a:gd name="T16" fmla="+- 0 7025 7025"/>
                                <a:gd name="T17" fmla="*/ T16 w 22"/>
                                <a:gd name="T18" fmla="+- 0 3285 3269"/>
                                <a:gd name="T19" fmla="*/ 3285 h 50"/>
                                <a:gd name="T20" fmla="+- 0 7025 7025"/>
                                <a:gd name="T21" fmla="*/ T20 w 22"/>
                                <a:gd name="T22" fmla="+- 0 3302 3269"/>
                                <a:gd name="T23" fmla="*/ 3302 h 50"/>
                                <a:gd name="T24" fmla="+- 0 7034 7025"/>
                                <a:gd name="T25" fmla="*/ T24 w 22"/>
                                <a:gd name="T26" fmla="+- 0 3302 3269"/>
                                <a:gd name="T27" fmla="*/ 3302 h 50"/>
                                <a:gd name="T28" fmla="+- 0 7033 7025"/>
                                <a:gd name="T29" fmla="*/ T28 w 22"/>
                                <a:gd name="T30" fmla="+- 0 3313 3269"/>
                                <a:gd name="T31" fmla="*/ 3313 h 50"/>
                                <a:gd name="T32" fmla="+- 0 7038 7025"/>
                                <a:gd name="T33" fmla="*/ T32 w 22"/>
                                <a:gd name="T34" fmla="+- 0 3318 3269"/>
                                <a:gd name="T35" fmla="*/ 3318 h 50"/>
                                <a:gd name="T36" fmla="+- 0 7046 7025"/>
                                <a:gd name="T37" fmla="*/ T36 w 22"/>
                                <a:gd name="T38" fmla="+- 0 3318 3269"/>
                                <a:gd name="T39" fmla="*/ 3318 h 50"/>
                                <a:gd name="T40" fmla="+- 0 7046 7025"/>
                                <a:gd name="T41" fmla="*/ T40 w 22"/>
                                <a:gd name="T42" fmla="+- 0 3269 3269"/>
                                <a:gd name="T43" fmla="*/ 3269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49"/>
                                  </a:lnTo>
                                  <a:lnTo>
                                    <a:pt x="21" y="49"/>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46" name="Group 2257"/>
                        <wpg:cNvGrpSpPr>
                          <a:grpSpLocks/>
                        </wpg:cNvGrpSpPr>
                        <wpg:grpSpPr bwMode="auto">
                          <a:xfrm>
                            <a:off x="7025" y="3269"/>
                            <a:ext cx="22" cy="50"/>
                            <a:chOff x="7025" y="3269"/>
                            <a:chExt cx="22" cy="50"/>
                          </a:xfrm>
                        </wpg:grpSpPr>
                        <wps:wsp>
                          <wps:cNvPr id="19647" name="Freeform 2258"/>
                          <wps:cNvSpPr>
                            <a:spLocks/>
                          </wps:cNvSpPr>
                          <wps:spPr bwMode="auto">
                            <a:xfrm>
                              <a:off x="7025" y="3269"/>
                              <a:ext cx="22" cy="50"/>
                            </a:xfrm>
                            <a:custGeom>
                              <a:avLst/>
                              <a:gdLst>
                                <a:gd name="T0" fmla="+- 0 7046 7025"/>
                                <a:gd name="T1" fmla="*/ T0 w 22"/>
                                <a:gd name="T2" fmla="+- 0 3318 3269"/>
                                <a:gd name="T3" fmla="*/ 3318 h 50"/>
                                <a:gd name="T4" fmla="+- 0 7038 7025"/>
                                <a:gd name="T5" fmla="*/ T4 w 22"/>
                                <a:gd name="T6" fmla="+- 0 3318 3269"/>
                                <a:gd name="T7" fmla="*/ 3318 h 50"/>
                                <a:gd name="T8" fmla="+- 0 7033 7025"/>
                                <a:gd name="T9" fmla="*/ T8 w 22"/>
                                <a:gd name="T10" fmla="+- 0 3313 3269"/>
                                <a:gd name="T11" fmla="*/ 3313 h 50"/>
                                <a:gd name="T12" fmla="+- 0 7034 7025"/>
                                <a:gd name="T13" fmla="*/ T12 w 22"/>
                                <a:gd name="T14" fmla="+- 0 3302 3269"/>
                                <a:gd name="T15" fmla="*/ 3302 h 50"/>
                                <a:gd name="T16" fmla="+- 0 7025 7025"/>
                                <a:gd name="T17" fmla="*/ T16 w 22"/>
                                <a:gd name="T18" fmla="+- 0 3302 3269"/>
                                <a:gd name="T19" fmla="*/ 3302 h 50"/>
                                <a:gd name="T20" fmla="+- 0 7025 7025"/>
                                <a:gd name="T21" fmla="*/ T20 w 22"/>
                                <a:gd name="T22" fmla="+- 0 3285 3269"/>
                                <a:gd name="T23" fmla="*/ 3285 h 50"/>
                                <a:gd name="T24" fmla="+- 0 7034 7025"/>
                                <a:gd name="T25" fmla="*/ T24 w 22"/>
                                <a:gd name="T26" fmla="+- 0 3285 3269"/>
                                <a:gd name="T27" fmla="*/ 3285 h 50"/>
                                <a:gd name="T28" fmla="+- 0 7033 7025"/>
                                <a:gd name="T29" fmla="*/ T28 w 22"/>
                                <a:gd name="T30" fmla="+- 0 3274 3269"/>
                                <a:gd name="T31" fmla="*/ 3274 h 50"/>
                                <a:gd name="T32" fmla="+- 0 7038 7025"/>
                                <a:gd name="T33" fmla="*/ T32 w 22"/>
                                <a:gd name="T34" fmla="+- 0 3269 3269"/>
                                <a:gd name="T35" fmla="*/ 3269 h 50"/>
                                <a:gd name="T36" fmla="+- 0 7046 7025"/>
                                <a:gd name="T37" fmla="*/ T36 w 22"/>
                                <a:gd name="T38" fmla="+- 0 3269 3269"/>
                                <a:gd name="T39" fmla="*/ 3269 h 50"/>
                                <a:gd name="T40" fmla="+- 0 7046 7025"/>
                                <a:gd name="T41" fmla="*/ T40 w 22"/>
                                <a:gd name="T42" fmla="+- 0 3318 3269"/>
                                <a:gd name="T43" fmla="*/ 3318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49"/>
                                  </a:moveTo>
                                  <a:lnTo>
                                    <a:pt x="13" y="49"/>
                                  </a:lnTo>
                                  <a:lnTo>
                                    <a:pt x="8" y="44"/>
                                  </a:lnTo>
                                  <a:lnTo>
                                    <a:pt x="9" y="33"/>
                                  </a:lnTo>
                                  <a:lnTo>
                                    <a:pt x="0" y="33"/>
                                  </a:lnTo>
                                  <a:lnTo>
                                    <a:pt x="0" y="16"/>
                                  </a:lnTo>
                                  <a:lnTo>
                                    <a:pt x="9" y="16"/>
                                  </a:lnTo>
                                  <a:lnTo>
                                    <a:pt x="8" y="5"/>
                                  </a:lnTo>
                                  <a:lnTo>
                                    <a:pt x="13" y="0"/>
                                  </a:lnTo>
                                  <a:lnTo>
                                    <a:pt x="21" y="0"/>
                                  </a:lnTo>
                                  <a:lnTo>
                                    <a:pt x="21" y="49"/>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48" name="Picture 2259"/>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7046" y="3264"/>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49" name="Group 2260"/>
                        <wpg:cNvGrpSpPr>
                          <a:grpSpLocks/>
                        </wpg:cNvGrpSpPr>
                        <wpg:grpSpPr bwMode="auto">
                          <a:xfrm>
                            <a:off x="7046" y="3264"/>
                            <a:ext cx="33" cy="60"/>
                            <a:chOff x="7046" y="3264"/>
                            <a:chExt cx="33" cy="60"/>
                          </a:xfrm>
                        </wpg:grpSpPr>
                        <wps:wsp>
                          <wps:cNvPr id="19650" name="Freeform 2261"/>
                          <wps:cNvSpPr>
                            <a:spLocks/>
                          </wps:cNvSpPr>
                          <wps:spPr bwMode="auto">
                            <a:xfrm>
                              <a:off x="7046" y="3264"/>
                              <a:ext cx="33" cy="60"/>
                            </a:xfrm>
                            <a:custGeom>
                              <a:avLst/>
                              <a:gdLst>
                                <a:gd name="T0" fmla="+- 0 7046 7046"/>
                                <a:gd name="T1" fmla="*/ T0 w 33"/>
                                <a:gd name="T2" fmla="+- 0 3269 3264"/>
                                <a:gd name="T3" fmla="*/ 3269 h 60"/>
                                <a:gd name="T4" fmla="+- 0 7050 7046"/>
                                <a:gd name="T5" fmla="*/ T4 w 33"/>
                                <a:gd name="T6" fmla="+- 0 3264 3264"/>
                                <a:gd name="T7" fmla="*/ 3264 h 60"/>
                                <a:gd name="T8" fmla="+- 0 7053 7046"/>
                                <a:gd name="T9" fmla="*/ T8 w 33"/>
                                <a:gd name="T10" fmla="+- 0 3264 3264"/>
                                <a:gd name="T11" fmla="*/ 3264 h 60"/>
                                <a:gd name="T12" fmla="+- 0 7053 7046"/>
                                <a:gd name="T13" fmla="*/ T12 w 33"/>
                                <a:gd name="T14" fmla="+- 0 3290 3264"/>
                                <a:gd name="T15" fmla="*/ 3290 h 60"/>
                                <a:gd name="T16" fmla="+- 0 7070 7046"/>
                                <a:gd name="T17" fmla="*/ T16 w 33"/>
                                <a:gd name="T18" fmla="+- 0 3290 3264"/>
                                <a:gd name="T19" fmla="*/ 3290 h 60"/>
                                <a:gd name="T20" fmla="+- 0 7071 7046"/>
                                <a:gd name="T21" fmla="*/ T20 w 33"/>
                                <a:gd name="T22" fmla="+- 0 3291 3264"/>
                                <a:gd name="T23" fmla="*/ 3291 h 60"/>
                                <a:gd name="T24" fmla="+- 0 7073 7046"/>
                                <a:gd name="T25" fmla="*/ T24 w 33"/>
                                <a:gd name="T26" fmla="+- 0 3291 3264"/>
                                <a:gd name="T27" fmla="*/ 3291 h 60"/>
                                <a:gd name="T28" fmla="+- 0 7076 7046"/>
                                <a:gd name="T29" fmla="*/ T28 w 33"/>
                                <a:gd name="T30" fmla="+- 0 3289 3264"/>
                                <a:gd name="T31" fmla="*/ 3289 h 60"/>
                                <a:gd name="T32" fmla="+- 0 7078 7046"/>
                                <a:gd name="T33" fmla="*/ T32 w 33"/>
                                <a:gd name="T34" fmla="+- 0 3287 3264"/>
                                <a:gd name="T35" fmla="*/ 3287 h 60"/>
                                <a:gd name="T36" fmla="+- 0 7080 7046"/>
                                <a:gd name="T37" fmla="*/ T36 w 33"/>
                                <a:gd name="T38" fmla="+- 0 3292 3264"/>
                                <a:gd name="T39" fmla="*/ 3292 h 60"/>
                                <a:gd name="T40" fmla="+- 0 7080 7046"/>
                                <a:gd name="T41" fmla="*/ T40 w 33"/>
                                <a:gd name="T42" fmla="+- 0 3294 3264"/>
                                <a:gd name="T43" fmla="*/ 3294 h 60"/>
                                <a:gd name="T44" fmla="+- 0 7078 7046"/>
                                <a:gd name="T45" fmla="*/ T44 w 33"/>
                                <a:gd name="T46" fmla="+- 0 3299 3264"/>
                                <a:gd name="T47" fmla="*/ 3299 h 60"/>
                                <a:gd name="T48" fmla="+- 0 7076 7046"/>
                                <a:gd name="T49" fmla="*/ T48 w 33"/>
                                <a:gd name="T50" fmla="+- 0 3298 3264"/>
                                <a:gd name="T51" fmla="*/ 3298 h 60"/>
                                <a:gd name="T52" fmla="+- 0 7073 7046"/>
                                <a:gd name="T53" fmla="*/ T52 w 33"/>
                                <a:gd name="T54" fmla="+- 0 3296 3264"/>
                                <a:gd name="T55" fmla="*/ 3296 h 60"/>
                                <a:gd name="T56" fmla="+- 0 7071 7046"/>
                                <a:gd name="T57" fmla="*/ T56 w 33"/>
                                <a:gd name="T58" fmla="+- 0 3296 3264"/>
                                <a:gd name="T59" fmla="*/ 3296 h 60"/>
                                <a:gd name="T60" fmla="+- 0 7070 7046"/>
                                <a:gd name="T61" fmla="*/ T60 w 33"/>
                                <a:gd name="T62" fmla="+- 0 3297 3264"/>
                                <a:gd name="T63" fmla="*/ 3297 h 60"/>
                                <a:gd name="T64" fmla="+- 0 7053 7046"/>
                                <a:gd name="T65" fmla="*/ T64 w 33"/>
                                <a:gd name="T66" fmla="+- 0 3297 3264"/>
                                <a:gd name="T67" fmla="*/ 3297 h 60"/>
                                <a:gd name="T68" fmla="+- 0 7053 7046"/>
                                <a:gd name="T69" fmla="*/ T68 w 33"/>
                                <a:gd name="T70" fmla="+- 0 3323 3264"/>
                                <a:gd name="T71" fmla="*/ 3323 h 60"/>
                                <a:gd name="T72" fmla="+- 0 7050 7046"/>
                                <a:gd name="T73" fmla="*/ T72 w 33"/>
                                <a:gd name="T74" fmla="+- 0 3323 3264"/>
                                <a:gd name="T75" fmla="*/ 3323 h 60"/>
                                <a:gd name="T76" fmla="+- 0 7046 7046"/>
                                <a:gd name="T77" fmla="*/ T76 w 33"/>
                                <a:gd name="T78" fmla="+- 0 3318 3264"/>
                                <a:gd name="T79" fmla="*/ 3318 h 60"/>
                                <a:gd name="T80" fmla="+- 0 7046 7046"/>
                                <a:gd name="T81" fmla="*/ T80 w 33"/>
                                <a:gd name="T82" fmla="+- 0 3269 3264"/>
                                <a:gd name="T83" fmla="*/ 3269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4" y="0"/>
                                  </a:lnTo>
                                  <a:lnTo>
                                    <a:pt x="7" y="0"/>
                                  </a:lnTo>
                                  <a:lnTo>
                                    <a:pt x="7" y="26"/>
                                  </a:lnTo>
                                  <a:lnTo>
                                    <a:pt x="24" y="26"/>
                                  </a:lnTo>
                                  <a:lnTo>
                                    <a:pt x="25" y="27"/>
                                  </a:lnTo>
                                  <a:lnTo>
                                    <a:pt x="27" y="27"/>
                                  </a:lnTo>
                                  <a:lnTo>
                                    <a:pt x="30" y="25"/>
                                  </a:lnTo>
                                  <a:lnTo>
                                    <a:pt x="32" y="23"/>
                                  </a:lnTo>
                                  <a:lnTo>
                                    <a:pt x="34" y="28"/>
                                  </a:lnTo>
                                  <a:lnTo>
                                    <a:pt x="34" y="30"/>
                                  </a:lnTo>
                                  <a:lnTo>
                                    <a:pt x="32" y="35"/>
                                  </a:lnTo>
                                  <a:lnTo>
                                    <a:pt x="30" y="34"/>
                                  </a:lnTo>
                                  <a:lnTo>
                                    <a:pt x="27" y="32"/>
                                  </a:lnTo>
                                  <a:lnTo>
                                    <a:pt x="25" y="32"/>
                                  </a:lnTo>
                                  <a:lnTo>
                                    <a:pt x="24" y="33"/>
                                  </a:lnTo>
                                  <a:lnTo>
                                    <a:pt x="7" y="33"/>
                                  </a:lnTo>
                                  <a:lnTo>
                                    <a:pt x="7" y="59"/>
                                  </a:lnTo>
                                  <a:lnTo>
                                    <a:pt x="4" y="59"/>
                                  </a:lnTo>
                                  <a:lnTo>
                                    <a:pt x="0" y="54"/>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51" name="Group 2262"/>
                        <wpg:cNvGrpSpPr>
                          <a:grpSpLocks/>
                        </wpg:cNvGrpSpPr>
                        <wpg:grpSpPr bwMode="auto">
                          <a:xfrm>
                            <a:off x="7025" y="3269"/>
                            <a:ext cx="22" cy="50"/>
                            <a:chOff x="7025" y="3269"/>
                            <a:chExt cx="22" cy="50"/>
                          </a:xfrm>
                        </wpg:grpSpPr>
                        <wps:wsp>
                          <wps:cNvPr id="19652" name="Freeform 2263"/>
                          <wps:cNvSpPr>
                            <a:spLocks/>
                          </wps:cNvSpPr>
                          <wps:spPr bwMode="auto">
                            <a:xfrm>
                              <a:off x="7025" y="3269"/>
                              <a:ext cx="22" cy="50"/>
                            </a:xfrm>
                            <a:custGeom>
                              <a:avLst/>
                              <a:gdLst>
                                <a:gd name="T0" fmla="+- 0 7046 7025"/>
                                <a:gd name="T1" fmla="*/ T0 w 22"/>
                                <a:gd name="T2" fmla="+- 0 3269 3269"/>
                                <a:gd name="T3" fmla="*/ 3269 h 50"/>
                                <a:gd name="T4" fmla="+- 0 7038 7025"/>
                                <a:gd name="T5" fmla="*/ T4 w 22"/>
                                <a:gd name="T6" fmla="+- 0 3269 3269"/>
                                <a:gd name="T7" fmla="*/ 3269 h 50"/>
                                <a:gd name="T8" fmla="+- 0 7033 7025"/>
                                <a:gd name="T9" fmla="*/ T8 w 22"/>
                                <a:gd name="T10" fmla="+- 0 3274 3269"/>
                                <a:gd name="T11" fmla="*/ 3274 h 50"/>
                                <a:gd name="T12" fmla="+- 0 7034 7025"/>
                                <a:gd name="T13" fmla="*/ T12 w 22"/>
                                <a:gd name="T14" fmla="+- 0 3285 3269"/>
                                <a:gd name="T15" fmla="*/ 3285 h 50"/>
                                <a:gd name="T16" fmla="+- 0 7025 7025"/>
                                <a:gd name="T17" fmla="*/ T16 w 22"/>
                                <a:gd name="T18" fmla="+- 0 3285 3269"/>
                                <a:gd name="T19" fmla="*/ 3285 h 50"/>
                                <a:gd name="T20" fmla="+- 0 7025 7025"/>
                                <a:gd name="T21" fmla="*/ T20 w 22"/>
                                <a:gd name="T22" fmla="+- 0 3302 3269"/>
                                <a:gd name="T23" fmla="*/ 3302 h 50"/>
                                <a:gd name="T24" fmla="+- 0 7034 7025"/>
                                <a:gd name="T25" fmla="*/ T24 w 22"/>
                                <a:gd name="T26" fmla="+- 0 3302 3269"/>
                                <a:gd name="T27" fmla="*/ 3302 h 50"/>
                                <a:gd name="T28" fmla="+- 0 7033 7025"/>
                                <a:gd name="T29" fmla="*/ T28 w 22"/>
                                <a:gd name="T30" fmla="+- 0 3313 3269"/>
                                <a:gd name="T31" fmla="*/ 3313 h 50"/>
                                <a:gd name="T32" fmla="+- 0 7038 7025"/>
                                <a:gd name="T33" fmla="*/ T32 w 22"/>
                                <a:gd name="T34" fmla="+- 0 3318 3269"/>
                                <a:gd name="T35" fmla="*/ 3318 h 50"/>
                                <a:gd name="T36" fmla="+- 0 7046 7025"/>
                                <a:gd name="T37" fmla="*/ T36 w 22"/>
                                <a:gd name="T38" fmla="+- 0 3318 3269"/>
                                <a:gd name="T39" fmla="*/ 3318 h 50"/>
                                <a:gd name="T40" fmla="+- 0 7046 7025"/>
                                <a:gd name="T41" fmla="*/ T40 w 22"/>
                                <a:gd name="T42" fmla="+- 0 3269 3269"/>
                                <a:gd name="T43" fmla="*/ 3269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49"/>
                                  </a:lnTo>
                                  <a:lnTo>
                                    <a:pt x="21" y="49"/>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53" name="Group 2264"/>
                        <wpg:cNvGrpSpPr>
                          <a:grpSpLocks/>
                        </wpg:cNvGrpSpPr>
                        <wpg:grpSpPr bwMode="auto">
                          <a:xfrm>
                            <a:off x="7025" y="3269"/>
                            <a:ext cx="22" cy="50"/>
                            <a:chOff x="7025" y="3269"/>
                            <a:chExt cx="22" cy="50"/>
                          </a:xfrm>
                        </wpg:grpSpPr>
                        <wps:wsp>
                          <wps:cNvPr id="19654" name="Freeform 2265"/>
                          <wps:cNvSpPr>
                            <a:spLocks/>
                          </wps:cNvSpPr>
                          <wps:spPr bwMode="auto">
                            <a:xfrm>
                              <a:off x="7025" y="3269"/>
                              <a:ext cx="22" cy="50"/>
                            </a:xfrm>
                            <a:custGeom>
                              <a:avLst/>
                              <a:gdLst>
                                <a:gd name="T0" fmla="+- 0 7046 7025"/>
                                <a:gd name="T1" fmla="*/ T0 w 22"/>
                                <a:gd name="T2" fmla="+- 0 3318 3269"/>
                                <a:gd name="T3" fmla="*/ 3318 h 50"/>
                                <a:gd name="T4" fmla="+- 0 7038 7025"/>
                                <a:gd name="T5" fmla="*/ T4 w 22"/>
                                <a:gd name="T6" fmla="+- 0 3318 3269"/>
                                <a:gd name="T7" fmla="*/ 3318 h 50"/>
                                <a:gd name="T8" fmla="+- 0 7033 7025"/>
                                <a:gd name="T9" fmla="*/ T8 w 22"/>
                                <a:gd name="T10" fmla="+- 0 3313 3269"/>
                                <a:gd name="T11" fmla="*/ 3313 h 50"/>
                                <a:gd name="T12" fmla="+- 0 7034 7025"/>
                                <a:gd name="T13" fmla="*/ T12 w 22"/>
                                <a:gd name="T14" fmla="+- 0 3302 3269"/>
                                <a:gd name="T15" fmla="*/ 3302 h 50"/>
                                <a:gd name="T16" fmla="+- 0 7025 7025"/>
                                <a:gd name="T17" fmla="*/ T16 w 22"/>
                                <a:gd name="T18" fmla="+- 0 3302 3269"/>
                                <a:gd name="T19" fmla="*/ 3302 h 50"/>
                                <a:gd name="T20" fmla="+- 0 7025 7025"/>
                                <a:gd name="T21" fmla="*/ T20 w 22"/>
                                <a:gd name="T22" fmla="+- 0 3285 3269"/>
                                <a:gd name="T23" fmla="*/ 3285 h 50"/>
                                <a:gd name="T24" fmla="+- 0 7034 7025"/>
                                <a:gd name="T25" fmla="*/ T24 w 22"/>
                                <a:gd name="T26" fmla="+- 0 3285 3269"/>
                                <a:gd name="T27" fmla="*/ 3285 h 50"/>
                                <a:gd name="T28" fmla="+- 0 7033 7025"/>
                                <a:gd name="T29" fmla="*/ T28 w 22"/>
                                <a:gd name="T30" fmla="+- 0 3274 3269"/>
                                <a:gd name="T31" fmla="*/ 3274 h 50"/>
                                <a:gd name="T32" fmla="+- 0 7038 7025"/>
                                <a:gd name="T33" fmla="*/ T32 w 22"/>
                                <a:gd name="T34" fmla="+- 0 3269 3269"/>
                                <a:gd name="T35" fmla="*/ 3269 h 50"/>
                                <a:gd name="T36" fmla="+- 0 7046 7025"/>
                                <a:gd name="T37" fmla="*/ T36 w 22"/>
                                <a:gd name="T38" fmla="+- 0 3269 3269"/>
                                <a:gd name="T39" fmla="*/ 3269 h 50"/>
                                <a:gd name="T40" fmla="+- 0 7046 7025"/>
                                <a:gd name="T41" fmla="*/ T40 w 22"/>
                                <a:gd name="T42" fmla="+- 0 3318 3269"/>
                                <a:gd name="T43" fmla="*/ 3318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49"/>
                                  </a:moveTo>
                                  <a:lnTo>
                                    <a:pt x="13" y="49"/>
                                  </a:lnTo>
                                  <a:lnTo>
                                    <a:pt x="8" y="44"/>
                                  </a:lnTo>
                                  <a:lnTo>
                                    <a:pt x="9" y="33"/>
                                  </a:lnTo>
                                  <a:lnTo>
                                    <a:pt x="0" y="33"/>
                                  </a:lnTo>
                                  <a:lnTo>
                                    <a:pt x="0" y="16"/>
                                  </a:lnTo>
                                  <a:lnTo>
                                    <a:pt x="9" y="16"/>
                                  </a:lnTo>
                                  <a:lnTo>
                                    <a:pt x="8" y="5"/>
                                  </a:lnTo>
                                  <a:lnTo>
                                    <a:pt x="13" y="0"/>
                                  </a:lnTo>
                                  <a:lnTo>
                                    <a:pt x="21" y="0"/>
                                  </a:lnTo>
                                  <a:lnTo>
                                    <a:pt x="21" y="49"/>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55" name="Picture 2266"/>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7046" y="3344"/>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56" name="Group 2267"/>
                        <wpg:cNvGrpSpPr>
                          <a:grpSpLocks/>
                        </wpg:cNvGrpSpPr>
                        <wpg:grpSpPr bwMode="auto">
                          <a:xfrm>
                            <a:off x="7046" y="3344"/>
                            <a:ext cx="33" cy="60"/>
                            <a:chOff x="7046" y="3344"/>
                            <a:chExt cx="33" cy="60"/>
                          </a:xfrm>
                        </wpg:grpSpPr>
                        <wps:wsp>
                          <wps:cNvPr id="19657" name="Freeform 2268"/>
                          <wps:cNvSpPr>
                            <a:spLocks/>
                          </wps:cNvSpPr>
                          <wps:spPr bwMode="auto">
                            <a:xfrm>
                              <a:off x="7046" y="3344"/>
                              <a:ext cx="33" cy="60"/>
                            </a:xfrm>
                            <a:custGeom>
                              <a:avLst/>
                              <a:gdLst>
                                <a:gd name="T0" fmla="+- 0 7046 7046"/>
                                <a:gd name="T1" fmla="*/ T0 w 33"/>
                                <a:gd name="T2" fmla="+- 0 3349 3344"/>
                                <a:gd name="T3" fmla="*/ 3349 h 60"/>
                                <a:gd name="T4" fmla="+- 0 7050 7046"/>
                                <a:gd name="T5" fmla="*/ T4 w 33"/>
                                <a:gd name="T6" fmla="+- 0 3344 3344"/>
                                <a:gd name="T7" fmla="*/ 3344 h 60"/>
                                <a:gd name="T8" fmla="+- 0 7053 7046"/>
                                <a:gd name="T9" fmla="*/ T8 w 33"/>
                                <a:gd name="T10" fmla="+- 0 3344 3344"/>
                                <a:gd name="T11" fmla="*/ 3344 h 60"/>
                                <a:gd name="T12" fmla="+- 0 7053 7046"/>
                                <a:gd name="T13" fmla="*/ T12 w 33"/>
                                <a:gd name="T14" fmla="+- 0 3370 3344"/>
                                <a:gd name="T15" fmla="*/ 3370 h 60"/>
                                <a:gd name="T16" fmla="+- 0 7070 7046"/>
                                <a:gd name="T17" fmla="*/ T16 w 33"/>
                                <a:gd name="T18" fmla="+- 0 3370 3344"/>
                                <a:gd name="T19" fmla="*/ 3370 h 60"/>
                                <a:gd name="T20" fmla="+- 0 7071 7046"/>
                                <a:gd name="T21" fmla="*/ T20 w 33"/>
                                <a:gd name="T22" fmla="+- 0 3372 3344"/>
                                <a:gd name="T23" fmla="*/ 3372 h 60"/>
                                <a:gd name="T24" fmla="+- 0 7073 7046"/>
                                <a:gd name="T25" fmla="*/ T24 w 33"/>
                                <a:gd name="T26" fmla="+- 0 3372 3344"/>
                                <a:gd name="T27" fmla="*/ 3372 h 60"/>
                                <a:gd name="T28" fmla="+- 0 7076 7046"/>
                                <a:gd name="T29" fmla="*/ T28 w 33"/>
                                <a:gd name="T30" fmla="+- 0 3369 3344"/>
                                <a:gd name="T31" fmla="*/ 3369 h 60"/>
                                <a:gd name="T32" fmla="+- 0 7078 7046"/>
                                <a:gd name="T33" fmla="*/ T32 w 33"/>
                                <a:gd name="T34" fmla="+- 0 3368 3344"/>
                                <a:gd name="T35" fmla="*/ 3368 h 60"/>
                                <a:gd name="T36" fmla="+- 0 7080 7046"/>
                                <a:gd name="T37" fmla="*/ T36 w 33"/>
                                <a:gd name="T38" fmla="+- 0 3373 3344"/>
                                <a:gd name="T39" fmla="*/ 3373 h 60"/>
                                <a:gd name="T40" fmla="+- 0 7080 7046"/>
                                <a:gd name="T41" fmla="*/ T40 w 33"/>
                                <a:gd name="T42" fmla="+- 0 3375 3344"/>
                                <a:gd name="T43" fmla="*/ 3375 h 60"/>
                                <a:gd name="T44" fmla="+- 0 7078 7046"/>
                                <a:gd name="T45" fmla="*/ T44 w 33"/>
                                <a:gd name="T46" fmla="+- 0 3380 3344"/>
                                <a:gd name="T47" fmla="*/ 3380 h 60"/>
                                <a:gd name="T48" fmla="+- 0 7076 7046"/>
                                <a:gd name="T49" fmla="*/ T48 w 33"/>
                                <a:gd name="T50" fmla="+- 0 3379 3344"/>
                                <a:gd name="T51" fmla="*/ 3379 h 60"/>
                                <a:gd name="T52" fmla="+- 0 7073 7046"/>
                                <a:gd name="T53" fmla="*/ T52 w 33"/>
                                <a:gd name="T54" fmla="+- 0 3376 3344"/>
                                <a:gd name="T55" fmla="*/ 3376 h 60"/>
                                <a:gd name="T56" fmla="+- 0 7071 7046"/>
                                <a:gd name="T57" fmla="*/ T56 w 33"/>
                                <a:gd name="T58" fmla="+- 0 3376 3344"/>
                                <a:gd name="T59" fmla="*/ 3376 h 60"/>
                                <a:gd name="T60" fmla="+- 0 7070 7046"/>
                                <a:gd name="T61" fmla="*/ T60 w 33"/>
                                <a:gd name="T62" fmla="+- 0 3377 3344"/>
                                <a:gd name="T63" fmla="*/ 3377 h 60"/>
                                <a:gd name="T64" fmla="+- 0 7053 7046"/>
                                <a:gd name="T65" fmla="*/ T64 w 33"/>
                                <a:gd name="T66" fmla="+- 0 3377 3344"/>
                                <a:gd name="T67" fmla="*/ 3377 h 60"/>
                                <a:gd name="T68" fmla="+- 0 7053 7046"/>
                                <a:gd name="T69" fmla="*/ T68 w 33"/>
                                <a:gd name="T70" fmla="+- 0 3404 3344"/>
                                <a:gd name="T71" fmla="*/ 3404 h 60"/>
                                <a:gd name="T72" fmla="+- 0 7050 7046"/>
                                <a:gd name="T73" fmla="*/ T72 w 33"/>
                                <a:gd name="T74" fmla="+- 0 3404 3344"/>
                                <a:gd name="T75" fmla="*/ 3404 h 60"/>
                                <a:gd name="T76" fmla="+- 0 7046 7046"/>
                                <a:gd name="T77" fmla="*/ T76 w 33"/>
                                <a:gd name="T78" fmla="+- 0 3399 3344"/>
                                <a:gd name="T79" fmla="*/ 3399 h 60"/>
                                <a:gd name="T80" fmla="+- 0 7046 7046"/>
                                <a:gd name="T81" fmla="*/ T80 w 33"/>
                                <a:gd name="T82" fmla="+- 0 3349 3344"/>
                                <a:gd name="T83" fmla="*/ 3349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4" y="0"/>
                                  </a:lnTo>
                                  <a:lnTo>
                                    <a:pt x="7" y="0"/>
                                  </a:lnTo>
                                  <a:lnTo>
                                    <a:pt x="7" y="26"/>
                                  </a:lnTo>
                                  <a:lnTo>
                                    <a:pt x="24" y="26"/>
                                  </a:lnTo>
                                  <a:lnTo>
                                    <a:pt x="25" y="28"/>
                                  </a:lnTo>
                                  <a:lnTo>
                                    <a:pt x="27" y="28"/>
                                  </a:lnTo>
                                  <a:lnTo>
                                    <a:pt x="30" y="25"/>
                                  </a:lnTo>
                                  <a:lnTo>
                                    <a:pt x="32" y="24"/>
                                  </a:lnTo>
                                  <a:lnTo>
                                    <a:pt x="34" y="29"/>
                                  </a:lnTo>
                                  <a:lnTo>
                                    <a:pt x="34" y="31"/>
                                  </a:lnTo>
                                  <a:lnTo>
                                    <a:pt x="32" y="36"/>
                                  </a:lnTo>
                                  <a:lnTo>
                                    <a:pt x="30" y="35"/>
                                  </a:lnTo>
                                  <a:lnTo>
                                    <a:pt x="27" y="32"/>
                                  </a:lnTo>
                                  <a:lnTo>
                                    <a:pt x="25" y="32"/>
                                  </a:lnTo>
                                  <a:lnTo>
                                    <a:pt x="24" y="33"/>
                                  </a:lnTo>
                                  <a:lnTo>
                                    <a:pt x="7" y="33"/>
                                  </a:lnTo>
                                  <a:lnTo>
                                    <a:pt x="7" y="60"/>
                                  </a:lnTo>
                                  <a:lnTo>
                                    <a:pt x="4" y="60"/>
                                  </a:lnTo>
                                  <a:lnTo>
                                    <a:pt x="0" y="55"/>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58" name="Group 2269"/>
                        <wpg:cNvGrpSpPr>
                          <a:grpSpLocks/>
                        </wpg:cNvGrpSpPr>
                        <wpg:grpSpPr bwMode="auto">
                          <a:xfrm>
                            <a:off x="7025" y="3349"/>
                            <a:ext cx="22" cy="50"/>
                            <a:chOff x="7025" y="3349"/>
                            <a:chExt cx="22" cy="50"/>
                          </a:xfrm>
                        </wpg:grpSpPr>
                        <wps:wsp>
                          <wps:cNvPr id="19659" name="Freeform 2270"/>
                          <wps:cNvSpPr>
                            <a:spLocks/>
                          </wps:cNvSpPr>
                          <wps:spPr bwMode="auto">
                            <a:xfrm>
                              <a:off x="7025" y="3349"/>
                              <a:ext cx="22" cy="50"/>
                            </a:xfrm>
                            <a:custGeom>
                              <a:avLst/>
                              <a:gdLst>
                                <a:gd name="T0" fmla="+- 0 7046 7025"/>
                                <a:gd name="T1" fmla="*/ T0 w 22"/>
                                <a:gd name="T2" fmla="+- 0 3349 3349"/>
                                <a:gd name="T3" fmla="*/ 3349 h 50"/>
                                <a:gd name="T4" fmla="+- 0 7038 7025"/>
                                <a:gd name="T5" fmla="*/ T4 w 22"/>
                                <a:gd name="T6" fmla="+- 0 3349 3349"/>
                                <a:gd name="T7" fmla="*/ 3349 h 50"/>
                                <a:gd name="T8" fmla="+- 0 7033 7025"/>
                                <a:gd name="T9" fmla="*/ T8 w 22"/>
                                <a:gd name="T10" fmla="+- 0 3354 3349"/>
                                <a:gd name="T11" fmla="*/ 3354 h 50"/>
                                <a:gd name="T12" fmla="+- 0 7034 7025"/>
                                <a:gd name="T13" fmla="*/ T12 w 22"/>
                                <a:gd name="T14" fmla="+- 0 3365 3349"/>
                                <a:gd name="T15" fmla="*/ 3365 h 50"/>
                                <a:gd name="T16" fmla="+- 0 7025 7025"/>
                                <a:gd name="T17" fmla="*/ T16 w 22"/>
                                <a:gd name="T18" fmla="+- 0 3365 3349"/>
                                <a:gd name="T19" fmla="*/ 3365 h 50"/>
                                <a:gd name="T20" fmla="+- 0 7025 7025"/>
                                <a:gd name="T21" fmla="*/ T20 w 22"/>
                                <a:gd name="T22" fmla="+- 0 3382 3349"/>
                                <a:gd name="T23" fmla="*/ 3382 h 50"/>
                                <a:gd name="T24" fmla="+- 0 7034 7025"/>
                                <a:gd name="T25" fmla="*/ T24 w 22"/>
                                <a:gd name="T26" fmla="+- 0 3382 3349"/>
                                <a:gd name="T27" fmla="*/ 3382 h 50"/>
                                <a:gd name="T28" fmla="+- 0 7033 7025"/>
                                <a:gd name="T29" fmla="*/ T28 w 22"/>
                                <a:gd name="T30" fmla="+- 0 3393 3349"/>
                                <a:gd name="T31" fmla="*/ 3393 h 50"/>
                                <a:gd name="T32" fmla="+- 0 7038 7025"/>
                                <a:gd name="T33" fmla="*/ T32 w 22"/>
                                <a:gd name="T34" fmla="+- 0 3399 3349"/>
                                <a:gd name="T35" fmla="*/ 3399 h 50"/>
                                <a:gd name="T36" fmla="+- 0 7046 7025"/>
                                <a:gd name="T37" fmla="*/ T36 w 22"/>
                                <a:gd name="T38" fmla="+- 0 3399 3349"/>
                                <a:gd name="T39" fmla="*/ 3399 h 50"/>
                                <a:gd name="T40" fmla="+- 0 7046 7025"/>
                                <a:gd name="T41" fmla="*/ T40 w 22"/>
                                <a:gd name="T42" fmla="+- 0 3349 3349"/>
                                <a:gd name="T43" fmla="*/ 3349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50"/>
                                  </a:lnTo>
                                  <a:lnTo>
                                    <a:pt x="21" y="50"/>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60" name="Group 2271"/>
                        <wpg:cNvGrpSpPr>
                          <a:grpSpLocks/>
                        </wpg:cNvGrpSpPr>
                        <wpg:grpSpPr bwMode="auto">
                          <a:xfrm>
                            <a:off x="7025" y="3349"/>
                            <a:ext cx="22" cy="50"/>
                            <a:chOff x="7025" y="3349"/>
                            <a:chExt cx="22" cy="50"/>
                          </a:xfrm>
                        </wpg:grpSpPr>
                        <wps:wsp>
                          <wps:cNvPr id="19661" name="Freeform 2272"/>
                          <wps:cNvSpPr>
                            <a:spLocks/>
                          </wps:cNvSpPr>
                          <wps:spPr bwMode="auto">
                            <a:xfrm>
                              <a:off x="7025" y="3349"/>
                              <a:ext cx="22" cy="50"/>
                            </a:xfrm>
                            <a:custGeom>
                              <a:avLst/>
                              <a:gdLst>
                                <a:gd name="T0" fmla="+- 0 7046 7025"/>
                                <a:gd name="T1" fmla="*/ T0 w 22"/>
                                <a:gd name="T2" fmla="+- 0 3399 3349"/>
                                <a:gd name="T3" fmla="*/ 3399 h 50"/>
                                <a:gd name="T4" fmla="+- 0 7038 7025"/>
                                <a:gd name="T5" fmla="*/ T4 w 22"/>
                                <a:gd name="T6" fmla="+- 0 3399 3349"/>
                                <a:gd name="T7" fmla="*/ 3399 h 50"/>
                                <a:gd name="T8" fmla="+- 0 7033 7025"/>
                                <a:gd name="T9" fmla="*/ T8 w 22"/>
                                <a:gd name="T10" fmla="+- 0 3393 3349"/>
                                <a:gd name="T11" fmla="*/ 3393 h 50"/>
                                <a:gd name="T12" fmla="+- 0 7034 7025"/>
                                <a:gd name="T13" fmla="*/ T12 w 22"/>
                                <a:gd name="T14" fmla="+- 0 3382 3349"/>
                                <a:gd name="T15" fmla="*/ 3382 h 50"/>
                                <a:gd name="T16" fmla="+- 0 7025 7025"/>
                                <a:gd name="T17" fmla="*/ T16 w 22"/>
                                <a:gd name="T18" fmla="+- 0 3382 3349"/>
                                <a:gd name="T19" fmla="*/ 3382 h 50"/>
                                <a:gd name="T20" fmla="+- 0 7025 7025"/>
                                <a:gd name="T21" fmla="*/ T20 w 22"/>
                                <a:gd name="T22" fmla="+- 0 3365 3349"/>
                                <a:gd name="T23" fmla="*/ 3365 h 50"/>
                                <a:gd name="T24" fmla="+- 0 7034 7025"/>
                                <a:gd name="T25" fmla="*/ T24 w 22"/>
                                <a:gd name="T26" fmla="+- 0 3365 3349"/>
                                <a:gd name="T27" fmla="*/ 3365 h 50"/>
                                <a:gd name="T28" fmla="+- 0 7033 7025"/>
                                <a:gd name="T29" fmla="*/ T28 w 22"/>
                                <a:gd name="T30" fmla="+- 0 3354 3349"/>
                                <a:gd name="T31" fmla="*/ 3354 h 50"/>
                                <a:gd name="T32" fmla="+- 0 7038 7025"/>
                                <a:gd name="T33" fmla="*/ T32 w 22"/>
                                <a:gd name="T34" fmla="+- 0 3349 3349"/>
                                <a:gd name="T35" fmla="*/ 3349 h 50"/>
                                <a:gd name="T36" fmla="+- 0 7046 7025"/>
                                <a:gd name="T37" fmla="*/ T36 w 22"/>
                                <a:gd name="T38" fmla="+- 0 3349 3349"/>
                                <a:gd name="T39" fmla="*/ 3349 h 50"/>
                                <a:gd name="T40" fmla="+- 0 7046 7025"/>
                                <a:gd name="T41" fmla="*/ T40 w 22"/>
                                <a:gd name="T42" fmla="+- 0 3399 3349"/>
                                <a:gd name="T43" fmla="*/ 3399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50"/>
                                  </a:moveTo>
                                  <a:lnTo>
                                    <a:pt x="13" y="50"/>
                                  </a:lnTo>
                                  <a:lnTo>
                                    <a:pt x="8" y="44"/>
                                  </a:lnTo>
                                  <a:lnTo>
                                    <a:pt x="9" y="33"/>
                                  </a:lnTo>
                                  <a:lnTo>
                                    <a:pt x="0" y="33"/>
                                  </a:lnTo>
                                  <a:lnTo>
                                    <a:pt x="0" y="16"/>
                                  </a:lnTo>
                                  <a:lnTo>
                                    <a:pt x="9" y="16"/>
                                  </a:lnTo>
                                  <a:lnTo>
                                    <a:pt x="8" y="5"/>
                                  </a:lnTo>
                                  <a:lnTo>
                                    <a:pt x="13" y="0"/>
                                  </a:lnTo>
                                  <a:lnTo>
                                    <a:pt x="21" y="0"/>
                                  </a:lnTo>
                                  <a:lnTo>
                                    <a:pt x="21" y="50"/>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62" name="Picture 2273"/>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7046" y="3344"/>
                              <a:ext cx="33" cy="6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63" name="Group 2274"/>
                        <wpg:cNvGrpSpPr>
                          <a:grpSpLocks/>
                        </wpg:cNvGrpSpPr>
                        <wpg:grpSpPr bwMode="auto">
                          <a:xfrm>
                            <a:off x="7046" y="3344"/>
                            <a:ext cx="33" cy="60"/>
                            <a:chOff x="7046" y="3344"/>
                            <a:chExt cx="33" cy="60"/>
                          </a:xfrm>
                        </wpg:grpSpPr>
                        <wps:wsp>
                          <wps:cNvPr id="19664" name="Freeform 2275"/>
                          <wps:cNvSpPr>
                            <a:spLocks/>
                          </wps:cNvSpPr>
                          <wps:spPr bwMode="auto">
                            <a:xfrm>
                              <a:off x="7046" y="3344"/>
                              <a:ext cx="33" cy="60"/>
                            </a:xfrm>
                            <a:custGeom>
                              <a:avLst/>
                              <a:gdLst>
                                <a:gd name="T0" fmla="+- 0 7046 7046"/>
                                <a:gd name="T1" fmla="*/ T0 w 33"/>
                                <a:gd name="T2" fmla="+- 0 3349 3344"/>
                                <a:gd name="T3" fmla="*/ 3349 h 60"/>
                                <a:gd name="T4" fmla="+- 0 7050 7046"/>
                                <a:gd name="T5" fmla="*/ T4 w 33"/>
                                <a:gd name="T6" fmla="+- 0 3344 3344"/>
                                <a:gd name="T7" fmla="*/ 3344 h 60"/>
                                <a:gd name="T8" fmla="+- 0 7053 7046"/>
                                <a:gd name="T9" fmla="*/ T8 w 33"/>
                                <a:gd name="T10" fmla="+- 0 3344 3344"/>
                                <a:gd name="T11" fmla="*/ 3344 h 60"/>
                                <a:gd name="T12" fmla="+- 0 7053 7046"/>
                                <a:gd name="T13" fmla="*/ T12 w 33"/>
                                <a:gd name="T14" fmla="+- 0 3370 3344"/>
                                <a:gd name="T15" fmla="*/ 3370 h 60"/>
                                <a:gd name="T16" fmla="+- 0 7070 7046"/>
                                <a:gd name="T17" fmla="*/ T16 w 33"/>
                                <a:gd name="T18" fmla="+- 0 3370 3344"/>
                                <a:gd name="T19" fmla="*/ 3370 h 60"/>
                                <a:gd name="T20" fmla="+- 0 7071 7046"/>
                                <a:gd name="T21" fmla="*/ T20 w 33"/>
                                <a:gd name="T22" fmla="+- 0 3372 3344"/>
                                <a:gd name="T23" fmla="*/ 3372 h 60"/>
                                <a:gd name="T24" fmla="+- 0 7073 7046"/>
                                <a:gd name="T25" fmla="*/ T24 w 33"/>
                                <a:gd name="T26" fmla="+- 0 3372 3344"/>
                                <a:gd name="T27" fmla="*/ 3372 h 60"/>
                                <a:gd name="T28" fmla="+- 0 7076 7046"/>
                                <a:gd name="T29" fmla="*/ T28 w 33"/>
                                <a:gd name="T30" fmla="+- 0 3369 3344"/>
                                <a:gd name="T31" fmla="*/ 3369 h 60"/>
                                <a:gd name="T32" fmla="+- 0 7078 7046"/>
                                <a:gd name="T33" fmla="*/ T32 w 33"/>
                                <a:gd name="T34" fmla="+- 0 3368 3344"/>
                                <a:gd name="T35" fmla="*/ 3368 h 60"/>
                                <a:gd name="T36" fmla="+- 0 7080 7046"/>
                                <a:gd name="T37" fmla="*/ T36 w 33"/>
                                <a:gd name="T38" fmla="+- 0 3373 3344"/>
                                <a:gd name="T39" fmla="*/ 3373 h 60"/>
                                <a:gd name="T40" fmla="+- 0 7080 7046"/>
                                <a:gd name="T41" fmla="*/ T40 w 33"/>
                                <a:gd name="T42" fmla="+- 0 3375 3344"/>
                                <a:gd name="T43" fmla="*/ 3375 h 60"/>
                                <a:gd name="T44" fmla="+- 0 7078 7046"/>
                                <a:gd name="T45" fmla="*/ T44 w 33"/>
                                <a:gd name="T46" fmla="+- 0 3380 3344"/>
                                <a:gd name="T47" fmla="*/ 3380 h 60"/>
                                <a:gd name="T48" fmla="+- 0 7076 7046"/>
                                <a:gd name="T49" fmla="*/ T48 w 33"/>
                                <a:gd name="T50" fmla="+- 0 3379 3344"/>
                                <a:gd name="T51" fmla="*/ 3379 h 60"/>
                                <a:gd name="T52" fmla="+- 0 7073 7046"/>
                                <a:gd name="T53" fmla="*/ T52 w 33"/>
                                <a:gd name="T54" fmla="+- 0 3376 3344"/>
                                <a:gd name="T55" fmla="*/ 3376 h 60"/>
                                <a:gd name="T56" fmla="+- 0 7071 7046"/>
                                <a:gd name="T57" fmla="*/ T56 w 33"/>
                                <a:gd name="T58" fmla="+- 0 3376 3344"/>
                                <a:gd name="T59" fmla="*/ 3376 h 60"/>
                                <a:gd name="T60" fmla="+- 0 7070 7046"/>
                                <a:gd name="T61" fmla="*/ T60 w 33"/>
                                <a:gd name="T62" fmla="+- 0 3377 3344"/>
                                <a:gd name="T63" fmla="*/ 3377 h 60"/>
                                <a:gd name="T64" fmla="+- 0 7053 7046"/>
                                <a:gd name="T65" fmla="*/ T64 w 33"/>
                                <a:gd name="T66" fmla="+- 0 3377 3344"/>
                                <a:gd name="T67" fmla="*/ 3377 h 60"/>
                                <a:gd name="T68" fmla="+- 0 7053 7046"/>
                                <a:gd name="T69" fmla="*/ T68 w 33"/>
                                <a:gd name="T70" fmla="+- 0 3404 3344"/>
                                <a:gd name="T71" fmla="*/ 3404 h 60"/>
                                <a:gd name="T72" fmla="+- 0 7050 7046"/>
                                <a:gd name="T73" fmla="*/ T72 w 33"/>
                                <a:gd name="T74" fmla="+- 0 3404 3344"/>
                                <a:gd name="T75" fmla="*/ 3404 h 60"/>
                                <a:gd name="T76" fmla="+- 0 7046 7046"/>
                                <a:gd name="T77" fmla="*/ T76 w 33"/>
                                <a:gd name="T78" fmla="+- 0 3399 3344"/>
                                <a:gd name="T79" fmla="*/ 3399 h 60"/>
                                <a:gd name="T80" fmla="+- 0 7046 7046"/>
                                <a:gd name="T81" fmla="*/ T80 w 33"/>
                                <a:gd name="T82" fmla="+- 0 3349 3344"/>
                                <a:gd name="T83" fmla="*/ 3349 h 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 h="60">
                                  <a:moveTo>
                                    <a:pt x="0" y="5"/>
                                  </a:moveTo>
                                  <a:lnTo>
                                    <a:pt x="4" y="0"/>
                                  </a:lnTo>
                                  <a:lnTo>
                                    <a:pt x="7" y="0"/>
                                  </a:lnTo>
                                  <a:lnTo>
                                    <a:pt x="7" y="26"/>
                                  </a:lnTo>
                                  <a:lnTo>
                                    <a:pt x="24" y="26"/>
                                  </a:lnTo>
                                  <a:lnTo>
                                    <a:pt x="25" y="28"/>
                                  </a:lnTo>
                                  <a:lnTo>
                                    <a:pt x="27" y="28"/>
                                  </a:lnTo>
                                  <a:lnTo>
                                    <a:pt x="30" y="25"/>
                                  </a:lnTo>
                                  <a:lnTo>
                                    <a:pt x="32" y="24"/>
                                  </a:lnTo>
                                  <a:lnTo>
                                    <a:pt x="34" y="29"/>
                                  </a:lnTo>
                                  <a:lnTo>
                                    <a:pt x="34" y="31"/>
                                  </a:lnTo>
                                  <a:lnTo>
                                    <a:pt x="32" y="36"/>
                                  </a:lnTo>
                                  <a:lnTo>
                                    <a:pt x="30" y="35"/>
                                  </a:lnTo>
                                  <a:lnTo>
                                    <a:pt x="27" y="32"/>
                                  </a:lnTo>
                                  <a:lnTo>
                                    <a:pt x="25" y="32"/>
                                  </a:lnTo>
                                  <a:lnTo>
                                    <a:pt x="24" y="33"/>
                                  </a:lnTo>
                                  <a:lnTo>
                                    <a:pt x="7" y="33"/>
                                  </a:lnTo>
                                  <a:lnTo>
                                    <a:pt x="7" y="60"/>
                                  </a:lnTo>
                                  <a:lnTo>
                                    <a:pt x="4" y="60"/>
                                  </a:lnTo>
                                  <a:lnTo>
                                    <a:pt x="0" y="55"/>
                                  </a:lnTo>
                                  <a:lnTo>
                                    <a:pt x="0" y="5"/>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65" name="Group 2276"/>
                        <wpg:cNvGrpSpPr>
                          <a:grpSpLocks/>
                        </wpg:cNvGrpSpPr>
                        <wpg:grpSpPr bwMode="auto">
                          <a:xfrm>
                            <a:off x="7025" y="3349"/>
                            <a:ext cx="22" cy="50"/>
                            <a:chOff x="7025" y="3349"/>
                            <a:chExt cx="22" cy="50"/>
                          </a:xfrm>
                        </wpg:grpSpPr>
                        <wps:wsp>
                          <wps:cNvPr id="19666" name="Freeform 2277"/>
                          <wps:cNvSpPr>
                            <a:spLocks/>
                          </wps:cNvSpPr>
                          <wps:spPr bwMode="auto">
                            <a:xfrm>
                              <a:off x="7025" y="3349"/>
                              <a:ext cx="22" cy="50"/>
                            </a:xfrm>
                            <a:custGeom>
                              <a:avLst/>
                              <a:gdLst>
                                <a:gd name="T0" fmla="+- 0 7046 7025"/>
                                <a:gd name="T1" fmla="*/ T0 w 22"/>
                                <a:gd name="T2" fmla="+- 0 3349 3349"/>
                                <a:gd name="T3" fmla="*/ 3349 h 50"/>
                                <a:gd name="T4" fmla="+- 0 7038 7025"/>
                                <a:gd name="T5" fmla="*/ T4 w 22"/>
                                <a:gd name="T6" fmla="+- 0 3349 3349"/>
                                <a:gd name="T7" fmla="*/ 3349 h 50"/>
                                <a:gd name="T8" fmla="+- 0 7033 7025"/>
                                <a:gd name="T9" fmla="*/ T8 w 22"/>
                                <a:gd name="T10" fmla="+- 0 3354 3349"/>
                                <a:gd name="T11" fmla="*/ 3354 h 50"/>
                                <a:gd name="T12" fmla="+- 0 7034 7025"/>
                                <a:gd name="T13" fmla="*/ T12 w 22"/>
                                <a:gd name="T14" fmla="+- 0 3365 3349"/>
                                <a:gd name="T15" fmla="*/ 3365 h 50"/>
                                <a:gd name="T16" fmla="+- 0 7025 7025"/>
                                <a:gd name="T17" fmla="*/ T16 w 22"/>
                                <a:gd name="T18" fmla="+- 0 3365 3349"/>
                                <a:gd name="T19" fmla="*/ 3365 h 50"/>
                                <a:gd name="T20" fmla="+- 0 7025 7025"/>
                                <a:gd name="T21" fmla="*/ T20 w 22"/>
                                <a:gd name="T22" fmla="+- 0 3382 3349"/>
                                <a:gd name="T23" fmla="*/ 3382 h 50"/>
                                <a:gd name="T24" fmla="+- 0 7034 7025"/>
                                <a:gd name="T25" fmla="*/ T24 w 22"/>
                                <a:gd name="T26" fmla="+- 0 3382 3349"/>
                                <a:gd name="T27" fmla="*/ 3382 h 50"/>
                                <a:gd name="T28" fmla="+- 0 7033 7025"/>
                                <a:gd name="T29" fmla="*/ T28 w 22"/>
                                <a:gd name="T30" fmla="+- 0 3393 3349"/>
                                <a:gd name="T31" fmla="*/ 3393 h 50"/>
                                <a:gd name="T32" fmla="+- 0 7038 7025"/>
                                <a:gd name="T33" fmla="*/ T32 w 22"/>
                                <a:gd name="T34" fmla="+- 0 3399 3349"/>
                                <a:gd name="T35" fmla="*/ 3399 h 50"/>
                                <a:gd name="T36" fmla="+- 0 7046 7025"/>
                                <a:gd name="T37" fmla="*/ T36 w 22"/>
                                <a:gd name="T38" fmla="+- 0 3399 3349"/>
                                <a:gd name="T39" fmla="*/ 3399 h 50"/>
                                <a:gd name="T40" fmla="+- 0 7046 7025"/>
                                <a:gd name="T41" fmla="*/ T40 w 22"/>
                                <a:gd name="T42" fmla="+- 0 3349 3349"/>
                                <a:gd name="T43" fmla="*/ 3349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0"/>
                                  </a:moveTo>
                                  <a:lnTo>
                                    <a:pt x="13" y="0"/>
                                  </a:lnTo>
                                  <a:lnTo>
                                    <a:pt x="8" y="5"/>
                                  </a:lnTo>
                                  <a:lnTo>
                                    <a:pt x="9" y="16"/>
                                  </a:lnTo>
                                  <a:lnTo>
                                    <a:pt x="0" y="16"/>
                                  </a:lnTo>
                                  <a:lnTo>
                                    <a:pt x="0" y="33"/>
                                  </a:lnTo>
                                  <a:lnTo>
                                    <a:pt x="9" y="33"/>
                                  </a:lnTo>
                                  <a:lnTo>
                                    <a:pt x="8" y="44"/>
                                  </a:lnTo>
                                  <a:lnTo>
                                    <a:pt x="13" y="50"/>
                                  </a:lnTo>
                                  <a:lnTo>
                                    <a:pt x="21" y="50"/>
                                  </a:lnTo>
                                  <a:lnTo>
                                    <a:pt x="21" y="0"/>
                                  </a:lnTo>
                                </a:path>
                              </a:pathLst>
                            </a:custGeom>
                            <a:solidFill>
                              <a:srgbClr val="BC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67" name="Group 2278"/>
                        <wpg:cNvGrpSpPr>
                          <a:grpSpLocks/>
                        </wpg:cNvGrpSpPr>
                        <wpg:grpSpPr bwMode="auto">
                          <a:xfrm>
                            <a:off x="7025" y="3349"/>
                            <a:ext cx="22" cy="50"/>
                            <a:chOff x="7025" y="3349"/>
                            <a:chExt cx="22" cy="50"/>
                          </a:xfrm>
                        </wpg:grpSpPr>
                        <wps:wsp>
                          <wps:cNvPr id="19668" name="Freeform 2279"/>
                          <wps:cNvSpPr>
                            <a:spLocks/>
                          </wps:cNvSpPr>
                          <wps:spPr bwMode="auto">
                            <a:xfrm>
                              <a:off x="7025" y="3349"/>
                              <a:ext cx="22" cy="50"/>
                            </a:xfrm>
                            <a:custGeom>
                              <a:avLst/>
                              <a:gdLst>
                                <a:gd name="T0" fmla="+- 0 7046 7025"/>
                                <a:gd name="T1" fmla="*/ T0 w 22"/>
                                <a:gd name="T2" fmla="+- 0 3399 3349"/>
                                <a:gd name="T3" fmla="*/ 3399 h 50"/>
                                <a:gd name="T4" fmla="+- 0 7038 7025"/>
                                <a:gd name="T5" fmla="*/ T4 w 22"/>
                                <a:gd name="T6" fmla="+- 0 3399 3349"/>
                                <a:gd name="T7" fmla="*/ 3399 h 50"/>
                                <a:gd name="T8" fmla="+- 0 7033 7025"/>
                                <a:gd name="T9" fmla="*/ T8 w 22"/>
                                <a:gd name="T10" fmla="+- 0 3393 3349"/>
                                <a:gd name="T11" fmla="*/ 3393 h 50"/>
                                <a:gd name="T12" fmla="+- 0 7034 7025"/>
                                <a:gd name="T13" fmla="*/ T12 w 22"/>
                                <a:gd name="T14" fmla="+- 0 3382 3349"/>
                                <a:gd name="T15" fmla="*/ 3382 h 50"/>
                                <a:gd name="T16" fmla="+- 0 7025 7025"/>
                                <a:gd name="T17" fmla="*/ T16 w 22"/>
                                <a:gd name="T18" fmla="+- 0 3382 3349"/>
                                <a:gd name="T19" fmla="*/ 3382 h 50"/>
                                <a:gd name="T20" fmla="+- 0 7025 7025"/>
                                <a:gd name="T21" fmla="*/ T20 w 22"/>
                                <a:gd name="T22" fmla="+- 0 3365 3349"/>
                                <a:gd name="T23" fmla="*/ 3365 h 50"/>
                                <a:gd name="T24" fmla="+- 0 7034 7025"/>
                                <a:gd name="T25" fmla="*/ T24 w 22"/>
                                <a:gd name="T26" fmla="+- 0 3365 3349"/>
                                <a:gd name="T27" fmla="*/ 3365 h 50"/>
                                <a:gd name="T28" fmla="+- 0 7033 7025"/>
                                <a:gd name="T29" fmla="*/ T28 w 22"/>
                                <a:gd name="T30" fmla="+- 0 3354 3349"/>
                                <a:gd name="T31" fmla="*/ 3354 h 50"/>
                                <a:gd name="T32" fmla="+- 0 7038 7025"/>
                                <a:gd name="T33" fmla="*/ T32 w 22"/>
                                <a:gd name="T34" fmla="+- 0 3349 3349"/>
                                <a:gd name="T35" fmla="*/ 3349 h 50"/>
                                <a:gd name="T36" fmla="+- 0 7046 7025"/>
                                <a:gd name="T37" fmla="*/ T36 w 22"/>
                                <a:gd name="T38" fmla="+- 0 3349 3349"/>
                                <a:gd name="T39" fmla="*/ 3349 h 50"/>
                                <a:gd name="T40" fmla="+- 0 7046 7025"/>
                                <a:gd name="T41" fmla="*/ T40 w 22"/>
                                <a:gd name="T42" fmla="+- 0 3399 3349"/>
                                <a:gd name="T43" fmla="*/ 3399 h 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2" h="50">
                                  <a:moveTo>
                                    <a:pt x="21" y="50"/>
                                  </a:moveTo>
                                  <a:lnTo>
                                    <a:pt x="13" y="50"/>
                                  </a:lnTo>
                                  <a:lnTo>
                                    <a:pt x="8" y="44"/>
                                  </a:lnTo>
                                  <a:lnTo>
                                    <a:pt x="9" y="33"/>
                                  </a:lnTo>
                                  <a:lnTo>
                                    <a:pt x="0" y="33"/>
                                  </a:lnTo>
                                  <a:lnTo>
                                    <a:pt x="0" y="16"/>
                                  </a:lnTo>
                                  <a:lnTo>
                                    <a:pt x="9" y="16"/>
                                  </a:lnTo>
                                  <a:lnTo>
                                    <a:pt x="8" y="5"/>
                                  </a:lnTo>
                                  <a:lnTo>
                                    <a:pt x="13" y="0"/>
                                  </a:lnTo>
                                  <a:lnTo>
                                    <a:pt x="21" y="0"/>
                                  </a:lnTo>
                                  <a:lnTo>
                                    <a:pt x="21" y="50"/>
                                  </a:lnTo>
                                  <a:close/>
                                </a:path>
                              </a:pathLst>
                            </a:custGeom>
                            <a:noFill/>
                            <a:ln w="395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69" name="Picture 2280"/>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7118" y="3235"/>
                              <a:ext cx="226" cy="26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70" name="Group 2281"/>
                        <wpg:cNvGrpSpPr>
                          <a:grpSpLocks/>
                        </wpg:cNvGrpSpPr>
                        <wpg:grpSpPr bwMode="auto">
                          <a:xfrm>
                            <a:off x="7146" y="3488"/>
                            <a:ext cx="715" cy="116"/>
                            <a:chOff x="7146" y="3488"/>
                            <a:chExt cx="715" cy="116"/>
                          </a:xfrm>
                        </wpg:grpSpPr>
                        <wps:wsp>
                          <wps:cNvPr id="19671" name="Freeform 2282"/>
                          <wps:cNvSpPr>
                            <a:spLocks/>
                          </wps:cNvSpPr>
                          <wps:spPr bwMode="auto">
                            <a:xfrm>
                              <a:off x="7146" y="3488"/>
                              <a:ext cx="715" cy="116"/>
                            </a:xfrm>
                            <a:custGeom>
                              <a:avLst/>
                              <a:gdLst>
                                <a:gd name="T0" fmla="+- 0 7861 7146"/>
                                <a:gd name="T1" fmla="*/ T0 w 715"/>
                                <a:gd name="T2" fmla="+- 0 3488 3488"/>
                                <a:gd name="T3" fmla="*/ 3488 h 116"/>
                                <a:gd name="T4" fmla="+- 0 7801 7146"/>
                                <a:gd name="T5" fmla="*/ T4 w 715"/>
                                <a:gd name="T6" fmla="+- 0 3503 3488"/>
                                <a:gd name="T7" fmla="*/ 3503 h 116"/>
                                <a:gd name="T8" fmla="+- 0 7740 7146"/>
                                <a:gd name="T9" fmla="*/ T8 w 715"/>
                                <a:gd name="T10" fmla="+- 0 3518 3488"/>
                                <a:gd name="T11" fmla="*/ 3518 h 116"/>
                                <a:gd name="T12" fmla="+- 0 7709 7146"/>
                                <a:gd name="T13" fmla="*/ T12 w 715"/>
                                <a:gd name="T14" fmla="+- 0 3526 3488"/>
                                <a:gd name="T15" fmla="*/ 3526 h 116"/>
                                <a:gd name="T16" fmla="+- 0 7678 7146"/>
                                <a:gd name="T17" fmla="*/ T16 w 715"/>
                                <a:gd name="T18" fmla="+- 0 3534 3488"/>
                                <a:gd name="T19" fmla="*/ 3534 h 116"/>
                                <a:gd name="T20" fmla="+- 0 7617 7146"/>
                                <a:gd name="T21" fmla="*/ T20 w 715"/>
                                <a:gd name="T22" fmla="+- 0 3549 3488"/>
                                <a:gd name="T23" fmla="*/ 3549 h 116"/>
                                <a:gd name="T24" fmla="+- 0 7557 7146"/>
                                <a:gd name="T25" fmla="*/ T24 w 715"/>
                                <a:gd name="T26" fmla="+- 0 3563 3488"/>
                                <a:gd name="T27" fmla="*/ 3563 h 116"/>
                                <a:gd name="T28" fmla="+- 0 7472 7146"/>
                                <a:gd name="T29" fmla="*/ T28 w 715"/>
                                <a:gd name="T30" fmla="+- 0 3582 3488"/>
                                <a:gd name="T31" fmla="*/ 3582 h 116"/>
                                <a:gd name="T32" fmla="+- 0 7395 7146"/>
                                <a:gd name="T33" fmla="*/ T32 w 715"/>
                                <a:gd name="T34" fmla="+- 0 3596 3488"/>
                                <a:gd name="T35" fmla="*/ 3596 h 116"/>
                                <a:gd name="T36" fmla="+- 0 7328 7146"/>
                                <a:gd name="T37" fmla="*/ T36 w 715"/>
                                <a:gd name="T38" fmla="+- 0 3603 3488"/>
                                <a:gd name="T39" fmla="*/ 3603 h 116"/>
                                <a:gd name="T40" fmla="+- 0 7308 7146"/>
                                <a:gd name="T41" fmla="*/ T40 w 715"/>
                                <a:gd name="T42" fmla="+- 0 3604 3488"/>
                                <a:gd name="T43" fmla="*/ 3604 h 116"/>
                                <a:gd name="T44" fmla="+- 0 7279 7146"/>
                                <a:gd name="T45" fmla="*/ T44 w 715"/>
                                <a:gd name="T46" fmla="+- 0 3603 3488"/>
                                <a:gd name="T47" fmla="*/ 3603 h 116"/>
                                <a:gd name="T48" fmla="+- 0 7213 7146"/>
                                <a:gd name="T49" fmla="*/ T48 w 715"/>
                                <a:gd name="T50" fmla="+- 0 3584 3488"/>
                                <a:gd name="T51" fmla="*/ 3584 h 116"/>
                                <a:gd name="T52" fmla="+- 0 7157 7146"/>
                                <a:gd name="T53" fmla="*/ T52 w 715"/>
                                <a:gd name="T54" fmla="+- 0 3538 3488"/>
                                <a:gd name="T55" fmla="*/ 3538 h 116"/>
                                <a:gd name="T56" fmla="+- 0 7146 7146"/>
                                <a:gd name="T57" fmla="*/ T56 w 715"/>
                                <a:gd name="T58" fmla="+- 0 3525 3488"/>
                                <a:gd name="T59" fmla="*/ 3525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715" h="116">
                                  <a:moveTo>
                                    <a:pt x="715" y="0"/>
                                  </a:moveTo>
                                  <a:lnTo>
                                    <a:pt x="655" y="15"/>
                                  </a:lnTo>
                                  <a:lnTo>
                                    <a:pt x="594" y="30"/>
                                  </a:lnTo>
                                  <a:lnTo>
                                    <a:pt x="563" y="38"/>
                                  </a:lnTo>
                                  <a:lnTo>
                                    <a:pt x="532" y="46"/>
                                  </a:lnTo>
                                  <a:lnTo>
                                    <a:pt x="471" y="61"/>
                                  </a:lnTo>
                                  <a:lnTo>
                                    <a:pt x="411" y="75"/>
                                  </a:lnTo>
                                  <a:lnTo>
                                    <a:pt x="326" y="94"/>
                                  </a:lnTo>
                                  <a:lnTo>
                                    <a:pt x="249" y="108"/>
                                  </a:lnTo>
                                  <a:lnTo>
                                    <a:pt x="182" y="115"/>
                                  </a:lnTo>
                                  <a:lnTo>
                                    <a:pt x="162" y="116"/>
                                  </a:lnTo>
                                  <a:lnTo>
                                    <a:pt x="133" y="115"/>
                                  </a:lnTo>
                                  <a:lnTo>
                                    <a:pt x="67" y="96"/>
                                  </a:lnTo>
                                  <a:lnTo>
                                    <a:pt x="11" y="50"/>
                                  </a:lnTo>
                                  <a:lnTo>
                                    <a:pt x="0" y="37"/>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72" name="Group 2283"/>
                        <wpg:cNvGrpSpPr>
                          <a:grpSpLocks/>
                        </wpg:cNvGrpSpPr>
                        <wpg:grpSpPr bwMode="auto">
                          <a:xfrm>
                            <a:off x="7099" y="3482"/>
                            <a:ext cx="62" cy="59"/>
                            <a:chOff x="7099" y="3482"/>
                            <a:chExt cx="62" cy="59"/>
                          </a:xfrm>
                        </wpg:grpSpPr>
                        <wps:wsp>
                          <wps:cNvPr id="19673" name="Freeform 2284"/>
                          <wps:cNvSpPr>
                            <a:spLocks/>
                          </wps:cNvSpPr>
                          <wps:spPr bwMode="auto">
                            <a:xfrm>
                              <a:off x="7099" y="3482"/>
                              <a:ext cx="62" cy="59"/>
                            </a:xfrm>
                            <a:custGeom>
                              <a:avLst/>
                              <a:gdLst>
                                <a:gd name="T0" fmla="+- 0 7099 7099"/>
                                <a:gd name="T1" fmla="*/ T0 w 62"/>
                                <a:gd name="T2" fmla="+- 0 3482 3482"/>
                                <a:gd name="T3" fmla="*/ 3482 h 59"/>
                                <a:gd name="T4" fmla="+- 0 7129 7099"/>
                                <a:gd name="T5" fmla="*/ T4 w 62"/>
                                <a:gd name="T6" fmla="+- 0 3541 3482"/>
                                <a:gd name="T7" fmla="*/ 3541 h 59"/>
                                <a:gd name="T8" fmla="+- 0 7160 7099"/>
                                <a:gd name="T9" fmla="*/ T8 w 62"/>
                                <a:gd name="T10" fmla="+- 0 3507 3482"/>
                                <a:gd name="T11" fmla="*/ 3507 h 59"/>
                                <a:gd name="T12" fmla="+- 0 7099 7099"/>
                                <a:gd name="T13" fmla="*/ T12 w 62"/>
                                <a:gd name="T14" fmla="+- 0 3482 3482"/>
                                <a:gd name="T15" fmla="*/ 3482 h 59"/>
                              </a:gdLst>
                              <a:ahLst/>
                              <a:cxnLst>
                                <a:cxn ang="0">
                                  <a:pos x="T1" y="T3"/>
                                </a:cxn>
                                <a:cxn ang="0">
                                  <a:pos x="T5" y="T7"/>
                                </a:cxn>
                                <a:cxn ang="0">
                                  <a:pos x="T9" y="T11"/>
                                </a:cxn>
                                <a:cxn ang="0">
                                  <a:pos x="T13" y="T15"/>
                                </a:cxn>
                              </a:cxnLst>
                              <a:rect l="0" t="0" r="r" b="b"/>
                              <a:pathLst>
                                <a:path w="62" h="59">
                                  <a:moveTo>
                                    <a:pt x="0" y="0"/>
                                  </a:moveTo>
                                  <a:lnTo>
                                    <a:pt x="30" y="59"/>
                                  </a:lnTo>
                                  <a:lnTo>
                                    <a:pt x="61" y="2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74" name="Group 2285"/>
                        <wpg:cNvGrpSpPr>
                          <a:grpSpLocks/>
                        </wpg:cNvGrpSpPr>
                        <wpg:grpSpPr bwMode="auto">
                          <a:xfrm>
                            <a:off x="7099" y="3482"/>
                            <a:ext cx="62" cy="59"/>
                            <a:chOff x="7099" y="3482"/>
                            <a:chExt cx="62" cy="59"/>
                          </a:xfrm>
                        </wpg:grpSpPr>
                        <wps:wsp>
                          <wps:cNvPr id="19675" name="Freeform 2286"/>
                          <wps:cNvSpPr>
                            <a:spLocks/>
                          </wps:cNvSpPr>
                          <wps:spPr bwMode="auto">
                            <a:xfrm>
                              <a:off x="7099" y="3482"/>
                              <a:ext cx="62" cy="59"/>
                            </a:xfrm>
                            <a:custGeom>
                              <a:avLst/>
                              <a:gdLst>
                                <a:gd name="T0" fmla="+- 0 7099 7099"/>
                                <a:gd name="T1" fmla="*/ T0 w 62"/>
                                <a:gd name="T2" fmla="+- 0 3482 3482"/>
                                <a:gd name="T3" fmla="*/ 3482 h 59"/>
                                <a:gd name="T4" fmla="+- 0 7129 7099"/>
                                <a:gd name="T5" fmla="*/ T4 w 62"/>
                                <a:gd name="T6" fmla="+- 0 3541 3482"/>
                                <a:gd name="T7" fmla="*/ 3541 h 59"/>
                                <a:gd name="T8" fmla="+- 0 7160 7099"/>
                                <a:gd name="T9" fmla="*/ T8 w 62"/>
                                <a:gd name="T10" fmla="+- 0 3507 3482"/>
                                <a:gd name="T11" fmla="*/ 3507 h 59"/>
                                <a:gd name="T12" fmla="+- 0 7099 7099"/>
                                <a:gd name="T13" fmla="*/ T12 w 62"/>
                                <a:gd name="T14" fmla="+- 0 3482 3482"/>
                                <a:gd name="T15" fmla="*/ 3482 h 59"/>
                              </a:gdLst>
                              <a:ahLst/>
                              <a:cxnLst>
                                <a:cxn ang="0">
                                  <a:pos x="T1" y="T3"/>
                                </a:cxn>
                                <a:cxn ang="0">
                                  <a:pos x="T5" y="T7"/>
                                </a:cxn>
                                <a:cxn ang="0">
                                  <a:pos x="T9" y="T11"/>
                                </a:cxn>
                                <a:cxn ang="0">
                                  <a:pos x="T13" y="T15"/>
                                </a:cxn>
                              </a:cxnLst>
                              <a:rect l="0" t="0" r="r" b="b"/>
                              <a:pathLst>
                                <a:path w="62" h="59">
                                  <a:moveTo>
                                    <a:pt x="0" y="0"/>
                                  </a:moveTo>
                                  <a:lnTo>
                                    <a:pt x="30" y="59"/>
                                  </a:lnTo>
                                  <a:lnTo>
                                    <a:pt x="61" y="25"/>
                                  </a:lnTo>
                                  <a:lnTo>
                                    <a:pt x="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76" name="Group 2287"/>
                        <wpg:cNvGrpSpPr>
                          <a:grpSpLocks/>
                        </wpg:cNvGrpSpPr>
                        <wpg:grpSpPr bwMode="auto">
                          <a:xfrm>
                            <a:off x="7855" y="3465"/>
                            <a:ext cx="66" cy="46"/>
                            <a:chOff x="7855" y="3465"/>
                            <a:chExt cx="66" cy="46"/>
                          </a:xfrm>
                        </wpg:grpSpPr>
                        <wps:wsp>
                          <wps:cNvPr id="19677" name="Freeform 2288"/>
                          <wps:cNvSpPr>
                            <a:spLocks/>
                          </wps:cNvSpPr>
                          <wps:spPr bwMode="auto">
                            <a:xfrm>
                              <a:off x="7855" y="3465"/>
                              <a:ext cx="66" cy="46"/>
                            </a:xfrm>
                            <a:custGeom>
                              <a:avLst/>
                              <a:gdLst>
                                <a:gd name="T0" fmla="+- 0 7855 7855"/>
                                <a:gd name="T1" fmla="*/ T0 w 66"/>
                                <a:gd name="T2" fmla="+- 0 3465 3465"/>
                                <a:gd name="T3" fmla="*/ 3465 h 46"/>
                                <a:gd name="T4" fmla="+- 0 7866 7855"/>
                                <a:gd name="T5" fmla="*/ T4 w 66"/>
                                <a:gd name="T6" fmla="+- 0 3511 3465"/>
                                <a:gd name="T7" fmla="*/ 3511 h 46"/>
                                <a:gd name="T8" fmla="+- 0 7921 7855"/>
                                <a:gd name="T9" fmla="*/ T8 w 66"/>
                                <a:gd name="T10" fmla="+- 0 3474 3465"/>
                                <a:gd name="T11" fmla="*/ 3474 h 46"/>
                                <a:gd name="T12" fmla="+- 0 7855 7855"/>
                                <a:gd name="T13" fmla="*/ T12 w 66"/>
                                <a:gd name="T14" fmla="+- 0 3465 3465"/>
                                <a:gd name="T15" fmla="*/ 3465 h 46"/>
                              </a:gdLst>
                              <a:ahLst/>
                              <a:cxnLst>
                                <a:cxn ang="0">
                                  <a:pos x="T1" y="T3"/>
                                </a:cxn>
                                <a:cxn ang="0">
                                  <a:pos x="T5" y="T7"/>
                                </a:cxn>
                                <a:cxn ang="0">
                                  <a:pos x="T9" y="T11"/>
                                </a:cxn>
                                <a:cxn ang="0">
                                  <a:pos x="T13" y="T15"/>
                                </a:cxn>
                              </a:cxnLst>
                              <a:rect l="0" t="0" r="r" b="b"/>
                              <a:pathLst>
                                <a:path w="66" h="46">
                                  <a:moveTo>
                                    <a:pt x="0" y="0"/>
                                  </a:moveTo>
                                  <a:lnTo>
                                    <a:pt x="11" y="46"/>
                                  </a:lnTo>
                                  <a:lnTo>
                                    <a:pt x="66" y="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78" name="Group 2289"/>
                        <wpg:cNvGrpSpPr>
                          <a:grpSpLocks/>
                        </wpg:cNvGrpSpPr>
                        <wpg:grpSpPr bwMode="auto">
                          <a:xfrm>
                            <a:off x="7855" y="3465"/>
                            <a:ext cx="66" cy="46"/>
                            <a:chOff x="7855" y="3465"/>
                            <a:chExt cx="66" cy="46"/>
                          </a:xfrm>
                        </wpg:grpSpPr>
                        <wps:wsp>
                          <wps:cNvPr id="19679" name="Freeform 2290"/>
                          <wps:cNvSpPr>
                            <a:spLocks/>
                          </wps:cNvSpPr>
                          <wps:spPr bwMode="auto">
                            <a:xfrm>
                              <a:off x="7855" y="3465"/>
                              <a:ext cx="66" cy="46"/>
                            </a:xfrm>
                            <a:custGeom>
                              <a:avLst/>
                              <a:gdLst>
                                <a:gd name="T0" fmla="+- 0 7921 7855"/>
                                <a:gd name="T1" fmla="*/ T0 w 66"/>
                                <a:gd name="T2" fmla="+- 0 3474 3465"/>
                                <a:gd name="T3" fmla="*/ 3474 h 46"/>
                                <a:gd name="T4" fmla="+- 0 7855 7855"/>
                                <a:gd name="T5" fmla="*/ T4 w 66"/>
                                <a:gd name="T6" fmla="+- 0 3465 3465"/>
                                <a:gd name="T7" fmla="*/ 3465 h 46"/>
                                <a:gd name="T8" fmla="+- 0 7866 7855"/>
                                <a:gd name="T9" fmla="*/ T8 w 66"/>
                                <a:gd name="T10" fmla="+- 0 3511 3465"/>
                                <a:gd name="T11" fmla="*/ 3511 h 46"/>
                                <a:gd name="T12" fmla="+- 0 7921 7855"/>
                                <a:gd name="T13" fmla="*/ T12 w 66"/>
                                <a:gd name="T14" fmla="+- 0 3474 3465"/>
                                <a:gd name="T15" fmla="*/ 3474 h 46"/>
                              </a:gdLst>
                              <a:ahLst/>
                              <a:cxnLst>
                                <a:cxn ang="0">
                                  <a:pos x="T1" y="T3"/>
                                </a:cxn>
                                <a:cxn ang="0">
                                  <a:pos x="T5" y="T7"/>
                                </a:cxn>
                                <a:cxn ang="0">
                                  <a:pos x="T9" y="T11"/>
                                </a:cxn>
                                <a:cxn ang="0">
                                  <a:pos x="T13" y="T15"/>
                                </a:cxn>
                              </a:cxnLst>
                              <a:rect l="0" t="0" r="r" b="b"/>
                              <a:pathLst>
                                <a:path w="66" h="46">
                                  <a:moveTo>
                                    <a:pt x="66" y="9"/>
                                  </a:moveTo>
                                  <a:lnTo>
                                    <a:pt x="0" y="0"/>
                                  </a:lnTo>
                                  <a:lnTo>
                                    <a:pt x="11" y="46"/>
                                  </a:lnTo>
                                  <a:lnTo>
                                    <a:pt x="66" y="9"/>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80" name="Group 2291"/>
                        <wpg:cNvGrpSpPr>
                          <a:grpSpLocks/>
                        </wpg:cNvGrpSpPr>
                        <wpg:grpSpPr bwMode="auto">
                          <a:xfrm>
                            <a:off x="7398" y="3932"/>
                            <a:ext cx="238" cy="73"/>
                            <a:chOff x="7398" y="3932"/>
                            <a:chExt cx="238" cy="73"/>
                          </a:xfrm>
                        </wpg:grpSpPr>
                        <wps:wsp>
                          <wps:cNvPr id="19681" name="Freeform 2292"/>
                          <wps:cNvSpPr>
                            <a:spLocks/>
                          </wps:cNvSpPr>
                          <wps:spPr bwMode="auto">
                            <a:xfrm>
                              <a:off x="7398" y="3932"/>
                              <a:ext cx="238" cy="73"/>
                            </a:xfrm>
                            <a:custGeom>
                              <a:avLst/>
                              <a:gdLst>
                                <a:gd name="T0" fmla="+- 0 7460 7398"/>
                                <a:gd name="T1" fmla="*/ T0 w 238"/>
                                <a:gd name="T2" fmla="+- 0 3932 3932"/>
                                <a:gd name="T3" fmla="*/ 3932 h 73"/>
                                <a:gd name="T4" fmla="+- 0 7398 7398"/>
                                <a:gd name="T5" fmla="*/ T4 w 238"/>
                                <a:gd name="T6" fmla="+- 0 3964 3932"/>
                                <a:gd name="T7" fmla="*/ 3964 h 73"/>
                                <a:gd name="T8" fmla="+- 0 7427 7398"/>
                                <a:gd name="T9" fmla="*/ T8 w 238"/>
                                <a:gd name="T10" fmla="+- 0 3980 3932"/>
                                <a:gd name="T11" fmla="*/ 3980 h 73"/>
                                <a:gd name="T12" fmla="+- 0 7453 7398"/>
                                <a:gd name="T13" fmla="*/ T12 w 238"/>
                                <a:gd name="T14" fmla="+- 0 3992 3932"/>
                                <a:gd name="T15" fmla="*/ 3992 h 73"/>
                                <a:gd name="T16" fmla="+- 0 7478 7398"/>
                                <a:gd name="T17" fmla="*/ T16 w 238"/>
                                <a:gd name="T18" fmla="+- 0 3999 3932"/>
                                <a:gd name="T19" fmla="*/ 3999 h 73"/>
                                <a:gd name="T20" fmla="+- 0 7502 7398"/>
                                <a:gd name="T21" fmla="*/ T20 w 238"/>
                                <a:gd name="T22" fmla="+- 0 4003 3932"/>
                                <a:gd name="T23" fmla="*/ 4003 h 73"/>
                                <a:gd name="T24" fmla="+- 0 7524 7398"/>
                                <a:gd name="T25" fmla="*/ T24 w 238"/>
                                <a:gd name="T26" fmla="+- 0 4005 3932"/>
                                <a:gd name="T27" fmla="*/ 4005 h 73"/>
                                <a:gd name="T28" fmla="+- 0 7543 7398"/>
                                <a:gd name="T29" fmla="*/ T28 w 238"/>
                                <a:gd name="T30" fmla="+- 0 4003 3932"/>
                                <a:gd name="T31" fmla="*/ 4003 h 73"/>
                                <a:gd name="T32" fmla="+- 0 7605 7398"/>
                                <a:gd name="T33" fmla="*/ T32 w 238"/>
                                <a:gd name="T34" fmla="+- 0 3982 3932"/>
                                <a:gd name="T35" fmla="*/ 3982 h 73"/>
                                <a:gd name="T36" fmla="+- 0 7614 7398"/>
                                <a:gd name="T37" fmla="*/ T36 w 238"/>
                                <a:gd name="T38" fmla="+- 0 3976 3932"/>
                                <a:gd name="T39" fmla="*/ 3976 h 73"/>
                                <a:gd name="T40" fmla="+- 0 7566 7398"/>
                                <a:gd name="T41" fmla="*/ T40 w 238"/>
                                <a:gd name="T42" fmla="+- 0 3976 3932"/>
                                <a:gd name="T43" fmla="*/ 3976 h 73"/>
                                <a:gd name="T44" fmla="+- 0 7544 7398"/>
                                <a:gd name="T45" fmla="*/ T44 w 238"/>
                                <a:gd name="T46" fmla="+- 0 3974 3932"/>
                                <a:gd name="T47" fmla="*/ 3974 h 73"/>
                                <a:gd name="T48" fmla="+- 0 7478 7398"/>
                                <a:gd name="T49" fmla="*/ T48 w 238"/>
                                <a:gd name="T50" fmla="+- 0 3946 3932"/>
                                <a:gd name="T51" fmla="*/ 3946 h 73"/>
                                <a:gd name="T52" fmla="+- 0 7462 7398"/>
                                <a:gd name="T53" fmla="*/ T52 w 238"/>
                                <a:gd name="T54" fmla="+- 0 3934 3932"/>
                                <a:gd name="T55" fmla="*/ 3934 h 73"/>
                                <a:gd name="T56" fmla="+- 0 7460 7398"/>
                                <a:gd name="T57" fmla="*/ T56 w 238"/>
                                <a:gd name="T58" fmla="+- 0 3932 3932"/>
                                <a:gd name="T59" fmla="*/ 3932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238" h="73">
                                  <a:moveTo>
                                    <a:pt x="62" y="0"/>
                                  </a:moveTo>
                                  <a:lnTo>
                                    <a:pt x="0" y="32"/>
                                  </a:lnTo>
                                  <a:lnTo>
                                    <a:pt x="29" y="48"/>
                                  </a:lnTo>
                                  <a:lnTo>
                                    <a:pt x="55" y="60"/>
                                  </a:lnTo>
                                  <a:lnTo>
                                    <a:pt x="80" y="67"/>
                                  </a:lnTo>
                                  <a:lnTo>
                                    <a:pt x="104" y="71"/>
                                  </a:lnTo>
                                  <a:lnTo>
                                    <a:pt x="126" y="73"/>
                                  </a:lnTo>
                                  <a:lnTo>
                                    <a:pt x="145" y="71"/>
                                  </a:lnTo>
                                  <a:lnTo>
                                    <a:pt x="207" y="50"/>
                                  </a:lnTo>
                                  <a:lnTo>
                                    <a:pt x="216" y="44"/>
                                  </a:lnTo>
                                  <a:lnTo>
                                    <a:pt x="168" y="44"/>
                                  </a:lnTo>
                                  <a:lnTo>
                                    <a:pt x="146" y="42"/>
                                  </a:lnTo>
                                  <a:lnTo>
                                    <a:pt x="80" y="14"/>
                                  </a:lnTo>
                                  <a:lnTo>
                                    <a:pt x="64" y="2"/>
                                  </a:lnTo>
                                  <a:lnTo>
                                    <a:pt x="62" y="0"/>
                                  </a:lnTo>
                                </a:path>
                              </a:pathLst>
                            </a:custGeom>
                            <a:solidFill>
                              <a:srgbClr val="0083B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82" name="Freeform 2293"/>
                          <wps:cNvSpPr>
                            <a:spLocks/>
                          </wps:cNvSpPr>
                          <wps:spPr bwMode="auto">
                            <a:xfrm>
                              <a:off x="7398" y="3932"/>
                              <a:ext cx="238" cy="73"/>
                            </a:xfrm>
                            <a:custGeom>
                              <a:avLst/>
                              <a:gdLst>
                                <a:gd name="T0" fmla="+- 0 7636 7398"/>
                                <a:gd name="T1" fmla="*/ T0 w 238"/>
                                <a:gd name="T2" fmla="+- 0 3958 3932"/>
                                <a:gd name="T3" fmla="*/ 3958 h 73"/>
                                <a:gd name="T4" fmla="+- 0 7612 7398"/>
                                <a:gd name="T5" fmla="*/ T4 w 238"/>
                                <a:gd name="T6" fmla="+- 0 3969 3932"/>
                                <a:gd name="T7" fmla="*/ 3969 h 73"/>
                                <a:gd name="T8" fmla="+- 0 7588 7398"/>
                                <a:gd name="T9" fmla="*/ T8 w 238"/>
                                <a:gd name="T10" fmla="+- 0 3975 3932"/>
                                <a:gd name="T11" fmla="*/ 3975 h 73"/>
                                <a:gd name="T12" fmla="+- 0 7566 7398"/>
                                <a:gd name="T13" fmla="*/ T12 w 238"/>
                                <a:gd name="T14" fmla="+- 0 3976 3932"/>
                                <a:gd name="T15" fmla="*/ 3976 h 73"/>
                                <a:gd name="T16" fmla="+- 0 7614 7398"/>
                                <a:gd name="T17" fmla="*/ T16 w 238"/>
                                <a:gd name="T18" fmla="+- 0 3976 3932"/>
                                <a:gd name="T19" fmla="*/ 3976 h 73"/>
                                <a:gd name="T20" fmla="+- 0 7615 7398"/>
                                <a:gd name="T21" fmla="*/ T20 w 238"/>
                                <a:gd name="T22" fmla="+- 0 3976 3932"/>
                                <a:gd name="T23" fmla="*/ 3976 h 73"/>
                                <a:gd name="T24" fmla="+- 0 7623 7398"/>
                                <a:gd name="T25" fmla="*/ T24 w 238"/>
                                <a:gd name="T26" fmla="+- 0 3969 3932"/>
                                <a:gd name="T27" fmla="*/ 3969 h 73"/>
                                <a:gd name="T28" fmla="+- 0 7630 7398"/>
                                <a:gd name="T29" fmla="*/ T28 w 238"/>
                                <a:gd name="T30" fmla="+- 0 3964 3932"/>
                                <a:gd name="T31" fmla="*/ 3964 h 73"/>
                                <a:gd name="T32" fmla="+- 0 7634 7398"/>
                                <a:gd name="T33" fmla="*/ T32 w 238"/>
                                <a:gd name="T34" fmla="+- 0 3960 3932"/>
                                <a:gd name="T35" fmla="*/ 3960 h 73"/>
                                <a:gd name="T36" fmla="+- 0 7636 7398"/>
                                <a:gd name="T37" fmla="*/ T36 w 238"/>
                                <a:gd name="T38" fmla="+- 0 3958 3932"/>
                                <a:gd name="T39" fmla="*/ 3958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38" h="73">
                                  <a:moveTo>
                                    <a:pt x="238" y="26"/>
                                  </a:moveTo>
                                  <a:lnTo>
                                    <a:pt x="214" y="37"/>
                                  </a:lnTo>
                                  <a:lnTo>
                                    <a:pt x="190" y="43"/>
                                  </a:lnTo>
                                  <a:lnTo>
                                    <a:pt x="168" y="44"/>
                                  </a:lnTo>
                                  <a:lnTo>
                                    <a:pt x="216" y="44"/>
                                  </a:lnTo>
                                  <a:lnTo>
                                    <a:pt x="217" y="44"/>
                                  </a:lnTo>
                                  <a:lnTo>
                                    <a:pt x="225" y="37"/>
                                  </a:lnTo>
                                  <a:lnTo>
                                    <a:pt x="232" y="32"/>
                                  </a:lnTo>
                                  <a:lnTo>
                                    <a:pt x="236" y="28"/>
                                  </a:lnTo>
                                  <a:lnTo>
                                    <a:pt x="238" y="26"/>
                                  </a:lnTo>
                                </a:path>
                              </a:pathLst>
                            </a:custGeom>
                            <a:solidFill>
                              <a:srgbClr val="0083B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83" name="Group 2294"/>
                        <wpg:cNvGrpSpPr>
                          <a:grpSpLocks/>
                        </wpg:cNvGrpSpPr>
                        <wpg:grpSpPr bwMode="auto">
                          <a:xfrm>
                            <a:off x="7398" y="3932"/>
                            <a:ext cx="238" cy="73"/>
                            <a:chOff x="7398" y="3932"/>
                            <a:chExt cx="238" cy="73"/>
                          </a:xfrm>
                        </wpg:grpSpPr>
                        <wps:wsp>
                          <wps:cNvPr id="19684" name="Freeform 2295"/>
                          <wps:cNvSpPr>
                            <a:spLocks/>
                          </wps:cNvSpPr>
                          <wps:spPr bwMode="auto">
                            <a:xfrm>
                              <a:off x="7398" y="3932"/>
                              <a:ext cx="238" cy="73"/>
                            </a:xfrm>
                            <a:custGeom>
                              <a:avLst/>
                              <a:gdLst>
                                <a:gd name="T0" fmla="+- 0 7460 7398"/>
                                <a:gd name="T1" fmla="*/ T0 w 238"/>
                                <a:gd name="T2" fmla="+- 0 3932 3932"/>
                                <a:gd name="T3" fmla="*/ 3932 h 73"/>
                                <a:gd name="T4" fmla="+- 0 7398 7398"/>
                                <a:gd name="T5" fmla="*/ T4 w 238"/>
                                <a:gd name="T6" fmla="+- 0 3964 3932"/>
                                <a:gd name="T7" fmla="*/ 3964 h 73"/>
                                <a:gd name="T8" fmla="+- 0 7427 7398"/>
                                <a:gd name="T9" fmla="*/ T8 w 238"/>
                                <a:gd name="T10" fmla="+- 0 3980 3932"/>
                                <a:gd name="T11" fmla="*/ 3980 h 73"/>
                                <a:gd name="T12" fmla="+- 0 7453 7398"/>
                                <a:gd name="T13" fmla="*/ T12 w 238"/>
                                <a:gd name="T14" fmla="+- 0 3992 3932"/>
                                <a:gd name="T15" fmla="*/ 3992 h 73"/>
                                <a:gd name="T16" fmla="+- 0 7478 7398"/>
                                <a:gd name="T17" fmla="*/ T16 w 238"/>
                                <a:gd name="T18" fmla="+- 0 3999 3932"/>
                                <a:gd name="T19" fmla="*/ 3999 h 73"/>
                                <a:gd name="T20" fmla="+- 0 7502 7398"/>
                                <a:gd name="T21" fmla="*/ T20 w 238"/>
                                <a:gd name="T22" fmla="+- 0 4003 3932"/>
                                <a:gd name="T23" fmla="*/ 4003 h 73"/>
                                <a:gd name="T24" fmla="+- 0 7524 7398"/>
                                <a:gd name="T25" fmla="*/ T24 w 238"/>
                                <a:gd name="T26" fmla="+- 0 4005 3932"/>
                                <a:gd name="T27" fmla="*/ 4005 h 73"/>
                                <a:gd name="T28" fmla="+- 0 7543 7398"/>
                                <a:gd name="T29" fmla="*/ T28 w 238"/>
                                <a:gd name="T30" fmla="+- 0 4003 3932"/>
                                <a:gd name="T31" fmla="*/ 4003 h 73"/>
                                <a:gd name="T32" fmla="+- 0 7605 7398"/>
                                <a:gd name="T33" fmla="*/ T32 w 238"/>
                                <a:gd name="T34" fmla="+- 0 3982 3932"/>
                                <a:gd name="T35" fmla="*/ 3982 h 73"/>
                                <a:gd name="T36" fmla="+- 0 7636 7398"/>
                                <a:gd name="T37" fmla="*/ T36 w 238"/>
                                <a:gd name="T38" fmla="+- 0 3958 3932"/>
                                <a:gd name="T39" fmla="*/ 3958 h 73"/>
                                <a:gd name="T40" fmla="+- 0 7612 7398"/>
                                <a:gd name="T41" fmla="*/ T40 w 238"/>
                                <a:gd name="T42" fmla="+- 0 3969 3932"/>
                                <a:gd name="T43" fmla="*/ 3969 h 73"/>
                                <a:gd name="T44" fmla="+- 0 7588 7398"/>
                                <a:gd name="T45" fmla="*/ T44 w 238"/>
                                <a:gd name="T46" fmla="+- 0 3975 3932"/>
                                <a:gd name="T47" fmla="*/ 3975 h 73"/>
                                <a:gd name="T48" fmla="+- 0 7524 7398"/>
                                <a:gd name="T49" fmla="*/ T48 w 238"/>
                                <a:gd name="T50" fmla="+- 0 3969 3932"/>
                                <a:gd name="T51" fmla="*/ 3969 h 73"/>
                                <a:gd name="T52" fmla="+- 0 7468 7398"/>
                                <a:gd name="T53" fmla="*/ T52 w 238"/>
                                <a:gd name="T54" fmla="+- 0 3939 3932"/>
                                <a:gd name="T55" fmla="*/ 3939 h 73"/>
                                <a:gd name="T56" fmla="+- 0 7462 7398"/>
                                <a:gd name="T57" fmla="*/ T56 w 238"/>
                                <a:gd name="T58" fmla="+- 0 3934 3932"/>
                                <a:gd name="T59" fmla="*/ 3934 h 73"/>
                                <a:gd name="T60" fmla="+- 0 7460 7398"/>
                                <a:gd name="T61" fmla="*/ T60 w 238"/>
                                <a:gd name="T62" fmla="+- 0 3932 3932"/>
                                <a:gd name="T63" fmla="*/ 3932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238" h="73">
                                  <a:moveTo>
                                    <a:pt x="62" y="0"/>
                                  </a:moveTo>
                                  <a:lnTo>
                                    <a:pt x="0" y="32"/>
                                  </a:lnTo>
                                  <a:lnTo>
                                    <a:pt x="29" y="48"/>
                                  </a:lnTo>
                                  <a:lnTo>
                                    <a:pt x="55" y="60"/>
                                  </a:lnTo>
                                  <a:lnTo>
                                    <a:pt x="80" y="67"/>
                                  </a:lnTo>
                                  <a:lnTo>
                                    <a:pt x="104" y="71"/>
                                  </a:lnTo>
                                  <a:lnTo>
                                    <a:pt x="126" y="73"/>
                                  </a:lnTo>
                                  <a:lnTo>
                                    <a:pt x="145" y="71"/>
                                  </a:lnTo>
                                  <a:lnTo>
                                    <a:pt x="207" y="50"/>
                                  </a:lnTo>
                                  <a:lnTo>
                                    <a:pt x="238" y="26"/>
                                  </a:lnTo>
                                  <a:lnTo>
                                    <a:pt x="214" y="37"/>
                                  </a:lnTo>
                                  <a:lnTo>
                                    <a:pt x="190" y="43"/>
                                  </a:lnTo>
                                  <a:lnTo>
                                    <a:pt x="126" y="37"/>
                                  </a:lnTo>
                                  <a:lnTo>
                                    <a:pt x="70" y="7"/>
                                  </a:lnTo>
                                  <a:lnTo>
                                    <a:pt x="64" y="2"/>
                                  </a:lnTo>
                                  <a:lnTo>
                                    <a:pt x="62" y="0"/>
                                  </a:lnTo>
                                  <a:close/>
                                </a:path>
                              </a:pathLst>
                            </a:custGeom>
                            <a:noFill/>
                            <a:ln w="1977">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85" name="Group 2296"/>
                        <wpg:cNvGrpSpPr>
                          <a:grpSpLocks/>
                        </wpg:cNvGrpSpPr>
                        <wpg:grpSpPr bwMode="auto">
                          <a:xfrm>
                            <a:off x="7635" y="3922"/>
                            <a:ext cx="40" cy="226"/>
                            <a:chOff x="7635" y="3922"/>
                            <a:chExt cx="40" cy="226"/>
                          </a:xfrm>
                        </wpg:grpSpPr>
                        <wps:wsp>
                          <wps:cNvPr id="19686" name="Freeform 2297"/>
                          <wps:cNvSpPr>
                            <a:spLocks/>
                          </wps:cNvSpPr>
                          <wps:spPr bwMode="auto">
                            <a:xfrm>
                              <a:off x="7635" y="3922"/>
                              <a:ext cx="40" cy="226"/>
                            </a:xfrm>
                            <a:custGeom>
                              <a:avLst/>
                              <a:gdLst>
                                <a:gd name="T0" fmla="+- 0 7675 7635"/>
                                <a:gd name="T1" fmla="*/ T0 w 40"/>
                                <a:gd name="T2" fmla="+- 0 3922 3922"/>
                                <a:gd name="T3" fmla="*/ 3922 h 226"/>
                                <a:gd name="T4" fmla="+- 0 7658 7635"/>
                                <a:gd name="T5" fmla="*/ T4 w 40"/>
                                <a:gd name="T6" fmla="+- 0 3943 3922"/>
                                <a:gd name="T7" fmla="*/ 3943 h 226"/>
                                <a:gd name="T8" fmla="+- 0 7640 7635"/>
                                <a:gd name="T9" fmla="*/ T8 w 40"/>
                                <a:gd name="T10" fmla="+- 0 3956 3922"/>
                                <a:gd name="T11" fmla="*/ 3956 h 226"/>
                                <a:gd name="T12" fmla="+- 0 7635 7635"/>
                                <a:gd name="T13" fmla="*/ T12 w 40"/>
                                <a:gd name="T14" fmla="+- 0 4148 3922"/>
                                <a:gd name="T15" fmla="*/ 4148 h 226"/>
                                <a:gd name="T16" fmla="+- 0 7675 7635"/>
                                <a:gd name="T17" fmla="*/ T16 w 40"/>
                                <a:gd name="T18" fmla="+- 0 4116 3922"/>
                                <a:gd name="T19" fmla="*/ 4116 h 226"/>
                                <a:gd name="T20" fmla="+- 0 7675 7635"/>
                                <a:gd name="T21" fmla="*/ T20 w 40"/>
                                <a:gd name="T22" fmla="+- 0 3922 3922"/>
                                <a:gd name="T23" fmla="*/ 3922 h 226"/>
                              </a:gdLst>
                              <a:ahLst/>
                              <a:cxnLst>
                                <a:cxn ang="0">
                                  <a:pos x="T1" y="T3"/>
                                </a:cxn>
                                <a:cxn ang="0">
                                  <a:pos x="T5" y="T7"/>
                                </a:cxn>
                                <a:cxn ang="0">
                                  <a:pos x="T9" y="T11"/>
                                </a:cxn>
                                <a:cxn ang="0">
                                  <a:pos x="T13" y="T15"/>
                                </a:cxn>
                                <a:cxn ang="0">
                                  <a:pos x="T17" y="T19"/>
                                </a:cxn>
                                <a:cxn ang="0">
                                  <a:pos x="T21" y="T23"/>
                                </a:cxn>
                              </a:cxnLst>
                              <a:rect l="0" t="0" r="r" b="b"/>
                              <a:pathLst>
                                <a:path w="40" h="226">
                                  <a:moveTo>
                                    <a:pt x="40" y="0"/>
                                  </a:moveTo>
                                  <a:lnTo>
                                    <a:pt x="23" y="21"/>
                                  </a:lnTo>
                                  <a:lnTo>
                                    <a:pt x="5" y="34"/>
                                  </a:lnTo>
                                  <a:lnTo>
                                    <a:pt x="0" y="226"/>
                                  </a:lnTo>
                                  <a:lnTo>
                                    <a:pt x="40" y="194"/>
                                  </a:lnTo>
                                  <a:lnTo>
                                    <a:pt x="40" y="0"/>
                                  </a:lnTo>
                                </a:path>
                              </a:pathLst>
                            </a:custGeom>
                            <a:solidFill>
                              <a:srgbClr val="0083B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87" name="Group 2298"/>
                        <wpg:cNvGrpSpPr>
                          <a:grpSpLocks/>
                        </wpg:cNvGrpSpPr>
                        <wpg:grpSpPr bwMode="auto">
                          <a:xfrm>
                            <a:off x="7635" y="3922"/>
                            <a:ext cx="40" cy="226"/>
                            <a:chOff x="7635" y="3922"/>
                            <a:chExt cx="40" cy="226"/>
                          </a:xfrm>
                        </wpg:grpSpPr>
                        <wps:wsp>
                          <wps:cNvPr id="19688" name="Freeform 2299"/>
                          <wps:cNvSpPr>
                            <a:spLocks/>
                          </wps:cNvSpPr>
                          <wps:spPr bwMode="auto">
                            <a:xfrm>
                              <a:off x="7635" y="3922"/>
                              <a:ext cx="40" cy="226"/>
                            </a:xfrm>
                            <a:custGeom>
                              <a:avLst/>
                              <a:gdLst>
                                <a:gd name="T0" fmla="+- 0 7675 7635"/>
                                <a:gd name="T1" fmla="*/ T0 w 40"/>
                                <a:gd name="T2" fmla="+- 0 3922 3922"/>
                                <a:gd name="T3" fmla="*/ 3922 h 226"/>
                                <a:gd name="T4" fmla="+- 0 7658 7635"/>
                                <a:gd name="T5" fmla="*/ T4 w 40"/>
                                <a:gd name="T6" fmla="+- 0 3943 3922"/>
                                <a:gd name="T7" fmla="*/ 3943 h 226"/>
                                <a:gd name="T8" fmla="+- 0 7640 7635"/>
                                <a:gd name="T9" fmla="*/ T8 w 40"/>
                                <a:gd name="T10" fmla="+- 0 3956 3922"/>
                                <a:gd name="T11" fmla="*/ 3956 h 226"/>
                                <a:gd name="T12" fmla="+- 0 7635 7635"/>
                                <a:gd name="T13" fmla="*/ T12 w 40"/>
                                <a:gd name="T14" fmla="+- 0 4148 3922"/>
                                <a:gd name="T15" fmla="*/ 4148 h 226"/>
                                <a:gd name="T16" fmla="+- 0 7675 7635"/>
                                <a:gd name="T17" fmla="*/ T16 w 40"/>
                                <a:gd name="T18" fmla="+- 0 4116 3922"/>
                                <a:gd name="T19" fmla="*/ 4116 h 226"/>
                                <a:gd name="T20" fmla="+- 0 7675 7635"/>
                                <a:gd name="T21" fmla="*/ T20 w 40"/>
                                <a:gd name="T22" fmla="+- 0 3922 3922"/>
                                <a:gd name="T23" fmla="*/ 3922 h 226"/>
                              </a:gdLst>
                              <a:ahLst/>
                              <a:cxnLst>
                                <a:cxn ang="0">
                                  <a:pos x="T1" y="T3"/>
                                </a:cxn>
                                <a:cxn ang="0">
                                  <a:pos x="T5" y="T7"/>
                                </a:cxn>
                                <a:cxn ang="0">
                                  <a:pos x="T9" y="T11"/>
                                </a:cxn>
                                <a:cxn ang="0">
                                  <a:pos x="T13" y="T15"/>
                                </a:cxn>
                                <a:cxn ang="0">
                                  <a:pos x="T17" y="T19"/>
                                </a:cxn>
                                <a:cxn ang="0">
                                  <a:pos x="T21" y="T23"/>
                                </a:cxn>
                              </a:cxnLst>
                              <a:rect l="0" t="0" r="r" b="b"/>
                              <a:pathLst>
                                <a:path w="40" h="226">
                                  <a:moveTo>
                                    <a:pt x="40" y="0"/>
                                  </a:moveTo>
                                  <a:lnTo>
                                    <a:pt x="23" y="21"/>
                                  </a:lnTo>
                                  <a:lnTo>
                                    <a:pt x="5" y="34"/>
                                  </a:lnTo>
                                  <a:lnTo>
                                    <a:pt x="0" y="226"/>
                                  </a:lnTo>
                                  <a:lnTo>
                                    <a:pt x="40" y="194"/>
                                  </a:lnTo>
                                  <a:lnTo>
                                    <a:pt x="40" y="0"/>
                                  </a:lnTo>
                                  <a:close/>
                                </a:path>
                              </a:pathLst>
                            </a:custGeom>
                            <a:noFill/>
                            <a:ln w="1977">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89" name="Group 2300"/>
                        <wpg:cNvGrpSpPr>
                          <a:grpSpLocks/>
                        </wpg:cNvGrpSpPr>
                        <wpg:grpSpPr bwMode="auto">
                          <a:xfrm>
                            <a:off x="7398" y="3970"/>
                            <a:ext cx="237" cy="178"/>
                            <a:chOff x="7398" y="3970"/>
                            <a:chExt cx="237" cy="178"/>
                          </a:xfrm>
                        </wpg:grpSpPr>
                        <wps:wsp>
                          <wps:cNvPr id="19690" name="Freeform 2301"/>
                          <wps:cNvSpPr>
                            <a:spLocks/>
                          </wps:cNvSpPr>
                          <wps:spPr bwMode="auto">
                            <a:xfrm>
                              <a:off x="7398" y="3970"/>
                              <a:ext cx="237" cy="178"/>
                            </a:xfrm>
                            <a:custGeom>
                              <a:avLst/>
                              <a:gdLst>
                                <a:gd name="T0" fmla="+- 0 7409 7398"/>
                                <a:gd name="T1" fmla="*/ T0 w 237"/>
                                <a:gd name="T2" fmla="+- 0 3970 3970"/>
                                <a:gd name="T3" fmla="*/ 3970 h 178"/>
                                <a:gd name="T4" fmla="+- 0 7398 7398"/>
                                <a:gd name="T5" fmla="*/ T4 w 237"/>
                                <a:gd name="T6" fmla="+- 0 4148 3970"/>
                                <a:gd name="T7" fmla="*/ 4148 h 178"/>
                                <a:gd name="T8" fmla="+- 0 7635 7398"/>
                                <a:gd name="T9" fmla="*/ T8 w 237"/>
                                <a:gd name="T10" fmla="+- 0 4148 3970"/>
                                <a:gd name="T11" fmla="*/ 4148 h 178"/>
                                <a:gd name="T12" fmla="+- 0 7635 7398"/>
                                <a:gd name="T13" fmla="*/ T12 w 237"/>
                                <a:gd name="T14" fmla="+- 0 4005 3970"/>
                                <a:gd name="T15" fmla="*/ 4005 h 178"/>
                                <a:gd name="T16" fmla="+- 0 7531 7398"/>
                                <a:gd name="T17" fmla="*/ T16 w 237"/>
                                <a:gd name="T18" fmla="+- 0 4005 3970"/>
                                <a:gd name="T19" fmla="*/ 4005 h 178"/>
                                <a:gd name="T20" fmla="+- 0 7510 7398"/>
                                <a:gd name="T21" fmla="*/ T20 w 237"/>
                                <a:gd name="T22" fmla="+- 0 4004 3970"/>
                                <a:gd name="T23" fmla="*/ 4004 h 178"/>
                                <a:gd name="T24" fmla="+- 0 7487 7398"/>
                                <a:gd name="T25" fmla="*/ T24 w 237"/>
                                <a:gd name="T26" fmla="+- 0 4001 3970"/>
                                <a:gd name="T27" fmla="*/ 4001 h 178"/>
                                <a:gd name="T28" fmla="+- 0 7463 7398"/>
                                <a:gd name="T29" fmla="*/ T28 w 237"/>
                                <a:gd name="T30" fmla="+- 0 3995 3970"/>
                                <a:gd name="T31" fmla="*/ 3995 h 178"/>
                                <a:gd name="T32" fmla="+- 0 7437 7398"/>
                                <a:gd name="T33" fmla="*/ T32 w 237"/>
                                <a:gd name="T34" fmla="+- 0 3985 3970"/>
                                <a:gd name="T35" fmla="*/ 3985 h 178"/>
                                <a:gd name="T36" fmla="+- 0 7409 7398"/>
                                <a:gd name="T37" fmla="*/ T36 w 237"/>
                                <a:gd name="T38" fmla="+- 0 3970 3970"/>
                                <a:gd name="T39" fmla="*/ 3970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37" h="178">
                                  <a:moveTo>
                                    <a:pt x="11" y="0"/>
                                  </a:moveTo>
                                  <a:lnTo>
                                    <a:pt x="0" y="178"/>
                                  </a:lnTo>
                                  <a:lnTo>
                                    <a:pt x="237" y="178"/>
                                  </a:lnTo>
                                  <a:lnTo>
                                    <a:pt x="237" y="35"/>
                                  </a:lnTo>
                                  <a:lnTo>
                                    <a:pt x="133" y="35"/>
                                  </a:lnTo>
                                  <a:lnTo>
                                    <a:pt x="112" y="34"/>
                                  </a:lnTo>
                                  <a:lnTo>
                                    <a:pt x="89" y="31"/>
                                  </a:lnTo>
                                  <a:lnTo>
                                    <a:pt x="65" y="25"/>
                                  </a:lnTo>
                                  <a:lnTo>
                                    <a:pt x="39" y="15"/>
                                  </a:lnTo>
                                  <a:lnTo>
                                    <a:pt x="11" y="0"/>
                                  </a:lnTo>
                                </a:path>
                              </a:pathLst>
                            </a:custGeom>
                            <a:solidFill>
                              <a:srgbClr val="0083B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91" name="Group 2302"/>
                        <wpg:cNvGrpSpPr>
                          <a:grpSpLocks/>
                        </wpg:cNvGrpSpPr>
                        <wpg:grpSpPr bwMode="auto">
                          <a:xfrm>
                            <a:off x="7531" y="3959"/>
                            <a:ext cx="104" cy="46"/>
                            <a:chOff x="7531" y="3959"/>
                            <a:chExt cx="104" cy="46"/>
                          </a:xfrm>
                        </wpg:grpSpPr>
                        <wps:wsp>
                          <wps:cNvPr id="19692" name="Freeform 2303"/>
                          <wps:cNvSpPr>
                            <a:spLocks/>
                          </wps:cNvSpPr>
                          <wps:spPr bwMode="auto">
                            <a:xfrm>
                              <a:off x="7531" y="3959"/>
                              <a:ext cx="104" cy="46"/>
                            </a:xfrm>
                            <a:custGeom>
                              <a:avLst/>
                              <a:gdLst>
                                <a:gd name="T0" fmla="+- 0 7635 7531"/>
                                <a:gd name="T1" fmla="*/ T0 w 104"/>
                                <a:gd name="T2" fmla="+- 0 3959 3959"/>
                                <a:gd name="T3" fmla="*/ 3959 h 46"/>
                                <a:gd name="T4" fmla="+- 0 7583 7531"/>
                                <a:gd name="T5" fmla="*/ T4 w 104"/>
                                <a:gd name="T6" fmla="+- 0 3993 3959"/>
                                <a:gd name="T7" fmla="*/ 3993 h 46"/>
                                <a:gd name="T8" fmla="+- 0 7531 7531"/>
                                <a:gd name="T9" fmla="*/ T8 w 104"/>
                                <a:gd name="T10" fmla="+- 0 4005 3959"/>
                                <a:gd name="T11" fmla="*/ 4005 h 46"/>
                                <a:gd name="T12" fmla="+- 0 7635 7531"/>
                                <a:gd name="T13" fmla="*/ T12 w 104"/>
                                <a:gd name="T14" fmla="+- 0 4005 3959"/>
                                <a:gd name="T15" fmla="*/ 4005 h 46"/>
                                <a:gd name="T16" fmla="+- 0 7635 7531"/>
                                <a:gd name="T17" fmla="*/ T16 w 104"/>
                                <a:gd name="T18" fmla="+- 0 3959 3959"/>
                                <a:gd name="T19" fmla="*/ 3959 h 46"/>
                              </a:gdLst>
                              <a:ahLst/>
                              <a:cxnLst>
                                <a:cxn ang="0">
                                  <a:pos x="T1" y="T3"/>
                                </a:cxn>
                                <a:cxn ang="0">
                                  <a:pos x="T5" y="T7"/>
                                </a:cxn>
                                <a:cxn ang="0">
                                  <a:pos x="T9" y="T11"/>
                                </a:cxn>
                                <a:cxn ang="0">
                                  <a:pos x="T13" y="T15"/>
                                </a:cxn>
                                <a:cxn ang="0">
                                  <a:pos x="T17" y="T19"/>
                                </a:cxn>
                              </a:cxnLst>
                              <a:rect l="0" t="0" r="r" b="b"/>
                              <a:pathLst>
                                <a:path w="104" h="46">
                                  <a:moveTo>
                                    <a:pt x="104" y="0"/>
                                  </a:moveTo>
                                  <a:lnTo>
                                    <a:pt x="52" y="34"/>
                                  </a:lnTo>
                                  <a:lnTo>
                                    <a:pt x="0" y="46"/>
                                  </a:lnTo>
                                  <a:lnTo>
                                    <a:pt x="104" y="46"/>
                                  </a:lnTo>
                                  <a:lnTo>
                                    <a:pt x="104" y="0"/>
                                  </a:lnTo>
                                </a:path>
                              </a:pathLst>
                            </a:custGeom>
                            <a:solidFill>
                              <a:srgbClr val="0083B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693" name="Group 2304"/>
                        <wpg:cNvGrpSpPr>
                          <a:grpSpLocks/>
                        </wpg:cNvGrpSpPr>
                        <wpg:grpSpPr bwMode="auto">
                          <a:xfrm>
                            <a:off x="7398" y="3959"/>
                            <a:ext cx="237" cy="189"/>
                            <a:chOff x="7398" y="3959"/>
                            <a:chExt cx="237" cy="189"/>
                          </a:xfrm>
                        </wpg:grpSpPr>
                        <wps:wsp>
                          <wps:cNvPr id="19694" name="Freeform 2305"/>
                          <wps:cNvSpPr>
                            <a:spLocks/>
                          </wps:cNvSpPr>
                          <wps:spPr bwMode="auto">
                            <a:xfrm>
                              <a:off x="7398" y="3959"/>
                              <a:ext cx="237" cy="189"/>
                            </a:xfrm>
                            <a:custGeom>
                              <a:avLst/>
                              <a:gdLst>
                                <a:gd name="T0" fmla="+- 0 7635 7398"/>
                                <a:gd name="T1" fmla="*/ T0 w 237"/>
                                <a:gd name="T2" fmla="+- 0 3959 3959"/>
                                <a:gd name="T3" fmla="*/ 3959 h 189"/>
                                <a:gd name="T4" fmla="+- 0 7583 7398"/>
                                <a:gd name="T5" fmla="*/ T4 w 237"/>
                                <a:gd name="T6" fmla="+- 0 3993 3959"/>
                                <a:gd name="T7" fmla="*/ 3993 h 189"/>
                                <a:gd name="T8" fmla="+- 0 7531 7398"/>
                                <a:gd name="T9" fmla="*/ T8 w 237"/>
                                <a:gd name="T10" fmla="+- 0 4005 3959"/>
                                <a:gd name="T11" fmla="*/ 4005 h 189"/>
                                <a:gd name="T12" fmla="+- 0 7510 7398"/>
                                <a:gd name="T13" fmla="*/ T12 w 237"/>
                                <a:gd name="T14" fmla="+- 0 4004 3959"/>
                                <a:gd name="T15" fmla="*/ 4004 h 189"/>
                                <a:gd name="T16" fmla="+- 0 7487 7398"/>
                                <a:gd name="T17" fmla="*/ T16 w 237"/>
                                <a:gd name="T18" fmla="+- 0 4001 3959"/>
                                <a:gd name="T19" fmla="*/ 4001 h 189"/>
                                <a:gd name="T20" fmla="+- 0 7463 7398"/>
                                <a:gd name="T21" fmla="*/ T20 w 237"/>
                                <a:gd name="T22" fmla="+- 0 3995 3959"/>
                                <a:gd name="T23" fmla="*/ 3995 h 189"/>
                                <a:gd name="T24" fmla="+- 0 7437 7398"/>
                                <a:gd name="T25" fmla="*/ T24 w 237"/>
                                <a:gd name="T26" fmla="+- 0 3985 3959"/>
                                <a:gd name="T27" fmla="*/ 3985 h 189"/>
                                <a:gd name="T28" fmla="+- 0 7409 7398"/>
                                <a:gd name="T29" fmla="*/ T28 w 237"/>
                                <a:gd name="T30" fmla="+- 0 3970 3959"/>
                                <a:gd name="T31" fmla="*/ 3970 h 189"/>
                                <a:gd name="T32" fmla="+- 0 7398 7398"/>
                                <a:gd name="T33" fmla="*/ T32 w 237"/>
                                <a:gd name="T34" fmla="+- 0 4148 3959"/>
                                <a:gd name="T35" fmla="*/ 4148 h 189"/>
                                <a:gd name="T36" fmla="+- 0 7635 7398"/>
                                <a:gd name="T37" fmla="*/ T36 w 237"/>
                                <a:gd name="T38" fmla="+- 0 4148 3959"/>
                                <a:gd name="T39" fmla="*/ 4148 h 189"/>
                                <a:gd name="T40" fmla="+- 0 7635 7398"/>
                                <a:gd name="T41" fmla="*/ T40 w 237"/>
                                <a:gd name="T42" fmla="+- 0 3959 3959"/>
                                <a:gd name="T43" fmla="*/ 3959 h 1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37" h="189">
                                  <a:moveTo>
                                    <a:pt x="237" y="0"/>
                                  </a:moveTo>
                                  <a:lnTo>
                                    <a:pt x="185" y="34"/>
                                  </a:lnTo>
                                  <a:lnTo>
                                    <a:pt x="133" y="46"/>
                                  </a:lnTo>
                                  <a:lnTo>
                                    <a:pt x="112" y="45"/>
                                  </a:lnTo>
                                  <a:lnTo>
                                    <a:pt x="89" y="42"/>
                                  </a:lnTo>
                                  <a:lnTo>
                                    <a:pt x="65" y="36"/>
                                  </a:lnTo>
                                  <a:lnTo>
                                    <a:pt x="39" y="26"/>
                                  </a:lnTo>
                                  <a:lnTo>
                                    <a:pt x="11" y="11"/>
                                  </a:lnTo>
                                  <a:lnTo>
                                    <a:pt x="0" y="189"/>
                                  </a:lnTo>
                                  <a:lnTo>
                                    <a:pt x="237" y="189"/>
                                  </a:lnTo>
                                  <a:lnTo>
                                    <a:pt x="237" y="0"/>
                                  </a:lnTo>
                                  <a:close/>
                                </a:path>
                              </a:pathLst>
                            </a:custGeom>
                            <a:noFill/>
                            <a:ln w="1977">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95" name="Group 2306"/>
                        <wpg:cNvGrpSpPr>
                          <a:grpSpLocks/>
                        </wpg:cNvGrpSpPr>
                        <wpg:grpSpPr bwMode="auto">
                          <a:xfrm>
                            <a:off x="7419" y="4058"/>
                            <a:ext cx="200" cy="33"/>
                            <a:chOff x="7419" y="4058"/>
                            <a:chExt cx="200" cy="33"/>
                          </a:xfrm>
                        </wpg:grpSpPr>
                        <wps:wsp>
                          <wps:cNvPr id="19696" name="Freeform 2307"/>
                          <wps:cNvSpPr>
                            <a:spLocks/>
                          </wps:cNvSpPr>
                          <wps:spPr bwMode="auto">
                            <a:xfrm>
                              <a:off x="7419" y="4058"/>
                              <a:ext cx="200" cy="33"/>
                            </a:xfrm>
                            <a:custGeom>
                              <a:avLst/>
                              <a:gdLst>
                                <a:gd name="T0" fmla="+- 0 7618 7419"/>
                                <a:gd name="T1" fmla="*/ T0 w 200"/>
                                <a:gd name="T2" fmla="+- 0 4074 4058"/>
                                <a:gd name="T3" fmla="*/ 4074 h 33"/>
                                <a:gd name="T4" fmla="+- 0 7616 7419"/>
                                <a:gd name="T5" fmla="*/ T4 w 200"/>
                                <a:gd name="T6" fmla="+- 0 4079 4058"/>
                                <a:gd name="T7" fmla="*/ 4079 h 33"/>
                                <a:gd name="T8" fmla="+- 0 7610 7419"/>
                                <a:gd name="T9" fmla="*/ T8 w 200"/>
                                <a:gd name="T10" fmla="+- 0 4087 4058"/>
                                <a:gd name="T11" fmla="*/ 4087 h 33"/>
                                <a:gd name="T12" fmla="+- 0 7600 7419"/>
                                <a:gd name="T13" fmla="*/ T12 w 200"/>
                                <a:gd name="T14" fmla="+- 0 4091 4058"/>
                                <a:gd name="T15" fmla="*/ 4091 h 33"/>
                                <a:gd name="T16" fmla="+- 0 7588 7419"/>
                                <a:gd name="T17" fmla="*/ T16 w 200"/>
                                <a:gd name="T18" fmla="+- 0 4080 4058"/>
                                <a:gd name="T19" fmla="*/ 4080 h 33"/>
                                <a:gd name="T20" fmla="+- 0 7575 7419"/>
                                <a:gd name="T21" fmla="*/ T20 w 200"/>
                                <a:gd name="T22" fmla="+- 0 4061 4058"/>
                                <a:gd name="T23" fmla="*/ 4061 h 33"/>
                                <a:gd name="T24" fmla="+- 0 7564 7419"/>
                                <a:gd name="T25" fmla="*/ T24 w 200"/>
                                <a:gd name="T26" fmla="+- 0 4058 4058"/>
                                <a:gd name="T27" fmla="*/ 4058 h 33"/>
                                <a:gd name="T28" fmla="+- 0 7557 7419"/>
                                <a:gd name="T29" fmla="*/ T28 w 200"/>
                                <a:gd name="T30" fmla="+- 0 4064 4058"/>
                                <a:gd name="T31" fmla="*/ 4064 h 33"/>
                                <a:gd name="T32" fmla="+- 0 7552 7419"/>
                                <a:gd name="T33" fmla="*/ T32 w 200"/>
                                <a:gd name="T34" fmla="+- 0 4072 4058"/>
                                <a:gd name="T35" fmla="*/ 4072 h 33"/>
                                <a:gd name="T36" fmla="+- 0 7549 7419"/>
                                <a:gd name="T37" fmla="*/ T36 w 200"/>
                                <a:gd name="T38" fmla="+- 0 4077 4058"/>
                                <a:gd name="T39" fmla="*/ 4077 h 33"/>
                                <a:gd name="T40" fmla="+- 0 7543 7419"/>
                                <a:gd name="T41" fmla="*/ T40 w 200"/>
                                <a:gd name="T42" fmla="+- 0 4087 4058"/>
                                <a:gd name="T43" fmla="*/ 4087 h 33"/>
                                <a:gd name="T44" fmla="+- 0 7534 7419"/>
                                <a:gd name="T45" fmla="*/ T44 w 200"/>
                                <a:gd name="T46" fmla="+- 0 4091 4058"/>
                                <a:gd name="T47" fmla="*/ 4091 h 33"/>
                                <a:gd name="T48" fmla="+- 0 7522 7419"/>
                                <a:gd name="T49" fmla="*/ T48 w 200"/>
                                <a:gd name="T50" fmla="+- 0 4082 4058"/>
                                <a:gd name="T51" fmla="*/ 4082 h 33"/>
                                <a:gd name="T52" fmla="+- 0 7509 7419"/>
                                <a:gd name="T53" fmla="*/ T52 w 200"/>
                                <a:gd name="T54" fmla="+- 0 4062 4058"/>
                                <a:gd name="T55" fmla="*/ 4062 h 33"/>
                                <a:gd name="T56" fmla="+- 0 7498 7419"/>
                                <a:gd name="T57" fmla="*/ T56 w 200"/>
                                <a:gd name="T58" fmla="+- 0 4059 4058"/>
                                <a:gd name="T59" fmla="*/ 4059 h 33"/>
                                <a:gd name="T60" fmla="+- 0 7490 7419"/>
                                <a:gd name="T61" fmla="*/ T60 w 200"/>
                                <a:gd name="T62" fmla="+- 0 4064 4058"/>
                                <a:gd name="T63" fmla="*/ 4064 h 33"/>
                                <a:gd name="T64" fmla="+- 0 7485 7419"/>
                                <a:gd name="T65" fmla="*/ T64 w 200"/>
                                <a:gd name="T66" fmla="+- 0 4071 4058"/>
                                <a:gd name="T67" fmla="*/ 4071 h 33"/>
                                <a:gd name="T68" fmla="+- 0 7483 7419"/>
                                <a:gd name="T69" fmla="*/ T68 w 200"/>
                                <a:gd name="T70" fmla="+- 0 4077 4058"/>
                                <a:gd name="T71" fmla="*/ 4077 h 33"/>
                                <a:gd name="T72" fmla="+- 0 7476 7419"/>
                                <a:gd name="T73" fmla="*/ T72 w 200"/>
                                <a:gd name="T74" fmla="+- 0 4087 4058"/>
                                <a:gd name="T75" fmla="*/ 4087 h 33"/>
                                <a:gd name="T76" fmla="+- 0 7467 7419"/>
                                <a:gd name="T77" fmla="*/ T76 w 200"/>
                                <a:gd name="T78" fmla="+- 0 4091 4058"/>
                                <a:gd name="T79" fmla="*/ 4091 h 33"/>
                                <a:gd name="T80" fmla="+- 0 7456 7419"/>
                                <a:gd name="T81" fmla="*/ T80 w 200"/>
                                <a:gd name="T82" fmla="+- 0 4082 4058"/>
                                <a:gd name="T83" fmla="*/ 4082 h 33"/>
                                <a:gd name="T84" fmla="+- 0 7442 7419"/>
                                <a:gd name="T85" fmla="*/ T84 w 200"/>
                                <a:gd name="T86" fmla="+- 0 4063 4058"/>
                                <a:gd name="T87" fmla="*/ 4063 h 33"/>
                                <a:gd name="T88" fmla="+- 0 7431 7419"/>
                                <a:gd name="T89" fmla="*/ T88 w 200"/>
                                <a:gd name="T90" fmla="+- 0 4059 4058"/>
                                <a:gd name="T91" fmla="*/ 4059 h 33"/>
                                <a:gd name="T92" fmla="+- 0 7423 7419"/>
                                <a:gd name="T93" fmla="*/ T92 w 200"/>
                                <a:gd name="T94" fmla="+- 0 4064 4058"/>
                                <a:gd name="T95" fmla="*/ 4064 h 33"/>
                                <a:gd name="T96" fmla="+- 0 7419 7419"/>
                                <a:gd name="T97" fmla="*/ T96 w 200"/>
                                <a:gd name="T98" fmla="+- 0 4071 4058"/>
                                <a:gd name="T99" fmla="*/ 4071 h 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00" h="33">
                                  <a:moveTo>
                                    <a:pt x="199" y="16"/>
                                  </a:moveTo>
                                  <a:lnTo>
                                    <a:pt x="197" y="21"/>
                                  </a:lnTo>
                                  <a:lnTo>
                                    <a:pt x="191" y="29"/>
                                  </a:lnTo>
                                  <a:lnTo>
                                    <a:pt x="181" y="33"/>
                                  </a:lnTo>
                                  <a:lnTo>
                                    <a:pt x="169" y="22"/>
                                  </a:lnTo>
                                  <a:lnTo>
                                    <a:pt x="156" y="3"/>
                                  </a:lnTo>
                                  <a:lnTo>
                                    <a:pt x="145" y="0"/>
                                  </a:lnTo>
                                  <a:lnTo>
                                    <a:pt x="138" y="6"/>
                                  </a:lnTo>
                                  <a:lnTo>
                                    <a:pt x="133" y="14"/>
                                  </a:lnTo>
                                  <a:lnTo>
                                    <a:pt x="130" y="19"/>
                                  </a:lnTo>
                                  <a:lnTo>
                                    <a:pt x="124" y="29"/>
                                  </a:lnTo>
                                  <a:lnTo>
                                    <a:pt x="115" y="33"/>
                                  </a:lnTo>
                                  <a:lnTo>
                                    <a:pt x="103" y="24"/>
                                  </a:lnTo>
                                  <a:lnTo>
                                    <a:pt x="90" y="4"/>
                                  </a:lnTo>
                                  <a:lnTo>
                                    <a:pt x="79" y="1"/>
                                  </a:lnTo>
                                  <a:lnTo>
                                    <a:pt x="71" y="6"/>
                                  </a:lnTo>
                                  <a:lnTo>
                                    <a:pt x="66" y="13"/>
                                  </a:lnTo>
                                  <a:lnTo>
                                    <a:pt x="64" y="19"/>
                                  </a:lnTo>
                                  <a:lnTo>
                                    <a:pt x="57" y="29"/>
                                  </a:lnTo>
                                  <a:lnTo>
                                    <a:pt x="48" y="33"/>
                                  </a:lnTo>
                                  <a:lnTo>
                                    <a:pt x="37" y="24"/>
                                  </a:lnTo>
                                  <a:lnTo>
                                    <a:pt x="23" y="5"/>
                                  </a:lnTo>
                                  <a:lnTo>
                                    <a:pt x="12" y="1"/>
                                  </a:lnTo>
                                  <a:lnTo>
                                    <a:pt x="4" y="6"/>
                                  </a:lnTo>
                                  <a:lnTo>
                                    <a:pt x="0" y="13"/>
                                  </a:lnTo>
                                </a:path>
                              </a:pathLst>
                            </a:custGeom>
                            <a:noFill/>
                            <a:ln w="222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97" name="Group 2308"/>
                        <wpg:cNvGrpSpPr>
                          <a:grpSpLocks/>
                        </wpg:cNvGrpSpPr>
                        <wpg:grpSpPr bwMode="auto">
                          <a:xfrm>
                            <a:off x="7417" y="4058"/>
                            <a:ext cx="200" cy="33"/>
                            <a:chOff x="7417" y="4058"/>
                            <a:chExt cx="200" cy="33"/>
                          </a:xfrm>
                        </wpg:grpSpPr>
                        <wps:wsp>
                          <wps:cNvPr id="19698" name="Freeform 2309"/>
                          <wps:cNvSpPr>
                            <a:spLocks/>
                          </wps:cNvSpPr>
                          <wps:spPr bwMode="auto">
                            <a:xfrm>
                              <a:off x="7417" y="4058"/>
                              <a:ext cx="200" cy="33"/>
                            </a:xfrm>
                            <a:custGeom>
                              <a:avLst/>
                              <a:gdLst>
                                <a:gd name="T0" fmla="+- 0 7417 7417"/>
                                <a:gd name="T1" fmla="*/ T0 w 200"/>
                                <a:gd name="T2" fmla="+- 0 4074 4058"/>
                                <a:gd name="T3" fmla="*/ 4074 h 33"/>
                                <a:gd name="T4" fmla="+- 0 7420 7417"/>
                                <a:gd name="T5" fmla="*/ T4 w 200"/>
                                <a:gd name="T6" fmla="+- 0 4079 4058"/>
                                <a:gd name="T7" fmla="*/ 4079 h 33"/>
                                <a:gd name="T8" fmla="+- 0 7426 7417"/>
                                <a:gd name="T9" fmla="*/ T8 w 200"/>
                                <a:gd name="T10" fmla="+- 0 4087 4058"/>
                                <a:gd name="T11" fmla="*/ 4087 h 33"/>
                                <a:gd name="T12" fmla="+- 0 7436 7417"/>
                                <a:gd name="T13" fmla="*/ T12 w 200"/>
                                <a:gd name="T14" fmla="+- 0 4091 4058"/>
                                <a:gd name="T15" fmla="*/ 4091 h 33"/>
                                <a:gd name="T16" fmla="+- 0 7448 7417"/>
                                <a:gd name="T17" fmla="*/ T16 w 200"/>
                                <a:gd name="T18" fmla="+- 0 4080 4058"/>
                                <a:gd name="T19" fmla="*/ 4080 h 33"/>
                                <a:gd name="T20" fmla="+- 0 7461 7417"/>
                                <a:gd name="T21" fmla="*/ T20 w 200"/>
                                <a:gd name="T22" fmla="+- 0 4061 4058"/>
                                <a:gd name="T23" fmla="*/ 4061 h 33"/>
                                <a:gd name="T24" fmla="+- 0 7471 7417"/>
                                <a:gd name="T25" fmla="*/ T24 w 200"/>
                                <a:gd name="T26" fmla="+- 0 4058 4058"/>
                                <a:gd name="T27" fmla="*/ 4058 h 33"/>
                                <a:gd name="T28" fmla="+- 0 7479 7417"/>
                                <a:gd name="T29" fmla="*/ T28 w 200"/>
                                <a:gd name="T30" fmla="+- 0 4064 4058"/>
                                <a:gd name="T31" fmla="*/ 4064 h 33"/>
                                <a:gd name="T32" fmla="+- 0 7484 7417"/>
                                <a:gd name="T33" fmla="*/ T32 w 200"/>
                                <a:gd name="T34" fmla="+- 0 4072 4058"/>
                                <a:gd name="T35" fmla="*/ 4072 h 33"/>
                                <a:gd name="T36" fmla="+- 0 7486 7417"/>
                                <a:gd name="T37" fmla="*/ T36 w 200"/>
                                <a:gd name="T38" fmla="+- 0 4077 4058"/>
                                <a:gd name="T39" fmla="*/ 4077 h 33"/>
                                <a:gd name="T40" fmla="+- 0 7493 7417"/>
                                <a:gd name="T41" fmla="*/ T40 w 200"/>
                                <a:gd name="T42" fmla="+- 0 4087 4058"/>
                                <a:gd name="T43" fmla="*/ 4087 h 33"/>
                                <a:gd name="T44" fmla="+- 0 7502 7417"/>
                                <a:gd name="T45" fmla="*/ T44 w 200"/>
                                <a:gd name="T46" fmla="+- 0 4091 4058"/>
                                <a:gd name="T47" fmla="*/ 4091 h 33"/>
                                <a:gd name="T48" fmla="+- 0 7513 7417"/>
                                <a:gd name="T49" fmla="*/ T48 w 200"/>
                                <a:gd name="T50" fmla="+- 0 4082 4058"/>
                                <a:gd name="T51" fmla="*/ 4082 h 33"/>
                                <a:gd name="T52" fmla="+- 0 7527 7417"/>
                                <a:gd name="T53" fmla="*/ T52 w 200"/>
                                <a:gd name="T54" fmla="+- 0 4062 4058"/>
                                <a:gd name="T55" fmla="*/ 4062 h 33"/>
                                <a:gd name="T56" fmla="+- 0 7538 7417"/>
                                <a:gd name="T57" fmla="*/ T56 w 200"/>
                                <a:gd name="T58" fmla="+- 0 4059 4058"/>
                                <a:gd name="T59" fmla="*/ 4059 h 33"/>
                                <a:gd name="T60" fmla="+- 0 7546 7417"/>
                                <a:gd name="T61" fmla="*/ T60 w 200"/>
                                <a:gd name="T62" fmla="+- 0 4064 4058"/>
                                <a:gd name="T63" fmla="*/ 4064 h 33"/>
                                <a:gd name="T64" fmla="+- 0 7550 7417"/>
                                <a:gd name="T65" fmla="*/ T64 w 200"/>
                                <a:gd name="T66" fmla="+- 0 4071 4058"/>
                                <a:gd name="T67" fmla="*/ 4071 h 33"/>
                                <a:gd name="T68" fmla="+- 0 7553 7417"/>
                                <a:gd name="T69" fmla="*/ T68 w 200"/>
                                <a:gd name="T70" fmla="+- 0 4077 4058"/>
                                <a:gd name="T71" fmla="*/ 4077 h 33"/>
                                <a:gd name="T72" fmla="+- 0 7560 7417"/>
                                <a:gd name="T73" fmla="*/ T72 w 200"/>
                                <a:gd name="T74" fmla="+- 0 4087 4058"/>
                                <a:gd name="T75" fmla="*/ 4087 h 33"/>
                                <a:gd name="T76" fmla="+- 0 7569 7417"/>
                                <a:gd name="T77" fmla="*/ T76 w 200"/>
                                <a:gd name="T78" fmla="+- 0 4091 4058"/>
                                <a:gd name="T79" fmla="*/ 4091 h 33"/>
                                <a:gd name="T80" fmla="+- 0 7580 7417"/>
                                <a:gd name="T81" fmla="*/ T80 w 200"/>
                                <a:gd name="T82" fmla="+- 0 4082 4058"/>
                                <a:gd name="T83" fmla="*/ 4082 h 33"/>
                                <a:gd name="T84" fmla="+- 0 7594 7417"/>
                                <a:gd name="T85" fmla="*/ T84 w 200"/>
                                <a:gd name="T86" fmla="+- 0 4063 4058"/>
                                <a:gd name="T87" fmla="*/ 4063 h 33"/>
                                <a:gd name="T88" fmla="+- 0 7604 7417"/>
                                <a:gd name="T89" fmla="*/ T88 w 200"/>
                                <a:gd name="T90" fmla="+- 0 4059 4058"/>
                                <a:gd name="T91" fmla="*/ 4059 h 33"/>
                                <a:gd name="T92" fmla="+- 0 7613 7417"/>
                                <a:gd name="T93" fmla="*/ T92 w 200"/>
                                <a:gd name="T94" fmla="+- 0 4064 4058"/>
                                <a:gd name="T95" fmla="*/ 4064 h 33"/>
                                <a:gd name="T96" fmla="+- 0 7617 7417"/>
                                <a:gd name="T97" fmla="*/ T96 w 200"/>
                                <a:gd name="T98" fmla="+- 0 4071 4058"/>
                                <a:gd name="T99" fmla="*/ 4071 h 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00" h="33">
                                  <a:moveTo>
                                    <a:pt x="0" y="16"/>
                                  </a:moveTo>
                                  <a:lnTo>
                                    <a:pt x="3" y="21"/>
                                  </a:lnTo>
                                  <a:lnTo>
                                    <a:pt x="9" y="29"/>
                                  </a:lnTo>
                                  <a:lnTo>
                                    <a:pt x="19" y="33"/>
                                  </a:lnTo>
                                  <a:lnTo>
                                    <a:pt x="31" y="22"/>
                                  </a:lnTo>
                                  <a:lnTo>
                                    <a:pt x="44" y="3"/>
                                  </a:lnTo>
                                  <a:lnTo>
                                    <a:pt x="54" y="0"/>
                                  </a:lnTo>
                                  <a:lnTo>
                                    <a:pt x="62" y="6"/>
                                  </a:lnTo>
                                  <a:lnTo>
                                    <a:pt x="67" y="14"/>
                                  </a:lnTo>
                                  <a:lnTo>
                                    <a:pt x="69" y="19"/>
                                  </a:lnTo>
                                  <a:lnTo>
                                    <a:pt x="76" y="29"/>
                                  </a:lnTo>
                                  <a:lnTo>
                                    <a:pt x="85" y="33"/>
                                  </a:lnTo>
                                  <a:lnTo>
                                    <a:pt x="96" y="24"/>
                                  </a:lnTo>
                                  <a:lnTo>
                                    <a:pt x="110" y="4"/>
                                  </a:lnTo>
                                  <a:lnTo>
                                    <a:pt x="121" y="1"/>
                                  </a:lnTo>
                                  <a:lnTo>
                                    <a:pt x="129" y="6"/>
                                  </a:lnTo>
                                  <a:lnTo>
                                    <a:pt x="133" y="13"/>
                                  </a:lnTo>
                                  <a:lnTo>
                                    <a:pt x="136" y="19"/>
                                  </a:lnTo>
                                  <a:lnTo>
                                    <a:pt x="143" y="29"/>
                                  </a:lnTo>
                                  <a:lnTo>
                                    <a:pt x="152" y="33"/>
                                  </a:lnTo>
                                  <a:lnTo>
                                    <a:pt x="163" y="24"/>
                                  </a:lnTo>
                                  <a:lnTo>
                                    <a:pt x="177" y="5"/>
                                  </a:lnTo>
                                  <a:lnTo>
                                    <a:pt x="187" y="1"/>
                                  </a:lnTo>
                                  <a:lnTo>
                                    <a:pt x="196" y="6"/>
                                  </a:lnTo>
                                  <a:lnTo>
                                    <a:pt x="200" y="13"/>
                                  </a:lnTo>
                                </a:path>
                              </a:pathLst>
                            </a:custGeom>
                            <a:noFill/>
                            <a:ln w="4448">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699" name="Group 2310"/>
                        <wpg:cNvGrpSpPr>
                          <a:grpSpLocks/>
                        </wpg:cNvGrpSpPr>
                        <wpg:grpSpPr bwMode="auto">
                          <a:xfrm>
                            <a:off x="7415" y="4058"/>
                            <a:ext cx="200" cy="33"/>
                            <a:chOff x="7415" y="4058"/>
                            <a:chExt cx="200" cy="33"/>
                          </a:xfrm>
                        </wpg:grpSpPr>
                        <wps:wsp>
                          <wps:cNvPr id="19700" name="Freeform 2311"/>
                          <wps:cNvSpPr>
                            <a:spLocks/>
                          </wps:cNvSpPr>
                          <wps:spPr bwMode="auto">
                            <a:xfrm>
                              <a:off x="7415" y="4058"/>
                              <a:ext cx="200" cy="33"/>
                            </a:xfrm>
                            <a:custGeom>
                              <a:avLst/>
                              <a:gdLst>
                                <a:gd name="T0" fmla="+- 0 7615 7415"/>
                                <a:gd name="T1" fmla="*/ T0 w 200"/>
                                <a:gd name="T2" fmla="+- 0 4074 4058"/>
                                <a:gd name="T3" fmla="*/ 4074 h 33"/>
                                <a:gd name="T4" fmla="+- 0 7613 7415"/>
                                <a:gd name="T5" fmla="*/ T4 w 200"/>
                                <a:gd name="T6" fmla="+- 0 4079 4058"/>
                                <a:gd name="T7" fmla="*/ 4079 h 33"/>
                                <a:gd name="T8" fmla="+- 0 7606 7415"/>
                                <a:gd name="T9" fmla="*/ T8 w 200"/>
                                <a:gd name="T10" fmla="+- 0 4087 4058"/>
                                <a:gd name="T11" fmla="*/ 4087 h 33"/>
                                <a:gd name="T12" fmla="+- 0 7597 7415"/>
                                <a:gd name="T13" fmla="*/ T12 w 200"/>
                                <a:gd name="T14" fmla="+- 0 4091 4058"/>
                                <a:gd name="T15" fmla="*/ 4091 h 33"/>
                                <a:gd name="T16" fmla="+- 0 7585 7415"/>
                                <a:gd name="T17" fmla="*/ T16 w 200"/>
                                <a:gd name="T18" fmla="+- 0 4080 4058"/>
                                <a:gd name="T19" fmla="*/ 4080 h 33"/>
                                <a:gd name="T20" fmla="+- 0 7572 7415"/>
                                <a:gd name="T21" fmla="*/ T20 w 200"/>
                                <a:gd name="T22" fmla="+- 0 4061 4058"/>
                                <a:gd name="T23" fmla="*/ 4061 h 33"/>
                                <a:gd name="T24" fmla="+- 0 7561 7415"/>
                                <a:gd name="T25" fmla="*/ T24 w 200"/>
                                <a:gd name="T26" fmla="+- 0 4058 4058"/>
                                <a:gd name="T27" fmla="*/ 4058 h 33"/>
                                <a:gd name="T28" fmla="+- 0 7553 7415"/>
                                <a:gd name="T29" fmla="*/ T28 w 200"/>
                                <a:gd name="T30" fmla="+- 0 4064 4058"/>
                                <a:gd name="T31" fmla="*/ 4064 h 33"/>
                                <a:gd name="T32" fmla="+- 0 7549 7415"/>
                                <a:gd name="T33" fmla="*/ T32 w 200"/>
                                <a:gd name="T34" fmla="+- 0 4072 4058"/>
                                <a:gd name="T35" fmla="*/ 4072 h 33"/>
                                <a:gd name="T36" fmla="+- 0 7546 7415"/>
                                <a:gd name="T37" fmla="*/ T36 w 200"/>
                                <a:gd name="T38" fmla="+- 0 4077 4058"/>
                                <a:gd name="T39" fmla="*/ 4077 h 33"/>
                                <a:gd name="T40" fmla="+- 0 7540 7415"/>
                                <a:gd name="T41" fmla="*/ T40 w 200"/>
                                <a:gd name="T42" fmla="+- 0 4087 4058"/>
                                <a:gd name="T43" fmla="*/ 4087 h 33"/>
                                <a:gd name="T44" fmla="+- 0 7530 7415"/>
                                <a:gd name="T45" fmla="*/ T44 w 200"/>
                                <a:gd name="T46" fmla="+- 0 4091 4058"/>
                                <a:gd name="T47" fmla="*/ 4091 h 33"/>
                                <a:gd name="T48" fmla="+- 0 7519 7415"/>
                                <a:gd name="T49" fmla="*/ T48 w 200"/>
                                <a:gd name="T50" fmla="+- 0 4082 4058"/>
                                <a:gd name="T51" fmla="*/ 4082 h 33"/>
                                <a:gd name="T52" fmla="+- 0 7506 7415"/>
                                <a:gd name="T53" fmla="*/ T52 w 200"/>
                                <a:gd name="T54" fmla="+- 0 4062 4058"/>
                                <a:gd name="T55" fmla="*/ 4062 h 33"/>
                                <a:gd name="T56" fmla="+- 0 7495 7415"/>
                                <a:gd name="T57" fmla="*/ T56 w 200"/>
                                <a:gd name="T58" fmla="+- 0 4059 4058"/>
                                <a:gd name="T59" fmla="*/ 4059 h 33"/>
                                <a:gd name="T60" fmla="+- 0 7487 7415"/>
                                <a:gd name="T61" fmla="*/ T60 w 200"/>
                                <a:gd name="T62" fmla="+- 0 4064 4058"/>
                                <a:gd name="T63" fmla="*/ 4064 h 33"/>
                                <a:gd name="T64" fmla="+- 0 7482 7415"/>
                                <a:gd name="T65" fmla="*/ T64 w 200"/>
                                <a:gd name="T66" fmla="+- 0 4071 4058"/>
                                <a:gd name="T67" fmla="*/ 4071 h 33"/>
                                <a:gd name="T68" fmla="+- 0 7479 7415"/>
                                <a:gd name="T69" fmla="*/ T68 w 200"/>
                                <a:gd name="T70" fmla="+- 0 4077 4058"/>
                                <a:gd name="T71" fmla="*/ 4077 h 33"/>
                                <a:gd name="T72" fmla="+- 0 7473 7415"/>
                                <a:gd name="T73" fmla="*/ T72 w 200"/>
                                <a:gd name="T74" fmla="+- 0 4087 4058"/>
                                <a:gd name="T75" fmla="*/ 4087 h 33"/>
                                <a:gd name="T76" fmla="+- 0 7464 7415"/>
                                <a:gd name="T77" fmla="*/ T76 w 200"/>
                                <a:gd name="T78" fmla="+- 0 4091 4058"/>
                                <a:gd name="T79" fmla="*/ 4091 h 33"/>
                                <a:gd name="T80" fmla="+- 0 7452 7415"/>
                                <a:gd name="T81" fmla="*/ T80 w 200"/>
                                <a:gd name="T82" fmla="+- 0 4083 4058"/>
                                <a:gd name="T83" fmla="*/ 4083 h 33"/>
                                <a:gd name="T84" fmla="+- 0 7439 7415"/>
                                <a:gd name="T85" fmla="*/ T84 w 200"/>
                                <a:gd name="T86" fmla="+- 0 4063 4058"/>
                                <a:gd name="T87" fmla="*/ 4063 h 33"/>
                                <a:gd name="T88" fmla="+- 0 7428 7415"/>
                                <a:gd name="T89" fmla="*/ T88 w 200"/>
                                <a:gd name="T90" fmla="+- 0 4059 4058"/>
                                <a:gd name="T91" fmla="*/ 4059 h 33"/>
                                <a:gd name="T92" fmla="+- 0 7420 7415"/>
                                <a:gd name="T93" fmla="*/ T92 w 200"/>
                                <a:gd name="T94" fmla="+- 0 4064 4058"/>
                                <a:gd name="T95" fmla="*/ 4064 h 33"/>
                                <a:gd name="T96" fmla="+- 0 7415 7415"/>
                                <a:gd name="T97" fmla="*/ T96 w 200"/>
                                <a:gd name="T98" fmla="+- 0 4071 4058"/>
                                <a:gd name="T99" fmla="*/ 4071 h 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00" h="33">
                                  <a:moveTo>
                                    <a:pt x="200" y="16"/>
                                  </a:moveTo>
                                  <a:lnTo>
                                    <a:pt x="198" y="21"/>
                                  </a:lnTo>
                                  <a:lnTo>
                                    <a:pt x="191" y="29"/>
                                  </a:lnTo>
                                  <a:lnTo>
                                    <a:pt x="182" y="33"/>
                                  </a:lnTo>
                                  <a:lnTo>
                                    <a:pt x="170" y="22"/>
                                  </a:lnTo>
                                  <a:lnTo>
                                    <a:pt x="157" y="3"/>
                                  </a:lnTo>
                                  <a:lnTo>
                                    <a:pt x="146" y="0"/>
                                  </a:lnTo>
                                  <a:lnTo>
                                    <a:pt x="138" y="6"/>
                                  </a:lnTo>
                                  <a:lnTo>
                                    <a:pt x="134" y="14"/>
                                  </a:lnTo>
                                  <a:lnTo>
                                    <a:pt x="131" y="19"/>
                                  </a:lnTo>
                                  <a:lnTo>
                                    <a:pt x="125" y="29"/>
                                  </a:lnTo>
                                  <a:lnTo>
                                    <a:pt x="115" y="33"/>
                                  </a:lnTo>
                                  <a:lnTo>
                                    <a:pt x="104" y="24"/>
                                  </a:lnTo>
                                  <a:lnTo>
                                    <a:pt x="91" y="4"/>
                                  </a:lnTo>
                                  <a:lnTo>
                                    <a:pt x="80" y="1"/>
                                  </a:lnTo>
                                  <a:lnTo>
                                    <a:pt x="72" y="6"/>
                                  </a:lnTo>
                                  <a:lnTo>
                                    <a:pt x="67" y="13"/>
                                  </a:lnTo>
                                  <a:lnTo>
                                    <a:pt x="64" y="19"/>
                                  </a:lnTo>
                                  <a:lnTo>
                                    <a:pt x="58" y="29"/>
                                  </a:lnTo>
                                  <a:lnTo>
                                    <a:pt x="49" y="33"/>
                                  </a:lnTo>
                                  <a:lnTo>
                                    <a:pt x="37" y="25"/>
                                  </a:lnTo>
                                  <a:lnTo>
                                    <a:pt x="24" y="5"/>
                                  </a:lnTo>
                                  <a:lnTo>
                                    <a:pt x="13" y="1"/>
                                  </a:lnTo>
                                  <a:lnTo>
                                    <a:pt x="5" y="6"/>
                                  </a:lnTo>
                                  <a:lnTo>
                                    <a:pt x="0" y="13"/>
                                  </a:lnTo>
                                </a:path>
                              </a:pathLst>
                            </a:custGeom>
                            <a:noFill/>
                            <a:ln w="222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701" name="Group 2312"/>
                        <wpg:cNvGrpSpPr>
                          <a:grpSpLocks/>
                        </wpg:cNvGrpSpPr>
                        <wpg:grpSpPr bwMode="auto">
                          <a:xfrm>
                            <a:off x="7414" y="4058"/>
                            <a:ext cx="200" cy="33"/>
                            <a:chOff x="7414" y="4058"/>
                            <a:chExt cx="200" cy="33"/>
                          </a:xfrm>
                        </wpg:grpSpPr>
                        <wps:wsp>
                          <wps:cNvPr id="19702" name="Freeform 2313"/>
                          <wps:cNvSpPr>
                            <a:spLocks/>
                          </wps:cNvSpPr>
                          <wps:spPr bwMode="auto">
                            <a:xfrm>
                              <a:off x="7414" y="4058"/>
                              <a:ext cx="200" cy="33"/>
                            </a:xfrm>
                            <a:custGeom>
                              <a:avLst/>
                              <a:gdLst>
                                <a:gd name="T0" fmla="+- 0 7414 7414"/>
                                <a:gd name="T1" fmla="*/ T0 w 200"/>
                                <a:gd name="T2" fmla="+- 0 4074 4058"/>
                                <a:gd name="T3" fmla="*/ 4074 h 33"/>
                                <a:gd name="T4" fmla="+- 0 7416 7414"/>
                                <a:gd name="T5" fmla="*/ T4 w 200"/>
                                <a:gd name="T6" fmla="+- 0 4079 4058"/>
                                <a:gd name="T7" fmla="*/ 4079 h 33"/>
                                <a:gd name="T8" fmla="+- 0 7423 7414"/>
                                <a:gd name="T9" fmla="*/ T8 w 200"/>
                                <a:gd name="T10" fmla="+- 0 4087 4058"/>
                                <a:gd name="T11" fmla="*/ 4087 h 33"/>
                                <a:gd name="T12" fmla="+- 0 7432 7414"/>
                                <a:gd name="T13" fmla="*/ T12 w 200"/>
                                <a:gd name="T14" fmla="+- 0 4091 4058"/>
                                <a:gd name="T15" fmla="*/ 4091 h 33"/>
                                <a:gd name="T16" fmla="+- 0 7444 7414"/>
                                <a:gd name="T17" fmla="*/ T16 w 200"/>
                                <a:gd name="T18" fmla="+- 0 4080 4058"/>
                                <a:gd name="T19" fmla="*/ 4080 h 33"/>
                                <a:gd name="T20" fmla="+- 0 7457 7414"/>
                                <a:gd name="T21" fmla="*/ T20 w 200"/>
                                <a:gd name="T22" fmla="+- 0 4061 4058"/>
                                <a:gd name="T23" fmla="*/ 4061 h 33"/>
                                <a:gd name="T24" fmla="+- 0 7468 7414"/>
                                <a:gd name="T25" fmla="*/ T24 w 200"/>
                                <a:gd name="T26" fmla="+- 0 4058 4058"/>
                                <a:gd name="T27" fmla="*/ 4058 h 33"/>
                                <a:gd name="T28" fmla="+- 0 7476 7414"/>
                                <a:gd name="T29" fmla="*/ T28 w 200"/>
                                <a:gd name="T30" fmla="+- 0 4064 4058"/>
                                <a:gd name="T31" fmla="*/ 4064 h 33"/>
                                <a:gd name="T32" fmla="+- 0 7480 7414"/>
                                <a:gd name="T33" fmla="*/ T32 w 200"/>
                                <a:gd name="T34" fmla="+- 0 4072 4058"/>
                                <a:gd name="T35" fmla="*/ 4072 h 33"/>
                                <a:gd name="T36" fmla="+- 0 7483 7414"/>
                                <a:gd name="T37" fmla="*/ T36 w 200"/>
                                <a:gd name="T38" fmla="+- 0 4077 4058"/>
                                <a:gd name="T39" fmla="*/ 4077 h 33"/>
                                <a:gd name="T40" fmla="+- 0 7489 7414"/>
                                <a:gd name="T41" fmla="*/ T40 w 200"/>
                                <a:gd name="T42" fmla="+- 0 4087 4058"/>
                                <a:gd name="T43" fmla="*/ 4087 h 33"/>
                                <a:gd name="T44" fmla="+- 0 7499 7414"/>
                                <a:gd name="T45" fmla="*/ T44 w 200"/>
                                <a:gd name="T46" fmla="+- 0 4091 4058"/>
                                <a:gd name="T47" fmla="*/ 4091 h 33"/>
                                <a:gd name="T48" fmla="+- 0 7510 7414"/>
                                <a:gd name="T49" fmla="*/ T48 w 200"/>
                                <a:gd name="T50" fmla="+- 0 4082 4058"/>
                                <a:gd name="T51" fmla="*/ 4082 h 33"/>
                                <a:gd name="T52" fmla="+- 0 7523 7414"/>
                                <a:gd name="T53" fmla="*/ T52 w 200"/>
                                <a:gd name="T54" fmla="+- 0 4062 4058"/>
                                <a:gd name="T55" fmla="*/ 4062 h 33"/>
                                <a:gd name="T56" fmla="+- 0 7534 7414"/>
                                <a:gd name="T57" fmla="*/ T56 w 200"/>
                                <a:gd name="T58" fmla="+- 0 4059 4058"/>
                                <a:gd name="T59" fmla="*/ 4059 h 33"/>
                                <a:gd name="T60" fmla="+- 0 7542 7414"/>
                                <a:gd name="T61" fmla="*/ T60 w 200"/>
                                <a:gd name="T62" fmla="+- 0 4064 4058"/>
                                <a:gd name="T63" fmla="*/ 4064 h 33"/>
                                <a:gd name="T64" fmla="+- 0 7547 7414"/>
                                <a:gd name="T65" fmla="*/ T64 w 200"/>
                                <a:gd name="T66" fmla="+- 0 4071 4058"/>
                                <a:gd name="T67" fmla="*/ 4071 h 33"/>
                                <a:gd name="T68" fmla="+- 0 7550 7414"/>
                                <a:gd name="T69" fmla="*/ T68 w 200"/>
                                <a:gd name="T70" fmla="+- 0 4077 4058"/>
                                <a:gd name="T71" fmla="*/ 4077 h 33"/>
                                <a:gd name="T72" fmla="+- 0 7556 7414"/>
                                <a:gd name="T73" fmla="*/ T72 w 200"/>
                                <a:gd name="T74" fmla="+- 0 4087 4058"/>
                                <a:gd name="T75" fmla="*/ 4087 h 33"/>
                                <a:gd name="T76" fmla="+- 0 7565 7414"/>
                                <a:gd name="T77" fmla="*/ T76 w 200"/>
                                <a:gd name="T78" fmla="+- 0 4091 4058"/>
                                <a:gd name="T79" fmla="*/ 4091 h 33"/>
                                <a:gd name="T80" fmla="+- 0 7577 7414"/>
                                <a:gd name="T81" fmla="*/ T80 w 200"/>
                                <a:gd name="T82" fmla="+- 0 4083 4058"/>
                                <a:gd name="T83" fmla="*/ 4083 h 33"/>
                                <a:gd name="T84" fmla="+- 0 7590 7414"/>
                                <a:gd name="T85" fmla="*/ T84 w 200"/>
                                <a:gd name="T86" fmla="+- 0 4063 4058"/>
                                <a:gd name="T87" fmla="*/ 4063 h 33"/>
                                <a:gd name="T88" fmla="+- 0 7601 7414"/>
                                <a:gd name="T89" fmla="*/ T88 w 200"/>
                                <a:gd name="T90" fmla="+- 0 4059 4058"/>
                                <a:gd name="T91" fmla="*/ 4059 h 33"/>
                                <a:gd name="T92" fmla="+- 0 7609 7414"/>
                                <a:gd name="T93" fmla="*/ T92 w 200"/>
                                <a:gd name="T94" fmla="+- 0 4064 4058"/>
                                <a:gd name="T95" fmla="*/ 4064 h 33"/>
                                <a:gd name="T96" fmla="+- 0 7614 7414"/>
                                <a:gd name="T97" fmla="*/ T96 w 200"/>
                                <a:gd name="T98" fmla="+- 0 4071 4058"/>
                                <a:gd name="T99" fmla="*/ 4071 h 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00" h="33">
                                  <a:moveTo>
                                    <a:pt x="0" y="16"/>
                                  </a:moveTo>
                                  <a:lnTo>
                                    <a:pt x="2" y="21"/>
                                  </a:lnTo>
                                  <a:lnTo>
                                    <a:pt x="9" y="29"/>
                                  </a:lnTo>
                                  <a:lnTo>
                                    <a:pt x="18" y="33"/>
                                  </a:lnTo>
                                  <a:lnTo>
                                    <a:pt x="30" y="22"/>
                                  </a:lnTo>
                                  <a:lnTo>
                                    <a:pt x="43" y="3"/>
                                  </a:lnTo>
                                  <a:lnTo>
                                    <a:pt x="54" y="0"/>
                                  </a:lnTo>
                                  <a:lnTo>
                                    <a:pt x="62" y="6"/>
                                  </a:lnTo>
                                  <a:lnTo>
                                    <a:pt x="66" y="14"/>
                                  </a:lnTo>
                                  <a:lnTo>
                                    <a:pt x="69" y="19"/>
                                  </a:lnTo>
                                  <a:lnTo>
                                    <a:pt x="75" y="29"/>
                                  </a:lnTo>
                                  <a:lnTo>
                                    <a:pt x="85" y="33"/>
                                  </a:lnTo>
                                  <a:lnTo>
                                    <a:pt x="96" y="24"/>
                                  </a:lnTo>
                                  <a:lnTo>
                                    <a:pt x="109" y="4"/>
                                  </a:lnTo>
                                  <a:lnTo>
                                    <a:pt x="120" y="1"/>
                                  </a:lnTo>
                                  <a:lnTo>
                                    <a:pt x="128" y="6"/>
                                  </a:lnTo>
                                  <a:lnTo>
                                    <a:pt x="133" y="13"/>
                                  </a:lnTo>
                                  <a:lnTo>
                                    <a:pt x="136" y="19"/>
                                  </a:lnTo>
                                  <a:lnTo>
                                    <a:pt x="142" y="29"/>
                                  </a:lnTo>
                                  <a:lnTo>
                                    <a:pt x="151" y="33"/>
                                  </a:lnTo>
                                  <a:lnTo>
                                    <a:pt x="163" y="25"/>
                                  </a:lnTo>
                                  <a:lnTo>
                                    <a:pt x="176" y="5"/>
                                  </a:lnTo>
                                  <a:lnTo>
                                    <a:pt x="187" y="1"/>
                                  </a:lnTo>
                                  <a:lnTo>
                                    <a:pt x="195" y="6"/>
                                  </a:lnTo>
                                  <a:lnTo>
                                    <a:pt x="200" y="13"/>
                                  </a:lnTo>
                                </a:path>
                              </a:pathLst>
                            </a:custGeom>
                            <a:noFill/>
                            <a:ln w="4448">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703" name="Picture 2314"/>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7676" y="4011"/>
                              <a:ext cx="125" cy="14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704" name="Group 2315"/>
                        <wpg:cNvGrpSpPr>
                          <a:grpSpLocks/>
                        </wpg:cNvGrpSpPr>
                        <wpg:grpSpPr bwMode="auto">
                          <a:xfrm>
                            <a:off x="7667" y="3788"/>
                            <a:ext cx="220" cy="81"/>
                            <a:chOff x="7667" y="3788"/>
                            <a:chExt cx="220" cy="81"/>
                          </a:xfrm>
                        </wpg:grpSpPr>
                        <wps:wsp>
                          <wps:cNvPr id="19705" name="Freeform 2316"/>
                          <wps:cNvSpPr>
                            <a:spLocks/>
                          </wps:cNvSpPr>
                          <wps:spPr bwMode="auto">
                            <a:xfrm>
                              <a:off x="7667" y="3788"/>
                              <a:ext cx="220" cy="81"/>
                            </a:xfrm>
                            <a:custGeom>
                              <a:avLst/>
                              <a:gdLst>
                                <a:gd name="T0" fmla="+- 0 7887 7667"/>
                                <a:gd name="T1" fmla="*/ T0 w 220"/>
                                <a:gd name="T2" fmla="+- 0 3869 3788"/>
                                <a:gd name="T3" fmla="*/ 3869 h 81"/>
                                <a:gd name="T4" fmla="+- 0 7843 7667"/>
                                <a:gd name="T5" fmla="*/ T4 w 220"/>
                                <a:gd name="T6" fmla="+- 0 3818 3788"/>
                                <a:gd name="T7" fmla="*/ 3818 h 81"/>
                                <a:gd name="T8" fmla="+- 0 7774 7667"/>
                                <a:gd name="T9" fmla="*/ T8 w 220"/>
                                <a:gd name="T10" fmla="+- 0 3788 3788"/>
                                <a:gd name="T11" fmla="*/ 3788 h 81"/>
                                <a:gd name="T12" fmla="+- 0 7754 7667"/>
                                <a:gd name="T13" fmla="*/ T12 w 220"/>
                                <a:gd name="T14" fmla="+- 0 3790 3788"/>
                                <a:gd name="T15" fmla="*/ 3790 h 81"/>
                                <a:gd name="T16" fmla="+- 0 7689 7667"/>
                                <a:gd name="T17" fmla="*/ T16 w 220"/>
                                <a:gd name="T18" fmla="+- 0 3822 3788"/>
                                <a:gd name="T19" fmla="*/ 3822 h 81"/>
                                <a:gd name="T20" fmla="+- 0 7670 7667"/>
                                <a:gd name="T21" fmla="*/ T20 w 220"/>
                                <a:gd name="T22" fmla="+- 0 3838 3788"/>
                                <a:gd name="T23" fmla="*/ 3838 h 81"/>
                                <a:gd name="T24" fmla="+- 0 7667 7667"/>
                                <a:gd name="T25" fmla="*/ T24 w 220"/>
                                <a:gd name="T26" fmla="+- 0 3844 3788"/>
                                <a:gd name="T27" fmla="*/ 3844 h 81"/>
                              </a:gdLst>
                              <a:ahLst/>
                              <a:cxnLst>
                                <a:cxn ang="0">
                                  <a:pos x="T1" y="T3"/>
                                </a:cxn>
                                <a:cxn ang="0">
                                  <a:pos x="T5" y="T7"/>
                                </a:cxn>
                                <a:cxn ang="0">
                                  <a:pos x="T9" y="T11"/>
                                </a:cxn>
                                <a:cxn ang="0">
                                  <a:pos x="T13" y="T15"/>
                                </a:cxn>
                                <a:cxn ang="0">
                                  <a:pos x="T17" y="T19"/>
                                </a:cxn>
                                <a:cxn ang="0">
                                  <a:pos x="T21" y="T23"/>
                                </a:cxn>
                                <a:cxn ang="0">
                                  <a:pos x="T25" y="T27"/>
                                </a:cxn>
                              </a:cxnLst>
                              <a:rect l="0" t="0" r="r" b="b"/>
                              <a:pathLst>
                                <a:path w="220" h="81">
                                  <a:moveTo>
                                    <a:pt x="220" y="81"/>
                                  </a:moveTo>
                                  <a:lnTo>
                                    <a:pt x="176" y="30"/>
                                  </a:lnTo>
                                  <a:lnTo>
                                    <a:pt x="107" y="0"/>
                                  </a:lnTo>
                                  <a:lnTo>
                                    <a:pt x="87" y="2"/>
                                  </a:lnTo>
                                  <a:lnTo>
                                    <a:pt x="22" y="34"/>
                                  </a:lnTo>
                                  <a:lnTo>
                                    <a:pt x="3" y="50"/>
                                  </a:lnTo>
                                  <a:lnTo>
                                    <a:pt x="0" y="56"/>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706" name="Group 2317"/>
                        <wpg:cNvGrpSpPr>
                          <a:grpSpLocks/>
                        </wpg:cNvGrpSpPr>
                        <wpg:grpSpPr bwMode="auto">
                          <a:xfrm>
                            <a:off x="7645" y="3838"/>
                            <a:ext cx="45" cy="66"/>
                            <a:chOff x="7645" y="3838"/>
                            <a:chExt cx="45" cy="66"/>
                          </a:xfrm>
                        </wpg:grpSpPr>
                        <wps:wsp>
                          <wps:cNvPr id="19707" name="Freeform 2318"/>
                          <wps:cNvSpPr>
                            <a:spLocks/>
                          </wps:cNvSpPr>
                          <wps:spPr bwMode="auto">
                            <a:xfrm>
                              <a:off x="7645" y="3838"/>
                              <a:ext cx="45" cy="66"/>
                            </a:xfrm>
                            <a:custGeom>
                              <a:avLst/>
                              <a:gdLst>
                                <a:gd name="T0" fmla="+- 0 7645 7645"/>
                                <a:gd name="T1" fmla="*/ T0 w 45"/>
                                <a:gd name="T2" fmla="+- 0 3838 3838"/>
                                <a:gd name="T3" fmla="*/ 3838 h 66"/>
                                <a:gd name="T4" fmla="+- 0 7651 7645"/>
                                <a:gd name="T5" fmla="*/ T4 w 45"/>
                                <a:gd name="T6" fmla="+- 0 3904 3838"/>
                                <a:gd name="T7" fmla="*/ 3904 h 66"/>
                                <a:gd name="T8" fmla="+- 0 7690 7645"/>
                                <a:gd name="T9" fmla="*/ T8 w 45"/>
                                <a:gd name="T10" fmla="+- 0 3850 3838"/>
                                <a:gd name="T11" fmla="*/ 3850 h 66"/>
                                <a:gd name="T12" fmla="+- 0 7645 7645"/>
                                <a:gd name="T13" fmla="*/ T12 w 45"/>
                                <a:gd name="T14" fmla="+- 0 3838 3838"/>
                                <a:gd name="T15" fmla="*/ 3838 h 66"/>
                              </a:gdLst>
                              <a:ahLst/>
                              <a:cxnLst>
                                <a:cxn ang="0">
                                  <a:pos x="T1" y="T3"/>
                                </a:cxn>
                                <a:cxn ang="0">
                                  <a:pos x="T5" y="T7"/>
                                </a:cxn>
                                <a:cxn ang="0">
                                  <a:pos x="T9" y="T11"/>
                                </a:cxn>
                                <a:cxn ang="0">
                                  <a:pos x="T13" y="T15"/>
                                </a:cxn>
                              </a:cxnLst>
                              <a:rect l="0" t="0" r="r" b="b"/>
                              <a:pathLst>
                                <a:path w="45" h="66">
                                  <a:moveTo>
                                    <a:pt x="0" y="0"/>
                                  </a:moveTo>
                                  <a:lnTo>
                                    <a:pt x="6" y="66"/>
                                  </a:lnTo>
                                  <a:lnTo>
                                    <a:pt x="45" y="12"/>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708" name="Group 2319"/>
                        <wpg:cNvGrpSpPr>
                          <a:grpSpLocks/>
                        </wpg:cNvGrpSpPr>
                        <wpg:grpSpPr bwMode="auto">
                          <a:xfrm>
                            <a:off x="7645" y="3838"/>
                            <a:ext cx="45" cy="66"/>
                            <a:chOff x="7645" y="3838"/>
                            <a:chExt cx="45" cy="66"/>
                          </a:xfrm>
                        </wpg:grpSpPr>
                        <wps:wsp>
                          <wps:cNvPr id="19709" name="Freeform 2320"/>
                          <wps:cNvSpPr>
                            <a:spLocks/>
                          </wps:cNvSpPr>
                          <wps:spPr bwMode="auto">
                            <a:xfrm>
                              <a:off x="7645" y="3838"/>
                              <a:ext cx="45" cy="66"/>
                            </a:xfrm>
                            <a:custGeom>
                              <a:avLst/>
                              <a:gdLst>
                                <a:gd name="T0" fmla="+- 0 7651 7645"/>
                                <a:gd name="T1" fmla="*/ T0 w 45"/>
                                <a:gd name="T2" fmla="+- 0 3904 3838"/>
                                <a:gd name="T3" fmla="*/ 3904 h 66"/>
                                <a:gd name="T4" fmla="+- 0 7690 7645"/>
                                <a:gd name="T5" fmla="*/ T4 w 45"/>
                                <a:gd name="T6" fmla="+- 0 3850 3838"/>
                                <a:gd name="T7" fmla="*/ 3850 h 66"/>
                                <a:gd name="T8" fmla="+- 0 7645 7645"/>
                                <a:gd name="T9" fmla="*/ T8 w 45"/>
                                <a:gd name="T10" fmla="+- 0 3838 3838"/>
                                <a:gd name="T11" fmla="*/ 3838 h 66"/>
                                <a:gd name="T12" fmla="+- 0 7651 7645"/>
                                <a:gd name="T13" fmla="*/ T12 w 45"/>
                                <a:gd name="T14" fmla="+- 0 3904 3838"/>
                                <a:gd name="T15" fmla="*/ 3904 h 66"/>
                              </a:gdLst>
                              <a:ahLst/>
                              <a:cxnLst>
                                <a:cxn ang="0">
                                  <a:pos x="T1" y="T3"/>
                                </a:cxn>
                                <a:cxn ang="0">
                                  <a:pos x="T5" y="T7"/>
                                </a:cxn>
                                <a:cxn ang="0">
                                  <a:pos x="T9" y="T11"/>
                                </a:cxn>
                                <a:cxn ang="0">
                                  <a:pos x="T13" y="T15"/>
                                </a:cxn>
                              </a:cxnLst>
                              <a:rect l="0" t="0" r="r" b="b"/>
                              <a:pathLst>
                                <a:path w="45" h="66">
                                  <a:moveTo>
                                    <a:pt x="6" y="66"/>
                                  </a:moveTo>
                                  <a:lnTo>
                                    <a:pt x="45" y="12"/>
                                  </a:lnTo>
                                  <a:lnTo>
                                    <a:pt x="0" y="0"/>
                                  </a:lnTo>
                                  <a:lnTo>
                                    <a:pt x="6" y="66"/>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710" name="Group 2321"/>
                        <wpg:cNvGrpSpPr>
                          <a:grpSpLocks/>
                        </wpg:cNvGrpSpPr>
                        <wpg:grpSpPr bwMode="auto">
                          <a:xfrm>
                            <a:off x="7869" y="3854"/>
                            <a:ext cx="58" cy="63"/>
                            <a:chOff x="7869" y="3854"/>
                            <a:chExt cx="58" cy="63"/>
                          </a:xfrm>
                        </wpg:grpSpPr>
                        <wps:wsp>
                          <wps:cNvPr id="19711" name="Freeform 2322"/>
                          <wps:cNvSpPr>
                            <a:spLocks/>
                          </wps:cNvSpPr>
                          <wps:spPr bwMode="auto">
                            <a:xfrm>
                              <a:off x="7869" y="3854"/>
                              <a:ext cx="58" cy="63"/>
                            </a:xfrm>
                            <a:custGeom>
                              <a:avLst/>
                              <a:gdLst>
                                <a:gd name="T0" fmla="+- 0 7905 7869"/>
                                <a:gd name="T1" fmla="*/ T0 w 58"/>
                                <a:gd name="T2" fmla="+- 0 3854 3854"/>
                                <a:gd name="T3" fmla="*/ 3854 h 63"/>
                                <a:gd name="T4" fmla="+- 0 7869 7869"/>
                                <a:gd name="T5" fmla="*/ T4 w 58"/>
                                <a:gd name="T6" fmla="+- 0 3884 3854"/>
                                <a:gd name="T7" fmla="*/ 3884 h 63"/>
                                <a:gd name="T8" fmla="+- 0 7926 7869"/>
                                <a:gd name="T9" fmla="*/ T8 w 58"/>
                                <a:gd name="T10" fmla="+- 0 3917 3854"/>
                                <a:gd name="T11" fmla="*/ 3917 h 63"/>
                                <a:gd name="T12" fmla="+- 0 7905 7869"/>
                                <a:gd name="T13" fmla="*/ T12 w 58"/>
                                <a:gd name="T14" fmla="+- 0 3854 3854"/>
                                <a:gd name="T15" fmla="*/ 3854 h 63"/>
                              </a:gdLst>
                              <a:ahLst/>
                              <a:cxnLst>
                                <a:cxn ang="0">
                                  <a:pos x="T1" y="T3"/>
                                </a:cxn>
                                <a:cxn ang="0">
                                  <a:pos x="T5" y="T7"/>
                                </a:cxn>
                                <a:cxn ang="0">
                                  <a:pos x="T9" y="T11"/>
                                </a:cxn>
                                <a:cxn ang="0">
                                  <a:pos x="T13" y="T15"/>
                                </a:cxn>
                              </a:cxnLst>
                              <a:rect l="0" t="0" r="r" b="b"/>
                              <a:pathLst>
                                <a:path w="58" h="63">
                                  <a:moveTo>
                                    <a:pt x="36" y="0"/>
                                  </a:moveTo>
                                  <a:lnTo>
                                    <a:pt x="0" y="30"/>
                                  </a:lnTo>
                                  <a:lnTo>
                                    <a:pt x="57" y="63"/>
                                  </a:lnTo>
                                  <a:lnTo>
                                    <a:pt x="3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712" name="Group 2323"/>
                        <wpg:cNvGrpSpPr>
                          <a:grpSpLocks/>
                        </wpg:cNvGrpSpPr>
                        <wpg:grpSpPr bwMode="auto">
                          <a:xfrm>
                            <a:off x="7869" y="3854"/>
                            <a:ext cx="58" cy="63"/>
                            <a:chOff x="7869" y="3854"/>
                            <a:chExt cx="58" cy="63"/>
                          </a:xfrm>
                        </wpg:grpSpPr>
                        <wps:wsp>
                          <wps:cNvPr id="19713" name="Freeform 2324"/>
                          <wps:cNvSpPr>
                            <a:spLocks/>
                          </wps:cNvSpPr>
                          <wps:spPr bwMode="auto">
                            <a:xfrm>
                              <a:off x="7869" y="3854"/>
                              <a:ext cx="58" cy="63"/>
                            </a:xfrm>
                            <a:custGeom>
                              <a:avLst/>
                              <a:gdLst>
                                <a:gd name="T0" fmla="+- 0 7926 7869"/>
                                <a:gd name="T1" fmla="*/ T0 w 58"/>
                                <a:gd name="T2" fmla="+- 0 3917 3854"/>
                                <a:gd name="T3" fmla="*/ 3917 h 63"/>
                                <a:gd name="T4" fmla="+- 0 7905 7869"/>
                                <a:gd name="T5" fmla="*/ T4 w 58"/>
                                <a:gd name="T6" fmla="+- 0 3854 3854"/>
                                <a:gd name="T7" fmla="*/ 3854 h 63"/>
                                <a:gd name="T8" fmla="+- 0 7869 7869"/>
                                <a:gd name="T9" fmla="*/ T8 w 58"/>
                                <a:gd name="T10" fmla="+- 0 3884 3854"/>
                                <a:gd name="T11" fmla="*/ 3884 h 63"/>
                                <a:gd name="T12" fmla="+- 0 7926 7869"/>
                                <a:gd name="T13" fmla="*/ T12 w 58"/>
                                <a:gd name="T14" fmla="+- 0 3917 3854"/>
                                <a:gd name="T15" fmla="*/ 3917 h 63"/>
                              </a:gdLst>
                              <a:ahLst/>
                              <a:cxnLst>
                                <a:cxn ang="0">
                                  <a:pos x="T1" y="T3"/>
                                </a:cxn>
                                <a:cxn ang="0">
                                  <a:pos x="T5" y="T7"/>
                                </a:cxn>
                                <a:cxn ang="0">
                                  <a:pos x="T9" y="T11"/>
                                </a:cxn>
                                <a:cxn ang="0">
                                  <a:pos x="T13" y="T15"/>
                                </a:cxn>
                              </a:cxnLst>
                              <a:rect l="0" t="0" r="r" b="b"/>
                              <a:pathLst>
                                <a:path w="58" h="63">
                                  <a:moveTo>
                                    <a:pt x="57" y="63"/>
                                  </a:moveTo>
                                  <a:lnTo>
                                    <a:pt x="36" y="0"/>
                                  </a:lnTo>
                                  <a:lnTo>
                                    <a:pt x="0" y="30"/>
                                  </a:lnTo>
                                  <a:lnTo>
                                    <a:pt x="57" y="63"/>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7391" o:spid="_x0000_s1026" style="position:absolute;margin-left:329.25pt;margin-top:2.65pt;width:202.75pt;height:205.3pt;z-index:-251470848;mso-position-horizontal-relative:page" coordorigin="6585,53" coordsize="4055,41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">
                <v:shape id="Picture 3" o:spid="_x0000_s1027" type="#_x0000_t75" style="position:absolute;left:6722;top:53;width:1004;height: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nEzDAAAA3gAAAA8AAABkcnMvZG93bnJldi54bWxET02LwjAQvS/4H8IIXhZNVFi1axQRRa/b&#10;Cl6HZmy7bSalidr99xthYW/zeJ+z3va2EQ/qfOVYw3SiQBDnzlRcaLhkx/EShA/IBhvHpOGHPGw3&#10;g7c1JsY9+YseaShEDGGfoIYyhDaR0uclWfQT1xJH7uY6iyHCrpCmw2cMt42cKfUhLVYcG0psaV9S&#10;Xqd3q+EqXZulhypMF6fs/bu+q3q/UlqPhv3uE0SgPvyL/9xnE+cv5qsZvN6JN8j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T+cTMMAAADeAAAADwAAAAAAAAAAAAAAAACf&#10;AgAAZHJzL2Rvd25yZXYueG1sUEsFBgAAAAAEAAQA9wAAAI8DAAAAAA==&#10;">
                  <v:imagedata r:id="rId439" o:title=""/>
                </v:shape>
                <v:group id="Group 4" o:spid="_x0000_s1028" style="position:absolute;left:6842;top:125;width:663;height:768" coordorigin="6842,125" coordsize="663,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l/PkjFAAAA3gAA&#10;AA8AAAAAAAAAAAAAAAAAqgIAAGRycy9kb3ducmV2LnhtbFBLBQYAAAAABAAEAPoAAACcAwAAAAA=&#10;">
                  <v:shape id="Freeform 5" o:spid="_x0000_s1029" style="position:absolute;left:6842;top:12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RZncMA&#10;AADeAAAADwAAAGRycy9kb3ducmV2LnhtbERPS2vCQBC+F/wPywje6sYHVaOrqDQi9NSoeB2yYxLM&#10;zobsatJ/7xYKvc3H95zVpjOVeFLjSssKRsMIBHFmdcm5gvMpeZ+DcB5ZY2WZFPyQg82697bCWNuW&#10;v+mZ+lyEEHYxKii8r2MpXVaQQTe0NXHgbrYx6ANscqkbbEO4qeQ4ij6kwZJDQ4E17QvK7unDKDjM&#10;MptOvlp3nJrkyjt9ST7bSqlBv9suQXjq/L/4z33UYf5sspjC7zvhB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RZncMAAADeAAAADwAAAAAAAAAAAAAAAACYAgAAZHJzL2Rv&#10;d25yZXYueG1sUEsFBgAAAAAEAAQA9QAAAIgDAAAAAA==&#10;" path="m562,693r-264,l305,711r54,46l418,768r20,-1l497,753r56,-40l562,693e" stroked="f">
                    <v:path arrowok="t" o:connecttype="custom" o:connectlocs="562,818;298,818;305,836;359,882;418,893;438,892;497,878;553,838;562,818" o:connectangles="0,0,0,0,0,0,0,0,0"/>
                  </v:shape>
                  <v:shape id="Freeform 6" o:spid="_x0000_s1030" style="position:absolute;left:6842;top:12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j8BsMA&#10;AADeAAAADwAAAGRycy9kb3ducmV2LnhtbERPTWvCQBC9F/wPywje6kZttUZXUWlE6Mm0xeuQHZNg&#10;djZkVxP/vSsUepvH+5zlujOVuFHjSssKRsMIBHFmdcm5gp/v5PUDhPPIGivLpOBODtar3ssSY21b&#10;PtIt9bkIIexiVFB4X8dSuqwgg25oa+LAnW1j0AfY5FI32IZwU8lxFE2lwZJDQ4E17QrKLunVKNjP&#10;MptOvlp3eDPJibf6N/lsK6UG/W6zAOGp8//iP/dBh/mzyfwdnu+EG+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j8BsMAAADeAAAADwAAAAAAAAAAAAAAAACYAgAAZHJzL2Rv&#10;d25yZXYueG1sUEsFBgAAAAAEAAQA9QAAAIgDAAAAAA==&#10;" path="m148,76l77,105,29,165,4,242,,296r3,26l26,388r48,39l49,455,30,482,18,510r-7,28l9,564r4,26l46,658r60,49l179,731r25,1l229,729r25,-8l277,710r21,-17l562,693r2,-9l626,684r18,-8l699,627r42,-70l763,479r2,-26l764,429,737,367,698,341r18,-21l729,298r8,-22l741,252r1,-24l739,203,711,135,663,83r-455,l177,77,148,76e" stroked="f">
                    <v:path arrowok="t" o:connecttype="custom" o:connectlocs="148,201;77,230;29,290;4,367;0,421;3,447;26,513;74,552;49,580;30,607;18,635;11,663;9,689;13,715;46,783;106,832;179,856;204,857;229,854;254,846;277,835;298,818;562,818;564,809;626,809;644,801;699,752;741,682;763,604;765,578;764,554;737,492;698,466;716,445;729,423;737,401;741,377;742,353;739,328;711,260;663,208;208,208;177,202;148,201" o:connectangles="0,0,0,0,0,0,0,0,0,0,0,0,0,0,0,0,0,0,0,0,0,0,0,0,0,0,0,0,0,0,0,0,0,0,0,0,0,0,0,0,0,0,0,0"/>
                  </v:shape>
                  <v:shape id="Freeform 7" o:spid="_x0000_s1031" style="position:absolute;left:6842;top:12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piccMA&#10;AADeAAAADwAAAGRycy9kb3ducmV2LnhtbERPTWvCQBC9C/6HZYTe6kYtalNXUWlE8GRUeh2y0ySY&#10;nQ3ZrYn/3hUK3ubxPmex6kwlbtS40rKC0TACQZxZXXKu4HxK3ucgnEfWWFkmBXdysFr2ewuMtW35&#10;SLfU5yKEsItRQeF9HUvpsoIMuqGtiQP3axuDPsAml7rBNoSbSo6jaCoNlhwaCqxpW1B2Tf+Mgt0s&#10;s+nk0Lr9h0l+eKMvyXdbKfU26NZfIDx1/iX+d+91mD+bfE7h+U64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piccMAAADeAAAADwAAAAAAAAAAAAAAAACYAgAAZHJzL2Rv&#10;d25yZXYueG1sUEsFBgAAAAAEAAQA9QAAAIgDAAAAAA==&#10;" path="m626,684r-62,l584,690r20,l624,685r2,-1e" stroked="f">
                    <v:path arrowok="t" o:connecttype="custom" o:connectlocs="626,809;564,809;584,815;604,815;624,810;626,809" o:connectangles="0,0,0,0,0,0"/>
                  </v:shape>
                  <v:shape id="Freeform 8" o:spid="_x0000_s1032" style="position:absolute;left:6842;top:12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bH6sQA&#10;AADeAAAADwAAAGRycy9kb3ducmV2LnhtbERPTWvCQBC9F/oflil4002rGE3dhFaaInhqqvQ6ZMck&#10;mJ0N2a2J/74rCL3N433OJhtNKy7Uu8aygudZBIK4tLrhSsHhO5+uQDiPrLG1TAqu5CBLHx82mGg7&#10;8BddCl+JEMIuQQW1910ipStrMuhmtiMO3Mn2Bn2AfSV1j0MIN618iaKlNNhwaKixo21N5bn4NQo+&#10;49IW8/3gdguT//C7PuYfQ6vU5Gl8ewXhafT/4rt7p8P8eL6O4fZOuEG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Wx+rEAAAA3gAAAA8AAAAAAAAAAAAAAAAAmAIAAGRycy9k&#10;b3ducmV2LnhtbFBLBQYAAAAABAAEAPUAAACJAwAAAAA=&#10;" path="m348,l285,7,222,48,208,83r455,l661,81r-185,l473,65,427,18,369,2,348,e" stroked="f">
                    <v:path arrowok="t" o:connecttype="custom" o:connectlocs="348,125;285,132;222,173;208,208;663,208;661,206;476,206;473,190;427,143;369,127;348,125" o:connectangles="0,0,0,0,0,0,0,0,0,0,0"/>
                  </v:shape>
                  <v:shape id="Freeform 9" o:spid="_x0000_s1033" style="position:absolute;left:6842;top:12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lTmMYA&#10;AADeAAAADwAAAGRycy9kb3ducmV2LnhtbESPQWvCQBCF70L/wzKF3uqmWqqmrmJLI0JPjYrXITtN&#10;QrOzIbs18d87B8HbDO/Ne98s14Nr1Jm6UHs28DJOQBEX3tZcGjjss+c5qBCRLTaeycCFAqxXD6Ml&#10;ptb3/EPnPJZKQjikaKCKsU21DkVFDsPYt8Si/frOYZS1K7XtsJdw1+hJkrxphzVLQ4UtfVZU/OX/&#10;zsB2Vvh8+t2H3avLTvxhj9lX3xjz9Dhs3kFFGuLdfLveWcGfTRfCK+/IDHp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lTmMYAAADeAAAADwAAAAAAAAAAAAAAAACYAgAAZHJz&#10;L2Rvd25yZXYueG1sUEsFBgAAAAAEAAQA9QAAAIsDAAAAAA==&#10;" path="m572,47r-24,1l523,54,499,64,476,81r185,l595,50,572,47e" stroked="f">
                    <v:path arrowok="t" o:connecttype="custom" o:connectlocs="572,172;548,173;523,179;499,189;476,206;661,206;595,175;572,172" o:connectangles="0,0,0,0,0,0,0,0"/>
                  </v:shape>
                </v:group>
                <v:group id="Group 10" o:spid="_x0000_s1034" style="position:absolute;left:6842;top:125;width:765;height:768" coordorigin="6842,125" coordsize="765,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cJosUAAADeAAAADwAAAGRycy9kb3ducmV2LnhtbERPS2vCQBC+F/wPywi9&#10;6SZKq0ZXEamlBxF8gHgbsmMSzM6G7JrEf98tCL3Nx/ecxaozpWiodoVlBfEwAkGcWl1wpuB82g6m&#10;IJxH1lhaJgVPcrBa9t4WmGjb8oGao89ECGGXoILc+yqR0qU5GXRDWxEH7mZrgz7AOpO6xjaEm1KO&#10;ouhTGiw4NORY0San9H58GAXfLbbrcfzV7O63zfN6+thfdjEp9d7v1nMQnjr/L365f3SYPxnPZ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iXCaLFAAAA3gAA&#10;AA8AAAAAAAAAAAAAAAAAqgIAAGRycy9kb3ducmV2LnhtbFBLBQYAAAAABAAEAPoAAACcAwAAAAA=&#10;">
                  <v:shape id="Freeform 11" o:spid="_x0000_s1035" style="position:absolute;left:6842;top:125;width:765;height:768;visibility:visible;mso-wrap-style:square;v-text-anchor:top" coordsize="765,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hm4McA&#10;AADeAAAADwAAAGRycy9kb3ducmV2LnhtbESPQUvDQBCF70L/wzIFb3YT0Sppt6U0KPUg1MZDj0N2&#10;TILZ2bC7aeO/dw6CtxnmzXvvW28n16sLhdh5NpAvMlDEtbcdNwY+q5e7Z1AxIVvsPZOBH4qw3cxu&#10;1lhYf+UPupxSo8SEY4EG2pSGQutYt+QwLvxALLcvHxwmWUOjbcCrmLte32fZUjvsWBJaHGjfUv19&#10;Gp2B9+qY63IsB15W/dtrPh4eQ3k25nY+7VagEk3pX/z3fbBS/+khEwDBkRn0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IZuDHAAAA3gAAAA8AAAAAAAAAAAAAAAAAmAIAAGRy&#10;cy9kb3ducmV2LnhtbFBLBQYAAAAABAAEAPUAAACMAwAAAAA=&#10;" path="m74,427l26,388,3,322,,296,1,269,18,190,58,122,122,81r26,-5l177,77r31,6l213,64,266,14,327,r21,l369,2r58,16l473,65r3,16l499,64,523,54r25,-6l572,47r23,3l660,80r51,55l739,203r3,25l741,252r-4,24l729,298r-13,22l698,341r22,11l759,406r6,47l763,479r-22,78l699,627r-55,49l604,690r-20,l564,684r-4,15l514,745r-76,22l418,768r-20,-2l327,739,298,693r-21,17l254,721r-25,8l204,732r-25,-1l106,707,46,658,13,590,9,564r2,-26l18,510,30,482,49,455,74,427xe" filled="f" strokeweight=".1373mm">
                    <v:path arrowok="t" o:connecttype="custom" o:connectlocs="26,513;0,421;18,315;122,206;177,202;213,189;327,125;369,127;473,190;499,189;548,173;595,175;711,260;742,353;737,401;716,445;720,477;765,578;741,682;644,801;584,815;560,824;438,892;398,891;298,818;254,846;204,857;106,832;13,715;11,663;30,607;74,552" o:connectangles="0,0,0,0,0,0,0,0,0,0,0,0,0,0,0,0,0,0,0,0,0,0,0,0,0,0,0,0,0,0,0,0"/>
                  </v:shape>
                </v:group>
                <v:group id="Group 12" o:spid="_x0000_s1036" style="position:absolute;left:6806;top:924;width:188;height:339" coordorigin="6806,924" coordsize="188,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FdRsQAAADeAAAADwAAAGRycy9kb3ducmV2LnhtbERPTWvCQBC9F/wPywje&#10;dBNtbYmuIqLFgwhqoXgbsmMSzM6G7JrEf+8WhN7m8T5nvuxMKRqqXWFZQTyKQBCnVhecKfg5b4df&#10;IJxH1lhaJgUPcrBc9N7mmGjb8pGak89ECGGXoILc+yqR0qU5GXQjWxEH7mprgz7AOpO6xjaEm1KO&#10;o2gqDRYcGnKsaJ1TejvdjYLvFtvVJN40+9t1/bicPw6/+5iUGvS71QyEp87/i1/unQ7zP9+jGP7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kFdRsQAAADeAAAA&#10;DwAAAAAAAAAAAAAAAACqAgAAZHJzL2Rvd25yZXYueG1sUEsFBgAAAAAEAAQA+gAAAJsDAAAAAA==&#10;">
                  <v:shape id="Freeform 13" o:spid="_x0000_s1037" style="position:absolute;left:6806;top:924;width:188;height:339;visibility:visible;mso-wrap-style:square;v-text-anchor:top" coordsize="188,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7DrMQA&#10;AADeAAAADwAAAGRycy9kb3ducmV2LnhtbERPS2vCQBC+C/0PyxR6001EbYmukhYLvQj10fuQHbPR&#10;7GzIbk3017tCobf5+J6zWPW2FhdqfeVYQTpKQBAXTldcKjjsP4dvIHxA1lg7JgVX8rBaPg0WmGnX&#10;8ZYuu1CKGMI+QwUmhCaT0heGLPqRa4gjd3StxRBhW0rdYhfDbS3HSTKTFiuODQYb+jBUnHe/VgHf&#10;8uvN5Ov379NsvZmk03SL3Y9SL899PgcRqA//4j/3l47zXyfJGB7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Ow6zEAAAA3gAAAA8AAAAAAAAAAAAAAAAAmAIAAGRycy9k&#10;b3ducmV2LnhtbFBLBQYAAAAABAAEAPUAAACJAwAAAAA=&#10;" path="m,339l188,e" filled="f" strokeweight=".1373mm">
                    <v:path arrowok="t" o:connecttype="custom" o:connectlocs="0,1263;188,924" o:connectangles="0,0"/>
                  </v:shape>
                </v:group>
                <v:group id="Group 14" o:spid="_x0000_s1038" style="position:absolute;left:6974;top:869;width:51;height:66" coordorigin="6974,869"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9mqsUAAADeAAAADwAAAGRycy9kb3ducmV2LnhtbERPTWvCQBC9F/wPywje&#10;dBO1WqKriKh4kEK1UHobsmMSzM6G7JrEf+8WhN7m8T5nue5MKRqqXWFZQTyKQBCnVhecKfi+7Icf&#10;IJxH1lhaJgUPcrBe9d6WmGjb8hc1Z5+JEMIuQQW591UipUtzMuhGtiIO3NXWBn2AdSZ1jW0IN6Uc&#10;R9FMGiw4NORY0Tan9Ha+GwWHFtvNJN41p9t1+/i9vH/+nGJSatDvNgsQnjr/L365jzrMn0+jC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HfZqrFAAAA3gAA&#10;AA8AAAAAAAAAAAAAAAAAqgIAAGRycy9kb3ducmV2LnhtbFBLBQYAAAAABAAEAPoAAACcAwAAAAA=&#10;">
                  <v:shape id="Freeform 15" o:spid="_x0000_s1039" style="position:absolute;left:6974;top:869;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L34MQA&#10;AADeAAAADwAAAGRycy9kb3ducmV2LnhtbERPS2sCMRC+C/6HMIXeNFvxUbdGUakgBRGtF2/DZrpZ&#10;3EzWTdT135uC4G0+vudMZo0txZVqXzhW8NFNQBBnThecKzj8rjqfIHxA1lg6JgV38jCbtlsTTLW7&#10;8Y6u+5CLGMI+RQUmhCqV0meGLPquq4gj9+dqiyHCOpe6xlsMt6XsJclQWiw4NhisaGkoO+0vVkHD&#10;m8vWzH+KasCj5WFxPK3G52+l3t+a+ReIQE14iZ/utY7zR/2kD//vxBv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y9+DEAAAA3gAAAA8AAAAAAAAAAAAAAAAAmAIAAGRycy9k&#10;b3ducmV2LnhtbFBLBQYAAAAABAAEAPUAAACJAwAAAAA=&#10;" path="m50,l,43,40,66,50,e" fillcolor="black" stroked="f">
                    <v:path arrowok="t" o:connecttype="custom" o:connectlocs="50,869;0,912;40,935;50,869" o:connectangles="0,0,0,0"/>
                  </v:shape>
                </v:group>
                <v:group id="Group 16" o:spid="_x0000_s1040" style="position:absolute;left:6974;top:869;width:51;height:66" coordorigin="6974,869"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XpbRcUAAADeAAAADwAAAGRycy9kb3ducmV2LnhtbERPTWvCQBC9F/wPywje&#10;6iZqtERXEbGlh1CoFkpvQ3ZMgtnZkF2T+O/dQqG3ebzP2ewGU4uOWldZVhBPIxDEudUVFwq+zq/P&#10;LyCcR9ZYWyYFd3Kw246eNphq2/MndSdfiBDCLkUFpfdNKqXLSzLoprYhDtzFtgZ9gG0hdYt9CDe1&#10;nEXRUhqsODSU2NChpPx6uhkFbz32+3l87LLr5XD/OScf31lMSk3Gw34NwtPg/8V/7ncd5q8WUQK/&#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F6W0XFAAAA3gAA&#10;AA8AAAAAAAAAAAAAAAAAqgIAAGRycy9kb3ducmV2LnhtbFBLBQYAAAAABAAEAPoAAACcAwAAAAA=&#10;">
                  <v:shape id="Freeform 17" o:spid="_x0000_s1041" style="position:absolute;left:6974;top:869;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fwK8gA&#10;AADeAAAADwAAAGRycy9kb3ducmV2LnhtbERPS2sCMRC+C/0PYQQvotlqXcvWKLVgqQcRHxR6Gzbj&#10;ZutmsmxS3fbXN4WCt/n4njNbtLYSF2p86VjB/TABQZw7XXKh4HhYDR5B+ICssXJMCr7Jw2J+15lh&#10;pt2Vd3TZh0LEEPYZKjAh1JmUPjdk0Q9dTRy5k2sshgibQuoGrzHcVnKUJKm0WHJsMFjTi6H8vP+y&#10;Cpbj80/6vp70x+Zjs7Lhdes+R1ulet32+QlEoDbcxP/uNx3nTx+SFP7eiTf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XJ/AryAAAAN4AAAAPAAAAAAAAAAAAAAAAAJgCAABk&#10;cnMvZG93bnJldi54bWxQSwUGAAAAAAQABAD1AAAAjQMAAAAA&#10;" path="m50,l,43,40,66,50,xe" filled="f" strokeweight=".1373mm">
                    <v:path arrowok="t" o:connecttype="custom" o:connectlocs="50,869;0,912;40,935;50,869" o:connectangles="0,0,0,0"/>
                  </v:shape>
                  <v:shape id="Picture 18" o:spid="_x0000_s1042" type="#_x0000_t75" style="position:absolute;left:7953;top:3412;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t3fLFAAAA3gAAAA8AAABkcnMvZG93bnJldi54bWxET0trwkAQvhf8D8sI3urGIo1EV5GWYmmh&#10;vnLwOGTHbDQ7G7LbmP77bqHgbT6+5yxWva1FR62vHCuYjBMQxIXTFZcK8uPb4wyED8gaa8ek4Ic8&#10;rJaDhwVm2t14T90hlCKGsM9QgQmhyaT0hSGLfuwa4sidXWsxRNiWUrd4i+G2lk9J8iwtVhwbDDb0&#10;Yqi4Hr6tgpPFzfZ1d9x/faJJ9eYjv+guV2o07NdzEIH6cBf/u991nJ9OkxT+3ok3yO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bd3yxQAAAN4AAAAPAAAAAAAAAAAAAAAA&#10;AJ8CAABkcnMvZG93bnJldi54bWxQSwUGAAAAAAQABAD3AAAAkQMAAAAA&#10;">
                    <v:imagedata r:id="rId440" o:title=""/>
                  </v:shape>
                  <v:shape id="Picture 19" o:spid="_x0000_s1043" type="#_x0000_t75" style="position:absolute;left:7947;top:3412;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SYzrGAAAA3gAAAA8AAABkcnMvZG93bnJldi54bWxEj0FLAzEQhe9C/0OYgjebKFLL2rSIUFA8&#10;LN0WvA6b6e7qZhKS2K7+eucgeJvhvXnvm/V28qM6U8pDYAu3CwOKuA1u4M7C8bC7WYHKBdnhGJgs&#10;fFOG7WZ2tcbKhQvv6dyUTkkI5wot9KXESuvc9uQxL0IkFu0Ukscia+q0S3iRcD/qO2OW2uPA0tBj&#10;pOee2s/my1uI+9qcPpbvblcaSrrm1/rnLVp7PZ+eHkEVmsq/+e/6xQn+w70RXnlHZtC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NJjOsYAAADeAAAADwAAAAAAAAAAAAAA&#10;AACfAgAAZHJzL2Rvd25yZXYueG1sUEsFBgAAAAAEAAQA9wAAAJIDAAAAAA==&#10;">
                    <v:imagedata r:id="rId441" o:title=""/>
                  </v:shape>
                  <v:shape id="Picture 20" o:spid="_x0000_s1044" type="#_x0000_t75" style="position:absolute;left:8293;top:3450;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rLZHDAAAA3gAAAA8AAABkcnMvZG93bnJldi54bWxET01rAjEQvRf8D2GE3mq20lpdjaLiglAv&#10;VfE8bKabxc0kJKlu/31TKPQ2j/c5i1VvO3GjEFvHCp5HBQji2umWGwXnU/U0BRETssbOMSn4pgir&#10;5eBhgaV2d/6g2zE1IodwLFGBScmXUsbakMU4cp44c58uWEwZhkbqgPccbjs5LoqJtNhybjDoaWuo&#10;vh6/rIK4rfzrBDeby6Ey+yD9tX3f7ZR6HPbrOYhEffoX/7n3Os9/eylm8PtOvkE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mstkcMAAADeAAAADwAAAAAAAAAAAAAAAACf&#10;AgAAZHJzL2Rvd25yZXYueG1sUEsFBgAAAAAEAAQA9wAAAI8DAAAAAA==&#10;">
                    <v:imagedata r:id="rId442" o:title=""/>
                  </v:shape>
                  <v:shape id="Picture 21" o:spid="_x0000_s1045" type="#_x0000_t75" style="position:absolute;left:8293;top:3452;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Io4LIAAAA3gAAAA8AAABkcnMvZG93bnJldi54bWxEj09rwkAQxe8Fv8Mygre68Q+ppK6iLYEK&#10;7UHtocchOyah2dmY3Wr89s5B6G2GefPe+y3XvWvUhbpQezYwGSegiAtvay4NfB/z5wWoEJEtNp7J&#10;wI0CrFeDpyVm1l95T5dDLJWYcMjQQBVjm2kdioochrFvieV28p3DKGtXatvhVcxdo6dJkmqHNUtC&#10;hS29VVT8Hv6cgbDZb7/S02fM3+c7+sE+PeezszGjYb95BRWpj//ix/eHlfov84kACI7MoFd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lSKOCyAAAAN4AAAAPAAAAAAAAAAAA&#10;AAAAAJ8CAABkcnMvZG93bnJldi54bWxQSwUGAAAAAAQABAD3AAAAlAMAAAAA&#10;">
                    <v:imagedata r:id="rId443" o:title=""/>
                  </v:shape>
                  <v:shape id="Picture 22" o:spid="_x0000_s1046" type="#_x0000_t75" style="position:absolute;left:7953;top:3529;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oAe7GAAAA3gAAAA8AAABkcnMvZG93bnJldi54bWxET01rwkAQvRf8D8sIXkrdpKQq0VUkUCj0&#10;UJraFm9Ddkyi2dmwu2r8991Cobd5vM9ZbQbTiQs531pWkE4TEMSV1S3XCnYfzw8LED4ga+wsk4Ib&#10;edisR3crzLW98jtdylCLGMI+RwVNCH0upa8aMuintieO3ME6gyFCV0vt8BrDTScfk2QmDbYcGxrs&#10;qWioOpVnoyDQ/pDNn96ORVa1n/fF1829fpdKTcbDdgki0BD+xX/uFx3nz7M0hd934g1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CgB7sYAAADeAAAADwAAAAAAAAAAAAAA&#10;AACfAgAAZHJzL2Rvd25yZXYueG1sUEsFBgAAAAAEAAQA9wAAAJIDAAAAAA==&#10;">
                    <v:imagedata r:id="rId444" o:title=""/>
                  </v:shape>
                </v:group>
                <v:group id="Group 23" o:spid="_x0000_s1047" style="position:absolute;left:7947;top:3529;width:11;height:5" coordorigin="7947,3529" coordsize="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pV7MQAAADeAAAA&#10;DwAAAAAAAAAAAAAAAACqAgAAZHJzL2Rvd25yZXYueG1sUEsFBgAAAAAEAAQA+gAAAJsDAAAAAA==&#10;">
                  <v:shape id="Freeform 24" o:spid="_x0000_s1048" style="position:absolute;left:7947;top:3529;width:11;height:5;visibility:visible;mso-wrap-style:square;v-text-anchor:top" coordsize="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U9MUA&#10;AADeAAAADwAAAGRycy9kb3ducmV2LnhtbERPS2sCMRC+F/ofwhS8aeIDla1RxFYreihVDx6nm+nu&#10;0s1k2cR1+++NIPQ2H99zZovWlqKh2heONfR7CgRx6kzBmYbTcd2dgvAB2WDpmDT8kYfF/Plpholx&#10;V/6i5hAyEUPYJ6ghD6FKpPRpThZ9z1XEkftxtcUQYZ1JU+M1httSDpQaS4sFx4YcK1rllP4eLlbD&#10;Gr83cjverT7tR/l2afZKvZ+V1p2XdvkKIlAb/sUP99bE+ZNRfwj3d+IN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05T0xQAAAN4AAAAPAAAAAAAAAAAAAAAAAJgCAABkcnMv&#10;ZG93bnJldi54bWxQSwUGAAAAAAQABAD1AAAAigMAAAAA&#10;" path="m,l11,r,6l,6,,e" filled="f" stroked="f">
                    <v:path arrowok="t" o:connecttype="custom" o:connectlocs="0,3529;11,3529;11,3535;0,3535;0,3529" o:connectangles="0,0,0,0,0"/>
                  </v:shape>
                </v:group>
                <v:group id="Group 25" o:spid="_x0000_s1049" style="position:absolute;left:7947;top:3455;width:5;height:80" coordorigin="7947,3455" coordsize="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oA8UAAADeAAAADwAAAGRycy9kb3ducmV2LnhtbERPTWvCQBC9F/oflin0&#10;pptUbSV1FREVD1JoFMTbkB2TYHY2ZLdJ/PeuIPQ2j/c5s0VvKtFS40rLCuJhBII4s7rkXMHxsBlM&#10;QTiPrLGyTApu5GAxf32ZYaJtx7/Upj4XIYRdggoK7+tESpcVZNANbU0cuIttDPoAm1zqBrsQbir5&#10;EUWf0mDJoaHAmlYFZdf0zyjYdtgtR/G63V8vq9v5MPk57WNS6v2tX36D8NT7f/HTvdNh/tc4HsP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vaAPFAAAA3gAA&#10;AA8AAAAAAAAAAAAAAAAAqgIAAGRycy9kb3ducmV2LnhtbFBLBQYAAAAABAAEAPoAAACcAwAAAAA=&#10;">
                  <v:shape id="Freeform 26" o:spid="_x0000_s1050" style="position:absolute;left:7947;top:3455;width:5;height:80;visibility:visible;mso-wrap-style:square;v-text-anchor:top" coordsize="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6m9MQA&#10;AADeAAAADwAAAGRycy9kb3ducmV2LnhtbERPTWvCQBC9F/oflhF6Kbqx2CrRVUQs9Kqx4HHIjkkw&#10;O5tmR5P667tCwds83ucsVr2r1ZXaUHk2MB4loIhzbysuDByyz+EMVBBki7VnMvBLAVbL56cFptZ3&#10;vKPrXgoVQzikaKAUaVKtQ16SwzDyDXHkTr51KBG2hbYtdjHc1fotST60w4pjQ4kNbUrKz/uLM3Dr&#10;5Li5vU4yfc66n2+x2+0sPxjzMujXc1BCvTzE/+4vG+dPJ+N3uL8Tb9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upvTEAAAA3gAAAA8AAAAAAAAAAAAAAAAAmAIAAGRycy9k&#10;b3ducmV2LnhtbFBLBQYAAAAABAAEAPUAAACJAwAAAAA=&#10;" path="m,l6,r,80l,80,,e" filled="f" stroked="f">
                    <v:path arrowok="t" o:connecttype="custom" o:connectlocs="0,3455;6,3455;6,3535;0,3535;0,3455" o:connectangles="0,0,0,0,0"/>
                  </v:shape>
                  <v:shape id="Picture 27" o:spid="_x0000_s1051" type="#_x0000_t75" style="position:absolute;left:7947;top:3412;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9ru/FAAAA3gAAAA8AAABkcnMvZG93bnJldi54bWxET01Lw0AQvQv+h2WEXsRuWiRK7LYUqaA9&#10;SFurXofsmA1mZ0N2TNP++q4geJvH+5zZYvCN6qmLdWADk3EGirgMtubKwP7t6eYeVBRki01gMnCk&#10;CIv55cUMCxsOvKV+J5VKIRwLNOBE2kLrWDryGMehJU7cV+g8SoJdpW2HhxTuGz3Nslx7rDk1OGzp&#10;0VH5vfvxBl5Zf/Srjazyk3xeu5d33C/btTGjq2H5AEpokH/xn/vZpvl3t5Mcft9JN+j5G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a7vxQAAAN4AAAAPAAAAAAAAAAAAAAAA&#10;AJ8CAABkcnMvZG93bnJldi54bWxQSwUGAAAAAAQABAD3AAAAkQMAAAAA&#10;">
                    <v:imagedata r:id="rId445" o:title=""/>
                  </v:shape>
                </v:group>
                <v:group id="Group 28" o:spid="_x0000_s1052" style="position:absolute;left:7991;top:3412;width:352;height:5" coordorigin="7991,3412" coordsize="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z32dMUAAADeAAAADwAAAGRycy9kb3ducmV2LnhtbERPS2vCQBC+F/oflil4&#10;M5vU+iB1FZG2eBDBB0hvQ3ZMgtnZkN0m8d+7gtDbfHzPmS97U4mWGldaVpBEMQjizOqScwWn4/dw&#10;BsJ5ZI2VZVJwIwfLxevLHFNtO95Te/C5CCHsUlRQeF+nUrqsIIMusjVx4C62MegDbHKpG+xCuKnk&#10;exxPpMGSQ0OBNa0Lyq6HP6Pgp8NuNUq+2u31sr79Hse78zYhpQZv/eoThKfe/4uf7o0O86cfyR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s99nTFAAAA3gAA&#10;AA8AAAAAAAAAAAAAAAAAqgIAAGRycy9kb3ducmV2LnhtbFBLBQYAAAAABAAEAPoAAACcAwAAAAA=&#10;">
                  <v:shape id="Freeform 29" o:spid="_x0000_s1053" style="position:absolute;left:7991;top:3412;width:352;height:5;visibility:visible;mso-wrap-style:square;v-text-anchor:top" coordsize="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KF18cA&#10;AADeAAAADwAAAGRycy9kb3ducmV2LnhtbESPzW4CMQyE75V4h8iVuJUsFS3VloAQUiXaHsrfA5iN&#10;SVbdOMsmwPbt60Ol3mzNeObzbNGHRl2pS3VkA+NRAYq4irZmZ+Cwf3t4AZUyssUmMhn4oQSL+eBu&#10;hqWNN97SdZedkhBOJRrwObel1qnyFDCNYkss2il2AbOsndO2w5uEh0Y/FsWzDlizNHhsaeWp+t5d&#10;goGnU/SrzfRwdJ/+3brj10cdzmdjhvf98hVUpj7/m/+u11bwp5Ox8Mo7MoO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JihdfHAAAA3gAAAA8AAAAAAAAAAAAAAAAAmAIAAGRy&#10;cy9kb3ducmV2LnhtbFBLBQYAAAAABAAEAPUAAACMAwAAAAA=&#10;" path="m,l352,r,5l,5,,e" filled="f" stroked="f">
                    <v:path arrowok="t" o:connecttype="custom" o:connectlocs="0,3412;352,3412;352,3417;0,3417;0,3412" o:connectangles="0,0,0,0,0"/>
                  </v:shape>
                </v:group>
                <v:group id="Group 30" o:spid="_x0000_s1054" style="position:absolute;left:8337;top:3412;width:5;height:81" coordorigin="8337,3412" coordsize="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Xux53FAAAA3gAA&#10;AA8AAAAAAAAAAAAAAAAAqgIAAGRycy9kb3ducmV2LnhtbFBLBQYAAAAABAAEAPoAAACcAwAAAAA=&#10;">
                  <v:shape id="Freeform 31" o:spid="_x0000_s1055" style="position:absolute;left:8337;top:3412;width:5;height:81;visibility:visible;mso-wrap-style:square;v-text-anchor:top" coordsize="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a788QA&#10;AADeAAAADwAAAGRycy9kb3ducmV2LnhtbESPQWvDMAyF74P9B6PBbqvTMrqR1S1lUMhxbcfOIlbj&#10;rLEcbCf1/v10GOwmoaf33rfZFT+omWLqAxtYLipQxG2wPXcGPs+Hp1dQKSNbHAKTgR9KsNve322w&#10;tuHGR5pPuVNiwqlGAy7nsdY6tY48pkUYieV2CdFjljV22ka8ibkf9Kqq1tpjz5LgcKR3R+31NHkD&#10;1/PXRz+5phzW33Oamlj4eHHGPD6U/RuoTCX/i/++Gyv1X55XAiA4MoP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Wu/PEAAAA3gAAAA8AAAAAAAAAAAAAAAAAmAIAAGRycy9k&#10;b3ducmV2LnhtbFBLBQYAAAAABAAEAPUAAACJAwAAAAA=&#10;" path="m,l6,r,80l,80,,e" filled="f" stroked="f">
                    <v:path arrowok="t" o:connecttype="custom" o:connectlocs="0,3412;6,3412;6,3492;0,3492;0,3412" o:connectangles="0,0,0,0,0"/>
                  </v:shape>
                  <v:shape id="Picture 32" o:spid="_x0000_s1056" type="#_x0000_t75" style="position:absolute;left:8283;top:3487;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W1b3DAAAA3gAAAA8AAABkcnMvZG93bnJldi54bWxET01rwkAQvRf8D8sI3pqNIqZEVxHBUiQe&#10;auN9yI5JMDsbsmtM/r1bKPQ2j/c5m91gGtFT52rLCuZRDIK4sLrmUkH+c3z/AOE8ssbGMikYycFu&#10;O3nbYKrtk7+pv/hShBB2KSqovG9TKV1RkUEX2ZY4cDfbGfQBdqXUHT5DuGnkIo5X0mDNoaHClg4V&#10;FffLwyjYZ+db8nmNVyXnydgfs/PhZLVSs+mwX4PwNPh/8Z/7S4f5yXIxh993wg1y+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1bVvcMAAADeAAAADwAAAAAAAAAAAAAAAACf&#10;AgAAZHJzL2Rvd25yZXYueG1sUEsFBgAAAAAEAAQA9wAAAI8DAAAAAA==&#10;">
                    <v:imagedata r:id="rId446" o:title=""/>
                  </v:shape>
                </v:group>
                <v:group id="Group 33" o:spid="_x0000_s1057" style="position:absolute;left:7953;top:3540;width:336;height:5" coordorigin="7953,3540" coordsize="3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afUcUAAADeAAAADwAAAGRycy9kb3ducmV2LnhtbERPTWvCQBC9F/oflil4&#10;001ibSV1FZFaPIigFoq3ITsmwexsyK5J/PeuIPQ2j/c5s0VvKtFS40rLCuJRBII4s7rkXMHvcT2c&#10;gnAeWWNlmRTcyMFi/voyw1TbjvfUHnwuQgi7FBUU3teplC4ryKAb2Zo4cGfbGPQBNrnUDXYh3FQy&#10;iaIPabDk0FBgTauCssvhahT8dNgtx/F3u72cV7fTcbL728ak1OCtX36B8NT7f/HTvdFh/ud7ksD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mn1HFAAAA3gAA&#10;AA8AAAAAAAAAAAAAAAAAqgIAAGRycy9kb3ducmV2LnhtbFBLBQYAAAAABAAEAPoAAACcAwAAAAA=&#10;">
                  <v:shape id="Freeform 34" o:spid="_x0000_s1058" style="position:absolute;left:7953;top:3540;width:336;height:5;visibility:visible;mso-wrap-style:square;v-text-anchor:top" coordsize="3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GY9cUA&#10;AADeAAAADwAAAGRycy9kb3ducmV2LnhtbERP32vCMBB+H/g/hBN8m+mqzNEZRQaTgSDoROjb0Zxt&#10;WXOJSdTOv34ZDPZ2H9/Pmy9704kr+dBaVvA0zkAQV1a3XCs4fL4/voAIEVljZ5kUfFOA5WLwMMdC&#10;2xvv6LqPtUghHApU0MToCilD1ZDBMLaOOHEn6w3GBH0ttcdbCjedzLPsWRpsOTU06OitoeprfzEK&#10;rD+yXLvtcbM7mfLs7mV+35ZKjYb96hVEpD7+i//cHzrNn03zCfy+k26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kZj1xQAAAN4AAAAPAAAAAAAAAAAAAAAAAJgCAABkcnMv&#10;ZG93bnJldi54bWxQSwUGAAAAAAQABAD1AAAAigMAAAAA&#10;" path="m,l336,r,6l,6,,e" filled="f" stroked="f">
                    <v:path arrowok="t" o:connecttype="custom" o:connectlocs="0,3540;336,3540;336,3546;0,3546;0,3540" o:connectangles="0,0,0,0,0"/>
                  </v:shape>
                </v:group>
                <v:group id="Group 35" o:spid="_x0000_s1059" style="position:absolute;left:7947;top:3455;width:3;height:91" coordorigin="794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YOivsUAAADeAAAADwAAAGRycy9kb3ducmV2LnhtbERPS2vCQBC+C/0PyxR6&#10;q5v4aCW6iogtHkRoLIi3ITsmwexsyG6T+O9doeBtPr7nLFa9qURLjSstK4iHEQjizOqScwW/x6/3&#10;GQjnkTVWlknBjRysli+DBSbadvxDbepzEULYJaig8L5OpHRZQQbd0NbEgbvYxqAPsMmlbrAL4aaS&#10;oyj6kAZLDg0F1rQpKLumf0bBd4fdehxv2/31srmdj9PDaR+TUm+v/XoOwlPvn+J/906H+Z+T0QQ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WDor7FAAAA3gAA&#10;AA8AAAAAAAAAAAAAAAAAqgIAAGRycy9kb3ducmV2LnhtbFBLBQYAAAAABAAEAPoAAACcAwAAAAA=&#10;">
                  <v:shape id="Freeform 36" o:spid="_x0000_s1060" style="position:absolute;left:794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y2MQA&#10;AADeAAAADwAAAGRycy9kb3ducmV2LnhtbERP22rCQBB9L/gPywi+iG4UqxJdRSqClFJqzAeM2TEJ&#10;ZmfT7GrSv+8WhL7N4Vxnve1MJR7UuNKygsk4AkGcWV1yriA9H0ZLEM4ja6wsk4IfcrDd9F7WGGvb&#10;8okeic9FCGEXo4LC+zqW0mUFGXRjWxMH7mobgz7AJpe6wTaEm0pOo2guDZYcGgqs6a2g7JbcjQJT&#10;HtqPff05SzH9Si5D+5775FupQb/brUB46vy/+Ok+6jB/MZu+wt874Qa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W8tjEAAAA3gAAAA8AAAAAAAAAAAAAAAAAmAIAAGRycy9k&#10;b3ducmV2LnhtbFBLBQYAAAAABAAEAPUAAACJAwAAAAA=&#10;" path="m3,l,,,91r3,l3,e" filled="f" stroked="f">
                    <v:path arrowok="t" o:connecttype="custom" o:connectlocs="3,3455;0,3455;0,3546;3,3546;3,3455" o:connectangles="0,0,0,0,0"/>
                  </v:shape>
                </v:group>
                <v:group id="Group 37" o:spid="_x0000_s1061" style="position:absolute;left:8291;top:3455;width:2;height:91" coordorigin="829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2ZUsUAAADeAAAADwAAAGRycy9kb3ducmV2LnhtbERPS2vCQBC+F/wPywi9&#10;6Sa2VYmuIqKlBxF8gHgbsmMSzM6G7JrEf98tCL3Nx/ec+bIzpWiodoVlBfEwAkGcWl1wpuB82g6m&#10;IJxH1lhaJgVPcrBc9N7mmGjb8oGao89ECGGXoILc+yqR0qU5GXRDWxEH7mZrgz7AOpO6xjaEm1KO&#10;omgsDRYcGnKsaJ1Tej8+jILvFtvVR7xpdvfb+nk9fe0vu5iUeu93qxkIT53/F7/cPzrMn3yOx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dmVLFAAAA3gAA&#10;AA8AAAAAAAAAAAAAAAAAqgIAAGRycy9kb3ducmV2LnhtbFBLBQYAAAAABAAEAPoAAACcAwAAAAA=&#10;">
                  <v:shape id="Freeform 38" o:spid="_x0000_s1062" style="position:absolute;left:829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XCRMUA&#10;AADeAAAADwAAAGRycy9kb3ducmV2LnhtbESPwWrDMBBE74H+g9hAb4mcUGzjRjahNOCc3Kb9gMXa&#10;WibWylhq7P59FSj0tsvMzps9VIsdxI0m3ztWsNsmIIhbp3vuFHx+nDY5CB+QNQ6OScEPeajKh9UB&#10;C+1mfqfbJXQihrAvUIEJYSyk9K0hi37rRuKofbnJYojr1Ek94RzD7SD3SZJKiz1HgsGRXgy118u3&#10;jRA5X0/5W7M7h1y+1obSZkRU6nG9HJ9BBFrCv/nvutaxfva0z+D+TpxBl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1cJExQAAAN4AAAAPAAAAAAAAAAAAAAAAAJgCAABkcnMv&#10;ZG93bnJldi54bWxQSwUGAAAAAAQABAD1AAAAigMAAAAA&#10;" path="m2,l,,,91r2,l2,e" filled="f" stroked="f">
                    <v:path arrowok="t" o:connecttype="custom" o:connectlocs="2,3455;0,3455;0,3546;2,3546;2,3455" o:connectangles="0,0,0,0,0"/>
                  </v:shape>
                </v:group>
                <v:group id="Group 39" o:spid="_x0000_s1063" style="position:absolute;left:7950;top:3455;width:2;height:91" coordorigin="795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TOqLvIAAAA&#10;3gAAAA8AAAAAAAAAAAAAAAAAqgIAAGRycy9kb3ducmV2LnhtbFBLBQYAAAAABAAEAPoAAACfAwAA&#10;AAA=&#10;">
                  <v:shape id="Freeform 40" o:spid="_x0000_s1064" style="position:absolute;left:795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bzrcMA&#10;AADeAAAADwAAAGRycy9kb3ducmV2LnhtbESP0YrCMBBF3wX/IYzgm6aKuLUaRUTBfXLX9QOGZmyK&#10;zaQ00da/NwuCbzPcO/fcWW06W4kHNb50rGAyTkAQ506XXCi4/B1GKQgfkDVWjknBkzxs1v3eCjPt&#10;Wv6lxzkUIoawz1CBCaHOpPS5IYt+7GriqF1dYzHEtSmkbrCN4baS0ySZS4slR4LBmnaG8tv5biNE&#10;trdD+nOafIdU7o+G5qcaUanhoNsuQQTqwsf8vj7qWP9rNl3A/ztxB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bzrcMAAADeAAAADwAAAAAAAAAAAAAAAACYAgAAZHJzL2Rv&#10;d25yZXYueG1sUEsFBgAAAAAEAAQA9QAAAIgDAAAAAA==&#10;" path="m2,l,,,91r2,l2,e" filled="f" stroked="f">
                    <v:path arrowok="t" o:connecttype="custom" o:connectlocs="2,3455;0,3455;0,3546;2,3546;2,3455" o:connectangles="0,0,0,0,0"/>
                  </v:shape>
                </v:group>
                <v:group id="Group 41" o:spid="_x0000_s1065" style="position:absolute;left:8289;top:3455;width:3;height:91" coordorigin="828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vYTJgyQAA&#10;AN4AAAAPAAAAAAAAAAAAAAAAAKoCAABkcnMvZG93bnJldi54bWxQSwUGAAAAAAQABAD6AAAAoAMA&#10;AAAA&#10;">
                  <v:shape id="Freeform 42" o:spid="_x0000_s1066" style="position:absolute;left:828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RiBsUA&#10;AADeAAAADwAAAGRycy9kb3ducmV2LnhtbERP22rCQBB9F/yHZYS+FN1YRSV1E0qLIEVKjfmAaXaa&#10;hGZn0+xq4t93hYJvczjX2aaDacSFOldbVjCfRSCIC6trLhXkp910A8J5ZI2NZVJwJQdpMh5tMda2&#10;5yNdMl+KEMIuRgWV920spSsqMuhmtiUO3LftDPoAu1LqDvsQbhr5FEUrabDm0FBhS68VFT/Z2Sgw&#10;9a4/vLUfyxzzz+zr0b6XPvtV6mEyvDyD8DT4u/jfvddh/nq5mMPtnXCDT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dGIGxQAAAN4AAAAPAAAAAAAAAAAAAAAAAJgCAABkcnMv&#10;ZG93bnJldi54bWxQSwUGAAAAAAQABAD1AAAAigMAAAAA&#10;" path="m2,l,,,91r2,l2,e" filled="f" stroked="f">
                    <v:path arrowok="t" o:connecttype="custom" o:connectlocs="2,3455;0,3455;0,3546;2,3546;2,3455" o:connectangles="0,0,0,0,0"/>
                  </v:shape>
                </v:group>
                <v:group id="Group 43" o:spid="_x0000_s1067" style="position:absolute;left:7952;top:3455;width:3;height:91" coordorigin="7952,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D/CYzFAAAA3gAA&#10;AA8AAAAAAAAAAAAAAAAAqgIAAGRycy9kb3ducmV2LnhtbFBLBQYAAAAABAAEAPoAAACcAwAAAAA=&#10;">
                  <v:shape id="Freeform 44" o:spid="_x0000_s1068" style="position:absolute;left:7952;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Z6sUA&#10;AADeAAAADwAAAGRycy9kb3ducmV2LnhtbERP22rCQBB9F/yHZQRfpG6s0krqJkiLIEVKG/MB0+w0&#10;Cc3OptnVxL/vCoJvczjX2aSDacSZOldbVrCYRyCIC6trLhXkx93DGoTzyBoby6TgQg7SZDzaYKxt&#10;z190znwpQgi7GBVU3rexlK6oyKCb25Y4cD+2M+gD7EqpO+xDuGnkYxQ9SYM1h4YKW3qtqPjNTkaB&#10;qXf94a39WOWYf2bfM/te+uxPqelk2L6A8DT4u/jm3usw/3m1XML1nXCDT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6lnqxQAAAN4AAAAPAAAAAAAAAAAAAAAAAJgCAABkcnMv&#10;ZG93bnJldi54bWxQSwUGAAAAAAQABAD1AAAAigMAAAAA&#10;" path="m2,l,,,91r2,l2,e" filled="f" stroked="f">
                    <v:path arrowok="t" o:connecttype="custom" o:connectlocs="2,3455;0,3455;0,3546;2,3546;2,3455" o:connectangles="0,0,0,0,0"/>
                  </v:shape>
                </v:group>
                <v:group id="Group 45" o:spid="_x0000_s1069" style="position:absolute;left:8287;top:3455;width:2;height:91" coordorigin="828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Fo0Y8UAAADeAAAADwAAAGRycy9kb3ducmV2LnhtbERPS2vCQBC+C/0PyxR6&#10;q5v4aCW6iogtHkRoLIi3ITsmwexsyG6T+O9doeBtPr7nLFa9qURLjSstK4iHEQjizOqScwW/x6/3&#10;GQjnkTVWlknBjRysli+DBSbadvxDbepzEULYJaig8L5OpHRZQQbd0NbEgbvYxqAPsMmlbrAL4aaS&#10;oyj6kAZLDg0F1rQpKLumf0bBd4fdehxv2/31srmdj9PDaR+TUm+v/XoOwlPvn+J/906H+Z+T8QQ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BaNGPFAAAA3gAA&#10;AA8AAAAAAAAAAAAAAAAAqgIAAGRycy9kb3ducmV2LnhtbFBLBQYAAAAABAAEAPoAAACcAwAAAAA=&#10;">
                  <v:shape id="Freeform 46" o:spid="_x0000_s1070" style="position:absolute;left:828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JvdcQA&#10;AADeAAAADwAAAGRycy9kb3ducmV2LnhtbESP3YrCMBCF74V9hzAL3mnq75auURZZQa/8WR9gaMam&#10;2ExKk7X17Y0geDfDOXO+M4tVZytxo8aXjhWMhgkI4tzpkgsF57/NIAXhA7LGyjEpuJOH1fKjt8BM&#10;u5aPdDuFQsQQ9hkqMCHUmZQ+N2TRD11NHLWLayyGuDaF1A22MdxWcpwkc2mx5EgwWNPaUH49/dsI&#10;ke11kx72o11I5e/W0HxfIyrV/+x+vkEE6sLb/Lre6lj/azqZwfOdO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Sb3XEAAAA3gAAAA8AAAAAAAAAAAAAAAAAmAIAAGRycy9k&#10;b3ducmV2LnhtbFBLBQYAAAAABAAEAPUAAACJAwAAAAA=&#10;" path="m2,l,,,91r2,l2,e" filled="f" stroked="f">
                    <v:path arrowok="t" o:connecttype="custom" o:connectlocs="2,3455;0,3455;0,3546;2,3546;2,3455" o:connectangles="0,0,0,0,0"/>
                  </v:shape>
                  <v:shape id="Picture 47" o:spid="_x0000_s1071" type="#_x0000_t75" style="position:absolute;left:7954;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mx63EAAAA3gAAAA8AAABkcnMvZG93bnJldi54bWxET01rwkAQvRf8D8sIvYhubEosqasEQdrm&#10;ZhTPQ3aahGZnQ3aN23/fLRR6m8f7nO0+mF5MNLrOsoL1KgFBXFvdcaPgcj4uX0A4j6yxt0wKvsnB&#10;fjd72GKu7Z1PNFW+ETGEXY4KWu+HXEpXt2TQrexAHLlPOxr0EY6N1CPeY7jp5VOSZNJgx7GhxYEO&#10;LdVf1c0owDItLxtdFjxczxMXIV0sPt6UepyH4hWEp+D/xX/udx3nb57TDH7fiTfI3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mx63EAAAA3gAAAA8AAAAAAAAAAAAAAAAA&#10;nwIAAGRycy9kb3ducmV2LnhtbFBLBQYAAAAABAAEAPcAAACQAwAAAAA=&#10;">
                    <v:imagedata r:id="rId447" o:title=""/>
                  </v:shape>
                  <v:shape id="Picture 48" o:spid="_x0000_s1072" type="#_x0000_t75" style="position:absolute;left:828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qYjbDAAAA3gAAAA8AAABkcnMvZG93bnJldi54bWxET01rwkAQvQv9D8sUepFm00YaiVklFEo1&#10;t6r0PGTHJJidDdltTP+9Kwje5vE+J99MphMjDa61rOAtikEQV1a3XCs4Hr5elyCcR9bYWSYF/+Rg&#10;s36a5Zhpe+EfGve+FiGEXYYKGu/7TEpXNWTQRbYnDtzJDgZ9gEMt9YCXEG46+R7HH9Jgy6GhwZ4+&#10;G6rO+z+jAMukPKa6LLj/PYxcTMl8vvtW6uV5KlYgPE3+Ib67tzrMTxdJCrd3wg1yf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piNsMAAADeAAAADwAAAAAAAAAAAAAAAACf&#10;AgAAZHJzL2Rvd25yZXYueG1sUEsFBgAAAAAEAAQA9wAAAI8DAAAAAA==&#10;">
                    <v:imagedata r:id="rId447" o:title=""/>
                  </v:shape>
                </v:group>
                <v:group id="Group 49" o:spid="_x0000_s1073" style="position:absolute;left:7956;top:3455;width:3;height:91" coordorigin="7956,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RFz5myQAA&#10;AN4AAAAPAAAAAAAAAAAAAAAAAKoCAABkcnMvZG93bnJldi54bWxQSwUGAAAAAAQABAD6AAAAoAMA&#10;AAAA&#10;">
                  <v:shape id="Freeform 50" o:spid="_x0000_s1074" style="position:absolute;left:7956;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JuAMUA&#10;AADeAAAADwAAAGRycy9kb3ducmV2LnhtbERP22rCQBB9L/gPyxR8kbqpFavRVYoiFCnFpvmAMTtN&#10;gtnZmF1N/HtXEPo2h3OdxaozlbhQ40rLCl6HEQjizOqScwXp7/ZlCsJ5ZI2VZVJwJQerZe9pgbG2&#10;Lf/QJfG5CCHsYlRQeF/HUrqsIINuaGviwP3ZxqAPsMmlbrAN4aaSoyiaSIMlh4YCa1oXlB2Ts1Fg&#10;ym37tam/xymm++QwsLvcJyel+s/dxxyEp87/ix/uTx3mv4/fZnB/J9w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Am4AxQAAAN4AAAAPAAAAAAAAAAAAAAAAAJgCAABkcnMv&#10;ZG93bnJldi54bWxQSwUGAAAAAAQABAD1AAAAigMAAAAA&#10;" path="m3,l,,,91r3,l3,e" filled="f" stroked="f">
                    <v:path arrowok="t" o:connecttype="custom" o:connectlocs="3,3455;0,3455;0,3546;3,3546;3,3455" o:connectangles="0,0,0,0,0"/>
                  </v:shape>
                </v:group>
                <v:group id="Group 51" o:spid="_x0000_s1075" style="position:absolute;left:8282;top:3455;width:2;height:91" coordorigin="828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dnQR3IAAAA&#10;3gAAAA8AAAAAAAAAAAAAAAAAqgIAAGRycy9kb3ducmV2LnhtbFBLBQYAAAAABAAEAPoAAACfAwAA&#10;AAA=&#10;">
                  <v:shape id="Freeform 52" o:spid="_x0000_s1076" style="position:absolute;left:828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8aC8UA&#10;AADeAAAADwAAAGRycy9kb3ducmV2LnhtbESPwWrDMBBE74X+g9hCbrXsEFLjRAklxOCe3Cb5gMXa&#10;WibWylhK7Px9VSj0tsvMzpvd7mfbizuNvnOsIEtSEMSN0x23Ci7n8jUH4QOyxt4xKXiQh/3u+WmL&#10;hXYTf9H9FFoRQ9gXqMCEMBRS+saQRZ+4gThq3260GOI6tlKPOMVw28tlmq6lxY4jweBAB0PN9XSz&#10;ESKna5l/1tlHyOWxMrSuB0SlFi/z+wZEoDn8m/+uKx3rv61WGfy+E2e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rxoLxQAAAN4AAAAPAAAAAAAAAAAAAAAAAJgCAABkcnMv&#10;ZG93bnJldi54bWxQSwUGAAAAAAQABAD1AAAAigMAAAAA&#10;" path="m2,l,,,91r2,l2,e" filled="f" stroked="f">
                    <v:path arrowok="t" o:connecttype="custom" o:connectlocs="2,3455;0,3455;0,3546;2,3546;2,3455" o:connectangles="0,0,0,0,0"/>
                  </v:shape>
                </v:group>
                <v:group id="Group 53" o:spid="_x0000_s1077" style="position:absolute;left:7959;top:3455;width:2;height:91" coordorigin="795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Pl68cUAAADeAAAADwAAAGRycy9kb3ducmV2LnhtbERPS2vCQBC+C/0PyxR6&#10;q5v4aCW6iogtHkRoLIi3ITsmwexsyG6T+O9doeBtPr7nLFa9qURLjSstK4iHEQjizOqScwW/x6/3&#10;GQjnkTVWlknBjRysli+DBSbadvxDbepzEULYJaig8L5OpHRZQQbd0NbEgbvYxqAPsMmlbrAL4aaS&#10;oyj6kAZLDg0F1rQpKLumf0bBd4fdehxv2/31srmdj9PDaR+TUm+v/XoOwlPvn+J/906H+Z+TyQg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5evHFAAAA3gAA&#10;AA8AAAAAAAAAAAAAAAAAqgIAAGRycy9kb3ducmV2LnhtbFBLBQYAAAAABAAEAPoAAACcAwAAAAA=&#10;">
                  <v:shape id="Freeform 54" o:spid="_x0000_s1078" style="position:absolute;left:795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Eh58QA&#10;AADeAAAADwAAAGRycy9kb3ducmV2LnhtbESP0YrCMBBF34X9hzAL+6aprmipRlmWFfRJrX7A0IxN&#10;sZmUJtru3xtB8G2Ge+eeO8t1b2txp9ZXjhWMRwkI4sLpiksF59NmmILwAVlj7ZgU/JOH9epjsMRM&#10;u46PdM9DKWII+wwVmBCaTEpfGLLoR64hjtrFtRZDXNtS6ha7GG5rOUmSmbRYcSQYbOjXUHHNbzZC&#10;ZHfdpIf9eBdS+bc1NNs3iEp9ffY/CxCB+vA2v663OtafT6ff8Hwnz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xIefEAAAA3gAAAA8AAAAAAAAAAAAAAAAAmAIAAGRycy9k&#10;b3ducmV2LnhtbFBLBQYAAAAABAAEAPUAAACJAwAAAAA=&#10;" path="m2,l,,,91r2,l2,e" filled="f" stroked="f">
                    <v:path arrowok="t" o:connecttype="custom" o:connectlocs="2,3455;0,3455;0,3546;2,3546;2,3455" o:connectangles="0,0,0,0,0"/>
                  </v:shape>
                </v:group>
                <v:group id="Group 55" o:spid="_x0000_s1079" style="position:absolute;left:8279;top:3455;width:3;height:91" coordorigin="827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cRx7FAAAA3gAA&#10;AA8AAAAAAAAAAAAAAAAAqgIAAGRycy9kb3ducmV2LnhtbFBLBQYAAAAABAAEAPoAAACcAwAAAAA=&#10;">
                  <v:shape id="Freeform 56" o:spid="_x0000_s1080" style="position:absolute;left:827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kXeMQA&#10;AADeAAAADwAAAGRycy9kb3ducmV2LnhtbERP22rCQBB9L/gPyxR8KbpRoi3RVaRFKCJiYz5gmh2T&#10;0OxszG5N/HtXKPRtDuc6y3VvanGl1lWWFUzGEQji3OqKCwXZaTt6A+E8ssbaMim4kYP1avC0xETb&#10;jr/omvpChBB2CSoovW8SKV1ekkE3tg1x4M62NegDbAupW+xCuKnlNIrm0mDFoaHEht5Lyn/SX6PA&#10;VNtu/9Ec4gyzY/r9YneFTy9KDZ/7zQKEp97/i//cnzrMf43jGTzeCTf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JF3jEAAAA3gAAAA8AAAAAAAAAAAAAAAAAmAIAAGRycy9k&#10;b3ducmV2LnhtbFBLBQYAAAAABAAEAPUAAACJAwAAAAA=&#10;" path="m3,l,,,91r3,l3,e" filled="f" stroked="f">
                    <v:path arrowok="t" o:connecttype="custom" o:connectlocs="3,3455;0,3455;0,3546;3,3546;3,3455" o:connectangles="0,0,0,0,0"/>
                  </v:shape>
                </v:group>
                <v:group id="Group 57" o:spid="_x0000_s1081" style="position:absolute;left:7961;top:3455;width:3;height:91" coordorigin="7961,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8J88sUAAADeAAAADwAAAGRycy9kb3ducmV2LnhtbERPS2vCQBC+F/wPywje&#10;dBNrVaKriLSlBxF8gHgbsmMSzM6G7JrEf98tCL3Nx/ec5bozpWiodoVlBfEoAkGcWl1wpuB8+hrO&#10;QTiPrLG0TAqe5GC96r0tMdG25QM1R5+JEMIuQQW591UipUtzMuhGtiIO3M3WBn2AdSZ1jW0IN6Uc&#10;R9FUGiw4NORY0Tan9H58GAXfLbab9/iz2d1v2+f19LG/7GJSatDvNgsQnjr/L365f3SYP5tM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fCfPLFAAAA3gAA&#10;AA8AAAAAAAAAAAAAAAAAqgIAAGRycy9kb3ducmV2LnhtbFBLBQYAAAAABAAEAPoAAACcAwAAAAA=&#10;">
                  <v:shape id="Freeform 58" o:spid="_x0000_s1082" style="position:absolute;left:7961;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cslMQA&#10;AADeAAAADwAAAGRycy9kb3ducmV2LnhtbERP22rCQBB9L/gPywh9Ed0ooUp0FVGEUkrRmA8Ys2MS&#10;zM7G7Nakf98tCH2bw7nOatObWjyodZVlBdNJBII4t7riQkF2PowXIJxH1lhbJgU/5GCzHrysMNG2&#10;4xM9Ul+IEMIuQQWl900ipctLMugmtiEO3NW2Bn2AbSF1i10IN7WcRdGbNFhxaCixoV1J+S39NgpM&#10;deg+981XnGF2TC8j+1H49K7U67DfLkF46v2/+Ol+12H+PI7n8PdOuEG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XLJTEAAAA3gAAAA8AAAAAAAAAAAAAAAAAmAIAAGRycy9k&#10;b3ducmV2LnhtbFBLBQYAAAAABAAEAPUAAACJAwAAAAA=&#10;" path="m3,l,,,91r3,l3,e" filled="f" stroked="f">
                    <v:path arrowok="t" o:connecttype="custom" o:connectlocs="3,3455;0,3455;0,3546;3,3546;3,3455" o:connectangles="0,0,0,0,0"/>
                  </v:shape>
                </v:group>
                <v:group id="Group 59" o:spid="_x0000_s1083" style="position:absolute;left:8278;top:3455;width:2;height:91" coordorigin="827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kRTRvIAAAA&#10;3gAAAA8AAAAAAAAAAAAAAAAAqgIAAGRycy9kb3ducmV2LnhtbFBLBQYAAAAABAAEAPoAAACfAwAA&#10;AAA=&#10;">
                  <v:shape id="Freeform 60" o:spid="_x0000_s1084" style="position:absolute;left:827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kWDcUA&#10;AADeAAAADwAAAGRycy9kb3ducmV2LnhtbESPwWrDMBBE74H+g9hCb4mcYFzXiRJKaSA5uXX7AYu1&#10;sUyslbEU2/37KlDobZeZnTe7O8y2EyMNvnWsYL1KQBDXTrfcKPj+Oi5zED4ga+wck4If8nDYPyx2&#10;WGg38SeNVWhEDGFfoAITQl9I6WtDFv3K9cRRu7jBYojr0Eg94BTDbSc3SZJJiy1HgsGe3gzV1+pm&#10;I0RO12P+Ua7PIZfvJ0NZ2SMq9fQ4v25BBJrDv/nv+qRj/ec0fYH7O3EGu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2RYNxQAAAN4AAAAPAAAAAAAAAAAAAAAAAJgCAABkcnMv&#10;ZG93bnJldi54bWxQSwUGAAAAAAQABAD1AAAAigMAAAAA&#10;" path="m1,l,,,91r1,l1,e" filled="f" stroked="f">
                    <v:path arrowok="t" o:connecttype="custom" o:connectlocs="1,3455;0,3455;0,3546;1,3546;1,3455" o:connectangles="0,0,0,0,0"/>
                  </v:shape>
                  <v:shape id="Picture 61" o:spid="_x0000_s1085" type="#_x0000_t75" style="position:absolute;left:7964;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FQtHGAAAA3gAAAA8AAABkcnMvZG93bnJldi54bWxEj0FvwjAMhe+T9h8iT+I20iEY0BEQGkLa&#10;jgMOHE1jmorGqZqsLfv182HSbrb8/N77VpvB16qjNlaBDbyMM1DERbAVlwZOx/3zAlRMyBbrwGTg&#10;ThE268eHFeY29PxF3SGVSkw45mjApdTkWsfCkcc4Dg2x3K6h9ZhkbUttW+zF3Nd6kmWv2mPFkuCw&#10;oXdHxe3w7Q3o4XoL5cktO/fZ/+wus3Pv5lNjRk/D9g1UoiH9i/++P6zUn09nAiA4MoNe/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kVC0cYAAADeAAAADwAAAAAAAAAAAAAA&#10;AACfAgAAZHJzL2Rvd25yZXYueG1sUEsFBgAAAAAEAAQA9wAAAJIDAAAAAA==&#10;">
                    <v:imagedata r:id="rId448" o:title=""/>
                  </v:shape>
                  <v:shape id="Picture 62" o:spid="_x0000_s1086" type="#_x0000_t75" style="position:absolute;left:8275;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J50rEAAAA3gAAAA8AAABkcnMvZG93bnJldi54bWxET0trwkAQvgv9D8sUetONxUebZpViEepR&#10;66HHaXaSDWZnQ3ZNYn+9Kwje5uN7TrYebC06an3lWMF0koAgzp2uuFRw/NmO30D4gKyxdkwKLuRh&#10;vXoaZZhq1/OeukMoRQxhn6ICE0KTSulzQxb9xDXEkStcazFE2JZSt9jHcFvL1yRZSIsVxwaDDW0M&#10;5afD2SqQQ3Fy5dG8d2bX/3/9zX97s5wp9fI8fH6ACDSEh/ju/tZx/nI2n8LtnXiDXF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EJ50rEAAAA3gAAAA8AAAAAAAAAAAAAAAAA&#10;nwIAAGRycy9kb3ducmV2LnhtbFBLBQYAAAAABAAEAPcAAACQAwAAAAA=&#10;">
                    <v:imagedata r:id="rId448" o:title=""/>
                  </v:shape>
                </v:group>
                <v:group id="Group 63" o:spid="_x0000_s1087" style="position:absolute;left:7965;top:3455;width:3;height:91" coordorigin="7965,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DsLMUAAADeAAAADwAAAGRycy9kb3ducmV2LnhtbERPTWvCQBC9F/oflil4&#10;0020thJdRUTFgwjVgngbsmMSzM6G7JrEf98VhN7m8T5ntuhMKRqqXWFZQTyIQBCnVhecKfg9bfoT&#10;EM4jaywtk4IHOVjM399mmGjb8g81R5+JEMIuQQW591UipUtzMugGtiIO3NXWBn2AdSZ1jW0IN6Uc&#10;RtGXNFhwaMixolVO6e14Nwq2LbbLUbxu9rfr6nE5jQ/nfUxK9T665RSEp87/i1/unQ7zvz/H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0g7CzFAAAA3gAA&#10;AA8AAAAAAAAAAAAAAAAAqgIAAGRycy9kb3ducmV2LnhtbFBLBQYAAAAABAAEAPoAAACcAwAAAAA=&#10;">
                  <v:shape id="Freeform 64" o:spid="_x0000_s1088" style="position:absolute;left:7965;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W8SsUA&#10;AADeAAAADwAAAGRycy9kb3ducmV2LnhtbERP22rCQBB9L/gPyxR8kbqp1SrRVYoiFCnFpvmAMTtN&#10;gtnZmF1N/HtXEPo2h3OdxaozlbhQ40rLCl6HEQjizOqScwXp7/ZlBsJ5ZI2VZVJwJQerZe9pgbG2&#10;Lf/QJfG5CCHsYlRQeF/HUrqsIINuaGviwP3ZxqAPsMmlbrAN4aaSoyh6lwZLDg0F1rQuKDsmZ6PA&#10;lNv2a1N/j1NM98lhYHe5T05K9Z+7jzkIT53/Fz/cnzrMn44nb3B/J9w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NbxKxQAAAN4AAAAPAAAAAAAAAAAAAAAAAJgCAABkcnMv&#10;ZG93bnJldi54bWxQSwUGAAAAAAQABAD1AAAAigMAAAAA&#10;" path="m3,l,,,91r3,l3,e" filled="f" stroked="f">
                    <v:path arrowok="t" o:connecttype="custom" o:connectlocs="3,3455;0,3455;0,3546;3,3546;3,3455" o:connectangles="0,0,0,0,0"/>
                  </v:shape>
                </v:group>
                <v:group id="Group 65" o:spid="_x0000_s1089" style="position:absolute;left:8273;top:3455;width:2;height:91" coordorigin="8273,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YXRw8UAAADeAAAADwAAAGRycy9kb3ducmV2LnhtbERPS2vCQBC+C/0PyxS8&#10;1U18VVJXEdHiQQS1IL0N2TEJZmdDdk3iv+8KBW/z8T1nvuxMKRqqXWFZQTyIQBCnVhecKfg5bz9m&#10;IJxH1lhaJgUPcrBcvPXmmGjb8pGak89ECGGXoILc+yqR0qU5GXQDWxEH7mprgz7AOpO6xjaEm1IO&#10;o2gqDRYcGnKsaJ1TejvdjYLvFtvVKN40+9t1/fg9Tw6XfUxK9d+71RcIT51/if/dOx3mf44n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F0cPFAAAA3gAA&#10;AA8AAAAAAAAAAAAAAAAAqgIAAGRycy9kb3ducmV2LnhtbFBLBQYAAAAABAAEAPoAAACcAwAAAAA=&#10;">
                  <v:shape id="Freeform 66" o:spid="_x0000_s1090" style="position:absolute;left:8273;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2K1cQA&#10;AADeAAAADwAAAGRycy9kb3ducmV2LnhtbESP0YrCMBBF34X9hzAL+6apsmqpRlmWFfRJrX7A0IxN&#10;sZmUJtru3xtB8G2Ge+eeO8t1b2txp9ZXjhWMRwkI4sLpiksF59NmmILwAVlj7ZgU/JOH9epjsMRM&#10;u46PdM9DKWII+wwVmBCaTEpfGLLoR64hjtrFtRZDXNtS6ha7GG5rOUmSmbRYcSQYbOjXUHHNbzZC&#10;ZHfdpIf9eBdS+bc1NNs3iEp9ffY/CxCB+vA2v663Otaff0+n8Hwnz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NitXEAAAA3gAAAA8AAAAAAAAAAAAAAAAAmAIAAGRycy9k&#10;b3ducmV2LnhtbFBLBQYAAAAABAAEAPUAAACJAwAAAAA=&#10;" path="m2,l,,,91r2,l2,e" filled="f" stroked="f">
                    <v:path arrowok="t" o:connecttype="custom" o:connectlocs="2,3455;0,3455;0,3546;2,3546;2,3455" o:connectangles="0,0,0,0,0"/>
                  </v:shape>
                </v:group>
                <v:group id="Group 67" o:spid="_x0000_s1091" style="position:absolute;left:7968;top:3455;width:2;height:91" coordorigin="796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hvqL8UAAADeAAAADwAAAGRycy9kb3ducmV2LnhtbERPS2vCQBC+C/6HZQRv&#10;dRNbH0RXEWlLDyL4APE2ZMckmJ0N2TWJ/75bKHibj+85y3VnStFQ7QrLCuJRBII4tbrgTMH59PU2&#10;B+E8ssbSMil4koP1qt9bYqJtywdqjj4TIYRdggpy76tESpfmZNCNbEUcuJutDfoA60zqGtsQbko5&#10;jqKpNFhwaMixom1O6f34MAq+W2w37/Fns7vfts/rabK/7GJSajjoNgsQnjr/Ev+7f3SYP/uYT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b6i/FAAAA3gAA&#10;AA8AAAAAAAAAAAAAAAAAqgIAAGRycy9kb3ducmV2LnhtbFBLBQYAAAAABAAEAPoAAACcAwAAAAA=&#10;">
                  <v:shape id="Freeform 68" o:spid="_x0000_s1092" style="position:absolute;left:796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OxOcMA&#10;AADeAAAADwAAAGRycy9kb3ducmV2LnhtbESP3YrCMBCF7xd8hzCCd2vq4mqpRpFFwb3y9wGGZmyK&#10;zaQ00da3N4Lg3QznzPnOzJedrcSdGl86VjAaJiCIc6dLLhScT5vvFIQPyBorx6TgQR6Wi97XHDPt&#10;Wj7Q/RgKEUPYZ6jAhFBnUvrckEU/dDVx1C6usRji2hRSN9jGcFvJnySZSIslR4LBmv4M5dfjzUaI&#10;bK+bdL8b/YdUrreGJrsaUalBv1vNQATqwsf8vt7qWH86/p3C6504g1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OxOcMAAADeAAAADwAAAAAAAAAAAAAAAACYAgAAZHJzL2Rv&#10;d25yZXYueG1sUEsFBgAAAAAEAAQA9QAAAIgDAAAAAA==&#10;" path="m2,l,,,91r2,l2,e" filled="f" stroked="f">
                    <v:path arrowok="t" o:connecttype="custom" o:connectlocs="2,3455;0,3455;0,3546;2,3546;2,3455" o:connectangles="0,0,0,0,0"/>
                  </v:shape>
                </v:group>
                <v:group id="Group 69" o:spid="_x0000_s1093" style="position:absolute;left:8271;top:3455;width:2;height:91" coordorigin="827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MjbxsgAAADeAAAADwAAAGRycy9kb3ducmV2LnhtbESPQWvCQBCF70L/wzIF&#10;b3WTWtuSuopILR5EqBZKb0N2TILZ2ZBdk/jvnUPB2wzvzXvfzJeDq1VHbag8G0gnCSji3NuKCwM/&#10;x83TO6gQkS3WnsnAlQIsFw+jOWbW9/xN3SEWSkI4ZGigjLHJtA55SQ7DxDfEop186zDK2hbatthL&#10;uKv1c5K8aocVS0OJDa1Lys+HizPw1WO/mqaf3e58Wl//jrP97y4lY8aPw+oDVKQh3s3/11sr+G8v&#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zI28bIAAAA&#10;3gAAAA8AAAAAAAAAAAAAAAAAqgIAAGRycy9kb3ducmV2LnhtbFBLBQYAAAAABAAEAPoAAACfAwAA&#10;AAA=&#10;">
                  <v:shape id="Freeform 70" o:spid="_x0000_s1094" style="position:absolute;left:827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CA0MQA&#10;AADeAAAADwAAAGRycy9kb3ducmV2LnhtbESP3YrCMBCF74V9hzAL3mnqsqu1GmWRFfTK3wcYmrEp&#10;NpPSRFvffiMI3s1wzpzvzHzZ2UrcqfGlYwWjYQKCOHe65ELB+bQepCB8QNZYOSYFD/KwXHz05php&#10;1/KB7sdQiBjCPkMFJoQ6k9Lnhiz6oauJo3ZxjcUQ16aQusE2httKfiXJWFosORIM1rQylF+PNxsh&#10;sr2u0/1utA2p/NsYGu9qRKX6n93vDESgLrzNr+uNjvUn3z9TeL4TZ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AgNDEAAAA3gAAAA8AAAAAAAAAAAAAAAAAmAIAAGRycy9k&#10;b3ducmV2LnhtbFBLBQYAAAAABAAEAPUAAACJAwAAAAA=&#10;" path="m2,l,,,91r2,l2,e" filled="f" stroked="f">
                    <v:path arrowok="t" o:connecttype="custom" o:connectlocs="2,3455;0,3455;0,3546;2,3546;2,3455" o:connectangles="0,0,0,0,0"/>
                  </v:shape>
                </v:group>
                <v:group id="Group 71" o:spid="_x0000_s1095" style="position:absolute;left:7970;top:3455;width:3;height:91" coordorigin="797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zSHX3IAAAA&#10;3gAAAA8AAAAAAAAAAAAAAAAAqgIAAGRycy9kb3ducmV2LnhtbFBLBQYAAAAABAAEAPoAAACfAwAA&#10;AAA=&#10;">
                  <v:shape id="Freeform 72" o:spid="_x0000_s1096" style="position:absolute;left:797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dNG8QA&#10;AADeAAAADwAAAGRycy9kb3ducmV2LnhtbERP22rCQBB9F/yHZYS+FLOxiEp0ldIiFBHRmA8Ys9Mk&#10;NDubZrcm/r0rFHybw7nOatObWlypdZVlBZMoBkGcW11xoSA7b8cLEM4ja6wtk4IbOdish4MVJtp2&#10;fKJr6gsRQtglqKD0vkmkdHlJBl1kG+LAfdvWoA+wLaRusQvhppZvcTyTBisODSU29FFS/pP+GQWm&#10;2nb7z+YwzTA7ppdXuyt8+qvUy6h/X4Lw1Pun+N/9pcP8+XQ2gcc74Qa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HTRvEAAAA3gAAAA8AAAAAAAAAAAAAAAAAmAIAAGRycy9k&#10;b3ducmV2LnhtbFBLBQYAAAAABAAEAPUAAACJAwAAAAA=&#10;" path="m3,l,,,91r3,l3,e" filled="f" stroked="f">
                    <v:path arrowok="t" o:connecttype="custom" o:connectlocs="3,3455;0,3455;0,3546;3,3546;3,3455" o:connectangles="0,0,0,0,0"/>
                  </v:shape>
                </v:group>
                <v:group id="Group 73" o:spid="_x0000_s1097" style="position:absolute;left:8268;top:3455;width:3;height:91" coordorigin="826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0wmkcUAAADeAAAADwAAAGRycy9kb3ducmV2LnhtbERPS2vCQBC+F/wPywi9&#10;6Sa2VYmuIqKlBxF8gHgbsmMSzM6G7JrEf98tCL3Nx/ec+bIzpWiodoVlBfEwAkGcWl1wpuB82g6m&#10;IJxH1lhaJgVPcrBc9N7mmGjb8oGao89ECGGXoILc+yqR0qU5GXRDWxEH7mZrgz7AOpO6xjaEm1KO&#10;omgsDRYcGnKsaJ1Tej8+jILvFtvVR7xpdvfb+nk9fe0vu5iUeu93qxkIT53/F7/cPzrMn3yO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MJpHFAAAA3gAA&#10;AA8AAAAAAAAAAAAAAAAAqgIAAGRycy9kb3ducmV2LnhtbFBLBQYAAAAABAAEAPoAAACcAwAAAAA=&#10;">
                  <v:shape id="Freeform 74" o:spid="_x0000_s1098" style="position:absolute;left:826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98QA&#10;AADeAAAADwAAAGRycy9kb3ducmV2LnhtbERP22rCQBB9F/yHZQRfRDetopK6SrEIIkU05gOm2WkS&#10;mp2N2dXEv+8WCr7N4VxntelMJe7UuNKygpdJBII4s7rkXEF62Y2XIJxH1lhZJgUPcrBZ93srjLVt&#10;+Uz3xOcihLCLUUHhfR1L6bKCDLqJrYkD920bgz7AJpe6wTaEm0q+RtFcGiw5NBRY07ag7Ce5GQWm&#10;3LWfH/VxlmJ6Sr5G9pD75KrUcNC9v4Hw1Pmn+N+912H+Yjafwt874Qa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ZdvfEAAAA3gAAAA8AAAAAAAAAAAAAAAAAmAIAAGRycy9k&#10;b3ducmV2LnhtbFBLBQYAAAAABAAEAPUAAACJAwAAAAA=&#10;" path="m3,l,,,91r3,l3,e" filled="f" stroked="f">
                    <v:path arrowok="t" o:connecttype="custom" o:connectlocs="3,3455;0,3455;0,3546;3,3546;3,3455" o:connectangles="0,0,0,0,0"/>
                  </v:shape>
                </v:group>
                <v:group id="Group 75" o:spid="_x0000_s1099" style="position:absolute;left:7973;top:3455;width:2;height:91" coordorigin="7973,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bfsUAAADeAAAADwAAAGRycy9kb3ducmV2LnhtbERPS2vCQBC+F/wPywje&#10;dBNrVaKriLSlBxF8gHgbsmMSzM6G7JrEf98tCL3Nx/ec5bozpWiodoVlBfEoAkGcWl1wpuB8+hrO&#10;QTiPrLG0TAqe5GC96r0tMdG25QM1R5+JEMIuQQW591UipUtzMuhGtiIO3M3WBn2AdSZ1jW0IN6Uc&#10;R9FUGiw4NORY0Tan9H58GAXfLbab9/iz2d1v2+f19LG/7GJSatDvNgsQnjr/L365f3SYP5tM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pG37FAAAA3gAA&#10;AA8AAAAAAAAAAAAAAAAAqgIAAGRycy9kb3ducmV2LnhtbFBLBQYAAAAABAAEAPoAAACcAwAAAAA=&#10;">
                  <v:shape id="Freeform 76" o:spid="_x0000_s1100" style="position:absolute;left:7973;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FAaMMA&#10;AADeAAAADwAAAGRycy9kb3ducmV2LnhtbESP3YrCMBCF7xd8hzCCd2uquLVUo4gouFf+PsDQjE2x&#10;mZQm2u7bbxYWvJvhnDnfmeW6t7V4Uesrxwom4wQEceF0xaWC23X/mYHwAVlj7ZgU/JCH9WrwscRc&#10;u47P9LqEUsQQ9jkqMCE0uZS+MGTRj11DHLW7ay2GuLal1C12MdzWcpokqbRYcSQYbGhrqHhcnjZC&#10;ZPfYZ6fj5DtkcncwlB4bRKVGw36zABGoD2/z//VBx/rzWfoFf+/EG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FAaMMAAADeAAAADwAAAAAAAAAAAAAAAACYAgAAZHJzL2Rv&#10;d25yZXYueG1sUEsFBgAAAAAEAAQA9QAAAIgDAAAAAA==&#10;" path="m2,l,,,91r2,l2,e" filled="f" stroked="f">
                    <v:path arrowok="t" o:connecttype="custom" o:connectlocs="2,3455;0,3455;0,3546;2,3546;2,3455" o:connectangles="0,0,0,0,0"/>
                  </v:shape>
                </v:group>
                <v:group id="Group 77" o:spid="_x0000_s1101" style="position:absolute;left:8267;top:3455;width:2;height:91" coordorigin="826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HcgksUAAADeAAAADwAAAGRycy9kb3ducmV2LnhtbERPTWvCQBC9C/0PyxS8&#10;1U20phJdRcQWD1KoFsTbkB2TYHY2ZLdJ/PeuUPA2j/c5i1VvKtFS40rLCuJRBII4s7rkXMHv8fNt&#10;BsJ5ZI2VZVJwIwer5ctggam2Hf9Qe/C5CCHsUlRQeF+nUrqsIINuZGviwF1sY9AH2ORSN9iFcFPJ&#10;cRQl0mDJoaHAmjYFZdfDn1Hw1WG3nsTbdn+9bG7n4/T7tI9JqeFrv56D8NT7p/jfvdNh/sd7k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x3IJLFAAAA3gAA&#10;AA8AAAAAAAAAAAAAAAAAqgIAAGRycy9kb3ducmV2LnhtbFBLBQYAAAAABAAEAPoAAACcAwAAAAA=&#10;">
                  <v:shape id="Freeform 78" o:spid="_x0000_s1102" style="position:absolute;left:826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97hMMA&#10;AADeAAAADwAAAGRycy9kb3ducmV2LnhtbESP3YrCMBCF7wXfIYzgnaYuUks1yiIK7pW/DzA0s02x&#10;mZQma+vbmwXBuxnOmfOdWW16W4sHtb5yrGA2TUAQF05XXCq4XfeTDIQPyBprx6TgSR426+Fghbl2&#10;HZ/pcQmliCHsc1RgQmhyKX1hyKKfuoY4ar+utRji2pZSt9jFcFvLryRJpcWKI8FgQ1tDxf3yZyNE&#10;dvd9djrOfkImdwdD6bFBVGo86r+XIAL14WN+Xx90rL+Ypwv4fyfO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97hMMAAADeAAAADwAAAAAAAAAAAAAAAACYAgAAZHJzL2Rv&#10;d25yZXYueG1sUEsFBgAAAAAEAAQA9QAAAIgDAAAAAA==&#10;" path="m1,l,,,91r1,l1,e" filled="f" stroked="f">
                    <v:path arrowok="t" o:connecttype="custom" o:connectlocs="1,3455;0,3455;0,3546;1,3546;1,3455" o:connectangles="0,0,0,0,0"/>
                  </v:shape>
                  <v:shape id="Picture 79" o:spid="_x0000_s1103" type="#_x0000_t75" style="position:absolute;left:7975;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dHOzHAAAA3gAAAA8AAABkcnMvZG93bnJldi54bWxEj0FrAjEQhe+F/ocwhd5qtlJsuzVKERUP&#10;VdD24HHYTHcXk8mSRHf9986h0NsM781730zng3fqQjG1gQ08jwpQxFWwLdcGfr5XT2+gUka26AKT&#10;gSslmM/u76ZY2tDzni6HXCsJ4VSigSbnrtQ6VQ15TKPQEYv2G6LHLGustY3YS7h3elwUE+2xZWlo&#10;sKNFQ9XpcPYGKrdbn9buq4/b5dFtj5vi3fdLYx4fhs8PUJmG/G/+u95YwX99mQivvCMz6NkN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WdHOzHAAAA3gAAAA8AAAAAAAAAAAAA&#10;AAAAnwIAAGRycy9kb3ducmV2LnhtbFBLBQYAAAAABAAEAPcAAACTAwAAAAA=&#10;">
                    <v:imagedata r:id="rId449" o:title=""/>
                  </v:shape>
                  <v:shape id="Picture 80" o:spid="_x0000_s1104" type="#_x0000_t75" style="position:absolute;left:826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RuXfEAAAA3gAAAA8AAABkcnMvZG93bnJldi54bWxET01rAjEQvRf8D2GE3mrWIlZXo4ioeKiF&#10;qgePw2bcXUwmS5K623/fCEJv83ifM1921og7+VA7VjAcZCCIC6drLhWcT9u3CYgQkTUax6TglwIs&#10;F72XOebatfxN92MsRQrhkKOCKsYmlzIUFVkMA9cQJ+7qvMWYoC+l9timcGvke5aNpcWaU0OFDa0r&#10;Km7HH6ugMF+72858tv6wuZjDZZ9NbbtR6rXfrWYgInXxX/x073Wa/zEaT+HxTrpBL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rRuXfEAAAA3gAAAA8AAAAAAAAAAAAAAAAA&#10;nwIAAGRycy9kb3ducmV2LnhtbFBLBQYAAAAABAAEAPcAAACQAwAAAAA=&#10;">
                    <v:imagedata r:id="rId449" o:title=""/>
                  </v:shape>
                </v:group>
                <v:group id="Group 81" o:spid="_x0000_s1105" style="position:absolute;left:7977;top:3455;width:2;height:91" coordorigin="797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kLi6DIAAAA&#10;3gAAAA8AAAAAAAAAAAAAAAAAqgIAAGRycy9kb3ducmV2LnhtbFBLBQYAAAAABAAEAPoAAACfAwAA&#10;AAA=&#10;">
                  <v:shape id="Freeform 82" o:spid="_x0000_s1106" style="position:absolute;left:797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PQtsQA&#10;AADeAAAADwAAAGRycy9kb3ducmV2LnhtbESPzWrDMBCE74W8g9hAb43sUhLjRAklJOCe8vsAi7W1&#10;TKyVkVTbffuqUOhtl5mdb3azm2wnBvKhdawgX2QgiGunW24U3G/HlwJEiMgaO8ek4JsC7Lazpw2W&#10;2o18oeEaG5FCOJSowMTYl1KG2pDFsHA9cdI+nbcY0+obqT2OKdx28jXLltJiy4lgsKe9ofpx/bIJ&#10;IsfHsTif8o9YyENlaHnqEZV6nk/vaxCRpvhv/ruudKq/elvl8PtOmkF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0LbEAAAA3gAAAA8AAAAAAAAAAAAAAAAAmAIAAGRycy9k&#10;b3ducmV2LnhtbFBLBQYAAAAABAAEAPUAAACJAwAAAAA=&#10;" path="m2,l,,,91r2,l2,e" filled="f" stroked="f">
                    <v:path arrowok="t" o:connecttype="custom" o:connectlocs="2,3455;0,3455;0,3546;2,3546;2,3455" o:connectangles="0,0,0,0,0"/>
                  </v:shape>
                </v:group>
                <v:group id="Group 83" o:spid="_x0000_s1107" style="position:absolute;left:8262;top:3455;width:2;height:91" coordorigin="826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WwTMUAAADeAAAADwAAAGRycy9kb3ducmV2LnhtbERPS2vCQBC+F/wPywi9&#10;6Sa2VYmuIqKlBxF8gHgbsmMSzM6G7JrEf98tCL3Nx/ec+bIzpWiodoVlBfEwAkGcWl1wpuB82g6m&#10;IJxH1lhaJgVPcrBc9N7mmGjb8oGao89ECGGXoILc+yqR0qU5GXRDWxEH7mZrgz7AOpO6xjaEm1KO&#10;omgsDRYcGnKsaJ1Tej8+jILvFtvVR7xpdvfb+nk9fe0vu5iUeu93qxkIT53/F7/cPzrMn3xOR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aVsEzFAAAA3gAA&#10;AA8AAAAAAAAAAAAAAAAAqgIAAGRycy9kb3ducmV2LnhtbFBLBQYAAAAABAAEAPoAAACcAwAAAAA=&#10;">
                  <v:shape id="Freeform 84" o:spid="_x0000_s1108" style="position:absolute;left:826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3rWsMA&#10;AADeAAAADwAAAGRycy9kb3ducmV2LnhtbESP3YrCMBCF7xd8hzCCd2vqumipRpFFwb3y9wGGZmyK&#10;zaQ00da3N4Lg3QznzPnOzJedrcSdGl86VjAaJiCIc6dLLhScT5vvFIQPyBorx6TgQR6Wi97XHDPt&#10;Wj7Q/RgKEUPYZ6jAhFBnUvrckEU/dDVx1C6usRji2hRSN9jGcFvJnySZSIslR4LBmv4M5dfjzUaI&#10;bK+bdL8b/YdUrreGJrsaUalBv1vNQATqwsf8vt7qWH/6Ox3D6504g1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3rWsMAAADeAAAADwAAAAAAAAAAAAAAAACYAgAAZHJzL2Rv&#10;d25yZXYueG1sUEsFBgAAAAAEAAQA9QAAAIgDAAAAAA==&#10;" path="m2,l,,,91r2,l2,e" filled="f" stroked="f">
                    <v:path arrowok="t" o:connecttype="custom" o:connectlocs="2,3455;0,3455;0,3546;2,3546;2,3455" o:connectangles="0,0,0,0,0"/>
                  </v:shape>
                </v:group>
                <v:group id="Group 85" o:spid="_x0000_s1109" style="position:absolute;left:7979;top:3455;width:3;height:91" coordorigin="797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CNo8UAAADeAAAADwAAAGRycy9kb3ducmV2LnhtbERPS2vCQBC+F/wPywje&#10;dBNrVaKriLSlBxF8gHgbsmMSzM6G7JrEf98tCL3Nx/ec5bozpWiodoVlBfEoAkGcWl1wpuB8+hrO&#10;QTiPrLG0TAqe5GC96r0tMdG25QM1R5+JEMIuQQW591UipUtzMuhGtiIO3M3WBn2AdSZ1jW0IN6Uc&#10;R9FUGiw4NORY0Tan9H58GAXfLbab9/iz2d1v2+f19LG/7GJSatDvNgsQnjr/L365f3SYP5vM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wjaPFAAAA3gAA&#10;AA8AAAAAAAAAAAAAAAAAqgIAAGRycy9kb3ducmV2LnhtbFBLBQYAAAAABAAEAPoAAACcAwAAAAA=&#10;">
                  <v:shape id="Freeform 86" o:spid="_x0000_s1110" style="position:absolute;left:797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XdxcQA&#10;AADeAAAADwAAAGRycy9kb3ducmV2LnhtbERP22rCQBB9L/gPywh9KbppsSrRVUQRiohozAeM2TEJ&#10;ZmfT7NbEv3cLhb7N4VxnvuxMJe7UuNKygvdhBII4s7rkXEF63g6mIJxH1lhZJgUPcrBc9F7mGGvb&#10;8onuic9FCGEXo4LC+zqW0mUFGXRDWxMH7mobgz7AJpe6wTaEm0p+RNFYGiw5NBRY07qg7Jb8GAWm&#10;3Lb7TX0YpZgek8ub3eU++Vbqtd+tZiA8df5f/Of+0mH+ZDT5hN93wg1y8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l3cXEAAAA3gAAAA8AAAAAAAAAAAAAAAAAmAIAAGRycy9k&#10;b3ducmV2LnhtbFBLBQYAAAAABAAEAPUAAACJAwAAAAA=&#10;" path="m3,l,,,91r3,l3,e" filled="f" stroked="f">
                    <v:path arrowok="t" o:connecttype="custom" o:connectlocs="3,3455;0,3455;0,3546;3,3546;3,3455" o:connectangles="0,0,0,0,0"/>
                  </v:shape>
                </v:group>
                <v:group id="Group 87" o:spid="_x0000_s1111" style="position:absolute;left:8259;top:3455;width:3;height:91" coordorigin="825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62T8UAAADeAAAADwAAAGRycy9kb3ducmV2LnhtbERPS2vCQBC+C/6HZQRv&#10;uoltVaKriLSlBxF8gHgbsmMSzM6G7JrEf98tFLzNx/ec5bozpWiodoVlBfE4AkGcWl1wpuB8+hrN&#10;QTiPrLG0TAqe5GC96veWmGjb8oGao89ECGGXoILc+yqR0qU5GXRjWxEH7mZrgz7AOpO6xjaEm1JO&#10;omgqDRYcGnKsaJtTej8+jILvFtvNW/zZ7O637fN6+thfdjEpNRx0mwUIT51/if/dPzrMn73P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utk/FAAAA3gAA&#10;AA8AAAAAAAAAAAAAAAAAqgIAAGRycy9kb3ducmV2LnhtbFBLBQYAAAAABAAEAPoAAACcAwAAAAA=&#10;">
                  <v:shape id="Freeform 88" o:spid="_x0000_s1112" style="position:absolute;left:825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vmKcQA&#10;AADeAAAADwAAAGRycy9kb3ducmV2LnhtbERP22rCQBB9F/oPyxT6IrqxiJHoKqVFKEXEpvmAMTsm&#10;wexszG5N/HtXEHybw7nOct2bWlyodZVlBZNxBII4t7riQkH2txnNQTiPrLG2TAqu5GC9ehksMdG2&#10;41+6pL4QIYRdggpK75tESpeXZNCNbUMcuKNtDfoA20LqFrsQbmr5HkUzabDi0FBiQ58l5af03ygw&#10;1abbfjW7aYbZPj0M7U/h07NSb6/9xwKEp94/xQ/3tw7z42kcw/2dcIN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75inEAAAA3gAAAA8AAAAAAAAAAAAAAAAAmAIAAGRycy9k&#10;b3ducmV2LnhtbFBLBQYAAAAABAAEAPUAAACJAwAAAAA=&#10;" path="m3,l,,,91r3,l3,e" filled="f" stroked="f">
                    <v:path arrowok="t" o:connecttype="custom" o:connectlocs="3,3455;0,3455;0,3546;3,3546;3,3455" o:connectangles="0,0,0,0,0"/>
                  </v:shape>
                </v:group>
                <v:group id="Group 89" o:spid="_x0000_s1113" style="position:absolute;left:7982;top:3455;width:2;height:91" coordorigin="798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d9h6bIAAAA&#10;3gAAAA8AAAAAAAAAAAAAAAAAqgIAAGRycy9kb3ducmV2LnhtbFBLBQYAAAAABAAEAPoAAACfAwAA&#10;AAA=&#10;">
                  <v:shape id="Freeform 90" o:spid="_x0000_s1114" style="position:absolute;left:798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XcsMQA&#10;AADeAAAADwAAAGRycy9kb3ducmV2LnhtbESP0YrCMBBF3wX/IYywb5oqi9ZqlGVZwX1Sqx8wNGNT&#10;bCalibb79xtB8G2Ge+eeO+ttb2vxoNZXjhVMJwkI4sLpiksFl/NunILwAVlj7ZgU/JGH7WY4WGOm&#10;XccneuShFDGEfYYKTAhNJqUvDFn0E9cQR+3qWoshrm0pdYtdDLe1nCXJXFqsOBIMNvRtqLjldxsh&#10;srvt0uNh+htS+bM3ND80iEp9jPqvFYhAfXibX9d7HesvPhdLeL4TZ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13LDEAAAA3gAAAA8AAAAAAAAAAAAAAAAAmAIAAGRycy9k&#10;b3ducmV2LnhtbFBLBQYAAAAABAAEAPUAAACJAwAAAAA=&#10;" path="m2,l,,,91r2,l2,e" filled="f" stroked="f">
                    <v:path arrowok="t" o:connecttype="custom" o:connectlocs="2,3455;0,3455;0,3546;2,3546;2,3455" o:connectangles="0,0,0,0,0"/>
                  </v:shape>
                </v:group>
                <v:group id="Group 91" o:spid="_x0000_s1115" style="position:absolute;left:8257;top:3455;width:2;height:91" coordorigin="825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ze+4fIAAAA&#10;3gAAAA8AAAAAAAAAAAAAAAAAqgIAAGRycy9kb3ducmV2LnhtbFBLBQYAAAAABAAEAPoAAACfAwAA&#10;AAA=&#10;">
                  <v:shape id="Freeform 92" o:spid="_x0000_s1116" style="position:absolute;left:825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agkcMA&#10;AADeAAAADwAAAGRycy9kb3ducmV2LnhtbESP0YrCMBBF34X9hzDCvmlaES1do8ii4D6p1Q8Ymtmm&#10;2ExKE2337zeC4NsM9849d1abwTbiQZ2vHStIpwkI4tLpmisF18t+koHwAVlj45gU/JGHzfpjtMJc&#10;u57P9ChCJWII+xwVmBDaXEpfGrLop64ljtqv6yyGuHaV1B32Mdw2cpYkC2mx5kgw2NK3ofJW3G2E&#10;yP62z07H9CdkcncwtDi2iEp9joftF4hAQ3ibX9cHHesv51kK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agkcMAAADeAAAADwAAAAAAAAAAAAAAAACYAgAAZHJzL2Rv&#10;d25yZXYueG1sUEsFBgAAAAAEAAQA9QAAAIgDAAAAAA==&#10;" path="m2,l,,,91r2,l2,e" filled="f" stroked="f">
                    <v:path arrowok="t" o:connecttype="custom" o:connectlocs="2,3455;0,3455;0,3546;2,3546;2,3455" o:connectangles="0,0,0,0,0"/>
                  </v:shape>
                  <v:shape id="Picture 93" o:spid="_x0000_s1117" type="#_x0000_t75" style="position:absolute;left:798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896jFAAAA3gAAAA8AAABkcnMvZG93bnJldi54bWxET0uLwjAQvgv7H8IIXkRTRVypRlkEH4e9&#10;rKt4HZvpQ5tJaaJWf/1mQfA2H99zZovGlOJGtSssKxj0IxDEidUFZwr2v6veBITzyBpLy6TgQQ4W&#10;84/WDGNt7/xDt53PRAhhF6OC3PsqltIlORl0fVsRBy61tUEfYJ1JXeM9hJtSDqNoLA0WHBpyrGiZ&#10;U3LZXY2CbXY8lY+mumyuh/1h/fxOu+6cKtVpN19TEJ4a/xa/3Fsd5n+OJkP4fyfcIO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fPeoxQAAAN4AAAAPAAAAAAAAAAAAAAAA&#10;AJ8CAABkcnMvZG93bnJldi54bWxQSwUGAAAAAAQABAD3AAAAkQMAAAAA&#10;">
                    <v:imagedata r:id="rId450" o:title=""/>
                  </v:shape>
                  <v:shape id="Picture 94" o:spid="_x0000_s1118" type="#_x0000_t75" style="position:absolute;left:8255;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wUjPGAAAA3gAAAA8AAABkcnMvZG93bnJldi54bWxET0trAjEQvhf6H8IUvBTN2orKapQi1Hrw&#10;oq54HTezj7qZLJuoa399Iwje5uN7znTemkpcqHGlZQX9XgSCOLW65FxBsvvujkE4j6yxskwKbuRg&#10;Pnt9mWKs7ZU3dNn6XIQQdjEqKLyvYyldWpBB17M1ceAy2xj0ATa51A1eQ7ip5EcUDaXBkkNDgTUt&#10;CkpP27NRsMoPx+rW1qef8z7ZL//W2bv7zZTqvLVfExCeWv8UP9wrHeaPBuNPuL8TbpCz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jBSM8YAAADeAAAADwAAAAAAAAAAAAAA&#10;AACfAgAAZHJzL2Rvd25yZXYueG1sUEsFBgAAAAAEAAQA9wAAAJIDAAAAAA==&#10;">
                    <v:imagedata r:id="rId450" o:title=""/>
                  </v:shape>
                </v:group>
                <v:group id="Group 95" o:spid="_x0000_s1119" style="position:absolute;left:7986;top:3455;width:2;height:91" coordorigin="7986,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X9hMUAAADeAAAADwAAAGRycy9kb3ducmV2LnhtbERPS2vCQBC+F/wPywje&#10;dBNrVaKriLSlBxF8gHgbsmMSzM6G7JrEf98tCL3Nx/ec5bozpWiodoVlBfEoAkGcWl1wpuB8+hrO&#10;QTiPrLG0TAqe5GC96r0tMdG25QM1R5+JEMIuQQW591UipUtzMuhGtiIO3M3WBn2AdSZ1jW0IN6Uc&#10;R9FUGiw4NORY0Tan9H58GAXfLbab9/iz2d1v2+f19LG/7GJSatDvNgsQnjr/L365f3SYP5vM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Pl/YTFAAAA3gAA&#10;AA8AAAAAAAAAAAAAAAAAqgIAAGRycy9kb3ducmV2LnhtbFBLBQYAAAAABAAEAPoAAACcAwAAAAA=&#10;">
                  <v:shape id="Freeform 96" o:spid="_x0000_s1120" style="position:absolute;left:7986;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2mksQA&#10;AADeAAAADwAAAGRycy9kb3ducmV2LnhtbESP0YrCMBBF34X9hzDCvmmqrG7pGmURBX1Su/sBQzM2&#10;xWZSmmjr3xtB8G2Ge+eeO4tVb2txo9ZXjhVMxgkI4sLpiksF/3/bUQrCB2SNtWNScCcPq+XHYIGZ&#10;dh2f6JaHUsQQ9hkqMCE0mZS+MGTRj11DHLWzay2GuLal1C12MdzWcpokc2mx4kgw2NDaUHHJrzZC&#10;ZHfZpsfDZB9SudkZmh8aRKU+h/3vD4hAfXibX9c7Het/f6UzeL4TZ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tppLEAAAA3gAAAA8AAAAAAAAAAAAAAAAAmAIAAGRycy9k&#10;b3ducmV2LnhtbFBLBQYAAAAABAAEAPUAAACJAwAAAAA=&#10;" path="m2,l,,,91r2,l2,e" filled="f" stroked="f">
                    <v:path arrowok="t" o:connecttype="custom" o:connectlocs="2,3455;0,3455;0,3546;2,3546;2,3455" o:connectangles="0,0,0,0,0"/>
                  </v:shape>
                </v:group>
                <v:group id="Group 97" o:spid="_x0000_s1121" style="position:absolute;left:8253;top:3455;width:2;height:91" coordorigin="8253,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vGaMUAAADeAAAADwAAAGRycy9kb3ducmV2LnhtbERPS2vCQBC+F/wPywi9&#10;6Sa2VYmuIqKlBxF8gHgbsmMSzM6G7JrEf98tCL3Nx/ec+bIzpWiodoVlBfEwAkGcWl1wpuB82g6m&#10;IJxH1lhaJgVPcrBc9N7mmGjb8oGao89ECGGXoILc+yqR0qU5GXRDWxEH7mZrgz7AOpO6xjaEm1KO&#10;omgsDRYcGnKsaJ1Tej8+jILvFtvVR7xpdvfb+nk9fe0vu5iUeu93qxkIT53/F7/cPzrMn3xOx/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x7xmjFAAAA3gAA&#10;AA8AAAAAAAAAAAAAAAAAqgIAAGRycy9kb3ducmV2LnhtbFBLBQYAAAAABAAEAPoAAACcAwAAAAA=&#10;">
                  <v:shape id="Freeform 98" o:spid="_x0000_s1122" style="position:absolute;left:8253;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OdfsIA&#10;AADeAAAADwAAAGRycy9kb3ducmV2LnhtbESP3YrCMBCF7wXfIYzgnaaKaKlGEVHQK38fYGjGpthM&#10;ShNt9+03wsLezXDOnO/MatPZSnyo8aVjBZNxAoI4d7rkQsHjfhilIHxA1lg5JgU/5GGz7vdWmGnX&#10;8pU+t1CIGMI+QwUmhDqT0ueGLPqxq4mj9nSNxRDXppC6wTaG20pOk2QuLZYcCQZr2hnKX7e3jRDZ&#10;vg7p5Tw5hVTuj4bm5xpRqeGg2y5BBOrCv/nv+qhj/cUsXcD3nTiD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s51+wgAAAN4AAAAPAAAAAAAAAAAAAAAAAJgCAABkcnMvZG93&#10;bnJldi54bWxQSwUGAAAAAAQABAD1AAAAhwMAAAAA&#10;" path="m2,l,,,91r2,l2,e" filled="f" stroked="f">
                    <v:path arrowok="t" o:connecttype="custom" o:connectlocs="2,3455;0,3455;0,3546;2,3546;2,3455" o:connectangles="0,0,0,0,0"/>
                  </v:shape>
                </v:group>
                <v:group id="Group 99" o:spid="_x0000_s1123" style="position:absolute;left:7988;top:3455;width:3;height:91" coordorigin="798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Ko94HIAAAA&#10;3gAAAA8AAAAAAAAAAAAAAAAAqgIAAGRycy9kb3ducmV2LnhtbFBLBQYAAAAABAAEAPoAAACfAwAA&#10;AAA=&#10;">
                  <v:shape id="Freeform 100" o:spid="_x0000_s1124" style="position:absolute;left:798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2n58QA&#10;AADeAAAADwAAAGRycy9kb3ducmV2LnhtbERP22rCQBB9L/gPywh9KbppkarRVUQRiohozAeM2TEJ&#10;ZmfT7NbEv3cLhb7N4VxnvuxMJe7UuNKygvdhBII4s7rkXEF63g4mIJxH1lhZJgUPcrBc9F7mGGvb&#10;8onuic9FCGEXo4LC+zqW0mUFGXRDWxMH7mobgz7AJpe6wTaEm0p+RNGnNFhyaCiwpnVB2S35MQpM&#10;uW33m/owSjE9Jpc3u8t98q3Ua79bzUB46vy/+M/9pcP88Wgyhd93wg1y8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9p+fEAAAA3gAAAA8AAAAAAAAAAAAAAAAAmAIAAGRycy9k&#10;b3ducmV2LnhtbFBLBQYAAAAABAAEAPUAAACJAwAAAAA=&#10;" path="m3,l,,,91r3,l3,e" filled="f" stroked="f">
                    <v:path arrowok="t" o:connecttype="custom" o:connectlocs="3,3455;0,3455;0,3546;3,3546;3,3455" o:connectangles="0,0,0,0,0"/>
                  </v:shape>
                </v:group>
                <v:group id="Group 101" o:spid="_x0000_s1125" style="position:absolute;left:8250;top:3455;width:3;height:91" coordorigin="825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AJB21ayQAA&#10;AN4AAAAPAAAAAAAAAAAAAAAAAKoCAABkcnMvZG93bnJldi54bWxQSwUGAAAAAAQABAD6AAAAoAMA&#10;AAAA&#10;">
                  <v:shape id="Freeform 102" o:spid="_x0000_s1126" style="position:absolute;left:825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I9PMUA&#10;AADeAAAADwAAAGRycy9kb3ducmV2LnhtbERP22rCQBB9F/yHZYS+FN1YxEvqJpQWoUgRjfmAaXaa&#10;hGZn0+zWxL/vCgXf5nCus00H04gLda62rGA+i0AQF1bXXCrIz7vpGoTzyBoby6TgSg7SZDzaYqxt&#10;zye6ZL4UIYRdjAoq79tYSldUZNDNbEscuC/bGfQBdqXUHfYh3DTyKYqW0mDNoaHCll4rKr6zX6PA&#10;1Lv+4609LHLMj9nno92XPvtR6mEyvDyD8DT4u/jf/a7D/NViM4fbO+EGm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Ej08xQAAAN4AAAAPAAAAAAAAAAAAAAAAAJgCAABkcnMv&#10;ZG93bnJldi54bWxQSwUGAAAAAAQABAD1AAAAigMAAAAA&#10;" path="m3,l,,,91r3,l3,e" filled="f" stroked="f">
                    <v:path arrowok="t" o:connecttype="custom" o:connectlocs="3,3455;0,3455;0,3546;3,3546;3,3455" o:connectangles="0,0,0,0,0"/>
                  </v:shape>
                </v:group>
                <v:group id="Group 103" o:spid="_x0000_s1127" style="position:absolute;left:7991;top:3455;width:2;height:91" coordorigin="799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lWtsUAAADeAAAADwAAAGRycy9kb3ducmV2LnhtbERPS2vCQBC+F/wPywi9&#10;6Sa2Vo2uImJLD1LwAeJtyI5JMDsbsmsS/323IPQ2H99zFqvOlKKh2hWWFcTDCARxanXBmYLT8XMw&#10;BeE8ssbSMil4kIPVsveywETblvfUHHwmQgi7BBXk3leJlC7NyaAb2oo4cFdbG/QB1pnUNbYh3JRy&#10;FEUf0mDBoSHHijY5pbfD3Sj4arFdv8XbZne7bh6X4/jnvItJqdd+t56D8NT5f/HT/a3D/Mn7bAR/&#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aZVrbFAAAA3gAA&#10;AA8AAAAAAAAAAAAAAAAAqgIAAGRycy9kb3ducmV2LnhtbFBLBQYAAAAABAAEAPoAAACcAwAAAAA=&#10;">
                  <v:shape id="Freeform 104" o:spid="_x0000_s1128" style="position:absolute;left:799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ENoMQA&#10;AADeAAAADwAAAGRycy9kb3ducmV2LnhtbESP3YrCMBCF74V9hzAL3mnq7qK1GmWRFfTK3wcYmrEp&#10;NpPSRFvffiMI3s1wzpzvzHzZ2UrcqfGlYwWjYQKCOHe65ELB+bQepCB8QNZYOSYFD/KwXHz05php&#10;1/KB7sdQiBjCPkMFJoQ6k9Lnhiz6oauJo3ZxjcUQ16aQusE2httKfiXJWFosORIM1rQylF+PNxsh&#10;sr2u0/1utA2p/NsYGu9qRKX6n93vDESgLrzNr+uNjvUnP9NveL4TZ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RDaDEAAAA3gAAAA8AAAAAAAAAAAAAAAAAmAIAAGRycy9k&#10;b3ducmV2LnhtbFBLBQYAAAAABAAEAPUAAACJAwAAAAA=&#10;" path="m2,l,,,91r2,l2,e" filled="f" stroked="f">
                    <v:path arrowok="t" o:connecttype="custom" o:connectlocs="2,3455;0,3455;0,3546;2,3546;2,3455" o:connectangles="0,0,0,0,0"/>
                  </v:shape>
                </v:group>
                <v:group id="Group 105" o:spid="_x0000_s1129" style="position:absolute;left:8248;top:3455;width:2;height:91" coordorigin="824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2PGtZxgAAAN4A&#10;AAAPAAAAAAAAAAAAAAAAAKoCAABkcnMvZG93bnJldi54bWxQSwUGAAAAAAQABAD6AAAAnQMAAAAA&#10;">
                  <v:shape id="Freeform 106" o:spid="_x0000_s1130" style="position:absolute;left:824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QwT8QA&#10;AADeAAAADwAAAGRycy9kb3ducmV2LnhtbESP3YrCMBCF74V9hzAL3mnqsqu1GmWRFfTK3wcYmrEp&#10;NpPSRFvffiMI3s1wzpzvzHzZ2UrcqfGlYwWjYQKCOHe65ELB+bQepCB8QNZYOSYFD/KwXHz05php&#10;1/KB7sdQiBjCPkMFJoQ6k9Lnhiz6oauJo3ZxjcUQ16aQusE2httKfiXJWFosORIM1rQylF+PNxsh&#10;sr2u0/1utA2p/NsYGu9qRKX6n93vDESgLrzNr+uNjvUn39MfeL4TZ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0ME/EAAAA3gAAAA8AAAAAAAAAAAAAAAAAmAIAAGRycy9k&#10;b3ducmV2LnhtbFBLBQYAAAAABAAEAPUAAACJAwAAAAA=&#10;" path="m2,l,,,91r2,l2,e" filled="f" stroked="f">
                    <v:path arrowok="t" o:connecttype="custom" o:connectlocs="2,3455;0,3455;0,3546;2,3546;2,3455" o:connectangles="0,0,0,0,0"/>
                  </v:shape>
                  <v:shape id="Picture 107" o:spid="_x0000_s1131" type="#_x0000_t75" style="position:absolute;left:799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rPtLEAAAA3gAAAA8AAABkcnMvZG93bnJldi54bWxET81qAjEQvhd8hzBCL6VmW8q2rkYRQajQ&#10;S60PMG7G3bDJZEniur69KRR6m4/vd5br0VkxUIjGs4KXWQGCuPbacKPg+LN7/gARE7JG65kU3CjC&#10;ejV5WGKl/ZW/aTikRuQQjhUqaFPqKylj3ZLDOPM9cebOPjhMGYZG6oDXHO6sfC2KUjo0nBta7Gnb&#10;Ut0dLk5BuZtftsEMX0+3zdGc7Knb265Q6nE6bhYgEo3pX/zn/tR5/vvbvITfd/INcn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hrPtLEAAAA3gAAAA8AAAAAAAAAAAAAAAAA&#10;nwIAAGRycy9kb3ducmV2LnhtbFBLBQYAAAAABAAEAPcAAACQAwAAAAA=&#10;">
                    <v:imagedata r:id="rId451" o:title=""/>
                  </v:shape>
                </v:group>
                <v:group id="Group 108" o:spid="_x0000_s1132" style="position:absolute;left:8246;top:3455;width:3;height:91" coordorigin="8246,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G7vUuxgAAAN4A&#10;AAAPAAAAAAAAAAAAAAAAAKoCAABkcnMvZG93bnJldi54bWxQSwUGAAAAAAQABAD6AAAAnQMAAAAA&#10;">
                  <v:shape id="Freeform 109" o:spid="_x0000_s1133" style="position:absolute;left:8246;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iUocgA&#10;AADeAAAADwAAAGRycy9kb3ducmV2LnhtbESP0WrCQBBF3wv+wzJCX0rdKNLW1FVEEYoUsTEfMM1O&#10;k9DsbMxuTfr3zkOhbzPcO/eeWa4H16grdaH2bGA6SUARF97WXBrIz/vHF1AhIltsPJOBXwqwXo3u&#10;lpha3/MHXbNYKgnhkKKBKsY21ToUFTkME98Si/blO4dR1q7UtsNewl2jZ0nypB3WLA0VtrStqPjO&#10;fpwBV+/79117nOeYn7LPB38oY3Yx5n48bF5BRRriv/nv+s0K/vN8IbzyjsygV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KJShyAAAAN4AAAAPAAAAAAAAAAAAAAAAAJgCAABk&#10;cnMvZG93bnJldi54bWxQSwUGAAAAAAQABAD1AAAAjQMAAAAA&#10;" path="m2,l,,,91r2,l2,e" filled="f" stroked="f">
                    <v:path arrowok="t" o:connecttype="custom" o:connectlocs="2,3455;0,3455;0,3546;2,3546;2,3455" o:connectangles="0,0,0,0,0"/>
                  </v:shape>
                </v:group>
                <v:group id="Group 110" o:spid="_x0000_s1134" style="position:absolute;left:7996;top:3455;width:2;height:91" coordorigin="7996,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PcTHxgAAAN4A&#10;AAAPAAAAAAAAAAAAAAAAAKoCAABkcnMvZG93bnJldi54bWxQSwUGAAAAAAQABAD6AAAAnQMAAAAA&#10;">
                  <v:shape id="Freeform 111" o:spid="_x0000_s1135" style="position:absolute;left:7996;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JzcMA&#10;AADeAAAADwAAAGRycy9kb3ducmV2LnhtbESPQWvCQBCF70L/wzIFb7pRUEN0lSIK9mSr/oAhO80G&#10;s7Mhu5r033cOBW8zzHvvm7fZDb5RT+piHdjAbJqBIi6DrbkycLseJzmomJAtNoHJwC9F2G3fRhss&#10;bOj5m56XVCkJ4VigAZdSW2gdS0ce4zS0xHL7CZ3HJGtXadthL+G+0fMsW2qPNQvBYUt7R+X98vAC&#10;0f39mH+dZ58p14eTo+W5RTRm/D58rEElGtJL/O8+WXl/tcikgNSRGf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JzcMAAADeAAAADwAAAAAAAAAAAAAAAACYAgAAZHJzL2Rv&#10;d25yZXYueG1sUEsFBgAAAAAEAAQA9QAAAIgDAAAAAA==&#10;" path="m1,l,,,91r1,l1,e" filled="f" stroked="f">
                    <v:path arrowok="t" o:connecttype="custom" o:connectlocs="1,3455;0,3455;0,3546;1,3546;1,3455" o:connectangles="0,0,0,0,0"/>
                  </v:shape>
                  <v:shape id="Picture 112" o:spid="_x0000_s1136" type="#_x0000_t75" style="position:absolute;left:8244;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T7S7EAAAA3gAAAA8AAABkcnMvZG93bnJldi54bWxET8lqwzAQvQf6D2IKvcWys7TFjRJCoNBD&#10;KMRtcx6kqW1sjYylxvbfR4VAbvN462x2o23FhXpfO1aQJSkIYu1MzaWC76/3+SsIH5ANto5JwUQe&#10;dtuH2QZz4wY+0aUIpYgh7HNUUIXQ5VJ6XZFFn7iOOHK/rrcYIuxLaXocYrht5SJNn6XFmmNDhR0d&#10;KtJN8WcVtHrVrIZPKo7nZddMy2mR/eizUk+P4/4NRKAx3MU394eJ81/WaQb/78Qb5PY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HT7S7EAAAA3gAAAA8AAAAAAAAAAAAAAAAA&#10;nwIAAGRycy9kb3ducmV2LnhtbFBLBQYAAAAABAAEAPcAAACQAwAAAAA=&#10;">
                    <v:imagedata r:id="rId452" o:title=""/>
                  </v:shape>
                </v:group>
                <v:group id="Group 113" o:spid="_x0000_s1137" style="position:absolute;left:7997;top:3455;width:3;height:91" coordorigin="799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HLMrMQAAADeAAAADwAAAGRycy9kb3ducmV2LnhtbERPTYvCMBC9C/sfwgh7&#10;07Qu6lKNIrIuexBBXRBvQzO2xWZSmtjWf28Ewds83ufMl50pRUO1KywriIcRCOLU6oIzBf/HzeAb&#10;hPPIGkvLpOBODpaLj94cE21b3lNz8JkIIewSVJB7XyVSujQng25oK+LAXWxt0AdYZ1LX2IZwU8pR&#10;FE2kwYJDQ44VrXNKr4ebUfDbYrv6in+a7fWyvp+P491pG5NSn/1uNQPhqfNv8cv9p8P86Tga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HLMrMQAAADeAAAA&#10;DwAAAAAAAAAAAAAAAACqAgAAZHJzL2Rvd25yZXYueG1sUEsFBgAAAAAEAAQA+gAAAJsDAAAAAA==&#10;">
                  <v:shape id="Freeform 114" o:spid="_x0000_s1138" style="position:absolute;left:799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ecysUA&#10;AADeAAAADwAAAGRycy9kb3ducmV2LnhtbERP22rCQBB9F/yHZYS+SLPRaluiq4hFKEWkTfMB0+yY&#10;BLOzMbs16d93BcG3OZzrLNe9qcWFWldZVjCJYhDEudUVFwqy793jKwjnkTXWlknBHzlYr4aDJSba&#10;dvxFl9QXIoSwS1BB6X2TSOnykgy6yDbEgTva1qAPsC2kbrEL4aaW0zh+lgYrDg0lNrQtKT+lv0aB&#10;qXbd/q05zDLMPtOfsf0ofHpW6mHUbxYgPPX+Lr6533WY/zKPn+D6TrhB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Z5zKxQAAAN4AAAAPAAAAAAAAAAAAAAAAAJgCAABkcnMv&#10;ZG93bnJldi54bWxQSwUGAAAAAAQABAD1AAAAigMAAAAA&#10;" path="m3,l,,,91r3,l3,e" filled="f" stroked="f">
                    <v:path arrowok="t" o:connecttype="custom" o:connectlocs="3,3455;0,3455;0,3546;3,3546;3,3455" o:connectangles="0,0,0,0,0"/>
                  </v:shape>
                </v:group>
                <v:group id="Group 115" o:spid="_x0000_s1139" style="position:absolute;left:8241;top:3455;width:3;height:91" coordorigin="8241,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NfxQ8UAAADeAAAADwAAAGRycy9kb3ducmV2LnhtbERPTWvCQBC9F/wPywje&#10;6iZqtERXEbGlh1CoFkpvQ3ZMgtnZkF2T+O/dQqG3ebzP2ewGU4uOWldZVhBPIxDEudUVFwq+zq/P&#10;LyCcR9ZYWyYFd3Kw246eNphq2/MndSdfiBDCLkUFpfdNKqXLSzLoprYhDtzFtgZ9gG0hdYt9CDe1&#10;nEXRUhqsODSU2NChpPx6uhkFbz32+3l87LLr5XD/OScf31lMSk3Gw34NwtPg/8V/7ncd5q+SaAG/&#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X8UPFAAAA3gAA&#10;AA8AAAAAAAAAAAAAAAAAqgIAAGRycy9kb3ducmV2LnhtbFBLBQYAAAAABAAEAPoAAACcAwAAAAA=&#10;">
                  <v:shape id="Freeform 116" o:spid="_x0000_s1140" style="position:absolute;left:8241;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KhJcQA&#10;AADeAAAADwAAAGRycy9kb3ducmV2LnhtbERP22rCQBB9F/yHZQRfRDdKtZK6irQIRYrYmA8Ys9Mk&#10;mJ2N2a1J/94tCL7N4VxntelMJW7UuNKygukkAkGcWV1yriA97cZLEM4ja6wsk4I/crBZ93srjLVt&#10;+Ztuic9FCGEXo4LC+zqW0mUFGXQTWxMH7sc2Bn2ATS51g20IN5WcRdFCGiw5NBRY03tB2SX5NQpM&#10;uWu/PurDS4rpMTmP7D73yVWp4aDbvoHw1Pmn+OH+1GH+6zyaw/874Qa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CoSXEAAAA3gAAAA8AAAAAAAAAAAAAAAAAmAIAAGRycy9k&#10;b3ducmV2LnhtbFBLBQYAAAAABAAEAPUAAACJAwAAAAA=&#10;" path="m3,l,,,91r3,l3,e" filled="f" stroked="f">
                    <v:path arrowok="t" o:connecttype="custom" o:connectlocs="3,3455;0,3455;0,3546;3,3546;3,3455" o:connectangles="0,0,0,0,0"/>
                  </v:shape>
                </v:group>
                <v:group id="Group 117" o:spid="_x0000_s1141" style="position:absolute;left:8000;top:3455;width:2;height:91" coordorigin="800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0nKr8QAAADeAAAADwAAAGRycy9kb3ducmV2LnhtbERPTYvCMBC9C/sfwgh7&#10;07S7qEs1ioi7eBBBXRBvQzO2xWZSmtjWf28Ewds83ufMFp0pRUO1KywriIcRCOLU6oIzBf/H38EP&#10;COeRNZaWScGdHCzmH70ZJtq2vKfm4DMRQtglqCD3vkqkdGlOBt3QVsSBu9jaoA+wzqSusQ3hppRf&#10;UTSWBgsODTlWtMopvR5uRsFfi+3yO1432+tldT8fR7vTNialPvvdcgrCU+ff4pd7o8P8ySgaw/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0nKr8QAAADeAAAA&#10;DwAAAAAAAAAAAAAAAACqAgAAZHJzL2Rvd25yZXYueG1sUEsFBgAAAAAEAAQA+gAAAJsDAAAAAA==&#10;">
                  <v:shape id="Freeform 118" o:spid="_x0000_s1142" style="position:absolute;left:800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GRucUA&#10;AADeAAAADwAAAGRycy9kb3ducmV2LnhtbESPwWrDMBBE74X+g9hCb7WcQB3jRjalNJCe3Dr9gMXa&#10;WibWylhK7Px9VAjktsvMzpvdVosdxJkm3ztWsEpSEMSt0z13Cn4Pu5cchA/IGgfHpOBCHqry8WGL&#10;hXYz/9C5CZ2IIewLVGBCGAspfWvIok/cSBy1PzdZDHGdOqknnGO4HeQ6TTNpsedIMDjSh6H22Jxs&#10;hMj5uMu/69VXyOXn3lBWj4hKPT8t728gAi3hbr5d73Wsv3lNN/D/TpxBl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gZG5xQAAAN4AAAAPAAAAAAAAAAAAAAAAAJgCAABkcnMv&#10;ZG93bnJldi54bWxQSwUGAAAAAAQABAD1AAAAigMAAAAA&#10;" path="m2,l,,,91r2,l2,e" filled="f" stroked="f">
                    <v:path arrowok="t" o:connecttype="custom" o:connectlocs="2,3455;0,3455;0,3546;2,3546;2,3455" o:connectangles="0,0,0,0,0"/>
                  </v:shape>
                </v:group>
                <v:group id="Group 119" o:spid="_x0000_s1143" style="position:absolute;left:8239;top:3455;width:2;height:91" coordorigin="823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Zr7RscAAADe&#10;AAAADwAAAAAAAAAAAAAAAACqAgAAZHJzL2Rvd25yZXYueG1sUEsFBgAAAAAEAAQA+gAAAJ4DAAAA&#10;AA==&#10;">
                  <v:shape id="Freeform 120" o:spid="_x0000_s1144" style="position:absolute;left:823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KgUMQA&#10;AADeAAAADwAAAGRycy9kb3ducmV2LnhtbESP0YrCMBBF34X9hzDCvmmqsNrtGmURBX1Su/sBQzM2&#10;xWZSmmjr3xtB8G2Ge+eeO4tVb2txo9ZXjhVMxgkI4sLpiksF/3/bUQrCB2SNtWNScCcPq+XHYIGZ&#10;dh2f6JaHUsQQ9hkqMCE0mZS+MGTRj11DHLWzay2GuLal1C12MdzWcpokM2mx4kgw2NDaUHHJrzZC&#10;ZHfZpsfDZB9SudkZmh0aRKU+h/3vD4hAfXibX9c7HevPv5JveL4TZ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SoFDEAAAA3gAAAA8AAAAAAAAAAAAAAAAAmAIAAGRycy9k&#10;b3ducmV2LnhtbFBLBQYAAAAABAAEAPUAAACJAwAAAAA=&#10;" path="m2,l,,,91r2,l2,e" filled="f" stroked="f">
                    <v:path arrowok="t" o:connecttype="custom" o:connectlocs="2,3455;0,3455;0,3546;2,3546;2,3455" o:connectangles="0,0,0,0,0"/>
                  </v:shape>
                </v:group>
                <v:group id="Group 121" o:spid="_x0000_s1145" style="position:absolute;left:8002;top:3455;width:3;height:91" coordorigin="8002,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jVhnccAAADe&#10;AAAADwAAAAAAAAAAAAAAAACqAgAAZHJzL2Rvd25yZXYueG1sUEsFBgAAAAAEAAQA+gAAAJ4DAAAA&#10;AA==&#10;">
                  <v:shape id="Freeform 122" o:spid="_x0000_s1146" style="position:absolute;left:8002;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x+8QA&#10;AADeAAAADwAAAGRycy9kb3ducmV2LnhtbERP22rCQBB9L/Qflin4IrqJ2Cqpq5SKICJSYz5gzE6T&#10;0Oxsml1N/Hu3IPRtDuc6i1VvanGl1lWWFcTjCARxbnXFhYLstBnNQTiPrLG2TApu5GC1fH5aYKJt&#10;x0e6pr4QIYRdggpK75tESpeXZNCNbUMcuG/bGvQBtoXULXYh3NRyEkVv0mDFoaHEhj5Lyn/Si1Fg&#10;qk23XzeHaYbZV3oe2l3h01+lBi/9xzsIT73/Fz/cWx3mz17jGP7eC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gMfvEAAAA3gAAAA8AAAAAAAAAAAAAAAAAmAIAAGRycy9k&#10;b3ducmV2LnhtbFBLBQYAAAAABAAEAPUAAACJAwAAAAA=&#10;" path="m3,l,,,91r3,l3,e" filled="f" stroked="f">
                    <v:path arrowok="t" o:connecttype="custom" o:connectlocs="3,3455;0,3455;0,3546;3,3546;3,3455" o:connectangles="0,0,0,0,0"/>
                  </v:shape>
                </v:group>
                <v:group id="Group 123" o:spid="_x0000_s1147" style="position:absolute;left:8236;top:3455;width:3;height:91" coordorigin="8236,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taccYAAADeAAAADwAAAGRycy9kb3ducmV2LnhtbERPTWvCQBC9F/wPyxS8&#10;NZsoaSXNKiJWPIRCVSi9DdkxCWZnQ3abxH/fLRR6m8f7nHwzmVYM1LvGsoIkikEQl1Y3XCm4nN+e&#10;ViCcR9bYWiYFd3KwWc8ecsy0HfmDhpOvRAhhl6GC2vsuk9KVNRl0ke2IA3e1vUEfYF9J3eMYwk0r&#10;F3H8LA02HBpq7GhXU3k7fRsFhxHH7TLZD8Xturt/ndP3zyIhpeaP0/YVhKfJ/4v/3Ecd5r+ky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q1pxxgAAAN4A&#10;AAAPAAAAAAAAAAAAAAAAAKoCAABkcnMvZG93bnJldi54bWxQSwUGAAAAAAQABAD6AAAAnQMAAAAA&#10;">
                  <v:shape id="Freeform 124" o:spid="_x0000_s1148" style="position:absolute;left:8236;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4KF8UA&#10;AADeAAAADwAAAGRycy9kb3ducmV2LnhtbERP22rCQBB9F/yHZQq+SLPR1irRVYoilCJi03zAmJ0m&#10;wexsmt2a9O+7BcG3OZzrrDa9qcWVWldZVjCJYhDEudUVFwqyz/3jAoTzyBpry6Tglxxs1sPBChNt&#10;O/6ga+oLEULYJaig9L5JpHR5SQZdZBviwH3Z1qAPsC2kbrEL4aaW0zh+kQYrDg0lNrQtKb+kP0aB&#10;qfbdYdccnzPMTul5bN8Ln34rNXroX5cgPPX+Lr6533SYP59NnuD/nXCD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goXxQAAAN4AAAAPAAAAAAAAAAAAAAAAAJgCAABkcnMv&#10;ZG93bnJldi54bWxQSwUGAAAAAAQABAD1AAAAigMAAAAA&#10;" path="m3,l,,,91r3,l3,e" filled="f" stroked="f">
                    <v:path arrowok="t" o:connecttype="custom" o:connectlocs="3,3455;0,3455;0,3546;3,3546;3,3455" o:connectangles="0,0,0,0,0"/>
                  </v:shape>
                  <v:shape id="Picture 125" o:spid="_x0000_s1149" type="#_x0000_t75" style="position:absolute;left:8005;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QqyDDAAAA3gAAAA8AAABkcnMvZG93bnJldi54bWxET0tuwjAQ3VfiDtZUYtc4QVBQikGoDaXb&#10;BA4wjYc4ajyOYhPS29eVKnU3T+872/1kOzHS4FvHCrIkBUFcO91yo+ByPj5tQPiArLFzTAq+ycN+&#10;N3vYYq7dnUsaq9CIGMI+RwUmhD6X0teGLPrE9cSRu7rBYohwaKQe8B7DbScXafosLbYcGwz29Gqo&#10;/qpuVsHp+vleVn4RCpv5t1XRptXJXJSaP06HFxCBpvAv/nN/6Dh/vcqW8PtOvEH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JCrIMMAAADeAAAADwAAAAAAAAAAAAAAAACf&#10;AgAAZHJzL2Rvd25yZXYueG1sUEsFBgAAAAAEAAQA9wAAAI8DAAAAAA==&#10;">
                    <v:imagedata r:id="rId453" o:title=""/>
                  </v:shape>
                  <v:shape id="Picture 126" o:spid="_x0000_s1150" type="#_x0000_t75" style="position:absolute;left:8235;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cDrvDAAAA3gAAAA8AAABkcnMvZG93bnJldi54bWxET0tqwzAQ3Rd6BzGF7hrZBjfBjRJK6zTZ&#10;xskBptbEMrVGxlJs9/ZVIZDdPN531tvZdmKkwbeOFaSLBARx7XTLjYLzafeyAuEDssbOMSn4JQ/b&#10;zePDGgvtJj7SWIVGxBD2BSowIfSFlL42ZNEvXE8cuYsbLIYIh0bqAacYbjuZJcmrtNhybDDY04eh&#10;+qe6WgX7y/fXsfJZKG3qP/OyTaq9OSv1/DS/v4EINIe7+OY+6Dh/mac5/L8Tb5C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9wOu8MAAADeAAAADwAAAAAAAAAAAAAAAACf&#10;AgAAZHJzL2Rvd25yZXYueG1sUEsFBgAAAAAEAAQA9wAAAI8DAAAAAA==&#10;">
                    <v:imagedata r:id="rId453" o:title=""/>
                  </v:shape>
                </v:group>
                <v:group id="Group 127" o:spid="_x0000_s1151" style="position:absolute;left:8007;top:3455;width:3;height:91" coordorigin="800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pBccsUAAADeAAAADwAAAGRycy9kb3ducmV2LnhtbERPS2vCQBC+F/wPyxS8&#10;1U2UpJK6ikiVHkKhKpTehuyYBLOzIbvN4993C4Xe5uN7zmY3mkb01LnasoJ4EYEgLqyuuVRwvRyf&#10;1iCcR9bYWCYFEznYbWcPG8y0HfiD+rMvRQhhl6GCyvs2k9IVFRl0C9sSB+5mO4M+wK6UusMhhJtG&#10;LqMolQZrDg0VtnSoqLifv42C04DDfhW/9vn9dpi+Lsn7Zx6TUvPHcf8CwtPo/8V/7jcd5j8ncQq/&#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QXHLFAAAA3gAA&#10;AA8AAAAAAAAAAAAAAAAAqgIAAGRycy9kb3ducmV2LnhtbFBLBQYAAAAABAAEAPoAAACcAwAAAAA=&#10;">
                  <v:shape id="Freeform 128" o:spid="_x0000_s1152" style="position:absolute;left:800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UMFMQA&#10;AADeAAAADwAAAGRycy9kb3ducmV2LnhtbERP22rCQBB9F/yHZYS+FN0orUp0FakIpYhozAeM2TEJ&#10;ZmfT7Nakf+8WCr7N4Vxnue5MJe7UuNKygvEoAkGcWV1yriA974ZzEM4ja6wsk4JfcrBe9XtLjLVt&#10;+UT3xOcihLCLUUHhfR1L6bKCDLqRrYkDd7WNQR9gk0vdYBvCTSUnUTSVBksODQXW9FFQdkt+jAJT&#10;7tr9tj68pZgek8ur/cp98q3Uy6DbLEB46vxT/O/+1GH+7H08g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FDBTEAAAA3gAAAA8AAAAAAAAAAAAAAAAAmAIAAGRycy9k&#10;b3ducmV2LnhtbFBLBQYAAAAABAAEAPUAAACJAwAAAAA=&#10;" path="m2,l,,,91r2,l2,e" filled="f" stroked="f">
                    <v:path arrowok="t" o:connecttype="custom" o:connectlocs="2,3455;0,3455;0,3546;2,3546;2,3455" o:connectangles="0,0,0,0,0"/>
                  </v:shape>
                </v:group>
                <v:group id="Group 129" o:spid="_x0000_s1153" style="position:absolute;left:8232;top:3455;width:3;height:91" coordorigin="8232,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ENtm8cAAADe&#10;AAAADwAAAAAAAAAAAAAAAACqAgAAZHJzL2Rvd25yZXYueG1sUEsFBgAAAAAEAAQA+gAAAJ4DAAAA&#10;AA==&#10;">
                  <v:shape id="Freeform 130" o:spid="_x0000_s1154" style="position:absolute;left:8232;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9/cUA&#10;AADeAAAADwAAAGRycy9kb3ducmV2LnhtbERP22rCQBB9F/yHZQq+SLNRWqvRVYoilCJi03zAmJ0m&#10;wexsmt2a9O+7BcG3OZzrrDa9qcWVWldZVjCJYhDEudUVFwqyz/3jHITzyBpry6Tglxxs1sPBChNt&#10;O/6ga+oLEULYJaig9L5JpHR5SQZdZBviwH3Z1qAPsC2kbrEL4aaW0zieSYMVh4YSG9qWlF/SH6PA&#10;VPvusGuOTxlmp/Q8tu+FT7+VGj30r0sQnnp/F9/cbzrMf3meLOD/nXCD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Vj39xQAAAN4AAAAPAAAAAAAAAAAAAAAAAJgCAABkcnMv&#10;ZG93bnJldi54bWxQSwUGAAAAAAQABAD1AAAAigMAAAAA&#10;" path="m3,l,,,91r3,l3,e" filled="f" stroked="f">
                    <v:path arrowok="t" o:connecttype="custom" o:connectlocs="3,3455;0,3455;0,3546;3,3546;3,3455" o:connectangles="0,0,0,0,0"/>
                  </v:shape>
                </v:group>
                <v:group id="Group 131" o:spid="_x0000_s1155" style="position:absolute;left:8009;top:3455;width:2;height:91" coordorigin="800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xZqyDIAAAA&#10;3gAAAA8AAAAAAAAAAAAAAAAAqgIAAGRycy9kb3ducmV2LnhtbFBLBQYAAAAABAAEAPoAAACfAwAA&#10;AAA=&#10;">
                  <v:shape id="Freeform 132" o:spid="_x0000_s1156" style="position:absolute;left:800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HwNsMA&#10;AADeAAAADwAAAGRycy9kb3ducmV2LnhtbESP0YrCMBBF34X9hzALvmlaQS1do8iygvuk1v2AoRmb&#10;YjMpTbT17zeC4NsM9849d1abwTbiTp2vHStIpwkI4tLpmisFf+fdJAPhA7LGxjEpeJCHzfpjtMJc&#10;u55PdC9CJWII+xwVmBDaXEpfGrLop64ljtrFdRZDXLtK6g77GG4bOUuShbRYcyQYbOnbUHktbjZC&#10;ZH/dZcdD+hsy+bM3tDi0iEqNP4ftF4hAQ3ibX9d7Hesv57MUnu/EG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pHwNsMAAADeAAAADwAAAAAAAAAAAAAAAACYAgAAZHJzL2Rv&#10;d25yZXYueG1sUEsFBgAAAAAEAAQA9QAAAIgDAAAAAA==&#10;" path="m2,l,,,91r2,l2,e" filled="f" stroked="f">
                    <v:path arrowok="t" o:connecttype="custom" o:connectlocs="2,3455;0,3455;0,3546;2,3546;2,3455" o:connectangles="0,0,0,0,0"/>
                  </v:shape>
                </v:group>
                <v:group id="Group 133" o:spid="_x0000_s1157" style="position:absolute;left:8230;top:3455;width:2;height:91" coordorigin="823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eQzMQAAADeAAAADwAAAGRycy9kb3ducmV2LnhtbERPTWvCQBC9F/wPywje&#10;6iYRW4muImLFgwhVQbwN2TEJZmdDdpvEf98tCL3N433OYtWbSrTUuNKygngcgSDOrC45V3A5f73P&#10;QDiPrLGyTAqe5GC1HLwtMNW2429qTz4XIYRdigoK7+tUSpcVZNCNbU0cuLttDPoAm1zqBrsQbiqZ&#10;RNGHNFhyaCiwpk1B2eP0YxTsOuzWk3jbHh73zfN2nh6vh5iUGg379RyEp97/i1/uvQ7zP6dJ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8eQzMQAAADeAAAA&#10;DwAAAAAAAAAAAAAAAACqAgAAZHJzL2Rvd25yZXYueG1sUEsFBgAAAAAEAAQA+gAAAJsDAAAAAA==&#10;">
                  <v:shape id="Freeform 134" o:spid="_x0000_s1158" style="position:absolute;left:823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L2sQA&#10;AADeAAAADwAAAGRycy9kb3ducmV2LnhtbESP0YrCMBBF3wX/IYzgm6Yq65ZqFJEV3Cfd6gcMzdgU&#10;m0lpsrb79xtB8G2Ge+eeO+ttb2vxoNZXjhXMpgkI4sLpiksF18thkoLwAVlj7ZgU/JGH7WY4WGOm&#10;Xcc/9MhDKWII+wwVmBCaTEpfGLLop64hjtrNtRZDXNtS6ha7GG5rOU+SpbRYcSQYbGhvqLjnvzZC&#10;ZHc/pOfT7Duk8utoaHlqEJUaj/rdCkSgPrzNr+ujjvU/P+YLeL4TZ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Py9rEAAAA3gAAAA8AAAAAAAAAAAAAAAAAmAIAAGRycy9k&#10;b3ducmV2LnhtbFBLBQYAAAAABAAEAPUAAACJAwAAAAA=&#10;" path="m2,l,,,91r2,l2,e" filled="f" stroked="f">
                    <v:path arrowok="t" o:connecttype="custom" o:connectlocs="2,3455;0,3455;0,3546;2,3546;2,3455" o:connectangles="0,0,0,0,0"/>
                  </v:shape>
                </v:group>
                <v:group id="Group 135" o:spid="_x0000_s1159" style="position:absolute;left:8011;top:3455;width:2;height:91" coordorigin="801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2KtI8UAAADeAAAADwAAAGRycy9kb3ducmV2LnhtbERPTWvCQBC9F/oflil4&#10;0020thJdRUTFgwjVgngbsmMSzM6G7JrEf98VhN7m8T5ntuhMKRqqXWFZQTyIQBCnVhecKfg9bfoT&#10;EM4jaywtk4IHOVjM399mmGjb8g81R5+JEMIuQQW591UipUtzMugGtiIO3NXWBn2AdSZ1jW0IN6Uc&#10;RtGXNFhwaMixolVO6e14Nwq2LbbLUbxu9rfr6nE5jQ/nfUxK9T665RSEp87/i1/unQ7zv8fDT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irSPFAAAA3gAA&#10;AA8AAAAAAAAAAAAAAAAAqgIAAGRycy9kb3ducmV2LnhtbFBLBQYAAAAABAAEAPoAAACcAwAAAAA=&#10;">
                  <v:shape id="Freeform 136" o:spid="_x0000_s1160" style="position:absolute;left:801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r2NcMA&#10;AADeAAAADwAAAGRycy9kb3ducmV2LnhtbESP3YrCMBCF74V9hzDC3mmqoJauqcii4F75+wBDM9uU&#10;NpPSRNt9+40geDfDOXO+M+vNYBvxoM5XjhXMpgkI4sLpiksFt+t+koLwAVlj45gU/JGHTf4xWmOm&#10;Xc9nelxCKWII+wwVmBDaTEpfGLLop64ljtqv6yyGuHal1B32Mdw2cp4kS2mx4kgw2NK3oaK+3G2E&#10;yL7ep6fj7CekcncwtDy2iEp9joftF4hAQ3ibX9cHHeuvFvMFPN+JM8j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r2NcMAAADeAAAADwAAAAAAAAAAAAAAAACYAgAAZHJzL2Rv&#10;d25yZXYueG1sUEsFBgAAAAAEAAQA9QAAAIgDAAAAAA==&#10;" path="m2,l,,,91r2,l2,e" filled="f" stroked="f">
                    <v:path arrowok="t" o:connecttype="custom" o:connectlocs="2,3455;0,3455;0,3546;2,3546;2,3455" o:connectangles="0,0,0,0,0"/>
                  </v:shape>
                </v:group>
                <v:group id="Group 137" o:spid="_x0000_s1161" style="position:absolute;left:8227;top:3455;width:3;height:91" coordorigin="822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PyWz8QAAADeAAAADwAAAGRycy9kb3ducmV2LnhtbERPS4vCMBC+C/sfwizs&#10;TdO6qEs1ioi7eBDBByzehmZsi82kNLGt/94Igrf5+J4zW3SmFA3VrrCsIB5EIIhTqwvOFJyOv/0f&#10;EM4jaywtk4I7OVjMP3ozTLRteU/NwWcihLBLUEHufZVI6dKcDLqBrYgDd7G1QR9gnUldYxvCTSmH&#10;UTSWBgsODTlWtMopvR5uRsFfi+3yO1432+tldT8fR7v/bUxKfX12yykIT51/i1/ujQ7zJ6PhG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PyWz8QAAADeAAAA&#10;DwAAAAAAAAAAAAAAAACqAgAAZHJzL2Rvd25yZXYueG1sUEsFBgAAAAAEAAQA+gAAAJsDAAAAAA==&#10;">
                  <v:shape id="Freeform 138" o:spid="_x0000_s1162" style="position:absolute;left:822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GqcUA&#10;AADeAAAADwAAAGRycy9kb3ducmV2LnhtbERP22rCQBB9L/gPywh9KXWjeCkxGxFFkFJKTfMB0+yY&#10;BLOzMbs16d93hULf5nCuk2wG04gbda62rGA6iUAQF1bXXCrIPw/PLyCcR9bYWCYFP+Rgk44eEoy1&#10;7flEt8yXIoSwi1FB5X0bS+mKigy6iW2JA3e2nUEfYFdK3WEfwk0jZ1G0lAZrDg0VtrSrqLhk30aB&#10;qQ/92759n+eYf2RfT/a19NlVqcfxsF2D8DT4f/Gf+6jD/NVitoL7O+EGm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6capxQAAAN4AAAAPAAAAAAAAAAAAAAAAAJgCAABkcnMv&#10;ZG93bnJldi54bWxQSwUGAAAAAAQABAD1AAAAigMAAAAA&#10;" path="m3,l,,,91r3,l3,e" filled="f" stroked="f">
                    <v:path arrowok="t" o:connecttype="custom" o:connectlocs="3,3455;0,3455;0,3546;3,3546;3,3455" o:connectangles="0,0,0,0,0"/>
                  </v:shape>
                  <v:shape id="Picture 139" o:spid="_x0000_s1163" type="#_x0000_t75" style="position:absolute;left:801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ARdHGAAAA3gAAAA8AAABkcnMvZG93bnJldi54bWxEj81uwkAMhO9IfYeVK/UGm0YqpSkLKggQ&#10;h174eQAra5KoWW+6u0Dy9vhQqTdbM575PF/2rlU3CrHxbOB1koEiLr1tuDJwPm3HM1AxIVtsPZOB&#10;gSIsF0+jORbW3/lAt2OqlIRwLNBAnVJXaB3LmhzGie+IRbv44DDJGiptA94l3LU6z7KpdtiwNNTY&#10;0bqm8ud4dQY2w+z39LHZh8vg4/cq8SE/71bGvDz3X5+gEvXp3/x3vbeC//6WC6+8IzPox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QBF0cYAAADeAAAADwAAAAAAAAAAAAAA&#10;AACfAgAAZHJzL2Rvd25yZXYueG1sUEsFBgAAAAAEAAQA9wAAAJIDAAAAAA==&#10;">
                    <v:imagedata r:id="rId454" o:title=""/>
                  </v:shape>
                </v:group>
                <v:group id="Group 140" o:spid="_x0000_s1164" style="position:absolute;left:8225;top:3455;width:2;height:91" coordorigin="8225,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WMCvcUAAADeAAAADwAAAGRycy9kb3ducmV2LnhtbERPTWvCQBC9C/0PyxR6&#10;q5so2hpdRcQWDyI0FsTbkB2TYHY2ZLdJ/PeuUPA2j/c5i1VvKtFS40rLCuJhBII4s7rkXMHv8ev9&#10;E4TzyBory6TgRg5Wy5fBAhNtO/6hNvW5CCHsElRQeF8nUrqsIINuaGviwF1sY9AH2ORSN9iFcFPJ&#10;URRNpcGSQ0OBNW0Kyq7pn1Hw3WG3Hsfbdn+9bG7n4+Rw2sek1Ntrv56D8NT7p/jfvdNh/sdkNIP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1jAr3FAAAA3gAA&#10;AA8AAAAAAAAAAAAAAAAAqgIAAGRycy9kb3ducmV2LnhtbFBLBQYAAAAABAAEAPoAAACcAwAAAAA=&#10;">
                  <v:shape id="Freeform 141" o:spid="_x0000_s1165" style="position:absolute;left:8225;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TDcMQA&#10;AADeAAAADwAAAGRycy9kb3ducmV2LnhtbESPQW/CMAyF75P4D5GRdhspIFjVERBCIMGJje0HWI3X&#10;VDRO1QTa/Xt8QNrNlt97n99qM/hG3amLdWAD00kGirgMtubKwM/34S0HFROyxSYwGfijCJv16GWF&#10;hQ09f9H9kiolIRwLNOBSagutY+nIY5yEllhuv6HzmGTtKm077CXcN3qWZUvtsWYhOGxp56i8Xm5e&#10;ILq/HvLP8/SUcr0/OlqeW0RjXsfD9gNUoiH9i5/uo5X33xdzKSB1ZAa9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Ew3DEAAAA3gAAAA8AAAAAAAAAAAAAAAAAmAIAAGRycy9k&#10;b3ducmV2LnhtbFBLBQYAAAAABAAEAPUAAACJAwAAAAA=&#10;" path="m2,l,,,91r2,l2,e" filled="f" stroked="f">
                    <v:path arrowok="t" o:connecttype="custom" o:connectlocs="2,3455;0,3455;0,3546;2,3546;2,3455" o:connectangles="0,0,0,0,0"/>
                  </v:shape>
                </v:group>
                <v:group id="Group 142" o:spid="_x0000_s1166" style="position:absolute;left:8016;top:3455;width:2;height:91" coordorigin="8016,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syYZsQAAADeAAAADwAAAGRycy9kb3ducmV2LnhtbERPTYvCMBC9C/sfwgh7&#10;07Qr6lKNIuIuexBBXRBvQzO2xWZSmtjWf28Ewds83ufMl50pRUO1KywriIcRCOLU6oIzBf/Hn8E3&#10;COeRNZaWScGdHCwXH705Jtq2vKfm4DMRQtglqCD3vkqkdGlOBt3QVsSBu9jaoA+wzqSusQ3hppRf&#10;UTSRBgsODTlWtM4pvR5uRsFvi+1qFG+a7fWyvp+P491pG5NSn/1uNQPhqfNv8cv9p8P86XgU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syYZsQAAADeAAAA&#10;DwAAAAAAAAAAAAAAAACqAgAAZHJzL2Rvd25yZXYueG1sUEsFBgAAAAAEAAQA+gAAAJsDAAAAAA==&#10;">
                  <v:shape id="Freeform 143" o:spid="_x0000_s1167" style="position:absolute;left:8016;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r4nMQA&#10;AADeAAAADwAAAGRycy9kb3ducmV2LnhtbESP0YrCMBBF3wX/IYzgm6Yq65ZqFJEV3Cfd6gcMzdgU&#10;m0lpsrb79xtB8G2Ge+eeO+ttb2vxoNZXjhXMpgkI4sLpiksF18thkoLwAVlj7ZgU/JGH7WY4WGOm&#10;Xcc/9MhDKWII+wwVmBCaTEpfGLLop64hjtrNtRZDXNtS6ha7GG5rOU+SpbRYcSQYbGhvqLjnvzZC&#10;ZHc/pOfT7Duk8utoaHlqEJUaj/rdCkSgPrzNr+ujjvU/PxZzeL4TZ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JzEAAAA3gAAAA8AAAAAAAAAAAAAAAAAmAIAAGRycy9k&#10;b3ducmV2LnhtbFBLBQYAAAAABAAEAPUAAACJAwAAAAA=&#10;" path="m2,l,,,91r2,l2,e" filled="f" stroked="f">
                    <v:path arrowok="t" o:connecttype="custom" o:connectlocs="2,3455;0,3455;0,3546;2,3546;2,3455" o:connectangles="0,0,0,0,0"/>
                  </v:shape>
                  <v:shape id="Picture 144" o:spid="_x0000_s1168" type="#_x0000_t75" style="position:absolute;left:822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B99XIAAAA3gAAAA8AAABkcnMvZG93bnJldi54bWxET9tqAjEQfS/4D2EEX4pm69KqW6NoxVIK&#10;RbwU+zhspputm8mySXX9+6ZQ6NscznWm89ZW4kyNLx0ruBskIIhzp0suFBz26/4YhA/IGivHpOBK&#10;Huazzs0UM+0uvKXzLhQihrDPUIEJoc6k9Lkhi37gauLIfbrGYoiwKaRu8BLDbSWHSfIgLZYcGwzW&#10;9GQoP+2+rYK32+XzZPV1fD8t5Spdv5p0Yz6OSvW67eIRRKA2/Iv/3C86zh/dpyn8vhNvkLM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lAffVyAAAAN4AAAAPAAAAAAAAAAAA&#10;AAAAAJ8CAABkcnMvZG93bnJldi54bWxQSwUGAAAAAAQABAD3AAAAlAMAAAAA&#10;">
                    <v:imagedata r:id="rId455" o:title=""/>
                  </v:shape>
                </v:group>
                <v:group id="Group 145" o:spid="_x0000_s1169" style="position:absolute;left:8018;top:3455;width:3;height:91" coordorigin="801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s7/sUAAADeAAAADwAAAGRycy9kb3ducmV2LnhtbERPTWvCQBC9F/oflil4&#10;0020thJdRUTFgwjVgngbsmMSzM6G7JrEf98VhN7m8T5ntuhMKRqqXWFZQTyIQBCnVhecKfg9bfoT&#10;EM4jaywtk4IHOVjM399mmGjb8g81R5+JEMIuQQW591UipUtzMugGtiIO3NXWBn2AdSZ1jW0IN6Uc&#10;RtGXNFhwaMixolVO6e14Nwq2LbbLUbxu9rfr6nE5jQ/nfUxK9T665RSEp87/i1/unQ7zv8ejT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a7O/7FAAAA3gAA&#10;AA8AAAAAAAAAAAAAAAAAqgIAAGRycy9kb3ducmV2LnhtbFBLBQYAAAAABAAEAPoAAACcAwAAAAA=&#10;">
                  <v:shape id="Freeform 146" o:spid="_x0000_s1170" style="position:absolute;left:801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5rmMUA&#10;AADeAAAADwAAAGRycy9kb3ducmV2LnhtbERP22rCQBB9L/gPywh9KWZjrbZEV5EWQYqIxnzAmB2T&#10;YHY2zW5N+vfdQsG3OZzrLFa9qcWNWldZVjCOYhDEudUVFwqy02b0BsJ5ZI21ZVLwQw5Wy8HDAhNt&#10;Oz7SLfWFCCHsElRQet8kUrq8JIMusg1x4C62NegDbAupW+xCuKnlcxzPpMGKQ0OJDb2XlF/Tb6PA&#10;VJtu99HsXzLMDun5yX4WPv1S6nHYr+cgPPX+Lv53b3WY/zqdTOHvnXC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rmuYxQAAAN4AAAAPAAAAAAAAAAAAAAAAAJgCAABkcnMv&#10;ZG93bnJldi54bWxQSwUGAAAAAAQABAD1AAAAigMAAAAA&#10;" path="m2,l,,,91r2,l2,e" filled="f" stroked="f">
                    <v:path arrowok="t" o:connecttype="custom" o:connectlocs="2,3455;0,3455;0,3546;2,3546;2,3455" o:connectangles="0,0,0,0,0"/>
                  </v:shape>
                </v:group>
                <v:group id="Group 147" o:spid="_x0000_s1171" style="position:absolute;left:8221;top:3455;width:2;height:91" coordorigin="822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SUAEsQAAADeAAAADwAAAGRycy9kb3ducmV2LnhtbERPS4vCMBC+C/6HMMLe&#10;NO2KD6pRRHYXDyL4APE2NGNbbCalybb135uFBW/z8T1nue5MKRqqXWFZQTyKQBCnVhecKbicv4dz&#10;EM4jaywtk4InOViv+r0lJtq2fKTm5DMRQtglqCD3vkqkdGlOBt3IVsSBu9vaoA+wzqSusQ3hppSf&#10;UTSVBgsODTlWtM0pfZx+jYKfFtvNOP5q9o/79nk7Tw7XfUxKfQy6zQKEp86/xf/unQ7zZ5PxF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SUAEsQAAADeAAAA&#10;DwAAAAAAAAAAAAAAAACqAgAAZHJzL2Rvd25yZXYueG1sUEsFBgAAAAAEAAQA+gAAAJsDAAAAAA==&#10;">
                  <v:shape id="Freeform 148" o:spid="_x0000_s1172" style="position:absolute;left:822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bBMMA&#10;AADeAAAADwAAAGRycy9kb3ducmV2LnhtbESP3YrCMBCF7xd8hzCCd2vqymqpRpFFwb3y9wGGZmyK&#10;zaQ00da3N4Lg3QznzPnOzJedrcSdGl86VjAaJiCIc6dLLhScT5vvFIQPyBorx6TgQR6Wi97XHDPt&#10;Wj7Q/RgKEUPYZ6jAhFBnUvrckEU/dDVx1C6usRji2hRSN9jGcFvJnySZSIslR4LBmv4M5dfjzUaI&#10;bK+bdL8b/YdUrreGJrsaUalBv1vNQATqwsf8vt7qWH/6O57C6504g1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1bBMMAAADeAAAADwAAAAAAAAAAAAAAAACYAgAAZHJzL2Rv&#10;d25yZXYueG1sUEsFBgAAAAAEAAQA9QAAAIgDAAAAAA==&#10;" path="m2,l,,,91r2,l2,e" filled="f" stroked="f">
                    <v:path arrowok="t" o:connecttype="custom" o:connectlocs="2,3455;0,3455;0,3546;2,3546;2,3455" o:connectangles="0,0,0,0,0"/>
                  </v:shape>
                </v:group>
                <v:group id="Group 149" o:spid="_x0000_s1173" style="position:absolute;left:8020;top:3455;width:2;height:91" coordorigin="802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f2MfvIAAAA&#10;3gAAAA8AAAAAAAAAAAAAAAAAqgIAAGRycy9kb3ducmV2LnhtbFBLBQYAAAAABAAEAPoAAACfAwAA&#10;AAA=&#10;">
                  <v:shape id="Freeform 150" o:spid="_x0000_s1174" style="position:absolute;left:802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5q7cQA&#10;AADeAAAADwAAAGRycy9kb3ducmV2LnhtbESP3YrCMBCF74V9hzAL3mnqLqu1GmWRFfTK3wcYmrEp&#10;NpPSRFvffiMI3s1wzpzvzHzZ2UrcqfGlYwWjYQKCOHe65ELB+bQepCB8QNZYOSYFD/KwXHz05php&#10;1/KB7sdQiBjCPkMFJoQ6k9Lnhiz6oauJo3ZxjcUQ16aQusE2httKfiXJWFosORIM1rQylF+PNxsh&#10;sr2u0/1utA2p/NsYGu9qRKX6n93vDESgLrzNr+uNjvUnP99TeL4TZ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au3EAAAA3gAAAA8AAAAAAAAAAAAAAAAAmAIAAGRycy9k&#10;b3ducmV2LnhtbFBLBQYAAAAABAAEAPUAAACJAwAAAAA=&#10;" path="m2,l,,,91r2,l2,e" filled="f" stroked="f">
                    <v:path arrowok="t" o:connecttype="custom" o:connectlocs="2,3455;0,3455;0,3546;2,3546;2,3455" o:connectangles="0,0,0,0,0"/>
                  </v:shape>
                </v:group>
                <v:group id="Group 151" o:spid="_x0000_s1175" style="position:absolute;left:8218;top:3455;width:3;height:91" coordorigin="821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GGToDIAAAA&#10;3gAAAA8AAAAAAAAAAAAAAAAAqgIAAGRycy9kb3ducmV2LnhtbFBLBQYAAAAABAAEAPoAAACfAwAA&#10;AAA=&#10;">
                  <v:shape id="Freeform 152" o:spid="_x0000_s1176" style="position:absolute;left:821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Me5sUA&#10;AADeAAAADwAAAGRycy9kb3ducmV2LnhtbERP22rCQBB9F/yHZYS+FN1YvJG6CaVFKFJEYz5gmp0m&#10;odnZNLs18e+7QsG3OZzrbNPBNOJCnastK5jPIhDEhdU1lwry8266AeE8ssbGMim4koM0GY+2GGvb&#10;84kumS9FCGEXo4LK+zaW0hUVGXQz2xIH7st2Bn2AXSl1h30IN418iqKVNFhzaKiwpdeKiu/s1ygw&#10;9a7/eGsPixzzY/b5aPelz36UepgML88gPA3+Lv53v+swf71czOH2TrhBJ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kx7mxQAAAN4AAAAPAAAAAAAAAAAAAAAAAJgCAABkcnMv&#10;ZG93bnJldi54bWxQSwUGAAAAAAQABAD1AAAAigMAAAAA&#10;" path="m3,l,,,91r3,l3,e" filled="f" stroked="f">
                    <v:path arrowok="t" o:connecttype="custom" o:connectlocs="3,3455;0,3455;0,3546;3,3546;3,3455" o:connectangles="0,0,0,0,0"/>
                  </v:shape>
                </v:group>
                <v:group id="Group 153" o:spid="_x0000_s1177" style="position:absolute;left:8022;top:3455;width:3;height:91" coordorigin="8022,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h1bMUAAADeAAAADwAAAGRycy9kb3ducmV2LnhtbERPTWvCQBC9F/oflil4&#10;0020thJdRUTFgwjVgngbsmMSzM6G7JrEf98VhN7m8T5ntuhMKRqqXWFZQTyIQBCnVhecKfg9bfoT&#10;EM4jaywtk4IHOVjM399mmGjb8g81R5+JEMIuQQW591UipUtzMugGtiIO3NXWBn2AdSZ1jW0IN6Uc&#10;RtGXNFhwaMixolVO6e14Nwq2LbbLUbxu9rfr6nE5jQ/nfUxK9T665RSEp87/i1/unQ7zv8ef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4YdWzFAAAA3gAA&#10;AA8AAAAAAAAAAAAAAAAAqgIAAGRycy9kb3ducmV2LnhtbFBLBQYAAAAABAAEAPoAAACcAwAAAAA=&#10;">
                  <v:shape id="Freeform 154" o:spid="_x0000_s1178" style="position:absolute;left:8022;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0lCsUA&#10;AADeAAAADwAAAGRycy9kb3ducmV2LnhtbERP22rCQBB9L/gPyxR8kbqp1SrRVYoiFCnFpvmAMTtN&#10;gtnZmF1N/HtXEPo2h3OdxaozlbhQ40rLCl6HEQjizOqScwXp7/ZlBsJ5ZI2VZVJwJQerZe9pgbG2&#10;Lf/QJfG5CCHsYlRQeF/HUrqsIINuaGviwP3ZxqAPsMmlbrAN4aaSoyh6lwZLDg0F1rQuKDsmZ6PA&#10;lNv2a1N/j1NM98lhYHe5T05K9Z+7jzkIT53/Fz/cnzrMn07Gb3B/J9w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SUKxQAAAN4AAAAPAAAAAAAAAAAAAAAAAJgCAABkcnMv&#10;ZG93bnJldi54bWxQSwUGAAAAAAQABAD1AAAAigMAAAAA&#10;" path="m3,l,,,91r3,l3,e" filled="f" stroked="f">
                    <v:path arrowok="t" o:connecttype="custom" o:connectlocs="3,3455;0,3455;0,3546;3,3546;3,3455" o:connectangles="0,0,0,0,0"/>
                  </v:shape>
                </v:group>
                <v:group id="Group 155" o:spid="_x0000_s1179" style="position:absolute;left:8216;top:3455;width:2;height:91" coordorigin="8216,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1Ig8UAAADeAAAADwAAAGRycy9kb3ducmV2LnhtbERPS2vCQBC+C/0PyxS8&#10;1U18VVJXEdHiQQS1IL0N2TEJZmdDdk3iv+8KBW/z8T1nvuxMKRqqXWFZQTyIQBCnVhecKfg5bz9m&#10;IJxH1lhaJgUPcrBcvPXmmGjb8pGak89ECGGXoILc+yqR0qU5GXQDWxEH7mprgz7AOpO6xjaEm1IO&#10;o2gqDRYcGnKsaJ1TejvdjYLvFtvVKN40+9t1/fg9Tw6XfUxK9d+71RcIT51/if/dOx3mf07G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69SIPFAAAA3gAA&#10;AA8AAAAAAAAAAAAAAAAAqgIAAGRycy9kb3ducmV2LnhtbFBLBQYAAAAABAAEAPoAAACcAwAAAAA=&#10;">
                  <v:shape id="Freeform 156" o:spid="_x0000_s1180" style="position:absolute;left:8216;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UTlcQA&#10;AADeAAAADwAAAGRycy9kb3ducmV2LnhtbESP0YrCMBBF34X9hzAL+6apsmqpRlmWFfRJrX7A0IxN&#10;sZmUJtru3xtB8G2Ge+eeO8t1b2txp9ZXjhWMRwkI4sLpiksF59NmmILwAVlj7ZgU/JOH9epjsMRM&#10;u46PdM9DKWII+wwVmBCaTEpfGLLoR64hjtrFtRZDXNtS6ha7GG5rOUmSmbRYcSQYbOjXUHHNbzZC&#10;ZHfdpIf9eBdS+bc1NNs3iEp9ffY/CxCB+vA2v663OtafT7+n8Hwnz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1E5XEAAAA3gAAAA8AAAAAAAAAAAAAAAAAmAIAAGRycy9k&#10;b3ducmV2LnhtbFBLBQYAAAAABAAEAPUAAACJAwAAAAA=&#10;" path="m2,l,,,91r2,l2,e" filled="f" stroked="f">
                    <v:path arrowok="t" o:connecttype="custom" o:connectlocs="2,3455;0,3455;0,3546;2,3546;2,3455" o:connectangles="0,0,0,0,0"/>
                  </v:shape>
                  <v:shape id="Picture 157" o:spid="_x0000_s1181" type="#_x0000_t75" style="position:absolute;left:8025;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j/JDEAAAA3gAAAA8AAABkcnMvZG93bnJldi54bWxET0trAjEQvhf8D2GE3mrWR1VWo4ggtAeR&#10;+riPm3F3dTMJm1RXf70RCr3Nx/ec6bwxlbhS7UvLCrqdBARxZnXJuYL9bvUxBuEDssbKMim4k4f5&#10;rPU2xVTbG//QdRtyEUPYp6igCMGlUvqsIIO+Yx1x5E62NhgirHOpa7zFcFPJXpIMpcGSY0OBjpYF&#10;ZZftr1HgyjX3By58Hy+HnjttdufM5Q+l3tvNYgIiUBP+xX/uLx3njz4HQ3i9E2+Qs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lj/JDEAAAA3gAAAA8AAAAAAAAAAAAAAAAA&#10;nwIAAGRycy9kb3ducmV2LnhtbFBLBQYAAAAABAAEAPcAAACQAwAAAAA=&#10;">
                    <v:imagedata r:id="rId456" o:title=""/>
                  </v:shape>
                  <v:shape id="Picture 158" o:spid="_x0000_s1182" type="#_x0000_t75" style="position:absolute;left:821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dSzfCAAAA3gAAAA8AAABkcnMvZG93bnJldi54bWxET0trAjEQvgv9D2EKvYhmLa2rq1GkUOi1&#10;vsDbmIy7i5vJksR1+++bQsHbfHzPWa5724iOfKgdK5iMMxDE2pmaSwX73edoBiJEZIONY1LwQwHW&#10;q6fBEgvj7vxN3TaWIoVwKFBBFWNbSBl0RRbD2LXEibs4bzEm6EtpPN5TuG3ka5ZNpcWaU0OFLX1U&#10;pK/bm1XQHCcHM6TO64u2PD/zKd9Rq9TLc79ZgIjUx4f43/1l0vz8/S2Hv3fSDXL1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XUs3wgAAAN4AAAAPAAAAAAAAAAAAAAAAAJ8C&#10;AABkcnMvZG93bnJldi54bWxQSwUGAAAAAAQABAD3AAAAjgMAAAAA&#10;">
                    <v:imagedata r:id="rId457" o:title=""/>
                  </v:shape>
                </v:group>
                <v:group id="Group 159" o:spid="_x0000_s1183" style="position:absolute;left:8027;top:3455;width:3;height:91" coordorigin="802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wQobIAAAA&#10;3gAAAA8AAAAAAAAAAAAAAAAAqgIAAGRycy9kb3ducmV2LnhtbFBLBQYAAAAABAAEAPoAAACfAwAA&#10;AAA=&#10;">
                  <v:shape id="Freeform 160" o:spid="_x0000_s1184" style="position:absolute;left:802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US4MUA&#10;AADeAAAADwAAAGRycy9kb3ducmV2LnhtbERP22rCQBB9L/gPywh9EbOxWG1TV5EWQYqIxnzANDsm&#10;wexsmt2a+PfdgtC3OZzrLFa9qcWVWldZVjCJYhDEudUVFwqy02b8AsJ5ZI21ZVJwIwer5eBhgYm2&#10;HR/pmvpChBB2CSoovW8SKV1ekkEX2YY4cGfbGvQBtoXULXYh3NTyKY5n0mDFoaHEht5Lyi/pj1Fg&#10;qk23+2j20wyzQ/o1sp+FT7+Vehz26zcQnnr/L767tzrMnz9PX+HvnXC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5RLgxQAAAN4AAAAPAAAAAAAAAAAAAAAAAJgCAABkcnMv&#10;ZG93bnJldi54bWxQSwUGAAAAAAQABAD1AAAAigMAAAAA&#10;" path="m2,l,,,91r2,l2,e" filled="f" stroked="f">
                    <v:path arrowok="t" o:connecttype="custom" o:connectlocs="2,3455;0,3455;0,3546;2,3546;2,3455" o:connectangles="0,0,0,0,0"/>
                  </v:shape>
                </v:group>
                <v:group id="Group 161" o:spid="_x0000_s1185" style="position:absolute;left:8212;top:3455;width:2;height:91" coordorigin="821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Rf2F3IAAAA&#10;3gAAAA8AAAAAAAAAAAAAAAAAqgIAAGRycy9kb3ducmV2LnhtbFBLBQYAAAAABAAEAPoAAACfAwAA&#10;AAA=&#10;">
                  <v:shape id="Freeform 162" o:spid="_x0000_s1186" style="position:absolute;left:821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eDS8UA&#10;AADeAAAADwAAAGRycy9kb3ducmV2LnhtbESPwWrDMBBE74X+g9hCbrXsQFLjRAklxOCe3Cb5gMXa&#10;WibWylhK7Px9VSj0tsvMzpvd7mfbizuNvnOsIEtSEMSN0x23Ci7n8jUH4QOyxt4xKXiQh/3u+WmL&#10;hXYTf9H9FFoRQ9gXqMCEMBRS+saQRZ+4gThq3260GOI6tlKPOMVw28tlmq6lxY4jweBAB0PN9XSz&#10;ESKna5l/1tlHyOWxMrSuB0SlFi/z+wZEoDn8m/+uKx3rv61WGfy+E2e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l4NLxQAAAN4AAAAPAAAAAAAAAAAAAAAAAJgCAABkcnMv&#10;ZG93bnJldi54bWxQSwUGAAAAAAQABAD1AAAAigMAAAAA&#10;" path="m1,l,,,91r1,l1,e" filled="f" stroked="f">
                    <v:path arrowok="t" o:connecttype="custom" o:connectlocs="1,3455;0,3455;0,3546;1,3546;1,3455" o:connectangles="0,0,0,0,0"/>
                  </v:shape>
                </v:group>
                <v:group id="Group 163" o:spid="_x0000_s1187" style="position:absolute;left:8029;top:3455;width:2;height:91" coordorigin="802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8HjscQAAADeAAAA&#10;DwAAAAAAAAAAAAAAAACqAgAAZHJzL2Rvd25yZXYueG1sUEsFBgAAAAAEAAQA+gAAAJsDAAAAAA==&#10;">
                  <v:shape id="Freeform 164" o:spid="_x0000_s1188" style="position:absolute;left:802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4p8QA&#10;AADeAAAADwAAAGRycy9kb3ducmV2LnhtbESP0YrCMBBF34X9hzAL+6apLmqpRlmWFfRJrX7A0IxN&#10;sZmUJtru3xtB8G2Ge+eeO8t1b2txp9ZXjhWMRwkI4sLpiksF59NmmILwAVlj7ZgU/JOH9epjsMRM&#10;u46PdM9DKWII+wwVmBCaTEpfGLLoR64hjtrFtRZDXNtS6ha7GG5rOUmSmbRYcSQYbOjXUHHNbzZC&#10;ZHfdpIf9eBdS+bc1NNs3iEp9ffY/CxCB+vA2v663OtafT6ff8Hwnzi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JuKfEAAAA3gAAAA8AAAAAAAAAAAAAAAAAmAIAAGRycy9k&#10;b3ducmV2LnhtbFBLBQYAAAAABAAEAPUAAACJAwAAAAA=&#10;" path="m2,l,,,91r2,l2,e" filled="f" stroked="f">
                    <v:path arrowok="t" o:connecttype="custom" o:connectlocs="2,3455;0,3455;0,3546;2,3546;2,3455" o:connectangles="0,0,0,0,0"/>
                  </v:shape>
                </v:group>
                <v:group id="Group 165" o:spid="_x0000_s1189" style="position:absolute;left:8209;top:3455;width:3;height:91" coordorigin="820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TeXsUAAADeAAAADwAAAGRycy9kb3ducmV2LnhtbERPTWvCQBC9F/oflil4&#10;q5tU00rqKiIqHkRQC8XbkB2TYHY2ZNck/ntXKPQ2j/c503lvKtFS40rLCuJhBII4s7rkXMHPaf0+&#10;AeE8ssbKMim4k4P57PVliqm2HR+oPfpchBB2KSoovK9TKV1WkEE3tDVx4C62MegDbHKpG+xCuKnk&#10;RxR9SoMlh4YCa1oWlF2PN6Ng02G3GMWrdne9LO/nU7L/3cWk1OCtX3yD8NT7f/Gfe6vD/K8kGcP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tk3l7FAAAA3gAA&#10;AA8AAAAAAAAAAAAAAAAAqgIAAGRycy9kb3ducmV2LnhtbFBLBQYAAAAABAAEAPoAAACcAwAAAAA=&#10;">
                  <v:shape id="Freeform 166" o:spid="_x0000_s1190" style="position:absolute;left:820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GOOMUA&#10;AADeAAAADwAAAGRycy9kb3ducmV2LnhtbERP22rCQBB9F/yHZQp9KWbT0tgSXUVaBBERG/MB0+yY&#10;hGZn0+xq0r93hYJvczjXmS8H04gLda62rOA5ikEQF1bXXCrIj+vJOwjnkTU2lknBHzlYLsajOaba&#10;9vxFl8yXIoSwS1FB5X2bSumKigy6yLbEgTvZzqAPsCul7rAP4aaRL3E8lQZrDg0VtvRRUfGTnY0C&#10;U6/73We7f80xP2TfT3Zb+uxXqceHYTUD4Wnwd/G/e6PD/LckSeD2TrhB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cY44xQAAAN4AAAAPAAAAAAAAAAAAAAAAAJgCAABkcnMv&#10;ZG93bnJldi54bWxQSwUGAAAAAAQABAD1AAAAigMAAAAA&#10;" path="m3,l,,,91r3,l3,e" filled="f" stroked="f">
                    <v:path arrowok="t" o:connecttype="custom" o:connectlocs="3,3455;0,3455;0,3546;3,3546;3,3455" o:connectangles="0,0,0,0,0"/>
                  </v:shape>
                </v:group>
                <v:group id="Group 167" o:spid="_x0000_s1191" style="position:absolute;left:8031;top:3455;width:3;height:91" coordorigin="8031,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rlssUAAADeAAAADwAAAGRycy9kb3ducmV2LnhtbERPS2vCQBC+F/wPywi9&#10;1U2UqERXEamlByn4APE2ZMckmJ0N2W0S/31XEHqbj+85y3VvKtFS40rLCuJRBII4s7rkXMH5tPuY&#10;g3AeWWNlmRQ8yMF6NXhbYqptxwdqjz4XIYRdigoK7+tUSpcVZNCNbE0cuJttDPoAm1zqBrsQbio5&#10;jqKpNFhyaCiwpm1B2f34axR8ddhtJvFnu7/fto/rKfm57GNS6n3YbxYgPPX+X/xyf+swf5YkU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T65bLFAAAA3gAA&#10;AA8AAAAAAAAAAAAAAAAAqgIAAGRycy9kb3ducmV2LnhtbFBLBQYAAAAABAAEAPoAAACcAwAAAAA=&#10;">
                  <v:shape id="Freeform 168" o:spid="_x0000_s1192" style="position:absolute;left:8031;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1MQA&#10;AADeAAAADwAAAGRycy9kb3ducmV2LnhtbERP22rCQBB9L/gPywi+SN0oVUt0FVGEIkU0zQdMs2MS&#10;zM7G7Nakf+8WhL7N4Vxnue5MJe7UuNKygvEoAkGcWV1yriD92r++g3AeWWNlmRT8koP1qveyxFjb&#10;ls90T3wuQgi7GBUU3texlC4ryKAb2Zo4cBfbGPQBNrnUDbYh3FRyEkUzabDk0FBgTduCsmvyYxSY&#10;ct9+7urjW4rpKfke2kPuk5tSg363WYDw1Pl/8dP9ocP8+XQ6h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tdTEAAAA3gAAAA8AAAAAAAAAAAAAAAAAmAIAAGRycy9k&#10;b3ducmV2LnhtbFBLBQYAAAAABAAEAPUAAACJAwAAAAA=&#10;" path="m3,l,,,91r3,l3,e" filled="f" stroked="f">
                    <v:path arrowok="t" o:connecttype="custom" o:connectlocs="3,3455;0,3455;0,3546;3,3546;3,3455" o:connectangles="0,0,0,0,0"/>
                  </v:shape>
                </v:group>
                <v:group id="Group 169" o:spid="_x0000_s1193" style="position:absolute;left:8207;top:3455;width:2;height:91" coordorigin="820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op1FvIAAAA&#10;3gAAAA8AAAAAAAAAAAAAAAAAqgIAAGRycy9kb3ducmV2LnhtbFBLBQYAAAAABAAEAPoAAACfAwAA&#10;AAA=&#10;">
                  <v:shape id="Freeform 170" o:spid="_x0000_s1194" style="position:absolute;left:820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GPTcUA&#10;AADeAAAADwAAAGRycy9kb3ducmV2LnhtbESPwWrDMBBE74H+g9hCb4mcgF3XiRJKaSA5uXX7AYu1&#10;sUyslbEU2/37KlDobZeZnTe7O8y2EyMNvnWsYL1KQBDXTrfcKPj+Oi5zED4ga+wck4If8nDYPyx2&#10;WGg38SeNVWhEDGFfoAITQl9I6WtDFv3K9cRRu7jBYojr0Eg94BTDbSc3SZJJiy1HgsGe3gzV1+pm&#10;I0RO12P+Ua7PIZfvJ0NZ2SMq9fQ4v25BBJrDv/nv+qRj/ec0fYH7O3EGu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4Y9NxQAAAN4AAAAPAAAAAAAAAAAAAAAAAJgCAABkcnMv&#10;ZG93bnJldi54bWxQSwUGAAAAAAQABAD1AAAAigMAAAAA&#10;" path="m2,l,,,91r2,l2,e" filled="f" stroked="f">
                    <v:path arrowok="t" o:connecttype="custom" o:connectlocs="2,3455;0,3455;0,3546;2,3546;2,3455" o:connectangles="0,0,0,0,0"/>
                  </v:shape>
                  <v:shape id="Picture 171" o:spid="_x0000_s1195" type="#_x0000_t75" style="position:absolute;left:8034;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QhIXHAAAA3gAAAA8AAABkcnMvZG93bnJldi54bWxEj0FLw0AQhe+C/2EZoTe7aaExxG5L0Qo5&#10;KaZKexyy0ySYnQ3ZNY3+eucg9DbDvHnvfevt5Do10hBazwYW8wQUceVty7WBj8PLfQYqRGSLnWcy&#10;8EMBtpvbmzXm1l/4ncYy1kpMOORooImxz7UOVUMOw9z3xHI7+8FhlHWotR3wIuau08skSbXDliWh&#10;wZ6eGqq+ym9noEzDouXP874onnfjmz+F39djZszsbto9goo0xav4/7uwUv9hlQqA4MgMevM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YQhIXHAAAA3gAAAA8AAAAAAAAAAAAA&#10;AAAAnwIAAGRycy9kb3ducmV2LnhtbFBLBQYAAAAABAAEAPcAAACTAwAAAAA=&#10;">
                    <v:imagedata r:id="rId458" o:title=""/>
                  </v:shape>
                  <v:shape id="Picture 172" o:spid="_x0000_s1196" type="#_x0000_t75" style="position:absolute;left:820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QwvrGAAAA3gAAAA8AAABkcnMvZG93bnJldi54bWxET01rwkAQvRf8D8sUvJS6sWCsMRsRoSIU&#10;kWp78DZkxyQ0Oxuzq8b8+m6h0Ns83ueki87U4kqtqywrGI8iEMS51RUXCj4Pb8+vIJxH1lhbJgV3&#10;crDIBg8pJtre+IOue1+IEMIuQQWl900ipctLMuhGtiEO3Mm2Bn2AbSF1i7cQbmr5EkWxNFhxaCix&#10;oVVJ+ff+YhS4Xc36Xe76aHv86tfbGcb901mp4WO3nIPw1Pl/8Z97o8P86SQew+874QaZ/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RDC+sYAAADeAAAADwAAAAAAAAAAAAAA&#10;AACfAgAAZHJzL2Rvd25yZXYueG1sUEsFBgAAAAAEAAQA9wAAAJIDAAAAAA==&#10;">
                    <v:imagedata r:id="rId459" o:title=""/>
                  </v:shape>
                </v:group>
                <v:group id="Group 173" o:spid="_x0000_s1197" style="position:absolute;left:8036;top:3455;width:3;height:91" coordorigin="8036,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a0pDMQAAADeAAAADwAAAGRycy9kb3ducmV2LnhtbERPS4vCMBC+C/sfwizs&#10;TdO6qEs1ioi7eBDBByzehmZsi82kNLGt/94Igrf5+J4zW3SmFA3VrrCsIB5EIIhTqwvOFJyOv/0f&#10;EM4jaywtk4I7OVjMP3ozTLRteU/NwWcihLBLUEHufZVI6dKcDLqBrYgDd7G1QR9gnUldYxvCTSmH&#10;UTSWBgsODTlWtMopvR5uRsFfi+3yO1432+tldT8fR7v/bUxKfX12yykIT51/i1/ujQ7zJ6Px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a0pDMQAAADeAAAA&#10;DwAAAAAAAAAAAAAAAACqAgAAZHJzL2Rvd25yZXYueG1sUEsFBgAAAAAEAAQA+gAAAJsDAAAAAA==&#10;">
                  <v:shape id="Freeform 174" o:spid="_x0000_s1198" style="position:absolute;left:8036;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h5asUA&#10;AADeAAAADwAAAGRycy9kb3ducmV2LnhtbERP22rCQBB9F/yHZQRfpG60NS2pq4gilCJi03zANDtN&#10;gtnZmN2a9O+7BcG3OZzrLNe9qcWVWldZVjCbRiCIc6srLhRkn/uHFxDOI2usLZOCX3KwXg0HS0y0&#10;7fiDrqkvRAhhl6CC0vsmkdLlJRl0U9sQB+7btgZ9gG0hdYtdCDe1nEdRLA1WHBpKbGhbUn5Of4wC&#10;U+27w645PmWYndKviX0vfHpRajzqN68gPPX+Lr6533SY/7yIH+H/nXCD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uHlqxQAAAN4AAAAPAAAAAAAAAAAAAAAAAJgCAABkcnMv&#10;ZG93bnJldi54bWxQSwUGAAAAAAQABAD1AAAAigMAAAAA&#10;" path="m3,l,,,91r3,l3,e" filled="f" stroked="f">
                    <v:path arrowok="t" o:connecttype="custom" o:connectlocs="3,3455;0,3455;0,3546;3,3546;3,3455" o:connectangles="0,0,0,0,0"/>
                  </v:shape>
                </v:group>
                <v:group id="Group 175" o:spid="_x0000_s1199" style="position:absolute;left:8203;top:3455;width:2;height:91" coordorigin="8203,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QgU48UAAADeAAAADwAAAGRycy9kb3ducmV2LnhtbERPS2vCQBC+C/6HZQRv&#10;dRNbH0RXEWlLDyL4APE2ZMckmJ0N2TWJ/75bKHibj+85y3VnStFQ7QrLCuJRBII4tbrgTMH59PU2&#10;B+E8ssbSMil4koP1qt9bYqJtywdqjj4TIYRdggpy76tESpfmZNCNbEUcuJutDfoA60zqGtsQbko5&#10;jqKpNFhwaMixom1O6f34MAq+W2w37/Fns7vfts/rabK/7GJSajjoNgsQnjr/Ev+7f3SYP5tMP+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IFOPFAAAA3gAA&#10;AA8AAAAAAAAAAAAAAAAAqgIAAGRycy9kb3ducmV2LnhtbFBLBQYAAAAABAAEAPoAAACcAwAAAAA=&#10;">
                  <v:shape id="Freeform 176" o:spid="_x0000_s1200" style="position:absolute;left:8203;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BP9cUA&#10;AADeAAAADwAAAGRycy9kb3ducmV2LnhtbESPwWrDMBBE74X8g9hAb7HsQhzjRgmh1JCe0jr9gMXa&#10;WCbWyliq7f59VSj0tsvMzpvdHxfbi4lG3zlWkCUpCOLG6Y5bBZ/XalOA8AFZY++YFHyTh+Nh9bDH&#10;UruZP2iqQytiCPsSFZgQhlJK3xiy6BM3EEft5kaLIa5jK/WIcwy3vXxK01xa7DgSDA70Yqi51182&#10;QuR8r4r3S/YWCvl6NpRfBkSlHtfL6RlEoCX8m/+uzzrW323zLfy+E2e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wE/1xQAAAN4AAAAPAAAAAAAAAAAAAAAAAJgCAABkcnMv&#10;ZG93bnJldi54bWxQSwUGAAAAAAQABAD1AAAAigMAAAAA&#10;" path="m1,l,,,91r1,l1,e" filled="f" stroked="f">
                    <v:path arrowok="t" o:connecttype="custom" o:connectlocs="1,3455;0,3455;0,3546;1,3546;1,3455" o:connectangles="0,0,0,0,0"/>
                  </v:shape>
                </v:group>
                <v:group id="Group 177" o:spid="_x0000_s1201" style="position:absolute;left:8039;top:3455;width:2;height:91" coordorigin="803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pYvD8QAAADeAAAADwAAAGRycy9kb3ducmV2LnhtbERPTWvCQBC9F/wPywi9&#10;1U0UU4muIqKlBylUBfE2ZMckmJ0N2TWJ/74rCL3N433OYtWbSrTUuNKygngUgSDOrC45V3A67j5m&#10;IJxH1lhZJgUPcrBaDt4WmGrb8S+1B5+LEMIuRQWF93UqpcsKMuhGtiYO3NU2Bn2ATS51g10IN5Uc&#10;R1EiDZYcGgqsaVNQdjvcjYKvDrv1JN62+9t187gcpz/nfUxKvQ/79RyEp97/i1/ubx3mf06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pYvD8QAAADeAAAA&#10;DwAAAAAAAAAAAAAAAACqAgAAZHJzL2Rvd25yZXYueG1sUEsFBgAAAAAEAAQA+gAAAJsDAAAAAA==&#10;">
                  <v:shape id="Freeform 178" o:spid="_x0000_s1202" style="position:absolute;left:803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50GcMA&#10;AADeAAAADwAAAGRycy9kb3ducmV2LnhtbESP3YrCMBCF7wXfIYzgnaYuWEs1yiIK7pW/DzA0s02x&#10;mZQma+vbmwXBuxnOmfOdWW16W4sHtb5yrGA2TUAQF05XXCq4XfeTDIQPyBprx6TgSR426+Fghbl2&#10;HZ/pcQmliCHsc1RgQmhyKX1hyKKfuoY4ar+utRji2pZSt9jFcFvLryRJpcWKI8FgQ1tDxf3yZyNE&#10;dvd9djrOfkImdwdD6bFBVGo86r+XIAL14WN+Xx90rL+Ypwv4fyfO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F50GcMAAADeAAAADwAAAAAAAAAAAAAAAACYAgAAZHJzL2Rv&#10;d25yZXYueG1sUEsFBgAAAAAEAAQA9QAAAIgDAAAAAA==&#10;" path="m1,l,,,91r1,l1,e" filled="f" stroked="f">
                    <v:path arrowok="t" o:connecttype="custom" o:connectlocs="1,3455;0,3455;0,3546;1,3546;1,3455" o:connectangles="0,0,0,0,0"/>
                  </v:shape>
                </v:group>
                <v:group id="Group 179" o:spid="_x0000_s1203" style="position:absolute;left:8200;top:3455;width:3;height:91" coordorigin="820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RFHubIAAAA&#10;3gAAAA8AAAAAAAAAAAAAAAAAqgIAAGRycy9kb3ducmV2LnhtbFBLBQYAAAAABAAEAPoAAACfAwAA&#10;AAA=&#10;">
                  <v:shape id="Freeform 180" o:spid="_x0000_s1204" style="position:absolute;left:820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BOgMUA&#10;AADeAAAADwAAAGRycy9kb3ducmV2LnhtbERP22rCQBB9L/gPywh9KWZjsdpGV5EWQYqIxnzAmB2T&#10;YHY2zW5N+vfdQsG3OZzrLFa9qcWNWldZVjCOYhDEudUVFwqy02b0CsJ5ZI21ZVLwQw5Wy8HDAhNt&#10;Oz7SLfWFCCHsElRQet8kUrq8JIMusg1x4C62NegDbAupW+xCuKnlcxxPpcGKQ0OJDb2XlF/Tb6PA&#10;VJtu99HsJxlmh/T8ZD8Ln34p9Tjs13MQnnp/F/+7tzrMn71M3+DvnXC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UE6AxQAAAN4AAAAPAAAAAAAAAAAAAAAAAJgCAABkcnMv&#10;ZG93bnJldi54bWxQSwUGAAAAAAQABAD1AAAAigMAAAAA&#10;" path="m3,l,,,91r3,l3,e" filled="f" stroked="f">
                    <v:path arrowok="t" o:connecttype="custom" o:connectlocs="3,3455;0,3455;0,3546;3,3546;3,3455" o:connectangles="0,0,0,0,0"/>
                  </v:shape>
                </v:group>
                <v:group id="Group 181" o:spid="_x0000_s1205" style="position:absolute;left:8040;top:3455;width:3;height:91" coordorigin="804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qhD3IAAAA&#10;3gAAAA8AAAAAAAAAAAAAAAAAqgIAAGRycy9kb3ducmV2LnhtbFBLBQYAAAAABAAEAPoAAACfAwAA&#10;AAA=&#10;">
                  <v:shape id="Freeform 182" o:spid="_x0000_s1206" style="position:absolute;left:804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UW8QA&#10;AADeAAAADwAAAGRycy9kb3ducmV2LnhtbERP22rCQBB9F/yHZYS+FN0orUp0FakIpYhozAeM2TEJ&#10;ZmfT7Nakf+8WCr7N4Vxnue5MJe7UuNKygvEoAkGcWV1yriA974ZzEM4ja6wsk4JfcrBe9XtLjLVt&#10;+UT3xOcihLCLUUHhfR1L6bKCDLqRrYkDd7WNQR9gk0vdYBvCTSUnUTSVBksODQXW9FFQdkt+jAJT&#10;7tr9tj68pZgek8ur/cp98q3Uy6DbLEB46vxT/O/+1GH+7H02hr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1FvEAAAA3gAAAA8AAAAAAAAAAAAAAAAAmAIAAGRycy9k&#10;b3ducmV2LnhtbFBLBQYAAAAABAAEAPUAAACJAwAAAAA=&#10;" path="m3,l,,,91r3,l3,e" filled="f" stroked="f">
                    <v:path arrowok="t" o:connecttype="custom" o:connectlocs="3,3455;0,3455;0,3546;3,3546;3,3455" o:connectangles="0,0,0,0,0"/>
                  </v:shape>
                </v:group>
                <v:group id="Group 183" o:spid="_x0000_s1207" style="position:absolute;left:8198;top:3455;width:2;height:91" coordorigin="819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S/0cQAAADeAAAADwAAAGRycy9kb3ducmV2LnhtbERPS4vCMBC+C/sfwizs&#10;TdO6qEs1ioi7eBDBByzehmZsi82kNLGt/94Igrf5+J4zW3SmFA3VrrCsIB5EIIhTqwvOFJyOv/0f&#10;EM4jaywtk4I7OVjMP3ozTLRteU/NwWcihLBLUEHufZVI6dKcDLqBrYgDd7G1QR9gnUldYxvCTSmH&#10;UTSWBgsODTlWtMopvR5uRsFfi+3yO1432+tldT8fR7v/bUxKfX12yykIT51/i1/ujQ7zJ6PJ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HS/0cQAAADeAAAA&#10;DwAAAAAAAAAAAAAAAACqAgAAZHJzL2Rvd25yZXYueG1sUEsFBgAAAAAEAAQA+gAAAJsDAAAAAA==&#10;">
                  <v:shape id="Freeform 184" o:spid="_x0000_s1208" style="position:absolute;left:819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zkx8MA&#10;AADeAAAADwAAAGRycy9kb3ducmV2LnhtbESP3YrCMBCF7xd8hzCCd2vqymqpRpFFwb3y9wGGZmyK&#10;zaQ00da3N4Lg3QznzPnOzJedrcSdGl86VjAaJiCIc6dLLhScT5vvFIQPyBorx6TgQR6Wi97XHDPt&#10;Wj7Q/RgKEUPYZ6jAhFBnUvrckEU/dDVx1C6usRji2hRSN9jGcFvJnySZSIslR4LBmv4M5dfjzUaI&#10;bK+bdL8b/YdUrreGJrsaUalBv1vNQATqwsf8vt7qWH/6Ox3D6504g1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zkx8MAAADeAAAADwAAAAAAAAAAAAAAAACYAgAAZHJzL2Rv&#10;d25yZXYueG1sUEsFBgAAAAAEAAQA9QAAAIgDAAAAAA==&#10;" path="m2,l,,,91r2,l2,e" filled="f" stroked="f">
                    <v:path arrowok="t" o:connecttype="custom" o:connectlocs="2,3455;0,3455;0,3546;2,3546;2,3455" o:connectangles="0,0,0,0,0"/>
                  </v:shape>
                  <v:shape id="Picture 185" o:spid="_x0000_s1209" type="#_x0000_t75" style="position:absolute;left:8043;top:3455;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37NrFAAAA3gAAAA8AAABkcnMvZG93bnJldi54bWxET99rwjAQfh/4P4QTfJup1umoRpHBQHAO&#10;VpW9Hs3ZFJtLaWKt//0yGOztPr6ft9r0thYdtb5yrGAyTkAQF05XXCo4Hd+fX0H4gKyxdkwKHuRh&#10;sx48rTDT7s5f1OWhFDGEfYYKTAhNJqUvDFn0Y9cQR+7iWoshwraUusV7DLe1nCbJXFqsODYYbOjN&#10;UHHNb1ZBer58HOp0dzylpiv3+H075NtPpUbDfrsEEagP/+I/907H+YuXxQx+34k3yP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t+zaxQAAAN4AAAAPAAAAAAAAAAAAAAAA&#10;AJ8CAABkcnMvZG93bnJldi54bWxQSwUGAAAAAAQABAD3AAAAkQMAAAAA&#10;">
                    <v:imagedata r:id="rId460" o:title=""/>
                  </v:shape>
                  <v:shape id="Picture 186" o:spid="_x0000_s1210" type="#_x0000_t75" style="position:absolute;left:8045;top:3455;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W7qPGAAAA3gAAAA8AAABkcnMvZG93bnJldi54bWxET0trwkAQvhf8D8sI3uqmpVZJXUWEQrGl&#10;9XWwt2l2kg1mZ0N2G6O/visUvM3H95zpvLOVaKnxpWMFD8MEBHHmdMmFgv3u9X4CwgdkjZVjUnAm&#10;D/NZ726KqXYn3lC7DYWIIexTVGBCqFMpfWbIoh+6mjhyuWsshgibQuoGTzHcVvIxSZ6lxZJjg8Ga&#10;loay4/bXKpDv34eWnj4/VpuvfPlj1hfKw0WpQb9bvIAI1IWb+N/9puP88Wg8gus78QY5+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Rbuo8YAAADeAAAADwAAAAAAAAAAAAAA&#10;AACfAgAAZHJzL2Rvd25yZXYueG1sUEsFBgAAAAAEAAQA9wAAAJIDAAAAAA==&#10;">
                    <v:imagedata r:id="rId461" o:title=""/>
                  </v:shape>
                  <v:shape id="Picture 187" o:spid="_x0000_s1211" type="#_x0000_t75" style="position:absolute;left:8048;top:3455;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0KTDCAAAA3gAAAA8AAABkcnMvZG93bnJldi54bWxET0uLwjAQvi/4H8II3tZUxQfVKCKKC8KC&#10;1Yu3oRnbYjMJTdT6782CsLf5+J6zWLWmFg9qfGVZwaCfgCDOra64UHA+7b5nIHxA1lhbJgUv8rBa&#10;dr4WmGr75CM9slCIGMI+RQVlCC6V0uclGfR964gjd7WNwRBhU0jd4DOGm1oOk2QiDVYcG0p0tCkp&#10;v2V3o+BIL+l+D9nQmYG/tNVsv7XjkVK9bruegwjUhn/xx/2j4/zpeDqBv3fiDXL5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dCkwwgAAAN4AAAAPAAAAAAAAAAAAAAAAAJ8C&#10;AABkcnMvZG93bnJldi54bWxQSwUGAAAAAAQABAD3AAAAjgMAAAAA&#10;">
                    <v:imagedata r:id="rId462" o:title=""/>
                  </v:shape>
                  <v:shape id="Picture 188" o:spid="_x0000_s1212" type="#_x0000_t75" style="position:absolute;left:8050;top:3455;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4jKvCAAAA3gAAAA8AAABkcnMvZG93bnJldi54bWxET02LwjAQvS/4H8II3tZUxa1Uo4isKCws&#10;WL14G5qxLTaT0GS1/nuzIHibx/ucxaozjbhR62vLCkbDBARxYXXNpYLTcfs5A+EDssbGMil4kIfV&#10;svexwEzbOx/olodSxBD2GSqoQnCZlL6oyKAfWkccuYttDYYI21LqFu8x3DRynCRf0mDNsaFCR5uK&#10;imv+ZxQc6CHd708+dmbkz109233b6USpQb9bz0EE6sJb/HLvdZyfTtMU/t+JN8jl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6OIyrwgAAAN4AAAAPAAAAAAAAAAAAAAAAAJ8C&#10;AABkcnMvZG93bnJldi54bWxQSwUGAAAAAAQABAD3AAAAjgMAAAAA&#10;">
                    <v:imagedata r:id="rId462" o:title=""/>
                  </v:shape>
                  <v:shape id="Picture 189" o:spid="_x0000_s1213" type="#_x0000_t75" style="position:absolute;left:8052;top:3455;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nGNnGAAAA3gAAAA8AAABkcnMvZG93bnJldi54bWxEj0FrwkAQhe8F/8MyQm91o8Uq0VWkVFoQ&#10;CkYv3obsmASzs0t21fjvO4eCtxnem/e+Wa5716obdbHxbGA8ykARl942XBk4HrZvc1AxIVtsPZOB&#10;B0VYrwYvS8ytv/OebkWqlIRwzNFAnVLItY5lTQ7jyAdi0c6+c5hk7SptO7xLuGv1JMs+tMOGpaHG&#10;QJ81lZfi6gzs6aHD766YBDeOp76Zf3/56bsxr8N+swCVqE9P8//1jxX82XQmvPKOzKB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6cY2cYAAADeAAAADwAAAAAAAAAAAAAA&#10;AACfAgAAZHJzL2Rvd25yZXYueG1sUEsFBgAAAAAEAAQA9wAAAJIDAAAAAA==&#10;">
                    <v:imagedata r:id="rId462" o:title=""/>
                  </v:shape>
                  <v:shape id="Picture 190" o:spid="_x0000_s1214" type="#_x0000_t75" style="position:absolute;left:8054;top:3455;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rvULEAAAA3gAAAA8AAABkcnMvZG93bnJldi54bWxET01rwkAQvQv9D8sUvOkmSqpG11BKRaFQ&#10;MO2ltyE7TUKzs0t2q8m/dwsFb/N4n7MrBtOJC/W+tawgnScgiCurW64VfH4cZmsQPiBr7CyTgpE8&#10;FPuHyQ5zba98pksZahFD2OeooAnB5VL6qiGDfm4dceS+bW8wRNjXUvd4jeGmk4skeZIGW44NDTp6&#10;aaj6KX+NgjON0r2/lQtnUv81tOvjq82WSk0fh+ctiEBDuIv/3Scd56+y1Qb+3ok3yP0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TrvULEAAAA3gAAAA8AAAAAAAAAAAAAAAAA&#10;nwIAAGRycy9kb3ducmV2LnhtbFBLBQYAAAAABAAEAPcAAACQAwAAAAA=&#10;">
                    <v:imagedata r:id="rId462" o:title=""/>
                  </v:shape>
                  <v:shape id="Picture 191" o:spid="_x0000_s1215" type="#_x0000_t75" style="position:absolute;left:8057;top:3455;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QVRbHAAAA3gAAAA8AAABkcnMvZG93bnJldi54bWxEj0FPwzAMhe9I+w+RJ3Fj6ZBgoyybEAKx&#10;IxTExs1qTFuWOCUJXeHX4wMSN1t+fu99q83onRoopi6wgfmsAEVcB9txY+Dl+f5sCSplZIsuMBn4&#10;pgSb9eRkhaUNR36iocqNEhNOJRpoc+5LrVPdksc0Cz2x3N5D9JhljY22EY9i7p0+L4pL7bFjSWix&#10;p9uW6kP15Q0M+8dmi5V7C68PP7vPKxeLu4+FMafT8eYaVKYx/4v/vrdW6i8ulgIgOD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nQVRbHAAAA3gAAAA8AAAAAAAAAAAAA&#10;AAAAnwIAAGRycy9kb3ducmV2LnhtbFBLBQYAAAAABAAEAPcAAACTAwAAAAA=&#10;">
                    <v:imagedata r:id="rId463" o:title=""/>
                  </v:shape>
                  <v:shape id="Picture 192" o:spid="_x0000_s1216" type="#_x0000_t75" style="position:absolute;left:8059;top:3455;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c8I3FAAAA3gAAAA8AAABkcnMvZG93bnJldi54bWxET0tPAjEQvpP4H5ox8SZdSBBcKcQQiBx1&#10;NT5uk+2wu9hOl7YuK7/ekphwmy/fc+bL3hrRkQ+NYwWjYQaCuHS64UrB2+vmdgYiRGSNxjEp+KUA&#10;y8XVYI65dkd+oa6IlUghHHJUUMfY5lKGsiaLYeha4sTtnLcYE/SV1B6PKdwaOc6yO2mx4dRQY0ur&#10;msrv4scq6D6fqy0W5su9P50+DvfGZ+v9VKmb6/7xAUSkPl7E/+6tTvOnk9kIzu+kG+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nPCNxQAAAN4AAAAPAAAAAAAAAAAAAAAA&#10;AJ8CAABkcnMvZG93bnJldi54bWxQSwUGAAAAAAQABAD3AAAAkQMAAAAA&#10;">
                    <v:imagedata r:id="rId463" o:title=""/>
                  </v:shape>
                  <v:shape id="Picture 193" o:spid="_x0000_s1217" type="#_x0000_t75" style="position:absolute;left:8062;top:3455;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ObvrFAAAA3gAAAA8AAABkcnMvZG93bnJldi54bWxET0tPAjEQvpP4H5ox8SZdSRBcKcQYiBxx&#10;NT5uk+2wu9hOl7YuC7/ekphwmy/fc2aL3hrRkQ+NYwV3wwwEcel0w5WC97fV7RREiMgajWNScKQA&#10;i/nVYIa5dgd+pa6IlUghHHJUUMfY5lKGsiaLYeha4sRtnbcYE/SV1B4PKdwaOcqye2mx4dRQY0vP&#10;NZU/xa9V0H1tqjUW5tt9vJw+9w/GZ8vdRKmb6/7pEUSkPl7E/+61TvMn4+kIzu+kG+T8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Tm76xQAAAN4AAAAPAAAAAAAAAAAAAAAA&#10;AJ8CAABkcnMvZG93bnJldi54bWxQSwUGAAAAAAQABAD3AAAAkQMAAAAA&#10;">
                    <v:imagedata r:id="rId463" o:title=""/>
                  </v:shape>
                  <v:shape id="Picture 194" o:spid="_x0000_s1218" type="#_x0000_t75" style="position:absolute;left:8063;top:3455;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Cy2HFAAAA3gAAAA8AAABkcnMvZG93bnJldi54bWxET01PAjEQvZv4H5ox4SZdJQguFGIMBo64&#10;GoXbZDvsrrbTpa3L4q+3Jibe5uV9znzZWyM68qFxrOBmmIEgLp1uuFLw+vJ0PQURIrJG45gUnCnA&#10;cnF5McdcuxM/U1fESqQQDjkqqGNscylDWZPFMHQtceIOzluMCfpKao+nFG6NvM2yO2mx4dRQY0uP&#10;NZWfxZdV0O221QYLs3dv6+/3473x2epjotTgqn+YgYjUx3/xn3uj0/zJeDqC33fSDXLx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AsthxQAAAN4AAAAPAAAAAAAAAAAAAAAA&#10;AJ8CAABkcnMvZG93bnJldi54bWxQSwUGAAAAAAQABAD3AAAAkQMAAAAA&#10;">
                    <v:imagedata r:id="rId463" o:title=""/>
                  </v:shape>
                  <v:shape id="Picture 195" o:spid="_x0000_s1219" type="#_x0000_t75" style="position:absolute;left:8066;top:3455;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kmtfCAAAA3gAAAA8AAABkcnMvZG93bnJldi54bWxET81qAjEQvhd8hzBCbzWr2CqrUdQiLfSk&#10;7QMMybgb3EyWJO6ub28Khd7m4/ud9XZwjegoROtZwXRSgCDW3liuFPx8H1+WIGJCNth4JgV3irDd&#10;jJ7WWBrf84m6c6pEDuFYooI6pbaUMuqaHMaJb4kzd/HBYcowVNIE7HO4a+SsKN6kQ8u5ocaWDjXp&#10;6/nmFLzve9kt/FFrZ+Npr234+JoHpZ7Hw24FItGQ/sV/7k+T5y9el3P4fSffID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JJrXwgAAAN4AAAAPAAAAAAAAAAAAAAAAAJ8C&#10;AABkcnMvZG93bnJldi54bWxQSwUGAAAAAAQABAD3AAAAjgMAAAAA&#10;">
                    <v:imagedata r:id="rId464" o:title=""/>
                  </v:shape>
                  <v:shape id="Picture 196" o:spid="_x0000_s1220" type="#_x0000_t75" style="position:absolute;left:8068;top:3455;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53SHFAAAA3gAAAA8AAABkcnMvZG93bnJldi54bWxET9tqwkAQfS/0H5Yp+FY3rcRIdJW2UhAp&#10;eAcfh+yYhGZnQ3ZN4t93C4JvczjXmS16U4mWGldaVvA2jEAQZ1aXnCs4Hr5fJyCcR9ZYWSYFN3Kw&#10;mD8/zTDVtuMdtXufixDCLkUFhfd1KqXLCjLohrYmDtzFNgZ9gE0udYNdCDeVfI+isTRYcmgosKav&#10;grLf/dUoOCWfq2MSbbJ2fV7TSP5s4+WtU2rw0n9MQXjq/UN8d690mJ/Ekxj+3wk3y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ud0hxQAAAN4AAAAPAAAAAAAAAAAAAAAA&#10;AJ8CAABkcnMvZG93bnJldi54bWxQSwUGAAAAAAQABAD3AAAAkQMAAAAA&#10;">
                    <v:imagedata r:id="rId465" o:title=""/>
                  </v:shape>
                  <v:shape id="Picture 197" o:spid="_x0000_s1221" type="#_x0000_t75" style="position:absolute;left:8071;top:3455;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rQ1bGAAAA3gAAAA8AAABkcnMvZG93bnJldi54bWxET9tqwkAQfS/0H5Yp+FY3VjQSs5FWKYgU&#10;2noBH4fsmIRmZ0N2m8S/d4VC3+ZwrpOuBlOLjlpXWVYwGUcgiHOrKy4UHA/vzwsQziNrrC2Tgis5&#10;WGWPDykm2vb8Td3eFyKEsEtQQel9k0jp8pIMurFtiAN3sa1BH2BbSN1iH8JNLV+iaC4NVhwaSmxo&#10;XVL+s/81Ck7x2/YYR595tzvvaCo/vmaba6/U6Gl4XYLwNPh/8Z97q8P8eLaYw/2dcIPM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2tDVsYAAADeAAAADwAAAAAAAAAAAAAA&#10;AACfAgAAZHJzL2Rvd25yZXYueG1sUEsFBgAAAAAEAAQA9wAAAJIDAAAAAA==&#10;">
                    <v:imagedata r:id="rId465" o:title=""/>
                  </v:shape>
                  <v:shape id="Picture 198" o:spid="_x0000_s1222" type="#_x0000_t75" style="position:absolute;left:8072;top:3455;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n5s3FAAAA3gAAAA8AAABkcnMvZG93bnJldi54bWxET01rwkAQvRf8D8sI3urGikaiq7SVgoig&#10;tRZ6HLJjEszOhuyaxH/fFQRv83ifs1h1phQN1a6wrGA0jEAQp1YXnCk4/Xy9zkA4j6yxtEwKbuRg&#10;tey9LDDRtuVvao4+EyGEXYIKcu+rREqX5mTQDW1FHLizrQ36AOtM6hrbEG5K+RZFU2mw4NCQY0Wf&#10;OaWX49Uo+I0/Nqc42qfN9m9LY7k7TNa3VqlBv3ufg/DU+af44d7oMD+ezGK4vxNukM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J+bNxQAAAN4AAAAPAAAAAAAAAAAAAAAA&#10;AJ8CAABkcnMvZG93bnJldi54bWxQSwUGAAAAAAQABAD3AAAAkQMAAAAA&#10;">
                    <v:imagedata r:id="rId465" o:title=""/>
                  </v:shape>
                  <v:shape id="Picture 199" o:spid="_x0000_s1223" type="#_x0000_t75" style="position:absolute;left:8075;top:3455;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0Dr/HAAAA3gAAAA8AAABkcnMvZG93bnJldi54bWxEj81uwkAMhO+VeIeVkbiVDT8tKLAgVAm1&#10;B3og5cDRypokIuuNsluS9unxAYmbrRnPfF5ve1erG7Wh8mxgMk5AEefeVlwYOP3sX5egQkS2WHsm&#10;A38UYLsZvKwxtb7jI92yWCgJ4ZCigTLGJtU65CU5DGPfEIt28a3DKGtbaNtiJ+Gu1tMkedcOK5aG&#10;Ehv6KCm/Zr/OwDfPD/nxf9HtMjcLFNz5czY/GzMa9rsVqEh9fJof119W8BdvS+GVd2QGvbk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W0Dr/HAAAA3gAAAA8AAAAAAAAAAAAA&#10;AAAAnwIAAGRycy9kb3ducmV2LnhtbFBLBQYAAAAABAAEAPcAAACTAwAAAAA=&#10;">
                    <v:imagedata r:id="rId466" o:title=""/>
                  </v:shape>
                  <v:shape id="Picture 200" o:spid="_x0000_s1224" type="#_x0000_t75" style="position:absolute;left:8077;top:3455;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WrPnFAAAA3gAAAA8AAABkcnMvZG93bnJldi54bWxET01rwkAQvRf8D8sUvJS6UdBuo6uIIkgv&#10;xVTE3obsmIRmZ2N21fTfu0Kht3m8z5ktOluLK7W+cqxhOEhAEOfOVFxo2H9tXhUIH5AN1o5Jwy95&#10;WMx7TzNMjbvxjq5ZKEQMYZ+ihjKEJpXS5yVZ9APXEEfu5FqLIcK2kKbFWwy3tRwlyURarDg2lNjQ&#10;qqT8J7tYDf54lmG0n2T4ffhYL9X2RX2qi9b95245BRGoC//iP/fWxPlvY/UOj3fiDXJ+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Fqz5xQAAAN4AAAAPAAAAAAAAAAAAAAAA&#10;AJ8CAABkcnMvZG93bnJldi54bWxQSwUGAAAAAAQABAD3AAAAkQMAAAAA&#10;">
                    <v:imagedata r:id="rId467" o:title=""/>
                  </v:shape>
                  <v:shape id="Picture 201" o:spid="_x0000_s1225" type="#_x0000_t75" style="position:absolute;left:8080;top:3455;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1k7nIAAAA3gAAAA8AAABkcnMvZG93bnJldi54bWxEj0FrwkAQhe9C/8MyBS9SNxVqY+oqUimI&#10;l9JURG9DdpqEZmfT7Krx33cOgrcZ5s1775sve9eoM3Wh9mzgeZyAIi68rbk0sPv+eEpBhYhssfFM&#10;Bq4UYLl4GMwxs/7CX3TOY6nEhEOGBqoY20zrUFTkMIx9Syy3H985jLJ2pbYdXsTcNXqSJFPtsGZJ&#10;qLCl94qK3/zkDITDn46T3TTH4367XqWbUfqZnowZPvarN1CR+ngX3743Vuq/vswEQHBkBr34B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a9ZO5yAAAAN4AAAAPAAAAAAAAAAAA&#10;AAAAAJ8CAABkcnMvZG93bnJldi54bWxQSwUGAAAAAAQABAD3AAAAlAMAAAAA&#10;">
                    <v:imagedata r:id="rId467" o:title=""/>
                  </v:shape>
                  <v:shape id="Picture 202" o:spid="_x0000_s1226" type="#_x0000_t75" style="position:absolute;left:8082;top:3455;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5NiLGAAAA3gAAAA8AAABkcnMvZG93bnJldi54bWxET01rwkAQvRf6H5YpeCl1o6CN0U0QRZBe&#10;iqkUvQ3ZaRKanY3ZVdN/7woFb/N4n7PIetOIC3WutqxgNIxAEBdW11wq2H9t3mIQziNrbCyTgj9y&#10;kKXPTwtMtL3yji65L0UIYZeggsr7NpHSFRUZdEPbEgfux3YGfYBdKXWH1xBuGjmOoqk0WHNoqLCl&#10;VUXFb342CtzhJP14P83x+P2xXsbb1/gzPis1eOmXcxCeev8Q/7u3Osx/n8xGcH8n3CDT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bk2IsYAAADeAAAADwAAAAAAAAAAAAAA&#10;AACfAgAAZHJzL2Rvd25yZXYueG1sUEsFBgAAAAAEAAQA9wAAAJIDAAAAAA==&#10;">
                    <v:imagedata r:id="rId467" o:title=""/>
                  </v:shape>
                  <v:shape id="Picture 203" o:spid="_x0000_s1227" type="#_x0000_t75" style="position:absolute;left:8084;top:3455;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rqFXGAAAA3gAAAA8AAABkcnMvZG93bnJldi54bWxET01rwkAQvQv+h2UKvYhuDGjTmI1IiyC9&#10;FKOU9jZkxyQ0O5tmV03/vSsUepvH+5xsPZhWXKh3jWUF81kEgri0uuFKwfGwnSYgnEfW2FomBb/k&#10;YJ2PRxmm2l55T5fCVyKEsEtRQe19l0rpypoMupntiAN3sr1BH2BfSd3jNYSbVsZRtJQGGw4NNXb0&#10;UlP5XZyNAvf5I318XBb49fH2ukl2k+Q9OSv1+DBsViA8Df5f/Ofe6TD/afEcw/2dcIPM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WuoVcYAAADeAAAADwAAAAAAAAAAAAAA&#10;AACfAgAAZHJzL2Rvd25yZXYueG1sUEsFBgAAAAAEAAQA9wAAAJIDAAAAAA==&#10;">
                    <v:imagedata r:id="rId467" o:title=""/>
                  </v:shape>
                  <v:shape id="Picture 204" o:spid="_x0000_s1228" type="#_x0000_t75" style="position:absolute;left:8086;top:3455;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vaSXFAAAA3gAAAA8AAABkcnMvZG93bnJldi54bWxET99rwjAQfh/4P4QTfBkz1aHrqlHGxCEK&#10;Y9PBXo/mbIrNpTSp1v/eCIO93cf38+bLzlbiTI0vHSsYDRMQxLnTJRcKfg7rpxSED8gaK8ek4Eoe&#10;lovewxwz7S78Ted9KEQMYZ+hAhNCnUnpc0MW/dDVxJE7usZiiLAppG7wEsNtJcdJMpUWS44NBmt6&#10;N5Sf9q1VsMnl446rj8N2laZsWv35a75apQb97m0GIlAX/sV/7o2O818mr89wfyfeIB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L2klxQAAAN4AAAAPAAAAAAAAAAAAAAAA&#10;AJ8CAABkcnMvZG93bnJldi54bWxQSwUGAAAAAAQABAD3AAAAkQMAAAAA&#10;">
                    <v:imagedata r:id="rId468" o:title=""/>
                  </v:shape>
                  <v:shape id="Picture 205" o:spid="_x0000_s1229" type="#_x0000_t75" style="position:absolute;left:8089;top:3455;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G8VHFAAAA3gAAAA8AAABkcnMvZG93bnJldi54bWxET99rwjAQfh/4P4QTfBkzVabrqlHGxCEK&#10;Y9PBXo/mbIrNpTSp1v/eCIO93cf38+bLzlbiTI0vHSsYDRMQxLnTJRcKfg7rpxSED8gaK8ek4Eoe&#10;lovewxwz7S78Ted9KEQMYZ+hAhNCnUnpc0MW/dDVxJE7usZiiLAppG7wEsNtJcdJMpUWS44NBmt6&#10;N5Sf9q1VsMnl446rj8N2laZsWv35a75apQb97m0GIlAX/sV/7o2O818mr89wfyfeIB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xvFRxQAAAN4AAAAPAAAAAAAAAAAAAAAA&#10;AJ8CAABkcnMvZG93bnJldi54bWxQSwUGAAAAAAQABAD3AAAAkQMAAAAA&#10;">
                    <v:imagedata r:id="rId468" o:title=""/>
                  </v:shape>
                  <v:shape id="Picture 206" o:spid="_x0000_s1230" type="#_x0000_t75" style="position:absolute;left:8091;top:3455;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KVMrEAAAA3gAAAA8AAABkcnMvZG93bnJldi54bWxET9tqwkAQfS/0H5Yp+FJ0U0GN0VVKxSIV&#10;xBv4OmTHbGh2NmQ3mv59Vyj0bQ7nOvNlZytxo8aXjhW8DRIQxLnTJRcKzqd1PwXhA7LGyjEp+CEP&#10;y8Xz0xwz7e58oNsxFCKGsM9QgQmhzqT0uSGLfuBq4shdXWMxRNgUUjd4j+G2ksMkGUuLJccGgzV9&#10;GMq/j61VsMnl65arz9PXKk3ZtHp3MftWqd5L9z4DEagL/+I/90bH+ZPRdASPd+INcv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eKVMrEAAAA3gAAAA8AAAAAAAAAAAAAAAAA&#10;nwIAAGRycy9kb3ducmV2LnhtbFBLBQYAAAAABAAEAPcAAACQAwAAAAA=&#10;">
                    <v:imagedata r:id="rId468" o:title=""/>
                  </v:shape>
                  <v:shape id="Picture 207" o:spid="_x0000_s1231" type="#_x0000_t75" style="position:absolute;left:8094;top:3455;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Yyr3FAAAA3gAAAA8AAABkcnMvZG93bnJldi54bWxET9tqwkAQfRf6D8sUfJG6qaCm0VVKRZEK&#10;4qXQ1yE7ZkOzsyG70fTvuwXBtzmc68yXna3ElRpfOlbwOkxAEOdOl1wo+DqvX1IQPiBrrByTgl/y&#10;sFw89eaYaXfjI11PoRAxhH2GCkwIdSalzw1Z9ENXE0fu4hqLIcKmkLrBWwy3lRwlyURaLDk2GKzp&#10;w1D+c2qtgm0uBzuuNufPVZqyafX+2xxapfrP3fsMRKAuPMR391bH+dPx2wT+34k3yM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WMq9xQAAAN4AAAAPAAAAAAAAAAAAAAAA&#10;AJ8CAABkcnMvZG93bnJldi54bWxQSwUGAAAAAAQABAD3AAAAkQMAAAAA&#10;">
                    <v:imagedata r:id="rId468" o:title=""/>
                  </v:shape>
                  <v:shape id="Picture 208" o:spid="_x0000_s1232" type="#_x0000_t75" style="position:absolute;left:8095;top:3455;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xn8LHAAAA3gAAAA8AAABkcnMvZG93bnJldi54bWxET01PAjEQvZP4H5ox8WKky4qCK4UQDYF4&#10;MBH14G3cjtvV7bRpC6z/3pKYcJuX9zmzRW87sacQW8cKRsMCBHHtdMuNgrfX1dUUREzIGjvHpOCX&#10;IizmZ4MZVtod+IX229SIHMKxQgUmJV9JGWtDFuPQeeLMfblgMWUYGqkDHnK47WRZFLfSYsu5waCn&#10;B0P1z3ZnFZTr8Plsxr5cP/l0ffnx/j0N+lGpi/N+eQ8iUZ9O4n/3Ruf5k5u7CRzfyTfI+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Wxn8LHAAAA3gAAAA8AAAAAAAAAAAAA&#10;AAAAnwIAAGRycy9kb3ducmV2LnhtbFBLBQYAAAAABAAEAPcAAACTAwAAAAA=&#10;">
                    <v:imagedata r:id="rId469" o:title=""/>
                  </v:shape>
                  <v:shape id="Picture 209" o:spid="_x0000_s1233" type="#_x0000_t75" style="position:absolute;left:8098;top:3455;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ElhPIAAAA3gAAAA8AAABkcnMvZG93bnJldi54bWxEj81uwkAMhO+VeIeVkXqDDRU/acqCUqSq&#10;qBwQPw9gZd0katYbZRdIeXp8qNSbrRnPfF6ue9eoK3Wh9mxgMk5AERfe1lwaOJ8+RimoEJEtNp7J&#10;wC8FWK8GT0vMrL/xga7HWCoJ4ZChgSrGNtM6FBU5DGPfEov27TuHUdau1LbDm4S7Rr8kyVw7rFka&#10;KmxpU1Hxc7w4A3Wx/3q3s/wy2X/u7Gmap9v+nhrzPOzzN1CR+vhv/rveWsFfzF6FV96RGfTq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hRJYTyAAAAN4AAAAPAAAAAAAAAAAA&#10;AAAAAJ8CAABkcnMvZG93bnJldi54bWxQSwUGAAAAAAQABAD3AAAAlAMAAAAA&#10;">
                    <v:imagedata r:id="rId470" o:title=""/>
                  </v:shape>
                  <v:shape id="Picture 210" o:spid="_x0000_s1234" type="#_x0000_t75" style="position:absolute;left:8100;top:3455;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IM4jGAAAA3gAAAA8AAABkcnMvZG93bnJldi54bWxET81qwkAQvhd8h2UKvTUbpbYxuoYolEp7&#10;EI0PMGTHJDQ7G7IbTfv0rlDobT6+31llo2nFhXrXWFYwjWIQxKXVDVcKTsX7cwLCeWSNrWVS8EMO&#10;svXkYYWptlc+0OXoKxFC2KWooPa+S6V0ZU0GXWQ74sCdbW/QB9hXUvd4DeGmlbM4fpUGGw4NNXa0&#10;ran8Pg5GQVPuPzd6ng/T/ceXLl7yZDf+Jko9PY75EoSn0f+L/9w7Hea/zRcLuL8TbpDr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ggziMYAAADeAAAADwAAAAAAAAAAAAAA&#10;AACfAgAAZHJzL2Rvd25yZXYueG1sUEsFBgAAAAAEAAQA9wAAAJIDAAAAAA==&#10;">
                    <v:imagedata r:id="rId470" o:title=""/>
                  </v:shape>
                  <v:shape id="Picture 211" o:spid="_x0000_s1235" type="#_x0000_t75" style="position:absolute;left:8102;top:3455;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dbu7IAAAA3gAAAA8AAABkcnMvZG93bnJldi54bWxEj91qwkAQhe8F32GZgne6sfgTUleJBVHa&#10;C/HnAYbsNAnNzobsqmmf3rko9G6GOXPO+Vab3jXqTl2oPRuYThJQxIW3NZcGrpfdOAUVIrLFxjMZ&#10;+KEAm/VwsMLM+gef6H6OpRITDhkaqGJsM61DUZHDMPEtsdy+fOcwytqV2nb4EHPX6NckWWiHNUtC&#10;hS29V1R8n2/OQF0cP7Z2nt+mx/2nvczy9ND/psaMXvr8DVSkPv6L/74PVuovF4kACI7MoNd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sHW7uyAAAAN4AAAAPAAAAAAAAAAAA&#10;AAAAAJ8CAABkcnMvZG93bnJldi54bWxQSwUGAAAAAAQABAD3AAAAlAMAAAAA&#10;">
                    <v:imagedata r:id="rId470" o:title=""/>
                  </v:shape>
                  <v:shape id="Picture 212" o:spid="_x0000_s1236" type="#_x0000_t75" style="position:absolute;left:8105;top:3455;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y3XFAAAA3gAAAA8AAABkcnMvZG93bnJldi54bWxET81qwkAQvhd8h2UEb3WTYm1Is0osiMEe&#10;pKYPMGSnSTA7G7KrSfv0XaHQ23x8v5NtJ9OJGw2utawgXkYgiCurW64VfJb7xwSE88gaO8uk4Jsc&#10;bDezhwxTbUf+oNvZ1yKEsEtRQeN9n0rpqoYMuqXtiQP3ZQeDPsChlnrAMYSbTj5F0VoabDk0NNjT&#10;W0PV5Xw1CtrqdNzp5/wanw7vulzlSTH9JEot5lP+CsLT5P/Ff+5Ch/kv6yiG+zvhBrn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Uct1xQAAAN4AAAAPAAAAAAAAAAAAAAAA&#10;AJ8CAABkcnMvZG93bnJldi54bWxQSwUGAAAAAAQABAD3AAAAkQMAAAAA&#10;">
                    <v:imagedata r:id="rId470" o:title=""/>
                  </v:shape>
                  <v:shape id="Picture 213" o:spid="_x0000_s1237" type="#_x0000_t75" style="position:absolute;left:8106;top:3455;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gyszEAAAA3gAAAA8AAABkcnMvZG93bnJldi54bWxET01PwkAQvZv4HzZjwk127QFNYSFgNEKI&#10;h6KB66Q7tMXuTNNdoP5718TE27y8z5ktBt+qC/WhEbbwMDagiEtxDVcWPj9e759AhYjssBUmC98U&#10;YDG/vZlh7uTKBV12sVIphEOOFuoYu1zrUNbkMYylI07cUXqPMcG+0q7Hawr3rc6MmWiPDaeGGjt6&#10;rqn82p29hfeX1WFDxSoUpQRz2r7tZSuZtaO7YTkFFWmI/+I/99ql+Y8Tk8HvO+kGPf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gyszEAAAA3gAAAA8AAAAAAAAAAAAAAAAA&#10;nwIAAGRycy9kb3ducmV2LnhtbFBLBQYAAAAABAAEAPcAAACQAwAAAAA=&#10;">
                    <v:imagedata r:id="rId471" o:title=""/>
                  </v:shape>
                  <v:shape id="Picture 214" o:spid="_x0000_s1238" type="#_x0000_t75" style="position:absolute;left:8109;top:3455;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sb1fEAAAA3gAAAA8AAABkcnMvZG93bnJldi54bWxET01rwkAQvQv9D8sUvOluLWiJrlJLS1vE&#10;Q2yx1yE7TdJmZ0J21fTfu4LQ2zze5yxWvW/UkbpQC1u4GxtQxIW4mksLnx8vowdQISI7bITJwh8F&#10;WC1vBgvMnJw4p+MuliqFcMjQQhVjm2kdioo8hrG0xIn7ls5jTLArtevwlMJ9oyfGTLXHmlNDhS09&#10;VVT87g7ewvZ5/fVO+TrkhQTzs3ndy0Ym1g5v+8c5qEh9/Bdf3W8uzZ9NzT1c3kk36OUZ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sb1fEAAAA3gAAAA8AAAAAAAAAAAAAAAAA&#10;nwIAAGRycy9kb3ducmV2LnhtbFBLBQYAAAAABAAEAPcAAACQAwAAAAA=&#10;">
                    <v:imagedata r:id="rId471" o:title=""/>
                  </v:shape>
                  <v:shape id="Picture 215" o:spid="_x0000_s1239" type="#_x0000_t75" style="position:absolute;left:8111;top:3455;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F9yPEAAAA3gAAAA8AAABkcnMvZG93bnJldi54bWxET01rwkAQvQv9D8sUvOlupWiJrlJLS1vE&#10;Q2yx1yE7TdJmZ0J21fTfu4LQ2zze5yxWvW/UkbpQC1u4GxtQxIW4mksLnx8vowdQISI7bITJwh8F&#10;WC1vBgvMnJw4p+MuliqFcMjQQhVjm2kdioo8hrG0xIn7ls5jTLArtevwlMJ9oyfGTLXHmlNDhS09&#10;VVT87g7ewvZ5/fVO+TrkhQTzs3ndy0Ym1g5v+8c5qEh9/Bdf3W8uzZ9NzT1c3kk36OUZ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F9yPEAAAA3gAAAA8AAAAAAAAAAAAAAAAA&#10;nwIAAGRycy9kb3ducmV2LnhtbFBLBQYAAAAABAAEAPcAAACQAwAAAAA=&#10;">
                    <v:imagedata r:id="rId471" o:title=""/>
                  </v:shape>
                  <v:shape id="Picture 216" o:spid="_x0000_s1240" type="#_x0000_t75" style="position:absolute;left:8114;top:3455;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JUrjEAAAA3gAAAA8AAABkcnMvZG93bnJldi54bWxET01rwkAQvQv9D8sUvOluhWqJrlJLS1vE&#10;Q2yx1yE7TdJmZ0J21fTfu4LQ2zze5yxWvW/UkbpQC1u4GxtQxIW4mksLnx8vowdQISI7bITJwh8F&#10;WC1vBgvMnJw4p+MuliqFcMjQQhVjm2kdioo8hrG0xIn7ls5jTLArtevwlMJ9oyfGTLXHmlNDhS09&#10;VVT87g7ewvZ5/fVO+TrkhQTzs3ndy0Ym1g5v+8c5qEh9/Bdf3W8uzZ9NzT1c3kk36OUZ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kJUrjEAAAA3gAAAA8AAAAAAAAAAAAAAAAA&#10;nwIAAGRycy9kb3ducmV2LnhtbFBLBQYAAAAABAAEAPcAAACQAwAAAAA=&#10;">
                    <v:imagedata r:id="rId471" o:title=""/>
                  </v:shape>
                </v:group>
                <v:group id="Group 217" o:spid="_x0000_s1241" style="position:absolute;left:8116;top:3455;width:9;height:91" coordorigin="8116,3455" coordsize="9,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Gyr08UAAADeAAAADwAAAGRycy9kb3ducmV2LnhtbERPS2vCQBC+F/wPywi9&#10;1U0sjRJdRUTFgxR8gHgbsmMSzM6G7JrEf98tFHqbj+8582VvKtFS40rLCuJRBII4s7rkXMHlvP2Y&#10;gnAeWWNlmRS8yMFyMXibY6ptx0dqTz4XIYRdigoK7+tUSpcVZNCNbE0cuLttDPoAm1zqBrsQbio5&#10;jqJEGiw5NBRY07qg7HF6GgW7DrvVZ7xpD4/7+nU7f31fDzEp9T7sVzMQnnr/L/5z73WYP0m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xsq9PFAAAA3gAA&#10;AA8AAAAAAAAAAAAAAAAAqgIAAGRycy9kb3ducmV2LnhtbFBLBQYAAAAABAAEAPoAAACcAwAAAAA=&#10;">
                  <v:shape id="Freeform 218" o:spid="_x0000_s1242" style="position:absolute;left:8116;top:3455;width:9;height:91;visibility:visible;mso-wrap-style:square;v-text-anchor:top" coordsize="9,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8jDMQA&#10;AADeAAAADwAAAGRycy9kb3ducmV2LnhtbERPS2rDMBDdF3oHMYXuarmmOMWNEpKSQDdZ2OkBBmli&#10;u7FGxlJst6evAoHs5vG+s1zPthMjDb51rOA1SUEQa2darhV8H/cv7yB8QDbYOSYFv+RhvXp8WGJh&#10;3MQljVWoRQxhX6CCJoS+kNLrhiz6xPXEkTu5wWKIcKilGXCK4baTWZrm0mLLsaHBnj4b0ufqYhX8&#10;HE6XbrvTpdlWWc/096arzCn1/DRvPkAEmsNdfHN/mTh/kacLuL4Tb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vIwzEAAAA3gAAAA8AAAAAAAAAAAAAAAAAmAIAAGRycy9k&#10;b3ducmV2LnhtbFBLBQYAAAAABAAEAPUAAACJAwAAAAA=&#10;" path="m2,l,,,91r2,l2,e" filled="f" stroked="f">
                    <v:path arrowok="t" o:connecttype="custom" o:connectlocs="2,3455;0,3455;0,3546;2,3546;2,3455" o:connectangles="0,0,0,0,0"/>
                  </v:shape>
                  <v:shape id="Freeform 219" o:spid="_x0000_s1243" style="position:absolute;left:8116;top:3455;width:9;height:91;visibility:visible;mso-wrap-style:square;v-text-anchor:top" coordsize="9,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C3fsYA&#10;AADeAAAADwAAAGRycy9kb3ducmV2LnhtbESPQW/CMAyF70j7D5GRdoOUamJT1xSNaZO47EDZD7AS&#10;03ZrnKoJUPj1+DBpN1vv+b3P5WbyvTrTGLvABlbLDBSxDa7jxsD34XPxAiomZId9YDJwpQib6mFW&#10;YuHChfd0rlOjJIRjgQbalIZC62hb8hiXYSAW7RhGj0nWsdFuxIuE+17nWbbWHjuWhhYHem/J/tYn&#10;b+Dn63jqtx9277Z1PjDdnmydB2Me59PbK6hEU/o3/13vnOA/rzPhlXdkBl3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C3fsYAAADeAAAADwAAAAAAAAAAAAAAAACYAgAAZHJz&#10;L2Rvd25yZXYueG1sUEsFBgAAAAAEAAQA9QAAAIsDAAAAAA==&#10;" path="m9,l7,r,91l9,91,9,e" filled="f" stroked="f">
                    <v:path arrowok="t" o:connecttype="custom" o:connectlocs="9,3455;7,3455;7,3546;9,3546;9,3455" o:connectangles="0,0,0,0,0"/>
                  </v:shape>
                </v:group>
                <v:group id="Group 220" o:spid="_x0000_s1244" style="position:absolute;left:8118;top:3455;width:5;height:91" coordorigin="8118,3455" coordsize="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fM/ocUAAADeAAAADwAAAGRycy9kb3ducmV2LnhtbERPTWvCQBC9F/wPywje&#10;6iaK0UZXEbGlh1CoFkpvQ3ZMgtnZkF2T+O/dQqG3ebzP2ewGU4uOWldZVhBPIxDEudUVFwq+zq/P&#10;KxDOI2usLZOCOznYbUdPG0y17fmTupMvRAhhl6KC0vsmldLlJRl0U9sQB+5iW4M+wLaQusU+hJta&#10;zqIokQYrDg0lNnQoKb+ebkbBW4/9fh4fu+x6Odx/zouP7ywmpSbjYb8G4Wnw/+I/97sO85dJ9AK/&#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3zP6HFAAAA3gAA&#10;AA8AAAAAAAAAAAAAAAAAqgIAAGRycy9kb3ducmV2LnhtbFBLBQYAAAAABAAEAPoAAACcAwAAAAA=&#10;">
                  <v:shape id="Freeform 221" o:spid="_x0000_s1245" style="position:absolute;left:8118;top:3455;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BtjsYA&#10;AADeAAAADwAAAGRycy9kb3ducmV2LnhtbESPS2vDMBCE74H+B7GF3BLJDSTBjRL6CvRW8mjPW2tr&#10;G1srY6mJ/e+7h0Juu+zszHyb3eBbdaE+1oEtZHMDirgIrubSwvm0n61BxYTssA1MFkaKsNveTTaY&#10;u3DlA12OqVRiwjFHC1VKXa51LCryGOehI5bbT+g9Jln7Urser2LuW/1gzFJ7rFkSKuzopaKiOf56&#10;C8/pK/v43r+acfxcnJo3E9vmUFg7vR+eHkElGtJN/P/97qT+apkJgODIDHr7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1BtjsYAAADeAAAADwAAAAAAAAAAAAAAAACYAgAAZHJz&#10;L2Rvd25yZXYueG1sUEsFBgAAAAAEAAQA9QAAAIsDAAAAAA==&#10;" path="m2,l,,,91r2,l2,e" filled="f" stroked="f">
                    <v:path arrowok="t" o:connecttype="custom" o:connectlocs="2,3455;0,3455;0,3546;2,3546;2,3455" o:connectangles="0,0,0,0,0"/>
                  </v:shape>
                  <v:shape id="Freeform 222" o:spid="_x0000_s1246" style="position:absolute;left:8118;top:3455;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zIFcMA&#10;AADeAAAADwAAAGRycy9kb3ducmV2LnhtbERPS2vCQBC+F/oflil4q7tRUImuUrVCb+KjPY/ZaRKS&#10;nQ3ZrSb/visI3ubje85i1dlaXKn1pWMNyVCBIM6cKTnXcD7t3mcgfEA2WDsmDT15WC1fXxaYGnfj&#10;A12PIRcxhH2KGooQmlRKnxVk0Q9dQxy5X9daDBG2uTQt3mK4reVIqYm0WHJsKLChTUFZdfyzGtbh&#10;J9lfdlvV99/jU/WpfF0dMq0Hb93HHESgLjzFD/eXifOnkySB+zvxBr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zIFcMAAADeAAAADwAAAAAAAAAAAAAAAACYAgAAZHJzL2Rv&#10;d25yZXYueG1sUEsFBgAAAAAEAAQA9QAAAIgDAAAAAA==&#10;" path="m5,l2,r,91l5,91,5,e" filled="f" stroked="f">
                    <v:path arrowok="t" o:connecttype="custom" o:connectlocs="5,3455;2,3455;2,3546;5,3546;5,3455" o:connectangles="0,0,0,0,0"/>
                  </v:shape>
                </v:group>
                <v:group id="Group 223" o:spid="_x0000_s1247" style="position:absolute;left:8098;top:3471;width:24;height:2" coordorigin="8098,347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o47DcQAAADeAAAADwAAAGRycy9kb3ducmV2LnhtbERPTYvCMBC9C/sfwix4&#10;07SKunSNIrIuexBBXRBvQzO2xWZSmtjWf28Ewds83ufMl50pRUO1KywriIcRCOLU6oIzBf/HzeAL&#10;hPPIGkvLpOBODpaLj94cE21b3lNz8JkIIewSVJB7XyVSujQng25oK+LAXWxt0AdYZ1LX2IZwU8pR&#10;FE2lwYJDQ44VrXNKr4ebUfDbYrsaxz/N9npZ38/Hye60jUmp/me3+gbhqfNv8cv9p8P82TQ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o47DcQAAADeAAAA&#10;DwAAAAAAAAAAAAAAAACqAgAAZHJzL2Rvd25yZXYueG1sUEsFBgAAAAAEAAQA+gAAAJsDAAAAAA==&#10;">
                  <v:shape id="Freeform 224" o:spid="_x0000_s1248" style="position:absolute;left:8098;top:347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h0ZMQA&#10;AADeAAAADwAAAGRycy9kb3ducmV2LnhtbERPTWvCQBC9C/0PyxR6Ed1YJWp0lVIoCD1VvXgbs2M2&#10;NTsbsmsS/71bKHibx/uc9ba3lWip8aVjBZNxAoI4d7rkQsHx8DVagPABWWPlmBTcycN28zJYY6Zd&#10;xz/U7kMhYgj7DBWYEOpMSp8bsujHriaO3MU1FkOETSF1g10Mt5V8T5JUWiw5Nhis6dNQft3frIKd&#10;N1fq8tvw2NMwnf0uv0/39qzU22v/sQIRqA9P8b97p+P8eTqZwt878Qa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4dGTEAAAA3gAAAA8AAAAAAAAAAAAAAAAAmAIAAGRycy9k&#10;b3ducmV2LnhtbFBLBQYAAAAABAAEAPUAAACJAwAAAAA=&#10;" path="m,l24,r,1l,1,,e" filled="f" stroked="f">
                    <v:path arrowok="t" o:connecttype="custom" o:connectlocs="0,3471;24,3471;24,3472;0,3472;0,3471" o:connectangles="0,0,0,0,0"/>
                  </v:shape>
                </v:group>
                <v:group id="Group 225" o:spid="_x0000_s1249" style="position:absolute;left:8081;top:3470;width:19;height:3" coordorigin="8081,347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sG4sUAAADeAAAADwAAAGRycy9kb3ducmV2LnhtbERPS2vCQBC+F/oflil4&#10;001qjZK6ikhbPIjgA6S3ITsmwexsyG6T+O9dQehtPr7nzJe9qURLjSstK4hHEQjizOqScwWn4/dw&#10;BsJ5ZI2VZVJwIwfLxevLHFNtO95Te/C5CCHsUlRQeF+nUrqsIINuZGviwF1sY9AH2ORSN9iFcFPJ&#10;9yhKpMGSQ0OBNa0Lyq6HP6Pgp8NuNY6/2u31sr79Hie78zYmpQZv/eoThKfe/4uf7o0O86dJ/A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rBuLFAAAA3gAA&#10;AA8AAAAAAAAAAAAAAAAAqgIAAGRycy9kb3ducmV2LnhtbFBLBQYAAAAABAAEAPoAAACcAwAAAAA=&#10;">
                  <v:shape id="Freeform 226" o:spid="_x0000_s1250" style="position:absolute;left:8081;top:347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msM8UA&#10;AADeAAAADwAAAGRycy9kb3ducmV2LnhtbERPTWvCQBC9C/0PyxS86SZFrU1dxRpKexDFVD0P2WkS&#10;zM7G7Fbjv+8Khd7m8T5ntuhMLS7UusqygngYgSDOra64ULD/eh9MQTiPrLG2TApu5GAxf+jNMNH2&#10;yju6ZL4QIYRdggpK75tESpeXZNANbUMcuG/bGvQBtoXULV5DuKnlUxRNpMGKQ0OJDa1Kyk/Zj1Hw&#10;McrSt/U2Pph0vznX6fRlfJReqf5jt3wF4anz/+I/96cO858n8Rju74Qb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2awzxQAAAN4AAAAPAAAAAAAAAAAAAAAAAJgCAABkcnMv&#10;ZG93bnJldi54bWxQSwUGAAAAAAQABAD1AAAAigMAAAAA&#10;" path="m2,l,,,1,17,2r2,l19,1,2,e" filled="f" stroked="f">
                    <v:path arrowok="t" o:connecttype="custom" o:connectlocs="2,3470;0,3470;0,3471;17,3472;19,3472;19,3471;2,3470" o:connectangles="0,0,0,0,0,0,0"/>
                  </v:shape>
                </v:group>
                <v:group id="Group 227" o:spid="_x0000_s1251" style="position:absolute;left:8067;top:3468;width:16;height:4" coordorigin="8067,346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bU9DsUAAADeAAAADwAAAGRycy9kb3ducmV2LnhtbERPS2vCQBC+F/wPywi9&#10;1U0sjRJdRUTFgxR8gHgbsmMSzM6G7JrEf98tFHqbj+8582VvKtFS40rLCuJRBII4s7rkXMHlvP2Y&#10;gnAeWWNlmRS8yMFyMXibY6ptx0dqTz4XIYRdigoK7+tUSpcVZNCNbE0cuLttDPoAm1zqBrsQbio5&#10;jqJEGiw5NBRY07qg7HF6GgW7DrvVZ7xpD4/7+nU7f31fDzEp9T7sVzMQnnr/L/5z73WYP0n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1PQ7FAAAA3gAA&#10;AA8AAAAAAAAAAAAAAAAAqgIAAGRycy9kb3ducmV2LnhtbFBLBQYAAAAABAAEAPoAAACcAwAAAAA=&#10;">
                  <v:shape id="Freeform 228" o:spid="_x0000_s1252" style="position:absolute;left:8067;top:346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LXxcMA&#10;AADeAAAADwAAAGRycy9kb3ducmV2LnhtbERPTWvCQBC9C/6HZQq9md140JK6SqlYelVb0uM0O01C&#10;dmdDdtW0v74rCN7m8T5ntRmdFWcaQutZQ54pEMSVNy3XGj6Ou9kTiBCRDVrPpOGXAmzW08kKC+Mv&#10;vKfzIdYihXAoUEMTY19IGaqGHIbM98SJ+/GDw5jgUEsz4CWFOyvnSi2kw5ZTQ4M9vTZUdYeT09DJ&#10;P6u2rfou8719++xOpSq/WOvHh/HlGUSkMd7FN/e7SfOXi3wJ13fSD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YLXxcMAAADeAAAADwAAAAAAAAAAAAAAAACYAgAAZHJzL2Rv&#10;d25yZXYueG1sUEsFBgAAAAAEAAQA9QAAAIgDAAAAAA==&#10;" path="m2,l,,,2,14,3r2,l16,2,2,e" filled="f" stroked="f">
                    <v:path arrowok="t" o:connecttype="custom" o:connectlocs="2,3468;0,3468;0,3470;14,3471;16,3471;16,3470;2,3468" o:connectangles="0,0,0,0,0,0,0"/>
                  </v:shape>
                  <v:shape id="Picture 229" o:spid="_x0000_s1253" type="#_x0000_t75" style="position:absolute;left:8057;top:3466;width:12;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nii7JAAAA3gAAAA8AAABkcnMvZG93bnJldi54bWxEj09Lw0AQxe+C32EZwYvYTaz2T9ptKYpg&#10;6cm0oMchO01Ss7Nhd23jt3cOgrcZ3pv3frNcD65TZwqx9WwgH2WgiCtvW64NHPav9zNQMSFb7DyT&#10;gR+KsF5dXy2xsP7C73QuU60khGOBBpqU+kLrWDXkMI58Tyza0QeHSdZQaxvwIuGu0w9ZNtEOW5aG&#10;Bnt6bqj6Kr+dgfljvtntxuFw91S9nOg09tvy49OY25thswCVaEj/5r/rNyv400kuvPKOzKB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heeKLskAAADeAAAADwAAAAAAAAAA&#10;AAAAAACfAgAAZHJzL2Rvd25yZXYueG1sUEsFBgAAAAAEAAQA9wAAAJUDAAAAAA==&#10;">
                    <v:imagedata r:id="rId472" o:title=""/>
                  </v:shape>
                  <v:shape id="Picture 230" o:spid="_x0000_s1254" type="#_x0000_t75" style="position:absolute;left:8048;top:3464;width:11;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2ftZrCAAAA3gAAAA8AAABkcnMvZG93bnJldi54bWxET0uLwjAQvgv+hzCCtzXVg7rVKCoKunta&#10;H/ehGZtiM6lNtPXfbxYWvM3H95z5srWleFLtC8cKhoMEBHHmdMG5gvNp9zEF4QOyxtIxKXiRh+Wi&#10;25ljql3DP/Q8hlzEEPYpKjAhVKmUPjNk0Q9cRRy5q6sthgjrXOoamxhuSzlKkrG0WHBsMFjRxlB2&#10;Oz6sAr7e86/J/nLYfm+ajNfWJPdpq1S/165mIAK14S3+d+91nD8ZDz/h7514g1z8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n7WawgAAAN4AAAAPAAAAAAAAAAAAAAAAAJ8C&#10;AABkcnMvZG93bnJldi54bWxQSwUGAAAAAAQABAD3AAAAjgMAAAAA&#10;">
                    <v:imagedata r:id="rId473" o:title=""/>
                  </v:shape>
                </v:group>
                <v:group id="Group 231" o:spid="_x0000_s1255" style="position:absolute;left:8041;top:3462;width:8;height:4" coordorigin="8041,3462"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d8ylzIAAAA&#10;3gAAAA8AAAAAAAAAAAAAAAAAqgIAAGRycy9kb3ducmV2LnhtbFBLBQYAAAAABAAEAPoAAACfAwAA&#10;AAA=&#10;">
                  <v:shape id="Freeform 232" o:spid="_x0000_s1256" style="position:absolute;left:8041;top:3462;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lasIA&#10;AADeAAAADwAAAGRycy9kb3ducmV2LnhtbERP32vCMBB+H/g/hBvsZWhqYTqrUcZAmI9W9340Z1OX&#10;XGqT2e6/XwTBt/v4ft5qMzgrrtSFxrOC6SQDQVx53XCt4HjYjt9BhIis0XomBX8UYLMePa2w0L7n&#10;PV3LWIsUwqFABSbGtpAyVIYcholviRN38p3DmGBXS91hn8KdlXmWzaTDhlODwZY+DVU/5a9TcC77&#10;U764WPNm53zcYbCv2923Ui/Pw8cSRKQhPsR395dO8+ezfAq3d9INcv0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iVqwgAAAN4AAAAPAAAAAAAAAAAAAAAAAJgCAABkcnMvZG93&#10;bnJldi54bWxQSwUGAAAAAAQABAD1AAAAhwMAAAAA&#10;" path="m2,l,,,2,7,4r2,l9,2,2,e" filled="f" stroked="f">
                    <v:path arrowok="t" o:connecttype="custom" o:connectlocs="2,3462;0,3462;0,3464;7,3466;9,3466;9,3464;2,3462" o:connectangles="0,0,0,0,0,0,0"/>
                  </v:shape>
                </v:group>
                <v:group id="Group 233" o:spid="_x0000_s1257" style="position:absolute;left:8035;top:3461;width:8;height:4" coordorigin="8035,346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OLxsMQAAADeAAAA&#10;DwAAAAAAAAAAAAAAAACqAgAAZHJzL2Rvd25yZXYueG1sUEsFBgAAAAAEAAQA+gAAAJsDAAAAAA==&#10;">
                  <v:shape id="Freeform 234" o:spid="_x0000_s1258" style="position:absolute;left:8035;top:346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AehsMA&#10;AADeAAAADwAAAGRycy9kb3ducmV2LnhtbERP32vCMBB+H+x/CDfYy5ipHeqsRpGBMB/t3PvRnE23&#10;5FKbaLv/fhEE3+7j+3nL9eCsuFAXGs8KxqMMBHHldcO1gsPX9vUdRIjIGq1nUvBHAdarx4clFtr3&#10;vKdLGWuRQjgUqMDE2BZShsqQwzDyLXHijr5zGBPsaqk77FO4szLPsql02HBqMNjSh6Hqtzw7BT9l&#10;f8znJ2smdsaHHQb7st19K/X8NGwWICIN8S6+uT91mj+b5m9wfSfd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AehsMAAADeAAAADwAAAAAAAAAAAAAAAACYAgAAZHJzL2Rv&#10;d25yZXYueG1sUEsFBgAAAAAEAAQA9QAAAIgDAAAAAA==&#10;" path="m2,l,,,1,6,3r2,l8,1,2,e" filled="f" stroked="f">
                    <v:path arrowok="t" o:connecttype="custom" o:connectlocs="2,3461;0,3461;0,3462;6,3464;8,3464;8,3462;2,3461" o:connectangles="0,0,0,0,0,0,0"/>
                  </v:shape>
                </v:group>
                <v:group id="Group 235" o:spid="_x0000_s1259" style="position:absolute;left:8022;top:3458;width:15;height:5" coordorigin="8022,3458"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fMX8UAAADeAAAADwAAAGRycy9kb3ducmV2LnhtbERPS2vCQBC+F/wPywi9&#10;6Sa2VYmuIqKlBxF8gHgbsmMSzM6G7JrEf98tCL3Nx/ec+bIzpWiodoVlBfEwAkGcWl1wpuB82g6m&#10;IJxH1lhaJgVPcrBc9N7mmGjb8oGao89ECGGXoILc+yqR0qU5GXRDWxEH7mZrgz7AOpO6xjaEm1KO&#10;omgsDRYcGnKsaJ1Tej8+jILvFtvVR7xpdvfb+nk9fe0vu5iUeu93qxkIT53/F7/cPzrMn4xH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hHzF/FAAAA3gAA&#10;AA8AAAAAAAAAAAAAAAAAqgIAAGRycy9kb3ducmV2LnhtbFBLBQYAAAAABAAEAPoAAACcAwAAAAA=&#10;">
                  <v:shape id="Freeform 236" o:spid="_x0000_s1260" style="position:absolute;left:8022;top:3458;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6bzMQA&#10;AADeAAAADwAAAGRycy9kb3ducmV2LnhtbERPTWsCMRC9C/0PYQq9aVahtqxG0YJdwUu16nncjJvF&#10;zWRJom7/fVMoeJvH+5zpvLONuJEPtWMFw0EGgrh0uuZKwf571X8HESKyxsYxKfihAPPZU2+KuXZ3&#10;3tJtFyuRQjjkqMDE2OZShtKQxTBwLXHizs5bjAn6SmqP9xRuGznKsrG0WHNqMNjSh6HysrtaBZ+b&#10;0/L4ZYqT3xzK7cFclquiMEq9PHeLCYhIXXyI/91rnea/jUev8PdOukH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um8zEAAAA3gAAAA8AAAAAAAAAAAAAAAAAmAIAAGRycy9k&#10;b3ducmV2LnhtbFBLBQYAAAAABAAEAPUAAACJAwAAAAA=&#10;" path="m2,l,,,2,13,4r2,l15,3,2,e" filled="f" stroked="f">
                    <v:path arrowok="t" o:connecttype="custom" o:connectlocs="2,3458;0,3458;0,3460;13,3462;15,3462;15,3461;2,3458" o:connectangles="0,0,0,0,0,0,0"/>
                  </v:shape>
                </v:group>
                <v:group id="Group 237" o:spid="_x0000_s1261" style="position:absolute;left:8016;top:3457;width:8;height:3" coordorigin="8016,3457"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9n3s8QAAADeAAAADwAAAGRycy9kb3ducmV2LnhtbERPTWvCQBC9F/wPywi9&#10;6SaWphJdRUTFgwhVQbwN2TEJZmdDdk3iv+8WCr3N433OfNmbSrTUuNKygngcgSDOrC45V3A5b0dT&#10;EM4ja6wsk4IXOVguBm9zTLXt+Jvak89FCGGXooLC+zqV0mUFGXRjWxMH7m4bgz7AJpe6wS6Em0pO&#10;oiiRBksODQXWtC4oe5yeRsGuw271EW/aw+O+ft3On8frISal3of9agbCU+//xX/uvQ7zv5JJ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9n3s8QAAADeAAAA&#10;DwAAAAAAAAAAAAAAAACqAgAAZHJzL2Rvd25yZXYueG1sUEsFBgAAAAAEAAQA+gAAAJsDAAAAAA==&#10;">
                  <v:shape id="Freeform 238" o:spid="_x0000_s1262" style="position:absolute;left:8016;top:3457;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zDycQA&#10;AADeAAAADwAAAGRycy9kb3ducmV2LnhtbERPTWvCQBC9F/wPywje6qY5xJK6ig2tCJ7UHtrbmB2T&#10;YHY27K4a/fWuUPA2j/c503lvWnEm5xvLCt7GCQji0uqGKwU/u+/XdxA+IGtsLZOCK3mYzwYvU8y1&#10;vfCGzttQiRjCPkcFdQhdLqUvazLox7YjjtzBOoMhQldJ7fASw00r0yTJpMGGY0ONHRU1lcftySgo&#10;fncl4d5n6d/ta10sir1bfjqlRsN+8QEiUB+e4n/3Ssf5kyydwOOdeIO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cw8nEAAAA3gAAAA8AAAAAAAAAAAAAAAAAmAIAAGRycy9k&#10;b3ducmV2LnhtbFBLBQYAAAAABAAEAPUAAACJAwAAAAA=&#10;" path="m2,l,,,2,6,3r2,l8,1,2,e" filled="f" stroked="f">
                    <v:path arrowok="t" o:connecttype="custom" o:connectlocs="2,3457;0,3457;0,3459;6,3460;8,3460;8,3458;2,3457" o:connectangles="0,0,0,0,0,0,0"/>
                  </v:shape>
                  <v:shape id="Picture 239" o:spid="_x0000_s1263" type="#_x0000_t75" style="position:absolute;left:8008;top:3456;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e62THAAAA3gAAAA8AAABkcnMvZG93bnJldi54bWxEj09rwkAQxe9Cv8MyQm+6USSV6Cq2RYg9&#10;1T8Hj0N2TEKysyG71fTbdw5CbzO8N+/9Zr0dXKvu1Ifas4HZNAFFXHhbc2ngct5PlqBCRLbYeiYD&#10;vxRgu3kZrTGz/sFHup9iqSSEQ4YGqhi7TOtQVOQwTH1HLNrN9w6jrH2pbY8PCXetnidJqh3WLA0V&#10;dvRRUdGcfpyB8/5w+1rk798X13yWKRbXZpHmxryOh90KVKQh/puf17kV/Ld0LrzyjsygN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Se62THAAAA3gAAAA8AAAAAAAAAAAAA&#10;AAAAnwIAAGRycy9kb3ducmV2LnhtbFBLBQYAAAAABAAEAPcAAACTAwAAAAA=&#10;">
                    <v:imagedata r:id="rId474" o:title=""/>
                  </v:shape>
                  <v:shape id="Picture 240" o:spid="_x0000_s1264" type="#_x0000_t75" style="position:absolute;left:7999;top:3455;width:11;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STv/DAAAA3gAAAA8AAABkcnMvZG93bnJldi54bWxET0uLwjAQvi/4H8II3jRVpGo1iq4IdU++&#10;Dh6HZmxLm0lpstr99xthYW/z8T1ntelMLZ7UutKygvEoAkGcWV1yruB2PQznIJxH1lhbJgU/5GCz&#10;7n2sMNH2xWd6XnwuQgi7BBUU3jeJlC4ryKAb2YY4cA/bGvQBtrnULb5CuKnlJIpiabDk0FBgQ58F&#10;ZdXl2yi4Ho6Pr2m6O91Mtc9jzO7VNE6VGvS77RKEp87/i//cqQ7zZ/FkAe93wg1y/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9JO/8MAAADeAAAADwAAAAAAAAAAAAAAAACf&#10;AgAAZHJzL2Rvd25yZXYueG1sUEsFBgAAAAAEAAQA9wAAAI8DAAAAAA==&#10;">
                    <v:imagedata r:id="rId474" o:title=""/>
                  </v:shape>
                </v:group>
                <v:group id="Group 241" o:spid="_x0000_s1265" style="position:absolute;left:7990;top:3455;width:11;height:2" coordorigin="7990,3455"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KlXIHIAAAA&#10;3gAAAA8AAAAAAAAAAAAAAAAAqgIAAGRycy9kb3ducmV2LnhtbFBLBQYAAAAABAAEAPoAAACfAwAA&#10;AAA=&#10;">
                  <v:shape id="Freeform 242" o:spid="_x0000_s1266" style="position:absolute;left:7990;top:3455;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xdJsMA&#10;AADeAAAADwAAAGRycy9kb3ducmV2LnhtbERPS2vCQBC+F/wPywi91U3aEjW6ihQE6a0+0OOQHbPB&#10;7GzIrkn677sFwdt8fM9Zrgdbi45aXzlWkE4SEMSF0xWXCo6H7dsMhA/IGmvHpOCXPKxXo5cl5tr1&#10;/EPdPpQihrDPUYEJocml9IUhi37iGuLIXV1rMUTYllK32MdwW8v3JMmkxYpjg8GGvgwVt/3dKihO&#10;ybBL8XPen+euCxldzOH7otTreNgsQAQawlP8cO90nD/NPlL4fyfe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7xdJsMAAADeAAAADwAAAAAAAAAAAAAAAACYAgAAZHJzL2Rv&#10;d25yZXYueG1sUEsFBgAAAAAEAAQA9QAAAIgDAAAAAA==&#10;" path="m,l11,r,2l,2,,e" filled="f" stroked="f">
                    <v:path arrowok="t" o:connecttype="custom" o:connectlocs="0,3455;11,3455;11,3457;0,3457;0,3455" o:connectangles="0,0,0,0,0"/>
                  </v:shape>
                </v:group>
                <v:group id="Group 243" o:spid="_x0000_s1267" style="position:absolute;left:7980;top:3455;width:12;height:2" coordorigin="7980,3455"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TtnbcQAAADeAAAADwAAAGRycy9kb3ducmV2LnhtbERPS4vCMBC+C/6HMMLe&#10;1rTKqlSjiLjiQRZ8gHgbmrEtNpPSxLb++83Cgrf5+J6zWHWmFA3VrrCsIB5GIIhTqwvOFFzO358z&#10;EM4jaywtk4IXOVgt+70FJtq2fKTm5DMRQtglqCD3vkqkdGlOBt3QVsSBu9vaoA+wzqSusQ3hppSj&#10;KJpIgwWHhhwr2uSUPk5Po2DXYrsex9vm8LhvXrfz18/1EJNSH4NuPQfhqfNv8b97r8P86WQ8g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TtnbcQAAADeAAAA&#10;DwAAAAAAAAAAAAAAAACqAgAAZHJzL2Rvd25yZXYueG1sUEsFBgAAAAAEAAQA+gAAAJsDAAAAAA==&#10;">
                  <v:shape id="Freeform 244" o:spid="_x0000_s1268" style="position:absolute;left:7980;top:3455;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KI38IA&#10;AADeAAAADwAAAGRycy9kb3ducmV2LnhtbERPzYrCMBC+L/gOYQQvi6YqdKUaRRYUEQ+71QcYmrEt&#10;NpOSZGt9eyMIe5uP73dWm940oiPna8sKppMEBHFhdc2lgst5N16A8AFZY2OZFDzIw2Y9+Fhhpu2d&#10;f6nLQyliCPsMFVQhtJmUvqjIoJ/YljhyV+sMhghdKbXDeww3jZwlSSoN1hwbKmzpu6Lilv8ZBblO&#10;+5+TP+xlp6/meEubT5dMlRoN++0SRKA+/Ivf7oOO87/S+Rxe78Qb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8ojfwgAAAN4AAAAPAAAAAAAAAAAAAAAAAJgCAABkcnMvZG93&#10;bnJldi54bWxQSwUGAAAAAAQABAD1AAAAhwMAAAAA&#10;" path="m,l12,r,2l,2,,e" filled="f" stroked="f">
                    <v:path arrowok="t" o:connecttype="custom" o:connectlocs="0,3455;12,3455;12,3457;0,3457;0,3455" o:connectangles="0,0,0,0,0"/>
                  </v:shape>
                </v:group>
                <v:group id="Group 245" o:spid="_x0000_s1269" style="position:absolute;left:7947;top:3455;width:35;height:2" coordorigin="7947,3455"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5agsUAAADeAAAADwAAAGRycy9kb3ducmV2LnhtbERPS2vCQBC+F/wPywi9&#10;6SbaqkRXEamlBxF8gHgbsmMSzM6G7JrEf98tCL3Nx/ecxaozpWiodoVlBfEwAkGcWl1wpuB82g5m&#10;IJxH1lhaJgVPcrBa9t4WmGjb8oGao89ECGGXoILc+yqR0qU5GXRDWxEH7mZrgz7AOpO6xjaEm1KO&#10;omgiDRYcGnKsaJNTej8+jILvFtv1OP5qdvfb5nk9fe4vu5iUeu936zkIT53/F7/cPzrMn07GH/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2eWoLFAAAA3gAA&#10;AA8AAAAAAAAAAAAAAAAAqgIAAGRycy9kb3ducmV2LnhtbFBLBQYAAAAABAAEAPoAAACcAwAAAAA=&#10;">
                  <v:shape id="Freeform 246" o:spid="_x0000_s1270" style="position:absolute;left:7947;top:3455;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yi08MA&#10;AADeAAAADwAAAGRycy9kb3ducmV2LnhtbERPTYvCMBC9C/sfwizsTdPuYtVqlEUQ9OBB3cXr0Ixt&#10;aTMpTaz13xtB8DaP9zmLVW9q0VHrSssK4lEEgjizuuRcwd9pM5yCcB5ZY22ZFNzJwWr5MVhgqu2N&#10;D9QdfS5CCLsUFRTeN6mULivIoBvZhjhwF9sa9AG2udQt3kK4qeV3FCXSYMmhocCG1gVl1fFqFCQN&#10;x5f9dqPjbl//79y5wsmsUurrs/+dg/DU+7f45d7qMH+S/Izh+U64QS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Pyi08MAAADeAAAADwAAAAAAAAAAAAAAAACYAgAAZHJzL2Rv&#10;d25yZXYueG1sUEsFBgAAAAAEAAQA9QAAAIgDAAAAAA==&#10;" path="m,l35,r,2l,2,,e" filled="f" stroked="f">
                    <v:path arrowok="t" o:connecttype="custom" o:connectlocs="0,3455;35,3455;35,3457;0,3457;0,3455" o:connectangles="0,0,0,0,0"/>
                  </v:shape>
                </v:group>
                <v:group id="Group 247" o:spid="_x0000_s1271" style="position:absolute;left:7947;top:3455;width:2;height:76" coordorigin="7947,3455"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BhbsQAAADeAAAADwAAAGRycy9kb3ducmV2LnhtbERPTWvCQBC9F/wPywje&#10;dBOlqURXEdHSgwhVQbwN2TEJZmdDdk3iv+8WCr3N433Oct2bSrTUuNKygngSgSDOrC45V3A578dz&#10;EM4ja6wsk4IXOVivBm9LTLXt+Jvak89FCGGXooLC+zqV0mUFGXQTWxMH7m4bgz7AJpe6wS6Em0pO&#10;oyiRBksODQXWtC0oe5yeRsFnh91mFu/aw+O+fd3O78frISalRsN+swDhqff/4j/3lw7zP5JZA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BhbsQAAADeAAAA&#10;DwAAAAAAAAAAAAAAAACqAgAAZHJzL2Rvd25yZXYueG1sUEsFBgAAAAAEAAQA+gAAAJsDAAAAAA==&#10;">
                  <v:shape id="Freeform 248" o:spid="_x0000_s1272" style="position:absolute;left:7947;top:3455;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Gy+cYA&#10;AADeAAAADwAAAGRycy9kb3ducmV2LnhtbERPS0sDMRC+C/0PYQpepM1aoVvWpqUUC+1B7MODvQ2b&#10;cbM0mSybuLv+eyMI3ubje85yPTgrOmpD7VnB4zQDQVx6XXOl4P2ymyxAhIis0XomBd8UYL0a3S2x&#10;0L7nE3XnWIkUwqFABSbGppAylIYchqlviBP36VuHMcG2krrFPoU7K2dZNpcOa04NBhvaGipv5y+n&#10;IMj8rfuoMF5vD/bQv17N8cUOSt2Ph80ziEhD/Bf/ufc6zc/nTzn8vpNu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Gy+cYAAADeAAAADwAAAAAAAAAAAAAAAACYAgAAZHJz&#10;L2Rvd25yZXYueG1sUEsFBgAAAAAEAAQA9QAAAIsDAAAAAA==&#10;" path="m,l2,r,76l,76,,e" filled="f" stroked="f">
                    <v:path arrowok="t" o:connecttype="custom" o:connectlocs="0,3455;2,3455;2,3531;0,3531;0,3455" o:connectangles="0,0,0,0,0"/>
                  </v:shape>
                </v:group>
                <v:group id="Group 249" o:spid="_x0000_s1273" style="position:absolute;left:7947;top:3529;width:35;height:2" coordorigin="7947,3529"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zTUIfIAAAA&#10;3gAAAA8AAAAAAAAAAAAAAAAAqgIAAGRycy9kb3ducmV2LnhtbFBLBQYAAAAABAAEAPoAAACfAwAA&#10;AAA=&#10;">
                  <v:shape id="Freeform 250" o:spid="_x0000_s1274" style="position:absolute;left:7947;top:3529;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Go1sMA&#10;AADeAAAADwAAAGRycy9kb3ducmV2LnhtbERPTYvCMBC9C/sfwgjebFqFulajLIKgBw+ru+x1aMa2&#10;tJmUJtb6740g7G0e73PW28E0oqfOVZYVJFEMgji3uuJCwc9lP/0E4TyyxsYyKXiQg+3mY7TGTNs7&#10;f1N/9oUIIewyVFB632ZSurwkgy6yLXHgrrYz6APsCqk7vIdw08hZHKfSYMWhocSWdiXl9flmFKQt&#10;J9fTYa+T/tT8Ht1fjYtlrdRkPHytQHga/L/47T7oMH+RzpfweifcID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Go1sMAAADeAAAADwAAAAAAAAAAAAAAAACYAgAAZHJzL2Rv&#10;d25yZXYueG1sUEsFBgAAAAAEAAQA9QAAAIgDAAAAAA==&#10;" path="m,l35,r,2l,2,,e" filled="f" stroked="f">
                    <v:path arrowok="t" o:connecttype="custom" o:connectlocs="0,3529;35,3529;35,3531;0,3531;0,3529" o:connectangles="0,0,0,0,0"/>
                  </v:shape>
                </v:group>
                <v:group id="Group 251" o:spid="_x0000_s1275" style="position:absolute;left:7980;top:3529;width:12;height:2" coordorigin="7980,3529"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qjL/zIAAAA&#10;3gAAAA8AAAAAAAAAAAAAAAAAqgIAAGRycy9kb3ducmV2LnhtbFBLBQYAAAAABAAEAPoAAACfAwAA&#10;AAA=&#10;">
                  <v:shape id="Freeform 252" o:spid="_x0000_s1276" style="position:absolute;left:7980;top:3529;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rATsMA&#10;AADeAAAADwAAAGRycy9kb3ducmV2LnhtbERPzWrCQBC+C77DMkIvYjYpkpboKqVgkeJB0z7AkB2T&#10;YHY27K4xffuuIHibj+931tvRdGIg51vLCrIkBUFcWd1yreD3Z7d4B+EDssbOMin4Iw/bzXSyxkLb&#10;G59oKEMtYgj7AhU0IfSFlL5qyKBPbE8cubN1BkOErpba4S2Gm06+pmkuDbYcGxrs6bOh6lJejYJS&#10;5+Px4PdfctBn833Ju7lLM6VeZuPHCkSgMTzFD/dex/lv+TKD+zvxBr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rATsMAAADeAAAADwAAAAAAAAAAAAAAAACYAgAAZHJzL2Rv&#10;d25yZXYueG1sUEsFBgAAAAAEAAQA9QAAAIgDAAAAAA==&#10;" path="m,l12,r,2l,2,,e" filled="f" stroked="f">
                    <v:path arrowok="t" o:connecttype="custom" o:connectlocs="0,3529;12,3529;12,3531;0,3531;0,3529" o:connectangles="0,0,0,0,0"/>
                  </v:shape>
                </v:group>
                <v:group id="Group 253" o:spid="_x0000_s1277" style="position:absolute;left:7990;top:3529;width:11;height:3" coordorigin="7990,3529"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T0UEMUAAADeAAAADwAAAGRycy9kb3ducmV2LnhtbERPS2vCQBC+F/wPywi9&#10;6Sa2VYmuIqKlBxF8gHgbsmMSzM6G7JrEf98tCL3Nx/ec+bIzpWiodoVlBfEwAkGcWl1wpuB82g6m&#10;IJxH1lhaJgVPcrBc9N7mmGjb8oGao89ECGGXoILc+yqR0qU5GXRDWxEH7mZrgz7AOpO6xjaEm1KO&#10;omgsDRYcGnKsaJ1Tej8+jILvFtvVR7xpdvfb+nk9fe0vu5iUeu93qxkIT53/F7/cPzrMn4w/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9FBDFAAAA3gAA&#10;AA8AAAAAAAAAAAAAAAAAqgIAAGRycy9kb3ducmV2LnhtbFBLBQYAAAAABAAEAPoAAACcAwAAAAA=&#10;">
                  <v:shape id="Freeform 254" o:spid="_x0000_s1278" style="position:absolute;left:7990;top:3529;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0ncQA&#10;AADeAAAADwAAAGRycy9kb3ducmV2LnhtbESPQWvDMAyF74P9B6PBbqu9pmQlrRPCYDAYDNp0dxGr&#10;SWgsh9hNsn8/Dwq9Sbz3PT3ti8X2YqLRd441vK4UCOLamY4bDafq42ULwgdkg71j0vBLHor88WGP&#10;mXEzH2g6hkbEEPYZamhDGDIpfd2SRb9yA3HUzm60GOI6NtKMOMdw28u1Uqm02HG80OJA7y3Vl+PV&#10;xhpm/k5N+VVNoaRGJUmvbPKj9fPTUu5ABFrC3XyjP03k3tJNAv/vxBl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VNJ3EAAAA3gAAAA8AAAAAAAAAAAAAAAAAmAIAAGRycy9k&#10;b3ducmV2LnhtbFBLBQYAAAAABAAEAPUAAACJAwAAAAA=&#10;" path="m2,l,,,2,9,3r2,l11,1,2,e" filled="f" stroked="f">
                    <v:path arrowok="t" o:connecttype="custom" o:connectlocs="2,3529;0,3529;0,3531;9,3532;11,3532;11,3530;2,3529" o:connectangles="0,0,0,0,0,0,0"/>
                  </v:shape>
                </v:group>
                <v:group id="Group 255" o:spid="_x0000_s1279" style="position:absolute;left:7999;top:3530;width:11;height:2" coordorigin="7999,3530"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gp/8UAAADeAAAADwAAAGRycy9kb3ducmV2LnhtbERPS2vCQBC+F/wPywje&#10;dBNrVaKriLSlBxF8gHgbsmMSzM6G7JrEf98tCL3Nx/ec5bozpWiodoVlBfEoAkGcWl1wpuB8+hrO&#10;QTiPrLG0TAqe5GC96r0tMdG25QM1R5+JEMIuQQW591UipUtzMuhGtiIO3M3WBn2AdSZ1jW0IN6Uc&#10;R9FUGiw4NORY0Tan9H58GAXfLbab9/iz2d1v2+f19LG/7GJSatDvNgsQnjr/L365f3SYP5tO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WYKf/FAAAA3gAA&#10;AA8AAAAAAAAAAAAAAAAAqgIAAGRycy9kb3ducmV2LnhtbFBLBQYAAAAABAAEAPoAAACcAwAAAAA=&#10;">
                  <v:shape id="Freeform 256" o:spid="_x0000_s1280" style="position:absolute;left:7999;top:3530;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EoWMIA&#10;AADeAAAADwAAAGRycy9kb3ducmV2LnhtbERPTYvCMBC9C/6HMII3TRXtrl2jiCCIN3VFj0Mz25Rt&#10;JqWJbfffb4SFvc3jfc5629tKtNT40rGC2TQBQZw7XXKh4PN6mLyD8AFZY+WYFPyQh+1mOFhjpl3H&#10;Z2ovoRAxhH2GCkwIdSalzw1Z9FNXE0fuyzUWQ4RNIXWDXQy3lZwnSSotlhwbDNa0N5R/X55WQX5L&#10;+uMMF6vuvnJtSOlhrqeHUuNRv/sAEagP/+I/91HH+W/pYgmvd+IN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gShYwgAAAN4AAAAPAAAAAAAAAAAAAAAAAJgCAABkcnMvZG93&#10;bnJldi54bWxQSwUGAAAAAAQABAD1AAAAhwMAAAAA&#10;" path="m,l11,r,2l,2,,e" filled="f" stroked="f">
                    <v:path arrowok="t" o:connecttype="custom" o:connectlocs="0,3530;11,3530;11,3532;0,3532;0,3530" o:connectangles="0,0,0,0,0"/>
                  </v:shape>
                </v:group>
                <v:group id="Group 257" o:spid="_x0000_s1281" style="position:absolute;left:8008;top:3530;width:9;height:3" coordorigin="8008,3530"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YSE8UAAADeAAAADwAAAGRycy9kb3ducmV2LnhtbERPTWvCQBC9C/0PyxS8&#10;1U20phJdRcQWD1KoFsTbkB2TYHY2ZLdJ/PeuUPA2j/c5i1VvKtFS40rLCuJRBII4s7rkXMHv8fNt&#10;BsJ5ZI2VZVJwIwer5ctggam2Hf9Qe/C5CCHsUlRQeF+nUrqsIINuZGviwF1sY9AH2ORSN9iFcFPJ&#10;cRQl0mDJoaHAmjYFZdfDn1Hw1WG3nsTbdn+9bG7n4/T7tI9JqeFrv56D8NT7p/jfvdNh/kfyn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oGEhPFAAAA3gAA&#10;AA8AAAAAAAAAAAAAAAAAqgIAAGRycy9kb3ducmV2LnhtbFBLBQYAAAAABAAEAPoAAACcAwAAAAA=&#10;">
                  <v:shape id="Freeform 258" o:spid="_x0000_s1282" style="position:absolute;left:8008;top:3530;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08EcUA&#10;AADeAAAADwAAAGRycy9kb3ducmV2LnhtbERPbUsCQRD+HvQflgn8ErmX6CmXq4QoCJGR+gOm2+nu&#10;6Hb22B316te3gdC3eXheZ77sXavOFGLj2cDjMANFXHrbcGXgeNg8zEBFQbbYeiYD3xRhubi9mWNh&#10;/YXf6byXSqUQjgUaqEW6QutY1uQwDn1HnLhPHxxKgqHSNuAlhbtWj7Is1w4bTg01drSqqfzan5yB&#10;9fFj9PMmFLavu4l0LzO8P8TcmMFd//wESqiXf/HVvbVp/jQfT+HvnXSDX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7TwRxQAAAN4AAAAPAAAAAAAAAAAAAAAAAJgCAABkcnMv&#10;ZG93bnJldi54bWxQSwUGAAAAAAQABAD1AAAAigMAAAAA&#10;" path="m2,l,,,2,8,3r2,l10,1,2,e" filled="f" stroked="f">
                    <v:path arrowok="t" o:connecttype="custom" o:connectlocs="2,3530;0,3530;0,3532;8,3533;10,3533;10,3531;2,3530" o:connectangles="0,0,0,0,0,0,0"/>
                  </v:shape>
                </v:group>
                <v:group id="Group 259" o:spid="_x0000_s1283" style="position:absolute;left:8016;top:3531;width:8;height:3" coordorigin="8016,3531"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TVI/rIAAAA&#10;3gAAAA8AAAAAAAAAAAAAAAAAqgIAAGRycy9kb3ducmV2LnhtbFBLBQYAAAAABAAEAPoAAACfAwAA&#10;AAA=&#10;">
                  <v:shape id="Freeform 260" o:spid="_x0000_s1284" style="position:absolute;left:8016;top:3531;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AXgMUA&#10;AADeAAAADwAAAGRycy9kb3ducmV2LnhtbERPTWvCQBC9C/0PyxR6001F0jZ1FRtsETxpemhvY3ZM&#10;gtnZsLvV6K93hYK3ebzPmc5704ojOd9YVvA8SkAQl1Y3XCn4Lj6HryB8QNbYWiYFZ/Iwnz0Mpphp&#10;e+INHbehEjGEfYYK6hC6TEpf1mTQj2xHHLm9dQZDhK6S2uEphptWjpMklQYbjg01dpTXVB62f0ZB&#10;/lOUhDufjn8vy3W+yHfu68Mp9fTYL95BBOrDXfzvXuk4/yWdvMHtnXiDn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kBeAxQAAAN4AAAAPAAAAAAAAAAAAAAAAAJgCAABkcnMv&#10;ZG93bnJldi54bWxQSwUGAAAAAAQABAD1AAAAigMAAAAA&#10;" path="m2,l,,,2,6,3r2,l8,1,2,e" filled="f" stroked="f">
                    <v:path arrowok="t" o:connecttype="custom" o:connectlocs="2,3531;0,3531;0,3533;6,3534;8,3534;8,3532;2,3531" o:connectangles="0,0,0,0,0,0,0"/>
                  </v:shape>
                  <v:shape id="Picture 261" o:spid="_x0000_s1285" type="#_x0000_t75" style="position:absolute;left:8022;top:3532;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AMY/IAAAA3gAAAA8AAABkcnMvZG93bnJldi54bWxEj0FrwkAQhe8F/8MyQi9FN1q0NXUVLRR6&#10;bVoo3obsmA1mZ2N2TdJ/3zkUepth3rz3vu1+9I3qqYt1YAOLeQaKuAy25srA1+fb7BlUTMgWm8Bk&#10;4Ici7HeTuy3mNgz8QX2RKiUmHHM04FJqc61j6chjnIeWWG7n0HlMsnaVth0OYu4bvcyytfZYsyQ4&#10;bOnVUXkpbt7AYeOaze2hH46XVXa6FuP3eXF9NOZ+Oh5eQCUa07/47/vdSv2n9UoABEdm0L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bwDGPyAAAAN4AAAAPAAAAAAAAAAAA&#10;AAAAAJ8CAABkcnMvZG93bnJldi54bWxQSwUGAAAAAAQABAD3AAAAlAMAAAAA&#10;">
                    <v:imagedata r:id="rId475" o:title=""/>
                  </v:shape>
                  <v:shape id="Picture 262" o:spid="_x0000_s1286" type="#_x0000_t75" style="position:absolute;left:8035;top:3536;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3mnPGAAAA3gAAAA8AAABkcnMvZG93bnJldi54bWxET01rwkAQvRf8D8sIvRTdRKvV6CrSIlQ8&#10;mQrtcciOSTQ7G3a3Gv99t1DobR7vc5brzjTiSs7XlhWkwwQEcWF1zaWC48d2MAPhA7LGxjIpuJOH&#10;9ar3sMRM2xsf6JqHUsQQ9hkqqEJoMyl9UZFBP7QtceRO1hkMEbpSaoe3GG4aOUqSqTRYc2yosKXX&#10;iopL/m0UzJ/TzX4/dsenSfF2pvPY7vLPL6Ue+91mASJQF/7Ff+53Hee/TCcp/L4Tb5C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reac8YAAADeAAAADwAAAAAAAAAAAAAA&#10;AACfAgAAZHJzL2Rvd25yZXYueG1sUEsFBgAAAAAEAAQA9wAAAJIDAAAAAA==&#10;">
                    <v:imagedata r:id="rId472" o:title=""/>
                  </v:shape>
                </v:group>
                <v:group id="Group 263" o:spid="_x0000_s1287" style="position:absolute;left:8041;top:3538;width:8;height:4" coordorigin="8041,3538"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OSCzcQAAADeAAAADwAAAGRycy9kb3ducmV2LnhtbERPS4vCMBC+C/sfwizs&#10;TdO6qEs1ioi7eBDBByzehmZsi82kNLGt/94Igrf5+J4zW3SmFA3VrrCsIB5EIIhTqwvOFJyOv/0f&#10;EM4jaywtk4I7OVjMP3ozTLRteU/NwWcihLBLUEHufZVI6dKcDLqBrYgDd7G1QR9gnUldYxvCTSmH&#10;UTSWBgsODTlWtMopvR5uRsFfi+3yO1432+tldT8fR7v/bUxKfX12yykIT51/i1/ujQ7zJ+PR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OSCzcQAAADeAAAA&#10;DwAAAAAAAAAAAAAAAACqAgAAZHJzL2Rvd25yZXYueG1sUEsFBgAAAAAEAAQA+gAAAJsDAAAAAA==&#10;">
                  <v:shape id="Freeform 264" o:spid="_x0000_s1288" style="position:absolute;left:8041;top:3538;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t+8MA&#10;AADeAAAADwAAAGRycy9kb3ducmV2LnhtbERPTWsCMRC9F/wPYYReimarqO3WKEUQ9Nit3ofNuNma&#10;TNZNdLf/3giF3ubxPme57p0VN2pD7VnB6zgDQVx6XXOl4PC9Hb2BCBFZo/VMCn4pwHo1eFpirn3H&#10;X3QrYiVSCIccFZgYm1zKUBpyGMa+IU7cybcOY4JtJXWLXQp3Vk6ybC4d1pwaDDa0MVSei6tT8FN0&#10;p8n7xZqZXfBhj8G+bPdHpZ6H/ecHiEh9/Bf/uXc6zV/MZ1N4vJNu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Zt+8MAAADeAAAADwAAAAAAAAAAAAAAAACYAgAAZHJzL2Rv&#10;d25yZXYueG1sUEsFBgAAAAAEAAQA9QAAAIgDAAAAAA==&#10;" path="m2,l,,,1,7,3r2,l9,1,2,e" filled="f" stroked="f">
                    <v:path arrowok="t" o:connecttype="custom" o:connectlocs="2,3538;0,3538;0,3539;7,3541;9,3541;9,3539;2,3538" o:connectangles="0,0,0,0,0,0,0"/>
                  </v:shape>
                </v:group>
                <v:group id="Group 265" o:spid="_x0000_s1289" style="position:absolute;left:8048;top:3539;width:11;height:4" coordorigin="8048,3539"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EG/IsUAAADeAAAADwAAAGRycy9kb3ducmV2LnhtbERPS2vCQBC+C/6HZQRv&#10;dRNbH0RXEWlLDyL4APE2ZMckmJ0N2TWJ/75bKHibj+85y3VnStFQ7QrLCuJRBII4tbrgTMH59PU2&#10;B+E8ssbSMil4koP1qt9bYqJtywdqjj4TIYRdggpy76tESpfmZNCNbEUcuJutDfoA60zqGtsQbko5&#10;jqKpNFhwaMixom1O6f34MAq+W2w37/Fns7vfts/rabK/7GJSajjoNgsQnjr/Ev+7f3SYP5tOP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BBvyLFAAAA3gAA&#10;AA8AAAAAAAAAAAAAAAAAqgIAAGRycy9kb3ducmV2LnhtbFBLBQYAAAAABAAEAPoAAACcAwAAAAA=&#10;">
                  <v:shape id="Freeform 266" o:spid="_x0000_s1290" style="position:absolute;left:8048;top:3539;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bgcUA&#10;AADeAAAADwAAAGRycy9kb3ducmV2LnhtbERP32vCMBB+H/g/hBP2pumU6qhGEUHZxkB0oq9Hcmur&#10;zaU2mXb//SIIe7uP7+dN562txJUaXzpW8NJPQBBrZ0rOFey/Vr1XED4gG6wck4Jf8jCfdZ6mmBl3&#10;4y1ddyEXMYR9hgqKEOpMSq8Lsuj7riaO3LdrLIYIm1yaBm8x3FZykCQjabHk2FBgTcuC9Hn3YxVY&#10;fV4fL4fTfvHxqd9PVbo56uFGqeduu5iACNSGf/HD/Wbi/PEoTeH+TrxB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LluBxQAAAN4AAAAPAAAAAAAAAAAAAAAAAJgCAABkcnMv&#10;ZG93bnJldi54bWxQSwUGAAAAAAQABAD1AAAAigMAAAAA&#10;" path="m2,l,,,2,9,4r2,l11,2,2,e" filled="f" stroked="f">
                    <v:path arrowok="t" o:connecttype="custom" o:connectlocs="2,3539;0,3539;0,3541;9,3543;11,3543;11,3541;2,3539" o:connectangles="0,0,0,0,0,0,0"/>
                  </v:shape>
                </v:group>
                <v:group id="Group 267" o:spid="_x0000_s1291" style="position:absolute;left:8057;top:3541;width:12;height:4" coordorigin="8057,3541"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9+EzsQAAADeAAAADwAAAGRycy9kb3ducmV2LnhtbERPTWvCQBC9F/wPywi9&#10;1U0UU4muIqKlBylUBfE2ZMckmJ0N2TWJ/74rCL3N433OYtWbSrTUuNKygngUgSDOrC45V3A67j5m&#10;IJxH1lhZJgUPcrBaDt4WmGrb8S+1B5+LEMIuRQWF93UqpcsKMuhGtiYO3NU2Bn2ATS51g10IN5Uc&#10;R1EiDZYcGgqsaVNQdjvcjYKvDrv1JN62+9t187gcpz/nfUxKvQ/79RyEp97/i1/ubx3mfyb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9+EzsQAAADeAAAA&#10;DwAAAAAAAAAAAAAAAACqAgAAZHJzL2Rvd25yZXYueG1sUEsFBgAAAAAEAAQA+gAAAJsDAAAAAA==&#10;">
                  <v:shape id="Freeform 268" o:spid="_x0000_s1292" style="position:absolute;left:8057;top:3541;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la7sUA&#10;AADeAAAADwAAAGRycy9kb3ducmV2LnhtbERP22rCQBB9F/oPywh9040FjUZXKS3SglTqBXwds2MS&#10;mp0Nu6tJ/fpuodC3OZzrLFadqcWNnK8sKxgNExDEudUVFwqOh/VgCsIHZI21ZVLwTR5Wy4feAjNt&#10;W97RbR8KEUPYZ6igDKHJpPR5SQb90DbEkbtYZzBE6AqpHbYx3NTyKUkm0mDFsaHEhl5Kyr/2V6PA&#10;7jZvs+1pem4/nD6aa56+ft6dUo/97nkOIlAX/sV/7ncd56eTcQq/78Qb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VruxQAAAN4AAAAPAAAAAAAAAAAAAAAAAJgCAABkcnMv&#10;ZG93bnJldi54bWxQSwUGAAAAAAQABAD1AAAAigMAAAAA&#10;" path="m2,l,,,2,10,4r2,l12,2,2,e" filled="f" stroked="f">
                    <v:path arrowok="t" o:connecttype="custom" o:connectlocs="2,3541;0,3541;0,3543;10,3545;12,3545;12,3543;2,3541" o:connectangles="0,0,0,0,0,0,0"/>
                  </v:shape>
                </v:group>
                <v:group id="Group 269" o:spid="_x0000_s1293" style="position:absolute;left:8067;top:3543;width:16;height:4" coordorigin="8067,3543"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EMtSfIAAAA&#10;3gAAAA8AAAAAAAAAAAAAAAAAqgIAAGRycy9kb3ducmV2LnhtbFBLBQYAAAAABAAEAPoAAACfAwAA&#10;AAA=&#10;">
                  <v:shape id="Freeform 270" o:spid="_x0000_s1294" style="position:absolute;left:8067;top:3543;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tf7MMA&#10;AADeAAAADwAAAGRycy9kb3ducmV2LnhtbERPTWsCMRC9F/ofwhS81UShtl2NIkrFq9qyHsfNuLts&#10;Mlk2Udf++qZQ6G0e73Nmi95ZcaUu1J41jIYKBHHhTc2lhs/Dx/MbiBCRDVrPpOFOARbzx4cZZsbf&#10;eEfXfSxFCuGQoYYqxjaTMhQVOQxD3xIn7uw7hzHBrpSmw1sKd1aOlZpIhzWnhgpbWlVUNPuL09DI&#10;b6vWtTrlo53dfDWXXOVH1nrw1C+nICL18V/8596aNP918vIOv++kG+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tf7MMAAADeAAAADwAAAAAAAAAAAAAAAACYAgAAZHJzL2Rv&#10;d25yZXYueG1sUEsFBgAAAAAEAAQA9QAAAIgDAAAAAA==&#10;" path="m2,l,,,2,14,4r2,l16,2,2,e" filled="f" stroked="f">
                    <v:path arrowok="t" o:connecttype="custom" o:connectlocs="2,3543;0,3543;0,3545;14,3547;16,3547;16,3545;2,3543" o:connectangles="0,0,0,0,0,0,0"/>
                  </v:shape>
                  <v:shape id="Picture 271" o:spid="_x0000_s1295" type="#_x0000_t75" style="position:absolute;left:8081;top:3545;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1IdW3IAAAA3gAAAA8AAABkcnMvZG93bnJldi54bWxEj09rwkAQxe8Fv8MyQi9FN7U0SnSVUmgp&#10;rRf/4XXIjkk0OxuyW91++86h0NsM8+a991uskmvVlfrQeDbwOM5AEZfeNlwZ2O/eRjNQISJbbD2T&#10;gR8KsFoO7hZYWH/jDV23sVJiwqFAA3WMXaF1KGtyGMa+I5bbyfcOo6x9pW2PNzF3rZ5kWa4dNiwJ&#10;NXb0WlN52X47A+f15f1hmiaHdOyev/TxKd+j/jTmfphe5qAipfgv/vv+sFJ/mucCIDgyg17+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dSHVtyAAAAN4AAAAPAAAAAAAAAAAA&#10;AAAAAJ8CAABkcnMvZG93bnJldi54bWxQSwUGAAAAAAQABAD3AAAAlAMAAAAA&#10;">
                    <v:imagedata r:id="rId476" o:title=""/>
                  </v:shape>
                  <v:shape id="Picture 272" o:spid="_x0000_s1296" type="#_x0000_t75" style="position:absolute;left:8098;top:3546;width:2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gh4/DAAAA3gAAAA8AAABkcnMvZG93bnJldi54bWxET99rwjAQfh/4P4QT9iIzdYPqqlFE2PBx&#10;VsE9Hs0tLSaX0kRb/3szGOztPr6ft9oMzoobdaHxrGA2zUAQV143bBScjh8vCxAhImu0nknBnQJs&#10;1qOnFRba93ygWxmNSCEcClRQx9gWUoaqJodh6lvixP34zmFMsDNSd9incGfla5bl0mHDqaHGlnY1&#10;VZfy6hS49zdrDOnJ96GffIav831nQ6nU83jYLkFEGuK/+M+912n+PM9n8PtOukGu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SCHj8MAAADeAAAADwAAAAAAAAAAAAAAAACf&#10;AgAAZHJzL2Rvd25yZXYueG1sUEsFBgAAAAAEAAQA9wAAAI8DAAAAAA==&#10;">
                    <v:imagedata r:id="rId477" o:title=""/>
                  </v:shape>
                  <v:shape id="Picture 273" o:spid="_x0000_s1297" type="#_x0000_t75" style="position:absolute;left:8120;top:3544;width:2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ywN7FAAAA3gAAAA8AAABkcnMvZG93bnJldi54bWxET01rwkAQvRf6H5Yp9FLMRqVRo6vYgtBr&#10;04J4G7JjNpidjdk1Sf99t1DwNo/3OZvdaBvRU+drxwqmSQqCuHS65krB99dhsgThA7LGxjEp+CEP&#10;u+3jwwZz7Qb+pL4IlYgh7HNUYEJocyl9aciiT1xLHLmz6yyGCLtK6g6HGG4bOUvTTFqsOTYYbOnd&#10;UHkpblbBfmWa1e2lH94ur+npWozH8/Q6V+r5adyvQQQaw1387/7Qcf4iy2bw9068QW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MsDexQAAAN4AAAAPAAAAAAAAAAAAAAAA&#10;AJ8CAABkcnMvZG93bnJldi54bWxQSwUGAAAAAAQABAD3AAAAkQMAAAAA&#10;">
                    <v:imagedata r:id="rId475" o:title=""/>
                  </v:shape>
                </v:group>
                <v:group id="Group 274" o:spid="_x0000_s1298" style="position:absolute;left:8142;top:3542;width:19;height:4" coordorigin="8142,3542" coordsize="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Tt68QAAADeAAAADwAAAGRycy9kb3ducmV2LnhtbERPTWvCQBC9F/wPywje&#10;dBOlqURXEdHSgwhVQbwN2TEJZmdDdk3iv+8WCr3N433Oct2bSrTUuNKygngSgSDOrC45V3A578dz&#10;EM4ja6wsk4IXOVivBm9LTLXt+Jvak89FCGGXooLC+zqV0mUFGXQTWxMH7m4bgz7AJpe6wS6Em0pO&#10;oyiRBksODQXWtC0oe5yeRsFnh91mFu/aw+O+fd3O78frISalRsN+swDhqff/4j/3lw7zP5JkB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cTt68QAAADeAAAA&#10;DwAAAAAAAAAAAAAAAACqAgAAZHJzL2Rvd25yZXYueG1sUEsFBgAAAAAEAAQA+gAAAJsDAAAAAA==&#10;">
                  <v:shape id="Freeform 275" o:spid="_x0000_s1299" style="position:absolute;left:8142;top:3542;width:19;height:4;visibility:visible;mso-wrap-style:square;v-text-anchor:top" coordsize="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JNDcQA&#10;AADeAAAADwAAAGRycy9kb3ducmV2LnhtbERP22rCQBB9L/gPywi+FN1USirRVUSRFtMXLx8wZMck&#10;mp0Nu1sT/74rFPo2h3Odxao3jbiT87VlBW+TBARxYXXNpYLzaTeegfABWWNjmRQ8yMNqOXhZYKZt&#10;xwe6H0MpYgj7DBVUIbSZlL6oyKCf2JY4chfrDIYIXSm1wy6Gm0ZOkySVBmuODRW2tKmouB1/jIJ8&#10;/52f5LVL89w9PjdhO92+HoxSo2G/noMI1Id/8Z/7S8f5H2n6Ds934g1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STQ3EAAAA3gAAAA8AAAAAAAAAAAAAAAAAmAIAAGRycy9k&#10;b3ducmV2LnhtbFBLBQYAAAAABAAEAPUAAACJAwAAAAA=&#10;" path="m19,l17,,,2,,4r2,l19,2,19,e" filled="f" stroked="f">
                    <v:path arrowok="t" o:connecttype="custom" o:connectlocs="19,3542;17,3542;0,3544;0,3546;2,3546;19,3544;19,3542" o:connectangles="0,0,0,0,0,0,0"/>
                  </v:shape>
                </v:group>
                <v:group id="Group 276" o:spid="_x0000_s1300" style="position:absolute;left:8159;top:3540;width:16;height:4" coordorigin="8159,3540"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WHQBMQAAADeAAAADwAAAGRycy9kb3ducmV2LnhtbERPTWvCQBC9F/wPywi9&#10;1U0UU4muIqKlBylUBfE2ZMckmJ0N2TWJ/74rCL3N433OYtWbSrTUuNKygngUgSDOrC45V3A67j5m&#10;IJxH1lhZJgUPcrBaDt4WmGrb8S+1B5+LEMIuRQWF93UqpcsKMuhGtiYO3NU2Bn2ATS51g10IN5Uc&#10;R1EiDZYcGgqsaVNQdjvcjYKvDrv1JN62+9t187gcpz/nfUxKvQ/79RyEp97/i1/ubx3mfybJF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WHQBMQAAADeAAAA&#10;DwAAAAAAAAAAAAAAAACqAgAAZHJzL2Rvd25yZXYueG1sUEsFBgAAAAAEAAQA+gAAAJsDAAAAAA==&#10;">
                  <v:shape id="Freeform 277" o:spid="_x0000_s1301" style="position:absolute;left:8159;top:3540;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gBI8MA&#10;AADeAAAADwAAAGRycy9kb3ducmV2LnhtbERPTWsCMRC9F/wPYQRvNbGHbVmNUioWr2plPU43091l&#10;k8myibr66xuh0Ns83ucsVoOz4kJ9aDxrmE0VCOLSm4YrDV+HzfMbiBCRDVrPpOFGAVbL0dMCc+Ov&#10;vKPLPlYihXDIUUMdY5dLGcqaHIap74gT9+N7hzHBvpKmx2sKd1a+KJVJhw2nhho7+qipbPdnp6GV&#10;d6vWjfouZjv7eWzPhSpOrPVkPLzPQUQa4r/4z701af5rlmXwe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sgBI8MAAADeAAAADwAAAAAAAAAAAAAAAACYAgAAZHJzL2Rv&#10;d25yZXYueG1sUEsFBgAAAAAEAAQA9QAAAIgDAAAAAA==&#10;" path="m16,l14,,,2,,4r2,l16,2,16,e" filled="f" stroked="f">
                    <v:path arrowok="t" o:connecttype="custom" o:connectlocs="16,3540;14,3540;0,3542;0,3544;2,3544;16,3542;16,3540" o:connectangles="0,0,0,0,0,0,0"/>
                  </v:shape>
                </v:group>
                <v:group id="Group 278" o:spid="_x0000_s1302" style="position:absolute;left:8173;top:3539;width:13;height:3" coordorigin="8173,3539" coordsize="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v/r6MQAAADeAAAADwAAAGRycy9kb3ducmV2LnhtbERPTWvCQBC9F/wPywi9&#10;1U2URomuIlJLDyJUBfE2ZMckmJ0N2W0S/70rCL3N433OYtWbSrTUuNKygngUgSDOrC45V3A6bj9m&#10;IJxH1lhZJgV3crBaDt4WmGrb8S+1B5+LEMIuRQWF93UqpcsKMuhGtiYO3NU2Bn2ATS51g10IN5Uc&#10;R1EiDZYcGgqsaVNQdjv8GQXfHXbrSfzV7m7Xzf1y/NyfdzEp9T7s13MQnnr/L365f3SYP02SK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v/r6MQAAADeAAAA&#10;DwAAAAAAAAAAAAAAAACqAgAAZHJzL2Rvd25yZXYueG1sUEsFBgAAAAAEAAQA+gAAAJsDAAAAAA==&#10;">
                  <v:shape id="Freeform 279" o:spid="_x0000_s1303" style="position:absolute;left:8173;top:3539;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FX8ccA&#10;AADeAAAADwAAAGRycy9kb3ducmV2LnhtbESPMW/CQAyF90r9DycjdSsX2igtgQNFSEgsHSAdOlo5&#10;kwRyvih3hPTf10MlNlvv+b3P6+3kOjXSEFrPBhbzBBRx5W3LtYHvcv/6CSpEZIudZzLwSwG2m+en&#10;NebW3/lI4ynWSkI45GigibHPtQ5VQw7D3PfEop394DDKOtTaDniXcNfptyTJtMOWpaHBnnYNVdfT&#10;zRn4uRzS4j2Wxb5Mlzimy+RrkV2NeZlNxQpUpCk+zP/XByv4H1kmvPKOzK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thV/HHAAAA3gAAAA8AAAAAAAAAAAAAAAAAmAIAAGRy&#10;cy9kb3ducmV2LnhtbFBLBQYAAAAABAAEAPUAAACMAwAAAAA=&#10;" path="m13,l11,,,1,,3r2,l13,2,13,e" filled="f" stroked="f">
                    <v:path arrowok="t" o:connecttype="custom" o:connectlocs="13,3539;11,3539;0,3540;0,3542;2,3542;13,3541;13,3539" o:connectangles="0,0,0,0,0,0,0"/>
                  </v:shape>
                </v:group>
                <v:group id="Group 280" o:spid="_x0000_s1304" style="position:absolute;left:8184;top:3538;width:10;height:4" coordorigin="8184,3538"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zaAcUAAADeAAAADwAAAGRycy9kb3ducmV2LnhtbERPTWvCQBC9F/oflil4&#10;q5tUTGvqKiIqHkRQC8XbkB2TYHY2ZNck/ntXKPQ2j/c503lvKtFS40rLCuJhBII4s7rkXMHPaf3+&#10;BcJ5ZI2VZVJwJwfz2evLFFNtOz5Qe/S5CCHsUlRQeF+nUrqsIINuaGviwF1sY9AH2ORSN9iFcFPJ&#10;jyhKpMGSQ0OBNS0Lyq7Hm1Gw6bBbjOJVu7telvfzabz/3cWk1OCtX3yD8NT7f/Gfe6vD/M8kmc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s2gHFAAAA3gAA&#10;AA8AAAAAAAAAAAAAAAAAqgIAAGRycy9kb3ducmV2LnhtbFBLBQYAAAAABAAEAPoAAACcAwAAAAA=&#10;">
                  <v:shape id="Freeform 281" o:spid="_x0000_s1305" style="position:absolute;left:8184;top:3538;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wDMgA&#10;AADeAAAADwAAAGRycy9kb3ducmV2LnhtbESPQWvCQBCF74X+h2UKXkrdWDBK6ipFKwQEobYivQ3Z&#10;aRLMzobsqvHfOwfB2wzz3vvmzRa9a9SZulB7NjAaJqCIC29rLg38/qzfpqBCRLbYeCYDVwqwmD8/&#10;zTCz/sLfdN7FUkkIhwwNVDG2mdahqMhhGPqWWG7/vnMYZe1KbTu8SLhr9HuSpNphzUKosKVlRcVx&#10;d3LCXeXNdLzeX/PDZntMtz2Nvv5ejRm89J8foCL18SG+u3Mr70/SiRSQOjKDn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5DAMyAAAAN4AAAAPAAAAAAAAAAAAAAAAAJgCAABk&#10;cnMvZG93bnJldi54bWxQSwUGAAAAAAQABAD1AAAAjQMAAAAA&#10;" path="m10,l8,,,1,,3r2,l10,1,10,e" filled="f" stroked="f">
                    <v:path arrowok="t" o:connecttype="custom" o:connectlocs="10,3538;8,3538;0,3539;0,3541;2,3541;10,3539;10,3538" o:connectangles="0,0,0,0,0,0,0"/>
                  </v:shape>
                  <v:shape id="Picture 282" o:spid="_x0000_s1306" type="#_x0000_t75" style="position:absolute;left:8192;top:353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f0NHFAAAA3gAAAA8AAABkcnMvZG93bnJldi54bWxET01rwkAQvRf6H5Yp9CK60YNKdBWtWOqh&#10;QqN4HrJjNpidTbNbE/31XaHQ2zze58yXna3ElRpfOlYwHCQgiHOnSy4UHA/b/hSED8gaK8ek4EYe&#10;lovnpzmm2rX8RdcsFCKGsE9RgQmhTqX0uSGLfuBq4sidXWMxRNgUUjfYxnBbyVGSjKXFkmODwZre&#10;DOWX7McqqNbtp+lteb37tvs8O/Xu0/p9o9TrS7eagQjUhX/xn/tDx/mT8WQIj3fiDXLx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n9DRxQAAAN4AAAAPAAAAAAAAAAAAAAAA&#10;AJ8CAABkcnMvZG93bnJldi54bWxQSwUGAAAAAAQABAD3AAAAkQMAAAAA&#10;">
                    <v:imagedata r:id="rId478" o:title=""/>
                  </v:shape>
                  <v:shape id="Picture 283" o:spid="_x0000_s1307" type="#_x0000_t75" style="position:absolute;left:8200;top:3536;width:8;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9XTfGAAAA3gAAAA8AAABkcnMvZG93bnJldi54bWxET01rwkAQvRf6H5YpeKsbLajEbMRWCqHg&#10;IVZBb0N2TILZ2ZhdTdpf3y0UepvH+5xkNZhG3KlztWUFk3EEgriwuuZSwf7z/XkBwnlkjY1lUvBF&#10;Dlbp40OCsbY953Tf+VKEEHYxKqi8b2MpXVGRQTe2LXHgzrYz6APsSqk77EO4aeQ0imbSYM2hocKW&#10;3ioqLrubUZC/nK7rbV+67ebj+3DEPGteT5lSo6dhvQThafD/4j93psP8+Ww+hd93wg0y/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X1dN8YAAADeAAAADwAAAAAAAAAAAAAA&#10;AACfAgAAZHJzL2Rvd25yZXYueG1sUEsFBgAAAAAEAAQA9wAAAJIDAAAAAA==&#10;">
                    <v:imagedata r:id="rId479" o:title=""/>
                  </v:shape>
                  <v:shape id="Picture 284" o:spid="_x0000_s1308" type="#_x0000_t75" style="position:absolute;left:8206;top:3533;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c/f/GAAAA3gAAAA8AAABkcnMvZG93bnJldi54bWxET0trwkAQvhf8D8sIvZS6sfHRRleRilDx&#10;1FRoj0N2mkSzs2F3q/HfuwXB23x8z5kvO9OIEzlfW1YwHCQgiAuray4V7L82z68gfEDW2FgmBRfy&#10;sFz0HuaYaXvmTzrloRQxhH2GCqoQ2kxKX1Rk0A9sSxy5X+sMhghdKbXDcww3jXxJkok0WHNsqLCl&#10;94qKY/5nFLyNhqvdLnX7p3GxPtAhtdv8+0epx363moEI1IW7+Ob+0HH+dDJN4f+deINcX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pz9/8YAAADeAAAADwAAAAAAAAAAAAAA&#10;AACfAgAAZHJzL2Rvd25yZXYueG1sUEsFBgAAAAAEAAQA9wAAAJIDAAAAAA==&#10;">
                    <v:imagedata r:id="rId472" o:title=""/>
                  </v:shape>
                </v:group>
                <v:group id="Group 285" o:spid="_x0000_s1309" style="position:absolute;left:8218;top:3532;width:9;height:3" coordorigin="8218,353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jQsUAAADeAAAADwAAAGRycy9kb3ducmV2LnhtbERPS2vCQBC+C/6HZQRv&#10;uoltVaKriLSlBxF8gHgbsmMSzM6G7JrEf98tFLzNx/ec5bozpWiodoVlBfE4AkGcWl1wpuB8+hrN&#10;QTiPrLG0TAqe5GC96veWmGjb8oGao89ECGGXoILc+yqR0qU5GXRjWxEH7mZrgz7AOpO6xjaEm1JO&#10;omgqDRYcGnKsaJtTej8+jILvFtvNW/zZ7O637fN6+thfdjEpNRx0mwUIT51/if/dPzrMn01n7/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v040LFAAAA3gAA&#10;AA8AAAAAAAAAAAAAAAAAqgIAAGRycy9kb3ducmV2LnhtbFBLBQYAAAAABAAEAPoAAACcAwAAAAA=&#10;">
                  <v:shape id="Freeform 286" o:spid="_x0000_s1310" style="position:absolute;left:8218;top:353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NQMUA&#10;AADeAAAADwAAAGRycy9kb3ducmV2LnhtbERP22rCQBB9L/gPywi+lLpRMErqKqVYEKSVqh8wzU6T&#10;0Oxs2J1q9Ou7hULf5nCus1z3rlVnCrHxbGAyzkARl942XBk4HV8eFqCiIFtsPZOBK0VYrwZ3Syys&#10;v/A7nQ9SqRTCsUADtUhXaB3LmhzGse+IE/fpg0NJMFTaBrykcNfqaZbl2mHDqaHGjp5rKr8O387A&#10;5vQxve2Fwvb1bSbdboH3x5gbMxr2T4+ghHr5F/+5tzbNn+fzGfy+k27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H81AxQAAAN4AAAAPAAAAAAAAAAAAAAAAAJgCAABkcnMv&#10;ZG93bnJldi54bWxQSwUGAAAAAAQABAD1AAAAigMAAAAA&#10;" path="m9,l7,,,1,,3r2,l9,2,9,e" filled="f" stroked="f">
                    <v:path arrowok="t" o:connecttype="custom" o:connectlocs="9,3532;7,3532;0,3533;0,3535;2,3535;9,3534;9,3532" o:connectangles="0,0,0,0,0,0,0"/>
                  </v:shape>
                </v:group>
                <v:group id="Group 287" o:spid="_x0000_s1311" style="position:absolute;left:8225;top:3531;width:9;height:3" coordorigin="8225,3531"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GrYrsQAAADeAAAADwAAAGRycy9kb3ducmV2LnhtbERPTWvCQBC9F/wPywi9&#10;1U2URomuIlJLDyJUBfE2ZMckmJ0N2W0S/70rCL3N433OYtWbSrTUuNKygngUgSDOrC45V3A6bj9m&#10;IJxH1lhZJgV3crBaDt4WmGrb8S+1B5+LEMIuRQWF93UqpcsKMuhGtiYO3NU2Bn2ATS51g10IN5Uc&#10;R1EiDZYcGgqsaVNQdjv8GQXfHXbrSfzV7m7Xzf1y/NyfdzEp9T7s13MQnnr/L365f3SYP02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GrYrsQAAADeAAAA&#10;DwAAAAAAAAAAAAAAAACqAgAAZHJzL2Rvd25yZXYueG1sUEsFBgAAAAAEAAQA+gAAAJsDAAAAAA==&#10;">
                  <v:shape id="Freeform 288" o:spid="_x0000_s1312" style="position:absolute;left:8225;top:3531;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H2rMQA&#10;AADeAAAADwAAAGRycy9kb3ducmV2LnhtbERP20rDQBB9F/yHZQRfxGwsmJSYbRGpUCgqtv2AMTsm&#10;wexs2J22qV/vCoJvczjXqZeTG9SRQuw9G7jLclDEjbc9twb2u+fbOagoyBYHz2TgTBGWi8uLGivr&#10;T/xOx620KoVwrNBAJzJWWsemI4cx8yNx4j59cCgJhlbbgKcU7gY9y/NCO+w5NXQ40lNHzdf24Ays&#10;9h+z7zehsH55vZdxM8ebXSyMub6aHh9ACU3yL/5zr22aXxZlCb/vpBv0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B9qzEAAAA3gAAAA8AAAAAAAAAAAAAAAAAmAIAAGRycy9k&#10;b3ducmV2LnhtbFBLBQYAAAAABAAEAPUAAACJAwAAAAA=&#10;" path="m10,l8,,,1,,3r2,l10,2,10,e" filled="f" stroked="f">
                    <v:path arrowok="t" o:connecttype="custom" o:connectlocs="10,3531;8,3531;0,3532;0,3534;2,3534;10,3533;10,3531" o:connectangles="0,0,0,0,0,0,0"/>
                  </v:shape>
                </v:group>
                <v:group id="Group 289" o:spid="_x0000_s1313" style="position:absolute;left:8233;top:3530;width:10;height:3" coordorigin="8233,3530"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q56UfIAAAA&#10;3gAAAA8AAAAAAAAAAAAAAAAAqgIAAGRycy9kb3ducmV2LnhtbFBLBQYAAAAABAAEAPoAAACfAwAA&#10;AAA=&#10;">
                  <v:shape id="Freeform 290" o:spid="_x0000_s1314" style="position:absolute;left:8233;top:3530;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Y+qMMA&#10;AADeAAAADwAAAGRycy9kb3ducmV2LnhtbERP22oCMRB9F/oPYQq+abJt8bIapRQKUgvi6gcMm3F3&#10;cTNZklTTv28Khb7N4VxnvU22FzfyoXOsoZgqEMS1Mx03Gs6n98kCRIjIBnvHpOGbAmw3D6M1lsbd&#10;+Ui3KjYih3AoUUMb41BKGeqWLIapG4gzd3HeYszQN9J4vOdw28snpWbSYse5ocWB3lqqr9WX1XCo&#10;bFHtL+mjOHyiUul5v1y8eK3Hj+l1BSJSiv/iP/fO5Pnz2XwJv+/kG+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Y+qMMAAADeAAAADwAAAAAAAAAAAAAAAACYAgAAZHJzL2Rv&#10;d25yZXYueG1sUEsFBgAAAAAEAAQA9QAAAIgDAAAAAA==&#10;" path="m10,l8,,,1,,3r2,l10,2,10,e" filled="f" stroked="f">
                    <v:path arrowok="t" o:connecttype="custom" o:connectlocs="10,3530;8,3530;0,3531;0,3533;2,3533;10,3532;10,3530" o:connectangles="0,0,0,0,0,0,0"/>
                  </v:shape>
                </v:group>
                <v:group id="Group 291" o:spid="_x0000_s1315" style="position:absolute;left:8241;top:3530;width:12;height:2" coordorigin="8241,3530"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EalWbIAAAA&#10;3gAAAA8AAAAAAAAAAAAAAAAAqgIAAGRycy9kb3ducmV2LnhtbFBLBQYAAAAABAAEAPoAAACfAwAA&#10;AAA=&#10;">
                  <v:shape id="Freeform 292" o:spid="_x0000_s1316" style="position:absolute;left:8241;top:3530;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N61MIA&#10;AADeAAAADwAAAGRycy9kb3ducmV2LnhtbERPzYrCMBC+C75DGGEvsqbdQ5VqFFlYEfGgdR9gaMa2&#10;2ExKEmv37TeC4G0+vt9ZbQbTip6cbywrSGcJCOLS6oYrBb+Xn88FCB+QNbaWScEfedisx6MV5to+&#10;+Ex9ESoRQ9jnqKAOocul9GVNBv3MdsSRu1pnMEToKqkdPmK4aeVXkmTSYMOxocaOvmsqb8XdKCh0&#10;NpyOfr+Tvb6awy1rpy5JlfqYDNsliEBDeItf7r2O8+fZIoXnO/EG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03rUwgAAAN4AAAAPAAAAAAAAAAAAAAAAAJgCAABkcnMvZG93&#10;bnJldi54bWxQSwUGAAAAAAQABAD1AAAAhwMAAAAA&#10;" path="m,l12,r,2l,2,,e" filled="f" stroked="f">
                    <v:path arrowok="t" o:connecttype="custom" o:connectlocs="0,3530;12,3530;12,3532;0,3532;0,3530" o:connectangles="0,0,0,0,0"/>
                  </v:shape>
                </v:group>
                <v:group id="Group 293" o:spid="_x0000_s1317" style="position:absolute;left:8251;top:3529;width:12;height:3" coordorigin="8251,3529" coordsize="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oSuisQAAADeAAAADwAAAGRycy9kb3ducmV2LnhtbERPTYvCMBC9L+x/CCN4&#10;07SKrlSjiKziQQR1Ydnb0IxtsZmUJrb13xtB2Ns83ucsVp0pRUO1KywriIcRCOLU6oIzBT+X7WAG&#10;wnlkjaVlUvAgB6vl58cCE21bPlFz9pkIIewSVJB7XyVSujQng25oK+LAXW1t0AdYZ1LX2IZwU8pR&#10;FE2lwYJDQ44VbXJKb+e7UbBrsV2P4+/mcLtuHn+XyfH3EJNS/V63noPw1Pl/8du912H+13Q2gt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oSuisQAAADeAAAA&#10;DwAAAAAAAAAAAAAAAACqAgAAZHJzL2Rvd25yZXYueG1sUEsFBgAAAAAEAAQA+gAAAJsDAAAAAA==&#10;">
                  <v:shape id="Freeform 294" o:spid="_x0000_s1318" style="position:absolute;left:8251;top:3529;width:12;height:3;visibility:visible;mso-wrap-style:square;v-text-anchor:top" coordsize="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fbL8UA&#10;AADeAAAADwAAAGRycy9kb3ducmV2LnhtbERPTWvCQBC9C/6HZQQvUjdqSUPqKiKIPbSHpKXnaXaa&#10;DWZnQ3Y16b/vFgre5vE+Z7sfbStu1PvGsYLVMgFBXDndcK3g4/30kIHwAVlj65gU/JCH/W462WKu&#10;3cAF3cpQixjCPkcFJoQul9JXhiz6peuII/fteoshwr6WuschhttWrpMklRYbjg0GOzoaqi7l1Sp4&#10;K7LXJuNVevq0jwUthvOXuWyUms/GwzOIQGO4i//dLzrOf0qzDfy9E2+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p9svxQAAAN4AAAAPAAAAAAAAAAAAAAAAAJgCAABkcnMv&#10;ZG93bnJldi54bWxQSwUGAAAAAAQABAD1AAAAigMAAAAA&#10;" path="m12,l10,,,1,,3r2,l12,2,12,e" filled="f" stroked="f">
                    <v:path arrowok="t" o:connecttype="custom" o:connectlocs="12,3529;10,3529;0,3530;0,3532;2,3532;12,3531;12,3529" o:connectangles="0,0,0,0,0,0,0"/>
                  </v:shape>
                </v:group>
                <v:group id="Group 295" o:spid="_x0000_s1319" style="position:absolute;left:8261;top:3529;width:34;height:2" coordorigin="8261,3529"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GTZcUAAADeAAAADwAAAGRycy9kb3ducmV2LnhtbERPS2vCQBC+F/wPywi9&#10;6Sa2VYmuIqKlBxF8gHgbsmMSzM6G7JrEf98tCL3Nx/ec+bIzpWiodoVlBfEwAkGcWl1wpuB82g6m&#10;IJxH1lhaJgVPcrBc9N7mmGjb8oGao89ECGGXoILc+yqR0qU5GXRDWxEH7mZrgz7AOpO6xjaEm1KO&#10;omgsDRYcGnKsaJ1Tej8+jILvFtvVR7xpdvfb+nk9fe0vu5iUeu93qxkIT53/F7/cPzrMn4yn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4hk2XFAAAA3gAA&#10;AA8AAAAAAAAAAAAAAAAAqgIAAGRycy9kb3ducmV2LnhtbFBLBQYAAAAABAAEAPoAAACcAwAAAAA=&#10;">
                  <v:shape id="Freeform 296" o:spid="_x0000_s1320" style="position:absolute;left:8261;top:3529;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o4I8MA&#10;AADeAAAADwAAAGRycy9kb3ducmV2LnhtbERP20rDQBB9F/oPyxR8azctmJaYTalCwEJBTPsBQ3aa&#10;BLOzITs28e9dQfBtDuc6+WF2vbrTGDrPBjbrBBRx7W3HjYHrpVztQQVBtth7JgPfFOBQLB5yzKyf&#10;+IPulTQqhnDI0EArMmRah7olh2HtB+LI3fzoUCIcG21HnGK46/U2SVLtsOPY0OJAry3Vn9WXM3Ca&#10;6mt5PJXbTdoP7+fkJi9nFmMel/PxGZTQLP/iP/ebjfN36f4Jft+JN+j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o4I8MAAADeAAAADwAAAAAAAAAAAAAAAACYAgAAZHJzL2Rv&#10;d25yZXYueG1sUEsFBgAAAAAEAAQA9QAAAIgDAAAAAA==&#10;" path="m,l34,r,2l,2,,e" filled="f" stroked="f">
                    <v:path arrowok="t" o:connecttype="custom" o:connectlocs="0,3529;34,3529;34,3531;0,3531;0,3529" o:connectangles="0,0,0,0,0"/>
                  </v:shape>
                </v:group>
                <v:group id="Group 297" o:spid="_x0000_s1321" style="position:absolute;left:8293;top:3455;width:2;height:76" coordorigin="8293,3455"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b+oicQAAADeAAAA&#10;DwAAAAAAAAAAAAAAAACqAgAAZHJzL2Rvd25yZXYueG1sUEsFBgAAAAAEAAQA+gAAAJsDAAAAAA==&#10;">
                  <v:shape id="Freeform 298" o:spid="_x0000_s1322" style="position:absolute;left:8293;top:3455;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7HsUA&#10;AADeAAAADwAAAGRycy9kb3ducmV2LnhtbERPS2sCMRC+F/ofwhS8FM3qwZXVKEUU2kNpfRz0Nmym&#10;m8VksmzS3e2/bwoFb/PxPWe1GZwVHbWh9qxgOslAEJde11wpOJ/24wWIEJE1Ws+k4IcCbNaPDyss&#10;tO/5QN0xViKFcChQgYmxKaQMpSGHYeIb4sR9+dZhTLCtpG6xT+HOylmWzaXDmlODwYa2hsrb8dsp&#10;CDL/6C4Vxuvt2b7171fzubODUqOn4WUJItIQ7+J/96tO8/P5Ioe/d9IN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nsexQAAAN4AAAAPAAAAAAAAAAAAAAAAAJgCAABkcnMv&#10;ZG93bnJldi54bWxQSwUGAAAAAAQABAD1AAAAigMAAAAA&#10;" path="m,l2,r,76l,76,,e" filled="f" stroked="f">
                    <v:path arrowok="t" o:connecttype="custom" o:connectlocs="0,3455;2,3455;2,3531;0,3531;0,3455" o:connectangles="0,0,0,0,0"/>
                  </v:shape>
                </v:group>
                <v:group id="Group 299" o:spid="_x0000_s1323" style="position:absolute;left:8261;top:3455;width:34;height:2" coordorigin="8261,3455"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9smWDIAAAA&#10;3gAAAA8AAAAAAAAAAAAAAAAAqgIAAGRycy9kb3ducmV2LnhtbFBLBQYAAAAABAAEAPoAAACfAwAA&#10;AAA=&#10;">
                  <v:shape id="Freeform 300" o:spid="_x0000_s1324" style="position:absolute;left:8261;top:3455;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cyJsMA&#10;AADeAAAADwAAAGRycy9kb3ducmV2LnhtbERP22rCQBB9L/gPywi+1Y0+pBpdRQsBBUG8fMCQHZNg&#10;djZkpyb9+26h0Lc5nOust4Nr1Iu6UHs2MJsmoIgLb2suDdxv+fsCVBBki41nMvBNAbab0dsaM+t7&#10;vtDrKqWKIRwyNFCJtJnWoajIYZj6ljhyD985lAi7UtsO+xjuGj1PklQ7rDk2VNjSZ0XF8/rlDBz7&#10;4p7vjvl8ljbt+ZQ8ZH9iMWYyHnYrUEKD/Iv/3Acb53+kiyX8vhNv0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cyJsMAAADeAAAADwAAAAAAAAAAAAAAAACYAgAAZHJzL2Rv&#10;d25yZXYueG1sUEsFBgAAAAAEAAQA9QAAAIgDAAAAAA==&#10;" path="m,l34,r,2l,2,,e" filled="f" stroked="f">
                    <v:path arrowok="t" o:connecttype="custom" o:connectlocs="0,3455;34,3455;34,3457;0,3457;0,3455" o:connectangles="0,0,0,0,0"/>
                  </v:shape>
                </v:group>
                <v:group id="Group 301" o:spid="_x0000_s1325" style="position:absolute;left:8251;top:3455;width:12;height:2" coordorigin="8251,3455"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TDA7vIAAAA&#10;3gAAAA8AAAAAAAAAAAAAAAAAqgIAAGRycy9kb3ducmV2LnhtbFBLBQYAAAAABAAEAPoAAACfAwAA&#10;AAA=&#10;">
                  <v:shape id="Freeform 302" o:spid="_x0000_s1326" style="position:absolute;left:8251;top:3455;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sCcMA&#10;AADeAAAADwAAAGRycy9kb3ducmV2LnhtbERPzWrCQBC+C77DMkIvYjbpIbbRVUrBIsWDpn2AITsm&#10;wexs2F1j+vZdQfA2H9/vrLej6cRAzreWFWRJCoK4srrlWsHvz27xBsIHZI2dZVLwRx62m+lkjYW2&#10;Nz7RUIZaxBD2BSpoQugLKX3VkEGf2J44cmfrDIYIXS21w1sMN518TdNcGmw5NjTY02dD1aW8GgWl&#10;zsfjwe+/5KDP5vuSd3OXZkq9zMaPFYhAY3iKH+69jvOX+XsG93fiD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ArsCcMAAADeAAAADwAAAAAAAAAAAAAAAACYAgAAZHJzL2Rv&#10;d25yZXYueG1sUEsFBgAAAAAEAAQA9QAAAIgDAAAAAA==&#10;" path="m,l12,r,2l,2,,e" filled="f" stroked="f">
                    <v:path arrowok="t" o:connecttype="custom" o:connectlocs="0,3455;12,3455;12,3457;0,3457;0,3455" o:connectangles="0,0,0,0,0"/>
                  </v:shape>
                </v:group>
                <v:group id="Group 303" o:spid="_x0000_s1327" style="position:absolute;left:8241;top:3455;width:12;height:2" coordorigin="8241,3455"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04V8UAAADeAAAADwAAAGRycy9kb3ducmV2LnhtbERPTWvCQBC9F/oflil4&#10;002U2hpdRUTFgwjVgngbsmMSzM6G7JrEf98VhN7m8T5ntuhMKRqqXWFZQTyIQBCnVhecKfg9bfrf&#10;IJxH1lhaJgUPcrCYv7/NMNG25R9qjj4TIYRdggpy76tESpfmZNANbEUcuKutDfoA60zqGtsQbko5&#10;jKKxNFhwaMixolVO6e14Nwq2LbbLUbxu9rfr6nE5fR7O+5iU6n10yykIT53/F7/cOx3mf40n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tdOFfFAAAA3gAA&#10;AA8AAAAAAAAAAAAAAAAAqgIAAGRycy9kb3ducmV2LnhtbFBLBQYAAAAABAAEAPoAAACcAwAAAAA=&#10;">
                  <v:shape id="Freeform 304" o:spid="_x0000_s1328" style="position:absolute;left:8241;top:3455;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TX5cMA&#10;AADeAAAADwAAAGRycy9kb3ducmV2LnhtbERPzYrCMBC+C/sOYYS9iKau0NVqlEXYRcTDbtcHGJqx&#10;LTaTksRa394Igrf5+H5ntelNIzpyvrasYDpJQBAXVtdcKjj+f4/nIHxA1thYJgU38rBZvw1WmGl7&#10;5T/q8lCKGMI+QwVVCG0mpS8qMugntiWO3Mk6gyFCV0rt8BrDTSM/kiSVBmuODRW2tK2oOOcXoyDX&#10;af978Lsf2emT2Z/TZuSSqVLvw/5rCSJQH17ip3un4/zPdDGDxzvxBr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TX5cMAAADeAAAADwAAAAAAAAAAAAAAAACYAgAAZHJzL2Rv&#10;d25yZXYueG1sUEsFBgAAAAAEAAQA9QAAAIgDAAAAAA==&#10;" path="m,l12,r,2l,2,,e" filled="f" stroked="f">
                    <v:path arrowok="t" o:connecttype="custom" o:connectlocs="0,3455;12,3455;12,3457;0,3457;0,3455" o:connectangles="0,0,0,0,0"/>
                  </v:shape>
                  <v:shape id="Picture 305" o:spid="_x0000_s1329" type="#_x0000_t75" style="position:absolute;left:8233;top:3455;width:10;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sKIbEAAAA3gAAAA8AAABkcnMvZG93bnJldi54bWxET01rwkAQvQv+h2UK3nTTEqKmWcVWhNhT&#10;qzn0OGTHJCQ7G7JbTf99Vyh4m8f7nGw7mk5caXCNZQXPiwgEcWl1w5WC4nyYr0A4j6yxs0wKfsnB&#10;djOdZJhqe+Mvup58JUIIuxQV1N73qZSurMmgW9ieOHAXOxj0AQ6V1APeQrjp5EsUJdJgw6Ghxp7e&#10;ayrb049RcD4cLx9x/vZZmHZfJVh+t3GSKzV7GnevIDyN/iH+d+c6zF8m6xju74Qb5OY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sKIbEAAAA3gAAAA8AAAAAAAAAAAAAAAAA&#10;nwIAAGRycy9kb3ducmV2LnhtbFBLBQYAAAAABAAEAPcAAACQAwAAAAA=&#10;">
                    <v:imagedata r:id="rId474" o:title=""/>
                  </v:shape>
                </v:group>
                <v:group id="Group 306" o:spid="_x0000_s1330" style="position:absolute;left:8225;top:3456;width:9;height:3" coordorigin="8225,3456"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SgI8UAAADeAAAADwAAAGRycy9kb3ducmV2LnhtbERPTWvCQBC9C/0PyxS8&#10;1U0UtaauIqLFgwhqQXobsmMSzM6G7JrEf98VCt7m8T5nvuxMKRqqXWFZQTyIQBCnVhecKfg5bz8+&#10;QTiPrLG0TAoe5GC5eOvNMdG25SM1J5+JEMIuQQW591UipUtzMugGtiIO3NXWBn2AdSZ1jW0IN6Uc&#10;RtFEGiw4NORY0Tqn9Ha6GwXfLbarUbxp9rfr+vF7Hh8u+5iU6r93qy8Qnjr/Ev+7dzrMn05m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0oCPFAAAA3gAA&#10;AA8AAAAAAAAAAAAAAAAAqgIAAGRycy9kb3ducmV2LnhtbFBLBQYAAAAABAAEAPoAAACcAwAAAAA=&#10;">
                  <v:shape id="Freeform 307" o:spid="_x0000_s1331" style="position:absolute;left:8225;top:3456;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G1zcUA&#10;AADeAAAADwAAAGRycy9kb3ducmV2LnhtbERP20rDQBB9F/yHZQRfpN1YMG3TbouUCoWi0ssHTLNj&#10;EszOht2xjX59VxB8m8O5znzZu1adKcTGs4HHYQaKuPS24crA8fAymICKgmyx9UwGvinCcnF7M8fC&#10;+gvv6LyXSqUQjgUaqEW6QutY1uQwDn1HnLgPHxxKgqHSNuAlhbtWj7Is1w4bTg01drSqqfzcfzkD&#10;6+Np9PMuFDavb0/SbSf4cIi5Mfd3/fMMlFAv/+I/98am+eN8msPvO+kGv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wbXNxQAAAN4AAAAPAAAAAAAAAAAAAAAAAJgCAABkcnMv&#10;ZG93bnJldi54bWxQSwUGAAAAAAQABAD1AAAAigMAAAAA&#10;" path="m10,l8,,,1,,3r2,l10,2,10,e" filled="f" stroked="f">
                    <v:path arrowok="t" o:connecttype="custom" o:connectlocs="10,3456;8,3456;0,3457;0,3459;2,3459;10,3458;10,3456" o:connectangles="0,0,0,0,0,0,0"/>
                  </v:shape>
                  <v:shape id="Picture 308" o:spid="_x0000_s1332" type="#_x0000_t75" style="position:absolute;left:8218;top:345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9JjfFAAAA3gAAAA8AAABkcnMvZG93bnJldi54bWxET01rg0AQvRfyH5YJ9FbX9GASk41EIeCl&#10;0CReepu6E7V1Z8XdRvvvu4VCb/N4n7PPZtOLO42us6xgFcUgiGurO24UVNfT0waE88gae8uk4Jsc&#10;ZIfFwx5TbSc+0/3iGxFC2KWooPV+SKV0dUsGXWQH4sDd7GjQBzg2Uo84hXDTy+c4TqTBjkNDiwMV&#10;LdWfly+jYNgUeZ7rpvxI3vxpeimr1/N7pdTjcj7uQHia/b/4z13qMH+dbNfw+064QR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SY3xQAAAN4AAAAPAAAAAAAAAAAAAAAA&#10;AJ8CAABkcnMvZG93bnJldi54bWxQSwUGAAAAAAQABAD3AAAAkQMAAAAA&#10;">
                    <v:imagedata r:id="rId480" o:title=""/>
                  </v:shape>
                </v:group>
                <v:group id="Group 309" o:spid="_x0000_s1333" style="position:absolute;left:8206;top:3458;width:14;height:5" coordorigin="8206,3458"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q1D73IAAAA&#10;3gAAAA8AAAAAAAAAAAAAAAAAqgIAAGRycy9kb3ducmV2LnhtbFBLBQYAAAAABAAEAPoAAACfAwAA&#10;AAA=&#10;">
                  <v:shape id="Freeform 310" o:spid="_x0000_s1334" style="position:absolute;left:8206;top:3458;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74MQA&#10;AADeAAAADwAAAGRycy9kb3ducmV2LnhtbERP32vCMBB+H+x/CCf4Ipq6gdpqlCFsDAXBqu9Hc7bV&#10;5lKSqN1/bwaDvd3H9/MWq8404k7O15YVjEcJCOLC6ppLBcfD53AGwgdkjY1lUvBDHlbL15cFZto+&#10;eE/3PJQihrDPUEEVQptJ6YuKDPqRbYkjd7bOYIjQlVI7fMRw08i3JJlIgzXHhgpbWldUXPObUbDL&#10;N++D9Ci3zUW7ejv+OhWD9Umpfq/7mIMI1IV/8Z/7W8f500mawu878Qa5f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u+DEAAAA3gAAAA8AAAAAAAAAAAAAAAAAmAIAAGRycy9k&#10;b3ducmV2LnhtbFBLBQYAAAAABAAEAPUAAACJAwAAAAA=&#10;" path="m14,l12,,,3,,4r2,l14,2,14,e" filled="f" stroked="f">
                    <v:path arrowok="t" o:connecttype="custom" o:connectlocs="14,3458;12,3458;0,3461;0,3462;2,3462;14,3460;14,3458" o:connectangles="0,0,0,0,0,0,0"/>
                  </v:shape>
                </v:group>
                <v:group id="Group 311" o:spid="_x0000_s1335" style="position:absolute;left:8200;top:3461;width:8;height:4" coordorigin="8200,346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oomaHIAAAA&#10;3gAAAA8AAAAAAAAAAAAAAAAAqgIAAGRycy9kb3ducmV2LnhtbFBLBQYAAAAABAAEAPoAAACfAwAA&#10;AAA=&#10;">
                  <v:shape id="Freeform 312" o:spid="_x0000_s1336" style="position:absolute;left:8200;top:346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p2l8IA&#10;AADeAAAADwAAAGRycy9kb3ducmV2LnhtbERP32vCMBB+F/Y/hBvsRWaq4Lp1RhFBmI9WfT+as+mW&#10;XGoTbfffL4Kwt/v4ft5iNTgrbtSFxrOC6SQDQVx53XCt4HjYvr6DCBFZo/VMCn4pwGr5NFpgoX3P&#10;e7qVsRYphEOBCkyMbSFlqAw5DBPfEifu7DuHMcGulrrDPoU7K2dZ9iYdNpwaDLa0MVT9lFen4Lvs&#10;z7OPizVzm/Nxh8GOt7uTUi/Pw/oTRKQh/osf7i+d5ud5NoX7O+kG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qnaXwgAAAN4AAAAPAAAAAAAAAAAAAAAAAJgCAABkcnMvZG93&#10;bnJldi54bWxQSwUGAAAAAAQABAD1AAAAhwMAAAAA&#10;" path="m8,l6,,,1,,3r2,l8,1,8,e" filled="f" stroked="f">
                    <v:path arrowok="t" o:connecttype="custom" o:connectlocs="8,3461;6,3461;0,3462;0,3464;2,3464;8,3462;8,3461" o:connectangles="0,0,0,0,0,0,0"/>
                  </v:shape>
                </v:group>
                <v:group id="Group 313" o:spid="_x0000_s1337" style="position:absolute;left:8192;top:3462;width:9;height:4" coordorigin="8192,3462" coordsize="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baiTcQAAADeAAAADwAAAGRycy9kb3ducmV2LnhtbERPTYvCMBC9C/sfwgh7&#10;07Qu6lKNIrIuexBBXRBvQzO2xWZSmtjWf28Ewds83ufMl50pRUO1KywriIcRCOLU6oIzBf/HzeAb&#10;hPPIGkvLpOBODpaLj94cE21b3lNz8JkIIewSVJB7XyVSujQng25oK+LAXWxt0AdYZ1LX2IZwU8pR&#10;FE2kwYJDQ44VrXNKr4ebUfDbYrv6in+a7fWyvp+P491pG5NSn/1uNQPhqfNv8cv9p8P86TQa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baiTcQAAADeAAAA&#10;DwAAAAAAAAAAAAAAAACqAgAAZHJzL2Rvd25yZXYueG1sUEsFBgAAAAAEAAQA+gAAAJsDAAAAAA==&#10;">
                  <v:shape id="Freeform 314" o:spid="_x0000_s1338" style="position:absolute;left:8192;top:3462;width:9;height:4;visibility:visible;mso-wrap-style:square;v-text-anchor:top" coordsize="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9JhMMA&#10;AADeAAAADwAAAGRycy9kb3ducmV2LnhtbERPS2vCQBC+F/wPywje6saaqkRXKYVae/SB4G3Mjkkw&#10;OxuyU03/fbdQ8DYf33MWq87V6kZtqDwbGA0TUMS5txUXBg77j+cZqCDIFmvPZOCHAqyWvacFZtbf&#10;eUu3nRQqhnDI0EAp0mRah7wkh2HoG+LIXXzrUCJsC21bvMdwV+uXJJlohxXHhhIbei8pv+6+nYE0&#10;XX+9+nCsjqdJd3b2U9abVIwZ9Lu3OSihTh7if/fGxvnTaTKGv3fiDX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9JhMMAAADeAAAADwAAAAAAAAAAAAAAAACYAgAAZHJzL2Rv&#10;d25yZXYueG1sUEsFBgAAAAAEAAQA9QAAAIgDAAAAAA==&#10;" path="m10,l8,,,2,,4r2,l10,2,10,e" filled="f" stroked="f">
                    <v:path arrowok="t" o:connecttype="custom" o:connectlocs="10,3462;8,3462;0,3464;0,3466;2,3466;10,3464;10,3462" o:connectangles="0,0,0,0,0,0,0"/>
                  </v:shape>
                  <v:shape id="Picture 315" o:spid="_x0000_s1339" type="#_x0000_t75" style="position:absolute;left:8184;top:3464;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HspzDAAAA3gAAAA8AAABkcnMvZG93bnJldi54bWxET0uLwjAQvi/4H8II3tZUKVW6RnFXhOpp&#10;fRz2ODRjW9pMShO1/nsjCHubj+85i1VvGnGjzlWWFUzGEQji3OqKCwXn0/ZzDsJ5ZI2NZVLwIAer&#10;5eBjgam2dz7Q7egLEULYpaig9L5NpXR5SQbd2LbEgbvYzqAPsCuk7vAewk0jp1GUSIMVh4YSW/op&#10;Ka+PV6PgtN1d9nH2/Xs29aZIMP+r4yRTajTs118gPPX+X/x2ZzrMn82iGF7vhBvk8g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IeynMMAAADeAAAADwAAAAAAAAAAAAAAAACf&#10;AgAAZHJzL2Rvd25yZXYueG1sUEsFBgAAAAAEAAQA9wAAAI8DAAAAAA==&#10;">
                    <v:imagedata r:id="rId474" o:title=""/>
                  </v:shape>
                  <v:shape id="Picture 316" o:spid="_x0000_s1340" type="#_x0000_t75" style="position:absolute;left:8173;top:3466;width:13;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lspfFAAAA3gAAAA8AAABkcnMvZG93bnJldi54bWxET99rwjAQfhf2P4Qb7EU0ccOp1ShuMNir&#10;3WD4djRnU2wutYlt998vA8G3+/h+3mY3uFp01IbKs4bZVIEgLrypuNTw/fUxWYIIEdlg7Zk0/FKA&#10;3fZhtMHM+J4P1OWxFCmEQ4YabIxNJmUoLDkMU98QJ+7kW4cxwbaUpsU+hbtaPiv1Kh1WnBosNvRu&#10;qTjnV6dhv7L16jru+rfzXB0v+fBzml1etH56HPZrEJGGeBff3J8mzV8s1Bz+30k3yO0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5bKXxQAAAN4AAAAPAAAAAAAAAAAAAAAA&#10;AJ8CAABkcnMvZG93bnJldi54bWxQSwUGAAAAAAQABAD3AAAAkQMAAAAA&#10;">
                    <v:imagedata r:id="rId475" o:title=""/>
                  </v:shape>
                </v:group>
                <v:group id="Group 317" o:spid="_x0000_s1341" style="position:absolute;left:8159;top:3468;width:16;height:4" coordorigin="8159,346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o2kTsQAAADeAAAADwAAAGRycy9kb3ducmV2LnhtbERPS4vCMBC+L/gfwgh7&#10;W9MqPqhGEVkXDyKsCuJtaMa22ExKk23rvzeCsLf5+J6zWHWmFA3VrrCsIB5EIIhTqwvOFJxP268Z&#10;COeRNZaWScGDHKyWvY8FJtq2/EvN0WcihLBLUEHufZVI6dKcDLqBrYgDd7O1QR9gnUldYxvCTSmH&#10;UTSRBgsODTlWtMkpvR//jIKfFtv1KP5u9vfb5nE9jQ+XfUxKffa79RyEp87/i9/unQ7zp9NoAq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o2kTsQAAADeAAAA&#10;DwAAAAAAAAAAAAAAAACqAgAAZHJzL2Rvd25yZXYueG1sUEsFBgAAAAAEAAQA+gAAAJsDAAAAAA==&#10;">
                  <v:shape id="Freeform 318" o:spid="_x0000_s1342" style="position:absolute;left:8159;top:346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pOhcMA&#10;AADeAAAADwAAAGRycy9kb3ducmV2LnhtbERPTWvCQBC9C/6HZYTezK49NBJdpbS09KpV4nGanSYh&#10;u7Mhu2rqr3cLhd7m8T5nvR2dFRcaQutZwyJTIIgrb1quNRw+3+ZLECEiG7SeScMPBdhuppM1FsZf&#10;eUeXfaxFCuFQoIYmxr6QMlQNOQyZ74kT9+0HhzHBoZZmwGsKd1Y+KvUkHbacGhrs6aWhqtufnYZO&#10;3qx6bdVXudjZ92N3LlV5Yq0fZuPzCkSkMf6L/9wfJs3Pc5XD7zvpBr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pOhcMAAADeAAAADwAAAAAAAAAAAAAAAACYAgAAZHJzL2Rv&#10;d25yZXYueG1sUEsFBgAAAAAEAAQA9QAAAIgDAAAAAA==&#10;" path="m16,l14,,,2,,3r2,l16,2,16,e" filled="f" stroked="f">
                    <v:path arrowok="t" o:connecttype="custom" o:connectlocs="16,3468;14,3468;0,3470;0,3471;2,3471;16,3470;16,3468" o:connectangles="0,0,0,0,0,0,0"/>
                  </v:shape>
                </v:group>
                <v:group id="Group 319" o:spid="_x0000_s1343" style="position:absolute;left:8142;top:3470;width:19;height:3" coordorigin="8142,347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RelafIAAAA&#10;3gAAAA8AAAAAAAAAAAAAAAAAqgIAAGRycy9kb3ducmV2LnhtbFBLBQYAAAAABAAEAPoAAACfAwAA&#10;AAA=&#10;">
                  <v:shape id="Freeform 320" o:spid="_x0000_s1344" style="position:absolute;left:8142;top:347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w/dsYA&#10;AADeAAAADwAAAGRycy9kb3ducmV2LnhtbERPS2vCQBC+F/oflin0VjeK1hhdRQ3FHqRifJyH7DQJ&#10;zc7G7FbTf98tCL3Nx/ec2aIztbhS6yrLCvq9CARxbnXFhYLj4e0lBuE8ssbaMin4IQeL+ePDDBNt&#10;b7yna+YLEULYJaig9L5JpHR5SQZdzzbEgfu0rUEfYFtI3eIthJtaDqLoVRqsODSU2NC6pPwr+zYK&#10;NsMsXW13/ZNJjx+XOo0no7P0Sj0/dcspCE+d/xff3e86zB+Pown8vRNu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6w/dsYAAADeAAAADwAAAAAAAAAAAAAAAACYAgAAZHJz&#10;L2Rvd25yZXYueG1sUEsFBgAAAAAEAAQA9QAAAIsDAAAAAA==&#10;" path="m19,l17,,,1,,2r2,l19,1,19,e" filled="f" stroked="f">
                    <v:path arrowok="t" o:connecttype="custom" o:connectlocs="19,3470;17,3470;0,3471;0,3472;2,3472;19,3471;19,3470" o:connectangles="0,0,0,0,0,0,0"/>
                  </v:shape>
                </v:group>
                <v:group id="Group 321" o:spid="_x0000_s1345" style="position:absolute;left:8120;top:3471;width:24;height:2" coordorigin="8120,347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PfMcAAADeAAAADwAAAGRycy9kb3ducmV2LnhtbESPQWvCQBCF70L/wzKF&#10;3nSTFrVEVxFpSw8iVAvF25Adk2B2NmS3Sfz3zkHwNsO8ee99y/XgatVRGyrPBtJJAoo497biwsDv&#10;8XP8DipEZIu1ZzJwpQDr1dNoiZn1Pf9Qd4iFEhMOGRooY2wyrUNeksMw8Q2x3M6+dRhlbQttW+zF&#10;3NX6NUlm2mHFklBiQ9uS8svh3xn46rHfvKUf3e5y3l5Px+n+b5eSMS/Pw2YBKtIQH+L797eV+vN5&#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EPfMcAAADe&#10;AAAADwAAAAAAAAAAAAAAAACqAgAAZHJzL2Rvd25yZXYueG1sUEsFBgAAAAAEAAQA+gAAAJ4DAAAA&#10;AA==&#10;">
                  <v:shape id="Freeform 322" o:spid="_x0000_s1346" style="position:absolute;left:8120;top:347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dAFcQA&#10;AADeAAAADwAAAGRycy9kb3ducmV2LnhtbERPS4vCMBC+L/gfwgheRNPK4qMaRRYWBE/retnb2IxN&#10;tZmUJrb135uFhb3Nx/ecza63lWip8aVjBek0AUGcO11yoeD8/TlZgvABWWPlmBQ8ycNuO3jbYKZd&#10;x1/UnkIhYgj7DBWYEOpMSp8bsuinriaO3NU1FkOETSF1g10Mt5WcJclcWiw5Nhis6cNQfj89rIKD&#10;N3fq8sf43NN4/n5bHX+e7UWp0bDfr0EE6sO/+M990HH+YpGm8PtOvEFu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HQBXEAAAA3gAAAA8AAAAAAAAAAAAAAAAAmAIAAGRycy9k&#10;b3ducmV2LnhtbFBLBQYAAAAABAAEAPUAAACJAwAAAAA=&#10;" path="m,l24,r,1l,1,,e" filled="f" stroked="f">
                    <v:path arrowok="t" o:connecttype="custom" o:connectlocs="0,3471;24,3471;24,3472;0,3472;0,3471" o:connectangles="0,0,0,0,0"/>
                  </v:shape>
                </v:group>
                <v:group id="Group 323" o:spid="_x0000_s1347" style="position:absolute;left:8116;top:3468;width:8;height:8" coordorigin="8116,3468" coordsize="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80kMYAAADeAAAADwAAAGRycy9kb3ducmV2LnhtbERPTWvCQBC9F/wPyxS8&#10;NZsobSTNKiJWPIRCVSi9DdkxCWZnQ3abxH/fLRR6m8f7nHwzmVYM1LvGsoIkikEQl1Y3XCm4nN+e&#10;ViCcR9bYWiYFd3KwWc8ecsy0HfmDhpOvRAhhl6GC2vsuk9KVNRl0ke2IA3e1vUEfYF9J3eMYwk0r&#10;F3H8Ig02HBpq7GhXU3k7fRsFhxHH7TLZD8Xturt/nZ/fP4uElJo/TttXEJ4m/y/+cx91mJ+my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bzSQxgAAAN4A&#10;AAAPAAAAAAAAAAAAAAAAAKoCAABkcnMvZG93bnJldi54bWxQSwUGAAAAAAQABAD6AAAAnQMAAAAA&#10;">
                  <v:shape id="Freeform 324" o:spid="_x0000_s1348" style="position:absolute;left:8116;top:3468;width:8;height:8;visibility:visible;mso-wrap-style:square;v-text-anchor:top" coordsize="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vYs8IA&#10;AADeAAAADwAAAGRycy9kb3ducmV2LnhtbERPTYvCMBC9L/gfwgh7W9MqqFSjqLCwsl626n1oxqbY&#10;TEqTrdVfbxaEvc3jfc5y3dtadNT6yrGCdJSAIC6crrhUcDp+fsxB+ICssXZMCu7kYb0avC0x0+7G&#10;P9TloRQxhH2GCkwITSalLwxZ9CPXEEfu4lqLIcK2lLrFWwy3tRwnyVRarDg2GGxoZ6i45r9WQcfT&#10;vanz7zk3+/Sx1Sc+PM4Tpd6H/WYBIlAf/sUv95eO82ezdAJ/78Qb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9izwgAAAN4AAAAPAAAAAAAAAAAAAAAAAJgCAABkcnMvZG93&#10;bnJldi54bWxQSwUGAAAAAAQABAD1AAAAhwMAAAAA&#10;" path="m7,l,3,3,8,9,5,7,e" filled="f" stroked="f">
                    <v:path arrowok="t" o:connecttype="custom" o:connectlocs="7,3468;0,3471;3,3476;9,3473;7,3468" o:connectangles="0,0,0,0,0"/>
                  </v:shape>
                </v:group>
                <v:group id="Group 325" o:spid="_x0000_s1349" style="position:absolute;left:8114;top:3471;width:5;height:5" coordorigin="8114,347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MoJf8UAAADeAAAADwAAAGRycy9kb3ducmV2LnhtbERPS2vCQBC+F/oflil4&#10;M5vU+iB1FZG2eBDBB0hvQ3ZMgtnZkN0m8d+7gtDbfHzPmS97U4mWGldaVpBEMQjizOqScwWn4/dw&#10;BsJ5ZI2VZVJwIwfLxevLHFNtO95Te/C5CCHsUlRQeF+nUrqsIIMusjVx4C62MegDbHKpG+xCuKnk&#10;exxPpMGSQ0OBNa0Lyq6HP6Pgp8NuNUq+2u31sr79Hse78zYhpQZv/eoThKfe/4uf7o0O86fT5AM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DKCX/FAAAA3gAA&#10;AA8AAAAAAAAAAAAAAAAAqgIAAGRycy9kb3ducmV2LnhtbFBLBQYAAAAABAAEAPoAAACcAwAAAAA=&#10;">
                  <v:shape id="Freeform 326" o:spid="_x0000_s1350" style="position:absolute;left:8114;top:347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IcQA&#10;AADeAAAADwAAAGRycy9kb3ducmV2LnhtbERPTYvCMBC9L/gfwgheFk2V3SrVKCII7mVhqwjehmZs&#10;q82kNFGrv94sCN7m8T5ntmhNJa7UuNKyguEgAkGcWV1yrmC3XfcnIJxH1lhZJgV3crCYdz5mmGh7&#10;4z+6pj4XIYRdggoK7+tESpcVZNANbE0cuKNtDPoAm1zqBm8h3FRyFEWxNFhyaCiwplVB2Tm9GAV7&#10;Pfppd1v+fMQnt/9Nv9aHWFdK9brtcgrCU+vf4pd7o8P88Xj4Df/vhBvk/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tiHEAAAA3gAAAA8AAAAAAAAAAAAAAAAAmAIAAGRycy9k&#10;b3ducmV2LnhtbFBLBQYAAAAABAAEAPUAAACJAwAAAAA=&#10;" path="m2,l,1,,5r5,l2,e" filled="f" stroked="f">
                    <v:path arrowok="t" o:connecttype="custom" o:connectlocs="2,3471;0,3472;0,3476;5,3476;2,3471" o:connectangles="0,0,0,0,0"/>
                  </v:shape>
                  <v:shape id="Picture 327" o:spid="_x0000_s1351" type="#_x0000_t75" style="position:absolute;left:8114;top:347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NqV3FAAAA3gAAAA8AAABkcnMvZG93bnJldi54bWxET81qwkAQvhd8h2UEb3VjDiqpq1Sh1YLQ&#10;an2AMTtmQ7OzMbs10ad3C0Jv8/H9zmzR2UpcqPGlYwWjYQKCOHe65ELB4fvteQrCB2SNlWNScCUP&#10;i3nvaYaZdi3v6LIPhYgh7DNUYEKoMyl9bsiiH7qaOHIn11gMETaF1A22MdxWMk2SsbRYcmwwWNPK&#10;UP6z/7UKzmv8SD+3G2fMedkedl/vt2OaKjXod68vIAJ14V/8cG90nD+ZjMbw9068Qc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8TaldxQAAAN4AAAAPAAAAAAAAAAAAAAAA&#10;AJ8CAABkcnMvZG93bnJldi54bWxQSwUGAAAAAAQABAD3AAAAkQMAAAAA&#10;">
                    <v:imagedata r:id="rId481" o:title=""/>
                  </v:shape>
                </v:group>
                <v:group id="Group 328" o:spid="_x0000_s1352" style="position:absolute;left:8089;top:3468;width:7;height:8" coordorigin="8089,346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BiXCMUAAADeAAAADwAAAGRycy9kb3ducmV2LnhtbERPS2vCQBC+F/wPywi9&#10;1U0sbSS6ioiKByn4APE2ZMckmJ0N2TWJ/75bKHibj+85s0VvKtFS40rLCuJRBII4s7rkXMH5tPmY&#10;gHAeWWNlmRQ8ycFiPnibYaptxwdqjz4XIYRdigoK7+tUSpcVZNCNbE0cuJttDPoAm1zqBrsQbio5&#10;jqJvabDk0FBgTauCsvvxYRRsO+yWn/G63d9vq+f19PVz2cek1PuwX05BeOr9S/zv3ukwP0niB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YlwjFAAAA3gAA&#10;AA8AAAAAAAAAAAAAAAAAqgIAAGRycy9kb3ducmV2LnhtbFBLBQYAAAAABAAEAPoAAACcAwAAAAA=&#10;">
                  <v:shape id="Freeform 329" o:spid="_x0000_s1353" style="position:absolute;left:8089;top:346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6b9cgA&#10;AADeAAAADwAAAGRycy9kb3ducmV2LnhtbESPQWsCQQyF74X+hyGFXkRn7aHK6ihSkLaHWrQVPIad&#10;uLu4k1lnRl3/vTkI3l7Iy5f3pvPONepMIdaeDQwHGSjiwtuaSwP/f8v+GFRMyBYbz2TgShHms+en&#10;KebWX3hN500qlUA45migSqnNtY5FRQ7jwLfEstv74DDJGEptA14E7hr9lmXv2mHN8qHClj4qKg6b&#10;kxNK+PS71ba3LH5Pzc96HI/f297RmNeXbjEBlahLD/P9+stK/NFoKHmljmjQs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4Dpv1yAAAAN4AAAAPAAAAAAAAAAAAAAAAAJgCAABk&#10;cnMvZG93bnJldi54bWxQSwUGAAAAAAQABAD1AAAAjQMAAAAA&#10;" path="m5,l,3,3,8,7,5,5,e" filled="f" stroked="f">
                    <v:path arrowok="t" o:connecttype="custom" o:connectlocs="5,3468;0,3471;3,3476;7,3473;5,3468" o:connectangles="0,0,0,0,0"/>
                  </v:shape>
                </v:group>
                <v:group id="Group 330" o:spid="_x0000_s1354" style="position:absolute;left:8086;top:3471;width:5;height:5" coordorigin="8086,347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sum4cUAAADeAAAADwAAAGRycy9kb3ducmV2LnhtbERPS2vCQBC+F/oflil4&#10;000qNZq6ikhbPIjgA6S3ITsmwexsyG6T+O9dQehtPr7nzJe9qURLjSstK4hHEQjizOqScwWn4/dw&#10;CsJ5ZI2VZVJwIwfLxevLHFNtO95Te/C5CCHsUlRQeF+nUrqsIINuZGviwF1sY9AH2ORSN9iFcFPJ&#10;9yiaSIMlh4YCa1oXlF0Pf0bBT4fdahx/tdvrZX37PX7sztuYlBq89atPEJ56/y9+ujc6zE+SeAa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7LpuHFAAAA3gAA&#10;AA8AAAAAAAAAAAAAAAAAqgIAAGRycy9kb3ducmV2LnhtbFBLBQYAAAAABAAEAPoAAACcAwAAAAA=&#10;">
                  <v:shape id="Freeform 331" o:spid="_x0000_s1355" style="position:absolute;left:8086;top:347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fBMgA&#10;AADeAAAADwAAAGRycy9kb3ducmV2LnhtbESPQWvCQBCF74X+h2UKXkrdNEiU1FVKQdCLYBTB25Cd&#10;JmmzsyG7avTXO4dCbzPMm/feN18OrlUX6kPj2cD7OAFFXHrbcGXgsF+9zUCFiGyx9UwGbhRguXh+&#10;mmNu/ZV3dClipcSEQ44G6hi7XOtQ1uQwjH1HLLdv3zuMsvaVtj1exdy1Ok2STDtsWBJq7OirpvK3&#10;ODsDR5tuhsOeX+/ZTzhui8nqlNnWmNHL8PkBKtIQ/8V/32sr9afTVAAER2bQi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98EyAAAAN4AAAAPAAAAAAAAAAAAAAAAAJgCAABk&#10;cnMvZG93bnJldi54bWxQSwUGAAAAAAQABAD1AAAAjQMAAAAA&#10;" path="m3,l,1,,5r6,l3,e" filled="f" stroked="f">
                    <v:path arrowok="t" o:connecttype="custom" o:connectlocs="3,3471;0,3472;0,3476;6,3476;3,3471" o:connectangles="0,0,0,0,0"/>
                  </v:shape>
                </v:group>
                <v:group id="Group 332" o:spid="_x0000_s1356" style="position:absolute;left:8086;top:3476;width:5;height:18" coordorigin="8086,3476" coordsize="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tFgWsYAAADeAAAADwAAAGRycy9kb3ducmV2LnhtbERPTWvCQBC9F/wPyxS8&#10;NZsobSTNKiJWPIRCVSi9DdkxCWZnQ3abxH/fLRR6m8f7nHwzmVYM1LvGsoIkikEQl1Y3XCm4nN+e&#10;ViCcR9bYWiYFd3KwWc8ecsy0HfmDhpOvRAhhl6GC2vsuk9KVNRl0ke2IA3e1vUEfYF9J3eMYwk0r&#10;F3H8Ig02HBpq7GhXU3k7fRsFhxHH7TLZD8Xturt/nZ/fP4uElJo/TttXEJ4m/y/+cx91mJ+miw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0WBaxgAAAN4A&#10;AAAPAAAAAAAAAAAAAAAAAKoCAABkcnMvZG93bnJldi54bWxQSwUGAAAAAAQABAD6AAAAnQMAAAAA&#10;">
                  <v:shape id="Freeform 333" o:spid="_x0000_s1357" style="position:absolute;left:8086;top:3476;width:5;height:18;visibility:visible;mso-wrap-style:square;v-text-anchor:top" coordsize="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EqVsIA&#10;AADeAAAADwAAAGRycy9kb3ducmV2LnhtbERPS4vCMBC+L/gfwgje1sQe7FKN4hNkbz4OehuasS02&#10;k9JErfvrNwvC3ubje8503tlaPKj1lWMNo6ECQZw7U3Gh4XTcfn6B8AHZYO2YNLzIw3zW+5hiZtyT&#10;9/Q4hELEEPYZaihDaDIpfV6SRT90DXHkrq61GCJsC2lafMZwW8tEqbG0WHFsKLGhVUn57XC3GtTm&#10;G1XaXNbLepR6U23Py598p/Wg3y0mIAJ14V/8du9MnJ+mSQJ/78Qb5O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MSpWwgAAAN4AAAAPAAAAAAAAAAAAAAAAAJgCAABkcnMvZG93&#10;bnJldi54bWxQSwUGAAAAAAQABAD1AAAAhwMAAAAA&#10;" path="m,l6,r,18l,18,,e" filled="f" stroked="f">
                    <v:path arrowok="t" o:connecttype="custom" o:connectlocs="0,3476;6,3476;6,3494;0,3494;0,3476" o:connectangles="0,0,0,0,0"/>
                  </v:shape>
                  <v:shape id="Picture 334" o:spid="_x0000_s1358" type="#_x0000_t75" style="position:absolute;left:8062;top:3466;width:7;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hfffGAAAA3gAAAA8AAABkcnMvZG93bnJldi54bWxET01rwkAQvRf6H5YpeBHd1FYj0VVqsODF&#10;g1EP3obsmIRmZ9PsqvHfdwuCt3m8z5kvO1OLK7WusqzgfRiBIM6trrhQcNh/D6YgnEfWWFsmBXdy&#10;sFy8vswx0fbGO7pmvhAhhF2CCkrvm0RKl5dk0A1tQxy4s20N+gDbQuoWbyHc1HIURRNpsOLQUGJD&#10;aUn5T3YxCtbjNP08prvV70FO8+x+7m9PcV+p3lv3NQPhqfNP8cO90WF+HI8+4P+dcINc/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mF998YAAADeAAAADwAAAAAAAAAAAAAA&#10;AACfAgAAZHJzL2Rvd25yZXYueG1sUEsFBgAAAAAEAAQA9wAAAJIDAAAAAA==&#10;">
                    <v:imagedata r:id="rId482" o:title=""/>
                  </v:shape>
                </v:group>
                <v:group id="Group 335" o:spid="_x0000_s1359" style="position:absolute;left:8058;top:3468;width:5;height:5" coordorigin="8058,346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qbDwsUAAADeAAAADwAAAGRycy9kb3ducmV2LnhtbERPS2vCQBC+F/wPywi9&#10;6Sa2VYmuIqKlBxF8gHgbsmMSzM6G7JrEf98tCL3Nx/ec+bIzpWiodoVlBfEwAkGcWl1wpuB82g6m&#10;IJxH1lhaJgVPcrBc9N7mmGjb8oGao89ECGGXoILc+yqR0qU5GXRDWxEH7mZrgz7AOpO6xjaEm1KO&#10;omgsDRYcGnKsaJ1Tej8+jILvFtvVR7xpdvfb+nk9fe0vu5iUeu93qxkIT53/F7/cPzrMn0xG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6mw8LFAAAA3gAA&#10;AA8AAAAAAAAAAAAAAAAAqgIAAGRycy9kb3ducmV2LnhtbFBLBQYAAAAABAAEAPoAAACcAwAAAAA=&#10;">
                  <v:shape id="Freeform 336" o:spid="_x0000_s1360" style="position:absolute;left:8058;top:346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h8nMUA&#10;AADeAAAADwAAAGRycy9kb3ducmV2LnhtbERPTWvCQBC9F/wPywheim4MbZToKiII7UVoFMHbkB2T&#10;aHY2ZFdN/fWuUOhtHu9z5svO1OJGrassKxiPIhDEudUVFwr2u81wCsJ5ZI21ZVLwSw6Wi97bHFNt&#10;7/xDt8wXIoSwS1FB6X2TSunykgy6kW2IA3eyrUEfYFtI3eI9hJtaxlGUSIMVh4YSG1qXlF+yq1Fw&#10;0PF3t9/x+yM5u8M2+9gcE10rNeh3qxkIT53/F/+5v3SYP5nEn/B6J9w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iHycxQAAAN4AAAAPAAAAAAAAAAAAAAAAAJgCAABkcnMv&#10;ZG93bnJldi54bWxQSwUGAAAAAAQABAD1AAAAigMAAAAA&#10;" path="m4,l,2,,5r5,l4,e" filled="f" stroked="f">
                    <v:path arrowok="t" o:connecttype="custom" o:connectlocs="4,3468;0,3470;0,3473;5,3473;4,3468" o:connectangles="0,0,0,0,0"/>
                  </v:shape>
                </v:group>
                <v:group id="Group 337" o:spid="_x0000_s1361" style="position:absolute;left:8058;top:3473;width:5;height:19" coordorigin="8058,3473"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Tj4LsQAAADeAAAA&#10;DwAAAAAAAAAAAAAAAACqAgAAZHJzL2Rvd25yZXYueG1sUEsFBgAAAAAEAAQA+gAAAJsDAAAAAA==&#10;">
                  <v:shape id="Freeform 338" o:spid="_x0000_s1362" style="position:absolute;left:8058;top:3473;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WUe8YA&#10;AADeAAAADwAAAGRycy9kb3ducmV2LnhtbERPTWsCMRC9F/wPYQQvRZPuYVe2RhFpS+mhpSqep5tx&#10;s7qZLJuo23/fFAq9zeN9zmI1uFZcqQ+NZw0PMwWCuPKm4VrDfvc8nYMIEdlg65k0fFOA1XJ0t8DS&#10;+Bt/0nUba5FCOJSowcbYlVKGypLDMPMdceKOvncYE+xraXq8pXDXykypXDpsODVY7GhjqTpvL07D&#10;mzrZj+z93ufn4eVY5POn09dBaT0ZD+tHEJGG+C/+c7+aNL8osgJ+30k3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6WUe8YAAADeAAAADwAAAAAAAAAAAAAAAACYAgAAZHJz&#10;L2Rvd25yZXYueG1sUEsFBgAAAAAEAAQA9QAAAIsDAAAAAA==&#10;" path="m,l5,r,19l,19,,e" filled="f" stroked="f">
                    <v:path arrowok="t" o:connecttype="custom" o:connectlocs="0,3473;5,3473;5,3492;0,3492;0,3473" o:connectangles="0,0,0,0,0"/>
                  </v:shape>
                </v:group>
                <v:group id="Group 339" o:spid="_x0000_s1363" style="position:absolute;left:8145;top:3468;width:7;height:8" coordorigin="8145,346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rycfIAAAA&#10;3gAAAA8AAAAAAAAAAAAAAAAAqgIAAGRycy9kb3ducmV2LnhtbFBLBQYAAAAABAAEAPoAAACfAwAA&#10;AAA=&#10;">
                  <v:shape id="Freeform 340" o:spid="_x0000_s1364" style="position:absolute;left:8145;top:346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7008cA&#10;AADeAAAADwAAAGRycy9kb3ducmV2LnhtbESPQWsCMRCF7wX/QxjBi2i2HqpujSIFUQ9W1Ao9Dpvp&#10;7uJmsiZRt//eCIK3Gd5737yZzBpTiSs5X1pW8N5PQBBnVpecK/g5LHojED4ga6wsk4J/8jCbtt4m&#10;mGp74x1d9yEXEcI+RQVFCHUqpc8KMuj7tiaO2p91BkNcXS61w1uEm0oOkuRDGiw5Xiiwpq+CstP+&#10;YiLFLe3v97G7yLaXarMb+fP62D0r1Wk3808QgZrwMj/TKx3rD4eDMTzeiTPI6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u9NPHAAAA3gAAAA8AAAAAAAAAAAAAAAAAmAIAAGRy&#10;cy9kb3ducmV2LnhtbFBLBQYAAAAABAAEAPUAAACMAwAAAAA=&#10;" path="m5,l,3,3,8,7,5,5,e" filled="f" stroked="f">
                    <v:path arrowok="t" o:connecttype="custom" o:connectlocs="5,3468;0,3471;3,3476;7,3473;5,3468" o:connectangles="0,0,0,0,0"/>
                  </v:shape>
                </v:group>
                <v:group id="Group 341" o:spid="_x0000_s1365" style="position:absolute;left:8142;top:3471;width:5;height:5" coordorigin="8142,347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REUxzIAAAA&#10;3gAAAA8AAAAAAAAAAAAAAAAAqgIAAGRycy9kb3ducmV2LnhtbFBLBQYAAAAABAAEAPoAAACfAwAA&#10;AAA=&#10;">
                  <v:shape id="Freeform 342" o:spid="_x0000_s1366" style="position:absolute;left:8142;top:347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rsQsQA&#10;AADeAAAADwAAAGRycy9kb3ducmV2LnhtbERPTYvCMBC9L/gfwgheFk11lyrVKCII7mVhqwjehmZs&#10;q82kNFGrv94sCN7m8T5ntmhNJa7UuNKyguEgAkGcWV1yrmC3XfcnIJxH1lhZJgV3crCYdz5mmGh7&#10;4z+6pj4XIYRdggoK7+tESpcVZNANbE0cuKNtDPoAm1zqBm8h3FRyFEWxNFhyaCiwplVB2Tm9GAV7&#10;Pfppd1v+fMQnt/9Nv9eHWFdK9brtcgrCU+vf4pd7o8P88fhrCP/vhBvk/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q7ELEAAAA3gAAAA8AAAAAAAAAAAAAAAAAmAIAAGRycy9k&#10;b3ducmV2LnhtbFBLBQYAAAAABAAEAPUAAACJAwAAAAA=&#10;" path="m3,l,1,,5r6,l3,e" filled="f" stroked="f">
                    <v:path arrowok="t" o:connecttype="custom" o:connectlocs="3,3471;0,3472;0,3476;6,3476;3,3471" o:connectangles="0,0,0,0,0"/>
                  </v:shape>
                  <v:shape id="Picture 343" o:spid="_x0000_s1367" type="#_x0000_t75" style="position:absolute;left:8142;top:347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D8z7FAAAA3gAAAA8AAABkcnMvZG93bnJldi54bWxET91KwzAUvhd8h3AE71xqhE26pUUFdcJg&#10;bu4BzppjU2xOuiaunU9vhIF35+P7PYtydK04Uh8azxpuJxkI4sqbhmsNu4/nm3sQISIbbD2ThhMF&#10;KIvLiwXmxg+8oeM21iKFcMhRg42xy6UMlSWHYeI74sR9+t5hTLCvpelxSOGulSrLptJhw6nBYkdP&#10;lqqv7bfTcHjFN7VeLb21h8dht3l/+dkrpfX11fgwBxFpjP/is3tp0vzZ7E7B3zvpBln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w/M+xQAAAN4AAAAPAAAAAAAAAAAAAAAA&#10;AJ8CAABkcnMvZG93bnJldi54bWxQSwUGAAAAAAQABAD3AAAAkQMAAAAA&#10;">
                    <v:imagedata r:id="rId481" o:title=""/>
                  </v:shape>
                  <v:shape id="Picture 344" o:spid="_x0000_s1368" type="#_x0000_t75" style="position:absolute;left:8173;top:3466;width:6;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SX+/EAAAA3gAAAA8AAABkcnMvZG93bnJldi54bWxET0trwkAQvhf8D8sIvTWbJuAjuoooxR6k&#10;YFrwOmSnSTA7G7JrEv99VxB6m4/vOevtaBrRU+dqywreoxgEcWF1zaWCn++PtwUI55E1NpZJwZ0c&#10;bDeTlzVm2g58pj73pQgh7DJUUHnfZlK6oiKDLrItceB+bWfQB9iVUnc4hHDTyCSOZ9JgzaGhwpb2&#10;FRXX/GYU3L56OiX3Nj3ulsnxsLzkg7/WSr1Ox90KhKfR/4uf7k8d5s/naQqPd8INcv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8SX+/EAAAA3gAAAA8AAAAAAAAAAAAAAAAA&#10;nwIAAGRycy9kb3ducmV2LnhtbFBLBQYAAAAABAAEAPcAAACQAwAAAAA=&#10;">
                    <v:imagedata r:id="rId483" o:title=""/>
                  </v:shape>
                </v:group>
                <v:group id="Group 345" o:spid="_x0000_s1369" style="position:absolute;left:8170;top:3468;width:5;height:5" coordorigin="8170,346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39VH8UAAADeAAAADwAAAGRycy9kb3ducmV2LnhtbERPS2vCQBC+F/wPywi9&#10;6SbaqkRXEamlBxF8gHgbsmMSzM6G7JrEf98tCL3Nx/ecxaozpWiodoVlBfEwAkGcWl1wpuB82g5m&#10;IJxH1lhaJgVPcrBa9t4WmGjb8oGao89ECGGXoILc+yqR0qU5GXRDWxEH7mZrgz7AOpO6xjaEm1KO&#10;omgiDRYcGnKsaJNTej8+jILvFtv1OP5qdvfb5nk9fe4vu5iUeu936zkIT53/F7/cPzrMn07HH/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t/VR/FAAAA3gAA&#10;AA8AAAAAAAAAAAAAAAAAqgIAAGRycy9kb3ducmV2LnhtbFBLBQYAAAAABAAEAPoAAACcAwAAAAA=&#10;">
                  <v:shape id="Freeform 346" o:spid="_x0000_s1370" style="position:absolute;left:8170;top:346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HqQcYA&#10;AADeAAAADwAAAGRycy9kb3ducmV2LnhtbERPTWvCQBC9F/oflil4KWZTbROJrlIKgr0IJiJ4G7Jj&#10;EpudDdlV0/76rlDobR7vcxarwbTiSr1rLCt4iWIQxKXVDVcK9sV6PAPhPLLG1jIp+CYHq+XjwwIz&#10;bW+8o2vuKxFC2GWooPa+y6R0ZU0GXWQ74sCdbG/QB9hXUvd4C+GmlZM4TqTBhkNDjR191FR+5Rej&#10;4KAnn8O+4Oef5OwO2/x1fUx0q9ToaXifg/A0+H/xn3ujw/w0nb7B/Z1wg1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HqQcYAAADeAAAADwAAAAAAAAAAAAAAAACYAgAAZHJz&#10;L2Rvd25yZXYueG1sUEsFBgAAAAAEAAQA9QAAAIsDAAAAAA==&#10;" path="m3,l,2,,5r5,l3,e" filled="f" stroked="f">
                    <v:path arrowok="t" o:connecttype="custom" o:connectlocs="3,3468;0,3470;0,3473;5,3473;3,3468" o:connectangles="0,0,0,0,0"/>
                  </v:shape>
                  <v:shape id="Picture 347" o:spid="_x0000_s1371" type="#_x0000_t75" style="position:absolute;left:8170;top:3473;width:5;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49T3FAAAA3gAAAA8AAABkcnMvZG93bnJldi54bWxET9tqwkAQfS/0H5YR+lY3pqASXcUW2loQ&#10;vH7AmB2zwexszG5N2q/vFgTf5nCuM513thJXanzpWMGgn4Agzp0uuVBw2L8/j0H4gKyxckwKfsjD&#10;fPb4MMVMu5a3dN2FQsQQ9hkqMCHUmZQ+N2TR911NHLmTayyGCJtC6gbbGG4rmSbJUFosOTYYrOnN&#10;UH7efVsFl0/8SterpTPm8toetpuP32OaKvXU6xYTEIG6cBff3Esd549GL0P4fyfeIG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PU9xQAAAN4AAAAPAAAAAAAAAAAAAAAA&#10;AJ8CAABkcnMvZG93bnJldi54bWxQSwUGAAAAAAQABAD3AAAAkQMAAAAA&#10;">
                    <v:imagedata r:id="rId481" o:title=""/>
                  </v:shape>
                  <v:shape id="Picture 348" o:spid="_x0000_s1372" type="#_x0000_t75" style="position:absolute;left:7958;top:3462;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XQ8bFAAAA3gAAAA8AAABkcnMvZG93bnJldi54bWxET01rwkAQvRf6H5Yp9FJ0Y8VGo6vYQsGr&#10;qSDehuyYDWZnY3ZN0n/vFgre5vE+Z7UZbC06an3lWMFknIAgLpyuuFRw+PkezUH4gKyxdkwKfsnD&#10;Zv38tMJMu5731OWhFDGEfYYKTAhNJqUvDFn0Y9cQR+7sWoshwraUusU+httavifJh7RYcWww2NCX&#10;oeKS36yC7cLUi9tb139eZsnpmg/H8+Q6Ver1ZdguQQQawkP8797pOD9Npyn8vRNvkO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0PGxQAAAN4AAAAPAAAAAAAAAAAAAAAA&#10;AJ8CAABkcnMvZG93bnJldi54bWxQSwUGAAAAAAQABAD3AAAAkQMAAAAA&#10;">
                    <v:imagedata r:id="rId475" o:title=""/>
                  </v:shape>
                  <v:shape id="Picture 349" o:spid="_x0000_s1373" type="#_x0000_t75" style="position:absolute;left:7958;top:3462;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I17TIAAAA3gAAAA8AAABkcnMvZG93bnJldi54bWxEj0FrwkAQhe8F/8MyQi9FNyqtNXUVLRR6&#10;bVoo3obsmA1mZ2N2TdJ/3zkUepvhvXnvm+1+9I3qqYt1YAOLeQaKuAy25srA1+fb7BlUTMgWm8Bk&#10;4Ici7HeTuy3mNgz8QX2RKiUhHHM04FJqc61j6chjnIeWWLRz6DwmWbtK2w4HCfeNXmbZk/ZYszQ4&#10;bOnVUXkpbt7AYeOaze2hH46Xx+x0Lcbv8+K6MuZ+Oh5eQCUa07/57/rdCv56vRJeeUdm0L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OiNe0yAAAAN4AAAAPAAAAAAAAAAAA&#10;AAAAAJ8CAABkcnMvZG93bnJldi54bWxQSwUGAAAAAAQABAD3AAAAlAMAAAAA&#10;">
                    <v:imagedata r:id="rId475" o:title=""/>
                  </v:shape>
                  <v:shape id="Picture 350" o:spid="_x0000_s1374" type="#_x0000_t75" style="position:absolute;left:7958;top:3462;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Eci/FAAAA3gAAAA8AAABkcnMvZG93bnJldi54bWxET01rwkAQvRf6H5YpeCm6saI2qatYoeDV&#10;WCjehuyYDWZnY3ZN0n/vFgre5vE+Z7UZbC06an3lWMF0koAgLpyuuFTwffwav4PwAVlj7ZgU/JKH&#10;zfr5aYWZdj0fqMtDKWII+wwVmBCaTEpfGLLoJ64hjtzZtRZDhG0pdYt9DLe1fEuShbRYcWww2NDO&#10;UHHJb1bBNjV1envt+s/LPDld8+HnPL3OlBq9DNsPEIGG8BD/u/c6zl8uZyn8vRNvkO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xHIvxQAAAN4AAAAPAAAAAAAAAAAAAAAA&#10;AJ8CAABkcnMvZG93bnJldi54bWxQSwUGAAAAAAQABAD3AAAAkQMAAAAA&#10;">
                    <v:imagedata r:id="rId475" o:title=""/>
                  </v:shape>
                  <v:shape id="Picture 351" o:spid="_x0000_s1375" type="#_x0000_t75" style="position:absolute;left:7958;top:3462;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DpqjJAAAA3gAAAA8AAABkcnMvZG93bnJldi54bWxEj0FPwkAQhe8k/IfNkHghskVQtLAQgjHR&#10;cLKS6HHSHdtCd7bZXaD+e+dg4m0m8+a99602vWvVhUJsPBuYTjJQxKW3DVcGDh8vt4+gYkK22Hom&#10;Az8UYbMeDlaYW3/ld7oUqVJiwjFHA3VKXa51LGtyGCe+I5bbtw8Ok6yh0jbgVcxdq++y7EE7bFgS&#10;auxoV1N5Ks7OwNN8ut3vZ+Ewvi+fj3Sc+bfi88uYm1G/XYJK1Kd/8d/3q5X6i8VcAARHZtDr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HsOmqMkAAADeAAAADwAAAAAAAAAA&#10;AAAAAACfAgAAZHJzL2Rvd25yZXYueG1sUEsFBgAAAAAEAAQA9wAAAJUDAAAAAA==&#10;">
                    <v:imagedata r:id="rId472" o:title=""/>
                  </v:shape>
                  <v:shape id="Picture 352" o:spid="_x0000_s1376" type="#_x0000_t75" style="position:absolute;left:7958;top:3462;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PAzPGAAAA3gAAAA8AAABkcnMvZG93bnJldi54bWxET0trwkAQvhf8D8sIvZS6iY+q0VWkpVDx&#10;1FRoj0N2TKLZ2bC71fTfu0LB23x8z1muO9OIMzlfW1aQDhIQxIXVNZcK9l/vzzMQPiBrbCyTgj/y&#10;sF71HpaYaXvhTzrnoRQxhH2GCqoQ2kxKX1Rk0A9sSxy5g3UGQ4SulNrhJYabRg6T5EUarDk2VNjS&#10;a0XFKf81CubjdLPbjdz+aVK8Hek4stv8+0epx363WYAI1IW7+N/9oeP86XScwu2deINcX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Y8DM8YAAADeAAAADwAAAAAAAAAAAAAA&#10;AACfAgAAZHJzL2Rvd25yZXYueG1sUEsFBgAAAAAEAAQA9wAAAJIDAAAAAA==&#10;">
                    <v:imagedata r:id="rId472" o:title=""/>
                  </v:shape>
                  <v:shape id="Picture 353" o:spid="_x0000_s1377" type="#_x0000_t75" style="position:absolute;left:7958;top:3462;width:12;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dnUTFAAAA3gAAAA8AAABkcnMvZG93bnJldi54bWxET0trAjEQvgv+hzCFXqRmfdW6NYq0CC2e&#10;XAV7HDbj7upmsiSprv/eCIXe5uN7znzZmlpcyPnKsoJBPwFBnFtdcaFgv1u/vIHwAVljbZkU3MjD&#10;ctHtzDHV9spbumShEDGEfYoKyhCaVEqfl2TQ921DHLmjdQZDhK6Q2uE1hptaDpPkVRqsODaU2NBH&#10;Sfk5+zUKZuPBarMZuX1vkn+e6DSy39nhR6nnp3b1DiJQG/7Ff+4vHedPp+MhPN6JN8jF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XZ1ExQAAAN4AAAAPAAAAAAAAAAAAAAAA&#10;AJ8CAABkcnMvZG93bnJldi54bWxQSwUGAAAAAAQABAD3AAAAkQMAAAAA&#10;">
                    <v:imagedata r:id="rId472" o:title=""/>
                  </v:shape>
                  <v:shape id="Picture 354" o:spid="_x0000_s1378" type="#_x0000_t75" style="position:absolute;left:7958;top:3462;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4RON/GAAAA3gAAAA8AAABkcnMvZG93bnJldi54bWxET0trwkAQvhf8D8sIvZS60Vgf0VWkpVDx&#10;ZCq0xyE7JtHsbNjdavrvXaHQ23x8z1muO9OICzlfW1YwHCQgiAuray4VHD7fn2cgfEDW2FgmBb/k&#10;Yb3qPSwx0/bKe7rkoRQxhH2GCqoQ2kxKX1Rk0A9sSxy5o3UGQ4SulNrhNYabRo6SZCIN1hwbKmzp&#10;taLinP8YBfPxcLPbpe7w9FK8neiU2m3+9a3UY7/bLEAE6sK/+M/9oeP86XScwv2deINc3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hE438YAAADeAAAADwAAAAAAAAAAAAAA&#10;AACfAgAAZHJzL2Rvd25yZXYueG1sUEsFBgAAAAAEAAQA9wAAAJIDAAAAAA==&#10;">
                    <v:imagedata r:id="rId472" o:title=""/>
                  </v:shape>
                  <v:shape id="Picture 355" o:spid="_x0000_s1379" type="#_x0000_t75" style="position:absolute;left:7958;top:3462;width:7;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4oKvGAAAA3gAAAA8AAABkcnMvZG93bnJldi54bWxET0trwkAQvhf8D8sIvZS6UVMf0VWkRah4&#10;MhXa45Adk2h2NuxuNf77bqHQ23x8z1muO9OIKzlfW1YwHCQgiAuray4VHD+2zzMQPiBrbCyTgjt5&#10;WK96D0vMtL3xga55KEUMYZ+hgiqENpPSFxUZ9APbEkfuZJ3BEKErpXZ4i+GmkaMkmUiDNceGClt6&#10;rai45N9GwTwdbvb7sTs+vRRvZzqP7S7//FLqsd9tFiACdeFf/Od+13H+dJqm8PtOvEGu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figq8YAAADeAAAADwAAAAAAAAAAAAAA&#10;AACfAgAAZHJzL2Rvd25yZXYueG1sUEsFBgAAAAAEAAQA9wAAAJIDAAAAAA==&#10;">
                    <v:imagedata r:id="rId472" o:title=""/>
                  </v:shape>
                </v:group>
                <v:group id="Group 356" o:spid="_x0000_s1380" style="position:absolute;left:7958;top:3462;width:5;height:4" coordorigin="7958,3462" coordsize="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DWD+cUAAADeAAAADwAAAGRycy9kb3ducmV2LnhtbERPS2vCQBC+C/6HZQRv&#10;dRNbH0RXEWlLDyL4APE2ZMckmJ0N2TWJ/75bKHibj+85y3VnStFQ7QrLCuJRBII4tbrgTMH59PU2&#10;B+E8ssbSMil4koP1qt9bYqJtywdqjj4TIYRdggpy76tESpfmZNCNbEUcuJutDfoA60zqGtsQbko5&#10;jqKpNFhwaMixom1O6f34MAq+W2w37/Fns7vfts/rabK/7GJSajjoNgsQnjr/Ev+7f3SYP5t9T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1g/nFAAAA3gAA&#10;AA8AAAAAAAAAAAAAAAAAqgIAAGRycy9kb3ducmV2LnhtbFBLBQYAAAAABAAEAPoAAACcAwAAAAA=&#10;">
                  <v:shape id="Freeform 357" o:spid="_x0000_s1381" style="position:absolute;left:7958;top:3462;width:5;height: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NlcQA&#10;AADeAAAADwAAAGRycy9kb3ducmV2LnhtbERPyW7CMBC9I/UfrKnUG9hdxBJiEEKq1Fsh5cJtiCdL&#10;G4+j2JDQr6+RkHqbp7dOuh5sIy7U+dqxhueJAkGcO1NzqeHw9T6eg/AB2WDjmDRcycN69TBKMTGu&#10;5z1dslCKGMI+QQ1VCG0ipc8rsugnriWOXOE6iyHCrpSmwz6G20a+KDWVFmuODRW2tK0o/8nOVkP5&#10;XWxONrO/6vV4/ewXvGvU0Gv99DhsliACDeFffHd/mDh/Nnubwu2deIN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TZXEAAAA3gAAAA8AAAAAAAAAAAAAAAAAmAIAAGRycy9k&#10;b3ducmV2LnhtbFBLBQYAAAAABAAEAPUAAACJAwAAAAA=&#10;" path="m6,l4,r,3l,3,,4r6,l6,e" filled="f" stroked="f">
                    <v:path arrowok="t" o:connecttype="custom" o:connectlocs="6,3462;4,3462;4,3465;0,3465;0,3466;6,3466;6,3462" o:connectangles="0,0,0,0,0,0,0"/>
                  </v:shape>
                </v:group>
                <v:group id="Group 358" o:spid="_x0000_s1382" style="position:absolute;left:7958;top:3462;width:4;height:3" coordorigin="7958,3462"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6u4FcUAAADeAAAADwAAAGRycy9kb3ducmV2LnhtbERPTWvCQBC9C/0PyxS8&#10;1U20NhJdRcQWD1KoFsTbkB2TYHY2ZLdJ/PeuUPA2j/c5i1VvKtFS40rLCuJRBII4s7rkXMHv8fNt&#10;BsJ5ZI2VZVJwIwer5ctggam2Hf9Qe/C5CCHsUlRQeF+nUrqsIINuZGviwF1sY9AH2ORSN9iFcFPJ&#10;cRR9SIMlh4YCa9oUlF0Pf0bBV4fdehJv2/31srmdj9Pv0z4mpYav/XoOwlPvn+J/906H+Unyn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ruBXFAAAA3gAA&#10;AA8AAAAAAAAAAAAAAAAAqgIAAGRycy9kb3ducmV2LnhtbFBLBQYAAAAABAAEAPoAAACcAwAAAAA=&#10;">
                  <v:shape id="Freeform 359" o:spid="_x0000_s1383" style="position:absolute;left:7958;top:3462;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lWK8YA&#10;AADeAAAADwAAAGRycy9kb3ducmV2LnhtbESPQUsDQQyF74L/YYjQi9hZi7h17bRIodKrVbDewk66&#10;u3SSWXem7frvzUHwlvBe3vuyWI0czJmG1EVxcD8twJDU0XfSOPh439zNwaSM4jFEIQc/lGC1vL5a&#10;YOXjRd7ovMuN0RBJFTpoc+4ra1PdEmOaxp5EtUMcGLOuQ2P9gBcN52BnRfFoGTvRhhZ7WrdUH3cn&#10;dvB67Erk8BRm868tHz7z/ptv985NbsaXZzCZxvxv/rveesUvywfl1Xd0Brv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hlWK8YAAADeAAAADwAAAAAAAAAAAAAAAACYAgAAZHJz&#10;L2Rvd25yZXYueG1sUEsFBgAAAAAEAAQA9QAAAIsDAAAAAA==&#10;" path="m4,l2,r,2l,2,,3r4,l4,e" filled="f" stroked="f">
                    <v:path arrowok="t" o:connecttype="custom" o:connectlocs="4,3462;2,3462;2,3464;0,3464;0,3465;4,3465;4,3462" o:connectangles="0,0,0,0,0,0,0"/>
                  </v:shape>
                </v:group>
                <v:group id="Group 360" o:spid="_x0000_s1384" style="position:absolute;left:7958;top:3462;width:2;height:2" coordorigin="7958,3462"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eIn8xgAAAN4A&#10;AAAPAAAAAAAAAAAAAAAAAKoCAABkcnMvZG93bnJldi54bWxQSwUGAAAAAAQABAD6AAAAnQMAAAAA&#10;">
                  <v:shape id="Freeform 361" o:spid="_x0000_s1385" style="position:absolute;left:7958;top:3462;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IIpMgA&#10;AADeAAAADwAAAGRycy9kb3ducmV2LnhtbESPQUsDMRCF74L/IYzQW5tVqNW1aRGxUBGkrvXgbdxM&#10;d5cmkzWJ7fbfO4eCtxnmvffNmy8H79SBYuoCG7ieFKCI62A7bgxsP1bjO1ApI1t0gcnAiRIsF5cX&#10;cyxtOPI7HarcKAnhVKKBNue+1DrVLXlMk9ATy20Xoscsa2y0jXiUcO/0TVHcao8dC6HFnp5aqvfV&#10;rxfI2865e+8+T8XmJ35vn1/2/euXMaOr4fEBVKYh/4vP7rWV92ezqRSQOjKDXv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0gikyAAAAN4AAAAPAAAAAAAAAAAAAAAAAJgCAABk&#10;cnMvZG93bnJldi54bWxQSwUGAAAAAAQABAD1AAAAjQMAAAAA&#10;" path="m,l2,r,2l,2,,e" filled="f" stroked="f">
                    <v:path arrowok="t" o:connecttype="custom" o:connectlocs="0,3462;2,3462;2,3464;0,3464;0,3462" o:connectangles="0,0,0,0,0"/>
                  </v:shape>
                  <v:shape id="Picture 362" o:spid="_x0000_s1386" type="#_x0000_t75" style="position:absolute;left:7958;top:3476;width:23;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Z5PzFAAAA3gAAAA8AAABkcnMvZG93bnJldi54bWxET0trwkAQvhf8D8sIXopuLK2R6CpiFQq9&#10;aHzgcchOHpidDdlV47/vFgq9zcf3nPmyM7W4U+sqywrGowgEcWZ1xYWC42E7nIJwHlljbZkUPMnB&#10;ctF7mWOi7YP3dE99IUIIuwQVlN43iZQuK8mgG9mGOHC5bQ36ANtC6hYfIdzU8i2KJtJgxaGhxIbW&#10;JWXX9GYUnPRxN/1Oz8/LZv3uZZxTnn2+KjXod6sZCE+d/xf/ub90mB/HH2P4fSfcIB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2eT8xQAAAN4AAAAPAAAAAAAAAAAAAAAA&#10;AJ8CAABkcnMvZG93bnJldi54bWxQSwUGAAAAAAQABAD3AAAAkQMAAAAA&#10;">
                    <v:imagedata r:id="rId484" o:title=""/>
                  </v:shape>
                </v:group>
                <v:group id="Group 363" o:spid="_x0000_s1387" style="position:absolute;left:7979;top:3462;width:2;height:15" coordorigin="7979,3462"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gWNUMQAAADeAAAADwAAAGRycy9kb3ducmV2LnhtbERPS4vCMBC+C/sfwizs&#10;TdO6qEs1ioi7eBDBByzehmZsi82kNLGt/94Igrf5+J4zW3SmFA3VrrCsIB5EIIhTqwvOFJyOv/0f&#10;EM4jaywtk4I7OVjMP3ozTLRteU/NwWcihLBLUEHufZVI6dKcDLqBrYgDd7G1QR9gnUldYxvCTSmH&#10;UTSWBgsODTlWtMopvR5uRsFfi+3yO1432+tldT8fR7v/bUxKfX12yykIT51/i1/ujQ7zJ5PR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gWNUMQAAADeAAAA&#10;DwAAAAAAAAAAAAAAAACqAgAAZHJzL2Rvd25yZXYueG1sUEsFBgAAAAAEAAQA+gAAAJsDAAAAAA==&#10;">
                  <v:shape id="Freeform 364" o:spid="_x0000_s1388" style="position:absolute;left:7979;top:3462;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l/W8gA&#10;AADeAAAADwAAAGRycy9kb3ducmV2LnhtbESPzWvCQBDF7wX/h2UEb3XjR/1IXUWFQKEHUXvpbciO&#10;SWp2dsmuMf73bqHQ2wzv/d68WW06U4uWGl9ZVjAaJiCIc6srLhR8nbPXBQgfkDXWlknBgzxs1r2X&#10;Faba3vlI7SkUIoawT1FBGYJLpfR5SQb90DriqF1sYzDEtSmkbvAew00tx0kykwYrjhdKdLQvKb+e&#10;bibW+HQu/9ldZ9+H5d5N7S2btstMqUG/276DCNSFf/Mf/aEjN5+/TeD3nTiDXD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KX9byAAAAN4AAAAPAAAAAAAAAAAAAAAAAJgCAABk&#10;cnMvZG93bnJldi54bWxQSwUGAAAAAAQABAD1AAAAjQMAAAAA&#10;" path="m,l2,r,16l,16,,e" filled="f" stroked="f">
                    <v:path arrowok="t" o:connecttype="custom" o:connectlocs="0,3462;2,3462;2,3478;0,3478;0,3462" o:connectangles="0,0,0,0,0"/>
                  </v:shape>
                </v:group>
                <v:group id="Group 365" o:spid="_x0000_s1389" style="position:absolute;left:7958;top:3462;width:23;height:2" coordorigin="7958,3462"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qCwv8UAAADeAAAADwAAAGRycy9kb3ducmV2LnhtbERPS2vCQBC+C/6HZQRv&#10;dRNbH0RXEWlLDyL4APE2ZMckmJ0N2TWJ/75bKHibj+85y3VnStFQ7QrLCuJRBII4tbrgTMH59PU2&#10;B+E8ssbSMil4koP1qt9bYqJtywdqjj4TIYRdggpy76tESpfmZNCNbEUcuJutDfoA60zqGtsQbko5&#10;jqKpNFhwaMixom1O6f34MAq+W2w37/Fns7vfts/rabK/7GJSajjoNgsQnjr/Ev+7f3SYP5tNP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agsL/FAAAA3gAA&#10;AA8AAAAAAAAAAAAAAAAAqgIAAGRycy9kb3ducmV2LnhtbFBLBQYAAAAABAAEAPoAAACcAwAAAAA=&#10;">
                  <v:shape id="Freeform 366" o:spid="_x0000_s1390" style="position:absolute;left:7958;top:3462;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dr4MUA&#10;AADeAAAADwAAAGRycy9kb3ducmV2LnhtbERPS2sCMRC+C/0PYQreNKuy3boapSiF0kt99OJtSMbd&#10;rZvJkqS6/fdNoeBtPr7nLNe9bcWVfGgcK5iMMxDE2pmGKwWfx9fRM4gQkQ22jknBDwVYrx4GSyyN&#10;u/GerodYiRTCoUQFdYxdKWXQNVkMY9cRJ+7svMWYoK+k8XhL4baV0yx7khYbTg01drSpSV8O31bB&#10;rtfaTz6+QnGZ0fv8tM135+1JqeFj/7IAEamPd/G/+82k+UWR5/D3TrpB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h2vgxQAAAN4AAAAPAAAAAAAAAAAAAAAAAJgCAABkcnMv&#10;ZG93bnJldi54bWxQSwUGAAAAAAQABAD1AAAAigMAAAAA&#10;" path="m,l23,r,2l,2,,e" filled="f" stroked="f">
                    <v:path arrowok="t" o:connecttype="custom" o:connectlocs="0,3462;23,3462;23,3464;0,3464;0,3462" o:connectangles="0,0,0,0,0"/>
                  </v:shape>
                </v:group>
                <v:group id="Group 367" o:spid="_x0000_s1391" style="position:absolute;left:7958;top:3462;width:2;height:15" coordorigin="7958,3462"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6LU8QAAADeAAAADwAAAGRycy9kb3ducmV2LnhtbERPS4vCMBC+L+x/CLPg&#10;bU2rqEs1iogrHkTwAYu3oRnbYjMpTbat/94Igrf5+J4zW3SmFA3VrrCsIO5HIIhTqwvOFJxPv98/&#10;IJxH1lhaJgV3crCYf37MMNG25QM1R5+JEMIuQQW591UipUtzMuj6tiIO3NXWBn2AdSZ1jW0IN6Uc&#10;RNFYGiw4NORY0Sqn9Hb8Nwo2LbbLYbxudrfr6n45jfZ/u5iU6n11yykIT51/i1/urQ7zJ5PRG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T6LU8QAAADeAAAA&#10;DwAAAAAAAAAAAAAAAACqAgAAZHJzL2Rvd25yZXYueG1sUEsFBgAAAAAEAAQA+gAAAJsDAAAAAA==&#10;">
                  <v:shape id="Freeform 368" o:spid="_x0000_s1392" style="position:absolute;left:7958;top:3462;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J5WMcA&#10;AADeAAAADwAAAGRycy9kb3ducmV2LnhtbESPQWvCQBCF7wX/wzJCb3WjWKPRVawQEHooVS/ehuyY&#10;RLOzS3aN8d93C4XeZnjve/NmtelNIzpqfW1ZwXiUgCAurK65VHA65m9zED4ga2wsk4InedisBy8r&#10;zLR98Dd1h1CKGMI+QwVVCC6T0hcVGfQj64ijdrGtwRDXtpS6xUcMN42cJMlMGqw5XqjQ0a6i4na4&#10;m1jj07ni+nGbnb8WOze193zaLXKlXof9dgkiUB/+zX/0XkcuTd9T+H0nzi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SeVjHAAAA3gAAAA8AAAAAAAAAAAAAAAAAmAIAAGRy&#10;cy9kb3ducmV2LnhtbFBLBQYAAAAABAAEAPUAAACMAwAAAAA=&#10;" path="m,l2,r,16l,16,,e" filled="f" stroked="f">
                    <v:path arrowok="t" o:connecttype="custom" o:connectlocs="0,3462;2,3462;2,3478;0,3478;0,3462" o:connectangles="0,0,0,0,0"/>
                  </v:shape>
                  <v:shape id="Picture 369" o:spid="_x0000_s1393" type="#_x0000_t75" style="position:absolute;left:7947;top:3492;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oIw3JAAAA3gAAAA8AAABkcnMvZG93bnJldi54bWxEj0FPwkAQhe8m/ofNmHgxspWIQGEhxiAB&#10;9AL0B0y6Y9vYnW26Cy38euZg4m0m781738yXvavVmdpQeTbwMkhAEefeVlwYyI6fzxNQISJbrD2T&#10;gQsFWC7u7+aYWt/xns6HWCgJ4ZCigTLGJtU65CU5DAPfEIv241uHUda20LbFTsJdrYdJ8qYdViwN&#10;JTb0UVL+ezg5A9Nj5va76+g7m1yH2+7r1T2turUxjw/9+wxUpD7+m/+uN1bwx+OR8Mo7MoNe3A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qKgjDckAAADeAAAADwAAAAAAAAAA&#10;AAAAAACfAgAAZHJzL2Rvd25yZXYueG1sUEsFBgAAAAAEAAQA9wAAAJUDAAAAAA==&#10;">
                    <v:imagedata r:id="rId485" o:title=""/>
                  </v:shape>
                  <v:shape id="Picture 370" o:spid="_x0000_s1394" type="#_x0000_t75" style="position:absolute;left:8120;top:3492;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px07EAAAA3gAAAA8AAABkcnMvZG93bnJldi54bWxET0trwkAQvhf6H5YReqsbhRqTukpqKfQk&#10;GHvpbchOHk12NuxuNf33XUHwNh/fcza7yQziTM53lhUs5gkI4srqjhsFX6eP5zUIH5A1DpZJwR95&#10;2G0fHzaYa3vhI53L0IgYwj5HBW0IYy6lr1oy6Od2JI5cbZ3BEKFrpHZ4ieFmkMskWUmDHceGFkfa&#10;t1T15a9RkFqX1W9FUxaHOut9fxrff9y3Uk+zqXgFEWgKd/HN/anj/DR9yeD6TrxBb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jpx07EAAAA3gAAAA8AAAAAAAAAAAAAAAAA&#10;nwIAAGRycy9kb3ducmV2LnhtbFBLBQYAAAAABAAEAPcAAACQAwAAAAA=&#10;">
                    <v:imagedata r:id="rId486" o:title=""/>
                  </v:shape>
                  <v:shape id="Picture 371" o:spid="_x0000_s1395" type="#_x0000_t75" style="position:absolute;left:7947;top:3495;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pyr/DAAAA3gAAAA8AAABkcnMvZG93bnJldi54bWxEj0FrwkAQhe+F/odlCt7qJlISSV2lFIRe&#10;GwWvQ3ZMQrOzIbNq/Pedg+Bthnnz3vs2uzkM5kqT9JEd5MsMDHETfc+tg+Nh/74GIwnZ4xCZHNxJ&#10;YLd9fdlg5eONf+lap9aoCUuFDrqUxspaaToKKMs4EuvtHKeASdeptX7Cm5qHwa6yrLABe9aEDkf6&#10;7qj5qy/BwXA4r/h0KYtI9yC51PujfOTOLd7mr08wieb0FD++f7zWL8tCARRHZ7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2nKv8MAAADeAAAADwAAAAAAAAAAAAAAAACf&#10;AgAAZHJzL2Rvd25yZXYueG1sUEsFBgAAAAAEAAQA9wAAAI8DAAAAAA==&#10;">
                    <v:imagedata r:id="rId487" o:title=""/>
                  </v:shape>
                  <v:shape id="Picture 372" o:spid="_x0000_s1396" type="#_x0000_t75" style="position:absolute;left:8120;top:3495;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cUqzDAAAA3gAAAA8AAABkcnMvZG93bnJldi54bWxET9uKwjAQfRf8hzDCvmnafbDSNYosrBd8&#10;8LL7AUMztsVkUpqoXb/eCIJvczjXmc47a8SVWl87VpCOEhDEhdM1lwr+fn+GExA+IGs0jknBP3mY&#10;z/q9Keba3fhA12MoRQxhn6OCKoQml9IXFVn0I9cQR+7kWoshwraUusVbDLdGfibJWFqsOTZU2NB3&#10;RcX5eLEKVsttmu1w5e5o95vTcpEYY89KfQy6xReIQF14i1/utY7zs2ycwvOdeIOcP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xSrMMAAADeAAAADwAAAAAAAAAAAAAAAACf&#10;AgAAZHJzL2Rvd25yZXYueG1sUEsFBgAAAAAEAAQA9wAAAI8DAAAAAA==&#10;">
                    <v:imagedata r:id="rId488" o:title=""/>
                  </v:shape>
                </v:group>
                <v:group id="Group 373" o:spid="_x0000_s1397" style="position:absolute;left:8399;top:3455;width:606;height:9" coordorigin="8399,3455" coordsize="6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lH7cQAAADeAAAA&#10;DwAAAAAAAAAAAAAAAACqAgAAZHJzL2Rvd25yZXYueG1sUEsFBgAAAAAEAAQA+gAAAJsDAAAAAA==&#10;">
                  <v:shape id="Freeform 374" o:spid="_x0000_s1398" style="position:absolute;left:8399;top:3455;width:606;height:9;visibility:visible;mso-wrap-style:square;v-text-anchor:top" coordsize="60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48wcUA&#10;AADeAAAADwAAAGRycy9kb3ducmV2LnhtbERP22rCQBB9L/gPyxT6pptaSCR1FfECUougvTwP2TEJ&#10;zc6G3dWkfr1bEPo2h3Od6bw3jbiQ87VlBc+jBARxYXXNpYLPj81wAsIHZI2NZVLwSx7ms8HDFHNt&#10;Oz7Q5RhKEUPY56igCqHNpfRFRQb9yLbEkTtZZzBE6EqpHXYx3DRynCSpNFhzbKiwpWVFxc/xbBRc&#10;Vyv3trOdzPbfp93ma43F+yJV6umxX7yCCNSHf/HdvdVxfpalL/D3TrxB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TjzBxQAAAN4AAAAPAAAAAAAAAAAAAAAAAJgCAABkcnMv&#10;ZG93bnJldi54bWxQSwUGAAAAAAQABAD1AAAAigMAAAAA&#10;" path="m,l606,9e" filled="f" strokeweight=".1373mm">
                    <v:path arrowok="t" o:connecttype="custom" o:connectlocs="0,3455;606,3464" o:connectangles="0,0"/>
                  </v:shape>
                  <v:shape id="Picture 375" o:spid="_x0000_s1399" type="#_x0000_t75" style="position:absolute;left:9073;top:3412;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Dq+PCAAAA3gAAAA8AAABkcnMvZG93bnJldi54bWxET9uKwjAQfV/wH8II+6ap4lapRhFBV1QE&#10;Lx8wNGNbbCalidr+/UYQ9m0O5zqzRWNK8aTaFZYVDPoRCOLU6oIzBdfLujcB4TyyxtIyKWjJwWLe&#10;+Zphou2LT/Q8+0yEEHYJKsi9rxIpXZqTQde3FXHgbrY26AOsM6lrfIVwU8phFMXSYMGhIceKVjml&#10;9/PDKMD2Z4WtG0ofH37dYLvcHfebnVLf3WY5BeGp8f/ij3urw/zxOB7B+51wg5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A6vjwgAAAN4AAAAPAAAAAAAAAAAAAAAAAJ8C&#10;AABkcnMvZG93bnJldi54bWxQSwUGAAAAAAQABAD3AAAAjgMAAAAA&#10;">
                    <v:imagedata r:id="rId489" o:title=""/>
                  </v:shape>
                  <v:shape id="Picture 376" o:spid="_x0000_s1400" type="#_x0000_t75" style="position:absolute;left:9068;top:3412;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U5IHEAAAA3gAAAA8AAABkcnMvZG93bnJldi54bWxET01rwkAQvRf8D8sI3uqmxRqJrkEKQu1J&#10;owjehuyYxGZnQ3Zrkn/vFgre5vE+Z5X2phZ3al1lWcHbNAJBnFtdcaHgdNy+LkA4j6yxtkwKBnKQ&#10;rkcvK0y07fhA98wXIoSwS1BB6X2TSOnykgy6qW2IA3e1rUEfYFtI3WIXwk0t36NoLg1WHBpKbOiz&#10;pPwn+zUKDruL9N/nxZVudnPa7vZxNBtipSbjfrME4an3T/G/+0uH+XE8/4C/d8INcv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RU5IHEAAAA3gAAAA8AAAAAAAAAAAAAAAAA&#10;nwIAAGRycy9kb3ducmV2LnhtbFBLBQYAAAAABAAEAPcAAACQAwAAAAA=&#10;">
                    <v:imagedata r:id="rId490" o:title=""/>
                  </v:shape>
                  <v:shape id="Picture 377" o:spid="_x0000_s1401" type="#_x0000_t75" style="position:absolute;left:9414;top:3450;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OPT/CAAAA3gAAAA8AAABkcnMvZG93bnJldi54bWxET01rAjEQvRf6H8IUeqtZC13LahQVFwR7&#10;0YrnYTNuFjeTkKS6/feNUPA2j/c5s8Vge3GlEDvHCsajAgRx43THrYLjd/32CSImZI29Y1LwSxEW&#10;8+enGVba3XhP10NqRQ7hWKECk5KvpIyNIYtx5Dxx5s4uWEwZhlbqgLccbnv5XhSltNhxbjDoaW2o&#10;uRx+rIK4rv1HiavV6as22yD9pdttNkq9vgzLKYhEQ3qI/91bnedPJmUJ93fyDXL+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Dj0/wgAAAN4AAAAPAAAAAAAAAAAAAAAAAJ8C&#10;AABkcnMvZG93bnJldi54bWxQSwUGAAAAAAQABAD3AAAAjgMAAAAA&#10;">
                    <v:imagedata r:id="rId442" o:title=""/>
                  </v:shape>
                  <v:shape id="Picture 378" o:spid="_x0000_s1402" type="#_x0000_t75" style="position:absolute;left:9414;top:3452;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CKffFAAAA3gAAAA8AAABkcnMvZG93bnJldi54bWxET0trwkAQvgv9D8sUetNNbUlKmlWsJdCC&#10;HmI9eByykwfNzsbsVuO/dwuCt/n4npMtR9OJEw2utazgeRaBIC6tbrlWsP/Jp28gnEfW2FkmBRdy&#10;sFw8TDJMtT1zQaedr0UIYZeigsb7PpXSlQ0ZdDPbEweusoNBH+BQSz3gOYSbTs6jKJYGWw4NDfa0&#10;bqj83f0ZBW5VfGzjauPzz9dvOuAYH/OXo1JPj+PqHYSn0d/FN/eXDvOTJE7g/51wg1x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gin3xQAAAN4AAAAPAAAAAAAAAAAAAAAA&#10;AJ8CAABkcnMvZG93bnJldi54bWxQSwUGAAAAAAQABAD3AAAAkQMAAAAA&#10;">
                    <v:imagedata r:id="rId443" o:title=""/>
                  </v:shape>
                  <v:shape id="Picture 379" o:spid="_x0000_s1403" type="#_x0000_t75" style="position:absolute;left:9073;top:3529;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xunLJAAAA3gAAAA8AAABkcnMvZG93bnJldi54bWxEj0FLw0AQhe9C/8MyBS9iN0ptJHZbSkAQ&#10;PIhRW7wN2WkSm50Nu2ub/nvnIPQ2w3vz3jfL9eh6daQQO88G7mYZKOLa244bA58fz7ePoGJCtth7&#10;JgNnirBeTa6WWFh/4nc6VqlREsKxQANtSkOhdaxbchhnfiAWbe+DwyRraLQNeJJw1+v7LFtohx1L&#10;Q4sDlS3Vh+rXGUj0vZ/nD28/5bzuvm7K7Tm87ipjrqfj5glUojFdzP/XL1bw83whvPKOzKBX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EjG6cskAAADeAAAADwAAAAAAAAAA&#10;AAAAAACfAgAAZHJzL2Rvd25yZXYueG1sUEsFBgAAAAAEAAQA9wAAAJUDAAAAAA==&#10;">
                    <v:imagedata r:id="rId444" o:title=""/>
                  </v:shape>
                </v:group>
                <v:group id="Group 380" o:spid="_x0000_s1404" style="position:absolute;left:9068;top:3529;width:11;height:5" coordorigin="9068,3529" coordsize="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3VnMUAAADeAAAADwAAAGRycy9kb3ducmV2LnhtbERPS2vCQBC+C/6HZQRv&#10;dRNLfURXEWlLDyL4APE2ZMckmJ0N2TWJ/75bKHibj+85y3VnStFQ7QrLCuJRBII4tbrgTMH59PU2&#10;A+E8ssbSMil4koP1qt9bYqJtywdqjj4TIYRdggpy76tESpfmZNCNbEUcuJutDfoA60zqGtsQbko5&#10;jqKJNFhwaMixom1O6f34MAq+W2w37/Fns7vfts/r6WN/2cWk1HDQbRYgPHX+Jf53/+gwfzqdz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N1ZzFAAAA3gAA&#10;AA8AAAAAAAAAAAAAAAAAqgIAAGRycy9kb3ducmV2LnhtbFBLBQYAAAAABAAEAPoAAACcAwAAAAA=&#10;">
                  <v:shape id="Freeform 381" o:spid="_x0000_s1405" style="position:absolute;left:9068;top:3529;width:11;height:5;visibility:visible;mso-wrap-style:square;v-text-anchor:top" coordsize="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OX8cA&#10;AADeAAAADwAAAGRycy9kb3ducmV2LnhtbESPQW/CMAyF75P2HyJP2m0k24FOHQEhNjbEDgjGgaNp&#10;TFvROFUTSvfv8WHSbrb8/N77JrPBN6qnLtaBLTyPDCjiIriaSwv7n+XTK6iYkB02gcnCL0WYTe/v&#10;Jpi7cOUt9btUKjHhmKOFKqU21zoWFXmMo9ASy+0UOo9J1q7UrsOrmPtGvxgz1h5rloQKW1pUVJx3&#10;F29hicdPvRqvFxv/1bxf+m9jPg7G2seHYf4GKtGQ/sV/3ysn9bMsEwDBkRn09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7jl/HAAAA3gAAAA8AAAAAAAAAAAAAAAAAmAIAAGRy&#10;cy9kb3ducmV2LnhtbFBLBQYAAAAABAAEAPUAAACMAwAAAAA=&#10;" path="m,l11,r,6l,6,,e" filled="f" stroked="f">
                    <v:path arrowok="t" o:connecttype="custom" o:connectlocs="0,3529;11,3529;11,3535;0,3535;0,3529" o:connectangles="0,0,0,0,0"/>
                  </v:shape>
                </v:group>
                <v:group id="Group 382" o:spid="_x0000_s1406" style="position:absolute;left:9068;top:3455;width:5;height:80" coordorigin="9068,3455" coordsize="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JPR8UAAADeAAAADwAAAGRycy9kb3ducmV2LnhtbERPS2vCQBC+F/wPywi9&#10;1U0sbSS6ioiKByn4APE2ZMckmJ0N2TWJ/75bKHibj+85s0VvKtFS40rLCuJRBII4s7rkXMH5tPmY&#10;gHAeWWNlmRQ8ycFiPnibYaptxwdqjz4XIYRdigoK7+tUSpcVZNCNbE0cuJttDPoAm1zqBrsQbio5&#10;jqJvabDk0FBgTauCsvvxYRRsO+yWn/G63d9vq+f19PVz2cek1PuwX05BeOr9S/zv3ukwP0mSG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1iT0fFAAAA3gAA&#10;AA8AAAAAAAAAAAAAAAAAqgIAAGRycy9kb3ducmV2LnhtbFBLBQYAAAAABAAEAPoAAACcAwAAAAA=&#10;">
                  <v:shape id="Freeform 383" o:spid="_x0000_s1407" style="position:absolute;left:9068;top:3455;width:5;height:80;visibility:visible;mso-wrap-style:square;v-text-anchor:top" coordsize="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26XMQA&#10;AADeAAAADwAAAGRycy9kb3ducmV2LnhtbERPTWvCQBC9F/oflhF6KXVTKY1EVymi0GtNBI9DdpoE&#10;s7NpdjSpv74rCL3N433Ocj26Vl2oD41nA6/TBBRx6W3DlYEi373MQQVBtth6JgO/FGC9enxYYmb9&#10;wF902UulYgiHDA3UIl2mdShrchimviOO3LfvHUqEfaVtj0MMd62eJcm7dthwbKixo01N5Wl/dgau&#10;gxw31+e3XJ/y4ecgdrudl4UxT5PxYwFKaJR/8d39aeP8NE1ncHsn3q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9ulzEAAAA3gAAAA8AAAAAAAAAAAAAAAAAmAIAAGRycy9k&#10;b3ducmV2LnhtbFBLBQYAAAAABAAEAPUAAACJAwAAAAA=&#10;" path="m,l5,r,80l,80,,e" filled="f" stroked="f">
                    <v:path arrowok="t" o:connecttype="custom" o:connectlocs="0,3455;5,3455;5,3535;0,3535;0,3455" o:connectangles="0,0,0,0,0"/>
                  </v:shape>
                  <v:shape id="Picture 384" o:spid="_x0000_s1408" type="#_x0000_t75" style="position:absolute;left:9068;top:3412;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wiavFAAAA3gAAAA8AAABkcnMvZG93bnJldi54bWxET01Lw0AQvQv+h2UKXsRutNBI2m0pUkF7&#10;EK3VXofsNBvMzobsmKb99a4geJvH+5z5cvCN6qmLdWADt+MMFHEZbM2Vgd374809qCjIFpvAZOBE&#10;EZaLy4s5FjYc+Y36rVQqhXAs0IATaQutY+nIYxyHljhxh9B5lAS7StsOjyncN/ouy6baY82pwWFL&#10;D47Kr+23N/DC+rNfv8p6epb9tXv+wN2q3RhzNRpWM1BCg/yL/9xPNs3P83wCv++kG/Ti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cImrxQAAAN4AAAAPAAAAAAAAAAAAAAAA&#10;AJ8CAABkcnMvZG93bnJldi54bWxQSwUGAAAAAAQABAD3AAAAkQMAAAAA&#10;">
                    <v:imagedata r:id="rId445" o:title=""/>
                  </v:shape>
                </v:group>
                <v:group id="Group 385" o:spid="_x0000_s1409" style="position:absolute;left:9112;top:3412;width:352;height:5" coordorigin="9112,3412" coordsize="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RXs38UAAADeAAAADwAAAGRycy9kb3ducmV2LnhtbERPTWvCQBC9C/0PyxS8&#10;1U20NhJdRcQWD1KoFsTbkB2TYHY2ZLdJ/PeuUPA2j/c5i1VvKtFS40rLCuJRBII4s7rkXMHv8fNt&#10;BsJ5ZI2VZVJwIwer5ctggam2Hf9Qe/C5CCHsUlRQeF+nUrqsIINuZGviwF1sY9AH2ORSN9iFcFPJ&#10;cRR9SIMlh4YCa9oUlF0Pf0bBV4fdehJv2/31srmdj9Pv0z4mpYav/XoOwlPvn+J/906H+UmSvMP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0V7N/FAAAA3gAA&#10;AA8AAAAAAAAAAAAAAAAAqgIAAGRycy9kb3ducmV2LnhtbFBLBQYAAAAABAAEAPoAAACcAwAAAAA=&#10;">
                  <v:shape id="Freeform 386" o:spid="_x0000_s1410" style="position:absolute;left:9112;top:3412;width:352;height:5;visibility:visible;mso-wrap-style:square;v-text-anchor:top" coordsize="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mulcMA&#10;AADeAAAADwAAAGRycy9kb3ducmV2LnhtbERP22oCMRB9L/gPYYS+1ayCXVmNIoLQ2gfr5QPGzZgs&#10;bibrJtX1702h0Lc5nOvMFp2rxY3aUHlWMBxkIIhLrys2Co6H9dsERIjIGmvPpOBBARbz3ssMC+3v&#10;vKPbPhqRQjgUqMDG2BRShtKSwzDwDXHizr51GBNsjdQt3lO4q+Uoy96lw4pTg8WGVpbKy/7HKRif&#10;vV1958eT+bKf2py2m8pdr0q99rvlFESkLv6L/9wfOs3P83wMv++kG+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mulcMAAADeAAAADwAAAAAAAAAAAAAAAACYAgAAZHJzL2Rv&#10;d25yZXYueG1sUEsFBgAAAAAEAAQA9QAAAIgDAAAAAA==&#10;" path="m,l351,r,5l,5,,e" filled="f" stroked="f">
                    <v:path arrowok="t" o:connecttype="custom" o:connectlocs="0,3412;351,3412;351,3417;0,3417;0,3412" o:connectangles="0,0,0,0,0"/>
                  </v:shape>
                </v:group>
                <v:group id="Group 387" o:spid="_x0000_s1411" style="position:absolute;left:9458;top:3412;width:5;height:81" coordorigin="9458,3412" coordsize="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vXM8QAAADeAAAADwAAAGRycy9kb3ducmV2LnhtbERPTWvCQBC9F/wPywi9&#10;1U2UGomuIlJLDyJUBfE2ZMckmJ0N2W0S/70rCL3N433OYtWbSrTUuNKygngUgSDOrC45V3A6bj9m&#10;IJxH1lhZJgV3crBaDt4WmGrb8S+1B5+LEMIuRQWF93UqpcsKMuhGtiYO3NU2Bn2ATS51g10IN5Uc&#10;R9FUGiw5NBRY06ag7Hb4Mwq+O+zWk/ir3d2um/vl+Lk/72JS6n3Yr+cgPPX+X/xy/+gwP0mSK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ovXM8QAAADeAAAA&#10;DwAAAAAAAAAAAAAAAACqAgAAZHJzL2Rvd25yZXYueG1sUEsFBgAAAAAEAAQA+gAAAJsDAAAAAA==&#10;">
                  <v:shape id="Freeform 388" o:spid="_x0000_s1412" style="position:absolute;left:9458;top:3412;width:5;height:81;visibility:visible;mso-wrap-style:square;v-text-anchor:top" coordsize="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lt5sIA&#10;AADeAAAADwAAAGRycy9kb3ducmV2LnhtbERPQWrDMBC8B/oHsYXeYjk9pMWJHEog4GOTlJ4Xa2O5&#10;tlZGkh3191Wh0DntMjszO/tDsqNYyIfesYJNUYIgbp3uuVPwcT2tX0GEiKxxdEwKvinAoX5Y7bHS&#10;7s5nWi6xE9mEQ4UKTIxTJWVoDVkMhZuIM3dz3mLMq++k9njP5naUz2W5lRZ7zgkGJzoaaofLbBUM&#10;18/3fjZNOm2/ljA3PvH5ZpR6ekxvOxCRUvw//lM3Or//kgG/dfIMs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qW3mwgAAAN4AAAAPAAAAAAAAAAAAAAAAAJgCAABkcnMvZG93&#10;bnJldi54bWxQSwUGAAAAAAQABAD1AAAAhwMAAAAA&#10;" path="m,l5,r,80l,80,,e" filled="f" stroked="f">
                    <v:path arrowok="t" o:connecttype="custom" o:connectlocs="0,3412;5,3412;5,3492;0,3492;0,3412" o:connectangles="0,0,0,0,0"/>
                  </v:shape>
                  <v:shape id="Picture 389" o:spid="_x0000_s1413" type="#_x0000_t75" style="position:absolute;left:9404;top:3487;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6MkHFAAAA3gAAAA8AAABkcnMvZG93bnJldi54bWxEj09rwkAQxe+FfodlBG91owdXUlcRwVKK&#10;Hvx3H7JjEpqdDdk1xm/vHAq9zfDevPeb5Xrwjeqpi3VgC9NJBoq4CK7m0sLlvPtYgIoJ2WETmCw8&#10;KcJ69f62xNyFBx+pP6VSSQjHHC1UKbW51rGoyGOchJZYtFvoPCZZu1K7Dh8S7hs9y7K59lizNFTY&#10;0rai4vd09xY2+8PNfF2zeckX8+x3+8P2Jzhrx6Nh8wkq0ZD+zX/X307wjTHCK+/IDHr1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jJBxQAAAN4AAAAPAAAAAAAAAAAAAAAA&#10;AJ8CAABkcnMvZG93bnJldi54bWxQSwUGAAAAAAQABAD3AAAAkQMAAAAA&#10;">
                    <v:imagedata r:id="rId446" o:title=""/>
                  </v:shape>
                </v:group>
                <v:group id="Group 390" o:spid="_x0000_s1414" style="position:absolute;left:9073;top:3540;width:336;height:5" coordorigin="9073,3540" coordsize="3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xRDQcUAAADeAAAADwAAAGRycy9kb3ducmV2LnhtbERPTWvCQBC9C/0PyxS8&#10;1U2UmhpdRcQWD1KoFsTbkB2TYHY2ZLdJ/PeuUPA2j/c5i1VvKtFS40rLCuJRBII4s7rkXMHv8fPt&#10;A4TzyBory6TgRg5Wy5fBAlNtO/6h9uBzEULYpaig8L5OpXRZQQbdyNbEgbvYxqAPsMmlbrAL4aaS&#10;4yiaSoMlh4YCa9oUlF0Pf0bBV4fdehJv2/31srmdj+/fp31MSg1f+/UchKfeP8X/7p0O85MkmcH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MUQ0HFAAAA3gAA&#10;AA8AAAAAAAAAAAAAAAAAqgIAAGRycy9kb3ducmV2LnhtbFBLBQYAAAAABAAEAPoAAACcAwAAAAA=&#10;">
                  <v:shape id="Freeform 391" o:spid="_x0000_s1415" style="position:absolute;left:9073;top:3540;width:336;height:5;visibility:visible;mso-wrap-style:square;v-text-anchor:top" coordsize="3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A4xMcA&#10;AADeAAAADwAAAGRycy9kb3ducmV2LnhtbESPQWsCMRCF74X+hzCF3mq2HlS2RhGhpSAIWhH2NmzG&#10;3aWbSZqkuvXXOwehtxnmzXvvmy8H16szxdR5NvA6KkAR19523Bg4fL2/zECljGyx90wG/ijBcvH4&#10;MMfS+gvv6LzPjRITTiUaaHMOpdapbslhGvlALLeTjw6zrLHRNuJFzF2vx0Ux0Q47loQWA61bqr/3&#10;v86Aj0fWH2F73OxOrvoJ12p83VbGPD8NqzdQmYb8L75/f1qpP53OBEBwZAa9u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AOMTHAAAA3gAAAA8AAAAAAAAAAAAAAAAAmAIAAGRy&#10;cy9kb3ducmV2LnhtbFBLBQYAAAAABAAEAPUAAACMAwAAAAA=&#10;" path="m,l336,r,6l,6,,e" filled="f" stroked="f">
                    <v:path arrowok="t" o:connecttype="custom" o:connectlocs="0,3540;336,3540;336,3546;0,3546;0,3540" o:connectangles="0,0,0,0,0"/>
                  </v:shape>
                </v:group>
                <v:group id="Group 392" o:spid="_x0000_s1416" style="position:absolute;left:9068;top:3455;width:3;height:91" coordorigin="906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c/YMUAAADeAAAADwAAAGRycy9kb3ducmV2LnhtbERPS2vCQBC+F/wPywi9&#10;1U0srZK6igQVD1JoUii9DdkxCWZnQ3bN4993C4Xe5uN7zmY3mkb01LnasoJ4EYEgLqyuuVTwmR+f&#10;1iCcR9bYWCYFEznYbWcPG0y0HfiD+syXIoSwS1BB5X2bSOmKigy6hW2JA3e1nUEfYFdK3eEQwk0j&#10;l1H0Kg3WHBoqbCmtqLhld6PgNOCwf44P/eV2Tafv/OX96xKTUo/zcf8GwtPo/8V/7rMO81erd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3P2DFAAAA3gAA&#10;AA8AAAAAAAAAAAAAAAAAqgIAAGRycy9kb3ducmV2LnhtbFBLBQYAAAAABAAEAPoAAACcAwAAAAA=&#10;">
                  <v:shape id="Freeform 393" o:spid="_x0000_s1417" style="position:absolute;left:906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U6sUA&#10;AADeAAAADwAAAGRycy9kb3ducmV2LnhtbERP22rCQBB9F/oPyxR8kbqpFCMxGxFFKKVIm+YDxuyY&#10;BLOzaXZr0r/vFgTf5nCuk25G04or9a6xrOB5HoEgLq1uuFJQfB2eViCcR9bYWiYFv+Rgkz1MUky0&#10;HfiTrrmvRAhhl6CC2vsukdKVNRl0c9sRB+5se4M+wL6SuschhJtWLqJoKQ02HBpq7GhXU3nJf4wC&#10;0xyG9313fCmw+MhPM/tW+fxbqenjuF2D8DT6u/jmftVhfhyvFv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PFTqxQAAAN4AAAAPAAAAAAAAAAAAAAAAAJgCAABkcnMv&#10;ZG93bnJldi54bWxQSwUGAAAAAAQABAD1AAAAigMAAAAA&#10;" path="m2,l,,,91r2,l2,e" filled="f" stroked="f">
                    <v:path arrowok="t" o:connecttype="custom" o:connectlocs="2,3455;0,3455;0,3546;2,3546;2,3455" o:connectangles="0,0,0,0,0"/>
                  </v:shape>
                </v:group>
                <v:group id="Group 394" o:spid="_x0000_s1418" style="position:absolute;left:9412;top:3455;width:2;height:91" coordorigin="941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kEjMQAAADeAAAADwAAAGRycy9kb3ducmV2LnhtbERPS4vCMBC+C/sfwgje&#10;NO2KD6pRRHTZgwg+YNnb0IxtsZmUJrb135uFBW/z8T1nue5MKRqqXWFZQTyKQBCnVhecKbhe9sM5&#10;COeRNZaWScGTHKxXH70lJtq2fKLm7DMRQtglqCD3vkqkdGlOBt3IVsSBu9naoA+wzqSusQ3hppSf&#10;UTSVBgsODTlWtM0pvZ8fRsFXi+1mHO+aw/22ff5eJsefQ0xKDfrdZgHCU+ff4n/3tw7zZ7P5G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ykEjMQAAADeAAAA&#10;DwAAAAAAAAAAAAAAAACqAgAAZHJzL2Rvd25yZXYueG1sUEsFBgAAAAAEAAQA+gAAAJsDAAAAAA==&#10;">
                  <v:shape id="Freeform 395" o:spid="_x0000_s1419" style="position:absolute;left:941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RidcIA&#10;AADeAAAADwAAAGRycy9kb3ducmV2LnhtbESP3YrCMBCF7wXfIYzgnaaKaKlGEVHQK38fYGjGpthM&#10;ShNt9+03wsLezXDOnO/MatPZSnyo8aVjBZNxAoI4d7rkQsHjfhilIHxA1lg5JgU/5GGz7vdWmGnX&#10;8pU+t1CIGMI+QwUmhDqT0ueGLPqxq4mj9nSNxRDXppC6wTaG20pOk2QuLZYcCQZr2hnKX7e3jRDZ&#10;vg7p5Tw5hVTuj4bm5xpRqeGg2y5BBOrCv/nv+qhj/cUincH3nTiD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RGJ1wgAAAN4AAAAPAAAAAAAAAAAAAAAAAJgCAABkcnMvZG93&#10;bnJldi54bWxQSwUGAAAAAAQABAD1AAAAhwMAAAAA&#10;" path="m2,l,,,91r2,l2,e" filled="f" stroked="f">
                    <v:path arrowok="t" o:connecttype="custom" o:connectlocs="2,3455;0,3455;0,3546;2,3546;2,3455" o:connectangles="0,0,0,0,0"/>
                  </v:shape>
                </v:group>
                <v:group id="Group 396" o:spid="_x0000_s1420" style="position:absolute;left:9070;top:3455;width:2;height:91" coordorigin="907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4w5Y8QAAADeAAAADwAAAGRycy9kb3ducmV2LnhtbERPS4vCMBC+C/6HMMLe&#10;NK3iKtUoIuuyB1nwAeJtaMa22ExKk23rv98Igrf5+J6zXHemFA3VrrCsIB5FIIhTqwvOFJxPu+Ec&#10;hPPIGkvLpOBBDtarfm+JibYtH6g5+kyEEHYJKsi9rxIpXZqTQTeyFXHgbrY26AOsM6lrbEO4KeU4&#10;ij6lwYJDQ44VbXNK78c/o+C7xXYzib+a/f22fVxP09/LPialPgbdZgHCU+ff4pf7R4f5s9l8C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4w5Y8QAAADeAAAA&#10;DwAAAAAAAAAAAAAAAACqAgAAZHJzL2Rvd25yZXYueG1sUEsFBgAAAAAEAAQA+gAAAJsDAAAAAA==&#10;">
                  <v:shape id="Freeform 397" o:spid="_x0000_s1421" style="position:absolute;left:907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pZmcQA&#10;AADeAAAADwAAAGRycy9kb3ducmV2LnhtbESPwW7CMBBE75X4B2uReisOPYQoYBBCRKInWtoPWMVL&#10;HBGvI9sk6d9jpEq97Wpm581udpPtxEA+tI4VLBcZCOLa6ZYbBT/f1VsBIkRkjZ1jUvBLAXbb2csG&#10;S+1G/qLhEhuRQjiUqMDE2JdShtqQxbBwPXHSrs5bjGn1jdQexxRuO/meZbm02HIiGOzpYKi+Xe42&#10;QeR4q4rP8/IjFvJ4MpSfe0SlXufTfg0i0hT/zX/XJ53qr1ZFDs930gx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aWZnEAAAA3gAAAA8AAAAAAAAAAAAAAAAAmAIAAGRycy9k&#10;b3ducmV2LnhtbFBLBQYAAAAABAAEAPUAAACJAwAAAAA=&#10;" path="m2,l,,,91r2,l2,e" filled="f" stroked="f">
                    <v:path arrowok="t" o:connecttype="custom" o:connectlocs="2,3455;0,3455;0,3546;2,3546;2,3455" o:connectangles="0,0,0,0,0"/>
                  </v:shape>
                </v:group>
                <v:group id="Group 398" o:spid="_x0000_s1422" style="position:absolute;left:9409;top:3455;width:3;height:91" coordorigin="940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gSAo/FAAAA3gAA&#10;AA8AAAAAAAAAAAAAAAAAqgIAAGRycy9kb3ducmV2LnhtbFBLBQYAAAAABAAEAPoAAACcAwAAAAA=&#10;">
                  <v:shape id="Freeform 399" o:spid="_x0000_s1423" style="position:absolute;left:940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RjAMcA&#10;AADeAAAADwAAAGRycy9kb3ducmV2LnhtbESP0WrCQBBF3wX/YRmhL6VuWkqV6CpiEUoR0TQfMGan&#10;SWh2Ns1uTfr3zoPg2wz3zr1nluvBNepCXag9G3ieJqCIC29rLg3kX7unOagQkS02nsnAPwVYr8aj&#10;JabW93yiSxZLJSEcUjRQxdimWoeiIodh6lti0b595zDK2pXadthLuGv0S5K8aYc1S0OFLW0rKn6y&#10;P2fA1bt+/94eXnPMj9n50X+WMfs15mEybBagIg3xbr5df1jBn83mwivvyAx6d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3UYwDHAAAA3gAAAA8AAAAAAAAAAAAAAAAAmAIAAGRy&#10;cy9kb3ducmV2LnhtbFBLBQYAAAAABAAEAPUAAACMAwAAAAA=&#10;" path="m3,l,,,91r3,l3,e" filled="f" stroked="f">
                    <v:path arrowok="t" o:connecttype="custom" o:connectlocs="3,3455;0,3455;0,3546;3,3546;3,3455" o:connectangles="0,0,0,0,0"/>
                  </v:shape>
                  <v:shape id="Picture 400" o:spid="_x0000_s1424" type="#_x0000_t75" style="position:absolute;left:9072;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v5ynGAAAA3gAAAA8AAABkcnMvZG93bnJldi54bWxET0trwkAQvhf6H5Yp9FY3WlAbXUWlQi4W&#10;fOTQ25Adk2h2Nma3Mf57Vyh4m4/vOdN5ZyrRUuNKywr6vQgEcWZ1ybmCw379MQbhPLLGyjIpuJGD&#10;+ez1ZYqxtlfeUrvzuQgh7GJUUHhfx1K6rCCDrmdr4sAdbWPQB9jkUjd4DeGmkoMoGkqDJYeGAmta&#10;FZSdd39GQXo6/mzOn/tle1kl6ffvKc2zpFLq/a1bTEB46vxT/O9OdJg/Go2/4PFOuEHO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S/nKcYAAADeAAAADwAAAAAAAAAAAAAA&#10;AACfAgAAZHJzL2Rvd25yZXYueG1sUEsFBgAAAAAEAAQA9wAAAJIDAAAAAA==&#10;">
                    <v:imagedata r:id="rId491" o:title=""/>
                  </v:shape>
                </v:group>
                <v:group id="Group 401" o:spid="_x0000_s1425" style="position:absolute;left:9407;top:3455;width:2;height:91" coordorigin="940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IiDCbIAAAA&#10;3gAAAA8AAAAAAAAAAAAAAAAAqgIAAGRycy9kb3ducmV2LnhtbFBLBQYAAAAABAAEAPoAAACfAwAA&#10;AAA=&#10;">
                  <v:shape id="Freeform 402" o:spid="_x0000_s1426" style="position:absolute;left:940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pXMMQA&#10;AADeAAAADwAAAGRycy9kb3ducmV2LnhtbESPQYvCMBCF78L+hzCCN03rQbvVKLIo6Emt+wOGZmyK&#10;zaQ00Xb//UZY2NsM78373qy3g23EizpfO1aQzhIQxKXTNVcKvm+HaQbCB2SNjWNS8EMetpuP0Rpz&#10;7Xq+0qsIlYgh7HNUYEJocyl9aciin7mWOGp311kMce0qqTvsY7ht5DxJFtJizZFgsKUvQ+WjeNoI&#10;kf3jkF3O6Slkcn80tDi3iEpNxsNuBSLQEP7Nf9dHHesvl58pvN+JM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qVzDEAAAA3gAAAA8AAAAAAAAAAAAAAAAAmAIAAGRycy9k&#10;b3ducmV2LnhtbFBLBQYAAAAABAAEAPUAAACJAwAAAAA=&#10;" path="m2,l,,,91r2,l2,e" filled="f" stroked="f">
                    <v:path arrowok="t" o:connecttype="custom" o:connectlocs="2,3455;0,3455;0,3546;2,3546;2,3455" o:connectangles="0,0,0,0,0"/>
                  </v:shape>
                </v:group>
                <v:group id="Group 403" o:spid="_x0000_s1427" style="position:absolute;left:9075;top:3455;width:2;height:91" coordorigin="9075,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w3ysUAAADeAAAADwAAAGRycy9kb3ducmV2LnhtbERPS2vCQBC+F/wPywi9&#10;6SaWVo2uIqKlBxF8gHgbsmMSzM6G7JrEf98tCL3Nx/ec+bIzpWiodoVlBfEwAkGcWl1wpuB82g4m&#10;IJxH1lhaJgVPcrBc9N7mmGjb8oGao89ECGGXoILc+yqR0qU5GXRDWxEH7mZrgz7AOpO6xjaEm1KO&#10;ouhLGiw4NORY0Tqn9H58GAXfLbarj3jT7O639fN6+txfdjEp9d7vVjMQnjr/L365f3SYPx5P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28N8rFAAAA3gAA&#10;AA8AAAAAAAAAAAAAAAAAqgIAAGRycy9kb3ducmV2LnhtbFBLBQYAAAAABAAEAPoAAACcAwAAAAA=&#10;">
                  <v:shape id="Freeform 404" o:spid="_x0000_s1428" style="position:absolute;left:9075;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Rs3MQA&#10;AADeAAAADwAAAGRycy9kb3ducmV2LnhtbESP0YrCMBBF3wX/IYywb5rqgtZqlGVZwX1Sqx8wNGNT&#10;bCalibb79xtB8G2Ge+eeO+ttb2vxoNZXjhVMJwkI4sLpiksFl/NunILwAVlj7ZgU/JGH7WY4WGOm&#10;XccneuShFDGEfYYKTAhNJqUvDFn0E9cQR+3qWoshrm0pdYtdDLe1nCXJXFqsOBIMNvRtqLjldxsh&#10;srvt0uNh+htS+bM3ND80iEp9jPqvFYhAfXibX9d7HesvFstPeL4TZ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0bNzEAAAA3gAAAA8AAAAAAAAAAAAAAAAAmAIAAGRycy9k&#10;b3ducmV2LnhtbFBLBQYAAAAABAAEAPUAAACJAwAAAAA=&#10;" path="m2,l,,,91r2,l2,e" filled="f" stroked="f">
                    <v:path arrowok="t" o:connecttype="custom" o:connectlocs="2,3455;0,3455;0,3546;2,3546;2,3455" o:connectangles="0,0,0,0,0"/>
                  </v:shape>
                  <v:shape id="Picture 405" o:spid="_x0000_s1429" type="#_x0000_t75" style="position:absolute;left:9405;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7wgfEAAAA3gAAAA8AAABkcnMvZG93bnJldi54bWxET01rwkAQvQv9D8sUepFm0ypNm2aVIIg1&#10;t0bpechOk9DsbMiuMf57tyB4m8f7nGw9mU6MNLjWsoKXKAZBXFndcq3geNg+v4NwHlljZ5kUXMjB&#10;evUwyzDV9szfNJa+FiGEXYoKGu/7VEpXNWTQRbYnDtyvHQz6AIda6gHPIdx08jWO36TBlkNDgz1t&#10;Gqr+ypNRgMWiOCa6yLn/OYycT4v5fL9T6ulxyj9BeJr8XXxzf+kwP0k+lvD/TrhBrq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v7wgfEAAAA3gAAAA8AAAAAAAAAAAAAAAAA&#10;nwIAAGRycy9kb3ducmV2LnhtbFBLBQYAAAAABAAEAPcAAACQAwAAAAA=&#10;">
                    <v:imagedata r:id="rId447" o:title=""/>
                  </v:shape>
                </v:group>
                <v:group id="Group 406" o:spid="_x0000_s1430" style="position:absolute;left:9077;top:3455;width:3;height:91" coordorigin="907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WvvsUAAADeAAAADwAAAGRycy9kb3ducmV2LnhtbERPS2vCQBC+F/wPywje&#10;dBOLVaOriLSlBxF8gHgbsmMSzM6G7JrEf98tCL3Nx/ec5bozpWiodoVlBfEoAkGcWl1wpuB8+hrO&#10;QDiPrLG0TAqe5GC96r0tMdG25QM1R5+JEMIuQQW591UipUtzMuhGtiIO3M3WBn2AdSZ1jW0IN6Uc&#10;R9GHNFhwaMixom1O6f34MAq+W2w37/Fns7vfts/rabK/7GJSatDvNgsQnjr/L365f3SYP53O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Vr77FAAAA3gAA&#10;AA8AAAAAAAAAAAAAAAAAqgIAAGRycy9kb3ducmV2LnhtbFBLBQYAAAAABAAEAPoAAACcAwAAAAA=&#10;">
                  <v:shape id="Freeform 407" o:spid="_x0000_s1431" style="position:absolute;left:907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7ENMQA&#10;AADeAAAADwAAAGRycy9kb3ducmV2LnhtbERP22rCQBB9F/yHZQRfRDct4iV1lWIRRIpozAdMs9Mk&#10;NDsbs6uJf98tFHybw7nOatOZStypcaVlBS+TCARxZnXJuYL0shsvQDiPrLGyTAoe5GCz7vdWGGvb&#10;8pnuic9FCGEXo4LC+zqW0mUFGXQTWxMH7ts2Bn2ATS51g20IN5V8jaKZNFhyaCiwpm1B2U9yMwpM&#10;uWs/P+rjNMX0lHyN7CH3yVWp4aB7fwPhqfNP8b97r8P8+Xw5g793wg1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exDTEAAAA3gAAAA8AAAAAAAAAAAAAAAAAmAIAAGRycy9k&#10;b3ducmV2LnhtbFBLBQYAAAAABAAEAPUAAACJAwAAAAA=&#10;" path="m3,l,,,91r3,l3,e" filled="f" stroked="f">
                    <v:path arrowok="t" o:connecttype="custom" o:connectlocs="3,3455;0,3455;0,3546;3,3546;3,3455" o:connectangles="0,0,0,0,0"/>
                  </v:shape>
                </v:group>
                <v:group id="Group 408" o:spid="_x0000_s1432" style="position:absolute;left:9403;top:3455;width:2;height:91" coordorigin="9403,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uUUsUAAADeAAAADwAAAGRycy9kb3ducmV2LnhtbERPTWvCQBC9C/0PyxS8&#10;1U2UmhpdRcQWD1KoFsTbkB2TYHY2ZLdJ/PeuUPA2j/c5i1VvKtFS40rLCuJRBII4s7rkXMHv8fPt&#10;A4TzyBory6TgRg5Wy5fBAlNtO/6h9uBzEULYpaig8L5OpXRZQQbdyNbEgbvYxqAPsMmlbrAL4aaS&#10;4yiaSoMlh4YCa9oUlF0Pf0bBV4fdehJv2/31srmdj+/fp31MSg1f+/UchKfeP8X/7p0O85Nkl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3LlFLFAAAA3gAA&#10;AA8AAAAAAAAAAAAAAAAAqgIAAGRycy9kb3ducmV2LnhtbFBLBQYAAAAABAAEAPoAAACcAwAAAAA=&#10;">
                  <v:shape id="Freeform 409" o:spid="_x0000_s1433" style="position:absolute;left:9403;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D+rcMA&#10;AADeAAAADwAAAGRycy9kb3ducmV2LnhtbESPzW7CMAzH70h7h8iTuEEKB+gKAU0IJHZiYzyA1XhN&#10;ReNUTaDl7ecDEjdb/n/8vN4OvlF36mId2MBsmoEiLoOtuTJw+T1MclAxIVtsApOBB0XYbt5Gayxs&#10;6PmH7udUKQnhWKABl1JbaB1LRx7jNLTEcvsLnccka1dp22Ev4b7R8yxbaI81S4PDlnaOyuv55qVE&#10;99dD/n2afaVc74+OFqcW0Zjx+/C5ApVoSC/x0320gr9cfgivvCMz6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D+rcMAAADeAAAADwAAAAAAAAAAAAAAAACYAgAAZHJzL2Rv&#10;d25yZXYueG1sUEsFBgAAAAAEAAQA9QAAAIgDAAAAAA==&#10;" path="m2,l,,,91r2,l2,e" filled="f" stroked="f">
                    <v:path arrowok="t" o:connecttype="custom" o:connectlocs="2,3455;0,3455;0,3546;2,3546;2,3455" o:connectangles="0,0,0,0,0"/>
                  </v:shape>
                </v:group>
                <v:group id="Group 410" o:spid="_x0000_s1434" style="position:absolute;left:9080;top:3455;width:2;height:91" coordorigin="908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xilu8UAAADeAAAADwAAAGRycy9kb3ducmV2LnhtbERPS2vCQBC+F/wPywi9&#10;6SaWVo2uIqKlBxF8gHgbsmMSzM6G7JrEf98tCL3Nx/ec+bIzpWiodoVlBfEwAkGcWl1wpuB82g4m&#10;IJxH1lhaJgVPcrBc9N7mmGjb8oGao89ECGGXoILc+yqR0qU5GXRDWxEH7mZrgz7AOpO6xjaEm1KO&#10;ouhLGiw4NORY0Tqn9H58GAXfLbarj3jT7O639fN6+txfdjEp9d7vVjMQnjr/L365f3SYPx5Pp/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MYpbvFAAAA3gAA&#10;AA8AAAAAAAAAAAAAAAAAqgIAAGRycy9kb3ducmV2LnhtbFBLBQYAAAAABAAEAPoAAACcAwAAAAA=&#10;">
                  <v:shape id="Freeform 411" o:spid="_x0000_s1435" style="position:absolute;left:908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jzesMA&#10;AADeAAAADwAAAGRycy9kb3ducmV2LnhtbESPwY7CMAxE7yvxD5GRuC0pHNiqEBBCIMGJXXY/wGpM&#10;U9E4VRNo+Xt8QNqbLc/M86w2g2/Ug7pYBzYwm2agiMtga64M/P0ePnNQMSFbbAKTgSdF2KxHHyss&#10;bOj5hx6XVCkJ4VigAZdSW2gdS0ce4zS0xHK7hs5jkrWrtO2wl3Df6HmWLbTHmoXgsKWdo/J2uXuB&#10;6P52yL/Ps1PK9f7oaHFuEY2ZjIftElSiIf2L3+6jlfe/8kwKSB2ZQa9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jzesMAAADeAAAADwAAAAAAAAAAAAAAAACYAgAAZHJzL2Rv&#10;d25yZXYueG1sUEsFBgAAAAAEAAQA9QAAAIgDAAAAAA==&#10;" path="m1,l,,,91r1,l1,e" filled="f" stroked="f">
                    <v:path arrowok="t" o:connecttype="custom" o:connectlocs="1,3455;0,3455;0,3546;1,3546;1,3455" o:connectangles="0,0,0,0,0"/>
                  </v:shape>
                </v:group>
                <v:group id="Group 412" o:spid="_x0000_s1436" style="position:absolute;left:9400;top:3455;width:3;height:91" coordorigin="940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CobMUAAADeAAAADwAAAGRycy9kb3ducmV2LnhtbERPS2vCQBC+F/wPyxS8&#10;1U2UVkldRUKVHqRgIpTehuyYBLOzIbvN4993C4Xe5uN7znY/mkb01LnasoJ4EYEgLqyuuVRwzY9P&#10;GxDOI2tsLJOCiRzsd7OHLSbaDnyhPvOlCCHsElRQed8mUrqiIoNuYVviwN1sZ9AH2JVSdziEcNPI&#10;ZRS9SIM1h4YKW0orKu7Zt1FwGnA4rOK3/ny/pdNX/vzxeY5JqfnjeHgF4Wn0/+I/97sO89ebKI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PQqGzFAAAA3gAA&#10;AA8AAAAAAAAAAAAAAAAAqgIAAGRycy9kb3ducmV2LnhtbFBLBQYAAAAABAAEAPoAAACcAwAAAAA=&#10;">
                  <v:shape id="Freeform 413" o:spid="_x0000_s1437" style="position:absolute;left:940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vD5sUA&#10;AADeAAAADwAAAGRycy9kb3ducmV2LnhtbERP22rCQBB9L/Qflin0ReqmIjWkboJYBBEpmuYDptlp&#10;EpqdTbOriX/vCkLf5nCus8xG04oz9a6xrOB1GoEgLq1uuFJQfG1eYhDOI2tsLZOCCznI0seHJSba&#10;Dnykc+4rEULYJaig9r5LpHRlTQbd1HbEgfuxvUEfYF9J3eMQwk0rZ1H0Jg02HBpq7GhdU/mbn4wC&#10;02yG/Uf3OS+wOOTfE7urfP6n1PPTuHoH4Wn0/+K7e6vD/EUczeD2TrhBp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W8PmxQAAAN4AAAAPAAAAAAAAAAAAAAAAAJgCAABkcnMv&#10;ZG93bnJldi54bWxQSwUGAAAAAAQABAD1AAAAigMAAAAA&#10;" path="m3,l,,,91r3,l3,e" filled="f" stroked="f">
                    <v:path arrowok="t" o:connecttype="custom" o:connectlocs="3,3455;0,3455;0,3546;3,3546;3,3455" o:connectangles="0,0,0,0,0"/>
                  </v:shape>
                </v:group>
                <v:group id="Group 414" o:spid="_x0000_s1438" style="position:absolute;left:9081;top:3455;width:3;height:91" coordorigin="9081,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6TgMYAAADeAAAADwAAAGRycy9kb3ducmV2LnhtbERPTWvCQBC9F/wPywi9&#10;1U2UtpK6CUFs6UGEqiC9DdkxCcnOhuw2if++WxB6m8f7nE02mVYM1LvasoJ4EYEgLqyuuVRwPr0/&#10;rUE4j6yxtUwKbuQgS2cPG0y0HfmLhqMvRQhhl6CCyvsukdIVFRl0C9sRB+5qe4M+wL6UuscxhJtW&#10;LqPoRRqsOTRU2NG2oqI5/hgFHyOO+SreDfvmur19n54Pl31MSj3Op/wNhKfJ/4vv7k8d5r+uoxX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TpOAxgAAAN4A&#10;AAAPAAAAAAAAAAAAAAAAAKoCAABkcnMvZG93bnJldi54bWxQSwUGAAAAAAQABAD6AAAAnQMAAAAA&#10;">
                  <v:shape id="Freeform 415" o:spid="_x0000_s1439" style="position:absolute;left:9081;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CcUA&#10;AADeAAAADwAAAGRycy9kb3ducmV2LnhtbERP22rCQBB9F/oPyxT6UuqmRTREN0EsQikimuYDxuyY&#10;BLOzaXZr0r/vCgXf5nCus8pG04or9a6xrOB1GoEgLq1uuFJQfG1fYhDOI2tsLZOCX3KQpQ+TFSba&#10;Dnyka+4rEULYJaig9r5LpHRlTQbd1HbEgTvb3qAPsK+k7nEI4aaVb1E0lwYbDg01drSpqbzkP0aB&#10;abbD7r3bzwosDvnp2X5WPv9W6ulxXC9BeBr9Xfzv/tBh/iKOZnB7J9wg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v4JxQAAAN4AAAAPAAAAAAAAAAAAAAAAAJgCAABkcnMv&#10;ZG93bnJldi54bWxQSwUGAAAAAAQABAD1AAAAigMAAAAA&#10;" path="m3,l,,,91r3,l3,e" filled="f" stroked="f">
                    <v:path arrowok="t" o:connecttype="custom" o:connectlocs="3,3455;0,3455;0,3546;3,3546;3,3455" o:connectangles="0,0,0,0,0"/>
                  </v:shape>
                </v:group>
                <v:group id="Group 416" o:spid="_x0000_s1440" style="position:absolute;left:9398;top:3455;width:2;height:91" coordorigin="939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Ouub8QAAADeAAAADwAAAGRycy9kb3ducmV2LnhtbERPS4vCMBC+C/sfwix4&#10;07QrPqhGEdld9iCCDxBvQzO2xWZSmmxb/70RBG/z8T1nsepMKRqqXWFZQTyMQBCnVhecKTgdfwYz&#10;EM4jaywtk4I7OVgtP3oLTLRteU/NwWcihLBLUEHufZVI6dKcDLqhrYgDd7W1QR9gnUldYxvCTSm/&#10;omgiDRYcGnKsaJNTejv8GwW/LbbrUfzdbG/Xzf1yHO/O25iU6n926zkIT51/i1/uPx3mT2fR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Ouub8QAAADeAAAA&#10;DwAAAAAAAAAAAAAAAACqAgAAZHJzL2Rvd25yZXYueG1sUEsFBgAAAAAEAAQA+gAAAJsDAAAAAA==&#10;">
                  <v:shape id="Freeform 417" o:spid="_x0000_s1441" style="position:absolute;left:939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3OlcQA&#10;AADeAAAADwAAAGRycy9kb3ducmV2LnhtbESPwWrDMBBE74X+g9hAb43sHFzjRjYlNOCe3CT9gMXa&#10;WsbWylhK7P59VSjktsvMzpvdV6sdxY1m3ztWkG4TEMSt0z13Cr4ux+cchA/IGkfHpOCHPFTl48Me&#10;C+0WPtHtHDoRQ9gXqMCEMBVS+taQRb91E3HUvt1sMcR17qSecYnhdpS7JMmkxZ4jweBEB0PtcL7a&#10;CJHLcMw/m/Qj5PK9NpQ1E6JST5v17RVEoDXczf/XtY71X/Ikg7934gy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9zpXEAAAA3gAAAA8AAAAAAAAAAAAAAAAAmAIAAGRycy9k&#10;b3ducmV2LnhtbFBLBQYAAAAABAAEAPUAAACJAwAAAAA=&#10;" path="m2,l,,,91r2,l2,e" filled="f" stroked="f">
                    <v:path arrowok="t" o:connecttype="custom" o:connectlocs="2,3455;0,3455;0,3546;2,3546;2,3455" o:connectangles="0,0,0,0,0"/>
                  </v:shape>
                  <v:shape id="Picture 418" o:spid="_x0000_s1442" type="#_x0000_t75" style="position:absolute;left:9084;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AJLEAAAA3gAAAA8AAABkcnMvZG93bnJldi54bWxET01rwkAQvQv+h2WE3symYhubuopUCu2x&#10;6sHjNDvJBrOzIbtN0v76riB4m8f7nPV2tI3oqfO1YwWPSQqCuHC65krB6fg+X4HwAVlj45gU/JKH&#10;7WY6WWOu3cBf1B9CJWII+xwVmBDaXEpfGLLoE9cSR650ncUQYVdJ3eEQw20jF2n6LC3WHBsMtvRm&#10;qLgcfqwCOZYXV53MS28+h7/999N5MNlSqYfZuHsFEWgMd/HN/aHj/GyVZnB9J94g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AJLEAAAA3gAAAA8AAAAAAAAAAAAAAAAA&#10;nwIAAGRycy9kb3ducmV2LnhtbFBLBQYAAAAABAAEAPcAAACQAwAAAAA=&#10;">
                    <v:imagedata r:id="rId448" o:title=""/>
                  </v:shape>
                </v:group>
                <v:group id="Group 419" o:spid="_x0000_s1443" style="position:absolute;left:9395;top:3455;width:3;height:91" coordorigin="9395,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uoB8ccAAADe&#10;AAAADwAAAAAAAAAAAAAAAACqAgAAZHJzL2Rvd25yZXYueG1sUEsFBgAAAAAEAAQA+gAAAJ4DAAAA&#10;AA==&#10;">
                  <v:shape id="Freeform 420" o:spid="_x0000_s1444" style="position:absolute;left:9395;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9Rl8UA&#10;AADeAAAADwAAAGRycy9kb3ducmV2LnhtbERP22rCQBB9F/yHZYS+lLqpFC8xGymKUEoRG/MBY3aa&#10;hGZnY3Zr0r/vCgXf5nCuk2wG04grda62rOB5GoEgLqyuuVSQn/ZPSxDOI2tsLJOCX3KwScejBGNt&#10;e/6ka+ZLEULYxaig8r6NpXRFRQbd1LbEgfuynUEfYFdK3WEfwk0jZ1E0lwZrDg0VtrStqPjOfowC&#10;U+/7j117eMkxP2bnR/te+uyi1MNkeF2D8DT4u/jf/abD/MUyWsHtnXCD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1GXxQAAAN4AAAAPAAAAAAAAAAAAAAAAAJgCAABkcnMv&#10;ZG93bnJldi54bWxQSwUGAAAAAAQABAD1AAAAigMAAAAA&#10;" path="m3,l,,,91r3,l3,e" filled="f" stroked="f">
                    <v:path arrowok="t" o:connecttype="custom" o:connectlocs="3,3455;0,3455;0,3546;3,3546;3,3455" o:connectangles="0,0,0,0,0"/>
                  </v:shape>
                </v:group>
                <v:group id="Group 421" o:spid="_x0000_s1445" style="position:absolute;left:9086;top:3455;width:3;height:91" coordorigin="9086,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WbKscAAADeAAAADwAAAGRycy9kb3ducmV2LnhtbESPQWvCQBCF70L/wzKF&#10;3nSTFq1EVxFpSw8iVAvF25Adk2B2NmS3Sfz3zkHwNsO8ee99y/XgatVRGyrPBtJJAoo497biwsDv&#10;8XM8BxUissXaMxm4UoD16mm0xMz6nn+oO8RCiQmHDA2UMTaZ1iEvyWGY+IZYbmffOoyytoW2LfZi&#10;7mr9miQz7bBiSSixoW1J+eXw7wx89dhv3tKPbnc5b6+n43T/t0vJmJfnYbMAFWmID/H9+9tK/fd5&#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UWbKscAAADe&#10;AAAADwAAAAAAAAAAAAAAAACqAgAAZHJzL2Rvd25yZXYueG1sUEsFBgAAAAAEAAQA+gAAAJ4DAAAA&#10;AA==&#10;">
                  <v:shape id="Freeform 422" o:spid="_x0000_s1446" style="position:absolute;left:9086;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DLTMQA&#10;AADeAAAADwAAAGRycy9kb3ducmV2LnhtbERP22rCQBB9F/yHZQRfpG4iohJdRSxCkSKa5gPG7DQJ&#10;zc6m2a1J/75bEHybw7nOZtebWtypdZVlBfE0AkGcW11xoSD7OL6sQDiPrLG2TAp+ycFuOxxsMNG2&#10;4yvdU1+IEMIuQQWl900ipctLMuimtiEO3KdtDfoA20LqFrsQbmo5i6KFNFhxaCixoUNJ+Vf6YxSY&#10;6ti9vzbneYbZJb1N7Knw6bdS41G/X4Pw1Pun+OF+02H+chXH8P9OuEF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Qy0zEAAAA3gAAAA8AAAAAAAAAAAAAAAAAmAIAAGRycy9k&#10;b3ducmV2LnhtbFBLBQYAAAAABAAEAPUAAACJAwAAAAA=&#10;" path="m3,l,,,91r3,l3,e" filled="f" stroked="f">
                    <v:path arrowok="t" o:connecttype="custom" o:connectlocs="3,3455;0,3455;0,3546;3,3546;3,3455" o:connectangles="0,0,0,0,0"/>
                  </v:shape>
                  <v:shape id="Picture 423" o:spid="_x0000_s1447" type="#_x0000_t75" style="position:absolute;left:9394;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3NSnHAAAA3gAAAA8AAABkcnMvZG93bnJldi54bWxET01rwkAQvRf8D8sIvZRmY0qtpK6iBVsP&#10;ejAa8Dhkp0kwO5tmtxr/fVcoeJvH+5zpvDeNOFPnassKRlEMgriwuuZSwWG/ep6AcB5ZY2OZFFzJ&#10;wXw2eJhiqu2Fd3TOfClCCLsUFVTet6mUrqjIoItsSxy4b9sZ9AF2pdQdXkK4aWQSx2NpsObQUGFL&#10;HxUVp+zXKFh8rvLXePzzdMyT67be7F+Wrf9S6nHYL95BeOr9XfzvXusw/20ySuD2TrhBzv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O3NSnHAAAA3gAAAA8AAAAAAAAAAAAA&#10;AAAAnwIAAGRycy9kb3ducmV2LnhtbFBLBQYAAAAABAAEAPcAAACTAwAAAAA=&#10;">
                    <v:imagedata r:id="rId492" o:title=""/>
                  </v:shape>
                </v:group>
                <v:group id="Group 424" o:spid="_x0000_s1448" style="position:absolute;left:9089;top:3455;width:2;height:91" coordorigin="908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cFXcQAAADeAAAADwAAAGRycy9kb3ducmV2LnhtbERPS4vCMBC+C/sfwix4&#10;07QrPqhGEVnFgyyoC4u3oRnbYjMpTWzrvzfCgrf5+J6zWHWmFA3VrrCsIB5GIIhTqwvOFPyet4MZ&#10;COeRNZaWScGDHKyWH70FJtq2fKTm5DMRQtglqCD3vkqkdGlOBt3QVsSBu9raoA+wzqSusQ3hppRf&#10;UTSRBgsODTlWtMkpvZ3uRsGuxXY9ir+bw+26eVzO45+/Q0xK9T+79RyEp86/xf/uvQ7zp7N4B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ZcFXcQAAADeAAAA&#10;DwAAAAAAAAAAAAAAAACqAgAAZHJzL2Rvd25yZXYueG1sUEsFBgAAAAAEAAQA+gAAAJsDAAAAAA==&#10;">
                  <v:shape id="Freeform 425" o:spid="_x0000_s1449" style="position:absolute;left:908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jpMMA&#10;AADeAAAADwAAAGRycy9kb3ducmV2LnhtbESP0YrCMBBF34X9hzDCvmlaES1do8ii4D6p1Q8Ymtmm&#10;2ExKE2337zeC4NsM9849d1abwTbiQZ2vHStIpwkI4tLpmisF18t+koHwAVlj45gU/JGHzfpjtMJc&#10;u57P9ChCJWII+xwVmBDaXEpfGrLop64ljtqv6yyGuHaV1B32Mdw2cpYkC2mx5kgw2NK3ofJW3G2E&#10;yP62z07H9CdkcncwtDi2iEp9joftF4hAQ3ibX9cHHesvs3QO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jpMMAAADeAAAADwAAAAAAAAAAAAAAAACYAgAAZHJzL2Rv&#10;d25yZXYueG1sUEsFBgAAAAAEAAQA9QAAAIgDAAAAAA==&#10;" path="m2,l,,,91r2,l2,e" filled="f" stroked="f">
                    <v:path arrowok="t" o:connecttype="custom" o:connectlocs="2,3455;0,3455;0,3546;2,3546;2,3455" o:connectangles="0,0,0,0,0"/>
                  </v:shape>
                </v:group>
                <v:group id="Group 426" o:spid="_x0000_s1450" style="position:absolute;left:9392;top:3455;width:2;height:91" coordorigin="939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I4ssUAAADeAAAADwAAAGRycy9kb3ducmV2LnhtbERPS2vCQBC+F/wPywi9&#10;1U0stpK6EQkqHqRQLZTehuyYhGRnQ3bN4993C4Xe5uN7zmY7mkb01LnKsoJ4EYEgzq2uuFDweT08&#10;rUE4j6yxsUwKJnKwTWcPG0y0HfiD+osvRAhhl6CC0vs2kdLlJRl0C9sSB+5mO4M+wK6QusMhhJtG&#10;LqPoRRqsODSU2FJWUl5f7kbBccBh9xzv+3N9y6bv6+r96xyTUo/zcfcGwtPo/8V/7pMO81/X8Qp+&#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yOLLFAAAA3gAA&#10;AA8AAAAAAAAAAAAAAAAAqgIAAGRycy9kb3ducmV2LnhtbFBLBQYAAAAABAAEAPoAAACcAwAAAAA=&#10;">
                  <v:shape id="Freeform 427" o:spid="_x0000_s1451" style="position:absolute;left:939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RYSMMA&#10;AADeAAAADwAAAGRycy9kb3ducmV2LnhtbESP3YrCMBCF7wXfIczC3mnavailGkUWBb3y9wGGZmyK&#10;zaQ0WVvffiMI3s1wzpzvzGI12EY8qPO1YwXpNAFBXDpdc6XgetlOchA+IGtsHJOCJ3lYLcejBRba&#10;9XyixzlUIoawL1CBCaEtpPSlIYt+6lriqN1cZzHEtauk7rCP4baRP0mSSYs1R4LBln4Nlffzn40Q&#10;2d+3+fGQ7kMuNztD2aFFVOr7a1jPQQQawsf8vt7pWH+Wpxm83okz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RYSMMAAADeAAAADwAAAAAAAAAAAAAAAACYAgAAZHJzL2Rv&#10;d25yZXYueG1sUEsFBgAAAAAEAAQA9QAAAIgDAAAAAA==&#10;" path="m2,l,,,91r2,l2,e" filled="f" stroked="f">
                    <v:path arrowok="t" o:connecttype="custom" o:connectlocs="2,3455;0,3455;0,3546;2,3546;2,3455" o:connectangles="0,0,0,0,0"/>
                  </v:shape>
                </v:group>
                <v:group id="Group 428" o:spid="_x0000_s1452" style="position:absolute;left:9091;top:3455;width:3;height:91" coordorigin="9091,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wDXsUAAADeAAAADwAAAGRycy9kb3ducmV2LnhtbERPS2vCQBC+F/wPywi9&#10;1U0srZK6igQVD1JoUii9DdkxCWZnQ3bN4993C4Xe5uN7zmY3mkb01LnasoJ4EYEgLqyuuVTwmR+f&#10;1iCcR9bYWCYFEznYbWcPG0y0HfiD+syXIoSwS1BB5X2bSOmKigy6hW2JA3e1nUEfYFdK3eEQwk0j&#10;l1H0Kg3WHBoqbCmtqLhld6PgNOCwf44P/eV2Tafv/OX96xKTUo/zcf8GwtPo/8V/7rMO81freAW/&#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asA17FAAAA3gAA&#10;AA8AAAAAAAAAAAAAAAAAqgIAAGRycy9kb3ducmV2LnhtbFBLBQYAAAAABAAEAPoAAACcAwAAAAA=&#10;">
                  <v:shape id="Freeform 429" o:spid="_x0000_s1453" style="position:absolute;left:9091;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pi0ccA&#10;AADeAAAADwAAAGRycy9kb3ducmV2LnhtbESP0WrCQBBF3wv+wzIFX0rdWKRKdBVpEUSktDEfMM2O&#10;SWh2Ns2uJv6981Do2wz3zr1nVpvBNepKXag9G5hOElDEhbc1lwby0+55ASpEZIuNZzJwowCb9ehh&#10;han1PX/RNYulkhAOKRqoYmxTrUNRkcMw8S2xaGffOYyydqW2HfYS7hr9kiSv2mHN0lBhS28VFT/Z&#10;xRlw9a4/vrcfsxzzz+z7yR/KmP0aM34ctktQkYb4b/673lvBny+mwivvyAx6f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qYtHHAAAA3gAAAA8AAAAAAAAAAAAAAAAAmAIAAGRy&#10;cy9kb3ducmV2LnhtbFBLBQYAAAAABAAEAPUAAACMAwAAAAA=&#10;" path="m2,l,,,91r2,l2,e" filled="f" stroked="f">
                    <v:path arrowok="t" o:connecttype="custom" o:connectlocs="2,3455;0,3455;0,3546;2,3546;2,3455" o:connectangles="0,0,0,0,0"/>
                  </v:shape>
                </v:group>
                <v:group id="Group 430" o:spid="_x0000_s1454" style="position:absolute;left:9389;top:3455;width:3;height:91" coordorigin="938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H8yt8UAAADeAAAADwAAAGRycy9kb3ducmV2LnhtbERPS2vCQBC+F/oflil4&#10;M5tU6iN1FZG2eBDBB0hvQ3ZMgtnZkN0m8d+7gtDbfHzPmS97U4mWGldaVpBEMQjizOqScwWn4/dw&#10;CsJ5ZI2VZVJwIwfLxevLHFNtO95Te/C5CCHsUlRQeF+nUrqsIIMusjVx4C62MegDbHKpG+xCuKnk&#10;exyPpcGSQ0OBNa0Lyq6HP6Pgp8NuNUq+2u31sr79Hj92521CSg3e+tUnCE+9/xc/3Rsd5k+myQw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MrfFAAAA3gAA&#10;AA8AAAAAAAAAAAAAAAAAqgIAAGRycy9kb3ducmV2LnhtbFBLBQYAAAAABAAEAPoAAACcAwAAAAA=&#10;">
                  <v:shape id="Freeform 431" o:spid="_x0000_s1455" style="position:absolute;left:938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CkascA&#10;AADeAAAADwAAAGRycy9kb3ducmV2LnhtbESP0WrCQBBF3wv+wzKCL0U3lVIluopUhFJKaWM+YMyO&#10;STA7G7OrSf++81Do2wxz59571tvBNepOXag9G3iaJaCIC29rLg3kx8N0CSpEZIuNZzLwQwG2m9HD&#10;GlPre/6mexZLJSYcUjRQxdimWoeiIodh5ltiuZ195zDK2pXadtiLuWv0PEletMOaJaHCll4rKi7Z&#10;zRlw9aH/2LefzznmX9np0b+XMbsaMxkPuxWoSEP8F/99v1mpv1jOBUBwZAa9+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NwpGrHAAAA3gAAAA8AAAAAAAAAAAAAAAAAmAIAAGRy&#10;cy9kb3ducmV2LnhtbFBLBQYAAAAABAAEAPUAAACMAwAAAAA=&#10;" path="m3,l,,,91r3,l3,e" filled="f" stroked="f">
                    <v:path arrowok="t" o:connecttype="custom" o:connectlocs="3,3455;0,3455;0,3546;3,3546;3,3455" o:connectangles="0,0,0,0,0"/>
                  </v:shape>
                  <v:shape id="Picture 432" o:spid="_x0000_s1456" type="#_x0000_t75" style="position:absolute;left:9093;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70EzHAAAA3gAAAA8AAABkcnMvZG93bnJldi54bWxET01Lw0AQvQv+h2UEb2bTgBrSbou2FSwe&#10;iqkUvA3ZabKYnQ3ZNU3767sFwds83ufMFqNtxUC9N44VTJIUBHHltOFawdfu7SEH4QOyxtYxKTiR&#10;h8X89maGhXZH/qShDLWIIewLVNCE0BVS+qohiz5xHXHkDq63GCLsa6l7PMZw28osTZ+kRcOxocGO&#10;lg1VP+WvVbDdbc/r75U555mxr4+bodwfPpZK3d+NL1MQgcbwL/5zv+s4/znPJnB9J94g5x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k70EzHAAAA3gAAAA8AAAAAAAAAAAAA&#10;AAAAnwIAAGRycy9kb3ducmV2LnhtbFBLBQYAAAAABAAEAPcAAACTAwAAAAA=&#10;">
                    <v:imagedata r:id="rId493" o:title=""/>
                  </v:shape>
                </v:group>
                <v:group id="Group 433" o:spid="_x0000_s1457" style="position:absolute;left:9387;top:3455;width:2;height:91" coordorigin="938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dqe8UAAADeAAAADwAAAGRycy9kb3ducmV2LnhtbERPTWvCQBC9C/0PyxR6&#10;000iVYmuIqKlBykYC8XbkB2TYHY2ZNck/vtuoeBtHu9zVpvB1KKj1lWWFcSTCARxbnXFhYLv82G8&#10;AOE8ssbaMil4kIPN+mW0wlTbnk/UZb4QIYRdigpK75tUSpeXZNBNbEMcuKttDfoA20LqFvsQbmqZ&#10;RNFMGqw4NJTY0K6k/JbdjYKPHvvtNN53x9t197ic379+jjEp9fY6bJcgPA3+Kf53f+owf75I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3anvFAAAA3gAA&#10;AA8AAAAAAAAAAAAAAAAAqgIAAGRycy9kb3ducmV2LnhtbFBLBQYAAAAABAAEAPoAAACcAwAAAAA=&#10;">
                  <v:shape id="Freeform 434" o:spid="_x0000_s1458" style="position:absolute;left:938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8xbcIA&#10;AADeAAAADwAAAGRycy9kb3ducmV2LnhtbESP0YrCMBBF3wX/IYzgm6YqaKlGEVHQJ3fVDxiasSk2&#10;k9JEW//eLCz4NsO9c8+d1aazlXhR40vHCibjBARx7nTJhYLb9TBKQfiArLFyTAre5GGz7vdWmGnX&#10;8i+9LqEQMYR9hgpMCHUmpc8NWfRjVxNH7e4aiyGuTSF1g20Mt5WcJslcWiw5EgzWtDOUPy5PGyGy&#10;fRzSn/PkFFK5Pxqan2tEpYaDbrsEEagLX/P/9VHH+ot0OoO/d+IM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fzFtwgAAAN4AAAAPAAAAAAAAAAAAAAAAAJgCAABkcnMvZG93&#10;bnJldi54bWxQSwUGAAAAAAQABAD1AAAAhwMAAAAA&#10;" path="m2,l,,,91r2,l2,e" filled="f" stroked="f">
                    <v:path arrowok="t" o:connecttype="custom" o:connectlocs="2,3455;0,3455;0,3546;2,3546;2,3455" o:connectangles="0,0,0,0,0"/>
                  </v:shape>
                </v:group>
                <v:group id="Group 435" o:spid="_x0000_s1459" style="position:absolute;left:9095;top:3455;width:3;height:91" coordorigin="9095,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JXlMUAAADeAAAADwAAAGRycy9kb3ducmV2LnhtbERPTWvCQBC9F/oflhF6&#10;001srRJdRaQWDyJUBfE2ZMckmJ0N2TWJ/94VhN7m8T5ntuhMKRqqXWFZQTyIQBCnVhecKTge1v0J&#10;COeRNZaWScGdHCzm728zTLRt+Y+avc9ECGGXoILc+yqR0qU5GXQDWxEH7mJrgz7AOpO6xjaEm1IO&#10;o+hbGiw4NORY0Sqn9Lq/GQW/LbbLz/in2V4vq/v5MNqdtjEp9dHrllMQnjr/L365NzrMH0+GX/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gSV5TFAAAA3gAA&#10;AA8AAAAAAAAAAAAAAAAAqgIAAGRycy9kb3ducmV2LnhtbFBLBQYAAAAABAAEAPoAAACcAwAAAAA=&#10;">
                  <v:shape id="Freeform 436" o:spid="_x0000_s1460" style="position:absolute;left:9095;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cH8sQA&#10;AADeAAAADwAAAGRycy9kb3ducmV2LnhtbERP22rCQBB9L/gPywi+SN1UrJXoKqIIIlJqmg+YZsck&#10;mJ1Ns6uJf+8WhL7N4VxnsepMJW7UuNKygrdRBII4s7rkXEH6vXudgXAeWWNlmRTcycFq2XtZYKxt&#10;yye6JT4XIYRdjAoK7+tYSpcVZNCNbE0cuLNtDPoAm1zqBtsQbio5jqKpNFhyaCiwpk1B2SW5GgWm&#10;3LXHbf05STH9Sn6G9pD75FepQb9bz0F46vy/+One6zD/YzZ+h7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HB/LEAAAA3gAAAA8AAAAAAAAAAAAAAAAAmAIAAGRycy9k&#10;b3ducmV2LnhtbFBLBQYAAAAABAAEAPUAAACJAwAAAAA=&#10;" path="m3,l,,,91r3,l3,e" filled="f" stroked="f">
                    <v:path arrowok="t" o:connecttype="custom" o:connectlocs="3,3455;0,3455;0,3546;3,3546;3,3455" o:connectangles="0,0,0,0,0"/>
                  </v:shape>
                  <v:shape id="Picture 437" o:spid="_x0000_s1461" type="#_x0000_t75" style="position:absolute;left:938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1Ye/EAAAA3gAAAA8AAABkcnMvZG93bnJldi54bWxET01rAjEQvQv9D2EK3jRbD1a3Rimi4qEK&#10;2h48Dpvp7mIyWZLorv/eCIK3ebzPmS06a8SVfKgdK/gYZiCIC6drLhX8/a4HExAhIms0jknBjQIs&#10;5m+9GebatXyg6zGWIoVwyFFBFWOTSxmKiiyGoWuIE/fvvMWYoC+l9timcGvkKMvG0mLNqaHChpYV&#10;FefjxSoozH5z3pif1u9WJ7M7bbOpbVdK9d+77y8Qkbr4Ej/dW53mf05GY3i8k26Q8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C1Ye/EAAAA3gAAAA8AAAAAAAAAAAAAAAAA&#10;nwIAAGRycy9kb3ducmV2LnhtbFBLBQYAAAAABAAEAPcAAACQAwAAAAA=&#10;">
                    <v:imagedata r:id="rId449" o:title=""/>
                  </v:shape>
                </v:group>
                <v:group id="Group 438" o:spid="_x0000_s1462" style="position:absolute;left:9098;top:3455;width:2;height:91" coordorigin="909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DJ48QAAADeAAAADwAAAGRycy9kb3ducmV2LnhtbERPS4vCMBC+L/gfwgje&#10;1rTKrlKNIuKKB1nwAeJtaMa22ExKk23rv98Igrf5+J4zX3amFA3VrrCsIB5GIIhTqwvOFJxPP59T&#10;EM4jaywtk4IHOVgueh9zTLRt+UDN0WcihLBLUEHufZVI6dKcDLqhrYgDd7O1QR9gnUldYxvCTSlH&#10;UfQtDRYcGnKsaJ1Tej/+GQXbFtvVON40+/tt/bievn4v+5iUGvS71QyEp86/xS/3Tof5k+loAs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MDJ48QAAADeAAAA&#10;DwAAAAAAAAAAAAAAAACqAgAAZHJzL2Rvd25yZXYueG1sUEsFBgAAAAAEAAQA+gAAAJsDAAAAAA==&#10;">
                  <v:shape id="Freeform 439" o:spid="_x0000_s1463" style="position:absolute;left:909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ujHMIA&#10;AADeAAAADwAAAGRycy9kb3ducmV2LnhtbESPzW7CMAzH70i8Q+RJu0EKB6g6ApomkNiJrz2A1XhN&#10;ReNUTaDl7fEBiZst/z9+Xm0G36g7dbEObGA2zUARl8HWXBn4u+wmOaiYkC02gcnAgyJs1uPRCgsb&#10;ej7R/ZwqJSEcCzTgUmoLrWPpyGOchpZYbv+h85hk7SptO+wl3Dd6nmUL7bFmaXDY0o+j8nq+eSnR&#10;/XWXHw+z35Tr7d7R4tAiGvP5MXx/gUo0pLf45d5bwV/mc+GVd2QGv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26McwgAAAN4AAAAPAAAAAAAAAAAAAAAAAJgCAABkcnMvZG93&#10;bnJldi54bWxQSwUGAAAAAAQABAD1AAAAhwMAAAAA&#10;" path="m2,l,,,91r2,l2,e" filled="f" stroked="f">
                    <v:path arrowok="t" o:connecttype="custom" o:connectlocs="2,3455;0,3455;0,3546;2,3546;2,3455" o:connectangles="0,0,0,0,0"/>
                  </v:shape>
                </v:group>
                <v:group id="Group 440" o:spid="_x0000_s1464" style="position:absolute;left:9383;top:3455;width:2;height:91" coordorigin="9383,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P4CsUAAADeAAAADwAAAGRycy9kb3ducmV2LnhtbERPS2vCQBC+F/wPywi9&#10;6SaWVo2uIqKlBxF8gHgbsmMSzM6G7JrEf98tCL3Nx/ec+bIzpWiodoVlBfEwAkGcWl1wpuB82g4m&#10;IJxH1lhaJgVPcrBc9N7mmGjb8oGao89ECGGXoILc+yqR0qU5GXRDWxEH7mZrgz7AOpO6xjaEm1KO&#10;ouhLGiw4NORY0Tqn9H58GAXfLbarj3jT7O639fN6+txfdjEp9d7vVjMQnjr/L365f3SYP56Mp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YT+ArFAAAA3gAA&#10;AA8AAAAAAAAAAAAAAAAAqgIAAGRycy9kb3ducmV2LnhtbFBLBQYAAAAABAAEAPoAAACcAwAAAAA=&#10;">
                  <v:shape id="Freeform 441" o:spid="_x0000_s1465" style="position:absolute;left:9383;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Q5x8QA&#10;AADeAAAADwAAAGRycy9kb3ducmV2LnhtbESPQWvDMAyF74P9B6PBbqvTDrqQ1SmjtNCeuqX7ASLW&#10;4pBYDrHbZP9+OhR2k9B779PbbGffqxuNsQ1sYLnIQBHXwbbcGPi+HF5yUDEhW+wDk4FfirAtHx82&#10;WNgw8RfdqtQoCeFYoAGX0lBoHWtHHuMiDMRy+wmjxyTr2Gg74iThvterLFtrjy0LweFAO0d1V129&#10;QPTUHfLP8/KUcr0/OlqfB0Rjnp/mj3dQieb0L767j1bef8tfpYDUkRl0+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0OcfEAAAA3gAAAA8AAAAAAAAAAAAAAAAAmAIAAGRycy9k&#10;b3ducmV2LnhtbFBLBQYAAAAABAAEAPUAAACJAwAAAAA=&#10;" path="m1,l,,,91r1,l1,e" filled="f" stroked="f">
                    <v:path arrowok="t" o:connecttype="custom" o:connectlocs="1,3455;0,3455;0,3546;1,3546;1,3455" o:connectangles="0,0,0,0,0"/>
                  </v:shape>
                </v:group>
                <v:group id="Group 442" o:spid="_x0000_s1466" style="position:absolute;left:9100;top:3455;width:3;height:91" coordorigin="910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xi0cQAAADeAAAADwAAAGRycy9kb3ducmV2LnhtbERPS4vCMBC+C/sfwix4&#10;07QrPqhGEVnFgyyoC4u3oRnbYjMpTWzrvzfCgrf5+J6zWHWmFA3VrrCsIB5GIIhTqwvOFPyet4MZ&#10;COeRNZaWScGDHKyWH70FJtq2fKTm5DMRQtglqCD3vkqkdGlOBt3QVsSBu9raoA+wzqSusQ3hppRf&#10;UTSRBgsODTlWtMkpvZ3uRsGuxXY9ir+bw+26eVzO45+/Q0xK9T+79RyEp86/xf/uvQ7zp7NR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bxi0cQAAADeAAAA&#10;DwAAAAAAAAAAAAAAAACqAgAAZHJzL2Rvd25yZXYueG1sUEsFBgAAAAAEAAQA+gAAAJsDAAAAAA==&#10;">
                  <v:shape id="Freeform 443" o:spid="_x0000_s1467" style="position:absolute;left:910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cJW8QA&#10;AADeAAAADwAAAGRycy9kb3ducmV2LnhtbERP22rCQBB9L/gPywi+SN1Ui5XoKqIIIlJqmg+YZsck&#10;mJ1Ns6uJf+8WhL7N4VxnsepMJW7UuNKygrdRBII4s7rkXEH6vXudgXAeWWNlmRTcycFq2XtZYKxt&#10;yye6JT4XIYRdjAoK7+tYSpcVZNCNbE0cuLNtDPoAm1zqBtsQbio5jqKpNFhyaCiwpk1B2SW5GgWm&#10;3LXHbf35nmL6lfwM7SH3ya9Sg363noPw1Pl/8dO912H+x2wyhr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3CVvEAAAA3gAAAA8AAAAAAAAAAAAAAAAAmAIAAGRycy9k&#10;b3ducmV2LnhtbFBLBQYAAAAABAAEAPUAAACJAwAAAAA=&#10;" path="m2,l,,,91r2,l2,e" filled="f" stroked="f">
                    <v:path arrowok="t" o:connecttype="custom" o:connectlocs="2,3455;0,3455;0,3546;2,3546;2,3455" o:connectangles="0,0,0,0,0"/>
                  </v:shape>
                </v:group>
                <v:group id="Group 444" o:spid="_x0000_s1468" style="position:absolute;left:9380;top:3455;width:3;height:91" coordorigin="938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JZPcUAAADeAAAADwAAAGRycy9kb3ducmV2LnhtbERPTWvCQBC9C/0PyxR6&#10;000MVYmuIqKlBykYC8XbkB2TYHY2ZNck/vtuoeBtHu9zVpvB1KKj1lWWFcSTCARxbnXFhYLv82G8&#10;AOE8ssbaMil4kIPN+mW0wlTbnk/UZb4QIYRdigpK75tUSpeXZNBNbEMcuKttDfoA20LqFvsQbmo5&#10;jaKZNFhxaCixoV1J+S27GwUfPfbbJN53x9t197ic379+jjEp9fY6bJcgPA3+Kf53f+owf75I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iWT3FAAAA3gAA&#10;AA8AAAAAAAAAAAAAAAAAqgIAAGRycy9kb3ducmV2LnhtbFBLBQYAAAAABAAEAPoAAACcAwAAAAA=&#10;">
                  <v:shape id="Freeform 445" o:spid="_x0000_s1469" style="position:absolute;left:938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I0tMUA&#10;AADeAAAADwAAAGRycy9kb3ducmV2LnhtbERP22rCQBB9F/yHZQp9KbpplSppNiItgoiUNuYDxuw0&#10;Cc3OptnVxL93hYJvczjXSVaDacSZOldbVvA8jUAQF1bXXCrID5vJEoTzyBoby6TgQg5W6XiUYKxt&#10;z990znwpQgi7GBVU3rexlK6oyKCb2pY4cD+2M+gD7EqpO+xDuGnkSxS9SoM1h4YKW3qvqPjNTkaB&#10;qTf9/qP9nOeYf2XHJ7srffan1OPDsH4D4Wnwd/G/e6vD/MVyNofbO+EG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kjS0xQAAAN4AAAAPAAAAAAAAAAAAAAAAAJgCAABkcnMv&#10;ZG93bnJldi54bWxQSwUGAAAAAAQABAD1AAAAigMAAAAA&#10;" path="m3,l,,,91r3,l3,e" filled="f" stroked="f">
                    <v:path arrowok="t" o:connecttype="custom" o:connectlocs="3,3455;0,3455;0,3546;3,3546;3,3455" o:connectangles="0,0,0,0,0"/>
                  </v:shape>
                </v:group>
                <v:group id="Group 446" o:spid="_x0000_s1470" style="position:absolute;left:9102;top:3455;width:2;height:91" coordorigin="910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dk0sQAAADeAAAADwAAAGRycy9kb3ducmV2LnhtbERPS4vCMBC+C/sfwgje&#10;NO2KD6pRRHTZgyz4gGVvQzO2xWZSmtjWf2+EBW/z8T1nue5MKRqqXWFZQTyKQBCnVhecKbic98M5&#10;COeRNZaWScGDHKxXH70lJtq2fKTm5DMRQtglqCD3vkqkdGlOBt3IVsSBu9raoA+wzqSusQ3hppSf&#10;UTSVBgsODTlWtM0pvZ3uRsFXi+1mHO+aw+26ffydJz+/h5iUGvS7zQKEp86/xf/ubx3mz+bj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odk0sQAAADeAAAA&#10;DwAAAAAAAAAAAAAAAACqAgAAZHJzL2Rvd25yZXYueG1sUEsFBgAAAAAEAAQA+gAAAJsDAAAAAA==&#10;">
                  <v:shape id="Freeform 447" o:spid="_x0000_s1471" style="position:absolute;left:910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EEKMMA&#10;AADeAAAADwAAAGRycy9kb3ducmV2LnhtbESP0YrCMBBF34X9hzDCvmmqQi1do8ii4D6p1Q8Ymtmm&#10;2ExKE2337zeC4NsM9849d1abwTbiQZ2vHSuYTRMQxKXTNVcKrpf9JAPhA7LGxjEp+CMPm/XHaIW5&#10;dj2f6VGESsQQ9jkqMCG0uZS+NGTRT11LHLVf11kMce0qqTvsY7ht5DxJUmmx5kgw2NK3ofJW3G2E&#10;yP62z07H2U/I5O5gKD22iEp9joftF4hAQ3ibX9cHHesvs0UK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9EEKMMAAADeAAAADwAAAAAAAAAAAAAAAACYAgAAZHJzL2Rv&#10;d25yZXYueG1sUEsFBgAAAAAEAAQA9QAAAIgDAAAAAA==&#10;" path="m2,l,,,91r2,l2,e" filled="f" stroked="f">
                    <v:path arrowok="t" o:connecttype="custom" o:connectlocs="2,3455;0,3455;0,3546;2,3546;2,3455" o:connectangles="0,0,0,0,0"/>
                  </v:shape>
                </v:group>
                <v:group id="Group 448" o:spid="_x0000_s1472" style="position:absolute;left:9378;top:3455;width:2;height:91" coordorigin="937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lfPsQAAADeAAAADwAAAGRycy9kb3ducmV2LnhtbERPS4vCMBC+C/sfwgje&#10;NO2KD6pRRHTZgwg+YNnb0IxtsZmUJrb135uFBW/z8T1nue5MKRqqXWFZQTyKQBCnVhecKbhe9sM5&#10;COeRNZaWScGTHKxXH70lJtq2fKLm7DMRQtglqCD3vkqkdGlOBt3IVsSBu9naoA+wzqSusQ3hppSf&#10;UTSVBgsODTlWtM0pvZ8fRsFXi+1mHO+aw/22ff5eJsefQ0xKDfrdZgHCU+ff4n/3tw7zZ/Px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RlfPsQAAADeAAAA&#10;DwAAAAAAAAAAAAAAAACqAgAAZHJzL2Rvd25yZXYueG1sUEsFBgAAAAAEAAQA+gAAAJsDAAAAAA==&#10;">
                  <v:shape id="Freeform 449" o:spid="_x0000_s1473" style="position:absolute;left:937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I1wcMA&#10;AADeAAAADwAAAGRycy9kb3ducmV2LnhtbESPzWrDMAzH74O9g9Fgt9VpB13I6pRRWmhP3dI9gIi1&#10;OCSWQ+w22dtPh8JuEvp//LTZzr5XNxpjG9jAcpGBIq6Dbbkx8H05vOSgYkK22AcmA78UYVs+Pmyw&#10;sGHiL7pVqVESwrFAAy6lodA61o48xkUYiOX2E0aPSdax0XbEScJ9r1dZttYeW5YGhwPtHNVddfVS&#10;oqfukH+el6eU6/3R0fo8IBrz/DR/vINKNKd/8d19tIL/lr8Kr7wjM+j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I1wcMAAADeAAAADwAAAAAAAAAAAAAAAACYAgAAZHJzL2Rv&#10;d25yZXYueG1sUEsFBgAAAAAEAAQA9QAAAIgDAAAAAA==&#10;" path="m2,l,,,91r2,l2,e" filled="f" stroked="f">
                    <v:path arrowok="t" o:connecttype="custom" o:connectlocs="2,3455;0,3455;0,3546;2,3546;2,3455" o:connectangles="0,0,0,0,0"/>
                  </v:shape>
                  <v:shape id="Picture 450" o:spid="_x0000_s1474" type="#_x0000_t75" style="position:absolute;left:910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2WRTGAAAA3gAAAA8AAABkcnMvZG93bnJldi54bWxET0trAjEQvhf6H8IUvBTN2oKuq1GKUOvB&#10;iy+8jpvZR91Mlk3Utb++EQRv8/E9ZzJrTSUu1LjSsoJ+LwJBnFpdcq5gt/3uxiCcR9ZYWSYFN3Iw&#10;m76+TDDR9sprumx8LkIIuwQVFN7XiZQuLcig69maOHCZbQz6AJtc6gavIdxU8iOKBtJgyaGhwJrm&#10;BaWnzdkoWOaHY3Vr69PPeb/bL/5W2bv7zZTqvLVfYxCeWv8UP9xLHeYP488R3N8JN8jp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fZZFMYAAADeAAAADwAAAAAAAAAAAAAA&#10;AACfAgAAZHJzL2Rvd25yZXYueG1sUEsFBgAAAAAEAAQA9wAAAJIDAAAAAA==&#10;">
                    <v:imagedata r:id="rId450" o:title=""/>
                  </v:shape>
                </v:group>
                <v:group id="Group 451" o:spid="_x0000_s1475" style="position:absolute;left:9375;top:3455;width:3;height:91" coordorigin="9375,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r2tDfIAAAA&#10;3gAAAA8AAAAAAAAAAAAAAAAAqgIAAGRycy9kb3ducmV2LnhtbFBLBQYAAAAABAAEAPoAAACfAwAA&#10;AAA=&#10;">
                  <v:shape id="Freeform 452" o:spid="_x0000_s1476" style="position:absolute;left:9375;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PkUcQA&#10;AADeAAAADwAAAGRycy9kb3ducmV2LnhtbERP22rCQBB9L/gPywh9KbpRpEp0E6QiiEhpYz5gzI5J&#10;MDubZrcm/fuuUOjbHM51NulgGnGnztWWFcymEQjiwuqaSwX5eT9ZgXAeWWNjmRT8kIM0GT1tMNa2&#10;50+6Z74UIYRdjAoq79tYSldUZNBNbUscuKvtDPoAu1LqDvsQbho5j6JXabDm0FBhS28VFbfs2ygw&#10;9b4/7dr3RY75R3Z5scfSZ19KPY+H7RqEp8H/i//cBx3mL1eLGTzeCTfI5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j5FHEAAAA3gAAAA8AAAAAAAAAAAAAAAAAmAIAAGRycy9k&#10;b3ducmV2LnhtbFBLBQYAAAAABAAEAPUAAACJAwAAAAA=&#10;" path="m3,l,,,91r3,l3,e" filled="f" stroked="f">
                    <v:path arrowok="t" o:connecttype="custom" o:connectlocs="3,3455;0,3455;0,3546;3,3546;3,3455" o:connectangles="0,0,0,0,0"/>
                  </v:shape>
                </v:group>
                <v:group id="Group 453" o:spid="_x0000_s1477" style="position:absolute;left:9107;top:3455;width:2;height:91" coordorigin="910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iP28UAAADeAAAADwAAAGRycy9kb3ducmV2LnhtbERPTWvCQBC9F/oflhF6&#10;001srRJdRaQWDyJUBfE2ZMckmJ0N2TWJ/94VhN7m8T5ntuhMKRqqXWFZQTyIQBCnVhecKTge1v0J&#10;COeRNZaWScGdHCzm728zTLRt+Y+avc9ECGGXoILc+yqR0qU5GXQDWxEH7mJrgz7AOpO6xjaEm1IO&#10;o+hbGiw4NORY0Sqn9Lq/GQW/LbbLz/in2V4vq/v5MNqdtjEp9dHrllMQnjr/L365NzrMH0++hv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oj9vFAAAA3gAA&#10;AA8AAAAAAAAAAAAAAAAAqgIAAGRycy9kb3ducmV2LnhtbFBLBQYAAAAABAAEAPoAAACcAwAAAAA=&#10;">
                  <v:shape id="Freeform 454" o:spid="_x0000_s1478" style="position:absolute;left:910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DUzcQA&#10;AADeAAAADwAAAGRycy9kb3ducmV2LnhtbESP0YrCMBBF34X9hzDCvmmqK27pGmURBX1Su/sBQzM2&#10;xWZSmmjr3xtB8G2Ge+eeO4tVb2txo9ZXjhVMxgkI4sLpiksF/3/bUQrCB2SNtWNScCcPq+XHYIGZ&#10;dh2f6JaHUsQQ9hkqMCE0mZS+MGTRj11DHLWzay2GuLal1C12MdzWcpokc2mx4kgw2NDaUHHJrzZC&#10;ZHfZpsfDZB9SudkZmh8aRKU+h/3vD4hAfXibX9c7Het/p7MveL4TZ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g1M3EAAAA3gAAAA8AAAAAAAAAAAAAAAAAmAIAAGRycy9k&#10;b3ducmV2LnhtbFBLBQYAAAAABAAEAPUAAACJAwAAAAA=&#10;" path="m2,l,,,91r2,l2,e" filled="f" stroked="f">
                    <v:path arrowok="t" o:connecttype="custom" o:connectlocs="2,3455;0,3455;0,3546;2,3546;2,3455" o:connectangles="0,0,0,0,0"/>
                  </v:shape>
                  <v:shape id="Picture 455" o:spid="_x0000_s1479" type="#_x0000_t75" style="position:absolute;left:9373;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5t2HBAAAA3gAAAA8AAABkcnMvZG93bnJldi54bWxET02LwjAQvS/4H8II3tZUkarVKCIIHryo&#10;e1hvQzO2xWZSkmjbf2+Ehb3N433OetuZWrzI+cqygsk4AUGcW11xoeDnevhegPABWWNtmRT05GG7&#10;GXytMdO25TO9LqEQMYR9hgrKEJpMSp+XZNCPbUMcubt1BkOErpDaYRvDTS2nSZJKgxXHhhIb2peU&#10;Py5Po+DArSOZ9n39u9wX6fl2krrzSo2G3W4FIlAX/sV/7qOO8+eL2Qw+78Qb5OY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T5t2HBAAAA3gAAAA8AAAAAAAAAAAAAAAAAnwIA&#10;AGRycy9kb3ducmV2LnhtbFBLBQYAAAAABAAEAPcAAACNAwAAAAA=&#10;">
                    <v:imagedata r:id="rId494" o:title=""/>
                  </v:shape>
                </v:group>
                <v:group id="Group 456" o:spid="_x0000_s1480" style="position:absolute;left:9109;top:3455;width:3;height:91" coordorigin="910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EXr8UAAADeAAAADwAAAGRycy9kb3ducmV2LnhtbERPS2vCQBC+C/6HZQRv&#10;dRNbH0RXEWlLDyL4APE2ZMckmJ0N2TWJ/75bKHibj+85y3VnStFQ7QrLCuJRBII4tbrgTMH59PU2&#10;B+E8ssbSMil4koP1qt9bYqJtywdqjj4TIYRdggpy76tESpfmZNCNbEUcuJutDfoA60zqGtsQbko5&#10;jqKpNFhwaMixom1O6f34MAq+W2w37/Fns7vfts/rabK/7GJSajjoNgsQnjr/Ev+7f3SYP5t/T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qBF6/FAAAA3gAA&#10;AA8AAAAAAAAAAAAAAAAAqgIAAGRycy9kb3ducmV2LnhtbFBLBQYAAAAABAAEAPoAAACcAwAAAAA=&#10;">
                  <v:shape id="Freeform 457" o:spid="_x0000_s1481" style="position:absolute;left:910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p8JcQA&#10;AADeAAAADwAAAGRycy9kb3ducmV2LnhtbERP22rCQBB9L/gPywi+SN0oopK6iiiCFCka8wHT7DQJ&#10;ZmdjdjXp37sFoW9zONdZrjtTiQc1rrSsYDyKQBBnVpecK0gv+/cFCOeRNVaWScEvOVivem9LjLVt&#10;+UyPxOcihLCLUUHhfR1L6bKCDLqRrYkD92Mbgz7AJpe6wTaEm0pOomgmDZYcGgqsaVtQdk3uRoEp&#10;9+1xV39NU0xPyffQfuY+uSk16HebDxCeOv8vfrkPOsyfL6Yz+Hsn3C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KfCXEAAAA3gAAAA8AAAAAAAAAAAAAAAAAmAIAAGRycy9k&#10;b3ducmV2LnhtbFBLBQYAAAAABAAEAPUAAACJAwAAAAA=&#10;" path="m3,l,,,91r3,l3,e" filled="f" stroked="f">
                    <v:path arrowok="t" o:connecttype="custom" o:connectlocs="3,3455;0,3455;0,3546;3,3546;3,3455" o:connectangles="0,0,0,0,0"/>
                  </v:shape>
                </v:group>
                <v:group id="Group 458" o:spid="_x0000_s1482" style="position:absolute;left:9371;top:3455;width:3;height:91" coordorigin="9371,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8sQ8UAAADeAAAADwAAAGRycy9kb3ducmV2LnhtbERPS2vCQBC+F/wPywi9&#10;6Sa2VYmuIqKlBxF8gHgbsmMSzM6G7JrEf98tCL3Nx/ec+bIzpWiodoVlBfEwAkGcWl1wpuB82g6m&#10;IJxH1lhaJgVPcrBc9N7mmGjb8oGao89ECGGXoILc+yqR0qU5GXRDWxEH7mZrgz7AOpO6xjaEm1KO&#10;omgsDRYcGnKsaJ1Tej8+jILvFtvVR7xpdvfb+nk9fe0vu5iUeu93qxkIT53/F7/cPzrMn0w/J/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UfLEPFAAAA3gAA&#10;AA8AAAAAAAAAAAAAAAAAqgIAAGRycy9kb3ducmV2LnhtbFBLBQYAAAAABAAEAPoAAACcAwAAAAA=&#10;">
                  <v:shape id="Freeform 459" o:spid="_x0000_s1483" style="position:absolute;left:9371;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lNzMcA&#10;AADeAAAADwAAAGRycy9kb3ducmV2LnhtbESP0WrCQBBF3wv+wzKFvpS6sUiV6CqiCCKltDEfMM2O&#10;SWh2NmZXE/++81Do2wz3zr1nluvBNepGXag9G5iME1DEhbc1lwby0/5lDipEZIuNZzJwpwDr1ehh&#10;ian1PX/RLYulkhAOKRqoYmxTrUNRkcMw9i2xaGffOYyydqW2HfYS7hr9miRv2mHN0lBhS9uKip/s&#10;6gy4et+/79qPaY75Z/b97I9lzC7GPD0OmwWoSEP8N/9dH6zgz+ZT4ZV3ZAa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ZTczHAAAA3gAAAA8AAAAAAAAAAAAAAAAAmAIAAGRy&#10;cy9kb3ducmV2LnhtbFBLBQYAAAAABAAEAPUAAACMAwAAAAA=&#10;" path="m2,l,,,91r2,l2,e" filled="f" stroked="f">
                    <v:path arrowok="t" o:connecttype="custom" o:connectlocs="2,3455;0,3455;0,3546;2,3546;2,3455" o:connectangles="0,0,0,0,0"/>
                  </v:shape>
                </v:group>
                <v:group id="Group 460" o:spid="_x0000_s1484" style="position:absolute;left:9112;top:3455;width:2;height:91" coordorigin="911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8wdqsUAAADeAAAADwAAAGRycy9kb3ducmV2LnhtbERPS2vCQBC+F/wPywi9&#10;1U2srRpdRaQWD1LwAeJtyI5JMDsbstsk/vuuIPQ2H99z5svOlKKh2hWWFcSDCARxanXBmYLTcfM2&#10;AeE8ssbSMim4k4Plovcyx0TblvfUHHwmQgi7BBXk3leJlC7NyaAb2Io4cFdbG/QB1pnUNbYh3JRy&#10;GEWf0mDBoSHHitY5pbfDr1Hw3WK7eo+/mt3tur5fjh8/511MSr32u9UMhKfO/4uf7q0O88eT0RQ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vMHarFAAAA3gAA&#10;AA8AAAAAAAAAAAAAAAAAqgIAAGRycy9kb3ducmV2LnhtbFBLBQYAAAAABAAEAPoAAACcAwAAAAA=&#10;">
                  <v:shape id="Freeform 461" o:spid="_x0000_s1485" style="position:absolute;left:911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vcZ8QA&#10;AADeAAAADwAAAGRycy9kb3ducmV2LnhtbESPQWvDMAyF74P9B6PBbqvTwrqQ1SmjtNCeuqX7ASLW&#10;4pBYDrHbZP9+OhR2k9B779PbbGffqxuNsQ1sYLnIQBHXwbbcGPi+HF5yUDEhW+wDk4FfirAtHx82&#10;WNgw8RfdqtQoCeFYoAGX0lBoHWtHHuMiDMRy+wmjxyTr2Gg74iThvterLFtrjy0LweFAO0d1V129&#10;QPTUHfLP8/KUcr0/OlqfB0Rjnp/mj3dQieb0L767j1bef8tfpYDUkRl0+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r3GfEAAAA3gAAAA8AAAAAAAAAAAAAAAAAmAIAAGRycy9k&#10;b3ducmV2LnhtbFBLBQYAAAAABAAEAPUAAACJAwAAAAA=&#10;" path="m1,l,,,91r1,l1,e" filled="f" stroked="f">
                    <v:path arrowok="t" o:connecttype="custom" o:connectlocs="1,3455;0,3455;0,3546;1,3546;1,3455" o:connectangles="0,0,0,0,0"/>
                  </v:shape>
                </v:group>
                <v:group id="Group 462" o:spid="_x0000_s1486" style="position:absolute;left:9369;top:3455;width:2;height:91" coordorigin="936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OHccUAAADeAAAADwAAAGRycy9kb3ducmV2LnhtbERPS2vCQBC+F/wPywi9&#10;1U0stpK6EQkqHqRQLZTehuyYhGRnQ3bN4993C4Xe5uN7zmY7mkb01LnKsoJ4EYEgzq2uuFDweT08&#10;rUE4j6yxsUwKJnKwTWcPG0y0HfiD+osvRAhhl6CC0vs2kdLlJRl0C9sSB+5mO4M+wK6QusMhhJtG&#10;LqPoRRqsODSU2FJWUl5f7kbBccBh9xzv+3N9y6bv6+r96xyTUo/zcfcGwtPo/8V/7pMO81/Xqxh+&#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jh3HFAAAA3gAA&#10;AA8AAAAAAAAAAAAAAAAAqgIAAGRycy9kb3ducmV2LnhtbFBLBQYAAAAABAAEAPoAAACcAwAAAAA=&#10;">
                  <v:shape id="Freeform 463" o:spid="_x0000_s1487" style="position:absolute;left:936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Xni8IA&#10;AADeAAAADwAAAGRycy9kb3ducmV2LnhtbESP0YrCMBBF3wX/IYzgm6YKaqlGEVHQJ3fVDxiasSk2&#10;k9JEW//eLCz4NsO9c8+d1aazlXhR40vHCibjBARx7nTJhYLb9TBKQfiArLFyTAre5GGz7vdWmGnX&#10;8i+9LqEQMYR9hgpMCHUmpc8NWfRjVxNH7e4aiyGuTSF1g20Mt5WcJslcWiw5EgzWtDOUPy5PGyGy&#10;fRzSn/PkFFK5Pxqan2tEpYaDbrsEEagLX/P/9VHH+ot0NoW/d+IM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NeeLwgAAAN4AAAAPAAAAAAAAAAAAAAAAAJgCAABkcnMvZG93&#10;bnJldi54bWxQSwUGAAAAAAQABAD1AAAAhwMAAAAA&#10;" path="m2,l,,,91r2,l2,e" filled="f" stroked="f">
                    <v:path arrowok="t" o:connecttype="custom" o:connectlocs="2,3455;0,3455;0,3546;2,3546;2,3455" o:connectangles="0,0,0,0,0"/>
                  </v:shape>
                  <v:shape id="Picture 464" o:spid="_x0000_s1488" type="#_x0000_t75" style="position:absolute;left:911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00vrEAAAA3gAAAA8AAABkcnMvZG93bnJldi54bWxET81qAjEQvhd8hzBCL6VmVWrt1igiCBZ6&#10;0foA42a6GzaZLElc17dvCoXe5uP7ndVmcFb0FKLxrGA6KUAQV14brhWcv/bPSxAxIWu0nknBnSJs&#10;1qOHFZba3/hI/SnVIodwLFFBk1JXShmrhhzGie+IM/ftg8OUYailDnjL4c7KWVEspEPDuaHBjnYN&#10;Ve3p6hQs9m/XXTD959N9ezYXe2k/bFso9Tgetu8gEg3pX/znPug8/3X5Moffd/INcv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400vrEAAAA3gAAAA8AAAAAAAAAAAAAAAAA&#10;nwIAAGRycy9kb3ducmV2LnhtbFBLBQYAAAAABAAEAPcAAACQAwAAAAA=&#10;">
                    <v:imagedata r:id="rId451" o:title=""/>
                  </v:shape>
                </v:group>
                <v:group id="Group 465" o:spid="_x0000_s1489" style="position:absolute;left:9366;top:3455;width:3;height:91" coordorigin="9366,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Qk6cUAAADeAAAADwAAAGRycy9kb3ducmV2LnhtbERPS2vCQBC+C/6HZQRv&#10;dRNbH0RXEWlLDyL4APE2ZMckmJ0N2TWJ/75bKHibj+85y3VnStFQ7QrLCuJRBII4tbrgTMH59PU2&#10;B+E8ssbSMil4koP1qt9bYqJtywdqjj4TIYRdggpy76tESpfmZNCNbEUcuJutDfoA60zqGtsQbko5&#10;jqKpNFhwaMixom1O6f34MAq+W2w37/Fns7vfts/rabK/7GJSajjoNgsQnjr/Ev+7f3SYP5tPP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AUJOnFAAAA3gAA&#10;AA8AAAAAAAAAAAAAAAAAqgIAAGRycy9kb3ducmV2LnhtbFBLBQYAAAAABAAEAPoAAACcAwAAAAA=&#10;">
                  <v:shape id="Freeform 466" o:spid="_x0000_s1490" style="position:absolute;left:9366;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0j8UA&#10;AADeAAAADwAAAGRycy9kb3ducmV2LnhtbERP22rCQBB9F/yHZQp9Kbpp0SppNiItgoiUNuYDxuw0&#10;Cc3OptnVxL93hYJvczjXSVaDacSZOldbVvA8jUAQF1bXXCrID5vJEoTzyBoby6TgQg5W6XiUYKxt&#10;z990znwpQgi7GBVU3rexlK6oyKCb2pY4cD+2M+gD7EqpO+xDuGnkSxS9SoM1h4YKW3qvqPjNTkaB&#10;qTf9/qP9nOWYf2XHJ7srffan1OPDsH4D4Wnwd/G/e6vD/MVyPofbO+EG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AXSPxQAAAN4AAAAPAAAAAAAAAAAAAAAAAJgCAABkcnMv&#10;ZG93bnJldi54bWxQSwUGAAAAAAQABAD1AAAAigMAAAAA&#10;" path="m3,l,,,91r3,l3,e" filled="f" stroked="f">
                    <v:path arrowok="t" o:connecttype="custom" o:connectlocs="3,3455;0,3455;0,3546;3,3546;3,3455" o:connectangles="0,0,0,0,0"/>
                  </v:shape>
                </v:group>
                <v:group id="Group 467" o:spid="_x0000_s1491" style="position:absolute;left:9116;top:3455;width:2;height:91" coordorigin="9116,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4ofBcQAAADeAAAADwAAAGRycy9kb3ducmV2LnhtbERPS4vCMBC+C/6HMMLe&#10;1rSKD6pRRNZlD7LgA8Tb0IxtsZmUJtvWf78RBG/z8T1nue5MKRqqXWFZQTyMQBCnVhecKTifdp9z&#10;EM4jaywtk4IHOViv+r0lJtq2fKDm6DMRQtglqCD3vkqkdGlOBt3QVsSBu9naoA+wzqSusQ3hppSj&#10;KJpKgwWHhhwr2uaU3o9/RsF3i+1mHH81+/tt+7ieJr+XfUxKfQy6zQKEp86/xS/3jw7zZ/PJF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4ofBcQAAADeAAAA&#10;DwAAAAAAAAAAAAAAAACqAgAAZHJzL2Rvd25yZXYueG1sUEsFBgAAAAAEAAQA+gAAAJsDAAAAAA==&#10;">
                  <v:shape id="Freeform 468" o:spid="_x0000_s1492" style="position:absolute;left:9116;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JEE8IA&#10;AADeAAAADwAAAGRycy9kb3ducmV2LnhtbESP3YrCMBCF7wXfIYzgnaYKaqlGEVHQK38fYGjGpthM&#10;ShNt9+03wsLezXDOnO/MatPZSnyo8aVjBZNxAoI4d7rkQsHjfhilIHxA1lg5JgU/5GGz7vdWmGnX&#10;8pU+t1CIGMI+QwUmhDqT0ueGLPqxq4mj9nSNxRDXppC6wTaG20pOk2QuLZYcCQZr2hnKX7e3jRDZ&#10;vg7p5Tw5hVTuj4bm5xpRqeGg2y5BBOrCv/nv+qhj/UU6W8D3nTiD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QkQTwgAAAN4AAAAPAAAAAAAAAAAAAAAAAJgCAABkcnMvZG93&#10;bnJldi54bWxQSwUGAAAAAAQABAD1AAAAhwMAAAAA&#10;" path="m2,l,,,91r2,l2,e" filled="f" stroked="f">
                    <v:path arrowok="t" o:connecttype="custom" o:connectlocs="2,3455;0,3455;0,3546;2,3546;2,3455" o:connectangles="0,0,0,0,0"/>
                  </v:shape>
                  <v:shape id="Picture 469" o:spid="_x0000_s1493" type="#_x0000_t75" style="position:absolute;left:9364;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vFhLHAAAA3gAAAA8AAABkcnMvZG93bnJldi54bWxEj0FPwzAMhe9I/IfISNxYWrTBVJZNCG0S&#10;lx42kLhajddUNE5Jsrbw6/EBiZut9/ze581u9r0aKaYusIFyUYAiboLtuDXw/na4W4NKGdliH5gM&#10;fFOC3fb6aoOVDRMfaTzlVkkIpwoNuJyHSuvUOPKYFmEgFu0coscsa2y1jThJuO/1fVE8aI8dS4PD&#10;gV4cNZ+nizegy/HjOO/L5bT6qfvopvrrbGtjbm/m5ydQmeb8b/67frWC/7heCa+8IzPo7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6vFhLHAAAA3gAAAA8AAAAAAAAAAAAA&#10;AAAAnwIAAGRycy9kb3ducmV2LnhtbFBLBQYAAAAABAAEAPcAAACTAwAAAAA=&#10;">
                    <v:imagedata r:id="rId495" o:title=""/>
                  </v:shape>
                </v:group>
                <v:group id="Group 470" o:spid="_x0000_s1494" style="position:absolute;left:9118;top:3455;width:3;height:91" coordorigin="911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WLd8UAAADeAAAADwAAAGRycy9kb3ducmV2LnhtbERPS2vCQBC+F/wPywje&#10;dBOLVaOriLSlBxF8gHgbsmMSzM6G7JrEf98tCL3Nx/ec5bozpWiodoVlBfEoAkGcWl1wpuB8+hrO&#10;QDiPrLG0TAqe5GC96r0tMdG25QM1R5+JEMIuQQW591UipUtzMuhGtiIO3M3WBn2AdSZ1jW0IN6Uc&#10;R9GHNFhwaMixom1O6f34MAq+W2w37/Fns7vfts/rabK/7GJSatDvNgsQnjr/L365f3SYP51N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4Vi3fFAAAA3gAA&#10;AA8AAAAAAAAAAAAAAAAAqgIAAGRycy9kb3ducmV2LnhtbFBLBQYAAAAABAAEAPoAAACcAwAAAAA=&#10;">
                  <v:shape id="Freeform 471" o:spid="_x0000_s1495" style="position:absolute;left:911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odqscA&#10;AADeAAAADwAAAGRycy9kb3ducmV2LnhtbESP0WrCQBBF3wX/YZlCX0rdtBSV6CrSIkiR0sZ8wDQ7&#10;JqHZ2TS7mvj3zoPg2wxz5957luvBNepMXag9G3iZJKCIC29rLg3kh+3zHFSIyBYbz2TgQgHWq/Fo&#10;ian1Pf/QOYulEhMOKRqoYmxTrUNRkcMw8S2x3I6+cxhl7UptO+zF3DX6NUmm2mHNklBhS+8VFX/Z&#10;yRlw9bbff7Rfbznm39nvk/8sY/ZvzOPDsFmAijTEu/j2vbNSfzafCoDgyAx6d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UaHarHAAAA3gAAAA8AAAAAAAAAAAAAAAAAmAIAAGRy&#10;cy9kb3ducmV2LnhtbFBLBQYAAAAABAAEAPUAAACMAwAAAAA=&#10;" path="m3,l,,,91r3,l3,e" filled="f" stroked="f">
                    <v:path arrowok="t" o:connecttype="custom" o:connectlocs="3,3455;0,3455;0,3546;3,3546;3,3455" o:connectangles="0,0,0,0,0"/>
                  </v:shape>
                </v:group>
                <v:group id="Group 472" o:spid="_x0000_s1496" style="position:absolute;left:9362;top:3455;width:3;height:91" coordorigin="9362,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9NzMUAAADeAAAADwAAAGRycy9kb3ducmV2LnhtbERPS2vCQBC+F/wPywi9&#10;1U0stZK6igQtPUihKkhvQ3bMBrOzIbvm8e+7hUJv8/E9Z7UZbC06an3lWEE6S0AQF05XXCo4n/ZP&#10;SxA+IGusHZOCkTxs1pOHFWba9fxF3TGUIoawz1CBCaHJpPSFIYt+5hriyF1dazFE2JZSt9jHcFvL&#10;eZIspMWKY4PBhnJDxe14twree+y3z+muO9yu+fh9evm8HFJS6nE6bN9ABBrCv/jP/aHj/NflIo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4PTczFAAAA3gAA&#10;AA8AAAAAAAAAAAAAAAAAqgIAAGRycy9kb3ducmV2LnhtbFBLBQYAAAAABAAEAPoAAACcAwAAAAA=&#10;">
                  <v:shape id="Freeform 473" o:spid="_x0000_s1497" style="position:absolute;left:9362;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QmRsUA&#10;AADeAAAADwAAAGRycy9kb3ducmV2LnhtbERP22rCQBB9L/gPywi+lLqpFA2pmyAVoRQpGvMB0+w0&#10;CWZnY3Y16d+7hULf5nCus85G04ob9a6xrOB5HoEgLq1uuFJQnHZPMQjnkTW2lknBDznI0snDGhNt&#10;Bz7SLfeVCCHsElRQe98lUrqyJoNubjviwH3b3qAPsK+k7nEI4aaViyhaSoMNh4YaO3qrqTznV6PA&#10;NLthv+0+XwosDvnXo/2ofH5RajYdN68gPI3+X/znftdh/ipeLuD3nXCDTO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CZGxQAAAN4AAAAPAAAAAAAAAAAAAAAAAJgCAABkcnMv&#10;ZG93bnJldi54bWxQSwUGAAAAAAQABAD1AAAAigMAAAAA&#10;" path="m2,l,,,91r2,l2,e" filled="f" stroked="f">
                    <v:path arrowok="t" o:connecttype="custom" o:connectlocs="2,3455;0,3455;0,3546;2,3546;2,3455" o:connectangles="0,0,0,0,0"/>
                  </v:shape>
                </v:group>
                <v:group id="Group 474" o:spid="_x0000_s1498" style="position:absolute;left:9121;top:3455;width:2;height:91" coordorigin="912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F2IMQAAADeAAAADwAAAGRycy9kb3ducmV2LnhtbERPS4vCMBC+L/gfwgje&#10;1rSKD6pRRNZlD7LgA8Tb0IxtsZmUJtvWf28EYW/z8T1nue5MKRqqXWFZQTyMQBCnVhecKTifdp9z&#10;EM4jaywtk4IHOViveh9LTLRt+UDN0WcihLBLUEHufZVI6dKcDLqhrYgDd7O1QR9gnUldYxvCTSlH&#10;UTSVBgsODTlWtM0pvR//jILvFtvNOP5q9vfb9nE9TX4v+5iUGvS7zQKEp87/i9/uHx3mz+bTM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ZF2IMQAAADeAAAA&#10;DwAAAAAAAAAAAAAAAACqAgAAZHJzL2Rvd25yZXYueG1sUEsFBgAAAAAEAAQA+gAAAJsDAAAAAA==&#10;">
                  <v:shape id="Freeform 475" o:spid="_x0000_s1499" style="position:absolute;left:912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Q2cMA&#10;AADeAAAADwAAAGRycy9kb3ducmV2LnhtbESP0YrCMBBF34X9hzDCvmmqSC1do8ii4D6p1Q8Ymtmm&#10;2ExKE2337zeC4NsM9849d1abwTbiQZ2vHSuYTRMQxKXTNVcKrpf9JAPhA7LGxjEp+CMPm/XHaIW5&#10;dj2f6VGESsQQ9jkqMCG0uZS+NGTRT11LHLVf11kMce0qqTvsY7ht5DxJUmmx5kgw2NK3ofJW3G2E&#10;yP62z07H2U/I5O5gKD22iEp9joftF4hAQ3ibX9cHHesvs3QB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Q2cMAAADeAAAADwAAAAAAAAAAAAAAAACYAgAAZHJzL2Rv&#10;d25yZXYueG1sUEsFBgAAAAAEAAQA9QAAAIgDAAAAAA==&#10;" path="m2,l,,,91r2,l2,e" filled="f" stroked="f">
                    <v:path arrowok="t" o:connecttype="custom" o:connectlocs="2,3455;0,3455;0,3546;2,3546;2,3455" o:connectangles="0,0,0,0,0"/>
                  </v:shape>
                </v:group>
                <v:group id="Group 476" o:spid="_x0000_s1500" style="position:absolute;left:9360;top:3455;width:2;height:91" coordorigin="936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RLz8QAAADeAAAADwAAAGRycy9kb3ducmV2LnhtbERPS4vCMBC+C/6HMMLe&#10;1rSKD6pRRNZlD7LgA8Tb0IxtsZmUJtvWf78RBG/z8T1nue5MKRqqXWFZQTyMQBCnVhecKTifdp9z&#10;EM4jaywtk4IHOViv+r0lJtq2fKDm6DMRQtglqCD3vkqkdGlOBt3QVsSBu9naoA+wzqSusQ3hppSj&#10;KJpKgwWHhhwr2uaU3o9/RsF3i+1mHH81+/tt+7ieJr+XfUxKfQy6zQKEp86/xS/3jw7zZ/PpB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TRLz8QAAADeAAAA&#10;DwAAAAAAAAAAAAAAAACqAgAAZHJzL2Rvd25yZXYueG1sUEsFBgAAAAAEAAQA+gAAAJsDAAAAAA==&#10;">
                  <v:shape id="Freeform 477" o:spid="_x0000_s1501" style="position:absolute;left:936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rNcIA&#10;AADeAAAADwAAAGRycy9kb3ducmV2LnhtbESPwarCMBBF94L/EEZwp6lvUUs1ioiCrvSpHzA0Y1Ns&#10;JqXJs/XvjSC83Qz3zj13luve1uJJra8cK5hNExDEhdMVlwpu1/0kA+EDssbaMSl4kYf1ajhYYq5d&#10;x7/0vIRSxBD2OSowITS5lL4wZNFPXUMctbtrLYa4tqXULXYx3NbyJ0lSabHiSDDY0NZQ8bj82QiR&#10;3WOfnU+zY8jk7mAoPTWISo1H/WYBIlAf/s3f64OO9edZmsLnnTiDXL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Yis1wgAAAN4AAAAPAAAAAAAAAAAAAAAAAJgCAABkcnMvZG93&#10;bnJldi54bWxQSwUGAAAAAAQABAD1AAAAhwMAAAAA&#10;" path="m2,l,,,91r2,l2,e" filled="f" stroked="f">
                    <v:path arrowok="t" o:connecttype="custom" o:connectlocs="2,3455;0,3455;0,3546;2,3546;2,3455" o:connectangles="0,0,0,0,0"/>
                  </v:shape>
                  <v:shape id="Picture 478" o:spid="_x0000_s1502" type="#_x0000_t75" style="position:absolute;left:912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KPnXDAAAA3gAAAA8AAABkcnMvZG93bnJldi54bWxET01rwkAQvQv9D8sUvOnGIiqpq1ipIHiq&#10;euhxyI5J2uxs3J2a9N93C4K3ebzPWa5716gbhVh7NjAZZ6CIC29rLg2cT7vRAlQUZIuNZzLwSxHW&#10;q6fBEnPrO/6g21FKlUI45migEmlzrWNRkcM49i1x4i4+OJQEQ6ltwC6Fu0a/ZNlMO6w5NVTY0rai&#10;4vv44wwciq28XbSUh/frdNpd6XP/Fbwxw+d+8wpKqJeH+O7e2zR/vpjN4f+ddINe/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oo+dcMAAADeAAAADwAAAAAAAAAAAAAAAACf&#10;AgAAZHJzL2Rvd25yZXYueG1sUEsFBgAAAAAEAAQA9wAAAI8DAAAAAA==&#10;">
                    <v:imagedata r:id="rId496" o:title=""/>
                  </v:shape>
                </v:group>
                <v:group id="Group 479" o:spid="_x0000_s1503" style="position:absolute;left:9357;top:3455;width:3;height:91" coordorigin="935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815FHIAAAA&#10;3gAAAA8AAAAAAAAAAAAAAAAAqgIAAGRycy9kb3ducmV2LnhtbFBLBQYAAAAABAAEAPoAAACfAwAA&#10;AAA=&#10;">
                  <v:shape id="Freeform 480" o:spid="_x0000_s1504" style="position:absolute;left:935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C0N8QA&#10;AADeAAAADwAAAGRycy9kb3ducmV2LnhtbERP22rCQBB9L/gPywi+SN0oRW10FVGEIkU0zQdMs2MS&#10;zM7G7Nakf+8WhL7N4Vxnue5MJe7UuNKygvEoAkGcWV1yriD92r/OQTiPrLGyTAp+ycF61XtZYqxt&#10;y2e6Jz4XIYRdjAoK7+tYSpcVZNCNbE0cuIttDPoAm1zqBtsQbio5iaKpNFhyaCiwpm1B2TX5MQpM&#10;uW8/d/XxLcX0lHwP7SH3yU2pQb/bLEB46vy/+On+0GH+bD59h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gtDfEAAAA3gAAAA8AAAAAAAAAAAAAAAAAmAIAAGRycy9k&#10;b3ducmV2LnhtbFBLBQYAAAAABAAEAPUAAACJAwAAAAA=&#10;" path="m3,l,,,91r3,l3,e" filled="f" stroked="f">
                    <v:path arrowok="t" o:connecttype="custom" o:connectlocs="3,3455;0,3455;0,3546;3,3546;3,3455" o:connectangles="0,0,0,0,0"/>
                  </v:shape>
                </v:group>
                <v:group id="Group 481" o:spid="_x0000_s1505" style="position:absolute;left:9125;top:3455;width:2;height:91" coordorigin="9125,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SaforIAAAA&#10;3gAAAA8AAAAAAAAAAAAAAAAAqgIAAGRycy9kb3ducmV2LnhtbFBLBQYAAAAABAAEAPoAAACfAwAA&#10;AAA=&#10;">
                  <v:shape id="Freeform 482" o:spid="_x0000_s1506" style="position:absolute;left:9125;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IlnMQA&#10;AADeAAAADwAAAGRycy9kb3ducmV2LnhtbESPwWrDMBBE74H+g9hCb7HsHGLjWg6lNJCe0rr9gMXa&#10;WsbWylhq7Px9FCj0tsvMzputDqsdxYVm3ztWkCUpCOLW6Z47Bd9fx20BwgdkjaNjUnAlD4f6YVNh&#10;qd3Cn3RpQidiCPsSFZgQplJK3xqy6BM3EUftx80WQ1znTuoZlxhuR7lL07202HMkGJzo1VA7NL82&#10;QuQyHIuPc/YeCvl2MrQ/T4hKPT2uL88gAq3h3/x3fdKxfl7kGdzfiTPI+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SJZzEAAAA3gAAAA8AAAAAAAAAAAAAAAAAmAIAAGRycy9k&#10;b3ducmV2LnhtbFBLBQYAAAAABAAEAPUAAACJAwAAAAA=&#10;" path="m2,l,,,91r2,l2,e" filled="f" stroked="f">
                    <v:path arrowok="t" o:connecttype="custom" o:connectlocs="2,3455;0,3455;0,3546;2,3546;2,3455" o:connectangles="0,0,0,0,0"/>
                  </v:shape>
                </v:group>
                <v:group id="Group 483" o:spid="_x0000_s1507" style="position:absolute;left:9355;top:3455;width:2;height:91" coordorigin="9355,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RFZsQAAADeAAAADwAAAGRycy9kb3ducmV2LnhtbERPS4vCMBC+L/gfwgje&#10;1rTKrlKNIuKKB1nwAeJtaMa22ExKk23rv98Igrf5+J4zX3amFA3VrrCsIB5GIIhTqwvOFJxPP59T&#10;EM4jaywtk4IHOVgueh9zTLRt+UDN0WcihLBLUEHufZVI6dKcDLqhrYgDd7O1QR9gnUldYxvCTSlH&#10;UfQtDRYcGnKsaJ1Tej/+GQXbFtvVON40+/tt/bievn4v+5iUGvS71QyEp86/xS/3Tof5k+lkB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wRFZsQAAADeAAAA&#10;DwAAAAAAAAAAAAAAAACqAgAAZHJzL2Rvd25yZXYueG1sUEsFBgAAAAAEAAQA+gAAAJsDAAAAAA==&#10;">
                  <v:shape id="Freeform 484" o:spid="_x0000_s1508" style="position:absolute;left:9355;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wecMIA&#10;AADeAAAADwAAAGRycy9kb3ducmV2LnhtbESP3YrCMBCF7wXfIYzgnaYqaKlGEVHQK38fYGjGpthM&#10;ShNt9+03wsLezXDOnO/MatPZSnyo8aVjBZNxAoI4d7rkQsHjfhilIHxA1lg5JgU/5GGz7vdWmGnX&#10;8pU+t1CIGMI+QwUmhDqT0ueGLPqxq4mj9nSNxRDXppC6wTaG20pOk2QuLZYcCQZr2hnKX7e3jRDZ&#10;vg7p5Tw5hVTuj4bm5xpRqeGg2y5BBOrCv/nv+qhj/UW6mMH3nTiD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zB5wwgAAAN4AAAAPAAAAAAAAAAAAAAAAAJgCAABkcnMvZG93&#10;bnJldi54bWxQSwUGAAAAAAQABAD1AAAAhwMAAAAA&#10;" path="m2,l,,,91r2,l2,e" filled="f" stroked="f">
                    <v:path arrowok="t" o:connecttype="custom" o:connectlocs="2,3455;0,3455;0,3546;2,3546;2,3455" o:connectangles="0,0,0,0,0"/>
                  </v:shape>
                </v:group>
                <v:group id="Group 485" o:spid="_x0000_s1509" style="position:absolute;left:9127;top:3455;width:3;height:91" coordorigin="912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6F4icUAAADeAAAADwAAAGRycy9kb3ducmV2LnhtbERPS2vCQBC+F/wPywi9&#10;6Sa2VYmuIqKlBxF8gHgbsmMSzM6G7JrEf98tCL3Nx/ec+bIzpWiodoVlBfEwAkGcWl1wpuB82g6m&#10;IJxH1lhaJgVPcrBc9N7mmGjb8oGao89ECGGXoILc+yqR0qU5GXRDWxEH7mZrgz7AOpO6xjaEm1KO&#10;omgsDRYcGnKsaJ1Tej8+jILvFtvVR7xpdvfb+nk9fe0vu5iUeu93qxkIT53/F7/cPzrMn0wn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heInFAAAA3gAA&#10;AA8AAAAAAAAAAAAAAAAAqgIAAGRycy9kb3ducmV2LnhtbFBLBQYAAAAABAAEAPoAAACcAwAAAAA=&#10;">
                  <v:shape id="Freeform 486" o:spid="_x0000_s1510" style="position:absolute;left:912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Qo78QA&#10;AADeAAAADwAAAGRycy9kb3ducmV2LnhtbERP22rCQBB9L/gPywi+FN0orUp0FVGEUqTUmA8Ys2MS&#10;zM7G7GrSv3cLhb7N4Vxnue5MJR7UuNKygvEoAkGcWV1yriA97YdzEM4ja6wsk4IfcrBe9V6WGGvb&#10;8pEeic9FCGEXo4LC+zqW0mUFGXQjWxMH7mIbgz7AJpe6wTaEm0pOomgqDZYcGgqsaVtQdk3uRoEp&#10;9+1hV3+9pZh+J+dX+5n75KbUoN9tFiA8df5f/Of+0GH+bD57h993wg1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0KO/EAAAA3gAAAA8AAAAAAAAAAAAAAAAAmAIAAGRycy9k&#10;b3ducmV2LnhtbFBLBQYAAAAABAAEAPUAAACJAwAAAAA=&#10;" path="m3,l,,,91r3,l3,e" filled="f" stroked="f">
                    <v:path arrowok="t" o:connecttype="custom" o:connectlocs="3,3455;0,3455;0,3546;3,3546;3,3455" o:connectangles="0,0,0,0,0"/>
                  </v:shape>
                  <v:shape id="Picture 487" o:spid="_x0000_s1511" type="#_x0000_t75" style="position:absolute;left:9352;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A4/zEAAAA3gAAAA8AAABkcnMvZG93bnJldi54bWxET0trwkAQvhf6H5YpeKsbe1CJbkQsrRZP&#10;9YEeh+xkE83OhuyqaX99tyB4m4/vOdNZZ2txpdZXjhUM+gkI4tzpio2C3fbjdQzCB2SNtWNS8EMe&#10;Ztnz0xRT7W78TddNMCKGsE9RQRlCk0rp85Is+r5riCNXuNZiiLA1Urd4i+G2lm9JMpQWK44NJTa0&#10;KCk/by5WweHrSNVleSoMG/n5u3frJb+vleq9dPMJiEBdeIjv7pWO80fj0RD+34k3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1A4/zEAAAA3gAAAA8AAAAAAAAAAAAAAAAA&#10;nwIAAGRycy9kb3ducmV2LnhtbFBLBQYAAAAABAAEAPcAAACQAwAAAAA=&#10;">
                    <v:imagedata r:id="rId497" o:title=""/>
                  </v:shape>
                </v:group>
                <v:group id="Group 488" o:spid="_x0000_s1512" style="position:absolute;left:9130;top:3455;width:2;height:91" coordorigin="913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tz5v7FAAAA3gAA&#10;AA8AAAAAAAAAAAAAAAAAqgIAAGRycy9kb3ducmV2LnhtbFBLBQYAAAAABAAEAPoAAACcAwAAAAA=&#10;">
                  <v:shape id="Freeform 489" o:spid="_x0000_s1513" style="position:absolute;left:913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iMAcIA&#10;AADeAAAADwAAAGRycy9kb3ducmV2LnhtbESPzW7CMAzH70i8Q+RJu0EKB6g6ApomkODE1x7Aarym&#10;onGqJtDy9vMBiZst/z9+Xm0G36gHdbEObGA2zUARl8HWXBn4ve4mOaiYkC02gcnAkyJs1uPRCgsb&#10;ej7T45IqJSEcCzTgUmoLrWPpyGOchpZYbn+h85hk7SptO+wl3Dd6nmUL7bFmaXDY0o+j8na5eynR&#10;/W2Xn46zQ8r1du9ocWwRjfn8GL6/QCUa0lv8cu+t4C/zpfDKOzKDX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aIwBwgAAAN4AAAAPAAAAAAAAAAAAAAAAAJgCAABkcnMvZG93&#10;bnJldi54bWxQSwUGAAAAAAQABAD1AAAAhwMAAAAA&#10;" path="m2,l,,,91r2,l2,e" filled="f" stroked="f">
                    <v:path arrowok="t" o:connecttype="custom" o:connectlocs="2,3455;0,3455;0,3546;2,3546;2,3455" o:connectangles="0,0,0,0,0"/>
                  </v:shape>
                </v:group>
                <v:group id="Group 490" o:spid="_x0000_s1514" style="position:absolute;left:9351;top:3455;width:2;height:91" coordorigin="935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DXF8UAAADeAAAADwAAAGRycy9kb3ducmV2LnhtbERPS2vCQBC+C/6HZQRv&#10;uomlVaOriLSlBxF8gHgbsmMSzM6G7JrEf98tFLzNx/ec5bozpWiodoVlBfE4AkGcWl1wpuB8+hrN&#10;QDiPrLG0TAqe5GC96veWmGjb8oGao89ECGGXoILc+yqR0qU5GXRjWxEH7mZrgz7AOpO6xjaEm1JO&#10;ouhDGiw4NORY0Tan9H58GAXfLbabt/iz2d1v2+f19L6/7GJSajjoNgsQnjr/Ev+7f3SYP51N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Wg1xfFAAAA3gAA&#10;AA8AAAAAAAAAAAAAAAAAqgIAAGRycy9kb3ducmV2LnhtbFBLBQYAAAAABAAEAPoAAACcAwAAAAA=&#10;">
                  <v:shape id="Freeform 491" o:spid="_x0000_s1515" style="position:absolute;left:935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wIMMA&#10;AADeAAAADwAAAGRycy9kb3ducmV2LnhtbESPQW/CMAyF70j7D5EncYOUHVjUERBCQ4ITg+0HWI3X&#10;VDRO1WS0+/f4gMTNlt97n99qM4ZW3ahPTWQLi3kBiriKruHaws/3fmZApYzssI1MFv4pwWb9Mllh&#10;6eLAZ7pdcq0khFOJFnzOXal1qjwFTPPYEcvtN/YBs6x9rV2Pg4SHVr8VxVIHbFgIHjvaeaqul78g&#10;ED1c9+brtDhmoz8PnpanDtHa6eu4/QCVacxP8cN9cPL+uzFSQOrIDHp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wIMMAAADeAAAADwAAAAAAAAAAAAAAAACYAgAAZHJzL2Rv&#10;d25yZXYueG1sUEsFBgAAAAAEAAQA9QAAAIgDAAAAAA==&#10;" path="m1,l,,,91r1,l1,e" filled="f" stroked="f">
                    <v:path arrowok="t" o:connecttype="custom" o:connectlocs="1,3455;0,3455;0,3546;1,3546;1,3455" o:connectangles="0,0,0,0,0"/>
                  </v:shape>
                </v:group>
                <v:group id="Group 492" o:spid="_x0000_s1516" style="position:absolute;left:9132;top:3455;width:2;height:91" coordorigin="913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OrNsUAAADeAAAADwAAAGRycy9kb3ducmV2LnhtbERPS2vCQBC+F/wPywi9&#10;1U2U1hBdRaSWHkTwAeJtyI5JMDsbstsk/ntXEHqbj+8582VvKtFS40rLCuJRBII4s7rkXMHpuPlI&#10;QDiPrLGyTAru5GC5GLzNMdW24z21B5+LEMIuRQWF93UqpcsKMuhGtiYO3NU2Bn2ATS51g10IN5Uc&#10;R9GXNFhyaCiwpnVB2e3wZxT8dNitJvF3u71d1/fL8XN33sak1PuwX81AeOr9v/jl/tVh/jRJYn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4DqzbFAAAA3gAA&#10;AA8AAAAAAAAAAAAAAAAAqgIAAGRycy9kb3ducmV2LnhtbFBLBQYAAAAABAAEAPoAAACcAwAAAAA=&#10;">
                  <v:shape id="Freeform 493" o:spid="_x0000_s1517" style="position:absolute;left:913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XLzMIA&#10;AADeAAAADwAAAGRycy9kb3ducmV2LnhtbESPQYvCMBCF74L/IYzgTVM9uKEaRURBT+66+wOGZmyK&#10;zaQ00dZ/bwRhbzO8N+97s9r0rhYPakPlWcNsmoEgLrypuNTw93uYKBAhIhusPZOGJwXYrIeDFebG&#10;d/xDj0ssRQrhkKMGG2OTSxkKSw7D1DfESbv61mFMa1tK02KXwl0t51m2kA4rTgSLDe0sFbfL3SWI&#10;7G4H9X2enaKS+6OlxblB1Ho86rdLEJH6+G/+XB9Nqv+l1Bze76QZ5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cvMwgAAAN4AAAAPAAAAAAAAAAAAAAAAAJgCAABkcnMvZG93&#10;bnJldi54bWxQSwUGAAAAAAQABAD1AAAAhwMAAAAA&#10;" path="m2,l,,,91r2,l2,e" filled="f" stroked="f">
                    <v:path arrowok="t" o:connecttype="custom" o:connectlocs="2,3455;0,3455;0,3546;2,3546;2,3455" o:connectangles="0,0,0,0,0"/>
                  </v:shape>
                </v:group>
                <v:group id="Group 494" o:spid="_x0000_s1518" style="position:absolute;left:9348;top:3455;width:3;height:91" coordorigin="934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2Q2sQAAADeAAAADwAAAGRycy9kb3ducmV2LnhtbERPTWvCQBC9C/0PyxS8&#10;6SYVbUhdRaSKBxGqhdLbkB2TYHY2ZNck/ntXELzN433OfNmbSrTUuNKygngcgSDOrC45V/B72owS&#10;EM4ja6wsk4IbOVgu3gZzTLXt+Ifao89FCGGXooLC+zqV0mUFGXRjWxMH7mwbgz7AJpe6wS6Em0p+&#10;RNFMGiw5NBRY07qg7HK8GgXbDrvVJP5u95fz+vZ/mh7+9jEpNXzvV18gPPX+JX66dzrM/0ySC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Z2Q2sQAAADeAAAA&#10;DwAAAAAAAAAAAAAAAACqAgAAZHJzL2Rvd25yZXYueG1sUEsFBgAAAAAEAAQA+gAAAJsDAAAAAA==&#10;">
                  <v:shape id="Freeform 495" o:spid="_x0000_s1519" style="position:absolute;left:934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39U8QA&#10;AADeAAAADwAAAGRycy9kb3ducmV2LnhtbERP22rCQBB9F/yHZYS+lLqpiIboKqIIpYhomg8Ys9Mk&#10;NDubZrcm/r0rFHybw7nOct2bWlypdZVlBe/jCARxbnXFhYLsa/8Wg3AeWWNtmRTcyMF6NRwsMdG2&#10;4zNdU1+IEMIuQQWl900ipctLMujGtiEO3LdtDfoA20LqFrsQbmo5iaKZNFhxaCixoW1J+U/6ZxSY&#10;at8dds1xmmF2Si+v9rPw6a9SL6N+swDhqfdP8b/7Q4f58ziewuOdcIN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t/VPEAAAA3gAAAA8AAAAAAAAAAAAAAAAAmAIAAGRycy9k&#10;b3ducmV2LnhtbFBLBQYAAAAABAAEAPUAAACJAwAAAAA=&#10;" path="m3,l,,,91r3,l3,e" filled="f" stroked="f">
                    <v:path arrowok="t" o:connecttype="custom" o:connectlocs="3,3455;0,3455;0,3546;3,3546;3,3455" o:connectangles="0,0,0,0,0"/>
                  </v:shape>
                  <v:shape id="Picture 496" o:spid="_x0000_s1520" type="#_x0000_t75" style="position:absolute;left:913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XT8LDAAAA3gAAAA8AAABkcnMvZG93bnJldi54bWxET82KwjAQvgv7DmGEvWmqoNZqlHVxxYMX&#10;fx5gaMa22Ey6SdT27Y2wsLf5+H5nuW5NLR7kfGVZwWiYgCDOra64UHA5/wxSED4ga6wtk4KOPKxX&#10;H70lZto++UiPUyhEDGGfoYIyhCaT0uclGfRD2xBH7mqdwRChK6R2+IzhppbjJJlKgxXHhhIb+i4p&#10;v53uRsG2S3/P8+3eXTvrD5vAx/Flt1Hqs99+LUAEasO/+M+913H+LE0n8H4n3i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hdPwsMAAADeAAAADwAAAAAAAAAAAAAAAACf&#10;AgAAZHJzL2Rvd25yZXYueG1sUEsFBgAAAAAEAAQA9wAAAI8DAAAAAA==&#10;">
                    <v:imagedata r:id="rId454" o:title=""/>
                  </v:shape>
                </v:group>
                <v:group id="Group 497" o:spid="_x0000_s1521" style="position:absolute;left:9346;top:3455;width:2;height:91" coordorigin="9346,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ozQsQAAADeAAAADwAAAGRycy9kb3ducmV2LnhtbERPTWvCQBC9C/0PyxS8&#10;1U0qakhdRaSKBymohdLbkB2TYHY2ZNck/ntXELzN433OfNmbSrTUuNKygngUgSDOrC45V/B72nwk&#10;IJxH1lhZJgU3crBcvA3mmGrb8YHao89FCGGXooLC+zqV0mUFGXQjWxMH7mwbgz7AJpe6wS6Em0p+&#10;RtFUGiw5NBRY07qg7HK8GgXbDrvVOP5u95fz+vZ/mvz87WNSavjer75AeOr9S/x073SYP0uSK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eozQsQAAADeAAAA&#10;DwAAAAAAAAAAAAAAAACqAgAAZHJzL2Rvd25yZXYueG1sUEsFBgAAAAAEAAQA+gAAAJsDAAAAAA==&#10;">
                  <v:shape id="Freeform 498" o:spid="_x0000_s1522" style="position:absolute;left:9346;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JoVMQA&#10;AADeAAAADwAAAGRycy9kb3ducmV2LnhtbESPwWrDMBBE74X8g9hAbo3sHhzhRAmlxJCc3Kb9gMXa&#10;WCbWylhK7P59VSj0tsvMzpvdHWbXiweNofOsIV9nIIgbbzpuNXx9Vs8KRIjIBnvPpOGbAhz2i6cd&#10;lsZP/EGPS2xFCuFQogYb41BKGRpLDsPaD8RJu/rRYUzr2Eoz4pTCXS9fsqyQDjtOBIsDvVlqbpe7&#10;SxA53Sr1XufnqOTxZKmoB0StV8v5dQsi0hz/zX/XJ5Pqb5TawO87aQa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iaFTEAAAA3gAAAA8AAAAAAAAAAAAAAAAAmAIAAGRycy9k&#10;b3ducmV2LnhtbFBLBQYAAAAABAAEAPUAAACJAwAAAAA=&#10;" path="m2,l,,,91r2,l2,e" filled="f" stroked="f">
                    <v:path arrowok="t" o:connecttype="custom" o:connectlocs="2,3455;0,3455;0,3546;2,3546;2,3455" o:connectangles="0,0,0,0,0"/>
                  </v:shape>
                </v:group>
                <v:group id="Group 499" o:spid="_x0000_s1523" style="position:absolute;left:9136;top:3455;width:2;height:91" coordorigin="9136,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85AqvIAAAA&#10;3gAAAA8AAAAAAAAAAAAAAAAAqgIAAGRycy9kb3ducmV2LnhtbFBLBQYAAAAABAAEAPoAAACfAwAA&#10;AAA=&#10;">
                  <v:shape id="Freeform 500" o:spid="_x0000_s1524" style="position:absolute;left:9136;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FZvcMA&#10;AADeAAAADwAAAGRycy9kb3ducmV2LnhtbESP3YrCMBCF7wXfIYywd5q6Fxq7RpFlBb3ybx9gaMam&#10;2ExKk7XdtzeC4N0M58z5zizXvavFndpQedYwnWQgiAtvKi41/F62YwUiRGSDtWfS8E8B1qvhYIm5&#10;8R2f6H6OpUghHHLUYGNscilDYclhmPiGOGlX3zqMaW1LaVrsUrir5WeWzaTDihPBYkPflorb+c8l&#10;iOxuW3U8TPdRyZ+dpdmhQdT6Y9RvvkBE6uPb/LremVR/rtQCnu+kGe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FZvcMAAADeAAAADwAAAAAAAAAAAAAAAACYAgAAZHJzL2Rv&#10;d25yZXYueG1sUEsFBgAAAAAEAAQA9QAAAIgDAAAAAA==&#10;" path="m2,l,,,91r2,l2,e" filled="f" stroked="f">
                    <v:path arrowok="t" o:connecttype="custom" o:connectlocs="2,3455;0,3455;0,3546;2,3546;2,3455" o:connectangles="0,0,0,0,0"/>
                  </v:shape>
                  <v:shape id="Picture 501" o:spid="_x0000_s1525" type="#_x0000_t75" style="position:absolute;left:934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DWXbHAAAA3gAAAA8AAABkcnMvZG93bnJldi54bWxEj0FLw0AQhe+C/2GZgje7SUFN026LFQQR&#10;D6a2tMchO01Cs7Mhuybx3zsHwdsM8+a99623k2vVQH1oPBtI5wko4tLbhisDh6/X+wxUiMgWW89k&#10;4IcCbDe3N2vMrR+5oGEfKyUmHHI0UMfY5VqHsiaHYe47YrldfO8wytpX2vY4irlr9SJJHrXDhiWh&#10;xo5eaiqv+29nIOzez4TpgyvKz49iYJsex9PRmLvZ9LwCFWmK/+K/7zcr9Z+ypQAIjsygN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yDWXbHAAAA3gAAAA8AAAAAAAAAAAAA&#10;AAAAnwIAAGRycy9kb3ducmV2LnhtbFBLBQYAAAAABAAEAPcAAACTAwAAAAA=&#10;">
                    <v:imagedata r:id="rId498" o:title=""/>
                  </v:shape>
                </v:group>
                <v:group id="Group 502" o:spid="_x0000_s1526" style="position:absolute;left:9138;top:3455;width:3;height:91" coordorigin="9138,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9o968UAAADeAAAADwAAAGRycy9kb3ducmV2LnhtbERPS2vCQBC+F/oflil4&#10;M5tU6iN1FZG2eBDBB0hvQ3ZMgtnZkN0m8d+7gtDbfHzPmS97U4mWGldaVpBEMQjizOqScwWn4/dw&#10;CsJ5ZI2VZVJwIwfLxevLHFNtO95Te/C5CCHsUlRQeF+nUrqsIIMusjVx4C62MegDbHKpG+xCuKnk&#10;exyPpcGSQ0OBNa0Lyq6HP6Pgp8NuNUq+2u31sr79Hj92521CSg3e+tUnCE+9/xc/3Rsd5k+msw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vaPevFAAAA3gAA&#10;AA8AAAAAAAAAAAAAAAAAqgIAAGRycy9kb3ducmV2LnhtbFBLBQYAAAAABAAEAPoAAACcAwAAAAA=&#10;">
                  <v:shape id="Freeform 503" o:spid="_x0000_s1527" style="position:absolute;left:9138;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FWYcUA&#10;AADeAAAADwAAAGRycy9kb3ducmV2LnhtbERP22rCQBB9L/gPywh9KXWjiNqYjYgiSCmlpvmAaXZM&#10;gtnZmN2a9O+7QqFvczjXSTaDacSNOldbVjCdRCCIC6trLhXkn4fnFQjnkTU2lknBDznYpKOHBGNt&#10;ez7RLfOlCCHsYlRQed/GUrqiIoNuYlviwJ1tZ9AH2JVSd9iHcNPIWRQtpMGaQ0OFLe0qKi7Zt1Fg&#10;6kP/tm/f5znmH9nXk30tfXZV6nE8bNcgPA3+X/znPuowf7l6mcH9nXCD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UVZhxQAAAN4AAAAPAAAAAAAAAAAAAAAAAJgCAABkcnMv&#10;ZG93bnJldi54bWxQSwUGAAAAAAQABAD1AAAAigMAAAAA&#10;" path="m3,l,,,91r3,l3,e" filled="f" stroked="f">
                    <v:path arrowok="t" o:connecttype="custom" o:connectlocs="3,3455;0,3455;0,3546;3,3546;3,3455" o:connectangles="0,0,0,0,0"/>
                  </v:shape>
                </v:group>
                <v:group id="Group 504" o:spid="_x0000_s1528" style="position:absolute;left:9341;top:3455;width:2;height:91" coordorigin="934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EQGB8UAAADeAAAADwAAAGRycy9kb3ducmV2LnhtbERPS2vCQBC+F/wPywi9&#10;6SZKq0ZXEamlBxF8gHgbsmMSzM6G7JrEf98tCL3Nx/ecxaozpWiodoVlBfEwAkGcWl1wpuB82g6m&#10;IJxH1lhaJgVPcrBa9t4WmGjb8oGao89ECGGXoILc+yqR0qU5GXRDWxEH7mZrgz7AOpO6xjaEm1KO&#10;ouhTGiw4NORY0San9H58GAXfLbbrcfzV7O63zfN6+thfdjEp9d7v1nMQnjr/L365f3SYP5nOx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REBgfFAAAA3gAA&#10;AA8AAAAAAAAAAAAAAAAAqgIAAGRycy9kb3ducmV2LnhtbFBLBQYAAAAABAAEAPoAAACcAwAAAAA=&#10;">
                  <v:shape id="Freeform 505" o:spid="_x0000_s1529" style="position:absolute;left:934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lg/sUA&#10;AADeAAAADwAAAGRycy9kb3ducmV2LnhtbESPzWrDMBCE74W8g9hAbrWcElzHsRJCacA9pfl5gMXa&#10;WCbWylhq7L59VSj0tsvMzjdb7ibbiQcNvnWsYJmkIIhrp1tuFFwvh+cchA/IGjvHpOCbPOy2s6cS&#10;C+1GPtHjHBoRQ9gXqMCE0BdS+tqQRZ+4njhqNzdYDHEdGqkHHGO47eRLmmbSYsuRYLCnN0P1/fxl&#10;I0SO90P+eVx+hFy+V4ayY4+o1GI+7TcgAk3h3/x3XelY/zVfr+D3nTiD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KWD+xQAAAN4AAAAPAAAAAAAAAAAAAAAAAJgCAABkcnMv&#10;ZG93bnJldi54bWxQSwUGAAAAAAQABAD1AAAAigMAAAAA&#10;" path="m2,l,,,91r2,l2,e" filled="f" stroked="f">
                    <v:path arrowok="t" o:connecttype="custom" o:connectlocs="2,3455;0,3455;0,3546;2,3546;2,3455" o:connectangles="0,0,0,0,0"/>
                  </v:shape>
                </v:group>
                <v:group id="Group 506" o:spid="_x0000_s1530" style="position:absolute;left:9141;top:3455;width:2;height:91" coordorigin="9141,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E76MUAAADeAAAADwAAAGRycy9kb3ducmV2LnhtbERPS2vCQBC+F/wPywje&#10;dBOLVaOriLSlBxF8gHgbsmMSzM6G7JrEf98tCL3Nx/ec5bozpWiodoVlBfEoAkGcWl1wpuB8+hrO&#10;QDiPrLG0TAqe5GC96r0tMdG25QM1R5+JEMIuQQW591UipUtzMuhGtiIO3M3WBn2AdSZ1jW0IN6Uc&#10;R9GHNFhwaMixom1O6f34MAq+W2w37/Fns7vfts/rabK/7GJSatDvNgsQnjr/L365f3SYP53N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ThO+jFAAAA3gAA&#10;AA8AAAAAAAAAAAAAAAAAqgIAAGRycy9kb3ducmV2LnhtbFBLBQYAAAAABAAEAPoAAACcAwAAAAA=&#10;">
                  <v:shape id="Freeform 507" o:spid="_x0000_s1531" style="position:absolute;left:9141;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dbEsMA&#10;AADeAAAADwAAAGRycy9kb3ducmV2LnhtbESP3YrCMBCF7xd8hzCCd2uqF7VbjSKi4F75sz7A0IxN&#10;sZmUJtr69htB8G6Gc+Z8Zxar3tbiQa2vHCuYjBMQxIXTFZcKLn+77wyED8gaa8ek4EkeVsvB1wJz&#10;7To+0eMcShFD2OeowITQ5FL6wpBFP3YNcdSurrUY4tqWUrfYxXBby2mSpNJixZFgsKGNoeJ2vtsI&#10;kd1tlx0Pk9+Qye3eUHpoEJUaDfv1HESgPnzM7+u9jvVn2U8Kr3fiDH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dbEsMAAADeAAAADwAAAAAAAAAAAAAAAACYAgAAZHJzL2Rv&#10;d25yZXYueG1sUEsFBgAAAAAEAAQA9QAAAIgDAAAAAA==&#10;" path="m2,l,,,91r2,l2,e" filled="f" stroked="f">
                    <v:path arrowok="t" o:connecttype="custom" o:connectlocs="2,3455;0,3455;0,3546;2,3546;2,3455" o:connectangles="0,0,0,0,0"/>
                  </v:shape>
                </v:group>
                <v:group id="Group 508" o:spid="_x0000_s1532" style="position:absolute;left:9339;top:3455;width:3;height:91" coordorigin="9339,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38ABMUAAADeAAAADwAAAGRycy9kb3ducmV2LnhtbERPS2vCQBC+C/6HZQRv&#10;uomlVaOriLSlBxF8gHgbsmMSzM6G7JrEf98tFLzNx/ec5bozpWiodoVlBfE4AkGcWl1wpuB8+hrN&#10;QDiPrLG0TAqe5GC96veWmGjb8oGao89ECGGXoILc+yqR0qU5GXRjWxEH7mZrgz7AOpO6xjaEm1JO&#10;ouhDGiw4NORY0Tan9H58GAXfLbabt/iz2d1v2+f19L6/7GJSajjoNgsQnjr/Ev+7f3SYP53N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t/AATFAAAA3gAA&#10;AA8AAAAAAAAAAAAAAAAAqgIAAGRycy9kb3ducmV2LnhtbFBLBQYAAAAABAAEAPoAAACcAwAAAAA=&#10;">
                  <v:shape id="Freeform 509" o:spid="_x0000_s1533" style="position:absolute;left:9339;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lhi8gA&#10;AADeAAAADwAAAGRycy9kb3ducmV2LnhtbESP0WrCQBBF3wv+wzIFX6RuFKmauoq0CKWUUtN8wJid&#10;JqHZ2Zjdmvj3nQehbzPcO/ee2ewG16gLdaH2bGA2TUARF97WXBrIvw4PK1AhIltsPJOBKwXYbUd3&#10;G0yt7/lIlyyWSkI4pGigirFNtQ5FRQ7D1LfEon37zmGUtSu17bCXcNfoeZI8aoc1S0OFLT1XVPxk&#10;v86Aqw/9+0v7scgx/8xOE/9WxuxszPh+2D+BijTEf/Pt+tUK/nK1Fl55R2bQ2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uWGLyAAAAN4AAAAPAAAAAAAAAAAAAAAAAJgCAABk&#10;cnMvZG93bnJldi54bWxQSwUGAAAAAAQABAD1AAAAjQMAAAAA&#10;" path="m2,l,,,91r2,l2,e" filled="f" stroked="f">
                    <v:path arrowok="t" o:connecttype="custom" o:connectlocs="2,3455;0,3455;0,3546;2,3546;2,3455" o:connectangles="0,0,0,0,0"/>
                  </v:shape>
                  <v:shape id="Picture 510" o:spid="_x0000_s1534" type="#_x0000_t75" style="position:absolute;left:9143;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YuorCAAAA3gAAAA8AAABkcnMvZG93bnJldi54bWxET0trwkAQvhf8D8sIvdWNPbQaXUUKhVwq&#10;NFXPQ3bMBrOzMbvm8e9dQehtPr7nrLeDrUVHra8cK5jPEhDEhdMVlwoOf99vCxA+IGusHZOCkTxs&#10;N5OXNaba9fxLXR5KEUPYp6jAhNCkUvrCkEU/cw1x5M6utRgibEupW+xjuK3le5J8SIsVxwaDDX0Z&#10;Ki75zSooebyO+8z8UOBbcbqca1nJo1Kv02G3AhFoCP/ipzvTcf7nYrmExzvxBrm5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WLqKwgAAAN4AAAAPAAAAAAAAAAAAAAAAAJ8C&#10;AABkcnMvZG93bnJldi54bWxQSwUGAAAAAAQABAD3AAAAjgMAAAAA&#10;">
                    <v:imagedata r:id="rId499" o:title=""/>
                  </v:shape>
                </v:group>
                <v:group id="Group 511" o:spid="_x0000_s1535" style="position:absolute;left:9337;top:3455;width:2;height:91" coordorigin="9337,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p9AmrIAAAA&#10;3gAAAA8AAAAAAAAAAAAAAAAAqgIAAGRycy9kb3ducmV2LnhtbFBLBQYAAAAABAAEAPoAAACfAwAA&#10;AAA=&#10;">
                  <v:shape id="Freeform 512" o:spid="_x0000_s1536" style="position:absolute;left:9337;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VZfMMA&#10;AADeAAAADwAAAGRycy9kb3ducmV2LnhtbESP3YrCMBCF7xd8hzCCd2taL7RbjSKi4F75sz7A0IxN&#10;sZmUJtr69htB8G6Gc+Z8Zxar3tbiQa2vHCtIxwkI4sLpiksFl7/ddwbCB2SNtWNS8CQPq+Xga4G5&#10;dh2f6HEOpYgh7HNUYEJocil9YciiH7uGOGpX11oMcW1LqVvsYrit5SRJptJixZFgsKGNoeJ2vtsI&#10;kd1tlx0P6W/I5HZvaHpoEJUaDfv1HESgPnzM7+u9jvVnP0kKr3fiDH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VZfMMAAADeAAAADwAAAAAAAAAAAAAAAACYAgAAZHJzL2Rv&#10;d25yZXYueG1sUEsFBgAAAAAEAAQA9QAAAIgDAAAAAA==&#10;" path="m2,l,,,91r2,l2,e" filled="f" stroked="f">
                    <v:path arrowok="t" o:connecttype="custom" o:connectlocs="2,3455;0,3455;0,3546;2,3546;2,3455" o:connectangles="0,0,0,0,0"/>
                  </v:shape>
                </v:group>
                <v:group id="Group 513" o:spid="_x0000_s1537" style="position:absolute;left:9145;top:3455;width:2;height:91" coordorigin="9145,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M5hsUAAADeAAAADwAAAGRycy9kb3ducmV2LnhtbERPS2vCQBC+C/6HZQRv&#10;dRPFR6OriKj0IIVqofQ2ZMckmJ0N2TWJ/74rFLzNx/ec1aYzpWiodoVlBfEoAkGcWl1wpuD7cnhb&#10;gHAeWWNpmRQ8yMFm3e+tMNG25S9qzj4TIYRdggpy76tESpfmZNCNbEUcuKutDfoA60zqGtsQbko5&#10;jqKZNFhwaMixol1O6e18NwqOLbbbSbxvTrfr7vF7mX7+nGJSajjotksQnjr/Ev+7P3SYP3+Pxv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XjOYbFAAAA3gAA&#10;AA8AAAAAAAAAAAAAAAAAqgIAAGRycy9kb3ducmV2LnhtbFBLBQYAAAAABAAEAPoAAACcAwAAAAA=&#10;">
                  <v:shape id="Freeform 514" o:spid="_x0000_s1538" style="position:absolute;left:9145;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tikMQA&#10;AADeAAAADwAAAGRycy9kb3ducmV2LnhtbESP0YrCMBBF34X9hzDCvmmqC9rtGmURBX1Su/sBQzM2&#10;xWZSmmjr3xtB8G2Ge+eeO4tVb2txo9ZXjhVMxgkI4sLpiksF/3/bUQrCB2SNtWNScCcPq+XHYIGZ&#10;dh2f6JaHUsQQ9hkqMCE0mZS+MGTRj11DHLWzay2GuLal1C12MdzWcpokM2mx4kgw2NDaUHHJrzZC&#10;ZHfZpsfDZB9SudkZmh0aRKU+h/3vD4hAfXibX9c7HevPv5MveL4TZ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rYpDEAAAA3gAAAA8AAAAAAAAAAAAAAAAAmAIAAGRycy9k&#10;b3ducmV2LnhtbFBLBQYAAAAABAAEAPUAAACJAwAAAAA=&#10;" path="m2,l,,,91r2,l2,e" filled="f" stroked="f">
                    <v:path arrowok="t" o:connecttype="custom" o:connectlocs="2,3455;0,3455;0,3546;2,3546;2,3455" o:connectangles="0,0,0,0,0"/>
                  </v:shape>
                  <v:shape id="Picture 515" o:spid="_x0000_s1539" type="#_x0000_t75" style="position:absolute;left:9334;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Gi5bDAAAA3gAAAA8AAABkcnMvZG93bnJldi54bWxET0trAjEQvhf8D2EEbzXrA21Xo4gg6EGK&#10;2t7Hzbi7upmETdRtf70pCN7m43vOdN6YStyo9qVlBb1uAoI4s7rkXMH3YfX+AcIHZI2VZVLwSx7m&#10;s9bbFFNt77yj2z7kIoawT1FBEYJLpfRZQQZ91zriyJ1sbTBEWOdS13iP4aaS/SQZSYMlx4YCHS0L&#10;yi77q1Hgyi0Phi5sjpefvjt9Hc6Zy/+U6rSbxQREoCa8xE/3Wsf5489kCP/vxBvk7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QaLlsMAAADeAAAADwAAAAAAAAAAAAAAAACf&#10;AgAAZHJzL2Rvd25yZXYueG1sUEsFBgAAAAAEAAQA9wAAAI8DAAAAAA==&#10;">
                    <v:imagedata r:id="rId456" o:title=""/>
                  </v:shape>
                </v:group>
                <v:group id="Group 516" o:spid="_x0000_s1540" style="position:absolute;left:9147;top:3455;width:3;height:91" coordorigin="9147,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gqh8sUAAADeAAAADwAAAGRycy9kb3ducmV2LnhtbERPS2vCQBC+C/6HZQRv&#10;dROL1UZXEWlLD0FQC6W3ITsmwexsyK55/PtuoeBtPr7nbHa9qURLjSstK4hnEQjizOqScwVfl/en&#10;FQjnkTVWlknBQA522/Fog4m2HZ+oPftchBB2CSoovK8TKV1WkEE3szVx4K62MegDbHKpG+xCuKnk&#10;PIpepMGSQ0OBNR0Kym7nu1Hw0WG3f47f2vR2PQw/l8XxO41Jqemk369BeOr9Q/zv/tRh/vI1WsD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oKofLFAAAA3gAA&#10;AA8AAAAAAAAAAAAAAAAAqgIAAGRycy9kb3ducmV2LnhtbFBLBQYAAAAABAAEAPoAAACcAwAAAAA=&#10;">
                  <v:shape id="Freeform 517" o:spid="_x0000_s1541" style="position:absolute;left:9147;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HKeMQA&#10;AADeAAAADwAAAGRycy9kb3ducmV2LnhtbERP22rCQBB9F/yHZQRfRDdK0Zq6irQIRYrYmA8Ys9Mk&#10;mJ2N2a1J/94tCL7N4VxntelMJW7UuNKygukkAkGcWV1yriA97cavIJxH1lhZJgV/5GCz7vdWGGvb&#10;8jfdEp+LEMIuRgWF93UspcsKMugmtiYO3I9tDPoAm1zqBtsQbio5i6K5NFhyaCiwpveCskvyaxSY&#10;ctd+fdSHlxTTY3Ie2X3uk6tSw0G3fQPhqfNP8cP9qcP8xTKaw/874Qa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BynjEAAAA3gAAAA8AAAAAAAAAAAAAAAAAmAIAAGRycy9k&#10;b3ducmV2LnhtbFBLBQYAAAAABAAEAPUAAACJAwAAAAA=&#10;" path="m3,l,,,91r3,l3,e" filled="f" stroked="f">
                    <v:path arrowok="t" o:connecttype="custom" o:connectlocs="3,3455;0,3455;0,3546;3,3546;3,3455" o:connectangles="0,0,0,0,0"/>
                  </v:shape>
                </v:group>
                <v:group id="Group 518" o:spid="_x0000_s1542" style="position:absolute;left:9332;top:3455;width:2;height:91" coordorigin="9332,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aHsUAAADeAAAADwAAAGRycy9kb3ducmV2LnhtbERPS2vCQBC+F/oflil4&#10;000qNZq6ikhbPIjgA6S3ITsmwexsyG6T+O9dQehtPr7nzJe9qURLjSstK4hHEQjizOqScwWn4/dw&#10;CsJ5ZI2VZVJwIwfLxevLHFNtO95Te/C5CCHsUlRQeF+nUrqsIINuZGviwF1sY9AH2ORSN9iFcFPJ&#10;9yiaSIMlh4YCa1oXlF0Pf0bBT4fdahx/tdvrZX37PX7sztuYlBq89atPEJ56/y9+ujc6zE9mUQ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WUmh7FAAAA3gAA&#10;AA8AAAAAAAAAAAAAAAAAqgIAAGRycy9kb3ducmV2LnhtbFBLBQYAAAAABAAEAPoAAACcAwAAAAA=&#10;">
                  <v:shape id="Freeform 519" o:spid="_x0000_s1543" style="position:absolute;left:9332;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w4cIA&#10;AADeAAAADwAAAGRycy9kb3ducmV2LnhtbESPzW7CMAzH75N4h8iTuI2UHaB0BDShIbETnw9gNV5T&#10;0ThVE2h5e3yYxM2W/x8/L9eDb9SdulgHNjCdZKCIy2BrrgxcztuPHFRMyBabwGTgQRHWq9HbEgsb&#10;ej7S/ZQqJSEcCzTgUmoLrWPpyGOchJZYbn+h85hk7SptO+wl3Df6M8tm2mPN0uCwpY2j8nq6eSnR&#10;/XWbH/bT35Trn52j2b5FNGb8Pnx/gUo0pJf4372zgj9fZMIr78gMe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DhwgAAAN4AAAAPAAAAAAAAAAAAAAAAAJgCAABkcnMvZG93&#10;bnJldi54bWxQSwUGAAAAAAQABAD1AAAAhwMAAAAA&#10;" path="m2,l,,,91r2,l2,e" filled="f" stroked="f">
                    <v:path arrowok="t" o:connecttype="custom" o:connectlocs="2,3455;0,3455;0,3546;2,3546;2,3455" o:connectangles="0,0,0,0,0"/>
                  </v:shape>
                </v:group>
                <v:group id="Group 520" o:spid="_x0000_s1544" style="position:absolute;left:9150;top:3455;width:2;height:91" coordorigin="9150,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0er98UAAADeAAAADwAAAGRycy9kb3ducmV2LnhtbERPTWvCQBC9F/oflil4&#10;000qtTW6ikhbPIhgFMTbkB2TYHY2ZLdJ/PeuIPQ2j/c582VvKtFS40rLCuJRBII4s7rkXMHx8DP8&#10;AuE8ssbKMim4kYPl4vVljom2He+pTX0uQgi7BBUU3teJlC4ryKAb2Zo4cBfbGPQBNrnUDXYh3FTy&#10;PYom0mDJoaHAmtYFZdf0zyj47bBbjePvdnu9rG/nw8futI1JqcFbv5qB8NT7f/HTvdFh/uc0msL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tHq/fFAAAA3gAA&#10;AA8AAAAAAAAAAAAAAAAAqgIAAGRycy9kb3ducmV2LnhtbFBLBQYAAAAABAAEAPoAAACcAwAAAAA=&#10;">
                  <v:shape id="Freeform 521" o:spid="_x0000_s1545" style="position:absolute;left:9150;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BqOsQA&#10;AADeAAAADwAAAGRycy9kb3ducmV2LnhtbESPQW/CMAyF75P2HyIjcRtpd4CuI0VoGhI7scF+gNV4&#10;TdXGqZpAu38/HyZxs+X33ue33c2+VzcaYxvYQL7KQBHXwbbcGPi+HJ4KUDEhW+wDk4FfirCrHh+2&#10;WNow8RfdzqlREsKxRAMupaHUOtaOPMZVGIjl9hNGj0nWsdF2xEnCfa+fs2ytPbYsBIcDvTmqu/PV&#10;C0RP3aH4POUfqdDvR0fr04BozHIx719BJZrTXfzvPlp5f/OSSwGpIzPo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gajrEAAAA3gAAAA8AAAAAAAAAAAAAAAAAmAIAAGRycy9k&#10;b3ducmV2LnhtbFBLBQYAAAAABAAEAPUAAACJAwAAAAA=&#10;" path="m2,l,,,91r2,l2,e" filled="f" stroked="f">
                    <v:path arrowok="t" o:connecttype="custom" o:connectlocs="2,3455;0,3455;0,3546;2,3546;2,3455" o:connectangles="0,0,0,0,0"/>
                  </v:shape>
                </v:group>
                <v:group id="Group 522" o:spid="_x0000_s1546" style="position:absolute;left:9330;top:3455;width:3;height:91" coordorigin="933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oMSzFAAAA3gAA&#10;AA8AAAAAAAAAAAAAAAAAqgIAAGRycy9kb3ducmV2LnhtbFBLBQYAAAAABAAEAPoAAACcAwAAAAA=&#10;">
                  <v:shape id="Freeform 523" o:spid="_x0000_s1547" style="position:absolute;left:933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NapsUA&#10;AADeAAAADwAAAGRycy9kb3ducmV2LnhtbERP22rCQBB9L/gPywi+SN0oRdvUTSiKUERKTfMB0+w0&#10;Cc3OptnVxL93BaFvczjXWaeDacSZOldbVjCfRSCIC6trLhXkX7vHZxDOI2tsLJOCCzlIk9HDGmNt&#10;ez7SOfOlCCHsYlRQed/GUrqiIoNuZlviwP3YzqAPsCul7rAP4aaRiyhaSoM1h4YKW9pUVPxmJ6PA&#10;1Lv+sG0/nnLMP7Pvqd2XPvtTajIe3l5BeBr8v/juftdh/uplvoDbO+EGm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Y1qmxQAAAN4AAAAPAAAAAAAAAAAAAAAAAJgCAABkcnMv&#10;ZG93bnJldi54bWxQSwUGAAAAAAQABAD1AAAAigMAAAAA&#10;" path="m2,l,,,91r2,l2,e" filled="f" stroked="f">
                    <v:path arrowok="t" o:connecttype="custom" o:connectlocs="2,3455;0,3455;0,3546;2,3546;2,3455" o:connectangles="0,0,0,0,0"/>
                  </v:shape>
                </v:group>
                <v:group id="Group 524" o:spid="_x0000_s1548" style="position:absolute;left:9152;top:3455;width:3;height:91" coordorigin="9152,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3YKwMUAAADeAAAADwAAAGRycy9kb3ducmV2LnhtbERPTWvCQBC9F/wPywje&#10;dBPFaqOriKh4kEK1UHobsmMSzM6G7JrEf+8WhN7m8T5nue5MKRqqXWFZQTyKQBCnVhecKfi+7Idz&#10;EM4jaywtk4IHOVivem9LTLRt+Yuas89ECGGXoILc+yqR0qU5GXQjWxEH7mprgz7AOpO6xjaEm1KO&#10;o+hdGiw4NORY0Tan9Ha+GwWHFtvNJN41p9t1+/i9TD9/TjEpNeh3mwUIT53/F7/cRx3mzz7iC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92CsDFAAAA3gAA&#10;AA8AAAAAAAAAAAAAAAAAqgIAAGRycy9kb3ducmV2LnhtbFBLBQYAAAAABAAEAPoAAACcAwAAAAA=&#10;">
                  <v:shape id="Freeform 525" o:spid="_x0000_s1549" style="position:absolute;left:9152;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ZnScUA&#10;AADeAAAADwAAAGRycy9kb3ducmV2LnhtbERP22rCQBB9F/yHZYS+FN1YxEvqJpQWoUgRjfmAaXaa&#10;hGZn0+zWxL/vCgXf5nCus00H04gLda62rGA+i0AQF1bXXCrIz7vpGoTzyBoby6TgSg7SZDzaYqxt&#10;zye6ZL4UIYRdjAoq79tYSldUZNDNbEscuC/bGfQBdqXUHfYh3DTyKYqW0mDNoaHCll4rKr6zX6PA&#10;1Lv+4609LHLMj9nno92XPvtR6mEyvDyD8DT4u/jf/a7D/NVmvoDbO+EGm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xmdJxQAAAN4AAAAPAAAAAAAAAAAAAAAAAJgCAABkcnMv&#10;ZG93bnJldi54bWxQSwUGAAAAAAQABAD1AAAAigMAAAAA&#10;" path="m3,l,,,91r3,l3,e" filled="f" stroked="f">
                    <v:path arrowok="t" o:connecttype="custom" o:connectlocs="3,3455;0,3455;0,3546;3,3546;3,3455" o:connectangles="0,0,0,0,0"/>
                  </v:shape>
                </v:group>
                <v:group id="Group 526" o:spid="_x0000_s1550" style="position:absolute;left:9328;top:3455;width:2;height:91" coordorigin="9328,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9M3L8UAAADeAAAADwAAAGRycy9kb3ducmV2LnhtbERPTWvCQBC9F/oflin0&#10;pptUtDV1FREVD1JoFMTbkB2TYHY2ZLdJ/PeuIPQ2j/c5s0VvKtFS40rLCuJhBII4s7rkXMHxsBl8&#10;gXAeWWNlmRTcyMFi/voyw0Tbjn+pTX0uQgi7BBUU3teJlC4ryKAb2po4cBfbGPQBNrnUDXYh3FTy&#10;I4om0mDJoaHAmlYFZdf0zyjYdtgtR/G63V8vq9v5MP457WNS6v2tX36D8NT7f/HTvdNh/uc0HsP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TNy/FAAAA3gAA&#10;AA8AAAAAAAAAAAAAAAAAqgIAAGRycy9kb3ducmV2LnhtbFBLBQYAAAAABAAEAPoAAACcAwAAAAA=&#10;">
                  <v:shape id="Freeform 527" o:spid="_x0000_s1551" style="position:absolute;left:9328;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VX1cUA&#10;AADeAAAADwAAAGRycy9kb3ducmV2LnhtbESPwWrDMBBE74X8g9hAbo3sHlzXiRJKiME9uU3zAYu1&#10;tUyslbFU2/n7qlDobZeZnTe7Py62FxONvnOsIN0mIIgbpztuFVw/y8cchA/IGnvHpOBOHo6H1cMe&#10;C+1m/qDpEloRQ9gXqMCEMBRS+saQRb91A3HUvtxoMcR1bKUecY7htpdPSZJJix1HgsGBToaa2+Xb&#10;Roicb2X+XqdvIZfnylBWD4hKbdbL6w5EoCX8m/+uKx3rP7+kGfy+E2e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hVfVxQAAAN4AAAAPAAAAAAAAAAAAAAAAAJgCAABkcnMv&#10;ZG93bnJldi54bWxQSwUGAAAAAAQABAD1AAAAigMAAAAA&#10;" path="m2,l,,,91r2,l2,e" filled="f" stroked="f">
                    <v:path arrowok="t" o:connecttype="custom" o:connectlocs="2,3455;0,3455;0,3546;2,3546;2,3455" o:connectangles="0,0,0,0,0"/>
                  </v:shape>
                  <v:shape id="Picture 528" o:spid="_x0000_s1552" type="#_x0000_t75" style="position:absolute;left:9155;top:3455;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umqbFAAAA3gAAAA8AAABkcnMvZG93bnJldi54bWxET0trwkAQvgv9D8sUetNNPKiNbkSqhZws&#10;TSt6HLKTB83OhuwaY399t1DobT6+52y2o2nFQL1rLCuIZxEI4sLqhisFnx+v0xUI55E1tpZJwZ0c&#10;bNOHyQYTbW/8TkPuKxFC2CWooPa+S6R0RU0G3cx2xIErbW/QB9hXUvd4C+GmlfMoWkiDDYeGGjt6&#10;qan4yq9GQb5wccOn8pBl+93wZi/u+3heKfX0OO7WIDyN/l/85850mL98jpfw+064QaY/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bpqmxQAAAN4AAAAPAAAAAAAAAAAAAAAA&#10;AJ8CAABkcnMvZG93bnJldi54bWxQSwUGAAAAAAQABAD3AAAAkQMAAAAA&#10;">
                    <v:imagedata r:id="rId458" o:title=""/>
                  </v:shape>
                  <v:shape id="Picture 529" o:spid="_x0000_s1553" type="#_x0000_t75" style="position:absolute;left:9325;top:3455;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xDtTHAAAA3gAAAA8AAABkcnMvZG93bnJldi54bWxEj81Ow0AMhO9IvMPKSNzIJhxKSbuJKn6k&#10;nECkIHq0sm4SkfVG2SUNPD0+IPVma8Yzn7fl4gY10xR6zwayJAVF3Hjbc2vgff98swYVIrLFwTMZ&#10;+KEAZXF5scXc+hO/0VzHVkkIhxwNdDGOudah6chhSPxILNrRTw6jrFOr7YQnCXeDvk3TlXbYszR0&#10;ONJDR81X/e0M1KuQ9fxxfKqqx9386g/h9+Vzbcz11bLbgIq0xLP5/7qygn93nwmvvCMz6OI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3xDtTHAAAA3gAAAA8AAAAAAAAAAAAA&#10;AAAAnwIAAGRycy9kb3ducmV2LnhtbFBLBQYAAAAABAAEAPcAAACTAwAAAAA=&#10;">
                    <v:imagedata r:id="rId458" o:title=""/>
                  </v:shape>
                </v:group>
                <v:group id="Group 530" o:spid="_x0000_s1554" style="position:absolute;left:9156;top:3455;width:3;height:91" coordorigin="9156,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49KsUAAADeAAAADwAAAGRycy9kb3ducmV2LnhtbERPTWvCQBC9F/oflil4&#10;000qtTW6ikhbPIhgFMTbkB2TYHY2ZLdJ/PeuIPQ2j/c582VvKtFS40rLCuJRBII4s7rkXMHx8DP8&#10;AuE8ssbKMim4kYPl4vVljom2He+pTX0uQgi7BBUU3teJlC4ryKAb2Zo4cBfbGPQBNrnUDXYh3FTy&#10;PYom0mDJoaHAmtYFZdf0zyj47bBbjePvdnu9rG/nw8futI1JqcFbv5qB8NT7f/HTvdFh/uc0nsL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6ePSrFAAAA3gAA&#10;AA8AAAAAAAAAAAAAAAAAqgIAAGRycy9kb3ducmV2LnhtbFBLBQYAAAAABAAEAPoAAACcAwAAAAA=&#10;">
                  <v:shape id="Freeform 531" o:spid="_x0000_s1555" style="position:absolute;left:9156;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r98gA&#10;AADeAAAADwAAAGRycy9kb3ducmV2LnhtbESP0WrCQBBF3wv+wzKCL6VuFGlr6iqiCFJKaWM+YJqd&#10;JqHZ2ZhdTfz7zkOhbzPMnXvvWW0G16grdaH2bGA2TUARF97WXBrIT4eHZ1AhIltsPJOBGwXYrEd3&#10;K0yt7/mTrlkslZhwSNFAFWObah2KihyGqW+J5fbtO4dR1q7UtsNezF2j50nyqB3WLAkVtrSrqPjJ&#10;Ls6Aqw/92759X+SYf2Rf9/61jNnZmMl42L6AijTEf/Hf99FK/aflXAAE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kav3yAAAAN4AAAAPAAAAAAAAAAAAAAAAAJgCAABk&#10;cnMvZG93bnJldi54bWxQSwUGAAAAAAQABAD1AAAAjQMAAAAA&#10;" path="m3,l,,,91r3,l3,e" filled="f" stroked="f">
                    <v:path arrowok="t" o:connecttype="custom" o:connectlocs="3,3455;0,3455;0,3546;3,3546;3,3455" o:connectangles="0,0,0,0,0"/>
                  </v:shape>
                </v:group>
                <v:group id="Group 532" o:spid="_x0000_s1556" style="position:absolute;left:9323;top:3455;width:2;height:91" coordorigin="9323,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T7kcUAAADeAAAADwAAAGRycy9kb3ducmV2LnhtbERPS2vCQBC+C/6HZQRv&#10;dRPFR6OriKj0IIVqofQ2ZMckmJ0N2TWJ/74rFLzNx/ec1aYzpWiodoVlBfEoAkGcWl1wpuD7cnhb&#10;gHAeWWNpmRQ8yMFm3e+tMNG25S9qzj4TIYRdggpy76tESpfmZNCNbEUcuKutDfoA60zqGtsQbko5&#10;jqKZNFhwaMixol1O6e18NwqOLbbbSbxvTrfr7vF7mX7+nGJSajjotksQnjr/Ev+7P3SYP38fx/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6E+5HFAAAA3gAA&#10;AA8AAAAAAAAAAAAAAAAAqgIAAGRycy9kb3ducmV2LnhtbFBLBQYAAAAABAAEAPoAAACcAwAAAAA=&#10;">
                  <v:shape id="Freeform 533" o:spid="_x0000_s1557" style="position:absolute;left:9323;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Kba8UA&#10;AADeAAAADwAAAGRycy9kb3ducmV2LnhtbESPwWrDMBBE74X+g9hAb7VsH1LXiRJCiSE9pXX6AYu1&#10;sUyslbEU2/37qlDobZeZnTe73S+2FxONvnOsIEtSEMSN0x23Cr4u1XMBwgdkjb1jUvBNHva7x4ct&#10;ltrN/ElTHVoRQ9iXqMCEMJRS+saQRZ+4gThqVzdaDHEdW6lHnGO47WWepmtpseNIMDjQm6HmVt9t&#10;hMj5VhUf5+w9FPJ4MrQ+D4hKPa2WwwZEoCX8m/+uTzrWf3nNc/h9J84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0ptrxQAAAN4AAAAPAAAAAAAAAAAAAAAAAJgCAABkcnMv&#10;ZG93bnJldi54bWxQSwUGAAAAAAQABAD1AAAAigMAAAAA&#10;" path="m2,l,,,91r2,l2,e" filled="f" stroked="f">
                    <v:path arrowok="t" o:connecttype="custom" o:connectlocs="2,3455;0,3455;0,3546;2,3546;2,3455" o:connectangles="0,0,0,0,0"/>
                  </v:shape>
                </v:group>
                <v:group id="Group 534" o:spid="_x0000_s1558" style="position:absolute;left:9159;top:3455;width:2;height:91" coordorigin="915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rAfcUAAADeAAAADwAAAGRycy9kb3ducmV2LnhtbERPTWvCQBC9C/0PyxS8&#10;1U0UbY2uImKlBxEaC+JtyI5JMDsbstsk/vuuUPA2j/c5y3VvKtFS40rLCuJRBII4s7rkXMHP6fPt&#10;A4TzyBory6TgTg7Wq5fBEhNtO/6mNvW5CCHsElRQeF8nUrqsIINuZGviwF1tY9AH2ORSN9iFcFPJ&#10;cRTNpMGSQ0OBNW0Lym7pr1Gw77DbTOJde7hdt/fLaXo8H2JSavjabxYgPPX+Kf53f+kw/30+nsD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EawH3FAAAA3gAA&#10;AA8AAAAAAAAAAAAAAAAAqgIAAGRycy9kb3ducmV2LnhtbFBLBQYAAAAABAAEAPoAAACcAwAAAAA=&#10;">
                  <v:shape id="Freeform 535" o:spid="_x0000_s1559" style="position:absolute;left:915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emhMMA&#10;AADeAAAADwAAAGRycy9kb3ducmV2LnhtbESP0YrCMBBF3wX/IYzgm6aKuLUaRUTBfXLX9QOGZmyK&#10;zaQ00da/NwuCbzPcO/fcWW06W4kHNb50rGAyTkAQ506XXCi4/B1GKQgfkDVWjknBkzxs1v3eCjPt&#10;Wv6lxzkUIoawz1CBCaHOpPS5IYt+7GriqF1dYzHEtSmkbrCN4baS0ySZS4slR4LBmnaG8tv5biNE&#10;trdD+nOafIdU7o+G5qcaUanhoNsuQQTqwsf8vj7qWP9rMZ3B/ztxB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3emhMMAAADeAAAADwAAAAAAAAAAAAAAAACYAgAAZHJzL2Rv&#10;d25yZXYueG1sUEsFBgAAAAAEAAQA9QAAAIgDAAAAAA==&#10;" path="m2,l,,,91r2,l2,e" filled="f" stroked="f">
                    <v:path arrowok="t" o:connecttype="custom" o:connectlocs="2,3455;0,3455;0,3546;2,3546;2,3455" o:connectangles="0,0,0,0,0"/>
                  </v:shape>
                </v:group>
                <v:group id="Group 536" o:spid="_x0000_s1560" style="position:absolute;left:9320;top:3455;width:3;height:91" coordorigin="9320,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b/9ksUAAADeAAAADwAAAGRycy9kb3ducmV2LnhtbERPTWvCQBC9C/0PyxR6&#10;q5so2hpdRcQWDyI0FsTbkB2TYHY2ZLdJ/PeuUPA2j/c5i1VvKtFS40rLCuJhBII4s7rkXMHv8ev9&#10;E4TzyBory6TgRg5Wy5fBAhNtO/6hNvW5CCHsElRQeF8nUrqsIINuaGviwF1sY9AH2ORSN9iFcFPJ&#10;URRNpcGSQ0OBNW0Kyq7pn1Hw3WG3Hsfbdn+9bG7n4+Rw2sek1Ntrv56D8NT7p/jfvdNh/sdsNIH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G//ZLFAAAA3gAA&#10;AA8AAAAAAAAAAAAAAAAAqgIAAGRycy9kb3ducmV2LnhtbFBLBQYAAAAABAAEAPoAAACcAwAAAAA=&#10;">
                  <v:shape id="Freeform 537" o:spid="_x0000_s1561" style="position:absolute;left:9320;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SWGMUA&#10;AADeAAAADwAAAGRycy9kb3ducmV2LnhtbERP22rCQBB9L/gPywh9kbpRxLapmyAWoYiITfMB0+w0&#10;Cc3OxuzWxL93BaFvczjXWaWDacSZOldbVjCbRiCIC6trLhXkX9unFxDOI2tsLJOCCzlIk9HDCmNt&#10;e/6kc+ZLEULYxaig8r6NpXRFRQbd1LbEgfuxnUEfYFdK3WEfwk0j51G0lAZrDg0VtrSpqPjN/owC&#10;U2/7/Xt7WOSYH7Pvid2VPjsp9Tge1m8gPA3+X3x3f+gw//l1voTbO+EGm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NJYYxQAAAN4AAAAPAAAAAAAAAAAAAAAAAJgCAABkcnMv&#10;ZG93bnJldi54bWxQSwUGAAAAAAQABAD1AAAAigMAAAAA&#10;" path="m3,l,,,91r3,l3,e" filled="f" stroked="f">
                    <v:path arrowok="t" o:connecttype="custom" o:connectlocs="3,3455;0,3455;0,3546;3,3546;3,3455" o:connectangles="0,0,0,0,0"/>
                  </v:shape>
                </v:group>
                <v:group id="Group 538" o:spid="_x0000_s1562" style="position:absolute;left:9161;top:3455;width:3;height:91" coordorigin="9161,3455"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HGfsUAAADeAAAADwAAAGRycy9kb3ducmV2LnhtbERPS2vCQBC+F/wPywi9&#10;6SaWVo2uIqKlBxF8gHgbsmMSzM6G7JrEf98tCL3Nx/ec+bIzpWiodoVlBfEwAkGcWl1wpuB82g4m&#10;IJxH1lhaJgVPcrBc9N7mmGjb8oGao89ECGGXoILc+yqR0qU5GXRDWxEH7mZrgz7AOpO6xjaEm1KO&#10;ouhLGiw4NORY0Tqn9H58GAXfLbarj3jT7O639fN6+txfdjEp9d7vVjMQnjr/L365f3SYP56Ox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4hxn7FAAAA3gAA&#10;AA8AAAAAAAAAAAAAAAAAqgIAAGRycy9kb3ducmV2LnhtbFBLBQYAAAAABAAEAPoAAACcAwAAAAA=&#10;">
                  <v:shape id="Freeform 539" o:spid="_x0000_s1563" style="position:absolute;left:9161;top:3455;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n8cgA&#10;AADeAAAADwAAAGRycy9kb3ducmV2LnhtbESP0WrCQBBF3wv+wzKCL6VuFGlr6iqiCFJKaWM+YJqd&#10;JqHZ2ZhdTfz7zkOhbzPcO/eeWW0G16grdaH2bGA2TUARF97WXBrIT4eHZ1AhIltsPJOBGwXYrEd3&#10;K0yt7/mTrlkslYRwSNFAFWObah2KihyGqW+JRfv2ncMoa1dq22Ev4a7R8yR51A5rloYKW9pVVPxk&#10;F2fA1Yf+bd++L3LMP7Kve/9axuxszGQ8bF9ARRriv/nv+mgF/2k5F155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756fxyAAAAN4AAAAPAAAAAAAAAAAAAAAAAJgCAABk&#10;cnMvZG93bnJldi54bWxQSwUGAAAAAAQABAD1AAAAjQMAAAAA&#10;" path="m3,l,,,91r3,l3,e" filled="f" stroked="f">
                    <v:path arrowok="t" o:connecttype="custom" o:connectlocs="3,3455;0,3455;0,3546;3,3546;3,3455" o:connectangles="0,0,0,0,0"/>
                  </v:shape>
                </v:group>
                <v:group id="Group 540" o:spid="_x0000_s1564" style="position:absolute;left:9319;top:3455;width:2;height:91" coordorigin="9319,3455"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PL3l8UAAADeAAAADwAAAGRycy9kb3ducmV2LnhtbERPTWvCQBC9F/oflhF6&#10;000stRpdRaQWDyJUBfE2ZMckmJ0N2TWJ/94VhN7m8T5ntuhMKRqqXWFZQTyIQBCnVhecKTge1v0x&#10;COeRNZaWScGdHCzm728zTLRt+Y+avc9ECGGXoILc+yqR0qU5GXQDWxEH7mJrgz7AOpO6xjaEm1IO&#10;o2gkDRYcGnKsaJVTet3fjILfFtvlZ/zTbK+X1f18+NqdtjEp9dHrllMQnjr/L365NzrM/54MJ/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Dy95fFAAAA3gAA&#10;AA8AAAAAAAAAAAAAAAAAqgIAAGRycy9kb3ducmV2LnhtbFBLBQYAAAAABAAEAPoAAACcAwAAAAA=&#10;">
                  <v:shape id="Freeform 541" o:spid="_x0000_s1565" style="position:absolute;left:9319;top:3455;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U2WsQA&#10;AADeAAAADwAAAGRycy9kb3ducmV2LnhtbESPQW/CMAyF75P4D5GRuI0UkFjXERBCIMGJje0HWI3X&#10;VDRO1QRa/j0+TNrNlt97n99qM/hG3amLdWADs2kGirgMtubKwM/34TUHFROyxSYwGXhQhM169LLC&#10;woaev+h+SZWSEI4FGnAptYXWsXTkMU5DSyy339B5TLJ2lbYd9hLuGz3PsqX2WLMQHLa0c1ReLzcv&#10;EN1fD/nneXZKud4fHS3PLaIxk/Gw/QCVaEj/4j/30cr7b+8LKSB1ZAa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VNlrEAAAA3gAAAA8AAAAAAAAAAAAAAAAAmAIAAGRycy9k&#10;b3ducmV2LnhtbFBLBQYAAAAABAAEAPUAAACJAwAAAAA=&#10;" path="m1,l,,,91r1,l1,e" filled="f" stroked="f">
                    <v:path arrowok="t" o:connecttype="custom" o:connectlocs="1,3455;0,3455;0,3546;1,3546;1,3455" o:connectangles="0,0,0,0,0"/>
                  </v:shape>
                  <v:shape id="Picture 542" o:spid="_x0000_s1566" type="#_x0000_t75" style="position:absolute;left:9164;top:3455;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7A6jEAAAA3gAAAA8AAABkcnMvZG93bnJldi54bWxET99rwjAQfh/sfwg32JumWphbNYoIA8Ep&#10;WBVfj+Zsis2lNLHW/34ZCHu7j+/nzRa9rUVHra8cKxgNExDEhdMVlwqOh+/BJwgfkDXWjknBgzws&#10;5q8vM8y0u/OeujyUIoawz1CBCaHJpPSFIYt+6BriyF1cazFE2JZSt3iP4baW4yT5kBYrjg0GG1oZ&#10;Kq75zSpIT5efbZ2uD8fUdOUGz7dtvtwp9f7WL6cgAvXhX/x0r3WcP/lKR/D3TrxBz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7A6jEAAAA3gAAAA8AAAAAAAAAAAAAAAAA&#10;nwIAAGRycy9kb3ducmV2LnhtbFBLBQYAAAAABAAEAPcAAACQAwAAAAA=&#10;">
                    <v:imagedata r:id="rId460" o:title=""/>
                  </v:shape>
                  <v:shape id="Picture 543" o:spid="_x0000_s1567" type="#_x0000_t75" style="position:absolute;left:9166;top:3455;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EOj3HAAAA3gAAAA8AAABkcnMvZG93bnJldi54bWxET0trwkAQvhf8D8sIvdVNbWk1dRURCqVK&#10;6+tgb9PsJBvMzobsNkZ/fVco9DYf33Mms85WoqXGl44V3A8SEMSZ0yUXCva717sRCB+QNVaOScGZ&#10;PMymvZsJptqdeEPtNhQihrBPUYEJoU6l9Jkhi37gauLI5a6xGCJsCqkbPMVwW8lhkjxJiyXHBoM1&#10;LQxlx+2PVSCXX4eWHj9W75vPfPFt1hfKw0Wp2343fwERqAv/4j/3m47zn8cPQ7i+E2+Q0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kEOj3HAAAA3gAAAA8AAAAAAAAAAAAA&#10;AAAAnwIAAGRycy9kb3ducmV2LnhtbFBLBQYAAAAABAAEAPcAAACTAwAAAAA=&#10;">
                    <v:imagedata r:id="rId461" o:title=""/>
                  </v:shape>
                  <v:shape id="Picture 544" o:spid="_x0000_s1568" type="#_x0000_t75" style="position:absolute;left:9168;top:3455;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4xkLEAAAA3gAAAA8AAABkcnMvZG93bnJldi54bWxET0trwkAQvgv9D8sIvekmhvpIXUORlgoF&#10;wbQXb0N2mgSzs0t21fjvu0LB23x8z1kXg+nEhXrfWlaQThMQxJXVLdcKfr4/JksQPiBr7CyTght5&#10;KDZPozXm2l75QJcy1CKGsM9RQROCy6X0VUMG/dQ64sj92t5giLCvpe7xGsNNJ2dJMpcGW44NDTra&#10;NlSdyrNRcKCbdPuvcuZM6o9Du/x8ty+ZUs/j4e0VRKAhPMT/7p2O8xerLIP7O/EGuf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4xkLEAAAA3gAAAA8AAAAAAAAAAAAAAAAA&#10;nwIAAGRycy9kb3ducmV2LnhtbFBLBQYAAAAABAAEAPcAAACQAwAAAAA=&#10;">
                    <v:imagedata r:id="rId462" o:title=""/>
                  </v:shape>
                  <v:shape id="Picture 545" o:spid="_x0000_s1569" type="#_x0000_t75" style="position:absolute;left:9170;top:3455;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RXjbDAAAA3gAAAA8AAABkcnMvZG93bnJldi54bWxET0uLwjAQvi/4H8II3jT1tatdo4jsoiAs&#10;2PXibWjGtmwzCU3U+u+NIOxtPr7nLFatqcWVGl9ZVjAcJCCIc6srLhQcf7/7MxA+IGusLZOCO3lY&#10;LTtvC0y1vfGBrlkoRAxhn6KCMgSXSunzkgz6gXXEkTvbxmCIsCmkbvAWw00tR0nyLg1WHBtKdLQp&#10;Kf/LLkbBge7S/eyzkTNDf2qr2fbLTsdK9brt+hNEoDb8i1/unY7zP+bjCTzfiTfI5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RFeNsMAAADeAAAADwAAAAAAAAAAAAAAAACf&#10;AgAAZHJzL2Rvd25yZXYueG1sUEsFBgAAAAAEAAQA9wAAAI8DAAAAAA==&#10;">
                    <v:imagedata r:id="rId462" o:title=""/>
                  </v:shape>
                  <v:shape id="Picture 546" o:spid="_x0000_s1570" type="#_x0000_t75" style="position:absolute;left:9173;top:3455;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d+63DAAAA3gAAAA8AAABkcnMvZG93bnJldi54bWxET02LwjAQvQv7H8IseNNURVerUZZFWUEQ&#10;7HrxNjRjW2wmoYla//1GELzN433OYtWaWtyo8ZVlBYN+AoI4t7riQsHxb9ObgvABWWNtmRQ8yMNq&#10;+dFZYKrtnQ90y0IhYgj7FBWUIbhUSp+XZND3rSOO3Nk2BkOETSF1g/cYbmo5TJKJNFhxbCjR0U9J&#10;+SW7GgUHeki332VDZwb+1FbT37Udj5TqfrbfcxCB2vAWv9xbHed/zUZjeL4Tb5D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l37rcMAAADeAAAADwAAAAAAAAAAAAAAAACf&#10;AgAAZHJzL2Rvd25yZXYueG1sUEsFBgAAAAAEAAQA9wAAAI8DAAAAAA==&#10;">
                    <v:imagedata r:id="rId462" o:title=""/>
                  </v:shape>
                  <v:shape id="Picture 547" o:spid="_x0000_s1571" type="#_x0000_t75" style="position:absolute;left:9175;top:3455;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PZdrEAAAA3gAAAA8AAABkcnMvZG93bnJldi54bWxET8lqwzAQvRfyD2ICvTVyYrI5UUIILSkU&#10;AnF66W2wprapNRKW6uXvq0Kht3m8dfbHwTSio9bXlhXMZwkI4sLqmksF7/eXpw0IH5A1NpZJwUge&#10;jofJwx4zbXu+UZeHUsQQ9hkqqEJwmZS+qMign1lHHLlP2xoMEbal1C32Mdw0cpEkK2mw5thQoaNz&#10;RcVX/m0U3GiU7vqWL5yZ+4+h3lye7TJV6nE6nHYgAg3hX/znftVx/nqbruD3nXiDPP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6PZdrEAAAA3gAAAA8AAAAAAAAAAAAAAAAA&#10;nwIAAGRycy9kb3ducmV2LnhtbFBLBQYAAAAABAAEAPcAAACQAwAAAAA=&#10;">
                    <v:imagedata r:id="rId462" o:title=""/>
                  </v:shape>
                  <v:shape id="Picture 548" o:spid="_x0000_s1572" type="#_x0000_t75" style="position:absolute;left:9178;top:3455;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X8a/FAAAA3gAAAA8AAABkcnMvZG93bnJldi54bWxET0tLAzEQvgv+hzCCN5tVwW3XpkVEsUfd&#10;lj5uw2bcXU0maxK3a399UxB6m4/vOdP5YI3oyYfWsYLbUQaCuHK65VrBavl6MwYRIrJG45gU/FGA&#10;+ezyYoqFdnv+oL6MtUghHApU0MTYFVKGqiGLYeQ64sR9Om8xJuhrqT3uU7g18i7LHqTFllNDgx09&#10;N1R9l79WQb99rxdYmp1bvx02PxPjs5evXKnrq+HpEUSkIZ7F/+6FTvPzyX0Op3fSDXJ2B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F/GvxQAAAN4AAAAPAAAAAAAAAAAAAAAA&#10;AJ8CAABkcnMvZG93bnJldi54bWxQSwUGAAAAAAQABAD3AAAAkQMAAAAA&#10;">
                    <v:imagedata r:id="rId463" o:title=""/>
                  </v:shape>
                  <v:shape id="Picture 549" o:spid="_x0000_s1573" type="#_x0000_t75" style="position:absolute;left:9179;top:3455;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IZd3HAAAA3gAAAA8AAABkcnMvZG93bnJldi54bWxEj0FPwzAMhe9I+w+RJ3FjKSAxVpZNEwKx&#10;IxQE281qTFuWOCUJXeHX4wMSN1vv+b3Py/XonRoopi6wgfNZAYq4DrbjxsDL8/3ZNaiUkS26wGTg&#10;mxKsV5OTJZY2HPmJhio3SkI4lWigzbkvtU51Sx7TLPTEor2H6DHLGhttIx4l3Dt9URRX2mPH0tBi&#10;T7ct1YfqyxsYdo/NFiu3D68PP2+fCxeLu4+5MafTcXMDKtOY/81/11sr+PPFpfDKOzKDXv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mIZd3HAAAA3gAAAA8AAAAAAAAAAAAA&#10;AAAAnwIAAGRycy9kb3ducmV2LnhtbFBLBQYAAAAABAAEAPcAAACTAwAAAAA=&#10;">
                    <v:imagedata r:id="rId463" o:title=""/>
                  </v:shape>
                  <v:shape id="Picture 550" o:spid="_x0000_s1574" type="#_x0000_t75" style="position:absolute;left:9182;top:3455;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EwEbFAAAA3gAAAA8AAABkcnMvZG93bnJldi54bWxET99LwzAQfhf2P4Qb+ObSKTjbLRtDFPeo&#10;VTZ9O5pb2y251CR21b9+EQTf7uP7eYvVYI3oyYfWsYLpJANBXDndcq3g7fXx6g5EiMgajWNS8E0B&#10;VsvRxQIL7U78Qn0Za5FCOBSooImxK6QMVUMWw8R1xInbO28xJuhrqT2eUrg18jrLbqXFllNDgx3d&#10;N1Qdyy+roH9/rjdYmg+3ffrZfebGZw+HmVKX42E9BxFpiP/iP/dGp/mz/CaH33fSDXJ5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xMBGxQAAAN4AAAAPAAAAAAAAAAAAAAAA&#10;AJ8CAABkcnMvZG93bnJldi54bWxQSwUGAAAAAAQABAD3AAAAkQMAAAAA&#10;">
                    <v:imagedata r:id="rId463" o:title=""/>
                  </v:shape>
                  <v:shape id="Picture 551" o:spid="_x0000_s1575" type="#_x0000_t75" style="position:absolute;left:9184;top:3455;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GqbHAAAA3gAAAA8AAABkcnMvZG93bnJldi54bWxEj0FPwzAMhe9I+w+RJ3FjKQgxVpZNEwKx&#10;IxQE281qTFuWOCUJXeHX4wMSN1t+fu99y/XonRoopi6wgfNZAYq4DrbjxsDL8/3ZNaiUkS26wGTg&#10;mxKsV5OTJZY2HPmJhio3Skw4lWigzbkvtU51Sx7TLPTEcnsP0WOWNTbaRjyKuXf6oiiutMeOJaHF&#10;nm5bqg/Vlzcw7B6bLVZuH14fft4+Fy4Wdx9zY06n4+YGVKYx/4v/vrdW6s8XlwIgODKDXv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4GqbHAAAA3gAAAA8AAAAAAAAAAAAA&#10;AAAAnwIAAGRycy9kb3ducmV2LnhtbFBLBQYAAAAABAAEAPcAAACTAwAAAAA=&#10;">
                    <v:imagedata r:id="rId463" o:title=""/>
                  </v:shape>
                  <v:shape id="Picture 552" o:spid="_x0000_s1576" type="#_x0000_t75" style="position:absolute;left:9187;top:3455;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7dv/CAAAA3gAAAA8AAABkcnMvZG93bnJldi54bWxET81qAjEQvhf6DmEK3mpWEW23RqmKKPSk&#10;7QMMyXQ3dDNZkri7vr0RhN7m4/ud5XpwjegoROtZwWRcgCDW3liuFPx871/fQMSEbLDxTAquFGG9&#10;en5aYml8zyfqzqkSOYRjiQrqlNpSyqhrchjHviXO3K8PDlOGoZImYJ/DXSOnRTGXDi3nhhpb2tak&#10;/84Xp2C36WW38HutnY2njbbh8DULSo1ehs8PEImG9C9+uI8mz1+8zyZwfyffIF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e3b/wgAAAN4AAAAPAAAAAAAAAAAAAAAAAJ8C&#10;AABkcnMvZG93bnJldi54bWxQSwUGAAAAAAQABAD3AAAAjgMAAAAA&#10;">
                    <v:imagedata r:id="rId464" o:title=""/>
                  </v:shape>
                  <v:shape id="Picture 553" o:spid="_x0000_s1577" type="#_x0000_t75" style="position:absolute;left:9189;top:3455;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4CuXGAAAA3gAAAA8AAABkcnMvZG93bnJldi54bWxET9tqwkAQfRf6D8sU+qabWm1s6ipaEUQE&#10;L7XQxyE7TUKzsyG7TeLfu4LQtzmc60znnSlFQ7UrLCt4HkQgiFOrC84UnD/X/QkI55E1lpZJwYUc&#10;zGcPvSkm2rZ8pObkMxFC2CWoIPe+SqR0aU4G3cBWxIH7sbVBH2CdSV1jG8JNKYdR9CoNFhwacqzo&#10;I6f09/RnFHzFy805jvZps/3e0ovcHcarS6vU02O3eAfhqfP/4rt7o8P8+G00hNs74QY5u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ngK5cYAAADeAAAADwAAAAAAAAAAAAAA&#10;AACfAgAAZHJzL2Rvd25yZXYueG1sUEsFBgAAAAAEAAQA9wAAAJIDAAAAAA==&#10;">
                    <v:imagedata r:id="rId465" o:title=""/>
                  </v:shape>
                  <v:shape id="Picture 554" o:spid="_x0000_s1578" type="#_x0000_t75" style="position:absolute;left:9191;top:3455;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0r37FAAAA3gAAAA8AAABkcnMvZG93bnJldi54bWxET9tqwkAQfRf6D8sUfNNNqzaaukqtFEQK&#10;3sHHITtNQrOzIbtN4t93C0Lf5nCuM192phQN1a6wrOBpGIEgTq0uOFNwPn0MpiCcR9ZYWiYFN3Kw&#10;XDz05pho2/KBmqPPRAhhl6CC3PsqkdKlORl0Q1sRB+7L1gZ9gHUmdY1tCDelfI6iF2mw4NCQY0Xv&#10;OaXfxx+j4BKvNuc42qXN9rqlkfzcT9a3Vqn+Y/f2CsJT5//Fd/dGh/nxbDyCv3fCDXLx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NK9+xQAAAN4AAAAPAAAAAAAAAAAAAAAA&#10;AJ8CAABkcnMvZG93bnJldi54bWxQSwUGAAAAAAQABAD3AAAAkQMAAAAA&#10;">
                    <v:imagedata r:id="rId465" o:title=""/>
                  </v:shape>
                  <v:shape id="Picture 555" o:spid="_x0000_s1579" type="#_x0000_t75" style="position:absolute;left:9193;top:3455;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dNwrGAAAA3gAAAA8AAABkcnMvZG93bnJldi54bWxET9tqwkAQfS/0H5Yp+FY3tdrY1FWsIogI&#10;Xmqhj0N2moRmZ0N2TeLfu4LQtzmc60xmnSlFQ7UrLCt46UcgiFOrC84UnL5Wz2MQziNrLC2Tggs5&#10;mE0fHyaYaNvygZqjz0QIYZeggtz7KpHSpTkZdH1bEQfu19YGfYB1JnWNbQg3pRxE0Zs0WHBoyLGi&#10;RU7p3/FsFHzHn+tTHO3SZvOzoVe53Y+Wl1ap3lM3/wDhqfP/4rt7rcP8+H04hNs74QY5v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03CsYAAADeAAAADwAAAAAAAAAAAAAA&#10;AACfAgAAZHJzL2Rvd25yZXYueG1sUEsFBgAAAAAEAAQA9wAAAJIDAAAAAA==&#10;">
                    <v:imagedata r:id="rId465" o:title=""/>
                  </v:shape>
                  <v:shape id="Picture 556" o:spid="_x0000_s1580" type="#_x0000_t75" style="position:absolute;left:9196;top:3455;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2d7pHFAAAA3gAAAA8AAABkcnMvZG93bnJldi54bWxET01rwkAQvQv9D8sI3nRjjbWmWUUKYg96&#10;MO0hxyE7JqHZ2ZDdmthf3y0I3ubxPifdDqYRV+pcbVnBfBaBIC6srrlU8PW5n76CcB5ZY2OZFNzI&#10;wXbzNEox0bbnM10zX4oQwi5BBZX3bSKlKyoy6Ga2JQ7cxXYGfYBdKXWHfQg3jXyOohdpsObQUGFL&#10;7xUV39mPUXDi+Ficf1f9LjMLR87kh0WcKzUZD7s3EJ4G/xDf3R86zF+t4yX8vxNukJ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ne6RxQAAAN4AAAAPAAAAAAAAAAAAAAAA&#10;AJ8CAABkcnMvZG93bnJldi54bWxQSwUGAAAAAAQABAD3AAAAkQMAAAAA&#10;">
                    <v:imagedata r:id="rId466" o:title=""/>
                  </v:shape>
                  <v:shape id="Picture 557" o:spid="_x0000_s1581" type="#_x0000_t75" style="position:absolute;left:9198;top:3455;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hdzvGAAAA3gAAAA8AAABkcnMvZG93bnJldi54bWxET01rwkAQvRf8D8sUeim6USRNo6uIRZBe&#10;ilFKexuyYxKanY3ZNUn/vSsUepvH+5zlejC16Kh1lWUF00kEgji3uuJCwem4GycgnEfWWFsmBb/k&#10;YL0aPSwx1bbnA3WZL0QIYZeigtL7JpXS5SUZdBPbEAfubFuDPsC2kLrFPoSbWs6iKJYGKw4NJTa0&#10;LSn/ya5Ggfu6SD87xRl+f76/bZL9c/KRXJV6ehw2CxCeBv8v/nPvdZj/8jqP4f5OuEG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F3O8YAAADeAAAADwAAAAAAAAAAAAAA&#10;AACfAgAAZHJzL2Rvd25yZXYueG1sUEsFBgAAAAAEAAQA9wAAAJIDAAAAAA==&#10;">
                    <v:imagedata r:id="rId467" o:title=""/>
                  </v:shape>
                  <v:shape id="Picture 558" o:spid="_x0000_s1582" type="#_x0000_t75" style="position:absolute;left:9200;top:3455;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t0qDGAAAA3gAAAA8AAABkcnMvZG93bnJldi54bWxET01rwkAQvQv9D8sUepG6qYhJU1eRFkG8&#10;iKmIvQ3ZaRKanU2zaxL/fbcgeJvH+5zFajC16Kh1lWUFL5MIBHFudcWFguPn5jkB4TyyxtoyKbiS&#10;g9XyYbTAVNueD9RlvhAhhF2KCkrvm1RKl5dk0E1sQxy4b9sa9AG2hdQt9iHc1HIaRXNpsOLQUGJD&#10;7yXlP9nFKHDnX+mnx3mGX6fdxzrZjpN9clHq6XFYv4HwNPi7+Obe6jA/fp3F8P9OuEEu/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u3SoMYAAADeAAAADwAAAAAAAAAAAAAA&#10;AACfAgAAZHJzL2Rvd25yZXYueG1sUEsFBgAAAAAEAAQA9wAAAJIDAAAAAA==&#10;">
                    <v:imagedata r:id="rId467" o:title=""/>
                  </v:shape>
                  <v:shape id="Picture 559" o:spid="_x0000_s1583" type="#_x0000_t75" style="position:absolute;left:9202;top:3455;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yRtLIAAAA3gAAAA8AAABkcnMvZG93bnJldi54bWxEj0FrwkAQhe9C/8MyBS9SN5ViY+oqUimI&#10;l9JURG9DdpqEZmfT7Krx33cOgrcZ3pv3vpkve9eoM3Wh9mzgeZyAIi68rbk0sPv+eEpBhYhssfFM&#10;Bq4UYLl4GMwxs/7CX3TOY6kkhEOGBqoY20zrUFTkMIx9Syzaj+8cRlm7UtsOLxLuGj1Jkql2WLM0&#10;VNjSe0XFb35yBsLhT8fJbprjcb9dr9LNKP1MT8YMH/vVG6hIfbybb9cbK/ivsxfhlXdkBr34B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3ckbSyAAAAN4AAAAPAAAAAAAAAAAA&#10;AAAAAJ8CAABkcnMvZG93bnJldi54bWxQSwUGAAAAAAQABAD3AAAAlAMAAAAA&#10;">
                    <v:imagedata r:id="rId467" o:title=""/>
                  </v:shape>
                  <v:shape id="Picture 560" o:spid="_x0000_s1584" type="#_x0000_t75" style="position:absolute;left:9205;top:3455;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nLRbEAAAA3gAAAA8AAABkcnMvZG93bnJldi54bWxET01rwkAQvRf8D8sIXopuFKkaXUUKYi89&#10;1Cp4HLJjEs3OpNnVpP++Wyj0No/3OatN5yr1oMaXwgbGowQUcSa25NzA8XM3nIPyAdliJUwGvsnD&#10;Zt17WmFqpeUPehxCrmII+xQNFCHUqdY+K8ihH0lNHLmLNA5DhE2ubYNtDHeVniTJi3ZYcmwosKbX&#10;grLb4e4MdHK917N9fh0/f12qqbTyfsKzMYN+t12CCtSFf/Gf+83G+bPFdAG/78Qb9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onLRbEAAAA3gAAAA8AAAAAAAAAAAAAAAAA&#10;nwIAAGRycy9kb3ducmV2LnhtbFBLBQYAAAAABAAEAPcAAACQAwAAAAA=&#10;">
                    <v:imagedata r:id="rId500" o:title=""/>
                  </v:shape>
                  <v:shape id="Picture 561" o:spid="_x0000_s1585" type="#_x0000_t75" style="position:absolute;left:9207;top:3455;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EElbIAAAA3gAAAA8AAABkcnMvZG93bnJldi54bWxEj0FPwkAQhe8k/ofNmHAxsoWAaGUhxsTo&#10;hYOoicdJd2iL3ZnaXWj5987BhNtM5s1771tthtCYE3WxFnYwnWRgiAvxNZcOPj9ebu/BxITssREm&#10;B2eKsFlfjVaYe+n5nU67VBo14ZijgyqlNrc2FhUFjBNpifW2ly5g0rUrre+wV/PQ2FmW3dmANWtC&#10;hS09V1T87I7BwSCHY7t8LQ/Tm999M5detl/47dz4enh6BJNoSBfx//eb1/rLh4UCKI7OYN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BJWyAAAAN4AAAAPAAAAAAAAAAAA&#10;AAAAAJ8CAABkcnMvZG93bnJldi54bWxQSwUGAAAAAAQABAD3AAAAlAMAAAAA&#10;">
                    <v:imagedata r:id="rId500" o:title=""/>
                  </v:shape>
                  <v:shape id="Picture 562" o:spid="_x0000_s1586" type="#_x0000_t75" style="position:absolute;left:9210;top:3455;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ZHXnFAAAA3gAAAA8AAABkcnMvZG93bnJldi54bWxET99rwjAQfh/sfwg32IvM1IFbV40yFEUU&#10;htbBXo/mbMqaS2lSrf+9GQh7u4/v503nva3FmVpfOVYwGiYgiAunKy4VfB9XLykIH5A11o5JwZU8&#10;zGePD1PMtLvwgc55KEUMYZ+hAhNCk0npC0MW/dA1xJE7udZiiLAtpW7xEsNtLV+T5E1arDg2GGxo&#10;Yaj4zTurYFPIwY7r9XG7TFM2nf76MftOqeen/nMCIlAf/sV390bH+e8f4xH8vRNvkL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mR15xQAAAN4AAAAPAAAAAAAAAAAAAAAA&#10;AJ8CAABkcnMvZG93bnJldi54bWxQSwUGAAAAAAQABAD3AAAAkQMAAAAA&#10;">
                    <v:imagedata r:id="rId468" o:title=""/>
                  </v:shape>
                  <v:shape id="Picture 563" o:spid="_x0000_s1587" type="#_x0000_t75" style="position:absolute;left:9211;top:3455;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Lgw7FAAAA3gAAAA8AAABkcnMvZG93bnJldi54bWxET99rwjAQfh/sfwg32IvMVMGtq0YZDkUU&#10;htbBXo/mbMqaS2lSrf+9GQh7u4/v580Wva3FmVpfOVYwGiYgiAunKy4VfB9XLykIH5A11o5JwZU8&#10;LOaPDzPMtLvwgc55KEUMYZ+hAhNCk0npC0MW/dA1xJE7udZiiLAtpW7xEsNtLcdJ8iotVhwbDDa0&#10;NFT85p1VsCnkYMf1+rj9TFM2nf76MftOqeen/mMKIlAf/sV390bH+W/vkzH8vRNvk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S4MOxQAAAN4AAAAPAAAAAAAAAAAAAAAA&#10;AJ8CAABkcnMvZG93bnJldi54bWxQSwUGAAAAAAQABAD3AAAAkQMAAAAA&#10;">
                    <v:imagedata r:id="rId468" o:title=""/>
                  </v:shape>
                  <v:shape id="Picture 564" o:spid="_x0000_s1588" type="#_x0000_t75" style="position:absolute;left:9214;top:3455;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HJpXFAAAA3gAAAA8AAABkcnMvZG93bnJldi54bWxET99rwjAQfh/4P4QTfBkz1aHrqlHGxCEK&#10;Y9PBXo/mbIrNpTSp1v/eCIO93cf38+bLzlbiTI0vHSsYDRMQxLnTJRcKfg7rpxSED8gaK8ek4Eoe&#10;lovewxwz7S78Ted9KEQMYZ+hAhNCnUnpc0MW/dDVxJE7usZiiLAppG7wEsNtJcdJMpUWS44NBmt6&#10;N5Sf9q1VsMnl446rj8N2laZsWv35a75apQb97m0GIlAX/sV/7o2O819eJ89wfyfeIB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ByaVxQAAAN4AAAAPAAAAAAAAAAAAAAAA&#10;AJ8CAABkcnMvZG93bnJldi54bWxQSwUGAAAAAAQABAD3AAAAkQMAAAAA&#10;">
                    <v:imagedata r:id="rId468" o:title=""/>
                  </v:shape>
                  <v:shape id="Picture 565" o:spid="_x0000_s1589" type="#_x0000_t75" style="position:absolute;left:9216;top:3455;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LTgXHAAAA3gAAAA8AAABkcnMvZG93bnJldi54bWxET01PAjEQvZv4H5ox8UKk6wqKC4UYDYFw&#10;MBH14G3YjtvV7bRpK6z/3pKQeJuX9zmzRW87sacQW8cKrocFCOLa6ZYbBW+vy6sJiJiQNXaOScEv&#10;RVjMz89mWGl34Bfab1MjcgjHChWYlHwlZawNWYxD54kz9+mCxZRhaKQOeMjhtpNlUdxKiy3nBoOe&#10;Hg3V39sfq6Bchd2zGflytfHpZvDx/jUJ+kmpy4v+YQoiUZ/+xSf3Wuf5d/fjERzfyTfI+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NLTgXHAAAA3gAAAA8AAAAAAAAAAAAA&#10;AAAAnwIAAGRycy9kb3ducmV2LnhtbFBLBQYAAAAABAAEAPcAAACTAwAAAAA=&#10;">
                    <v:imagedata r:id="rId469" o:title=""/>
                  </v:shape>
                  <v:shape id="Picture 566" o:spid="_x0000_s1590" type="#_x0000_t75" style="position:absolute;left:9219;top:3455;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tdj3FAAAA3gAAAA8AAABkcnMvZG93bnJldi54bWxET81qwkAQvhf6DssUvOnGYto0zSpREKUe&#10;Qk0fYMhOk9DsbMiuGn36bkHobT6+38lWo+nEmQbXWlYwn0UgiCurW64VfJXbaQLCeWSNnWVScCUH&#10;q+XjQ4apthf+pPPR1yKEsEtRQeN9n0rpqoYMupntiQP3bQeDPsChlnrASwg3nXyOohdpsOXQ0GBP&#10;m4aqn+PJKGir4mOt4/w0L3YHXS7yZD/eEqUmT2P+DsLT6P/Fd/deh/mvb3EMf++EG+Ty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bXY9xQAAAN4AAAAPAAAAAAAAAAAAAAAA&#10;AJ8CAABkcnMvZG93bnJldi54bWxQSwUGAAAAAAQABAD3AAAAkQMAAAAA&#10;">
                    <v:imagedata r:id="rId470" o:title=""/>
                  </v:shape>
                  <v:shape id="Picture 567" o:spid="_x0000_s1591" type="#_x0000_t75" style="position:absolute;left:9221;top:3455;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6ErEAAAA3gAAAA8AAABkcnMvZG93bnJldi54bWxET9uKwjAQfRf2H8Is+Kapi5dajdIVRFkf&#10;ZHU/YGjGtthMShO1+vVmQfBtDuc682VrKnGlxpWWFQz6EQjizOqScwV/x3UvBuE8ssbKMim4k4Pl&#10;4qMzx0TbG//S9eBzEULYJaig8L5OpHRZQQZd39bEgTvZxqAPsMmlbvAWwk0lv6JoLA2WHBoKrGlV&#10;UHY+XIyCMtv/fOtRehnsNzt9HKbxtn3ESnU/23QGwlPr3+KXe6vD/Ml0NIb/d8INcvEE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6ErEAAAA3gAAAA8AAAAAAAAAAAAAAAAA&#10;nwIAAGRycy9kb3ducmV2LnhtbFBLBQYAAAAABAAEAPcAAACQAwAAAAA=&#10;">
                    <v:imagedata r:id="rId470" o:title=""/>
                  </v:shape>
                  <v:shape id="Picture 568" o:spid="_x0000_s1592" type="#_x0000_t75" style="position:absolute;left:9222;top:3455;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zTdHEAAAA3gAAAA8AAABkcnMvZG93bnJldi54bWxET9uKwjAQfRf2H8Is+Kapi5dajdIVRFkf&#10;ZHU/YGjGtthMShO1+vVmQfBtDuc682VrKnGlxpWWFQz6EQjizOqScwV/x3UvBuE8ssbKMim4k4Pl&#10;4qMzx0TbG//S9eBzEULYJaig8L5OpHRZQQZd39bEgTvZxqAPsMmlbvAWwk0lv6JoLA2WHBoKrGlV&#10;UHY+XIyCMtv/fOtRehnsNzt9HKbxtn3ESnU/23QGwlPr3+KXe6vD/Ml0NIH/d8INcvEE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zTdHEAAAA3gAAAA8AAAAAAAAAAAAAAAAA&#10;nwIAAGRycy9kb3ducmV2LnhtbFBLBQYAAAAABAAEAPcAAACQAwAAAAA=&#10;">
                    <v:imagedata r:id="rId470" o:title=""/>
                  </v:shape>
                  <v:shape id="Picture 569" o:spid="_x0000_s1593" type="#_x0000_t75" style="position:absolute;left:9225;top:3455;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LLHIAAAA3gAAAA8AAABkcnMvZG93bnJldi54bWxEj09vwjAMxe9I+w6RJ+0G6SYxoCMgNoaY&#10;xGn8OXCzGrep1jhVk9Hu28+HSbvZes/v/bxcD75RN+piHdjA4yQDRVwEW3Nl4HzajeegYkK22AQm&#10;Az8UYb26Gy0xt6HnT7odU6UkhGOOBlxKba51LBx5jJPQEotWhs5jkrWrtO2wl3Df6Kcse9Yea5YG&#10;hy29OSq+jt/ewP6dXH+4+ks1HDavu/2s5K0ujXm4HzYvoBIN6d/8d/1hBX+2mAqvvCMz6N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f1SyxyAAAAN4AAAAPAAAAAAAAAAAA&#10;AAAAAJ8CAABkcnMvZG93bnJldi54bWxQSwUGAAAAAAQABAD3AAAAlAMAAAAA&#10;">
                    <v:imagedata r:id="rId501" o:title=""/>
                  </v:shape>
                  <v:shape id="Picture 570" o:spid="_x0000_s1594" type="#_x0000_t75" style="position:absolute;left:9227;top:3455;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D4/bFAAAA3gAAAA8AAABkcnMvZG93bnJldi54bWxET01rwkAQvRf8D8sUvNVNBVtNXaWWliri&#10;ISp6HbLTJDY7E7Jbjf/eLRR6m8f7nOm8c7U6U+srYQOPgwQUcS624sLAfvfxMAblA7LFWpgMXMnD&#10;fNa7m2Jq5cIZnbehUDGEfYoGyhCaVGufl+TQD6QhjtyXtA5DhG2hbYuXGO5qPUySJ+2w4thQYkNv&#10;JeXf2x9nYPO+OK4oW/gsF5+c1p8HWcvQmP599/oCKlAX/sV/7qWN858nown8vhNv0L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Q+P2xQAAAN4AAAAPAAAAAAAAAAAAAAAA&#10;AJ8CAABkcnMvZG93bnJldi54bWxQSwUGAAAAAAQABAD3AAAAkQMAAAAA&#10;">
                    <v:imagedata r:id="rId471" o:title=""/>
                  </v:shape>
                  <v:shape id="Picture 571" o:spid="_x0000_s1595" type="#_x0000_t75" style="position:absolute;left:9230;top:3455;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VgNbHAAAA3gAAAA8AAABkcnMvZG93bnJldi54bWxEj0FPwkAQhe8m/ofNmHCTrRwQKwsRAlFC&#10;PBSNXifdsa12Z5ruCuXfMwcTbzOZN++9b74cQmuO1MdG2MHdOANDXIpvuHLw/ra9nYGJCdljK0wO&#10;zhRhubi+mmPu5cQFHQ+pMmrCMUcHdUpdbm0sawoYx9IR6+1L+oBJ176yvseTmofWTrJsagM2rAk1&#10;drSuqfw5/AYHr5vV546KVSxKidn3/vlD9jJxbnQzPD2CSTSkf/Hf94vX+vcPUwVQHJ3BLi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IVgNbHAAAA3gAAAA8AAAAAAAAAAAAA&#10;AAAAnwIAAGRycy9kb3ducmV2LnhtbFBLBQYAAAAABAAEAPcAAACTAwAAAAA=&#10;">
                    <v:imagedata r:id="rId471" o:title=""/>
                  </v:shape>
                  <v:shape id="Picture 572" o:spid="_x0000_s1596" type="#_x0000_t75" style="position:absolute;left:9232;top:3455;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ZJU3EAAAA3gAAAA8AAABkcnMvZG93bnJldi54bWxET0trwkAQvhf6H5YReqsbPfiIrqJiqSI9&#10;REu9DtlpkjY7E7Jbjf++WxB6m4/vOfNl52p1odZXwgYG/QQUcS624sLA++nleQLKB2SLtTAZuJGH&#10;5eLxYY6plStndDmGQsUQ9ikaKENoUq19XpJD35eGOHKf0joMEbaFti1eY7ir9TBJRtphxbGhxIY2&#10;JeXfxx9n4G27Pu8pW/ssF598HV4/5CBDY5563WoGKlAX/sV3987G+ePpaAB/78Qb9O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1ZJU3EAAAA3gAAAA8AAAAAAAAAAAAAAAAA&#10;nwIAAGRycy9kb3ducmV2LnhtbFBLBQYAAAAABAAEAPcAAACQAwAAAAA=&#10;">
                    <v:imagedata r:id="rId471" o:title=""/>
                  </v:shape>
                  <v:shape id="Picture 573" o:spid="_x0000_s1597" type="#_x0000_t75" style="position:absolute;left:9234;top:3455;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LuzrEAAAA3gAAAA8AAABkcnMvZG93bnJldi54bWxET01rwkAQvRf6H5YReqsbc7A1dZUqFivi&#10;Iba01yE7TdJmZ0J21fjvXaHgbR7vc6bz3jXqSJ2vhQ2Mhgko4kJszaWBz4+3x2dQPiBbbITJwJk8&#10;zGf3d1PMrJw4p+M+lCqGsM/QQBVCm2nti4oc+qG0xJH7kc5hiLArte3wFMNdo9MkGWuHNceGClta&#10;VlT87Q/OwG61+N5QvvB5IT753a6/ZCupMQ+D/vUFVKA+3MT/7ncb5z9Nxilc34k36N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2LuzrEAAAA3gAAAA8AAAAAAAAAAAAAAAAA&#10;nwIAAGRycy9kb3ducmV2LnhtbFBLBQYAAAAABAAEAPcAAACQAwAAAAA=&#10;">
                    <v:imagedata r:id="rId471" o:title=""/>
                  </v:shape>
                  <v:shape id="Picture 574" o:spid="_x0000_s1598" type="#_x0000_t75" style="position:absolute;left:9236;top:3455;width: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GFKjCAAAA3gAAAA8AAABkcnMvZG93bnJldi54bWxET82KwjAQvi/4DmEEb2uq4l81igqye9iL&#10;1QcYmrEtbSYlibW+vVlY2Nt8fL+z3femER05X1lWMBknIIhzqysuFNyu588VCB+QNTaWScGLPOx3&#10;g48tpto++UJdFgoRQ9inqKAMoU2l9HlJBv3YtsSRu1tnMEToCqkdPmO4aeQ0SRbSYMWxocSWTiXl&#10;dfYwChpTzY6Pn+vc3LP5V6hdVx9PUqnRsD9sQATqw7/4z/2t4/zlejGD33fiDXL3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RhSowgAAAN4AAAAPAAAAAAAAAAAAAAAAAJ8C&#10;AABkcnMvZG93bnJldi54bWxQSwUGAAAAAAQABAD3AAAAjgMAAAAA&#10;">
                    <v:imagedata r:id="rId502" o:title=""/>
                  </v:shape>
                </v:group>
                <v:group id="Group 575" o:spid="_x0000_s1599" style="position:absolute;left:9239;top:3455;width:5;height:91" coordorigin="9239,3455" coordsize="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nhycUAAADeAAAADwAAAGRycy9kb3ducmV2LnhtbERPTWvCQBC9F/wPywi9&#10;1U20tRpdRURLDyJUhdLbkB2TYHY2ZLdJ/PeuIHibx/uc+bIzpWiodoVlBfEgAkGcWl1wpuB03L5N&#10;QDiPrLG0TAqu5GC56L3MMdG25R9qDj4TIYRdggpy76tESpfmZNANbEUcuLOtDfoA60zqGtsQbko5&#10;jKKxNFhwaMixonVO6eXwbxR8tdiuRvGm2V3O6+vf8WP/u4tJqdd+t5qB8NT5p/jh/tZh/ud0/A7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Z4cnFAAAA3gAA&#10;AA8AAAAAAAAAAAAAAAAAqgIAAGRycy9kb3ducmV2LnhtbFBLBQYAAAAABAAEAPoAAACcAwAAAAA=&#10;">
                  <v:shape id="Freeform 576" o:spid="_x0000_s1600" style="position:absolute;left:9239;top:3455;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UpPcMA&#10;AADeAAAADwAAAGRycy9kb3ducmV2LnhtbERPyW7CMBC9I/EP1iD1BjatSiFgUDek3hDreYiHJEo8&#10;jmIXkr/HSJV6m6e3zmLV2kpcqfGFYw3jkQJBnDpTcKbhsF8PpyB8QDZYOSYNHXlYLfu9BSbG3XhL&#10;113IRAxhn6CGPIQ6kdKnOVn0I1cTR+7iGoshwiaTpsFbDLeVfFZqIi0WHBtyrOkzp7Tc/VoNH+E0&#10;3pzXX6rrji/78lv5qtymWj8N2vc5iEBt+Bf/uX9MnP82m7zC4514g1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UpPcMAAADeAAAADwAAAAAAAAAAAAAAAACYAgAAZHJzL2Rv&#10;d25yZXYueG1sUEsFBgAAAAAEAAQA9QAAAIgDAAAAAA==&#10;" path="m2,l,,,91r2,l2,e" filled="f" stroked="f">
                    <v:path arrowok="t" o:connecttype="custom" o:connectlocs="2,3455;0,3455;0,3546;2,3546;2,3455" o:connectangles="0,0,0,0,0"/>
                  </v:shape>
                  <v:shape id="Freeform 577" o:spid="_x0000_s1601" style="position:absolute;left:9239;top:3455;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e3SsMA&#10;AADeAAAADwAAAGRycy9kb3ducmV2LnhtbERPS2vCQBC+F/wPyxS81V0VYpu6ik/orajV8zQ7TUKy&#10;syG7avLvuwWht/n4njNfdrYWN2p96VjDeKRAEGfOlJxr+DrtX15B+IBssHZMGnrysFwMnuaYGnfn&#10;A92OIRcxhH2KGooQmlRKnxVk0Y9cQxy5H9daDBG2uTQt3mO4reVEqURaLDk2FNjQpqCsOl6thnW4&#10;jD+/91vV9+fpqdopX1eHTOvhc7d6BxGoC//ih/vDxPmztySBv3fi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e3SsMAAADeAAAADwAAAAAAAAAAAAAAAACYAgAAZHJzL2Rv&#10;d25yZXYueG1sUEsFBgAAAAAEAAQA9QAAAIgDAAAAAA==&#10;" path="m4,l2,r,91l4,91,4,e" filled="f" stroked="f">
                    <v:path arrowok="t" o:connecttype="custom" o:connectlocs="4,3455;2,3455;2,3546;4,3546;4,3455" o:connectangles="0,0,0,0,0"/>
                  </v:shape>
                </v:group>
                <v:group id="Group 578" o:spid="_x0000_s1602" style="position:absolute;left:9219;top:3471;width:24;height:2" coordorigin="9219,347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Et/vsUAAADeAAAADwAAAGRycy9kb3ducmV2LnhtbERPS2vCQBC+C/6HZQRv&#10;dRNLfURXEWlLDyL4APE2ZMckmJ0N2TWJ/75bKHibj+85y3VnStFQ7QrLCuJRBII4tbrgTMH59PU2&#10;A+E8ssbSMil4koP1qt9bYqJtywdqjj4TIYRdggpy76tESpfmZNCNbEUcuJutDfoA60zqGtsQbko5&#10;jqKJNFhwaMixom1O6f34MAq+W2w37/Fns7vfts/r6WN/2cWk1HDQbRYgPHX+Jf53/+gwfzqfT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hLf77FAAAA3gAA&#10;AA8AAAAAAAAAAAAAAAAAqgIAAGRycy9kb3ducmV2LnhtbFBLBQYAAAAABAAEAPoAAACcAwAAAAA=&#10;">
                  <v:shape id="Freeform 579" o:spid="_x0000_s1603" style="position:absolute;left:9219;top:347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4BPscA&#10;AADeAAAADwAAAGRycy9kb3ducmV2LnhtbESPT2vDMAzF74N9B6NBL2V1Oka6ZnXLKAwKO/XPZTct&#10;1uKssRxiN0m/fXUo7Cbxnt77abUZfaN66mId2MB8loEiLoOtuTJwOn4+v4GKCdliE5gMXCnCZv34&#10;sMLChoH31B9SpSSEY4EGXEptoXUsHXmMs9ASi/YbOo9J1q7StsNBwn2jX7Is1x5rlgaHLW0dlefD&#10;xRvYRXemobxMTyNN89e/5df3tf8xZvI0fryDSjSmf/P9emcFf7HMhVfekRn0+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uAT7HAAAA3gAAAA8AAAAAAAAAAAAAAAAAmAIAAGRy&#10;cy9kb3ducmV2LnhtbFBLBQYAAAAABAAEAPUAAACMAwAAAAA=&#10;" path="m,l24,r,1l,1,,e" filled="f" stroked="f">
                    <v:path arrowok="t" o:connecttype="custom" o:connectlocs="0,3471;24,3471;24,3472;0,3472;0,3471" o:connectangles="0,0,0,0,0"/>
                  </v:shape>
                </v:group>
                <v:group id="Group 580" o:spid="_x0000_s1604" style="position:absolute;left:9201;top:3470;width:19;height:3" coordorigin="9201,347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hOV8UAAADeAAAADwAAAGRycy9kb3ducmV2LnhtbERPS2vCQBC+C/6HZQRv&#10;dRNLfURXEWlLDyL4APE2ZMckmJ0N2TWJ/75bKHibj+85y3VnStFQ7QrLCuJRBII4tbrgTMH59PU2&#10;A+E8ssbSMil4koP1qt9bYqJtywdqjj4TIYRdggpy76tESpfmZNCNbEUcuJutDfoA60zqGtsQbko5&#10;jqKJNFhwaMixom1O6f34MAq+W2w37/Fns7vfts/r6WN/2cWk1HDQbRYgPHX+Jf53/+gwfzqfz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YTlfFAAAA3gAA&#10;AA8AAAAAAAAAAAAAAAAAqgIAAGRycy9kb3ducmV2LnhtbFBLBQYAAAAABAAEAPoAAACcAwAAAAA=&#10;">
                  <v:shape id="Freeform 581" o:spid="_x0000_s1605" style="position:absolute;left:9201;top:347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V+XcgA&#10;AADeAAAADwAAAGRycy9kb3ducmV2LnhtbESPQU/CQBCF7yT8h82QeIMtRgQqC1EbogeisYDnSXdo&#10;G7qztbtC/ffOwcTbTObNe+9bbXrXqAt1ofZsYDpJQBEX3tZcGjjst+MFqBCRLTaeycAPBdish4MV&#10;ptZf+YMueSyVmHBI0UAVY5tqHYqKHIaJb4nldvKdwyhrV2rb4VXMXaNvk+ReO6xZEips6bmi4px/&#10;OwMvd3n2tHufHl12ePtqssVy9qmjMTej/vEBVKQ+/ov/vl+t1J8v5wIgODKDXv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2xX5dyAAAAN4AAAAPAAAAAAAAAAAAAAAAAJgCAABk&#10;cnMvZG93bnJldi54bWxQSwUGAAAAAAQABAD1AAAAjQMAAAAA&#10;" path="m2,l,,,1,18,2r2,l20,1,2,e" filled="f" stroked="f">
                    <v:path arrowok="t" o:connecttype="custom" o:connectlocs="2,3470;0,3470;0,3471;18,3472;20,3472;20,3471;2,3470" o:connectangles="0,0,0,0,0,0,0"/>
                  </v:shape>
                </v:group>
                <v:group id="Group 582" o:spid="_x0000_s1606" style="position:absolute;left:9188;top:3468;width:16;height:4" coordorigin="9188,346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fUjMUAAADeAAAADwAAAGRycy9kb3ducmV2LnhtbERPS2vCQBC+F/oflil4&#10;000qNZq6ikhbPIjgA6S3ITsmwexsyG6T+O9dQehtPr7nzJe9qURLjSstK4hHEQjizOqScwWn4/dw&#10;CsJ5ZI2VZVJwIwfLxevLHFNtO95Te/C5CCHsUlRQeF+nUrqsIINuZGviwF1sY9AH2ORSN9iFcFPJ&#10;9yiaSIMlh4YCa1oXlF0Pf0bBT4fdahx/tdvrZX37PX7sztuYlBq89atPEJ56/y9+ujc6zE9mSQy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031IzFAAAA3gAA&#10;AA8AAAAAAAAAAAAAAAAAqgIAAGRycy9kb3ducmV2LnhtbFBLBQYAAAAABAAEAPoAAACcAwAAAAA=&#10;">
                  <v:shape id="Freeform 583" o:spid="_x0000_s1607" style="position:absolute;left:9188;top:346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4Fq8MA&#10;AADeAAAADwAAAGRycy9kb3ducmV2LnhtbERPS2sCMRC+F/wPYQq9aaKHqlujFMXSqy+2x+lmurts&#10;Mlk2UVd/fVMQepuP7zmLVe+suFAXas8axiMFgrjwpuZSw/GwHc5AhIhs0HomDTcKsFoOnhaYGX/l&#10;HV32sRQphEOGGqoY20zKUFTkMIx8S5y4H985jAl2pTQdXlO4s3Ki1Kt0WHNqqLCldUVFsz87DY28&#10;W7Wp1Xc+3tmPU3POVf7FWr889+9vICL18V/8cH+aNH86n07g7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p4Fq8MAAADeAAAADwAAAAAAAAAAAAAAAACYAgAAZHJzL2Rv&#10;d25yZXYueG1sUEsFBgAAAAAEAAQA9QAAAIgDAAAAAA==&#10;" path="m1,l,,,2,13,3r2,l15,2,1,e" filled="f" stroked="f">
                    <v:path arrowok="t" o:connecttype="custom" o:connectlocs="1,3468;0,3468;0,3470;13,3471;15,3471;15,3470;1,3468" o:connectangles="0,0,0,0,0,0,0"/>
                  </v:shape>
                  <v:shape id="Picture 584" o:spid="_x0000_s1608" type="#_x0000_t75" style="position:absolute;left:9178;top:3466;width:12;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oaanGAAAA3gAAAA8AAABkcnMvZG93bnJldi54bWxET01rwkAQvQv9D8sUepG6salVU1cRRah4&#10;aiq0xyE7JrHZ2bC7avz3bqHgbR7vc2aLzjTiTM7XlhUMBwkI4sLqmksF+6/N8wSED8gaG8uk4Eoe&#10;FvOH3gwzbS/8Sec8lCKGsM9QQRVCm0npi4oM+oFtiSN3sM5giNCVUju8xHDTyJckeZMGa44NFba0&#10;qqj4zU9GwfR1uNztUrfvj4r1kY6p3ebfP0o9PXbLdxCBunAX/7s/dJw/no5T+Hsn3iDn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ChpqcYAAADeAAAADwAAAAAAAAAAAAAA&#10;AACfAgAAZHJzL2Rvd25yZXYueG1sUEsFBgAAAAAEAAQA9wAAAJIDAAAAAA==&#10;">
                    <v:imagedata r:id="rId472" o:title=""/>
                  </v:shape>
                  <v:shape id="Picture 585" o:spid="_x0000_s1609" type="#_x0000_t75" style="position:absolute;left:9168;top:3464;width:11;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UWirEAAAA3gAAAA8AAABkcnMvZG93bnJldi54bWxET01rwkAQvQv9D8sUetONEmIbXUUtQurJ&#10;Rg89DtkxCcnOhuxW03/fFQRv83ifs1wPphVX6l1tWcF0EoEgLqyuuVRwPu3H7yCcR9bYWiYFf+Rg&#10;vXoZLTHV9sbfdM19KUIIuxQVVN53qZSuqMigm9iOOHAX2xv0Afal1D3eQrhp5SyKEmmw5tBQYUe7&#10;ioom/zUKTvuvyyHOtsezaT7LBIufJk4ypd5eh80ChKfBP8UPd6bD/PnHPIb7O+EGuf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DUWirEAAAA3gAAAA8AAAAAAAAAAAAAAAAA&#10;nwIAAGRycy9kb3ducmV2LnhtbFBLBQYAAAAABAAEAPcAAACQAwAAAAA=&#10;">
                    <v:imagedata r:id="rId474" o:title=""/>
                  </v:shape>
                </v:group>
                <v:group id="Group 586" o:spid="_x0000_s1610" style="position:absolute;left:9162;top:3462;width:8;height:4" coordorigin="9162,3462"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gzSj8UAAADeAAAADwAAAGRycy9kb3ducmV2LnhtbERPS2vCQBC+F/wPywje&#10;dBOLVaOriLSlBxF8gHgbsmMSzM6G7JrEf98tCL3Nx/ec5bozpWiodoVlBfEoAkGcWl1wpuB8+hrO&#10;QDiPrLG0TAqe5GC96r0tMdG25QM1R5+JEMIuQQW591UipUtzMuhGtiIO3M3WBn2AdSZ1jW0IN6Uc&#10;R9GHNFhwaMixom1O6f34MAq+W2w37/Fns7vfts/rabK/7GJSatDvNgsQnjr/L365f3SYP51P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M0o/FAAAA3gAA&#10;AA8AAAAAAAAAAAAAAAAAqgIAAGRycy9kb3ducmV2LnhtbFBLBQYAAAAABAAEAPoAAACcAwAAAAA=&#10;">
                  <v:shape id="Freeform 587" o:spid="_x0000_s1611" style="position:absolute;left:9162;top:3462;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AGVcIA&#10;AADeAAAADwAAAGRycy9kb3ducmV2LnhtbERP32vCMBB+H+x/CDfYy9BUYXZWo4gg6OOqez+as6km&#10;l9pktv73y2Cwt/v4ft5yPTgr7tSFxrOCyTgDQVx53XCt4HTcjT5AhIis0XomBQ8KsF49Py2x0L7n&#10;T7qXsRYphEOBCkyMbSFlqAw5DGPfEifu7DuHMcGulrrDPoU7K6dZNpMOG04NBlvaGqqu5bdTcCn7&#10;83R+s+bd5nw6YLBvu8OXUq8vw2YBItIQ/8V/7r1O8/N5PoPfd9IN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EAZVwgAAAN4AAAAPAAAAAAAAAAAAAAAAAJgCAABkcnMvZG93&#10;bnJldi54bWxQSwUGAAAAAAQABAD1AAAAhwMAAAAA&#10;" path="m2,l,,,2,6,4r2,l8,2,2,e" filled="f" stroked="f">
                    <v:path arrowok="t" o:connecttype="custom" o:connectlocs="2,3462;0,3462;0,3464;6,3466;8,3466;8,3464;2,3462" o:connectangles="0,0,0,0,0,0,0"/>
                  </v:shape>
                </v:group>
                <v:group id="Group 588" o:spid="_x0000_s1612" style="position:absolute;left:9156;top:3461;width:8;height:4" coordorigin="9156,346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LpY8UAAADeAAAADwAAAGRycy9kb3ducmV2LnhtbERPTWvCQBC9C/0PyxS8&#10;1U2UmhpdRcQWD1KoFsTbkB2TYHY2ZLdJ/PeuUPA2j/c5i1VvKtFS40rLCuJRBII4s7rkXMHv8fPt&#10;A4TzyBory6TgRg5Wy5fBAlNtO/6h9uBzEULYpaig8L5OpXRZQQbdyNbEgbvYxqAPsMmlbrAL4aaS&#10;4yiaSoMlh4YCa9oUlF0Pf0bBV4fdehJv2/31srmdj+/fp31MSg1f+/UchKfeP8X/7p0O85NZk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2S6WPFAAAA3gAA&#10;AA8AAAAAAAAAAAAAAAAAqgIAAGRycy9kb3ducmV2LnhtbFBLBQYAAAAABAAEAPoAAACcAwAAAAA=&#10;">
                  <v:shape id="Freeform 589" o:spid="_x0000_s1613" style="position:absolute;left:9156;top:346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M3vMUA&#10;AADeAAAADwAAAGRycy9kb3ducmV2LnhtbESPQU/DMAyF70j8h8hIuyCWMgnKyrIJIU1ix3XjbjVe&#10;U0ic0mRr+ff4MImbrff83ufVZgpeXWhIXWQDj/MCFHETbcetgeNh+/ACKmVkiz4yGfilBJv17c0K&#10;KxtH3tOlzq2SEE4VGnA595XWqXEUMM1jTyzaKQ4Bs6xDq+2Ao4QHrxdF8awDdiwNDnt6d9R81+dg&#10;4KseT4vlj3dPvuTjDpO/3+4+jZndTW+voDJN+d98vf6wgl8uS+GVd2QGv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wze8xQAAAN4AAAAPAAAAAAAAAAAAAAAAAJgCAABkcnMv&#10;ZG93bnJldi54bWxQSwUGAAAAAAQABAD1AAAAigMAAAAA&#10;" path="m1,l,,,1,6,3r2,l8,1,1,e" filled="f" stroked="f">
                    <v:path arrowok="t" o:connecttype="custom" o:connectlocs="1,3461;0,3461;0,3462;6,3464;8,3464;8,3462;1,3461" o:connectangles="0,0,0,0,0,0,0"/>
                  </v:shape>
                </v:group>
                <v:group id="Group 590" o:spid="_x0000_s1614" style="position:absolute;left:9143;top:3458;width:15;height:5" coordorigin="9143,3458"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0HYisUAAADeAAAADwAAAGRycy9kb3ducmV2LnhtbERPS2vCQBC+F/wPywi9&#10;6SaWVo2uIqKlBxF8gHgbsmMSzM6G7JrEf98tCL3Nx/ec+bIzpWiodoVlBfEwAkGcWl1wpuB82g4m&#10;IJxH1lhaJgVPcrBc9N7mmGjb8oGao89ECGGXoILc+yqR0qU5GXRDWxEH7mZrgz7AOpO6xjaEm1KO&#10;ouhLGiw4NORY0Tqn9H58GAXfLbarj3jT7O639fN6+txfdjEp9d7vVjMQnjr/L365f3SYP56Op/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B2IrFAAAA3gAA&#10;AA8AAAAAAAAAAAAAAAAAqgIAAGRycy9kb3ducmV2LnhtbFBLBQYAAAAABAAEAPoAAACcAwAAAAA=&#10;">
                  <v:shape id="Freeform 591" o:spid="_x0000_s1615" style="position:absolute;left:9143;top:3458;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vzOMcA&#10;AADeAAAADwAAAGRycy9kb3ducmV2LnhtbESPQU8CMRCF7yb+h2ZMvElXDgorhQgJrgkXAfE8bMft&#10;hu1001ZY/71zMOE2k3nz3vtmi8F36kwxtYENPI4KUMR1sC03Bj7364cJqJSRLXaBycAvJVjMb29m&#10;WNpw4S2dd7lRYsKpRAMu577UOtWOPKZR6Inl9h2ixyxrbLSNeBFz3+lxUTxpjy1LgsOeVo7q0+7H&#10;G3jbHJdfH646xs2h3h7cabmuKmfM/d3w+gIq05Cv4v/vdyv1n6cTARAcmUH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L8zjHAAAA3gAAAA8AAAAAAAAAAAAAAAAAmAIAAGRy&#10;cy9kb3ducmV2LnhtbFBLBQYAAAAABAAEAPUAAACMAwAAAAA=&#10;" path="m2,l,,,2,13,4r1,l14,3,2,e" filled="f" stroked="f">
                    <v:path arrowok="t" o:connecttype="custom" o:connectlocs="2,3458;0,3458;0,3460;13,3462;14,3462;14,3461;2,3458" o:connectangles="0,0,0,0,0,0,0"/>
                  </v:shape>
                </v:group>
                <v:group id="Group 592" o:spid="_x0000_s1616" style="position:absolute;left:9136;top:3457;width:8;height:3" coordorigin="9136,3457"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Kkq8UAAADeAAAADwAAAGRycy9kb3ducmV2LnhtbERPS2vCQBC+F/oflil4&#10;M5tU6iN1FZG2eBDBB0hvQ3ZMgtnZkN0m8d+7gtDbfHzPmS97U4mWGldaVpBEMQjizOqScwWn4/dw&#10;CsJ5ZI2VZVJwIwfLxevLHFNtO95Te/C5CCHsUlRQeF+nUrqsIIMusjVx4C62MegDbHKpG+xCuKnk&#10;exyPpcGSQ0OBNa0Lyq6HP6Pgp8NuNUq+2u31sr79Hj92521CSg3e+tUnCE+9/xc/3Rsd5k9m0w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jipKvFAAAA3gAA&#10;AA8AAAAAAAAAAAAAAAAAqgIAAGRycy9kb3ducmV2LnhtbFBLBQYAAAAABAAEAPoAAACcAwAAAAA=&#10;">
                  <v:shape id="Freeform 593" o:spid="_x0000_s1617" style="position:absolute;left:9136;top:3457;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mrPcQA&#10;AADeAAAADwAAAGRycy9kb3ducmV2LnhtbERPPW/CMBDdkfgP1lViA6cZKAQMgqigSkyFDmU74iOJ&#10;iM+R7ULor6+RKrHd0/u8+bIzjbiS87VlBa+jBARxYXXNpYKvw2Y4AeEDssbGMim4k4flot+bY6bt&#10;jT/pug+liCHsM1RQhdBmUvqiIoN+ZFviyJ2tMxgidKXUDm8x3DQyTZKxNFhzbKiwpbyi4rL/MQry&#10;70NBePLj9Pj7vstX+clt106pwUu3moEI1IWn+N/9oeP8t+kkhcc78Qa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5qz3EAAAA3gAAAA8AAAAAAAAAAAAAAAAAmAIAAGRycy9k&#10;b3ducmV2LnhtbFBLBQYAAAAABAAEAPUAAACJAwAAAAA=&#10;" path="m2,l,,,2,7,3r2,l9,1,2,e" filled="f" stroked="f">
                    <v:path arrowok="t" o:connecttype="custom" o:connectlocs="2,3457;0,3457;0,3459;7,3460;9,3460;9,3458;2,3457" o:connectangles="0,0,0,0,0,0,0"/>
                  </v:shape>
                  <v:shape id="Picture 594" o:spid="_x0000_s1618" type="#_x0000_t75" style="position:absolute;left:9129;top:3456;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osnnFAAAA3gAAAA8AAABkcnMvZG93bnJldi54bWxET01rwkAQvQv9D8sUvOmmVdI0dZVqEdKe&#10;WpNDj0N2TEKysyG71fjv3YLgbR7vc1ab0XTiRINrLCt4mkcgiEurG64UFPl+loBwHlljZ5kUXMjB&#10;Zv0wWWGq7Zl/6HTwlQgh7FJUUHvfp1K6siaDbm574sAd7WDQBzhUUg94DuGmk89RFEuDDYeGGnva&#10;1VS2hz+jIN9/Hr+W2fa7MO1HFWP52y7jTKnp4/j+BsLT6O/imzvTYf7La7KA/3fCDXJ9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6LJ5xQAAAN4AAAAPAAAAAAAAAAAAAAAA&#10;AJ8CAABkcnMvZG93bnJldi54bWxQSwUGAAAAAAQABAD3AAAAkQMAAAAA&#10;">
                    <v:imagedata r:id="rId474" o:title=""/>
                  </v:shape>
                  <v:shape id="Picture 595" o:spid="_x0000_s1619" type="#_x0000_t75" style="position:absolute;left:9120;top:3455;width:11;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BKg3EAAAA3gAAAA8AAABkcnMvZG93bnJldi54bWxET01rwkAQvQv+h2UEb7qxhGijq1hFSHuy&#10;6sHjkB2TkOxsyK6a/vtuoeBtHu9zVpveNOJBnassK5hNIxDEudUVFwou58NkAcJ5ZI2NZVLwQw42&#10;6+Fgham2T/6mx8kXIoSwS1FB6X2bSunykgy6qW2JA3eznUEfYFdI3eEzhJtGvkVRIg1WHBpKbGlX&#10;Ul6f7kbB+fB5+4qzj+PF1Psiwfxax0mm1HjUb5cgPPX+Jf53ZzrMn78vYvh7J9w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UBKg3EAAAA3gAAAA8AAAAAAAAAAAAAAAAA&#10;nwIAAGRycy9kb3ducmV2LnhtbFBLBQYAAAAABAAEAPcAAACQAwAAAAA=&#10;">
                    <v:imagedata r:id="rId474" o:title=""/>
                  </v:shape>
                </v:group>
                <v:group id="Group 596" o:spid="_x0000_s1620" style="position:absolute;left:9111;top:3455;width:11;height:2" coordorigin="9111,3455"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9miqMUAAADeAAAADwAAAGRycy9kb3ducmV2LnhtbERPS2vCQBC+F/wPywje&#10;dBOLVaOriLSlBxF8gHgbsmMSzM6G7JrEf98tCL3Nx/ec5bozpWiodoVlBfEoAkGcWl1wpuB8+hrO&#10;QDiPrLG0TAqe5GC96r0tMdG25QM1R5+JEMIuQQW591UipUtzMuhGtiIO3M3WBn2AdSZ1jW0IN6Uc&#10;R9GHNFhwaMixom1O6f34MAq+W2w37/Fns7vfts/rabK/7GJSatDvNgsQnjr/L365f3SYP53P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ZoqjFAAAA3gAA&#10;AA8AAAAAAAAAAAAAAAAAqgIAAGRycy9kb3ducmV2LnhtbFBLBQYAAAAABAAEAPoAAACcAwAAAAA=&#10;">
                  <v:shape id="Freeform 597" o:spid="_x0000_s1621" style="position:absolute;left:9111;top:3455;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6Y48IA&#10;AADeAAAADwAAAGRycy9kb3ducmV2LnhtbERPS4vCMBC+L/gfwgje1tRFqq1GkYUF2dv6QI9DMzbF&#10;ZlKabNv99xtB8DYf33PW28HWoqPWV44VzKYJCOLC6YpLBafj1/sShA/IGmvHpOCPPGw3o7c15tr1&#10;/EPdIZQihrDPUYEJocml9IUhi37qGuLI3VxrMUTYllK32MdwW8uPJEmlxYpjg8GGPg0V98OvVVCc&#10;k2E/w3nWXzLXhZSu5vh9VWoyHnYrEIGG8BI/3Xsd5y+yZQqPd+IN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XpjjwgAAAN4AAAAPAAAAAAAAAAAAAAAAAJgCAABkcnMvZG93&#10;bnJldi54bWxQSwUGAAAAAAQABAD1AAAAhwMAAAAA&#10;" path="m,l11,r,2l,2,,e" filled="f" stroked="f">
                    <v:path arrowok="t" o:connecttype="custom" o:connectlocs="0,3455;11,3455;11,3457;0,3457;0,3455" o:connectangles="0,0,0,0,0"/>
                  </v:shape>
                </v:group>
                <v:group id="Group 598" o:spid="_x0000_s1622" style="position:absolute;left:9101;top:3455;width:12;height:2" coordorigin="9101,3455"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eZRMUAAADeAAAADwAAAGRycy9kb3ducmV2LnhtbERPS2vCQBC+C/6HZQRv&#10;uomlVaOriLSlBxF8gHgbsmMSzM6G7JrEf98tFLzNx/ec5bozpWiodoVlBfE4AkGcWl1wpuB8+hrN&#10;QDiPrLG0TAqe5GC96veWmGjb8oGao89ECGGXoILc+yqR0qU5GXRjWxEH7mZrgz7AOpO6xjaEm1JO&#10;ouhDGiw4NORY0Tan9H58GAXfLbabt/iz2d1v2+f19L6/7GJSajjoNgsQnjr/Ev+7f3SYP53P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hHmUTFAAAA3gAA&#10;AA8AAAAAAAAAAAAAAAAAqgIAAGRycy9kb3ducmV2LnhtbFBLBQYAAAAABAAEAPoAAACcAwAAAAA=&#10;">
                  <v:shape id="Freeform 599" o:spid="_x0000_s1623" style="position:absolute;left:9101;top:3455;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1HH8cA&#10;AADeAAAADwAAAGRycy9kb3ducmV2LnhtbESPQWvDMAyF74P9B6PBLqN1ukOWZnXLKGyU0kOb7QeI&#10;WE1CYznYbpr9++lQ2E3iPb33abWZXK9GCrHzbGAxz0AR19523Bj4+f6cFaBiQrbYeyYDvxRhs358&#10;WGFp/Y1PNFapURLCsUQDbUpDqXWsW3IY534gFu3sg8Mka2i0DXiTcNfr1yzLtcOOpaHFgbYt1Zfq&#10;6gxUNp+Oh7j70qM9u/0l719CtjDm+Wn6eAeVaEr/5vv1zgr+27IQXnlHZt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dRx/HAAAA3gAAAA8AAAAAAAAAAAAAAAAAmAIAAGRy&#10;cy9kb3ducmV2LnhtbFBLBQYAAAAABAAEAPUAAACMAwAAAAA=&#10;" path="m,l12,r,2l,2,,e" filled="f" stroked="f">
                    <v:path arrowok="t" o:connecttype="custom" o:connectlocs="0,3455;12,3455;12,3457;0,3457;0,3455" o:connectangles="0,0,0,0,0"/>
                  </v:shape>
                </v:group>
                <v:group id="Group 600" o:spid="_x0000_s1624" style="position:absolute;left:9068;top:3455;width:35;height:2" coordorigin="9068,3455"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SorcUAAADeAAAADwAAAGRycy9kb3ducmV2LnhtbERPS2vCQBC+F/wPywi9&#10;6SaWVo2uIqKlBxF8gHgbsmMSzM6G7JrEf98tCL3Nx/ec+bIzpWiodoVlBfEwAkGcWl1wpuB82g4m&#10;IJxH1lhaJgVPcrBc9N7mmGjb8oGao89ECGGXoILc+yqR0qU5GXRDWxEH7mZrgz7AOpO6xjaEm1KO&#10;ouhLGiw4NORY0Tqn9H58GAXfLbarj3jT7O639fN6+txfdjEp9d7vVjMQnjr/L365f3SYP55Op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UqK3FAAAA3gAA&#10;AA8AAAAAAAAAAAAAAAAAqgIAAGRycy9kb3ducmV2LnhtbFBLBQYAAAAABAAEAPoAAACcAwAAAAA=&#10;">
                  <v:shape id="Freeform 601" o:spid="_x0000_s1625" style="position:absolute;left:9068;top:3455;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KJ8YA&#10;AADeAAAADwAAAGRycy9kb3ducmV2LnhtbESPT2vCQBDF7wW/wzJCb3WTHtREV5GCYA8e/FN6HbJj&#10;EpKdDdltTL+9cxC8zTBv3nu/9XZ0rRqoD7VnA+ksAUVceFtzaeB62X8sQYWIbLH1TAb+KcB2M3lb&#10;Y279nU80nGOpxIRDjgaqGLtc61BU5DDMfEcst5vvHUZZ+1LbHu9i7lr9mSRz7bBmSaiwo6+Kiub8&#10;5wzMO05vx8PepsOx/fkOvw0ussaY9+m4W4GKNMaX+Pl9sFJ/kWUCIDgyg94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nKJ8YAAADeAAAADwAAAAAAAAAAAAAAAACYAgAAZHJz&#10;L2Rvd25yZXYueG1sUEsFBgAAAAAEAAQA9QAAAIsDAAAAAA==&#10;" path="m,l34,r,2l,2,,e" filled="f" stroked="f">
                    <v:path arrowok="t" o:connecttype="custom" o:connectlocs="0,3455;34,3455;34,3457;0,3457;0,3455" o:connectangles="0,0,0,0,0"/>
                  </v:shape>
                </v:group>
                <v:group id="Group 602" o:spid="_x0000_s1626" style="position:absolute;left:9068;top:3455;width:2;height:76" coordorigin="9068,3455"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TsydsUAAADeAAAADwAAAGRycy9kb3ducmV2LnhtbERPTWvCQBC9F/oflil4&#10;000qtTW6ikhbPIhgFMTbkB2TYHY2ZLdJ/PeuIPQ2j/c582VvKtFS40rLCuJRBII4s7rkXMHx8DP8&#10;AuE8ssbKMim4kYPl4vVljom2He+pTX0uQgi7BBUU3teJlC4ryKAb2Zo4cBfbGPQBNrnUDXYh3FTy&#10;PYom0mDJoaHAmtYFZdf0zyj47bBbjePvdnu9rG/nw8futI1JqcFbv5qB8NT7f/HTvdFh/ud0GsP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07MnbFAAAA3gAA&#10;AA8AAAAAAAAAAAAAAAAAqgIAAGRycy9kb3ducmV2LnhtbFBLBQYAAAAABAAEAPoAAACcAwAAAAA=&#10;">
                  <v:shape id="Freeform 603" o:spid="_x0000_s1627" style="position:absolute;left:9068;top:3455;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TaDcYA&#10;AADeAAAADwAAAGRycy9kb3ducmV2LnhtbERPS2sCMRC+F/wPYQq9lJqtBx+rUaS0oAepjx70Nmym&#10;m8VksmzS3fXfm0Kht/n4nrNY9c6KlppQeVbwOsxAEBdeV1wq+Dp9vExBhIis0XomBTcKsFoOHhaY&#10;a9/xgdpjLEUK4ZCjAhNjnUsZCkMOw9DXxIn79o3DmGBTSt1gl8KdlaMsG0uHFacGgzW9GSquxx+n&#10;IMjJZ3suMV6uz3bb7S5m/257pZ4e+/UcRKQ+/ov/3Bud5k9msxH8vpNu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TaDcYAAADeAAAADwAAAAAAAAAAAAAAAACYAgAAZHJz&#10;L2Rvd25yZXYueG1sUEsFBgAAAAAEAAQA9QAAAIsDAAAAAA==&#10;" path="m,l2,r,76l,76,,e" filled="f" stroked="f">
                    <v:path arrowok="t" o:connecttype="custom" o:connectlocs="0,3455;2,3455;2,3531;0,3531;0,3455" o:connectangles="0,0,0,0,0"/>
                  </v:shape>
                </v:group>
                <v:group id="Group 604" o:spid="_x0000_s1628" style="position:absolute;left:9068;top:3529;width:35;height:2" coordorigin="9068,3529"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qUJmsUAAADeAAAADwAAAGRycy9kb3ducmV2LnhtbERPS2vCQBC+F/wPywi9&#10;6SZKq0ZXEamlBxF8gHgbsmMSzM6G7JrEf98tCL3Nx/ecxaozpWiodoVlBfEwAkGcWl1wpuB82g6m&#10;IJxH1lhaJgVPcrBa9t4WmGjb8oGao89ECGGXoILc+yqR0qU5GXRDWxEH7mZrgz7AOpO6xjaEm1KO&#10;ouhTGiw4NORY0San9H58GAXfLbbrcfzV7O63zfN6+thfdjEp9d7v1nMQnjr/L365f3SYP5nNx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KlCZrFAAAA3gAA&#10;AA8AAAAAAAAAAAAAAAAAqgIAAGRycy9kb3ducmV2LnhtbFBLBQYAAAAABAAEAPoAAACcAwAAAAA=&#10;">
                  <v:shape id="Freeform 605" o:spid="_x0000_s1629" style="position:absolute;left:9068;top:3529;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LMJMMA&#10;AADeAAAADwAAAGRycy9kb3ducmV2LnhtbERPTYvCMBC9C/sfwgjebFoR3VajLIKgBw+ru+x1aMa2&#10;tJmUJtb6740g7G0e73PW28E0oqfOVZYVJFEMgji3uuJCwc9lP/0E4TyyxsYyKXiQg+3mY7TGTNs7&#10;f1N/9oUIIewyVFB632ZSurwkgy6yLXHgrrYz6APsCqk7vIdw08hZHC+kwYpDQ4kt7UrK6/PNKFi0&#10;nFxPh71O+lPze3R/NS7TWqnJePhagfA0+H/x233QYf4yTefweifcID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2LMJMMAAADeAAAADwAAAAAAAAAAAAAAAACYAgAAZHJzL2Rv&#10;d25yZXYueG1sUEsFBgAAAAAEAAQA9QAAAIgDAAAAAA==&#10;" path="m,l34,r,2l,2,,e" filled="f" stroked="f">
                    <v:path arrowok="t" o:connecttype="custom" o:connectlocs="0,3529;34,3529;34,3531;0,3531;0,3529" o:connectangles="0,0,0,0,0"/>
                  </v:shape>
                </v:group>
                <v:group id="Group 606" o:spid="_x0000_s1630" style="position:absolute;left:9101;top:3529;width:12;height:2" coordorigin="9101,3529"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gA0dcUAAADeAAAADwAAAGRycy9kb3ducmV2LnhtbERPS2vCQBC+F/wPywje&#10;dBOLVaOriLSlBxF8gHgbsmMSzM6G7JrEf98tCL3Nx/ec5bozpWiodoVlBfEoAkGcWl1wpuB8+hrO&#10;QDiPrLG0TAqe5GC96r0tMdG25QM1R5+JEMIuQQW591UipUtzMuhGtiIO3M3WBn2AdSZ1jW0IN6Uc&#10;R9GHNFhwaMixom1O6f34MAq+W2w37/Fns7vfts/rabK/7GJSatDvNgsQnjr/L365f3SYP53P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IANHXFAAAA3gAA&#10;AA8AAAAAAAAAAAAAAAAAqgIAAGRycy9kb3ducmV2LnhtbFBLBQYAAAAABAAEAPoAAACcAwAAAAA=&#10;">
                  <v:shape id="Freeform 607" o:spid="_x0000_s1631" style="position:absolute;left:9101;top:3529;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gK8QA&#10;AADeAAAADwAAAGRycy9kb3ducmV2LnhtbERPS2rDMBDdF3IHMYFuSiwnC7d2IocQaAili9bJAQZr&#10;YhtbIyOpjnv7qlDobh7vO7v9bAYxkfOdZQXrJAVBXFvdcaPgenldvYDwAVnjYJkUfJOHfbl42GGh&#10;7Z0/aapCI2II+wIVtCGMhZS+bsmgT+xIHLmbdQZDhK6R2uE9hptBbtI0kwY7jg0tjnRsqe6rL6Og&#10;0tn88e7PJznpm3nrs+HJpWulHpfzYQsi0Bz+xX/us47zn/M8g9934g2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1X4CvEAAAA3gAAAA8AAAAAAAAAAAAAAAAAmAIAAGRycy9k&#10;b3ducmV2LnhtbFBLBQYAAAAABAAEAPUAAACJAwAAAAA=&#10;" path="m,l12,r,2l,2,,e" filled="f" stroked="f">
                    <v:path arrowok="t" o:connecttype="custom" o:connectlocs="0,3529;12,3529;12,3531;0,3531;0,3529" o:connectangles="0,0,0,0,0"/>
                  </v:shape>
                </v:group>
                <v:group id="Group 608" o:spid="_x0000_s1632" style="position:absolute;left:9111;top:3529;width:11;height:3" coordorigin="9111,3529"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Z4PmcUAAADeAAAADwAAAGRycy9kb3ducmV2LnhtbERPS2vCQBC+F/wPywi9&#10;6SaWVo2uIqKlBxF8gHgbsmMSzM6G7JrEf98tCL3Nx/ec+bIzpWiodoVlBfEwAkGcWl1wpuB82g4m&#10;IJxH1lhaJgVPcrBc9N7mmGjb8oGao89ECGGXoILc+yqR0qU5GXRDWxEH7mZrgz7AOpO6xjaEm1KO&#10;ouhLGiw4NORY0Tqn9H58GAXfLbarj3jT7O639fN6+txfdjEp9d7vVjMQnjr/L365f3SYP55Ox/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2eD5nFAAAA3gAA&#10;AA8AAAAAAAAAAAAAAAAAqgIAAGRycy9kb3ducmV2LnhtbFBLBQYAAAAABAAEAPoAAACcAwAAAAA=&#10;">
                  <v:shape id="Freeform 609" o:spid="_x0000_s1633" style="position:absolute;left:9111;top:3529;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Ue/cQA&#10;AADeAAAADwAAAGRycy9kb3ducmV2LnhtbESPQWvCQBCF7wX/wzJCb3XXBmyNrhIKQqEgVO19yI5J&#10;MDsbsmuS/vvOoeBtHvO+N2+2+8m3aqA+NoEtLBcGFHEZXMOVhcv58PIOKiZkh21gsvBLEfa72dMW&#10;cxdG/qbhlColIRxztFCn1OVax7Imj3EROmLZXUPvMYnsK+16HCXct/rVmJX22LBcqLGjj5rK2+nu&#10;pYYbjytXfJ2HVFBlsqw1Pvux9nk+FRtQiab0MP/Tn064t/Va+so7MoP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lHv3EAAAA3gAAAA8AAAAAAAAAAAAAAAAAmAIAAGRycy9k&#10;b3ducmV2LnhtbFBLBQYAAAAABAAEAPUAAACJAwAAAAA=&#10;" path="m2,l,,,2,9,3r2,l11,1,2,e" filled="f" stroked="f">
                    <v:path arrowok="t" o:connecttype="custom" o:connectlocs="2,3529;0,3529;0,3531;9,3532;11,3532;11,3530;2,3529" o:connectangles="0,0,0,0,0,0,0"/>
                  </v:shape>
                </v:group>
                <v:group id="Group 610" o:spid="_x0000_s1634" style="position:absolute;left:9120;top:3530;width:11;height:2" coordorigin="9120,3530"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NNPnDFAAAA3gAA&#10;AA8AAAAAAAAAAAAAAAAAqgIAAGRycy9kb3ducmV2LnhtbFBLBQYAAAAABAAEAPoAAACcAwAAAAA=&#10;">
                  <v:shape id="Freeform 611" o:spid="_x0000_s1635" style="position:absolute;left:9120;top:3530;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R4rMUA&#10;AADeAAAADwAAAGRycy9kb3ducmV2LnhtbESPT2vDMAzF74V9B6PBbq3dMUqb1S1jMCi99R/rUcRa&#10;HBbLIXaT7NtPh0JvEnp67/3W2zE0qqcu1ZEtzGcGFHEZXc2VhfPpa7oElTKywyYyWfijBNvN02SN&#10;hYsDH6g/5kqJCacCLfic20LrVHoKmGaxJZbbT+wCZlm7SrsOBzEPjX41ZqED1iwJHlv69FT+Hm/B&#10;Qnkx426Ob6vhexX7vKCrP+2v1r48jx/voDKN+SG+f++c1F8aIwCCIzPoz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FHisxQAAAN4AAAAPAAAAAAAAAAAAAAAAAJgCAABkcnMv&#10;ZG93bnJldi54bWxQSwUGAAAAAAQABAD1AAAAigMAAAAA&#10;" path="m,l11,r,2l,2,,e" filled="f" stroked="f">
                    <v:path arrowok="t" o:connecttype="custom" o:connectlocs="0,3530;11,3530;11,3532;0,3532;0,3530" o:connectangles="0,0,0,0,0"/>
                  </v:shape>
                </v:group>
                <v:group id="Group 612" o:spid="_x0000_s1636" style="position:absolute;left:9129;top:3530;width:9;height:3" coordorigin="9129,3530"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A15C8QAAADeAAAA&#10;DwAAAAAAAAAAAAAAAACqAgAAZHJzL2Rvd25yZXYueG1sUEsFBgAAAAAEAAQA+gAAAJsDAAAAAA==&#10;">
                  <v:shape id="Freeform 613" o:spid="_x0000_s1637" style="position:absolute;left:9129;top:3530;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s5cQA&#10;AADeAAAADwAAAGRycy9kb3ducmV2LnhtbERPbUvDMBD+Luw/hBv4RVxiwVG6ZUPGhIGouO0HnM2t&#10;LTaXkpxb9dcbQfDbPTyvt1yPvldniqkLbOFuZkAR18F13Fg4Hh5vS1BJkB32gcnCFyVYryZXS6xc&#10;uPAbnffSqBzCqUILrchQaZ3qljymWRiIM3cK0aNkGBvtIl5yuO91Ycxce+w4N7Q40Kal+mP/6S1s&#10;j+/F96tQ3D2/3MvwVOLNIc2tvZ6ODwtQQqP8i//cO5fnl8YU8PtOvkG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4bOXEAAAA3gAAAA8AAAAAAAAAAAAAAAAAmAIAAGRycy9k&#10;b3ducmV2LnhtbFBLBQYAAAAABAAEAPUAAACJAwAAAAA=&#10;" path="m2,l,,,2,7,3r2,l9,1,2,e" filled="f" stroked="f">
                    <v:path arrowok="t" o:connecttype="custom" o:connectlocs="2,3530;0,3530;0,3532;7,3533;9,3533;9,3531;2,3530" o:connectangles="0,0,0,0,0,0,0"/>
                  </v:shape>
                </v:group>
                <v:group id="Group 614" o:spid="_x0000_s1638" style="position:absolute;left:9136;top:3531;width:8;height:3" coordorigin="9136,3531"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5NC58QAAADeAAAA&#10;DwAAAAAAAAAAAAAAAACqAgAAZHJzL2Rvd25yZXYueG1sUEsFBgAAAAAEAAQA+gAAAJsDAAAAAA==&#10;">
                  <v:shape id="Freeform 615" o:spid="_x0000_s1639" style="position:absolute;left:9136;top:3531;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NLcsMA&#10;AADeAAAADwAAAGRycy9kb3ducmV2LnhtbERPTWsCMRC9F/wPYQRvNamIyNYodlEReqp6sLdxM+4u&#10;biZLEnXtr28KBW/zeJ8zW3S2ETfyoXas4W2oQBAXztRcajjs169TECEiG2wck4YHBVjMey8zzIy7&#10;8xfddrEUKYRDhhqqGNtMylBUZDEMXUucuLPzFmOCvpTG4z2F20aOlJpIizWnhgpbyisqLrur1ZAf&#10;9wXhKUxG3z+rz3yZn/zmw2s96HfLdxCRuvgU/7u3Js2fKjWGv3fSDX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XNLcsMAAADeAAAADwAAAAAAAAAAAAAAAACYAgAAZHJzL2Rv&#10;d25yZXYueG1sUEsFBgAAAAAEAAQA9QAAAIgDAAAAAA==&#10;" path="m2,l,,,2,7,3r2,l9,1,2,e" filled="f" stroked="f">
                    <v:path arrowok="t" o:connecttype="custom" o:connectlocs="2,3531;0,3531;0,3533;7,3534;9,3534;9,3532;2,3531" o:connectangles="0,0,0,0,0,0,0"/>
                  </v:shape>
                  <v:shape id="Picture 616" o:spid="_x0000_s1640" type="#_x0000_t75" style="position:absolute;left:9143;top:3532;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M96bEAAAA3gAAAA8AAABkcnMvZG93bnJldi54bWxET99rwjAQfh/sfwgn7GXMRMVRq1GcMPDV&#10;bjD2djRnU2wutYlt998vwmBv9/H9vM1udI3oqQu1Zw2zqQJBXHpTc6Xh8+P9JQMRIrLBxjNp+KEA&#10;u+3jwwZz4wc+UV/ESqQQDjlqsDG2uZShtOQwTH1LnLiz7xzGBLtKmg6HFO4aOVfqVTqsOTVYbOlg&#10;qbwUN6dhv7LN6vbcD2+Xpfq+FuPXeXZdaP00GfdrEJHG+C/+cx9Nmp8ptYT7O+kGuf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OM96bEAAAA3gAAAA8AAAAAAAAAAAAAAAAA&#10;nwIAAGRycy9kb3ducmV2LnhtbFBLBQYAAAAABAAEAPcAAACQAwAAAAA=&#10;">
                    <v:imagedata r:id="rId475" o:title=""/>
                  </v:shape>
                </v:group>
                <v:group id="Group 617" o:spid="_x0000_s1641" style="position:absolute;left:9156;top:3536;width:8;height:4" coordorigin="9156,3536"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Thf8cAAADe&#10;AAAADwAAAAAAAAAAAAAAAACqAgAAZHJzL2Rvd25yZXYueG1sUEsFBgAAAAAEAAQA+gAAAJ4DAAAA&#10;AA==&#10;">
                  <v:shape id="Freeform 618" o:spid="_x0000_s1642" style="position:absolute;left:9156;top:3536;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YOScIA&#10;AADeAAAADwAAAGRycy9kb3ducmV2LnhtbERPTWsCMRC9C/0PYQq9SE0qWO1qlFIQ6tFV78Nm3KxN&#10;JttN6m7/fSMIvc3jfc5qM3gnrtTFJrCGl4kCQVwF03Ct4XjYPi9AxIRs0AUmDb8UYbN+GK2wMKHn&#10;PV3LVIscwrFADTaltpAyVpY8xkloiTN3Dp3HlGFXS9Nhn8O9k1OlXqXHhnODxZY+LFVf5Y/XcCn7&#10;8/Tt29mZm/Nxh9GNt7uT1k+Pw/sSRKIh/Yvv7k+T5y+UmsPtnXyD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Zg5JwgAAAN4AAAAPAAAAAAAAAAAAAAAAAJgCAABkcnMvZG93&#10;bnJldi54bWxQSwUGAAAAAAQABAD1AAAAhwMAAAAA&#10;" path="m1,l,,,2,6,3r2,l8,2,1,e" filled="f" stroked="f">
                    <v:path arrowok="t" o:connecttype="custom" o:connectlocs="1,3536;0,3536;0,3538;6,3539;8,3539;8,3538;1,3536" o:connectangles="0,0,0,0,0,0,0"/>
                  </v:shape>
                </v:group>
                <v:group id="Group 619" o:spid="_x0000_s1643" style="position:absolute;left:9162;top:3538;width:8;height:4" coordorigin="9162,3538"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TfQlscAAADe&#10;AAAADwAAAAAAAAAAAAAAAACqAgAAZHJzL2Rvd25yZXYueG1sUEsFBgAAAAAEAAQA+gAAAJ4DAAAA&#10;AA==&#10;">
                  <v:shape id="Freeform 620" o:spid="_x0000_s1644" style="position:absolute;left:9162;top:3538;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U/oMIA&#10;AADeAAAADwAAAGRycy9kb3ducmV2LnhtbERPTWsCMRC9C/0PYQq9SE0qWHU1SikI9ehq78Nm3KxN&#10;JttN6m7/fSMIvc3jfc56O3gnrtTFJrCGl4kCQVwF03Ct4XTcPS9AxIRs0AUmDb8UYbt5GK2xMKHn&#10;A13LVIscwrFADTaltpAyVpY8xkloiTN3Dp3HlGFXS9Nhn8O9k1OlXqXHhnODxZbeLVVf5Y/XcCn7&#10;83T57ezMzfm0x+jGu/2n1k+Pw9sKRKIh/Yvv7g+T5y+UWsLtnXyD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tT+gwgAAAN4AAAAPAAAAAAAAAAAAAAAAAJgCAABkcnMvZG93&#10;bnJldi54bWxQSwUGAAAAAAQABAD1AAAAhwMAAAAA&#10;" path="m2,l,,,1,6,3r2,l8,1,2,e" filled="f" stroked="f">
                    <v:path arrowok="t" o:connecttype="custom" o:connectlocs="2,3538;0,3538;0,3539;6,3541;8,3541;8,3539;2,3538" o:connectangles="0,0,0,0,0,0,0"/>
                  </v:shape>
                </v:group>
                <v:group id="Group 621" o:spid="_x0000_s1645" style="position:absolute;left:9168;top:3539;width:11;height:4" coordorigin="9168,3539"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phKTccAAADe&#10;AAAADwAAAAAAAAAAAAAAAACqAgAAZHJzL2Rvd25yZXYueG1sUEsFBgAAAAAEAAQA+gAAAJ4DAAAA&#10;AA==&#10;">
                  <v:shape id="Freeform 622" o:spid="_x0000_s1646" style="position:absolute;left:9168;top:3539;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eu7sQA&#10;AADeAAAADwAAAGRycy9kb3ducmV2LnhtbERP32vCMBB+F/wfwgl707QbG1KNIoKiYyBT0dcjOdtq&#10;c+maqN1/b4TB3u7j+3njaWsrcaPGl44VpIMEBLF2puRcwX636A9B+IBssHJMCn7Jw3TS7YwxM+7O&#10;33TbhlzEEPYZKihCqDMpvS7Ioh+4mjhyJ9dYDBE2uTQN3mO4reRrknxIiyXHhgJrmhekL9urVWD1&#10;ZXn8OZz3s88vvT5X75ujftso9dJrZyMQgdrwL/5zr0ycP0zSFJ7vxBvk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3ru7EAAAA3gAAAA8AAAAAAAAAAAAAAAAAmAIAAGRycy9k&#10;b3ducmV2LnhtbFBLBQYAAAAABAAEAPUAAACJAwAAAAA=&#10;" path="m2,l,,,2,10,4r1,l11,2,2,e" filled="f" stroked="f">
                    <v:path arrowok="t" o:connecttype="custom" o:connectlocs="2,3539;0,3539;0,3541;10,3543;11,3543;11,3541;2,3539" o:connectangles="0,0,0,0,0,0,0"/>
                  </v:shape>
                </v:group>
                <v:group id="Group 623" o:spid="_x0000_s1647" style="position:absolute;left:9178;top:3541;width:12;height:4" coordorigin="9178,3541"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QZxocQAAADeAAAA&#10;DwAAAAAAAAAAAAAAAACqAgAAZHJzL2Rvd25yZXYueG1sUEsFBgAAAAAEAAQA+gAAAJsDAAAAAA==&#10;">
                  <v:shape id="Freeform 624" o:spid="_x0000_s1648" style="position:absolute;left:9178;top:3541;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CvgcUA&#10;AADeAAAADwAAAGRycy9kb3ducmV2LnhtbERP32vCMBB+F/Y/hBv4pqkOtOuMIspQGMp0wl5vza0t&#10;ay4libbbX78Igm/38f282aIztbiQ85VlBaNhAoI4t7riQsHp43WQgvABWWNtmRT8kofF/KE3w0zb&#10;lg90OYZCxBD2GSooQ2gyKX1ekkE/tA1x5L6tMxgidIXUDtsYbmo5TpKJNFhxbCixoVVJ+c/xbBTY&#10;w9vmef+ZfrU7p0/mnE/X739Oqf5jt3wBEagLd/HNvdVxfpqMnuD6TrxBz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IK+BxQAAAN4AAAAPAAAAAAAAAAAAAAAAAJgCAABkcnMv&#10;ZG93bnJldi54bWxQSwUGAAAAAAQABAD1AAAAigMAAAAA&#10;" path="m1,l,,,2,10,4r1,l11,2,1,e" filled="f" stroked="f">
                    <v:path arrowok="t" o:connecttype="custom" o:connectlocs="1,3541;0,3541;0,3543;10,3545;11,3545;11,3543;1,3541" o:connectangles="0,0,0,0,0,0,0"/>
                  </v:shape>
                </v:group>
                <v:group id="Group 625" o:spid="_x0000_s1649" style="position:absolute;left:9188;top:3543;width:16;height:4" coordorigin="9188,3543"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NMTsUAAADeAAAADwAAAGRycy9kb3ducmV2LnhtbERPS2vCQBC+F/wPyxS8&#10;1U20FUldRUKVHqRgIpTehuyYBLOzIbvN4993C4Xe5uN7znY/mkb01LnasoJ4EYEgLqyuuVRwzY9P&#10;GxDOI2tsLJOCiRzsd7OHLSbaDnyhPvOlCCHsElRQed8mUrqiIoNuYVviwN1sZ9AH2JVSdziEcNPI&#10;ZRStpcGaQ0OFLaUVFffs2yg4DTgcVvFbf77f0ukrf/n4PMek1PxxPLyC8DT6f/Gf+12H+Zsofo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2jTE7FAAAA3gAA&#10;AA8AAAAAAAAAAAAAAAAAqgIAAGRycy9kb3ducmV2LnhtbFBLBQYAAAAABAAEAPoAAACcAwAAAAA=&#10;">
                  <v:shape id="Freeform 626" o:spid="_x0000_s1650" style="position:absolute;left:9188;top:3543;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SmhcMA&#10;AADeAAAADwAAAGRycy9kb3ducmV2LnhtbERPyWrDMBC9B/IPYgK9xZILLcGJEkpLS6/ZcI5Ta2ob&#10;SyNjKYnbr68Kgdzm8dZZbUZnxYWG0HrWkGcKBHHlTcu1hsP+fb4AESKyQeuZNPxQgM16OllhYfyV&#10;t3TZxVqkEA4Famhi7AspQ9WQw5D5njhx335wGBMcamkGvKZwZ+WjUs/SYcupocGeXhuqut3Zaejk&#10;r1Vvrfoq8639OHbnUpUn1vphNr4sQUQa4118c3+aNH+h8if4fyfd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SmhcMAAADeAAAADwAAAAAAAAAAAAAAAACYAgAAZHJzL2Rv&#10;d25yZXYueG1sUEsFBgAAAAAEAAQA9QAAAIgDAAAAAA==&#10;" path="m1,l,,,2,13,4r2,l15,2,1,e" filled="f" stroked="f">
                    <v:path arrowok="t" o:connecttype="custom" o:connectlocs="1,3543;0,3543;0,3545;13,3547;15,3547;15,3545;1,3543" o:connectangles="0,0,0,0,0,0,0"/>
                  </v:shape>
                  <v:shape id="Picture 627" o:spid="_x0000_s1651" type="#_x0000_t75" style="position:absolute;left:9201;top:3545;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BKP7GAAAA3gAAAA8AAABkcnMvZG93bnJldi54bWxET01rwkAQvRf6H5YRvBTdRDFKdJVSKLQH&#10;D9GieBuyYxLNzobsatJ/3xWE3ubxPme16U0t7tS6yrKCeByBIM6trrhQ8LP/HC1AOI+ssbZMCn7J&#10;wWb9+rLCVNuOM7rvfCFCCLsUFZTeN6mULi/JoBvbhjhwZ9sa9AG2hdQtdiHc1HISRYk0WHFoKLGh&#10;j5Ly6+5mFGRv07hL0H8fb80sm5+ml9lhu1dqOOjflyA89f5f/HR/6TB/EcUJPN4JN8j1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0Eo/sYAAADeAAAADwAAAAAAAAAAAAAA&#10;AACfAgAAZHJzL2Rvd25yZXYueG1sUEsFBgAAAAAEAAQA9wAAAJIDAAAAAA==&#10;">
                    <v:imagedata r:id="rId503" o:title=""/>
                  </v:shape>
                  <v:shape id="Picture 628" o:spid="_x0000_s1652" type="#_x0000_t75" style="position:absolute;left:9219;top:3546;width:2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Lg7HCAAAA3gAAAA8AAABkcnMvZG93bnJldi54bWxET01rAjEQvRf8D2EEL6JZLVRdjSJCS491&#10;FfQ4bMbsYjJZNqm7/vumUOhtHu9zNrveWfGgNtSeFcymGQji0uuajYLz6X2yBBEiskbrmRQ8KcBu&#10;O3jZYK59x0d6FNGIFMIhRwVVjE0uZSgrchimviFO3M23DmOCrZG6xS6FOyvnWfYmHdacGips6FBR&#10;eS++nQK3erXGkB5fj934I3xdngcbCqVGw36/BhGpj//iP/enTvOX2WwBv++kG+T2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C4OxwgAAAN4AAAAPAAAAAAAAAAAAAAAAAJ8C&#10;AABkcnMvZG93bnJldi54bWxQSwUGAAAAAAQABAD3AAAAjgMAAAAA&#10;">
                    <v:imagedata r:id="rId477" o:title=""/>
                  </v:shape>
                  <v:shape id="Picture 629" o:spid="_x0000_s1653" type="#_x0000_t75" style="position:absolute;left:9241;top:3544;width:2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UzuXHAAAA3gAAAA8AAABkcnMvZG93bnJldi54bWxEj0FLw0AQhe+C/2GZghexu1GUNu22VEHw&#10;ahTE25CdZkOzs2l2m8R/7xwEbzO8N+99s93PoVMjDamNbKFYGlDEdXQtNxY+P17vVqBSRnbYRSYL&#10;P5Rgv7u+2mLp4sTvNFa5URLCqUQLPue+1DrVngKmZeyJRTvGIWCWdWi0G3CS8NDpe2OedMCWpcFj&#10;Ty+e6lN1CRYOa9+tL7fj9Hx6NN/nav46FucHa28W82EDKtOc/81/129O8FemEF55R2bQu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hUzuXHAAAA3gAAAA8AAAAAAAAAAAAA&#10;AAAAnwIAAGRycy9kb3ducmV2LnhtbFBLBQYAAAAABAAEAPcAAACTAwAAAAA=&#10;">
                    <v:imagedata r:id="rId475" o:title=""/>
                  </v:shape>
                </v:group>
                <v:group id="Group 630" o:spid="_x0000_s1654" style="position:absolute;left:9263;top:3542;width:19;height:4" coordorigin="9263,3542" coordsize="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Oi49DFAAAA3gAA&#10;AA8AAAAAAAAAAAAAAAAAqgIAAGRycy9kb3ducmV2LnhtbFBLBQYAAAAABAAEAPoAAACcAwAAAAA=&#10;">
                  <v:shape id="Freeform 631" o:spid="_x0000_s1655" style="position:absolute;left:9263;top:3542;width:19;height:4;visibility:visible;mso-wrap-style:square;v-text-anchor:top" coordsize="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u4YscA&#10;AADeAAAADwAAAGRycy9kb3ducmV2LnhtbESPzW7CQAyE75X6DitX4lLBpjkgFFhQBapakV74eQAr&#10;a5JA1hvtbkl4+/pQqTdbHs/Mt9qMrlN3CrH1bOBtloEirrxtuTZwPn1MF6BiQrbYeSYDD4qwWT8/&#10;rbCwfuAD3Y+pVmLCsUADTUp9oXWsGnIYZ74nltvFB4dJ1lBrG3AQc9fpPMvm2mHLktBgT9uGqtvx&#10;xxko99/lSV+HeVmGx+c27fLd68EZM3kZ35egEo3pX/z3/WWl/iLLBUBwZAa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rLuGLHAAAA3gAAAA8AAAAAAAAAAAAAAAAAmAIAAGRy&#10;cy9kb3ducmV2LnhtbFBLBQYAAAAABAAEAPUAAACMAwAAAAA=&#10;" path="m19,l17,,,2,,4r2,l19,2,19,e" filled="f" stroked="f">
                    <v:path arrowok="t" o:connecttype="custom" o:connectlocs="19,3542;17,3542;0,3544;0,3546;2,3546;19,3544;19,3542" o:connectangles="0,0,0,0,0,0,0"/>
                  </v:shape>
                </v:group>
                <v:group id="Group 632" o:spid="_x0000_s1656" style="position:absolute;left:9280;top:3540;width:16;height:4" coordorigin="9280,3540"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7gla8QAAADeAAAA&#10;DwAAAAAAAAAAAAAAAACqAgAAZHJzL2Rvd25yZXYueG1sUEsFBgAAAAAEAAQA+gAAAJsDAAAAAA==&#10;">
                  <v:shape id="Freeform 633" o:spid="_x0000_s1657" style="position:absolute;left:9280;top:3540;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H0TMIA&#10;AADeAAAADwAAAGRycy9kb3ducmV2LnhtbERPS2sCMRC+F/ofwhS81cQ9iGyNIkqLVx9lPU434+6y&#10;yWTZRF376xtB6G0+vufMl4Oz4kp9aDxrmIwVCOLSm4YrDcfD5/sMRIjIBq1n0nCnAMvF68scc+Nv&#10;vKPrPlYihXDIUUMdY5dLGcqaHIax74gTd/a9w5hgX0nT4y2FOyszpabSYcOpocaO1jWV7f7iNLTy&#10;16pNo36Kyc5+fbeXQhUn1nr0Nqw+QEQa4r/46d6aNH+msgwe76Qb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EfRMwgAAAN4AAAAPAAAAAAAAAAAAAAAAAJgCAABkcnMvZG93&#10;bnJldi54bWxQSwUGAAAAAAQABAD1AAAAhwMAAAAA&#10;" path="m16,l14,,,2,,4r2,l16,2,16,e" filled="f" stroked="f">
                    <v:path arrowok="t" o:connecttype="custom" o:connectlocs="16,3540;14,3540;0,3542;0,3544;2,3544;16,3542;16,3540" o:connectangles="0,0,0,0,0,0,0"/>
                  </v:shape>
                </v:group>
                <v:group id="Group 634" o:spid="_x0000_s1658" style="position:absolute;left:9294;top:3539;width:13;height:3" coordorigin="9294,3539" coordsize="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CYeh8QAAADeAAAADwAAAGRycy9kb3ducmV2LnhtbERPTYvCMBC9C/6HMMLe&#10;NK2iSNcoIruyB1mwCrK3oRnbYjMpTWzrvzcLgrd5vM9ZbXpTiZYaV1pWEE8iEMSZ1SXnCs6n7/ES&#10;hPPIGivLpOBBDjbr4WCFibYdH6lNfS5CCLsEFRTe14mULivIoJvYmjhwV9sY9AE2udQNdiHcVHIa&#10;RQtpsOTQUGBNu4KyW3o3CvYddttZ/NUebtfd4+80/70cYlLqY9RvP0F46v1b/HL/6DB/GU1n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CYeh8QAAADeAAAA&#10;DwAAAAAAAAAAAAAAAACqAgAAZHJzL2Rvd25yZXYueG1sUEsFBgAAAAAEAAQA+gAAAJsDAAAAAA==&#10;">
                  <v:shape id="Freeform 635" o:spid="_x0000_s1659" style="position:absolute;left:9294;top:3539;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6umMMA&#10;AADeAAAADwAAAGRycy9kb3ducmV2LnhtbERPTYvCMBC9L/gfwgje1kS3iFajFEHw4mHtHvY4NGNb&#10;bSalydb6782C4G0e73M2u8E2oqfO1441zKYKBHHhTM2lhp/88LkE4QOywcYxaXiQh9129LHB1Lg7&#10;f1N/DqWIIexT1FCF0KZS+qIii37qWuLIXVxnMUTYldJ0eI/htpFzpRbSYs2xocKW9hUVt/Of1fB7&#10;PSbZV8izQ56ssE9W6jRb3LSejIdsDSLQEN7il/to4vylmifw/068QW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6umMMAAADeAAAADwAAAAAAAAAAAAAAAACYAgAAZHJzL2Rv&#10;d25yZXYueG1sUEsFBgAAAAAEAAQA9QAAAIgDAAAAAA==&#10;" path="m13,l11,,,1,,3r2,l13,2,13,e" filled="f" stroked="f">
                    <v:path arrowok="t" o:connecttype="custom" o:connectlocs="13,3539;11,3539;0,3540;0,3542;2,3542;13,3541;13,3539" o:connectangles="0,0,0,0,0,0,0"/>
                  </v:shape>
                </v:group>
                <v:group id="Group 636" o:spid="_x0000_s1660" style="position:absolute;left:9305;top:3538;width:10;height:4" coordorigin="9305,3538"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IMjaMQAAADeAAAA&#10;DwAAAAAAAAAAAAAAAACqAgAAZHJzL2Rvd25yZXYueG1sUEsFBgAAAAAEAAQA+gAAAJsDAAAAAA==&#10;">
                  <v:shape id="Freeform 637" o:spid="_x0000_s1661" style="position:absolute;left:9305;top:3538;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poUskA&#10;AADeAAAADwAAAGRycy9kb3ducmV2LnhtbESPQWvCQBCF74X+h2UKvZS6MWAI0VVKWyEgBLQt4m3I&#10;jkkwOxuyW5P8+25B8DbDe/O+N6vNaFpxpd41lhXMZxEI4tLqhisF31/b1xSE88gaW8ukYCIHm/Xj&#10;wwozbQfe0/XgKxFC2GWooPa+y6R0ZU0G3cx2xEE7296gD2tfSd3jEMJNK+MoSqTBhgOhxo7eayov&#10;h18TuB95my62P1N+3BWXpBhp/nl6Uer5aXxbgvA0+rv5dp3rUD+N4gT+3wkzyPU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3poUskAAADeAAAADwAAAAAAAAAAAAAAAACYAgAA&#10;ZHJzL2Rvd25yZXYueG1sUEsFBgAAAAAEAAQA9QAAAI4DAAAAAA==&#10;" path="m10,l8,,,1,,3r2,l10,1,10,e" filled="f" stroked="f">
                    <v:path arrowok="t" o:connecttype="custom" o:connectlocs="10,3538;8,3538;0,3539;0,3541;2,3541;10,3539;10,3538" o:connectangles="0,0,0,0,0,0,0"/>
                  </v:shape>
                  <v:shape id="Picture 638" o:spid="_x0000_s1662" type="#_x0000_t75" style="position:absolute;left:9313;top:353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BiI/FAAAA3gAAAA8AAABkcnMvZG93bnJldi54bWxET01rwkAQvRf8D8sIvYhu6sGG6Cq1xVIP&#10;FYzieciO2dDsbJrdmuiv7xYK3ubxPmex6m0tLtT6yrGCp0kCgrhwuuJSwfGwGacgfEDWWDsmBVfy&#10;sFoOHhaYadfxni55KEUMYZ+hAhNCk0npC0MW/cQ1xJE7u9ZiiLAtpW6xi+G2ltMkmUmLFccGgw29&#10;Giq+8h+roF53n2a04fX22+6K/DS6pc37m1KPw/5lDiJQH+7if/eHjvPTZPoMf+/EG+Ty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CAYiPxQAAAN4AAAAPAAAAAAAAAAAAAAAA&#10;AJ8CAABkcnMvZG93bnJldi54bWxQSwUGAAAAAAQABAD3AAAAkQMAAAAA&#10;">
                    <v:imagedata r:id="rId478" o:title=""/>
                  </v:shape>
                  <v:shape id="Picture 639" o:spid="_x0000_s1663" type="#_x0000_t75" style="position:absolute;left:9320;top:3536;width:8;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V7SbKAAAA3gAAAA8AAABkcnMvZG93bnJldi54bWxEj09Lw0AQxe+C32EZwYvYXXuQNO22iCIK&#10;KqX/xOOQHZO02dmYXdPUT+8cBG8zvDfv/Wa2GHyjeupiHdjCzciAIi6Cq7m0sN08XmegYkJ22AQm&#10;CyeKsJifn80wd+HIK+rXqVQSwjFHC1VKba51LCryGEehJRbtM3Qek6xdqV2HRwn3jR4bc6s91iwN&#10;FbZ0X1FxWH97C1c/2dv7MpjJabffvpRfTw8fr/3G2suL4W4KKtGQ/s1/189O8DMzFl55R2bQ818A&#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EwV7SbKAAAA3gAAAA8AAAAAAAAA&#10;AAAAAAAAnwIAAGRycy9kb3ducmV2LnhtbFBLBQYAAAAABAAEAPcAAACWAwAAAAA=&#10;">
                    <v:imagedata r:id="rId504" o:title=""/>
                  </v:shape>
                  <v:shape id="Picture 640" o:spid="_x0000_s1664" type="#_x0000_t75" style="position:absolute;left:9327;top:3533;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Pr6TFAAAA3gAAAA8AAABkcnMvZG93bnJldi54bWxET01rAjEQvRf8D2GEXopm1VZ0NYq0FBRP&#10;XQU9Dptxd3UzWZJUt//eCEJv83ifM1+2phZXcr6yrGDQT0AQ51ZXXCjY7757ExA+IGusLZOCP/Kw&#10;XHRe5phqe+MfumahEDGEfYoKyhCaVEqfl2TQ921DHLmTdQZDhK6Q2uEthptaDpNkLA1WHBtKbOiz&#10;pPyS/RoF0/fBarsduf3bR/51pvPIbrLDUanXbruagQjUhn/x073Wcf4kGU7h8U68QS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T6+kxQAAAN4AAAAPAAAAAAAAAAAAAAAA&#10;AJ8CAABkcnMvZG93bnJldi54bWxQSwUGAAAAAAQABAD3AAAAkQMAAAAA&#10;">
                    <v:imagedata r:id="rId472" o:title=""/>
                  </v:shape>
                </v:group>
                <v:group id="Group 641" o:spid="_x0000_s1665" style="position:absolute;left:9339;top:3532;width:9;height:3" coordorigin="9339,353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0WLccAAADeAAAADwAAAGRycy9kb3ducmV2LnhtbESPQWvCQBCF74L/YRmh&#10;N92kYpHUVURq6UGEaqH0NmTHJJidDdk1if++cxC8zTBv3nvfajO4WnXUhsqzgXSWgCLOva24MPBz&#10;3k+XoEJEtlh7JgN3CrBZj0crzKzv+Zu6UyyUmHDI0EAZY5NpHfKSHIaZb4jldvGtwyhrW2jbYi/m&#10;rtavSfKmHVYsCSU2tCspv55uzsBnj/12nn50h+tld/87L46/h5SMeZkM23dQkYb4FD++v6zUXyZz&#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S0WLccAAADe&#10;AAAADwAAAAAAAAAAAAAAAACqAgAAZHJzL2Rvd25yZXYueG1sUEsFBgAAAAAEAAQA+gAAAJ4DAAAA&#10;AA==&#10;">
                  <v:shape id="Freeform 642" o:spid="_x0000_s1666" style="position:absolute;left:9339;top:353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4L8UA&#10;AADeAAAADwAAAGRycy9kb3ducmV2LnhtbERP22rCQBB9L/QflhF8KbrRUgnRVUppQShtqfoBY3ZM&#10;gtnZsDvV6Ne7hULf5nCus1j1rlUnCrHxbGAyzkARl942XBnYbd9GOagoyBZbz2TgQhFWy/u7BRbW&#10;n/mbThupVArhWKCBWqQrtI5lTQ7j2HfEiTv44FASDJW2Ac8p3LV6mmUz7bDh1FBjRy81lcfNjzPw&#10;uttPr19CYf3x+STde44P2zgzZjjon+eghHr5F/+51zbNz7PHCfy+k27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xjgvxQAAAN4AAAAPAAAAAAAAAAAAAAAAAJgCAABkcnMv&#10;ZG93bnJldi54bWxQSwUGAAAAAAQABAD1AAAAigMAAAAA&#10;" path="m9,l7,,,1,,3r2,l9,2,9,e" filled="f" stroked="f">
                    <v:path arrowok="t" o:connecttype="custom" o:connectlocs="9,3532;7,3532;0,3533;0,3535;2,3535;9,3534;9,3532" o:connectangles="0,0,0,0,0,0,0"/>
                  </v:shape>
                </v:group>
                <v:group id="Group 643" o:spid="_x0000_s1667" style="position:absolute;left:9346;top:3531;width:9;height:3" coordorigin="9346,3531"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MtwcQAAADeAAAADwAAAGRycy9kb3ducmV2LnhtbERPTYvCMBC9C/6HMMLe&#10;NK2iSNcoIruyB1mwCrK3oRnbYjMpTWzrvzcLgrd5vM9ZbXpTiZYaV1pWEE8iEMSZ1SXnCs6n7/ES&#10;hPPIGivLpOBBDjbr4WCFibYdH6lNfS5CCLsEFRTe14mULivIoJvYmjhwV9sY9AE2udQNdiHcVHIa&#10;RQtpsOTQUGBNu4KyW3o3CvYddttZ/NUebtfd4+80/70cYlLqY9RvP0F46v1b/HL/6DB/Gc2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rMtwcQAAADeAAAA&#10;DwAAAAAAAAAAAAAAAACqAgAAZHJzL2Rvd25yZXYueG1sUEsFBgAAAAAEAAQA+gAAAJsDAAAAAA==&#10;">
                  <v:shape id="Freeform 644" o:spid="_x0000_s1668" style="position:absolute;left:9346;top:3531;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gDw8QA&#10;AADeAAAADwAAAGRycy9kb3ducmV2LnhtbERP20rDQBB9L/gPywi+iNnYYghpt0VEoSAqtvmAMTtN&#10;gtnZsDu20a93BaFvczjXWW0mN6gjhdh7NnCb5aCIG297bg3U+6ebElQUZIuDZzLwTRE264vZCivr&#10;T/xOx520KoVwrNBAJzJWWsemI4cx8yNx4g4+OJQEQ6ttwFMKd4Oe53mhHfacGjoc6aGj5nP35Qw8&#10;1h/znzehsH15vZPxucTrfSyMubqc7peghCY5i//dW5vml/liAX/vpBv0+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YA8PEAAAA3gAAAA8AAAAAAAAAAAAAAAAAmAIAAGRycy9k&#10;b3ducmV2LnhtbFBLBQYAAAAABAAEAPUAAACJAwAAAAA=&#10;" path="m9,l7,,,1,,3r2,l9,2,9,e" filled="f" stroked="f">
                    <v:path arrowok="t" o:connecttype="custom" o:connectlocs="9,3531;7,3531;0,3532;0,3534;2,3534;9,3533;9,3531" o:connectangles="0,0,0,0,0,0,0"/>
                  </v:shape>
                </v:group>
                <v:group id="Group 645" o:spid="_x0000_s1669" style="position:absolute;left:9353;top:3530;width:10;height:3" coordorigin="9353,3530"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YQLsYAAADeAAAADwAAAGRycy9kb3ducmV2LnhtbERPTWvCQBC9F/wPywi9&#10;1U20LZK6CUFs6UGEqiC9DdkxCcnOhuw2if++WxB6m8f7nE02mVYM1LvasoJ4EYEgLqyuuVRwPr0/&#10;rUE4j6yxtUwKbuQgS2cPG0y0HfmLhqMvRQhhl6CCyvsukdIVFRl0C9sRB+5qe4M+wL6UuscxhJtW&#10;LqPoVRqsOTRU2NG2oqI5/hgFHyOO+SreDfvmur19n14Ol31MSj3Op/wNhKfJ/4vv7k8d5q+j1TP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FhAuxgAAAN4A&#10;AAAPAAAAAAAAAAAAAAAAAKoCAABkcnMvZG93bnJldi54bWxQSwUGAAAAAAQABAD6AAAAnQMAAAAA&#10;">
                  <v:shape id="Freeform 646" o:spid="_x0000_s1670" style="position:absolute;left:9353;top:3530;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nHwcMA&#10;AADeAAAADwAAAGRycy9kb3ducmV2LnhtbERP3UrDMBS+F3yHcATvXFI3pdZlQwRBNqGs+gCH5qwt&#10;NicliVt8+2Uw2N35+H7Pcp3sKA7kw+BYQzFTIIhbZwbuNPx8fzyUIEJENjg6Jg3/FGC9ur1ZYmXc&#10;kXd0aGIncgiHCjX0MU6VlKHtyWKYuYk4c3vnLcYMfSeNx2MOt6N8VOpZWhw4N/Q40XtP7W/zZzXU&#10;jS2a7T5tivoLlUrz7Uu58Frf36W3VxCRUryKL+5Pk+eXav4E53fyDXJ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inHwcMAAADeAAAADwAAAAAAAAAAAAAAAACYAgAAZHJzL2Rv&#10;d25yZXYueG1sUEsFBgAAAAAEAAQA9QAAAIgDAAAAAA==&#10;" path="m10,l9,,,1,,3r2,l10,2,10,e" filled="f" stroked="f">
                    <v:path arrowok="t" o:connecttype="custom" o:connectlocs="10,3530;9,3530;0,3531;0,3533;2,3533;10,3532;10,3530" o:connectangles="0,0,0,0,0,0,0"/>
                  </v:shape>
                </v:group>
                <v:group id="Group 647" o:spid="_x0000_s1671" style="position:absolute;left:9362;top:3530;width:12;height:2" coordorigin="9362,3530"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grwsMAAADeAAAADwAAAGRycy9kb3ducmV2LnhtbERPTYvCMBC9L/gfwgje&#10;1rTKilSjiKh4EGFVEG9DM7bFZlKa2NZ/bxaEvc3jfc582ZlSNFS7wrKCeBiBIE6tLjhTcDlvv6cg&#10;nEfWWFomBS9ysFz0vuaYaNvyLzUnn4kQwi5BBbn3VSKlS3My6Ia2Ig7c3dYGfYB1JnWNbQg3pRxF&#10;0UQaLDg05FjROqf0cXoaBbsW29U43jSHx339up1/jtdDTEoN+t1qBsJT5//FH/deh/nTaDyB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iCvCwwAAAN4AAAAP&#10;AAAAAAAAAAAAAAAAAKoCAABkcnMvZG93bnJldi54bWxQSwUGAAAAAAQABAD6AAAAmgMAAAAA&#10;">
                  <v:shape id="Freeform 648" o:spid="_x0000_s1672" style="position:absolute;left:9362;top:3530;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HEcMMA&#10;AADeAAAADwAAAGRycy9kb3ducmV2LnhtbERP3WrCMBS+F/YO4Qx2I5qo0Ek1iggTGV64bg9waI5t&#10;sTkpSVa7t18Ewbvz8f2e9XawrejJh8axhtlUgSAunWm40vDz/TFZgggR2WDrmDT8UYDt5mW0xty4&#10;G39RX8RKpBAOOWqoY+xyKUNZk8UwdR1x4i7OW4wJ+koaj7cUbls5VyqTFhtODTV2tK+pvBa/VkNh&#10;suF8CseD7M3Ffl6zduzVTOu312G3AhFpiE/xw300af5SLd7h/k66QW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UHEcMMAAADeAAAADwAAAAAAAAAAAAAAAACYAgAAZHJzL2Rv&#10;d25yZXYueG1sUEsFBgAAAAAEAAQA9QAAAIgDAAAAAA==&#10;" path="m,l11,r,2l,2,,e" filled="f" stroked="f">
                    <v:path arrowok="t" o:connecttype="custom" o:connectlocs="0,3530;11,3530;11,3532;0,3532;0,3530" o:connectangles="0,0,0,0,0"/>
                  </v:shape>
                </v:group>
                <v:group id="Group 649" o:spid="_x0000_s1673" style="position:absolute;left:9372;top:3529;width:12;height:3" coordorigin="9372,3529" coordsize="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1saK8cAAADe&#10;AAAADwAAAAAAAAAAAAAAAACqAgAAZHJzL2Rvd25yZXYueG1sUEsFBgAAAAAEAAQA+gAAAJ4DAAAA&#10;AA==&#10;">
                  <v:shape id="Freeform 650" o:spid="_x0000_s1674" style="position:absolute;left:9372;top:3529;width:12;height:3;visibility:visible;mso-wrap-style:square;v-text-anchor:top" coordsize="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hvjsQA&#10;AADeAAAADwAAAGRycy9kb3ducmV2LnhtbERPTWvCQBC9F/wPywi9FN2oRdLoKiJIe7CHqHieZsds&#10;MDsbsqtJ/71bKHibx/uc5bq3tbhT6yvHCibjBARx4XTFpYLTcTdKQfiArLF2TAp+ycN6NXhZYqZd&#10;xzndD6EUMYR9hgpMCE0mpS8MWfRj1xBH7uJaiyHCtpS6xS6G21pOk2QuLVYcGww2tDVUXA83q+A7&#10;T/dVypP57mzfc3rrPn/MdabU67DfLEAE6sNT/O/+0nF+msw+4O+deIN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4b47EAAAA3gAAAA8AAAAAAAAAAAAAAAAAmAIAAGRycy9k&#10;b3ducmV2LnhtbFBLBQYAAAAABAAEAPUAAACJAwAAAAA=&#10;" path="m12,l10,,,1,,3r1,l12,2,12,e" filled="f" stroked="f">
                    <v:path arrowok="t" o:connecttype="custom" o:connectlocs="12,3529;10,3529;0,3530;0,3532;1,3532;12,3531;12,3529" o:connectangles="0,0,0,0,0,0,0"/>
                  </v:shape>
                </v:group>
                <v:group id="Group 651" o:spid="_x0000_s1675" style="position:absolute;left:9382;top:3529;width:34;height:2" coordorigin="9382,3529"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StlUMcAAADeAAAADwAAAGRycy9kb3ducmV2LnhtbESPQWvCQBCF70L/wzKF&#10;3nSTVotEVxFpSw8iVAvF25Adk2B2NmS3Sfz3zkHwNsO8ee99y/XgatVRGyrPBtJJAoo497biwsDv&#10;8XM8BxUissXaMxm4UoD16mm0xMz6nn+oO8RCiQmHDA2UMTaZ1iEvyWGY+IZYbmffOoyytoW2LfZi&#10;7mr9miTv2mHFklBiQ9uS8svh3xn46rHfvKUf3e5y3l5Px9n+b5eSMS/Pw2YBKtIQH+L797eV+vNk&#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StlUMcAAADe&#10;AAAADwAAAAAAAAAAAAAAAACqAgAAZHJzL2Rvd25yZXYueG1sUEsFBgAAAAAEAAQA+gAAAJ4DAAAA&#10;AA==&#10;">
                  <v:shape id="Freeform 652" o:spid="_x0000_s1676" style="position:absolute;left:9382;top:3529;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DOFsIA&#10;AADeAAAADwAAAGRycy9kb3ducmV2LnhtbERP22rCQBB9L/Qflin0re5Gikh0FS0EKgjFywcM2TEJ&#10;ZmdDdmrSv3eFgm9zONdZrkffqhv1sQlsIZsYUMRlcA1XFs6n4mMOKgqywzYwWfijCOvV68sScxcG&#10;PtDtKJVKIRxztFCLdLnWsazJY5yEjjhxl9B7lAT7SrsehxTuWz01ZqY9Npwaauzoq6byevz1FnZD&#10;eS42u2KazdruZ28ust2zWPv+Nm4WoIRGeYr/3d8uzZ+bzwwe76Qb9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EM4WwgAAAN4AAAAPAAAAAAAAAAAAAAAAAJgCAABkcnMvZG93&#10;bnJldi54bWxQSwUGAAAAAAQABAD1AAAAhwMAAAAA&#10;" path="m,l34,r,2l,2,,e" filled="f" stroked="f">
                    <v:path arrowok="t" o:connecttype="custom" o:connectlocs="0,3529;34,3529;34,3531;0,3531;0,3529" o:connectangles="0,0,0,0,0"/>
                  </v:shape>
                  <v:shape id="Picture 653" o:spid="_x0000_s1677" type="#_x0000_t75" style="position:absolute;left:9414;top:3455;width:2;height: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LNqDGAAAA3gAAAA8AAABkcnMvZG93bnJldi54bWxET9tKAzEQfS/4D2EE39qsi0rZNi1aWhBB&#10;pRdKH6eb6WZxM9km6Xb9eyMIvs3hXGc6720jOvKhdqzgfpSBIC6drrlSsNuuhmMQISJrbByTgm8K&#10;MJ/dDKZYaHflNXWbWIkUwqFABSbGtpAylIYshpFriRN3ct5iTNBXUnu8pnDbyDzLnqTFmlODwZYW&#10;hsqvzcUq6M6L98e912+X/NAujx/cn83ni1J3t/3zBESkPv6L/9yvOs0fZw85/L6Tbp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gs2oMYAAADeAAAADwAAAAAAAAAAAAAA&#10;AACfAgAAZHJzL2Rvd25yZXYueG1sUEsFBgAAAAAEAAQA9wAAAJIDAAAAAA==&#10;">
                    <v:imagedata r:id="rId505" o:title=""/>
                  </v:shape>
                </v:group>
                <v:group id="Group 654" o:spid="_x0000_s1678" style="position:absolute;left:9382;top:3455;width:34;height:2" coordorigin="9382,3455"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n7J8YAAADeAAAADwAAAGRycy9kb3ducmV2LnhtbERPTWvCQBC9F/wPywi9&#10;1U20LZK6CUFs6UGEqiC9DdkxCcnOhuw2if++WxB6m8f7nE02mVYM1LvasoJ4EYEgLqyuuVRwPr0/&#10;rUE4j6yxtUwKbuQgS2cPG0y0HfmLhqMvRQhhl6CCyvsukdIVFRl0C9sRB+5qe4M+wL6UuscxhJtW&#10;LqPoVRqsOTRU2NG2oqI5/hgFHyOO+SreDfvmur19n14Ol31MSj3Op/wNhKfJ/4vv7k8d5q+j5xX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fsnxgAAAN4A&#10;AAAPAAAAAAAAAAAAAAAAAKoCAABkcnMvZG93bnJldi54bWxQSwUGAAAAAAQABAD6AAAAnQMAAAAA&#10;">
                  <v:shape id="Freeform 655" o:spid="_x0000_s1679" style="position:absolute;left:9382;top:3455;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dtjsIA&#10;AADeAAAADwAAAGRycy9kb3ducmV2LnhtbERP22rCQBB9F/oPyxT6pruKiERXsYVABUG8fMCQHZNg&#10;djZkpyb9+25B8G0O5zrr7eAb9aAu1oEtTCcGFHERXM2lheslHy9BRUF22AQmC78UYbt5G60xc6Hn&#10;Ez3OUqoUwjFDC5VIm2kdi4o8xkloiRN3C51HSbArteuwT+G+0TNjFtpjzamhwpa+Kiru5x9vYd8X&#10;13y3z2fTRdMeD+YmnwcWaz/eh90KlNAgL/HT/e3S/KWZz+H/nXSD3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Z22OwgAAAN4AAAAPAAAAAAAAAAAAAAAAAJgCAABkcnMvZG93&#10;bnJldi54bWxQSwUGAAAAAAQABAD1AAAAhwMAAAAA&#10;" path="m,l34,r,2l,2,,e" filled="f" stroked="f">
                    <v:path arrowok="t" o:connecttype="custom" o:connectlocs="0,3455;34,3455;34,3457;0,3457;0,3455" o:connectangles="0,0,0,0,0"/>
                  </v:shape>
                </v:group>
                <v:group id="Group 656" o:spid="_x0000_s1680" style="position:absolute;left:9372;top:3455;width:12;height:2" coordorigin="9372,3455"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zGyMQAAADeAAAADwAAAGRycy9kb3ducmV2LnhtbERPS4vCMBC+C/sfwix4&#10;07TrA6lGEdkVDyKoC4u3oRnbYjMpTbat/94Igrf5+J6zWHWmFA3VrrCsIB5GIIhTqwvOFPyefwYz&#10;EM4jaywtk4I7OVgtP3oLTLRt+UjNyWcihLBLUEHufZVI6dKcDLqhrYgDd7W1QR9gnUldYxvCTSm/&#10;omgqDRYcGnKsaJNTejv9GwXbFtv1KP5u9rfr5n45Tw5/+5iU6n926zkIT51/i1/unQ7zZ9F4A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VzGyMQAAADeAAAA&#10;DwAAAAAAAAAAAAAAAACqAgAAZHJzL2Rvd25yZXYueG1sUEsFBgAAAAAEAAQA+gAAAJsDAAAAAA==&#10;">
                  <v:shape id="Freeform 657" o:spid="_x0000_s1681" style="position:absolute;left:9372;top:3455;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SlsMA&#10;AADeAAAADwAAAGRycy9kb3ducmV2LnhtbERP3WrCMBS+F/YO4Qy8kZkoo0htFBEcMnax1T3AoTm2&#10;pc1JSbLavf0yELw7H9/vKfaT7cVIPrSONayWCgRx5UzLtYbvy+llAyJEZIO9Y9LwSwH2u6dZgblx&#10;N/6isYy1SCEcctTQxDjkUoaqIYth6QbixF2dtxgT9LU0Hm8p3PZyrVQmLbacGhoc6NhQ1ZU/VkNp&#10;sunzI5zf5Giu9r3L+oVXK63nz9NhCyLSFB/iu/ts0vyNes3g/510g9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sSlsMAAADeAAAADwAAAAAAAAAAAAAAAACYAgAAZHJzL2Rv&#10;d25yZXYueG1sUEsFBgAAAAAEAAQA9QAAAIgDAAAAAA==&#10;" path="m,l12,r,2l,2,,e" filled="f" stroked="f">
                    <v:path arrowok="t" o:connecttype="custom" o:connectlocs="0,3455;12,3455;12,3457;0,3457;0,3455" o:connectangles="0,0,0,0,0"/>
                  </v:shape>
                </v:group>
                <v:group id="Group 658" o:spid="_x0000_s1682" style="position:absolute;left:9362;top:3455;width:12;height:2" coordorigin="9362,3455"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L9JMUAAADeAAAADwAAAGRycy9kb3ducmV2LnhtbERPTWvCQBC9F/oflil4&#10;001qbSW6ikhbPIhgFMTbkB2TYHY2ZLdJ/PeuIPQ2j/c582VvKtFS40rLCuJRBII4s7rkXMHx8DOc&#10;gnAeWWNlmRTcyMFy8foyx0TbjvfUpj4XIYRdggoK7+tESpcVZNCNbE0cuIttDPoAm1zqBrsQbir5&#10;HkWf0mDJoaHAmtYFZdf0zyj47bBbjePvdnu9rG/nw2R32sak1OCtX81AeOr9v/jp3ugwfxp9fMH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7C/STFAAAA3gAA&#10;AA8AAAAAAAAAAAAAAAAAqgIAAGRycy9kb3ducmV2LnhtbFBLBQYAAAAABAAEAPoAAACcAwAAAAA=&#10;">
                  <v:shape id="Freeform 659" o:spid="_x0000_s1683" style="position:absolute;left:9362;top:3455;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jf8YA&#10;AADeAAAADwAAAGRycy9kb3ducmV2LnhtbESPQWvDMAyF74P+B6NBL2O1O0YoWd0yCh2l7LBl+wEi&#10;VpPQWA62m6b/vjoMdpN4T+99Wm8n36uRYuoCW1guDCjiOriOGwu/P/vnFaiUkR32gcnCjRJsN7OH&#10;NZYuXPmbxio3SkI4lWihzXkotU51Sx7TIgzEop1C9JhljY12Ea8S7nv9YkyhPXYsDS0OtGupPlcX&#10;b6FyxfT1mQ4fenQnfzwX/VM0S2vnj9P7G6hMU/43/10fnOCvzKvwyjsyg97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Ngjf8YAAADeAAAADwAAAAAAAAAAAAAAAACYAgAAZHJz&#10;L2Rvd25yZXYueG1sUEsFBgAAAAAEAAQA9QAAAIsDAAAAAA==&#10;" path="m,l11,r,2l,2,,e" filled="f" stroked="f">
                    <v:path arrowok="t" o:connecttype="custom" o:connectlocs="0,3455;11,3455;11,3457;0,3457;0,3455" o:connectangles="0,0,0,0,0"/>
                  </v:shape>
                  <v:shape id="Picture 660" o:spid="_x0000_s1684" type="#_x0000_t75" style="position:absolute;left:9353;top:3455;width:10;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AGOzFAAAA3gAAAA8AAABkcnMvZG93bnJldi54bWxET99rwjAQfh/4P4QTfJupU6SrRhFhMLAw&#10;dMP5eDRnU2wupcm0+tcvguDbfXw/b77sbC3O1PrKsYLRMAFBXDhdcang5/vjNQXhA7LG2jEpuJKH&#10;5aL3MsdMuwtv6bwLpYgh7DNUYEJoMil9YciiH7qGOHJH11oMEbal1C1eYrit5VuSTKXFimODwYbW&#10;horT7s8qSN1+f/pdHUY6z81Xk25um3x8U2rQ71YzEIG68BQ/3J86zk+TyTvc34k3yM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ABjsxQAAAN4AAAAPAAAAAAAAAAAAAAAA&#10;AJ8CAABkcnMvZG93bnJldi54bWxQSwUGAAAAAAQABAD3AAAAkQMAAAAA&#10;">
                    <v:imagedata r:id="rId506" o:title=""/>
                  </v:shape>
                  <v:shape id="Picture 661" o:spid="_x0000_s1685" type="#_x0000_t75" style="position:absolute;left:9346;top:3456;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m3rPHAAAA3gAAAA8AAABkcnMvZG93bnJldi54bWxEj09rwkAQxe+FfodlCr3VjaJBoqvYihA9&#10;1T8Hj0N2TEKysyG71fTbdw5CbzPMm/feb7keXKvu1Ifas4HxKAFFXHhbc2ngct59zEGFiGyx9UwG&#10;finAevX6ssTM+gcf6X6KpRITDhkaqGLsMq1DUZHDMPIdsdxuvncYZe1LbXt8iLlr9SRJUu2wZkmo&#10;sKOviorm9OMMnHf722Gaf35fXLMtUyyuzTTNjXl/GzYLUJGG+C9+fudW6s+TmQAIjsygV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lm3rPHAAAA3gAAAA8AAAAAAAAAAAAA&#10;AAAAnwIAAGRycy9kb3ducmV2LnhtbFBLBQYAAAAABAAEAPcAAACTAwAAAAA=&#10;">
                    <v:imagedata r:id="rId474" o:title=""/>
                  </v:shape>
                  <v:shape id="Picture 662" o:spid="_x0000_s1686" type="#_x0000_t75" style="position:absolute;left:9339;top:345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qeyjFAAAA3gAAAA8AAABkcnMvZG93bnJldi54bWxET01rg0AQvRf6H5Yp9FbXBCtiswltQsD0&#10;1JgcehzciYrurLgbY/99tlDobR7vc1ab2fRiotG1lhUsohgEcWV1y7WC82n/koFwHlljb5kU/JCD&#10;zfrxYYW5tjc+0lT6WoQQdjkqaLwfcild1ZBBF9mBOHAXOxr0AY611CPeQrjp5TKOU2mw5dDQ4EDb&#10;hqquvBoFp/3h8pkUH19n0+3qFKvvLkkLpZ6f5vc3EJ5m/y/+cxc6zM/i1wX8vhNukO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KnsoxQAAAN4AAAAPAAAAAAAAAAAAAAAA&#10;AJ8CAABkcnMvZG93bnJldi54bWxQSwUGAAAAAAQABAD3AAAAkQMAAAAA&#10;">
                    <v:imagedata r:id="rId474" o:title=""/>
                  </v:shape>
                </v:group>
                <v:group id="Group 663" o:spid="_x0000_s1687" style="position:absolute;left:9327;top:3458;width:14;height:5" coordorigin="9327,3458"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2zIYcQAAADeAAAA&#10;DwAAAAAAAAAAAAAAAACqAgAAZHJzL2Rvd25yZXYueG1sUEsFBgAAAAAEAAQA+gAAAJsDAAAAAA==&#10;">
                  <v:shape id="Freeform 664" o:spid="_x0000_s1688" style="position:absolute;left:9327;top:3458;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F8PMQA&#10;AADeAAAADwAAAGRycy9kb3ducmV2LnhtbERP32vCMBB+H+x/CCfsRWzqZKK1UYawMSYIVn0/mrOt&#10;NpeSZFr/ezMY7O0+vp+Xr3rTiis531hWME5SEMSl1Q1XCg77j9EMhA/IGlvLpOBOHlbL56ccM21v&#10;vKNrESoRQ9hnqKAOocuk9GVNBn1iO+LInawzGCJ0ldQObzHctPI1TafSYMOxocaO1jWVl+LHKNgW&#10;35Ph/CA37Vm7ZjP+PJbD9VGpl0H/vgARqA//4j/3l47zZ+nbBH7fiT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RfDzEAAAA3gAAAA8AAAAAAAAAAAAAAAAAmAIAAGRycy9k&#10;b3ducmV2LnhtbFBLBQYAAAAABAAEAPUAAACJAwAAAAA=&#10;" path="m14,l12,,,3,,4r2,l14,2,14,e" filled="f" stroked="f">
                    <v:path arrowok="t" o:connecttype="custom" o:connectlocs="14,3458;12,3458;0,3461;0,3462;2,3462;14,3460;14,3458" o:connectangles="0,0,0,0,0,0,0"/>
                  </v:shape>
                </v:group>
                <v:group id="Group 665" o:spid="_x0000_s1689" style="position:absolute;left:9320;top:3461;width:8;height:4" coordorigin="9320,346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n1jsQAAADeAAAADwAAAGRycy9kb3ducmV2LnhtbERPS4vCMBC+C/sfwix4&#10;07TrA6lGEdkVDyKoC4u3oRnbYjMpTbat/94Igrf5+J6zWHWmFA3VrrCsIB5GIIhTqwvOFPyefwYz&#10;EM4jaywtk4I7OVgtP3oLTLRt+UjNyWcihLBLUEHufZVI6dKcDLqhrYgDd7W1QR9gnUldYxvCTSm/&#10;omgqDRYcGnKsaJNTejv9GwXbFtv1KP5u9rfr5n45Tw5/+5iU6n926zkIT51/i1/unQ7zZ9FkDM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8n1jsQAAADeAAAA&#10;DwAAAAAAAAAAAAAAAACqAgAAZHJzL2Rvd25yZXYueG1sUEsFBgAAAAAEAAQA+gAAAJsDAAAAAA==&#10;">
                  <v:shape id="Freeform 666" o:spid="_x0000_s1690" style="position:absolute;left:9320;top:346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sauMIA&#10;AADeAAAADwAAAGRycy9kb3ducmV2LnhtbERP32vCMBB+H/g/hBN8GZoqdHOdUUQQ9HGdvh/N2XRL&#10;LrWJtv73y2Cwt/v4ft5qMzgr7tSFxrOC+SwDQVx53XCt4PS5ny5BhIis0XomBQ8KsFmPnlZYaN/z&#10;B93LWIsUwqFABSbGtpAyVIYchplviRN38Z3DmGBXS91hn8KdlYsse5EOG04NBlvaGaq+y5tT8FX2&#10;l8Xb1ZrcvvLpiME+749npSbjYfsOItIQ/8V/7oNO85dZnsPvO+kG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Sxq4wgAAAN4AAAAPAAAAAAAAAAAAAAAAAJgCAABkcnMvZG93&#10;bnJldi54bWxQSwUGAAAAAAQABAD1AAAAhwMAAAAA&#10;" path="m9,l7,,,1,,3r2,l9,1,9,e" filled="f" stroked="f">
                    <v:path arrowok="t" o:connecttype="custom" o:connectlocs="9,3461;7,3461;0,3462;0,3464;2,3464;9,3462;9,3461" o:connectangles="0,0,0,0,0,0,0"/>
                  </v:shape>
                </v:group>
                <v:group id="Group 667" o:spid="_x0000_s1691" style="position:absolute;left:9313;top:3462;width:9;height:4" coordorigin="9313,3462" coordsize="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fOYsUAAADeAAAADwAAAGRycy9kb3ducmV2LnhtbERPTWuDQBC9B/oflin0&#10;lqy2KGKzCSG0pYdQiAZCb4M7UYk7K+5Wzb/vFgq5zeN9zno7m06MNLjWsoJ4FYEgrqxuuVZwKt+X&#10;GQjnkTV2lknBjRxsNw+LNebaTnyksfC1CCHsclTQeN/nUrqqIYNuZXviwF3sYNAHONRSDziFcNPJ&#10;5yhKpcGWQ0ODPe0bqq7Fj1HwMeG0e4nfxsP1sr99l8nX+RCTUk+P8+4VhKfZ38X/7k8d5mdRksL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RXzmLFAAAA3gAA&#10;AA8AAAAAAAAAAAAAAAAAqgIAAGRycy9kb3ducmV2LnhtbFBLBQYAAAAABAAEAPoAAACcAwAAAAA=&#10;">
                  <v:shape id="Freeform 668" o:spid="_x0000_s1692" style="position:absolute;left:9313;top:3462;width:9;height:4;visibility:visible;mso-wrap-style:square;v-text-anchor:top" coordsize="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4lq8MA&#10;AADeAAAADwAAAGRycy9kb3ducmV2LnhtbERPTWvCQBC9C/6HZYTedKNEK9FVRKi1R20Rehuz0yQ0&#10;OxuyU43/3i0I3ubxPme57lytLtSGyrOB8SgBRZx7W3Fh4OvzbTgHFQTZYu2ZDNwowHrV7y0xs/7K&#10;B7ocpVAxhEOGBkqRJtM65CU5DCPfEEfux7cOJcK20LbFawx3tZ4kyUw7rDg2lNjQtqT89/jnDKTp&#10;7mPqw6k6fc+6s7PvstunYszLoNssQAl18hQ/3Hsb58+T6Sv8vxNv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4lq8MAAADeAAAADwAAAAAAAAAAAAAAAACYAgAAZHJzL2Rv&#10;d25yZXYueG1sUEsFBgAAAAAEAAQA9QAAAIgDAAAAAA==&#10;" path="m9,l7,,,2,,4r2,l9,2,9,e" filled="f" stroked="f">
                    <v:path arrowok="t" o:connecttype="custom" o:connectlocs="9,3462;7,3462;0,3464;0,3466;2,3466;9,3464;9,3462" o:connectangles="0,0,0,0,0,0,0"/>
                  </v:shape>
                  <v:shape id="Picture 669" o:spid="_x0000_s1693" type="#_x0000_t75" style="position:absolute;left:9305;top:3464;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Q0rXHAAAA3gAAAA8AAABkcnMvZG93bnJldi54bWxEj09rwkAQxe+FfodlCr3VjaJBoqvYihA9&#10;1T8Hj0N2TEKysyG71fTbdw5CbzO8N+/9ZrkeXKvu1Ifas4HxKAFFXHhbc2ngct59zEGFiGyx9UwG&#10;finAevX6ssTM+gcf6X6KpZIQDhkaqGLsMq1DUZHDMPIdsWg33zuMsvaltj0+JNy1epIkqXZYszRU&#10;2NFXRUVz+nEGzrv97TDNP78vrtmWKRbXZprmxry/DZsFqEhD/Dc/r3Mr+PNkJrzyjsygV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cQ0rXHAAAA3gAAAA8AAAAAAAAAAAAA&#10;AAAAnwIAAGRycy9kb3ducmV2LnhtbFBLBQYAAAAABAAEAPcAAACTAwAAAAA=&#10;">
                    <v:imagedata r:id="rId474" o:title=""/>
                  </v:shape>
                  <v:shape id="Picture 670" o:spid="_x0000_s1694" type="#_x0000_t75" style="position:absolute;left:9294;top:3466;width:13;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y0r7EAAAA3gAAAA8AAABkcnMvZG93bnJldi54bWxET99rwjAQfhf2P4QT9iKaOHHYahQ3GPi6&#10;bjB8O5qzKTaX2sS2+++XwWBv9/H9vN1hdI3oqQu1Zw3LhQJBXHpTc6Xh8+NtvgERIrLBxjNp+KYA&#10;h/3DZIe58QO/U1/ESqQQDjlqsDG2uZShtOQwLHxLnLiL7xzGBLtKmg6HFO4a+aTUs3RYc2qw2NKr&#10;pfJa3J2GY2ab7D7rh5frWp1vxfh1Wd5WWj9Ox+MWRKQx/ov/3CeT5m/UOoPfd9INcv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Fy0r7EAAAA3gAAAA8AAAAAAAAAAAAAAAAA&#10;nwIAAGRycy9kb3ducmV2LnhtbFBLBQYAAAAABAAEAPcAAACQAwAAAAA=&#10;">
                    <v:imagedata r:id="rId475" o:title=""/>
                  </v:shape>
                </v:group>
                <v:group id="Group 671" o:spid="_x0000_s1695" style="position:absolute;left:9280;top:3468;width:16;height:4" coordorigin="9280,346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p45MMcAAADe&#10;AAAADwAAAAAAAAAAAAAAAACqAgAAZHJzL2Rvd25yZXYueG1sUEsFBgAAAAAEAAQA+gAAAJ4DAAAA&#10;AA==&#10;">
                  <v:shape id="Freeform 672" o:spid="_x0000_s1696" style="position:absolute;left:9280;top:346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nT+8IA&#10;AADeAAAADwAAAGRycy9kb3ducmV2LnhtbERPTWsCMRC9F/wPYQRvNVkPIqtRSoviVduyHsfNdHfZ&#10;ZLJsoq7+elMo9DaP9zmrzeCsuFIfGs8asqkCQVx603Cl4etz+7oAESKyQeuZNNwpwGY9ellhbvyN&#10;D3Q9xkqkEA45aqhj7HIpQ1mTwzD1HXHifnzvMCbYV9L0eEvhzsqZUnPpsOHUUGNH7zWV7fHiNLTy&#10;YdVHo85FdrC77/ZSqOLEWk/Gw9sSRKQh/ov/3HuT5i/UPIPfd9IN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qdP7wgAAAN4AAAAPAAAAAAAAAAAAAAAAAJgCAABkcnMvZG93&#10;bnJldi54bWxQSwUGAAAAAAQABAD1AAAAhwMAAAAA&#10;" path="m16,l14,,,2,,3r2,l16,2,16,e" filled="f" stroked="f">
                    <v:path arrowok="t" o:connecttype="custom" o:connectlocs="16,3468;14,3468;0,3470;0,3471;2,3471;16,3470;16,3468" o:connectangles="0,0,0,0,0,0,0"/>
                  </v:shape>
                </v:group>
                <v:group id="Group 673" o:spid="_x0000_s1697" style="position:absolute;left:9263;top:3470;width:19;height:3" coordorigin="9263,347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AC3MMAAADeAAAADwAAAGRycy9kb3ducmV2LnhtbERPS4vCMBC+C/sfwix4&#10;07TKinSNIqLiQQQfIHsbmrEtNpPSxLb+e7MgeJuP7zmzRWdK0VDtCssK4mEEgji1uuBMweW8GUxB&#10;OI+ssbRMCp7kYDH/6s0w0bblIzUnn4kQwi5BBbn3VSKlS3My6Ia2Ig7czdYGfYB1JnWNbQg3pRxF&#10;0UQaLDg05FjRKqf0fnoYBdsW2+U4Xjf7+231/Dv/HK77mJTqf3fLXxCeOv8Rv907HeZPo8kI/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AALcwwAAAN4AAAAP&#10;AAAAAAAAAAAAAAAAAKoCAABkcnMvZG93bnJldi54bWxQSwUGAAAAAAQABAD6AAAAmgMAAAAA&#10;">
                  <v:shape id="Freeform 674" o:spid="_x0000_s1698" style="position:absolute;left:9263;top:347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KoDcUA&#10;AADeAAAADwAAAGRycy9kb3ducmV2LnhtbERPTWvCQBC9F/oflil4qxutSkxdxTaIHqTFqD0P2WkS&#10;mp1Ns6vGf+8Khd7m8T5ntuhMLc7UusqygkE/AkGcW11xoeCwXz3HIJxH1lhbJgVXcrCYPz7MMNH2&#10;wjs6Z74QIYRdggpK75tESpeXZND1bUMcuG/bGvQBtoXULV5CuKnlMIom0mDFoaHEht5Lyn+yk1Gw&#10;HmXp2/ZzcDTp4eO3TuPp+Et6pXpP3fIVhKfO/4v/3Bsd5sfR5AXu74Qb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8qgNxQAAAN4AAAAPAAAAAAAAAAAAAAAAAJgCAABkcnMv&#10;ZG93bnJldi54bWxQSwUGAAAAAAQABAD1AAAAigMAAAAA&#10;" path="m19,l17,,,1,,2r2,l19,1,19,e" filled="f" stroked="f">
                    <v:path arrowok="t" o:connecttype="custom" o:connectlocs="19,3470;17,3470;0,3471;0,3472;2,3472;19,3471;19,3470" o:connectangles="0,0,0,0,0,0,0"/>
                  </v:shape>
                </v:group>
                <v:group id="Group 675" o:spid="_x0000_s1699" style="position:absolute;left:9241;top:3471;width:24;height:2" coordorigin="9241,347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U/M8QAAADeAAAADwAAAGRycy9kb3ducmV2LnhtbERPS4vCMBC+C/sfwix4&#10;07TrA6lGEdld9iCCDxBvQzO2xWZSmmxb/70RBG/z8T1nsepMKRqqXWFZQTyMQBCnVhecKTgdfwYz&#10;EM4jaywtk4I7OVgtP3oLTLRteU/NwWcihLBLUEHufZVI6dKcDLqhrYgDd7W1QR9gnUldYxvCTSm/&#10;omgqDRYcGnKsaJNTejv8GwW/LbbrUfzdbG/Xzf1ynOzO25iU6n926zkIT51/i1/uPx3mz6Lp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aU/M8QAAADeAAAA&#10;DwAAAAAAAAAAAAAAAACqAgAAZHJzL2Rvd25yZXYueG1sUEsFBgAAAAAEAAQA+gAAAJsDAAAAAA==&#10;">
                  <v:shape id="Freeform 676" o:spid="_x0000_s1700" style="position:absolute;left:9241;top:347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wWsMA&#10;AADeAAAADwAAAGRycy9kb3ducmV2LnhtbERPTYvCMBC9L/gfwgh7EU1XdotWo8iCIOxp1Yu3sRmb&#10;ajMpTWzrv98sCN7m8T5nue5tJVpqfOlYwcckAUGcO11yoeB42I5nIHxA1lg5JgUP8rBeDd6WmGnX&#10;8S+1+1CIGMI+QwUmhDqT0ueGLPqJq4kjd3GNxRBhU0jdYBfDbSWnSZJKiyXHBoM1fRvKb/u7VbDz&#10;5kZdfh8dexqln9f5z+nRnpV6H/abBYhAfXiJn+6djvNnSfoF/+/EG+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NwWsMAAADeAAAADwAAAAAAAAAAAAAAAACYAgAAZHJzL2Rv&#10;d25yZXYueG1sUEsFBgAAAAAEAAQA9QAAAIgDAAAAAA==&#10;" path="m,l24,r,1l,1,,e" filled="f" stroked="f">
                    <v:path arrowok="t" o:connecttype="custom" o:connectlocs="0,3471;24,3471;24,3472;0,3472;0,3471" o:connectangles="0,0,0,0,0"/>
                  </v:shape>
                </v:group>
                <v:group id="Group 677" o:spid="_x0000_s1701" style="position:absolute;left:9237;top:3468;width:8;height:8" coordorigin="9237,3468" coordsize="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sE38QAAADeAAAADwAAAGRycy9kb3ducmV2LnhtbERPTYvCMBC9L/gfwgje&#10;1rQrW6QaRcQVDyKsCuJtaMa22ExKE9v6782CsLd5vM+ZL3tTiZYaV1pWEI8jEMSZ1SXnCs6nn88p&#10;COeRNVaWScGTHCwXg485ptp2/Evt0ecihLBLUUHhfZ1K6bKCDLqxrYkDd7ONQR9gk0vdYBfCTSW/&#10;oiiRBksODQXWtC4oux8fRsG2w241iTft/n5bP6+n78NlH5NSo2G/moHw1Pt/8du902H+NEoS+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jsE38QAAADeAAAA&#10;DwAAAAAAAAAAAAAAAACqAgAAZHJzL2Rvd25yZXYueG1sUEsFBgAAAAAEAAQA+gAAAJsDAAAAAA==&#10;">
                  <v:shape id="Freeform 678" o:spid="_x0000_s1702" style="position:absolute;left:9237;top:3468;width:8;height:8;visibility:visible;mso-wrap-style:square;v-text-anchor:top" coordsize="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o/MIA&#10;AADeAAAADwAAAGRycy9kb3ducmV2LnhtbERPTWvCQBC9F/wPywi91Y0V0hBdRQuC0l4a9T5kx2ww&#10;Oxuya0z99d2C4G0e73MWq8E2oqfO144VTCcJCOLS6ZorBcfD9i0D4QOyxsYxKfglD6vl6GWBuXY3&#10;/qG+CJWIIexzVGBCaHMpfWnIop+4ljhyZ9dZDBF2ldQd3mK4beR7kqTSYs2xwWBLn4bKS3G1CnpO&#10;96YpvjJu99P7Rh/5+36aKfU6HtZzEIGG8BQ/3Dsd52dJ+gH/78Qb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r+j8wgAAAN4AAAAPAAAAAAAAAAAAAAAAAJgCAABkcnMvZG93&#10;bnJldi54bWxQSwUGAAAAAAQABAD1AAAAhwMAAAAA&#10;" path="m6,l,3,3,8,8,5,6,e" filled="f" stroked="f">
                    <v:path arrowok="t" o:connecttype="custom" o:connectlocs="6,3468;0,3471;3,3476;8,3473;6,3468" o:connectangles="0,0,0,0,0"/>
                  </v:shape>
                </v:group>
                <v:group id="Group 679" o:spid="_x0000_s1703" style="position:absolute;left:9234;top:3471;width:5;height:5" coordorigin="9234,347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g1NscAAADeAAAADwAAAGRycy9kb3ducmV2LnhtbESPQWvCQBCF7wX/wzKC&#10;t7pJiyKpq4i0xYMIVUF6G7JjEszOhuw2if/eOQi9zfDevPfNcj24WnXUhsqzgXSagCLOva24MHA+&#10;fb0uQIWIbLH2TAbuFGC9Gr0sMbO+5x/qjrFQEsIhQwNljE2mdchLchimviEW7epbh1HWttC2xV7C&#10;Xa3fkmSuHVYsDSU2tC0pvx3/nIHvHvvNe/rZ7W/X7f33NDtc9ikZMxkPmw9QkYb4b35e76zgL5K5&#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Og1NscAAADe&#10;AAAADwAAAAAAAAAAAAAAAACqAgAAZHJzL2Rvd25yZXYueG1sUEsFBgAAAAAEAAQA+gAAAJ4DAAAA&#10;AA==&#10;">
                  <v:shape id="Freeform 680" o:spid="_x0000_s1704" style="position:absolute;left:9234;top:347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aKaMQA&#10;AADeAAAADwAAAGRycy9kb3ducmV2LnhtbERPTYvCMBC9C/6HMAt7kTVVpNSuUUQQdi+CVQRvQzO2&#10;dZtJabJa/fVGELzN433ObNGZWlyodZVlBaNhBII4t7riQsF+t/5KQDiPrLG2TApu5GAx7/dmmGp7&#10;5S1dMl+IEMIuRQWl900qpctLMuiGtiEO3Mm2Bn2AbSF1i9cQbmo5jqJYGqw4NJTY0Kqk/C/7NwoO&#10;evzb7Xc8uMdnd9hkk/Ux1rVSnx/d8huEp86/xS/3jw7zkyiewvOdcIO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GimjEAAAA3gAAAA8AAAAAAAAAAAAAAAAAmAIAAGRycy9k&#10;b3ducmV2LnhtbFBLBQYAAAAABAAEAPUAAACJAwAAAAA=&#10;" path="m3,l,1,,5r6,l3,e" filled="f" stroked="f">
                    <v:path arrowok="t" o:connecttype="custom" o:connectlocs="3,3471;0,3472;0,3476;6,3476;3,3471" o:connectangles="0,0,0,0,0"/>
                  </v:shape>
                  <v:shape id="Picture 681" o:spid="_x0000_s1705" type="#_x0000_t75" style="position:absolute;left:9234;top:347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eNCPIAAAA3gAAAA8AAABkcnMvZG93bnJldi54bWxEj0FPwkAQhe8m/IfNmHCTrT0IqSxESVRI&#10;TBTkB4zdsdvYnS3dhRZ+vXMw4TaTefPe++bLwTfqRF2sAxu4n2SgiMtga64M7L9e7magYkK22AQm&#10;A2eKsFyMbuZY2NDzlk67VCkx4VigAZdSW2gdS0ce4yS0xHL7CZ3HJGtXadthL+a+0XmWPWiPNUuC&#10;w5ZWjsrf3dEbOLzhJv94XwfnDs/9fvv5evnOc2PGt8PTI6hEQ7qK/7/XVurPsqkACI7MoB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cXjQjyAAAAN4AAAAPAAAAAAAAAAAA&#10;AAAAAJ8CAABkcnMvZG93bnJldi54bWxQSwUGAAAAAAQABAD3AAAAlAMAAAAA&#10;">
                    <v:imagedata r:id="rId481" o:title=""/>
                  </v:shape>
                </v:group>
                <v:group id="Group 682" o:spid="_x0000_s1706" style="position:absolute;left:9210;top:3468;width:7;height:8" coordorigin="9210,346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sKdsUAAADeAAAADwAAAGRycy9kb3ducmV2LnhtbERPS2vCQBC+F/wPyxS8&#10;1U2UVkldRUKVHqRgIpTehuyYBLOzIbvN4993C4Xe5uN7znY/mkb01LnasoJ4EYEgLqyuuVRwzY9P&#10;GxDOI2tsLJOCiRzsd7OHLSbaDnyhPvOlCCHsElRQed8mUrqiIoNuYVviwN1sZ9AH2JVSdziEcNPI&#10;ZRS9SIM1h4YKW0orKu7Zt1FwGnA4rOK3/ny/pdNX/vzxeY5JqfnjeHgF4Wn0/+I/97sO8zfROo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ALCnbFAAAA3gAA&#10;AA8AAAAAAAAAAAAAAAAAqgIAAGRycy9kb3ducmV2LnhtbFBLBQYAAAAABAAEAPoAAACcAwAAAAA=&#10;">
                  <v:shape id="Freeform 683" o:spid="_x0000_s1707" style="position:absolute;left:9210;top:346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AMjscA&#10;AADeAAAADwAAAGRycy9kb3ducmV2LnhtbESPQWsCMRCF74L/IYzQi9RsPeiyNYoI0vZQRa3Q47AZ&#10;dxc3kzWJuv57IwjeZnjvffNmMmtNLS7kfGVZwccgAUGcW11xoeBvt3xPQfiArLG2TApu5GE27XYm&#10;mGl75Q1dtqEQEcI+QwVlCE0mpc9LMugHtiGO2sE6gyGurpDa4TXCTS2HSTKSBiuOF0psaFFSftye&#10;TaS4L/u/2veX+fpc/25Sf/rZ909KvfXa+SeIQG14mZ/pbx3rp8l4CI934gxye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lQDI7HAAAA3gAAAA8AAAAAAAAAAAAAAAAAmAIAAGRy&#10;cy9kb3ducmV2LnhtbFBLBQYAAAAABAAEAPUAAACMAwAAAAA=&#10;" path="m5,l,3,2,8,7,5,5,e" filled="f" stroked="f">
                    <v:path arrowok="t" o:connecttype="custom" o:connectlocs="5,3468;0,3471;2,3476;7,3473;5,3468" o:connectangles="0,0,0,0,0"/>
                  </v:shape>
                </v:group>
                <v:group id="Group 684" o:spid="_x0000_s1708" style="position:absolute;left:9207;top:3471;width:5;height:5" coordorigin="9207,347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5UxmsYAAADeAAAADwAAAGRycy9kb3ducmV2LnhtbERPTWvCQBC9F/wPywi9&#10;1U2UtpK6CUFs6UGEqiC9DdkxCcnOhuw2if++WxB6m8f7nE02mVYM1LvasoJ4EYEgLqyuuVRwPr0/&#10;rUE4j6yxtUwKbuQgS2cPG0y0HfmLhqMvRQhhl6CCyvsukdIVFRl0C9sRB+5qe4M+wL6UuscxhJtW&#10;LqPoRRqsOTRU2NG2oqI5/hgFHyOO+SreDfvmur19n54Pl31MSj3Op/wNhKfJ/4vv7k8d5q+j1xX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lTGaxgAAAN4A&#10;AAAPAAAAAAAAAAAAAAAAAKoCAABkcnMvZG93bnJldi54bWxQSwUGAAAAAAQABAD6AAAAnQMAAAAA&#10;">
                  <v:shape id="Freeform 685" o:spid="_x0000_s1709" style="position:absolute;left:9207;top:347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6zK8MA&#10;AADeAAAADwAAAGRycy9kb3ducmV2LnhtbERPTYvCMBC9L/gfwgheFk0V6Uo1igiCXhasIngbmrGt&#10;NpPSRK37640g7G0e73Nmi9ZU4k6NKy0rGA4iEMSZ1SXnCg77dX8CwnlkjZVlUvAkB4t552uGibYP&#10;3tE99bkIIewSVFB4XydSuqwgg25ga+LAnW1j0AfY5FI3+AjhppKjKIqlwZJDQ4E1rQrKrunNKDjq&#10;0bY97Pn7L7644286Xp9iXSnV67bLKQhPrf8Xf9wbHeZPop8xvN8JN8j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6zK8MAAADeAAAADwAAAAAAAAAAAAAAAACYAgAAZHJzL2Rv&#10;d25yZXYueG1sUEsFBgAAAAAEAAQA9QAAAIgDAAAAAA==&#10;" path="m3,l,1,,5r5,l3,e" filled="f" stroked="f">
                    <v:path arrowok="t" o:connecttype="custom" o:connectlocs="3,3471;0,3472;0,3476;5,3476;3,3471" o:connectangles="0,0,0,0,0"/>
                  </v:shape>
                </v:group>
                <v:group id="Group 686" o:spid="_x0000_s1710" style="position:absolute;left:9207;top:3476;width:5;height:18" coordorigin="9207,3476" coordsize="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AMdcQAAADeAAAADwAAAGRycy9kb3ducmV2LnhtbERPS4vCMBC+C/sfwix4&#10;07QrPqhGEdld9iCCDxBvQzO2xWZSmmxb/70RBG/z8T1nsepMKRqqXWFZQTyMQBCnVhecKTgdfwYz&#10;EM4jaywtk4I7OVgtP3oLTLRteU/NwWcihLBLUEHufZVI6dKcDLqhrYgDd7W1QR9gnUldYxvCTSm/&#10;omgiDRYcGnKsaJNTejv8GwW/LbbrUfzdbG/Xzf1yHO/O25iU6n926zkIT51/i1/uPx3mz6Lp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zAMdcQAAADeAAAA&#10;DwAAAAAAAAAAAAAAAACqAgAAZHJzL2Rvd25yZXYueG1sUEsFBgAAAAAEAAQA+gAAAJsDAAAAAA==&#10;">
                  <v:shape id="Freeform 687" o:spid="_x0000_s1711" style="position:absolute;left:9207;top:3476;width:5;height:18;visibility:visible;mso-wrap-style:square;v-text-anchor:top" coordsize="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BGecMA&#10;AADeAAAADwAAAGRycy9kb3ducmV2LnhtbERPS4vCMBC+C/sfwizszSZ6sFKN4mMF8ebjsHsbmrEt&#10;NpPSRO3urzeC4G0+vudM552txY1aXznWMEgUCOLcmYoLDafjpj8G4QOywdoxafgjD/PZR2+KmXF3&#10;3tPtEAoRQ9hnqKEMocmk9HlJFn3iGuLInV1rMUTYFtK0eI/htpZDpUbSYsWxocSGViXll8PValDf&#10;O1Rp87te1oPUm2rzs/zPt1p/fXaLCYhAXXiLX+6tifPHKh3B8514g5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dBGecMAAADeAAAADwAAAAAAAAAAAAAAAACYAgAAZHJzL2Rv&#10;d25yZXYueG1sUEsFBgAAAAAEAAQA9QAAAIgDAAAAAA==&#10;" path="m,l5,r,18l,18,,e" filled="f" stroked="f">
                    <v:path arrowok="t" o:connecttype="custom" o:connectlocs="0,3476;5,3476;5,3494;0,3494;0,3476" o:connectangles="0,0,0,0,0"/>
                  </v:shape>
                  <v:shape id="Picture 688" o:spid="_x0000_s1712" type="#_x0000_t75" style="position:absolute;left:9182;top:3466;width:7;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qpR3FAAAA3gAAAA8AAABkcnMvZG93bnJldi54bWxET0trwkAQvhf8D8sI3urGCI1Js4pYih5K&#10;oWmh1yE7TYLZ2ZBd8/j3bqHQ23x8z8kPk2nFQL1rLCvYrCMQxKXVDVcKvj5fH3cgnEfW2FomBTM5&#10;OOwXDzlm2o78QUPhKxFC2GWooPa+y6R0ZU0G3dp2xIH7sb1BH2BfSd3jGMJNK+MoepIGGw4NNXZ0&#10;qqm8Fjej4PY+0Fs8d9vzMY3PL+l3Mfpro9RqOR2fQXia/L/4z33RYf4uShL4fSfcIP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KqUdxQAAAN4AAAAPAAAAAAAAAAAAAAAA&#10;AJ8CAABkcnMvZG93bnJldi54bWxQSwUGAAAAAAQABAD3AAAAkQMAAAAA&#10;">
                    <v:imagedata r:id="rId483" o:title=""/>
                  </v:shape>
                </v:group>
                <v:group id="Group 689" o:spid="_x0000_s1713" style="position:absolute;left:9178;top:3468;width:5;height:5" coordorigin="9178,346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Gj68cAAADeAAAADwAAAGRycy9kb3ducmV2LnhtbESPQWvCQBCF70L/wzKF&#10;3nSTFq1EVxFpSw8iVAvF25Adk2B2NmS3Sfz3zkHwNsN78943y/XgatVRGyrPBtJJAoo497biwsDv&#10;8XM8BxUissXaMxm4UoD16mm0xMz6nn+oO8RCSQiHDA2UMTaZ1iEvyWGY+IZYtLNvHUZZ20LbFnsJ&#10;d7V+TZKZdlixNJTY0Lak/HL4dwa+euw3b+lHt7uct9fTcbr/26VkzMvzsFmAijTEh/l+/W0Ff568&#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TGj68cAAADe&#10;AAAADwAAAAAAAAAAAAAAAACqAgAAZHJzL2Rvd25yZXYueG1sUEsFBgAAAAAEAAQA+gAAAJ4DAAAA&#10;AA==&#10;">
                  <v:shape id="Freeform 690" o:spid="_x0000_s1714" style="position:absolute;left:9178;top:346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ctcYA&#10;AADeAAAADwAAAGRycy9kb3ducmV2LnhtbERPTWvCQBC9F/oflhF6KbqpSBqjq5SCUC9CowS8Ddkx&#10;iWZnQ3abpP31XaHQ2zze56y3o2lET52rLSt4mUUgiAuray4VnI67aQLCeWSNjWVS8E0OtpvHhzWm&#10;2g78SX3mSxFC2KWooPK+TaV0RUUG3cy2xIG72M6gD7Arpe5wCOGmkfMoiqXBmkNDhS29V1Tcsi+j&#10;INfz/Xg68vNPfHX5IVvszrFulHqajG8rEJ5G/y/+c3/oMD+JXpdwfyfc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8ctcYAAADeAAAADwAAAAAAAAAAAAAAAACYAgAAZHJz&#10;L2Rvd25yZXYueG1sUEsFBgAAAAAEAAQA9QAAAIsDAAAAAA==&#10;" path="m4,l,2,,5r6,l4,e" filled="f" stroked="f">
                    <v:path arrowok="t" o:connecttype="custom" o:connectlocs="4,3468;0,3470;0,3473;6,3473;4,3468" o:connectangles="0,0,0,0,0"/>
                  </v:shape>
                </v:group>
                <v:group id="Group 691" o:spid="_x0000_s1715" style="position:absolute;left:9178;top:3473;width:5;height:19" coordorigin="9178,3473"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qS38rIAAAA&#10;3gAAAA8AAAAAAAAAAAAAAAAAqgIAAGRycy9kb3ducmV2LnhtbFBLBQYAAAAABAAEAPoAAACfAwAA&#10;AAA=&#10;">
                  <v:shape id="Freeform 692" o:spid="_x0000_s1716" style="position:absolute;left:9178;top:3473;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zn8UA&#10;AADeAAAADwAAAGRycy9kb3ducmV2LnhtbERPTWsCMRC9F/wPYQpeSk30sC5boxRpRTxYakvP0824&#10;Wd1Mlk3U9d+bgtDbPN7nzBa9a8SZulB71jAeKRDEpTc1Vxq+v96fcxAhIhtsPJOGKwVYzAcPMyyM&#10;v/AnnXexEimEQ4EabIxtIWUoLTkMI98SJ27vO4cxwa6SpsNLCneNnCiVSYc1pwaLLS0tlcfdyWnY&#10;qIP9mGyffHbsV/tplr8dfn+U1sPH/vUFRKQ+/ovv7rVJ83OVj+HvnXSD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7OfxQAAAN4AAAAPAAAAAAAAAAAAAAAAAJgCAABkcnMv&#10;ZG93bnJldi54bWxQSwUGAAAAAAQABAD1AAAAigMAAAAA&#10;" path="m,l6,r,19l,19,,e" filled="f" stroked="f">
                    <v:path arrowok="t" o:connecttype="custom" o:connectlocs="0,3473;6,3473;6,3492;0,3492;0,3473" o:connectangles="0,0,0,0,0"/>
                  </v:shape>
                </v:group>
                <v:group id="Group 693" o:spid="_x0000_s1717" style="position:absolute;left:9265;top:3468;width:7;height:8" coordorigin="9265,346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zkJsQAAADeAAAADwAAAGRycy9kb3ducmV2LnhtbERPTYvCMBC9L/gfwgje&#10;1rTKLqUaRUTFgyysCuJtaMa22ExKE9v67zcLgrd5vM+ZL3tTiZYaV1pWEI8jEMSZ1SXnCs6n7WcC&#10;wnlkjZVlUvAkB8vF4GOOqbYd/1J79LkIIexSVFB4X6dSuqwgg25sa+LA3Wxj0AfY5FI32IVwU8lJ&#10;FH1LgyWHhgJrWheU3Y8Po2DXYbeaxpv2cL+tn9fT18/lEJNSo2G/moHw1Pu3+OXe6zA/iZI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QzkJsQAAADeAAAA&#10;DwAAAAAAAAAAAAAAAACqAgAAZHJzL2Rvd25yZXYueG1sUEsFBgAAAAAEAAQA+gAAAJsDAAAAAA==&#10;">
                  <v:shape id="Freeform 694" o:spid="_x0000_s1718" style="position:absolute;left:9265;top:346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nZMsgA&#10;AADeAAAADwAAAGRycy9kb3ducmV2LnhtbESPT2vCQBDF70K/wzIFL6KbWpAQs5FSEPVgi//A45Ad&#10;k9DsbNxdNf323UKhtxnee795ky9604o7Od9YVvAySUAQl1Y3XCk4HpbjFIQPyBpby6TgmzwsiqdB&#10;jpm2D97RfR8qESHsM1RQh9BlUvqyJoN+YjviqF2sMxji6iqpHT4i3LRymiQzabDheKHGjt5rKr/2&#10;NxMpbmXPH6fRsvy8tdtd6q+b0+iq1PC5f5uDCNSHf/Nfeq1j/TRJX+H3nTiDLH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ydkyyAAAAN4AAAAPAAAAAAAAAAAAAAAAAJgCAABk&#10;cnMvZG93bnJldi54bWxQSwUGAAAAAAQABAD1AAAAjQMAAAAA&#10;" path="m6,l,3,3,8,8,5,6,e" filled="f" stroked="f">
                    <v:path arrowok="t" o:connecttype="custom" o:connectlocs="6,3468;0,3471;3,3476;8,3473;6,3468" o:connectangles="0,0,0,0,0"/>
                  </v:shape>
                </v:group>
                <v:group id="Group 695" o:spid="_x0000_s1719" style="position:absolute;left:9263;top:3471;width:5;height:5" coordorigin="9263,347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nZycUAAADeAAAADwAAAGRycy9kb3ducmV2LnhtbERPS2vCQBC+F/wPywi9&#10;1U20lRBdRaSWHkTwAeJtyI5JMDsbstsk/ntXEHqbj+8582VvKtFS40rLCuJRBII4s7rkXMHpuPlI&#10;QDiPrLGyTAru5GC5GLzNMdW24z21B5+LEMIuRQWF93UqpcsKMuhGtiYO3NU2Bn2ATS51g10IN5Uc&#10;R9FUGiw5NBRY07qg7Hb4Mwp+OuxWk/i73d6u6/vl+LU7b2NS6n3Yr2YgPPX+X/xy/+owP4mST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Wp2cnFAAAA3gAA&#10;AA8AAAAAAAAAAAAAAAAAqgIAAGRycy9kb3ducmV2LnhtbFBLBQYAAAAABAAEAPoAAACcAwAAAAA=&#10;">
                  <v:shape id="Freeform 696" o:spid="_x0000_s1720" style="position:absolute;left:9263;top:347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dml8YA&#10;AADeAAAADwAAAGRycy9kb3ducmV2LnhtbERPTWvCQBC9C/0PyxR6kbpRNITUNZRCoL0UmgShtyE7&#10;TaLZ2ZBdNe2vdwuCt3m8z9lmk+nFmUbXWVawXEQgiGurO24UVGX+nIBwHlljb5kU/JKDbPcw22Kq&#10;7YW/6Fz4RoQQdikqaL0fUild3ZJBt7ADceB+7GjQBzg2Uo94CeGml6soiqXBjkNDiwO9tVQfi5NR&#10;sNerj6kqef4XH9z+s1jn37HulXp6nF5fQHia/F18c7/rMD+Jkg38vxNukL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dml8YAAADeAAAADwAAAAAAAAAAAAAAAACYAgAAZHJz&#10;L2Rvd25yZXYueG1sUEsFBgAAAAAEAAQA9QAAAIsDAAAAAA==&#10;" path="m2,l,1,,5r5,l2,e" filled="f" stroked="f">
                    <v:path arrowok="t" o:connecttype="custom" o:connectlocs="2,3471;0,3472;0,3476;5,3476;2,3471" o:connectangles="0,0,0,0,0"/>
                  </v:shape>
                  <v:shape id="Picture 697" o:spid="_x0000_s1721" type="#_x0000_t75" style="position:absolute;left:9263;top:347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ueevFAAAA3gAAAA8AAABkcnMvZG93bnJldi54bWxET9tqwkAQfS/4D8sIvtWNeZCQuooKWoVC&#10;6+UDxuyYDWZnY3Zr0n59t1Do2xzOdWaL3tbiQa2vHCuYjBMQxIXTFZcKzqfNcwbCB2SNtWNS8EUe&#10;FvPB0wxz7To+0OMYShFD2OeowITQ5FL6wpBFP3YNceSurrUYImxLqVvsYritZZokU2mx4thgsKG1&#10;oeJ2/LQK7q+4T9/fds6Y+6o7Hz6235c0VWo07JcvIAL14V/8597pOD9Lsin8vhNvkP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LnnrxQAAAN4AAAAPAAAAAAAAAAAAAAAA&#10;AJ8CAABkcnMvZG93bnJldi54bWxQSwUGAAAAAAQABAD3AAAAkQMAAAAA&#10;">
                    <v:imagedata r:id="rId481" o:title=""/>
                  </v:shape>
                  <v:shape id="Picture 698" o:spid="_x0000_s1722" type="#_x0000_t75" style="position:absolute;left:9294;top:3466;width:6;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1TrEAAAA3gAAAA8AAABkcnMvZG93bnJldi54bWxET01rwkAQvQv+h2WE3symKdQYXUVaij2I&#10;YBS8DtlpEszOhuyaxH/fFQq9zeN9zno7mkb01LnasoLXKAZBXFhdc6ngcv6apyCcR9bYWCYFD3Kw&#10;3Uwna8y0HfhEfe5LEULYZaig8r7NpHRFRQZdZFviwP3YzqAPsCul7nAI4aaRSRy/S4M1h4YKW/qo&#10;qLjld6PgfuzpkDzat/1umew/l9d88LdaqZfZuFuB8DT6f/Gf+1uH+WmcLuD5TrhBb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7/1TrEAAAA3gAAAA8AAAAAAAAAAAAAAAAA&#10;nwIAAGRycy9kb3ducmV2LnhtbFBLBQYAAAAABAAEAPcAAACQAwAAAAA=&#10;">
                    <v:imagedata r:id="rId483" o:title=""/>
                  </v:shape>
                </v:group>
                <v:group id="Group 699" o:spid="_x0000_s1723" style="position:absolute;left:9290;top:3468;width:5;height:5" coordorigin="9290,346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Tk08zIAAAA&#10;3gAAAA8AAAAAAAAAAAAAAAAAqgIAAGRycy9kb3ducmV2LnhtbFBLBQYAAAAABAAEAPoAAACfAwAA&#10;AAA=&#10;">
                  <v:shape id="Freeform 700" o:spid="_x0000_s1724" style="position:absolute;left:9290;top:346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psksYA&#10;AADeAAAADwAAAGRycy9kb3ducmV2LnhtbERPTWvCQBC9C/0PyxR6kbpRJKSpayhCoL0ITYLQ25Ad&#10;k9jsbMhuNfrru4WCt3m8z9lkk+nFmUbXWVawXEQgiGurO24UVGX+nIBwHlljb5kUXMlBtn2YbTDV&#10;9sKfdC58I0IIuxQVtN4PqZSubsmgW9iBOHBHOxr0AY6N1CNeQrjp5SqKYmmw49DQ4kC7lurv4sco&#10;OOjVx1SVPL/FJ3fYF+v8K9a9Uk+P09srCE+Tv4v/3e86zE+i5AX+3gk3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8psksYAAADeAAAADwAAAAAAAAAAAAAAAACYAgAAZHJz&#10;L2Rvd25yZXYueG1sUEsFBgAAAAAEAAQA9QAAAIsDAAAAAA==&#10;" path="m4,l,2,,5r6,l4,e" filled="f" stroked="f">
                    <v:path arrowok="t" o:connecttype="custom" o:connectlocs="4,3468;0,3470;0,3473;6,3473;4,3468" o:connectangles="0,0,0,0,0"/>
                  </v:shape>
                  <v:shape id="Picture 701" o:spid="_x0000_s1725" type="#_x0000_t75" style="position:absolute;left:9290;top:3473;width:5;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S0tnIAAAA3gAAAA8AAABkcnMvZG93bnJldi54bWxEj0FPwkAQhe8m/ofNkHiTLT0QLCwETRRM&#10;TBTkBwzdodvYnS3dlVZ/vXMw4TaTefPe+xarwTfqQl2sAxuYjDNQxGWwNVcGDp/P9zNQMSFbbAKT&#10;gR+KsFre3iywsKHnHV32qVJiwrFAAy6lttA6lo48xnFoieV2Cp3HJGtXadthL+a+0XmWTbXHmiXB&#10;YUtPjsqv/bc3cN7ga/7+tg3OnR/7w+7j5feY58bcjYb1HFSiIV3F/99bK/Vn2YMACI7MoJ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sUtLZyAAAAN4AAAAPAAAAAAAAAAAA&#10;AAAAAJ8CAABkcnMvZG93bnJldi54bWxQSwUGAAAAAAQABAD3AAAAlAMAAAAA&#10;">
                    <v:imagedata r:id="rId481" o:title=""/>
                  </v:shape>
                  <v:shape id="Picture 702" o:spid="_x0000_s1726" type="#_x0000_t75" style="position:absolute;left:9079;top:3462;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9ZCLEAAAA3gAAAA8AAABkcnMvZG93bnJldi54bWxET99LwzAQfhf8H8IJvsiWVHGs3bKxDQRf&#10;7Qbi29HcmrLm0jVZW/97Iwi+3cf389bbybVioD40njVkcwWCuPKm4VrD6fg2W4IIEdlg65k0fFOA&#10;7eb+bo2F8SN/0FDGWqQQDgVqsDF2hZShsuQwzH1HnLiz7x3GBPtamh7HFO5a+azUQjpsODVY7Ohg&#10;qbqUN6dhl9s2vz0N4/7yqr6u5fR5zq4vWj8+TLsViEhT/Bf/ud9Nmr9UeQa/76Qb5O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9ZCLEAAAA3gAAAA8AAAAAAAAAAAAAAAAA&#10;nwIAAGRycy9kb3ducmV2LnhtbFBLBQYAAAAABAAEAPcAAACQAwAAAAA=&#10;">
                    <v:imagedata r:id="rId475" o:title=""/>
                  </v:shape>
                  <v:shape id="Picture 703" o:spid="_x0000_s1727" type="#_x0000_t75" style="position:absolute;left:9079;top:3462;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v+lXEAAAA3gAAAA8AAABkcnMvZG93bnJldi54bWxET99rwjAQfh/sfwgn+DI0Udmw1ShOGOx1&#10;3WD4djRnU2wutYlt998vwmBv9/H9vO1+dI3oqQu1Zw2LuQJBXHpTc6Xh6/NttgYRIrLBxjNp+KEA&#10;+93jwxZz4wf+oL6IlUghHHLUYGNscylDaclhmPuWOHFn3zmMCXaVNB0OKdw1cqnUi3RYc2qw2NLR&#10;Unkpbk7DIbNNdnvqh9fLszpdi/H7vLiutJ5OxsMGRKQx/ov/3O8mzV+rbAn3d9INcvc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Rv+lXEAAAA3gAAAA8AAAAAAAAAAAAAAAAA&#10;nwIAAGRycy9kb3ducmV2LnhtbFBLBQYAAAAABAAEAPcAAACQAwAAAAA=&#10;">
                    <v:imagedata r:id="rId475" o:title=""/>
                  </v:shape>
                  <v:shape id="Picture 704" o:spid="_x0000_s1728" type="#_x0000_t75" style="position:absolute;left:9079;top:3462;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jX87EAAAA3gAAAA8AAABkcnMvZG93bnJldi54bWxET99rwjAQfhf2P4Qb+CIzcbJhO6O4geCr&#10;3WDs7WjOpthcahPb7r9fBGFv9/H9vPV2dI3oqQu1Zw2LuQJBXHpTc6Xh63P/tAIRIrLBxjNp+KUA&#10;283DZI258QMfqS9iJVIIhxw12BjbXMpQWnIY5r4lTtzJdw5jgl0lTYdDCneNfFbqVTqsOTVYbOnD&#10;Unkurk7DLrNNdp31w/v5Rf1civH7tLgstZ4+jrs3EJHG+C++uw8mzV+pbAm3d9INcv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sjX87EAAAA3gAAAA8AAAAAAAAAAAAAAAAA&#10;nwIAAGRycy9kb3ducmV2LnhtbFBLBQYAAAAABAAEAPcAAACQAwAAAAA=&#10;">
                    <v:imagedata r:id="rId475" o:title=""/>
                  </v:shape>
                  <v:shape id="Picture 705" o:spid="_x0000_s1729" type="#_x0000_t75" style="position:absolute;left:9079;top:3462;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xyd3FAAAA3gAAAA8AAABkcnMvZG93bnJldi54bWxET01rAjEQvQv+hzBCL0WzVi26GkVaChZP&#10;bgV7HDbT3dXNZElSXf+9EQRv83ifs1i1phZncr6yrGA4SEAQ51ZXXCjY/3z1pyB8QNZYWyYFV/Kw&#10;WnY7C0y1vfCOzlkoRAxhn6KCMoQmldLnJRn0A9sQR+7POoMhQldI7fASw00t35LkXRqsODaU2NBH&#10;Sfkp+zcKZuPhersduf3rJP880nFkv7PDr1IvvXY9BxGoDU/xw73Rcf40mY3h/k68QS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8cndxQAAAN4AAAAPAAAAAAAAAAAAAAAA&#10;AJ8CAABkcnMvZG93bnJldi54bWxQSwUGAAAAAAQABAD3AAAAkQMAAAAA&#10;">
                    <v:imagedata r:id="rId472" o:title=""/>
                  </v:shape>
                  <v:shape id="Picture 706" o:spid="_x0000_s1730" type="#_x0000_t75" style="position:absolute;left:9079;top:3462;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29bEbFAAAA3gAAAA8AAABkcnMvZG93bnJldi54bWxET01rAjEQvQv+hzBCL6JZay26GkVaChZP&#10;bgV7HDbT3dXNZElSXf+9EQRv83ifs1i1phZncr6yrGA0TEAQ51ZXXCjY/3wNpiB8QNZYWyYFV/Kw&#10;WnY7C0y1vfCOzlkoRAxhn6KCMoQmldLnJRn0Q9sQR+7POoMhQldI7fASw00tX5PkXRqsODaU2NBH&#10;Sfkp+zcKZm+j9XY7dvv+JP880nFsv7PDr1IvvXY9BxGoDU/xw73Rcf40mU3g/k68QS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vWxGxQAAAN4AAAAPAAAAAAAAAAAAAAAA&#10;AJ8CAABkcnMvZG93bnJldi54bWxQSwUGAAAAAAQABAD3AAAAkQMAAAAA&#10;">
                    <v:imagedata r:id="rId472" o:title=""/>
                  </v:shape>
                  <v:shape id="Picture 707" o:spid="_x0000_s1731" type="#_x0000_t75" style="position:absolute;left:9079;top:3462;width:12;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v8jHFAAAA3gAAAA8AAABkcnMvZG93bnJldi54bWxET01rAjEQvRf8D2GEXopmrVV0NYoohRZP&#10;roIeh824u7qZLEnU7b9vCkJv83ifM1+2phZ3cr6yrGDQT0AQ51ZXXCg47D97ExA+IGusLZOCH/Kw&#10;XHRe5phq++Ad3bNQiBjCPkUFZQhNKqXPSzLo+7YhjtzZOoMhQldI7fARw00t35NkLA1WHBtKbGhd&#10;Un7NbkbB9GOw2m6H7vA2yjcXugztd3Y8KfXabVczEIHa8C9+ur90nD9JpmP4eyfeIB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b/IxxQAAAN4AAAAPAAAAAAAAAAAAAAAA&#10;AJ8CAABkcnMvZG93bnJldi54bWxQSwUGAAAAAAQABAD3AAAAkQMAAAAA&#10;">
                    <v:imagedata r:id="rId472" o:title=""/>
                  </v:shape>
                  <v:shape id="Picture 708" o:spid="_x0000_s1732" type="#_x0000_t75" style="position:absolute;left:9079;top:3462;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jV6rFAAAA3gAAAA8AAABkcnMvZG93bnJldi54bWxET0trAjEQvgv9D2EKvYhmre+tUaSlUPHk&#10;KtjjsJnurt1MliTV9d+bguBtPr7nLFatqcWZnK8sKxj0ExDEudUVFwoO+8/eDIQPyBpry6TgSh5W&#10;y6fOAlNtL7yjcxYKEUPYp6igDKFJpfR5SQZ93zbEkfuxzmCI0BVSO7zEcFPL1ySZSIMVx4YSG3ov&#10;Kf/N/oyC+Wiw3m6H7tAd5x8nOg3tJjt+K/Xy3K7fQARqw0N8d3/pOH+WzKfw/068QS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I1eqxQAAAN4AAAAPAAAAAAAAAAAAAAAA&#10;AJ8CAABkcnMvZG93bnJldi54bWxQSwUGAAAAAAQABAD3AAAAkQMAAAAA&#10;">
                    <v:imagedata r:id="rId472" o:title=""/>
                  </v:shape>
                  <v:shape id="Picture 709" o:spid="_x0000_s1733" type="#_x0000_t75" style="position:absolute;left:9079;top:3462;width:7;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8w9jIAAAA3gAAAA8AAABkcnMvZG93bnJldi54bWxEj0FrwkAQhe+F/odlCr2UurHaoqmrSEVQ&#10;PDUV2uOQnSax2dmwu9X4752D4G2G9+a9b2aL3rXqSCE2ng0MBxko4tLbhisD+6/18wRUTMgWW89k&#10;4EwRFvP7uxnm1p/4k45FqpSEcMzRQJ1Sl2sdy5ocxoHviEX79cFhkjVU2gY8Sbhr9UuWvWmHDUtD&#10;jR191FT+Ff/OwHQ8XO52o7B/ei1XBzqM/Lb4/jHm8aFfvoNK1Keb+Xq9sYI/yabCK+/IDHp+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DvMPYyAAAAN4AAAAPAAAAAAAAAAAA&#10;AAAAAJ8CAABkcnMvZG93bnJldi54bWxQSwUGAAAAAAQABAD3AAAAlAMAAAAA&#10;">
                    <v:imagedata r:id="rId472" o:title=""/>
                  </v:shape>
                </v:group>
                <v:group id="Group 710" o:spid="_x0000_s1734" style="position:absolute;left:9079;top:3462;width:5;height:4" coordorigin="9079,3462" coordsize="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HgisQAAADeAAAADwAAAGRycy9kb3ducmV2LnhtbERPS4vCMBC+C/sfwix4&#10;07QrilajiOwuexDBB4i3oRnbYjMpTbat/94Igrf5+J6zWHWmFA3VrrCsIB5GIIhTqwvOFJyOP4Mp&#10;COeRNZaWScGdHKyWH70FJtq2vKfm4DMRQtglqCD3vkqkdGlOBt3QVsSBu9raoA+wzqSusQ3hppRf&#10;UTSRBgsODTlWtMkpvR3+jYLfFtv1KP5utrfr5n45jnfnbUxK9T+79RyEp86/xS/3nw7zp9FsB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nHgisQAAADeAAAA&#10;DwAAAAAAAAAAAAAAAACqAgAAZHJzL2Rvd25yZXYueG1sUEsFBgAAAAAEAAQA+gAAAJsDAAAAAA==&#10;">
                  <v:shape id="Freeform 711" o:spid="_x0000_s1735" style="position:absolute;left:9079;top:3462;width:5;height: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eDFsYA&#10;AADeAAAADwAAAGRycy9kb3ducmV2LnhtbESPQW/CMAyF75P4D5GRuK0JQ5qgIyA0adJug44LN68x&#10;bbfGqZqMFn49PkzazZaf33vfejv6Vl2oj01gC/PMgCIug2u4snD8fHtcgooJ2WEbmCxcKcJ2M3lY&#10;Y+7CwAe6FKlSYsIxRwt1Sl2udSxr8hiz0BHL7Rx6j0nWvtKux0HMfaufjHnWHhuWhBo7eq2p/Cl+&#10;vYXq+7z78oW/mcXp+jGseN+acbB2Nh13L6ASjelf/Pf97qT+cm4EQHBkBr2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reDFsYAAADeAAAADwAAAAAAAAAAAAAAAACYAgAAZHJz&#10;L2Rvd25yZXYueG1sUEsFBgAAAAAEAAQA9QAAAIsDAAAAAA==&#10;" path="m5,l3,r,3l,3,,4r5,l5,e" filled="f" stroked="f">
                    <v:path arrowok="t" o:connecttype="custom" o:connectlocs="5,3462;3,3462;3,3465;0,3465;0,3466;5,3466;5,3462" o:connectangles="0,0,0,0,0,0,0"/>
                  </v:shape>
                </v:group>
                <v:group id="Group 712" o:spid="_x0000_s1736" style="position:absolute;left:9079;top:3462;width:4;height:3" coordorigin="9079,3462"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ux2lsQAAADeAAAA&#10;DwAAAAAAAAAAAAAAAACqAgAAZHJzL2Rvd25yZXYueG1sUEsFBgAAAAAEAAQA+gAAAJsDAAAAAA==&#10;">
                  <v:shape id="Freeform 713" o:spid="_x0000_s1737" style="position:absolute;left:9079;top:3462;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OSrcMA&#10;AADeAAAADwAAAGRycy9kb3ducmV2LnhtbERPTWvCQBC9F/oflin0UnRjDm0aXaUIFq9aQXsbsmMS&#10;3JlNs1tN/71bELzN433ObDGwU2fqQ+vFwGScgSKpvG2lNrD7Wo0KUCGiWHReyMAfBVjMHx9mWFp/&#10;kQ2dt7FWKURCiQaaGLtS61A1xBjGviNJ3NH3jDHBvta2x0sKZ6fzLHvVjK2khgY7WjZUnba/bODz&#10;1L4hu3eXF99rPu7j4YdfDsY8Pw0fU1CRhngX39xrm+YXkyyH/3fSDXp+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OSrcMAAADeAAAADwAAAAAAAAAAAAAAAACYAgAAZHJzL2Rv&#10;d25yZXYueG1sUEsFBgAAAAAEAAQA9QAAAIgDAAAAAA==&#10;" path="m3,l1,r,2l,2,,3r3,l3,e" filled="f" stroked="f">
                    <v:path arrowok="t" o:connecttype="custom" o:connectlocs="3,3462;1,3462;1,3464;0,3464;0,3465;3,3465;3,3462" o:connectangles="0,0,0,0,0,0,0"/>
                  </v:shape>
                </v:group>
                <v:group id="Group 714" o:spid="_x0000_s1738" style="position:absolute;left:9079;top:3462;width:2;height:2" coordorigin="9079,3462"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XJNesQAAADeAAAA&#10;DwAAAAAAAAAAAAAAAACqAgAAZHJzL2Rvd25yZXYueG1sUEsFBgAAAAAEAAQA+gAAAJsDAAAAAA==&#10;">
                  <v:shape id="Freeform 715" o:spid="_x0000_s1739" style="position:absolute;left:9079;top:3462;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JrFscA&#10;AADeAAAADwAAAGRycy9kb3ducmV2LnhtbESPQWsCMRCF74L/IUzBmyZKKXZrlCIWKkKx1h56m27G&#10;3cVksk2irv++KQi9zfDevO/NbNE5K84UYuNZw3ikQBCX3jRcadh/vAynIGJCNmg9k4YrRVjM+70Z&#10;FsZf+J3Ou1SJHMKxQA11Sm0hZSxrchhHviXO2sEHhymvoZIm4CWHOysnSj1Ihw1nQo0tLWsqj7uT&#10;y5C3g7WPzn5e1fYnfO9X62O7+dJ6cNc9P4FI1KV/8+361eT607G6h7938gx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SaxbHAAAA3gAAAA8AAAAAAAAAAAAAAAAAmAIAAGRy&#10;cy9kb3ducmV2LnhtbFBLBQYAAAAABAAEAPUAAACMAwAAAAA=&#10;" path="m,l1,r,2l,2,,e" filled="f" stroked="f">
                    <v:path arrowok="t" o:connecttype="custom" o:connectlocs="0,3462;1,3462;1,3464;0,3464;0,3462" o:connectangles="0,0,0,0,0"/>
                  </v:shape>
                  <v:shape id="Picture 716" o:spid="_x0000_s1740" type="#_x0000_t75" style="position:absolute;left:9079;top:3476;width:23;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Zh07FAAAA3gAAAA8AAABkcnMvZG93bnJldi54bWxET0trwkAQvhf6H5Yp9FJ0Y9EaoqsU24Lg&#10;RVMVj0N28qDZ2ZDdmuTfu0Kht/n4nrNc96YWV2pdZVnBZByBIM6srrhQcPz+GsUgnEfWWFsmBQM5&#10;WK8eH5aYaNvxga6pL0QIYZeggtL7JpHSZSUZdGPbEAcut61BH2BbSN1iF8JNLV+j6E0arDg0lNjQ&#10;pqTsJ/01Ck76uI936Xm4fG6mXs5zyrOPF6Wen/r3BQhPvf8X/7m3OsyPJ9EM7u+EG+Tq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2YdOxQAAAN4AAAAPAAAAAAAAAAAAAAAA&#10;AJ8CAABkcnMvZG93bnJldi54bWxQSwUGAAAAAAQABAD3AAAAkQMAAAAA&#10;">
                    <v:imagedata r:id="rId484" o:title=""/>
                  </v:shape>
                </v:group>
                <v:group id="Group 717" o:spid="_x0000_s1741" style="position:absolute;left:9100;top:3462;width:2;height:15" coordorigin="9100,3462"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QXu4sQAAADeAAAA&#10;DwAAAAAAAAAAAAAAAACqAgAAZHJzL2Rvd25yZXYueG1sUEsFBgAAAAAEAAQA+gAAAJsDAAAAAA==&#10;">
                  <v:shape id="Freeform 718" o:spid="_x0000_s1742" style="position:absolute;left:9100;top:3462;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kc6ccA&#10;AADeAAAADwAAAGRycy9kb3ducmV2LnhtbESPzYvCMBDF78L+D2EW9qapi/hRjbIrFBY8iB8Xb0Mz&#10;ttVmEppYu/+9EQRvM7z3e/NmsepMLVpqfGVZwXCQgCDOra64UHA8ZP0pCB+QNdaWScE/eVgtP3oL&#10;TLW9847afShEDGGfooIyBJdK6fOSDPqBdcRRO9vGYIhrU0jd4D2Gm1p+J8lYGqw4XijR0bqk/Lq/&#10;mVhj41x++b2OT9vZ2o3sLRu1s0ypr8/uZw4iUBfe5hf9pyM3HSYTeL4TZ5DL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QpHOnHAAAA3gAAAA8AAAAAAAAAAAAAAAAAmAIAAGRy&#10;cy9kb3ducmV2LnhtbFBLBQYAAAAABAAEAPUAAACMAwAAAAA=&#10;" path="m,l2,r,16l,16,,e" filled="f" stroked="f">
                    <v:path arrowok="t" o:connecttype="custom" o:connectlocs="0,3462;2,3462;2,3478;0,3478;0,3462" o:connectangles="0,0,0,0,0"/>
                  </v:shape>
                </v:group>
                <v:group id="Group 719" o:spid="_x0000_s1743" style="position:absolute;left:9079;top:3462;width:23;height:2" coordorigin="9079,3462"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9bfC8cAAADe&#10;AAAADwAAAAAAAAAAAAAAAACqAgAAZHJzL2Rvd25yZXYueG1sUEsFBgAAAAAEAAQA+gAAAJ4DAAAA&#10;AA==&#10;">
                  <v:shape id="Freeform 720" o:spid="_x0000_s1744" style="position:absolute;left:9079;top:3462;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EEVMUA&#10;AADeAAAADwAAAGRycy9kb3ducmV2LnhtbERPTWsCMRC9F/wPYYTeanYttboaRSqF0kvt6sXbkIy7&#10;q5vJkqS6/fdNQfA2j/c5i1VvW3EhHxrHCvJRBoJYO9NwpWC/e3+agggR2WDrmBT8UoDVcvCwwMK4&#10;K3/TpYyVSCEcClRQx9gVUgZdk8Uwch1x4o7OW4wJ+koaj9cUbls5zrKJtNhwaqixo7ea9Ln8sQq2&#10;vdY+/zqF1/Mzfc4Om5ftcXNQ6nHYr+cgIvXxLr65P0yaP82zGfy/k26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8QRUxQAAAN4AAAAPAAAAAAAAAAAAAAAAAJgCAABkcnMv&#10;ZG93bnJldi54bWxQSwUGAAAAAAQABAD1AAAAigMAAAAA&#10;" path="m,l23,r,2l,2,,e" filled="f" stroked="f">
                    <v:path arrowok="t" o:connecttype="custom" o:connectlocs="0,3462;23,3462;23,3464;0,3464;0,3462" o:connectangles="0,0,0,0,0"/>
                  </v:shape>
                </v:group>
                <v:group id="Group 721" o:spid="_x0000_s1745" style="position:absolute;left:9079;top:3462;width:2;height:15" coordorigin="9079,3462"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HlF0McAAADe&#10;AAAADwAAAAAAAAAAAAAAAACqAgAAZHJzL2Rvd25yZXYueG1sUEsFBgAAAAAEAAQA+gAAAJ4DAAAA&#10;AA==&#10;">
                  <v:shape id="Freeform 722" o:spid="_x0000_s1746" style="position:absolute;left:9079;top:3462;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W328UA&#10;AADeAAAADwAAAGRycy9kb3ducmV2LnhtbESPQYvCMBCF74L/IYywN00rIlqNokJhwcOy6sXb0Ixt&#10;tZmEJtb67zcLC3ub4b3vzZv1tjeN6Kj1tWUF6SQBQVxYXXOp4HLOxwsQPiBrbCyTgjd52G6GgzVm&#10;2r74m7pTKEUMYZ+hgioEl0npi4oM+ol1xFG72dZgiGtbSt3iK4abRk6TZC4N1hwvVOjoUFHxOD1N&#10;rHF0rrjvH/Pr1/LgZvaZz7plrtTHqN+tQATqw7/5j/7UkVukaQq/78QZ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VbfbxQAAAN4AAAAPAAAAAAAAAAAAAAAAAJgCAABkcnMv&#10;ZG93bnJldi54bWxQSwUGAAAAAAQABAD1AAAAigMAAAAA&#10;" path="m,l1,r,16l,16,,e" filled="f" stroked="f">
                    <v:path arrowok="t" o:connecttype="custom" o:connectlocs="0,3462;1,3462;1,3478;0,3478;0,3462" o:connectangles="0,0,0,0,0"/>
                  </v:shape>
                  <v:shape id="Picture 723" o:spid="_x0000_s1747" type="#_x0000_t75" style="position:absolute;left:9068;top:3492;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mpLFAAAA3gAAAA8AAABkcnMvZG93bnJldi54bWxET0trwkAQvhf6H5YpeKubKEiIriLVloLt&#10;wQcGb0N2TGKzs2F3q+m/7xYK3ubje85s0ZtWXMn5xrKCdJiAIC6tbrhScNi/PmcgfEDW2FomBT/k&#10;YTF/fJhhru2Nt3TdhUrEEPY5KqhD6HIpfVmTQT+0HXHkztYZDBG6SmqHtxhuWjlKkok02HBsqLGj&#10;l5rKr923UVCsktPn+qNYFr3djKV0b5fsaJQaPPXLKYhAfbiL/93vOs7P0nQEf+/EG+T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t5qSxQAAAN4AAAAPAAAAAAAAAAAAAAAA&#10;AJ8CAABkcnMvZG93bnJldi54bWxQSwUGAAAAAAQABAD3AAAAkQMAAAAA&#10;">
                    <v:imagedata r:id="rId507" o:title=""/>
                  </v:shape>
                  <v:shape id="Picture 724" o:spid="_x0000_s1748" type="#_x0000_t75" style="position:absolute;left:9241;top:3492;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vO+fHAAAA3gAAAA8AAABkcnMvZG93bnJldi54bWxEj0FrwkAQhe8F/8MyQi9FN9EqkrqKKC1e&#10;G1u8TrPTJDQ7G3e3Jvrr3YLQ2wzvzfveLNe9acSZnK8tK0jHCQjiwuqaSwUfh9fRAoQPyBoby6Tg&#10;Qh7Wq8HDEjNtO36ncx5KEUPYZ6igCqHNpPRFRQb92LbEUfu2zmCIqyuldtjFcNPISZLMpcGaI6HC&#10;lrYVFT/5r4mQp8Z9nqbH41d53RS7vG7fnruZUo/DfvMCIlAf/s33672O9RdpOoW/d+IMcnU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pvO+fHAAAA3gAAAA8AAAAAAAAAAAAA&#10;AAAAnwIAAGRycy9kb3ducmV2LnhtbFBLBQYAAAAABAAEAPcAAACTAwAAAAA=&#10;">
                    <v:imagedata r:id="rId508" o:title=""/>
                  </v:shape>
                  <v:shape id="Picture 725" o:spid="_x0000_s1749" type="#_x0000_t75" style="position:absolute;left:9068;top:3495;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iQSjFAAAA3gAAAA8AAABkcnMvZG93bnJldi54bWxET01rwkAQvRf6H5YpeCm6SS0lRFeRQqun&#10;Qq0evA3ZcZN2dzZkNzH++26h4G0e73OW69FZMVAXGs8K8lkGgrjyumGj4PD1Ni1AhIis0XomBVcK&#10;sF7d3y2x1P7CnzTsoxEphEOJCuoY21LKUNXkMMx8S5y4s+8cxgQ7I3WHlxTurHzKshfpsOHUUGNL&#10;rzVVP/veKXg0H+9yW52a6zceN/PC2KHvrVKTh3GzABFpjDfxv3un0/wiz5/h7510g1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kEoxQAAAN4AAAAPAAAAAAAAAAAAAAAA&#10;AJ8CAABkcnMvZG93bnJldi54bWxQSwUGAAAAAAQABAD3AAAAkQMAAAAA&#10;">
                    <v:imagedata r:id="rId509" o:title=""/>
                  </v:shape>
                  <v:shape id="Picture 726" o:spid="_x0000_s1750" type="#_x0000_t75" style="position:absolute;left:9241;top:3495;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AvxHFAAAA3gAAAA8AAABkcnMvZG93bnJldi54bWxET01rwkAQvRf8D8sIvdVNhIpGN0GlFSm9&#10;VAXxNmTHJJidjdk1xv76bqHQ2zze5yyy3tSio9ZVlhXEowgEcW51xYWCw/79ZQrCeWSNtWVS8CAH&#10;WTp4WmCi7Z2/qNv5QoQQdgkqKL1vEildXpJBN7INceDOtjXoA2wLqVu8h3BTy3EUTaTBikNDiQ2t&#10;S8ovu5tRMDl/Xjert+54WtrLjL8js6o+xko9D/vlHISn3v+L/9xbHeZP4/gVft8JN8j0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wL8RxQAAAN4AAAAPAAAAAAAAAAAAAAAA&#10;AJ8CAABkcnMvZG93bnJldi54bWxQSwUGAAAAAAQABAD3AAAAkQMAAAAA&#10;">
                    <v:imagedata r:id="rId510" o:title=""/>
                  </v:shape>
                </v:group>
                <v:group id="Group 727" o:spid="_x0000_s1751" style="position:absolute;left:9005;top:3441;width:63;height:47" coordorigin="9005,3441"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x4P8QAAADeAAAA&#10;DwAAAAAAAAAAAAAAAACqAgAAZHJzL2Rvd25yZXYueG1sUEsFBgAAAAAEAAQA+gAAAJsDAAAAAA==&#10;">
                  <v:shape id="Freeform 728" o:spid="_x0000_s1752" style="position:absolute;left:9005;top:3441;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h5kcEA&#10;AADeAAAADwAAAGRycy9kb3ducmV2LnhtbERPS4vCMBC+C/6HMMLeNGlZtFSjLAuKVx+gx6GZbYvN&#10;pNvEWv+9ERb2Nh/fc1abwTaip87XjjUkMwWCuHCm5lLD+bSdZiB8QDbYOCYNT/KwWY9HK8yNe/CB&#10;+mMoRQxhn6OGKoQ2l9IXFVn0M9cSR+7HdRZDhF0pTYePGG4bmSo1lxZrjg0VtvRdUXE73q2GYr94&#10;3pTqk/Q6XLi/fu7o/ptq/TEZvpYgAg3hX/zn3ps4P0uSBbzfiT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oeZHBAAAA3gAAAA8AAAAAAAAAAAAAAAAAmAIAAGRycy9kb3du&#10;cmV2LnhtbFBLBQYAAAAABAAEAPUAAACGAwAAAAA=&#10;" path="m1,l,47,63,24,1,e" fillcolor="black" stroked="f">
                    <v:path arrowok="t" o:connecttype="custom" o:connectlocs="1,3441;0,3488;63,3465;1,3441" o:connectangles="0,0,0,0"/>
                  </v:shape>
                </v:group>
                <v:group id="Group 729" o:spid="_x0000_s1753" style="position:absolute;left:9005;top:3441;width:63;height:47" coordorigin="9005,3441"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g9J1scAAADe&#10;AAAADwAAAAAAAAAAAAAAAACqAgAAZHJzL2Rvd25yZXYueG1sUEsFBgAAAAAEAAQA+gAAAJ4DAAAA&#10;AA==&#10;">
                  <v:shape id="Freeform 730" o:spid="_x0000_s1754" style="position:absolute;left:9005;top:3441;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LYTcUA&#10;AADeAAAADwAAAGRycy9kb3ducmV2LnhtbERPS2vCQBC+F/oflin0IrqJQjHRVfqg4qEXX+BxyI7Z&#10;1OxsyG41+utdoeBtPr7nTOedrcWJWl85VpAOEhDEhdMVlwq2m+/+GIQPyBprx6TgQh7ms+enKeba&#10;nXlFp3UoRQxhn6MCE0KTS+kLQxb9wDXEkTu41mKIsC2lbvEcw20th0nyJi1WHBsMNvRpqDiu/6yC&#10;8mv/W2c4+siG5me0uLoe7Y49pV5fuvcJiEBdeIj/3Usd54/TNIP7O/E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thNxQAAAN4AAAAPAAAAAAAAAAAAAAAAAJgCAABkcnMv&#10;ZG93bnJldi54bWxQSwUGAAAAAAQABAD1AAAAigMAAAAA&#10;" path="m63,24l1,,,47,63,24xe" filled="f" strokeweight=".1373mm">
                    <v:path arrowok="t" o:connecttype="custom" o:connectlocs="63,3465;1,3441;0,3488;63,3465" o:connectangles="0,0,0,0"/>
                  </v:shape>
                </v:group>
                <v:group id="Group 731" o:spid="_x0000_s1755" style="position:absolute;left:8337;top:3432;width:63;height:47" coordorigin="8337,3432"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WPbccAAADeAAAADwAAAGRycy9kb3ducmV2LnhtbESPQWvCQBCF74L/YRnB&#10;m26iWCR1FZG29CBCtVB6G7JjEszOhuw2if++cxC8zTBv3nvfZje4WnXUhsqzgXSegCLOva24MPB9&#10;eZ+tQYWIbLH2TAbuFGC3HY82mFnf8xd151goMeGQoYEyxibTOuQlOQxz3xDL7epbh1HWttC2xV7M&#10;Xa0XSfKiHVYsCSU2dCgpv53/nIGPHvv9Mn3rjrfr4f57WZ1+jikZM50M+1dQkYb4FD++P63UX6cL&#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WPbccAAADe&#10;AAAADwAAAAAAAAAAAAAAAACqAgAAZHJzL2Rvd25yZXYueG1sUEsFBgAAAAAEAAQA+gAAAJ4DAAAA&#10;AA==&#10;">
                  <v:shape id="Freeform 732" o:spid="_x0000_s1756" style="position:absolute;left:8337;top:3432;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GOw8EA&#10;AADeAAAADwAAAGRycy9kb3ducmV2LnhtbERPTYvCMBC9C/sfwix406RFtHSNsgiK11VBj0Mz2xab&#10;SbeJtf57syB4m8f7nOV6sI3oqfO1Yw3JVIEgLpypudRwOm4nGQgfkA02jknDgzysVx+jJebG3fmH&#10;+kMoRQxhn6OGKoQ2l9IXFVn0U9cSR+7XdRZDhF0pTYf3GG4bmSo1lxZrjg0VtrSpqLgeblZDsV88&#10;rkr1SXoZztxfZju6/aVajz+H7y8QgYbwFr/cexPnZ0mawP878Qa5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hjsPBAAAA3gAAAA8AAAAAAAAAAAAAAAAAmAIAAGRycy9kb3du&#10;cmV2LnhtbFBLBQYAAAAABAAEAPUAAACGAwAAAAA=&#10;" path="m63,l,22,62,47,63,e" fillcolor="black" stroked="f">
                    <v:path arrowok="t" o:connecttype="custom" o:connectlocs="63,3432;0,3454;62,3479;63,3432" o:connectangles="0,0,0,0"/>
                  </v:shape>
                </v:group>
                <v:group id="Group 733" o:spid="_x0000_s1757" style="position:absolute;left:8337;top:3432;width:63;height:47" coordorigin="8337,3432"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u0gcQAAADeAAAADwAAAGRycy9kb3ducmV2LnhtbERPTYvCMBC9L/gfwgje&#10;1rQVF6lGEXHFgwirgngbmrEtNpPSZNv6742wsLd5vM9ZrHpTiZYaV1pWEI8jEMSZ1SXnCi7n788Z&#10;COeRNVaWScGTHKyWg48Fptp2/EPtyecihLBLUUHhfZ1K6bKCDLqxrYkDd7eNQR9gk0vdYBfCTSWT&#10;KPqSBksODQXWtCkoe5x+jYJdh916Em/bw+O+ed7O0+P1EJNSo2G/noPw1Pt/8Z97r8P8WZwk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u0gcQAAADeAAAA&#10;DwAAAAAAAAAAAAAAAACqAgAAZHJzL2Rvd25yZXYueG1sUEsFBgAAAAAEAAQA+gAAAJsDAAAAAA==&#10;">
                  <v:shape id="Freeform 734" o:spid="_x0000_s1758" style="position:absolute;left:8337;top:3432;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YlGsUA&#10;AADeAAAADwAAAGRycy9kb3ducmV2LnhtbERPTWvCQBC9F/wPywi9iG5MoGh0FdtS6aEXrYLHITtm&#10;o9nZkN1q7K93hUJv83ifM192thYXan3lWMF4lIAgLpyuuFSw+/4YTkD4gKyxdkwKbuRhueg9zTHX&#10;7sobumxDKWII+xwVmBCaXEpfGLLoR64hjtzRtRZDhG0pdYvXGG5rmSbJi7RYcWww2NCboeK8/bEK&#10;yvfDqZ5i9jpNzVe2/nUD2p8HSj33u9UMRKAu/Iv/3J86zp+M0wwe78Qb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FiUaxQAAAN4AAAAPAAAAAAAAAAAAAAAAAJgCAABkcnMv&#10;ZG93bnJldi54bWxQSwUGAAAAAAQABAD1AAAAigMAAAAA&#10;" path="m,22l62,47,63,,,22xe" filled="f" strokeweight=".1373mm">
                    <v:path arrowok="t" o:connecttype="custom" o:connectlocs="0,3454;62,3479;63,3432;0,3454" o:connectangles="0,0,0,0"/>
                  </v:shape>
                </v:group>
                <v:group id="Group 735" o:spid="_x0000_s1759" style="position:absolute;left:9252;top:3580;width:2;height:242" coordorigin="9252,3580" coordsize="2,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6JbsQAAADeAAAADwAAAGRycy9kb3ducmV2LnhtbERPS4vCMBC+C/sfwizs&#10;TdO6KlKNIrK7eBDBB4i3oRnbYjMpTbat/94Igrf5+J4zX3amFA3VrrCsIB5EIIhTqwvOFJyOv/0p&#10;COeRNZaWScGdHCwXH705Jtq2vKfm4DMRQtglqCD3vkqkdGlOBt3AVsSBu9raoA+wzqSusQ3hppTD&#10;KJpIgwWHhhwrWueU3g7/RsFfi+3qO/5ptrfr+n45jnfnbUxKfX12qxkIT51/i1/ujQ7zp/Fw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S6JbsQAAADeAAAA&#10;DwAAAAAAAAAAAAAAAACqAgAAZHJzL2Rvd25yZXYueG1sUEsFBgAAAAAEAAQA+gAAAJsDAAAAAA==&#10;">
                  <v:shape id="Freeform 736" o:spid="_x0000_s1760" style="position:absolute;left:9252;top:3580;width:2;height:242;visibility:visible;mso-wrap-style:square;v-text-anchor:top" coordsize="2,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aJWsYA&#10;AADeAAAADwAAAGRycy9kb3ducmV2LnhtbERPTWvCQBC9C/0PyxS86SaiYtNspAhFexCbtAePQ3aa&#10;hGZnQ3aNaX99VxB6m8f7nHQ7mlYM1LvGsoJ4HoEgLq1uuFLw+fE624BwHllja5kU/JCDbfYwSTHR&#10;9so5DYWvRAhhl6CC2vsukdKVNRl0c9sRB+7L9gZ9gH0ldY/XEG5auYiitTTYcGiosaNdTeV3cTEK&#10;lsun0zl/+12dh/0xOu3eXdzkTqnp4/jyDMLT6P/Fd/dBh/mbeLGC2zvhBp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gaJWsYAAADeAAAADwAAAAAAAAAAAAAAAACYAgAAZHJz&#10;L2Rvd25yZXYueG1sUEsFBgAAAAAEAAQA9QAAAIsDAAAAAA==&#10;" path="m2,l,242e" filled="f" strokeweight=".1373mm">
                    <v:path arrowok="t" o:connecttype="custom" o:connectlocs="2,3580;0,3822" o:connectangles="0,0"/>
                  </v:shape>
                  <v:shape id="Picture 737" o:spid="_x0000_s1761" type="#_x0000_t75" style="position:absolute;left:9073;top:3902;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nx+nEAAAA3gAAAA8AAABkcnMvZG93bnJldi54bWxET99rwjAQfhf2P4Qb7E0TO+akM8oYVET2&#10;ohP2ejRnU20upYm2/vdmMPDtPr6ft1gNrhFX6kLtWcN0okAQl97UXGk4/BTjOYgQkQ02nknDjQKs&#10;lk+jBebG97yj6z5WIoVwyFGDjbHNpQylJYdh4lvixB195zAm2FXSdNincNfITKmZdFhzarDY0pel&#10;8ry/OA2l3b6r23cR19nb1he/p8PptVdavzwPnx8gIg3xIf53b0yaP59mM/h7J90gl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Qnx+nEAAAA3gAAAA8AAAAAAAAAAAAAAAAA&#10;nwIAAGRycy9kb3ducmV2LnhtbFBLBQYAAAAABAAEAPcAAACQAwAAAAA=&#10;">
                    <v:imagedata r:id="rId511" o:title=""/>
                  </v:shape>
                  <v:shape id="Picture 738" o:spid="_x0000_s1762" type="#_x0000_t75" style="position:absolute;left:9068;top:3902;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oLAHEAAAA3gAAAA8AAABkcnMvZG93bnJldi54bWxET8lqwzAQvRf6D2IKvTWyQ6iNGzmEQqDu&#10;qVkI9DZYE9uJNTKW4uXvq0Kht3m8ddabybRioN41lhXEiwgEcWl1w5WC03H3koJwHllja5kUzORg&#10;kz8+rDHTduQ9DQdfiRDCLkMFtfddJqUrazLoFrYjDtzF9gZ9gH0ldY9jCDetXEbRqzTYcGiosaP3&#10;msrb4W4U7Itv6T/P6YWudnvaFV9JtJoTpZ6fpu0bCE+T/xf/uT90mJ/GywR+3wk3yP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YoLAHEAAAA3gAAAA8AAAAAAAAAAAAAAAAA&#10;nwIAAGRycy9kb3ducmV2LnhtbFBLBQYAAAAABAAEAPcAAACQAwAAAAA=&#10;">
                    <v:imagedata r:id="rId490" o:title=""/>
                  </v:shape>
                  <v:shape id="Picture 739" o:spid="_x0000_s1763" type="#_x0000_t75" style="position:absolute;left:9414;top:3940;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7rFAAAA3gAAAA8AAABkcnMvZG93bnJldi54bWxEj0FrAjEQhe+F/ocwhd5qVkGRrVGquCC0&#10;F23pedhMN4ubSUiibv9951DwNsN78943q83oB3WllPvABqaTChRxG2zPnYGvz+ZlCSoXZItDYDLw&#10;Sxk268eHFdY23PhI11PplIRwrtGAKyXWWufWkcc8CZFYtJ+QPBZZU6dtwpuE+0HPqmqhPfYsDQ4j&#10;7Ry159PFG8i7Js4XuN1+fzTukHQ89+/7vTHPT+PbK6hCY7mb/68PVvCX05nwyjsyg1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P/+6xQAAAN4AAAAPAAAAAAAAAAAAAAAA&#10;AJ8CAABkcnMvZG93bnJldi54bWxQSwUGAAAAAAQABAD3AAAAkQMAAAAA&#10;">
                    <v:imagedata r:id="rId442" o:title=""/>
                  </v:shape>
                  <v:shape id="Picture 740" o:spid="_x0000_s1764" type="#_x0000_t75" style="position:absolute;left:9414;top:3943;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z63LFAAAA3gAAAA8AAABkcnMvZG93bnJldi54bWxET01rwkAQvRf8D8sI3urGVEKaukq0BCy0&#10;B60Hj0N2TEKzszG7mvTfdwuF3ubxPme1GU0r7tS7xrKCxTwCQVxa3XCl4PRZPKYgnEfW2FomBd/k&#10;YLOePKww03bgA92PvhIhhF2GCmrvu0xKV9Zk0M1tRxy4i+0N+gD7SuoehxBuWhlHUSINNhwaauxo&#10;V1P5dbwZBS4/bD+Sy7svXpdvdMYxuRZPV6Vm0zF/AeFp9P/iP/deh/npIn6G33fCDXL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s+tyxQAAAN4AAAAPAAAAAAAAAAAAAAAA&#10;AJ8CAABkcnMvZG93bnJldi54bWxQSwUGAAAAAAQABAD3AAAAkQMAAAAA&#10;">
                    <v:imagedata r:id="rId443" o:title=""/>
                  </v:shape>
                  <v:shape id="Picture 741" o:spid="_x0000_s1765" type="#_x0000_t75" style="position:absolute;left:9073;top:4020;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YNI7HAAAA3gAAAA8AAABkcnMvZG93bnJldi54bWxEj0trw0AMhO+B/IdFgd6Sddpggpt16IOA&#10;21PzOOQovPIDe7XGu03cf18dCr1JaDQz324/uV7daAytZwPrVQKKuPS25drA5XxYbkGFiGyx90wG&#10;fijAPp/PdphZf+cj3U6xVmLCIUMDTYxDpnUoG3IYVn4gllvlR4dR1rHWdsS7mLtePyZJqh22LAkN&#10;DvTWUNmdvp2B8+Gj+twUr18X173XKZbXbpMWxjwsppdnUJGm+C/++y6s1N+unwRAcGQGnf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JYNI7HAAAA3gAAAA8AAAAAAAAAAAAA&#10;AAAAnwIAAGRycy9kb3ducmV2LnhtbFBLBQYAAAAABAAEAPcAAACTAwAAAAA=&#10;">
                    <v:imagedata r:id="rId474" o:title=""/>
                  </v:shape>
                </v:group>
                <v:group id="Group 742" o:spid="_x0000_s1766" style="position:absolute;left:9068;top:4020;width:11;height:5" coordorigin="9068,4020" coordsize="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IC8K8QAAADeAAAA&#10;DwAAAAAAAAAAAAAAAACqAgAAZHJzL2Rvd25yZXYueG1sUEsFBgAAAAAEAAQA+gAAAJsDAAAAAA==&#10;">
                  <v:shape id="Freeform 743" o:spid="_x0000_s1767" style="position:absolute;left:9068;top:4020;width:11;height:5;visibility:visible;mso-wrap-style:square;v-text-anchor:top" coordsize="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dG38MA&#10;AADeAAAADwAAAGRycy9kb3ducmV2LnhtbERPS4vCMBC+C/6HMAt7WxNdEKlGEd+sB1nXg8exGduy&#10;zaQ0sdZ/vxEWvM3H95zJrLWlaKj2hWMN/Z4CQZw6U3Cm4fSz/hiB8AHZYOmYNDzIw2za7UwwMe7O&#10;39QcQyZiCPsENeQhVImUPs3Jou+5ijhyV1dbDBHWmTQ13mO4LeVAqaG0WHBsyLGiRU7p7/FmNazx&#10;spG74dfiYLfl8tbslVqdldbvb+18DCJQG17if/fOxPmj/ucAnu/EG+T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dG38MAAADeAAAADwAAAAAAAAAAAAAAAACYAgAAZHJzL2Rv&#10;d25yZXYueG1sUEsFBgAAAAAEAAQA9QAAAIgDAAAAAA==&#10;" path="m,l11,r,5l,5,,e" filled="f" stroked="f">
                    <v:path arrowok="t" o:connecttype="custom" o:connectlocs="0,4020;11,4020;11,4025;0,4025;0,4020" o:connectangles="0,0,0,0,0"/>
                  </v:shape>
                </v:group>
                <v:group id="Group 744" o:spid="_x0000_s1768" style="position:absolute;left:9068;top:3946;width:5;height:80" coordorigin="9068,3946" coordsize="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6Hx8QAAADeAAAADwAAAGRycy9kb3ducmV2LnhtbERPTYvCMBC9L/gfwgje&#10;1rRbXKQaRcQVDyKsCuJtaMa22ExKE9v6742wsLd5vM+ZL3tTiZYaV1pWEI8jEMSZ1SXnCs6nn88p&#10;COeRNVaWScGTHCwXg485ptp2/Evt0ecihLBLUUHhfZ1K6bKCDLqxrYkDd7ONQR9gk0vdYBfCTSW/&#10;ouhbGiw5NBRY07qg7H58GAXbDrtVEm/a/f22fl5Pk8NlH5NSo2G/moHw1Pt/8Z97p8P8aZwk8H4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6Hx8QAAADeAAAA&#10;DwAAAAAAAAAAAAAAAACqAgAAZHJzL2Rvd25yZXYueG1sUEsFBgAAAAAEAAQA+gAAAJsDAAAAAA==&#10;">
                  <v:shape id="Freeform 745" o:spid="_x0000_s1769" style="position:absolute;left:9068;top:3946;width:5;height:80;visibility:visible;mso-wrap-style:square;v-text-anchor:top" coordsize="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p038MA&#10;AADeAAAADwAAAGRycy9kb3ducmV2LnhtbERPTWvCQBC9F/wPywi9lLqxSgnRVYpY8FpjocchOybB&#10;7GyanZror+8Kgrd5vM9ZrgfXqDN1ofZsYDpJQBEX3tZcGjjkn68pqCDIFhvPZOBCAdar0dMSM+t7&#10;/qLzXkoVQzhkaKASaTOtQ1GRwzDxLXHkjr5zKBF2pbYd9jHcNfotSd61w5pjQ4UtbSoqTvs/Z+Da&#10;y8/m+jLP9Snvf7/FbrdpcTDmeTx8LEAJDfIQ3907G+en09kcbu/EG/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p038MAAADeAAAADwAAAAAAAAAAAAAAAACYAgAAZHJzL2Rv&#10;d25yZXYueG1sUEsFBgAAAAAEAAQA9QAAAIgDAAAAAA==&#10;" path="m,l5,r,79l,79,,e" filled="f" stroked="f">
                    <v:path arrowok="t" o:connecttype="custom" o:connectlocs="0,3946;5,3946;5,4025;0,4025;0,3946" o:connectangles="0,0,0,0,0"/>
                  </v:shape>
                  <v:shape id="Picture 746" o:spid="_x0000_s1770" type="#_x0000_t75" style="position:absolute;left:9068;top:3902;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3RyjGAAAA3gAAAA8AAABkcnMvZG93bnJldi54bWxET99LAkEQfg/6H5YJfInc01DkchUJA/Mh&#10;zKxeh9vp9uh29rgdz7O/vg2E3ubj+znzZe9r1VEbq8AGRsMMFHERbMWlgcPb090MVBRki3VgMnCm&#10;CMvF9dUccxtO/ErdXkqVQjjmaMCJNLnWsXDkMQ5DQ5y4r9B6lATbUtsWTync13qcZVPtseLU4LCh&#10;R0fF9/7oDbyw/ujWO1lPf+Tz1j2/42HVbI0Z3PSrB1BCvfyLL+6NTfNno/sJ/L2TbtC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zdHKMYAAADeAAAADwAAAAAAAAAAAAAA&#10;AACfAgAAZHJzL2Rvd25yZXYueG1sUEsFBgAAAAAEAAQA9wAAAJIDAAAAAA==&#10;">
                    <v:imagedata r:id="rId445" o:title=""/>
                  </v:shape>
                  <v:shape id="Picture 747" o:spid="_x0000_s1771" type="#_x0000_t75" style="position:absolute;left:9112;top:3902;width:352;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zNjvGAAAA3gAAAA8AAABkcnMvZG93bnJldi54bWxET0trAjEQvgv9D2EK3mpWRdHVKFYUaq0H&#10;HwePw2bcRzeTZRN17a9vCgVv8/E9ZzpvTCluVLvcsoJuJwJBnFidc6rgdFy/jUA4j6yxtEwKHuRg&#10;PntpTTHW9s57uh18KkIIuxgVZN5XsZQuycig69iKOHAXWxv0Adap1DXeQ7gpZS+KhtJgzqEhw4qW&#10;GSXfh6tRsNgMfLHq74rx4Pylt+/8czp+Fkq1X5vFBISnxj/F/+4PHeaPuv0h/L0TbpC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M2O8YAAADeAAAADwAAAAAAAAAAAAAA&#10;AACfAgAAZHJzL2Rvd25yZXYueG1sUEsFBgAAAAAEAAQA9wAAAJIDAAAAAA==&#10;">
                    <v:imagedata r:id="rId512" o:title=""/>
                  </v:shape>
                </v:group>
                <v:group id="Group 748" o:spid="_x0000_s1772" style="position:absolute;left:9458;top:3902;width:5;height:81" coordorigin="9458,3902" coordsize="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WBxMQAAADeAAAADwAAAGRycy9kb3ducmV2LnhtbERPS4vCMBC+C/sfwix4&#10;07QrPqhGEVnFgyyoC4u3oRnbYjMpTWzrvzfCgrf5+J6zWHWmFA3VrrCsIB5GIIhTqwvOFPyet4MZ&#10;COeRNZaWScGDHKyWH70FJtq2fKTm5DMRQtglqCD3vkqkdGlOBt3QVsSBu9raoA+wzqSusQ3hppRf&#10;UTSRBgsODTlWtMkpvZ3uRsGuxXY9ir+bw+26eVzO45+/Q0xK9T+79RyEp86/xf/uvQ7zZ/FoCq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CWBxMQAAADeAAAA&#10;DwAAAAAAAAAAAAAAAACqAgAAZHJzL2Rvd25yZXYueG1sUEsFBgAAAAAEAAQA+gAAAJsDAAAAAA==&#10;">
                  <v:shape id="Freeform 749" o:spid="_x0000_s1773" style="position:absolute;left:9458;top:3902;width:5;height:81;visibility:visible;mso-wrap-style:square;v-text-anchor:top" coordsize="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K+MQA&#10;AADeAAAADwAAAGRycy9kb3ducmV2LnhtbESPQWvDMAyF74P9B6PBbqvTDUrJ6pZSKOS4tmNnEatx&#10;1lgOtpN6/346DHaTeE/vfdrsih/UTDH1gQ0sFxUo4jbYnjsDn5fjyxpUysgWh8Bk4IcS7LaPDxus&#10;bbjzieZz7pSEcKrRgMt5rLVOrSOPaRFGYtGuIXrMssZO24h3CfeDfq2qlfbYszQ4HOngqL2dJ2/g&#10;dvn66CfXlOPqe05TEwufrs6Y56eyfweVqeR/8991YwV/vXwTXnlHZt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UCvjEAAAA3gAAAA8AAAAAAAAAAAAAAAAAmAIAAGRycy9k&#10;b3ducmV2LnhtbFBLBQYAAAAABAAEAPUAAACJAwAAAAA=&#10;" path="m,l5,r,81l,81,,e" filled="f" stroked="f">
                    <v:path arrowok="t" o:connecttype="custom" o:connectlocs="0,3902;5,3902;5,3983;0,3983;0,3902" o:connectangles="0,0,0,0,0"/>
                  </v:shape>
                  <v:shape id="Picture 750" o:spid="_x0000_s1774" type="#_x0000_t75" style="position:absolute;left:9404;top:3977;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JZ43IAAAA3gAAAA8AAABkcnMvZG93bnJldi54bWxEj0FrwkAQhe8F/8MyhV6K2dgUtWlWUVEo&#10;eDKK7XHITpOQ7GzIbjX9926h4G2G9943b7LlYFpxod7VlhVMohgEcWF1zaWC03E3noNwHllja5kU&#10;/JKD5WL0kGGq7ZUPdMl9KQKEXYoKKu+7VEpXVGTQRbYjDtq37Q36sPal1D1eA9y08iWOp9JgzeFC&#10;hR1tKiqa/McEyuc6Tlblcfu63exn5+nzV9MkVqmnx2H1DsLT4O/m//SHDvXnk+QN/t4JM8jFD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4SWeNyAAAAN4AAAAPAAAAAAAAAAAA&#10;AAAAAJ8CAABkcnMvZG93bnJldi54bWxQSwUGAAAAAAQABAD3AAAAlAMAAAAA&#10;">
                    <v:imagedata r:id="rId513" o:title=""/>
                  </v:shape>
                </v:group>
                <v:group id="Group 751" o:spid="_x0000_s1775" style="position:absolute;left:9073;top:4031;width:336;height:5" coordorigin="9073,4031" coordsize="3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8pqzccAAADeAAAADwAAAGRycy9kb3ducmV2LnhtbESPQWvCQBCF70L/wzKF&#10;3nSTVotEVxFpSw8iVAvF25Adk2B2NmS3Sfz3zkHwNsO8ee99y/XgatVRGyrPBtJJAoo497biwsDv&#10;8XM8BxUissXaMxm4UoD16mm0xMz6nn+oO8RCiQmHDA2UMTaZ1iEvyWGY+IZYbmffOoyytoW2LfZi&#10;7mr9miTv2mHFklBiQ9uS8svh3xn46rHfvKUf3e5y3l5Px9n+b5eSMS/Pw2YBKtIQH+L797eV+vN0&#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8pqzccAAADe&#10;AAAADwAAAAAAAAAAAAAAAACqAgAAZHJzL2Rvd25yZXYueG1sUEsFBgAAAAAEAAQA+gAAAJ4DAAAA&#10;AA==&#10;">
                  <v:shape id="Freeform 752" o:spid="_x0000_s1776" style="position:absolute;left:9073;top:4031;width:336;height:5;visibility:visible;mso-wrap-style:square;v-text-anchor:top" coordsize="3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1tacQA&#10;AADeAAAADwAAAGRycy9kb3ducmV2LnhtbERP32vCMBB+H+x/CCfsbaYVGdKZliFsCIKgG0LfjuZs&#10;y5pLlkTt/OsXQdjbfXw/b1mNZhBn8qG3rCCfZiCIG6t7bhV8fb4/L0CEiKxxsEwKfilAVT4+LLHQ&#10;9sI7Ou9jK1IIhwIVdDG6QsrQdGQwTK0jTtzReoMxQd9K7fGSws0gZ1n2Ig32nBo6dLTqqPnen4wC&#10;6w8sP9z2sNkdTf3jrvXsuq2VepqMb68gIo3xX3x3r3Wav8jnOdzeSTfI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9bWnEAAAA3gAAAA8AAAAAAAAAAAAAAAAAmAIAAGRycy9k&#10;b3ducmV2LnhtbFBLBQYAAAAABAAEAPUAAACJAwAAAAA=&#10;" path="m,l336,r,5l,5,,e" filled="f" stroked="f">
                    <v:path arrowok="t" o:connecttype="custom" o:connectlocs="0,4031;336,4031;336,4036;0,4036;0,4031" o:connectangles="0,0,0,0,0"/>
                  </v:shape>
                </v:group>
                <v:group id="Group 753" o:spid="_x0000_s1777" style="position:absolute;left:9068;top:3946;width:3;height:91" coordorigin="906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RRIcQAAADeAAAADwAAAGRycy9kb3ducmV2LnhtbERPS4vCMBC+C/sfwizs&#10;TdO6KlKNIrK7eBDBB4i3oRnbYjMpTbat/94Igrf5+J4zX3amFA3VrrCsIB5EIIhTqwvOFJyOv/0p&#10;COeRNZaWScGdHCwXH705Jtq2vKfm4DMRQtglqCD3vkqkdGlOBt3AVsSBu9raoA+wzqSusQ3hppTD&#10;KJpIgwWHhhwrWueU3g7/RsFfi+3qO/5ptrfr+n45jnfnbUxKfX12qxkIT51/i1/ujQ7zp/FoC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FRRIcQAAADeAAAA&#10;DwAAAAAAAAAAAAAAAACqAgAAZHJzL2Rvd25yZXYueG1sUEsFBgAAAAAEAAQA+gAAAJsDAAAAAA==&#10;">
                  <v:shape id="Freeform 754" o:spid="_x0000_s1778" style="position:absolute;left:906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EBR8UA&#10;AADeAAAADwAAAGRycy9kb3ducmV2LnhtbERP22rCQBB9F/yHZQq+lLqxSgmpmyAWoRQpmuYDptlp&#10;EpqdjdnVxL93CwXf5nCus85G04oL9a6xrGAxj0AQl1Y3XCkovnZPMQjnkTW2lknBlRxk6XSyxkTb&#10;gY90yX0lQgi7BBXU3neJlK6syaCb2444cD+2N+gD7CupexxCuGnlcxS9SIMNh4YaO9rWVP7mZ6PA&#10;NLth/9Z9rgosDvn3o/2ofH5SavYwbl5BeBr9XfzvftdhfrxYLeHvnXCD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QQFHxQAAAN4AAAAPAAAAAAAAAAAAAAAAAJgCAABkcnMv&#10;ZG93bnJldi54bWxQSwUGAAAAAAQABAD1AAAAigMAAAAA&#10;" path="m2,l,,,90r2,l2,e" filled="f" stroked="f">
                    <v:path arrowok="t" o:connecttype="custom" o:connectlocs="2,3946;0,3946;0,4036;2,4036;2,3946" o:connectangles="0,0,0,0,0"/>
                  </v:shape>
                </v:group>
                <v:group id="Group 755" o:spid="_x0000_s1779" style="position:absolute;left:9412;top:3946;width:2;height:91" coordorigin="941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szsUAAADeAAAADwAAAGRycy9kb3ducmV2LnhtbERPS2vCQBC+F/wPywi9&#10;1U2sLZK6EQkqHqRQLZTehuyYhGRnQ3bN4993C4Xe5uN7zmY7mkb01LnKsoJ4EYEgzq2uuFDweT08&#10;rUE4j6yxsUwKJnKwTWcPG0y0HfiD+osvRAhhl6CC0vs2kdLlJRl0C9sSB+5mO4M+wK6QusMhhJtG&#10;LqPoVRqsODSU2FJWUl5f7kbBccBh9xzv+3N9y6bv68v71zkmpR7n4+4NhKfR/4v/3Ccd5q/j1Qp+&#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jxbM7FAAAA3gAA&#10;AA8AAAAAAAAAAAAAAAAAqgIAAGRycy9kb3ducmV2LnhtbFBLBQYAAAAABAAEAPoAAACcAwAAAAA=&#10;">
                  <v:shape id="Freeform 756" o:spid="_x0000_s1780" style="position:absolute;left:941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32MUA&#10;AADeAAAADwAAAGRycy9kb3ducmV2LnhtbESPwWrDMBBE74X8g9hAbo3s0hrjRDEh1JCc3Kb9gMXa&#10;WCbWylhq7Px9VCj0tsvMzpvdlrPtxY1G3zlWkK4TEMSN0x23Cr6/qucchA/IGnvHpOBOHsrd4mmL&#10;hXYTf9LtHFoRQ9gXqMCEMBRS+saQRb92A3HULm60GOI6tlKPOMVw28uXJMmkxY4jweBAB0PN9fxj&#10;I0RO1yr/qNNTyOX70VBWD4hKrZbzfgMi0Bz+zX/XRx3r5+nrG/y+E2eQu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TfYxQAAAN4AAAAPAAAAAAAAAAAAAAAAAJgCAABkcnMv&#10;ZG93bnJldi54bWxQSwUGAAAAAAQABAD1AAAAigMAAAAA&#10;" path="m2,l,,,90r2,l2,e" filled="f" stroked="f">
                    <v:path arrowok="t" o:connecttype="custom" o:connectlocs="2,3946;0,3946;0,4036;2,4036;2,3946" o:connectangles="0,0,0,0,0"/>
                  </v:shape>
                </v:group>
                <v:group id="Group 757" o:spid="_x0000_s1781" style="position:absolute;left:9070;top:3946;width:2;height:91" coordorigin="907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9XIsUAAADeAAAADwAAAGRycy9kb3ducmV2LnhtbERPS2vCQBC+F/wPywi9&#10;1U1sK5K6igQVD1JoUii9DdkxCWZnQ3bN4993C4Xe5uN7zmY3mkb01LnasoJ4EYEgLqyuuVTwmR+f&#10;1iCcR9bYWCYFEznYbWcPG0y0HfiD+syXIoSwS1BB5X2bSOmKigy6hW2JA3e1nUEfYFdK3eEQwk0j&#10;l1G0kgZrDg0VtpRWVNyyu1FwGnDYP8eH/nK7ptN3/vr+dYlJqcf5uH8D4Wn0/+I/91mH+ev4ZQW/&#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dvVyLFAAAA3gAA&#10;AA8AAAAAAAAAAAAAAAAAqgIAAGRycy9kb3ducmV2LnhtbFBLBQYAAAAABAAEAPoAAACcAwAAAAA=&#10;">
                  <v:shape id="Freeform 758" o:spid="_x0000_s1782" style="position:absolute;left:907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MNMMA&#10;AADeAAAADwAAAGRycy9kb3ducmV2LnhtbESP0YrCMBBF34X9hzDCvmlaES1do8ii4D6p1Q8Ymtmm&#10;2ExKE2337zeC4NsM9849d1abwTbiQZ2vHStIpwkI4tLpmisF18t+koHwAVlj45gU/JGHzfpjtMJc&#10;u57P9ChCJWII+xwVmBDaXEpfGrLop64ljtqv6yyGuHaV1B32Mdw2cpYkC2mx5kgw2NK3ofJW3G2E&#10;yP62z07H9CdkcncwtDi2iEp9joftF4hAQ3ibX9cHHetn6XwJ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cMNMMAAADeAAAADwAAAAAAAAAAAAAAAACYAgAAZHJzL2Rv&#10;d25yZXYueG1sUEsFBgAAAAAEAAQA9QAAAIgDAAAAAA==&#10;" path="m2,l,,,90r2,l2,e" filled="f" stroked="f">
                    <v:path arrowok="t" o:connecttype="custom" o:connectlocs="2,3946;0,3946;0,4036;2,4036;2,3946" o:connectangles="0,0,0,0,0"/>
                  </v:shape>
                </v:group>
                <v:group id="Group 759" o:spid="_x0000_s1783" style="position:absolute;left:9409;top:3946;width:3;height:91" coordorigin="940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bxmy8cAAADe&#10;AAAADwAAAAAAAAAAAAAAAACqAgAAZHJzL2Rvd25yZXYueG1sUEsFBgAAAAAEAAQA+gAAAJ4DAAAA&#10;AA==&#10;">
                  <v:shape id="Freeform 760" o:spid="_x0000_s1784" style="position:absolute;left:940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2rcQA&#10;AADeAAAADwAAAGRycy9kb3ducmV2LnhtbERP22rCQBB9L/gPywh9KbpRpGh0E6QiiEhpYz5gzI5J&#10;MDubZrcm/fuuUOjbHM51NulgGnGnztWWFcymEQjiwuqaSwX5eT9ZgnAeWWNjmRT8kIM0GT1tMNa2&#10;50+6Z74UIYRdjAoq79tYSldUZNBNbUscuKvtDPoAu1LqDvsQbho5j6JXabDm0FBhS28VFbfs2ygw&#10;9b4/7dr3RY75R3Z5scfSZ19KPY+H7RqEp8H/i//cBx3mL2eLFTzeCTfI5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pNq3EAAAA3gAAAA8AAAAAAAAAAAAAAAAAmAIAAGRycy9k&#10;b3ducmV2LnhtbFBLBQYAAAAABAAEAPUAAACJAwAAAAA=&#10;" path="m3,l,,,90r3,l3,e" filled="f" stroked="f">
                    <v:path arrowok="t" o:connecttype="custom" o:connectlocs="3,3946;0,3946;0,4036;3,4036;3,3946" o:connectangles="0,0,0,0,0"/>
                  </v:shape>
                  <v:shape id="Picture 761" o:spid="_x0000_s1785" type="#_x0000_t75" style="position:absolute;left:9072;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56zLIAAAA3gAAAA8AAABkcnMvZG93bnJldi54bWxEj09PwzAMxe9I+w6RkbixdEOgqls2oU1I&#10;cNhhfw47Wo3XFBqna0JWvj0+IHGz5ef33m+5Hn2nMg2xDWxgNi1AEdfBttwYOB3fHktQMSFb7AKT&#10;gR+KsF5N7pZY2XDjPeVDapSYcKzQgEupr7SOtSOPcRp6YrldwuAxyTo02g54E3Pf6XlRvGiPLUuC&#10;w542juqvw7c3MD9vtvuPsvGn/njNu+1nftq5bMzD/fi6AJVoTP/iv+93K/XL2bMACI7Mo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5OesyyAAAAN4AAAAPAAAAAAAAAAAA&#10;AAAAAJ8CAABkcnMvZG93bnJldi54bWxQSwUGAAAAAAQABAD3AAAAlAMAAAAA&#10;">
                    <v:imagedata r:id="rId514" o:title=""/>
                  </v:shape>
                </v:group>
                <v:group id="Group 762" o:spid="_x0000_s1786" style="position:absolute;left:9407;top:3946;width:2;height:91" coordorigin="940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V9Zi8QAAADeAAAA&#10;DwAAAAAAAAAAAAAAAACqAgAAZHJzL2Rvd25yZXYueG1sUEsFBgAAAAAEAAQA+gAAAJsDAAAAAA==&#10;">
                  <v:shape id="Freeform 763" o:spid="_x0000_s1787" style="position:absolute;left:940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k5ccIA&#10;AADeAAAADwAAAGRycy9kb3ducmV2LnhtbESP3YrCMBCF7xd8hzCCd2taQSnVKCIKeuXvAwzN2BSb&#10;SWmirW+/WRC8m+GcOd+Zxaq3tXhR6yvHCtJxAoK4cLriUsHtuvvNQPiArLF2TAre5GG1HPwsMNeu&#10;4zO9LqEUMYR9jgpMCE0upS8MWfRj1xBH7e5aiyGubSl1i10Mt7WcJMlMWqw4Egw2tDFUPC5PGyGy&#10;e+yy0zE9hExu94ZmxwZRqdGwX89BBOrD1/y53utYP0unE/h/J8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CTlxwgAAAN4AAAAPAAAAAAAAAAAAAAAAAJgCAABkcnMvZG93&#10;bnJldi54bWxQSwUGAAAAAAQABAD1AAAAhwMAAAAA&#10;" path="m2,l,,,90r2,l2,e" filled="f" stroked="f">
                    <v:path arrowok="t" o:connecttype="custom" o:connectlocs="2,3946;0,3946;0,4036;2,4036;2,3946" o:connectangles="0,0,0,0,0"/>
                  </v:shape>
                </v:group>
                <v:group id="Group 764" o:spid="_x0000_s1788" style="position:absolute;left:9075;top:3946;width:2;height:91" coordorigin="9075,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sFiZ8QAAADeAAAA&#10;DwAAAAAAAAAAAAAAAACqAgAAZHJzL2Rvd25yZXYueG1sUEsFBgAAAAAEAAQA+gAAAJsDAAAAAA==&#10;">
                  <v:shape id="Freeform 765" o:spid="_x0000_s1789" style="position:absolute;left:9075;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wEnsUA&#10;AADeAAAADwAAAGRycy9kb3ducmV2LnhtbESPwWrDMBBE74X8g9hAbo3s0hrjRDEh1JCc3Kb9gMXa&#10;WCbWylhq7Px9VCj0tsvMzpvdlrPtxY1G3zlWkK4TEMSN0x23Cr6/qucchA/IGnvHpOBOHsrd4mmL&#10;hXYTf9LtHFoRQ9gXqMCEMBRS+saQRb92A3HULm60GOI6tlKPOMVw28uXJMmkxY4jweBAB0PN9fxj&#10;I0RO1yr/qNNTyOX70VBWD4hKrZbzfgMi0Bz+zX/XRx3r5+nbK/y+E2eQu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rASexQAAAN4AAAAPAAAAAAAAAAAAAAAAAJgCAABkcnMv&#10;ZG93bnJldi54bWxQSwUGAAAAAAQABAD1AAAAigMAAAAA&#10;" path="m2,l,,,90r2,l2,e" filled="f" stroked="f">
                    <v:path arrowok="t" o:connecttype="custom" o:connectlocs="2,3946;0,3946;0,4036;2,4036;2,3946" o:connectangles="0,0,0,0,0"/>
                  </v:shape>
                  <v:shape id="Picture 766" o:spid="_x0000_s1790" type="#_x0000_t75" style="position:absolute;left:9405;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oUDnFAAAA3gAAAA8AAABkcnMvZG93bnJldi54bWxET01rwkAQvRf8D8sIvTUbBSWkWaUUtSJ4&#10;qArF25idJqHZ2TS7TeK/d4WCt3m8z8mWg6lFR62rLCuYRDEI4tzqigsFp+P6JQHhPLLG2jIpuJKD&#10;5WL0lGGqbc+f1B18IUIIuxQVlN43qZQuL8mgi2xDHLhv2xr0AbaF1C32IdzUchrHc2mw4tBQYkPv&#10;JeU/hz+j4OyLvdv9fq2Ty4bk/uOUm9UmUep5PLy9gvA0+If4373VYX4ymc3g/k64QS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5qFA5xQAAAN4AAAAPAAAAAAAAAAAAAAAA&#10;AJ8CAABkcnMvZG93bnJldi54bWxQSwUGAAAAAAQABAD3AAAAkQMAAAAA&#10;">
                    <v:imagedata r:id="rId515" o:title=""/>
                  </v:shape>
                </v:group>
                <v:group id="Group 767" o:spid="_x0000_s1791" style="position:absolute;left:9077;top:3946;width:3;height:91" coordorigin="907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bB/8UAAADeAAAADwAAAGRycy9kb3ducmV2LnhtbERPTWuDQBC9B/oflin0&#10;lqy2KGKzCSG0pYdQiAZCb4M7UYk7K+5Wzb/vFgq5zeN9zno7m06MNLjWsoJ4FYEgrqxuuVZwKt+X&#10;GQjnkTV2lknBjRxsNw+LNebaTnyksfC1CCHsclTQeN/nUrqqIYNuZXviwF3sYNAHONRSDziFcNPJ&#10;5yhKpcGWQ0ODPe0bqq7Fj1HwMeG0e4nfxsP1sr99l8nX+RCTUk+P8+4VhKfZ38X/7k8d5mdxksL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2wf/FAAAA3gAA&#10;AA8AAAAAAAAAAAAAAAAAqgIAAGRycy9kb3ducmV2LnhtbFBLBQYAAAAABAAEAPoAAACcAwAAAAA=&#10;">
                  <v:shape id="Freeform 768" o:spid="_x0000_s1792" style="position:absolute;left:907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ORmcUA&#10;AADeAAAADwAAAGRycy9kb3ducmV2LnhtbERP22rCQBB9L/gPywi+SN1YtJU0GxGLIFJKm+YDptlp&#10;EszOxuxq4t93BaFvczjXSdaDacSFOldbVjCfRSCIC6trLhXk37vHFQjnkTU2lknBlRys09FDgrG2&#10;PX/RJfOlCCHsYlRQed/GUrqiIoNuZlviwP3azqAPsCul7rAP4aaRT1H0LA3WHBoqbGlbUXHMzkaB&#10;qXf9+1v7scgx/8x+pvZQ+uyk1GQ8bF5BeBr8v/ju3uswfzVfvsDtnXCD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5GZxQAAAN4AAAAPAAAAAAAAAAAAAAAAAJgCAABkcnMv&#10;ZG93bnJldi54bWxQSwUGAAAAAAQABAD1AAAAigMAAAAA&#10;" path="m3,l,,,90r3,l3,e" filled="f" stroked="f">
                    <v:path arrowok="t" o:connecttype="custom" o:connectlocs="3,3946;0,3946;0,4036;3,4036;3,3946" o:connectangles="0,0,0,0,0"/>
                  </v:shape>
                </v:group>
                <v:group id="Group 769" o:spid="_x0000_s1793" style="position:absolute;left:9403;top:3946;width:2;height:91" coordorigin="9403,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XwFscAAADe&#10;AAAADwAAAAAAAAAAAAAAAACqAgAAZHJzL2Rvd25yZXYueG1sUEsFBgAAAAAEAAQA+gAAAJ4DAAAA&#10;AA==&#10;">
                  <v:shape id="Freeform 770" o:spid="_x0000_s1794" style="position:absolute;left:9403;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rAMUA&#10;AADeAAAADwAAAGRycy9kb3ducmV2LnhtbESPwWrDMBBE74X+g9hCbo3sQozrRDEhxJCenKT5gMXa&#10;WCbWylhq7P59VSj0tsvMzpvdlLPtxYNG3zlWkC4TEMSN0x23Cq6f1WsOwgdkjb1jUvBNHsrt89MG&#10;C+0mPtPjEloRQ9gXqMCEMBRS+saQRb90A3HUbm60GOI6tlKPOMVw28u3JMmkxY4jweBAe0PN/fJl&#10;I0RO9yo/1elHyOXhaCirB0SlFi/zbg0i0Bz+zX/XRx3r5+nqHX7fiTP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rasAxQAAAN4AAAAPAAAAAAAAAAAAAAAAAJgCAABkcnMv&#10;ZG93bnJldi54bWxQSwUGAAAAAAQABAD1AAAAigMAAAAA&#10;" path="m2,l,,,90r2,l2,e" filled="f" stroked="f">
                    <v:path arrowok="t" o:connecttype="custom" o:connectlocs="2,3946;0,3946;0,4036;2,4036;2,3946" o:connectangles="0,0,0,0,0"/>
                  </v:shape>
                </v:group>
                <v:group id="Group 771" o:spid="_x0000_s1795" style="position:absolute;left:9080;top:3946;width:2;height:91" coordorigin="908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H82rccAAADe&#10;AAAADwAAAAAAAAAAAAAAAACqAgAAZHJzL2Rvd25yZXYueG1sUEsFBgAAAAAEAAQA+gAAAJ4DAAAA&#10;AA==&#10;">
                  <v:shape id="Freeform 772" o:spid="_x0000_s1796" style="position:absolute;left:908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dtu8IA&#10;AADeAAAADwAAAGRycy9kb3ducmV2LnhtbESPzarCMBCF9xd8hzCCu2taF6VUo4go6MrfBxiasSk2&#10;k9JEW9/eCBfuboZz5nxnFqvBNuJFna8dK0inCQji0umaKwW36+43B+EDssbGMSl4k4fVcvSzwEK7&#10;ns/0uoRKxBD2BSowIbSFlL40ZNFPXUsctbvrLIa4dpXUHfYx3DZyliSZtFhzJBhsaWOofFyeNkJk&#10;/9jlp2N6CLnc7g1lxxZRqcl4WM9BBBrCv/nveq9j/TzNUvi+E2eQy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t227wgAAAN4AAAAPAAAAAAAAAAAAAAAAAJgCAABkcnMvZG93&#10;bnJldi54bWxQSwUGAAAAAAQABAD1AAAAhwMAAAAA&#10;" path="m1,l,,,90r1,l1,e" filled="f" stroked="f">
                    <v:path arrowok="t" o:connecttype="custom" o:connectlocs="1,3946;0,3946;0,4036;1,4036;1,3946" o:connectangles="0,0,0,0,0"/>
                  </v:shape>
                </v:group>
                <v:group id="Group 773" o:spid="_x0000_s1797" style="position:absolute;left:9400;top:3946;width:3;height:91" coordorigin="940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NQcUAAADeAAAADwAAAGRycy9kb3ducmV2LnhtbERPTWuDQBC9F/oflink&#10;1qwmRMRmE0JoSw5SqBZKb4M7UYk7K+5Wzb/PBgq9zeN9znY/m06MNLjWsoJ4GYEgrqxuuVbwVb49&#10;pyCcR9bYWSYFV3Kw3z0+bDHTduJPGgtfixDCLkMFjfd9JqWrGjLolrYnDtzZDgZ9gEMt9YBTCDed&#10;XEVRIg22HBoa7OnYUHUpfo2C9wmnwzp+HfPL+Xj9KTcf33lMSi2e5sMLCE+z/xf/uU86zE/jZAX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PhDUHFAAAA3gAA&#10;AA8AAAAAAAAAAAAAAAAAqgIAAGRycy9kb3ducmV2LnhtbFBLBQYAAAAABAAEAPoAAACcAwAAAAA=&#10;">
                  <v:shape id="Freeform 774" o:spid="_x0000_s1798" style="position:absolute;left:940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RdJ8UA&#10;AADeAAAADwAAAGRycy9kb3ducmV2LnhtbERP22rCQBB9F/oPyxR8kbrRSpCYjYhFKKVIm+YDxuyY&#10;BLOzaXZr0r/vFgTf5nCuk25H04or9a6xrGAxj0AQl1Y3XCkovg5PaxDOI2tsLZOCX3KwzR4mKSba&#10;DvxJ19xXIoSwS1BB7X2XSOnKmgy6ue2IA3e2vUEfYF9J3eMQwk0rl1EUS4MNh4YaO9rXVF7yH6PA&#10;NIfh/aU7rgosPvLTzL5VPv9Wavo47jYgPI3+Lr65X3WYv17Ez/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9F0nxQAAAN4AAAAPAAAAAAAAAAAAAAAAAJgCAABkcnMv&#10;ZG93bnJldi54bWxQSwUGAAAAAAQABAD1AAAAigMAAAAA&#10;" path="m3,l,,,90r3,l3,e" filled="f" stroked="f">
                    <v:path arrowok="t" o:connecttype="custom" o:connectlocs="3,3946;0,3946;0,4036;3,4036;3,3946" o:connectangles="0,0,0,0,0"/>
                  </v:shape>
                </v:group>
                <v:group id="Group 775" o:spid="_x0000_s1799" style="position:absolute;left:9081;top:3946;width:3;height:91" coordorigin="9081,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QwrsUAAADeAAAADwAAAGRycy9kb3ducmV2LnhtbERPS2vCQBC+F/wPywi9&#10;1U1sK5K6igQVD1JoUii9DdkxCWZnQ3bN4993C4Xe5uN7zmY3mkb01LnasoJ4EYEgLqyuuVTwmR+f&#10;1iCcR9bYWCYFEznYbWcPG0y0HfiD+syXIoSwS1BB5X2bSOmKigy6hW2JA3e1nUEfYFdK3eEQwk0j&#10;l1G0kgZrDg0VtpRWVNyyu1FwGnDYP8eH/nK7ptN3/vr+dYlJqcf5uH8D4Wn0/+I/91mH+et49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NEMK7FAAAA3gAA&#10;AA8AAAAAAAAAAAAAAAAAqgIAAGRycy9kb3ducmV2LnhtbFBLBQYAAAAABAAEAPoAAACcAwAAAAA=&#10;">
                  <v:shape id="Freeform 776" o:spid="_x0000_s1800" style="position:absolute;left:9081;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FgyMUA&#10;AADeAAAADwAAAGRycy9kb3ducmV2LnhtbERP22rCQBB9F/oPyxR8kbpRapCYjYhFKKVIm+YDxuyY&#10;BLOzaXZr0r/vFgTf5nCuk25H04or9a6xrGAxj0AQl1Y3XCkovg5PaxDOI2tsLZOCX3KwzR4mKSba&#10;DvxJ19xXIoSwS1BB7X2XSOnKmgy6ue2IA3e2vUEfYF9J3eMQwk0rl1EUS4MNh4YaO9rXVF7yH6PA&#10;NIfh/aU7PhdYfOSnmX2rfP6t1PRx3G1AeBr9XXxzv+owf72IV/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UWDIxQAAAN4AAAAPAAAAAAAAAAAAAAAAAJgCAABkcnMv&#10;ZG93bnJldi54bWxQSwUGAAAAAAQABAD1AAAAigMAAAAA&#10;" path="m3,l,,,90r3,l3,e" filled="f" stroked="f">
                    <v:path arrowok="t" o:connecttype="custom" o:connectlocs="3,3946;0,3946;0,4036;3,4036;3,3946" o:connectangles="0,0,0,0,0"/>
                  </v:shape>
                </v:group>
                <v:group id="Group 777" o:spid="_x0000_s1801" style="position:absolute;left:9398;top:3946;width:2;height:91" coordorigin="939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oLQsQAAADeAAAADwAAAGRycy9kb3ducmV2LnhtbERPTYvCMBC9L/gfwgje&#10;1rQrW6QaRcQVDyKsCuJtaMa22ExKE9v6782CsLd5vM+ZL3tTiZYaV1pWEI8jEMSZ1SXnCs6nn88p&#10;COeRNVaWScGTHCwXg485ptp2/Evt0ecihLBLUUHhfZ1K6bKCDLqxrYkDd7ONQR9gk0vdYBfCTSW/&#10;oiiRBksODQXWtC4oux8fRsG2w241iTft/n5bP6+n78NlH5NSo2G/moHw1Pt/8du902H+NE4S+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NoLQsQAAADeAAAA&#10;DwAAAAAAAAAAAAAAAACqAgAAZHJzL2Rvd25yZXYueG1sUEsFBgAAAAAEAAQA+gAAAJsDAAAAAA==&#10;">
                  <v:shape id="Freeform 778" o:spid="_x0000_s1802" style="position:absolute;left:939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QVMMA&#10;AADeAAAADwAAAGRycy9kb3ducmV2LnhtbESP3YrCMBCF7wXfIczC3mnavailGkUWBb3y9wGGZmyK&#10;zaQ0WVvffiMI3s1wzpzvzGI12EY8qPO1YwXpNAFBXDpdc6XgetlOchA+IGtsHJOCJ3lYLcejBRba&#10;9XyixzlUIoawL1CBCaEtpPSlIYt+6lriqN1cZzHEtauk7rCP4baRP0mSSYs1R4LBln4Nlffzn40Q&#10;2d+3+fGQ7kMuNztD2aFFVOr7a1jPQQQawsf8vt7pWD9Psxm83okz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QVMMAAADeAAAADwAAAAAAAAAAAAAAAACYAgAAZHJzL2Rv&#10;d25yZXYueG1sUEsFBgAAAAAEAAQA9QAAAIgDAAAAAA==&#10;" path="m2,l,,,90r2,l2,e" filled="f" stroked="f">
                    <v:path arrowok="t" o:connecttype="custom" o:connectlocs="2,3946;0,3946;0,4036;2,4036;2,3946" o:connectangles="0,0,0,0,0"/>
                  </v:shape>
                  <v:shape id="Picture 779" o:spid="_x0000_s1803" type="#_x0000_t75" style="position:absolute;left:9084;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YYJfGAAAA3gAAAA8AAABkcnMvZG93bnJldi54bWxEjzFPw0AMhXck/sPJSGz0EoYqSnutqqpF&#10;LKjQdmGzcm4SkfOlOdOEf48HJDZb7/m9z8v1FDpzoyG1kR3kswwMcRV9y7WD82n/VIBJguyxi0wO&#10;fijBenV/t8TSx5E/6HaU2mgIpxIdNCJ9aW2qGgqYZrEnVu0Sh4Ci61BbP+Co4aGzz1k2twFb1oYG&#10;e9o2VH0dv4OD4kUOUa7TW/5+uOzG8TOw3wbnHh+mzQKM0CT/5r/rV6/4RT5XXn1HZ7C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xhgl8YAAADeAAAADwAAAAAAAAAAAAAA&#10;AACfAgAAZHJzL2Rvd25yZXYueG1sUEsFBgAAAAAEAAQA9wAAAJIDAAAAAA==&#10;">
                    <v:imagedata r:id="rId516" o:title=""/>
                  </v:shape>
                </v:group>
                <v:group id="Group 780" o:spid="_x0000_s1804" style="position:absolute;left:9395;top:3946;width:3;height:91" coordorigin="9395,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WfMMQAAADeAAAADwAAAGRycy9kb3ducmV2LnhtbERPTYvCMBC9C/sfwix4&#10;07S7KG7XKCKueBBBXRBvQzO2xWZSmtjWf28Ewds83udM550pRUO1KywriIcRCOLU6oIzBf/Hv8EE&#10;hPPIGkvLpOBODuazj94UE21b3lNz8JkIIewSVJB7XyVSujQng25oK+LAXWxt0AdYZ1LX2IZwU8qv&#10;KBpLgwWHhhwrWuaUXg83o2DdYrv4jlfN9npZ3s/H0e60jUmp/me3+AXhqfNv8cu90WH+JB7/wP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UWfMMQAAADeAAAA&#10;DwAAAAAAAAAAAAAAAACqAgAAZHJzL2Rvd25yZXYueG1sUEsFBgAAAAAEAAQA+gAAAJsDAAAAAA==&#10;">
                  <v:shape id="Freeform 781" o:spid="_x0000_s1805" style="position:absolute;left:9395;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9VjccA&#10;AADeAAAADwAAAGRycy9kb3ducmV2LnhtbESP0WrCQBBF3wv+wzIFX0rdWKRKdBVpEUSktDEfMM2O&#10;SWh2Ns2uJv6981Do2wxz5957VpvBNepKXag9G5hOElDEhbc1lwby0+55ASpEZIuNZzJwowCb9ehh&#10;han1PX/RNYulEhMOKRqoYmxTrUNRkcMw8S2x3M6+cxhl7UptO+zF3DX6JUletcOaJaHClt4qKn6y&#10;izPg6l1/fG8/Zjnmn9n3kz+UMfs1Zvw4bJegIg3xX/z3vbdSfzGdC4DgyAx6f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3/VY3HAAAA3gAAAA8AAAAAAAAAAAAAAAAAmAIAAGRy&#10;cy9kb3ducmV2LnhtbFBLBQYAAAAABAAEAPUAAACMAwAAAAA=&#10;" path="m3,l,,,90r3,l3,e" filled="f" stroked="f">
                    <v:path arrowok="t" o:connecttype="custom" o:connectlocs="3,3946;0,3946;0,4036;3,4036;3,3946" o:connectangles="0,0,0,0,0"/>
                  </v:shape>
                </v:group>
                <v:group id="Group 782" o:spid="_x0000_s1806" style="position:absolute;left:9086;top:3946;width:3;height:91" coordorigin="9086,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uoF68QAAADeAAAA&#10;DwAAAAAAAAAAAAAAAACqAgAAZHJzL2Rvd25yZXYueG1sUEsFBgAAAAAEAAQA+gAAAJsDAAAAAA==&#10;">
                  <v:shape id="Freeform 783" o:spid="_x0000_s1807" style="position:absolute;left:9086;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FuYcUA&#10;AADeAAAADwAAAGRycy9kb3ducmV2LnhtbERP22rCQBB9F/yHZQp9Ed0oxYboJohFKKVIm+YDxuyY&#10;hGZnY3Zr0r/vFgTf5nCus81G04or9a6xrGC5iEAQl1Y3XCkovg7zGITzyBpby6Tglxxk6XSyxUTb&#10;gT/pmvtKhBB2CSqove8SKV1Zk0G3sB1x4M62N+gD7CupexxCuGnlKorW0mDDoaHGjvY1ld/5j1Fg&#10;msPw/tIdnwosPvLTzL5VPr8o9fgw7jYgPI3+Lr65X3WYHy+fV/D/TrhBp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YW5hxQAAAN4AAAAPAAAAAAAAAAAAAAAAAJgCAABkcnMv&#10;ZG93bnJldi54bWxQSwUGAAAAAAQABAD1AAAAigMAAAAA&#10;" path="m3,l,,,90r3,l3,e" filled="f" stroked="f">
                    <v:path arrowok="t" o:connecttype="custom" o:connectlocs="3,3946;0,3946;0,4036;3,4036;3,3946" o:connectangles="0,0,0,0,0"/>
                  </v:shape>
                  <v:shape id="Picture 784" o:spid="_x0000_s1808" type="#_x0000_t75" style="position:absolute;left:9394;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jxkDEAAAA3gAAAA8AAABkcnMvZG93bnJldi54bWxET01rAjEQvQv+hzCCl1KzWqxxNYqIpR48&#10;tNbeh824WdxMlk2q23/fCAVv83ifs1x3rhZXakPlWcN4lIEgLrypuNRw+np7ViBCRDZYeyYNvxRg&#10;ver3lpgbf+NPuh5jKVIIhxw12BibXMpQWHIYRr4hTtzZtw5jgm0pTYu3FO5qOcmyV+mw4tRgsaGt&#10;peJy/HEa4m778fSuvmfK2D1Pz2o3P4ST1sNBt1mAiNTFh/jfvTdpvhrPXuD+TrpBr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WjxkDEAAAA3gAAAA8AAAAAAAAAAAAAAAAA&#10;nwIAAGRycy9kb3ducmV2LnhtbFBLBQYAAAAABAAEAPcAAACQAwAAAAA=&#10;">
                    <v:imagedata r:id="rId517" o:title=""/>
                  </v:shape>
                </v:group>
                <v:group id="Group 785" o:spid="_x0000_s1809" style="position:absolute;left:9089;top:3946;width:2;height:91" coordorigin="908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2mc8UAAADeAAAADwAAAGRycy9kb3ducmV2LnhtbERPTWvCQBC9F/oflil4&#10;001qbSW6ikhbPIhgFMTbkB2TYHY2ZLdJ/PeuIPQ2j/c582VvKtFS40rLCuJRBII4s7rkXMHx8DOc&#10;gnAeWWNlmRTcyMFy8foyx0TbjvfUpj4XIYRdggoK7+tESpcVZNCNbE0cuIttDPoAm1zqBrsQbir5&#10;HkWf0mDJoaHAmtYFZdf0zyj47bBbjePvdnu9rG/nw2R32sak1OCtX81AeOr9v/jp3ugwfxp/fcD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dpnPFAAAA3gAA&#10;AA8AAAAAAAAAAAAAAAAAqgIAAGRycy9kb3ducmV2LnhtbFBLBQYAAAAABAAEAPoAAACcAwAAAAA=&#10;">
                  <v:shape id="Freeform 786" o:spid="_x0000_s1810" style="position:absolute;left:908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X9ZcMA&#10;AADeAAAADwAAAGRycy9kb3ducmV2LnhtbESP0YrCMBBF34X9hzDCvmlaQS1do8ii4D6p1Q8Ymtmm&#10;2ExKE2337zeC4NsM9849d1abwTbiQZ2vHStIpwkI4tLpmisF18t+koHwAVlj45gU/JGHzfpjtMJc&#10;u57P9ChCJWII+xwVmBDaXEpfGrLop64ljtqv6yyGuHaV1B32Mdw2cpYkC2mx5kgw2NK3ofJW3G2E&#10;yP62z07H9CdkcncwtDi2iEp9joftF4hAQ3ibX9cHHetn6XIO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X9ZcMAAADeAAAADwAAAAAAAAAAAAAAAACYAgAAZHJzL2Rv&#10;d25yZXYueG1sUEsFBgAAAAAEAAQA9QAAAIgDAAAAAA==&#10;" path="m2,l,,,90r2,l2,e" filled="f" stroked="f">
                    <v:path arrowok="t" o:connecttype="custom" o:connectlocs="2,3946;0,3946;0,4036;2,4036;2,3946" o:connectangles="0,0,0,0,0"/>
                  </v:shape>
                </v:group>
                <v:group id="Group 787" o:spid="_x0000_s1811" style="position:absolute;left:9392;top:3946;width:2;height:91" coordorigin="939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Odn8UAAADeAAAADwAAAGRycy9kb3ducmV2LnhtbERPS2vCQBC+F/wPywi9&#10;1U0stZK6igQtPUihKkhvQ3bMBrOzIbvm8e+7hUJv8/E9Z7UZbC06an3lWEE6S0AQF05XXCo4n/ZP&#10;SxA+IGusHZOCkTxs1pOHFWba9fxF3TGUIoawz1CBCaHJpPSFIYt+5hriyF1dazFE2JZSt9jHcFvL&#10;eZIspMWKY4PBhnJDxe14twree+y3z+muO9yu+fh9evm8HFJS6nE6bN9ABBrCv/jP/aHj/GX6uoD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kDnZ/FAAAA3gAA&#10;AA8AAAAAAAAAAAAAAAAAqgIAAGRycy9kb3ducmV2LnhtbFBLBQYAAAAABAAEAPoAAACcAwAAAAA=&#10;">
                  <v:shape id="Freeform 788" o:spid="_x0000_s1812" style="position:absolute;left:939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vGicQA&#10;AADeAAAADwAAAGRycy9kb3ducmV2LnhtbESPwWrDMBBE74H+g9hCb7HsHGLjWg6lNJCe0rr9gMXa&#10;WsbWylhq7Px9FCj0tsvMzputDqsdxYVm3ztWkCUpCOLW6Z47Bd9fx20BwgdkjaNjUnAlD4f6YVNh&#10;qd3Cn3RpQidiCPsSFZgQplJK3xqy6BM3EUftx80WQ1znTuoZlxhuR7lL07202HMkGJzo1VA7NL82&#10;QuQyHIuPc/YeCvl2MrQ/T4hKPT2uL88gAq3h3/x3fdKxfpHlOdzfiTPI+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xonEAAAA3gAAAA8AAAAAAAAAAAAAAAAAmAIAAGRycy9k&#10;b3ducmV2LnhtbFBLBQYAAAAABAAEAPUAAACJAwAAAAA=&#10;" path="m2,l,,,90r2,l2,e" filled="f" stroked="f">
                    <v:path arrowok="t" o:connecttype="custom" o:connectlocs="2,3946;0,3946;0,4036;2,4036;2,3946" o:connectangles="0,0,0,0,0"/>
                  </v:shape>
                </v:group>
                <v:group id="Group 789" o:spid="_x0000_s1813" style="position:absolute;left:9091;top:3946;width:3;height:91" coordorigin="9091,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CsdscAAADeAAAADwAAAGRycy9kb3ducmV2LnhtbESPQWvCQBCF70L/wzKF&#10;3nSTFq1EVxFpSw8iVAvF25Adk2B2NmS3Sfz3zkHwNsN78943y/XgatVRGyrPBtJJAoo497biwsDv&#10;8XM8BxUissXaMxm4UoD16mm0xMz6nn+oO8RCSQiHDA2UMTaZ1iEvyWGY+IZYtLNvHUZZ20LbFnsJ&#10;d7V+TZKZdlixNJTY0Lak/HL4dwa+euw3b+lHt7uct9fTcbr/26VkzMvzsFmAijTEh/l+/W0Ff56+&#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9CsdscAAADe&#10;AAAADwAAAAAAAAAAAAAAAACqAgAAZHJzL2Rvd25yZXYueG1sUEsFBgAAAAAEAAQA+gAAAJ4DAAAA&#10;AA==&#10;">
                  <v:shape id="Freeform 790" o:spid="_x0000_s1814" style="position:absolute;left:9091;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X8EMQA&#10;AADeAAAADwAAAGRycy9kb3ducmV2LnhtbERP22rCQBB9F/yHZYS+FN0opWp0FakIpYhozAeM2TEJ&#10;ZmfT7Nakf+8WCr7N4Vxnue5MJe7UuNKygvEoAkGcWV1yriA974YzEM4ja6wsk4JfcrBe9XtLjLVt&#10;+UT3xOcihLCLUUHhfR1L6bKCDLqRrYkDd7WNQR9gk0vdYBvCTSUnUfQuDZYcGgqs6aOg7Jb8GAWm&#10;3LX7bX14SzE9JpdX+5X75Fupl0G3WYDw1Pmn+N/9qcP82Xg6h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F/BDEAAAA3gAAAA8AAAAAAAAAAAAAAAAAmAIAAGRycy9k&#10;b3ducmV2LnhtbFBLBQYAAAAABAAEAPUAAACJAwAAAAA=&#10;" path="m2,l,,,90r2,l2,e" filled="f" stroked="f">
                    <v:path arrowok="t" o:connecttype="custom" o:connectlocs="2,3946;0,3946;0,4036;2,4036;2,3946" o:connectangles="0,0,0,0,0"/>
                  </v:shape>
                </v:group>
                <v:group id="Group 791" o:spid="_x0000_s1815" style="position:absolute;left:9389;top:3946;width:3;height:91" coordorigin="938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xz0FfIAAAA&#10;3gAAAA8AAAAAAAAAAAAAAAAAqgIAAGRycy9kb3ducmV2LnhtbFBLBQYAAAAABAAEAPoAAACfAwAA&#10;AAA=&#10;">
                  <v:shape id="Freeform 792" o:spid="_x0000_s1816" style="position:absolute;left:938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aAMcQA&#10;AADeAAAADwAAAGRycy9kb3ducmV2LnhtbERP0YrCMBB8F/yHsMK9iKZ3iEg1ingIcsihtR+wNmtb&#10;bDa1ibb39xdBkHnZZXZmdharzlTiQY0rLSv4HEcgiDOrS84VpKftaAbCeWSNlWVS8EcOVst+b4Gx&#10;ti0f6ZH4XAQTdjEqKLyvYyldVpBBN7Y1ceAutjHow9rkUjfYBnNTya8omkqDJYeEAmvaFJRdk7tR&#10;YMptu/+ufycppofkPLQ/uU9uSn0MuvUchKfOv49f6p0O788C4FknzC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mgDHEAAAA3gAAAA8AAAAAAAAAAAAAAAAAmAIAAGRycy9k&#10;b3ducmV2LnhtbFBLBQYAAAAABAAEAPUAAACJAwAAAAA=&#10;" path="m3,l,,,90r3,l3,e" filled="f" stroked="f">
                    <v:path arrowok="t" o:connecttype="custom" o:connectlocs="3,3946;0,3946;0,4036;3,4036;3,3946" o:connectangles="0,0,0,0,0"/>
                  </v:shape>
                  <v:shape id="Picture 793" o:spid="_x0000_s1817" type="#_x0000_t75" style="position:absolute;left:9093;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kHKTFAAAA3gAAAA8AAABkcnMvZG93bnJldi54bWxET0trAjEQvgv9D2EKvdWsUsq6NUpRhHqr&#10;j0OP0824WbqZbJN0d/XXG6HgbT6+58yXg21ERz7UjhVMxhkI4tLpmisFx8PmOQcRIrLGxjEpOFOA&#10;5eJhNMdCu5531O1jJVIIhwIVmBjbQspQGrIYxq4lTtzJeYsxQV9J7bFP4baR0yx7lRZrTg0GW1oZ&#10;Kn/2f1bBxnxevvzpZfW764/d+nu9nYVtq9TT4/D+BiLSEO/if/eHTvPzST6F2zvpBrm4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JBykxQAAAN4AAAAPAAAAAAAAAAAAAAAA&#10;AJ8CAABkcnMvZG93bnJldi54bWxQSwUGAAAAAAQABAD3AAAAkQMAAAAA&#10;">
                    <v:imagedata r:id="rId518" o:title=""/>
                  </v:shape>
                </v:group>
                <v:group id="Group 794" o:spid="_x0000_s1818" style="position:absolute;left:9387;top:3946;width:2;height:91" coordorigin="938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FOIMQAAADeAAAADwAAAGRycy9kb3ducmV2LnhtbERPTYvCMBC9L/gfwgje&#10;1rQrLqUaRcQVDyKsCuJtaMa22ExKE9v6742wsLd5vM+ZL3tTiZYaV1pWEI8jEMSZ1SXnCs6nn88E&#10;hPPIGivLpOBJDpaLwcccU207/qX26HMRQtilqKDwvk6ldFlBBt3Y1sSBu9nGoA+wyaVusAvhppJf&#10;UfQtDZYcGgqsaV1Qdj8+jIJth91qEm/a/f22fl5P08NlH5NSo2G/moHw1Pt/8Z97p8P8JE4m8H4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KFOIMQAAADeAAAA&#10;DwAAAAAAAAAAAAAAAACqAgAAZHJzL2Rvd25yZXYueG1sUEsFBgAAAAAEAAQA+gAAAJsDAAAAAA==&#10;">
                  <v:shape id="Freeform 795" o:spid="_x0000_s1819" style="position:absolute;left:938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wo2cMA&#10;AADeAAAADwAAAGRycy9kb3ducmV2LnhtbESP3YrCMBCF7xd8hzCCd2vaRSRUo4go6JXrzwMMzdgU&#10;m0lpsra+/WZhwbsZzpnznVmuB9eIJ3Wh9qwhn2YgiEtvaq403K77TwUiRGSDjWfS8KIA69XoY4mF&#10;8T2f6XmJlUghHArUYGNsCylDaclhmPqWOGl33zmMae0qaTrsU7hr5FeWzaXDmhPBYktbS+Xj8uMS&#10;RPaPvfo+5ceo5O5gaX5qEbWejIfNAkSkIb7N/9cHk+qrXM3g7500g1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wo2cMAAADeAAAADwAAAAAAAAAAAAAAAACYAgAAZHJzL2Rv&#10;d25yZXYueG1sUEsFBgAAAAAEAAQA9QAAAIgDAAAAAA==&#10;" path="m2,l,,,90r2,l2,e" filled="f" stroked="f">
                    <v:path arrowok="t" o:connecttype="custom" o:connectlocs="2,3946;0,3946;0,4036;2,4036;2,3946" o:connectangles="0,0,0,0,0"/>
                  </v:shape>
                </v:group>
                <v:group id="Group 796" o:spid="_x0000_s1820" style="position:absolute;left:9095;top:3946;width:3;height:91" coordorigin="9095,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ARzz8QAAADeAAAA&#10;DwAAAAAAAAAAAAAAAACqAgAAZHJzL2Rvd25yZXYueG1sUEsFBgAAAAAEAAQA+gAAAJsDAAAAAA==&#10;">
                  <v:shape id="Freeform 797" o:spid="_x0000_s1821" style="position:absolute;left:9095;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8YRcQA&#10;AADeAAAADwAAAGRycy9kb3ducmV2LnhtbERP22rCQBB9L/Qflin4UuomIhKiayiKICKlTfMB0+yY&#10;hGZnY3Y18e/dQsG3OZzrrLLRtOJKvWssK4inEQji0uqGKwXF9+4tAeE8ssbWMim4kYNs/fy0wlTb&#10;gb/omvtKhBB2KSqove9SKV1Zk0E3tR1x4E62N+gD7CupexxCuGnlLIoW0mDDoaHGjjY1lb/5xSgw&#10;zW44bruPeYHFZ/7zag+Vz89KTV7G9yUIT6N/iP/dex3mJ3GygL93wg1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PGEXEAAAA3gAAAA8AAAAAAAAAAAAAAAAAmAIAAGRycy9k&#10;b3ducmV2LnhtbFBLBQYAAAAABAAEAPUAAACJAwAAAAA=&#10;" path="m3,l,,,90r3,l3,e" filled="f" stroked="f">
                    <v:path arrowok="t" o:connecttype="custom" o:connectlocs="3,3946;0,3946;0,4036;3,4036;3,3946" o:connectangles="0,0,0,0,0"/>
                  </v:shape>
                  <v:shape id="Picture 798" o:spid="_x0000_s1822" type="#_x0000_t75" style="position:absolute;left:938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wy/TEAAAA3gAAAA8AAABkcnMvZG93bnJldi54bWxET01rwkAQvRf8D8sIvekmHmoS3YQi1PYk&#10;VAWvQ3aapM3OptmtSfrr3YLQ2zze52yL0bTiSr1rLCuIlxEI4tLqhisF59PLIgHhPLLG1jIpmMhB&#10;kc8etphpO/A7XY++EiGEXYYKau+7TEpX1mTQLW1HHLgP2xv0AfaV1D0OIdy0chVFT9Jgw6Ghxo52&#10;NZVfxx+jYPfpphjTy8H+fq99yZju6TVV6nE+Pm9AeBr9v/juftNhfhIna/h7J9wg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iwy/TEAAAA3gAAAA8AAAAAAAAAAAAAAAAA&#10;nwIAAGRycy9kb3ducmV2LnhtbFBLBQYAAAAABAAEAPcAAACQAwAAAAA=&#10;">
                    <v:imagedata r:id="rId519" o:title=""/>
                  </v:shape>
                </v:group>
                <v:group id="Group 799" o:spid="_x0000_s1823" style="position:absolute;left:9098;top:3946;width:2;height:91" coordorigin="909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IF3FHIAAAA&#10;3gAAAA8AAAAAAAAAAAAAAAAAqgIAAGRycy9kb3ducmV2LnhtbFBLBQYAAAAABAAEAPoAAACfAwAA&#10;AAA=&#10;">
                  <v:shape id="Freeform 800" o:spid="_x0000_s1824" style="position:absolute;left:909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2HR8MA&#10;AADeAAAADwAAAGRycy9kb3ducmV2LnhtbESPQYvCMBCF7wv+hzCCtzXtHiRbjSKioCd31R8wNGNT&#10;bCalydr6740g7G2G9+Z9bxarwTXiTl2oPWvIpxkI4tKbmisNl/PuU4EIEdlg45k0PCjAajn6WGBh&#10;fM+/dD/FSqQQDgVqsDG2hZShtOQwTH1LnLSr7xzGtHaVNB32Kdw18ivLZtJhzYlgsaWNpfJ2+nMJ&#10;IvvbTv0c80NUcru3NDu2iFpPxsN6DiLSEP/N7+u9SfVVrr7h9U6aQS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2HR8MAAADeAAAADwAAAAAAAAAAAAAAAACYAgAAZHJzL2Rv&#10;d25yZXYueG1sUEsFBgAAAAAEAAQA9QAAAIgDAAAAAA==&#10;" path="m2,l,,,90r2,l2,e" filled="f" stroked="f">
                    <v:path arrowok="t" o:connecttype="custom" o:connectlocs="2,3946;0,3946;0,4036;2,4036;2,3946" o:connectangles="0,0,0,0,0"/>
                  </v:shape>
                </v:group>
                <v:group id="Group 801" o:spid="_x0000_s1825" style="position:absolute;left:9383;top:3946;width:2;height:91" coordorigin="9383,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GiscAAADeAAAADwAAAGRycy9kb3ducmV2LnhtbESPQWvCQBCF70L/wzKF&#10;3nSTFsVGVxFpSw8iVAvF25Adk2B2NmS3Sfz3zkHwNsO8ee99y/XgatVRGyrPBtJJAoo497biwsDv&#10;8XM8BxUissXaMxm4UoD16mm0xMz6nn+oO8RCiQmHDA2UMTaZ1iEvyWGY+IZYbmffOoyytoW2LfZi&#10;7mr9miQz7bBiSSixoW1J+eXw7wx89dhv3tKPbnc5b6+n43T/t0vJmJfnYbMAFWmID/H9+9tK/Xn6&#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pGiscAAADe&#10;AAAADwAAAAAAAAAAAAAAAACqAgAAZHJzL2Rvd25yZXYueG1sUEsFBgAAAAAEAAQA+gAAAJ4DAAAA&#10;AA==&#10;">
                  <v:shape id="Freeform 802" o:spid="_x0000_s1826" style="position:absolute;left:9383;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dnMQA&#10;AADeAAAADwAAAGRycy9kb3ducmV2LnhtbESPwWrDMBBE74H+g9hAb7HsHILrWg4lNOCe0ib9gMXa&#10;WsbWyliK7f59VSj0tsvMzpstj6sdxEyT7xwryJIUBHHjdMetgs/beZeD8AFZ4+CYFHyTh2P1sCmx&#10;0G7hD5qvoRUxhH2BCkwIYyGlbwxZ9IkbiaP25SaLIa5TK/WESwy3g9yn6UFa7DgSDI50MtT017uN&#10;ELn05/z9kr2FXL7Whg6XEVGpx+368gwi0Br+zX/XtY718+wpg9934gyy+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iHZzEAAAA3gAAAA8AAAAAAAAAAAAAAAAAmAIAAGRycy9k&#10;b3ducmV2LnhtbFBLBQYAAAAABAAEAPUAAACJAwAAAAA=&#10;" path="m1,l,,,90r1,l1,e" filled="f" stroked="f">
                    <v:path arrowok="t" o:connecttype="custom" o:connectlocs="1,3946;0,3946;0,4036;1,4036;1,3946" o:connectangles="0,0,0,0,0"/>
                  </v:shape>
                </v:group>
                <v:group id="Group 803" o:spid="_x0000_s1827" style="position:absolute;left:9100;top:3946;width:3;height:91" coordorigin="910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R9ZsYAAADeAAAADwAAAGRycy9kb3ducmV2LnhtbERPTWvCQBC9F/wPyxS8&#10;NZsoLTHNKiJWPIRCVSi9DdkxCWZnQ3abxH/fLRR6m8f7nHwzmVYM1LvGsoIkikEQl1Y3XCm4nN+e&#10;UhDOI2tsLZOCOznYrGcPOWbajvxBw8lXIoSwy1BB7X2XSenKmgy6yHbEgbva3qAPsK+k7nEM4aaV&#10;izh+kQYbDg01drSrqbydvo2Cw4jjdpnsh+J23d2/zs/vn0VCSs0fp+0rCE+T/xf/uY86zE+T1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mNH1mxgAAAN4A&#10;AAAPAAAAAAAAAAAAAAAAAKoCAABkcnMvZG93bnJldi54bWxQSwUGAAAAAAQABAD6AAAAnQMAAAAA&#10;">
                  <v:shape id="Freeform 804" o:spid="_x0000_s1828" style="position:absolute;left:910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EtAMQA&#10;AADeAAAADwAAAGRycy9kb3ducmV2LnhtbERP22rCQBB9F/yHZYS+FN1oi2h0FakIpYhozAeM2TEJ&#10;ZmfT7Nakf+8WCr7N4Vxnue5MJe7UuNKygvEoAkGcWV1yriA974YzEM4ja6wsk4JfcrBe9XtLjLVt&#10;+UT3xOcihLCLUUHhfR1L6bKCDLqRrYkDd7WNQR9gk0vdYBvCTSUnUTSVBksODQXW9FFQdkt+jAJT&#10;7tr9tj68p5gek8ur/cp98q3Uy6DbLEB46vxT/O/+1GH+bDx/g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hLQDEAAAA3gAAAA8AAAAAAAAAAAAAAAAAmAIAAGRycy9k&#10;b3ducmV2LnhtbFBLBQYAAAAABAAEAPUAAACJAwAAAAA=&#10;" path="m2,l,,,90r2,l2,e" filled="f" stroked="f">
                    <v:path arrowok="t" o:connecttype="custom" o:connectlocs="2,3946;0,3946;0,4036;2,4036;2,3946" o:connectangles="0,0,0,0,0"/>
                  </v:shape>
                </v:group>
                <v:group id="Group 805" o:spid="_x0000_s1829" style="position:absolute;left:9380;top:3946;width:3;height:91" coordorigin="938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FAicUAAADeAAAADwAAAGRycy9kb3ducmV2LnhtbERPS2vCQBC+F/oflil4&#10;M5vUKpq6ikhbPIjgA6S3ITsmwexsyG6T+O9dQehtPr7nzJe9qURLjSstK0iiGARxZnXJuYLT8Xs4&#10;BeE8ssbKMim4kYPl4vVljqm2He+pPfhchBB2KSoovK9TKV1WkEEX2Zo4cBfbGPQBNrnUDXYh3FTy&#10;PY4n0mDJoaHAmtYFZdfDn1Hw02G3GiVf7fZ6Wd9+j+PdeZuQUoO3fvUJwlPv/8VP90aH+dNk9g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RQInFAAAA3gAA&#10;AA8AAAAAAAAAAAAAAAAAqgIAAGRycy9kb3ducmV2LnhtbFBLBQYAAAAABAAEAPoAAACcAwAAAAA=&#10;">
                  <v:shape id="Freeform 806" o:spid="_x0000_s1830" style="position:absolute;left:938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QQ78QA&#10;AADeAAAADwAAAGRycy9kb3ducmV2LnhtbERP22rCQBB9F/yHZYS+FN0orWh0FakIpYhozAeM2TEJ&#10;ZmfT7Nakf+8WCr7N4Vxnue5MJe7UuNKygvEoAkGcWV1yriA974YzEM4ja6wsk4JfcrBe9XtLjLVt&#10;+UT3xOcihLCLUUHhfR1L6bKCDLqRrYkDd7WNQR9gk0vdYBvCTSUnUTSVBksODQXW9FFQdkt+jAJT&#10;7tr9tj68pZgek8ur/cp98q3Uy6DbLEB46vxT/O/+1GH+bDx/h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EEO/EAAAA3gAAAA8AAAAAAAAAAAAAAAAAmAIAAGRycy9k&#10;b3ducmV2LnhtbFBLBQYAAAAABAAEAPUAAACJAwAAAAA=&#10;" path="m3,l,,,90r3,l3,e" filled="f" stroked="f">
                    <v:path arrowok="t" o:connecttype="custom" o:connectlocs="3,3946;0,3946;0,4036;3,4036;3,3946" o:connectangles="0,0,0,0,0"/>
                  </v:shape>
                </v:group>
                <v:group id="Group 807" o:spid="_x0000_s1831" style="position:absolute;left:9102;top:3946;width:2;height:91" coordorigin="910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Q97ZcQAAADeAAAADwAAAGRycy9kb3ducmV2LnhtbERPTYvCMBC9C/sfwix4&#10;07S7KG7XKCKueBBBXRBvQzO2xWZSmtjWf28Ewds83udM550pRUO1KywriIcRCOLU6oIzBf/Hv8EE&#10;hPPIGkvLpOBODuazj94UE21b3lNz8JkIIewSVJB7XyVSujQng25oK+LAXWxt0AdYZ1LX2IZwU8qv&#10;KBpLgwWHhhwrWuaUXg83o2DdYrv4jlfN9npZ3s/H0e60jUmp/me3+AXhqfNv8cu90WH+JP4Z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Q97ZcQAAADeAAAA&#10;DwAAAAAAAAAAAAAAAACqAgAAZHJzL2Rvd25yZXYueG1sUEsFBgAAAAAEAAQA+gAAAJsDAAAAAA==&#10;">
                  <v:shape id="Freeform 808" o:spid="_x0000_s1832" style="position:absolute;left:910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cgc8MA&#10;AADeAAAADwAAAGRycy9kb3ducmV2LnhtbESP3YrCMBCF7xd8hzCCd2taL7RbjSKi4F75sz7A0IxN&#10;sZmUJtr69htB8G6Gc+Z8Zxar3tbiQa2vHCtIxwkI4sLpiksFl7/ddwbCB2SNtWNS8CQPq+Xga4G5&#10;dh2f6HEOpYgh7HNUYEJocil9YciiH7uGOGpX11oMcW1LqVvsYrit5SRJptJixZFgsKGNoeJ2vtsI&#10;kd1tlx0P6W/I5HZvaHpoEJUaDfv1HESgPnzM7+u9jvWz9GcGr3fiDH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8cgc8MAAADeAAAADwAAAAAAAAAAAAAAAACYAgAAZHJzL2Rv&#10;d25yZXYueG1sUEsFBgAAAAAEAAQA9QAAAIgDAAAAAA==&#10;" path="m2,l,,,90r2,l2,e" filled="f" stroked="f">
                    <v:path arrowok="t" o:connecttype="custom" o:connectlocs="2,3946;0,3946;0,4036;2,4036;2,3946" o:connectangles="0,0,0,0,0"/>
                  </v:shape>
                </v:group>
                <v:group id="Group 809" o:spid="_x0000_s1833" style="position:absolute;left:9378;top:3946;width:2;height:91" coordorigin="937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xKjMcAAADeAAAADwAAAGRycy9kb3ducmV2LnhtbESPQWvCQBCF70L/wzKF&#10;3nSTFsVGVxFpSw8iVAvF25Adk2B2NmS3Sfz3zkHwNsN78943y/XgatVRGyrPBtJJAoo497biwsDv&#10;8XM8BxUissXaMxm4UoD16mm0xMz6nn+oO8RCSQiHDA2UMTaZ1iEvyWGY+IZYtLNvHUZZ20LbFnsJ&#10;d7V+TZKZdlixNJTY0Lak/HL4dwa+euw3b+lHt7uct9fTcbr/26VkzMvzsFmAijTEh/l+/W0Ff56+&#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9xKjMcAAADe&#10;AAAADwAAAAAAAAAAAAAAAACqAgAAZHJzL2Rvd25yZXYueG1sUEsFBgAAAAAEAAQA+gAAAJ4DAAAA&#10;AA==&#10;">
                  <v:shape id="Freeform 810" o:spid="_x0000_s1834" style="position:absolute;left:937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QRmsIA&#10;AADeAAAADwAAAGRycy9kb3ducmV2LnhtbESPwarCMBBF94L/EEZwp2ldSK1GEVHQlU/f+4ChGZti&#10;MylNtPXvjfDA3Qz3zj13Vpve1uJJra8cK0inCQjiwumKSwV/v4dJBsIHZI21Y1LwIg+b9XCwwly7&#10;ji/0vIZSxBD2OSowITS5lL4wZNFPXUMctZtrLYa4tqXULXYx3NZyliRzabHiSDDY0M5Qcb8+bITI&#10;7n7Ifs7pKWRyfzQ0PzeISo1H/XYJIlAfvub/66OO9bN0sYDPO3EGuX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FBGawgAAAN4AAAAPAAAAAAAAAAAAAAAAAJgCAABkcnMvZG93&#10;bnJldi54bWxQSwUGAAAAAAQABAD1AAAAhwMAAAAA&#10;" path="m2,l,,,90r2,l2,e" filled="f" stroked="f">
                    <v:path arrowok="t" o:connecttype="custom" o:connectlocs="2,3946;0,3946;0,4036;2,4036;2,3946" o:connectangles="0,0,0,0,0"/>
                  </v:shape>
                  <v:shape id="Picture 811" o:spid="_x0000_s1835" type="#_x0000_t75" style="position:absolute;left:910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uJNLGAAAA3gAAAA8AAABkcnMvZG93bnJldi54bWxEj0FrwkAQhe+F/odlCt7qxh4kpK6iQkG0&#10;lyb20NuQnSbB7GzYXdfor+8WBG8zvPe+ebNYjaYXkZzvLCuYTTMQxLXVHTcKjtXHaw7CB2SNvWVS&#10;cCUPq+Xz0wILbS/8RbEMjUgQ9gUqaEMYCil93ZJBP7UDcdJ+rTMY0uoaqR1eEtz08i3L5tJgx+lC&#10;iwNtW6pP5dkoiPn3afdTNdtPXe7j4eBu602slJq8jOt3EIHG8DDf0zud6ueJCf/vpBnk8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e4k0sYAAADeAAAADwAAAAAAAAAAAAAA&#10;AACfAgAAZHJzL2Rvd25yZXYueG1sUEsFBgAAAAAEAAQA9wAAAJIDAAAAAA==&#10;">
                    <v:imagedata r:id="rId520" o:title=""/>
                  </v:shape>
                </v:group>
                <v:group id="Group 812" o:spid="_x0000_s1836" style="position:absolute;left:9375;top:3946;width:3;height:91" coordorigin="9375,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ckX6sQAAADeAAAA&#10;DwAAAAAAAAAAAAAAAACqAgAAZHJzL2Rvd25yZXYueG1sUEsFBgAAAAAEAAQA+gAAAJsDAAAAAA==&#10;">
                  <v:shape id="Freeform 813" o:spid="_x0000_s1837" style="position:absolute;left:9375;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J8YMQA&#10;AADeAAAADwAAAGRycy9kb3ducmV2LnhtbERP22rCQBB9L/gPywi+FLNpKEVS1yCWgJQiNeYDptlp&#10;EpqdTbNbk/69Kwi+zeFcZ51NphNnGlxrWcFTFIMgrqxuuVZQnvLlCoTzyBo7y6Tgnxxkm9nDGlNt&#10;Rz7SufC1CCHsUlTQeN+nUrqqIYMusj1x4L7tYNAHONRSDziGcNPJJI5fpMGWQ0ODPe0aqn6KP6PA&#10;tPn48dYfnkssP4uvR/te++JXqcV82r6C8DT5u/jm3uswf5XECVzfCTfIz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CfGDEAAAA3gAAAA8AAAAAAAAAAAAAAAAAmAIAAGRycy9k&#10;b3ducmV2LnhtbFBLBQYAAAAABAAEAPUAAACJAwAAAAA=&#10;" path="m3,l,,,90r3,l3,e" filled="f" stroked="f">
                    <v:path arrowok="t" o:connecttype="custom" o:connectlocs="3,3946;0,3946;0,4036;3,4036;3,3946" o:connectangles="0,0,0,0,0"/>
                  </v:shape>
                </v:group>
                <v:group id="Group 814" o:spid="_x0000_s1838" style="position:absolute;left:9107;top:3946;width:2;height:91" coordorigin="910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csBsQAAADeAAAADwAAAGRycy9kb3ducmV2LnhtbERPTYvCMBC9C/6HMMLe&#10;NK2iSNcoIruyB1mwCrK3oRnbYjMpTWzrvzcLgrd5vM9ZbXpTiZYaV1pWEE8iEMSZ1SXnCs6n7/ES&#10;hPPIGivLpOBBDjbr4WCFibYdH6lNfS5CCLsEFRTe14mULivIoJvYmjhwV9sY9AE2udQNdiHcVHIa&#10;RQtpsOTQUGBNu4KyW3o3CvYddttZ/NUebtfd4+80/70cYlLqY9RvP0F46v1b/HL/6DB/OY1m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lcsBsQAAADeAAAA&#10;DwAAAAAAAAAAAAAAAACqAgAAZHJzL2Rvd25yZXYueG1sUEsFBgAAAAAEAAQA+gAAAJsDAAAAAA==&#10;">
                  <v:shape id="Freeform 815" o:spid="_x0000_s1839" style="position:absolute;left:910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pK/8IA&#10;AADeAAAADwAAAGRycy9kb3ducmV2LnhtbESP3YrCMBCF7wXfIYzgnU0VkVKNIqLgXvn7AEMzNsVm&#10;Uppou2+/WRC8m+GcOd+Z1aa3tXhT6yvHCqZJCoK4cLriUsH9dphkIHxA1lg7JgW/5GGzHg5WmGvX&#10;8YXe11CKGMI+RwUmhCaX0heGLPrENcRRe7jWYohrW0rdYhfDbS1nabqQFiuOBIMN7QwVz+vLRojs&#10;nofsfJr+hEzuj4YWpwZRqfGo3y5BBOrD1/y5PupYP5ulc/h/J84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Okr/wgAAAN4AAAAPAAAAAAAAAAAAAAAAAJgCAABkcnMvZG93&#10;bnJldi54bWxQSwUGAAAAAAQABAD1AAAAhwMAAAAA&#10;" path="m2,l,,,90r2,l2,e" filled="f" stroked="f">
                    <v:path arrowok="t" o:connecttype="custom" o:connectlocs="2,3946;0,3946;0,4036;2,4036;2,3946" o:connectangles="0,0,0,0,0"/>
                  </v:shape>
                  <v:shape id="Picture 816" o:spid="_x0000_s1840" type="#_x0000_t75" style="position:absolute;left:9373;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3xOTFAAAA3gAAAA8AAABkcnMvZG93bnJldi54bWxET01rwkAQvRf8D8sUegl1o1gJ0VUkIPQk&#10;Me3F25CdJrHZ2SS7jem/d4VCb/N4n7PdT6YVIw2usaxgMY9BEJdWN1wp+Pw4viYgnEfW2FomBb/k&#10;YL+bPW0x1fbGZxoLX4kQwi5FBbX3XSqlK2sy6Oa2Iw7clx0M+gCHSuoBbyHctHIZx2tpsOHQUGNH&#10;WU3ld/FjFOSL6RLl/TWzp/Go85WLkl6elHp5ng4bEJ4m/y/+c7/rMD9Zxm/weCfcIH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Gt8TkxQAAAN4AAAAPAAAAAAAAAAAAAAAA&#10;AJ8CAABkcnMvZG93bnJldi54bWxQSwUGAAAAAAQABAD3AAAAkQMAAAAA&#10;">
                    <v:imagedata r:id="rId521" o:title=""/>
                  </v:shape>
                </v:group>
                <v:group id="Group 817" o:spid="_x0000_s1841" style="position:absolute;left:9109;top:3946;width:3;height:91" coordorigin="910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iCPnsMAAADeAAAADwAAAGRycy9kb3ducmV2LnhtbERPS4vCMBC+C/sfwix4&#10;07TKinSNIqLiQQQfIHsbmrEtNpPSxLb+e7MgeJuP7zmzRWdK0VDtCssK4mEEgji1uuBMweW8GUxB&#10;OI+ssbRMCp7kYDH/6s0w0bblIzUnn4kQwi5BBbn3VSKlS3My6Ia2Ig7czdYGfYB1JnWNbQg3pRxF&#10;0UQaLDg05FjRKqf0fnoYBdsW2+U4Xjf7+231/Dv/HK77mJTqf3fLXxCeOv8Rv907HeZPR9EE/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II+ewwAAAN4AAAAP&#10;AAAAAAAAAAAAAAAAAKoCAABkcnMvZG93bnJldi54bWxQSwUGAAAAAAQABAD6AAAAmgMAAAAA&#10;">
                  <v:shape id="Freeform 818" o:spid="_x0000_s1842" style="position:absolute;left:910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f+MUA&#10;AADeAAAADwAAAGRycy9kb3ducmV2LnhtbERP22rCQBB9L/Qflin0ReqmIjWkboJYBBEpmuYDptlp&#10;EpqdTbOriX/vCkLf5nCus8xG04oz9a6xrOB1GoEgLq1uuFJQfG1eYhDOI2tsLZOCCznI0seHJSba&#10;Dnykc+4rEULYJaig9r5LpHRlTQbd1HbEgfuxvUEfYF9J3eMQwk0rZ1H0Jg02HBpq7GhdU/mbn4wC&#10;02yG/Uf3OS+wOOTfE7urfP6n1PPTuHoH4Wn0/+K7e6vD/HgWLeD2TrhBp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Nd/4xQAAAN4AAAAPAAAAAAAAAAAAAAAAAJgCAABkcnMv&#10;ZG93bnJldi54bWxQSwUGAAAAAAQABAD1AAAAigMAAAAA&#10;" path="m3,l,,,90r3,l3,e" filled="f" stroked="f">
                    <v:path arrowok="t" o:connecttype="custom" o:connectlocs="3,3946;0,3946;0,4036;3,4036;3,3946" o:connectangles="0,0,0,0,0"/>
                  </v:shape>
                </v:group>
                <v:group id="Group 819" o:spid="_x0000_s1843" style="position:absolute;left:9371;top:3946;width:3;height:91" coordorigin="9371,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PO+d8cAAADe&#10;AAAADwAAAAAAAAAAAAAAAACqAgAAZHJzL2Rvd25yZXYueG1sUEsFBgAAAAAEAAQA+gAAAJ4DAAAA&#10;AA==&#10;">
                  <v:shape id="Freeform 820" o:spid="_x0000_s1844" style="position:absolute;left:9371;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uEcUA&#10;AADeAAAADwAAAGRycy9kb3ducmV2LnhtbERP22rCQBB9L/Qflin0ReqmQUqauopYAiJSNOYDptlp&#10;EpqdTbOriX/vCkLf5nCuM1+OphVn6l1jWcHrNAJBXFrdcKWgOGYvCQjnkTW2lknBhRwsF48Pc0y1&#10;HfhA59xXIoSwS1FB7X2XSunKmgy6qe2IA/dje4M+wL6SuschhJtWxlH0Jg02HBpq7GhdU/mbn4wC&#10;02TD7rP7mhVY7PPvid1WPv9T6vlpXH2A8DT6f/HdvdFhfhJH73B7J9wgF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5u4RxQAAAN4AAAAPAAAAAAAAAAAAAAAAAJgCAABkcnMv&#10;ZG93bnJldi54bWxQSwUGAAAAAAQABAD1AAAAigMAAAAA&#10;" path="m2,l,,,90r2,l2,e" filled="f" stroked="f">
                    <v:path arrowok="t" o:connecttype="custom" o:connectlocs="2,3946;0,3946;0,4036;2,4036;2,3946" o:connectangles="0,0,0,0,0"/>
                  </v:shape>
                </v:group>
                <v:group id="Group 821" o:spid="_x0000_s1845" style="position:absolute;left:9112;top:3946;width:2;height:91" coordorigin="911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1wkrMcAAADe&#10;AAAADwAAAAAAAAAAAAAAAACqAgAAZHJzL2Rvd25yZXYueG1sUEsFBgAAAAAEAAQA+gAAAJ4DAAAA&#10;AA==&#10;">
                  <v:shape id="Freeform 822" o:spid="_x0000_s1846" style="position:absolute;left:911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R/usMA&#10;AADeAAAADwAAAGRycy9kb3ducmV2LnhtbESPzWrDMBCE74W8g9hCbo3sHIxxophSakhPzt8DLNbG&#10;MrFWxlJi9+2jQKG3XWZ2vtltOdtePGj0nWMF6SoBQdw43XGr4HKuPnIQPiBr7B2Tgl/yUO4Wb1ss&#10;tJv4SI9TaEUMYV+gAhPCUEjpG0MW/coNxFG7utFiiOvYSj3iFMNtL9dJkkmLHUeCwYG+DDW3091G&#10;iJxuVX6o05+Qy++9oaweEJVavs+fGxCB5vBv/rve61g/X6cpvN6JM8jd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R/usMAAADeAAAADwAAAAAAAAAAAAAAAACYAgAAZHJzL2Rv&#10;d25yZXYueG1sUEsFBgAAAAAEAAQA9QAAAIgDAAAAAA==&#10;" path="m1,l,,,90r1,l1,e" filled="f" stroked="f">
                    <v:path arrowok="t" o:connecttype="custom" o:connectlocs="1,3946;0,3946;0,4036;1,4036;1,3946" o:connectangles="0,0,0,0,0"/>
                  </v:shape>
                </v:group>
                <v:group id="Group 823" o:spid="_x0000_s1847" style="position:absolute;left:9369;top:3946;width:2;height:91" coordorigin="936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MIfQMQAAADeAAAA&#10;DwAAAAAAAAAAAAAAAACqAgAAZHJzL2Rvd25yZXYueG1sUEsFBgAAAAAEAAQA+gAAAJsDAAAAAA==&#10;">
                  <v:shape id="Freeform 824" o:spid="_x0000_s1848" style="position:absolute;left:936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pEVsIA&#10;AADeAAAADwAAAGRycy9kb3ducmV2LnhtbESP3YrCMBCF7xd8hzCCd2taBSnVKCIKeuXvAwzN2BSb&#10;SWmirW+/WRC8m+GcOd+Zxaq3tXhR6yvHCtJxAoK4cLriUsHtuvvNQPiArLF2TAre5GG1HPwsMNeu&#10;4zO9LqEUMYR9jgpMCE0upS8MWfRj1xBH7e5aiyGubSl1i10Mt7WcJMlMWqw4Egw2tDFUPC5PGyGy&#10;e+yy0zE9hExu94ZmxwZRqdGwX89BBOrD1/y53utYP5ukU/h/J8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CkRWwgAAAN4AAAAPAAAAAAAAAAAAAAAAAJgCAABkcnMvZG93&#10;bnJldi54bWxQSwUGAAAAAAQABAD1AAAAhwMAAAAA&#10;" path="m2,l,,,90r2,l2,e" filled="f" stroked="f">
                    <v:path arrowok="t" o:connecttype="custom" o:connectlocs="2,3946;0,3946;0,4036;2,4036;2,3946" o:connectangles="0,0,0,0,0"/>
                  </v:shape>
                  <v:shape id="Picture 825" o:spid="_x0000_s1849" type="#_x0000_t75" style="position:absolute;left:911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XOMrEAAAA3gAAAA8AAABkcnMvZG93bnJldi54bWxET01rwkAQvRf8D8sIXkqziVixqatYIdJT&#10;QRt6HrJjkpqdDdmtWf99t1DwNo/3OettMJ240uBaywqyJAVBXFndcq2g/CyeViCcR9bYWSYFN3Kw&#10;3Uwe1phrO/KRridfixjCLkcFjfd9LqWrGjLoEtsTR+5sB4M+wqGWesAxhptOztN0KQ22HBsa7Gnf&#10;UHU5/RgFgXft2yWUz98vH+dbkR3N4xcdlJpNw+4VhKfg7+J/97uO81fzbAF/78Qb5OY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XOMrEAAAA3gAAAA8AAAAAAAAAAAAAAAAA&#10;nwIAAGRycy9kb3ducmV2LnhtbFBLBQYAAAAABAAEAPcAAACQAwAAAAA=&#10;">
                    <v:imagedata r:id="rId522" o:title=""/>
                  </v:shape>
                </v:group>
                <v:group id="Group 826" o:spid="_x0000_s1850" style="position:absolute;left:9366;top:3946;width:3;height:91" coordorigin="9366,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uHNMQAAADeAAAADwAAAGRycy9kb3ducmV2LnhtbERPTYvCMBC9C/6HMMLe&#10;NK2LItUoIruLBxGsgngbmrEtNpPSZNv6742wsLd5vM9ZbXpTiZYaV1pWEE8iEMSZ1SXnCi7n7/EC&#10;hPPIGivLpOBJDjbr4WCFibYdn6hNfS5CCLsEFRTe14mULivIoJvYmjhwd9sY9AE2udQNdiHcVHIa&#10;RXNpsOTQUGBNu4KyR/prFPx02G0/46/28Ljvnrfz7Hg9xKTUx6jfLkF46v2/+M+912H+YhrP4P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uHNMQAAADeAAAA&#10;DwAAAAAAAAAAAAAAAACqAgAAZHJzL2Rvd25yZXYueG1sUEsFBgAAAAAEAAQA+gAAAJsDAAAAAA==&#10;">
                  <v:shape id="Freeform 827" o:spid="_x0000_s1851" style="position:absolute;left:9366;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DsvsMA&#10;AADeAAAADwAAAGRycy9kb3ducmV2LnhtbERP24rCMBB9F/yHMMK+yJoqIlKNIoqwLItotx8wNmNb&#10;bCa1ydru3xtB8G0O5zrLdWcqcafGlZYVjEcRCOLM6pJzBenv/nMOwnlkjZVlUvBPDtarfm+JsbYt&#10;n+ie+FyEEHYxKii8r2MpXVaQQTeyNXHgLrYx6ANscqkbbEO4qeQkimbSYMmhocCatgVl1+TPKDDl&#10;vv3Z1YdpiukxOQ/td+6Tm1Ifg26zAOGp82/xy/2lw/z5ZDyD5zvhBr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6DsvsMAAADeAAAADwAAAAAAAAAAAAAAAACYAgAAZHJzL2Rv&#10;d25yZXYueG1sUEsFBgAAAAAEAAQA9QAAAIgDAAAAAA==&#10;" path="m3,l,,,90r3,l3,e" filled="f" stroked="f">
                    <v:path arrowok="t" o:connecttype="custom" o:connectlocs="3,3946;0,3946;0,4036;3,4036;3,3946" o:connectangles="0,0,0,0,0"/>
                  </v:shape>
                </v:group>
                <v:group id="Group 828" o:spid="_x0000_s1852" style="position:absolute;left:9116;top:3946;width:2;height:91" coordorigin="9116,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W82MQAAADeAAAADwAAAGRycy9kb3ducmV2LnhtbERPS4vCMBC+C/sfwizs&#10;TdO6+KAaRWR38SCCDxBvQzO2xWZSmmxb/70RBG/z8T1nvuxMKRqqXWFZQTyIQBCnVhecKTgdf/tT&#10;EM4jaywtk4I7OVguPnpzTLRteU/NwWcihLBLUEHufZVI6dKcDLqBrYgDd7W1QR9gnUldYxvCTSmH&#10;UTSWBgsODTlWtM4pvR3+jYK/FtvVd/zTbG/X9f1yHO3O25iU+vrsVjMQnjr/Fr/cGx3mT4fxB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LW82MQAAADeAAAA&#10;DwAAAAAAAAAAAAAAAACqAgAAZHJzL2Rvd25yZXYueG1sUEsFBgAAAAAEAAQA+gAAAJsDAAAAAA==&#10;">
                  <v:shape id="Freeform 829" o:spid="_x0000_s1853" style="position:absolute;left:9116;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7WJ8IA&#10;AADeAAAADwAAAGRycy9kb3ducmV2LnhtbESPzYrCMBDH74LvEEbwpmk9SOkaZVlW0JNf+wBDM9sU&#10;m0lpou2+/c5B8DbD/D9+s9mNvlVP6mMT2EC+zEARV8E2XBv4ue0XBaiYkC22gcnAH0XYbaeTDZY2&#10;DHyh5zXVSkI4lmjApdSVWsfKkce4DB2x3H5D7zHJ2tfa9jhIuG/1KsvW2mPD0uCwoy9H1f368FKi&#10;h/u+OJ/yYyr098HR+tQhGjOfjZ8foBKN6S1+uQ9W8ItVLrzyjsy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rtYnwgAAAN4AAAAPAAAAAAAAAAAAAAAAAJgCAABkcnMvZG93&#10;bnJldi54bWxQSwUGAAAAAAQABAD1AAAAhwMAAAAA&#10;" path="m2,l,,,90r2,l2,e" filled="f" stroked="f">
                    <v:path arrowok="t" o:connecttype="custom" o:connectlocs="2,3946;0,3946;0,4036;2,4036;2,3946" o:connectangles="0,0,0,0,0"/>
                  </v:shape>
                  <v:shape id="Picture 830" o:spid="_x0000_s1854" type="#_x0000_t75" style="position:absolute;left:9364;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lQNfFAAAA3gAAAA8AAABkcnMvZG93bnJldi54bWxET01rwkAQvQv+h2WE3nRjKMVEV2kihUJB&#10;0OZQb0N2TEKzs2F31fjvu4VCb/N4n7PZjaYXN3K+s6xguUhAENdWd9woqD7f5isQPiBr7C2Tggd5&#10;2G2nkw3m2t75SLdTaEQMYZ+jgjaEIZfS1y0Z9As7EEfuYp3BEKFrpHZ4j+Gml2mSvEiDHceGFgcq&#10;W6q/T1ej4Ng8ikoePtw5S+t9WRy+Lnp8VuppNr6uQQQaw7/4z/2u4/xVuszg9514g9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UDXxQAAAN4AAAAPAAAAAAAAAAAAAAAA&#10;AJ8CAABkcnMvZG93bnJldi54bWxQSwUGAAAAAAQABAD3AAAAkQMAAAAA&#10;">
                    <v:imagedata r:id="rId523" o:title=""/>
                  </v:shape>
                </v:group>
                <v:group id="Group 831" o:spid="_x0000_s1855" style="position:absolute;left:9118;top:3946;width:3;height:91" coordorigin="911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TDuEccAAADe&#10;AAAADwAAAAAAAAAAAAAAAACqAgAAZHJzL2Rvd25yZXYueG1sUEsFBgAAAAAEAAQA+gAAAJ4DAAAA&#10;AA==&#10;">
                  <v:shape id="Freeform 832" o:spid="_x0000_s1856" style="position:absolute;left:911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W+d8MA&#10;AADeAAAADwAAAGRycy9kb3ducmV2LnhtbERP22rCQBB9L/gPywi+FN0YSpHoKqIIIqXUmA8Ys2MS&#10;zM7G7Gri33cLBd/mcK6zWPWmFg9qXWVZwXQSgSDOra64UJCdduMZCOeRNdaWScGTHKyWg7cFJtp2&#10;fKRH6gsRQtglqKD0vkmkdHlJBt3ENsSBu9jWoA+wLaRusQvhppZxFH1KgxWHhhIb2pSUX9O7UWCq&#10;Xfe1bb4/Msx+0vO7PRQ+vSk1GvbrOQhPvX+J/917HebP4ngKf++EG+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W+d8MAAADeAAAADwAAAAAAAAAAAAAAAACYAgAAZHJzL2Rv&#10;d25yZXYueG1sUEsFBgAAAAAEAAQA9QAAAIgDAAAAAA==&#10;" path="m3,l,,,90r3,l3,e" filled="f" stroked="f">
                    <v:path arrowok="t" o:connecttype="custom" o:connectlocs="3,3946;0,3946;0,4036;3,4036;3,3946" o:connectangles="0,0,0,0,0"/>
                  </v:shape>
                </v:group>
                <v:group id="Group 833" o:spid="_x0000_s1857" style="position:absolute;left:9362;top:3946;width:3;height:91" coordorigin="9362,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7V/cQAAADeAAAADwAAAGRycy9kb3ducmV2LnhtbERPTYvCMBC9L/gfwgje&#10;1rSVXaQaRUTFgyysCuJtaMa22ExKE9v67zcLgrd5vM+ZL3tTiZYaV1pWEI8jEMSZ1SXnCs6n7ecU&#10;hPPIGivLpOBJDpaLwcccU207/qX26HMRQtilqKDwvk6ldFlBBt3Y1sSBu9nGoA+wyaVusAvhppJJ&#10;FH1LgyWHhgJrWheU3Y8Po2DXYbeaxJv2cL+tn9fT18/lEJNSo2G/moHw1Pu3+OXe6zB/miQJ/L8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q7V/cQAAADeAAAA&#10;DwAAAAAAAAAAAAAAAACqAgAAZHJzL2Rvd25yZXYueG1sUEsFBgAAAAAEAAQA+gAAAJsDAAAAAA==&#10;">
                  <v:shape id="Freeform 834" o:spid="_x0000_s1858" style="position:absolute;left:9362;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uFm8UA&#10;AADeAAAADwAAAGRycy9kb3ducmV2LnhtbERP22rCQBB9L/gPywi+lLoxLSIxGxFFkFKKpvmAMTtN&#10;QrOzMbua9O+7hULf5nCuk25G04o79a6xrGAxj0AQl1Y3XCkoPg5PKxDOI2tsLZOCb3KwySYPKSba&#10;Dnyme+4rEULYJaig9r5LpHRlTQbd3HbEgfu0vUEfYF9J3eMQwk0r4yhaSoMNh4YaO9rVVH7lN6PA&#10;NIfhbd+9vxRYnPLLo32tfH5VajYdt2sQnkb/L/5zH3WYv4rjZ/h9J9wgs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u4WbxQAAAN4AAAAPAAAAAAAAAAAAAAAAAJgCAABkcnMv&#10;ZG93bnJldi54bWxQSwUGAAAAAAQABAD1AAAAigMAAAAA&#10;" path="m2,l,,,90r2,l2,e" filled="f" stroked="f">
                    <v:path arrowok="t" o:connecttype="custom" o:connectlocs="2,3946;0,3946;0,4036;2,4036;2,3946" o:connectangles="0,0,0,0,0"/>
                  </v:shape>
                </v:group>
                <v:group id="Group 835" o:spid="_x0000_s1859" style="position:absolute;left:9121;top:3946;width:2;height:91" coordorigin="912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oEsUAAADeAAAADwAAAGRycy9kb3ducmV2LnhtbERPTWvCQBC9C/0PyxR6&#10;001iFYmuIqKlBykYC8XbkB2TYHY2ZNck/vtuoeBtHu9zVpvB1KKj1lWWFcSTCARxbnXFhYLv82G8&#10;AOE8ssbaMil4kIPN+mW0wlTbnk/UZb4QIYRdigpK75tUSpeXZNBNbEMcuKttDfoA20LqFvsQbmqZ&#10;RNFcGqw4NJTY0K6k/JbdjYKPHvvtNN53x9t197icZ18/x5iUensdtksQngb/FP+7P3WYv0iSd/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L6BLFAAAA3gAA&#10;AA8AAAAAAAAAAAAAAAAAqgIAAGRycy9kb3ducmV2LnhtbFBLBQYAAAAABAAEAPoAAACcAwAAAAA=&#10;">
                  <v:shape id="Freeform 836" o:spid="_x0000_s1860" style="position:absolute;left:912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zBMQA&#10;AADeAAAADwAAAGRycy9kb3ducmV2LnhtbESP0WrCQBBF3wv+wzJC3+rGQCVEVxExYJ+sth8wZMds&#10;MDsbdtck/ftuoeDbDPfOPXc2u8l2YiAfWscKlosMBHHtdMuNgu+v6q0AESKyxs4xKfihALvt7GWD&#10;pXYjX2i4xkakEA4lKjAx9qWUoTZkMSxcT5y0m/MWY1p9I7XHMYXbTuZZtpIWW04Egz0dDNX368Mm&#10;iBzvVfF5Xn7EQh5PhlbnHlGp1/m0X4OINMWn+f/6pFP9Is/f4e+dNIP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DswTEAAAA3gAAAA8AAAAAAAAAAAAAAAAAmAIAAGRycy9k&#10;b3ducmV2LnhtbFBLBQYAAAAABAAEAPUAAACJAwAAAAA=&#10;" path="m2,l,,,90r2,l2,e" filled="f" stroked="f">
                    <v:path arrowok="t" o:connecttype="custom" o:connectlocs="2,3946;0,3946;0,4036;2,4036;2,3946" o:connectangles="0,0,0,0,0"/>
                  </v:shape>
                </v:group>
                <v:group id="Group 837" o:spid="_x0000_s1861" style="position:absolute;left:9360;top:3946;width:2;height:91" coordorigin="936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ZXT/sQAAADeAAAADwAAAGRycy9kb3ducmV2LnhtbERPTYvCMBC9L/gfwgje&#10;1rSVFalGEVHxIMLqwuJtaMa22ExKE9v6782CsLd5vM9ZrHpTiZYaV1pWEI8jEMSZ1SXnCn4uu88Z&#10;COeRNVaWScGTHKyWg48Fptp2/E3t2ecihLBLUUHhfZ1K6bKCDLqxrYkDd7ONQR9gk0vdYBfCTSWT&#10;KJpKgyWHhgJr2hSU3c8Po2DfYbeexNv2eL9tntfL1+n3GJNSo2G/noPw1Pt/8dt90GH+LEm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ZXT/sQAAADeAAAA&#10;DwAAAAAAAAAAAAAAAACqAgAAZHJzL2Rvd25yZXYueG1sUEsFBgAAAAAEAAQA+gAAAJsDAAAAAA==&#10;">
                  <v:shape id="Freeform 838" o:spid="_x0000_s1862" style="position:absolute;left:936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2I6MQA&#10;AADeAAAADwAAAGRycy9kb3ducmV2LnhtbESPwWrDMBBE74H+g9hCb4kcHxLjRg6l1JCckqb9gMXa&#10;WsbWykiq7fx9VSj0tsvMzps9HBc7iIl86Bwr2G4yEMSN0x23Cj4/6nUBIkRkjYNjUnCnAMfqYXXA&#10;UruZ32m6xVakEA4lKjAxjqWUoTFkMWzcSJy0L+ctxrT6VmqPcwq3g8yzbCctdpwIBkd6NdT0t2+b&#10;IHLu6+J62Z5jId9OhnaXEVGpp8fl5RlEpCX+m/+uTzrVL/J8D7/vpBlk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diOjEAAAA3gAAAA8AAAAAAAAAAAAAAAAAmAIAAGRycy9k&#10;b3ducmV2LnhtbFBLBQYAAAAABAAEAPUAAACJAwAAAAA=&#10;" path="m2,l,,,90r2,l2,e" filled="f" stroked="f">
                    <v:path arrowok="t" o:connecttype="custom" o:connectlocs="2,3946;0,3946;0,4036;2,4036;2,3946" o:connectangles="0,0,0,0,0"/>
                  </v:shape>
                  <v:shape id="Picture 839" o:spid="_x0000_s1863" type="#_x0000_t75" style="position:absolute;left:912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URvzFAAAA3gAAAA8AAABkcnMvZG93bnJldi54bWxEj0FPwzAMhe9I/IfISFwQS9cDmsqyaUJC&#10;4gSj7LCj1XhNtMSpmtCWf48PSNxsvef3Pm/3SwxqojH7xAbWqwoUcZes597A6ev1cQMqF2SLITEZ&#10;+KEM+93tzRYbm2b+pKktvZIQzg0acKUMjda5cxQxr9JALNoljRGLrGOv7YizhMeg66p60hE9S4PD&#10;gV4cddf2OxoI4cy+PfmHeR06fT2+T/noPoy5v1sOz6AKLeXf/Hf9ZgV/U9fCK+/IDHr3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VEb8xQAAAN4AAAAPAAAAAAAAAAAAAAAA&#10;AJ8CAABkcnMvZG93bnJldi54bWxQSwUGAAAAAAQABAD3AAAAkQMAAAAA&#10;">
                    <v:imagedata r:id="rId524" o:title=""/>
                  </v:shape>
                </v:group>
                <v:group id="Group 840" o:spid="_x0000_s1864" style="position:absolute;left:9357;top:3946;width:3;height:91" coordorigin="935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pHjMQAAADeAAAADwAAAGRycy9kb3ducmV2LnhtbERPTWvCQBC9F/wPywje&#10;6iaRFo2uImLFgxSqgngbsmMSzM6G7DaJ/74rCL3N433OYtWbSrTUuNKygngcgSDOrC45V3A+fb1P&#10;QTiPrLGyTAoe5GC1HLwtMNW24x9qjz4XIYRdigoK7+tUSpcVZNCNbU0cuJttDPoAm1zqBrsQbiqZ&#10;RNGnNFhyaCiwpk1B2f34axTsOuzWk3jbHu63zeN6+vi+HGJSajTs13MQnnr/L3659zrMnybJD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ApHjMQAAADeAAAA&#10;DwAAAAAAAAAAAAAAAACqAgAAZHJzL2Rvd25yZXYueG1sUEsFBgAAAAAEAAQA+gAAAJsDAAAAAA==&#10;">
                  <v:shape id="Freeform 841" o:spid="_x0000_s1865" style="position:absolute;left:935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CNMccA&#10;AADeAAAADwAAAGRycy9kb3ducmV2LnhtbESP0WrCQBBF3wv+wzKCL0U3tUUkuopUhFJKaWM+YMyO&#10;STA7G7OrSf++81Do2wxz59571tvBNepOXag9G3iaJaCIC29rLg3kx8N0CSpEZIuNZzLwQwG2m9HD&#10;GlPre/6mexZLJSYcUjRQxdimWoeiIodh5ltiuZ195zDK2pXadtiLuWv0PEkW2mHNklBhS68VFZfs&#10;5gy4+tB/7NvPlxzzr+z06N/LmF2NmYyH3QpUpCH+i/++36zUX86fBUBwZAa9+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wjTHHAAAA3gAAAA8AAAAAAAAAAAAAAAAAmAIAAGRy&#10;cy9kb3ducmV2LnhtbFBLBQYAAAAABAAEAPUAAACMAwAAAAA=&#10;" path="m3,l,,,90r3,l3,e" filled="f" stroked="f">
                    <v:path arrowok="t" o:connecttype="custom" o:connectlocs="3,3946;0,3946;0,4036;3,4036;3,3946" o:connectangles="0,0,0,0,0"/>
                  </v:shape>
                </v:group>
                <v:group id="Group 842" o:spid="_x0000_s1866" style="position:absolute;left:9125;top:3946;width:2;height:91" coordorigin="9125,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6XdV8QAAADeAAAA&#10;DwAAAAAAAAAAAAAAAACqAgAAZHJzL2Rvd25yZXYueG1sUEsFBgAAAAAEAAQA+gAAAJsDAAAAAA==&#10;">
                  <v:shape id="Freeform 843" o:spid="_x0000_s1867" style="position:absolute;left:9125;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O9rcQA&#10;AADeAAAADwAAAGRycy9kb3ducmV2LnhtbESP0WrCQBBF3wv+wzJC3+rGFCREVxExYJ+sth8wZMds&#10;MDsbdtck/ftuoeDbDPfOPXc2u8l2YiAfWscKlosMBHHtdMuNgu+v6q0AESKyxs4xKfihALvt7GWD&#10;pXYjX2i4xkakEA4lKjAx9qWUoTZkMSxcT5y0m/MWY1p9I7XHMYXbTuZZtpIWW04Egz0dDNX368Mm&#10;iBzvVfF5Xn7EQh5PhlbnHlGp1/m0X4OINMWn+f/6pFP9In/P4e+dNIP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zva3EAAAA3gAAAA8AAAAAAAAAAAAAAAAAmAIAAGRycy9k&#10;b3ducmV2LnhtbFBLBQYAAAAABAAEAPUAAACJAwAAAAA=&#10;" path="m2,l,,,90r2,l2,e" filled="f" stroked="f">
                    <v:path arrowok="t" o:connecttype="custom" o:connectlocs="2,3946;0,3946;0,4036;2,4036;2,3946" o:connectangles="0,0,0,0,0"/>
                  </v:shape>
                </v:group>
                <v:group id="Group 844" o:spid="_x0000_s1868" style="position:absolute;left:9355;top:3946;width:2;height:91" coordorigin="9355,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vmu8QAAADeAAAADwAAAGRycy9kb3ducmV2LnhtbERPTYvCMBC9L/gfwgje&#10;1rQWF6lGEVHxIMLqwuJtaMa22ExKE9v6742wsLd5vM9ZrHpTiZYaV1pWEI8jEMSZ1SXnCn4uu88Z&#10;COeRNVaWScGTHKyWg48Fptp2/E3t2ecihLBLUUHhfZ1K6bKCDLqxrYkDd7ONQR9gk0vdYBfCTSUn&#10;UfQlDZYcGgqsaVNQdj8/jIJ9h906ibft8X7bPK+X6en3GJNSo2G/noPw1Pt/8Z/7oMP82SRJ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Dvmu8QAAADeAAAA&#10;DwAAAAAAAAAAAAAAAACqAgAAZHJzL2Rvd25yZXYueG1sUEsFBgAAAAAEAAQA+gAAAJsDAAAAAA==&#10;">
                  <v:shape id="Freeform 845" o:spid="_x0000_s1869" style="position:absolute;left:9355;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aAQsMA&#10;AADeAAAADwAAAGRycy9kb3ducmV2LnhtbESP3YrCMBCF7wXfIYzgnab+IKUaRURBr9xVH2BoxqbY&#10;TEoTbX17Iyzs3QznzPnOrDadrcSLGl86VjAZJyCIc6dLLhTcrodRCsIHZI2VY1LwJg+bdb+3wky7&#10;ln/pdQmFiCHsM1RgQqgzKX1uyKIfu5o4anfXWAxxbQqpG2xjuK3kNEkW0mLJkWCwpp2h/HF52giR&#10;7eOQ/pwnp5DK/dHQ4lwjKjUcdNsliEBd+Df/XR91rJ9OZ3P4vhNnkO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laAQsMAAADeAAAADwAAAAAAAAAAAAAAAACYAgAAZHJzL2Rv&#10;d25yZXYueG1sUEsFBgAAAAAEAAQA9QAAAIgDAAAAAA==&#10;" path="m2,l,,,90r2,l2,e" filled="f" stroked="f">
                    <v:path arrowok="t" o:connecttype="custom" o:connectlocs="2,3946;0,3946;0,4036;2,4036;2,3946" o:connectangles="0,0,0,0,0"/>
                  </v:shape>
                </v:group>
                <v:group id="Group 846" o:spid="_x0000_s1870" style="position:absolute;left:9127;top:3946;width:3;height:91" coordorigin="912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nttUwwAAAN4AAAAP&#10;AAAAAAAAAAAAAAAAAKoCAABkcnMvZG93bnJldi54bWxQSwUGAAAAAAQABAD6AAAAmgMAAAAA&#10;">
                  <v:shape id="Freeform 847" o:spid="_x0000_s1871" style="position:absolute;left:912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Ww3sUA&#10;AADeAAAADwAAAGRycy9kb3ducmV2LnhtbERP22rCQBB9F/oPyxR8kbqplSAxGxFFKKVIm+YDxuyY&#10;BLOzaXZr0r/vFgTf5nCuk25G04or9a6xrOB5HoEgLq1uuFJQfB2eViCcR9bYWiYFv+Rgkz1MUky0&#10;HfiTrrmvRAhhl6CC2vsukdKVNRl0c9sRB+5se4M+wL6SuschhJtWLqIolgYbDg01drSrqbzkP0aB&#10;aQ7D+747LgssPvLTzL5VPv9Wavo4btcgPI3+Lr65X3WYv1q8xP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FbDexQAAAN4AAAAPAAAAAAAAAAAAAAAAAJgCAABkcnMv&#10;ZG93bnJldi54bWxQSwUGAAAAAAQABAD1AAAAigMAAAAA&#10;" path="m3,l,,,90r3,l3,e" filled="f" stroked="f">
                    <v:path arrowok="t" o:connecttype="custom" o:connectlocs="3,3946;0,3946;0,4036;3,4036;3,3946" o:connectangles="0,0,0,0,0"/>
                  </v:shape>
                  <v:shape id="Picture 848" o:spid="_x0000_s1872" type="#_x0000_t75" style="position:absolute;left:9352;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dzenFAAAA3gAAAA8AAABkcnMvZG93bnJldi54bWxET01rwkAQvQv9D8sUehHdGGkTUleRQqrX&#10;pKXgbchOk9DsbJpdTfrvXaHgbR7vcza7yXTiQoNrLStYLSMQxJXVLdcKPj/yRQrCeWSNnWVS8EcO&#10;dtuH2QYzbUcu6FL6WoQQdhkqaLzvMyld1ZBBt7Q9ceC+7WDQBzjUUg84hnDTyTiKXqTBlkNDgz29&#10;NVT9lGej4FAefXp4PuX6Nx/f13Fy/iqKuVJPj9P+FYSnyd/F/+6jDvPTeJ3A7Z1wg9xe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Xc3pxQAAAN4AAAAPAAAAAAAAAAAAAAAA&#10;AJ8CAABkcnMvZG93bnJldi54bWxQSwUGAAAAAAQABAD3AAAAkQMAAAAA&#10;">
                    <v:imagedata r:id="rId525" o:title=""/>
                  </v:shape>
                </v:group>
                <v:group id="Group 849" o:spid="_x0000_s1873" style="position:absolute;left:9130;top:3946;width:2;height:91" coordorigin="913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qfdMrIAAAA&#10;3gAAAA8AAAAAAAAAAAAAAAAAqgIAAGRycy9kb3ducmV2LnhtbFBLBQYAAAAABAAEAPoAAACfAwAA&#10;AAA=&#10;">
                  <v:shape id="Freeform 850" o:spid="_x0000_s1874" style="position:absolute;left:913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v3MIA&#10;AADeAAAADwAAAGRycy9kb3ducmV2LnhtbESP3YrCMBCF7wXfIYzgnaYqSK1GEVFwr/x9gKEZm2Iz&#10;KU203bffLAjezXDOnO/MatPZSryp8aVjBZNxAoI4d7rkQsH9dhilIHxA1lg5JgW/5GGz7vdWmGnX&#10;8oXe11CIGMI+QwUmhDqT0ueGLPqxq4mj9nCNxRDXppC6wTaG20pOk2QuLZYcCQZr2hnKn9eXjRDZ&#10;Pg/p+TT5CancHw3NTzWiUsNBt12CCNSFr/lzfdSxfjqdLeD/nTiD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Vy/cwgAAAN4AAAAPAAAAAAAAAAAAAAAAAJgCAABkcnMvZG93&#10;bnJldi54bWxQSwUGAAAAAAQABAD1AAAAhwMAAAAA&#10;" path="m2,l,,,90r2,l2,e" filled="f" stroked="f">
                    <v:path arrowok="t" o:connecttype="custom" o:connectlocs="2,3946;0,3946;0,4036;2,4036;2,3946" o:connectangles="0,0,0,0,0"/>
                  </v:shape>
                </v:group>
                <v:group id="Group 851" o:spid="_x0000_s1875" style="position:absolute;left:9351;top:3946;width:2;height:91" coordorigin="935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zvC7HIAAAA&#10;3gAAAA8AAAAAAAAAAAAAAAAAqgIAAGRycy9kb3ducmV2LnhtbFBLBQYAAAAABAAEAPoAAACfAwAA&#10;AAA=&#10;">
                  <v:shape id="Freeform 852" o:spid="_x0000_s1876" style="position:absolute;left:935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dQp8IA&#10;AADeAAAADwAAAGRycy9kb3ducmV2LnhtbESP3YrCMBCF7xd8hzCCd2taESnVKCIKeuXvAwzN2BSb&#10;SWmirW+/WRC8m+GcOd+Zxaq3tXhR6yvHCtJxAoK4cLriUsHtuvvNQPiArLF2TAre5GG1HPwsMNeu&#10;4zO9LqEUMYR9jgpMCE0upS8MWfRj1xBH7e5aiyGubSl1i10Mt7WcJMlMWqw4Egw2tDFUPC5PGyGy&#10;e+yy0zE9hExu94ZmxwZRqdGwX89BBOrD1/y53utYP5tMU/h/J8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J1CnwgAAAN4AAAAPAAAAAAAAAAAAAAAAAJgCAABkcnMvZG93&#10;bnJldi54bWxQSwUGAAAAAAQABAD1AAAAhwMAAAAA&#10;" path="m1,l,,,90r1,l1,e" filled="f" stroked="f">
                    <v:path arrowok="t" o:connecttype="custom" o:connectlocs="1,3946;0,3946;0,4036;1,4036;1,3946" o:connectangles="0,0,0,0,0"/>
                  </v:shape>
                </v:group>
                <v:group id="Group 853" o:spid="_x0000_s1877" style="position:absolute;left:9132;top:3946;width:2;height:91" coordorigin="913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3EwXcUAAADeAAAADwAAAGRycy9kb3ducmV2LnhtbERPTWvCQBC9C/0PyxR6&#10;001iFYmuIqKlBykYC8XbkB2TYHY2ZNck/vtuoeBtHu9zVpvB1KKj1lWWFcSTCARxbnXFhYLv82G8&#10;AOE8ssbaMil4kIPN+mW0wlTbnk/UZb4QIYRdigpK75tUSpeXZNBNbEMcuKttDfoA20LqFvsQbmqZ&#10;RNFcGqw4NJTY0K6k/JbdjYKPHvvtNN53x9t197icZ18/x5iUensdtksQngb/FP+7P3WYv0jeE/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NxMF3FAAAA3gAA&#10;AA8AAAAAAAAAAAAAAAAAqgIAAGRycy9kb3ducmV2LnhtbFBLBQYAAAAABAAEAPoAAACcAwAAAAA=&#10;">
                  <v:shape id="Freeform 854" o:spid="_x0000_s1878" style="position:absolute;left:913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lrS8MA&#10;AADeAAAADwAAAGRycy9kb3ducmV2LnhtbESP3YrCMBCF7wXfIYzgnab+IKUaRURBr9xVH2BoxqbY&#10;TEoTbX17Iyzs3QznzPnOrDadrcSLGl86VjAZJyCIc6dLLhTcrodRCsIHZI2VY1LwJg+bdb+3wky7&#10;ln/pdQmFiCHsM1RgQqgzKX1uyKIfu5o4anfXWAxxbQqpG2xjuK3kNEkW0mLJkWCwpp2h/HF52giR&#10;7eOQ/pwnp5DK/dHQ4lwjKjUcdNsliEBd+Df/XR91rJ9O5zP4vhNnkO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lrS8MAAADeAAAADwAAAAAAAAAAAAAAAACYAgAAZHJzL2Rv&#10;d25yZXYueG1sUEsFBgAAAAAEAAQA9QAAAIgDAAAAAA==&#10;" path="m2,l,,,90r2,l2,e" filled="f" stroked="f">
                    <v:path arrowok="t" o:connecttype="custom" o:connectlocs="2,3946;0,3946;0,4036;2,4036;2,3946" o:connectangles="0,0,0,0,0"/>
                  </v:shape>
                </v:group>
                <v:group id="Group 855" o:spid="_x0000_s1879" style="position:absolute;left:9348;top:3946;width:3;height:91" coordorigin="934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QNssQAAADeAAAADwAAAGRycy9kb3ducmV2LnhtbERPS4vCMBC+L/gfwgje&#10;1rTqilSjiLjiQQQfIN6GZmyLzaQ02bb++82CsLf5+J6zWHWmFA3VrrCsIB5GIIhTqwvOFFwv358z&#10;EM4jaywtk4IXOVgtex8LTLRt+UTN2WcihLBLUEHufZVI6dKcDLqhrYgD97C1QR9gnUldYxvCTSlH&#10;UTSVBgsODTlWtMkpfZ5/jIJdi+16HG+bw/Oxed0vX8fbISalBv1uPQfhqfP/4rd7r8P82Wgy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9QNssQAAADeAAAA&#10;DwAAAAAAAAAAAAAAAACqAgAAZHJzL2Rvd25yZXYueG1sUEsFBgAAAAAEAAQA+gAAAJsDAAAAAA==&#10;">
                  <v:shape id="Freeform 856" o:spid="_x0000_s1880" style="position:absolute;left:934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Fd1MQA&#10;AADeAAAADwAAAGRycy9kb3ducmV2LnhtbERP22rCQBB9L/gPywi+FN1UrIToKlIRSpGiMR8wZsck&#10;mJ2N2dWkf98VCn2bw7nOct2bWjyodZVlBW+TCARxbnXFhYLstBvHIJxH1lhbJgU/5GC9GrwsMdG2&#10;4yM9Ul+IEMIuQQWl900ipctLMugmtiEO3MW2Bn2AbSF1i10IN7WcRtFcGqw4NJTY0EdJ+TW9GwWm&#10;2nX7bfM9yzA7pOdX+1X49KbUaNhvFiA89f5f/Of+1GF+PJ29w/OdcIN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BXdTEAAAA3gAAAA8AAAAAAAAAAAAAAAAAmAIAAGRycy9k&#10;b3ducmV2LnhtbFBLBQYAAAAABAAEAPUAAACJAwAAAAA=&#10;" path="m3,l,,,90r3,l3,e" filled="f" stroked="f">
                    <v:path arrowok="t" o:connecttype="custom" o:connectlocs="3,3946;0,3946;0,4036;3,4036;3,3946" o:connectangles="0,0,0,0,0"/>
                  </v:shape>
                  <v:shape id="Picture 857" o:spid="_x0000_s1881" type="#_x0000_t75" style="position:absolute;left:913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aA5nDAAAA3gAAAA8AAABkcnMvZG93bnJldi54bWxET8luwjAQvVfiH6xB6q04RIBCwCBaFnEq&#10;6weM4iEJxOModiH8fV0Jqbd5eutM562pxJ0aV1pW0O9FIIgzq0vOFZxP648EhPPIGivLpOBJDuaz&#10;ztsUU20ffKD70ecihLBLUUHhfZ1K6bKCDLqerYkDd7GNQR9gk0vd4COEm0rGUTSSBksODQXW9FVQ&#10;djv+GAXL/WYY71bZisbXYay/afMpE6PUe7ddTEB4av2/+OXe6jA/iQcj+Hsn3CBn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NoDmcMAAADeAAAADwAAAAAAAAAAAAAAAACf&#10;AgAAZHJzL2Rvd25yZXYueG1sUEsFBgAAAAAEAAQA9wAAAI8DAAAAAA==&#10;">
                    <v:imagedata r:id="rId526" o:title=""/>
                  </v:shape>
                </v:group>
                <v:group id="Group 858" o:spid="_x0000_s1882" style="position:absolute;left:9346;top:3946;width:2;height:91" coordorigin="9346,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aTxcUAAADeAAAADwAAAGRycy9kb3ducmV2LnhtbERPTWvCQBC9F/oflhF6&#10;001srRJdRaQWDyJUBfE2ZMckmJ0N2TWJ/94VhN7m8T5ntuhMKRqqXWFZQTyIQBCnVhecKTge1v0J&#10;COeRNZaWScGdHCzm728zTLRt+Y+avc9ECGGXoILc+yqR0qU5GXQDWxEH7mJrgz7AOpO6xjaEm1IO&#10;o+hbGiw4NORY0Sqn9Lq/GQW/LbbLz/in2V4vq/v5MNqdtjEp9dHrllMQnjr/L365NzrMnwy/xv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MGk8XFAAAA3gAA&#10;AA8AAAAAAAAAAAAAAAAAqgIAAGRycy9kb3ducmV2LnhtbFBLBQYAAAAABAAEAPoAAACcAwAAAAA=&#10;">
                  <v:shape id="Freeform 859" o:spid="_x0000_s1883" style="position:absolute;left:9346;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35OsIA&#10;AADeAAAADwAAAGRycy9kb3ducmV2LnhtbESPzYrCMBDH74LvEGbBm6bKIqVrlGVRcE9+7QMMzWxT&#10;bCaliba+vXMQvM0w/4/frDaDb9SdulgHNjCfZaCIy2Brrgz8XXbTHFRMyBabwGTgQRE26/FohYUN&#10;PZ/ofk6VkhCOBRpwKbWF1rF05DHOQksst//QeUyydpW2HfYS7hu9yLKl9lizNDhs6cdReT3fvJTo&#10;/rrLj4f5b8r1du9oeWgRjZl8DN9foBIN6S1+ufdW8PPFp/DKOzKDXj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Hfk6wgAAAN4AAAAPAAAAAAAAAAAAAAAAAJgCAABkcnMvZG93&#10;bnJldi54bWxQSwUGAAAAAAQABAD1AAAAhwMAAAAA&#10;" path="m2,l,,,90r2,l2,e" filled="f" stroked="f">
                    <v:path arrowok="t" o:connecttype="custom" o:connectlocs="2,3946;0,3946;0,4036;2,4036;2,3946" o:connectangles="0,0,0,0,0"/>
                  </v:shape>
                </v:group>
                <v:group id="Group 860" o:spid="_x0000_s1884" style="position:absolute;left:9136;top:3946;width:2;height:91" coordorigin="9136,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WiLMUAAADeAAAADwAAAGRycy9kb3ducmV2LnhtbERPS2vCQBC+F/wPywi9&#10;6Sa2FY2uIqKlBxF8gHgbsmMSzM6G7JrEf98tCL3Nx/ec+bIzpWiodoVlBfEwAkGcWl1wpuB82g4m&#10;IJxH1lhaJgVPcrBc9N7mmGjb8oGao89ECGGXoILc+yqR0qU5GXRDWxEH7mZrgz7AOpO6xjaEm1KO&#10;omgsDRYcGnKsaJ1Tej8+jILvFtvVR7xpdvfb+nk9fe0vu5iUeu93qxkIT53/F7/cPzrMn4w+p/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3VoizFAAAA3gAA&#10;AA8AAAAAAAAAAAAAAAAAqgIAAGRycy9kb3ducmV2LnhtbFBLBQYAAAAABAAEAPoAAACcAwAAAAA=&#10;">
                  <v:shape id="Freeform 861" o:spid="_x0000_s1885" style="position:absolute;left:9136;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Jj4cMA&#10;AADeAAAADwAAAGRycy9kb3ducmV2LnhtbESPzYrCQBCE74LvMPSCN50orISsoyyLgnvybx+gyfRm&#10;gpmekBlNfHv7IHjrpqvq61ptBt+oO3WxDmxgPstAEZfB1lwZ+LvspjmomJAtNoHJwIMibNbj0QoL&#10;G3o+0f2cKiUhHAs04FJqC61j6chjnIWWWG7/ofOYZO0qbTvsJdw3epFlS+2xZiE4bOnHUXk937xA&#10;dH/d5cfD/Dflert3tDy0iMZMPobvL1CJhvQWv9x7K+/ni08pIHVkBr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Jj4cMAAADeAAAADwAAAAAAAAAAAAAAAACYAgAAZHJzL2Rv&#10;d25yZXYueG1sUEsFBgAAAAAEAAQA9QAAAIgDAAAAAA==&#10;" path="m2,l,,,90r2,l2,e" filled="f" stroked="f">
                    <v:path arrowok="t" o:connecttype="custom" o:connectlocs="2,3946;0,3946;0,4036;2,4036;2,3946" o:connectangles="0,0,0,0,0"/>
                  </v:shape>
                  <v:shape id="Picture 862" o:spid="_x0000_s1886" type="#_x0000_t75" style="position:absolute;left:934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Jc7BAAAA3gAAAA8AAABkcnMvZG93bnJldi54bWxET0uLwjAQvgv+hzAL3jRVUEo1yiIoup7q&#10;7sHj0Ewf2ExKErX++40geJuP7zmrTW9acSfnG8sKppMEBHFhdcOVgr/f3TgF4QOyxtYyKXiSh816&#10;OFhhpu2Dc7qfQyViCPsMFdQhdJmUvqjJoJ/YjjhypXUGQ4SuktrhI4abVs6SZCENNhwbauxoW1Nx&#10;Pd+MgrI4Hu3W5q5M5eka9vmiu7Q/So2++u8liEB9+Ijf7oOO89PZfAqvd+INcv0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L/Jc7BAAAA3gAAAA8AAAAAAAAAAAAAAAAAnwIA&#10;AGRycy9kb3ducmV2LnhtbFBLBQYAAAAABAAEAPcAAACNAwAAAAA=&#10;">
                    <v:imagedata r:id="rId527" o:title=""/>
                  </v:shape>
                </v:group>
                <v:group id="Group 863" o:spid="_x0000_s1887" style="position:absolute;left:9138;top:3946;width:3;height:91" coordorigin="913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imgMQAAADeAAAADwAAAGRycy9kb3ducmV2LnhtbERPTYvCMBC9L/gfwgje&#10;1rQVF6lGEVHxIMLqwuJtaMa22ExKE9v6742wsLd5vM9ZrHpTiZYaV1pWEI8jEMSZ1SXnCn4uu88Z&#10;COeRNVaWScGTHKyWg48Fptp2/E3t2ecihLBLUUHhfZ1K6bKCDLqxrYkDd7ONQR9gk0vdYBfCTSWT&#10;KPqSBksODQXWtCkou58fRsG+w249ibft8X7bPK+X6en3GJNSo2G/noPw1Pt/8Z/7oMP8WTJN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qimgMQAAADeAAAA&#10;DwAAAAAAAAAAAAAAAACqAgAAZHJzL2Rvd25yZXYueG1sUEsFBgAAAAAEAAQA+gAAAJsDAAAAAA==&#10;">
                  <v:shape id="Freeform 864" o:spid="_x0000_s1888" style="position:absolute;left:913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325sQA&#10;AADeAAAADwAAAGRycy9kb3ducmV2LnhtbERP22rCQBB9L/gPywi+SN1Ua5HoKqIIIlJqmg+YZsck&#10;mJ1Ns6uJf+8WhL7N4VxnsepMJW7UuNKygrdRBII4s7rkXEH6vXudgXAeWWNlmRTcycFq2XtZYKxt&#10;yye6JT4XIYRdjAoK7+tYSpcVZNCNbE0cuLNtDPoAm1zqBtsQbio5jqIPabDk0FBgTZuCsktyNQpM&#10;uWuP2/rzPcX0K/kZ2kPuk1+lBv1uPQfhqfP/4qd7r8P82Xg6gb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99ubEAAAA3gAAAA8AAAAAAAAAAAAAAAAAmAIAAGRycy9k&#10;b3ducmV2LnhtbFBLBQYAAAAABAAEAPUAAACJAwAAAAA=&#10;" path="m3,l,,,90r3,l3,e" filled="f" stroked="f">
                    <v:path arrowok="t" o:connecttype="custom" o:connectlocs="3,3946;0,3946;0,4036;3,4036;3,3946" o:connectangles="0,0,0,0,0"/>
                  </v:shape>
                </v:group>
                <v:group id="Group 865" o:spid="_x0000_s1889" style="position:absolute;left:9341;top:3946;width:2;height:91" coordorigin="934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g2bb8QAAADeAAAA&#10;DwAAAAAAAAAAAAAAAACqAgAAZHJzL2Rvd25yZXYueG1sUEsFBgAAAAAEAAQA+gAAAJsDAAAAAA==&#10;">
                  <v:shape id="Freeform 866" o:spid="_x0000_s1890" style="position:absolute;left:934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XAecIA&#10;AADeAAAADwAAAGRycy9kb3ducmV2LnhtbESPzarCMBCF94LvEEZwp6mCUqpRRBR05fXnAYZmbIrN&#10;pDTR1rc3wgV3M5wz5zuzXHe2Ei9qfOlYwWScgCDOnS65UHC77kcpCB+QNVaOScGbPKxX/d4SM+1a&#10;PtPrEgoRQ9hnqMCEUGdS+tyQRT92NXHU7q6xGOLaFFI32MZwW8lpksylxZIjwWBNW0P54/K0ESLb&#10;xz79O02OIZW7g6H5qUZUajjoNgsQgbrwM/9fH3Ssn05nM/i+E2eQq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xcB5wgAAAN4AAAAPAAAAAAAAAAAAAAAAAJgCAABkcnMvZG93&#10;bnJldi54bWxQSwUGAAAAAAQABAD1AAAAhwMAAAAA&#10;" path="m2,l,,,90r2,l2,e" filled="f" stroked="f">
                    <v:path arrowok="t" o:connecttype="custom" o:connectlocs="2,3946;0,3946;0,4036;2,4036;2,3946" o:connectangles="0,0,0,0,0"/>
                  </v:shape>
                </v:group>
                <v:group id="Group 867" o:spid="_x0000_s1891" style="position:absolute;left:9141;top:3946;width:2;height:91" coordorigin="914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5k6CDwwAAAN4AAAAP&#10;AAAAAAAAAAAAAAAAAKoCAABkcnMvZG93bnJldi54bWxQSwUGAAAAAAQABAD6AAAAmgMAAAAA&#10;">
                  <v:shape id="Freeform 868" o:spid="_x0000_s1892" style="position:absolute;left:914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v7lcIA&#10;AADeAAAADwAAAGRycy9kb3ducmV2LnhtbESP0YrCMBBF3wX/IYzgm6YKaqlGEVHQJ3fVDxiasSk2&#10;k9JEW//eLCz4NsO9c8+d1aazlXhR40vHCibjBARx7nTJhYLb9TBKQfiArLFyTAre5GGz7vdWmGnX&#10;8i+9LqEQMYR9hgpMCHUmpc8NWfRjVxNH7e4aiyGuTSF1g20Mt5WcJslcWiw5EgzWtDOUPy5PGyGy&#10;fRzSn/PkFFK5Pxqan2tEpYaDbrsEEagLX/P/9VHH+ul0toC/d+IM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uVwgAAAN4AAAAPAAAAAAAAAAAAAAAAAJgCAABkcnMvZG93&#10;bnJldi54bWxQSwUGAAAAAAQABAD1AAAAhwMAAAAA&#10;" path="m2,l,,,90r2,l2,e" filled="f" stroked="f">
                    <v:path arrowok="t" o:connecttype="custom" o:connectlocs="2,3946;0,3946;0,4036;2,4036;2,3946" o:connectangles="0,0,0,0,0"/>
                  </v:shape>
                </v:group>
                <v:group id="Group 869" o:spid="_x0000_s1893" style="position:absolute;left:9339;top:3946;width:3;height:91" coordorigin="933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dAkWrIAAAA&#10;3gAAAA8AAAAAAAAAAAAAAAAAqgIAAGRycy9kb3ducmV2LnhtbFBLBQYAAAAABAAEAPoAAACfAwAA&#10;AAA=&#10;">
                  <v:shape id="Freeform 870" o:spid="_x0000_s1894" style="position:absolute;left:933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XBDMUA&#10;AADeAAAADwAAAGRycy9kb3ducmV2LnhtbERP22rCQBB9L/gPywh9KXWjqNiYjYgiSCmlpvmAaXZM&#10;gtnZmN2a9O+7QqFvczjXSTaDacSNOldbVjCdRCCIC6trLhXkn4fnFQjnkTU2lknBDznYpKOHBGNt&#10;ez7RLfOlCCHsYlRQed/GUrqiIoNuYlviwJ1tZ9AH2JVSd9iHcNPIWRQtpcGaQ0OFLe0qKi7Zt1Fg&#10;6kP/tm/f5znmH9nXk30tfXZV6nE8bNcgPA3+X/znPuowfzVbvMD9nXCD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VcEMxQAAAN4AAAAPAAAAAAAAAAAAAAAAAJgCAABkcnMv&#10;ZG93bnJldi54bWxQSwUGAAAAAAQABAD1AAAAigMAAAAA&#10;" path="m2,l,,,90r2,l2,e" filled="f" stroked="f">
                    <v:path arrowok="t" o:connecttype="custom" o:connectlocs="2,3946;0,3946;0,4036;2,4036;2,3946" o:connectangles="0,0,0,0,0"/>
                  </v:shape>
                  <v:shape id="Picture 871" o:spid="_x0000_s1895" type="#_x0000_t75" style="position:absolute;left:914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NlunIAAAA3gAAAA8AAABkcnMvZG93bnJldi54bWxEj09rwkAQxe9Cv8Myhd50UytiUlcpllIP&#10;gvjn4HHITpNts7Mhu2r67Z2D4G2GefPe+82XvW/UhbroAht4HWWgiMtgHVcGjoev4QxUTMgWm8Bk&#10;4J8iLBdPgzkWNlx5R5d9qpSYcCzQQJ1SW2gdy5o8xlFoieX2EzqPSdau0rbDq5j7Ro+zbKo9OpaE&#10;Glta1VT+7c/ewPY7/8zzw2Z3XG3P0f26Cb7RyZiX5/7jHVSiPj3E9++1lfqz8VQABEdm0Isb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7jZbpyAAAAN4AAAAPAAAAAAAAAAAA&#10;AAAAAJ8CAABkcnMvZG93bnJldi54bWxQSwUGAAAAAAQABAD3AAAAlAMAAAAA&#10;">
                    <v:imagedata r:id="rId528" o:title=""/>
                  </v:shape>
                </v:group>
                <v:group id="Group 872" o:spid="_x0000_s1896" style="position:absolute;left:9337;top:3946;width:2;height:91" coordorigin="933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bySsUAAADeAAAADwAAAGRycy9kb3ducmV2LnhtbERPTWuDQBC9F/oflink&#10;1qwmRMRmE0JoSw5SqBZKb4M7UYk7K+5Wzb/PBgq9zeN9znY/m06MNLjWsoJ4GYEgrqxuuVbwVb49&#10;pyCcR9bYWSYFV3Kw3z0+bDHTduJPGgtfixDCLkMFjfd9JqWrGjLolrYnDtzZDgZ9gEMt9YBTCDed&#10;XEVRIg22HBoa7OnYUHUpfo2C9wmnwzp+HfPL+Xj9KTcf33lMSi2e5sMLCE+z/xf/uU86zE9XSQz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gW8krFAAAA3gAA&#10;AA8AAAAAAAAAAAAAAAAAqgIAAGRycy9kb3ducmV2LnhtbFBLBQYAAAAABAAEAPoAAACcAwAAAAA=&#10;">
                  <v:shape id="Freeform 873" o:spid="_x0000_s1897" style="position:absolute;left:933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CSsMQA&#10;AADeAAAADwAAAGRycy9kb3ducmV2LnhtbESPwWrDMBBE74X8g9hAb40cH4xxIodSYnBPSdN8wGJt&#10;LGNrZSwldv++ChR622Vm583uD4sdxIMm3zlWsN0kIIgbpztuFVy/q7cchA/IGgfHpOCHPBzK1cse&#10;C+1m/qLHJbQihrAvUIEJYSyk9I0hi37jRuKo3dxkMcR1aqWecI7hdpBpkmTSYseRYHCkD0NNf7nb&#10;CJFzX+Xn0/Yz5PJYG8pOI6JSr+vlfQci0BL+zX/XtY718zRL4flOnEG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AkrDEAAAA3gAAAA8AAAAAAAAAAAAAAAAAmAIAAGRycy9k&#10;b3ducmV2LnhtbFBLBQYAAAAABAAEAPUAAACJAwAAAAA=&#10;" path="m2,l,,,90r2,l2,e" filled="f" stroked="f">
                    <v:path arrowok="t" o:connecttype="custom" o:connectlocs="2,3946;0,3946;0,4036;2,4036;2,3946" o:connectangles="0,0,0,0,0"/>
                  </v:shape>
                </v:group>
                <v:group id="Group 874" o:spid="_x0000_s1898" style="position:absolute;left:9145;top:3946;width:2;height:91" coordorigin="9145,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4jJpsMAAADeAAAADwAAAGRycy9kb3ducmV2LnhtbERPTYvCMBC9L/gfwgje&#10;1rTKilSjiKh4EGFVEG9DM7bFZlKa2NZ/bxaEvc3jfc582ZlSNFS7wrKCeBiBIE6tLjhTcDlvv6cg&#10;nEfWWFomBS9ysFz0vuaYaNvyLzUnn4kQwi5BBbn3VSKlS3My6Ia2Ig7c3dYGfYB1JnWNbQg3pRxF&#10;0UQaLDg05FjROqf0cXoaBbsW29U43jSHx339up1/jtdDTEoN+t1qBsJT5//FH/deh/nT0WQM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iMmmwwAAAN4AAAAP&#10;AAAAAAAAAAAAAAAAAKoCAABkcnMvZG93bnJldi54bWxQSwUGAAAAAAQABAD6AAAAmgMAAAAA&#10;">
                  <v:shape id="Freeform 875" o:spid="_x0000_s1899" style="position:absolute;left:9145;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WvX8QA&#10;AADeAAAADwAAAGRycy9kb3ducmV2LnhtbESPwWrDMBBE74X8g9hAbo3sEIxxopgQEkhPbt1+wGJt&#10;LBNrZSwldv++KhR622Vm583uy9n24kmj7xwrSNcJCOLG6Y5bBV+fl9cchA/IGnvHpOCbPJSHxcse&#10;C+0m/qBnHVoRQ9gXqMCEMBRS+saQRb92A3HUbm60GOI6tlKPOMVw28tNkmTSYseRYHCgk6HmXj9s&#10;hMjpfsnfq/Qt5PJ8NZRVA6JSq+V83IEINId/89/1Vcf6+Sbbwu87cQZ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lr1/EAAAA3gAAAA8AAAAAAAAAAAAAAAAAmAIAAGRycy9k&#10;b3ducmV2LnhtbFBLBQYAAAAABAAEAPUAAACJAwAAAAA=&#10;" path="m2,l,,,90r2,l2,e" filled="f" stroked="f">
                    <v:path arrowok="t" o:connecttype="custom" o:connectlocs="2,3946;0,3946;0,4036;2,4036;2,3946" o:connectangles="0,0,0,0,0"/>
                  </v:shape>
                  <v:shape id="Picture 876" o:spid="_x0000_s1900" type="#_x0000_t75" style="position:absolute;left:933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vyKzDAAAA3gAAAA8AAABkcnMvZG93bnJldi54bWxETz1rwzAQ3Qv9D+IK3Ro5gZrgWDYhUOjS&#10;wWmGZjusi2VinYwlO65/fRQodLvH+7y8nG0nJhp861jBepWAIK6dbrlRcPr+eNuC8AFZY+eYFPyS&#10;h7J4fsox0+7GFU3H0IgYwj5DBSaEPpPS14Ys+pXriSN3cYPFEOHQSD3gLYbbTm6SJJUWW44NBns6&#10;GKqvx9Eq0AuZ8+T0T6PH1p3oyyw2rZR6fZn3OxCB5vAv/nN/6jh/u0nf4fFOvEEW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G/IrMMAAADeAAAADwAAAAAAAAAAAAAAAACf&#10;AgAAZHJzL2Rvd25yZXYueG1sUEsFBgAAAAAEAAQA9wAAAI8DAAAAAA==&#10;">
                    <v:imagedata r:id="rId529" o:title=""/>
                  </v:shape>
                </v:group>
                <v:group id="Group 877" o:spid="_x0000_s1901" style="position:absolute;left:9147;top:3946;width:3;height:91" coordorigin="914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9qPsQAAADeAAAADwAAAGRycy9kb3ducmV2LnhtbERPTYvCMBC9L/gfwgje&#10;1rTKFqlGEVHxIMLqwuJtaMa22ExKE9v6782CsLd5vM9ZrHpTiZYaV1pWEI8jEMSZ1SXnCn4uu88Z&#10;COeRNVaWScGTHKyWg48Fptp2/E3t2ecihLBLUUHhfZ1K6bKCDLqxrYkDd7ONQR9gk0vdYBfCTSUn&#10;UZRIgyWHhgJr2hSU3c8Po2DfYbeextv2eL9tntfL1+n3GJNSo2G/noPw1Pt/8dt90GH+bJIk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9qPsQAAADeAAAA&#10;DwAAAAAAAAAAAAAAAACqAgAAZHJzL2Rvd25yZXYueG1sUEsFBgAAAAAEAAQA+gAAAJsDAAAAAA==&#10;">
                  <v:shape id="Freeform 878" o:spid="_x0000_s1902" style="position:absolute;left:914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o6WMUA&#10;AADeAAAADwAAAGRycy9kb3ducmV2LnhtbERP22rCQBB9L/gPywi+lLqpFA2pmyAVoRQpGvMB0+w0&#10;CWZnY3Y16d+7hULf5nCus85G04ob9a6xrOB5HoEgLq1uuFJQnHZPMQjnkTW2lknBDznI0snDGhNt&#10;Bz7SLfeVCCHsElRQe98lUrqyJoNubjviwH3b3qAPsK+k7nEI4aaViyhaSoMNh4YaO3qrqTznV6PA&#10;NLthv+0+XwosDvnXo/2ofH5RajYdN68gPI3+X/znftdhfrxYruD3nXCDTO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6jpYxQAAAN4AAAAPAAAAAAAAAAAAAAAAAJgCAABkcnMv&#10;ZG93bnJldi54bWxQSwUGAAAAAAQABAD1AAAAigMAAAAA&#10;" path="m3,l,,,90r3,l3,e" filled="f" stroked="f">
                    <v:path arrowok="t" o:connecttype="custom" o:connectlocs="3,3946;0,3946;0,4036;3,4036;3,3946" o:connectangles="0,0,0,0,0"/>
                  </v:shape>
                </v:group>
                <v:group id="Group 879" o:spid="_x0000_s1903" style="position:absolute;left:9332;top:3946;width:2;height:91" coordorigin="933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ksW9fIAAAA&#10;3gAAAA8AAAAAAAAAAAAAAAAAqgIAAGRycy9kb3ducmV2LnhtbFBLBQYAAAAABAAEAPoAAACfAwAA&#10;AAA=&#10;">
                  <v:shape id="Freeform 880" o:spid="_x0000_s1904" style="position:absolute;left:933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AwcQA&#10;AADeAAAADwAAAGRycy9kb3ducmV2LnhtbESPwWrDMBBE74X8g9hAbo3sHIzrRDEhJJCe3Lr9gMXa&#10;WCbWylhK7P59VCj0tsvMzpvdlbPtxYNG3zlWkK4TEMSN0x23Cr6/zq85CB+QNfaOScEPeSj3i5cd&#10;FtpN/EmPOrQihrAvUIEJYSik9I0hi37tBuKoXd1oMcR1bKUecYrhtpebJMmkxY4jweBAR0PNrb7b&#10;CJHT7Zx/VOl7yOXpYiirBkSlVsv5sAURaA7/5r/ri4718032Br/vxBn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AMHEAAAA3gAAAA8AAAAAAAAAAAAAAAAAmAIAAGRycy9k&#10;b3ducmV2LnhtbFBLBQYAAAAABAAEAPUAAACJAwAAAAA=&#10;" path="m2,l,,,90r2,l2,e" filled="f" stroked="f">
                    <v:path arrowok="t" o:connecttype="custom" o:connectlocs="2,3946;0,3946;0,4036;2,4036;2,3946" o:connectangles="0,0,0,0,0"/>
                  </v:shape>
                </v:group>
                <v:group id="Group 881" o:spid="_x0000_s1905" style="position:absolute;left:9150;top:3946;width:2;height:91" coordorigin="915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KDwQzIAAAA&#10;3gAAAA8AAAAAAAAAAAAAAAAAqgIAAGRycy9kb3ducmV2LnhtbFBLBQYAAAAABAAEAPoAAACfAwAA&#10;AAA=&#10;">
                  <v:shape id="Freeform 882" o:spid="_x0000_s1906" style="position:absolute;left:915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uaGsQA&#10;AADeAAAADwAAAGRycy9kb3ducmV2LnhtbESPwWrDMBBE74X8g9hAbo1sH1LjRAmlJJCc3Lr9gMXa&#10;WCbWyliK7fx9VCj0tsvMzpvdHWbbiZEG3zpWkK4TEMS10y03Cn6+T685CB+QNXaOScGDPBz2i5cd&#10;FtpN/EVjFRoRQ9gXqMCE0BdS+tqQRb92PXHUrm6wGOI6NFIPOMVw28ksSTbSYsuRYLCnD0P1rbrb&#10;CJHT7ZR/lukl5PJ4NrQpe0SlVsv5fQsi0Bz+zX/XZx3r59lbCr/vxBn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LmhrEAAAA3gAAAA8AAAAAAAAAAAAAAAAAmAIAAGRycy9k&#10;b3ducmV2LnhtbFBLBQYAAAAABAAEAPUAAACJAwAAAAA=&#10;" path="m2,l,,,90r2,l2,e" filled="f" stroked="f">
                    <v:path arrowok="t" o:connecttype="custom" o:connectlocs="2,3946;0,3946;0,4036;2,4036;2,3946" o:connectangles="0,0,0,0,0"/>
                  </v:shape>
                </v:group>
                <v:group id="Group 883" o:spid="_x0000_s1907" style="position:absolute;left:9330;top:3946;width:3;height:91" coordorigin="933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364MUAAADeAAAADwAAAGRycy9kb3ducmV2LnhtbERPTWvCQBC9C/0PyxR6&#10;000iVYmuIqKlBykYC8XbkB2TYHY2ZNck/vtuoeBtHu9zVpvB1KKj1lWWFcSTCARxbnXFhYLv82G8&#10;AOE8ssbaMil4kIPN+mW0wlTbnk/UZb4QIYRdigpK75tUSpeXZNBNbEMcuKttDfoA20LqFvsQbmqZ&#10;RNFMGqw4NJTY0K6k/JbdjYKPHvvtNN53x9t197ic379+jjEp9fY6bJcgPA3+Kf53f+owf5HME/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0d+uDFAAAA3gAA&#10;AA8AAAAAAAAAAAAAAAAAqgIAAGRycy9kb3ducmV2LnhtbFBLBQYAAAAABAAEAPoAAACcAwAAAAA=&#10;">
                  <v:shape id="Freeform 884" o:spid="_x0000_s1908" style="position:absolute;left:933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iqhsQA&#10;AADeAAAADwAAAGRycy9kb3ducmV2LnhtbERP22rCQBB9L/gPywi+SN1Ui5XoKqIIIlJqmg+YZsck&#10;mJ1Ns6uJf+8WhL7N4VxnsepMJW7UuNKygrdRBII4s7rkXEH6vXudgXAeWWNlmRTcycFq2XtZYKxt&#10;yye6JT4XIYRdjAoK7+tYSpcVZNCNbE0cuLNtDPoAm1zqBtsQbio5jqKpNFhyaCiwpk1B2SW5GgWm&#10;3LXHbf35nmL6lfwM7SH3ya9Sg363noPw1Pl/8dO912H+bPwxgb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IqobEAAAA3gAAAA8AAAAAAAAAAAAAAAAAmAIAAGRycy9k&#10;b3ducmV2LnhtbFBLBQYAAAAABAAEAPUAAACJAwAAAAA=&#10;" path="m2,l,,,90r2,l2,e" filled="f" stroked="f">
                    <v:path arrowok="t" o:connecttype="custom" o:connectlocs="2,3946;0,3946;0,4036;2,4036;2,3946" o:connectangles="0,0,0,0,0"/>
                  </v:shape>
                </v:group>
                <v:group id="Group 885" o:spid="_x0000_s1909" style="position:absolute;left:9152;top:3946;width:3;height:91" coordorigin="9152,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jHD8UAAADeAAAADwAAAGRycy9kb3ducmV2LnhtbERPTWvCQBC9F/oflhF6&#10;001srRJdRaQWDyJUBfE2ZMckmJ0N2TWJ/94VhN7m8T5ntuhMKRqqXWFZQTyIQBCnVhecKTge1v0J&#10;COeRNZaWScGdHCzm728zTLRt+Y+avc9ECGGXoILc+yqR0qU5GXQDWxEH7mJrgz7AOpO6xjaEm1IO&#10;o+hbGiw4NORY0Sqn9Lq/GQW/LbbLz/in2V4vq/v5MNqdtjEp9dHrllMQnjr/L365NzrMnwzHX/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24xw/FAAAA3gAA&#10;AA8AAAAAAAAAAAAAAAAAqgIAAGRycy9kb3ducmV2LnhtbFBLBQYAAAAABAAEAPoAAACcAwAAAAA=&#10;">
                  <v:shape id="Freeform 886" o:spid="_x0000_s1910" style="position:absolute;left:9152;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2XacQA&#10;AADeAAAADwAAAGRycy9kb3ducmV2LnhtbERP22rCQBB9L/gPywi+SN1UrJXoKqIIIlJqmg+YZsck&#10;mJ1Ns6uJf+8WhL7N4VxnsepMJW7UuNKygrdRBII4s7rkXEH6vXudgXAeWWNlmRTcycFq2XtZYKxt&#10;yye6JT4XIYRdjAoK7+tYSpcVZNCNbE0cuLNtDPoAm1zqBtsQbio5jqKpNFhyaCiwpk1B2SW5GgWm&#10;3LXHbf05STH9Sn6G9pD75FepQb9bz0F46vy/+One6zB/Nv54h7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tl2nEAAAA3gAAAA8AAAAAAAAAAAAAAAAAmAIAAGRycy9k&#10;b3ducmV2LnhtbFBLBQYAAAAABAAEAPUAAACJAwAAAAA=&#10;" path="m3,l,,,90r3,l3,e" filled="f" stroked="f">
                    <v:path arrowok="t" o:connecttype="custom" o:connectlocs="3,3946;0,3946;0,4036;3,4036;3,3946" o:connectangles="0,0,0,0,0"/>
                  </v:shape>
                </v:group>
                <v:group id="Group 887" o:spid="_x0000_s1911" style="position:absolute;left:9328;top:3946;width:2;height:91" coordorigin="932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ib848QAAADeAAAADwAAAGRycy9kb3ducmV2LnhtbERPTYvCMBC9L+x/CCN4&#10;07SKrlSjiKziQQR1Ydnb0IxtsZmUJrb13xtB2Ns83ucsVp0pRUO1KywriIcRCOLU6oIzBT+X7WAG&#10;wnlkjaVlUvAgB6vl58cCE21bPlFz9pkIIewSVJB7XyVSujQng25oK+LAXW1t0AdYZ1LX2IZwU8pR&#10;FE2lwYJDQ44VbXJKb+e7UbBrsV2P4+/mcLtuHn+XyfH3EJNS/V63noPw1Pl/8du912H+bPQ1hd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ib848QAAADeAAAA&#10;DwAAAAAAAAAAAAAAAACqAgAAZHJzL2Rvd25yZXYueG1sUEsFBgAAAAAEAAQA+gAAAJsDAAAAAA==&#10;">
                  <v:shape id="Freeform 888" o:spid="_x0000_s1912" style="position:absolute;left:932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6n9cIA&#10;AADeAAAADwAAAGRycy9kb3ducmV2LnhtbESPzarCMBCF94LvEEZwp6kutFSjiCjoyuvPAwzN2BSb&#10;SWmirW9vhAvuZjhnzndmue5sJV7U+NKxgsk4AUGcO11yoeB23Y9SED4ga6wck4I3eViv+r0lZtq1&#10;fKbXJRQihrDPUIEJoc6k9Lkhi37sauKo3V1jMcS1KaRusI3htpLTJJlJiyVHgsGatobyx+VpI0S2&#10;j336d5ocQyp3B0OzU42o1HDQbRYgAnXhZ/6/PuhYP53O5/B9J84gV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7qf1wgAAAN4AAAAPAAAAAAAAAAAAAAAAAJgCAABkcnMvZG93&#10;bnJldi54bWxQSwUGAAAAAAQABAD1AAAAhwMAAAAA&#10;" path="m2,l,,,90r2,l2,e" filled="f" stroked="f">
                    <v:path arrowok="t" o:connecttype="custom" o:connectlocs="2,3946;0,3946;0,4036;2,4036;2,3946" o:connectangles="0,0,0,0,0"/>
                  </v:shape>
                  <v:shape id="Picture 889" o:spid="_x0000_s1913" type="#_x0000_t75" style="position:absolute;left:9155;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FQEvIAAAA3gAAAA8AAABkcnMvZG93bnJldi54bWxEj0FLw0AQhe9C/8Mygje7sQctsdsSC0rB&#10;g7Qq4m3ITrPB7GzY3aTRX+8cCr3N8N68981qM/lOjRRTG9jA3bwARVwH23Jj4OP9+XYJKmVki11g&#10;MvBLCTbr2dUKSxtOvKfxkBslIZxKNOBy7kutU+3IY5qHnli0Y4ges6yx0TbiScJ9pxdFca89tiwN&#10;DnvaOqp/DoM38PQW+++4+/s8vlbu5UsP1X4cGmNurqfqEVSmKV/M5+udFfzl4kF45R2ZQa//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rxUBLyAAAAN4AAAAPAAAAAAAAAAAA&#10;AAAAAJ8CAABkcnMvZG93bnJldi54bWxQSwUGAAAAAAQABAD3AAAAlAMAAAAA&#10;">
                    <v:imagedata r:id="rId530" o:title=""/>
                  </v:shape>
                  <v:shape id="Picture 890" o:spid="_x0000_s1914" type="#_x0000_t75" style="position:absolute;left:9325;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J5dDGAAAA3gAAAA8AAABkcnMvZG93bnJldi54bWxET01rAjEQvRf6H8IUeqtZPVS7GmVbaBF6&#10;EG1FvA2bcbO4mSxJdt36602h0Ns83ucsVoNtRE8+1I4VjEcZCOLS6ZorBd9f708zECEia2wck4If&#10;CrBa3t8tMNfuwlvqd7ESKYRDjgpMjG0uZSgNWQwj1xIn7uS8xZigr6T2eEnhtpGTLHuWFmtODQZb&#10;ejNUnnedVfC68e3Rr6/702dhPg6yK7Z9Vyn1+DAUcxCRhvgv/nOvdZo/m0xf4PeddINc3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Inl0MYAAADeAAAADwAAAAAAAAAAAAAA&#10;AACfAgAAZHJzL2Rvd25yZXYueG1sUEsFBgAAAAAEAAQA9wAAAJIDAAAAAA==&#10;">
                    <v:imagedata r:id="rId530" o:title=""/>
                  </v:shape>
                </v:group>
                <v:group id="Group 891" o:spid="_x0000_s1915" style="position:absolute;left:9156;top:3946;width:3;height:91" coordorigin="9156,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1axK8cAAADe&#10;AAAADwAAAAAAAAAAAAAAAACqAgAAZHJzL2Rvd25yZXYueG1sUEsFBgAAAAAEAAQA+gAAAJ4DAAAA&#10;AA==&#10;">
                  <v:shape id="Freeform 892" o:spid="_x0000_s1916" style="position:absolute;left:9156;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hTcQA&#10;AADeAAAADwAAAGRycy9kb3ducmV2LnhtbERP22rCQBB9L/Qflin4UuomUkqIrqEogkiRNs0HTLNj&#10;EpqdjdnVxL93BcG3OZzrLLLRtOJMvWssK4inEQji0uqGKwXF7+YtAeE8ssbWMim4kINs+fy0wFTb&#10;gX/onPtKhBB2KSqove9SKV1Zk0E3tR1x4A62N+gD7CupexxCuGnlLIo+pMGGQ0ONHa1qKv/zk1Fg&#10;ms3wte727wUW3/nfq91VPj8qNXkZP+cgPI3+Ib67tzrMT2ZJDLd3wg1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D4U3EAAAA3gAAAA8AAAAAAAAAAAAAAAAAmAIAAGRycy9k&#10;b3ducmV2LnhtbFBLBQYAAAAABAAEAPUAAACJAwAAAAA=&#10;" path="m3,l,,,90r3,l3,e" filled="f" stroked="f">
                    <v:path arrowok="t" o:connecttype="custom" o:connectlocs="3,3946;0,3946;0,4036;3,4036;3,3946" o:connectangles="0,0,0,0,0"/>
                  </v:shape>
                </v:group>
                <v:group id="Group 893" o:spid="_x0000_s1917" style="position:absolute;left:9323;top:3946;width:2;height:91" coordorigin="9323,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MiKx8QAAADeAAAA&#10;DwAAAAAAAAAAAAAAAACqAgAAZHJzL2Rvd25yZXYueG1sUEsFBgAAAAAEAAQA+gAAAJsDAAAAAA==&#10;">
                  <v:shape id="Freeform 894" o:spid="_x0000_s1918" style="position:absolute;left:9323;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DR0cQA&#10;AADeAAAADwAAAGRycy9kb3ducmV2LnhtbESPwWrDMBBE74X8g9hAbo3sBIJwooRSYnBPbtN+wGJt&#10;LBNrZSwldv++KhR622Vm580eTrPrxYPG0HnWkK8zEMSNNx23Gr4+y2cFIkRkg71n0vBNAU7HxdMB&#10;C+Mn/qDHJbYihXAoUIONcSikDI0lh2HtB+KkXf3oMKZ1bKUZcUrhrpebLNtJhx0ngsWBXi01t8vd&#10;JYicbqV6r/O3qOS5srSrB0StV8v5ZQ8i0hz/zX/XlUn11UZt4fedNIM8/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A0dHEAAAA3gAAAA8AAAAAAAAAAAAAAAAAmAIAAGRycy9k&#10;b3ducmV2LnhtbFBLBQYAAAAABAAEAPUAAACJAwAAAAA=&#10;" path="m2,l,,,90r2,l2,e" filled="f" stroked="f">
                    <v:path arrowok="t" o:connecttype="custom" o:connectlocs="2,3946;0,3946;0,4036;2,4036;2,3946" o:connectangles="0,0,0,0,0"/>
                  </v:shape>
                </v:group>
                <v:group id="Group 895" o:spid="_x0000_s1919" style="position:absolute;left:9159;top:3946;width:2;height:91" coordorigin="915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23KMUAAADeAAAADwAAAGRycy9kb3ducmV2LnhtbERPS2vCQBC+F/oflil4&#10;q5uoLSFmFREVD1KoFoq3ITt5YHY2ZNck/vtuodDbfHzPydajaURPnastK4inEQji3OqaSwVfl/1r&#10;AsJ5ZI2NZVLwIAfr1fNThqm2A39Sf/alCCHsUlRQed+mUrq8IoNualviwBW2M+gD7EqpOxxCuGnk&#10;LIrepcGaQ0OFLW0rym/nu1FwGHDYzONdf7oV28f18vbxfYpJqcnLuFmC8DT6f/Gf+6jD/GSWLO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ttyjFAAAA3gAA&#10;AA8AAAAAAAAAAAAAAAAAqgIAAGRycy9kb3ducmV2LnhtbFBLBQYAAAAABAAEAPoAAACcAwAAAAA=&#10;">
                  <v:shape id="Freeform 896" o:spid="_x0000_s1920" style="position:absolute;left:915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XsPsQA&#10;AADeAAAADwAAAGRycy9kb3ducmV2LnhtbESPwWrDMBBE74X8g9hAbo3sQIJwooRSYnBPbtN+wGJt&#10;LBNrZSwldv++KhR622Vm580eTrPrxYPG0HnWkK8zEMSNNx23Gr4+y2cFIkRkg71n0vBNAU7HxdMB&#10;C+Mn/qDHJbYihXAoUIONcSikDI0lh2HtB+KkXf3oMKZ1bKUZcUrhrpebLNtJhx0ngsWBXi01t8vd&#10;JYicbqV6r/O3qOS5srSrB0StV8v5ZQ8i0hz/zX/XlUn11UZt4fedNIM8/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l7D7EAAAA3gAAAA8AAAAAAAAAAAAAAAAAmAIAAGRycy9k&#10;b3ducmV2LnhtbFBLBQYAAAAABAAEAPUAAACJAwAAAAA=&#10;" path="m2,l,,,90r2,l2,e" filled="f" stroked="f">
                    <v:path arrowok="t" o:connecttype="custom" o:connectlocs="2,3946;0,3946;0,4036;2,4036;2,3946" o:connectangles="0,0,0,0,0"/>
                  </v:shape>
                </v:group>
                <v:group id="Group 897" o:spid="_x0000_s1921" style="position:absolute;left:9320;top:3946;width:3;height:91" coordorigin="932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MxMQAAADeAAAADwAAAGRycy9kb3ducmV2LnhtbERPTYvCMBC9L/gfwgje&#10;1rTKSqlGEVHxIMLqwuJtaMa22ExKE9v6782CsLd5vM9ZrHpTiZYaV1pWEI8jEMSZ1SXnCn4uu88E&#10;hPPIGivLpOBJDlbLwccCU207/qb27HMRQtilqKDwvk6ldFlBBt3Y1sSBu9nGoA+wyaVusAvhppKT&#10;KJpJgyWHhgJr2hSU3c8Po2DfYbeextv2eL9tntfL1+n3GJNSo2G/noPw1Pt/8dt90GF+Mkl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OMxMQAAADeAAAA&#10;DwAAAAAAAAAAAAAAAACqAgAAZHJzL2Rvd25yZXYueG1sUEsFBgAAAAAEAAQA+gAAAJsDAAAAAA==&#10;">
                  <v:shape id="Freeform 898" o:spid="_x0000_s1922" style="position:absolute;left:932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bcosUA&#10;AADeAAAADwAAAGRycy9kb3ducmV2LnhtbERP22rCQBB9L/gPywi+lLpRSg3RTRBFkFKKpvmAMTtN&#10;QrOzMbua9O+7hULf5nCus8lG04o79a6xrGAxj0AQl1Y3XCkoPg5PMQjnkTW2lknBNznI0snDBhNt&#10;Bz7TPfeVCCHsElRQe98lUrqyJoNubjviwH3a3qAPsK+k7nEI4aaVyyh6kQYbDg01drSrqfzKb0aB&#10;aQ7D2757fy6wOOWXR/ta+fyq1Gw6btcgPI3+X/znPuowP17GK/h9J9wg0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5tyixQAAAN4AAAAPAAAAAAAAAAAAAAAAAJgCAABkcnMv&#10;ZG93bnJldi54bWxQSwUGAAAAAAQABAD1AAAAigMAAAAA&#10;" path="m3,l,,,90r3,l3,e" filled="f" stroked="f">
                    <v:path arrowok="t" o:connecttype="custom" o:connectlocs="3,3946;0,3946;0,4036;3,4036;3,3946" o:connectangles="0,0,0,0,0"/>
                  </v:shape>
                </v:group>
                <v:group id="Group 899" o:spid="_x0000_s1923" style="position:absolute;left:9161;top:3946;width:3;height:91" coordorigin="9161,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SC9LccAAADe&#10;AAAADwAAAAAAAAAAAAAAAACqAgAAZHJzL2Rvd25yZXYueG1sUEsFBgAAAAAEAAQA+gAAAJ4DAAAA&#10;AA==&#10;">
                  <v:shape id="Freeform 900" o:spid="_x0000_s1924" style="position:absolute;left:9161;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tS8UA&#10;AADeAAAADwAAAGRycy9kb3ducmV2LnhtbERP22rCQBB9L/gPywi+lLoxlJJGVxElIKUUjfmAMTtN&#10;QrOzMbua9O+7hULf5nCus9qMphV36l1jWcFiHoEgLq1uuFJQnLOnBITzyBpby6Tgmxxs1pOHFaba&#10;Dnyie+4rEULYpaig9r5LpXRlTQbd3HbEgfu0vUEfYF9J3eMQwk0r4yh6kQYbDg01drSrqfzKb0aB&#10;abLhfd99PBdYHPPLo32rfH5VajYdt0sQnkb/L/5zH3SYn8TJK/y+E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e1LxQAAAN4AAAAPAAAAAAAAAAAAAAAAAJgCAABkcnMv&#10;ZG93bnJldi54bWxQSwUGAAAAAAQABAD1AAAAigMAAAAA&#10;" path="m3,l,,,90r3,l3,e" filled="f" stroked="f">
                    <v:path arrowok="t" o:connecttype="custom" o:connectlocs="3,3946;0,3946;0,4036;3,4036;3,3946" o:connectangles="0,0,0,0,0"/>
                  </v:shape>
                </v:group>
                <v:group id="Group 901" o:spid="_x0000_s1925" style="position:absolute;left:9319;top:3946;width:2;height:91" coordorigin="931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KPJ/bIAAAA&#10;3gAAAA8AAAAAAAAAAAAAAAAAqgIAAGRycy9kb3ducmV2LnhtbFBLBQYAAAAABAAEAPoAAACfAwAA&#10;AAA=&#10;">
                  <v:shape id="Freeform 902" o:spid="_x0000_s1926" style="position:absolute;left:931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d84MQA&#10;AADeAAAADwAAAGRycy9kb3ducmV2LnhtbESPwWrDMBBE74X8g9hAbrXsHILrWgmlJJCc3Lr9gMXa&#10;WibWylhK7Px9FAj0tsvMzpstd7PtxZVG3zlWkCUpCOLG6Y5bBb8/h9cchA/IGnvHpOBGHnbbxUuJ&#10;hXYTf9O1Dq2IIewLVGBCGAopfWPIok/cQBy1PzdaDHEdW6lHnGK47eU6TTfSYseRYHCgT0PNub7Y&#10;CJHT+ZB/Vdkp5HJ/NLSpBkSlVsv54x1EoDn8m5/XRx3r5+u3DB7vxBnk9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HfODEAAAA3gAAAA8AAAAAAAAAAAAAAAAAmAIAAGRycy9k&#10;b3ducmV2LnhtbFBLBQYAAAAABAAEAPUAAACJAwAAAAA=&#10;" path="m1,l,,,90r1,l1,e" filled="f" stroked="f">
                    <v:path arrowok="t" o:connecttype="custom" o:connectlocs="1,3946;0,3946;0,4036;1,4036;1,3946" o:connectangles="0,0,0,0,0"/>
                  </v:shape>
                  <v:shape id="Picture 903" o:spid="_x0000_s1927" type="#_x0000_t75" style="position:absolute;left:9164;top:3946;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3cv7EAAAA3gAAAA8AAABkcnMvZG93bnJldi54bWxET99rwjAQfhf2P4Qb7E3TtSBajSKDgbAp&#10;WB17PZqzKTaX0sTa/feLIPh2H9/PW64H24ieOl87VvA+SUAQl07XXCk4HT/HMxA+IGtsHJOCP/Kw&#10;Xr2Mlphrd+MD9UWoRAxhn6MCE0KbS+lLQxb9xLXEkTu7zmKIsKuk7vAWw20j0ySZSos1xwaDLX0Y&#10;Ki/F1SrIfs7fuybbHk+Z6asv/L3uis1eqbfXYbMAEWgIT/HDvdVx/iydp3B/J94g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93cv7EAAAA3gAAAA8AAAAAAAAAAAAAAAAA&#10;nwIAAGRycy9kb3ducmV2LnhtbFBLBQYAAAAABAAEAPcAAACQAwAAAAA=&#10;">
                    <v:imagedata r:id="rId460" o:title=""/>
                  </v:shape>
                  <v:shape id="Picture 904" o:spid="_x0000_s1928" type="#_x0000_t75" style="position:absolute;left:9166;top:3946;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WcIfGAAAA3gAAAA8AAABkcnMvZG93bnJldi54bWxET0trwkAQvhf6H5Yp9FY32iKaukoRCqUW&#10;6+tgb2N2kg3NzobsNkZ/vSsUvM3H95zJrLOVaKnxpWMF/V4CgjhzuuRCwW77/jQC4QOyxsoxKTiR&#10;h9n0/m6CqXZHXlO7CYWIIexTVGBCqFMpfWbIou+5mjhyuWsshgibQuoGjzHcVnKQJENpseTYYLCm&#10;uaHsd/NnFcjFz76ll+XX5/o7nx/M6kx5OCv1+NC9vYII1IWb+N/9oeP80WD8DNd34g1ye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NZwh8YAAADeAAAADwAAAAAAAAAAAAAA&#10;AACfAgAAZHJzL2Rvd25yZXYueG1sUEsFBgAAAAAEAAQA9wAAAJIDAAAAAA==&#10;">
                    <v:imagedata r:id="rId461" o:title=""/>
                  </v:shape>
                  <v:shape id="Picture 905" o:spid="_x0000_s1929" type="#_x0000_t75" style="position:absolute;left:9168;top:3946;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PsRfDAAAA3gAAAA8AAABkcnMvZG93bnJldi54bWxET01rwkAQvRf8D8sIvenGVCVNXUXEUqEg&#10;GHvpbciOSTA7u2RXjf/eFQq9zeN9zmLVm1ZcqfONZQWTcQKCuLS64UrBz/FzlIHwAVlja5kU3MnD&#10;ajl4WWCu7Y0PdC1CJWII+xwV1CG4XEpf1mTQj60jjtzJdgZDhF0ldYe3GG5amSbJXBpsODbU6GhT&#10;U3kuLkbBge7S7b+L1JmJ/+2b7GtrZ29KvQ779QeIQH34F/+5dzrOz9L3KTzfiTfI5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4+xF8MAAADeAAAADwAAAAAAAAAAAAAAAACf&#10;AgAAZHJzL2Rvd25yZXYueG1sUEsFBgAAAAAEAAQA9wAAAI8DAAAAAA==&#10;">
                    <v:imagedata r:id="rId462" o:title=""/>
                  </v:shape>
                  <v:shape id="Picture 906" o:spid="_x0000_s1930" type="#_x0000_t75" style="position:absolute;left:9170;top:3946;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DFIzEAAAA3gAAAA8AAABkcnMvZG93bnJldi54bWxET01rwkAQvQv+h2WE3nSTFEtM3YhIS4VC&#10;IdFLb0N2moRmZ5fsVuO/dwuF3ubxPme7m8wgLjT63rKCdJWAIG6s7rlVcD69LnMQPiBrHCyTght5&#10;2JXz2RYLba9c0aUOrYgh7AtU0IXgCil905FBv7KOOHJfdjQYIhxbqUe8xnAzyCxJnqTBnmNDh44O&#10;HTXf9Y9RUNFNuo/3OnMm9Z9Tn7+92PWjUg+Laf8MItAU/sV/7qOO8/Nss4bfd+INsr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DFIzEAAAA3gAAAA8AAAAAAAAAAAAAAAAA&#10;nwIAAGRycy9kb3ducmV2LnhtbFBLBQYAAAAABAAEAPcAAACQAwAAAAA=&#10;">
                    <v:imagedata r:id="rId462" o:title=""/>
                  </v:shape>
                  <v:shape id="Picture 907" o:spid="_x0000_s1931" type="#_x0000_t75" style="position:absolute;left:9173;top:3946;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RivvEAAAA3gAAAA8AAABkcnMvZG93bnJldi54bWxET01rwkAQvRf8D8sIvdVNUioxdSMiLRUK&#10;QqKX3obsNAnNzi7ZrcZ/7xYK3ubxPme9mcwgzjT63rKCdJGAIG6s7rlVcDq+P+UgfEDWOFgmBVfy&#10;sClnD2sstL1wRec6tCKGsC9QQReCK6T0TUcG/cI64sh929FgiHBspR7xEsPNILMkWUqDPceGDh3t&#10;Omp+6l+joKKrdIfPOnMm9V9Tn3+82ZdnpR7n0/YVRKAp3MX/7r2O8/NstYS/d+INsr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gRivvEAAAA3gAAAA8AAAAAAAAAAAAAAAAA&#10;nwIAAGRycy9kb3ducmV2LnhtbFBLBQYAAAAABAAEAPcAAACQAwAAAAA=&#10;">
                    <v:imagedata r:id="rId462" o:title=""/>
                  </v:shape>
                  <v:shape id="Picture 908" o:spid="_x0000_s1932" type="#_x0000_t75" style="position:absolute;left:9175;top:3946;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dL2DDAAAA3gAAAA8AAABkcnMvZG93bnJldi54bWxET01rwkAQvRf8D8sIvenGFDVNXUXEUqEg&#10;GHvpbciOSTA7u2RXjf/eFQq9zeN9zmLVm1ZcqfONZQWTcQKCuLS64UrBz/FzlIHwAVlja5kU3MnD&#10;ajl4WWCu7Y0PdC1CJWII+xwV1CG4XEpf1mTQj60jjtzJdgZDhF0ldYe3GG5amSbJTBpsODbU6GhT&#10;U3kuLkbBge7S7b+L1JmJ/+2b7Gtrp29KvQ779QeIQH34F/+5dzrOz9L3OTzfiTfI5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10vYMMAAADeAAAADwAAAAAAAAAAAAAAAACf&#10;AgAAZHJzL2Rvd25yZXYueG1sUEsFBgAAAAAEAAQA9wAAAI8DAAAAAA==&#10;">
                    <v:imagedata r:id="rId462" o:title=""/>
                  </v:shape>
                  <v:shape id="Picture 909" o:spid="_x0000_s1933" type="#_x0000_t75" style="position:absolute;left:9178;top:3946;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WivzHAAAA3gAAAA8AAABkcnMvZG93bnJldi54bWxEj09PwzAMxe9I+w6RJ3Fj6XaArSyb0ARi&#10;x1EQf25WY9pC4pQk6wqfHh+QuNl6z+/9vN6O3qmBYuoCG5jPClDEdbAdNwaeHu8ulqBSRrboApOB&#10;b0qw3UzO1ljacOIHGqrcKAnhVKKBNue+1DrVLXlMs9ATi/Yeoscsa2y0jXiScO/0oigutceOpaHF&#10;nnYt1Z/V0RsYXg/NHiv3Fp7vf16+Vi4Wtx9XxpxPx5trUJnG/G/+u95bwV8uVsIr78gMevM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8WivzHAAAA3gAAAA8AAAAAAAAAAAAA&#10;AAAAnwIAAGRycy9kb3ducmV2LnhtbFBLBQYAAAAABAAEAPcAAACTAwAAAAA=&#10;">
                    <v:imagedata r:id="rId463" o:title=""/>
                  </v:shape>
                  <v:shape id="Picture 910" o:spid="_x0000_s1934" type="#_x0000_t75" style="position:absolute;left:9179;top:3946;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aL2fFAAAA3gAAAA8AAABkcnMvZG93bnJldi54bWxETz1PwzAQ3ZH4D9YhdSMOHaAJdSuEqOgI&#10;KYJ2O8VHErDPqe2mgV9fI1Viu6f3efPlaI0YyIfOsYKbLAdBXDvdcaPgbbO6noEIEVmjcUwKfijA&#10;cnF5McdSuyO/0lDFRqQQDiUqaGPsSylD3ZLFkLmeOHGfzluMCfpGao/HFG6NnOb5rbTYcWposafH&#10;lurv6mAVDNuXZo2V2bn359+PfWF8/vR1p9Tkany4BxFpjP/is3ut0/zZtCjg7510g1y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Wi9nxQAAAN4AAAAPAAAAAAAAAAAAAAAA&#10;AJ8CAABkcnMvZG93bnJldi54bWxQSwUGAAAAAAQABAD3AAAAkQMAAAAA&#10;">
                    <v:imagedata r:id="rId463" o:title=""/>
                  </v:shape>
                  <v:shape id="Picture 911" o:spid="_x0000_s1935" type="#_x0000_t75" style="position:absolute;left:9182;top:3946;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HODGAAAA3gAAAA8AAABkcnMvZG93bnJldi54bWxEj0FPwzAMhe9I/IfISNxYAkiwlWUTQiB2&#10;hIIY3KzGtIXEKUnoCr9+PiBxs+Xn9963XE/Bq5FS7iNbOJ0ZUMRNdD23Fp6f7k7moHJBdugjk4Uf&#10;yrBeHR4ssXJxx4801qVVYsK5QgtdKUOldW46CphncSCW23tMAYusqdUu4U7Mg9dnxlzogD1LQocD&#10;3XTUfNbfwcL4+tBusPZv8eX+d/u18Mncflxae3w0XV+BKjSVf/Hf98ZJ/fm5EQDBkRn0a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4sc4MYAAADeAAAADwAAAAAAAAAAAAAA&#10;AACfAgAAZHJzL2Rvd25yZXYueG1sUEsFBgAAAAAEAAQA9wAAAJIDAAAAAA==&#10;">
                    <v:imagedata r:id="rId463" o:title=""/>
                  </v:shape>
                  <v:shape id="Picture 912" o:spid="_x0000_s1936" type="#_x0000_t75" style="position:absolute;left:9184;top:3946;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HuXvFAAAA3gAAAA8AAABkcnMvZG93bnJldi54bWxET01LAzEQvQv+hzAFb23SCrauTYtIxR51&#10;LVVvw2bc3ZpM1iRuV399Iwje5vE+Z7kenBU9hdh61jCdKBDElTct1xp2z/fjBYiYkA1az6ThmyKs&#10;V+dnSyyMP/IT9WWqRQ7hWKCGJqWukDJWDTmME98RZ+7dB4cpw1BLE/CYw52VM6WupMOWc0ODHd01&#10;VH2UX05D//pYb7G0b37/8PPyeW2D2hzmWl+MhtsbEImG9C/+c29Nnr+4VFP4fSffIFc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x7l7xQAAAN4AAAAPAAAAAAAAAAAAAAAA&#10;AJ8CAABkcnMvZG93bnJldi54bWxQSwUGAAAAAAQABAD3AAAAkQMAAAAA&#10;">
                    <v:imagedata r:id="rId463" o:title=""/>
                  </v:shape>
                  <v:shape id="Picture 913" o:spid="_x0000_s1937" type="#_x0000_t75" style="position:absolute;left:9187;top:3946;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a7s7CAAAA3gAAAA8AAABkcnMvZG93bnJldi54bWxET81qAjEQvgu+QxihN81qS5XVKNoiLfS0&#10;tg8wJONucDNZkri7ffumUOhtPr7f2R1G14qeQrSeFSwXBQhi7Y3lWsHX53m+ARETssHWMyn4pgiH&#10;/XSyw9L4gSvqL6kWOYRjiQqalLpSyqgbchgXviPO3NUHhynDUEsTcMjhrpWroniWDi3nhgY7emlI&#10;3y53p+D1NMh+7c9aOxurk7bh7eMpKPUwG49bEInG9C/+c7+bPH/zWKzg9518g9z/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2u7OwgAAAN4AAAAPAAAAAAAAAAAAAAAAAJ8C&#10;AABkcnMvZG93bnJldi54bWxQSwUGAAAAAAQABAD3AAAAjgMAAAAA&#10;">
                    <v:imagedata r:id="rId464" o:title=""/>
                  </v:shape>
                  <v:shape id="Picture 914" o:spid="_x0000_s1938" type="#_x0000_t75" style="position:absolute;left:9189;top:3946;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HqTjFAAAA3gAAAA8AAABkcnMvZG93bnJldi54bWxET99rwjAQfhf8H8IN9qbJVqbSGUU3BBHB&#10;zTnY49Hc2mJzKU1s63+/CMLe7uP7efNlbyvRUuNLxxqexgoEceZMybmG09dmNAPhA7LByjFpuJKH&#10;5WI4mGNqXMef1B5DLmII+xQ1FCHUqZQ+K8iiH7uaOHK/rrEYImxyaRrsYrit5LNSE2mx5NhQYE1v&#10;BWXn48Vq+J6ut6epOmTt7mdHidx/vLxfO60fH/rVK4hAffgX391bE+fPEpXA7Z14g1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R6k4xQAAAN4AAAAPAAAAAAAAAAAAAAAA&#10;AJ8CAABkcnMvZG93bnJldi54bWxQSwUGAAAAAAQABAD3AAAAkQMAAAAA&#10;">
                    <v:imagedata r:id="rId465" o:title=""/>
                  </v:shape>
                  <v:shape id="Picture 915" o:spid="_x0000_s1939" type="#_x0000_t75" style="position:absolute;left:9191;top:3946;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uMUzFAAAA3gAAAA8AAABkcnMvZG93bnJldi54bWxET99rwjAQfh/4P4QTfNPEuU2pRpnKQGSw&#10;zSn4eDRnW2wupcna+t8vA2Fv9/H9vMWqs6VoqPaFYw3jkQJBnDpTcKbh+P02nIHwAdlg6Zg03MjD&#10;atl7WGBiXMtf1BxCJmII+wQ15CFUiZQ+zcmiH7mKOHIXV1sMEdaZNDW2MdyW8lGpF2mx4NiQY0Wb&#10;nNLr4cdqOE3Xu+NUfaTN/ryniXz/fN7eWq0H/e51DiJQF/7Fd/fOxPmziXqCv3fiDXL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rjFMxQAAAN4AAAAPAAAAAAAAAAAAAAAA&#10;AJ8CAABkcnMvZG93bnJldi54bWxQSwUGAAAAAAQABAD3AAAAkQMAAAAA&#10;">
                    <v:imagedata r:id="rId465" o:title=""/>
                  </v:shape>
                  <v:shape id="Picture 916" o:spid="_x0000_s1940" type="#_x0000_t75" style="position:absolute;left:9193;top:3946;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ilNfFAAAA3gAAAA8AAABkcnMvZG93bnJldi54bWxET9tqwkAQfRf6D8sU+qa7VrwQXaUXCiJC&#10;vYKPQ3ZMQrOzIbtN4t93BaFvczjXWaw6W4qGal841jAcKBDEqTMFZxpOx6/+DIQPyAZLx6ThRh5W&#10;y6feAhPjWt5TcwiZiCHsE9SQh1AlUvo0J4t+4CriyF1dbTFEWGfS1NjGcFvKV6Um0mLBsSHHij5y&#10;Sn8Ov1bDefq+Pk3Vd9psLhsaye1u/HlrtX557t7mIAJ14V/8cK9NnD8bqTHc34k3yO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4pTXxQAAAN4AAAAPAAAAAAAAAAAAAAAA&#10;AJ8CAABkcnMvZG93bnJldi54bWxQSwUGAAAAAAQABAD3AAAAkQMAAAAA&#10;">
                    <v:imagedata r:id="rId465" o:title=""/>
                  </v:shape>
                  <v:shape id="Picture 917" o:spid="_x0000_s1941" type="#_x0000_t75" style="position:absolute;left:9196;top:3946;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8dqDEAAAA3gAAAA8AAABkcnMvZG93bnJldi54bWxET01rwkAQvRf8D8sUvNXdNsFK6ioiiB7a&#10;g2kPHofsmASzsyG7TaK/vlsQvM3jfc5yPdpG9NT52rGG15kCQVw4U3Op4ed797IA4QOywcYxabiS&#10;h/Vq8rTEzLiBj9TnoRQxhH2GGqoQ2kxKX1Rk0c9cSxy5s+sshgi7UpoOhxhuG/mm1FxarDk2VNjS&#10;tqLikv9aDV+cfhbH2/uwyW3iydvTPklPWk+fx80HiEBjeIjv7oOJ8xeJmsP/O/EGufo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08dqDEAAAA3gAAAA8AAAAAAAAAAAAAAAAA&#10;nwIAAGRycy9kb3ducmV2LnhtbFBLBQYAAAAABAAEAPcAAACQAwAAAAA=&#10;">
                    <v:imagedata r:id="rId466" o:title=""/>
                  </v:shape>
                  <v:shape id="Picture 918" o:spid="_x0000_s1942" type="#_x0000_t75" style="position:absolute;left:9198;top:3946;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e1ObFAAAA3gAAAA8AAABkcnMvZG93bnJldi54bWxET01rwkAQvQv9D8sUehHd1IIu0VWkUpBe&#10;pFFEb0N2TILZ2ZhdNf33XaHgbR7vc2aLztbiRq2vHGt4HyYgiHNnKi407LZfAwXCB2SDtWPS8Ese&#10;FvOX3gxT4+78Q7csFCKGsE9RQxlCk0rp85Is+qFriCN3cq3FEGFbSNPiPYbbWo6SZCwtVhwbSmzo&#10;s6T8nF2tBn+4yDDajTM87r9XS7Xuq426av322i2nIAJ14Sn+d69NnK8+kgk83ok3y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ntTmxQAAAN4AAAAPAAAAAAAAAAAAAAAA&#10;AJ8CAABkcnMvZG93bnJldi54bWxQSwUGAAAAAAQABAD3AAAAkQMAAAAA&#10;">
                    <v:imagedata r:id="rId467" o:title=""/>
                  </v:shape>
                  <v:shape id="Picture 919" o:spid="_x0000_s1943" type="#_x0000_t75" style="position:absolute;left:9200;top:3946;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BQJTHAAAA3gAAAA8AAABkcnMvZG93bnJldi54bWxEj0FrwkAQhe+F/odlCr0U3dSCLNFVpKUg&#10;vZRGEb0N2TEJZmfT7Krpv+8cBG8zvDfvfTNfDr5VF+pjE9jC6zgDRVwG13BlYbv5HBlQMSE7bAOT&#10;hT+KsFw8Pswxd+HKP3QpUqUkhGOOFuqUulzrWNbkMY5DRyzaMfQek6x9pV2PVwn3rZ5k2VR7bFga&#10;auzovabyVJy9hbj/1WmynRZ42H19rMz6xXybs7XPT8NqBirRkO7m2/XaCb55y4RX3pEZ9OI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cBQJTHAAAA3gAAAA8AAAAAAAAAAAAA&#10;AAAAnwIAAGRycy9kb3ducmV2LnhtbFBLBQYAAAAABAAEAPcAAACTAwAAAAA=&#10;">
                    <v:imagedata r:id="rId467" o:title=""/>
                  </v:shape>
                  <v:shape id="Picture 920" o:spid="_x0000_s1944" type="#_x0000_t75" style="position:absolute;left:9202;top:3946;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N5Q/FAAAA3gAAAA8AAABkcnMvZG93bnJldi54bWxET01rwkAQvRf8D8sIXkqzUUG2aVYRiyBe&#10;iqmU9jZkp0lodjbNrhr/vVsQepvH+5x8NdhWnKn3jWMN0yQFQVw603Cl4fi+fVIgfEA22DomDVfy&#10;sFqOHnLMjLvwgc5FqEQMYZ+hhjqELpPSlzVZ9InriCP37XqLIcK+kqbHSwy3rZyl6UJabDg21NjR&#10;pqbypzhZDf7zV4bZcVHg18f+da12j+pNnbSejIf1C4hAQ/gX3907E+erefoMf+/EG+Ty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TeUPxQAAAN4AAAAPAAAAAAAAAAAAAAAA&#10;AJ8CAABkcnMvZG93bnJldi54bWxQSwUGAAAAAAQABAD3AAAAkQMAAAAA&#10;">
                    <v:imagedata r:id="rId467" o:title=""/>
                  </v:shape>
                  <v:shape id="Picture 921" o:spid="_x0000_s1945" type="#_x0000_t75" style="position:absolute;left:9205;top:3946;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3FBDHAAAA3gAAAA8AAABkcnMvZG93bnJldi54bWxEj0FLw0AQhe9C/8MyghdpN1GxJXZbiiB6&#10;8WBtweOQnSap2ZmY3Tbx3zsHobcZ5s1771uux9CaM/WxEXaQzzIwxKX4hisHu8+X6QJMTMgeW2Fy&#10;8EsR1qvJ1RILLwN/0HmbKqMmHAt0UKfUFdbGsqaAcSYdsd4O0gdMuvaV9T0Oah5ae5dljzZgw5pQ&#10;Y0fPNZXf21NwMMrx1M1fq2N++3NoH2SQ9z1+OXdzPW6ewCQa00X8//3mtf7iPlcAxdEZ7Oo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63FBDHAAAA3gAAAA8AAAAAAAAAAAAA&#10;AAAAnwIAAGRycy9kb3ducmV2LnhtbFBLBQYAAAAABAAEAPcAAACTAwAAAAA=&#10;">
                    <v:imagedata r:id="rId500" o:title=""/>
                  </v:shape>
                  <v:shape id="Picture 922" o:spid="_x0000_s1946" type="#_x0000_t75" style="position:absolute;left:9207;top:3946;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7sYvFAAAA3gAAAA8AAABkcnMvZG93bnJldi54bWxET01rwkAQvQv9D8sUvIhuYksrqauIIO3F&#10;Q7UFj0N2TGKzMzG7mvTfu4WCt3m8z5kve1erK7W+EjaQThJQxLnYigsDX/vNeAbKB2SLtTAZ+CUP&#10;y8XDYI6ZlY4/6boLhYoh7DM0UIbQZFr7vCSHfiINceSO0joMEbaFti12MdzVepokL9phxbGhxIbW&#10;JeU/u4sz0Mvp0ry+F6d0dD7Wz9LJ9hsPxgwf+9UbqEB9uIv/3R82zp89pSn8vRNv0I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7GLxQAAAN4AAAAPAAAAAAAAAAAAAAAA&#10;AJ8CAABkcnMvZG93bnJldi54bWxQSwUGAAAAAAQABAD3AAAAkQMAAAAA&#10;">
                    <v:imagedata r:id="rId500" o:title=""/>
                  </v:shape>
                  <v:shape id="Picture 923" o:spid="_x0000_s1947" type="#_x0000_t75" style="position:absolute;left:9210;top:3946;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4hUjDAAAA3gAAAA8AAABkcnMvZG93bnJldi54bWxET99rwjAQfh/4P4QTfBkzVWGUahRRFHEg&#10;Wx34ejS3pqy5lCbV+t+bgbC3+/h+3mLV21pcqfWVYwWTcQKCuHC64lLB93n3loLwAVlj7ZgU3MnD&#10;ajl4WWCm3Y2/6JqHUsQQ9hkqMCE0mZS+MGTRj11DHLkf11oMEbal1C3eYrit5TRJ3qXFimODwYY2&#10;horfvLMKDoV8/eB6fz5u05RNp08X89kpNRr26zmIQH34Fz/dBx3np7PJFP7eiTfI5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jiFSMMAAADeAAAADwAAAAAAAAAAAAAAAACf&#10;AgAAZHJzL2Rvd25yZXYueG1sUEsFBgAAAAAEAAQA9wAAAI8DAAAAAA==&#10;">
                    <v:imagedata r:id="rId468" o:title=""/>
                  </v:shape>
                  <v:shape id="Picture 924" o:spid="_x0000_s1948" type="#_x0000_t75" style="position:absolute;left:9211;top:3946;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0INPEAAAA3gAAAA8AAABkcnMvZG93bnJldi54bWxET99rwjAQfhf8H8IJe5GZqiClNhVRFNlg&#10;bDrw9WhuTVlzKU2q3X+/DAa+3cf38/LNYBtxo87XjhXMZwkI4tLpmisFn5fDcwrCB2SNjWNS8EMe&#10;NsV4lGOm3Z0/6HYOlYgh7DNUYEJoMyl9aciin7mWOHJfrrMYIuwqqTu8x3DbyEWSrKTFmmODwZZ2&#10;hsrvc28VnEo5feXmeHnZpymbXr9dzXuv1NNk2K5BBBrCQ/zvPuk4P13Ol/D3TrxBF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F0INPEAAAA3gAAAA8AAAAAAAAAAAAAAAAA&#10;nwIAAGRycy9kb3ducmV2LnhtbFBLBQYAAAAABAAEAPcAAACQAwAAAAA=&#10;">
                    <v:imagedata r:id="rId468" o:title=""/>
                  </v:shape>
                  <v:shape id="Picture 925" o:spid="_x0000_s1949" type="#_x0000_t75" style="position:absolute;left:9214;top:3946;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duKfEAAAA3gAAAA8AAABkcnMvZG93bnJldi54bWxET9tqwkAQfRf6D8sU+lJ0k1YkRFcpLS1S&#10;QbyBr0N2mg3NzobsJsa/dwsF3+ZwrrNYDbYWPbW+cqwgnSQgiAunKy4VnI6f4wyED8gaa8ek4Eoe&#10;VsuH0QJz7S68p/4QShFD2OeowITQ5FL6wpBFP3ENceR+XGsxRNiWUrd4ieG2li9JMpMWK44NBht6&#10;N1T8HjqrYF3I5w3XX8fvjyxj0+nt2ew6pZ4eh7c5iEBDuIv/3Wsd52ev6RT+3ok3yO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6duKfEAAAA3gAAAA8AAAAAAAAAAAAAAAAA&#10;nwIAAGRycy9kb3ducmV2LnhtbFBLBQYAAAAABAAEAPcAAACQAwAAAAA=&#10;">
                    <v:imagedata r:id="rId468" o:title=""/>
                  </v:shape>
                  <v:shape id="Picture 926" o:spid="_x0000_s1950" type="#_x0000_t75" style="position:absolute;left:9216;top:3946;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07djGAAAA3gAAAA8AAABkcnMvZG93bnJldi54bWxET01LAzEQvQv+hzCCF7HZblWWbdMiSqn0&#10;IFj10Nt0M92sbiYhSdv13zeC4G0e73Nmi8H24kghdo4VjEcFCOLG6Y5bBR/vy9sKREzIGnvHpOCH&#10;IizmlxczrLU78RsdN6kVOYRjjQpMSr6WMjaGLMaR88SZ27tgMWUYWqkDnnK47WVZFA/SYse5waCn&#10;J0PN9+ZgFZSrsHs1d75crX2a3Gw/v6qgn5W6vhoepyASDelf/Od+0Xl+NRnfw+87+QY5P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3HTt2MYAAADeAAAADwAAAAAAAAAAAAAA&#10;AACfAgAAZHJzL2Rvd25yZXYueG1sUEsFBgAAAAAEAAQA9wAAAJIDAAAAAA==&#10;">
                    <v:imagedata r:id="rId469" o:title=""/>
                  </v:shape>
                  <v:shape id="Picture 927" o:spid="_x0000_s1951" type="#_x0000_t75" style="position:absolute;left:9219;top:3946;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M7gzEAAAA3gAAAA8AAABkcnMvZG93bnJldi54bWxET82KwjAQvi/4DmEEb2ta3ZVSjVIFUdyD&#10;rPoAQzO2xWZSmqh1n94Iwt7m4/ud2aIztbhR6yrLCuJhBII4t7riQsHpuP5MQDiPrLG2TAoe5GAx&#10;733MMNX2zr90O/hChBB2KSoovW9SKV1ekkE3tA1x4M62NegDbAupW7yHcFPLURRNpMGKQ0OJDa1K&#10;yi+Hq1FQ5fvdUn9n13i/+dHHryzZdn+JUoN+l01BeOr8v/jt3uowPxnHE3i9E26Q8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nM7gzEAAAA3gAAAA8AAAAAAAAAAAAAAAAA&#10;nwIAAGRycy9kb3ducmV2LnhtbFBLBQYAAAAABAAEAPcAAACQAwAAAAA=&#10;">
                    <v:imagedata r:id="rId470" o:title=""/>
                  </v:shape>
                  <v:shape id="Picture 928" o:spid="_x0000_s1952" type="#_x0000_t75" style="position:absolute;left:9221;top:3946;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AS5fFAAAA3gAAAA8AAABkcnMvZG93bnJldi54bWxET81qwkAQvgt9h2UKvekmVdsQ3YRUKBV7&#10;CFUfYMhOk9DsbMiumvr03YLgbT6+31nno+nEmQbXWlYQzyIQxJXVLdcKjof3aQLCeWSNnWVS8EsO&#10;8uxhssZU2wt/0XnvaxFC2KWooPG+T6V0VUMG3cz2xIH7toNBH+BQSz3gJYSbTj5H0Ys02HJoaLCn&#10;TUPVz/5kFLRVuXvTy+IUlx+f+rAoku14TZR6ehyLFQhPo7+Lb+6tDvOTefwK/++EG2T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gEuXxQAAAN4AAAAPAAAAAAAAAAAAAAAA&#10;AJ8CAABkcnMvZG93bnJldi54bWxQSwUGAAAAAAQABAD3AAAAkQMAAAAA&#10;">
                    <v:imagedata r:id="rId470" o:title=""/>
                  </v:shape>
                  <v:shape id="Picture 929" o:spid="_x0000_s1953" type="#_x0000_t75" style="position:absolute;left:9222;top:3946;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f3+XHAAAA3gAAAA8AAABkcnMvZG93bnJldi54bWxEj0FrwkAQhe8F/8Mygre6idoSUleJhVKx&#10;B6n2BwzZaRKanQ3ZVVN/vXMQvM3w3rz3zXI9uFadqQ+NZwPpNAFFXHrbcGXg5/jxnIEKEdli65kM&#10;/FOA9Wr0tMTc+gt/0/kQKyUhHHI0UMfY5VqHsiaHYeo7YtF+fe8wytpX2vZ4kXDX6lmSvGqHDUtD&#10;jR2911T+HU7OQFPudxv7UpzS/eeXPS6KbDtcM2Mm46F4AxVpiA/z/XprBT+bp8Ir78gMenU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cf3+XHAAAA3gAAAA8AAAAAAAAAAAAA&#10;AAAAnwIAAGRycy9kb3ducmV2LnhtbFBLBQYAAAAABAAEAPcAAACTAwAAAAA=&#10;">
                    <v:imagedata r:id="rId470" o:title=""/>
                  </v:shape>
                  <v:shape id="Picture 930" o:spid="_x0000_s1954" type="#_x0000_t75" style="position:absolute;left:9225;top:3946;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qj2zEAAAA3gAAAA8AAABkcnMvZG93bnJldi54bWxET01rwkAQvQv9D8sUvOnGCtZGV7FVseBJ&#10;qwdvQ3aSDc3Ohuxq4r93CwVv83ifM192thI3anzpWMFomIAgzpwuuVBw+tkOpiB8QNZYOSYFd/Kw&#10;XLz05phq1/KBbsdQiBjCPkUFJoQ6ldJnhiz6oauJI5e7xmKIsCmkbrCN4baSb0kykRZLjg0Ga/oy&#10;lP0er1bBbkOm3V/suej2q8/t7j3ntcyV6r92qxmIQF14iv/d3zrOn45HH/D3TrxB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qj2zEAAAA3gAAAA8AAAAAAAAAAAAAAAAA&#10;nwIAAGRycy9kb3ducmV2LnhtbFBLBQYAAAAABAAEAPcAAACQAwAAAAA=&#10;">
                    <v:imagedata r:id="rId501" o:title=""/>
                  </v:shape>
                  <v:shape id="Picture 931" o:spid="_x0000_s1955" type="#_x0000_t75" style="position:absolute;left:9227;top:3946;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mhpDHAAAA3gAAAA8AAABkcnMvZG93bnJldi54bWxEj0FLw0AQhe+C/2EZwZvdNIKU2G2xoqgU&#10;D2mLvQ7ZaRKbnQnZtY3/3jkIvc0wb95733w5hs6caIitsIPpJANDXIlvuXaw277ezcDEhOyxEyYH&#10;vxRhubi+mmPh5cwlnTapNmrCsUAHTUp9YW2sGgoYJ9IT6+0gQ8Ck61BbP+BZzUNn8yx7sAFb1oQG&#10;e3puqDpufoKDz5fV/oPKVSwridn3+u1L1pI7d3szPj2CSTSmi/j/+91r/dl9rgCKozPYx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JmhpDHAAAA3gAAAA8AAAAAAAAAAAAA&#10;AAAAnwIAAGRycy9kb3ducmV2LnhtbFBLBQYAAAAABAAEAPcAAACTAwAAAAA=&#10;">
                    <v:imagedata r:id="rId471" o:title=""/>
                  </v:shape>
                  <v:shape id="Picture 932" o:spid="_x0000_s1956" type="#_x0000_t75" style="position:absolute;left:9230;top:3946;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qIwvEAAAA3gAAAA8AAABkcnMvZG93bnJldi54bWxET01rwkAQvQv9D8sUvOnGCEVSV6miaJEe&#10;Ykt7HbLTJJqdCdlV03/fLQi9zeN9znzZu0ZdqfO1sIHJOAFFXIituTTw8b4dzUD5gGyxESYDP+Rh&#10;uXgYzDGzcuOcrsdQqhjCPkMDVQhtprUvKnLox9ISR+5bOochwq7UtsNbDHeNTpPkSTusOTZU2NK6&#10;ouJ8vDgDb5vV1yvlK58X4pPTYfcpB0mNGT72L8+gAvXhX3x3722cP5umE/h7J96gF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0qIwvEAAAA3gAAAA8AAAAAAAAAAAAAAAAA&#10;nwIAAGRycy9kb3ducmV2LnhtbFBLBQYAAAAABAAEAPcAAACQAwAAAAA=&#10;">
                    <v:imagedata r:id="rId471" o:title=""/>
                  </v:shape>
                  <v:shape id="Picture 933" o:spid="_x0000_s1957" type="#_x0000_t75" style="position:absolute;left:9232;top:3946;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4vXzEAAAA3gAAAA8AAABkcnMvZG93bnJldi54bWxET01rwkAQvRf6H5Yp9FY3plAkuoqWii3S&#10;Q1T0OmTHJJqdCdmtpv++WxC8zeN9zmTWu0ZdqPO1sIHhIAFFXIituTSw2y5fRqB8QLbYCJOBX/Iw&#10;mz4+TDCzcuWcLptQqhjCPkMDVQhtprUvKnLoB9ISR+4oncMQYVdq2+E1hrtGp0nyph3WHBsqbOm9&#10;ouK8+XEGvj8Why/KFz4vxCen9Wova0mNeX7q52NQgfpwF9/cnzbOH72mKfy/E2/Q0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34vXzEAAAA3gAAAA8AAAAAAAAAAAAAAAAA&#10;nwIAAGRycy9kb3ducmV2LnhtbFBLBQYAAAAABAAEAPcAAACQAwAAAAA=&#10;">
                    <v:imagedata r:id="rId471" o:title=""/>
                  </v:shape>
                  <v:shape id="Picture 934" o:spid="_x0000_s1958" type="#_x0000_t75" style="position:absolute;left:9234;top:3946;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0GOfEAAAA3gAAAA8AAABkcnMvZG93bnJldi54bWxET01rwkAQvQv+h2UK3nTTCEVSV6nSokU8&#10;xJb2OmSnSdrsTMiuGv+9Kwi9zeN9znzZu0adqPO1sIHHSQKKuBBbc2ng8+NtPAPlA7LFRpgMXMjD&#10;cjEczDGzcuacTodQqhjCPkMDVQhtprUvKnLoJ9ISR+5HOochwq7UtsNzDHeNTpPkSTusOTZU2NK6&#10;ouLvcHQG9q+r73fKVz4vxCe/u82X7CQ1ZvTQvzyDCtSHf/HdvbVx/myaTuH2TrxBL6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K0GOfEAAAA3gAAAA8AAAAAAAAAAAAAAAAA&#10;nwIAAGRycy9kb3ducmV2LnhtbFBLBQYAAAAABAAEAPcAAACQAwAAAAA=&#10;">
                    <v:imagedata r:id="rId471" o:title=""/>
                  </v:shape>
                  <v:shape id="Picture 935" o:spid="_x0000_s1959" type="#_x0000_t75" style="position:absolute;left:9236;top:3946;width: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ciprBAAAA3gAAAA8AAABkcnMvZG93bnJldi54bWxET82KwjAQvi/4DmGEva2pv0g1igrLevBi&#10;9QGGZmxLm0lJYq1vbxYEb/Px/c5625tGdOR8ZVnBeJSAIM6trrhQcL38/ixB+ICssbFMCp7kYbsZ&#10;fK0x1fbBZ+qyUIgYwj5FBWUIbSqlz0sy6Ee2JY7czTqDIUJXSO3wEcNNIydJspAGK44NJbZ0KCmv&#10;s7tR0Jhqur+fLnNzy+Z/oXZdvT9Ipb6H/W4FIlAfPuK3+6jj/OV0MoP/d+INcvM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jciprBAAAA3gAAAA8AAAAAAAAAAAAAAAAAnwIA&#10;AGRycy9kb3ducmV2LnhtbFBLBQYAAAAABAAEAPcAAACNAwAAAAA=&#10;">
                    <v:imagedata r:id="rId502" o:title=""/>
                  </v:shape>
                </v:group>
                <v:group id="Group 936" o:spid="_x0000_s1960" style="position:absolute;left:9239;top:3946;width:5;height:91" coordorigin="9239,3946" coordsize="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pkIUwwAAAN4AAAAP&#10;AAAAAAAAAAAAAAAAAKoCAABkcnMvZG93bnJldi54bWxQSwUGAAAAAAQABAD6AAAAmgMAAAAA&#10;">
                  <v:shape id="Freeform 937" o:spid="_x0000_s1961" style="position:absolute;left:9239;top:3946;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SxDMIA&#10;AADeAAAADwAAAGRycy9kb3ducmV2LnhtbERPS4vCMBC+C/6HMII3TVQQ6RpldVfwtvg8zzazbWkz&#10;KU3U9t+bBcHbfHzPWa5bW4k7Nb5wrGEyViCIU2cKzjScT7vRAoQPyAYrx6ShIw/rVb+3xMS4Bx/o&#10;fgyZiCHsE9SQh1AnUvo0J4t+7GriyP25xmKIsMmkafARw20lp0rNpcWCY0OONW1zSsvjzWrYhOvk&#10;53f3pbruMjuV38pX5SHVejhoPz9ABGrDW/xy702cv5hN5/D/Trx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NLEMwgAAAN4AAAAPAAAAAAAAAAAAAAAAAJgCAABkcnMvZG93&#10;bnJldi54bWxQSwUGAAAAAAQABAD1AAAAhwMAAAAA&#10;" path="m2,l,,,90r2,l2,e" filled="f" stroked="f">
                    <v:path arrowok="t" o:connecttype="custom" o:connectlocs="2,3946;0,3946;0,4036;2,4036;2,3946" o:connectangles="0,0,0,0,0"/>
                  </v:shape>
                  <v:shape id="Freeform 938" o:spid="_x0000_s1962" style="position:absolute;left:9239;top:3946;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Ul8MA&#10;AADeAAAADwAAAGRycy9kb3ducmV2LnhtbERPS4vCMBC+L/gfwgh7WxMVdqUaRXcV9iY+z2MztqXN&#10;pDRR23+/ERa8zcf3nNmitZW4U+MLxxqGAwWCOHWm4EzD8bD5mIDwAdlg5Zg0dORhMe+9zTAx7sE7&#10;uu9DJmII+wQ15CHUiZQ+zcmiH7iaOHJX11gMETaZNA0+Yrit5EipT2mx4NiQY03fOaXl/mY1rMJ5&#10;uL1sflTXncaHcq18Ve5Srd/77XIKIlAbXuJ/96+J8yfj0Rc834k3yP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gUl8MAAADeAAAADwAAAAAAAAAAAAAAAACYAgAAZHJzL2Rv&#10;d25yZXYueG1sUEsFBgAAAAAEAAQA9QAAAIgDAAAAAA==&#10;" path="m4,l2,r,90l4,90,4,e" filled="f" stroked="f">
                    <v:path arrowok="t" o:connecttype="custom" o:connectlocs="4,3946;2,3946;2,4036;4,4036;4,3946" o:connectangles="0,0,0,0,0"/>
                  </v:shape>
                </v:group>
                <v:group id="Group 939" o:spid="_x0000_s1963" style="position:absolute;left:9219;top:3961;width:24;height:2" coordorigin="9219,396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mn7YrIAAAA&#10;3gAAAA8AAAAAAAAAAAAAAAAAqgIAAGRycy9kb3ducmV2LnhtbFBLBQYAAAAABAAEAPoAAACfAwAA&#10;AAA=&#10;">
                  <v:shape id="Freeform 940" o:spid="_x0000_s1964" style="position:absolute;left:9219;top:396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Gi48MA&#10;AADeAAAADwAAAGRycy9kb3ducmV2LnhtbERPTYvCMBC9L/gfwgheRFPdRbQaRRYWhD2tevE2NmNT&#10;bSaliW3992ZB8DaP9zmrTWdL0VDtC8cKJuMEBHHmdMG5guPhZzQH4QOyxtIxKXiQh82697HCVLuW&#10;/6jZh1zEEPYpKjAhVKmUPjNk0Y9dRRy5i6sthgjrXOoa2xhuSzlNkpm0WHBsMFjRt6Hstr9bBTtv&#10;btRm9+Gxo+Hs67r4PT2as1KDfrddggjUhbf45d7pOH/+OV3A/zvxBr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JGi48MAAADeAAAADwAAAAAAAAAAAAAAAACYAgAAZHJzL2Rv&#10;d25yZXYueG1sUEsFBgAAAAAEAAQA9QAAAIgDAAAAAA==&#10;" path="m,l24,r,2l,2,,e" filled="f" stroked="f">
                    <v:path arrowok="t" o:connecttype="custom" o:connectlocs="0,3961;24,3961;24,3963;0,3963;0,3961" o:connectangles="0,0,0,0,0"/>
                  </v:shape>
                </v:group>
                <v:group id="Group 941" o:spid="_x0000_s1965" style="position:absolute;left:9201;top:3960;width:19;height:3" coordorigin="9201,396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gh3UccAAADe&#10;AAAADwAAAAAAAAAAAAAAAACqAgAAZHJzL2Rvd25yZXYueG1sUEsFBgAAAAAEAAQA+gAAAJ4DAAAA&#10;AA==&#10;">
                  <v:shape id="Freeform 942" o:spid="_x0000_s1966" style="position:absolute;left:9201;top:396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rdgMYA&#10;AADeAAAADwAAAGRycy9kb3ducmV2LnhtbERPS0/CQBC+k/gfNmPiDbYVNKWwELUxciASyuM86Y5t&#10;Y3e2dleo/54lMeE2X77nzJe9acSJOldbVhCPIhDEhdU1lwr2u/dhAsJ5ZI2NZVLwRw6Wi7vBHFNt&#10;z7ylU+5LEULYpaig8r5NpXRFRQbdyLbEgfuynUEfYFdK3eE5hJtGPkbRszRYc2iosKW3iorv/Nco&#10;+Jjk2et6Ex9Mtv/8abJk+nSUXqmH+/5lBsJT72/if/dKh/nJeBzD9Z1wg1x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rdgMYAAADeAAAADwAAAAAAAAAAAAAAAACYAgAAZHJz&#10;L2Rvd25yZXYueG1sUEsFBgAAAAAEAAQA9QAAAIsDAAAAAA==&#10;" path="m2,l,,,2,18,3r2,l20,1,2,e" filled="f" stroked="f">
                    <v:path arrowok="t" o:connecttype="custom" o:connectlocs="2,3960;0,3960;0,3962;18,3963;20,3963;20,3961;2,3960" o:connectangles="0,0,0,0,0,0,0"/>
                  </v:shape>
                </v:group>
                <v:group id="Group 943" o:spid="_x0000_s1967" style="position:absolute;left:9188;top:3958;width:16;height:4" coordorigin="9188,395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ZZMvcQAAADeAAAADwAAAGRycy9kb3ducmV2LnhtbERPTYvCMBC9L/gfwgje&#10;1rQWF6lGEVHxIMLqwuJtaMa22ExKE9v6742wsLd5vM9ZrHpTiZYaV1pWEI8jEMSZ1SXnCn4uu88Z&#10;COeRNVaWScGTHKyWg48Fptp2/E3t2ecihLBLUUHhfZ1K6bKCDLqxrYkDd7ONQR9gk0vdYBfCTSUn&#10;UfQlDZYcGgqsaVNQdj8/jIJ9h906ibft8X7bPK+X6en3GJNSo2G/noPw1Pt/8Z/7oMP8WZJM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ZZMvcQAAADeAAAA&#10;DwAAAAAAAAAAAAAAAACqAgAAZHJzL2Rvd25yZXYueG1sUEsFBgAAAAAEAAQA+gAAAJsDAAAAAA==&#10;">
                  <v:shape id="Freeform 944" o:spid="_x0000_s1968" style="position:absolute;left:9188;top:395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GmdsMA&#10;AADeAAAADwAAAGRycy9kb3ducmV2LnhtbERP32vCMBB+H/g/hBN8m4kriFSjDGVjr7pJfTybW1ua&#10;XEoTte6vX4TB3u7j+3mrzeCsuFIfGs8aZlMFgrj0puFKw9fn2/MCRIjIBq1n0nCnAJv16GmFufE3&#10;3tP1ECuRQjjkqKGOsculDGVNDsPUd8SJ+/a9w5hgX0nT4y2FOytflJpLhw2nhho72tZUtoeL09DK&#10;H6t2jToXs719P7aXQhUn1noyHl6XICIN8V/85/4waf4iyzJ4vJNu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GmdsMAAADeAAAADwAAAAAAAAAAAAAAAACYAgAAZHJzL2Rv&#10;d25yZXYueG1sUEsFBgAAAAAEAAQA9QAAAIgDAAAAAA==&#10;" path="m1,l,,,2,13,4r2,l15,2,1,e" filled="f" stroked="f">
                    <v:path arrowok="t" o:connecttype="custom" o:connectlocs="1,3958;0,3958;0,3960;13,3962;15,3962;15,3960;1,3958" o:connectangles="0,0,0,0,0,0,0"/>
                  </v:shape>
                  <v:shape id="Picture 945" o:spid="_x0000_s1969" type="#_x0000_t75" style="position:absolute;left:9178;top:3956;width:12;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95vFAAAA3gAAAA8AAABkcnMvZG93bnJldi54bWxET01rwkAQvRf8D8sUvJS6sbHFpq4iFcHi&#10;yVTQ45CdJtHsbNhdNf57VxB6m8f7nMmsM404k/O1ZQXDQQKCuLC65lLB9nf5OgbhA7LGxjIpuJKH&#10;2bT3NMFM2wtv6JyHUsQQ9hkqqEJoMyl9UZFBP7AtceT+rDMYInSl1A4vMdw08i1JPqTBmmNDhS19&#10;V1Qc85NR8Dkaztfr1G1f3ovFgQ6p/cl3e6X6z938C0SgLvyLH+6VjvPHaTqC+zvxBjm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vebxQAAAN4AAAAPAAAAAAAAAAAAAAAA&#10;AJ8CAABkcnMvZG93bnJldi54bWxQSwUGAAAAAAQABAD3AAAAkQMAAAAA&#10;">
                    <v:imagedata r:id="rId472" o:title=""/>
                  </v:shape>
                  <v:shape id="Picture 946" o:spid="_x0000_s1970" type="#_x0000_t75" style="position:absolute;left:9168;top:3955;width:11;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ffFAAAA3gAAAA8AAABkcnMvZG93bnJldi54bWxET0trwkAQvhf8D8sIvdVNaxokdRWtBNKe&#10;6uPgcdgdk5DsbMiumv77bqHQ23x8z1muR9uJGw2+cazgeZaAINbONFwpOB2LpwUIH5ANdo5JwTd5&#10;WK8mD0vMjbvznm6HUIkYwj5HBXUIfS6l1zVZ9DPXE0fu4gaLIcKhkmbAewy3nXxJkkxabDg21NjT&#10;e026PVytgmPxcflMy+3Xyba7KkN9btOsVOpxOm7eQAQaw7/4z12aOH8xn7/C7zvxBrn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6/n3xQAAAN4AAAAPAAAAAAAAAAAAAAAA&#10;AJ8CAABkcnMvZG93bnJldi54bWxQSwUGAAAAAAQABAD3AAAAkQMAAAAA&#10;">
                    <v:imagedata r:id="rId474" o:title=""/>
                  </v:shape>
                </v:group>
                <v:group id="Group 947" o:spid="_x0000_s1971" style="position:absolute;left:9162;top:3953;width:8;height:4" coordorigin="9162,3953"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1KvsQAAADeAAAA&#10;DwAAAAAAAAAAAAAAAACqAgAAZHJzL2Rvd25yZXYueG1sUEsFBgAAAAAEAAQA+gAAAJsDAAAAAA==&#10;">
                  <v:shape id="Freeform 948" o:spid="_x0000_s1972" style="position:absolute;left:9162;top:3953;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liMMA&#10;AADeAAAADwAAAGRycy9kb3ducmV2LnhtbERPTWsCMRC9F/wPYQQvpWarWO3WKKUg1KOrvQ+bcbM1&#10;mayb1F3/fSMI3ubxPme57p0VF2pD7VnB6zgDQVx6XXOl4LDfvCxAhIis0XomBVcKsF4NnpaYa9/x&#10;ji5FrEQK4ZCjAhNjk0sZSkMOw9g3xIk7+tZhTLCtpG6xS+HOykmWvUmHNacGgw19GSpPxZ9T8Ft0&#10;x8n72ZqZnfNhi8E+b7Y/So2G/ecHiEh9fIjv7m+d5i+m0znc3kk3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liMMAAADeAAAADwAAAAAAAAAAAAAAAACYAgAAZHJzL2Rv&#10;d25yZXYueG1sUEsFBgAAAAAEAAQA9QAAAIgDAAAAAA==&#10;" path="m2,l,,,2,6,3r2,l8,2,2,e" filled="f" stroked="f">
                    <v:path arrowok="t" o:connecttype="custom" o:connectlocs="2,3953;0,3953;0,3955;6,3956;8,3956;8,3955;2,3953" o:connectangles="0,0,0,0,0,0,0"/>
                  </v:shape>
                </v:group>
                <v:group id="Group 949" o:spid="_x0000_s1973" style="position:absolute;left:9156;top:3951;width:8;height:4" coordorigin="9156,395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H57V8cAAADe&#10;AAAADwAAAAAAAAAAAAAAAACqAgAAZHJzL2Rvd25yZXYueG1sUEsFBgAAAAAEAAQA+gAAAJ4DAAAA&#10;AA==&#10;">
                  <v:shape id="Freeform 950" o:spid="_x0000_s1974" style="position:absolute;left:9156;top:395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yUYcMA&#10;AADeAAAADwAAAGRycy9kb3ducmV2LnhtbERPTWsCMRC9F/wPYQQvpWar2OrWKKUg1KOrvQ+bcbM1&#10;mayb1F3/fSMI3ubxPme57p0VF2pD7VnB6zgDQVx6XXOl4LDfvMxBhIis0XomBVcKsF4NnpaYa9/x&#10;ji5FrEQK4ZCjAhNjk0sZSkMOw9g3xIk7+tZhTLCtpG6xS+HOykmWvUmHNacGgw19GSpPxZ9T8Ft0&#10;x8nibM3MvvNhi8E+b7Y/So2G/ecHiEh9fIjv7m+d5s+n0wXc3kk3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PyUYcMAAADeAAAADwAAAAAAAAAAAAAAAACYAgAAZHJzL2Rv&#10;d25yZXYueG1sUEsFBgAAAAAEAAQA9QAAAIgDAAAAAA==&#10;" path="m1,l,,,2,6,4r2,l8,2,1,e" filled="f" stroked="f">
                    <v:path arrowok="t" o:connecttype="custom" o:connectlocs="1,3951;0,3951;0,3953;6,3955;8,3955;8,3953;1,3951" o:connectangles="0,0,0,0,0,0,0"/>
                  </v:shape>
                </v:group>
                <v:group id="Group 951" o:spid="_x0000_s1975" style="position:absolute;left:9143;top:3948;width:15;height:5" coordorigin="9143,3948"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oOBCzIAAAA&#10;3gAAAA8AAAAAAAAAAAAAAAAAqgIAAGRycy9kb3ducmV2LnhtbFBLBQYAAAAABAAEAPoAAACfAwAA&#10;AAA=&#10;">
                  <v:shape id="Freeform 952" o:spid="_x0000_s1976" style="position:absolute;left:9143;top:3948;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dTv8QA&#10;AADeAAAADwAAAGRycy9kb3ducmV2LnhtbERPTWsCMRC9F/ofwgi91axWiqxG0YJuwUu16nncjJvF&#10;zWRJUl3/fVMQepvH+5zpvLONuJIPtWMFg34Ggrh0uuZKwf579ToGESKyxsYxKbhTgPns+WmKuXY3&#10;3tJ1FyuRQjjkqMDE2OZShtKQxdB3LXHizs5bjAn6SmqPtxRuGznMsndpsebUYLClD0PlZfdjFaw3&#10;p+XxyxQnvzmU24O5LFdFYZR66XWLCYhIXfwXP9yfOs0fv40G8PdOukH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nU7/EAAAA3gAAAA8AAAAAAAAAAAAAAAAAmAIAAGRycy9k&#10;b3ducmV2LnhtbFBLBQYAAAAABAAEAPUAAACJAwAAAAA=&#10;" path="m2,l,,,2,13,5r1,l14,3,2,e" filled="f" stroked="f">
                    <v:path arrowok="t" o:connecttype="custom" o:connectlocs="2,3948;0,3948;0,3950;13,3953;14,3953;14,3951;2,3948" o:connectangles="0,0,0,0,0,0,0"/>
                  </v:shape>
                </v:group>
                <v:group id="Group 953" o:spid="_x0000_s1977" style="position:absolute;left:9136;top:3947;width:8;height:3" coordorigin="9136,3947"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ZA/wMQAAADeAAAADwAAAGRycy9kb3ducmV2LnhtbERPS4vCMBC+L/gfwgh7&#10;W9Pqrkg1ioguexDBB4i3oRnbYjMpTWzrvzeCsLf5+J4zW3SmFA3VrrCsIB5EIIhTqwvOFJyOm68J&#10;COeRNZaWScGDHCzmvY8ZJtq2vKfm4DMRQtglqCD3vkqkdGlOBt3AVsSBu9raoA+wzqSusQ3hppTD&#10;KBpLgwWHhhwrWuWU3g53o+C3xXY5itfN9nZdPS7Hn915G5NSn/1uOQXhqfP/4rf7T4f5k9H3E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ZA/wMQAAADeAAAA&#10;DwAAAAAAAAAAAAAAAACqAgAAZHJzL2Rvd25yZXYueG1sUEsFBgAAAAAEAAQA+gAAAJsDAAAAAA==&#10;">
                  <v:shape id="Freeform 954" o:spid="_x0000_s1978" style="position:absolute;left:9136;top:3947;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ULusQA&#10;AADeAAAADwAAAGRycy9kb3ducmV2LnhtbERPTWvCQBC9C/0PyxS86aZaRFJX0aBS8KTx0N7G7DQJ&#10;zc6G3VXT/npXELzN433ObNGZRlzI+dqygrdhAoK4sLrmUsEx3wymIHxA1thYJgV/5GExf+nNMNX2&#10;ynu6HEIpYgj7FBVUIbSplL6oyKAf2pY4cj/WGQwRulJqh9cYbho5SpKJNFhzbKiwpayi4vdwNgqy&#10;r7wgPPnJ6Pt/vcuW2cltV06p/mu3/AARqAtP8cP9qeP86fh9DPd34g1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VC7rEAAAA3gAAAA8AAAAAAAAAAAAAAAAAmAIAAGRycy9k&#10;b3ducmV2LnhtbFBLBQYAAAAABAAEAPUAAACJAwAAAAA=&#10;" path="m2,l,,,2,7,3r2,l9,1,2,e" filled="f" stroked="f">
                    <v:path arrowok="t" o:connecttype="custom" o:connectlocs="2,3947;0,3947;0,3949;7,3950;9,3950;9,3948;2,3947" o:connectangles="0,0,0,0,0,0,0"/>
                  </v:shape>
                  <v:shape id="Picture 955" o:spid="_x0000_s1979" type="#_x0000_t75" style="position:absolute;left:9129;top:3946;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hLxHEAAAA3gAAAA8AAABkcnMvZG93bnJldi54bWxET01rg0AQvQf6H5Yp9BbXpiLBZhPalIDp&#10;KY059Di4ExXdWXG3av99N1DIbR7vcza72XRipME1lhU8RzEI4tLqhisFl+KwXINwHlljZ5kU/JKD&#10;3fZhscFM24m/aDz7SoQQdhkqqL3vMyldWZNBF9meOHBXOxj0AQ6V1ANOIdx0chXHqTTYcGiosad9&#10;TWV7/jEKisPx+pnk76eLaT+qFMvvNklzpZ4e57dXEJ5mfxf/u3Md5q9fkgRu74Qb5PY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ihLxHEAAAA3gAAAA8AAAAAAAAAAAAAAAAA&#10;nwIAAGRycy9kb3ducmV2LnhtbFBLBQYAAAAABAAEAPcAAACQAwAAAAA=&#10;">
                    <v:imagedata r:id="rId474" o:title=""/>
                  </v:shape>
                  <v:shape id="Picture 956" o:spid="_x0000_s1980" type="#_x0000_t75" style="position:absolute;left:9120;top:3946;width:11;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tiorEAAAA3gAAAA8AAABkcnMvZG93bnJldi54bWxET0trwkAQvhf6H5YRvNWNNg2SupHaIsSe&#10;fB16HLKTB8nOhuxW4793CwVv8/E9Z7UeTScuNLjGsoL5LAJBXFjdcKXgfNq+LEE4j6yxs0wKbuRg&#10;nT0/rTDV9soHuhx9JUIIuxQV1N73qZSuqMmgm9meOHClHQz6AIdK6gGvIdx0chFFiTTYcGiosafP&#10;mor2+GsUnLa78jvON/uzab+qBIufNk5ypaaT8eMdhKfRP8T/7lyH+cvX+A3+3gk3yOw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ftiorEAAAA3gAAAA8AAAAAAAAAAAAAAAAA&#10;nwIAAGRycy9kb3ducmV2LnhtbFBLBQYAAAAABAAEAPcAAACQAwAAAAA=&#10;">
                    <v:imagedata r:id="rId474" o:title=""/>
                  </v:shape>
                </v:group>
                <v:group id="Group 957" o:spid="_x0000_s1981" style="position:absolute;left:9111;top:3946;width:11;height:2" coordorigin="9111,3946"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s5w8QAAADeAAAADwAAAGRycy9kb3ducmV2LnhtbERPS4vCMBC+C/sfwgje&#10;NO36QKpRRHTZgwg+YNnb0IxtsZmUJrb135uFBW/z8T1nue5MKRqqXWFZQTyKQBCnVhecKbhe9sM5&#10;COeRNZaWScGTHKxXH70lJtq2fKLm7DMRQtglqCD3vkqkdGlOBt3IVsSBu9naoA+wzqSusQ3hppSf&#10;UTSTBgsODTlWtM0pvZ8fRsFXi+1mHO+aw/22ff5epsefQ0xKDfrdZgHCU+ff4n/3tw7z5+PJ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s5w8QAAADeAAAA&#10;DwAAAAAAAAAAAAAAAACqAgAAZHJzL2Rvd25yZXYueG1sUEsFBgAAAAAEAAQA+gAAAJsDAAAAAA==&#10;">
                  <v:shape id="Freeform 958" o:spid="_x0000_s1982" style="position:absolute;left:9111;top:3946;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I4ZMIA&#10;AADeAAAADwAAAGRycy9kb3ducmV2LnhtbERPS4vCMBC+C/6HMII3TXXF1WoUERZkbz4WPQ7N2BSb&#10;SWliW//9RljY23x8z1lvO1uKhmpfOFYwGScgiDOnC84VXM5fowUIH5A1lo5JwYs8bDf93hpT7Vo+&#10;UnMKuYgh7FNUYEKoUil9ZsiiH7uKOHJ3V1sMEda51DW2MdyWcpokc2mx4NhgsKK9oexxeloF2U/S&#10;HSY4W7bXpWvCnG7m/H1TajjodisQgbrwL/5zH3Scv/iYfcL7nXiD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sjhkwgAAAN4AAAAPAAAAAAAAAAAAAAAAAJgCAABkcnMvZG93&#10;bnJldi54bWxQSwUGAAAAAAQABAD1AAAAhwMAAAAA&#10;" path="m,l11,r,1l,1,,e" filled="f" stroked="f">
                    <v:path arrowok="t" o:connecttype="custom" o:connectlocs="0,3946;11,3946;11,3947;0,3947;0,3946" o:connectangles="0,0,0,0,0"/>
                  </v:shape>
                </v:group>
                <v:group id="Group 959" o:spid="_x0000_s1983" style="position:absolute;left:9101;top:3946;width:12;height:2" coordorigin="9101,3946"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R4CCrIAAAA&#10;3gAAAA8AAAAAAAAAAAAAAAAAqgIAAGRycy9kb3ducmV2LnhtbFBLBQYAAAAABAAEAPoAAACfAwAA&#10;AAA=&#10;">
                  <v:shape id="Freeform 960" o:spid="_x0000_s1984" style="position:absolute;left:9101;top:3946;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HnmMQA&#10;AADeAAAADwAAAGRycy9kb3ducmV2LnhtbERPzWrCQBC+F/oOyxS8FN2oJWjMKqVgkdKDRh9gyI5J&#10;SHY27K4xfXu3UOhtPr7fyXej6cRAzjeWFcxnCQji0uqGKwWX8366AuEDssbOMin4IQ+77fNTjpm2&#10;dz7RUIRKxBD2GSqoQ+gzKX1Zk0E/sz1x5K7WGQwRukpqh/cYbjq5SJJUGmw4NtTY00dNZVvcjIJC&#10;p+Px2x8+5aCv5qtNu1eXzJWavIzvGxCBxvAv/nMfdJy/Wr6t4fedeIP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x55jEAAAA3gAAAA8AAAAAAAAAAAAAAAAAmAIAAGRycy9k&#10;b3ducmV2LnhtbFBLBQYAAAAABAAEAPUAAACJAwAAAAA=&#10;" path="m,l12,r,1l,1,,e" filled="f" stroked="f">
                    <v:path arrowok="t" o:connecttype="custom" o:connectlocs="0,3946;12,3946;12,3947;0,3947;0,3946" o:connectangles="0,0,0,0,0"/>
                  </v:shape>
                </v:group>
                <v:group id="Group 961" o:spid="_x0000_s1985" style="position:absolute;left:9068;top:3946;width:35;height:2" coordorigin="9068,3946"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XkvHIAAAA&#10;3gAAAA8AAAAAAAAAAAAAAAAAqgIAAGRycy9kb3ducmV2LnhtbFBLBQYAAAAABAAEAPoAAACfAwAA&#10;AAA=&#10;">
                  <v:shape id="Freeform 962" o:spid="_x0000_s1986" style="position:absolute;left:9068;top:3946;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VqoMMA&#10;AADeAAAADwAAAGRycy9kb3ducmV2LnhtbERPTYvCMBC9C/sfwix407SKrlajiCDowcPWXfY6NGNb&#10;2kxKE2v990YQ9jaP9znrbW9q0VHrSssK4nEEgjizuuRcwc/lMFqAcB5ZY22ZFDzIwXbzMVhjou2d&#10;v6lLfS5CCLsEFRTeN4mULivIoBvbhjhwV9sa9AG2udQt3kO4qeUkiubSYMmhocCG9gVlVXozCuYN&#10;x9fz8aDj7lz/ntxfhV/LSqnhZ79bgfDU+3/x233UYf5iOovh9U64QW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VqoMMAAADeAAAADwAAAAAAAAAAAAAAAACYAgAAZHJzL2Rv&#10;d25yZXYueG1sUEsFBgAAAAAEAAQA9QAAAIgDAAAAAA==&#10;" path="m,l34,r,1l,1,,e" filled="f" stroked="f">
                    <v:path arrowok="t" o:connecttype="custom" o:connectlocs="0,3946;34,3946;34,3947;0,3947;0,3946" o:connectangles="0,0,0,0,0"/>
                  </v:shape>
                </v:group>
                <v:group id="Group 963" o:spid="_x0000_s1987" style="position:absolute;left:9068;top:3946;width:2;height:76" coordorigin="9068,3946"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SakdwwAAAN4AAAAP&#10;AAAAAAAAAAAAAAAAAKoCAABkcnMvZG93bnJldi54bWxQSwUGAAAAAAQABAD6AAAAmgMAAAAA&#10;">
                  <v:shape id="Freeform 964" o:spid="_x0000_s1988" style="position:absolute;left:9068;top:3946;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h6isYA&#10;AADeAAAADwAAAGRycy9kb3ducmV2LnhtbERPS2sCMRC+F/wPYYReimarVGU1ihQL7aG0Pg56Gzbj&#10;ZjGZLJt0d/vvm0Kht/n4nrPa9M6KlppQeVbwOM5AEBdeV1wqOB1fRgsQISJrtJ5JwTcF2KwHdyvM&#10;te94T+0hliKFcMhRgYmxzqUMhSGHYexr4sRdfeMwJtiUUjfYpXBn5STLZtJhxanBYE3Phorb4csp&#10;CHL+0Z5LjJfbg33r3i/mc2d7pe6H/XYJIlIf/8V/7led5i+mT1P4fSfd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zh6isYAAADeAAAADwAAAAAAAAAAAAAAAACYAgAAZHJz&#10;L2Rvd25yZXYueG1sUEsFBgAAAAAEAAQA9QAAAIsDAAAAAA==&#10;" path="m,l2,r,76l,76,,e" filled="f" stroked="f">
                    <v:path arrowok="t" o:connecttype="custom" o:connectlocs="0,3946;2,3946;2,4022;0,4022;0,3946" o:connectangles="0,0,0,0,0"/>
                  </v:shape>
                </v:group>
                <v:group id="Group 965" o:spid="_x0000_s1989" style="position:absolute;left:9068;top:4020;width:35;height:2" coordorigin="9068,4020"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OyU8sQAAADeAAAA&#10;DwAAAAAAAAAAAAAAAACqAgAAZHJzL2Rvd25yZXYueG1sUEsFBgAAAAAEAAQA+gAAAJsDAAAAAA==&#10;">
                  <v:shape id="Freeform 966" o:spid="_x0000_s1990" style="position:absolute;left:9068;top:4020;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5so8QA&#10;AADeAAAADwAAAGRycy9kb3ducmV2LnhtbERPTWvCQBC9F/wPywi9NZtUtDG6ESkI9uChVvE6ZMck&#10;JDsbsmuS/vtuodDbPN7nbHeTacVAvastK0iiGARxYXXNpYLL1+ElBeE8ssbWMin4Jge7fPa0xUzb&#10;kT9pOPtShBB2GSqovO8yKV1RkUEX2Y44cHfbG/QB9qXUPY4h3LTyNY5X0mDNoaHCjt4rKprzwyhY&#10;dZzcT8eDToZTe/1wtwbf1o1Sz/NpvwHhafL/4j/3UYf56WK5hN93wg0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ObKPEAAAA3gAAAA8AAAAAAAAAAAAAAAAAmAIAAGRycy9k&#10;b3ducmV2LnhtbFBLBQYAAAAABAAEAPUAAACJAwAAAAA=&#10;" path="m,l34,r,2l,2,,e" filled="f" stroked="f">
                    <v:path arrowok="t" o:connecttype="custom" o:connectlocs="0,4020;34,4020;34,4022;0,4022;0,4020" o:connectangles="0,0,0,0,0"/>
                  </v:shape>
                </v:group>
                <v:group id="Group 967" o:spid="_x0000_s1991" style="position:absolute;left:9101;top:4020;width:12;height:2" coordorigin="9101,4020"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Pcq8ewwAAAN4AAAAP&#10;AAAAAAAAAAAAAAAAAKoCAABkcnMvZG93bnJldi54bWxQSwUGAAAAAAQABAD6AAAAmgMAAAAA&#10;">
                  <v:shape id="Freeform 968" o:spid="_x0000_s1992" style="position:absolute;left:9101;top:4020;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tArMQA&#10;AADeAAAADwAAAGRycy9kb3ducmV2LnhtbERPzWrCQBC+F3yHZQQvpW5UmkrMKqVgkdKDRh9gyI5J&#10;SHY27K4xfXu3UOhtPr7fyXej6cRAzjeWFSzmCQji0uqGKwWX8/5lDcIHZI2dZVLwQx5228lTjpm2&#10;dz7RUIRKxBD2GSqoQ+gzKX1Zk0E/tz1x5K7WGQwRukpqh/cYbjq5TJJUGmw4NtTY00dNZVvcjIJC&#10;p+Px2x8+5aCv5qtNu2eXLJSaTcf3DYhAY/gX/7kPOs5fr17f4PedeIP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QKzEAAAA3gAAAA8AAAAAAAAAAAAAAAAAmAIAAGRycy9k&#10;b3ducmV2LnhtbFBLBQYAAAAABAAEAPUAAACJAwAAAAA=&#10;" path="m,l12,r,2l,2,,e" filled="f" stroked="f">
                    <v:path arrowok="t" o:connecttype="custom" o:connectlocs="0,4020;12,4020;12,4022;0,4022;0,4020" o:connectangles="0,0,0,0,0"/>
                  </v:shape>
                </v:group>
                <v:group id="Group 969" o:spid="_x0000_s1993" style="position:absolute;left:9111;top:4020;width:11;height:3" coordorigin="9111,4020"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GhnvfIAAAA&#10;3gAAAA8AAAAAAAAAAAAAAAAAqgIAAGRycy9kb3ducmV2LnhtbFBLBQYAAAAABAAEAPoAAACfAwAA&#10;AAA=&#10;">
                  <v:shape id="Freeform 970" o:spid="_x0000_s1994" style="position:absolute;left:9111;top:4020;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m+esMA&#10;AADeAAAADwAAAGRycy9kb3ducmV2LnhtbESP3YrCMBCF74V9hzAL3mmyFkW7RikLCwuC4N/90Ixt&#10;2WZSmtjWtzeC4N0M53xnzqy3g61FR62vHGv4mioQxLkzFRcazqffyRKED8gGa8ek4U4etpuP0RpT&#10;43o+UHcMhYgh7FPUUIbQpFL6vCSLfuoa4qhdXWsxxLUtpGmxj+G2ljOlFtJixfFCiQ39lJT/H282&#10;1jD9fmGy3akLGRUqSWplk4vW488h+wYRaAhv84v+M5FbJvMVPN+JM8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m+esMAAADeAAAADwAAAAAAAAAAAAAAAACYAgAAZHJzL2Rv&#10;d25yZXYueG1sUEsFBgAAAAAEAAQA9QAAAIgDAAAAAA==&#10;" path="m2,l,,,2r9,l11,2r,-1l2,e" filled="f" stroked="f">
                    <v:path arrowok="t" o:connecttype="custom" o:connectlocs="2,4020;0,4020;0,4022;9,4022;11,4022;11,4021;2,4020" o:connectangles="0,0,0,0,0,0,0"/>
                  </v:shape>
                </v:group>
                <v:group id="Group 971" o:spid="_x0000_s1995" style="position:absolute;left:9120;top:4021;width:11;height:2" coordorigin="9120,4021"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G7WEzIAAAA&#10;3gAAAA8AAAAAAAAAAAAAAAAAqgIAAGRycy9kb3ducmV2LnhtbFBLBQYAAAAABAAEAPoAAACfAwAA&#10;AAA=&#10;">
                  <v:shape id="Freeform 972" o:spid="_x0000_s1996" style="position:absolute;left:9120;top:4021;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JZ68MA&#10;AADeAAAADwAAAGRycy9kb3ducmV2LnhtbERPyWrDMBC9F/oPYgK5NbKbYhI3simFQMitWUiOgzW1&#10;TKyRsRTb+fuqUOhtHm+dTTnZVgzU+8axgnSRgCCunG64VnA6bl9WIHxA1tg6JgUP8lAWz08bzLUb&#10;+YuGQ6hFDGGfowITQpdL6StDFv3CdcSR+3a9xRBhX0vd4xjDbStfkySTFhuODQY7+jRU3Q53q6A6&#10;J9Muxbf1eFm7IWR0Ncf9Van5bPp4BxFoCv/iP/dOx/mrZZbC7zvxBln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KJZ68MAAADeAAAADwAAAAAAAAAAAAAAAACYAgAAZHJzL2Rv&#10;d25yZXYueG1sUEsFBgAAAAAEAAQA9QAAAIgDAAAAAA==&#10;" path="m,l11,r,1l,1,,e" filled="f" stroked="f">
                    <v:path arrowok="t" o:connecttype="custom" o:connectlocs="0,4021;11,4021;11,4022;0,4022;0,4021" o:connectangles="0,0,0,0,0"/>
                  </v:shape>
                </v:group>
                <v:group id="Group 973" o:spid="_x0000_s1997" style="position:absolute;left:9129;top:4021;width:9;height:3" coordorigin="9129,4021"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VjoMMAAADeAAAADwAAAGRycy9kb3ducmV2LnhtbERPTYvCMBC9L/gfwgje&#10;1rTKilSjiKh4EGFVEG9DM7bFZlKa2NZ/bxaEvc3jfc582ZlSNFS7wrKCeBiBIE6tLjhTcDlvv6cg&#10;nEfWWFomBS9ysFz0vuaYaNvyLzUnn4kQwi5BBbn3VSKlS3My6Ia2Ig7c3dYGfYB1JnWNbQg3pRxF&#10;0UQaLDg05FjROqf0cXoaBbsW29U43jSHx339up1/jtdDTEoN+t1qBsJT5//FH/deh/nT8WQE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WOgwwAAAN4AAAAP&#10;AAAAAAAAAAAAAAAAAKoCAABkcnMvZG93bnJldi54bWxQSwUGAAAAAAQABAD6AAAAmgMAAAAA&#10;">
                  <v:shape id="Freeform 974" o:spid="_x0000_s1998" style="position:absolute;left:9129;top:4021;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5NosUA&#10;AADeAAAADwAAAGRycy9kb3ducmV2LnhtbERP22rCQBB9F/oPyxT6UuqmiiGkrlKKBUFqqfoB0+w0&#10;Cc3Oht1RY7++Wyj4NodznflycJ06UYitZwOP4wwUceVty7WBw/71oQAVBdli55kMXCjCcnEzmmNp&#10;/Zk/6LSTWqUQjiUaaET6UutYNeQwjn1PnLgvHxxKgqHWNuA5hbtOT7Is1w5bTg0N9vTSUPW9OzoD&#10;q8Pn5OddKKzftjPpNwXe72NuzN3t8PwESmiQq/jfvbZpfjHNp/D3TrpBL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zk2ixQAAAN4AAAAPAAAAAAAAAAAAAAAAAJgCAABkcnMv&#10;ZG93bnJldi54bWxQSwUGAAAAAAQABAD1AAAAigMAAAAA&#10;" path="m2,l,,,1,7,2r2,l9,1,2,e" filled="f" stroked="f">
                    <v:path arrowok="t" o:connecttype="custom" o:connectlocs="2,4021;0,4021;0,4022;7,4023;9,4023;9,4022;2,4021" o:connectangles="0,0,0,0,0,0,0"/>
                  </v:shape>
                </v:group>
                <v:group id="Group 975" o:spid="_x0000_s1999" style="position:absolute;left:9136;top:4022;width:8;height:3" coordorigin="9136,4022"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BeT8QAAADeAAAADwAAAGRycy9kb3ducmV2LnhtbERPS4vCMBC+C/sfwgje&#10;NO36QKpRRHTZgwg+YNnb0IxtsZmUJrb135uFBW/z8T1nue5MKRqqXWFZQTyKQBCnVhecKbhe9sM5&#10;COeRNZaWScGTHKxXH70lJtq2fKLm7DMRQtglqCD3vkqkdGlOBt3IVsSBu9naoA+wzqSusQ3hppSf&#10;UTSTBgsODTlWtM0pvZ8fRsFXi+1mHO+aw/22ff5epsefQ0xKDfrdZgHCU+ff4n/3tw7z5+PZB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oBeT8QAAADeAAAA&#10;DwAAAAAAAAAAAAAAAACqAgAAZHJzL2Rvd25yZXYueG1sUEsFBgAAAAAEAAQA+gAAAJsDAAAAAA==&#10;">
                  <v:shape id="Freeform 976" o:spid="_x0000_s2000" style="position:absolute;left:9136;top:4022;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VqNcUA&#10;AADeAAAADwAAAGRycy9kb3ducmV2LnhtbERPTWvCQBC9F/oflin0Vje1NEh0E2ywpeBJ7aHexuyY&#10;BLOzYXfVtL/eFQRv83ifMysG04kTOd9aVvA6SkAQV1a3XCv42Xy+TED4gKyxs0wK/shDkT8+zDDT&#10;9swrOq1DLWII+wwVNCH0mZS+asigH9meOHJ76wyGCF0ttcNzDDedHCdJKg22HBsa7KlsqDqsj0ZB&#10;+bupCHc+HW//F8tyXu7c14dT6vlpmE9BBBrCXXxzf+s4f/KWvsP1nXiDzC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xWo1xQAAAN4AAAAPAAAAAAAAAAAAAAAAAJgCAABkcnMv&#10;ZG93bnJldi54bWxQSwUGAAAAAAQABAD1AAAAigMAAAAA&#10;" path="m2,l,,,1,7,2r2,l9,,2,e" filled="f" stroked="f">
                    <v:path arrowok="t" o:connecttype="custom" o:connectlocs="2,4022;0,4022;0,4023;7,4024;9,4024;9,4022;2,4022" o:connectangles="0,0,0,0,0,0,0"/>
                  </v:shape>
                  <v:shape id="Picture 977" o:spid="_x0000_s2001" type="#_x0000_t75" style="position:absolute;left:9143;top:4022;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k7Q3FAAAA3gAAAA8AAABkcnMvZG93bnJldi54bWxET01rwkAQvRf6H5YRvJRmY6VBo6vYguC1&#10;sVB6G7KTbDA7G7Nrkv77rlDobR7vc7b7ybZioN43jhUskhQEcel0w7WCz/PxeQXCB2SNrWNS8EMe&#10;9rvHhy3m2o38QUMRahFD2OeowITQ5VL60pBFn7iOOHKV6y2GCPta6h7HGG5b+ZKmmbTYcGww2NG7&#10;ofJS3KyCw9q069vTML5dXtPvazF9VYvrUqn5bDpsQASawr/4z33Scf5qmWVwfyfeIH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pO0NxQAAAN4AAAAPAAAAAAAAAAAAAAAA&#10;AJ8CAABkcnMvZG93bnJldi54bWxQSwUGAAAAAAQABAD3AAAAkQMAAAAA&#10;">
                    <v:imagedata r:id="rId475" o:title=""/>
                  </v:shape>
                </v:group>
                <v:group id="Group 978" o:spid="_x0000_s2002" style="position:absolute;left:9156;top:4026;width:8;height:4" coordorigin="9156,4026"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lLAOMQAAADeAAAADwAAAGRycy9kb3ducmV2LnhtbERPS4vCMBC+L/gfwgje&#10;1rSKD6pRRNZlD7LgA8Tb0IxtsZmUJtvWf28EYW/z8T1nue5MKRqqXWFZQTyMQBCnVhecKTifdp9z&#10;EM4jaywtk4IHOViveh9LTLRt+UDN0WcihLBLUEHufZVI6dKcDLqhrYgDd7O1QR9gnUldYxvCTSlH&#10;UTSVBgsODTlWtM0pvR//jILvFtvNOP5q9vfb9nE9TX4v+5iUGvS7zQKEp87/i9/uHx3mz8fTG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lLAOMQAAADeAAAA&#10;DwAAAAAAAAAAAAAAAACqAgAAZHJzL2Rvd25yZXYueG1sUEsFBgAAAAAEAAQA+gAAAJsDAAAAAA==&#10;">
                  <v:shape id="Freeform 979" o:spid="_x0000_s2003" style="position:absolute;left:9156;top:4026;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Me58YA&#10;AADeAAAADwAAAGRycy9kb3ducmV2LnhtbESPQU/DMAyF70j7D5EncUEs3RBj65ZNCGkSO1LG3Wq8&#10;ppA4XRPW8u/xAYmbrff83uftfgxeXalPbWQD81kBiriOtuXGwOn9cL8ClTKyRR+ZDPxQgv1ucrPF&#10;0saB3+ha5UZJCKcSDbicu1LrVDsKmGaxIxbtHPuAWda+0bbHQcKD14uiWOqALUuDw45eHNVf1Xcw&#10;8FkN58X64t2jf+LTEZO/Oxw/jLmdjs8bUJnG/G/+u361gr96WAqvvCMz6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AMe58YAAADeAAAADwAAAAAAAAAAAAAAAACYAgAAZHJz&#10;L2Rvd25yZXYueG1sUEsFBgAAAAAEAAQA9QAAAIsDAAAAAA==&#10;" path="m1,l,,,2,6,4r2,l8,2,1,e" filled="f" stroked="f">
                    <v:path arrowok="t" o:connecttype="custom" o:connectlocs="1,4026;0,4026;0,4028;6,4030;8,4030;8,4028;1,4026" o:connectangles="0,0,0,0,0,0,0"/>
                  </v:shape>
                </v:group>
                <v:group id="Group 980" o:spid="_x0000_s2004" style="position:absolute;left:9162;top:4028;width:8;height:4" coordorigin="9162,4028"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Hx0cQAAADeAAAADwAAAGRycy9kb3ducmV2LnhtbERPS4vCMBC+L/gfwgh7&#10;W9OuKFqNIrIuHmTBB4i3oRnbYjMpTWzrvzfCgrf5+J4zX3amFA3VrrCsIB5EIIhTqwvOFJyOm68J&#10;COeRNZaWScGDHCwXvY85Jtq2vKfm4DMRQtglqCD3vkqkdGlOBt3AVsSBu9raoA+wzqSusQ3hppTf&#10;UTSWBgsODTlWtM4pvR3uRsFvi+1qGP80u9t1/bgcR3/nXUxKffa71QyEp86/xf/urQ7zJ8PxF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IHx0cQAAADeAAAA&#10;DwAAAAAAAAAAAAAAAACqAgAAZHJzL2Rvd25yZXYueG1sUEsFBgAAAAAEAAQA+gAAAJsDAAAAAA==&#10;">
                  <v:shape id="Freeform 981" o:spid="_x0000_s2005" style="position:absolute;left:9162;top:4028;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yEPMYA&#10;AADeAAAADwAAAGRycy9kb3ducmV2LnhtbESPQU/DMAyF70j7D5EncUEs3RBs65ZNCGkSO1LG3Wq8&#10;ppA4XRPW8u/xAYmbLT+/977tfgxeXalPbWQD81kBiriOtuXGwOn9cL8ClTKyRR+ZDPxQgv1ucrPF&#10;0saB3+ha5UaJCacSDbicu1LrVDsKmGaxI5bbOfYBs6x9o22Pg5gHrxdF8aQDtiwJDjt6cVR/Vd/B&#10;wGc1nBfri3ePfsmnIyZ/dzh+GHM7HZ83oDKN+V/89/1qpf7qYSkAgiMz6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6yEPMYAAADeAAAADwAAAAAAAAAAAAAAAACYAgAAZHJz&#10;L2Rvd25yZXYueG1sUEsFBgAAAAAEAAQA9QAAAIsDAAAAAA==&#10;" path="m2,l,,,2,6,4r2,l8,2,2,e" filled="f" stroked="f">
                    <v:path arrowok="t" o:connecttype="custom" o:connectlocs="2,4028;0,4028;0,4030;6,4032;8,4032;8,4030;2,4028" o:connectangles="0,0,0,0,0,0,0"/>
                  </v:shape>
                </v:group>
                <v:group id="Group 982" o:spid="_x0000_s2006" style="position:absolute;left:9168;top:4030;width:11;height:4" coordorigin="9168,4030"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5rCsQAAADeAAAADwAAAGRycy9kb3ducmV2LnhtbERPS4vCMBC+C/sfwix4&#10;07QrPqhGEVnFgyyoC4u3oRnbYjMpTWzrvzfCgrf5+J6zWHWmFA3VrrCsIB5GIIhTqwvOFPyet4MZ&#10;COeRNZaWScGDHKyWH70FJtq2fKTm5DMRQtglqCD3vkqkdGlOBt3QVsSBu9raoA+wzqSusQ3hppRf&#10;UTSRBgsODTlWtMkpvZ3uRsGuxXY9ir+bw+26eVzO45+/Q0xK9T+79RyEp86/xf/uvQ7zZ6Np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y5rCsQAAADeAAAA&#10;DwAAAAAAAAAAAAAAAACqAgAAZHJzL2Rvd25yZXYueG1sUEsFBgAAAAAEAAQA+gAAAJsDAAAAAA==&#10;">
                  <v:shape id="Freeform 983" o:spid="_x0000_s2007" style="position:absolute;left:9168;top:4030;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0RcUA&#10;AADeAAAADwAAAGRycy9kb3ducmV2LnhtbERP22oCMRB9F/yHMELfaraKVbZGEUGpUhAv1Nchme6u&#10;bibrJur27xuh4NscznXG08aW4ka1LxwreOsmIIi1MwVnCg77xesIhA/IBkvHpOCXPEwn7dYYU+Pu&#10;vKXbLmQihrBPUUEeQpVK6XVOFn3XVcSR+3G1xRBhnUlT4z2G21L2kuRdWiw4NuRY0Twnfd5drQKr&#10;z8vj5ft0mK2/9OpUDjZH3d8o9dJpZh8gAjXhKf53f5o4f9Qf9uDxTrxBT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37RFxQAAAN4AAAAPAAAAAAAAAAAAAAAAAJgCAABkcnMv&#10;ZG93bnJldi54bWxQSwUGAAAAAAQABAD1AAAAigMAAAAA&#10;" path="m2,l,,,2,10,3r1,l11,2,2,e" filled="f" stroked="f">
                    <v:path arrowok="t" o:connecttype="custom" o:connectlocs="2,4030;0,4030;0,4032;10,4033;11,4033;11,4032;2,4030" o:connectangles="0,0,0,0,0,0,0"/>
                  </v:shape>
                </v:group>
                <v:group id="Group 984" o:spid="_x0000_s2008" style="position:absolute;left:9178;top:4032;width:12;height:4" coordorigin="9178,4032"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LBQ5sUAAADeAAAADwAAAGRycy9kb3ducmV2LnhtbERPTWvCQBC9C/0PyxR6&#10;000MVYmuIqKlBykYC8XbkB2TYHY2ZNck/vtuoeBtHu9zVpvB1KKj1lWWFcSTCARxbnXFhYLv82G8&#10;AOE8ssbaMil4kIPN+mW0wlTbnk/UZb4QIYRdigpK75tUSpeXZNBNbEMcuKttDfoA20LqFvsQbmo5&#10;jaKZNFhxaCixoV1J+S27GwUfPfbbJN53x9t197ic379+jjEp9fY6bJcgPA3+Kf53f+owf5HME/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SwUObFAAAA3gAA&#10;AA8AAAAAAAAAAAAAAAAAqgIAAGRycy9kb3ducmV2LnhtbFBLBQYAAAAABAAEAPoAAACcAwAAAAA=&#10;">
                  <v:shape id="Freeform 985" o:spid="_x0000_s2009" style="position:absolute;left:9178;top:4032;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OzKcYA&#10;AADeAAAADwAAAGRycy9kb3ducmV2LnhtbERP22rCQBB9L/gPywi+1Y211Ji6SlFKC0WpF+jrNDtN&#10;gtnZsLua1K/vCkLf5nCuM1t0phZncr6yrGA0TEAQ51ZXXCg47F/vUxA+IGusLZOCX/KwmPfuZphp&#10;2/KWzrtQiBjCPkMFZQhNJqXPSzLoh7YhjtyPdQZDhK6Q2mEbw00tH5LkSRqsODaU2NCypPy4OxkF&#10;dvvxNt18pd/t2umDOeWT1efFKTXody/PIAJ14V98c7/rOD8dTx7h+k68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OzKcYAAADeAAAADwAAAAAAAAAAAAAAAACYAgAAZHJz&#10;L2Rvd25yZXYueG1sUEsFBgAAAAAEAAQA9QAAAIsDAAAAAA==&#10;" path="m1,l,,,1,10,3r1,l11,1,1,e" filled="f" stroked="f">
                    <v:path arrowok="t" o:connecttype="custom" o:connectlocs="1,4032;0,4032;0,4033;10,4035;11,4035;11,4033;1,4032" o:connectangles="0,0,0,0,0,0,0"/>
                  </v:shape>
                </v:group>
                <v:group id="Group 986" o:spid="_x0000_s2010" style="position:absolute;left:9188;top:4033;width:16;height:4" coordorigin="9188,4033"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VtCcQAAADeAAAADwAAAGRycy9kb3ducmV2LnhtbERPS4vCMBC+C/sfwgje&#10;NO2KD6pRRHTZgyz4gGVvQzO2xWZSmtjWf2+EBW/z8T1nue5MKRqqXWFZQTyKQBCnVhecKbic98M5&#10;COeRNZaWScGDHKxXH70lJtq2fKTm5DMRQtglqCD3vkqkdGlOBt3IVsSBu9raoA+wzqSusQ3hppSf&#10;UTSVBgsODTlWtM0pvZ3uRsFXi+1mHO+aw+26ffydJz+/h5iUGvS7zQKEp86/xf/ubx3mz8ez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BVtCcQAAADeAAAA&#10;DwAAAAAAAAAAAAAAAACqAgAAZHJzL2Rvd25yZXYueG1sUEsFBgAAAAAEAAQA+gAAAJsDAAAAAA==&#10;">
                  <v:shape id="Freeform 987" o:spid="_x0000_s2011" style="position:absolute;left:9188;top:4033;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y8LsMA&#10;AADeAAAADwAAAGRycy9kb3ducmV2LnhtbERPTWsCMRC9F/wPYYTeNNGCymoUUSy9ai3b47gZd5dN&#10;Jssm6ra/vikUepvH+5zVpndW3KkLtWcNk7ECQVx4U3Op4fx+GC1AhIhs0HomDV8UYLMePK0wM/7B&#10;R7qfYilSCIcMNVQxtpmUoajIYRj7ljhxV985jAl2pTQdPlK4s3Kq1Ew6rDk1VNjSrqKiOd2chkZ+&#10;W7Wv1SWfHO3rR3PLVf7JWj8P++0SRKQ+/ov/3G8mzV+8zGfw+06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7y8LsMAAADeAAAADwAAAAAAAAAAAAAAAACYAgAAZHJzL2Rv&#10;d25yZXYueG1sUEsFBgAAAAAEAAQA9QAAAIgDAAAAAA==&#10;" path="m1,l,,,2,13,4r2,l15,2,1,e" filled="f" stroked="f">
                    <v:path arrowok="t" o:connecttype="custom" o:connectlocs="1,4033;0,4033;0,4035;13,4037;15,4037;15,4035;1,4033" o:connectangles="0,0,0,0,0,0,0"/>
                  </v:shape>
                  <v:shape id="Picture 988" o:spid="_x0000_s2012" type="#_x0000_t75" style="position:absolute;left:9201;top:4035;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JESDFAAAA3gAAAA8AAABkcnMvZG93bnJldi54bWxET0trwkAQvgv+h2WE3nSjLVWiq4jQ4qGU&#10;+gKPQ3ZMotnZkF2TNL++WxC8zcf3nMWqNYWoqXK5ZQXjUQSCOLE651TB8fAxnIFwHlljYZkU/JKD&#10;1bLfW2CsbcM7qvc+FSGEXYwKMu/LWEqXZGTQjWxJHLiLrQz6AKtU6gqbEG4KOYmid2kw59CQYUmb&#10;jJLb/m4UnCedf/uqT99kmh/TXQ/ysztelHoZtOs5CE+tf4of7q0O82ev0yn8vxNukM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REgxQAAAN4AAAAPAAAAAAAAAAAAAAAA&#10;AJ8CAABkcnMvZG93bnJldi54bWxQSwUGAAAAAAQABAD3AAAAkQMAAAAA&#10;">
                    <v:imagedata r:id="rId531" o:title=""/>
                  </v:shape>
                  <v:shape id="Picture 989" o:spid="_x0000_s2013" type="#_x0000_t75" style="position:absolute;left:9219;top:4036;width:2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aNUzIAAAA3gAAAA8AAABkcnMvZG93bnJldi54bWxEj09Lw0AQxe+C32EZwYvYjbaYELstUlsQ&#10;eqmxLR6H7OQPZmdDdtum3945CN5meG/e+818ObpOnWkIrWcDT5MEFHHpbcu1gf3X5jEDFSKyxc4z&#10;GbhSgOXi9maOufUX/qRzEWslIRxyNNDE2Odah7Ihh2Hie2LRKj84jLIOtbYDXiTcdfo5SV60w5al&#10;ocGeVg2VP8XJGTjY/S7bFsfr93o1izqtqCrfH4y5vxvfXkFFGuO/+e/6wwp+Nk2FV96RGfTiF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QGjVMyAAAAN4AAAAPAAAAAAAAAAAA&#10;AAAAAJ8CAABkcnMvZG93bnJldi54bWxQSwUGAAAAAAQABAD3AAAAlAMAAAAA&#10;">
                    <v:imagedata r:id="rId484" o:title=""/>
                  </v:shape>
                  <v:shape id="Picture 990" o:spid="_x0000_s2014" type="#_x0000_t75" style="position:absolute;left:9241;top:4034;width:2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i76LFAAAA3gAAAA8AAABkcnMvZG93bnJldi54bWxET01rwkAQvRf8D8sIvRTdWLGa6Cq2UPBq&#10;WijehuyYDWZnY3ZN0n/vFgre5vE+Z7MbbC06an3lWMFsmoAgLpyuuFTw/fU5WYHwAVlj7ZgU/JKH&#10;3Xb0tMFMu56P1OWhFDGEfYYKTAhNJqUvDFn0U9cQR+7sWoshwraUusU+httavibJm7RYcWww2NCH&#10;oeKS36yCfWrq9PbS9e+XRXK65sPPeXadK/U8HvZrEIGG8BD/uw86zl/Nlyn8vRNvkN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4u+ixQAAAN4AAAAPAAAAAAAAAAAAAAAA&#10;AJ8CAABkcnMvZG93bnJldi54bWxQSwUGAAAAAAQABAD3AAAAkQMAAAAA&#10;">
                    <v:imagedata r:id="rId475" o:title=""/>
                  </v:shape>
                </v:group>
                <v:group id="Group 991" o:spid="_x0000_s2015" style="position:absolute;left:9263;top:4032;width:19;height:4" coordorigin="9263,4032" coordsize="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be+tscAAADe&#10;AAAADwAAAAAAAAAAAAAAAACqAgAAZHJzL2Rvd25yZXYueG1sUEsFBgAAAAAEAAQA+gAAAJ4DAAAA&#10;AA==&#10;">
                  <v:shape id="Freeform 992" o:spid="_x0000_s2016" style="position:absolute;left:9263;top:4032;width:19;height:4;visibility:visible;mso-wrap-style:square;v-text-anchor:top" coordsize="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jv8QA&#10;AADeAAAADwAAAGRycy9kb3ducmV2LnhtbERP24rCMBB9X/Afwgj7smiqC1KqUUSRle2+ePmAoRnb&#10;ajMpSbT1783Cwr7N4VxnsepNIx7kfG1ZwWScgCAurK65VHA+7UYpCB+QNTaWScGTPKyWg7cFZtp2&#10;fKDHMZQihrDPUEEVQptJ6YuKDPqxbYkjd7HOYIjQlVI77GK4aeQ0SWbSYM2xocKWNhUVt+PdKMi/&#10;f/KTvHazPHfPr03YTrcfB6PU+7Bfz0EE6sO/+M+913F++plO4PedeIN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EI7/EAAAA3gAAAA8AAAAAAAAAAAAAAAAAmAIAAGRycy9k&#10;b3ducmV2LnhtbFBLBQYAAAAABAAEAPUAAACJAwAAAAA=&#10;" path="m19,l17,,,2,,4r2,l19,2,19,e" filled="f" stroked="f">
                    <v:path arrowok="t" o:connecttype="custom" o:connectlocs="19,4032;17,4032;0,4034;0,4036;2,4036;19,4034;19,4032" o:connectangles="0,0,0,0,0,0,0"/>
                  </v:shape>
                </v:group>
                <v:group id="Group 993" o:spid="_x0000_s2017" style="position:absolute;left:9280;top:4031;width:16;height:4" coordorigin="9280,4031"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mFWsQAAADeAAAA&#10;DwAAAAAAAAAAAAAAAACqAgAAZHJzL2Rvd25yZXYueG1sUEsFBgAAAAAEAAQA+gAAAJsDAAAAAA==&#10;">
                  <v:shape id="Freeform 994" o:spid="_x0000_s2018" style="position:absolute;left:9280;top:4031;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5vkcMA&#10;AADeAAAADwAAAGRycy9kb3ducmV2LnhtbERP32vCMBB+H/g/hBN8m4kKUqpRhuLYq26jezybW1ua&#10;XEoTte6vX4TB3u7j+3nr7eCsuFIfGs8aZlMFgrj0puFKw8f74TkDESKyQeuZNNwpwHYzelpjbvyN&#10;j3Q9xUqkEA45aqhj7HIpQ1mTwzD1HXHivn3vMCbYV9L0eEvhzsq5UkvpsOHUUGNHu5rK9nRxGlr5&#10;Y9W+UedidrSvn+2lUMUXaz0ZDy8rEJGG+C/+c7+ZND9bZAt4vJNu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5vkcMAAADeAAAADwAAAAAAAAAAAAAAAACYAgAAZHJzL2Rv&#10;d25yZXYueG1sUEsFBgAAAAAEAAQA9QAAAIgDAAAAAA==&#10;" path="m16,l14,,,1,,3r2,l16,1,16,e" filled="f" stroked="f">
                    <v:path arrowok="t" o:connecttype="custom" o:connectlocs="16,4031;14,4031;0,4032;0,4034;2,4034;16,4032;16,4031" o:connectangles="0,0,0,0,0,0,0"/>
                  </v:shape>
                </v:group>
                <v:group id="Group 995" o:spid="_x0000_s2019" style="position:absolute;left:9294;top:4030;width:13;height:3" coordorigin="9294,4030" coordsize="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y4tcQAAADeAAAADwAAAGRycy9kb3ducmV2LnhtbERPTWvCQBC9C/0PyxS8&#10;6SZVS0hdRaSKBxGqhdLbkB2TYHY2ZNck/ntXELzN433OfNmbSrTUuNKygngcgSDOrC45V/B72owS&#10;EM4ja6wsk4IbOVgu3gZzTLXt+Ifao89FCGGXooLC+zqV0mUFGXRjWxMH7mwbgz7AJpe6wS6Em0p+&#10;RNGnNFhyaCiwpnVB2eV4NQq2HXarSfzd7i/n9e3/NDv87WNSavjer75AeOr9S/x073SYn0ySK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oy4tcQAAADeAAAA&#10;DwAAAAAAAAAAAAAAAACqAgAAZHJzL2Rvd25yZXYueG1sUEsFBgAAAAAEAAQA+gAAAJsDAAAAAA==&#10;">
                  <v:shape id="Freeform 996" o:spid="_x0000_s2020" style="position:absolute;left:9294;top:4030;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E1RcMA&#10;AADeAAAADwAAAGRycy9kb3ducmV2LnhtbERPTYvCMBC9L/gfwgje1tS1Su0apQiCFw9rPXgcmrHt&#10;2kxKk6313xthwds83uest4NpRE+dqy0rmE0jEMSF1TWXCs75/jMB4TyyxsYyKXiQg+1m9LHGVNs7&#10;/1B/8qUIIexSVFB536ZSuqIig25qW+LAXW1n0AfYlVJ3eA/hppFfUbSUBmsODRW2tKuouJ3+jILL&#10;7yHO5j7P9nm8wj5eRcfZ8qbUZDxk3yA8Df4t/ncfdJifzJMFvN4JN8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E1RcMAAADeAAAADwAAAAAAAAAAAAAAAACYAgAAZHJzL2Rv&#10;d25yZXYueG1sUEsFBgAAAAAEAAQA9QAAAIgDAAAAAA==&#10;" path="m13,l11,,,1,,2r2,l13,2,13,e" filled="f" stroked="f">
                    <v:path arrowok="t" o:connecttype="custom" o:connectlocs="13,4030;11,4030;0,4031;0,4032;2,4032;13,4032;13,4030" o:connectangles="0,0,0,0,0,0,0"/>
                  </v:shape>
                </v:group>
                <v:group id="Group 997" o:spid="_x0000_s2021" style="position:absolute;left:9305;top:4028;width:10;height:4" coordorigin="9305,4028"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KDWcQAAADeAAAADwAAAGRycy9kb3ducmV2LnhtbERPTYvCMBC9L/gfwgje&#10;1rTKSqlGEVHxIMLqwuJtaMa22ExKE9v6782CsLd5vM9ZrHpTiZYaV1pWEI8jEMSZ1SXnCn4uu88E&#10;hPPIGivLpOBJDlbLwccCU207/qb27HMRQtilqKDwvk6ldFlBBt3Y1sSBu9nGoA+wyaVusAvhppKT&#10;KJpJgyWHhgJr2hSU3c8Po2DfYbeextv2eL9tntfL1+n3GJNSo2G/noPw1Pt/8dt90GF+Mk1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RKDWcQAAADeAAAA&#10;DwAAAAAAAAAAAAAAAACqAgAAZHJzL2Rvd25yZXYueG1sUEsFBgAAAAAEAAQA+gAAAJsDAAAAAA==&#10;">
                  <v:shape id="Freeform 998" o:spid="_x0000_s2022" style="position:absolute;left:9305;top:4028;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zj8gA&#10;AADeAAAADwAAAGRycy9kb3ducmV2LnhtbESPQWvCQBCF74L/YRnBi+jGlmpIXUVshUBBaKqItyE7&#10;TYLZ2ZBdNf77bkHwNsN78743i1VnanGl1lWWFUwnEQji3OqKCwX7n+04BuE8ssbaMim4k4PVst9b&#10;YKLtjb/pmvlChBB2CSoovW8SKV1ekkE3sQ1x0H5ta9CHtS2kbvEWwk0tX6JoJg1WHAglNrQpKT9n&#10;FxO4H2kdv20P9/T4tTvPdh1NP08jpYaDbv0OwlPnn+bHdapD/fg1nsP/O2EGuf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dfOPyAAAAN4AAAAPAAAAAAAAAAAAAAAAAJgCAABk&#10;cnMvZG93bnJldi54bWxQSwUGAAAAAAQABAD1AAAAjQMAAAAA&#10;" path="m10,l8,,,2,,4r2,l10,2,10,e" filled="f" stroked="f">
                    <v:path arrowok="t" o:connecttype="custom" o:connectlocs="10,4028;8,4028;0,4030;0,4032;2,4032;10,4030;10,4028" o:connectangles="0,0,0,0,0,0,0"/>
                  </v:shape>
                  <v:shape id="Picture 999" o:spid="_x0000_s2023" type="#_x0000_t75" style="position:absolute;left:9313;top:402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KUwXIAAAA3gAAAA8AAABkcnMvZG93bnJldi54bWxEj09Lw0AQxe8Fv8Mygje70dISYrfFFoT+&#10;kYrVi7chO81Gs7Mhuzbpt3cOQm9vmDe/eW++HHyjztTFOrCBh3EGirgMtubKwOfHy30OKiZki01g&#10;MnChCMvFzWiOhQ09v9P5mColEI4FGnAptYXWsXTkMY5DSyy7U+g8Jhm7StsOe4H7Rj9m2Ux7rFk+&#10;OGxp7aj8Of56oZy+3HqPYTd7G6avh+13v9qvemPubofnJ1CJhnQ1/19vrMTPJ7nklTqiQS/+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RylMFyAAAAN4AAAAPAAAAAAAAAAAA&#10;AAAAAJ8CAABkcnMvZG93bnJldi54bWxQSwUGAAAAAAQABAD3AAAAlAMAAAAA&#10;">
                    <v:imagedata r:id="rId532" o:title=""/>
                  </v:shape>
                  <v:shape id="Picture 1000" o:spid="_x0000_s2024" type="#_x0000_t75" style="position:absolute;left:9320;top:4026;width:8;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6hyzEAAAA3gAAAA8AAABkcnMvZG93bnJldi54bWxET0uLwjAQvgv7H8IIe9NUXaR2G0UWxBW8&#10;+EDobWhm29JmUpqo9d9vBMHbfHzPSVe9acSNOldZVjAZRyCIc6srLhScT5tRDMJ5ZI2NZVLwIAer&#10;5ccgxUTbOx/odvSFCCHsElRQet8mUrq8JINubFviwP3ZzqAPsCuk7vAewk0jp1E0lwYrDg0ltvRT&#10;Ul4fr0ZBtLvsssd+XWebr+Jcm62ZXduLUp/Dfv0NwlPv3+KX+1eH+fEsXsDznXCDX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D6hyzEAAAA3gAAAA8AAAAAAAAAAAAAAAAA&#10;nwIAAGRycy9kb3ducmV2LnhtbFBLBQYAAAAABAAEAPcAAACQAwAAAAA=&#10;">
                    <v:imagedata r:id="rId533" o:title=""/>
                  </v:shape>
                  <v:shape id="Picture 1001" o:spid="_x0000_s2025" type="#_x0000_t75" style="position:absolute;left:9327;top:4023;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vrqLJAAAA3gAAAA8AAABkcnMvZG93bnJldi54bWxEj0FrwkAQhe8F/8MyhV6Kbmxq0dRVpKXQ&#10;4slUsMchO02i2dmwu9X033cOBW8zzJv33rdcD65TZwqx9WxgOslAEVfetlwb2H++jeegYkK22Hkm&#10;A78UYb0a3SyxsP7COzqXqVZiwrFAA01KfaF1rBpyGCe+J5bbtw8Ok6yh1jbgRcxdpx+y7Ek7bFkS&#10;GuzppaHqVP44A4vH6Wa7zcP+fla9HumY+4/y8GXM3e2weQaVaEhX8f/3u5X683whAIIjM+jV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5u+uoskAAADeAAAADwAAAAAAAAAA&#10;AAAAAACfAgAAZHJzL2Rvd25yZXYueG1sUEsFBgAAAAAEAAQA9wAAAJUDAAAAAA==&#10;">
                    <v:imagedata r:id="rId472" o:title=""/>
                  </v:shape>
                </v:group>
                <v:group id="Group 1002" o:spid="_x0000_s2026" style="position:absolute;left:9339;top:4022;width:9;height:3" coordorigin="9339,402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KN8MQAAADeAAAADwAAAGRycy9kb3ducmV2LnhtbERPTYvCMBC9C/sfwgh7&#10;07QriluNIuIuexBBXRBvQzO2xWZSmtjWf28Ewds83ufMl50pRUO1KywriIcRCOLU6oIzBf/Hn8EU&#10;hPPIGkvLpOBODpaLj94cE21b3lNz8JkIIewSVJB7XyVSujQng25oK+LAXWxt0AdYZ1LX2IZwU8qv&#10;KJpIgwWHhhwrWueUXg83o+C3xXY1ijfN9npZ38/H8e60jUmpz363moHw1Pm3+OX+02H+dPQd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yKN8MQAAADeAAAA&#10;DwAAAAAAAAAAAAAAAACqAgAAZHJzL2Rvd25yZXYueG1sUEsFBgAAAAAEAAQA+gAAAJsDAAAAAA==&#10;">
                  <v:shape id="Freeform 1003" o:spid="_x0000_s2027" style="position:absolute;left:9339;top:402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eYHsUA&#10;AADeAAAADwAAAGRycy9kb3ducmV2LnhtbERP20rDQBB9F/yHZYS+iN0YaYmx2yKiUChWbPsBY3ZM&#10;gtnZsDtto1/fFQp9m8O5zmwxuE4dKMTWs4H7cQaKuPK25drAbvt2V4CKgmyx80wGfinCYn59NcPS&#10;+iN/0mEjtUohHEs00Ij0pdaxashhHPueOHHfPjiUBEOtbcBjCnedzrNsqh22nBoa7Omloepns3cG&#10;Xndf+d+HUFi+ryfSrwq83capMaOb4fkJlNAgF/HZvbRpfvHwmMP/O+kGP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V5gexQAAAN4AAAAPAAAAAAAAAAAAAAAAAJgCAABkcnMv&#10;ZG93bnJldi54bWxQSwUGAAAAAAQABAD1AAAAigMAAAAA&#10;" path="m9,l7,,,1,,3r2,l9,2,9,e" filled="f" stroked="f">
                    <v:path arrowok="t" o:connecttype="custom" o:connectlocs="9,4022;7,4022;0,4023;0,4025;2,4025;9,4024;9,4022" o:connectangles="0,0,0,0,0,0,0"/>
                  </v:shape>
                </v:group>
                <v:group id="Group 1004" o:spid="_x0000_s2028" style="position:absolute;left:9346;top:4022;width:9;height:3" coordorigin="9346,402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y2HMQAAADeAAAADwAAAGRycy9kb3ducmV2LnhtbERPTWvCQBC9F/wPywje&#10;6iaGFo2uIlLFgxSqgngbsmMSzM6G7DaJ/74rCL3N433OYtWbSrTUuNKygngcgSDOrC45V3A+bd+n&#10;IJxH1lhZJgUPcrBaDt4WmGrb8Q+1R5+LEMIuRQWF93UqpcsKMujGtiYO3M02Bn2ATS51g10IN5Wc&#10;RNGnNFhyaCiwpk1B2f34axTsOuzWSfzVHu63zeN6+vi+HGJSajTs13MQnnr/L3659zrMnyaz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Ly2HMQAAADeAAAA&#10;DwAAAAAAAAAAAAAAAACqAgAAZHJzL2Rvd25yZXYueG1sUEsFBgAAAAAEAAQA+gAAAJsDAAAAAA==&#10;">
                  <v:shape id="Freeform 1005" o:spid="_x0000_s2029" style="position:absolute;left:9346;top:402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l8cUA&#10;AADeAAAADwAAAGRycy9kb3ducmV2LnhtbERPbUsCQRD+HvQflgn6ErqXlZynq0QYCGKR+gPG2+nu&#10;6Hb22B316te7QdC3eXheZ7boXatOFGLj2cD9MANFXHrbcGVgv3sd5KCiIFtsPZOBb4qwmF9fzbCw&#10;/swfdNpKpVIIxwIN1CJdoXUsa3IYh74jTtynDw4lwVBpG/Ccwl2rR1k21g4bTg01dvRSU/m1PToD&#10;y/1h9PMuFFabtyfp1jne7eLYmNub/nkKSqiXf/Gfe2XT/Pxh8gi/76Qb9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8qXxxQAAAN4AAAAPAAAAAAAAAAAAAAAAAJgCAABkcnMv&#10;ZG93bnJldi54bWxQSwUGAAAAAAQABAD1AAAAigMAAAAA&#10;" path="m9,l7,,,,,2r2,l9,1,9,e" filled="f" stroked="f">
                    <v:path arrowok="t" o:connecttype="custom" o:connectlocs="9,4022;7,4022;0,4022;0,4024;2,4024;9,4023;9,4022" o:connectangles="0,0,0,0,0,0,0"/>
                  </v:shape>
                </v:group>
                <v:group id="Group 1006" o:spid="_x0000_s2030" style="position:absolute;left:9353;top:4021;width:10;height:3" coordorigin="9353,4021"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mL88QAAADeAAAADwAAAGRycy9kb3ducmV2LnhtbERPS4vCMBC+L/gfwgje&#10;1rSKi1uNIqKyB1nwAYu3oRnbYjMpTWzrv98Igrf5+J4zX3amFA3VrrCsIB5GIIhTqwvOFJxP288p&#10;COeRNZaWScGDHCwXvY85Jtq2fKDm6DMRQtglqCD3vkqkdGlOBt3QVsSBu9raoA+wzqSusQ3hppSj&#10;KPqSBgsODTlWtM4pvR3vRsGuxXY1jjfN/nZdPy6nye/fPialBv1uNQPhqfNv8cv9o8P86fh7As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BmL88QAAADeAAAA&#10;DwAAAAAAAAAAAAAAAACqAgAAZHJzL2Rvd25yZXYueG1sUEsFBgAAAAAEAAQA+gAAAJsDAAAAAA==&#10;">
                  <v:shape id="Freeform 1007" o:spid="_x0000_s2031" style="position:absolute;left:9353;top:4021;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hn8MMA&#10;AADeAAAADwAAAGRycy9kb3ducmV2LnhtbERP3WrCMBS+H+wdwhnsbiadQ2pnlDEYDBXEugc4NMe2&#10;rDkpSabx7RdB8O58fL9nsUp2ECfyoXesoZgoEMSNMz23Gn4OXy8liBCRDQ6OScOFAqyWjw8LrIw7&#10;855OdWxFDuFQoYYuxrGSMjQdWQwTNxJn7ui8xZihb6XxeM7hdpCvSs2kxZ5zQ4cjfXbU/NZ/VsOu&#10;tkW9OaZ1sduiUmm6mZdvXuvnp/TxDiJSinfxzf1t8vxyOp/B9Z18g1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hn8MMAAADeAAAADwAAAAAAAAAAAAAAAACYAgAAZHJzL2Rv&#10;d25yZXYueG1sUEsFBgAAAAAEAAQA9QAAAIgDAAAAAA==&#10;" path="m10,l9,,,1,,2r2,l10,1,10,e" filled="f" stroked="f">
                    <v:path arrowok="t" o:connecttype="custom" o:connectlocs="10,4021;9,4021;0,4022;0,4023;2,4023;10,4022;10,4021" o:connectangles="0,0,0,0,0,0,0"/>
                  </v:shape>
                </v:group>
                <v:group id="Group 1008" o:spid="_x0000_s2032" style="position:absolute;left:9362;top:4021;width:12;height:2" coordorigin="9362,4021"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4ewH8UAAADeAAAADwAAAGRycy9kb3ducmV2LnhtbERPS2vCQBC+F/wPywi9&#10;6SZKq0ZXEamlBxF8gHgbsmMSzM6G7JrEf98tCL3Nx/ecxaozpWiodoVlBfEwAkGcWl1wpuB82g6m&#10;IJxH1lhaJgVPcrBa9t4WmGjb8oGao89ECGGXoILc+yqR0qU5GXRDWxEH7mZrgz7AOpO6xjaEm1KO&#10;ouhTGiw4NORY0San9H58GAXfLbbrcfzV7O63zfN6+thfdjEp9d7v1nMQnjr/L365f3SYPx3PJ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uHsB/FAAAA3gAA&#10;AA8AAAAAAAAAAAAAAAAAqgIAAGRycy9kb3ducmV2LnhtbFBLBQYAAAAABAAEAPoAAACcAwAAAAA=&#10;">
                  <v:shape id="Freeform 1009" o:spid="_x0000_s2033" style="position:absolute;left:9362;top:4021;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1uRMcA&#10;AADeAAAADwAAAGRycy9kb3ducmV2LnhtbESPQWvDMAyF74P9B6PBLqN1ukFIs7plFDbK6KHN9gNE&#10;rCahsRxsN83+/XQo9Cbxnt77tNpMrlcjhdh5NrCYZ6CIa287bgz8/nzOClAxIVvsPZOBP4qwWT8+&#10;rLC0/spHGqvUKAnhWKKBNqWh1DrWLTmMcz8Qi3bywWGSNTTaBrxKuOv1a5bl2mHH0tDiQNuW6nN1&#10;cQYqm0+Hfdx96dGe3Pc5719CtjDm+Wn6eAeVaEp38+16ZwW/eFsKr7wjM+j1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dbkTHAAAA3gAAAA8AAAAAAAAAAAAAAAAAmAIAAGRy&#10;cy9kb3ducmV2LnhtbFBLBQYAAAAABAAEAPUAAACMAwAAAAA=&#10;" path="m,l11,r,1l,1,,e" filled="f" stroked="f">
                    <v:path arrowok="t" o:connecttype="custom" o:connectlocs="0,4021;11,4021;11,4022;0,4022;0,4021" o:connectangles="0,0,0,0,0"/>
                  </v:shape>
                </v:group>
                <v:group id="Group 1010" o:spid="_x0000_s2034" style="position:absolute;left:9372;top:4020;width:12;height:3" coordorigin="9372,4020" coordsize="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VSB9sQAAADeAAAADwAAAGRycy9kb3ducmV2LnhtbERPS4vCMBC+C/sfwgje&#10;NO2KotUoIrrsQQQfsOxtaMa22ExKE9v6783Cgrf5+J6zXHemFA3VrrCsIB5FIIhTqwvOFFwv++EM&#10;hPPIGkvLpOBJDtarj94SE21bPlFz9pkIIewSVJB7XyVSujQng25kK+LA3Wxt0AdYZ1LX2IZwU8rP&#10;KJpKgwWHhhwr2uaU3s8Po+CrxXYzjnfN4X7bPn8vk+PPISalBv1uswDhqfNv8b/7W4f5s/F8Dn/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VSB9sQAAADeAAAA&#10;DwAAAAAAAAAAAAAAAACqAgAAZHJzL2Rvd25yZXYueG1sUEsFBgAAAAAEAAQA+gAAAJsDAAAAAA==&#10;">
                  <v:shape id="Freeform 1011" o:spid="_x0000_s2035" style="position:absolute;left:9372;top:4020;width:12;height:3;visibility:visible;mso-wrap-style:square;v-text-anchor:top" coordsize="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Ggt8cA&#10;AADeAAAADwAAAGRycy9kb3ducmV2LnhtbESPQWvCQBCF70L/wzKFXqRurCIhdZVSkPagh2jpeZqd&#10;ZoPZ2ZDdmvTfOwfB2wzz5r33rbejb9WF+tgENjCfZaCIq2Abrg18nXbPOaiYkC22gcnAP0XYbh4m&#10;ayxsGLikyzHVSkw4FmjApdQVWsfKkcc4Cx2x3H5D7zHJ2tfa9jiIuW/1S5attMeGJcFhR++OqvPx&#10;zxs4lPm+yXm+2n37ZUnT4ePHnRfGPD2Ob6+gEo3pLr59f1qpny8zARAcmUFv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hoLfHAAAA3gAAAA8AAAAAAAAAAAAAAAAAmAIAAGRy&#10;cy9kb3ducmV2LnhtbFBLBQYAAAAABAAEAPUAAACMAwAAAAA=&#10;" path="m12,l10,,,1,,2r1,l12,2,12,e" filled="f" stroked="f">
                    <v:path arrowok="t" o:connecttype="custom" o:connectlocs="12,4020;10,4020;0,4021;0,4022;1,4022;12,4022;12,4020" o:connectangles="0,0,0,0,0,0,0"/>
                  </v:shape>
                </v:group>
                <v:group id="Group 1012" o:spid="_x0000_s2036" style="position:absolute;left:9382;top:4020;width:34;height:2" coordorigin="9382,4020"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4LVEsUAAADeAAAADwAAAGRycy9kb3ducmV2LnhtbERPS2vCQBC+F/wPyxS8&#10;1U20FUldRUKVHqRgIpTehuyYBLOzIbvN4993C4Xe5uN7znY/mkb01LnasoJ4EYEgLqyuuVRwzY9P&#10;GxDOI2tsLJOCiRzsd7OHLSbaDnyhPvOlCCHsElRQed8mUrqiIoNuYVviwN1sZ9AH2JVSdziEcNPI&#10;ZRStpcGaQ0OFLaUVFffs2yg4DTgcVvFbf77f0ukrf/n4PMek1PxxPLyC8DT6f/Gf+12H+ZvnKI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OC1RLFAAAA3gAA&#10;AA8AAAAAAAAAAAAAAAAAqgIAAGRycy9kb3ducmV2LnhtbFBLBQYAAAAABAAEAPoAAACcAwAAAAA=&#10;">
                  <v:shape id="Freeform 1013" o:spid="_x0000_s2037" style="position:absolute;left:9382;top:4020;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dFuMIA&#10;AADeAAAADwAAAGRycy9kb3ducmV2LnhtbERP22rCQBB9L/Qflin0re4aikh0FS0EKgjFywcM2TEJ&#10;ZmdDdmrSv3eFgm9zONdZrkffqhv1sQlsYToxoIjL4BquLJxPxcccVBRkh21gsvBHEdar15cl5i4M&#10;fKDbUSqVQjjmaKEW6XKtY1mTxzgJHXHiLqH3KAn2lXY9DinctzozZqY9Npwaauzoq6byevz1FnZD&#10;eS42uyKbztruZ28ust2zWPv+Nm4WoIRGeYr/3d8uzZ9/mgwe76Qb9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J0W4wgAAAN4AAAAPAAAAAAAAAAAAAAAAAJgCAABkcnMvZG93&#10;bnJldi54bWxQSwUGAAAAAAQABAD1AAAAhwMAAAAA&#10;" path="m,l34,r,2l,2,,e" filled="f" stroked="f">
                    <v:path arrowok="t" o:connecttype="custom" o:connectlocs="0,4020;34,4020;34,4022;0,4022;0,4020" o:connectangles="0,0,0,0,0"/>
                  </v:shape>
                  <v:shape id="Picture 1014" o:spid="_x0000_s2038" type="#_x0000_t75" style="position:absolute;left:9414;top:3946;width:2;height: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uNt3GAAAA3gAAAA8AAABkcnMvZG93bnJldi54bWxET81qwkAQvhd8h2UKvZS6SSrVRjfBCorg&#10;oZj2AYbsmIRmZ2N2q9Gnd4VCb/Px/c4iH0wrTtS7xrKCeByBIC6tbrhS8P21fpmBcB5ZY2uZFFzI&#10;QZ6NHhaYanvmPZ0KX4kQwi5FBbX3XSqlK2sy6Ma2Iw7cwfYGfYB9JXWP5xBuWplE0Zs02HBoqLGj&#10;VU3lT/FrFBzXx0+30dviI07i6aq8Js/vu0Spp8dhOQfhafD/4j/3Vof5s0n0Cvd3wg0yu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423cYAAADeAAAADwAAAAAAAAAAAAAA&#10;AACfAgAAZHJzL2Rvd25yZXYueG1sUEsFBgAAAAAEAAQA9wAAAJIDAAAAAA==&#10;">
                    <v:imagedata r:id="rId534" o:title=""/>
                  </v:shape>
                </v:group>
                <v:group id="Group 1015" o:spid="_x0000_s2039" style="position:absolute;left:9382;top:3946;width:34;height:2" coordorigin="9382,3946"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2isQAAADeAAAADwAAAGRycy9kb3ducmV2LnhtbERPS4vCMBC+C/sfwix4&#10;07TrA6lGEdld9iCCDxBvQzO2xWZSmmxb/70RBG/z8T1nsepMKRqqXWFZQTyMQBCnVhecKTgdfwYz&#10;EM4jaywtk4I7OVgtP3oLTLRteU/NwWcihLBLUEHufZVI6dKcDLqhrYgDd7W1QR9gnUldYxvCTSm/&#10;omgqDRYcGnKsaJNTejv8GwW/LbbrUfzdbG/Xzf1ynOzO25iU6n926zkIT51/i1/uPx3mz8bR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V2isQAAADeAAAA&#10;DwAAAAAAAAAAAAAAAACqAgAAZHJzL2Rvd25yZXYueG1sUEsFBgAAAAAEAAQA+gAAAJsDAAAAAA==&#10;">
                  <v:shape id="Freeform 1016" o:spid="_x0000_s2040" style="position:absolute;left:9382;top:3946;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7dzMIA&#10;AADeAAAADwAAAGRycy9kb3ducmV2LnhtbERP22rCQBB9L/gPywh9q7tKK5K6igoBBaFU/YAhOyah&#10;2dmQHU36992C4NscznWW68E36k5drANbmE4MKOIiuJpLC5dz/rYAFQXZYROYLPxShPVq9LLEzIWe&#10;v+l+klKlEI4ZWqhE2kzrWFTkMU5CS5y4a+g8SoJdqV2HfQr3jZ4ZM9cea04NFba0q6j4Od28hUNf&#10;XPLNIZ9N5037dTRX2R5ZrH0dD5tPUEKDPMUP996l+Yt38wH/76Qb9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zt3MwgAAAN4AAAAPAAAAAAAAAAAAAAAAAJgCAABkcnMvZG93&#10;bnJldi54bWxQSwUGAAAAAAQABAD1AAAAhwMAAAAA&#10;" path="m,l34,r,1l,1,,e" filled="f" stroked="f">
                    <v:path arrowok="t" o:connecttype="custom" o:connectlocs="0,3946;34,3946;34,3947;0,3947;0,3946" o:connectangles="0,0,0,0,0"/>
                  </v:shape>
                </v:group>
                <v:group id="Group 1017" o:spid="_x0000_s2041" style="position:absolute;left:9372;top:3946;width:12;height:2" coordorigin="9372,3946"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tNZsQAAADeAAAADwAAAGRycy9kb3ducmV2LnhtbERPS4vCMBC+C/sfwix4&#10;07TrA6lGEdld9iCCDxBvQzO2xWZSmmxb/70RBG/z8T1nsepMKRqqXWFZQTyMQBCnVhecKTgdfwYz&#10;EM4jaywtk4I7OVgtP3oLTLRteU/NwWcihLBLUEHufZVI6dKcDLqhrYgDd7W1QR9gnUldYxvCTSm/&#10;omgqDRYcGnKsaJNTejv8GwW/LbbrUfzdbG/Xzf1ynOzO25iU6n926zkIT51/i1/uPx3mz8bRF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GtNZsQAAADeAAAA&#10;DwAAAAAAAAAAAAAAAACqAgAAZHJzL2Rvd25yZXYueG1sUEsFBgAAAAAEAAQA+gAAAJsDAAAAAA==&#10;">
                  <v:shape id="Freeform 1018" o:spid="_x0000_s2042" style="position:absolute;left:9372;top:3946;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i1MMA&#10;AADeAAAADwAAAGRycy9kb3ducmV2LnhtbERP3WrCMBS+F/YO4Qx2I5oo0kk1iggTGV64bg9waI5t&#10;sTkpSVa7t18Ewbvz8f2e9XawrejJh8axhtlUgSAunWm40vDz/TFZgggR2WDrmDT8UYDt5mW0xty4&#10;G39RX8RKpBAOOWqoY+xyKUNZk8UwdR1x4i7OW4wJ+koaj7cUbls5VyqTFhtODTV2tK+pvBa/VkNh&#10;suF8CseD7M3Ffl6zduzVTOu312G3AhFpiE/xw300af5yod7h/k66QW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Ki1MMAAADeAAAADwAAAAAAAAAAAAAAAACYAgAAZHJzL2Rv&#10;d25yZXYueG1sUEsFBgAAAAAEAAQA9QAAAIgDAAAAAA==&#10;" path="m,l12,r,1l,1,,e" filled="f" stroked="f">
                    <v:path arrowok="t" o:connecttype="custom" o:connectlocs="0,3946;12,3946;12,3947;0,3947;0,3946" o:connectangles="0,0,0,0,0"/>
                  </v:shape>
                </v:group>
                <v:group id="Group 1019" o:spid="_x0000_s2043" style="position:absolute;left:9362;top:3946;width:12;height:2" coordorigin="9362,3946"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rh8j8cAAADe&#10;AAAADwAAAAAAAAAAAAAAAACqAgAAZHJzL2Rvd25yZXYueG1sUEsFBgAAAAAEAAQA+gAAAJ4DAAAA&#10;AA==&#10;">
                  <v:shape id="Freeform 1020" o:spid="_x0000_s2044" style="position:absolute;left:9362;top:3946;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GTPcMA&#10;AADeAAAADwAAAGRycy9kb3ducmV2LnhtbERP3WrCMBS+F/YO4Qx2I5ooUlw1iggTGV64bg9waI5t&#10;sTkpSVa7t18Ewbvz8f2e9XawrejJh8axhtlUgSAunWm40vDz/TFZgggR2WDrmDT8UYDt5mW0xty4&#10;G39RX8RKpBAOOWqoY+xyKUNZk8UwdR1x4i7OW4wJ+koaj7cUbls5VyqTFhtODTV2tK+pvBa/VkNh&#10;suF8CseD7M3Ffl6zduzVTOu312G3AhFpiE/xw300af5yod7h/k66QW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GTPcMAAADeAAAADwAAAAAAAAAAAAAAAACYAgAAZHJzL2Rv&#10;d25yZXYueG1sUEsFBgAAAAAEAAQA9QAAAIgDAAAAAA==&#10;" path="m,l11,r,1l,1,,e" filled="f" stroked="f">
                    <v:path arrowok="t" o:connecttype="custom" o:connectlocs="0,3946;11,3946;11,3947;0,3947;0,3946" o:connectangles="0,0,0,0,0"/>
                  </v:shape>
                  <v:shape id="Picture 1021" o:spid="_x0000_s2045" type="#_x0000_t75" style="position:absolute;left:9353;top:3946;width:10;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GMnXIAAAA3gAAAA8AAABkcnMvZG93bnJldi54bWxEj0FrwkAQhe+F/odlBG91k1pKSF1FCoWC&#10;gVIV7XHIjtlgdjZkt5r66zuHQm8zzJv33rdYjb5TFxpiG9hAPstAEdfBttwY2O/eHgpQMSFb7AKT&#10;gR+KsFre3y2wtOHKn3TZpkaJCccSDbiU+lLrWDvyGGehJ5bbKQwek6xDo+2AVzH3nX7MsmftsWVJ&#10;cNjTq6P6vP32BopwOJyP66/cVpX76IvNbVPNb8ZMJ+P6BVSiMf2L/77frdQvnnIBEByZQS9/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DBjJ1yAAAAN4AAAAPAAAAAAAAAAAA&#10;AAAAAJ8CAABkcnMvZG93bnJldi54bWxQSwUGAAAAAAQABAD3AAAAlAMAAAAA&#10;">
                    <v:imagedata r:id="rId506" o:title=""/>
                  </v:shape>
                  <v:shape id="Picture 1022" o:spid="_x0000_s2046" type="#_x0000_t75" style="position:absolute;left:9346;top:3946;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PbvHDAAAA3gAAAA8AAABkcnMvZG93bnJldi54bWxET0uLwjAQvi/4H8II3ta0SynSNYoPhOrJ&#10;VQ97HJqxLW0mpclq/fdGEPY2H99z5svBtOJGvastK4inEQjiwuqaSwWX8+5zBsJ5ZI2tZVLwIAfL&#10;xehjjpm2d/6h28mXIoSwy1BB5X2XSemKigy6qe2IA3e1vUEfYF9K3eM9hJtWfkVRKg3WHBoq7GhT&#10;UdGc/oyC825/PST5+ngxzbZMsfhtkjRXajIeVt8gPA3+X/x25zrMnyVxDK93wg1y8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89u8cMAAADeAAAADwAAAAAAAAAAAAAAAACf&#10;AgAAZHJzL2Rvd25yZXYueG1sUEsFBgAAAAAEAAQA9wAAAI8DAAAAAA==&#10;">
                    <v:imagedata r:id="rId474" o:title=""/>
                  </v:shape>
                  <v:shape id="Picture 1023" o:spid="_x0000_s2047" type="#_x0000_t75" style="position:absolute;left:9339;top:394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d8IbCAAAA3gAAAA8AAABkcnMvZG93bnJldi54bWxET02LwjAQvS/4H8II3tZUKUWqUdRFqJ5c&#10;9eBxaMa2tJmUJqv13xtB2Ns83ucsVr1pxJ06V1lWMBlHIIhzqysuFFzOu+8ZCOeRNTaWScGTHKyW&#10;g68Fpto++JfuJ1+IEMIuRQWl920qpctLMujGtiUO3M12Bn2AXSF1h48Qbho5jaJEGqw4NJTY0rak&#10;vD79GQXn3f52iLPN8WLqnyLB/FrHSabUaNiv5yA89f5f/HFnOsyfxZMpvN8JN8jl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HfCGwgAAAN4AAAAPAAAAAAAAAAAAAAAAAJ8C&#10;AABkcnMvZG93bnJldi54bWxQSwUGAAAAAAQABAD3AAAAjgMAAAAA&#10;">
                    <v:imagedata r:id="rId474" o:title=""/>
                  </v:shape>
                </v:group>
                <v:group id="Group 1024" o:spid="_x0000_s2048" style="position:absolute;left:9327;top:3948;width:14;height:5" coordorigin="9327,3948"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cV4I8QAAADeAAAADwAAAGRycy9kb3ducmV2LnhtbERPS4vCMBC+C/sfwix4&#10;07TrA6lGEVnFgyyoC4u3oRnbYjMpTWzrvzfCgrf5+J6zWHWmFA3VrrCsIB5GIIhTqwvOFPyet4MZ&#10;COeRNZaWScGDHKyWH70FJtq2fKTm5DMRQtglqCD3vkqkdGlOBt3QVsSBu9raoA+wzqSusQ3hppRf&#10;UTSVBgsODTlWtMkpvZ3uRsGuxXY9ir+bw+26eVzOk5+/Q0xK9T+79RyEp86/xf/uvQ7zZ+N4B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cV4I8QAAADeAAAA&#10;DwAAAAAAAAAAAAAAAACqAgAAZHJzL2Rvd25yZXYueG1sUEsFBgAAAAAEAAQA+gAAAJsDAAAAAA==&#10;">
                  <v:shape id="Freeform 1025" o:spid="_x0000_s2049" style="position:absolute;left:9327;top:3948;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3xkcQA&#10;AADeAAAADwAAAGRycy9kb3ducmV2LnhtbERP32vCMBB+H/g/hBv4Ipp2k6HVKCJsDAVhVd+P5mzr&#10;mktJonb/vRGEvd3H9/Pmy8404krO15YVpKMEBHFhdc2lgsP+czgB4QOyxsYyKfgjD8tF72WOmbY3&#10;/qFrHkoRQ9hnqKAKoc2k9EVFBv3ItsSRO1lnMEToSqkd3mK4aeRbknxIgzXHhgpbWldU/OYXo2CX&#10;b94H04PcNmft6m36dSwG66NS/dduNQMRqAv/4qf7W8f5k3E6hsc78Qa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d8ZHEAAAA3gAAAA8AAAAAAAAAAAAAAAAAmAIAAGRycy9k&#10;b3ducmV2LnhtbFBLBQYAAAAABAAEAPUAAACJAwAAAAA=&#10;" path="m14,l12,,,3,,5r2,l14,2,14,e" filled="f" stroked="f">
                    <v:path arrowok="t" o:connecttype="custom" o:connectlocs="14,3948;12,3948;0,3951;0,3953;2,3953;14,3950;14,3948" o:connectangles="0,0,0,0,0,0,0"/>
                  </v:shape>
                </v:group>
                <v:group id="Group 1026" o:spid="_x0000_s2050" style="position:absolute;left:9320;top:3951;width:8;height:4" coordorigin="9320,395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BFzMUAAADeAAAADwAAAGRycy9kb3ducmV2LnhtbERPS2vCQBC+F/wPywi9&#10;1U1sLZK6igQtPUihKkhvQ3bMBrOzIbvm8e+7hUJv8/E9Z7UZbC06an3lWEE6S0AQF05XXCo4n/ZP&#10;SxA+IGusHZOCkTxs1pOHFWba9fxF3TGUIoawz1CBCaHJpPSFIYt+5hriyF1dazFE2JZSt9jHcFvL&#10;eZK8SosVxwaDDeWGitvxbhW899hvn9Ndd7hd8/H7tPi8HFJS6nE6bN9ABBrCv/jP/aHj/OVLuoD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gRczFAAAA3gAA&#10;AA8AAAAAAAAAAAAAAAAAqgIAAGRycy9kb3ducmV2LnhtbFBLBQYAAAAABAAEAPoAAACcAwAAAAA=&#10;">
                  <v:shape id="Freeform 1027" o:spid="_x0000_s2051" style="position:absolute;left:9320;top:395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yRFsMA&#10;AADeAAAADwAAAGRycy9kb3ducmV2LnhtbERPS2sCMRC+F/wPYYReimaV1sdqlFIQ9Nit3ofNuFlN&#10;Jusmddd/3xQKvc3H95z1tndW3KkNtWcFk3EGgrj0uuZKwfFrN1qACBFZo/VMCh4UYLsZPK0x177j&#10;T7oXsRIphEOOCkyMTS5lKA05DGPfECfu7FuHMcG2krrFLoU7K6dZNpMOa04NBhv6MFRei2+n4FJ0&#10;5+nyZs2bnfPxgMG+7A4npZ6H/fsKRKQ+/ov/3Hud5i9eJzP4fSfd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yRFsMAAADeAAAADwAAAAAAAAAAAAAAAACYAgAAZHJzL2Rv&#10;d25yZXYueG1sUEsFBgAAAAAEAAQA9QAAAIgDAAAAAA==&#10;" path="m9,l7,,,2,,4r2,l9,2,9,e" filled="f" stroked="f">
                    <v:path arrowok="t" o:connecttype="custom" o:connectlocs="9,3951;7,3951;0,3953;0,3955;2,3955;9,3953;9,3951" o:connectangles="0,0,0,0,0,0,0"/>
                  </v:shape>
                </v:group>
                <v:group id="Group 1028" o:spid="_x0000_s2052" style="position:absolute;left:9313;top:3953;width:9;height:4" coordorigin="9313,3953" coordsize="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5+IMUAAADeAAAADwAAAGRycy9kb3ducmV2LnhtbERPTWvCQBC9F/oflil4&#10;001qbSW6ikhbPIhgFMTbkB2TYHY2ZLdJ/PeuIPQ2j/c582VvKtFS40rLCuJRBII4s7rkXMHx8DOc&#10;gnAeWWNlmRTcyMFy8foyx0TbjvfUpj4XIYRdggoK7+tESpcVZNCNbE0cuIttDPoAm1zqBrsQbir5&#10;HkWf0mDJoaHAmtYFZdf0zyj47bBbjePvdnu9rG/nw2R32sak1OCtX81AeOr9v/jp3ugwf/oRf8H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fiDFAAAA3gAA&#10;AA8AAAAAAAAAAAAAAAAAqgIAAGRycy9kb3ducmV2LnhtbFBLBQYAAAAABAAEAPoAAACcAwAAAAA=&#10;">
                  <v:shape id="Freeform 1029" o:spid="_x0000_s2053" style="position:absolute;left:9313;top:3953;width:9;height:4;visibility:visible;mso-wrap-style:square;v-text-anchor:top" coordsize="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SkAMUA&#10;AADeAAAADwAAAGRycy9kb3ducmV2LnhtbESPQWvCQBCF70L/wzKF3nSjpCKpq5SCVo9qEXqbZqdJ&#10;aHY2ZKea/nvnUPA2w3vz3jfL9RBac6E+NZEdTCcZGOIy+oYrBx+nzXgBJgmyxzYyOfijBOvVw2iJ&#10;hY9XPtDlKJXREE4FOqhFusLaVNYUME1iR6zad+wDiq59ZX2PVw0PrZ1l2dwGbFgbauzoraby5/gb&#10;HOT5dv8c07k5f86Hr+DfZbvLxbmnx+H1BYzQIHfz//XOK/4inyqvvqMz2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KQAxQAAAN4AAAAPAAAAAAAAAAAAAAAAAJgCAABkcnMv&#10;ZG93bnJldi54bWxQSwUGAAAAAAQABAD1AAAAigMAAAAA&#10;" path="m9,l7,,,2,,3r2,l9,2,9,e" filled="f" stroked="f">
                    <v:path arrowok="t" o:connecttype="custom" o:connectlocs="9,3953;7,3953;0,3955;0,3956;2,3956;9,3955;9,3953" o:connectangles="0,0,0,0,0,0,0"/>
                  </v:shape>
                  <v:shape id="Picture 1030" o:spid="_x0000_s2054" type="#_x0000_t75" style="position:absolute;left:9305;top:3955;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5YvfDAAAA3gAAAA8AAABkcnMvZG93bnJldi54bWxET0uLwjAQvgv7H8Is7E1Tl1K0a5TVRaie&#10;fB08Ds3YljaT0mS1/nsjCN7m43vObNGbRlypc5VlBeNRBII4t7riQsHpuB5OQDiPrLGxTAru5GAx&#10;/xjMMNX2xnu6HnwhQgi7FBWU3replC4vyaAb2ZY4cBfbGfQBdoXUHd5CuGnkdxQl0mDFoaHEllYl&#10;5fXh3yg4rjeXbZwtdydT/xUJ5uc6TjKlvj773x8Qnnr/Fr/cmQ7zJ/F4Cs93wg1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bli98MAAADeAAAADwAAAAAAAAAAAAAAAACf&#10;AgAAZHJzL2Rvd25yZXYueG1sUEsFBgAAAAAEAAQA9wAAAI8DAAAAAA==&#10;">
                    <v:imagedata r:id="rId474" o:title=""/>
                  </v:shape>
                  <v:shape id="Picture 1031" o:spid="_x0000_s2055" type="#_x0000_t75" style="position:absolute;left:9294;top:3956;width:13;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BpEfIAAAA3gAAAA8AAABkcnMvZG93bnJldi54bWxEj0FrwkAQhe+F/odlCl6KbrStaOoqWij0&#10;2lSQ3obsmA1mZ2N2TdJ/3zkUepth3rz3vs1u9I3qqYt1YAPzWQaKuAy25srA8et9ugIVE7LFJjAZ&#10;+KEIu+393QZzGwb+pL5IlRITjjkacCm1udaxdOQxzkJLLLdz6DwmWbtK2w4HMfeNXmTZUnusWRIc&#10;tvTmqLwUN29gv3bN+vbYD4fLS/Z9LcbTeX59MmbyMO5fQSUa07/47/vDSv3V80IABEdm0N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zwaRHyAAAAN4AAAAPAAAAAAAAAAAA&#10;AAAAAJ8CAABkcnMvZG93bnJldi54bWxQSwUGAAAAAAQABAD3AAAAlAMAAAAA&#10;">
                    <v:imagedata r:id="rId475" o:title=""/>
                  </v:shape>
                </v:group>
                <v:group id="Group 1032" o:spid="_x0000_s2056" style="position:absolute;left:9280;top:3958;width:16;height:4" coordorigin="9280,395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eJcsQAAADeAAAADwAAAGRycy9kb3ducmV2LnhtbERPS4vCMBC+C/sfwizs&#10;TdO6KlKNIrK7eBDBB4i3oRnbYjMpTbat/94Igrf5+J4zX3amFA3VrrCsIB5EIIhTqwvOFJyOv/0p&#10;COeRNZaWScGdHCwXH705Jtq2vKfm4DMRQtglqCD3vkqkdGlOBt3AVsSBu9raoA+wzqSusQ3hppTD&#10;KJpIgwWHhhwrWueU3g7/RsFfi+3qO/5ptrfr+n45jnfnbUxKfX12qxkIT51/i1/ujQ7zp6NhD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eJcsQAAADeAAAA&#10;DwAAAAAAAAAAAAAAAACqAgAAZHJzL2Rvd25yZXYueG1sUEsFBgAAAAAEAAQA+gAAAJsDAAAAAA==&#10;">
                  <v:shape id="Freeform 1033" o:spid="_x0000_s2057" style="position:absolute;left:9280;top:395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5YVcMA&#10;AADeAAAADwAAAGRycy9kb3ducmV2LnhtbERP32vCMBB+H/g/hBN8m4lFhnRGGYriq26je7w1t7Y0&#10;uZQmavWvN4PB3u7j+3nL9eCsuFAfGs8aZlMFgrj0puFKw8f77nkBIkRkg9YzabhRgPVq9LTE3Pgr&#10;H+lyipVIIRxy1FDH2OVShrImh2HqO+LE/fjeYUywr6Tp8ZrCnZWZUi/SYcOpocaONjWV7ensNLTy&#10;btW2Ud/F7Gj3n+25UMUXaz0ZD2+vICIN8V/85z6YNH8xzzL4fSfd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5YVcMAAADeAAAADwAAAAAAAAAAAAAAAACYAgAAZHJzL2Rv&#10;d25yZXYueG1sUEsFBgAAAAAEAAQA9QAAAIgDAAAAAA==&#10;" path="m16,l14,,,2,,4r2,l16,2,16,e" filled="f" stroked="f">
                    <v:path arrowok="t" o:connecttype="custom" o:connectlocs="16,3958;14,3958;0,3960;0,3962;2,3962;16,3960;16,3958" o:connectangles="0,0,0,0,0,0,0"/>
                  </v:shape>
                </v:group>
                <v:group id="Group 1034" o:spid="_x0000_s2058" style="position:absolute;left:9263;top:3960;width:19;height:3" coordorigin="9263,396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mynsQAAADeAAAADwAAAGRycy9kb3ducmV2LnhtbERPS4vCMBC+L/gfwgh7&#10;W9Pqrkg1ioguexDBB4i3oRnbYjMpTWzrvzeCsLf5+J4zW3SmFA3VrrCsIB5EIIhTqwvOFJyOm68J&#10;COeRNZaWScGDHCzmvY8ZJtq2vKfm4DMRQtglqCD3vkqkdGlOBt3AVsSBu9raoA+wzqSusQ3hppTD&#10;KBpLgwWHhhwrWuWU3g53o+C3xXY5itfN9nZdPS7Hn915G5NSn/1uOQXhqfP/4rf7T4f5k+/hC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6mynsQAAADeAAAA&#10;DwAAAAAAAAAAAAAAAACqAgAAZHJzL2Rvd25yZXYueG1sUEsFBgAAAAAEAAQA+gAAAJsDAAAAAA==&#10;">
                  <v:shape id="Freeform 1035" o:spid="_x0000_s2059" style="position:absolute;left:9263;top:396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4loMUA&#10;AADeAAAADwAAAGRycy9kb3ducmV2LnhtbERPS2vCQBC+F/wPywi91Y0SS4yuog2lHorF+DgP2TEJ&#10;ZmfT7FbTf98tFHqbj+85i1VvGnGjztWWFYxHEQjiwuqaSwXHw+tTAsJ5ZI2NZVLwTQ5Wy8HDAlNt&#10;77ynW+5LEULYpaig8r5NpXRFRQbdyLbEgbvYzqAPsCul7vAewk0jJ1H0LA3WHBoqbOmlouKafxkF&#10;b3Gebd4/xieTHXefTZbMpmfplXoc9us5CE+9/xf/ubc6zE/iSQy/74Qb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iWgxQAAAN4AAAAPAAAAAAAAAAAAAAAAAJgCAABkcnMv&#10;ZG93bnJldi54bWxQSwUGAAAAAAQABAD1AAAAigMAAAAA&#10;" path="m19,l17,,,1,,3r2,l19,2,19,e" filled="f" stroked="f">
                    <v:path arrowok="t" o:connecttype="custom" o:connectlocs="19,3960;17,3960;0,3961;0,3963;2,3963;19,3962;19,3960" o:connectangles="0,0,0,0,0,0,0"/>
                  </v:shape>
                </v:group>
                <v:group id="Group 1036" o:spid="_x0000_s2060" style="position:absolute;left:9241;top:3961;width:24;height:2" coordorigin="9241,396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wyPccQAAADeAAAA&#10;DwAAAAAAAAAAAAAAAACqAgAAZHJzL2Rvd25yZXYueG1sUEsFBgAAAAAEAAQA+gAAAJsDAAAAAA==&#10;">
                  <v:shape id="Freeform 1037" o:spid="_x0000_s2061" style="position:absolute;left:9241;top:396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T79MMA&#10;AADeAAAADwAAAGRycy9kb3ducmV2LnhtbERPS4vCMBC+C/sfwix4kTVVpLhdoyyCIHjycfE2NrNN&#10;12ZSmtjWf28Ewdt8fM9ZrHpbiZYaXzpWMBknIIhzp0suFJyOm685CB+QNVaOScGdPKyWH4MFZtp1&#10;vKf2EAoRQ9hnqMCEUGdS+tyQRT92NXHk/lxjMUTYFFI32MVwW8lpkqTSYsmxwWBNa0P59XCzCrbe&#10;XKnLb6NTT6N09v+9O9/bi1LDz/73B0SgPrzFL/dWx/nz2TSF5zvxBr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T79MMAAADeAAAADwAAAAAAAAAAAAAAAACYAgAAZHJzL2Rv&#10;d25yZXYueG1sUEsFBgAAAAAEAAQA9QAAAIgDAAAAAA==&#10;" path="m,l24,r,2l,2,,e" filled="f" stroked="f">
                    <v:path arrowok="t" o:connecttype="custom" o:connectlocs="0,3961;24,3961;24,3963;0,3963;0,3961" o:connectangles="0,0,0,0,0"/>
                  </v:shape>
                </v:group>
                <v:group id="Group 1038" o:spid="_x0000_s2062" style="position:absolute;left:9237;top:3958;width:8;height:8" coordorigin="9237,3958" coordsize="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JK0ncUAAADeAAAADwAAAGRycy9kb3ducmV2LnhtbERPTWvCQBC9F/oflhF6&#10;001srRJdRaQWDyJUBfE2ZMckmJ0N2TWJ/94VhN7m8T5ntuhMKRqqXWFZQTyIQBCnVhecKTge1v0J&#10;COeRNZaWScGdHCzm728zTLRt+Y+avc9ECGGXoILc+yqR0qU5GXQDWxEH7mJrgz7AOpO6xjaEm1IO&#10;o+hbGiw4NORY0Sqn9Lq/GQW/LbbLz/in2V4vq/v5MNqdtjEp9dHrllMQnjr/L365NzrMn3wNx/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iStJ3FAAAA3gAA&#10;AA8AAAAAAAAAAAAAAAAAqgIAAGRycy9kb3ducmV2LnhtbFBLBQYAAAAABAAEAPoAAACcAwAAAAA=&#10;">
                  <v:shape id="Freeform 1039" o:spid="_x0000_s2063" style="position:absolute;left:9237;top:3958;width:8;height:8;visibility:visible;mso-wrap-style:square;v-text-anchor:top" coordsize="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VpV8YA&#10;AADeAAAADwAAAGRycy9kb3ducmV2LnhtbESPQWvCQBCF74X+h2UK3upGLRJSV2mFQqVejPY+ZKfZ&#10;0OxsyK4x9dd3DoK3Gd6b975ZbUbfqoH62AQ2MJtmoIirYBuuDZyOH885qJiQLbaBycAfRdisHx9W&#10;WNhw4QMNZaqVhHAs0IBLqSu0jpUjj3EaOmLRfkLvMcna19r2eJFw3+p5li21x4alwWFHW0fVb3n2&#10;BgZe7lxbfuXc7WbXd3vi/fV7YczkaXx7BZVoTHfz7frTCn7+MhdeeUd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tVpV8YAAADeAAAADwAAAAAAAAAAAAAAAACYAgAAZHJz&#10;L2Rvd25yZXYueG1sUEsFBgAAAAAEAAQA9QAAAIsDAAAAAA==&#10;" path="m6,l,3,3,8,8,6,6,e" filled="f" stroked="f">
                    <v:path arrowok="t" o:connecttype="custom" o:connectlocs="6,3958;0,3961;3,3966;8,3964;6,3958" o:connectangles="0,0,0,0,0"/>
                  </v:shape>
                </v:group>
                <v:group id="Group 1040" o:spid="_x0000_s2064" style="position:absolute;left:9234;top:3961;width:5;height:5" coordorigin="9234,396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kGFdMUAAADeAAAADwAAAGRycy9kb3ducmV2LnhtbERPS2vCQBC+F/wPywi9&#10;6Sa2FY2uIqKlBxF8gHgbsmMSzM6G7JrEf98tCL3Nx/ec+bIzpWiodoVlBfEwAkGcWl1wpuB82g4m&#10;IJxH1lhaJgVPcrBc9N7mmGjb8oGao89ECGGXoILc+yqR0qU5GXRDWxEH7mZrgz7AOpO6xjaEm1KO&#10;omgsDRYcGnKsaJ1Tej8+jILvFtvVR7xpdvfb+nk9fe0vu5iUeu93qxkIT53/F7/cPzrMn3yOp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ZBhXTFAAAA3gAA&#10;AA8AAAAAAAAAAAAAAAAAqgIAAGRycy9kb3ducmV2LnhtbFBLBQYAAAAABAAEAPoAAACcAwAAAAA=&#10;">
                  <v:shape id="Freeform 1041" o:spid="_x0000_s2065" style="position:absolute;left:9234;top:396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Cg8cgA&#10;AADeAAAADwAAAGRycy9kb3ducmV2LnhtbESPQWvCQBCF74L/YZlCL2I2tRIkZhUpCO2l0CiCtyE7&#10;TdJmZ0N2q2l/fecgeJth3rz3vmI7uk5daAitZwNPSQqKuPK25drA8bCfr0CFiGyx80wGfinAdjOd&#10;FJhbf+UPupSxVmLCIUcDTYx9rnWoGnIYEt8Ty+3TDw6jrEOt7YBXMXedXqRpph22LAkN9vTSUPVd&#10;/jgDJ7t4G48Hnv1lX+H0Xi7358x2xjw+jLs1qEhjvItv369W6q+WzwIgODKD3v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wKDxyAAAAN4AAAAPAAAAAAAAAAAAAAAAAJgCAABk&#10;cnMvZG93bnJldi54bWxQSwUGAAAAAAQABAD1AAAAjQMAAAAA&#10;" path="m3,l,2,,5r6,l3,e" filled="f" stroked="f">
                    <v:path arrowok="t" o:connecttype="custom" o:connectlocs="3,3961;0,3963;0,3966;6,3966;3,3961" o:connectangles="0,0,0,0,0"/>
                  </v:shape>
                  <v:shape id="Picture 1042" o:spid="_x0000_s2066" type="#_x0000_t75" style="position:absolute;left:9234;top:396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3hGHFAAAA3gAAAA8AAABkcnMvZG93bnJldi54bWxET9tqwkAQfRf8h2WEvunGtBSJrmILWguF&#10;evuAMTtmg9nZmN2atF/fLRR8m8O5zmzR2UrcqPGlYwXjUQKCOHe65ELB8bAaTkD4gKyxckwKvsnD&#10;Yt7vzTDTruUd3fahEDGEfYYKTAh1JqXPDVn0I1cTR+7sGoshwqaQusE2httKpknyLC2WHBsM1vRq&#10;KL/sv6yC6xu+p58fG2fM9aU97rbrn1OaKvUw6JZTEIG6cBf/uzc6zp88PY7h7514g5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94RhxQAAAN4AAAAPAAAAAAAAAAAAAAAA&#10;AJ8CAABkcnMvZG93bnJldi54bWxQSwUGAAAAAAQABAD3AAAAkQMAAAAA&#10;">
                    <v:imagedata r:id="rId481" o:title=""/>
                  </v:shape>
                </v:group>
                <v:group id="Group 1043" o:spid="_x0000_s2067" style="position:absolute;left:9210;top:3958;width:7;height:8" coordorigin="9210,395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TyB2MQAAADeAAAADwAAAGRycy9kb3ducmV2LnhtbERPS4vCMBC+L/gfwgh7&#10;W9Pqrkg1ioguexDBB4i3oRnbYjMpTWzrvzeCsLf5+J4zW3SmFA3VrrCsIB5EIIhTqwvOFJyOm68J&#10;COeRNZaWScGDHCzmvY8ZJtq2vKfm4DMRQtglqCD3vkqkdGlOBt3AVsSBu9raoA+wzqSusQ3hppTD&#10;KBpLgwWHhhwrWuWU3g53o+C3xXY5itfN9nZdPS7Hn915G5NSn/1uOQXhqfP/4rf7T4f5k+/RE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TyB2MQAAADeAAAA&#10;DwAAAAAAAAAAAAAAAACqAgAAZHJzL2Rvd25yZXYueG1sUEsFBgAAAAAEAAQA+gAAAJsDAAAAAA==&#10;">
                  <v:shape id="Freeform 1044" o:spid="_x0000_s2068" style="position:absolute;left:9210;top:395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8zMgA&#10;AADeAAAADwAAAGRycy9kb3ducmV2LnhtbESPT2sCMRDF70K/Q5iCF6lZ/yDL1iilILYHFbVCj8Nm&#10;urt0M1mTqOu3N4LgbYb33m/eTOetqcWZnK8sKxj0ExDEudUVFwp+9ou3FIQPyBpry6TgSh7ms5fO&#10;FDNtL7yl8y4UIkLYZ6igDKHJpPR5SQZ93zbEUfuzzmCIqyukdniJcFPLYZJMpMGK44USG/osKf/f&#10;nUykuKX9XR96i3xzqlfb1B+/D72jUt3X9uMdRKA2PM2P9JeO9dPxaAT3d+IMcnY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7+bzMyAAAAN4AAAAPAAAAAAAAAAAAAAAAAJgCAABk&#10;cnMvZG93bnJldi54bWxQSwUGAAAAAAQABAD1AAAAjQMAAAAA&#10;" path="m5,l,4,2,8,7,6,5,e" filled="f" stroked="f">
                    <v:path arrowok="t" o:connecttype="custom" o:connectlocs="5,3958;0,3962;2,3966;7,3964;5,3958" o:connectangles="0,0,0,0,0"/>
                  </v:shape>
                </v:group>
                <v:group id="Group 1045" o:spid="_x0000_s2069" style="position:absolute;left:9207;top:3962;width:5;height:5" coordorigin="9207,3962"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Zm8N8QAAADeAAAADwAAAGRycy9kb3ducmV2LnhtbERPS4vCMBC+C/sfwgje&#10;NO36QKpRRHTZgyz4gGVvQzO2xWZSmtjWf2+EBW/z8T1nue5MKRqqXWFZQTyKQBCnVhecKbic98M5&#10;COeRNZaWScGDHKxXH70lJtq2fKTm5DMRQtglqCD3vkqkdGlOBt3IVsSBu9raoA+wzqSusQ3hppSf&#10;UTSTBgsODTlWtM0pvZ3uRsFXi+1mHO+aw+26ffydpz+/h5iUGvS7zQKEp86/xf/ubx3mzyfj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Zm8N8QAAADeAAAA&#10;DwAAAAAAAAAAAAAAAACqAgAAZHJzL2Rvd25yZXYueG1sUEsFBgAAAAAEAAQA+gAAAJsDAAAAAA==&#10;">
                  <v:shape id="Freeform 1046" o:spid="_x0000_s2070" style="position:absolute;left:9207;top:3962;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cDacYA&#10;AADeAAAADwAAAGRycy9kb3ducmV2LnhtbERPTWvCQBC9F/wPyxS8FN3UapDoJkhBaC+FRhF6G7LT&#10;JDY7G7Jrkvrr3ULB2zze52yz0TSip87VlhU8zyMQxIXVNZcKjof9bA3CeWSNjWVS8EsOsnTysMVE&#10;24E/qc99KUIIuwQVVN63iZSuqMigm9uWOHDftjPoA+xKqTscQrhp5CKKYmmw5tBQYUuvFRU/+cUo&#10;OOnF+3g88NM1PrvTR77cf8W6UWr6OO42IDyN/i7+d7/pMH+9fFnB3zvhBp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rcDacYAAADeAAAADwAAAAAAAAAAAAAAAACYAgAAZHJz&#10;L2Rvd25yZXYueG1sUEsFBgAAAAAEAAQA9QAAAIsDAAAAAA==&#10;" path="m3,l,1,,4r5,l3,e" filled="f" stroked="f">
                    <v:path arrowok="t" o:connecttype="custom" o:connectlocs="3,3962;0,3963;0,3966;5,3966;3,3962" o:connectangles="0,0,0,0,0"/>
                  </v:shape>
                </v:group>
                <v:group id="Group 1047" o:spid="_x0000_s2071" style="position:absolute;left:9207;top:3966;width:5;height:18" coordorigin="9207,3966" coordsize="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geH28QAAADeAAAADwAAAGRycy9kb3ducmV2LnhtbERPS4vCMBC+C/sfwgje&#10;NO36QKpRRHTZgwg+YNnb0IxtsZmUJrb135uFBW/z8T1nue5MKRqqXWFZQTyKQBCnVhecKbhe9sM5&#10;COeRNZaWScGTHKxXH70lJtq2fKLm7DMRQtglqCD3vkqkdGlOBt3IVsSBu9naoA+wzqSusQ3hppSf&#10;UTSTBgsODTlWtM0pvZ8fRsFXi+1mHO+aw/22ff5epsefQ0xKDfrdZgHCU+ff4n/3tw7z55Px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geH28QAAADeAAAA&#10;DwAAAAAAAAAAAAAAAACqAgAAZHJzL2Rvd25yZXYueG1sUEsFBgAAAAAEAAQA+gAAAJsDAAAAAA==&#10;">
                  <v:shape id="Freeform 1048" o:spid="_x0000_s2072" style="position:absolute;left:9207;top:3966;width:5;height:18;visibility:visible;mso-wrap-style:square;v-text-anchor:top" coordsize="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n2O8QA&#10;AADeAAAADwAAAGRycy9kb3ducmV2LnhtbERPTYvCMBC9C/sfwix408Rd2Uo1yuoqiLd1PehtaMa2&#10;2ExKE7X6642w4G0e73Mms9ZW4kKNLx1rGPQVCOLMmZJzDbu/VW8Ewgdkg5Vj0nAjD7PpW2eCqXFX&#10;/qXLNuQihrBPUUMRQp1K6bOCLPq+q4kjd3SNxRBhk0vT4DWG20p+KPUlLZYcGwqsaVFQdtqerQa1&#10;3KBK6sPPvBok3pSr/fyerbXuvrffYxCB2vAS/7vXJs4fDT8TeL4Tb5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59jvEAAAA3gAAAA8AAAAAAAAAAAAAAAAAmAIAAGRycy9k&#10;b3ducmV2LnhtbFBLBQYAAAAABAAEAPUAAACJAwAAAAA=&#10;" path="m,l5,r,18l,18,,e" filled="f" stroked="f">
                    <v:path arrowok="t" o:connecttype="custom" o:connectlocs="0,3966;5,3966;5,3984;0,3984;0,3966" o:connectangles="0,0,0,0,0"/>
                  </v:shape>
                  <v:shape id="Picture 1049" o:spid="_x0000_s2073" type="#_x0000_t75" style="position:absolute;left:9182;top:3956;width:7;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QJLbHAAAA3gAAAA8AAABkcnMvZG93bnJldi54bWxEj0FrwkAQhe9C/8MyBW+6aZSiqatIi9iD&#10;FEwLvQ7ZaRLMzobsmsR/3zkI3mZ4b977ZrMbXaN66kLt2cDLPAFFXHhbc2ng5/swW4EKEdli45kM&#10;3CjAbvs02WBm/cBn6vNYKgnhkKGBKsY20zoUFTkMc98Si/bnO4dR1q7UtsNBwl2j0yR51Q5rloYK&#10;W3qvqLjkV2fg+tXTKb21i+N+nR4/1r/5EC+1MdPncf8GKtIYH+b79acV/NVyIbzyjsygt/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dQJLbHAAAA3gAAAA8AAAAAAAAAAAAA&#10;AAAAnwIAAGRycy9kb3ducmV2LnhtbFBLBQYAAAAABAAEAPcAAACTAwAAAAA=&#10;">
                    <v:imagedata r:id="rId483" o:title=""/>
                  </v:shape>
                </v:group>
                <v:group id="Group 1050" o:spid="_x0000_s2074" style="position:absolute;left:9178;top:3958;width:5;height:5" coordorigin="9178,395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5gTqcUAAADeAAAADwAAAGRycy9kb3ducmV2LnhtbERPS2vCQBC+F/wPywi9&#10;6SbaikZXEamlBxF8gHgbsmMSzM6G7JrEf98tCL3Nx/ecxaozpWiodoVlBfEwAkGcWl1wpuB82g6m&#10;IJxH1lhaJgVPcrBa9t4WmGjb8oGao89ECGGXoILc+yqR0qU5GXRDWxEH7mZrgz7AOpO6xjaEm1KO&#10;omgiDRYcGnKsaJNTej8+jILvFtv1OP5qdvfb5nk9fe4vu5iUeu936zkIT53/F7/cPzrMn36MZ/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YE6nFAAAA3gAA&#10;AA8AAAAAAAAAAAAAAAAAqgIAAGRycy9kb3ducmV2LnhtbFBLBQYAAAAABAAEAPoAAACcAwAAAAA=&#10;">
                  <v:shape id="Freeform 1051" o:spid="_x0000_s2075" style="position:absolute;left:9178;top:395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TjMcA&#10;AADeAAAADwAAAGRycy9kb3ducmV2LnhtbESPQWvCQBCF74L/YRnBi9RNJQRJXUUEQS+FRhF6G7LT&#10;JG12NmS3GvvrOwfB2wzz5r33rTaDa9WV+tB4NvA6T0ARl942XBk4n/YvS1AhIltsPZOBOwXYrMej&#10;FebW3/iDrkWslJhwyNFAHWOXax3KmhyGue+I5fble4dR1r7StsebmLtWL5Ik0w4bloQaO9rVVP4U&#10;v87AxS6Ow/nEs7/sO1zei3T/mdnWmOlk2L6BijTEp/jxfbBSf5mmAiA4MoNe/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G04zHAAAA3gAAAA8AAAAAAAAAAAAAAAAAmAIAAGRy&#10;cy9kb3ducmV2LnhtbFBLBQYAAAAABAAEAPUAAACMAwAAAAA=&#10;" path="m4,l,2,,6r6,l4,e" filled="f" stroked="f">
                    <v:path arrowok="t" o:connecttype="custom" o:connectlocs="4,3958;0,3960;0,3964;6,3964;4,3958" o:connectangles="0,0,0,0,0"/>
                  </v:shape>
                </v:group>
                <v:group id="Group 1052" o:spid="_x0000_s2076" style="position:absolute;left:9178;top:3964;width:5;height:19" coordorigin="9178,3964"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hs0sUAAADeAAAADwAAAGRycy9kb3ducmV2LnhtbERPS2vCQBC+F/wPywi9&#10;1U2sLZK6EQkqHqRQLZTehuyYhGRnQ3bN4993C4Xe5uN7zmY7mkb01LnKsoJ4EYEgzq2uuFDweT08&#10;rUE4j6yxsUwKJnKwTWcPG0y0HfiD+osvRAhhl6CC0vs2kdLlJRl0C9sSB+5mO4M+wK6QusMhhJtG&#10;LqPoVRqsODSU2FJWUl5f7kbBccBh9xzv+3N9y6bv68v71zkmpR7n4+4NhKfR/4v/3Ccd5q9Xqxh+&#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XobNLFAAAA3gAA&#10;AA8AAAAAAAAAAAAAAAAAqgIAAGRycy9kb3ducmV2LnhtbFBLBQYAAAAABAAEAPoAAACcAwAAAAA=&#10;">
                  <v:shape id="Freeform 1053" o:spid="_x0000_s2077" style="position:absolute;left:9178;top:3964;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s7a8YA&#10;AADeAAAADwAAAGRycy9kb3ducmV2LnhtbERP32vCMBB+H+x/CDfwZczEIl3pjDKGDvFhMjf2fGvO&#10;ptpcSpNp/e/NYLC3+/h+3mwxuFacqA+NZw2TsQJBXHnTcK3h82P1UIAIEdlg65k0XCjAYn57M8PS&#10;+DO/02kXa5FCOJSowcbYlVKGypLDMPYdceL2vncYE+xraXo8p3DXykypXDpsODVY7OjFUnXc/TgN&#10;G3Ww2+zt3ufH4XX/mBfLw/eX0np0Nzw/gYg0xH/xn3tt0vxiOs3g9510g5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Os7a8YAAADeAAAADwAAAAAAAAAAAAAAAACYAgAAZHJz&#10;L2Rvd25yZXYueG1sUEsFBgAAAAAEAAQA9QAAAIsDAAAAAA==&#10;" path="m,l6,r,19l,19,,e" filled="f" stroked="f">
                    <v:path arrowok="t" o:connecttype="custom" o:connectlocs="0,3964;6,3964;6,3983;0,3983;0,3964" o:connectangles="0,0,0,0,0"/>
                  </v:shape>
                </v:group>
                <v:group id="Group 1054" o:spid="_x0000_s2078" style="position:absolute;left:9265;top:3958;width:7;height:8" coordorigin="9265,395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ZXPsQAAADeAAAADwAAAGRycy9kb3ducmV2LnhtbERPS4vCMBC+C/sfwgje&#10;NO36QKpRRHTZgyz4gGVvQzO2xWZSmtjWf2+EBW/z8T1nue5MKRqqXWFZQTyKQBCnVhecKbic98M5&#10;COeRNZaWScGDHKxXH70lJtq2fKTm5DMRQtglqCD3vkqkdGlOBt3IVsSBu9raoA+wzqSusQ3hppSf&#10;UTSTBgsODTlWtM0pvZ3uRsFXi+1mHO+aw+26ffydpz+/h5iUGvS7zQKEp86/xf/ubx3mzyeTM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nZXPsQAAADeAAAA&#10;DwAAAAAAAAAAAAAAAACqAgAAZHJzL2Rvd25yZXYueG1sUEsFBgAAAAAEAAQA+gAAAJsDAAAAAA==&#10;">
                  <v:shape id="Freeform 1055" o:spid="_x0000_s2079" style="position:absolute;left:9265;top:395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ZXxccA&#10;AADeAAAADwAAAGRycy9kb3ducmV2LnhtbESPQWvCQBCF74L/YZmCF6mbliAhukoRpPWgRa3gcchO&#10;k9DsbNxdNf57tyB4m+G9982b6bwzjbiQ87VlBW+jBARxYXXNpYKf/fI1A+EDssbGMim4kYf5rN+b&#10;Yq7tlbd02YVSRAj7HBVUIbS5lL6oyKAf2ZY4ar/WGQxxdaXUDq8Rbhr5niRjabDmeKHClhYVFX+7&#10;s4kU92mPm8NwWXyfm/U286fVYXhSavDSfUxABOrC0/xIf+lYP0vTFP7fiTPI2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wWV8XHAAAA3gAAAA8AAAAAAAAAAAAAAAAAmAIAAGRy&#10;cy9kb3ducmV2LnhtbFBLBQYAAAAABAAEAPUAAACMAwAAAAA=&#10;" path="m6,l,4,3,8,8,6,6,e" filled="f" stroked="f">
                    <v:path arrowok="t" o:connecttype="custom" o:connectlocs="6,3958;0,3962;3,3966;8,3964;6,3958" o:connectangles="0,0,0,0,0"/>
                  </v:shape>
                </v:group>
                <v:group id="Group 1056" o:spid="_x0000_s2080" style="position:absolute;left:9263;top:3962;width:5;height:5" coordorigin="9263,3962"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Nq0cQAAADeAAAA&#10;DwAAAAAAAAAAAAAAAACqAgAAZHJzL2Rvd25yZXYueG1sUEsFBgAAAAAEAAQA+gAAAJsDAAAAAA==&#10;">
                  <v:shape id="Freeform 1057" o:spid="_x0000_s2081" style="position:absolute;left:9263;top:3962;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PuY8QA&#10;AADeAAAADwAAAGRycy9kb3ducmV2LnhtbERPTYvCMBC9C/sfwix4kTVdKUW6RlkWBL0I1iJ4G5qx&#10;rdtMShO1+uuNIHibx/uc2aI3jbhQ52rLCr7HEQjiwuqaSwX5bvk1BeE8ssbGMim4kYPF/GMww1Tb&#10;K2/pkvlShBB2KSqovG9TKV1RkUE3ti1x4I62M+gD7EqpO7yGcNPISRQl0mDNoaHClv4qKv6zs1Gw&#10;15N1n+94dE9Obr/J4uUh0Y1Sw8/+9weEp96/xS/3Sof50zhO4PlOuEH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j7mPEAAAA3gAAAA8AAAAAAAAAAAAAAAAAmAIAAGRycy9k&#10;b3ducmV2LnhtbFBLBQYAAAAABAAEAPUAAACJAwAAAAA=&#10;" path="m2,l,1,,4r5,l2,e" filled="f" stroked="f">
                    <v:path arrowok="t" o:connecttype="custom" o:connectlocs="2,3962;0,3963;0,3966;5,3966;2,3962" o:connectangles="0,0,0,0,0"/>
                  </v:shape>
                  <v:shape id="Picture 1058" o:spid="_x0000_s2082" type="#_x0000_t75" style="position:absolute;left:9263;top:396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UyvPFAAAA3gAAAA8AAABkcnMvZG93bnJldi54bWxET9tqwkAQfS/0H5YR+lY3BrGSukpbaFUo&#10;eKkfMGbHbGh2NmZXE/36bkHwbQ7nOpNZZytxpsaXjhUM+gkI4tzpkgsFu5/P5zEIH5A1Vo5JwYU8&#10;zKaPDxPMtGt5Q+dtKEQMYZ+hAhNCnUnpc0MWfd/VxJE7uMZiiLAppG6wjeG2kmmSjKTFkmODwZo+&#10;DOW/25NVcJzjMl19L5wxx/d2t1l/XfdpqtRTr3t7BRGoC3fxzb3Qcf54OHyB/3fiDXL6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VMrzxQAAAN4AAAAPAAAAAAAAAAAAAAAA&#10;AJ8CAABkcnMvZG93bnJldi54bWxQSwUGAAAAAAQABAD3AAAAkQMAAAAA&#10;">
                    <v:imagedata r:id="rId481" o:title=""/>
                  </v:shape>
                  <v:shape id="Picture 1059" o:spid="_x0000_s2083" type="#_x0000_t75" style="position:absolute;left:9294;top:3956;width:6;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WV8vHAAAA3gAAAA8AAABkcnMvZG93bnJldi54bWxEj0FrwkAQhe9C/8MyBW+6aZSiqatIi9iD&#10;FEwLvQ7ZaRLMzobsmsR/7xwK3mZ4b977ZrMbXaN66kLt2cDLPAFFXHhbc2ng5/swW4EKEdli45kM&#10;3CjAbvs02WBm/cBn6vNYKgnhkKGBKsY20zoUFTkMc98Si/bnO4dR1q7UtsNBwl2j0yR51Q5rloYK&#10;W3qvqLjkV2fg+tXTKb21i+N+nR4/1r/5EC+1MdPncf8GKtIYH+b/608r+KvlUnjlHZlBb+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9WV8vHAAAA3gAAAA8AAAAAAAAAAAAA&#10;AAAAnwIAAGRycy9kb3ducmV2LnhtbFBLBQYAAAAABAAEAPcAAACTAwAAAAA=&#10;">
                    <v:imagedata r:id="rId483" o:title=""/>
                  </v:shape>
                </v:group>
                <v:group id="Group 1060" o:spid="_x0000_s2084" style="position:absolute;left:9290;top:3958;width:5;height:5" coordorigin="9290,395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55g1MUAAADeAAAADwAAAGRycy9kb3ducmV2LnhtbERPS2vCQBC+F/wPywje&#10;dBNrRaOriLSlBxF8gHgbsmMSzM6G7JrEf98tCL3Nx/ec5bozpWiodoVlBfEoAkGcWl1wpuB8+hrO&#10;QDiPrLG0TAqe5GC96r0tMdG25QM1R5+JEMIuQQW591UipUtzMuhGtiIO3M3WBn2AdSZ1jW0IN6Uc&#10;R9FUGiw4NORY0Tan9H58GAXfLbab9/iz2d1v2+f19LG/7GJSatDvNgsQnjr/L365f3SYP5tM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ueYNTFAAAA3gAA&#10;AA8AAAAAAAAAAAAAAAAAqgIAAGRycy9kb3ducmV2LnhtbFBLBQYAAAAABAAEAPoAAACcAwAAAAA=&#10;">
                  <v:shape id="Freeform 1061" o:spid="_x0000_s2085" style="position:absolute;left:9290;top:395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9FUcgA&#10;AADeAAAADwAAAGRycy9kb3ducmV2LnhtbESPQWvCQBCF74L/YZlCL2I2FQ0Ss4oUhPZSaBTB25Cd&#10;JmmzsyG71bS/vnMoeJth3rz3vmI3uk5daQitZwNPSQqKuPK25drA6XiYr0GFiGyx80wGfijAbjud&#10;FJhbf+N3upaxVmLCIUcDTYx9rnWoGnIYEt8Ty+3DDw6jrEOt7YA3MXedXqRpph22LAkN9vTcUPVV&#10;fjsDZ7t4HU9Hnv1mn+H8Vi4Pl8x2xjw+jPsNqEhjvIv/v1+s1F8vVwIgODKD3v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0VRyAAAAN4AAAAPAAAAAAAAAAAAAAAAAJgCAABk&#10;cnMvZG93bnJldi54bWxQSwUGAAAAAAQABAD1AAAAjQMAAAAA&#10;" path="m4,l,2,,6r6,l4,e" filled="f" stroked="f">
                    <v:path arrowok="t" o:connecttype="custom" o:connectlocs="4,3958;0,3960;0,3964;6,3964;4,3958" o:connectangles="0,0,0,0,0"/>
                  </v:shape>
                  <v:shape id="Picture 1062" o:spid="_x0000_s2086" type="#_x0000_t75" style="position:absolute;left:9290;top:3964;width:5;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oYcHFAAAA3gAAAA8AAABkcnMvZG93bnJldi54bWxET9tqwkAQfRf8h2WEvunG0BaJrmILWguF&#10;evuAMTtmg9nZmN2atF/fLRR8m8O5zmzR2UrcqPGlYwXjUQKCOHe65ELB8bAaTkD4gKyxckwKvsnD&#10;Yt7vzTDTruUd3fahEDGEfYYKTAh1JqXPDVn0I1cTR+7sGoshwqaQusE2httKpknyLC2WHBsM1vRq&#10;KL/sv6yC6xu+p58fG2fM9aU97rbrn1OaKvUw6JZTEIG6cBf/uzc6zp88Po3h7514g5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KGHBxQAAAN4AAAAPAAAAAAAAAAAAAAAA&#10;AJ8CAABkcnMvZG93bnJldi54bWxQSwUGAAAAAAQABAD3AAAAkQMAAAAA&#10;">
                    <v:imagedata r:id="rId481" o:title=""/>
                  </v:shape>
                  <v:shape id="Picture 1063" o:spid="_x0000_s2087" type="#_x0000_t75" style="position:absolute;left:9079;top:3953;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Z7NbEAAAA3gAAAA8AAABkcnMvZG93bnJldi54bWxET01rwkAQvRf6H5YpeCl1o9Wi0VVUKPRq&#10;Koi3ITtmg9nZmF2T+O+7gtDbPN7nLNe9rURLjS8dKxgNExDEudMlFwoOv98fMxA+IGusHJOCO3lY&#10;r15flphq1/Ge2iwUIoawT1GBCaFOpfS5IYt+6GriyJ1dYzFE2BRSN9jFcFvJcZJ8SYslxwaDNe0M&#10;5ZfsZhVs5qaa397bbnuZJqdr1h/Po+unUoO3frMAEagP/+Kn+0fH+bPJdAyPd+INc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RZ7NbEAAAA3gAAAA8AAAAAAAAAAAAAAAAA&#10;nwIAAGRycy9kb3ducmV2LnhtbFBLBQYAAAAABAAEAPcAAACQAwAAAAA=&#10;">
                    <v:imagedata r:id="rId475" o:title=""/>
                  </v:shape>
                  <v:shape id="Picture 1064" o:spid="_x0000_s2088" type="#_x0000_t75" style="position:absolute;left:9079;top:3953;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VSU3EAAAA3gAAAA8AAABkcnMvZG93bnJldi54bWxET01rwkAQvRf6H5YpeCl1o9ai0VVUKHht&#10;Koi3ITtmg9nZmF2T9N+7gtDbPN7nLNe9rURLjS8dKxgNExDEudMlFwoOv98fMxA+IGusHJOCP/Kw&#10;Xr2+LDHVruMfarNQiBjCPkUFJoQ6ldLnhiz6oauJI3d2jcUQYVNI3WAXw20lx0nyJS2WHBsM1rQz&#10;lF+ym1WwmZtqfntvu+1lmpyuWX88j64TpQZv/WYBIlAf/sVP917H+bPP6QQe78Qb5Oo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sVSU3EAAAA3gAAAA8AAAAAAAAAAAAAAAAA&#10;nwIAAGRycy9kb3ducmV2LnhtbFBLBQYAAAAABAAEAPcAAACQAwAAAAA=&#10;">
                    <v:imagedata r:id="rId475" o:title=""/>
                  </v:shape>
                  <v:shape id="Picture 1065" o:spid="_x0000_s2089" type="#_x0000_t75" style="position:absolute;left:9079;top:3953;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80TnEAAAA3gAAAA8AAABkcnMvZG93bnJldi54bWxET0trwkAQvhf6H5YpeCl146todBUVCl6b&#10;CuJtyI7ZYHY2Ztck/feuUOhtPr7nrDa9rURLjS8dKxgNExDEudMlFwqOP18fcxA+IGusHJOCX/Kw&#10;Wb++rDDVruNvarNQiBjCPkUFJoQ6ldLnhiz6oauJI3dxjcUQYVNI3WAXw20lx0nyKS2WHBsM1rQ3&#10;lF+zu1WwXZhqcX9vu911lpxvWX+6jG4TpQZv/XYJIlAf/sV/7oOO8+fT2RSe78Qb5P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T80TnEAAAA3gAAAA8AAAAAAAAAAAAAAAAA&#10;nwIAAGRycy9kb3ducmV2LnhtbFBLBQYAAAAABAAEAPcAAACQAwAAAAA=&#10;">
                    <v:imagedata r:id="rId475" o:title=""/>
                  </v:shape>
                  <v:shape id="Picture 1066" o:spid="_x0000_s2090" type="#_x0000_t75" style="position:absolute;left:9079;top:3953;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LesXFAAAA3gAAAA8AAABkcnMvZG93bnJldi54bWxET0trwkAQvgv9D8sUvEjd+Eix0VVEKVg8&#10;NRXa45Adk2h2Nuyumv77riD0Nh/fcxarzjTiSs7XlhWMhgkI4sLqmksFh6/3lxkIH5A1NpZJwS95&#10;WC2fegvMtL3xJ13zUIoYwj5DBVUIbSalLyoy6Ie2JY7c0TqDIUJXSu3wFsNNI8dJ8ioN1hwbKmxp&#10;U1Fxzi9Gwdt0tN7vJ+4wSIvtiU4T+5F//yjVf+7WcxCBuvAvfrh3Os6fTdMU7u/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i3rFxQAAAN4AAAAPAAAAAAAAAAAAAAAA&#10;AJ8CAABkcnMvZG93bnJldi54bWxQSwUGAAAAAAQABAD3AAAAkQMAAAAA&#10;">
                    <v:imagedata r:id="rId472" o:title=""/>
                  </v:shape>
                  <v:shape id="Picture 1067" o:spid="_x0000_s2091" type="#_x0000_t75" style="position:absolute;left:9079;top:3953;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Z5LLFAAAA3gAAAA8AAABkcnMvZG93bnJldi54bWxET0trAjEQvgv+hzCCF6lZn+jWKKIULJ66&#10;Fepx2Ex3VzeTJYm6/feNUOhtPr7nrDatqcWdnK8sKxgNExDEudUVFwpOn28vCxA+IGusLZOCH/Kw&#10;WXc7K0y1ffAH3bNQiBjCPkUFZQhNKqXPSzLoh7Yhjty3dQZDhK6Q2uEjhptajpNkLg1WHBtKbGhX&#10;Un7NbkbBcjraHo8TdxrM8v2FLhP7nn2dler32u0riEBt+Bf/uQ86zl9MZ3N4vhNvk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WeSyxQAAAN4AAAAPAAAAAAAAAAAAAAAA&#10;AJ8CAABkcnMvZG93bnJldi54bWxQSwUGAAAAAAQABAD3AAAAkQMAAAAA&#10;">
                    <v:imagedata r:id="rId472" o:title=""/>
                  </v:shape>
                  <v:shape id="Picture 1068" o:spid="_x0000_s2092" type="#_x0000_t75" style="position:absolute;left:9079;top:3953;width:12;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VQSnFAAAA3gAAAA8AAABkcnMvZG93bnJldi54bWxET0trAjEQvgv9D2EKvYhmrc9ujSKK0OLJ&#10;VdDjsJnurt1MliTq9t83hYK3+fieM1+2phY3cr6yrGDQT0AQ51ZXXCg4Hra9GQgfkDXWlknBD3lY&#10;Lp46c0y1vfOeblkoRAxhn6KCMoQmldLnJRn0fdsQR+7LOoMhQldI7fAew00tX5NkIg1WHBtKbGhd&#10;Uv6dXY2Ct9FgtdsN3bE7zjcXugztZ3Y6K/Xy3K7eQQRqw0P87/7Qcf5sNJ7C3zvxBrn4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FUEpxQAAAN4AAAAPAAAAAAAAAAAAAAAA&#10;AJ8CAABkcnMvZG93bnJldi54bWxQSwUGAAAAAAQABAD3AAAAkQMAAAAA&#10;">
                    <v:imagedata r:id="rId472" o:title=""/>
                  </v:shape>
                  <v:shape id="Picture 1069" o:spid="_x0000_s2093" type="#_x0000_t75" style="position:absolute;left:9079;top:3953;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K1VvIAAAA3gAAAA8AAABkcnMvZG93bnJldi54bWxEj09rwzAMxe+DfQejQS9jdfqXLq1bysag&#10;o6elhe0oYjVJF8vB9trs21eHwW4S7+m9n1ab3rXqQiE2ng2Mhhko4tLbhisDx8Pb0wJUTMgWW89k&#10;4JcibNb3dyvMrb/yB12KVCkJ4ZijgTqlLtc6ljU5jEPfEYt28sFhkjVU2ga8Srhr9TjL5tphw9JQ&#10;Y0cvNZXfxY8z8Dwdbff7STg+zsrXM50n/r34/DJm8NBvl6AS9enf/He9s4K/mM6EV96RGfT6B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jitVbyAAAAN4AAAAPAAAAAAAAAAAA&#10;AAAAAJ8CAABkcnMvZG93bnJldi54bWxQSwUGAAAAAAQABAD3AAAAlAMAAAAA&#10;">
                    <v:imagedata r:id="rId472" o:title=""/>
                  </v:shape>
                  <v:shape id="Picture 1070" o:spid="_x0000_s2094" type="#_x0000_t75" style="position:absolute;left:9079;top:3953;width:7;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GcMDFAAAA3gAAAA8AAABkcnMvZG93bnJldi54bWxET0trAjEQvgv+hzCCF6lZX0W3RhGlYPHU&#10;raDHYTPdXd1MliTq9t83QqG3+fies1y3phZ3cr6yrGA0TEAQ51ZXXCg4fr2/zEH4gKyxtkwKfsjD&#10;etXtLDHV9sGfdM9CIWII+xQVlCE0qZQ+L8mgH9qGOHLf1hkMEbpCaoePGG5qOU6SV2mw4thQYkPb&#10;kvJrdjMKFtPR5nCYuONglu8udJnYj+x0VqrfazdvIAK14V/8597rOH8+nS3g+U68Qa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xnDAxQAAAN4AAAAPAAAAAAAAAAAAAAAA&#10;AJ8CAABkcnMvZG93bnJldi54bWxQSwUGAAAAAAQABAD3AAAAkQMAAAAA&#10;">
                    <v:imagedata r:id="rId472" o:title=""/>
                  </v:shape>
                </v:group>
                <v:group id="Group 1071" o:spid="_x0000_s2095" style="position:absolute;left:9079;top:3953;width:5;height:4" coordorigin="9079,3953" coordsize="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ERlSnIAAAA&#10;3gAAAA8AAAAAAAAAAAAAAAAAqgIAAGRycy9kb3ducmV2LnhtbFBLBQYAAAAABAAEAPoAAACfAwAA&#10;AAA=&#10;">
                  <v:shape id="Freeform 1072" o:spid="_x0000_s2096" style="position:absolute;left:9079;top:3953;width:5;height: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pgqcMA&#10;AADeAAAADwAAAGRycy9kb3ducmV2LnhtbERPS4vCMBC+L/gfwgh7WxMfiFajiCB4W7e7F29jM7bV&#10;ZlKaaKu/3iws7G0+vucs152txJ0aXzrWMBwoEMSZMyXnGn6+dx8zED4gG6wck4YHeVivem9LTIxr&#10;+YvuachFDGGfoIYihDqR0mcFWfQDVxNH7uwaiyHCJpemwTaG20qOlJpKiyXHhgJr2haUXdOb1ZBf&#10;zpuTTe1TjY+Pz3bOh0p1rdbv/W6zABGoC//iP/fexPmzyXQIv+/EG+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pgqcMAAADeAAAADwAAAAAAAAAAAAAAAACYAgAAZHJzL2Rv&#10;d25yZXYueG1sUEsFBgAAAAAEAAQA9QAAAIgDAAAAAA==&#10;" path="m5,l3,r,3l,3r5,l5,e" filled="f" stroked="f">
                    <v:path arrowok="t" o:connecttype="custom" o:connectlocs="5,3953;3,3953;3,3956;0,3956;0,3956;5,3956;5,3953" o:connectangles="0,0,0,0,0,0,0"/>
                  </v:shape>
                </v:group>
                <v:group id="Group 1073" o:spid="_x0000_s2097" style="position:absolute;left:9079;top:3953;width:4;height:3" coordorigin="9079,3953"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uxcQAAADeAAAADwAAAGRycy9kb3ducmV2LnhtbERPS4vCMBC+L/gfwgje&#10;1rS6K1KNIuKKB1nwAeJtaMa22ExKk23rv98Igrf5+J4zX3amFA3VrrCsIB5GIIhTqwvOFJxPP59T&#10;EM4jaywtk4IHOVgueh9zTLRt+UDN0WcihLBLUEHufZVI6dKcDLqhrYgDd7O1QR9gnUldYxvCTSlH&#10;UTSRBgsODTlWtM4pvR//jIJti+1qHG+a/f22flxP37+XfUxKDfrdagbCU+ff4pd7p8P86ddkB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o+uxcQAAADeAAAA&#10;DwAAAAAAAAAAAAAAAACqAgAAZHJzL2Rvd25yZXYueG1sUEsFBgAAAAAEAAQA+gAAAJsDAAAAAA==&#10;">
                  <v:shape id="Freeform 1074" o:spid="_x0000_s2098" style="position:absolute;left:9079;top:3953;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5xEsQA&#10;AADeAAAADwAAAGRycy9kb3ducmV2LnhtbERPS0vDQBC+C/6HZQQv0m6sksaYbSmC0qtVsN6G7ORB&#10;d2bT7NrGf+8Kgrf5+J5TrSd26kRj6L0YuJ1noEhqb3tpDby/Pc8KUCGiWHReyMA3BVivLi8qLK0/&#10;yyuddrFVKURCiQa6GIdS61B3xBjmfiBJXONHxpjg2Go74jmFs9OLLMs1Yy+pocOBnjqqD7svNvBy&#10;6JfI7sEtis8tNx9xf+SbvTHXV9PmEVSkKf6L/9xbm+YX9/kd/L6Tbt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ucRLEAAAA3gAAAA8AAAAAAAAAAAAAAAAAmAIAAGRycy9k&#10;b3ducmV2LnhtbFBLBQYAAAAABAAEAPUAAACJAwAAAAA=&#10;" path="m3,l1,r,2l,2,,3r3,l3,e" filled="f" stroked="f">
                    <v:path arrowok="t" o:connecttype="custom" o:connectlocs="3,3953;1,3953;1,3955;0,3955;0,3956;3,3956;3,3953" o:connectangles="0,0,0,0,0,0,0"/>
                  </v:shape>
                </v:group>
                <v:group id="Group 1075" o:spid="_x0000_s2099" style="position:absolute;left:9079;top:3953;width:2;height:2" coordorigin="9079,3953"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iqTKsQAAADeAAAADwAAAGRycy9kb3ducmV2LnhtbERPS4vCMBC+C/6HMMLe&#10;NK26ItUoIuuyB1nwAeJtaMa22ExKk23rv98Igrf5+J6zXHemFA3VrrCsIB5FIIhTqwvOFJxPu+Ec&#10;hPPIGkvLpOBBDtarfm+JibYtH6g5+kyEEHYJKsi9rxIpXZqTQTeyFXHgbrY26AOsM6lrbEO4KeU4&#10;imbSYMGhIceKtjml9+OfUfDdYruZxF/N/n7bPq6nz9/LPialPgbdZgHCU+ff4pf7R4f58+lsC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iqTKsQAAADeAAAA&#10;DwAAAAAAAAAAAAAAAACqAgAAZHJzL2Rvd25yZXYueG1sUEsFBgAAAAAEAAQA+gAAAJsDAAAAAA==&#10;">
                  <v:shape id="Freeform 1076" o:spid="_x0000_s2100" style="position:absolute;left:9079;top:3953;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IqcgA&#10;AADeAAAADwAAAGRycy9kb3ducmV2LnhtbESPQWsCMRCF74X+hzAFbzXbomK3RilFQRGKtXrwNt2M&#10;u4vJZE2irv/eCIXeZnhv3vdmNGmtEWfyoXas4KWbgSAunK65VLD5mT0PQYSIrNE4JgVXCjAZPz6M&#10;MNfuwt90XsdSpBAOOSqoYmxyKUNRkcXQdQ1x0vbOW4xp9aXUHi8p3Br5mmUDabHmRKiwoc+KisP6&#10;ZBPka2/MmzXba7Y6+t/NdHFoljulOk/txzuISG38N/9dz3WqP+wN+nB/J80gx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L4ipyAAAAN4AAAAPAAAAAAAAAAAAAAAAAJgCAABk&#10;cnMvZG93bnJldi54bWxQSwUGAAAAAAQABAD1AAAAjQMAAAAA&#10;" path="m,l1,r,2l,2,,e" filled="f" stroked="f">
                    <v:path arrowok="t" o:connecttype="custom" o:connectlocs="0,3953;1,3953;1,3955;0,3955;0,3953" o:connectangles="0,0,0,0,0"/>
                  </v:shape>
                  <v:shape id="Picture 1077" o:spid="_x0000_s2101" type="#_x0000_t75" style="position:absolute;left:9079;top:3966;width:23;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6Xx3FAAAA3gAAAA8AAABkcnMvZG93bnJldi54bWxET0trwkAQvgv9D8sUepG6USSGNBspaqHg&#10;paa29DhkJw+anQ3ZrcZ/7xYEb/PxPSdbj6YTJxpca1nBfBaBIC6tbrlWcPx8e05AOI+ssbNMCi7k&#10;YJ0/TDJMtT3zgU6Fr0UIYZeigsb7PpXSlQ0ZdDPbEweusoNBH+BQSz3gOYSbTi6iKJYGWw4NDfa0&#10;aaj8Lf6Mgi99/Ej2xfflZ7dZermqqCq3U6WeHsfXFxCeRn8X39zvOsxPlnEM/++EG2R+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ul8dxQAAAN4AAAAPAAAAAAAAAAAAAAAA&#10;AJ8CAABkcnMvZG93bnJldi54bWxQSwUGAAAAAAQABAD3AAAAkQMAAAAA&#10;">
                    <v:imagedata r:id="rId484" o:title=""/>
                  </v:shape>
                </v:group>
                <v:group id="Group 1078" o:spid="_x0000_s2102" style="position:absolute;left:9100;top:3953;width:2;height:15" coordorigin="9100,3953"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vgNXcUAAADeAAAADwAAAGRycy9kb3ducmV2LnhtbERPS2vCQBC+F/wPywi9&#10;6Sa2VYmuIqKlBxF8gHgbsmMSzM6G7JrEf98tCL3Nx/ec+bIzpWiodoVlBfEwAkGcWl1wpuB82g6m&#10;IJxH1lhaJgVPcrBc9N7mmGjb8oGao89ECGGXoILc+yqR0qU5GXRDWxEH7mZrgz7AOpO6xjaEm1KO&#10;omgsDRYcGnKsaJ1Tej8+jILvFtvVR7xpdvfb+nk9fe0vu5iUeu93qxkIT53/F7/cPzrMn36OJ/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74DV3FAAAA3gAA&#10;AA8AAAAAAAAAAAAAAAAAqgIAAGRycy9kb3ducmV2LnhtbFBLBQYAAAAABAAEAPoAAACcAwAAAAA=&#10;">
                  <v:shape id="Freeform 1079" o:spid="_x0000_s2103" style="position:absolute;left:9100;top:3953;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fOv8cA&#10;AADeAAAADwAAAGRycy9kb3ducmV2LnhtbESPQWvDMAyF74P9B6PCbqvTEUKb1S1dITDYYaztpTcR&#10;a0naWDaxm2b/fjoMdtND73t6Wm8n16uRhth5NrCYZ6CIa287bgycjtXzElRMyBZ7z2TghyJsN48P&#10;ayytv/MXjYfUKAnhWKKBNqVQah3rlhzGuQ/Esvv2g8Mkcmi0HfAu4a7XL1lWaIcdy4UWA+1bqq+H&#10;m5MaHyHUl7drcf5c7UPub1U+ripjnmbT7hVUoin9m//odyvcMi+kr7wjM+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Hzr/HAAAA3gAAAA8AAAAAAAAAAAAAAAAAmAIAAGRy&#10;cy9kb3ducmV2LnhtbFBLBQYAAAAABAAEAPUAAACMAwAAAAA=&#10;" path="m,l2,r,15l,15,,e" filled="f" stroked="f">
                    <v:path arrowok="t" o:connecttype="custom" o:connectlocs="0,3953;2,3953;2,3968;0,3968;0,3953" o:connectangles="0,0,0,0,0"/>
                  </v:shape>
                </v:group>
                <v:group id="Group 1080" o:spid="_x0000_s2104" style="position:absolute;left:9079;top:3953;width:23;height:2" coordorigin="9079,3953"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s8tMUAAADeAAAADwAAAGRycy9kb3ducmV2LnhtbERPS2vCQBC+C/6HZQRv&#10;uoltRaOriLSlBxF8gHgbsmMSzM6G7JrEf98tFLzNx/ec5bozpWiodoVlBfE4AkGcWl1wpuB8+hrN&#10;QDiPrLG0TAqe5GC96veWmGjb8oGao89ECGGXoILc+yqR0qU5GXRjWxEH7mZrgz7AOpO6xjaEm1JO&#10;omgqDRYcGnKsaJtTej8+jILvFtvNW/zZ7O637fN6+thfdjEpNRx0mwUIT51/if/dPzrMn71P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rPLTFAAAA3gAA&#10;AA8AAAAAAAAAAAAAAAAAqgIAAGRycy9kb3ducmV2LnhtbFBLBQYAAAAABAAEAPoAAACcAwAAAAA=&#10;">
                  <v:shape id="Freeform 1081" o:spid="_x0000_s2105" style="position:absolute;left:9079;top:3953;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N9MMgA&#10;AADeAAAADwAAAGRycy9kb3ducmV2LnhtbESPzW4CMQyE75V4h8iVeitZ6A+wEFBVVAn1AqW9cLMS&#10;s7tl46ySFLZvjw+VerPl8cx8i1XvW3WmmJrABkbDAhSxDa7hysDX59v9FFTKyA7bwGTglxKsloOb&#10;BZYuXPiDzvtcKTHhVKKBOueu1DrZmjymYeiI5XYM0WOWNVbaRbyIuW/1uCietceGJaHGjl5rsqf9&#10;jzew662No+13mpwe6H12WD/tjuuDMXe3/cscVKY+/4v/vjdO6k8fJwIgODKDXl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o30wyAAAAN4AAAAPAAAAAAAAAAAAAAAAAJgCAABk&#10;cnMvZG93bnJldi54bWxQSwUGAAAAAAQABAD1AAAAjQMAAAAA&#10;" path="m,l23,r,2l,2,,e" filled="f" stroked="f">
                    <v:path arrowok="t" o:connecttype="custom" o:connectlocs="0,3953;23,3953;23,3955;0,3955;0,3953" o:connectangles="0,0,0,0,0"/>
                  </v:shape>
                </v:group>
                <v:group id="Group 1082" o:spid="_x0000_s2106" style="position:absolute;left:9079;top:3953;width:2;height:15" coordorigin="9079,3953"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Smb8UAAADeAAAADwAAAGRycy9kb3ducmV2LnhtbERPTWvCQBC9F/oflil4&#10;001qbSW6ikhbPIhgFMTbkB2TYHY2ZLdJ/PeuIPQ2j/c582VvKtFS40rLCuJRBII4s7rkXMHx8DOc&#10;gnAeWWNlmRTcyMFy8foyx0TbjvfUpj4XIYRdggoK7+tESpcVZNCNbE0cuIttDPoAm1zqBrsQbir5&#10;HkWf0mDJoaHAmtYFZdf0zyj47bBbjePvdnu9rG/nw2R32sak1OCtX81AeOr9v/jp3ugwf/rxFcP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Epm/FAAAA3gAA&#10;AA8AAAAAAAAAAAAAAAAAqgIAAGRycy9kb3ducmV2LnhtbFBLBQYAAAAABAAEAPoAAACcAwAAAAA=&#10;">
                  <v:shape id="Freeform 1083" o:spid="_x0000_s2107" style="position:absolute;left:9079;top:3953;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ZviMYA&#10;AADeAAAADwAAAGRycy9kb3ducmV2LnhtbESPQWvCQBCF7wX/wzJCb3WjBKvRVawQEDxIbS/ehuyY&#10;RLOzS3aN8d+7QqG3Gd773rxZrnvTiI5aX1tWMB4lIIgLq2suFfz+5B8zED4ga2wsk4IHeVivBm9L&#10;zLS98zd1x1CKGMI+QwVVCC6T0hcVGfQj64ijdratwRDXtpS6xXsMN42cJMlUGqw5XqjQ0bai4nq8&#10;mVhj71xx+bpOT4f51qX2lqfdPFfqfdhvFiAC9eHf/EfvdORm6ecEXu/EGeTq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TZviMYAAADeAAAADwAAAAAAAAAAAAAAAACYAgAAZHJz&#10;L2Rvd25yZXYueG1sUEsFBgAAAAAEAAQA9QAAAIsDAAAAAA==&#10;" path="m,l1,r,15l,15,,e" filled="f" stroked="f">
                    <v:path arrowok="t" o:connecttype="custom" o:connectlocs="0,3953;1,3953;1,3968;0,3968;0,3953" o:connectangles="0,0,0,0,0"/>
                  </v:shape>
                  <v:shape id="Picture 1084" o:spid="_x0000_s2108" type="#_x0000_t75" style="position:absolute;left:9068;top:3983;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pTCbFAAAA3gAAAA8AAABkcnMvZG93bnJldi54bWxET01rwkAQvQv+h2WEXqRurK2R1FW0UBCF&#10;QFMv3obsNAlmZ0N2jfHfu0LB2zze5yzXvalFR62rLCuYTiIQxLnVFRcKjr/frwsQziNrrC2Tghs5&#10;WK+GgyUm2l75h7rMFyKEsEtQQel9k0jp8pIMuoltiAP3Z1uDPsC2kLrFawg3tXyLork0WHFoKLGh&#10;r5Lyc3YxCi7d/uOQn+N4Oz9sUsqadGxPqVIvo37zCcJT75/if/dOh/mL93gGj3fCDXJ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aUwmxQAAAN4AAAAPAAAAAAAAAAAAAAAA&#10;AJ8CAABkcnMvZG93bnJldi54bWxQSwUGAAAAAAQABAD3AAAAkQMAAAAA&#10;">
                    <v:imagedata r:id="rId535" o:title=""/>
                  </v:shape>
                  <v:shape id="Picture 1085" o:spid="_x0000_s2109" type="#_x0000_t75" style="position:absolute;left:9241;top:3983;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35bfIAAAA3gAAAA8AAABkcnMvZG93bnJldi54bWxEj0FvwjAMhe9I/IfISFwQpNs6hgoBoSGm&#10;Xek2cTWNaSsap0sC7fbrl0mTdrP1nt/3vNr0phE3cr62rOBuloAgLqyuuVTw/rafLkD4gKyxsUwK&#10;vsjDZj0crDDTtuMD3fJQihjCPkMFVQhtJqUvKjLoZ7YljtrZOoMhrq6U2mEXw00j75NkLg3WHAkV&#10;tvRcUXHJryZCJo37+Hw4Hk/l97bY5XX7knaPSo1H/XYJIlAf/s1/16861l+kTyn8vhNnkOs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VN+W3yAAAAN4AAAAPAAAAAAAAAAAA&#10;AAAAAJ8CAABkcnMvZG93bnJldi54bWxQSwUGAAAAAAQABAD3AAAAlAMAAAAA&#10;">
                    <v:imagedata r:id="rId508" o:title=""/>
                  </v:shape>
                  <v:shape id="Picture 1086" o:spid="_x0000_s2110" type="#_x0000_t75" style="position:absolute;left:9068;top:3985;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2113EAAAA3gAAAA8AAABkcnMvZG93bnJldi54bWxET0uLwjAQvi/sfwiz4G1N11VbqlEWWUFQ&#10;Dz4u3oZmbIvNpDSx1n9vBMHbfHzPmc47U4mWGldaVvDTj0AQZ1aXnCs4HpbfCQjnkTVWlknBnRzM&#10;Z58fU0y1vfGO2r3PRQhhl6KCwvs6ldJlBRl0fVsTB+5sG4M+wCaXusFbCDeVHETRWBosOTQUWNOi&#10;oOyyvxoFm7i9xMukvv6u9brbbv/tSccrpXpf3d8EhKfOv8Uv90qH+ckwHsHznXCDnD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z2113EAAAA3gAAAA8AAAAAAAAAAAAAAAAA&#10;nwIAAGRycy9kb3ducmV2LnhtbFBLBQYAAAAABAAEAPcAAACQAwAAAAA=&#10;">
                    <v:imagedata r:id="rId536" o:title=""/>
                  </v:shape>
                  <v:shape id="Picture 1087" o:spid="_x0000_s2111" type="#_x0000_t75" style="position:absolute;left:9241;top:3985;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jZ0LGAAAA3gAAAA8AAABkcnMvZG93bnJldi54bWxET0trwkAQvgv9D8sUetNNpaQ2zSpaqoh4&#10;qS2ItyE7eWB2Ns1uY/TXu0LB23x8z0lnvalFR62rLCt4HkUgiDOrKy4U/HwvhxMQziNrrC2TgjM5&#10;mE0fBikm2p74i7qdL0QIYZeggtL7JpHSZSUZdCPbEAcut61BH2BbSN3iKYSbWo6jKJYGKw4NJTb0&#10;UVJ23P0ZBXG+/V0tPrv9YW6Pb3yJzKLajJV6euzn7yA89f4u/nevdZg/eXmN4fZOuEF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aNnQsYAAADeAAAADwAAAAAAAAAAAAAA&#10;AACfAgAAZHJzL2Rvd25yZXYueG1sUEsFBgAAAAAEAAQA9wAAAJIDAAAAAA==&#10;">
                    <v:imagedata r:id="rId510" o:title=""/>
                  </v:shape>
                </v:group>
                <v:group id="Group 1088" o:spid="_x0000_s2112" style="position:absolute;left:9229;top:3822;width:47;height:62" coordorigin="9229,3822"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yGbgMUAAADeAAAADwAAAGRycy9kb3ducmV2LnhtbERPS2vCQBC+F/wPywi9&#10;6Sa2VYmuIqKlBxF8gHgbsmMSzM6G7JrEf98tCL3Nx/ec+bIzpWiodoVlBfEwAkGcWl1wpuB82g6m&#10;IJxH1lhaJgVPcrBc9N7mmGjb8oGao89ECGGXoILc+yqR0qU5GXRDWxEH7mZrgz7AOpO6xjaEm1KO&#10;omgsDRYcGnKsaJ1Tej8+jILvFtvVR7xpdvfb+nk9fe0vu5iUeu93qxkIT53/F7/cPzrMn35OJ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shm4DFAAAA3gAA&#10;AA8AAAAAAAAAAAAAAAAAqgIAAGRycy9kb3ducmV2LnhtbFBLBQYAAAAABAAEAPoAAACcAwAAAAA=&#10;">
                  <v:shape id="Freeform 1089" o:spid="_x0000_s2113" style="position:absolute;left:9229;top:3822;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0qN8cA&#10;AADeAAAADwAAAGRycy9kb3ducmV2LnhtbESPQWvDMAyF74P9B6PBLqN1Nsoa0rplFAZhh5V1o72K&#10;WI1DYznYXpv9++lQ6E3iPb33abkefa/OFFMX2MDztABF3ATbcWvg5/t9UoJKGdliH5gM/FGC9er+&#10;bomVDRf+ovMut0pCOFVowOU8VFqnxpHHNA0DsWjHED1mWWOrbcSLhPtevxTFq/bYsTQ4HGjjqDnt&#10;fr2Bj9pua7cpS7d3Y6yfPu1hnrIxjw/j2wJUpjHfzNfr2gp+OZsLr7wjM+jV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zNKjfHAAAA3gAAAA8AAAAAAAAAAAAAAAAAmAIAAGRy&#10;cy9kb3ducmV2LnhtbFBLBQYAAAAABAAEAPUAAACMAwAAAAA=&#10;" path="m,l23,62,47,,,e" fillcolor="black" stroked="f">
                    <v:path arrowok="t" o:connecttype="custom" o:connectlocs="0,3822;23,3884;47,3822;0,3822" o:connectangles="0,0,0,0"/>
                  </v:shape>
                </v:group>
                <v:group id="Group 1090" o:spid="_x0000_s2114" style="position:absolute;left:9229;top:3822;width:47;height:62" coordorigin="9229,3822"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KqacUAAADeAAAADwAAAGRycy9kb3ducmV2LnhtbERPS2vCQBC+F/wPywi9&#10;1U2srRpdRaQWD1LwAeJtyI5JMDsbstsk/vuuIPQ2H99z5svOlKKh2hWWFcSDCARxanXBmYLTcfM2&#10;AeE8ssbSMim4k4Plovcyx0TblvfUHHwmQgi7BBXk3leJlC7NyaAb2Io4cFdbG/QB1pnUNbYh3JRy&#10;GEWf0mDBoSHHitY5pbfDr1Hw3WK7eo+/mt3tur5fjh8/511MSr32u9UMhKfO/4uf7q0O8yej8RQ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XyqmnFAAAA3gAA&#10;AA8AAAAAAAAAAAAAAAAAqgIAAGRycy9kb3ducmV2LnhtbFBLBQYAAAAABAAEAPoAAACcAwAAAAA=&#10;">
                  <v:shape id="Freeform 1091" o:spid="_x0000_s2115" style="position:absolute;left:9229;top:3822;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BG9McA&#10;AADeAAAADwAAAGRycy9kb3ducmV2LnhtbESPQWvCQBCF74X+h2WE3urGUiRE1yChpUJPtQp6G7Jj&#10;EszOptk1if++cyj0NsO8ee9963xyrRqoD41nA4t5Aoq49LbhysDh+/05BRUissXWMxm4U4B88/iw&#10;xsz6kb9o2MdKiQmHDA3UMXaZ1qGsyWGY+45YbhffO4yy9pW2PY5i7lr9kiRL7bBhSaixo6Km8rq/&#10;OQM7X3yc35a+/LmnQzd+3o6n0R6NeZpN2xWoSFP8F/9976zUT19TARAcmUF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cwRvTHAAAA3gAAAA8AAAAAAAAAAAAAAAAAmAIAAGRy&#10;cy9kb3ducmV2LnhtbFBLBQYAAAAABAAEAPUAAACMAwAAAAA=&#10;" path="m23,62l47,,,,23,62xe" filled="f" strokeweight=".1373mm">
                    <v:path arrowok="t" o:connecttype="custom" o:connectlocs="23,3884;47,3822;0,3822;23,3884" o:connectangles="0,0,0,0"/>
                  </v:shape>
                </v:group>
                <v:group id="Group 1092" o:spid="_x0000_s2116" style="position:absolute;left:9231;top:3517;width:47;height:62" coordorigin="9231,3517"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lHWSMUAAADeAAAADwAAAGRycy9kb3ducmV2LnhtbERPS2vCQBC+F/wPywi9&#10;1U20lRBdRaSWHkTwAeJtyI5JMDsbstsk/ntXEHqbj+8582VvKtFS40rLCuJRBII4s7rkXMHpuPlI&#10;QDiPrLGyTAru5GC5GLzNMdW24z21B5+LEMIuRQWF93UqpcsKMuhGtiYO3NU2Bn2ATS51g10IN5Uc&#10;R9FUGiw5NBRY07qg7Hb4Mwp+OuxWk/i73d6u6/vl+LU7b2NS6n3Yr2YgPPX+X/xy/+owP/lMYn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5R1kjFAAAA3gAA&#10;AA8AAAAAAAAAAAAAAAAAqgIAAGRycy9kb3ducmV2LnhtbFBLBQYAAAAABAAEAPoAAACcAwAAAAA=&#10;">
                  <v:shape id="Freeform 1093" o:spid="_x0000_s2117" style="position:absolute;left:9231;top:3517;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Bt+sMA&#10;AADeAAAADwAAAGRycy9kb3ducmV2LnhtbERPTWsCMRC9F/wPYQQvpWaVUsPWKCIUFg8tVWmvw2bc&#10;LG4mS5Lq9t83BcHbPN7nLNeD68SFQmw9a5hNCxDEtTctNxqOh7cnBSImZIOdZ9LwSxHWq9HDEkvj&#10;r/xJl31qRA7hWKIGm1JfShlrSw7j1PfEmTv54DBlGBppAl5zuOvkvChepMOWc4PFnraW6vP+x2nY&#10;Veajslul7JcdQvX4br4XMWk9GQ+bVxCJhnQX39yVyfPVs5rD/zv5B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Bt+sMAAADeAAAADwAAAAAAAAAAAAAAAACYAgAAZHJzL2Rv&#10;d25yZXYueG1sUEsFBgAAAAAEAAQA9QAAAIgDAAAAAA==&#10;" path="m23,l,62r46,1l23,e" fillcolor="black" stroked="f">
                    <v:path arrowok="t" o:connecttype="custom" o:connectlocs="23,3517;0,3579;46,3580;23,3517" o:connectangles="0,0,0,0"/>
                  </v:shape>
                </v:group>
                <v:group id="Group 1094" o:spid="_x0000_s2118" style="position:absolute;left:9231;top:3517;width:47;height:62" coordorigin="9231,3517"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c/tpMQAAADeAAAADwAAAGRycy9kb3ducmV2LnhtbERPTWvCQBC9C/0PyxS8&#10;6SZVS0hdRaSKBxGqhdLbkB2TYHY2ZNck/ntXELzN433OfNmbSrTUuNKygngcgSDOrC45V/B72owS&#10;EM4ja6wsk4IbOVgu3gZzTLXt+Ifao89FCGGXooLC+zqV0mUFGXRjWxMH7mwbgz7AJpe6wS6Em0p+&#10;RNGnNFhyaCiwpnVB2eV4NQq2HXarSfzd7i/n9e3/NDv87WNSavjer75AeOr9S/x073SYn0yTC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c/tpMQAAADeAAAA&#10;DwAAAAAAAAAAAAAAAACqAgAAZHJzL2Rvd25yZXYueG1sUEsFBgAAAAAEAAQA+gAAAJsDAAAAAA==&#10;">
                  <v:shape id="Freeform 1095" o:spid="_x0000_s2119" style="position:absolute;left:9231;top:3517;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tA98MA&#10;AADeAAAADwAAAGRycy9kb3ducmV2LnhtbERPS4vCMBC+C/sfwizsTdMVkVKNIrKisCcfBb0NzdgW&#10;m0ltYlv/vVlY8DYf33Pmy95UoqXGlZYVfI8iEMSZ1SXnCk7HzTAG4TyyxsoyKXiSg+XiYzDHRNuO&#10;99QefC5CCLsEFRTe14mULivIoBvZmjhwV9sY9AE2udQNdiHcVHIcRVNpsOTQUGBN64Ky2+FhFOzs&#10;env5mdrs/ozbuvt9pOdOp0p9ffarGQhPvX+L/907HebHk3gCf++EG+Ti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tA98MAAADeAAAADwAAAAAAAAAAAAAAAACYAgAAZHJzL2Rv&#10;d25yZXYueG1sUEsFBgAAAAAEAAQA9QAAAIgDAAAAAA==&#10;" path="m23,l,62r46,1l23,xe" filled="f" strokeweight=".1373mm">
                    <v:path arrowok="t" o:connecttype="custom" o:connectlocs="23,3517;0,3579;46,3580;23,3517" o:connectangles="0,0,0,0"/>
                  </v:shape>
                  <v:shape id="Picture 1096" o:spid="_x0000_s2120" type="#_x0000_t75" style="position:absolute;left:7953;top:3902;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vLCnGAAAA3gAAAA8AAABkcnMvZG93bnJldi54bWxET0trwkAQvhf8D8sIvUjdWHyE6CoiCIoe&#10;fFTwOGbHJJidDdlVY399t1DobT6+50xmjSnFg2pXWFbQ60YgiFOrC84UfB2XHzEI55E1lpZJwYsc&#10;zKattwkm2j55T4+Dz0QIYZeggtz7KpHSpTkZdF1bEQfuamuDPsA6k7rGZwg3pfyMoqE0WHBoyLGi&#10;RU7p7XA3Coqm0xltbufFbrtdngbf64s59TdKvbeb+RiEp8b/i//cKx3mx/14AL/vhBvk9A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a8sKcYAAADeAAAADwAAAAAAAAAAAAAA&#10;AACfAgAAZHJzL2Rvd25yZXYueG1sUEsFBgAAAAAEAAQA9wAAAJIDAAAAAA==&#10;">
                    <v:imagedata r:id="rId537" o:title=""/>
                  </v:shape>
                  <v:shape id="Picture 1097" o:spid="_x0000_s2121" type="#_x0000_t75" style="position:absolute;left:7947;top:3902;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R2d3DAAAA3gAAAA8AAABkcnMvZG93bnJldi54bWxET99rwjAQfh/4P4QTfJupIqV0RhmCoPhQ&#10;7AZ7PZqz7dZcQhK17q9fBoO93cf389bb0QziRj70lhUs5hkI4sbqnlsF72/75wJEiMgaB8uk4EEB&#10;tpvJ0xpLbe98plsdW5FCOJSooIvRlVKGpiODYW4dceIu1huMCfpWao/3FG4GucyyXBrsOTV06GjX&#10;UfNVX40Cd66yy2f+ofexJi8rPlbfJ6fUbDq+voCINMZ/8Z/7oNP8YlXk8PtOukF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hHZ3cMAAADeAAAADwAAAAAAAAAAAAAAAACf&#10;AgAAZHJzL2Rvd25yZXYueG1sUEsFBgAAAAAEAAQA9wAAAI8DAAAAAA==&#10;">
                    <v:imagedata r:id="rId441" o:title=""/>
                  </v:shape>
                  <v:shape id="Picture 1098" o:spid="_x0000_s2122" type="#_x0000_t75" style="position:absolute;left:8293;top:3940;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ol3bDAAAA3gAAAA8AAABkcnMvZG93bnJldi54bWxET01rAjEQvRf6H8IUeqvZSrXL1ihVXBDq&#10;RVt6HjbTzeJmEpKo6783QsHbPN7nzBaD7cWJQuwcK3gdFSCIG6c7bhX8fNcvJYiYkDX2jknBhSIs&#10;5o8PM6y0O/OOTvvUihzCsUIFJiVfSRkbQxbjyHnizP25YDFlGFqpA55zuO3luCim0mLHucGgp5Wh&#10;5rA/WgVxVfvJFJfL321tNkH6Q/e1Xiv1/DR8foBINKS7+N+90Xl++Va+w+2dfIOcX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KiXdsMAAADeAAAADwAAAAAAAAAAAAAAAACf&#10;AgAAZHJzL2Rvd25yZXYueG1sUEsFBgAAAAAEAAQA9wAAAI8DAAAAAA==&#10;">
                    <v:imagedata r:id="rId442" o:title=""/>
                  </v:shape>
                  <v:shape id="Picture 1099" o:spid="_x0000_s2123" type="#_x0000_t75" style="position:absolute;left:8293;top:3943;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3slfHAAAA3gAAAA8AAABkcnMvZG93bnJldi54bWxEj0FrwkAQhe9C/8MyBW+6qUoI0VWsJWCh&#10;Pag99DhkxySYnY3ZrcZ/3zkUepvhvXnvm9VmcK26UR8azwZepgko4tLbhisDX6dikoEKEdli65kM&#10;PCjAZv00WmFu/Z0PdDvGSkkIhxwN1DF2udahrMlhmPqOWLSz7x1GWftK2x7vEu5aPUuSVDtsWBpq&#10;7GhXU3k5/jgDYXt4/UzPH7F4W7zTNw7ptZhfjRk/D9slqEhD/Df/Xe+t4GeLTHjlHZlBr3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73slfHAAAA3gAAAA8AAAAAAAAAAAAA&#10;AAAAnwIAAGRycy9kb3ducmV2LnhtbFBLBQYAAAAABAAEAPcAAACTAwAAAAA=&#10;">
                    <v:imagedata r:id="rId443" o:title=""/>
                  </v:shape>
                  <v:shape id="Picture 1100" o:spid="_x0000_s2124" type="#_x0000_t75" style="position:absolute;left:7953;top:4020;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z93DEAAAA3gAAAA8AAABkcnMvZG93bnJldi54bWxET0trwkAQvgv+h2WE3nRjCSGmrqIWIXqq&#10;j0OPQ3ZMQrKzIbvV9N93BaG3+fies1wPphV36l1tWcF8FoEgLqyuuVRwveynKQjnkTW2lknBLzlY&#10;r8ajJWbaPvhE97MvRQhhl6GCyvsuk9IVFRl0M9sRB+5me4M+wL6UusdHCDetfI+iRBqsOTRU2NGu&#10;oqI5/xgFl/3hdozz7dfVNJ9lgsV3Eye5Um+TYfMBwtPg/8Uvd67D/DROF/B8J9w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2z93DEAAAA3gAAAA8AAAAAAAAAAAAAAAAA&#10;nwIAAGRycy9kb3ducmV2LnhtbFBLBQYAAAAABAAEAPcAAACQAwAAAAA=&#10;">
                    <v:imagedata r:id="rId474" o:title=""/>
                  </v:shape>
                </v:group>
                <v:group id="Group 1101" o:spid="_x0000_s2125" style="position:absolute;left:7947;top:4020;width:11;height:5" coordorigin="7947,4020" coordsize="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TE5Q7IAAAA&#10;3gAAAA8AAAAAAAAAAAAAAAAAqgIAAGRycy9kb3ducmV2LnhtbFBLBQYAAAAABAAEAPoAAACfAwAA&#10;AAA=&#10;">
                  <v:shape id="Freeform 1102" o:spid="_x0000_s2126" style="position:absolute;left:7947;top:4020;width:11;height:5;visibility:visible;mso-wrap-style:square;v-text-anchor:top" coordsize="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0kFsUA&#10;AADeAAAADwAAAGRycy9kb3ducmV2LnhtbERPyWrDMBC9F/oPYgq9JZJDCakTxZQ0G82hZDn0OLWm&#10;tqk1MpbiOH8fFQK9zeOtM8t6W4uOWl851pAMFQji3JmKCw2n42owAeEDssHaMWm4kods/vgww9S4&#10;C++pO4RCxBD2KWooQ2hSKX1ekkU/dA1x5H5cazFE2BbStHiJ4baWI6XG0mLFsaHEhhYl5b+Hs9Ww&#10;wu+13I4/Fp92U7+fu51Syy+l9fNT/zYFEagP/+K7e2vi/MnLawJ/78Qb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XSQWxQAAAN4AAAAPAAAAAAAAAAAAAAAAAJgCAABkcnMv&#10;ZG93bnJldi54bWxQSwUGAAAAAAQABAD1AAAAigMAAAAA&#10;" path="m,l11,r,5l,5,,e" filled="f" stroked="f">
                    <v:path arrowok="t" o:connecttype="custom" o:connectlocs="0,4020;11,4020;11,4025;0,4025;0,4020" o:connectangles="0,0,0,0,0"/>
                  </v:shape>
                </v:group>
                <v:group id="Group 1103" o:spid="_x0000_s2127" style="position:absolute;left:7947;top:3946;width:5;height:80" coordorigin="7947,3946" coordsize="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1re4sUAAADeAAAADwAAAGRycy9kb3ducmV2LnhtbERPS2vCQBC+F/wPywi9&#10;6Sa2FY2uIqKlBxF8gHgbsmMSzM6G7JrEf98tCL3Nx/ec+bIzpWiodoVlBfEwAkGcWl1wpuB82g4m&#10;IJxH1lhaJgVPcrBc9N7mmGjb8oGao89ECGGXoILc+yqR0qU5GXRDWxEH7mZrgz7AOpO6xjaEm1KO&#10;omgsDRYcGnKsaJ1Tej8+jILvFtvVR7xpdvfb+nk9fe0vu5iUeu93qxkIT53/F7/cPzrMn3xO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ta3uLFAAAA3gAA&#10;AA8AAAAAAAAAAAAAAAAAqgIAAGRycy9kb3ducmV2LnhtbFBLBQYAAAAABAAEAPoAAACcAwAAAAA=&#10;">
                  <v:shape id="Freeform 1104" o:spid="_x0000_s2128" style="position:absolute;left:7947;top:3946;width:5;height:80;visibility:visible;mso-wrap-style:square;v-text-anchor:top" coordsize="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sQFcQA&#10;AADeAAAADwAAAGRycy9kb3ducmV2LnhtbERPTWvCQBC9F/oflin0UnTTViRGVymi0GuNhR6H7JgE&#10;s7Npdmqiv74rCN7m8T5nsRpco07UhdqzgddxAoq48Lbm0sA+345SUEGQLTaeycCZAqyWjw8LzKzv&#10;+YtOOylVDOGQoYFKpM20DkVFDsPYt8SRO/jOoUTYldp22Mdw1+i3JJlqhzXHhgpbWldUHHd/zsCl&#10;l5/15WWS62Pe/36L3WzSYm/M89PwMQclNMhdfHN/2jg/ncze4fpOvEE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bEBXEAAAA3gAAAA8AAAAAAAAAAAAAAAAAmAIAAGRycy9k&#10;b3ducmV2LnhtbFBLBQYAAAAABAAEAPUAAACJAwAAAAA=&#10;" path="m,l6,r,79l,79,,e" filled="f" stroked="f">
                    <v:path arrowok="t" o:connecttype="custom" o:connectlocs="0,3946;6,3946;6,4025;0,4025;0,3946" o:connectangles="0,0,0,0,0"/>
                  </v:shape>
                  <v:shape id="Picture 1105" o:spid="_x0000_s2129" type="#_x0000_t75" style="position:absolute;left:7947;top:3902;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zHg3GAAAA3gAAAA8AAABkcnMvZG93bnJldi54bWxET99LAkEQfg/6H5YJfIncU0TschUJhfIh&#10;1Kxeh9vp9uh29ridzsu/vg0C3+bj+znzZe9r1VEbq8AGRsMMFHERbMWlgePr5m4GKgqyxTowGfih&#10;CMvF9dUccxtOvKfuIKVKIRxzNOBEmlzrWDjyGIehIU7cZ2g9SoJtqW2LpxTuaz3Osqn2WHFqcNjQ&#10;o6Pi6/DtDbywfu/WO1lPz/Jx657f8LhqtsYMbvrVAyihXi7if/eTTfNnk/sJ/L2TbtC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3MeDcYAAADeAAAADwAAAAAAAAAAAAAA&#10;AACfAgAAZHJzL2Rvd25yZXYueG1sUEsFBgAAAAAEAAQA9wAAAJIDAAAAAA==&#10;">
                    <v:imagedata r:id="rId445" o:title=""/>
                  </v:shape>
                  <v:shape id="Picture 1106" o:spid="_x0000_s2130" type="#_x0000_t75" style="position:absolute;left:7991;top:3902;width:352;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24vTEAAAA3gAAAA8AAABkcnMvZG93bnJldi54bWxET01rAjEQvQv9D2EKvWm2Ulu7NUoVKh68&#10;aIt4nN2Mm+BmsmxSXf31Rij0No/3OZNZ52pxojZYzwqeBxkI4tJry5WCn++v/hhEiMgaa8+k4EIB&#10;ZtOH3gRz7c+8odM2ViKFcMhRgYmxyaUMpSGHYeAb4sQdfOswJthWUrd4TuGulsMse5UOLacGgw0t&#10;DJXH7a9TsN+trm45fJtnRWHsehm5sAUr9fTYfX6AiNTFf/Gfe6XT/PHL+wju76Qb5P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a24vTEAAAA3gAAAA8AAAAAAAAAAAAAAAAA&#10;nwIAAGRycy9kb3ducmV2LnhtbFBLBQYAAAAABAAEAPcAAACQAwAAAAA=&#10;">
                    <v:imagedata r:id="rId538" o:title=""/>
                  </v:shape>
                </v:group>
                <v:group id="Group 1107" o:spid="_x0000_s2131" style="position:absolute;left:8337;top:3902;width:5;height:81" coordorigin="8337,3902" coordsize="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HY4cUAAADeAAAADwAAAGRycy9kb3ducmV2LnhtbERPS2vCQBC+C/6HZQRv&#10;uoltRaOriLSlBxF8gHgbsmMSzM6G7JrEf98tFLzNx/ec5bozpWiodoVlBfE4AkGcWl1wpuB8+hrN&#10;QDiPrLG0TAqe5GC96veWmGjb8oGao89ECGGXoILc+yqR0qU5GXRjWxEH7mZrgz7AOpO6xjaEm1JO&#10;omgqDRYcGnKsaJtTej8+jILvFtvNW/zZ7O637fN6+thfdjEpNRx0mwUIT51/if/dPzrMn73P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Rh2OHFAAAA3gAA&#10;AA8AAAAAAAAAAAAAAAAAqgIAAGRycy9kb3ducmV2LnhtbFBLBQYAAAAABAAEAPoAAACcAwAAAAA=&#10;">
                  <v:shape id="Freeform 1108" o:spid="_x0000_s2132" style="position:absolute;left:8337;top:3902;width:5;height:81;visibility:visible;mso-wrap-style:square;v-text-anchor:top" coordsize="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iNMIA&#10;AADeAAAADwAAAGRycy9kb3ducmV2LnhtbERPS2sCMRC+F/ofwhR6q9mKWLs1SikIe/SF52EzbrZu&#10;JkuSXdN/bwSht/n4nrNcJ9uJkXxoHSt4nxQgiGunW24UHA+btwWIEJE1do5JwR8FWK+en5ZYanfl&#10;HY372IgcwqFEBSbGvpQy1IYshonriTN3dt5izNA3Unu85nDbyWlRzKXFlnODwZ5+DNWX/WAVXA6n&#10;bTuYKm3mv2MYKp94dzZKvb6k7y8QkVL8Fz/clc7zF7PPD7i/k2+Q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Q2I0wgAAAN4AAAAPAAAAAAAAAAAAAAAAAJgCAABkcnMvZG93&#10;bnJldi54bWxQSwUGAAAAAAQABAD1AAAAhwMAAAAA&#10;" path="m,l6,r,81l,81,,e" filled="f" stroked="f">
                    <v:path arrowok="t" o:connecttype="custom" o:connectlocs="0,3902;6,3902;6,3983;0,3983;0,3902" o:connectangles="0,0,0,0,0"/>
                  </v:shape>
                  <v:shape id="Picture 1109" o:spid="_x0000_s2133" type="#_x0000_t75" style="position:absolute;left:8283;top:3977;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NPqjIAAAA3gAAAA8AAABkcnMvZG93bnJldi54bWxEj09rwkAQxe8Fv8MyQi9FN1bxT3QVKxYK&#10;PVVFPQ7ZMQnJzobsVtNv3zkUenvDvPnNe6tN52p1pzaUng2Mhgko4szbknMDp+P7YA4qRGSLtWcy&#10;8EMBNuve0wpT6x/8RfdDzJVAOKRooIixSbUOWUEOw9A3xLK7+dZhlLHNtW3xIXBX69ckmWqHJcuH&#10;AhvaFZRVh28nlMtbMt7mx/1kv/ucnacv16oae2Oe+912CSpSF//Nf9cfVuLPJwvJK3VEg17/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cDT6oyAAAAN4AAAAPAAAAAAAAAAAA&#10;AAAAAJ8CAABkcnMvZG93bnJldi54bWxQSwUGAAAAAAQABAD3AAAAlAMAAAAA&#10;">
                    <v:imagedata r:id="rId513" o:title=""/>
                  </v:shape>
                </v:group>
                <v:group id="Group 1110" o:spid="_x0000_s2134" style="position:absolute;left:7953;top:4031;width:336;height:5" coordorigin="7953,4031" coordsize="3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5Mk8UAAADeAAAADwAAAGRycy9kb3ducmV2LnhtbERPS2vCQBC+F/wPywi9&#10;6Sa2FY2uIqKlBxF8gHgbsmMSzM6G7JrEf98tCL3Nx/ec+bIzpWiodoVlBfEwAkGcWl1wpuB82g4m&#10;IJxH1lhaJgVPcrBc9N7mmGjb8oGao89ECGGXoILc+yqR0qU5GXRDWxEH7mZrgz7AOpO6xjaEm1KO&#10;omgsDRYcGnKsaJ1Tej8+jILvFtvVR7xpdvfb+nk9fe0vu5iUeu93qxkIT53/F7/cPzrMn3xOp/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X+TJPFAAAA3gAA&#10;AA8AAAAAAAAAAAAAAAAAqgIAAGRycy9kb3ducmV2LnhtbFBLBQYAAAAABAAEAPoAAACcAwAAAAA=&#10;">
                  <v:shape id="Freeform 1111" o:spid="_x0000_s2135" style="position:absolute;left:7953;top:4031;width:336;height:5;visibility:visible;mso-wrap-style:square;v-text-anchor:top" coordsize="3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TdK8cA&#10;AADeAAAADwAAAGRycy9kb3ducmV2LnhtbESPQWsCMRCF74X+hzCF3mq2QkVWo5RCpVAQtCLsbdiM&#10;u0s3kzSJuvrrnYPQ2wzz5r33zZeD69WJYuo8G3gdFaCIa287bgzsfj5fpqBSRrbYeyYDF0qwXDw+&#10;zLG0/swbOm1zo8SEU4kG2pxDqXWqW3KYRj4Qy+3go8Msa2y0jXgWc9frcVFMtMOOJaHFQB8t1b/b&#10;ozPg4571Kqz335uDq/7CtRpf15Uxz0/D+wxUpiH/i+/fX1bqT98KARAcmUEv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U3SvHAAAA3gAAAA8AAAAAAAAAAAAAAAAAmAIAAGRy&#10;cy9kb3ducmV2LnhtbFBLBQYAAAAABAAEAPUAAACMAwAAAAA=&#10;" path="m,l336,r,5l,5,,e" filled="f" stroked="f">
                    <v:path arrowok="t" o:connecttype="custom" o:connectlocs="0,4031;336,4031;336,4036;0,4036;0,4031" o:connectangles="0,0,0,0,0"/>
                  </v:shape>
                </v:group>
                <v:group id="Group 1112" o:spid="_x0000_s2136" style="position:absolute;left:7947;top:3946;width:3;height:91" coordorigin="794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WPaj8QAAADeAAAA&#10;DwAAAAAAAAAAAAAAAACqAgAAZHJzL2Rvd25yZXYueG1sUEsFBgAAAAAEAAQA+gAAAJsDAAAAAA==&#10;">
                  <v:shape id="Freeform 1113" o:spid="_x0000_s2137" style="position:absolute;left:794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ixBcUA&#10;AADeAAAADwAAAGRycy9kb3ducmV2LnhtbERP22rCQBB9L/Qflin0ReqmYiWkboJYBBEpmuYDptlp&#10;EpqdTbOriX/vCkLf5nCus8xG04oz9a6xrOB1GoEgLq1uuFJQfG1eYhDOI2tsLZOCCznI0seHJSba&#10;Dnykc+4rEULYJaig9r5LpHRlTQbd1HbEgfuxvUEfYF9J3eMQwk0rZ1G0kAYbDg01drSuqfzNT0aB&#10;aTbD/qP7nBdYHPLvid1VPv9T6vlpXL2D8DT6f/HdvdVhfvwWzeD2TrhBp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6LEFxQAAAN4AAAAPAAAAAAAAAAAAAAAAAJgCAABkcnMv&#10;ZG93bnJldi54bWxQSwUGAAAAAAQABAD1AAAAigMAAAAA&#10;" path="m3,l,,,90r3,l3,e" filled="f" stroked="f">
                    <v:path arrowok="t" o:connecttype="custom" o:connectlocs="3,3946;0,3946;0,4036;3,4036;3,3946" o:connectangles="0,0,0,0,0"/>
                  </v:shape>
                </v:group>
                <v:group id="Group 1114" o:spid="_x0000_s2138" style="position:absolute;left:8291;top:3946;width:2;height:91" coordorigin="829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3hY8QAAADeAAAA&#10;DwAAAAAAAAAAAAAAAACqAgAAZHJzL2Rvd25yZXYueG1sUEsFBgAAAAAEAAQA+gAAAJsDAAAAAA==&#10;">
                  <v:shape id="Freeform 1115" o:spid="_x0000_s2139" style="position:absolute;left:829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CHmsMA&#10;AADeAAAADwAAAGRycy9kb3ducmV2LnhtbESP3YrCMBCF7wXfIYywd5q67EqppkVkBb3y9wGGZmyK&#10;zaQ0Wdt9e7MgeDfDOXO+M6tisI14UOdrxwrmswQEcel0zZWC62U7TUH4gKyxcUwK/shDkY9HK8y0&#10;6/lEj3OoRAxhn6ECE0KbSelLQxb9zLXEUbu5zmKIa1dJ3WEfw20jP5NkIS3WHAkGW9oYKu/nXxsh&#10;sr9v0+Nhvg+p/NkZWhxaRKU+JsN6CSLQEN7m1/VOx/rpd/IF/+/EGWT+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CHmsMAAADeAAAADwAAAAAAAAAAAAAAAACYAgAAZHJzL2Rv&#10;d25yZXYueG1sUEsFBgAAAAAEAAQA9QAAAIgDAAAAAA==&#10;" path="m2,l,,,90r2,l2,e" filled="f" stroked="f">
                    <v:path arrowok="t" o:connecttype="custom" o:connectlocs="2,3946;0,3946;0,4036;2,4036;2,3946" o:connectangles="0,0,0,0,0"/>
                  </v:shape>
                </v:group>
                <v:group id="Group 1116" o:spid="_x0000_s2140" style="position:absolute;left:7950;top:3946;width:2;height:91" coordorigin="795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ljcjMQAAADeAAAA&#10;DwAAAAAAAAAAAAAAAACqAgAAZHJzL2Rvd25yZXYueG1sUEsFBgAAAAAEAAQA+gAAAJsDAAAAAA==&#10;">
                  <v:shape id="Freeform 1117" o:spid="_x0000_s2141" style="position:absolute;left:795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68dsQA&#10;AADeAAAADwAAAGRycy9kb3ducmV2LnhtbESPwWrDMBBE74X+g9hAb7WcQI1xLYcSakhPSZN+wGJt&#10;LWNrZSzFdv++KgR622Vm582W+9UOYqbJd44VbJMUBHHjdMetgq9r/ZyD8AFZ4+CYFPyQh331+FBi&#10;od3CnzRfQitiCPsCFZgQxkJK3xiy6BM3Ekft200WQ1ynVuoJlxhuB7lL00xa7DgSDI50MNT0l5uN&#10;ELn0dX4+bT9CLt+PhrLTiKjU02Z9ewURaA3/5vv1Ucf6+Uuawd87cQZ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vHbEAAAA3gAAAA8AAAAAAAAAAAAAAAAAmAIAAGRycy9k&#10;b3ducmV2LnhtbFBLBQYAAAAABAAEAPUAAACJAwAAAAA=&#10;" path="m2,l,,,90r2,l2,e" filled="f" stroked="f">
                    <v:path arrowok="t" o:connecttype="custom" o:connectlocs="2,3946;0,3946;0,4036;2,4036;2,3946" o:connectangles="0,0,0,0,0"/>
                  </v:shape>
                </v:group>
                <v:group id="Group 1118" o:spid="_x0000_s2142" style="position:absolute;left:8289;top:3946;width:3;height:91" coordorigin="828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cbnYMQAAADeAAAADwAAAGRycy9kb3ducmV2LnhtbERPS4vCMBC+C/sfwix4&#10;07QrPqhGEdld9iCCDxBvQzO2xWZSmmxb/70RBG/z8T1nsepMKRqqXWFZQTyMQBCnVhecKTgdfwYz&#10;EM4jaywtk4I7OVgtP3oLTLRteU/NwWcihLBLUEHufZVI6dKcDLqhrYgDd7W1QR9gnUldYxvCTSm/&#10;omgiDRYcGnKsaJNTejv8GwW/LbbrUfzdbG/Xzf1yHO/O25iU6n926zkIT51/i1/uPx3mz8bRF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cbnYMQAAADeAAAA&#10;DwAAAAAAAAAAAAAAAACqAgAAZHJzL2Rvd25yZXYueG1sUEsFBgAAAAAEAAQA+gAAAJsDAAAAAA==&#10;">
                  <v:shape id="Freeform 1119" o:spid="_x0000_s2143" style="position:absolute;left:828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CG78cA&#10;AADeAAAADwAAAGRycy9kb3ducmV2LnhtbESP0WrCQBBF3wX/YRnBl1I3LW2R6CpiEUSK2DQfMGan&#10;SWh2Ns2uJv37zoPg2wz3zr1nluvBNepKXag9G3iaJaCIC29rLg3kX7vHOagQkS02nsnAHwVYr8aj&#10;JabW9/xJ1yyWSkI4pGigirFNtQ5FRQ7DzLfEon37zmGUtSu17bCXcNfo5yR50w5rloYKW9pWVPxk&#10;F2fA1bv+4709vuSYn7Lzgz+UMfs1ZjoZNgtQkYZ4N9+u91bw56+J8Mo7MoNe/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Ahu/HAAAA3gAAAA8AAAAAAAAAAAAAAAAAmAIAAGRy&#10;cy9kb3ducmV2LnhtbFBLBQYAAAAABAAEAPUAAACMAwAAAAA=&#10;" path="m2,l,,,90r2,l2,e" filled="f" stroked="f">
                    <v:path arrowok="t" o:connecttype="custom" o:connectlocs="2,3946;0,3946;0,4036;2,4036;2,3946" o:connectangles="0,0,0,0,0"/>
                  </v:shape>
                </v:group>
                <v:group id="Group 1120" o:spid="_x0000_s2144" style="position:absolute;left:7952;top:3946;width:3;height:91" coordorigin="7952,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sV1onFAAAA3gAA&#10;AA8AAAAAAAAAAAAAAAAAqgIAAGRycy9kb3ducmV2LnhtbFBLBQYAAAAABAAEAPoAAACcAwAAAAA=&#10;">
                  <v:shape id="Freeform 1121" o:spid="_x0000_s2145" style="position:absolute;left:7952;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8cNMcA&#10;AADeAAAADwAAAGRycy9kb3ducmV2LnhtbESP0WrCQBBF3wv+wzIFX0rdWKxIdBVpEUSktDEfMM2O&#10;SWh2Ns2uJv6981Do2wxz5957VpvBNepKXag9G5hOElDEhbc1lwby0+55ASpEZIuNZzJwowCb9ehh&#10;han1PX/RNYulEhMOKRqoYmxTrUNRkcMw8S2x3M6+cxhl7UptO+zF3DX6JUnm2mHNklBhS28VFT/Z&#10;xRlw9a4/vrcfsxzzz+z7yR/KmP0aM34ctktQkYb4L/773lupv3idCoDgyAx6f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uvHDTHAAAA3gAAAA8AAAAAAAAAAAAAAAAAmAIAAGRy&#10;cy9kb3ducmV2LnhtbFBLBQYAAAAABAAEAPUAAACMAwAAAAA=&#10;" path="m2,l,,,90r2,l2,e" filled="f" stroked="f">
                    <v:path arrowok="t" o:connecttype="custom" o:connectlocs="2,3946;0,3946;0,4036;2,4036;2,3946" o:connectangles="0,0,0,0,0"/>
                  </v:shape>
                </v:group>
                <v:group id="Group 1122" o:spid="_x0000_s2146" style="position:absolute;left:8287;top:3946;width:2;height:91" coordorigin="828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LpMUsQAAADeAAAA&#10;DwAAAAAAAAAAAAAAAACqAgAAZHJzL2Rvd25yZXYueG1sUEsFBgAAAAAEAAQA+gAAAJsDAAAAAA==&#10;">
                  <v:shape id="Freeform 1123" o:spid="_x0000_s2147" style="position:absolute;left:828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wsqMIA&#10;AADeAAAADwAAAGRycy9kb3ducmV2LnhtbESP3YrCMBCF7xd8hzCCd2taQSnVKCIKeuXvAwzN2BSb&#10;SWmirW+/WRC8m+GcOd+Zxaq3tXhR6yvHCtJxAoK4cLriUsHtuvvNQPiArLF2TAre5GG1HPwsMNeu&#10;4zO9LqEUMYR9jgpMCE0upS8MWfRj1xBH7e5aiyGubSl1i10Mt7WcJMlMWqw4Egw2tDFUPC5PGyGy&#10;e+yy0zE9hExu94ZmxwZRqdGwX89BBOrD1/y53utYP5umE/h/J8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7CyowgAAAN4AAAAPAAAAAAAAAAAAAAAAAJgCAABkcnMvZG93&#10;bnJldi54bWxQSwUGAAAAAAQABAD1AAAAhwMAAAAA&#10;" path="m2,l,,,90r2,l2,e" filled="f" stroked="f">
                    <v:path arrowok="t" o:connecttype="custom" o:connectlocs="2,3946;0,3946;0,4036;2,4036;2,3946" o:connectangles="0,0,0,0,0"/>
                  </v:shape>
                  <v:shape id="Picture 1124" o:spid="_x0000_s2148" type="#_x0000_t75" style="position:absolute;left:7954;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oeA/FAAAA3gAAAA8AAABkcnMvZG93bnJldi54bWxET01rwkAQvRf8D8sI3uomlZYQXUXE2FLI&#10;oSqItzE7JsHsbJrdmvTfdwuF3ubxPmexGkwj7tS52rKCeBqBIC6srrlUcDxkjwkI55E1NpZJwTc5&#10;WC1HDwtMte35g+57X4oQwi5FBZX3bSqlKyoy6Ka2JQ7c1XYGfYBdKXWHfQg3jXyKohdpsObQUGFL&#10;m4qK2/7LKDj7Mnfvn6csuexI5q/Hwmx3iVKT8bCeg/A0+H/xn/tNh/nJczyD33fCDXL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6HgPxQAAAN4AAAAPAAAAAAAAAAAAAAAA&#10;AJ8CAABkcnMvZG93bnJldi54bWxQSwUGAAAAAAQABAD3AAAAkQMAAAAA&#10;">
                    <v:imagedata r:id="rId515" o:title=""/>
                  </v:shape>
                  <v:shape id="Picture 1125" o:spid="_x0000_s2149" type="#_x0000_t75" style="position:absolute;left:828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B4HvFAAAA3gAAAA8AAABkcnMvZG93bnJldi54bWxET01rwkAQvRf8D8sI3uomxZYQXUXE2FLI&#10;oSqItzE7JsHsbJrdmvTfdwuF3ubxPmexGkwj7tS52rKCeBqBIC6srrlUcDxkjwkI55E1NpZJwTc5&#10;WC1HDwtMte35g+57X4oQwi5FBZX3bSqlKyoy6Ka2JQ7c1XYGfYBdKXWHfQg3jXyKohdpsObQUGFL&#10;m4qK2/7LKDj7Mnfvn6csuexI5q/Hwmx3iVKT8bCeg/A0+H/xn/tNh/nJczyD33fCDXL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AeB7xQAAAN4AAAAPAAAAAAAAAAAAAAAA&#10;AJ8CAABkcnMvZG93bnJldi54bWxQSwUGAAAAAAQABAD3AAAAkQMAAAAA&#10;">
                    <v:imagedata r:id="rId515" o:title=""/>
                  </v:shape>
                </v:group>
                <v:group id="Group 1126" o:spid="_x0000_s2150" style="position:absolute;left:7956;top:3946;width:3;height:91" coordorigin="7956,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4FKUcQAAADeAAAA&#10;DwAAAAAAAAAAAAAAAACqAgAAZHJzL2Rvd25yZXYueG1sUEsFBgAAAAAEAAQA+gAAAJsDAAAAAA==&#10;">
                  <v:shape id="Freeform 1127" o:spid="_x0000_s2151" style="position:absolute;left:7956;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oh28UA&#10;AADeAAAADwAAAGRycy9kb3ducmV2LnhtbERP22rCQBB9F/oPyxR8kbpRapCYjYhFKKVIm+YDxuyY&#10;BLOzaXZr0r/vFgTf5nCuk25H04or9a6xrGAxj0AQl1Y3XCkovg5PaxDOI2tsLZOCX3KwzR4mKSba&#10;DvxJ19xXIoSwS1BB7X2XSOnKmgy6ue2IA3e2vUEfYF9J3eMQwk0rl1EUS4MNh4YaO9rXVF7yH6PA&#10;NIfh/aU7PhdYfOSnmX2rfP6t1PRx3G1AeBr9XXxzv+owf71axP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CiHbxQAAAN4AAAAPAAAAAAAAAAAAAAAAAJgCAABkcnMv&#10;ZG93bnJldi54bWxQSwUGAAAAAAQABAD1AAAAigMAAAAA&#10;" path="m3,l,,,90r3,l3,e" filled="f" stroked="f">
                    <v:path arrowok="t" o:connecttype="custom" o:connectlocs="3,3946;0,3946;0,4036;3,4036;3,3946" o:connectangles="0,0,0,0,0"/>
                  </v:shape>
                </v:group>
                <v:group id="Group 1128" o:spid="_x0000_s2152" style="position:absolute;left:8282;top:3946;width:2;height:91" coordorigin="828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9xvcUAAADeAAAADwAAAGRycy9kb3ducmV2LnhtbERPS2vCQBC+F/wPywi9&#10;1U0stpK6EQkqHqRQLZTehuyYhGRnQ3bN4993C4Xe5uN7zmY7mkb01LnKsoJ4EYEgzq2uuFDweT08&#10;rUE4j6yxsUwKJnKwTWcPG0y0HfiD+osvRAhhl6CC0vs2kdLlJRl0C9sSB+5mO4M+wK6QusMhhJtG&#10;LqPoRRqsODSU2FJWUl5f7kbBccBh9xzv+3N9y6bv6+r96xyTUo/zcfcGwtPo/8V/7pMO89er+BV+&#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fcb3FAAAA3gAA&#10;AA8AAAAAAAAAAAAAAAAAqgIAAGRycy9kb3ducmV2LnhtbFBLBQYAAAAABAAEAPoAAACcAwAAAAA=&#10;">
                  <v:shape id="Freeform 1129" o:spid="_x0000_s2153" style="position:absolute;left:828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QbQsMA&#10;AADeAAAADwAAAGRycy9kb3ducmV2LnhtbESPzWrCQBDH74LvsIzgTTcpKCF1lVIU9ORH+wBDdpoN&#10;ZmdDdjXp2zuHQm8zzP/jN5vd6Fv1pD42gQ3kywwUcRVsw7WB76/DogAVE7LFNjAZ+KUIu+10ssHS&#10;hoGv9LylWkkIxxINuJS6UutYOfIYl6EjlttP6D0mWfta2x4HCfetfsuytfbYsDQ47OjTUXW/PbyU&#10;6OF+KC7n/JQKvT86Wp87RGPms/HjHVSiMf2L/9xHK/jFKhdeeUdm0N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QbQsMAAADeAAAADwAAAAAAAAAAAAAAAACYAgAAZHJzL2Rv&#10;d25yZXYueG1sUEsFBgAAAAAEAAQA9QAAAIgDAAAAAA==&#10;" path="m2,l,,,90r2,l2,e" filled="f" stroked="f">
                    <v:path arrowok="t" o:connecttype="custom" o:connectlocs="2,3946;0,3946;0,4036;2,4036;2,3946" o:connectangles="0,0,0,0,0"/>
                  </v:shape>
                </v:group>
                <v:group id="Group 1130" o:spid="_x0000_s2154" style="position:absolute;left:7959;top:3946;width:2;height:91" coordorigin="795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xAVMQAAADeAAAADwAAAGRycy9kb3ducmV2LnhtbERPTYvCMBC9C/sfwgh7&#10;07S7KG41ioi7eBBBXRBvQzO2xWZSmtjWf28Ewds83ufMFp0pRUO1KywriIcRCOLU6oIzBf/H38EE&#10;hPPIGkvLpOBODhbzj94ME21b3lNz8JkIIewSVJB7XyVSujQng25oK+LAXWxt0AdYZ1LX2IZwU8qv&#10;KBpLgwWHhhwrWuWUXg83o+CvxXb5Ha+b7fWyup+Po91pG5NSn/1uOQXhqfNv8cu90WH+ZBT/wP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sxAVMQAAADeAAAA&#10;DwAAAAAAAAAAAAAAAACqAgAAZHJzL2Rvd25yZXYueG1sUEsFBgAAAAAEAAQA+gAAAJsDAAAAAA==&#10;">
                  <v:shape id="Freeform 1131" o:spid="_x0000_s2155" style="position:absolute;left:795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7d+cMA&#10;AADeAAAADwAAAGRycy9kb3ducmV2LnhtbESPzYrCQBCE74LvMPSCN50orISsoyyLgnvybx+gyfRm&#10;gpmekBlNfHv7IHjrpqvq61ptBt+oO3WxDmxgPstAEZfB1lwZ+LvspjmomJAtNoHJwIMibNbj0QoL&#10;G3o+0f2cKiUhHAs04FJqC61j6chjnIWWWG7/ofOYZO0qbTvsJdw3epFlS+2xZiE4bOnHUXk937xA&#10;dH/d5cfD/Dflert3tDy0iMZMPobvL1CJhvQWv9x7K+/nnwspIHVkBr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7d+cMAAADeAAAADwAAAAAAAAAAAAAAAACYAgAAZHJzL2Rv&#10;d25yZXYueG1sUEsFBgAAAAAEAAQA9QAAAIgDAAAAAA==&#10;" path="m2,l,,,90r2,l2,e" filled="f" stroked="f">
                    <v:path arrowok="t" o:connecttype="custom" o:connectlocs="2,3946;0,3946;0,4036;2,4036;2,3946" o:connectangles="0,0,0,0,0"/>
                  </v:shape>
                </v:group>
                <v:group id="Group 1132" o:spid="_x0000_s2156" style="position:absolute;left:8279;top:3946;width:3;height:91" coordorigin="827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taG78QAAADeAAAADwAAAGRycy9kb3ducmV2LnhtbERPTYvCMBC9C/6HMMLe&#10;NK2LItUoIruLBxGsgngbmrEtNpPSZNv6742wsLd5vM9ZbXpTiZYaV1pWEE8iEMSZ1SXnCi7n7/EC&#10;hPPIGivLpOBJDjbr4WCFibYdn6hNfS5CCLsEFRTe14mULivIoJvYmjhwd9sY9AE2udQNdiHcVHIa&#10;RXNpsOTQUGBNu4KyR/prFPx02G0/46/28Ljvnrfz7Hg9xKTUx6jfLkF46v2/+M+912H+YjaN4f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taG78QAAADeAAAA&#10;DwAAAAAAAAAAAAAAAACqAgAAZHJzL2Rvd25yZXYueG1sUEsFBgAAAAAEAAQA+gAAAJsDAAAAAA==&#10;">
                  <v:shape id="Freeform 1133" o:spid="_x0000_s2157" style="position:absolute;left:827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3tZcUA&#10;AADeAAAADwAAAGRycy9kb3ducmV2LnhtbERP22rCQBB9L/gPywi+lLoxtCIxGxFFkFKKpvmAMTtN&#10;QrOzMbua9O+7hULf5nCuk25G04o79a6xrGAxj0AQl1Y3XCkoPg5PKxDOI2tsLZOCb3KwySYPKSba&#10;Dnyme+4rEULYJaig9r5LpHRlTQbd3HbEgfu0vUEfYF9J3eMQwk0r4yhaSoMNh4YaO9rVVH7lN6PA&#10;NIfhbd+9PxdYnPLLo32tfH5VajYdt2sQnkb/L/5zH3WYv3qJY/h9J9wgs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Xe1lxQAAAN4AAAAPAAAAAAAAAAAAAAAAAJgCAABkcnMv&#10;ZG93bnJldi54bWxQSwUGAAAAAAQABAD1AAAAigMAAAAA&#10;" path="m3,l,,,90r3,l3,e" filled="f" stroked="f">
                    <v:path arrowok="t" o:connecttype="custom" o:connectlocs="3,3946;0,3946;0,4036;3,4036;3,3946" o:connectangles="0,0,0,0,0"/>
                  </v:shape>
                </v:group>
                <v:group id="Group 1134" o:spid="_x0000_s2158" style="position:absolute;left:7961;top:3946;width:3;height:91" coordorigin="7961,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xSL0DwwAAAN4AAAAP&#10;AAAAAAAAAAAAAAAAAKoCAABkcnMvZG93bnJldi54bWxQSwUGAAAAAAQABAD6AAAAmgMAAAAA&#10;">
                  <v:shape id="Freeform 1135" o:spid="_x0000_s2159" style="position:absolute;left:7961;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jQisQA&#10;AADeAAAADwAAAGRycy9kb3ducmV2LnhtbERP22rCQBB9L/gPywi+FN1UrIToKlIRSpGiMR8wZsck&#10;mJ2N2dWkf98VCn2bw7nOct2bWjyodZVlBW+TCARxbnXFhYLstBvHIJxH1lhbJgU/5GC9GrwsMdG2&#10;4yM9Ul+IEMIuQQWl900ipctLMugmtiEO3MW2Bn2AbSF1i10IN7WcRtFcGqw4NJTY0EdJ+TW9GwWm&#10;2nX7bfM9yzA7pOdX+1X49KbUaNhvFiA89f5f/Of+1GF+/D6dwfOdcIN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40IrEAAAA3gAAAA8AAAAAAAAAAAAAAAAAmAIAAGRycy9k&#10;b3ducmV2LnhtbFBLBQYAAAAABAAEAPUAAACJAwAAAAA=&#10;" path="m3,l,,,90r3,l3,e" filled="f" stroked="f">
                    <v:path arrowok="t" o:connecttype="custom" o:connectlocs="3,3946;0,3946;0,4036;3,4036;3,3946" o:connectangles="0,0,0,0,0"/>
                  </v:shape>
                </v:group>
                <v:group id="Group 1136" o:spid="_x0000_s2160" style="position:absolute;left:8278;top:3946;width:2;height:91" coordorigin="827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2A7MQAAADeAAAADwAAAGRycy9kb3ducmV2LnhtbERPTYvCMBC9L/gfwgje&#10;1rRKF6lGEVHxIAurC4u3oRnbYjMpTWzrvzcLgrd5vM9ZrHpTiZYaV1pWEI8jEMSZ1SXnCn7Pu88Z&#10;COeRNVaWScGDHKyWg48Fptp2/EPtyecihLBLUUHhfZ1K6bKCDLqxrYkDd7WNQR9gk0vdYBfCTSUn&#10;UfQlDZYcGgqsaVNQdjvdjYJ9h916Gm/b4+26eVzOyfffMSalRsN+PQfhqfdv8ct90GH+LJkk8P9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e2A7MQAAADeAAAA&#10;DwAAAAAAAAAAAAAAAACqAgAAZHJzL2Rvd25yZXYueG1sUEsFBgAAAAAEAAQA+gAAAJsDAAAAAA==&#10;">
                  <v:shape id="Freeform 1137" o:spid="_x0000_s2161" style="position:absolute;left:827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vgFsQA&#10;AADeAAAADwAAAGRycy9kb3ducmV2LnhtbESPwWrDMBBE74X8g9hAbo3sQIxxopgQEkhPbt1+wGJt&#10;LBNrZSwldv++KhR622Vm583uy9n24kmj7xwrSNcJCOLG6Y5bBV+fl9cchA/IGnvHpOCbPJSHxcse&#10;C+0m/qBnHVoRQ9gXqMCEMBRS+saQRb92A3HUbm60GOI6tlKPOMVw28tNkmTSYseRYHCgk6HmXj9s&#10;hMjpfsnfq/Qt5PJ8NZRVA6JSq+V83IEINId/89/1Vcf6+XaTwe87cQZ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74BbEAAAA3gAAAA8AAAAAAAAAAAAAAAAAmAIAAGRycy9k&#10;b3ducmV2LnhtbFBLBQYAAAAABAAEAPUAAACJAwAAAAA=&#10;" path="m1,l,,,90r1,l1,e" filled="f" stroked="f">
                    <v:path arrowok="t" o:connecttype="custom" o:connectlocs="1,3946;0,3946;0,4036;1,4036;1,3946" o:connectangles="0,0,0,0,0"/>
                  </v:shape>
                  <v:shape id="Picture 1138" o:spid="_x0000_s2162" type="#_x0000_t75" style="position:absolute;left:7964;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9i4TzDAAAA3gAAAA8AAABkcnMvZG93bnJldi54bWxET01rwkAQvRf8D8sIvdWNgm2IriKi0kux&#10;VS/ehuyYBLOzMTua9N93C4Xe5vE+Z77sXa0e1IbKs4HxKAFFnHtbcWHgdNy+pKCCIFusPZOBbwqw&#10;XAye5phZ3/EXPQ5SqBjCIUMDpUiTaR3ykhyGkW+II3fxrUOJsC20bbGL4a7WkyR51Q4rjg0lNrQu&#10;Kb8e7s5AupO9l1v/Mf7cXzZdd3Zs186Y52G/moES6uVf/Od+t3F+Op28we878Qa9+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2LhPMMAAADeAAAADwAAAAAAAAAAAAAAAACf&#10;AgAAZHJzL2Rvd25yZXYueG1sUEsFBgAAAAAEAAQA9wAAAI8DAAAAAA==&#10;">
                    <v:imagedata r:id="rId516" o:title=""/>
                  </v:shape>
                  <v:shape id="Picture 1139" o:spid="_x0000_s2163" type="#_x0000_t75" style="position:absolute;left:8275;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9dU7GAAAA3gAAAA8AAABkcnMvZG93bnJldi54bWxEj0FrwkAQhe+F/odlCt7qRsESUlcpUqWX&#10;olUvvQ3ZMQnNzqbZqUn/fecg9DbDe/PeN8v1GFpzpT41kR3MphkY4jL6hisH59P2MQeTBNljG5kc&#10;/FKC9er+bomFjwN/0PUoldEQTgU6qEW6wtpU1hQwTWNHrNol9gFF176yvsdBw0Nr51n2ZAM2rA01&#10;drSpqfw6/gQH+U72Ub7H99lhf3kdhs/AfhOcmzyML89ghEb5N9+u37zi54u58uo7OoNd/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v11TsYAAADeAAAADwAAAAAAAAAAAAAA&#10;AACfAgAAZHJzL2Rvd25yZXYueG1sUEsFBgAAAAAEAAQA9wAAAJIDAAAAAA==&#10;">
                    <v:imagedata r:id="rId516" o:title=""/>
                  </v:shape>
                </v:group>
                <v:group id="Group 1140" o:spid="_x0000_s2164" style="position:absolute;left:7965;top:3946;width:3;height:91" coordorigin="7965,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KCK6cQAAADeAAAADwAAAGRycy9kb3ducmV2LnhtbERPS4vCMBC+C/sfwizs&#10;TdO6KG41ioi7eBDBByzehmZsi82kNLGt/94Igrf5+J4zW3SmFA3VrrCsIB5EIIhTqwvOFJyOv/0J&#10;COeRNZaWScGdHCzmH70ZJtq2vKfm4DMRQtglqCD3vkqkdGlOBt3AVsSBu9jaoA+wzqSusQ3hppTD&#10;KBpLgwWHhhwrWuWUXg83o+CvxXb5Ha+b7fWyup+Po93/Nialvj675RSEp86/xS/3Rof5k9HwB5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KCK6cQAAADeAAAA&#10;DwAAAAAAAAAAAAAAAACqAgAAZHJzL2Rvd25yZXYueG1sUEsFBgAAAAAEAAQA+gAAAJsDAAAAAA==&#10;">
                  <v:shape id="Freeform 1141" o:spid="_x0000_s2165" style="position:absolute;left:7965;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pAVMgA&#10;AADeAAAADwAAAGRycy9kb3ducmV2LnhtbESP0WrCQBBF3wv9h2UEX6Ru1LZI6ipFEUoppY35gDE7&#10;TYLZ2Zjdmvj3nQehbzPMnXvvWW0G16gLdaH2bGA2TUARF97WXBrID/uHJagQkS02nsnAlQJs1vd3&#10;K0yt7/mbLlkslZhwSNFAFWObah2KihyGqW+J5fbjO4dR1q7UtsNezF2j50nyrB3WLAkVtrStqDhl&#10;v86Aq/f9x679fMwx/8qOE/9exuxszHg0vL6AijTEf/Ht+81K/eXTQgAER2bQ6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GkBUyAAAAN4AAAAPAAAAAAAAAAAAAAAAAJgCAABk&#10;cnMvZG93bnJldi54bWxQSwUGAAAAAAQABAD1AAAAjQMAAAAA&#10;" path="m3,l,,,90r3,l3,e" filled="f" stroked="f">
                    <v:path arrowok="t" o:connecttype="custom" o:connectlocs="3,3946;0,3946;0,4036;3,4036;3,3946" o:connectangles="0,0,0,0,0"/>
                  </v:shape>
                </v:group>
                <v:group id="Group 1142" o:spid="_x0000_s2166" style="position:absolute;left:8273;top:3946;width:2;height:91" coordorigin="8273,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w8QMsQAAADeAAAA&#10;DwAAAAAAAAAAAAAAAACqAgAAZHJzL2Rvd25yZXYueG1sUEsFBgAAAAAEAAQA+gAAAJsDAAAAAA==&#10;">
                  <v:shape id="Freeform 1143" o:spid="_x0000_s2167" style="position:absolute;left:8273;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lwyMIA&#10;AADeAAAADwAAAGRycy9kb3ducmV2LnhtbESP0YrCMBBF3wX/IYzgm6YqSqlGEVHQJ3fVDxiasSk2&#10;k9JEW//eCAv7NsO9c8+d1aazlXhR40vHCibjBARx7nTJhYLb9TBKQfiArLFyTAre5GGz7vdWmGnX&#10;8i+9LqEQMYR9hgpMCHUmpc8NWfRjVxNH7e4aiyGuTSF1g20Mt5WcJslCWiw5EgzWtDOUPy5PGyGy&#10;fRzSn/PkFFK5PxpanGtEpYaDbrsEEagL/+a/66OO9dP5bArfd+IM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WXDIwgAAAN4AAAAPAAAAAAAAAAAAAAAAAJgCAABkcnMvZG93&#10;bnJldi54bWxQSwUGAAAAAAQABAD1AAAAhwMAAAAA&#10;" path="m2,l,,,90r2,l2,e" filled="f" stroked="f">
                    <v:path arrowok="t" o:connecttype="custom" o:connectlocs="2,3946;0,3946;0,4036;2,4036;2,3946" o:connectangles="0,0,0,0,0"/>
                  </v:shape>
                </v:group>
                <v:group id="Group 1144" o:spid="_x0000_s2168" style="position:absolute;left:7968;top:3946;width:2;height:91" coordorigin="796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JEr3sQAAADeAAAA&#10;DwAAAAAAAAAAAAAAAACqAgAAZHJzL2Rvd25yZXYueG1sUEsFBgAAAAAEAAQA+gAAAJsDAAAAAA==&#10;">
                  <v:shape id="Freeform 1145" o:spid="_x0000_s2169" style="position:absolute;left:796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xNJ8UA&#10;AADeAAAADwAAAGRycy9kb3ducmV2LnhtbESP0WrCQBBF3wv+wzJC35qNtZUQ3QQRBftkjX7AkB2z&#10;wexsyG5N+vfdQqFvM9w799zZlJPtxIMG3zpWsEhSEMS10y03Cq6Xw0sGwgdkjZ1jUvBNHspi9rTB&#10;XLuRz/SoQiNiCPscFZgQ+lxKXxuy6BPXE0ft5gaLIa5DI/WAYwy3nXxN05W02HIkGOxpZ6i+V182&#10;QuR4P2Sfp8VHyOT+aGh16hGVep5P2zWIQFP4N/9dH3Wsn70v3+D3nTiD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E0nxQAAAN4AAAAPAAAAAAAAAAAAAAAAAJgCAABkcnMv&#10;ZG93bnJldi54bWxQSwUGAAAAAAQABAD1AAAAigMAAAAA&#10;" path="m2,l,,,90r2,l2,e" filled="f" stroked="f">
                    <v:path arrowok="t" o:connecttype="custom" o:connectlocs="2,3946;0,3946;0,4036;2,4036;2,3946" o:connectangles="0,0,0,0,0"/>
                  </v:shape>
                </v:group>
                <v:group id="Group 1146" o:spid="_x0000_s2170" style="position:absolute;left:8271;top:3946;width:2;height:91" coordorigin="827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DQWMcQAAADeAAAADwAAAGRycy9kb3ducmV2LnhtbERPTYvCMBC9L/gfwgje&#10;1rRKF6lGEVHxIAurC4u3oRnbYjMpTWzrvzcLgrd5vM9ZrHpTiZYaV1pWEI8jEMSZ1SXnCn7Pu88Z&#10;COeRNVaWScGDHKyWg48Fptp2/EPtyecihLBLUUHhfZ1K6bKCDLqxrYkDd7WNQR9gk0vdYBfCTSUn&#10;UfQlDZYcGgqsaVNQdjvdjYJ9h916Gm/b4+26eVzOyfffMSalRsN+PQfhqfdv8ct90GH+LJkm8P9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DQWMcQAAADeAAAA&#10;DwAAAAAAAAAAAAAAAACqAgAAZHJzL2Rvd25yZXYueG1sUEsFBgAAAAAEAAQA+gAAAJsDAAAAAA==&#10;">
                  <v:shape id="Freeform 1147" o:spid="_x0000_s2171" style="position:absolute;left:827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J2y8UA&#10;AADeAAAADwAAAGRycy9kb3ducmV2LnhtbESPwWrDMBBE74X+g9hAb43shBrjRjGhJOCe3Dr5gMXa&#10;WibWylhK7P59VSj0tsvMzpvdlYsdxJ0m3ztWkK4TEMSt0z13Ci7n03MOwgdkjYNjUvBNHsr948MO&#10;C+1m/qR7EzoRQ9gXqMCEMBZS+taQRb92I3HUvtxkMcR16qSecI7hdpCbJMmkxZ4jweBIb4baa3Oz&#10;ESLn6yn/qNP3kMtjZSirR0SlnlbL4RVEoCX8m/+uKx3r5y/bDH7fiTP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YnbLxQAAAN4AAAAPAAAAAAAAAAAAAAAAAJgCAABkcnMv&#10;ZG93bnJldi54bWxQSwUGAAAAAAQABAD1AAAAigMAAAAA&#10;" path="m2,l,,,90r2,l2,e" filled="f" stroked="f">
                    <v:path arrowok="t" o:connecttype="custom" o:connectlocs="2,3946;0,3946;0,4036;2,4036;2,3946" o:connectangles="0,0,0,0,0"/>
                  </v:shape>
                </v:group>
                <v:group id="Group 1148" o:spid="_x0000_s2172" style="position:absolute;left:7970;top:3946;width:3;height:91" coordorigin="797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6ot3cQAAADeAAAADwAAAGRycy9kb3ducmV2LnhtbERPS4vCMBC+C/sfwgje&#10;NO2KD6pRRHTZgyz4gGVvQzO2xWZSmtjWf2+EBW/z8T1nue5MKRqqXWFZQTyKQBCnVhecKbic98M5&#10;COeRNZaWScGDHKxXH70lJtq2fKTm5DMRQtglqCD3vkqkdGlOBt3IVsSBu9raoA+wzqSusQ3hppSf&#10;UTSVBgsODTlWtM0pvZ3uRsFXi+1mHO+aw+26ffydJz+/h5iUGvS7zQKEp86/xf/ubx3mzyfjG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6ot3cQAAADeAAAA&#10;DwAAAAAAAAAAAAAAAACqAgAAZHJzL2Rvd25yZXYueG1sUEsFBgAAAAAEAAQA+gAAAJsDAAAAAA==&#10;">
                  <v:shape id="Freeform 1149" o:spid="_x0000_s2173" style="position:absolute;left:797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xMUsgA&#10;AADeAAAADwAAAGRycy9kb3ducmV2LnhtbESP0WrCQBBF3wv9h2UEX6Ru1LZI6ipFEUoppY35gDE7&#10;TYLZ2Zjdmvj3nQehbzPcO/eeWW0G16gLdaH2bGA2TUARF97WXBrID/uHJagQkS02nsnAlQJs1vd3&#10;K0yt7/mbLlkslYRwSNFAFWObah2KihyGqW+JRfvxncMoa1dq22Ev4a7R8yR51g5rloYKW9pWVJyy&#10;X2fA1fv+Y9d+PuaYf2XHiX8vY3Y2ZjwaXl9ARRriv/l2/WYFf/m0EF55R2bQ6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bExSyAAAAN4AAAAPAAAAAAAAAAAAAAAAAJgCAABk&#10;cnMvZG93bnJldi54bWxQSwUGAAAAAAQABAD1AAAAjQMAAAAA&#10;" path="m3,l,,,90r3,l3,e" filled="f" stroked="f">
                    <v:path arrowok="t" o:connecttype="custom" o:connectlocs="3,3946;0,3946;0,4036;3,4036;3,3946" o:connectangles="0,0,0,0,0"/>
                  </v:shape>
                </v:group>
                <v:group id="Group 1150" o:spid="_x0000_s2174" style="position:absolute;left:8268;top:3946;width:3;height:91" coordorigin="826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kcNMQAAADeAAAADwAAAGRycy9kb3ducmV2LnhtbERPS4vCMBC+L/gfwgje&#10;1rSKi1uNIqKyB1nwAYu3oRnbYjMpTWzrv98Igrf5+J4zX3amFA3VrrCsIB5GIIhTqwvOFJxP288p&#10;COeRNZaWScGDHCwXvY85Jtq2fKDm6DMRQtglqCD3vkqkdGlOBt3QVsSBu9raoA+wzqSusQ3hppSj&#10;KPqSBgsODTlWtM4pvR3vRsGuxXY1jjfN/nZdPy6nye/fPialBv1uNQPhqfNv8cv9o8P86WT8Dc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XkcNMQAAADeAAAA&#10;DwAAAAAAAAAAAAAAAACqAgAAZHJzL2Rvd25yZXYueG1sUEsFBgAAAAAEAAQA+gAAAJsDAAAAAA==&#10;">
                  <v:shape id="Freeform 1151" o:spid="_x0000_s2175" style="position:absolute;left:826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wzKccA&#10;AADeAAAADwAAAGRycy9kb3ducmV2LnhtbESP0WrCQBBF3wv+wzKFvpS6sViR6CqiCCKltDEfMM2O&#10;SWh2NmZXE/++81Do2wxz5957luvBNepGXag9G5iME1DEhbc1lwby0/5lDipEZIuNZzJwpwDr1ehh&#10;ian1PX/RLYulEhMOKRqoYmxTrUNRkcMw9i2x3M6+cxhl7UptO+zF3DX6NUlm2mHNklBhS9uKip/s&#10;6gy4et+/79qPaY75Z/b97I9lzC7GPD0OmwWoSEP8F/99H6zUn79NBUBwZAa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cMynHAAAA3gAAAA8AAAAAAAAAAAAAAAAAmAIAAGRy&#10;cy9kb3ducmV2LnhtbFBLBQYAAAAABAAEAPUAAACMAwAAAAA=&#10;" path="m3,l,,,90r3,l3,e" filled="f" stroked="f">
                    <v:path arrowok="t" o:connecttype="custom" o:connectlocs="3,3946;0,3946;0,4036;3,4036;3,3946" o:connectangles="0,0,0,0,0"/>
                  </v:shape>
                </v:group>
                <v:group id="Group 1152" o:spid="_x0000_s2176" style="position:absolute;left:7973;top:3946;width:2;height:91" coordorigin="7973,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ljT8UAAADeAAAADwAAAGRycy9kb3ducmV2LnhtbERPS2vCQBC+F/wPywi9&#10;1U1sLZK6igQtPUihKkhvQ3bMBrOzIbvm8e+7hUJv8/E9Z7UZbC06an3lWEE6S0AQF05XXCo4n/ZP&#10;SxA+IGusHZOCkTxs1pOHFWba9fxF3TGUIoawz1CBCaHJpPSFIYt+5hriyF1dazFE2JZSt9jHcFvL&#10;eZK8SosVxwaDDeWGitvxbhW899hvn9Ndd7hd8/H7tPi8HFJS6nE6bN9ABBrCv/jP/aHj/OXiJY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MJY0/FAAAA3gAA&#10;AA8AAAAAAAAAAAAAAAAAqgIAAGRycy9kb3ducmV2LnhtbFBLBQYAAAAABAAEAPoAAACcAwAAAAA=&#10;">
                  <v:shape id="Freeform 1153" o:spid="_x0000_s2177" style="position:absolute;left:7973;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8DtcIA&#10;AADeAAAADwAAAGRycy9kb3ducmV2LnhtbESP0YrCMBBF3wX/IYzgm6aKSqlGEVHQJ3fVDxiasSk2&#10;k9JEW//eCAv7NsO9c8+d1aazlXhR40vHCibjBARx7nTJhYLb9TBKQfiArLFyTAre5GGz7vdWmGnX&#10;8i+9LqEQMYR9hgpMCHUmpc8NWfRjVxNH7e4aiyGuTSF1g20Mt5WcJslCWiw5EgzWtDOUPy5PGyGy&#10;fRzSn/PkFFK5PxpanGtEpYaDbrsEEagL/+a/66OO9dP5bArfd+IM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XwO1wgAAAN4AAAAPAAAAAAAAAAAAAAAAAJgCAABkcnMvZG93&#10;bnJldi54bWxQSwUGAAAAAAQABAD1AAAAhwMAAAAA&#10;" path="m2,l,,,90r2,l2,e" filled="f" stroked="f">
                    <v:path arrowok="t" o:connecttype="custom" o:connectlocs="2,3946;0,3946;0,4036;2,4036;2,3946" o:connectangles="0,0,0,0,0"/>
                  </v:shape>
                </v:group>
                <v:group id="Group 1154" o:spid="_x0000_s2178" style="position:absolute;left:8267;top:3946;width:2;height:91" coordorigin="826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JdYo8QAAADeAAAA&#10;DwAAAAAAAAAAAAAAAACqAgAAZHJzL2Rvd25yZXYueG1sUEsFBgAAAAAEAAQA+gAAAJsDAAAAAA==&#10;">
                  <v:shape id="Freeform 1155" o:spid="_x0000_s2179" style="position:absolute;left:826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o+WsQA&#10;AADeAAAADwAAAGRycy9kb3ducmV2LnhtbESP0WrCQBBF3wv+wzJC3+pGSSVEVxFRSJ/Sqh8wZMds&#10;MDsbsmuS/n23UOjbDPfOPXe2+8m2YqDeN44VLBcJCOLK6YZrBbfr+S0D4QOyxtYxKfgmD/vd7GWL&#10;uXYjf9FwCbWIIexzVGBC6HIpfWXIol+4jjhqd9dbDHHta6l7HGO4beUqSdbSYsORYLCjo6HqcXna&#10;CJHj45x9lsuPkMlTYWhddohKvc6nwwZEoCn8m/+uCx3rZ+9pCr/vxBn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6PlrEAAAA3gAAAA8AAAAAAAAAAAAAAAAAmAIAAGRycy9k&#10;b3ducmV2LnhtbFBLBQYAAAAABAAEAPUAAACJAwAAAAA=&#10;" path="m1,l,,,90r1,l1,e" filled="f" stroked="f">
                    <v:path arrowok="t" o:connecttype="custom" o:connectlocs="1,3946;0,3946;0,4036;1,4036;1,3946" o:connectangles="0,0,0,0,0"/>
                  </v:shape>
                  <v:shape id="Picture 1156" o:spid="_x0000_s2180" type="#_x0000_t75" style="position:absolute;left:7975;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Y5pvDAAAA3gAAAA8AAABkcnMvZG93bnJldi54bWxET0uLwjAQvi/4H8II3tZU0dVWo4ig62nB&#10;B3gdmrGtNpPaRK37683Cgrf5+J4znTemFHeqXWFZQa8bgSBOrS44U3DYrz7HIJxH1lhaJgVPcjCf&#10;tT6mmGj74C3ddz4TIYRdggpy76tESpfmZNB1bUUcuJOtDfoA60zqGh8h3JSyH0Vf0mDBoSHHipY5&#10;pZfdzShYnt2zh/Hxx/5eRz5ljNf0HSvVaTeLCQhPjX+L/90bHeaPh4Mh/L0TbpCz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xjmm8MAAADeAAAADwAAAAAAAAAAAAAAAACf&#10;AgAAZHJzL2Rvd25yZXYueG1sUEsFBgAAAAAEAAQA9wAAAI8DAAAAAA==&#10;">
                    <v:imagedata r:id="rId519" o:title=""/>
                  </v:shape>
                  <v:shape id="Picture 1157" o:spid="_x0000_s2181" type="#_x0000_t75" style="position:absolute;left:826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KeOzCAAAA3gAAAA8AAABkcnMvZG93bnJldi54bWxET02LwjAQvS/4H8II3tZUcdVWo4ig62lh&#10;VfA6NGNbbSa1iVr99UZY2Ns83udM540pxY1qV1hW0OtGIIhTqwvOFOx3q88xCOeRNZaWScGDHMxn&#10;rY8pJtre+ZduW5+JEMIuQQW591UipUtzMui6tiIO3NHWBn2AdSZ1jfcQbkrZj6KhNFhwaMixomVO&#10;6Xl7NQqWJ/foYXz4sc/LyKeM8Zq+Y6U67WYxAeGp8f/iP/dGh/njr8EQ3u+EG+Ts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3ynjswgAAAN4AAAAPAAAAAAAAAAAAAAAAAJ8C&#10;AABkcnMvZG93bnJldi54bWxQSwUGAAAAAAQABAD3AAAAjgMAAAAA&#10;">
                    <v:imagedata r:id="rId519" o:title=""/>
                  </v:shape>
                </v:group>
                <v:group id="Group 1158" o:spid="_x0000_s2182" style="position:absolute;left:7977;top:3946;width:2;height:91" coordorigin="797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6xeoMUAAADeAAAADwAAAGRycy9kb3ducmV2LnhtbERPS2vCQBC+C/6HZQRv&#10;dRNbH0RXEWlLDyL4APE2ZMckmJ0N2TWJ/75bKHibj+85y3VnStFQ7QrLCuJRBII4tbrgTMH59PU2&#10;B+E8ssbSMil4koP1qt9bYqJtywdqjj4TIYRdggpy76tESpfmZNCNbEUcuJutDfoA60zqGtsQbko5&#10;jqKpNFhwaMixom1O6f34MAq+W2w37/Fns7vfts/rabK/7GJSajjoNgsQnjr/Ev+7f3SYP598z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OsXqDFAAAA3gAA&#10;AA8AAAAAAAAAAAAAAAAAqgIAAGRycy9kb3ducmV2LnhtbFBLBQYAAAAABAAEAPoAAACcAwAAAAA=&#10;">
                  <v:shape id="Freeform 1159" o:spid="_x0000_s2183" style="position:absolute;left:797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c0X8MA&#10;AADeAAAADwAAAGRycy9kb3ducmV2LnhtbESPzWrDMAzH74O9g9Fgt9Vp2UrI6pRRWmhP3dI9gIi1&#10;OCSWQ+w22dtPh8JuEvp//LTZzr5XNxpjG9jAcpGBIq6Dbbkx8H05vOSgYkK22AcmA78UYVs+Pmyw&#10;sGHiL7pVqVESwrFAAy6lodA61o48xkUYiOX2E0aPSdax0XbEScJ9r1dZttYeW5YGhwPtHNVddfVS&#10;oqfukH+el6eU6/3R0fo8IBrz/DR/vINKNKd/8d19tIKfv70Kr7wjM+j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7c0X8MAAADeAAAADwAAAAAAAAAAAAAAAACYAgAAZHJzL2Rv&#10;d25yZXYueG1sUEsFBgAAAAAEAAQA9QAAAIgDAAAAAA==&#10;" path="m2,l,,,90r2,l2,e" filled="f" stroked="f">
                    <v:path arrowok="t" o:connecttype="custom" o:connectlocs="2,3946;0,3946;0,4036;2,4036;2,3946" o:connectangles="0,0,0,0,0"/>
                  </v:shape>
                </v:group>
                <v:group id="Group 1160" o:spid="_x0000_s2184" style="position:absolute;left:8262;top:3946;width:2;height:91" coordorigin="826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9vScUAAADeAAAADwAAAGRycy9kb3ducmV2LnhtbERPS2vCQBC+C/6HZQRv&#10;dRNbRaOriLSlBxF8gHgbsmMSzM6G7JrEf98tFLzNx/ec5bozpWiodoVlBfEoAkGcWl1wpuB8+nqb&#10;gXAeWWNpmRQ8ycF61e8tMdG25QM1R5+JEMIuQQW591UipUtzMuhGtiIO3M3WBn2AdSZ1jW0IN6Uc&#10;R9FUGiw4NORY0Tan9H58GAXfLbab9/iz2d1v2+f1NNlfdjEpNRx0mwUIT51/if/dPzrMn00+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1/b0nFAAAA3gAA&#10;AA8AAAAAAAAAAAAAAAAAqgIAAGRycy9kb3ducmV2LnhtbFBLBQYAAAAABAAEAPoAAACcAwAAAAA=&#10;">
                  <v:shape id="Freeform 1161" o:spid="_x0000_s2185" style="position:absolute;left:826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iuhMMA&#10;AADeAAAADwAAAGRycy9kb3ducmV2LnhtbESPzYrCQBCE74LvMPTC3nSioISsoyyLgp782wdoMr2Z&#10;YKYnZEYT3377IHjrpqvq61ptBt+oB3WxDmxgNs1AEZfB1lwZ+L3uJjmomJAtNoHJwJMibNbj0QoL&#10;G3o+0+OSKiUhHAs04FJqC61j6chjnIaWWG5/ofOYZO0qbTvsJdw3ep5lS+2xZiE4bOnHUXm73L1A&#10;dH/b5afj7JByvd07Wh5bRGM+P4bvL1CJhvQWv9x7K+/ni4UUkDoyg1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iuhMMAAADeAAAADwAAAAAAAAAAAAAAAACYAgAAZHJzL2Rv&#10;d25yZXYueG1sUEsFBgAAAAAEAAQA9QAAAIgDAAAAAA==&#10;" path="m2,l,,,90r2,l2,e" filled="f" stroked="f">
                    <v:path arrowok="t" o:connecttype="custom" o:connectlocs="2,3946;0,3946;0,4036;2,4036;2,3946" o:connectangles="0,0,0,0,0"/>
                  </v:shape>
                </v:group>
                <v:group id="Group 1162" o:spid="_x0000_s2186" style="position:absolute;left:7979;top:3946;width:3;height:91" coordorigin="797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tD1ksQAAADeAAAA&#10;DwAAAAAAAAAAAAAAAACqAgAAZHJzL2Rvd25yZXYueG1sUEsFBgAAAAAEAAQA+gAAAJsDAAAAAA==&#10;">
                  <v:shape id="Freeform 1163" o:spid="_x0000_s2187" style="position:absolute;left:797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ueGMUA&#10;AADeAAAADwAAAGRycy9kb3ducmV2LnhtbERP22rCQBB9L/gPywi+lLqpVAmpmyAVoRQpGvMB0+w0&#10;CWZnY3Y16d+7hULf5nCus85G04ob9a6xrOB5HoEgLq1uuFJQnHZPMQjnkTW2lknBDznI0snDGhNt&#10;Bz7SLfeVCCHsElRQe98lUrqyJoNubjviwH3b3qAPsK+k7nEI4aaViyhaSYMNh4YaO3qrqTznV6PA&#10;NLthv+0+XwosDvnXo/2ofH5RajYdN68gPI3+X/znftdhfrxcLuD3nXCDTO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W54YxQAAAN4AAAAPAAAAAAAAAAAAAAAAAJgCAABkcnMv&#10;ZG93bnJldi54bWxQSwUGAAAAAAQABAD1AAAAigMAAAAA&#10;" path="m3,l,,,90r3,l3,e" filled="f" stroked="f">
                    <v:path arrowok="t" o:connecttype="custom" o:connectlocs="3,3946;0,3946;0,4036;3,4036;3,3946" o:connectangles="0,0,0,0,0"/>
                  </v:shape>
                </v:group>
                <v:group id="Group 1164" o:spid="_x0000_s2188" style="position:absolute;left:8259;top:3946;width:3;height:91" coordorigin="825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7OfsQAAADeAAAADwAAAGRycy9kb3ducmV2LnhtbERPTYvCMBC9L/gfwgje&#10;1rRKF6lGEVHxIAurC4u3oRnbYjMpTWzrvzcLgrd5vM9ZrHpTiZYaV1pWEI8jEMSZ1SXnCn7Pu88Z&#10;COeRNVaWScGDHKyWg48Fptp2/EPtyecihLBLUUHhfZ1K6bKCDLqxrYkDd7WNQR9gk0vdYBfCTSUn&#10;UfQlDZYcGgqsaVNQdjvdjYJ9h916Gm/b4+26eVzOyfffMSalRsN+PQfhqfdv8ct90GH+LEmm8P9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U7OfsQAAADeAAAA&#10;DwAAAAAAAAAAAAAAAACqAgAAZHJzL2Rvd25yZXYueG1sUEsFBgAAAAAEAAQA+gAAAJsDAAAAAA==&#10;">
                  <v:shape id="Freeform 1165" o:spid="_x0000_s2189" style="position:absolute;left:825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6j98QA&#10;AADeAAAADwAAAGRycy9kb3ducmV2LnhtbERP22rCQBB9L/gPywi+SN0oKpK6iiiCFCka8wHT7DQJ&#10;ZmdjdjXp37sFoW9zONdZrjtTiQc1rrSsYDyKQBBnVpecK0gv+/cFCOeRNVaWScEvOVivem9LjLVt&#10;+UyPxOcihLCLUUHhfR1L6bKCDLqRrYkD92Mbgz7AJpe6wTaEm0pOomguDZYcGgqsaVtQdk3uRoEp&#10;9+1xV39NU0xPyffQfuY+uSk16HebDxCeOv8vfrkPOsxfzGZT+Hsn3C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o/fEAAAA3gAAAA8AAAAAAAAAAAAAAAAAmAIAAGRycy9k&#10;b3ducmV2LnhtbFBLBQYAAAAABAAEAPUAAACJAwAAAAA=&#10;" path="m3,l,,,90r3,l3,e" filled="f" stroked="f">
                    <v:path arrowok="t" o:connecttype="custom" o:connectlocs="3,3946;0,3946;0,4036;3,4036;3,3946" o:connectangles="0,0,0,0,0"/>
                  </v:shape>
                </v:group>
                <v:group id="Group 1166" o:spid="_x0000_s2190" style="position:absolute;left:7982;top:3946;width:2;height:91" coordorigin="798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evzkcQAAADeAAAA&#10;DwAAAAAAAAAAAAAAAACqAgAAZHJzL2Rvd25yZXYueG1sUEsFBgAAAAAEAAQA+gAAAJsDAAAAAA==&#10;">
                  <v:shape id="Freeform 1167" o:spid="_x0000_s2191" style="position:absolute;left:798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2Ta8IA&#10;AADeAAAADwAAAGRycy9kb3ducmV2LnhtbESP0YrCMBBF3wX/IYzgm6YKllKNIqKgT67ufsDQjE2x&#10;mZQm2vr3RljwbYZ75547q01va/Gk1leOFcymCQjiwumKSwV/v4dJBsIHZI21Y1LwIg+b9XCwwly7&#10;ji/0vIZSxBD2OSowITS5lL4wZNFPXUMctZtrLYa4tqXULXYx3NZyniSptFhxJBhsaGeouF8fNkJk&#10;dz9kP+fZKWRyfzSUnhtEpcajfrsEEagPX/P/9VHH+tlikcLnnTiDX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vZNrwgAAAN4AAAAPAAAAAAAAAAAAAAAAAJgCAABkcnMvZG93&#10;bnJldi54bWxQSwUGAAAAAAQABAD1AAAAhwMAAAAA&#10;" path="m2,l,,,90r2,l2,e" filled="f" stroked="f">
                    <v:path arrowok="t" o:connecttype="custom" o:connectlocs="2,3946;0,3946;0,4036;2,4036;2,3946" o:connectangles="0,0,0,0,0"/>
                  </v:shape>
                </v:group>
                <v:group id="Group 1168" o:spid="_x0000_s2192" style="position:absolute;left:8257;top:3946;width:2;height:91" coordorigin="825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Z1yH3FAAAA3gAA&#10;AA8AAAAAAAAAAAAAAAAAqgIAAGRycy9kb3ducmV2LnhtbFBLBQYAAAAABAAEAPoAAACcAwAAAAA=&#10;">
                  <v:shape id="Freeform 1169" o:spid="_x0000_s2193" style="position:absolute;left:825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6igsIA&#10;AADeAAAADwAAAGRycy9kb3ducmV2LnhtbESPzYrCMBDH74LvEGZhb5oqKKVrlGVR0JNf+wBDM9sU&#10;m0lpoq1vv3MQvM0w/4/frDaDb9SDulgHNjCbZqCIy2Brrgz8XneTHFRMyBabwGTgSRE26/FohYUN&#10;PZ/pcUmVkhCOBRpwKbWF1rF05DFOQ0sst7/QeUyydpW2HfYS7hs9z7Kl9lizNDhs6cdRebvcvZTo&#10;/rbLT8fZIeV6u3e0PLaIxnx+DN9foBIN6S1+ufdW8PPFQnjlHZlBr/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bqKCwgAAAN4AAAAPAAAAAAAAAAAAAAAAAJgCAABkcnMvZG93&#10;bnJldi54bWxQSwUGAAAAAAQABAD1AAAAhwMAAAAA&#10;" path="m2,l,,,90r2,l2,e" filled="f" stroked="f">
                    <v:path arrowok="t" o:connecttype="custom" o:connectlocs="2,3946;0,3946;0,4036;2,4036;2,3946" o:connectangles="0,0,0,0,0"/>
                  </v:shape>
                  <v:shape id="Picture 1170" o:spid="_x0000_s2194" type="#_x0000_t75" style="position:absolute;left:798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NbzfGAAAA3gAAAA8AAABkcnMvZG93bnJldi54bWxET01rwkAQvRf6H5YpeKubFpQ0dRUrCKK9&#10;NGkPvQ3ZaRLMzobddY3+erdQ6G0e73MWq9H0IpLznWUFT9MMBHFtdceNgs9q+5iD8AFZY2+ZFFzI&#10;w2p5f7fAQtszf1AsQyNSCPsCFbQhDIWUvm7JoJ/agThxP9YZDAm6RmqH5xRuevmcZXNpsOPU0OJA&#10;m5bqY3kyCmL+ddx9V83mXZf7eDi46/otVkpNHsb1K4hAY/gX/7l3Os3PZ7MX+H0n3SC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81vN8YAAADeAAAADwAAAAAAAAAAAAAA&#10;AACfAgAAZHJzL2Rvd25yZXYueG1sUEsFBgAAAAAEAAQA9wAAAJIDAAAAAA==&#10;">
                    <v:imagedata r:id="rId520" o:title=""/>
                  </v:shape>
                  <v:shape id="Picture 1171" o:spid="_x0000_s2195" type="#_x0000_t75" style="position:absolute;left:8255;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bDBfHAAAA3gAAAA8AAABkcnMvZG93bnJldi54bWxEj0FLw0AQhe+C/2EZwZvdKFhC7La0BaFY&#10;LyZ68DZkp0lodjbsrtvor3cOgrcZ5s1771ttZjeqTCEOng3cLwpQxK23A3cG3pvnuxJUTMgWR89k&#10;4JsibNbXVyusrL/wG+U6dUpMOFZooE9pqrSObU8O48JPxHI7+eAwyRo6bQNexNyN+qEoltrhwJLQ&#10;40T7ntpz/eUM5PLjfPhsuv2rrV/y8Rh+trvcGHN7M2+fQCWa07/47/tgpX75uBQAwZEZ9Po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SbDBfHAAAA3gAAAA8AAAAAAAAAAAAA&#10;AAAAnwIAAGRycy9kb3ducmV2LnhtbFBLBQYAAAAABAAEAPcAAACTAwAAAAA=&#10;">
                    <v:imagedata r:id="rId520" o:title=""/>
                  </v:shape>
                </v:group>
                <v:group id="Group 1172" o:spid="_x0000_s2196" style="position:absolute;left:7986;top:3946;width:2;height:91" coordorigin="7986,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Lw/L8UAAADeAAAADwAAAGRycy9kb3ducmV2LnhtbERPTWuDQBC9B/oflin0&#10;lqy2KGKzCSG0pYdQiAZCb4M7UYk7K+5Wzb/vFgq5zeN9zno7m06MNLjWsoJ4FYEgrqxuuVZwKt+X&#10;GQjnkTV2lknBjRxsNw+LNebaTnyksfC1CCHsclTQeN/nUrqqIYNuZXviwF3sYNAHONRSDziFcNPJ&#10;5yhKpcGWQ0ODPe0bqq7Fj1HwMeG0e4nfxsP1sr99l8nX+RCTUk+P8+4VhKfZ38X/7k8d5mdJGsP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i8Py/FAAAA3gAA&#10;AA8AAAAAAAAAAAAAAAAAqgIAAGRycy9kb3ducmV2LnhtbFBLBQYAAAAABAAEAPoAAACcAwAAAAA=&#10;">
                  <v:shape id="Freeform 1173" o:spid="_x0000_s2197" style="position:absolute;left:7986;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pf1cQA&#10;AADeAAAADwAAAGRycy9kb3ducmV2LnhtbESPwWrDMBBE74X8g9hAbo3sQIxxopgQEkhPbt1+wGJt&#10;LBNrZSwldv++KhR622Vm583uy9n24kmj7xwrSNcJCOLG6Y5bBV+fl9cchA/IGnvHpOCbPJSHxcse&#10;C+0m/qBnHVoRQ9gXqMCEMBRS+saQRb92A3HUbm60GOI6tlKPOMVw28tNkmTSYseRYHCgk6HmXj9s&#10;hMjpfsnfq/Qt5PJ8NZRVA6JSq+V83IEINId/89/1Vcf6+TbbwO87cQZ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qX9XEAAAA3gAAAA8AAAAAAAAAAAAAAAAAmAIAAGRycy9k&#10;b3ducmV2LnhtbFBLBQYAAAAABAAEAPUAAACJAwAAAAA=&#10;" path="m2,l,,,90r2,l2,e" filled="f" stroked="f">
                    <v:path arrowok="t" o:connecttype="custom" o:connectlocs="2,3946;0,3946;0,4036;2,4036;2,3946" o:connectangles="0,0,0,0,0"/>
                  </v:shape>
                </v:group>
                <v:group id="Group 1174" o:spid="_x0000_s2198" style="position:absolute;left:8253;top:3946;width:2;height:91" coordorigin="8253,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IgTDwwAAAN4AAAAP&#10;AAAAAAAAAAAAAAAAAKoCAABkcnMvZG93bnJldi54bWxQSwUGAAAAAAQABAD6AAAAmgMAAAAA&#10;">
                  <v:shape id="Freeform 1175" o:spid="_x0000_s2199" style="position:absolute;left:8253;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9iOsUA&#10;AADeAAAADwAAAGRycy9kb3ducmV2LnhtbESPwWrDMBBE74X+g9hAb43skBrjRjGhJOCe3Dr5gMXa&#10;WibWylhK7P59VSj0tsvMzpvdlYsdxJ0m3ztWkK4TEMSt0z13Ci7n03MOwgdkjYNjUvBNHsr948MO&#10;C+1m/qR7EzoRQ9gXqMCEMBZS+taQRb92I3HUvtxkMcR16qSecI7hdpCbJMmkxZ4jweBIb4baa3Oz&#10;ESLn6yn/qNP3kMtjZSirR0SlnlbL4RVEoCX8m/+uKx3r5y/ZFn7fiTP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T2I6xQAAAN4AAAAPAAAAAAAAAAAAAAAAAJgCAABkcnMv&#10;ZG93bnJldi54bWxQSwUGAAAAAAQABAD1AAAAigMAAAAA&#10;" path="m2,l,,,90r2,l2,e" filled="f" stroked="f">
                    <v:path arrowok="t" o:connecttype="custom" o:connectlocs="2,3946;0,3946;0,4036;2,4036;2,3946" o:connectangles="0,0,0,0,0"/>
                  </v:shape>
                </v:group>
                <v:group id="Group 1176" o:spid="_x0000_s2200" style="position:absolute;left:7988;top:3946;width:3;height:91" coordorigin="798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4c5LMQAAADeAAAA&#10;DwAAAAAAAAAAAAAAAACqAgAAZHJzL2Rvd25yZXYueG1sUEsFBgAAAAAEAAQA+gAAAJsDAAAAAA==&#10;">
                  <v:shape id="Freeform 1177" o:spid="_x0000_s2201" style="position:absolute;left:798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xSpsUA&#10;AADeAAAADwAAAGRycy9kb3ducmV2LnhtbERP22rCQBB9L/Qflin4UuqmokGiayiVQBERm+YDptkx&#10;Cc3OxuzWxL93hULf5nCus05H04oL9a6xrOB1GoEgLq1uuFJQfGUvSxDOI2tsLZOCKzlIN48Pa0y0&#10;HfiTLrmvRAhhl6CC2vsukdKVNRl0U9sRB+5ke4M+wL6SuschhJtWzqIolgYbDg01dvReU/mT/xoF&#10;psmG/bY7zAssjvn3s91VPj8rNXka31YgPI3+X/zn/tBh/nIRx3B/J9wgN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DFKmxQAAAN4AAAAPAAAAAAAAAAAAAAAAAJgCAABkcnMv&#10;ZG93bnJldi54bWxQSwUGAAAAAAQABAD1AAAAigMAAAAA&#10;" path="m3,l,,,90r3,l3,e" filled="f" stroked="f">
                    <v:path arrowok="t" o:connecttype="custom" o:connectlocs="3,3946;0,3946;0,4036;3,4036;3,3946" o:connectangles="0,0,0,0,0"/>
                  </v:shape>
                </v:group>
                <v:group id="Group 1178" o:spid="_x0000_s2202" style="position:absolute;left:8250;top:3946;width:3;height:91" coordorigin="825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kCwMQAAADeAAAADwAAAGRycy9kb3ducmV2LnhtbERPS4vCMBC+C/6HMMLe&#10;1rSKD6pRRNZlD7LgA8Tb0IxtsZmUJtvWf78RBG/z8T1nue5MKRqqXWFZQTyMQBCnVhecKTifdp9z&#10;EM4jaywtk4IHOViv+r0lJtq2fKDm6DMRQtglqCD3vkqkdGlOBt3QVsSBu9naoA+wzqSusQ3hppSj&#10;KJpKgwWHhhwr2uaU3o9/RsF3i+1mHH81+/tt+7ieJr+XfUxKfQy6zQKEp86/xS/3jw7z55PpD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BkCwMQAAADeAAAA&#10;DwAAAAAAAAAAAAAAAACqAgAAZHJzL2Rvd25yZXYueG1sUEsFBgAAAAAEAAQA+gAAAJsDAAAAAA==&#10;">
                  <v:shape id="Freeform 1179" o:spid="_x0000_s2203" style="position:absolute;left:825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9jT8cA&#10;AADeAAAADwAAAGRycy9kb3ducmV2LnhtbESP0WrCQBBF3wX/YRmhL6VuWlqR6CpiEUoR0TQfMGan&#10;SWh2Ns1uTfr3zoPg2wz3zr1nluvBNepCXag9G3ieJqCIC29rLg3kX7unOagQkS02nsnAPwVYr8aj&#10;JabW93yiSxZLJSEcUjRQxdimWoeiIodh6lti0b595zDK2pXadthLuGv0S5LMtMOapaHClrYVFT/Z&#10;nzPg6l2/f28Prznmx+z86D/LmP0a8zAZNgtQkYZ4N9+uP6zgz99mwivvyAx6d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fY0/HAAAA3gAAAA8AAAAAAAAAAAAAAAAAmAIAAGRy&#10;cy9kb3ducmV2LnhtbFBLBQYAAAAABAAEAPUAAACMAwAAAAA=&#10;" path="m3,l,,,90r3,l3,e" filled="f" stroked="f">
                    <v:path arrowok="t" o:connecttype="custom" o:connectlocs="3,3946;0,3946;0,4036;3,4036;3,3946" o:connectangles="0,0,0,0,0"/>
                  </v:shape>
                </v:group>
                <v:group id="Group 1180" o:spid="_x0000_s2204" style="position:absolute;left:7991;top:3946;width:2;height:91" coordorigin="799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ozKcQAAADeAAAADwAAAGRycy9kb3ducmV2LnhtbERPS4vCMBC+L+x/CLPg&#10;bU2rKG41iogrHkTwAYu3oRnbYjMpTbat/94Igrf5+J4zW3SmFA3VrrCsIO5HIIhTqwvOFJxPv98T&#10;EM4jaywtk4I7OVjMPz9mmGjb8oGao89ECGGXoILc+yqR0qU5GXR9WxEH7mprgz7AOpO6xjaEm1IO&#10;omgsDRYcGnKsaJVTejv+GwWbFtvlMF43u9t1db+cRvu/XUxK9b665RSEp86/xS/3Vof5k9H4B5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sozKcQAAADeAAAA&#10;DwAAAAAAAAAAAAAAAACqAgAAZHJzL2Rvd25yZXYueG1sUEsFBgAAAAAEAAQA+gAAAJsDAAAAAA==&#10;">
                  <v:shape id="Freeform 1181" o:spid="_x0000_s2205" style="position:absolute;left:799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3y5MQA&#10;AADeAAAADwAAAGRycy9kb3ducmV2LnhtbESPQWvDMAyF74P9B6PBbqvTwrqQ1SmjtNCeuqX7ASLW&#10;4pBYDrHbZP9+OhR2k9B779PbbGffqxuNsQ1sYLnIQBHXwbbcGPi+HF5yUDEhW+wDk4FfirAtHx82&#10;WNgw8RfdqtQoCeFYoAGX0lBoHWtHHuMiDMRy+wmjxyTr2Gg74iThvterLFtrjy0LweFAO0d1V129&#10;QPTUHfLP8/KUcr0/OlqfB0Rjnp/mj3dQieb0L767j1bez1/fpIDUkRl0+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t8uTEAAAA3gAAAA8AAAAAAAAAAAAAAAAAmAIAAGRycy9k&#10;b3ducmV2LnhtbFBLBQYAAAAABAAEAPUAAACJAwAAAAA=&#10;" path="m2,l,,,90r2,l2,e" filled="f" stroked="f">
                    <v:path arrowok="t" o:connecttype="custom" o:connectlocs="2,3946;0,3946;0,4036;2,4036;2,3946" o:connectangles="0,0,0,0,0"/>
                  </v:shape>
                </v:group>
                <v:group id="Group 1182" o:spid="_x0000_s2206" style="position:absolute;left:8248;top:3946;width:2;height:91" coordorigin="824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Wp8sUAAADeAAAADwAAAGRycy9kb3ducmV2LnhtbERPS2vCQBC+F/wPywi9&#10;1U0stpK6EQkqHqRQLZTehuyYhGRnQ3bN4993C4Xe5uN7zmY7mkb01LnKsoJ4EYEgzq2uuFDweT08&#10;rUE4j6yxsUwKJnKwTWcPG0y0HfiD+osvRAhhl6CC0vs2kdLlJRl0C9sSB+5mO4M+wK6QusMhhJtG&#10;LqPoRRqsODSU2FJWUl5f7kbBccBh9xzv+3N9y6bv6+r96xyTUo/zcfcGwtPo/8V/7pMO89er1xh+&#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1lqfLFAAAA3gAA&#10;AA8AAAAAAAAAAAAAAAAAqgIAAGRycy9kb3ducmV2LnhtbFBLBQYAAAAABAAEAPoAAACcAwAAAAA=&#10;">
                  <v:shape id="Freeform 1183" o:spid="_x0000_s2207" style="position:absolute;left:824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PJCMIA&#10;AADeAAAADwAAAGRycy9kb3ducmV2LnhtbESP0YrCMBBF3wX/IYzgm6YKaqlGEVHQJ3fVDxiasSk2&#10;k9JEW//eLCz4NsO9c8+d1aazlXhR40vHCibjBARx7nTJhYLb9TBKQfiArLFyTAre5GGz7vdWmGnX&#10;8i+9LqEQMYR9hgpMCHUmpc8NWfRjVxNH7e4aiyGuTSF1g20Mt5WcJslcWiw5EgzWtDOUPy5PGyGy&#10;fRzSn/PkFFK5Pxqan2tEpYaDbrsEEagLX/P/9VHH+ulsMYW/d+IM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8kIwgAAAN4AAAAPAAAAAAAAAAAAAAAAAJgCAABkcnMvZG93&#10;bnJldi54bWxQSwUGAAAAAAQABAD1AAAAhwMAAAAA&#10;" path="m2,l,,,90r2,l2,e" filled="f" stroked="f">
                    <v:path arrowok="t" o:connecttype="custom" o:connectlocs="2,3946;0,3946;0,4036;2,4036;2,3946" o:connectangles="0,0,0,0,0"/>
                  </v:shape>
                  <v:shape id="Picture 1184" o:spid="_x0000_s2208" type="#_x0000_t75" style="position:absolute;left:799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LiHvDAAAA3gAAAA8AAABkcnMvZG93bnJldi54bWxET0uLwjAQvi/4H8IIexFNVXxsNYoKyp4E&#10;H+x5aMa22kxKk9X4782CsLf5+J4zXwZTiTs1rrSsoN9LQBBnVpecKziftt0pCOeRNVaWScGTHCwX&#10;rY85pto++ED3o89FDGGXooLC+zqV0mUFGXQ9WxNH7mIbgz7CJpe6wUcMN5UcJMlYGiw5NhRY06ag&#10;7Hb8NQoCr8r1LZxH16/95bntH0znh3ZKfbbDagbCU/D/4rf7W8f509FkCH/vxBvk4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8uIe8MAAADeAAAADwAAAAAAAAAAAAAAAACf&#10;AgAAZHJzL2Rvd25yZXYueG1sUEsFBgAAAAAEAAQA9wAAAI8DAAAAAA==&#10;">
                    <v:imagedata r:id="rId522" o:title=""/>
                  </v:shape>
                </v:group>
                <v:group id="Group 1185" o:spid="_x0000_s2209" style="position:absolute;left:8246;top:3946;width:3;height:91" coordorigin="8246,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IKasUAAADeAAAADwAAAGRycy9kb3ducmV2LnhtbERPS2vCQBC+C/6HZQRv&#10;dRNbH0RXEWlLDyL4APE2ZMckmJ0N2TWJ/75bKHibj+85y3VnStFQ7QrLCuJRBII4tbrgTMH59PU2&#10;B+E8ssbSMil4koP1qt9bYqJtywdqjj4TIYRdggpy76tESpfmZNCNbEUcuJutDfoA60zqGtsQbko5&#10;jqKpNFhwaMixom1O6f34MAq+W2w37/Fns7vfts/rabK/7GJSajjoNgsQnjr/Ev+7f3SYP5/MP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0SCmrFAAAA3gAA&#10;AA8AAAAAAAAAAAAAAAAAqgIAAGRycy9kb3ducmV2LnhtbFBLBQYAAAAABAAEAPoAAACcAwAAAAA=&#10;">
                  <v:shape id="Freeform 1186" o:spid="_x0000_s2210" style="position:absolute;left:8246;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daDMUA&#10;AADeAAAADwAAAGRycy9kb3ducmV2LnhtbERP22rCQBB9F/yHZQp9Kbpp0SppNiItgoiUNuYDxuw0&#10;Cc3OptnVxL93hYJvczjXSVaDacSZOldbVvA8jUAQF1bXXCrID5vJEoTzyBoby6TgQg5W6XiUYKxt&#10;z990znwpQgi7GBVU3rexlK6oyKCb2pY4cD+2M+gD7EqpO+xDuGnkSxS9SoM1h4YKW3qvqPjNTkaB&#10;qTf9/qP9nOWYf2XHJ7srffan1OPDsH4D4Wnwd/G/e6vD/OV8MYfbO+EG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B1oMxQAAAN4AAAAPAAAAAAAAAAAAAAAAAJgCAABkcnMv&#10;ZG93bnJldi54bWxQSwUGAAAAAAQABAD1AAAAigMAAAAA&#10;" path="m2,l,,,90r2,l2,e" filled="f" stroked="f">
                    <v:path arrowok="t" o:connecttype="custom" o:connectlocs="2,3946;0,3946;0,4036;2,4036;2,3946" o:connectangles="0,0,0,0,0"/>
                  </v:shape>
                </v:group>
                <v:group id="Group 1187" o:spid="_x0000_s2211" style="position:absolute;left:7996;top:3946;width:2;height:91" coordorigin="7996,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wxhsQAAADeAAAADwAAAGRycy9kb3ducmV2LnhtbERPS4vCMBC+C/6HMMLe&#10;1rSKD6pRRNZlD7LgA8Tb0IxtsZmUJtvWf78RBG/z8T1nue5MKRqqXWFZQTyMQBCnVhecKTifdp9z&#10;EM4jaywtk4IHOViv+r0lJtq2fKDm6DMRQtglqCD3vkqkdGlOBt3QVsSBu9naoA+wzqSusQ3hppSj&#10;KJpKgwWHhhwr2uaU3o9/RsF3i+1mHH81+/tt+7ieJr+XfUxKfQy6zQKEp86/xS/3jw7z55PZF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wxhsQAAADeAAAA&#10;DwAAAAAAAAAAAAAAAACqAgAAZHJzL2Rvd25yZXYueG1sUEsFBgAAAAAEAAQA+gAAAJsDAAAAAA==&#10;">
                  <v:shape id="Freeform 1188" o:spid="_x0000_s2212" style="position:absolute;left:7996;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RqkMIA&#10;AADeAAAADwAAAGRycy9kb3ducmV2LnhtbESP3YrCMBCF7wXfIYzgnaYKaqlGEVHQK38fYGjGpthM&#10;ShNt9+03wsLezXDOnO/MatPZSnyo8aVjBZNxAoI4d7rkQsHjfhilIHxA1lg5JgU/5GGz7vdWmGnX&#10;8pU+t1CIGMI+QwUmhDqT0ueGLPqxq4mj9nSNxRDXppC6wTaG20pOk2QuLZYcCQZr2hnKX7e3jRDZ&#10;vg7p5Tw5hVTuj4bm5xpRqeGg2y5BBOrCv/nv+qhj/XS2WMD3nTiD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RGqQwgAAAN4AAAAPAAAAAAAAAAAAAAAAAJgCAABkcnMvZG93&#10;bnJldi54bWxQSwUGAAAAAAQABAD1AAAAhwMAAAAA&#10;" path="m1,l,,,90r1,l1,e" filled="f" stroked="f">
                    <v:path arrowok="t" o:connecttype="custom" o:connectlocs="1,3946;0,3946;0,4036;1,4036;1,3946" o:connectangles="0,0,0,0,0"/>
                  </v:shape>
                  <v:shape id="Picture 1189" o:spid="_x0000_s2213" type="#_x0000_t75" style="position:absolute;left:8244;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yVZXHAAAA3gAAAA8AAABkcnMvZG93bnJldi54bWxEj09vwjAMxe9I+w6RkXaDFKYx1BEQGtrE&#10;ZQcKO+xmJe4f0ThVE0r37efDpN1svef3ft7sRt+qgfrYBDawmGegiG1wDVcGLuf32RpUTMgO28Bk&#10;4Ici7LYPkw3mLtz5REORKiUhHHM0UKfU5VpHW5PHOA8dsWhl6D0mWftKux7vEu5bvcyylfbYsDTU&#10;2NFbTfZa3LyB4fB1Gavvp9u+PNqAHzb5RflpzON03L+CSjSmf/Pf9dEJ/vr5RXjlHZlBb3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6yVZXHAAAA3gAAAA8AAAAAAAAAAAAA&#10;AAAAnwIAAGRycy9kb3ducmV2LnhtbFBLBQYAAAAABAAEAPcAAACTAwAAAAA=&#10;">
                    <v:imagedata r:id="rId539" o:title=""/>
                  </v:shape>
                </v:group>
                <v:group id="Group 1190" o:spid="_x0000_s2214" style="position:absolute;left:7997;top:3946;width:3;height:91" coordorigin="799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Ol9MUAAADeAAAADwAAAGRycy9kb3ducmV2LnhtbERPS2vCQBC+F/wPywje&#10;dBOLVaOriLSlBxF8gHgbsmMSzM6G7JrEf98tCL3Nx/ec5bozpWiodoVlBfEoAkGcWl1wpuB8+hrO&#10;QDiPrLG0TAqe5GC96r0tMdG25QM1R5+JEMIuQQW591UipUtzMuhGtiIO3M3WBn2AdSZ1jW0IN6Uc&#10;R9GHNFhwaMixom1O6f34MAq+W2w37/Fns7vfts/rabK/7GJSatDvNgsQnjr/L365f3SYP5tM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MTpfTFAAAA3gAA&#10;AA8AAAAAAAAAAAAAAAAAqgIAAGRycy9kb3ducmV2LnhtbFBLBQYAAAAABAAEAPoAAACcAwAAAAA=&#10;">
                  <v:shape id="Freeform 1191" o:spid="_x0000_s2215" style="position:absolute;left:799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WJs8cA&#10;AADeAAAADwAAAGRycy9kb3ducmV2LnhtbESP0WrCQBBF3wv9h2UKvpS6sVgJqauIRShFiqb5gGl2&#10;moRmZ2N2NfHvnYdC32aYO/fes1yPrlUX6kPj2cBsmoAiLr1tuDJQfO2eUlAhIltsPZOBKwVYr+7v&#10;lphZP/CRLnmslJhwyNBAHWOXaR3KmhyGqe+I5fbje4dR1r7StsdBzF2rn5NkoR02LAk1drStqfzN&#10;z86Aa3bD/q37nBdYHPLvR/9RxfxkzORh3LyCijTGf/Hf97uV+ulLKgCCIzPo1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libPHAAAA3gAAAA8AAAAAAAAAAAAAAAAAmAIAAGRy&#10;cy9kb3ducmV2LnhtbFBLBQYAAAAABAAEAPUAAACMAwAAAAA=&#10;" path="m3,l,,,90r3,l3,e" filled="f" stroked="f">
                    <v:path arrowok="t" o:connecttype="custom" o:connectlocs="3,3946;0,3946;0,4036;3,4036;3,3946" o:connectangles="0,0,0,0,0"/>
                  </v:shape>
                </v:group>
                <v:group id="Group 1192" o:spid="_x0000_s2216" style="position:absolute;left:8241;top:3946;width:3;height:91" coordorigin="8241,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LDZ1cQAAADeAAAA&#10;DwAAAAAAAAAAAAAAAACqAgAAZHJzL2Rvd25yZXYueG1sUEsFBgAAAAAEAAQA+gAAAJsDAAAAAA==&#10;">
                  <v:shape id="Freeform 1193" o:spid="_x0000_s2217" style="position:absolute;left:8241;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uyX8UA&#10;AADeAAAADwAAAGRycy9kb3ducmV2LnhtbERP22rCQBB9L/gPywi+lLpRWgnRTRBFkFKKpvmAMTtN&#10;QrOzMbua9O+7hULf5nCus8lG04o79a6xrGAxj0AQl1Y3XCkoPg5PMQjnkTW2lknBNznI0snDBhNt&#10;Bz7TPfeVCCHsElRQe98lUrqyJoNubjviwH3a3qAPsK+k7nEI4aaVyyhaSYMNh4YaO9rVVH7lN6PA&#10;NIfhbd+9PxdYnPLLo32tfH5VajYdt2sQnkb/L/5zH3WYH7/ES/h9J9wg0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O7JfxQAAAN4AAAAPAAAAAAAAAAAAAAAAAJgCAABkcnMv&#10;ZG93bnJldi54bWxQSwUGAAAAAAQABAD1AAAAigMAAAAA&#10;" path="m3,l,,,90r3,l3,e" filled="f" stroked="f">
                    <v:path arrowok="t" o:connecttype="custom" o:connectlocs="3,3946;0,3946;0,4036;3,4036;3,3946" o:connectangles="0,0,0,0,0"/>
                  </v:shape>
                </v:group>
                <v:group id="Group 1194" o:spid="_x0000_s2218" style="position:absolute;left:8000;top:3946;width:2;height:91" coordorigin="800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y7iOcQAAADeAAAADwAAAGRycy9kb3ducmV2LnhtbERPTYvCMBC9L/gfwgje&#10;1rSKS6lGEVHxIMLqwuJtaMa22ExKE9v6742wsLd5vM9ZrHpTiZYaV1pWEI8jEMSZ1SXnCn4uu88E&#10;hPPIGivLpOBJDlbLwccCU207/qb27HMRQtilqKDwvk6ldFlBBt3Y1sSBu9nGoA+wyaVusAvhppKT&#10;KPqSBksODQXWtCkou58fRsG+w249jbft8X7bPK+X2en3GJNSo2G/noPw1Pt/8Z/7oMP8ZJZM4f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y7iOcQAAADeAAAA&#10;DwAAAAAAAAAAAAAAAACqAgAAZHJzL2Rvd25yZXYueG1sUEsFBgAAAAAEAAQA+gAAAJsDAAAAAA==&#10;">
                  <v:shape id="Freeform 1195" o:spid="_x0000_s2219" style="position:absolute;left:800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OEwMQA&#10;AADeAAAADwAAAGRycy9kb3ducmV2LnhtbESPwWrDMBBE74X8g9hCbrWckhrhRgklNJCc3Lr9gMXa&#10;WibWylhK7Px9VCj0tsvMzpvd7GbXiyuNofOsYZXlIIgbbzpuNXx/HZ4UiBCRDfaeScONAuy2i4cN&#10;lsZP/EnXOrYihXAoUYONcSilDI0lhyHzA3HSfvzoMKZ1bKUZcUrhrpfPeV5Ihx0ngsWB9paac31x&#10;CSKn80F9VKtTVPL9aKmoBkStl4/z2yuISHP8N/9dH02qr17UGn7fSTPI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DhMDEAAAA3gAAAA8AAAAAAAAAAAAAAAAAmAIAAGRycy9k&#10;b3ducmV2LnhtbFBLBQYAAAAABAAEAPUAAACJAwAAAAA=&#10;" path="m2,l,,,90r2,l2,e" filled="f" stroked="f">
                    <v:path arrowok="t" o:connecttype="custom" o:connectlocs="2,3946;0,3946;0,4036;2,4036;2,3946" o:connectangles="0,0,0,0,0"/>
                  </v:shape>
                </v:group>
                <v:group id="Group 1196" o:spid="_x0000_s2220" style="position:absolute;left:8239;top:3946;width:2;height:91" coordorigin="823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4vf1sQAAADeAAAA&#10;DwAAAAAAAAAAAAAAAACqAgAAZHJzL2Rvd25yZXYueG1sUEsFBgAAAAAEAAQA+gAAAJsDAAAAAA==&#10;">
                  <v:shape id="Freeform 1197" o:spid="_x0000_s2221" style="position:absolute;left:823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2/LMMA&#10;AADeAAAADwAAAGRycy9kb3ducmV2LnhtbESP0YrCMBBF3xf8hzCCb2vqgiVUo4go6JO76gcMzdgU&#10;m0lpsrb+vREW9m2Ge+eeO8v14BrxoC7UnjXMphkI4tKbmisN18v+U4EIEdlg45k0PCnAejX6WGJh&#10;fM8/9DjHSqQQDgVqsDG2hZShtOQwTH1LnLSb7xzGtHaVNB32Kdw18ivLcumw5kSw2NLWUnk//7oE&#10;kf19r75Ps2NUcnewlJ9aRK0n42GzABFpiP/mv+uDSfXVXOXwfifN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t2/LMMAAADeAAAADwAAAAAAAAAAAAAAAACYAgAAZHJzL2Rv&#10;d25yZXYueG1sUEsFBgAAAAAEAAQA9QAAAIgDAAAAAA==&#10;" path="m2,l,,,90r2,l2,e" filled="f" stroked="f">
                    <v:path arrowok="t" o:connecttype="custom" o:connectlocs="2,3946;0,3946;0,4036;2,4036;2,3946" o:connectangles="0,0,0,0,0"/>
                  </v:shape>
                </v:group>
                <v:group id="Group 1198" o:spid="_x0000_s2222" style="position:absolute;left:8002;top:3946;width:3;height:91" coordorigin="8002,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gV5DrFAAAA3gAA&#10;AA8AAAAAAAAAAAAAAAAAqgIAAGRycy9kb3ducmV2LnhtbFBLBQYAAAAABAAEAPoAAACcAwAAAAA=&#10;">
                  <v:shape id="Freeform 1199" o:spid="_x0000_s2223" style="position:absolute;left:8002;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OFtccA&#10;AADeAAAADwAAAGRycy9kb3ducmV2LnhtbESP0WrCQBBF3wv9h2UKvpS6sVgJqauIRShFiqb5gGl2&#10;moRmZ2N2NfHvnYdC32a4d+49s1yPrlUX6kPj2cBsmoAiLr1tuDJQfO2eUlAhIltsPZOBKwVYr+7v&#10;lphZP/CRLnmslIRwyNBAHWOXaR3KmhyGqe+IRfvxvcMoa19p2+Mg4a7Vz0my0A4bloYaO9rWVP7m&#10;Z2fANbth/9Z9zgssDvn3o/+oYn4yZvIwbl5BRRrjv/nv+t0KfvqSCq+8IzPo1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3ThbXHAAAA3gAAAA8AAAAAAAAAAAAAAAAAmAIAAGRy&#10;cy9kb3ducmV2LnhtbFBLBQYAAAAABAAEAPUAAACMAwAAAAA=&#10;" path="m3,l,,,90r3,l3,e" filled="f" stroked="f">
                    <v:path arrowok="t" o:connecttype="custom" o:connectlocs="3,3946;0,3946;0,4036;3,4036;3,3946" o:connectangles="0,0,0,0,0"/>
                  </v:shape>
                </v:group>
                <v:group id="Group 1200" o:spid="_x0000_s2224" style="position:absolute;left:8236;top:3946;width:3;height:91" coordorigin="8236,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sbV08QAAADeAAAADwAAAGRycy9kb3ducmV2LnhtbERPTWvCQBC9F/wPywi9&#10;1U0US4yuIqKlBylUBfE2ZMckmJ0N2TWJ/74rCL3N433OYtWbSrTUuNKygngUgSDOrC45V3A67j4S&#10;EM4ja6wsk4IHOVgtB28LTLXt+Jfag89FCGGXooLC+zqV0mUFGXQjWxMH7mobgz7AJpe6wS6Em0qO&#10;o+hTGiw5NBRY06ag7Ha4GwVfHXbrSbxt97fr5nE5Tn/O+5iUeh/26zkIT73/F7/c3zrMT6bJD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sbV08QAAADeAAAA&#10;DwAAAAAAAAAAAAAAAACqAgAAZHJzL2Rvd25yZXYueG1sUEsFBgAAAAAEAAQA+gAAAJsDAAAAAA==&#10;">
                  <v:shape id="Freeform 1201" o:spid="_x0000_s2225" style="position:absolute;left:8236;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wfbsgA&#10;AADeAAAADwAAAGRycy9kb3ducmV2LnhtbESP0WrCQBBF3wv+wzIFX6RuFCuauoq0CKWUUtN8wJid&#10;JqHZ2Zjdmvj3nQehbzPMnXvv2ewG16gLdaH2bGA2TUARF97WXBrIvw4PK1AhIltsPJOBKwXYbUd3&#10;G0yt7/lIlyyWSkw4pGigirFNtQ5FRQ7D1LfEcvv2ncMoa1dq22Ev5q7R8yRZaoc1S0KFLT1XVPxk&#10;v86Aqw/9+0v7scgx/8xOE/9WxuxszPh+2D+BijTEf/Ht+9VK/dXjWgAER2bQ2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fB9uyAAAAN4AAAAPAAAAAAAAAAAAAAAAAJgCAABk&#10;cnMvZG93bnJldi54bWxQSwUGAAAAAAQABAD1AAAAjQMAAAAA&#10;" path="m3,l,,,90r3,l3,e" filled="f" stroked="f">
                    <v:path arrowok="t" o:connecttype="custom" o:connectlocs="3,3946;0,3946;0,4036;3,4036;3,3946" o:connectangles="0,0,0,0,0"/>
                  </v:shape>
                  <v:shape id="Picture 1202" o:spid="_x0000_s2226" type="#_x0000_t75" style="position:absolute;left:8005;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RyfbGAAAA3gAAAA8AAABkcnMvZG93bnJldi54bWxET01rwkAQvRf8D8sI3uomBYtNXUUEobUo&#10;mBbxOGTHJDU7m2bXGP31riD0No/3OZNZZyrRUuNKywriYQSCOLO65FzBz/fyeQzCeWSNlWVScCEH&#10;s2nvaYKJtmfeUpv6XIQQdgkqKLyvEyldVpBBN7Q1ceAOtjHoA2xyqRs8h3BTyZcoepUGSw4NBda0&#10;KCg7piejYL/Cr8Pi8xLvfuenv81qnV5bkyo16HfzdxCeOv8vfrg/dJg/Hr3FcH8n3CCn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3BHJ9sYAAADeAAAADwAAAAAAAAAAAAAA&#10;AACfAgAAZHJzL2Rvd25yZXYueG1sUEsFBgAAAAAEAAQA9wAAAJIDAAAAAA==&#10;">
                    <v:imagedata r:id="rId540" o:title=""/>
                  </v:shape>
                  <v:shape id="Picture 1203" o:spid="_x0000_s2227" type="#_x0000_t75" style="position:absolute;left:8235;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DV4HFAAAA3gAAAA8AAABkcnMvZG93bnJldi54bWxET01rwkAQvQv+h2WE3nSj0KKpq4ggqKUF&#10;Yyk9DtkxiWZnY3aNsb/eFQre5vE+ZzpvTSkaql1hWcFwEIEgTq0uOFPwvV/1xyCcR9ZYWiYFN3Iw&#10;n3U7U4y1vfKOmsRnIoSwi1FB7n0VS+nSnAy6ga2IA3ewtUEfYJ1JXeM1hJtSjqLoTRosODTkWNEy&#10;p/SUXIyC3y1+HJab2/DnuLicv7afyV9jEqVeeu3iHYSn1j/F/+61DvPHr5MRPN4JN8jZ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w1eBxQAAAN4AAAAPAAAAAAAAAAAAAAAA&#10;AJ8CAABkcnMvZG93bnJldi54bWxQSwUGAAAAAAQABAD3AAAAkQMAAAAA&#10;">
                    <v:imagedata r:id="rId540" o:title=""/>
                  </v:shape>
                </v:group>
                <v:group id="Group 1204" o:spid="_x0000_s2228" style="position:absolute;left:8007;top:3946;width:3;height:91" coordorigin="800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vd05MQAAADeAAAADwAAAGRycy9kb3ducmV2LnhtbERPS4vCMBC+L/gfwgje&#10;1rSKi1uNIqKyB1nwAYu3oRnbYjMpTWzrv98Igrf5+J4zX3amFA3VrrCsIB5GIIhTqwvOFJxP288p&#10;COeRNZaWScGDHCwXvY85Jtq2fKDm6DMRQtglqCD3vkqkdGlOBt3QVsSBu9raoA+wzqSusQ3hppSj&#10;KPqSBgsODTlWtM4pvR3vRsGuxXY1jjfN/nZdPy6nye/fPialBv1uNQPhqfNv8cv9o8P86eR7D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vd05MQAAADeAAAA&#10;DwAAAAAAAAAAAAAAAACqAgAAZHJzL2Rvd25yZXYueG1sUEsFBgAAAAAEAAQA+gAAAJsDAAAAAA==&#10;">
                  <v:shape id="Freeform 1205" o:spid="_x0000_s2229" style="position:absolute;left:800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cZbcQA&#10;AADeAAAADwAAAGRycy9kb3ducmV2LnhtbERP22rCQBB9L/gPywh9KbppsaLRVUQRiohozAeM2TEJ&#10;ZmfT7NbEv3cLhb7N4VxnvuxMJe7UuNKygvdhBII4s7rkXEF63g4mIJxH1lhZJgUPcrBc9F7mGGvb&#10;8onuic9FCGEXo4LC+zqW0mUFGXRDWxMH7mobgz7AJpe6wTaEm0p+RNFYGiw5NBRY07qg7Jb8GAWm&#10;3Lb7TX0YpZgek8ub3eU++Vbqtd+tZiA8df5f/Of+0mH+5HM6gt93wg1y8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HGW3EAAAA3gAAAA8AAAAAAAAAAAAAAAAAmAIAAGRycy9k&#10;b3ducmV2LnhtbFBLBQYAAAAABAAEAPUAAACJAwAAAAA=&#10;" path="m2,l,,,90r2,l2,e" filled="f" stroked="f">
                    <v:path arrowok="t" o:connecttype="custom" o:connectlocs="2,3946;0,3946;0,4036;2,4036;2,3946" o:connectangles="0,0,0,0,0"/>
                  </v:shape>
                </v:group>
                <v:group id="Group 1206" o:spid="_x0000_s2230" style="position:absolute;left:8232;top:3946;width:3;height:91" coordorigin="8232,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JJC8QAAADeAAAADwAAAGRycy9kb3ducmV2LnhtbERPTWvCQBC9F/wPywje&#10;6iZKikZXEaniQQpVQbwN2TEJZmdDdpvEf+8WCr3N433Oct2bSrTUuNKygngcgSDOrC45V3A5795n&#10;IJxH1lhZJgVPcrBeDd6WmGrb8Te1J5+LEMIuRQWF93UqpcsKMujGtiYO3N02Bn2ATS51g10IN5Wc&#10;RNGHNFhyaCiwpm1B2eP0YxTsO+w20/izPT7u2+ftnHxdjzEpNRr2mwUIT73/F/+5DzrMnyXzBH7f&#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lJJC8QAAADeAAAA&#10;DwAAAAAAAAAAAAAAAACqAgAAZHJzL2Rvd25yZXYueG1sUEsFBgAAAAAEAAQA+gAAAJsDAAAAAA==&#10;">
                  <v:shape id="Freeform 1207" o:spid="_x0000_s2231" style="position:absolute;left:8232;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kigcQA&#10;AADeAAAADwAAAGRycy9kb3ducmV2LnhtbERP22rCQBB9L/gPywi+lLpRqtjoKqIIRYpomg+YZsck&#10;mJ2N2a1J/94tCL7N4VxnsepMJW7UuNKygtEwAkGcWV1yriD93r3NQDiPrLGyTAr+yMFq2XtZYKxt&#10;yye6JT4XIYRdjAoK7+tYSpcVZNANbU0cuLNtDPoAm1zqBtsQbio5jqKpNFhyaCiwpk1B2SX5NQpM&#10;uWu/tvXhPcX0mPy82n3uk6tSg363noPw1Pmn+OH+1GH+bPIxhf93wg1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ZIoHEAAAA3gAAAA8AAAAAAAAAAAAAAAAAmAIAAGRycy9k&#10;b3ducmV2LnhtbFBLBQYAAAAABAAEAPUAAACJAwAAAAA=&#10;" path="m3,l,,,90r3,l3,e" filled="f" stroked="f">
                    <v:path arrowok="t" o:connecttype="custom" o:connectlocs="3,3946;0,3946;0,4036;3,4036;3,3946" o:connectangles="0,0,0,0,0"/>
                  </v:shape>
                </v:group>
                <v:group id="Group 1208" o:spid="_x0000_s2232" style="position:absolute;left:8009;top:3946;width:2;height:91" coordorigin="800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cxy58UAAADeAAAADwAAAGRycy9kb3ducmV2LnhtbERPS2vCQBC+F/wPywje&#10;dBOLVaOriLSlBxF8gHgbsmMSzM6G7JrEf98tCL3Nx/ec5bozpWiodoVlBfEoAkGcWl1wpuB8+hrO&#10;QDiPrLG0TAqe5GC96r0tMdG25QM1R5+JEMIuQQW591UipUtzMuhGtiIO3M3WBn2AdSZ1jW0IN6Uc&#10;R9GHNFhwaMixom1O6f34MAq+W2w37/Fns7vfts/rabK/7GJSatDvNgsQnjr/L365f3SYP5vM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3McufFAAAA3gAA&#10;AA8AAAAAAAAAAAAAAAAAqgIAAGRycy9kb3ducmV2LnhtbFBLBQYAAAAABAAEAPoAAACcAwAAAAA=&#10;">
                  <v:shape id="Freeform 1209" o:spid="_x0000_s2233" style="position:absolute;left:800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cYGMMA&#10;AADeAAAADwAAAGRycy9kb3ducmV2LnhtbESPzWrDMAzH74W+g9Fgt9bpYCXL6pRRVmhP3dI9gIi1&#10;OCSWQ+w12dtXh8FuEvp//LTbz75XNxpjG9jAZp2BIq6Dbbkx8HU9rnJQMSFb7AOTgV+KsC+Xix0W&#10;Nkz8SbcqNUpCOBZowKU0FFrH2pHHuA4Dsdy+w+gxyTo22o44Sbjv9VOWbbXHlqXB4UAHR3VX/Xgp&#10;0VN3zD8um3PK9fvJ0fYyIBrz+DC/vYJKNKd/8Z/7ZAU/f34RXnlHZtD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cYGMMAAADeAAAADwAAAAAAAAAAAAAAAACYAgAAZHJzL2Rv&#10;d25yZXYueG1sUEsFBgAAAAAEAAQA9QAAAIgDAAAAAA==&#10;" path="m2,l,,,90r2,l2,e" filled="f" stroked="f">
                    <v:path arrowok="t" o:connecttype="custom" o:connectlocs="2,3946;0,3946;0,4036;2,4036;2,3946" o:connectangles="0,0,0,0,0"/>
                  </v:shape>
                </v:group>
                <v:group id="Group 1210" o:spid="_x0000_s2234" style="position:absolute;left:8230;top:3946;width:2;height:91" coordorigin="823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9DDsQAAADeAAAADwAAAGRycy9kb3ducmV2LnhtbERPS4vCMBC+C/6HMMLe&#10;NK3iotUoIuuyB1nwAeJtaMa22ExKk23rv98Igrf5+J6zXHemFA3VrrCsIB5FIIhTqwvOFJxPu+EM&#10;hPPIGkvLpOBBDtarfm+JibYtH6g5+kyEEHYJKsi9rxIpXZqTQTeyFXHgbrY26AOsM6lrbEO4KeU4&#10;ij6lwYJDQ44VbXNK78c/o+C7xXYzib+a/f22fVxP09/LPialPgbdZgHCU+ff4pf7R4f5s+l8D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x9DDsQAAADeAAAA&#10;DwAAAAAAAAAAAAAAAACqAgAAZHJzL2Rvd25yZXYueG1sUEsFBgAAAAAEAAQA+gAAAJsDAAAAAA==&#10;">
                  <v:shape id="Freeform 1211" o:spid="_x0000_s2235" style="position:absolute;left:823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7g5cMA&#10;AADeAAAADwAAAGRycy9kb3ducmV2LnhtbESPQYvCMBCF7wv+hzDC3tbUPZRSjSKi4J50XX/A0IxN&#10;sZmUJtr6753DgrcZ5r33zVuuR9+qB/WxCWxgPstAEVfBNlwbuPztvwpQMSFbbAOTgSdFWK8mH0ss&#10;bRj4lx7nVCsJ4ViiAZdSV2odK0ce4yx0xHK7ht5jkrWvte1xkHDf6u8sy7XHhoXgsKOto+p2vnuB&#10;6OG2L07H+U8q9O7gKD92iMZ8TsfNAlSiMb3F/+6DlfeLPJMCUkdm0K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7g5cMAAADeAAAADwAAAAAAAAAAAAAAAACYAgAAZHJzL2Rv&#10;d25yZXYueG1sUEsFBgAAAAAEAAQA9QAAAIgDAAAAAA==&#10;" path="m2,l,,,90r2,l2,e" filled="f" stroked="f">
                    <v:path arrowok="t" o:connecttype="custom" o:connectlocs="2,3946;0,3946;0,4036;2,4036;2,3946" o:connectangles="0,0,0,0,0"/>
                  </v:shape>
                </v:group>
                <v:group id="Group 1212" o:spid="_x0000_s2236" style="position:absolute;left:8011;top:3946;width:2;height:91" coordorigin="801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ka788QAAADeAAAA&#10;DwAAAAAAAAAAAAAAAACqAgAAZHJzL2Rvd25yZXYueG1sUEsFBgAAAAAEAAQA+gAAAJsDAAAAAA==&#10;">
                  <v:shape id="Freeform 1213" o:spid="_x0000_s2237" style="position:absolute;left:801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DbCcMA&#10;AADeAAAADwAAAGRycy9kb3ducmV2LnhtbESPzWrDMBCE74G+g9hCbrGcHIxxo4RSGnBO+X2Axdpa&#10;xtbKWGrsvH0UCOS2y8zON7veTrYTNxp841jBMklBEFdON1wruF52ixyED8gaO8ek4E4etpuP2RoL&#10;7UY+0e0cahFD2BeowITQF1L6ypBFn7ieOGp/brAY4jrUUg84xnDbyVWaZtJiw5FgsKcfQ1V7/rcR&#10;Isd2lx8Py33I5W9pKDv0iErNP6fvLxCBpvA2v65LHevnWbqC5ztxBr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DbCcMAAADeAAAADwAAAAAAAAAAAAAAAACYAgAAZHJzL2Rv&#10;d25yZXYueG1sUEsFBgAAAAAEAAQA9QAAAIgDAAAAAA==&#10;" path="m2,l,,,90r2,l2,e" filled="f" stroked="f">
                    <v:path arrowok="t" o:connecttype="custom" o:connectlocs="2,3946;0,3946;0,4036;2,4036;2,3946" o:connectangles="0,0,0,0,0"/>
                  </v:shape>
                </v:group>
                <v:group id="Group 1214" o:spid="_x0000_s2238" style="position:absolute;left:8227;top:3946;width:3;height:91" coordorigin="822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iAH8MAAADeAAAADwAAAGRycy9kb3ducmV2LnhtbERPTYvCMBC9L/gfwgje&#10;1rTKilSjiKh4EGFVEG9DM7bFZlKa2NZ/bxaEvc3jfc582ZlSNFS7wrKCeBiBIE6tLjhTcDlvv6cg&#10;nEfWWFomBS9ysFz0vuaYaNvyLzUnn4kQwi5BBbn3VSKlS3My6Ia2Ig7c3dYGfYB1JnWNbQg3pRxF&#10;0UQaLDg05FjROqf0cXoaBbsW29U43jSHx339up1/jtdDTEoN+t1qBsJT5//FH/deh/nTSTSG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2IAfwwAAAN4AAAAP&#10;AAAAAAAAAAAAAAAAAKoCAABkcnMvZG93bnJldi54bWxQSwUGAAAAAAQABAD6AAAAmgMAAAAA&#10;">
                  <v:shape id="Freeform 1215" o:spid="_x0000_s2239" style="position:absolute;left:822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jtlsMA&#10;AADeAAAADwAAAGRycy9kb3ducmV2LnhtbERP24rCMBB9F/yHMMK+yJq6iEjXKKIIsoho7QfMNrNt&#10;sZnUJtru3xtB8G0O5zrzZWcqcafGlZYVjEcRCOLM6pJzBel5+zkD4TyyxsoyKfgnB8tFvzfHWNuW&#10;T3RPfC5CCLsYFRTe17GULivIoBvZmjhwf7Yx6ANscqkbbEO4qeRXFE2lwZJDQ4E1rQvKLsnNKDDl&#10;tt1v6sMkxfSY/A7tT+6Tq1Ifg271DcJT59/il3unw/zZNJrA851wg1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jtlsMAAADeAAAADwAAAAAAAAAAAAAAAACYAgAAZHJzL2Rv&#10;d25yZXYueG1sUEsFBgAAAAAEAAQA9QAAAIgDAAAAAA==&#10;" path="m3,l,,,90r3,l3,e" filled="f" stroked="f">
                    <v:path arrowok="t" o:connecttype="custom" o:connectlocs="3,3946;0,3946;0,4036;3,4036;3,3946" o:connectangles="0,0,0,0,0"/>
                  </v:shape>
                  <v:shape id="Picture 1216" o:spid="_x0000_s2240" type="#_x0000_t75" style="position:absolute;left:801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tiDfEAAAA3gAAAA8AAABkcnMvZG93bnJldi54bWxET0tqwzAQ3Rd6BzGF7Bq5BgfHiWza/Ogq&#10;Sd0cYLCmtltrZCwlcW5fBQrdzeN9Z1mMphMXGlxrWcHLNAJBXFndcq3g9Ll9TkE4j6yxs0wKbuSg&#10;yB8flphpe+UPupS+FiGEXYYKGu/7TEpXNWTQTW1PHLgvOxj0AQ611ANeQ7jpZBxFM2mw5dDQYE+r&#10;hqqf8mwUrI+7JD5sqg3Nv5NY72n3JlOj1ORpfF2A8DT6f/Gf+12H+eksSuD+TrhB5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XtiDfEAAAA3gAAAA8AAAAAAAAAAAAAAAAA&#10;nwIAAGRycy9kb3ducmV2LnhtbFBLBQYAAAAABAAEAPcAAACQAwAAAAA=&#10;">
                    <v:imagedata r:id="rId526" o:title=""/>
                  </v:shape>
                </v:group>
                <v:group id="Group 1217" o:spid="_x0000_s2241" style="position:absolute;left:8225;top:3946;width:2;height:91" coordorigin="8225,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8jh8QAAADeAAAADwAAAGRycy9kb3ducmV2LnhtbERPTYvCMBC9L/gfwgje&#10;1rQrW6QaRcQVDyKsCuJtaMa22ExKE9v6782CsLd5vM+ZL3tTiZYaV1pWEI8jEMSZ1SXnCs6nn88p&#10;COeRNVaWScGTHCwXg485ptp2/Evt0ecihLBLUUHhfZ1K6bKCDLqxrYkDd7ONQR9gk0vdYBfCTSW/&#10;oiiRBksODQXWtC4oux8fRsG2w241iTft/n5bP6+n78NlH5NSo2G/moHw1Pt/8du902H+NIkS+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a8jh8QAAADeAAAA&#10;DwAAAAAAAAAAAAAAAACqAgAAZHJzL2Rvd25yZXYueG1sUEsFBgAAAAAEAAQA+gAAAJsDAAAAAA==&#10;">
                  <v:shape id="Freeform 1218" o:spid="_x0000_s2242" style="position:absolute;left:8225;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d4kcQA&#10;AADeAAAADwAAAGRycy9kb3ducmV2LnhtbESPwWrDMBBE74X+g9hAb43sHFzjRjYlNOCe3CT9gMXa&#10;WsbWylhK7P59VSjktsvMzpvdV6sdxY1m3ztWkG4TEMSt0z13Cr4ux+cchA/IGkfHpOCHPFTl48Me&#10;C+0WPtHtHDoRQ9gXqMCEMBVS+taQRb91E3HUvt1sMcR17qSecYnhdpS7JMmkxZ4jweBEB0PtcL7a&#10;CJHLcMw/m/Qj5PK9NpQ1E6JST5v17RVEoDXczf/XtY718yx5gb934gy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neJHEAAAA3gAAAA8AAAAAAAAAAAAAAAAAmAIAAGRycy9k&#10;b3ducmV2LnhtbFBLBQYAAAAABAAEAPUAAACJAwAAAAA=&#10;" path="m2,l,,,90r2,l2,e" filled="f" stroked="f">
                    <v:path arrowok="t" o:connecttype="custom" o:connectlocs="2,3946;0,3946;0,4036;2,4036;2,3946" o:connectangles="0,0,0,0,0"/>
                  </v:shape>
                </v:group>
                <v:group id="Group 1219" o:spid="_x0000_s2243" style="position:absolute;left:8016;top:3946;width:2;height:91" coordorigin="8016,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wSbscAAADeAAAADwAAAGRycy9kb3ducmV2LnhtbESPQWvCQBCF7wX/wzKC&#10;t7pJiyKpq4i0xYMIVUF6G7JjEszOhuw2if/eOQi9zfDevPfNcj24WnXUhsqzgXSagCLOva24MHA+&#10;fb0uQIWIbLH2TAbuFGC9Gr0sMbO+5x/qjrFQEsIhQwNljE2mdchLchimviEW7epbh1HWttC2xV7C&#10;Xa3fkmSuHVYsDSU2tC0pvx3/nIHvHvvNe/rZ7W/X7f33NDtc9ikZMxkPmw9QkYb4b35e76zgL+aJ&#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3wSbscAAADe&#10;AAAADwAAAAAAAAAAAAAAAACqAgAAZHJzL2Rvd25yZXYueG1sUEsFBgAAAAAEAAQA+gAAAJ4DAAAA&#10;AA==&#10;">
                  <v:shape id="Freeform 1220" o:spid="_x0000_s2244" style="position:absolute;left:8016;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RJeMQA&#10;AADeAAAADwAAAGRycy9kb3ducmV2LnhtbESPwWrDMBBE74H+g9hAb7GcHIzrWg4lNOCe3Cb9gMXa&#10;WsbWylhK7P59VSj0tsvMzpstj6sdxZ1m3ztWsE9SEMSt0z13Cj6v510OwgdkjaNjUvBNHo7Vw6bE&#10;QruFP+h+CZ2IIewLVGBCmAopfWvIok/cRBy1LzdbDHGdO6lnXGK4HeUhTTNpsedIMDjRyVA7XG42&#10;QuQynPP3Zv8WcvlaG8qaCVGpx+368gwi0Br+zX/XtY718yx9gt934gyy+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0SXjEAAAA3gAAAA8AAAAAAAAAAAAAAAAAmAIAAGRycy9k&#10;b3ducmV2LnhtbFBLBQYAAAAABAAEAPUAAACJAwAAAAA=&#10;" path="m2,l,,,90r2,l2,e" filled="f" stroked="f">
                    <v:path arrowok="t" o:connecttype="custom" o:connectlocs="2,3946;0,3946;0,4036;2,4036;2,3946" o:connectangles="0,0,0,0,0"/>
                  </v:shape>
                  <v:shape id="Picture 1221" o:spid="_x0000_s2245" type="#_x0000_t75" style="position:absolute;left:822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On0zFAAAA3gAAAA8AAABkcnMvZG93bnJldi54bWxEj0tvwjAQhO+V+A/WVuJWHHLgkWJQRQuC&#10;Y3ncV/E2jojXITaQ/vvuAam3Xe3szHyLVe8bdacu1oENjEcZKOIy2JorA6fj5m0GKiZki01gMvBL&#10;EVbLwcsCCxse/E33Q6qUmHAs0IBLqS20jqUjj3EUWmK5/YTOY5K1q7Tt8CHmvtF5lk20x5olwWFL&#10;a0fl5XDzBj7X03Kfcn+ZX3O3PZ+CbrMvbczwtf94B5WoT//i5/fOSv3ZZCwAgiMz6O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Tp9MxQAAAN4AAAAPAAAAAAAAAAAAAAAA&#10;AJ8CAABkcnMvZG93bnJldi54bWxQSwUGAAAAAAQABAD3AAAAkQMAAAAA&#10;">
                    <v:imagedata r:id="rId541" o:title=""/>
                  </v:shape>
                </v:group>
                <v:group id="Group 1222" o:spid="_x0000_s2246" style="position:absolute;left:8018;top:3946;width:3;height:91" coordorigin="801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58tLsQAAADeAAAA&#10;DwAAAAAAAAAAAAAAAACqAgAAZHJzL2Rvd25yZXYueG1sUEsFBgAAAAAEAAQA+gAAAJsDAAAAAA==&#10;">
                  <v:shape id="Freeform 1223" o:spid="_x0000_s2247" style="position:absolute;left:801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pMMA&#10;AADeAAAADwAAAGRycy9kb3ducmV2LnhtbERP24rCMBB9F/yHMMK+yJoqIlKNIoqwLItotx8wNmNb&#10;bCa1ydru3xtB8G0O5zrLdWcqcafGlZYVjEcRCOLM6pJzBenv/nMOwnlkjZVlUvBPDtarfm+JsbYt&#10;n+ie+FyEEHYxKii8r2MpXVaQQTeyNXHgLrYx6ANscqkbbEO4qeQkimbSYMmhocCatgVl1+TPKDDl&#10;vv3Z1YdpiukxOQ/td+6Tm1Ifg26zAOGp82/xy/2lw/z5bDyB5zvhBr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GpMMAAADeAAAADwAAAAAAAAAAAAAAAACYAgAAZHJzL2Rv&#10;d25yZXYueG1sUEsFBgAAAAAEAAQA9QAAAIgDAAAAAA==&#10;" path="m2,l,,,90r2,l2,e" filled="f" stroked="f">
                    <v:path arrowok="t" o:connecttype="custom" o:connectlocs="2,3946;0,3946;0,4036;2,4036;2,3946" o:connectangles="0,0,0,0,0"/>
                  </v:shape>
                </v:group>
                <v:group id="Group 1224" o:spid="_x0000_s2248" style="position:absolute;left:8221;top:3946;width:2;height:91" coordorigin="8221,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EWwsMAAADeAAAADwAAAGRycy9kb3ducmV2LnhtbERPTYvCMBC9L/gfwgje&#10;1rTKilSjiKh4EGFVEG9DM7bFZlKa2NZ/bxaEvc3jfc582ZlSNFS7wrKCeBiBIE6tLjhTcDlvv6cg&#10;nEfWWFomBS9ysFz0vuaYaNvyLzUnn4kQwi5BBbn3VSKlS3My6Ia2Ig7c3dYGfYB1JnWNbQg3pRxF&#10;0UQaLDg05FjROqf0cXoaBbsW29U43jSHx339up1/jtdDTEoN+t1qBsJT5//FH/deh/nTSTyG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kARbCwwAAAN4AAAAP&#10;AAAAAAAAAAAAAAAAAKoCAABkcnMvZG93bnJldi54bWxQSwUGAAAAAAQABAD6AAAAmgMAAAAA&#10;">
                  <v:shape id="Freeform 1225" o:spid="_x0000_s2249" style="position:absolute;left:8221;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xwO8MA&#10;AADeAAAADwAAAGRycy9kb3ducmV2LnhtbESP3WqEMBCF7wt9hzCF3tVoKSJ2s1JKhe3V/vUBBjM1&#10;opmISdW+/WZhYe9mOGfOd2ZTrXYQM02+c6wgS1IQxI3THbcKfs71SwHCB2SNg2NS8E8equ3jwwZL&#10;7RY+0nwKrYgh7EtUYEIYSyl9Y8iiT9xIHLVfN1kMcZ1aqSdcYrgd5Gua5tJix5FgcKRPQ01/+rMR&#10;Ipe+Lg777DsU8mtnKN+PiEo9P60f7yACreFuvl3vdKxf5NkbXN+JM8jt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mxwO8MAAADeAAAADwAAAAAAAAAAAAAAAACYAgAAZHJzL2Rv&#10;d25yZXYueG1sUEsFBgAAAAAEAAQA9QAAAIgDAAAAAA==&#10;" path="m2,l,,,90r2,l2,e" filled="f" stroked="f">
                    <v:path arrowok="t" o:connecttype="custom" o:connectlocs="2,3946;0,3946;0,4036;2,4036;2,3946" o:connectangles="0,0,0,0,0"/>
                  </v:shape>
                </v:group>
                <v:group id="Group 1226" o:spid="_x0000_s2250" style="position:absolute;left:8020;top:3946;width:2;height:91" coordorigin="8020,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QrLcUAAADeAAAADwAAAGRycy9kb3ducmV2LnhtbERPTWuDQBC9B/oflin0&#10;lqy2KGKzCSG0pYdQiAZCb4M7UYk7K+5Wzb/vFgq5zeN9zno7m06MNLjWsoJ4FYEgrqxuuVZwKt+X&#10;GQjnkTV2lknBjRxsNw+LNebaTnyksfC1CCHsclTQeN/nUrqqIYNuZXviwF3sYNAHONRSDziFcNPJ&#10;5yhKpcGWQ0ODPe0bqq7Fj1HwMeG0e4nfxsP1sr99l8nX+RCTUk+P8+4VhKfZ38X/7k8d5mdpnMD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SkKy3FAAAA3gAA&#10;AA8AAAAAAAAAAAAAAAAAqgIAAGRycy9kb3ducmV2LnhtbFBLBQYAAAAABAAEAPoAAACcAwAAAAA=&#10;">
                  <v:shape id="Freeform 1227" o:spid="_x0000_s2251" style="position:absolute;left:8020;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JL18IA&#10;AADeAAAADwAAAGRycy9kb3ducmV2LnhtbESPzarCMBCF9xd8hzCCu2taF6VUo4go6MrfBxiasSk2&#10;k9JEW9/eCBfuboZz5nxnFqvBNuJFna8dK0inCQji0umaKwW36+43B+EDssbGMSl4k4fVcvSzwEK7&#10;ns/0uoRKxBD2BSowIbSFlL40ZNFPXUsctbvrLIa4dpXUHfYx3DZyliSZtFhzJBhsaWOofFyeNkJk&#10;/9jlp2N6CLnc7g1lxxZRqcl4WM9BBBrCv/nveq9j/TxLM/i+E2eQy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8kvXwgAAAN4AAAAPAAAAAAAAAAAAAAAAAJgCAABkcnMvZG93&#10;bnJldi54bWxQSwUGAAAAAAQABAD1AAAAhwMAAAAA&#10;" path="m2,l,,,90r2,l2,e" filled="f" stroked="f">
                    <v:path arrowok="t" o:connecttype="custom" o:connectlocs="2,3946;0,3946;0,4036;2,4036;2,3946" o:connectangles="0,0,0,0,0"/>
                  </v:shape>
                </v:group>
                <v:group id="Group 1228" o:spid="_x0000_s2252" style="position:absolute;left:8218;top:3946;width:3;height:91" coordorigin="8218,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zoQwcUAAADeAAAADwAAAGRycy9kb3ducmV2LnhtbERPS2vCQBC+F/wPywi9&#10;1U0stZK6igQtPUihKkhvQ3bMBrOzIbvm8e+7hUJv8/E9Z7UZbC06an3lWEE6S0AQF05XXCo4n/ZP&#10;SxA+IGusHZOCkTxs1pOHFWba9fxF3TGUIoawz1CBCaHJpPSFIYt+5hriyF1dazFE2JZSt9jHcFvL&#10;eZIspMWKY4PBhnJDxe14twree+y3z+muO9yu+fh9evm8HFJS6nE6bN9ABBrCv/jP/aHj/OUifY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s6EMHFAAAA3gAA&#10;AA8AAAAAAAAAAAAAAAAAqgIAAGRycy9kb3ducmV2LnhtbFBLBQYAAAAABAAEAPoAAACcAwAAAAA=&#10;">
                  <v:shape id="Freeform 1229" o:spid="_x0000_s2253" style="position:absolute;left:8218;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xxTscA&#10;AADeAAAADwAAAGRycy9kb3ducmV2LnhtbESP0WrCQBBF3wv+wzKCL0U3ShGJriIWQaSUNs0HjNkx&#10;CWZnY3Zr0r/vPBT6NsO9c++ZzW5wjXpQF2rPBuazBBRx4W3NpYH86zhdgQoR2WLjmQz8UIDddvS0&#10;wdT6nj/pkcVSSQiHFA1UMbap1qGoyGGY+ZZYtKvvHEZZu1LbDnsJd41eJMlSO6xZGips6VBRccu+&#10;nQFXH/u31/b9Jcf8I7s8+3MZs7sxk/GwX4OKNMR/89/1yQr+ajkXXnlHZtD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78cU7HAAAA3gAAAA8AAAAAAAAAAAAAAAAAmAIAAGRy&#10;cy9kb3ducmV2LnhtbFBLBQYAAAAABAAEAPUAAACMAwAAAAA=&#10;" path="m3,l,,,90r3,l3,e" filled="f" stroked="f">
                    <v:path arrowok="t" o:connecttype="custom" o:connectlocs="3,3946;0,3946;0,4036;3,4036;3,3946" o:connectangles="0,0,0,0,0"/>
                  </v:shape>
                </v:group>
                <v:group id="Group 1230" o:spid="_x0000_s2254" style="position:absolute;left:8022;top:3946;width:3;height:91" coordorigin="8022,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khKMQAAADeAAAADwAAAGRycy9kb3ducmV2LnhtbERPTYvCMBC9C/sfwix4&#10;07S7KG7XKCKueBBBXRBvQzO2xWZSmtjWf28Ewds83udM550pRUO1KywriIcRCOLU6oIzBf/Hv8EE&#10;hPPIGkvLpOBODuazj94UE21b3lNz8JkIIewSVJB7XyVSujQng25oK+LAXWxt0AdYZ1LX2IZwU8qv&#10;KBpLgwWHhhwrWuaUXg83o2DdYrv4jlfN9npZ3s/H0e60jUmp/me3+AXhqfNv8cu90WH+ZBz/wP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ekhKMQAAADeAAAA&#10;DwAAAAAAAAAAAAAAAACqAgAAZHJzL2Rvd25yZXYueG1sUEsFBgAAAAAEAAQA+gAAAJsDAAAAAA==&#10;">
                  <v:shape id="Freeform 1231" o:spid="_x0000_s2255" style="position:absolute;left:8022;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a39ccA&#10;AADeAAAADwAAAGRycy9kb3ducmV2LnhtbESP0WrCQBBF3wX/YRmhL1I3lSIhukqxCKWUojEfMM2O&#10;SWh2Nma3Jv37zkPBtxnmzr33bHaja9WN+tB4NvC0SEARl942XBkozofHFFSIyBZbz2TglwLsttPJ&#10;BjPrBz7RLY+VEhMOGRqoY+wyrUNZk8Ow8B2x3C6+dxhl7SttexzE3LV6mSQr7bBhSaixo31N5Xf+&#10;4wy45jB8vHafzwUWx/xr7t+rmF+NeZiNL2tQkcZ4F/9/v1mpn66WAiA4MoP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7mt/XHAAAA3gAAAA8AAAAAAAAAAAAAAAAAmAIAAGRy&#10;cy9kb3ducmV2LnhtbFBLBQYAAAAABAAEAPUAAACMAwAAAAA=&#10;" path="m3,l,,,90r3,l3,e" filled="f" stroked="f">
                    <v:path arrowok="t" o:connecttype="custom" o:connectlocs="3,3946;0,3946;0,4036;3,4036;3,3946" o:connectangles="0,0,0,0,0"/>
                  </v:shape>
                </v:group>
                <v:group id="Group 1232" o:spid="_x0000_s2256" style="position:absolute;left:8216;top:3946;width:2;height:91" coordorigin="8216,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fPnk8UAAADeAAAADwAAAGRycy9kb3ducmV2LnhtbERPTWuDQBC9F/oflink&#10;1qwmRMRmE0JoSw5SqBZKb4M7UYk7K+5Wzb/PBgq9zeN9znY/m06MNLjWsoJ4GYEgrqxuuVbwVb49&#10;pyCcR9bYWSYFV3Kw3z0+bDHTduJPGgtfixDCLkMFjfd9JqWrGjLolrYnDtzZDgZ9gEMt9YBTCDed&#10;XEVRIg22HBoa7OnYUHUpfo2C9wmnwzp+HfPL+Xj9KTcf33lMSi2e5sMLCE+z/xf/uU86zE+TVQz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Xz55PFAAAA3gAA&#10;AA8AAAAAAAAAAAAAAAAAqgIAAGRycy9kb3ducmV2LnhtbFBLBQYAAAAABAAEAPoAAACcAwAAAAA=&#10;">
                  <v:shape id="Freeform 1233" o:spid="_x0000_s2257" style="position:absolute;left:8216;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WHacQA&#10;AADeAAAADwAAAGRycy9kb3ducmV2LnhtbESPwWrDMBBE74X8g9hAb40cH4xxIodSYnBPSdN8wGJt&#10;LGNrZSwldv++ChR622Vm583uD4sdxIMm3zlWsN0kIIgbpztuFVy/q7cchA/IGgfHpOCHPBzK1cse&#10;C+1m/qLHJbQihrAvUIEJYSyk9I0hi37jRuKo3dxkMcR1aqWecI7hdpBpkmTSYseRYHCkD0NNf7nb&#10;CJFzX+Xn0/Yz5PJYG8pOI6JSr+vlfQci0BL+zX/XtY718yxN4flOnEG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lh2nEAAAA3gAAAA8AAAAAAAAAAAAAAAAAmAIAAGRycy9k&#10;b3ducmV2LnhtbFBLBQYAAAAABAAEAPUAAACJAwAAAAA=&#10;" path="m2,l,,,90r2,l2,e" filled="f" stroked="f">
                    <v:path arrowok="t" o:connecttype="custom" o:connectlocs="2,3946;0,3946;0,4036;2,4036;2,3946" o:connectangles="0,0,0,0,0"/>
                  </v:shape>
                  <v:shape id="Picture 1234" o:spid="_x0000_s2258" type="#_x0000_t75" style="position:absolute;left:8025;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v4JrDAAAA3gAAAA8AAABkcnMvZG93bnJldi54bWxETz1rwzAQ3Qv9D+IK3Ro5KZjgWDYhUOjS&#10;wWmGZjusi2VinYwlO65/fRQodLvH+7y8nG0nJhp861jBepWAIK6dbrlRcPr+eNuC8AFZY+eYFPyS&#10;h7J4fsox0+7GFU3H0IgYwj5DBSaEPpPS14Ys+pXriSN3cYPFEOHQSD3gLYbbTm6SJJUWW44NBns6&#10;GKqvx9Eq0AuZ8+T0T6PH1p3oyyw2rZR6fZn3OxCB5vAv/nN/6jh/m27e4fFOvEEW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S/gmsMAAADeAAAADwAAAAAAAAAAAAAAAACf&#10;AgAAZHJzL2Rvd25yZXYueG1sUEsFBgAAAAAEAAQA9wAAAI8DAAAAAA==&#10;">
                    <v:imagedata r:id="rId529" o:title=""/>
                  </v:shape>
                  <v:shape id="Picture 1235" o:spid="_x0000_s2259" type="#_x0000_t75" style="position:absolute;left:8213;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5s4XEAAAA3gAAAA8AAABkcnMvZG93bnJldi54bWxET01rwkAQvRf6H5Yp9FY3piISXUWESk/W&#10;RgW9DbtjEpqdDdk1xn/vCgVv83ifM1v0thYdtb5yrGA4SEAQa2cqLhTsd18fExA+IBusHZOCG3lY&#10;zF9fZpgZd+Vf6vJQiBjCPkMFZQhNJqXXJVn0A9cQR+7sWoshwraQpsVrDLe1TJNkLC1WHBtKbGhV&#10;kv7LL1bBaqN5s/48HIf61N3yI23T9Gep1Ptbv5yCCNSHp/jf/W3i/Mk4HcHjnXiDn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5s4XEAAAA3gAAAA8AAAAAAAAAAAAAAAAA&#10;nwIAAGRycy9kb3ducmV2LnhtbFBLBQYAAAAABAAEAPcAAACQAwAAAAA=&#10;">
                    <v:imagedata r:id="rId542" o:title=""/>
                  </v:shape>
                </v:group>
                <v:group id="Group 1236" o:spid="_x0000_s2260" style="position:absolute;left:8027;top:3946;width:3;height:91" coordorigin="8027,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KyOGQwwAAAN4AAAAP&#10;AAAAAAAAAAAAAAAAAKoCAABkcnMvZG93bnJldi54bWxQSwUGAAAAAAQABAD6AAAAmgMAAAAA&#10;">
                  <v:shape id="Freeform 1237" o:spid="_x0000_s2261" style="position:absolute;left:8027;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OKGsMA&#10;AADeAAAADwAAAGRycy9kb3ducmV2LnhtbERP22rCQBB9L/gPywh9KbqpSJDoKmIRpEipMR8wZsck&#10;mJ2N2dXEv3cLBd/mcK6zWPWmFndqXWVZwec4AkGcW11xoSA7bkczEM4ja6wtk4IHOVgtB28LTLTt&#10;+ED31BcihLBLUEHpfZNI6fKSDLqxbYgDd7atQR9gW0jdYhfCTS0nURRLgxWHhhIb2pSUX9KbUWCq&#10;bbf/an6mGWa/6enDfhc+vSr1PuzXcxCeev8S/7t3OsyfxZMY/t4JN8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OKGsMAAADeAAAADwAAAAAAAAAAAAAAAACYAgAAZHJzL2Rv&#10;d25yZXYueG1sUEsFBgAAAAAEAAQA9QAAAIgDAAAAAA==&#10;" path="m2,l,,,90r2,l2,e" filled="f" stroked="f">
                    <v:path arrowok="t" o:connecttype="custom" o:connectlocs="2,3946;0,3946;0,4036;2,4036;2,3946" o:connectangles="0,0,0,0,0"/>
                  </v:shape>
                </v:group>
                <v:group id="Group 1238" o:spid="_x0000_s2262" style="position:absolute;left:8212;top:3946;width:2;height:91" coordorigin="8212,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bafMQAAADeAAAADwAAAGRycy9kb3ducmV2LnhtbERPTYvCMBC9L+x/CCN4&#10;07SKrlSjiKziQQR1Ydnb0IxtsZmUJrb13xtB2Ns83ucsVp0pRUO1KywriIcRCOLU6oIzBT+X7WAG&#10;wnlkjaVlUvAgB6vl58cCE21bPlFz9pkIIewSVJB7XyVSujQng25oK+LAXW1t0AdYZ1LX2IZwU8pR&#10;FE2lwYJDQ44VbXJKb+e7UbBrsV2P4+/mcLtuHn+XyfH3EJNS/V63noPw1Pl/8du912H+bDr6gt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VbafMQAAADeAAAA&#10;DwAAAAAAAAAAAAAAAACqAgAAZHJzL2Rvd25yZXYueG1sUEsFBgAAAAAEAAQA+gAAAJsDAAAAAA==&#10;">
                  <v:shape id="Freeform 1239" o:spid="_x0000_s2263" style="position:absolute;left:8212;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2wg8IA&#10;AADeAAAADwAAAGRycy9kb3ducmV2LnhtbESPzYrCMBDH74LvEEbYm6Z6KKUaZVlW0JOfDzA0s02x&#10;mZQm2u7b7xwWvM0w/4/fbHajb9WL+tgENrBcZKCIq2Abrg3cb/t5ASomZIttYDLwSxF22+lkg6UN&#10;A1/odU21khCOJRpwKXWl1rFy5DEuQkcst5/Qe0yy9rW2PQ4S7lu9yrJce2xYGhx29OWoelyfXkr0&#10;8NgX59PymAr9fXCUnzpEYz5m4+caVKIxvcX/7oMV/CJfCa+8IzPo7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TbCDwgAAAN4AAAAPAAAAAAAAAAAAAAAAAJgCAABkcnMvZG93&#10;bnJldi54bWxQSwUGAAAAAAQABAD1AAAAhwMAAAAA&#10;" path="m1,l,,,90r1,l1,e" filled="f" stroked="f">
                    <v:path arrowok="t" o:connecttype="custom" o:connectlocs="1,3946;0,3946;0,4036;1,4036;1,3946" o:connectangles="0,0,0,0,0"/>
                  </v:shape>
                </v:group>
                <v:group id="Group 1240" o:spid="_x0000_s2264" style="position:absolute;left:8029;top:3946;width:2;height:91" coordorigin="802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XrlcQAAADeAAAADwAAAGRycy9kb3ducmV2LnhtbERPS4vCMBC+L/gfwgh7&#10;W9O6KFqNIrK7eBDBB4i3oRnbYjMpTbat/94Igrf5+J4zX3amFA3VrrCsIB5EIIhTqwvOFJyOv18T&#10;EM4jaywtk4I7OVgueh9zTLRteU/NwWcihLBLUEHufZVI6dKcDLqBrYgDd7W1QR9gnUldYxvCTSmH&#10;UTSWBgsODTlWtM4pvR3+jYK/FtvVd/zTbG/X9f1yHO3O25iU+ux3qxkIT51/i1/ujQ7zJ+PhF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XrlcQAAADeAAAA&#10;DwAAAAAAAAAAAAAAAACqAgAAZHJzL2Rvd25yZXYueG1sUEsFBgAAAAAEAAQA+gAAAJsDAAAAAA==&#10;">
                  <v:shape id="Freeform 1241" o:spid="_x0000_s2265" style="position:absolute;left:802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qWMQA&#10;AADeAAAADwAAAGRycy9kb3ducmV2LnhtbESP3WrCQBCF7wXfYRnBO91YIYTUVUpR0Ct/2gcYstNs&#10;MDsbsqtJ3965KPRuhjnnfHM2u9G36kl9bAIbWC0zUMRVsA3XBr6/DosCVEzIFtvAZOCXIuy208kG&#10;SxsGvtLzlmolIRxLNOBS6kqtY+XIY1yGjlhuP6H3mGTta217HCTct/oty3LtsWEhOOzo01F1vz28&#10;QPRwPxSX8+qUCr0/OsrPHaIx89n48Q4q0Zj+xX/uo5X3i3wtBaSOzKC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iKljEAAAA3gAAAA8AAAAAAAAAAAAAAAAAmAIAAGRycy9k&#10;b3ducmV2LnhtbFBLBQYAAAAABAAEAPUAAACJAwAAAAA=&#10;" path="m2,l,,,90r2,l2,e" filled="f" stroked="f">
                    <v:path arrowok="t" o:connecttype="custom" o:connectlocs="2,3946;0,3946;0,4036;2,4036;2,3946" o:connectangles="0,0,0,0,0"/>
                  </v:shape>
                </v:group>
                <v:group id="Group 1242" o:spid="_x0000_s2266" style="position:absolute;left:8209;top:3946;width:3;height:91" coordorigin="8209,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wKnFOwwAAAN4AAAAP&#10;AAAAAAAAAAAAAAAAAKoCAABkcnMvZG93bnJldi54bWxQSwUGAAAAAAQABAD6AAAAmgMAAAAA&#10;">
                  <v:shape id="Freeform 1243" o:spid="_x0000_s2267" style="position:absolute;left:8209;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EaxMUA&#10;AADeAAAADwAAAGRycy9kb3ducmV2LnhtbERP22rCQBB9F/oPyxR8kbqplSAxGxFFKKVIm+YDxuyY&#10;BLOzaXZr0r/vFgTf5nCuk25G04or9a6xrOB5HoEgLq1uuFJQfB2eViCcR9bYWiYFv+Rgkz1MUky0&#10;HfiTrrmvRAhhl6CC2vsukdKVNRl0c9sRB+5se4M+wL6SuschhJtWLqIolgYbDg01drSrqbzkP0aB&#10;aQ7D+747LgssPvLTzL5VPv9Wavo4btcgPI3+Lr65X3WYv4pfFv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oRrExQAAAN4AAAAPAAAAAAAAAAAAAAAAAJgCAABkcnMv&#10;ZG93bnJldi54bWxQSwUGAAAAAAQABAD1AAAAigMAAAAA&#10;" path="m3,l,,,90r3,l3,e" filled="f" stroked="f">
                    <v:path arrowok="t" o:connecttype="custom" o:connectlocs="3,3946;0,3946;0,4036;3,4036;3,3946" o:connectangles="0,0,0,0,0"/>
                  </v:shape>
                </v:group>
                <v:group id="Group 1244" o:spid="_x0000_s2268" style="position:absolute;left:8031;top:3946;width:3;height:91" coordorigin="8031,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7RKosQAAADeAAAA&#10;DwAAAAAAAAAAAAAAAACqAgAAZHJzL2Rvd25yZXYueG1sUEsFBgAAAAAEAAQA+gAAAJsDAAAAAA==&#10;">
                  <v:shape id="Freeform 1245" o:spid="_x0000_s2269" style="position:absolute;left:8031;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QnK8QA&#10;AADeAAAADwAAAGRycy9kb3ducmV2LnhtbERP22rCQBB9F/oPyxR8kbqpFZHoKqIIIiJtmg8Ys2MS&#10;zM6m2dWkf+8Kgm9zONeZLztTiRs1rrSs4HMYgSDOrC45V5D+bj+mIJxH1lhZJgX/5GC5eOvNMda2&#10;5R+6JT4XIYRdjAoK7+tYSpcVZNANbU0cuLNtDPoAm1zqBtsQbio5iqKJNFhyaCiwpnVB2SW5GgWm&#10;3LaHTX0cp5h+J6eB3ec++VOq/96tZiA8df4lfrp3OsyfTr7G8Hgn3C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EJyvEAAAA3gAAAA8AAAAAAAAAAAAAAAAAmAIAAGRycy9k&#10;b3ducmV2LnhtbFBLBQYAAAAABAAEAPUAAACJAwAAAAA=&#10;" path="m3,l,,,90r3,l3,e" filled="f" stroked="f">
                    <v:path arrowok="t" o:connecttype="custom" o:connectlocs="3,3946;0,3946;0,4036;3,4036;3,3946" o:connectangles="0,0,0,0,0"/>
                  </v:shape>
                </v:group>
                <v:group id="Group 1246" o:spid="_x0000_s2270" style="position:absolute;left:8207;top:3946;width:2;height:91" coordorigin="8207,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PEXdNwwAAAN4AAAAP&#10;AAAAAAAAAAAAAAAAAKoCAABkcnMvZG93bnJldi54bWxQSwUGAAAAAAQABAD6AAAAmgMAAAAA&#10;">
                  <v:shape id="Freeform 1247" o:spid="_x0000_s2271" style="position:absolute;left:8207;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cXt8QA&#10;AADeAAAADwAAAGRycy9kb3ducmV2LnhtbESPwWrDMBBE74X+g9hAb7WcFIxxLYcSakhPSZN+wGJt&#10;LWNrZSzFdv++KgR622Vm582W+9UOYqbJd44VbJMUBHHjdMetgq9r/ZyD8AFZ4+CYFPyQh331+FBi&#10;od3CnzRfQitiCPsCFZgQxkJK3xiy6BM3Ekft200WQ1ynVuoJlxhuB7lL00xa7DgSDI50MNT0l5uN&#10;ELn0dX4+bT9CLt+PhrLTiKjU02Z9ewURaA3/5vv1Ucf6efaSwd87cQZ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HF7fEAAAA3gAAAA8AAAAAAAAAAAAAAAAAmAIAAGRycy9k&#10;b3ducmV2LnhtbFBLBQYAAAAABAAEAPUAAACJAwAAAAA=&#10;" path="m2,l,,,90r2,l2,e" filled="f" stroked="f">
                    <v:path arrowok="t" o:connecttype="custom" o:connectlocs="2,3946;0,3946;0,4036;2,4036;2,3946" o:connectangles="0,0,0,0,0"/>
                  </v:shape>
                  <v:shape id="Picture 1248" o:spid="_x0000_s2272" type="#_x0000_t75" style="position:absolute;left:8034;top:3946;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weDGAAAA3gAAAA8AAABkcnMvZG93bnJldi54bWxET99rwjAQfhf2P4QT9qapGzipRukGG8Ie&#10;hrohvh3N2RSbS0nS2u2vXwYD3+7j+3mrzWAb0ZMPtWMFs2kGgrh0uuZKwefhdbIAESKyxsYxKfim&#10;AJv13WiFuXZX3lG/j5VIIRxyVGBibHMpQ2nIYpi6ljhxZ+ctxgR9JbXHawq3jXzIsrm0WHNqMNjS&#10;i6Hysu+sgucP35789ufr/F6Yt6Psil3fVUrdj4diCSLSEG/if/dWp/mL+eMT/L2Tbp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7/B4MYAAADeAAAADwAAAAAAAAAAAAAA&#10;AACfAgAAZHJzL2Rvd25yZXYueG1sUEsFBgAAAAAEAAQA9wAAAJIDAAAAAA==&#10;">
                    <v:imagedata r:id="rId530" o:title=""/>
                  </v:shape>
                  <v:shape id="Picture 1249" o:spid="_x0000_s2273" type="#_x0000_t75" style="position:absolute;left:8204;top:3946;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1mbvFAAAA3gAAAA8AAABkcnMvZG93bnJldi54bWxEj0FrwkAQhe9C/8MyBW+6aYUQoquoUBA8&#10;NfYHDNlpEpqdTXZXjf31zqHQ2wzvzXvfbHaT69WNQuw8G3hbZqCIa287bgx8XT4WBaiYkC32nsnA&#10;gyLsti+zDZbW3/mTblVqlIRwLNFAm9JQah3rlhzGpR+IRfv2wWGSNTTaBrxLuOv1e5bl2mHH0tDi&#10;QMeW6p/q6gykeBrPwV5W5yuObjwUVX78fRgzf532a1CJpvRv/rs+WcEv8pXwyjsyg94+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9Zm7xQAAAN4AAAAPAAAAAAAAAAAAAAAA&#10;AJ8CAABkcnMvZG93bnJldi54bWxQSwUGAAAAAAQABAD3AAAAkQMAAAAA&#10;">
                    <v:imagedata r:id="rId543" o:title=""/>
                  </v:shape>
                </v:group>
                <v:group id="Group 1250" o:spid="_x0000_s2274" style="position:absolute;left:8036;top:3946;width:3;height:91" coordorigin="8036,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x9SMQAAADeAAAADwAAAGRycy9kb3ducmV2LnhtbERPS4vCMBC+L/gfwgh7&#10;W9OuKFqNIrIuHmTBB4i3oRnbYjMpTWzrvzfCgrf5+J4zX3amFA3VrrCsIB5EIIhTqwvOFJyOm68J&#10;COeRNZaWScGDHCwXvY85Jtq2vKfm4DMRQtglqCD3vkqkdGlOBt3AVsSBu9raoA+wzqSusQ3hppTf&#10;UTSWBgsODTlWtM4pvR3uRsFvi+1qGP80u9t1/bgcR3/nXUxKffa71QyEp86/xf/urQ7zJ+PhF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x9SMQAAADeAAAA&#10;DwAAAAAAAAAAAAAAAACqAgAAZHJzL2Rvd25yZXYueG1sUEsFBgAAAAAEAAQA+gAAAJsDAAAAAA==&#10;">
                  <v:shape id="Freeform 1251" o:spid="_x0000_s2275" style="position:absolute;left:8036;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lSVccA&#10;AADeAAAADwAAAGRycy9kb3ducmV2LnhtbESP0WrCQBBF3wv+wzJCX0rdtIiE6CrFIhQRadN8wDQ7&#10;JqHZ2Zjdmvj3zoPQtxnmzr33rDaja9WF+tB4NvAyS0ARl942XBkovnfPKagQkS22nsnAlQJs1pOH&#10;FWbWD/xFlzxWSkw4ZGigjrHLtA5lTQ7DzHfEcjv53mGUta+07XEQc9fq1yRZaIcNS0KNHW1rKn/z&#10;P2fANbvh8N4d5wUWn/nPk99XMT8b8zgd35agIo3xX3z//rBSP13MBUBwZAa9v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5UlXHAAAA3gAAAA8AAAAAAAAAAAAAAAAAmAIAAGRy&#10;cy9kb3ducmV2LnhtbFBLBQYAAAAABAAEAPUAAACMAwAAAAA=&#10;" path="m3,l,,,90r3,l3,e" filled="f" stroked="f">
                    <v:path arrowok="t" o:connecttype="custom" o:connectlocs="3,3946;0,3946;0,4036;3,4036;3,3946" o:connectangles="0,0,0,0,0"/>
                  </v:shape>
                </v:group>
                <v:group id="Group 1252" o:spid="_x0000_s2276" style="position:absolute;left:8203;top:3946;width:2;height:91" coordorigin="8203,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wCM8UAAADeAAAADwAAAGRycy9kb3ducmV2LnhtbERPS2vCQBC+F/wPywi9&#10;1U1sK5K6igQVD1JoUii9DdkxCWZnQ3bN4993C4Xe5uN7zmY3mkb01LnasoJ4EYEgLqyuuVTwmR+f&#10;1iCcR9bYWCYFEznYbWcPG0y0HfiD+syXIoSwS1BB5X2bSOmKigy6hW2JA3e1nUEfYFdK3eEQwk0j&#10;l1G0kgZrDg0VtpRWVNyyu1FwGnDYP8eH/nK7ptN3/vr+dYlJqcf5uH8D4Wn0/+I/91mH+evVSw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sAjPFAAAA3gAA&#10;AA8AAAAAAAAAAAAAAAAAqgIAAGRycy9kb3ducmV2LnhtbFBLBQYAAAAABAAEAPoAAACcAwAAAAA=&#10;">
                  <v:shape id="Freeform 1253" o:spid="_x0000_s2277" style="position:absolute;left:8203;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piycQA&#10;AADeAAAADwAAAGRycy9kb3ducmV2LnhtbESPwWrDMBBE74X8g9hAbo3sEIxxopgQEkhPbt1+wGJt&#10;LBNrZSwldv++KhR622Vm583uy9n24kmj7xwrSNcJCOLG6Y5bBV+fl9cchA/IGnvHpOCbPJSHxcse&#10;C+0m/qBnHVoRQ9gXqMCEMBRS+saQRb92A3HUbm60GOI6tlKPOMVw28tNkmTSYseRYHCgk6HmXj9s&#10;hMjpfsnfq/Qt5PJ8NZRVA6JSq+V83IEINId/89/1Vcf6ebbdwO87cQZ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6YsnEAAAA3gAAAA8AAAAAAAAAAAAAAAAAmAIAAGRycy9k&#10;b3ducmV2LnhtbFBLBQYAAAAABAAEAPUAAACJAwAAAAA=&#10;" path="m1,l,,,90r1,l1,e" filled="f" stroked="f">
                    <v:path arrowok="t" o:connecttype="custom" o:connectlocs="1,3946;0,3946;0,4036;1,4036;1,3946" o:connectangles="0,0,0,0,0"/>
                  </v:shape>
                </v:group>
                <v:group id="Group 1254" o:spid="_x0000_s2278" style="position:absolute;left:8039;top:3946;width:2;height:91" coordorigin="8039,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I538QAAADeAAAADwAAAGRycy9kb3ducmV2LnhtbERPS4vCMBC+C/sfwgje&#10;NO36QKpRRHTZgwg+YNnb0IxtsZmUJrb135uFBW/z8T1nue5MKRqqXWFZQTyKQBCnVhecKbhe9sM5&#10;COeRNZaWScGTHKxXH70lJtq2fKLm7DMRQtglqCD3vkqkdGlOBt3IVsSBu9naoA+wzqSusQ3hppSf&#10;UTSTBgsODTlWtM0pvZ8fRsFXi+1mHO+aw/22ff5epsefQ0xKDfrdZgHCU+ff4n/3tw7z57PJG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7I538QAAADeAAAA&#10;DwAAAAAAAAAAAAAAAACqAgAAZHJzL2Rvd25yZXYueG1sUEsFBgAAAAAEAAQA+gAAAJsDAAAAAA==&#10;">
                  <v:shape id="Freeform 1255" o:spid="_x0000_s2279" style="position:absolute;left:8039;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9fJsIA&#10;AADeAAAADwAAAGRycy9kb3ducmV2LnhtbESP0YrCMBBF3wX/IYzgm6aKlFKNIqKgT67ufsDQjE2x&#10;mZQm2vr3RljwbYZ75547q01va/Gk1leOFcymCQjiwumKSwV/v4dJBsIHZI21Y1LwIg+b9XCwwly7&#10;ji/0vIZSxBD2OSowITS5lL4wZNFPXUMctZtrLYa4tqXULXYx3NZyniSptFhxJBhsaGeouF8fNkJk&#10;dz9kP+fZKWRyfzSUnhtEpcajfrsEEagPX/P/9VHH+lm6WMDnnTiDX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318mwgAAAN4AAAAPAAAAAAAAAAAAAAAAAJgCAABkcnMvZG93&#10;bnJldi54bWxQSwUGAAAAAAQABAD1AAAAhwMAAAAA&#10;" path="m1,l,,,90r1,l1,e" filled="f" stroked="f">
                    <v:path arrowok="t" o:connecttype="custom" o:connectlocs="1,3946;0,3946;0,4036;1,4036;1,3946" o:connectangles="0,0,0,0,0"/>
                  </v:shape>
                </v:group>
                <v:group id="Group 1256" o:spid="_x0000_s2280" style="position:absolute;left:8200;top:3946;width:3;height:91" coordorigin="820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cEMMQAAADeAAAADwAAAGRycy9kb3ducmV2LnhtbERPTYvCMBC9C/sfwgje&#10;NO26ilSjiKjsQYTVhWVvQzO2xWZSmtjWf28Ewds83ucsVp0pRUO1KywriEcRCOLU6oIzBb/n3XAG&#10;wnlkjaVlUnAnB6vlR2+BibYt/1Bz8pkIIewSVJB7XyVSujQng25kK+LAXWxt0AdYZ1LX2IZwU8rP&#10;KJpKgwWHhhwr2uSUXk83o2DfYrsex9vmcL1s7v/nyfHvEJNSg363noPw1Pm3+OX+1mH+bPo1ge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xcEMMQAAADeAAAA&#10;DwAAAAAAAAAAAAAAAACqAgAAZHJzL2Rvd25yZXYueG1sUEsFBgAAAAAEAAQA+gAAAJsDAAAAAA==&#10;">
                  <v:shape id="Freeform 1257" o:spid="_x0000_s2281" style="position:absolute;left:820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xvusUA&#10;AADeAAAADwAAAGRycy9kb3ducmV2LnhtbERP22rCQBB9F/oPyxR8kWZTkSDRNZSWQBEpNs0HTLNj&#10;EpqdTbNbE//eLQi+zeFcZ5tNphNnGlxrWcFzFIMgrqxuuVZQfuVPaxDOI2vsLJOCCznIdg+zLaba&#10;jvxJ58LXIoSwS1FB432fSumqhgy6yPbEgTvZwaAPcKilHnAM4aaTyzhOpMGWQ0ODPb02VP0Uf0aB&#10;afPx8NZ/rEosj8X3wu5rX/wqNX+cXjYgPE3+Lr6533WYv05WCfy/E26Qu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nG+6xQAAAN4AAAAPAAAAAAAAAAAAAAAAAJgCAABkcnMv&#10;ZG93bnJldi54bWxQSwUGAAAAAAQABAD1AAAAigMAAAAA&#10;" path="m3,l,,,90r3,l3,e" filled="f" stroked="f">
                    <v:path arrowok="t" o:connecttype="custom" o:connectlocs="3,3946;0,3946;0,4036;3,4036;3,3946" o:connectangles="0,0,0,0,0"/>
                  </v:shape>
                </v:group>
                <v:group id="Group 1258" o:spid="_x0000_s2282" style="position:absolute;left:8040;top:3946;width:3;height:91" coordorigin="8040,3946"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k/3MUAAADeAAAADwAAAGRycy9kb3ducmV2LnhtbERPS2vCQBC+F/wPywi9&#10;6Sa2VYmuIqKlBxF8gHgbsmMSzM6G7JrEf98tCL3Nx/ec+bIzpWiodoVlBfEwAkGcWl1wpuB82g6m&#10;IJxH1lhaJgVPcrBc9N7mmGjb8oGao89ECGGXoILc+yqR0qU5GXRDWxEH7mZrgz7AOpO6xjaEm1KO&#10;omgsDRYcGnKsaJ1Tej8+jILvFtvVR7xpdvfb+nk9fe0vu5iUeu93qxkIT53/F7/cPzrMn44/J/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JP9zFAAAA3gAA&#10;AA8AAAAAAAAAAAAAAAAAqgIAAGRycy9kb3ducmV2LnhtbFBLBQYAAAAABAAEAPoAAACcAwAAAAA=&#10;">
                  <v:shape id="Freeform 1259" o:spid="_x0000_s2283" style="position:absolute;left:8040;top:3946;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9eU8cA&#10;AADeAAAADwAAAGRycy9kb3ducmV2LnhtbESP0WrCQBBF3wv+wzJCX0rdtIiE6CrFIhQRadN8wDQ7&#10;JqHZ2Zjdmvj3zoPQtxnunXvPrDaja9WF+tB4NvAyS0ARl942XBkovnfPKagQkS22nsnAlQJs1pOH&#10;FWbWD/xFlzxWSkI4ZGigjrHLtA5lTQ7DzHfEop187zDK2lfa9jhIuGv1a5IstMOGpaHGjrY1lb/5&#10;nzPgmt1weO+O8wKLz/znye+rmJ+NeZyOb0tQkcb4b75ff1jBTxdz4ZV3ZAa9v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1PXlPHAAAA3gAAAA8AAAAAAAAAAAAAAAAAmAIAAGRy&#10;cy9kb3ducmV2LnhtbFBLBQYAAAAABAAEAPUAAACMAwAAAAA=&#10;" path="m3,l,,,90r3,l3,e" filled="f" stroked="f">
                    <v:path arrowok="t" o:connecttype="custom" o:connectlocs="3,3946;0,3946;0,4036;3,4036;3,3946" o:connectangles="0,0,0,0,0"/>
                  </v:shape>
                </v:group>
                <v:group id="Group 1260" o:spid="_x0000_s2284" style="position:absolute;left:8198;top:3946;width:2;height:91" coordorigin="8198,3946"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oONcUAAADeAAAADwAAAGRycy9kb3ducmV2LnhtbERPS2vCQBC+C/6HZQRv&#10;uoltRaOriLSlBxF8gHgbsmMSzM6G7JrEf98tFLzNx/ec5bozpWiodoVlBfE4AkGcWl1wpuB8+hrN&#10;QDiPrLG0TAqe5GC96veWmGjb8oGao89ECGGXoILc+yqR0qU5GXRjWxEH7mZrgz7AOpO6xjaEm1JO&#10;omgqDRYcGnKsaJtTej8+jILvFtvNW/zZ7O637fN6+thfdjEpNRx0mwUIT51/if/dPzrMn03f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aDjXFAAAA3gAA&#10;AA8AAAAAAAAAAAAAAAAAqgIAAGRycy9kb3ducmV2LnhtbFBLBQYAAAAABAAEAPoAAACcAwAAAAA=&#10;">
                  <v:shape id="Freeform 1261" o:spid="_x0000_s2285" style="position:absolute;left:8198;top:3946;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3P+MQA&#10;AADeAAAADwAAAGRycy9kb3ducmV2LnhtbESP3WrCQBCF7wXfYRnBO91YMITUVUpR0Ct/2gcYstNs&#10;MDsbsqtJ3965KPRuhjnnfHM2u9G36kl9bAIbWC0zUMRVsA3XBr6/DosCVEzIFtvAZOCXIuy208kG&#10;SxsGvtLzlmolIRxLNOBS6kqtY+XIY1yGjlhuP6H3mGTta217HCTct/oty3LtsWEhOOzo01F1vz28&#10;QPRwPxSX8+qUCr0/OsrPHaIx89n48Q4q0Zj+xX/uo5X3i3wtBaSOzKC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9z/jEAAAA3gAAAA8AAAAAAAAAAAAAAAAAmAIAAGRycy9k&#10;b3ducmV2LnhtbFBLBQYAAAAABAAEAPUAAACJAwAAAAA=&#10;" path="m2,l,,,90r2,l2,e" filled="f" stroked="f">
                    <v:path arrowok="t" o:connecttype="custom" o:connectlocs="2,3946;0,3946;0,4036;2,4036;2,3946" o:connectangles="0,0,0,0,0"/>
                  </v:shape>
                  <v:shape id="Picture 1262" o:spid="_x0000_s2286" type="#_x0000_t75" style="position:absolute;left:8043;top:3946;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grEAAAA3gAAAA8AAABkcnMvZG93bnJldi54bWxET99rwjAQfh/sfwg38G2mWhTpjCKCIKiD&#10;VcXXozmbsuZSmljrf2+Ewd7u4/t582Vva9FR6yvHCkbDBARx4XTFpYLTcfM5A+EDssbaMSl4kIfl&#10;4v1tjpl2d/6hLg+liCHsM1RgQmgyKX1hyKIfuoY4clfXWgwRtqXULd5juK3lOEmm0mLFscFgQ2tD&#10;xW9+swrS83V/qNPt8ZSartzh5XbIV99KDT761ReIQH34F/+5tzrOn00nI3i9E2+Qi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T+grEAAAA3gAAAA8AAAAAAAAAAAAAAAAA&#10;nwIAAGRycy9kb3ducmV2LnhtbFBLBQYAAAAABAAEAPcAAACQAwAAAAA=&#10;">
                    <v:imagedata r:id="rId460" o:title=""/>
                  </v:shape>
                  <v:shape id="Picture 1263" o:spid="_x0000_s2287" type="#_x0000_t75" style="position:absolute;left:8045;top:3946;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w5/GAAAA3gAAAA8AAABkcnMvZG93bnJldi54bWxET0trwkAQvhf8D8sUequbShWJriJCobTF&#10;1sdBb2N2kg1mZ0N2G6O/visUvM3H95zpvLOVaKnxpWMFL/0EBHHmdMmFgt327XkMwgdkjZVjUnAh&#10;D/NZ72GKqXZnXlO7CYWIIexTVGBCqFMpfWbIou+7mjhyuWsshgibQuoGzzHcVnKQJCNpseTYYLCm&#10;paHstPm1CuTnYd/S6+rrY/2dL4/m50p5uCr19NgtJiACdeEu/ne/6zh/PBoO4PZOvEHO/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6zDn8YAAADeAAAADwAAAAAAAAAAAAAA&#10;AACfAgAAZHJzL2Rvd25yZXYueG1sUEsFBgAAAAAEAAQA9wAAAJIDAAAAAA==&#10;">
                    <v:imagedata r:id="rId461" o:title=""/>
                  </v:shape>
                  <v:shape id="Picture 1264" o:spid="_x0000_s2288" type="#_x0000_t75" style="position:absolute;left:8048;top:3946;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P+DCAAAA3gAAAA8AAABkcnMvZG93bnJldi54bWxET02LwjAQvQv+hzCCN01VlFKNIrLLCsKC&#10;1Yu3oRnbYjMJTVbrvzeCsLd5vM9ZbTrTiDu1vrasYDJOQBAXVtdcKjifvkcpCB+QNTaWScGTPGzW&#10;/d4KM20ffKR7HkoRQ9hnqKAKwWVS+qIig35sHXHkrrY1GCJsS6lbfMRw08hpkiykwZpjQ4WOdhUV&#10;t/zPKDjSU7rfQz51ZuIvXZ3+fNn5TKnhoNsuQQTqwr/4497rOD9dzGfwfifeI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IUD/gwgAAAN4AAAAPAAAAAAAAAAAAAAAAAJ8C&#10;AABkcnMvZG93bnJldi54bWxQSwUGAAAAAAQABAD3AAAAjgMAAAAA&#10;">
                    <v:imagedata r:id="rId462" o:title=""/>
                  </v:shape>
                  <v:shape id="Picture 1265" o:spid="_x0000_s2289" type="#_x0000_t75" style="position:absolute;left:8050;top:3946;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5p5TCAAAA3gAAAA8AAABkcnMvZG93bnJldi54bWxET0uLwjAQvi/4H8II3tbUJ6UaRWRFYWHB&#10;6sXb0IxtsZmEJqv13xthYW/z8T1nue5MI+7U+tqygtEwAUFcWF1zqeB82n2mIHxA1thYJgVP8rBe&#10;9T6WmGn74CPd81CKGMI+QwVVCC6T0hcVGfRD64gjd7WtwRBhW0rd4iOGm0aOk2QuDdYcGyp0tK2o&#10;uOW/RsGRntL9fOdjZ0b+0tXp/svOJkoN+t1mASJQF/7Ff+6DjvPT+WwK73fiDXL1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uaeUwgAAAN4AAAAPAAAAAAAAAAAAAAAAAJ8C&#10;AABkcnMvZG93bnJldi54bWxQSwUGAAAAAAQABAD3AAAAjgMAAAAA&#10;">
                    <v:imagedata r:id="rId462" o:title=""/>
                  </v:shape>
                  <v:shape id="Picture 1266" o:spid="_x0000_s2290" type="#_x0000_t75" style="position:absolute;left:8052;top:3946;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1Ag/EAAAA3gAAAA8AAABkcnMvZG93bnJldi54bWxET99rwjAQfh/4P4QTfFtTlUrpGmWIQ2Ew&#10;sO5lb0dza8OaS2gyrf/9Mhjs7T6+n1fvJjuIK43BOFawzHIQxK3ThjsF75eXxxJEiMgaB8ek4E4B&#10;dtvZQ42Vdjc+07WJnUghHCpU0MfoKylD25PFkDlPnLhPN1qMCY6d1CPeUrgd5CrPN9Ki4dTQo6d9&#10;T+1X820VnOku/dtrs/J2GT4mUx4PrlgrtZhPz08gIk3xX/znPuk0v9wUBfy+k26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j1Ag/EAAAA3gAAAA8AAAAAAAAAAAAAAAAA&#10;nwIAAGRycy9kb3ducmV2LnhtbFBLBQYAAAAABAAEAPcAAACQAwAAAAA=&#10;">
                    <v:imagedata r:id="rId462" o:title=""/>
                  </v:shape>
                  <v:shape id="Picture 1267" o:spid="_x0000_s2291" type="#_x0000_t75" style="position:absolute;left:8054;top:3946;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nnHjEAAAA3gAAAA8AAABkcnMvZG93bnJldi54bWxET99rwjAQfh/4P4QT9jbTdlhKNYqIY4PB&#10;wLqXvR3N2QabS2gyrf/9Mhjs7T6+n7feTnYQVxqDcawgX2QgiFunDXcKPk8vTxWIEJE1Do5JwZ0C&#10;bDezhzXW2t34SNcmdiKFcKhRQR+jr6UMbU8Ww8J54sSd3WgxJjh2Uo94S+F2kEWWldKi4dTQo6d9&#10;T+2l+bYKjnSX/uO9KbzNw9dkqteDWz4r9TifdisQkab4L/5zv+k0vyqXJfy+k26Qm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gnnHjEAAAA3gAAAA8AAAAAAAAAAAAAAAAA&#10;nwIAAGRycy9kb3ducmV2LnhtbFBLBQYAAAAABAAEAPcAAACQAwAAAAA=&#10;">
                    <v:imagedata r:id="rId462" o:title=""/>
                  </v:shape>
                  <v:shape id="Picture 1268" o:spid="_x0000_s2292" type="#_x0000_t75" style="position:absolute;left:8057;top:3946;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CA3FAAAA3gAAAA8AAABkcnMvZG93bnJldi54bWxET0tLAzEQvgv+hzCF3my2Ql9r0yKitEdd&#10;pa23YTPd3ZpM1iTdrv56Iwje5uN7znLdWyM68qFxrGA8ykAQl043XCl4e326mYMIEVmjcUwKvijA&#10;enV9tcRcuwu/UFfESqQQDjkqqGNscylDWZPFMHItceKOzluMCfpKao+XFG6NvM2yqbTYcGqosaWH&#10;msqP4mwVdIfnaouFeXe7zff+c2F89niaKTUc9Pd3ICL18V/8597qNH8+nczg9510g1z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vwgNxQAAAN4AAAAPAAAAAAAAAAAAAAAA&#10;AJ8CAABkcnMvZG93bnJldi54bWxQSwUGAAAAAAQABAD3AAAAkQMAAAAA&#10;">
                    <v:imagedata r:id="rId463" o:title=""/>
                  </v:shape>
                  <v:shape id="Picture 1269" o:spid="_x0000_s2293" type="#_x0000_t75" style="position:absolute;left:8059;top:3946;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gnH/HAAAA3gAAAA8AAABkcnMvZG93bnJldi54bWxEj0FPwzAMhe9I+w+RJ3Fj6ZAYoyybEAKx&#10;IxTExs1qTFuWOCUJXeHX4wMSN1vv+b3Pq83onRoopi6wgfmsAEVcB9txY+Dl+f5sCSplZIsuMBn4&#10;pgSb9eRkhaUNR36iocqNkhBOJRpoc+5LrVPdksc0Cz2xaO8hesyyxkbbiEcJ906fF8VCe+xYGlrs&#10;6bal+lB9eQPD/rHZYuXewuvDz+7zysXi7uPSmNPpeHMNKtOY/81/11sr+MvFh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8gnH/HAAAA3gAAAA8AAAAAAAAAAAAA&#10;AAAAnwIAAGRycy9kb3ducmV2LnhtbFBLBQYAAAAABAAEAPcAAACTAwAAAAA=&#10;">
                    <v:imagedata r:id="rId463" o:title=""/>
                  </v:shape>
                  <v:shape id="Picture 1270" o:spid="_x0000_s2294" type="#_x0000_t75" style="position:absolute;left:8062;top:3946;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sOeTFAAAA3gAAAA8AAABkcnMvZG93bnJldi54bWxET0tPAjEQvpv4H5oh4SZdTEBYKcQYDRxx&#10;NT5uk+2wu9hO17YsC7/ekph4my/fcxar3hrRkQ+NYwXjUQaCuHS64UrB2+vzzQxEiMgajWNScKIA&#10;q+X11QJz7Y78Ql0RK5FCOOSooI6xzaUMZU0Ww8i1xInbOW8xJugrqT0eU7g18jbLptJiw6mhxpYe&#10;ayq/i4NV0H1uqw0W5su9r88fP3Pjs6f9nVLDQf9wDyJSH//Ff+6NTvNn08kcLu+kG+Ty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bDnkxQAAAN4AAAAPAAAAAAAAAAAAAAAA&#10;AJ8CAABkcnMvZG93bnJldi54bWxQSwUGAAAAAAQABAD3AAAAkQMAAAAA&#10;">
                    <v:imagedata r:id="rId463" o:title=""/>
                  </v:shape>
                  <v:shape id="Picture 1271" o:spid="_x0000_s2295" type="#_x0000_t75" style="position:absolute;left:8063;top:3946;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6WsTHAAAA3gAAAA8AAABkcnMvZG93bnJldi54bWxEj09PwzAMxe9IfIfISNxYOg5lK8umCYHY&#10;EbqJPzerMW0hcUoSusKnxwckbrb8/N77rTaTd2qkmPrABuazAhRxE2zPrYHD/u5iASplZIsuMBn4&#10;pgSb9enJCisbjvxIY51bJSacKjTQ5TxUWqemI49pFgZiub2F6DHLGlttIx7F3Dt9WRSl9tizJHQ4&#10;0E1HzUf95Q2MLw/tDmv3Gp7uf54/ly4Wt+9XxpyfTdtrUJmm/C/++95Zqb8oSwEQHJlBr3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86WsTHAAAA3gAAAA8AAAAAAAAAAAAA&#10;AAAAnwIAAGRycy9kb3ducmV2LnhtbFBLBQYAAAAABAAEAPcAAACTAwAAAAA=&#10;">
                    <v:imagedata r:id="rId463" o:title=""/>
                  </v:shape>
                  <v:shape id="Picture 1272" o:spid="_x0000_s2296" type="#_x0000_t75" style="position:absolute;left:8066;top:3946;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5Np3CAAAA3gAAAA8AAABkcnMvZG93bnJldi54bWxET91qwjAUvh/sHcIZ7G6myqjSGWVuyAZe&#10;WfcAh+TYBpuTksS2e/tlIHh3Pr7fs95OrhMDhWg9K5jPChDE2hvLjYKf0/5lBSImZIOdZ1LwSxG2&#10;m8eHNVbGj3ykoU6NyCEcK1TQptRXUkbdksM48z1x5s4+OEwZhkaagGMOd51cFEUpHVrODS329NGS&#10;vtRXp+BzN8ph6fdaOxuPO23D1+E1KPX8NL2/gUg0pbv45v42ef6qLOfw/06+QW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uTadwgAAAN4AAAAPAAAAAAAAAAAAAAAAAJ8C&#10;AABkcnMvZG93bnJldi54bWxQSwUGAAAAAAQABAD3AAAAjgMAAAAA&#10;">
                    <v:imagedata r:id="rId464" o:title=""/>
                  </v:shape>
                  <v:shape id="Picture 1273" o:spid="_x0000_s2297" type="#_x0000_t75" style="position:absolute;left:8068;top:3946;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6SofGAAAA3gAAAA8AAABkcnMvZG93bnJldi54bWxET9tqwkAQfRf6D8sUfNONlkaJ2UgvFESE&#10;tl7AxyE7JqHZ2ZBdk/j33YLQtzmc66TrwdSio9ZVlhXMphEI4tzqigsFx8PHZAnCeWSNtWVScCMH&#10;6+xhlGKibc/f1O19IUIIuwQVlN43iZQuL8mgm9qGOHAX2xr0AbaF1C32IdzUch5FsTRYcWgosaG3&#10;kvKf/dUoOC1eN8dF9Jl32/OWnuTu6/n91is1fhxeViA8Df5ffHdvdJi/jOM5/L0TbpDZ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rpKh8YAAADeAAAADwAAAAAAAAAAAAAA&#10;AACfAgAAZHJzL2Rvd25yZXYueG1sUEsFBgAAAAAEAAQA9wAAAJIDAAAAAA==&#10;">
                    <v:imagedata r:id="rId465" o:title=""/>
                  </v:shape>
                  <v:shape id="Picture 1274" o:spid="_x0000_s2298" type="#_x0000_t75" style="position:absolute;left:8071;top:3946;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27xzFAAAA3gAAAA8AAABkcnMvZG93bnJldi54bWxET9tqwkAQfS/4D8sIfaubVholZiNWKYgU&#10;6hV8HLLTJJidDdltEv++Wyj0bQ7nOulyMLXoqHWVZQXPkwgEcW51xYWC8+n9aQ7CeWSNtWVScCcH&#10;y2z0kGKibc8H6o6+ECGEXYIKSu+bREqXl2TQTWxDHLgv2xr0AbaF1C32IdzU8iWKYmmw4tBQYkPr&#10;kvLb8dsouMzetudZ9Jl3u+uOpvJj/7q590o9jofVAoSnwf+L/9xbHebP43gKv++EG2T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9u8cxQAAAN4AAAAPAAAAAAAAAAAAAAAA&#10;AJ8CAABkcnMvZG93bnJldi54bWxQSwUGAAAAAAQABAD3AAAAkQMAAAAA&#10;">
                    <v:imagedata r:id="rId465" o:title=""/>
                  </v:shape>
                  <v:shape id="Picture 1275" o:spid="_x0000_s2299" type="#_x0000_t75" style="position:absolute;left:8072;top:3946;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fd2jFAAAA3gAAAA8AAABkcnMvZG93bnJldi54bWxET9tqwkAQfRf6D8sUfNNNa42SukpVCiKF&#10;1hv4OGSnSWh2NmTXJP69Kwh9m8O5zmzRmVI0VLvCsoKXYQSCOLW64EzB8fA5mIJwHlljaZkUXMnB&#10;Yv7Um2Gibcs7avY+EyGEXYIKcu+rREqX5mTQDW1FHLhfWxv0AdaZ1DW2IdyU8jWKYmmw4NCQY0Wr&#10;nNK//cUoOE2Wm+Mk+k6b7XlLI/n1M15fW6X6z93HOwhPnf8XP9wbHeZP4/gN7u+EG+T8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H3doxQAAAN4AAAAPAAAAAAAAAAAAAAAA&#10;AJ8CAABkcnMvZG93bnJldi54bWxQSwUGAAAAAAQABAD3AAAAkQMAAAAA&#10;">
                    <v:imagedata r:id="rId465" o:title=""/>
                  </v:shape>
                  <v:shape id="Picture 1276" o:spid="_x0000_s2300" type="#_x0000_t75" style="position:absolute;left:8075;top:3946;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1frvPFAAAA3gAAAA8AAABkcnMvZG93bnJldi54bWxET01rwkAQvQv9D8sUetNNG00luoYglHqo&#10;B9MePA7ZaRLMzobsmqT++m6h4G0e73O22WRaMVDvGssKnhcRCOLS6oYrBV+fb/M1COeRNbaWScEP&#10;Och2D7MtptqOfKKh8JUIIexSVFB736VSurImg25hO+LAfdveoA+wr6TucQzhppUvUZRIgw2Hhho7&#10;2tdUXoqrUXDk5Ud5ur2OeWFiR86c3+PlWamnxynfgPA0+bv4333QYf46SVbw9064Qe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9X67zxQAAAN4AAAAPAAAAAAAAAAAAAAAA&#10;AJ8CAABkcnMvZG93bnJldi54bWxQSwUGAAAAAAQABAD3AAAAkQMAAAAA&#10;">
                    <v:imagedata r:id="rId466" o:title=""/>
                  </v:shape>
                  <v:shape id="Picture 1277" o:spid="_x0000_s2301" type="#_x0000_t75" style="position:absolute;left:8077;top:3946;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jN1nEAAAA3gAAAA8AAABkcnMvZG93bnJldi54bWxET01rAjEQvRf6H8IUeima1UMIW6OIIkgv&#10;xVVKexs24+7iZrJuom7/vSkUvM3jfc5sMbhWXKkPjWcDk3EGgrj0tuHKwGG/GWkQISJbbD2TgV8K&#10;sJg/P80wt/7GO7oWsRIphEOOBuoYu1zKUNbkMIx9R5y4o+8dxgT7StoebynctXKaZUo6bDg11NjR&#10;qqbyVFycgfB9lnF6UAX+fH2sl3r7pj/1xZjXl2H5DiLSEB/if/fWpvlaKQV/76Qb5Pw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ljN1nEAAAA3gAAAA8AAAAAAAAAAAAAAAAA&#10;nwIAAGRycy9kb3ducmV2LnhtbFBLBQYAAAAABAAEAPcAAACQAwAAAAA=&#10;">
                    <v:imagedata r:id="rId467" o:title=""/>
                  </v:shape>
                  <v:shape id="Picture 1278" o:spid="_x0000_s2302" type="#_x0000_t75" style="position:absolute;left:8080;top:3946;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vksLEAAAA3gAAAA8AAABkcnMvZG93bnJldi54bWxET01rwkAQvRf8D8sIvZS60UO6RFcRpSBe&#10;xFRKvQ3ZaRKanY3ZVeO/d4WCt3m8z5ktetuIC3W+dqxhPEpAEBfO1FxqOHx9visQPiAbbByThht5&#10;WMwHLzPMjLvyni55KEUMYZ+hhiqENpPSFxVZ9CPXEkfu13UWQ4RdKU2H1xhuGzlJklRarDk2VNjS&#10;qqLiLz9bDf7nJMPkkOZ4/N6ul2rzpnbqrPXrsF9OQQTqw1P8796YOF+l6Qc83ok3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YvksLEAAAA3gAAAA8AAAAAAAAAAAAAAAAA&#10;nwIAAGRycy9kb3ducmV2LnhtbFBLBQYAAAAABAAEAPcAAACQAwAAAAA=&#10;">
                    <v:imagedata r:id="rId467" o:title=""/>
                  </v:shape>
                  <v:shape id="Picture 1279" o:spid="_x0000_s2303" type="#_x0000_t75" style="position:absolute;left:8082;top:3946;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wBrDHAAAA3gAAAA8AAABkcnMvZG93bnJldi54bWxEj0FrwkAQhe+F/odlCl6KbvQQlugq0lIQ&#10;L9JUpL0N2TEJZmfT7Krpv+8cCr3N8N68981qM/pO3WiIbWAL81kGirgKruXawvHjbWpAxYTssAtM&#10;Fn4owmb9+LDCwoU7v9OtTLWSEI4FWmhS6gutY9WQxzgLPbFo5zB4TLIOtXYD3iXcd3qRZbn22LI0&#10;NNjTS0PVpbx6C/HzW6fFMS/x67R/3ZrdszmYq7WTp3G7BJVoTP/mv+udE3yT58Ir78gMev0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ewBrDHAAAA3gAAAA8AAAAAAAAAAAAA&#10;AAAAnwIAAGRycy9kb3ducmV2LnhtbFBLBQYAAAAABAAEAPcAAACTAwAAAAA=&#10;">
                    <v:imagedata r:id="rId467" o:title=""/>
                  </v:shape>
                  <v:shape id="Picture 1280" o:spid="_x0000_s2304" type="#_x0000_t75" style="position:absolute;left:8084;top:3946;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8oyvEAAAA3gAAAA8AAABkcnMvZG93bnJldi54bWxET01rwkAQvRf8D8sIvZS60UPYRlcRpSBe&#10;xCil3obsNAnNzsbsqvHfu0Kht3m8z5ktetuIK3W+dqxhPEpAEBfO1FxqOB4+3xUIH5ANNo5Jw508&#10;LOaDlxlmxt14T9c8lCKGsM9QQxVCm0npi4os+pFriSP34zqLIcKulKbDWwy3jZwkSSot1hwbKmxp&#10;VVHxm1+sBv99lmFyTHM8fW3XS7V5Uzt10fp12C+nIAL14V/8596YOF+l6Qc834k3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j8oyvEAAAA3gAAAA8AAAAAAAAAAAAAAAAA&#10;nwIAAGRycy9kb3ducmV2LnhtbFBLBQYAAAAABAAEAPcAAACQAwAAAAA=&#10;">
                    <v:imagedata r:id="rId467" o:title=""/>
                  </v:shape>
                  <v:shape id="Picture 1281" o:spid="_x0000_s2305" type="#_x0000_t75" style="position:absolute;left:8086;top:3946;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X+IDHAAAA3gAAAA8AAABkcnMvZG93bnJldi54bWxEj09rwkAQxe8Fv8MyQi+lbtqDDamriKVF&#10;KhT/FHodsmM2mJ0N2Y2m3945CN5mmDfvvd9sMfhGnamLdWADL5MMFHEZbM2Vgd/D53MOKiZki01g&#10;MvBPERbz0cMMCxsuvKPzPlVKTDgWaMCl1BZax9KRxzgJLbHcjqHzmGTtKm07vIi5b/Rrlk21x5ol&#10;wWFLK0flad97A+tSP224+Tp8f+Q5u97+/Lltb8zjeFi+g0o0pLv49r22Uj+fvgmA4MgMen4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EX+IDHAAAA3gAAAA8AAAAAAAAAAAAA&#10;AAAAnwIAAGRycy9kb3ducmV2LnhtbFBLBQYAAAAABAAEAPcAAACTAwAAAAA=&#10;">
                    <v:imagedata r:id="rId468" o:title=""/>
                  </v:shape>
                  <v:shape id="Picture 1282" o:spid="_x0000_s2306" type="#_x0000_t75" style="position:absolute;left:8089;top:3946;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bXRvEAAAA3gAAAA8AAABkcnMvZG93bnJldi54bWxET01rwkAQvQv+h2WEXqRu9KAhZiOiKNJC&#10;abXgdchOs6HZ2ZDdaPrvu4WCt3m8z8k3g23EjTpfO1YwnyUgiEuna64UfF4OzykIH5A1No5JwQ95&#10;2BTjUY6Zdnf+oNs5VCKGsM9QgQmhzaT0pSGLfuZa4sh9uc5iiLCrpO7wHsNtIxdJspQWa44NBlva&#10;GSq/z71VcCrl9JWb4+Vln6Zsev12Ne+9Uk+TYbsGEWgID/G/+6Tj/HS5msPfO/EG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5bXRvEAAAA3gAAAA8AAAAAAAAAAAAAAAAA&#10;nwIAAGRycy9kb3ducmV2LnhtbFBLBQYAAAAABAAEAPcAAACQAwAAAAA=&#10;">
                    <v:imagedata r:id="rId468" o:title=""/>
                  </v:shape>
                  <v:shape id="Picture 1283" o:spid="_x0000_s2307" type="#_x0000_t75" style="position:absolute;left:8091;top:3946;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Jw2zEAAAA3gAAAA8AAABkcnMvZG93bnJldi54bWxET01rwkAQvRf8D8sIXkrd6MGG6CqiKGJB&#10;2ljwOmSn2dDsbMhuNP57tyD0No/3OYtVb2txpdZXjhVMxgkI4sLpiksF3+fdWwrCB2SNtWNScCcP&#10;q+XgZYGZdjf+omseShFD2GeowITQZFL6wpBFP3YNceR+XGsxRNiWUrd4i+G2ltMkmUmLFccGgw1t&#10;DBW/eWcVHAr5+sH1/nzcpimbTp8u5rNTajTs13MQgfrwL366DzrOT2fvU/h7J94gl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6Jw2zEAAAA3gAAAA8AAAAAAAAAAAAAAAAA&#10;nwIAAGRycy9kb3ducmV2LnhtbFBLBQYAAAAABAAEAPcAAACQAwAAAAA=&#10;">
                    <v:imagedata r:id="rId468" o:title=""/>
                  </v:shape>
                  <v:shape id="Picture 1284" o:spid="_x0000_s2308" type="#_x0000_t75" style="position:absolute;left:8094;top:3946;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FZvfEAAAA3gAAAA8AAABkcnMvZG93bnJldi54bWxET99rwjAQfhf8H8IJexkz1YEr1SiiOGSC&#10;OB34ejRnU2wupUm1++8XYeDbfXw/b7bobCVu1PjSsYLRMAFBnDtdcqHg57R5S0H4gKyxckwKfsnD&#10;Yt7vzTDT7s7fdDuGQsQQ9hkqMCHUmZQ+N2TRD11NHLmLayyGCJtC6gbvMdxWcpwkE2mx5NhgsKaV&#10;ofx6bK2CbS5fd1x9nr7Wacqm1fuzObRKvQy65RREoC48xf/urY7z08nHOzzeiTfI+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HFZvfEAAAA3gAAAA8AAAAAAAAAAAAAAAAA&#10;nwIAAGRycy9kb3ducmV2LnhtbFBLBQYAAAAABAAEAPcAAACQAwAAAAA=&#10;">
                    <v:imagedata r:id="rId468" o:title=""/>
                  </v:shape>
                  <v:shape id="Picture 1285" o:spid="_x0000_s2309" type="#_x0000_t75" style="position:absolute;left:8095;top:3946;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JDmfGAAAA3gAAAA8AAABkcnMvZG93bnJldi54bWxET01LAzEQvRf8D2GEXorNupa6bJsWUUrF&#10;g2DVQ2/TzXSzupmEJLbrvzeC4G0e73OW68H24kQhdo4VXE8LEMSN0x23Ct5eN1cViJiQNfaOScE3&#10;RVivLkZLrLU78wuddqkVOYRjjQpMSr6WMjaGLMap88SZO7pgMWUYWqkDnnO47WVZFHNpsePcYNDT&#10;vaHmc/dlFZTbcHg2M19un3y6mezfP6qgH5QaXw53CxCJhvQv/nM/6jy/mt/O4PedfINc/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4kOZ8YAAADeAAAADwAAAAAAAAAAAAAA&#10;AACfAgAAZHJzL2Rvd25yZXYueG1sUEsFBgAAAAAEAAQA9wAAAJIDAAAAAA==&#10;">
                    <v:imagedata r:id="rId469" o:title=""/>
                  </v:shape>
                  <v:shape id="Picture 1286" o:spid="_x0000_s2310" type="#_x0000_t75" style="position:absolute;left:8098;top:3946;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vNl/DAAAA3gAAAA8AAABkcnMvZG93bnJldi54bWxET9uKwjAQfRf2H8Is+Kap4qVUo1RBlN0H&#10;8fIBQzO2xWZSmqjVrzcLC77N4VxnvmxNJe7UuNKygkE/AkGcWV1yruB82vRiEM4ja6wsk4InOVgu&#10;vjpzTLR98IHuR5+LEMIuQQWF93UipcsKMuj6tiYO3MU2Bn2ATS51g48Qbio5jKKJNFhyaCiwpnVB&#10;2fV4MwrKbP+z0uP0Nthvf/VplMa79hUr1f1u0xkIT63/iP/dOx3mx5PpGP7eCTfIxR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a82X8MAAADeAAAADwAAAAAAAAAAAAAAAACf&#10;AgAAZHJzL2Rvd25yZXYueG1sUEsFBgAAAAAEAAQA9wAAAI8DAAAAAA==&#10;">
                    <v:imagedata r:id="rId470" o:title=""/>
                  </v:shape>
                  <v:shape id="Picture 1287" o:spid="_x0000_s2311" type="#_x0000_t75" style="position:absolute;left:8100;top:3946;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9qCjFAAAA3gAAAA8AAABkcnMvZG93bnJldi54bWxET81qwkAQvgt9h2UK3nRjqWlIs0paKIZ6&#10;CJo+wJCdJqHZ2ZBdNe3TuwXB23x8v5NtJ9OLM42us6xgtYxAENdWd9wo+Ko+FgkI55E19pZJwS85&#10;2G4eZhmm2l74QOejb0QIYZeigtb7IZXS1S0ZdEs7EAfu244GfYBjI/WIlxBuevkURbE02HFoaHGg&#10;95bqn+PJKOjq8vNNr/PTqtztdfWcJ8X0lyg1f5zyVxCeJn8X39yFDvOT+CWG/3fCDXJz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fagoxQAAAN4AAAAPAAAAAAAAAAAAAAAA&#10;AJ8CAABkcnMvZG93bnJldi54bWxQSwUGAAAAAAQABAD3AAAAkQMAAAAA&#10;">
                    <v:imagedata r:id="rId470" o:title=""/>
                  </v:shape>
                  <v:shape id="Picture 1288" o:spid="_x0000_s2312" type="#_x0000_t75" style="position:absolute;left:8102;top:3946;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xDbPEAAAA3gAAAA8AAABkcnMvZG93bnJldi54bWxET9uKwjAQfRf8hzALvtlUWbV0jVKFRVkf&#10;xMsHDM1sW7aZlCZq9evNguDbHM515svO1OJKrassKxhFMQji3OqKCwXn0/cwAeE8ssbaMim4k4Pl&#10;ot+bY6rtjQ90PfpChBB2KSoovW9SKV1ekkEX2YY4cL+2NegDbAupW7yFcFPLcRxPpcGKQ0OJDa1L&#10;yv+OF6Ogyvc/Kz3JLqP9ZqdPn1my7R6JUoOPLvsC4anzb/HLvdVhfjKdzeD/nXCDXD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YxDbPEAAAA3gAAAA8AAAAAAAAAAAAAAAAA&#10;nwIAAGRycy9kb3ducmV2LnhtbFBLBQYAAAAABAAEAPcAAACQAwAAAAA=&#10;">
                    <v:imagedata r:id="rId470" o:title=""/>
                  </v:shape>
                  <v:shape id="Picture 1289" o:spid="_x0000_s2313" type="#_x0000_t75" style="position:absolute;left:8105;top:3946;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umcHIAAAA3gAAAA8AAABkcnMvZG93bnJldi54bWxEj91qwkAQhe8F32GZgne6sfgTUleJBVHa&#10;C/HnAYbsNAnNzobsqmmf3rko9G6Gc+acb1ab3jXqTl2oPRuYThJQxIW3NZcGrpfdOAUVIrLFxjMZ&#10;+KEAm/VwsMLM+gef6H6OpZIQDhkaqGJsM61DUZHDMPEtsWhfvnMYZe1KbTt8SLhr9GuSLLTDmqWh&#10;wpbeKyq+zzdnoC6OH1s7z2/T4/7TXmZ5euh/U2NGL33+BipSH//Nf9cHK/jpYim88o7MoNd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XrpnByAAAAN4AAAAPAAAAAAAAAAAA&#10;AAAAAJ8CAABkcnMvZG93bnJldi54bWxQSwUGAAAAAAQABAD3AAAAlAMAAAAA&#10;">
                    <v:imagedata r:id="rId470" o:title=""/>
                  </v:shape>
                  <v:shape id="Picture 1290" o:spid="_x0000_s2314" type="#_x0000_t75" style="position:absolute;left:8106;top:3946;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Bo5TEAAAA3gAAAA8AAABkcnMvZG93bnJldi54bWxET01rwkAQvRf8D8sI3upGD1ajq2hpaUU8&#10;REu9DtlpkjY7E7Krpv++KxS8zeN9zmLVuVpdqPWVsIHRMAFFnIutuDDwcXx9nILyAdliLUwGfsnD&#10;atl7WGBq5coZXQ6hUDGEfYoGyhCaVGufl+TQD6UhjtyXtA5DhG2hbYvXGO5qPU6SiXZYcWwosaHn&#10;kvKfw9kZ2L9sTlvKNj7LxSffu7dP2cnYmEG/W89BBerCXfzvfrdx/nTyNIPbO/EGvf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2Bo5TEAAAA3gAAAA8AAAAAAAAAAAAAAAAA&#10;nwIAAGRycy9kb3ducmV2LnhtbFBLBQYAAAAABAAEAPcAAACQAwAAAAA=&#10;">
                    <v:imagedata r:id="rId471" o:title=""/>
                  </v:shape>
                  <v:shape id="Picture 1291" o:spid="_x0000_s2315" type="#_x0000_t75" style="position:absolute;left:8109;top:3946;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uei7HAAAA3gAAAA8AAABkcnMvZG93bnJldi54bWxEj0FPwkAQhe8m/ofNmHiTrRxIU1kIGIga&#10;wqFg9DrpDm21O9N0V6j/njmYeJvJvHnvffPlGDpzpiG2wg4eJxkY4kp8y7WD9+P2IQcTE7LHTpgc&#10;/FKE5eL2Zo6FlwuXdD6k2qgJxwIdNCn1hbWxaihgnEhPrLeTDAGTrkNt/YAXNQ+dnWbZzAZsWRMa&#10;7Om5oer78BMc7Dfrzzcq17GsJGZfu5cP2cnUufu7cfUEJtGY/sV/369e6+ezXAEUR2ewiy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luei7HAAAA3gAAAA8AAAAAAAAAAAAA&#10;AAAAnwIAAGRycy9kb3ducmV2LnhtbFBLBQYAAAAABAAEAPcAAACTAwAAAAA=&#10;">
                    <v:imagedata r:id="rId471" o:title=""/>
                  </v:shape>
                  <v:shape id="Picture 1292" o:spid="_x0000_s2316" type="#_x0000_t75" style="position:absolute;left:8111;top:3946;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i37XDAAAA3gAAAA8AAABkcnMvZG93bnJldi54bWxET01rwkAQvRf6H5Yp9FY3epCQuoqK0hbp&#10;IVb0OmTHJJqdCdmtpv++Kwje5vE+ZzLrXaMu1Pla2MBwkIAiLsTWXBrY/azfUlA+IFtshMnAH3mY&#10;TZ+fJphZuXJOl20oVQxhn6GBKoQ209oXFTn0A2mJI3eUzmGIsCu17fAaw12jR0ky1g5rjg0VtrSs&#10;qDhvf52B79Xi8EX5wueF+OS0+djLRkbGvL7083dQgfrwEN/dnzbOT8fpEG7vxBv09B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iLftcMAAADeAAAADwAAAAAAAAAAAAAAAACf&#10;AgAAZHJzL2Rvd25yZXYueG1sUEsFBgAAAAAEAAQA9wAAAI8DAAAAAA==&#10;">
                    <v:imagedata r:id="rId471" o:title=""/>
                  </v:shape>
                  <v:shape id="Picture 1293" o:spid="_x0000_s2317" type="#_x0000_t75" style="position:absolute;left:8114;top:3946;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wQcLEAAAA3gAAAA8AAABkcnMvZG93bnJldi54bWxET01rwkAQvQv+h2WE3nTTHCSkrlKLYot4&#10;iJb2OmSnSdrsTMiumv57t1DwNo/3OYvV4Fp1od43wgYeZwko4lJsw5WB99N2moHyAdliK0wGfsnD&#10;ajkeLTC3cuWCLsdQqRjCPkcDdQhdrrUva3LoZ9IRR+5Leochwr7StsdrDHetTpNkrh02HBtq7Oil&#10;pvLneHYGDpv15xsVa1+U4pPv/e5D9pIa8zAZnp9ABRrCXfzvfrVxfjbPUvh7J96gl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bwQcLEAAAA3gAAAA8AAAAAAAAAAAAAAAAA&#10;nwIAAGRycy9kb3ducmV2LnhtbFBLBQYAAAAABAAEAPcAAACQAwAAAAA=&#10;">
                    <v:imagedata r:id="rId471" o:title=""/>
                  </v:shape>
                </v:group>
                <v:group id="Group 1294" o:spid="_x0000_s2318" style="position:absolute;left:8116;top:3946;width:9;height:91" coordorigin="8116,3946" coordsize="9,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AuDRcQAAADeAAAADwAAAGRycy9kb3ducmV2LnhtbERPTYvCMBC9L/gfwgje&#10;1rTKSqlGEVHxIMLqwuJtaMa22ExKE9v6782CsLd5vM9ZrHpTiZYaV1pWEI8jEMSZ1SXnCn4uu88E&#10;hPPIGivLpOBJDlbLwccCU207/qb27HMRQtilqKDwvk6ldFlBBt3Y1sSBu9nGoA+wyaVusAvhppKT&#10;KJpJgyWHhgJr2hSU3c8Po2DfYbeextv2eL9tntfL1+n3GJNSo2G/noPw1Pt/8dt90GF+Mku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AuDRcQAAADeAAAA&#10;DwAAAAAAAAAAAAAAAACqAgAAZHJzL2Rvd25yZXYueG1sUEsFBgAAAAAEAAQA+gAAAJsDAAAAAA==&#10;">
                  <v:shape id="Freeform 1295" o:spid="_x0000_s2319" style="position:absolute;left:8116;top:3946;width:9;height:91;visibility:visible;mso-wrap-style:square;v-text-anchor:top" coordsize="9,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02dcMA&#10;AADeAAAADwAAAGRycy9kb3ducmV2LnhtbERPzWrCQBC+F3yHZYTe6sYQJKSu0kgLXjwk9QGG3TFJ&#10;m50N2Y3GPr1bKPQ2H9/vbPez7cWVRt85VrBeJSCItTMdNwrOnx8vOQgfkA32jknBnTzsd4unLRbG&#10;3biiax0aEUPYF6igDWEopPS6JYt+5QbiyF3caDFEODbSjHiL4baXaZJspMWOY0OLAx1a0t/1ZBV8&#10;nS5TX77rypR1OjD9ZLpOnVLPy/ntFUSgOfyL/9xHE+fnmzyD33fiDXL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02dcMAAADeAAAADwAAAAAAAAAAAAAAAACYAgAAZHJzL2Rv&#10;d25yZXYueG1sUEsFBgAAAAAEAAQA9QAAAIgDAAAAAA==&#10;" path="m2,l,,,90r2,l2,e" filled="f" stroked="f">
                    <v:path arrowok="t" o:connecttype="custom" o:connectlocs="2,3946;0,3946;0,4036;2,4036;2,3946" o:connectangles="0,0,0,0,0"/>
                  </v:shape>
                  <v:shape id="Freeform 1296" o:spid="_x0000_s2320" style="position:absolute;left:8116;top:3946;width:9;height:91;visibility:visible;mso-wrap-style:square;v-text-anchor:top" coordsize="9,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GT7sQA&#10;AADeAAAADwAAAGRycy9kb3ducmV2LnhtbERPzWrCQBC+F3yHZQRvdWNoJURX0dJCLz0YfYBhd8ym&#10;zc6G7CbGPn23UOhtPr7f2e4n14qR+tB4VrBaZiCItTcN1wou57fHAkSIyAZbz6TgTgH2u9nDFkvj&#10;b3yisYq1SCEcSlRgY+xKKYO25DAsfUecuKvvHcYE+1qaHm8p3LUyz7K1dNhwarDY0Ysl/VUNTsHn&#10;x3Voj6/6ZI5V3jF9P+kq90ot5tNhAyLSFP/Ff+53k+YX6+IZft9JN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hk+7EAAAA3gAAAA8AAAAAAAAAAAAAAAAAmAIAAGRycy9k&#10;b3ducmV2LnhtbFBLBQYAAAAABAAEAPUAAACJAwAAAAA=&#10;" path="m9,l7,r,90l9,90,9,e" filled="f" stroked="f">
                    <v:path arrowok="t" o:connecttype="custom" o:connectlocs="9,3946;7,3946;7,4036;9,4036;9,3946" o:connectangles="0,0,0,0,0"/>
                  </v:shape>
                </v:group>
                <v:group id="Group 1297" o:spid="_x0000_s2321" style="position:absolute;left:8118;top:3946;width:5;height:91" coordorigin="8118,3946" coordsize="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Hwg3cQAAADeAAAA&#10;DwAAAAAAAAAAAAAAAACqAgAAZHJzL2Rvd25yZXYueG1sUEsFBgAAAAAEAAQA+gAAAJsDAAAAAA==&#10;">
                  <v:shape id="Freeform 1298" o:spid="_x0000_s2322" style="position:absolute;left:8118;top:3946;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DoKcMA&#10;AADeAAAADwAAAGRycy9kb3ducmV2LnhtbERPS2vCQBC+C/6HZQRvuquCDdFVqlborfhoz2N2moRk&#10;Z0N2q8m/7xYK3ubje85629la3Kn1pWMNs6kCQZw5U3Ku4Xo5ThIQPiAbrB2Thp48bDfDwRpT4x58&#10;ovs55CKGsE9RQxFCk0rps4Is+qlriCP37VqLIcI2l6bFRwy3tZwrtZQWS44NBTa0Lyirzj9Wwy58&#10;zT5ux4Pq+8/FpXpTvq5OmdbjUfe6AhGoC0/xv/vdxPnJMnmBv3fiD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DoKcMAAADeAAAADwAAAAAAAAAAAAAAAACYAgAAZHJzL2Rv&#10;d25yZXYueG1sUEsFBgAAAAAEAAQA9QAAAIgDAAAAAA==&#10;" path="m2,l,,,90r2,l2,e" filled="f" stroked="f">
                    <v:path arrowok="t" o:connecttype="custom" o:connectlocs="2,3946;0,3946;0,4036;2,4036;2,3946" o:connectangles="0,0,0,0,0"/>
                  </v:shape>
                  <v:shape id="Freeform 1299" o:spid="_x0000_s2323" style="position:absolute;left:8118;top:3946;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98W8YA&#10;AADeAAAADwAAAGRycy9kb3ducmV2LnhtbESPT2vDMAzF74N9B6PBbqvdDUrI6patXWG30n87a7GW&#10;hMRyiL02+fbVodCbxHt676f5cvCtOlMf68AWphMDirgIrubSwvGweclAxYTssA1MFkaKsFw8Pswx&#10;d+HCOzrvU6kkhGOOFqqUulzrWFTkMU5CRyzaX+g9Jln7UrseLxLuW/1qzEx7rFkaKuxoVVHR7P+9&#10;hc/0M93+btZmHE9vh+bLxLbZFdY+Pw0f76ASDeluvl1/O8HPZpnwyjsyg15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98W8YAAADeAAAADwAAAAAAAAAAAAAAAACYAgAAZHJz&#10;L2Rvd25yZXYueG1sUEsFBgAAAAAEAAQA9QAAAIsDAAAAAA==&#10;" path="m5,l2,r,90l5,90,5,e" filled="f" stroked="f">
                    <v:path arrowok="t" o:connecttype="custom" o:connectlocs="5,3946;2,3946;2,4036;5,4036;5,3946" o:connectangles="0,0,0,0,0"/>
                  </v:shape>
                </v:group>
                <v:group id="Group 1300" o:spid="_x0000_s2324" style="position:absolute;left:8098;top:3961;width:24;height:2" coordorigin="8098,396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eO0r8QAAADeAAAADwAAAGRycy9kb3ducmV2LnhtbERPTWvCQBC9F/wPywi9&#10;1U2USoyuIlJLDyJUBfE2ZMckmJ0N2W0S/70rCL3N433OYtWbSrTUuNKygngUgSDOrC45V3A6bj8S&#10;EM4ja6wsk4I7OVgtB28LTLXt+Jfag89FCGGXooLC+zqV0mUFGXQjWxMH7mobgz7AJpe6wS6Em0qO&#10;o2gqDZYcGgqsaVNQdjv8GQXfHXbrSfzV7m7Xzf1y/NyfdzEp9T7s13MQnnr/L365f3SYn0yTG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eO0r8QAAADeAAAA&#10;DwAAAAAAAAAAAAAAAACqAgAAZHJzL2Rvd25yZXYueG1sUEsFBgAAAAAEAAQA+gAAAJsDAAAAAA==&#10;">
                  <v:shape id="Freeform 1301" o:spid="_x0000_s2325" style="position:absolute;left:8098;top:396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phHcYA&#10;AADeAAAADwAAAGRycy9kb3ducmV2LnhtbESPQWvCQBCF70L/wzKFXqRuWkrQ1FVKoSB4qnrxNman&#10;2dTsbMiuSfz3zkHwNsO8ee99y/XoG9VTF+vABt5mGSjiMtiaKwOH/c/rHFRMyBabwGTgShHWq6fJ&#10;EgsbBv6lfpcqJSYcCzTgUmoLrWPpyGOchZZYbn+h85hk7SptOxzE3Df6Pcty7bFmSXDY0rej8ry7&#10;eAOb6M40lJfpYaRp/vG/2B6v/cmYl+fx6xNUojE9xPfvjZX683whAIIjM+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3phHcYAAADeAAAADwAAAAAAAAAAAAAAAACYAgAAZHJz&#10;L2Rvd25yZXYueG1sUEsFBgAAAAAEAAQA9QAAAIsDAAAAAA==&#10;" path="m,l24,r,2l,2,,e" filled="f" stroked="f">
                    <v:path arrowok="t" o:connecttype="custom" o:connectlocs="0,3961;24,3961;24,3963;0,3963;0,3961" o:connectangles="0,0,0,0,0"/>
                  </v:shape>
                </v:group>
                <v:group id="Group 1302" o:spid="_x0000_s2326" style="position:absolute;left:8081;top:3960;width:19;height:3" coordorigin="8081,396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wudMQAAADeAAAADwAAAGRycy9kb3ducmV2LnhtbERPTYvCMBC9C/sfwix4&#10;07S7KG7XKCKueBBBXRBvQzO2xWZSmtjWf28Ewds83udM550pRUO1KywriIcRCOLU6oIzBf/Hv8EE&#10;hPPIGkvLpOBODuazj94UE21b3lNz8JkIIewSVJB7XyVSujQng25oK+LAXWxt0AdYZ1LX2IZwU8qv&#10;KBpLgwWHhhwrWuaUXg83o2DdYrv4jlfN9npZ3s/H0e60jUmp/me3+AXhqfNv8cu90WH+ZPwT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kwudMQAAADeAAAA&#10;DwAAAAAAAAAAAAAAAACqAgAAZHJzL2Rvd25yZXYueG1sUEsFBgAAAAAEAAQA+gAAAJsDAAAAAA==&#10;">
                  <v:shape id="Freeform 1303" o:spid="_x0000_s2327" style="position:absolute;left:8081;top:396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C/ScUA&#10;AADeAAAADwAAAGRycy9kb3ducmV2LnhtbERPTWvCQBC9C/6HZQredKOoJKmrqKHYg7Q0tT0P2WkS&#10;zM7G7FbTf98tCL3N433OatObRlypc7VlBdNJBIK4sLrmUsHp/Wkcg3AeWWNjmRT8kIPNejhYYart&#10;jd/omvtShBB2KSqovG9TKV1RkUE3sS1x4L5sZ9AH2JVSd3gL4aaRsyhaSoM1h4YKW9pXVJzzb6Pg&#10;MM+z3fF1+mGy08ulyeJk8Sm9UqOHfvsIwlPv/8V397MO8+NlMoO/d8IN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IL9JxQAAAN4AAAAPAAAAAAAAAAAAAAAAAJgCAABkcnMv&#10;ZG93bnJldi54bWxQSwUGAAAAAAQABAD1AAAAigMAAAAA&#10;" path="m2,l,,,2,17,3r2,l19,1,2,e" filled="f" stroked="f">
                    <v:path arrowok="t" o:connecttype="custom" o:connectlocs="2,3960;0,3960;0,3962;17,3963;19,3963;19,3961;2,3960" o:connectangles="0,0,0,0,0,0,0"/>
                  </v:shape>
                </v:group>
                <v:group id="Group 1304" o:spid="_x0000_s2328" style="position:absolute;left:8067;top:3958;width:16;height:4" coordorigin="8067,395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IVmMQAAADeAAAADwAAAGRycy9kb3ducmV2LnhtbERPS4vCMBC+L/gfwgh7&#10;W9OuKFqNIrIuHmTBB4i3oRnbYjMpTWzrvzfCgrf5+J4zX3amFA3VrrCsIB5EIIhTqwvOFJyOm68J&#10;COeRNZaWScGDHCwXvY85Jtq2vKfm4DMRQtglqCD3vkqkdGlOBt3AVsSBu9raoA+wzqSusQ3hppTf&#10;UTSWBgsODTlWtM4pvR3uRsFvi+1qGP80u9t1/bgcR3/nXUxKffa71QyEp86/xf/urQ7zJ+PpE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dIVmMQAAADeAAAA&#10;DwAAAAAAAAAAAAAAAACqAgAAZHJzL2Rvd25yZXYueG1sUEsFBgAAAAAEAAQA+gAAAJsDAAAAAA==&#10;">
                  <v:shape id="Freeform 1305" o:spid="_x0000_s2329" style="position:absolute;left:8067;top:395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DCvMMA&#10;AADeAAAADwAAAGRycy9kb3ducmV2LnhtbERPS2sCMRC+C/0PYQq9aWIpolujlJYWr77YHqeb6e6y&#10;yWTZRF399UYQvM3H95z5sndWHKkLtWcN45ECQVx4U3OpYbf9Hk5BhIhs0HomDWcKsFw8DeaYGX/i&#10;NR03sRQphEOGGqoY20zKUFTkMIx8S5y4f985jAl2pTQdnlK4s/JVqYl0WHNqqLClz4qKZnNwGhp5&#10;seqrVn/5eG1/9s0hV/kva/3y3H+8g4jUx4f47l6ZNH86mb3B7Z10g1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DCvMMAAADeAAAADwAAAAAAAAAAAAAAAACYAgAAZHJzL2Rv&#10;d25yZXYueG1sUEsFBgAAAAAEAAQA9QAAAIgDAAAAAA==&#10;" path="m2,l,,,2,14,4r2,l16,2,2,e" filled="f" stroked="f">
                    <v:path arrowok="t" o:connecttype="custom" o:connectlocs="2,3958;0,3958;0,3960;14,3962;16,3962;16,3960;2,3958" o:connectangles="0,0,0,0,0,0,0"/>
                  </v:shape>
                  <v:shape id="Picture 1306" o:spid="_x0000_s2330" type="#_x0000_t75" style="position:absolute;left:8057;top:3956;width:12;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2rr7FAAAA3gAAAA8AAABkcnMvZG93bnJldi54bWxET01rAjEQvQv9D2GEXkSz1iq6GkVaChZP&#10;roIeh824u3YzWZJU13/fFARv83ifs1i1phZXcr6yrGA4SEAQ51ZXXCg47L/6UxA+IGusLZOCO3lY&#10;LV86C0y1vfGOrlkoRAxhn6KCMoQmldLnJRn0A9sQR+5sncEQoSukdniL4aaWb0kykQYrjg0lNvRR&#10;Uv6T/RoFs/fhersduUNvnH9e6DKy39nxpNRrt13PQQRqw1P8cG90nD+dzMbw/068Q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9q6+xQAAAN4AAAAPAAAAAAAAAAAAAAAA&#10;AJ8CAABkcnMvZG93bnJldi54bWxQSwUGAAAAAAQABAD3AAAAkQMAAAAA&#10;">
                    <v:imagedata r:id="rId472" o:title=""/>
                  </v:shape>
                  <v:shape id="Picture 1307" o:spid="_x0000_s2331" type="#_x0000_t75" style="position:absolute;left:8048;top:3955;width:11;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QqubDAAAA3gAAAA8AAABkcnMvZG93bnJldi54bWxETz1vwjAQ3ZH6H6yr1A2cMqQhYBBFVKIw&#10;Qct+io84Ij6H2CXpv8dISGz39D5vtuhtLa7U+sqxgvdRAoK4cLriUsHvz9cwA+EDssbaMSn4Jw+L&#10;+ctghrl2He/pegiliCHsc1RgQmhyKX1hyKIfuYY4cifXWgwRtqXULXYx3NZynCSptFhxbDDY0MpQ&#10;cT78WQV8upTbj83xe71bdQV/WpNcsl6pt9d+OQURqA9P8cO90XF+lk5SuL8Tb5Dz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BCq5sMAAADeAAAADwAAAAAAAAAAAAAAAACf&#10;AgAAZHJzL2Rvd25yZXYueG1sUEsFBgAAAAAEAAQA9wAAAI8DAAAAAA==&#10;">
                    <v:imagedata r:id="rId473" o:title=""/>
                  </v:shape>
                </v:group>
                <v:group id="Group 1308" o:spid="_x0000_s2332" style="position:absolute;left:8041;top:3953;width:8;height:4" coordorigin="8041,3953"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kTm8UAAADeAAAADwAAAGRycy9kb3ducmV2LnhtbERPS2vCQBC+C/6HZQRv&#10;dRNLfURXEWlLDyL4APE2ZMckmJ0N2TWJ/75bKHibj+85y3VnStFQ7QrLCuJRBII4tbrgTMH59PU2&#10;A+E8ssbSMil4koP1qt9bYqJtywdqjj4TIYRdggpy76tESpfmZNCNbEUcuJutDfoA60zqGtsQbko5&#10;jqKJNFhwaMixom1O6f34MAq+W2w37/Fns7vfts/r6WN/2cWk1HDQbRYgPHX+Jf53/+gwfzaZT+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5vFAAAA3gAA&#10;AA8AAAAAAAAAAAAAAAAAqgIAAGRycy9kb3ducmV2LnhtbFBLBQYAAAAABAAEAPoAAACcAwAAAAA=&#10;">
                  <v:shape id="Freeform 1309" o:spid="_x0000_s2333" style="position:absolute;left:8041;top:3953;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NRMUA&#10;AADeAAAADwAAAGRycy9kb3ducmV2LnhtbESPQW/CMAyF75P2HyIj7TKNdEhjUAhoQkIax3XsbjWm&#10;KSRO1wTa/fv5MGk3W+/5vc/r7Ri8ulGf2sgGnqcFKOI62pYbA8fP/dMCVMrIFn1kMvBDCbab+7s1&#10;ljYO/EG3KjdKQjiVaMDl3JVap9pRwDSNHbFop9gHzLL2jbY9DhIevJ4VxVwHbFkaHHa0c1Rfqmsw&#10;cK6G02z57d2Lf+XjAZN/3B++jHmYjG8rUJnG/G/+u363gr+YL4VX3pEZ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uM1ExQAAAN4AAAAPAAAAAAAAAAAAAAAAAJgCAABkcnMv&#10;ZG93bnJldi54bWxQSwUGAAAAAAQABAD1AAAAigMAAAAA&#10;" path="m2,l,,,2,7,3r2,l9,2,2,e" filled="f" stroked="f">
                    <v:path arrowok="t" o:connecttype="custom" o:connectlocs="2,3953;0,3953;0,3955;7,3956;9,3956;9,3955;2,3953" o:connectangles="0,0,0,0,0,0,0"/>
                  </v:shape>
                </v:group>
                <v:group id="Group 1310" o:spid="_x0000_s2334" style="position:absolute;left:8035;top:3951;width:8;height:4" coordorigin="8035,395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oicsQAAADeAAAADwAAAGRycy9kb3ducmV2LnhtbERPTYvCMBC9C/sfwgje&#10;NO3KilajiKjsQYTVhWVvQzO2xWZSmtjWf28Ewds83ucsVp0pRUO1KywriEcRCOLU6oIzBb/n3XAK&#10;wnlkjaVlUnAnB6vlR2+BibYt/1Bz8pkIIewSVJB7XyVSujQng25kK+LAXWxt0AdYZ1LX2IZwU8rP&#10;KJpIgwWHhhwr2uSUXk83o2DfYrsex9vmcL1s7v/nr+PfISalBv1uPQfhqfNv8cv9rcP86WQ2g+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DoicsQAAADeAAAA&#10;DwAAAAAAAAAAAAAAAACqAgAAZHJzL2Rvd25yZXYueG1sUEsFBgAAAAAEAAQA+gAAAJsDAAAAAA==&#10;">
                  <v:shape id="Freeform 1311" o:spid="_x0000_s2335" style="position:absolute;left:8035;top:395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VbWMUA&#10;AADeAAAADwAAAGRycy9kb3ducmV2LnhtbESPQW/CMAyF75P4D5GRdpkgHdIG6whomoQ0jitwtxrT&#10;FBKnazLa/fv5MGk3W35+733r7Ri8ulGf2sgGHucFKOI62pYbA8fDbrYClTKyRR+ZDPxQgu1mcrfG&#10;0saBP+lW5UaJCacSDbicu1LrVDsKmOaxI5bbOfYBs6x9o22Pg5gHrxdF8awDtiwJDjt6d1Rfq+9g&#10;4FIN58XLl3dPfsnHPSb/sNufjLmfjm+voDKN+V/89/1hpf5qWQiA4MgM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JVtYxQAAAN4AAAAPAAAAAAAAAAAAAAAAAJgCAABkcnMv&#10;ZG93bnJldi54bWxQSwUGAAAAAAQABAD1AAAAigMAAAAA&#10;" path="m2,l,,,2,6,4r2,l8,2,2,e" filled="f" stroked="f">
                    <v:path arrowok="t" o:connecttype="custom" o:connectlocs="2,3951;0,3951;0,3953;6,3955;8,3955;8,3953;2,3951" o:connectangles="0,0,0,0,0,0,0"/>
                  </v:shape>
                </v:group>
                <v:group id="Group 1312" o:spid="_x0000_s2336" style="position:absolute;left:8022;top:3948;width:15;height:5" coordorigin="8022,3948"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e0bsUAAADeAAAADwAAAGRycy9kb3ducmV2LnhtbERPS2vCQBC+F/wPyxS8&#10;1U2UVkldRUKVHqRgIpTehuyYBLOzIbvN4993C4Xe5uN7znY/mkb01LnasoJ4EYEgLqyuuVRwzY9P&#10;GxDOI2tsLJOCiRzsd7OHLSbaDnyhPvOlCCHsElRQed8mUrqiIoNuYVviwN1sZ9AH2JVSdziEcNPI&#10;ZRS9SIM1h4YKW0orKu7Zt1FwGnA4rOK3/ny/pdNX/vzxeY5JqfnjeHgF4Wn0/+I/97sO8zfrKIb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intG7FAAAA3gAA&#10;AA8AAAAAAAAAAAAAAAAAqgIAAGRycy9kb3ducmV2LnhtbFBLBQYAAAAABAAEAPoAAACcAwAAAAA=&#10;">
                  <v:shape id="Freeform 1313" o:spid="_x0000_s2337" style="position:absolute;left:8022;top:3948;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DYEcMA&#10;AADeAAAADwAAAGRycy9kb3ducmV2LnhtbERPTWsCMRC9C/6HMEJvmq0HK6tRqqBb8FKt9jxuppvF&#10;zWRJom7/fSMIvc3jfc582dlG3MiH2rGC11EGgrh0uuZKwfFrM5yCCBFZY+OYFPxSgOWi35tjrt2d&#10;93Q7xEqkEA45KjAxtrmUoTRkMYxcS5y4H+ctxgR9JbXHewq3jRxn2URarDk1GGxpbai8HK5WwXZ3&#10;Xn1/muLsd6dyfzKX1aYojFIvg+59BiJSF//FT/eHTvOnb9kYHu+kG+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DYEcMAAADeAAAADwAAAAAAAAAAAAAAAACYAgAAZHJzL2Rv&#10;d25yZXYueG1sUEsFBgAAAAAEAAQA9QAAAIgDAAAAAA==&#10;" path="m2,l,,,2,13,5r2,l15,3,2,e" filled="f" stroked="f">
                    <v:path arrowok="t" o:connecttype="custom" o:connectlocs="2,3948;0,3948;0,3950;13,3953;15,3953;15,3951;2,3948" o:connectangles="0,0,0,0,0,0,0"/>
                  </v:shape>
                </v:group>
                <v:group id="Group 1314" o:spid="_x0000_s2338" style="position:absolute;left:8016;top:3947;width:8;height:3" coordorigin="8016,3947"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mPgsYAAADeAAAADwAAAGRycy9kb3ducmV2LnhtbERPTWvCQBC9F/wPywi9&#10;1U2UtpK6CUFs6UGEqiC9DdkxCcnOhuw2if++WxB6m8f7nE02mVYM1LvasoJ4EYEgLqyuuVRwPr0/&#10;rUE4j6yxtUwKbuQgS2cPG0y0HfmLhqMvRQhhl6CCyvsukdIVFRl0C9sRB+5qe4M+wL6UuscxhJtW&#10;LqPoRRqsOTRU2NG2oqI5/hgFHyOO+SreDfvmur19n54Pl31MSj3Op/wNhKfJ/4vv7k8d5q9foxX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OY+CxgAAAN4A&#10;AAAPAAAAAAAAAAAAAAAAAKoCAABkcnMvZG93bnJldi54bWxQSwUGAAAAAAQABAD6AAAAnQMAAAAA&#10;">
                  <v:shape id="Freeform 1315" o:spid="_x0000_s2339" style="position:absolute;left:8016;top:3947;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mGF8QA&#10;AADeAAAADwAAAGRycy9kb3ducmV2LnhtbERPTYvCMBC9C/6HMMLeNFXElWoULesi7GnVg97GZmyL&#10;zaQkWa3+erOwsLd5vM+ZL1tTixs5X1lWMBwkIIhzqysuFBz2m/4UhA/IGmvLpOBBHpaLbmeOqbZ3&#10;/qbbLhQihrBPUUEZQpNK6fOSDPqBbYgjd7HOYIjQFVI7vMdwU8tRkkykwYpjQ4kNZSXl192PUZAd&#10;9znh2U9Gp+fHV7bKzu5z7ZR667WrGYhAbfgX/7m3Os6fvidj+H0n3i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ZhhfEAAAA3gAAAA8AAAAAAAAAAAAAAAAAmAIAAGRycy9k&#10;b3ducmV2LnhtbFBLBQYAAAAABAAEAPUAAACJAwAAAAA=&#10;" path="m2,l,,,2,6,3r2,l8,1,2,e" filled="f" stroked="f">
                    <v:path arrowok="t" o:connecttype="custom" o:connectlocs="2,3947;0,3947;0,3949;6,3950;8,3950;8,3948;2,3947" o:connectangles="0,0,0,0,0,0,0"/>
                  </v:shape>
                  <v:shape id="Picture 1316" o:spid="_x0000_s2340" type="#_x0000_t75" style="position:absolute;left:8008;top:3946;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In1PEAAAA3gAAAA8AAABkcnMvZG93bnJldi54bWxET8lqwzAQvRfyD2IKuTVyi+sEN7JJGwJO&#10;T9kOPQ7WeMHWyFhq4v59VCj0No+3zjqfTC+uNLrWsoLnRQSCuLS65VrB5bx7WoFwHlljb5kU/JCD&#10;PJs9rDHV9sZHup58LUIIuxQVNN4PqZSubMigW9iBOHCVHQ36AMda6hFvIdz08iWKEmmw5dDQ4EAf&#10;DZXd6dsoOO/21WdcvB8uptvWCZZfXZwUSs0fp80bCE+T/xf/uQsd5q+W0Sv8vhNuk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oIn1PEAAAA3gAAAA8AAAAAAAAAAAAAAAAA&#10;nwIAAGRycy9kb3ducmV2LnhtbFBLBQYAAAAABAAEAPcAAACQAwAAAAA=&#10;">
                    <v:imagedata r:id="rId474" o:title=""/>
                  </v:shape>
                  <v:shape id="Picture 1317" o:spid="_x0000_s2341" type="#_x0000_t75" style="position:absolute;left:7999;top:3946;width:11;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aASTDAAAA3gAAAA8AAABkcnMvZG93bnJldi54bWxET0uLwjAQvgv7H8IIe9NUkVq6Rtl1Eaon&#10;XwePQzO2pc2kNFnt/nsjCN7m43vOYtWbRtyoc5VlBZNxBII4t7riQsH5tBklIJxH1thYJgX/5GC1&#10;/BgsMNX2zge6HX0hQgi7FBWU3replC4vyaAb25Y4cFfbGfQBdoXUHd5DuGnkNIpiabDi0FBiS+uS&#10;8vr4ZxScNtvrbpb97M+m/i1izC/1LM6U+hz2318gPPX+LX65Mx3mJ/Mohuc74Qa5f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toBJMMAAADeAAAADwAAAAAAAAAAAAAAAACf&#10;AgAAZHJzL2Rvd25yZXYueG1sUEsFBgAAAAAEAAQA9wAAAI8DAAAAAA==&#10;">
                    <v:imagedata r:id="rId474" o:title=""/>
                  </v:shape>
                </v:group>
                <v:group id="Group 1318" o:spid="_x0000_s2342" style="position:absolute;left:7990;top:3946;width:11;height:2" coordorigin="7990,3946"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KJgcQAAADeAAAADwAAAGRycy9kb3ducmV2LnhtbERPS4vCMBC+C/sfwix4&#10;07QrPqhGEdld9iCCDxBvQzO2xWZSmmxb/70RBG/z8T1nsepMKRqqXWFZQTyMQBCnVhecKTgdfwYz&#10;EM4jaywtk4I7OVgtP3oLTLRteU/NwWcihLBLUEHufZVI6dKcDLqhrYgDd7W1QR9gnUldYxvCTSm/&#10;omgiDRYcGnKsaJNTejv8GwW/LbbrUfzdbG/Xzf1yHO/O25iU6n926zkIT51/i1/uPx3mz6bRF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AKJgcQAAADeAAAA&#10;DwAAAAAAAAAAAAAAAACqAgAAZHJzL2Rvd25yZXYueG1sUEsFBgAAAAAEAAQA+gAAAJsDAAAAAA==&#10;">
                  <v:shape id="Freeform 1319" o:spid="_x0000_s2343" style="position:absolute;left:7990;top:3946;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i5z8YA&#10;AADeAAAADwAAAGRycy9kb3ducmV2LnhtbESPT2vDMAzF74N9B6NBb6vdMvonq1vGYFB2a7uxHkWs&#10;xWGxHGI3Sb/9dCj0JvGe3vtpsxtDo3rqUh3ZwmxqQBGX0dVcWfg6fTyvQKWM7LCJTBaulGC3fXzY&#10;YOHiwAfqj7lSEsKpQAs+57bQOpWeAqZpbIlF+41dwCxrV2nX4SDhodFzYxY6YM3S4LGld0/l3/ES&#10;LJTfZtzP8GU9/Kxjnxd09qfPs7WTp/HtFVSmMd/Nt+u9E/zV0givvCMz6O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8i5z8YAAADeAAAADwAAAAAAAAAAAAAAAACYAgAAZHJz&#10;L2Rvd25yZXYueG1sUEsFBgAAAAAEAAQA9QAAAIsDAAAAAA==&#10;" path="m,l11,r,1l,1,,e" filled="f" stroked="f">
                    <v:path arrowok="t" o:connecttype="custom" o:connectlocs="0,3946;11,3946;11,3947;0,3947;0,3946" o:connectangles="0,0,0,0,0"/>
                  </v:shape>
                </v:group>
                <v:group id="Group 1320" o:spid="_x0000_s2344" style="position:absolute;left:7980;top:3946;width:12;height:2" coordorigin="7980,3946"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G4aMUAAADeAAAADwAAAGRycy9kb3ducmV2LnhtbERPS2vCQBC+F/oflil4&#10;M5tU6iN1FZG2eBDBB0hvQ3ZMgtnZkN0m8d+7gtDbfHzPmS97U4mWGldaVpBEMQjizOqScwWn4/dw&#10;CsJ5ZI2VZVJwIwfLxevLHFNtO95Te/C5CCHsUlRQeF+nUrqsIIMusjVx4C62MegDbHKpG+xCuKnk&#10;exyPpcGSQ0OBNa0Lyq6HP6Pgp8NuNUq+2u31sr79Hj92521CSg3e+tUnCE+9/xc/3Rsd5k8n8Qw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bRuGjFAAAA3gAA&#10;AA8AAAAAAAAAAAAAAAAAqgIAAGRycy9kb3ducmV2LnhtbFBLBQYAAAAABAAEAPoAAACcAwAAAAA=&#10;">
                  <v:shape id="Freeform 1321" o:spid="_x0000_s2345" style="position:absolute;left:7980;top:3946;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fNAcYA&#10;AADeAAAADwAAAGRycy9kb3ducmV2LnhtbESPQWvCQBCF74X+h2WEXqRu0kOU1FWk0CLFg0Z/wJAd&#10;k2B2NuxuY/rvOwehtxnmzXvvW28n16uRQuw8G8gXGSji2tuOGwOX8+frClRMyBZ7z2TglyJsN89P&#10;ayytv/OJxio1Skw4lmigTWkotY51Sw7jwg/Ecrv64DDJGhptA97F3PX6LcsK7bBjSWhxoI+W6lv1&#10;4wxUtpiOh7j/0qO9uu9b0c9DlhvzMpt276ASTelf/PjeW6m/WuYCIDgyg97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fNAcYAAADeAAAADwAAAAAAAAAAAAAAAACYAgAAZHJz&#10;L2Rvd25yZXYueG1sUEsFBgAAAAAEAAQA9QAAAIsDAAAAAA==&#10;" path="m,l12,r,1l,1,,e" filled="f" stroked="f">
                    <v:path arrowok="t" o:connecttype="custom" o:connectlocs="0,3946;12,3946;12,3947;0,3947;0,3946" o:connectangles="0,0,0,0,0"/>
                  </v:shape>
                </v:group>
                <v:group id="Group 1322" o:spid="_x0000_s2346" style="position:absolute;left:7947;top:3946;width:35;height:2" coordorigin="7947,3946"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X4is8QAAADeAAAA&#10;DwAAAAAAAAAAAAAAAACqAgAAZHJzL2Rvd25yZXYueG1sUEsFBgAAAAAEAAQA+gAAAJsDAAAAAA==&#10;">
                  <v:shape id="Freeform 1323" o:spid="_x0000_s2347" style="position:absolute;left:7947;top:3946;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LhDsMA&#10;AADeAAAADwAAAGRycy9kb3ducmV2LnhtbERPTWvCQBC9F/wPywi91U08GI2uIoKQHjw0VbwO2TEJ&#10;yc6G7DZJ/70rFHqbx/uc3WEyrRiod7VlBfEiAkFcWF1zqeD6ff5Yg3AeWWNrmRT8koPDfva2w1Tb&#10;kb9oyH0pQgi7FBVU3neplK6oyKBb2I44cA/bG/QB9qXUPY4h3LRyGUUrabDm0FBhR6eKiib/MQpW&#10;HcePS3bW8XBpb5/u3mCyaZR6n0/HLQhPk/8X/7kzHeavk3gJr3fCD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4LhDsMAAADeAAAADwAAAAAAAAAAAAAAAACYAgAAZHJzL2Rv&#10;d25yZXYueG1sUEsFBgAAAAAEAAQA9QAAAIgDAAAAAA==&#10;" path="m,l35,r,1l,1,,e" filled="f" stroked="f">
                    <v:path arrowok="t" o:connecttype="custom" o:connectlocs="0,3946;35,3946;35,3947;0,3947;0,3946" o:connectangles="0,0,0,0,0"/>
                  </v:shape>
                </v:group>
                <v:group id="Group 1324" o:spid="_x0000_s2348" style="position:absolute;left:7947;top:3946;width:2;height:76" coordorigin="7947,3946"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AZX8QAAADeAAAADwAAAGRycy9kb3ducmV2LnhtbERPS4vCMBC+C/sfwix4&#10;07QrPqhGEVnFgyyoC4u3oRnbYjMpTWzrvzfCgrf5+J6zWHWmFA3VrrCsIB5GIIhTqwvOFPyet4MZ&#10;COeRNZaWScGDHKyWH70FJtq2fKTm5DMRQtglqCD3vkqkdGlOBt3QVsSBu9raoA+wzqSusQ3hppRf&#10;UTSRBgsODTlWtMkpvZ3uRsGuxXY9ir+bw+26eVzO45+/Q0xK9T+79RyEp86/xf/uvQ7zZ9N4B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uAZX8QAAADeAAAA&#10;DwAAAAAAAAAAAAAAAACqAgAAZHJzL2Rvd25yZXYueG1sUEsFBgAAAAAEAAQA+gAAAJsDAAAAAA==&#10;">
                  <v:shape id="Freeform 1325" o:spid="_x0000_s2349" style="position:absolute;left:7947;top:3946;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T3J8UA&#10;AADeAAAADwAAAGRycy9kb3ducmV2LnhtbERPTWsCMRC9F/wPYYReimYtpcpqFJEW2oO0VQ96Gzbj&#10;ZjGZLJt0d/33Rij0No/3OYtV76xoqQmVZwWTcQaCuPC64lLBYf8+moEIEVmj9UwKrhRgtRw8LDDX&#10;vuMfanexFCmEQ44KTIx1LmUoDDkMY18TJ+7sG4cxwaaUusEuhTsrn7PsVTqsODUYrGljqLjsfp2C&#10;IKdf7bHEeLo82c9uezLfb7ZX6nHYr+cgIvXxX/zn/tBp/mw6eYH7O+kG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NPcnxQAAAN4AAAAPAAAAAAAAAAAAAAAAAJgCAABkcnMv&#10;ZG93bnJldi54bWxQSwUGAAAAAAQABAD1AAAAigMAAAAA&#10;" path="m,l2,r,76l,76,,e" filled="f" stroked="f">
                    <v:path arrowok="t" o:connecttype="custom" o:connectlocs="0,3946;2,3946;2,4022;0,4022;0,3946" o:connectangles="0,0,0,0,0"/>
                  </v:shape>
                </v:group>
                <v:group id="Group 1326" o:spid="_x0000_s2350" style="position:absolute;left:7947;top:4020;width:35;height:2" coordorigin="7947,4020"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UksMUAAADeAAAADwAAAGRycy9kb3ducmV2LnhtbERPS2vCQBC+F/wPywi9&#10;1U0stpK6EQkqHqRQLZTehuyYhGRnQ3bN4993C4Xe5uN7zmY7mkb01LnKsoJ4EYEgzq2uuFDweT08&#10;rUE4j6yxsUwKJnKwTWcPG0y0HfiD+osvRAhhl6CC0vs2kdLlJRl0C9sSB+5mO4M+wK6QusMhhJtG&#10;LqPoRRqsODSU2FJWUl5f7kbBccBh9xzv+3N9y6bv6+r96xyTUo/zcfcGwtPo/8V/7pMO89ev8Qp+&#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JFJLDFAAAA3gAA&#10;AA8AAAAAAAAAAAAAAAAAqgIAAGRycy9kb3ducmV2LnhtbFBLBQYAAAAABAAEAPoAAACcAwAAAAA=&#10;">
                  <v:shape id="Freeform 1327" o:spid="_x0000_s2351" style="position:absolute;left:7947;top:4020;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nnDcMA&#10;AADeAAAADwAAAGRycy9kb3ducmV2LnhtbERPTWuDQBC9F/Iflgnk1qzmoInNRkpASA8emrTkOrgT&#10;Fd1ZcbfG/PtuoZDbPN7n7PPZ9GKi0bWWFcTrCARxZXXLtYKvS/G6BeE8ssbeMil4kIP8sHjZY6bt&#10;nT9pOvtahBB2GSpovB8yKV3VkEG3tgNx4G52NOgDHGupR7yHcNPLTRQl0mDLoaHBgY4NVd35xyhI&#10;Bo5v5anQ8VT23x/u2mG665RaLef3NxCeZv8U/7tPOszfpnECf++EG+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LnnDcMAAADeAAAADwAAAAAAAAAAAAAAAACYAgAAZHJzL2Rv&#10;d25yZXYueG1sUEsFBgAAAAAEAAQA9QAAAIgDAAAAAA==&#10;" path="m,l35,r,2l,2,,e" filled="f" stroked="f">
                    <v:path arrowok="t" o:connecttype="custom" o:connectlocs="0,4020;35,4020;35,4022;0,4022;0,4020" o:connectangles="0,0,0,0,0"/>
                  </v:shape>
                </v:group>
                <v:group id="Group 1328" o:spid="_x0000_s2352" style="position:absolute;left:7980;top:4020;width:12;height:2" coordorigin="7980,4020"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sfXMUAAADeAAAADwAAAGRycy9kb3ducmV2LnhtbERPS2vCQBC+F/wPywi9&#10;1U0srZK6igQVD1JoUii9DdkxCWZnQ3bN4993C4Xe5uN7zmY3mkb01LnasoJ4EYEgLqyuuVTwmR+f&#10;1iCcR9bYWCYFEznYbWcPG0y0HfiD+syXIoSwS1BB5X2bSOmKigy6hW2JA3e1nUEfYFdK3eEQwk0j&#10;l1H0Kg3WHBoqbCmtqLhld6PgNOCwf44P/eV2Tafv/OX96xKTUo/zcf8GwtPo/8V/7rMO89ereAW/&#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3bH1zFAAAA3gAA&#10;AA8AAAAAAAAAAAAAAAAAqgIAAGRycy9kb3ducmV2LnhtbFBLBQYAAAAABAAEAPoAAACcAwAAAAA=&#10;">
                  <v:shape id="Freeform 1329" o:spid="_x0000_s2353" style="position:absolute;left:7980;top:4020;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HBB8YA&#10;AADeAAAADwAAAGRycy9kb3ducmV2LnhtbESPQWvCQBCF74X+h2WEXqRu0kOU1FWk0CLFg0Z/wJAd&#10;k2B2NuxuY/rvOwehtxnem/e+WW8n16uRQuw8G8gXGSji2tuOGwOX8+frClRMyBZ7z2TglyJsN89P&#10;ayytv/OJxio1SkI4lmigTWkotY51Sw7jwg/Eol19cJhkDY22Ae8S7nr9lmWFdtixNLQ40EdL9a36&#10;cQYqW0zHQ9x/6dFe3fet6Ochy415mU27d1CJpvRvflzvreCvlrnwyjsyg97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8HBB8YAAADeAAAADwAAAAAAAAAAAAAAAACYAgAAZHJz&#10;L2Rvd25yZXYueG1sUEsFBgAAAAAEAAQA9QAAAIsDAAAAAA==&#10;" path="m,l12,r,2l,2,,e" filled="f" stroked="f">
                    <v:path arrowok="t" o:connecttype="custom" o:connectlocs="0,4020;12,4020;12,4022;0,4022;0,4020" o:connectangles="0,0,0,0,0"/>
                  </v:shape>
                </v:group>
                <v:group id="Group 1330" o:spid="_x0000_s2354" style="position:absolute;left:7990;top:4020;width:11;height:3" coordorigin="7990,4020"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gutcUAAADeAAAADwAAAGRycy9kb3ducmV2LnhtbERPS2vCQBC+F/oflil4&#10;M5tU6iN1FZG2eBDBB0hvQ3ZMgtnZkN0m8d+7gtDbfHzPmS97U4mWGldaVpBEMQjizOqScwWn4/dw&#10;CsJ5ZI2VZVJwIwfLxevLHFNtO95Te/C5CCHsUlRQeF+nUrqsIIMusjVx4C62MegDbHKpG+xCuKnk&#10;exyPpcGSQ0OBNa0Lyq6HP6Pgp8NuNUq+2u31sr79Hj92521CSg3e+tUnCE+9/xc/3Rsd5k8nyQw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MILrXFAAAA3gAA&#10;AA8AAAAAAAAAAAAAAAAAqgIAAGRycy9kb3ducmV2LnhtbFBLBQYAAAAABAAEAPoAAACcAwAAAAA=&#10;">
                  <v:shape id="Freeform 1331" o:spid="_x0000_s2355" style="position:absolute;left:7990;top:4020;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Ig8QA&#10;AADeAAAADwAAAGRycy9kb3ducmV2LnhtbESPT2vDMAzF74V9B6PBbq29BtqS1S1hUBgMBv2zu4jV&#10;JDSWQ+wm2befDoXe9ND7Pelt95Nv1UB9bAJbeF8YUMRlcA1XFi7nw3wDKiZkh21gsvBHEfa7l9kW&#10;cxdGPtJwSpWSEI45WqhT6nKtY1mTx7gIHbHsrqH3mET2lXY9jhLuW700ZqU9NiwXauzos6bydrp7&#10;ecONPytXfJ+HVFBlsqw1Pvu19u11Kj5AJZrS0/ygv5xwm/VSCkgdmUH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6yIPEAAAA3gAAAA8AAAAAAAAAAAAAAAAAmAIAAGRycy9k&#10;b3ducmV2LnhtbFBLBQYAAAAABAAEAPUAAACJAwAAAAA=&#10;" path="m2,l,,,2r9,l11,2r,-1l2,e" filled="f" stroked="f">
                    <v:path arrowok="t" o:connecttype="custom" o:connectlocs="2,4020;0,4020;0,4022;9,4022;11,4022;11,4021;2,4020" o:connectangles="0,0,0,0,0,0,0"/>
                  </v:shape>
                </v:group>
                <v:group id="Group 1332" o:spid="_x0000_s2356" style="position:absolute;left:7999;top:4021;width:11;height:2" coordorigin="7999,4021"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LoDsQAAADeAAAADwAAAGRycy9kb3ducmV2LnhtbERPS4vCMBC+C/sfwizs&#10;TdO6+KAaRWR38SCCDxBvQzO2xWZSmmxb/70RBG/z8T1nvuxMKRqqXWFZQTyIQBCnVhecKTgdf/tT&#10;EM4jaywtk4I7OVguPnpzTLRteU/NwWcihLBLUEHufZVI6dKcDLqBrYgDd7W1QR9gnUldYxvCTSmH&#10;UTSWBgsODTlWtM4pvR3+jYK/FtvVd/zTbG/X9f1yHO3O25iU+vrsVjMQnjr/Fr/cGx3mTyfDG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xLoDsQAAADeAAAA&#10;DwAAAAAAAAAAAAAAAACqAgAAZHJzL2Rvd25yZXYueG1sUEsFBgAAAAAEAAQA+gAAAJsDAAAAAA==&#10;">
                  <v:shape id="Freeform 1333" o:spid="_x0000_s2357" style="position:absolute;left:7999;top:4021;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XSRcIA&#10;AADeAAAADwAAAGRycy9kb3ducmV2LnhtbERPS4vCMBC+C/sfwizsTVPL4qMaZVkQZG++0OPQjE2x&#10;mZQmtt1/bwTB23x8z1mue1uJlhpfOlYwHiUgiHOnSy4UHA+b4QyED8gaK8ek4J88rFcfgyVm2nW8&#10;o3YfChFD2GeowIRQZ1L63JBFP3I1ceSurrEYImwKqRvsYritZJokE2mx5NhgsKZfQ/ltf7cK8lPS&#10;b8f4Pe/Oc9eGCV3M4e+i1Ndn/7MAEagPb/HLvdVx/myapvB8J94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ldJFwgAAAN4AAAAPAAAAAAAAAAAAAAAAAJgCAABkcnMvZG93&#10;bnJldi54bWxQSwUGAAAAAAQABAD1AAAAhwMAAAAA&#10;" path="m,l11,r,1l,1,,e" filled="f" stroked="f">
                    <v:path arrowok="t" o:connecttype="custom" o:connectlocs="0,4021;11,4021;11,4022;0,4022;0,4021" o:connectangles="0,0,0,0,0"/>
                  </v:shape>
                </v:group>
                <v:group id="Group 1334" o:spid="_x0000_s2358" style="position:absolute;left:8008;top:4021;width:9;height:3" coordorigin="8008,4021"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zT4sQAAADeAAAADwAAAGRycy9kb3ducmV2LnhtbERPS4vCMBC+L/gfwgh7&#10;W9Mqu0o1ioguexDBB4i3oRnbYjMpTWzrvzeCsLf5+J4zW3SmFA3VrrCsIB5EIIhTqwvOFJyOm68J&#10;COeRNZaWScGDHCzmvY8ZJtq2vKfm4DMRQtglqCD3vkqkdGlOBt3AVsSBu9raoA+wzqSusQ3hppTD&#10;KPqRBgsODTlWtMopvR3uRsFvi+1yFK+b7e26elyO37vzNialPvvdcgrCU+f/xW/3nw7zJ+PhC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zT4sQAAADeAAAA&#10;DwAAAAAAAAAAAAAAAACqAgAAZHJzL2Rvd25yZXYueG1sUEsFBgAAAAAEAAQA+gAAAJsDAAAAAA==&#10;">
                  <v:shape id="Freeform 1335" o:spid="_x0000_s2359" style="position:absolute;left:8008;top:4021;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LAD8UA&#10;AADeAAAADwAAAGRycy9kb3ducmV2LnhtbERP20rDQBB9F/yHZYS+iN0YbA2x2yKiUChWbPsBY3ZM&#10;gtnZsDtto1/fFQp9m8O5zmwxuE4dKMTWs4H7cQaKuPK25drAbvt2V4CKgmyx80wGfinCYn59NcPS&#10;+iN/0mEjtUohHEs00Ij0pdaxashhHPueOHHfPjiUBEOtbcBjCnedzrNsqh22nBoa7Omloepns3cG&#10;Xndf+d+HUFi+ryfSrwq83capMaOb4fkJlNAgF/HZvbRpfvGYP8D/O+kGP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wsAPxQAAAN4AAAAPAAAAAAAAAAAAAAAAAJgCAABkcnMv&#10;ZG93bnJldi54bWxQSwUGAAAAAAQABAD1AAAAigMAAAAA&#10;" path="m2,l,,,1,8,2r2,l10,1,2,e" filled="f" stroked="f">
                    <v:path arrowok="t" o:connecttype="custom" o:connectlocs="2,4021;0,4021;0,4022;8,4023;10,4023;10,4022;2,4021" o:connectangles="0,0,0,0,0,0,0"/>
                  </v:shape>
                </v:group>
                <v:group id="Group 1336" o:spid="_x0000_s2360" style="position:absolute;left:8016;top:4022;width:8;height:3" coordorigin="8016,4022"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nuDcQAAADeAAAADwAAAGRycy9kb3ducmV2LnhtbERPS4vCMBC+L/gfwgje&#10;1rSKq1SjiLjiQQQfIN6GZmyLzaQ02bb++82CsLf5+J6zWHWmFA3VrrCsIB5GIIhTqwvOFFwv358z&#10;EM4jaywtk4IXOVgtex8LTLRt+UTN2WcihLBLUEHufZVI6dKcDLqhrYgD97C1QR9gnUldYxvCTSlH&#10;UfQlDRYcGnKsaJNT+jz/GAW7Ftv1ON42h+dj87pfJsfbISalBv1uPQfhqfP/4rd7r8P82XQ0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nuDcQAAADeAAAA&#10;DwAAAAAAAAAAAAAAAACqAgAAZHJzL2Rvd25yZXYueG1sUEsFBgAAAAAEAAQA+gAAAJsDAAAAAA==&#10;">
                  <v:shape id="Freeform 1337" o:spid="_x0000_s2361" style="position:absolute;left:8016;top:4022;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Lhm8QA&#10;AADeAAAADwAAAGRycy9kb3ducmV2LnhtbERPTWvCQBC9F/wPywje6qY5REldxYZWBE/VHtrbmB2T&#10;YHY27K4a/fVdQfA2j/c5s0VvWnEm5xvLCt7GCQji0uqGKwU/u6/XKQgfkDW2lknBlTws5oOXGeba&#10;XvibzttQiRjCPkcFdQhdLqUvazLox7YjjtzBOoMhQldJ7fASw00r0yTJpMGGY0ONHRU1lcftySgo&#10;fncl4d5n6d/tc1Msi71bfTilRsN++Q4iUB+e4od7reP86STN4P5OvEH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y4ZvEAAAA3gAAAA8AAAAAAAAAAAAAAAAAmAIAAGRycy9k&#10;b3ducmV2LnhtbFBLBQYAAAAABAAEAPUAAACJAwAAAAA=&#10;" path="m2,l,,,1,6,2r2,l8,,2,e" filled="f" stroked="f">
                    <v:path arrowok="t" o:connecttype="custom" o:connectlocs="2,4022;0,4022;0,4023;6,4024;8,4024;8,4022;2,4022" o:connectangles="0,0,0,0,0,0,0"/>
                  </v:shape>
                  <v:shape id="Picture 1338" o:spid="_x0000_s2362" type="#_x0000_t75" style="position:absolute;left:8022;top:4022;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NXU/EAAAA3gAAAA8AAABkcnMvZG93bnJldi54bWxET0trwkAQvhf8D8sIXkrdaPGVuooKhV5N&#10;hdLbkB2zwexszK5J/PddQehtPr7nrLe9rURLjS8dK5iMExDEudMlFwpO359vSxA+IGusHJOCO3nY&#10;bgYva0y16/hIbRYKEUPYp6jAhFCnUvrckEU/djVx5M6usRgibAqpG+xiuK3kNEnm0mLJscFgTQdD&#10;+SW7WQW7lalWt9e2219mye8163/Ok+u7UqNhv/sAEagP/+Kn+0vH+cvFdAGPd+INcv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NXU/EAAAA3gAAAA8AAAAAAAAAAAAAAAAA&#10;nwIAAGRycy9kb3ducmV2LnhtbFBLBQYAAAAABAAEAPcAAACQAwAAAAA=&#10;">
                    <v:imagedata r:id="rId475" o:title=""/>
                  </v:shape>
                  <v:shape id="Picture 1339" o:spid="_x0000_s2363" type="#_x0000_t75" style="position:absolute;left:8035;top:4026;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px1rJAAAA3gAAAA8AAABkcnMvZG93bnJldi54bWxEj09PwkAQxe8mfofNmHgxsOWPgJWFEI2J&#10;hJOFRI+T7tgWu7PN7gr12zsHEm4zeW/e+81y3btWnSjExrOB0TADRVx623Bl4LB/GyxAxYRssfVM&#10;Bv4ownp1e7PE3Pozf9CpSJWSEI45GqhT6nKtY1mTwzj0HbFo3z44TLKGStuAZwl3rR5n2Uw7bFga&#10;auzopabyp/h1Bp6mo81uNwmHh8fy9UjHid8Wn1/G3N/1m2dQifp0NV+u363gL+Zj4ZV3ZAa9+gc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oKnHWskAAADeAAAADwAAAAAAAAAA&#10;AAAAAACfAgAAZHJzL2Rvd25yZXYueG1sUEsFBgAAAAAEAAQA9wAAAJUDAAAAAA==&#10;">
                    <v:imagedata r:id="rId472" o:title=""/>
                  </v:shape>
                </v:group>
                <v:group id="Group 1340" o:spid="_x0000_s2364" style="position:absolute;left:8041;top:4028;width:8;height:4" coordorigin="8041,4028"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TkCMUAAADeAAAADwAAAGRycy9kb3ducmV2LnhtbERPS2vCQBC+F/wPywi9&#10;6SaWVo2uIqKlBxF8gHgbsmMSzM6G7JrEf98tCL3Nx/ec+bIzpWiodoVlBfEwAkGcWl1wpuB82g4m&#10;IJxH1lhaJgVPcrBc9N7mmGjb8oGao89ECGGXoILc+yqR0qU5GXRDWxEH7mZrgz7AOpO6xjaEm1KO&#10;ouhLGiw4NORY0Tqn9H58GAXfLbarj3jT7O639fN6+txfdjEp9d7vVjMQnjr/L365f3SYPxmPp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1k5AjFAAAA3gAA&#10;AA8AAAAAAAAAAAAAAAAAqgIAAGRycy9kb3ducmV2LnhtbFBLBQYAAAAABAAEAPoAAACcAwAAAAA=&#10;">
                  <v:shape id="Freeform 1341" o:spid="_x0000_s2365" style="position:absolute;left:8041;top:4028;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mR5cYA&#10;AADeAAAADwAAAGRycy9kb3ducmV2LnhtbESPQU/DMAyF70j7D5EncUEs3RBs65ZNCGkSO1LG3Wq8&#10;ppA4XRPW8u/xAYmbLT+/977tfgxeXalPbWQD81kBiriOtuXGwOn9cL8ClTKyRR+ZDPxQgv1ucrPF&#10;0saB3+ha5UaJCacSDbicu1LrVDsKmGaxI5bbOfYBs6x9o22Pg5gHrxdF8aQDtiwJDjt6cVR/Vd/B&#10;wGc1nBfri3ePfsmnIyZ/dzh+GHM7HZ83oDKN+V/89/1qpf5q+SAAgiMz6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kmR5cYAAADeAAAADwAAAAAAAAAAAAAAAACYAgAAZHJz&#10;L2Rvd25yZXYueG1sUEsFBgAAAAAEAAQA9QAAAIsDAAAAAA==&#10;" path="m2,l,,,2,7,4r2,l9,2,2,e" filled="f" stroked="f">
                    <v:path arrowok="t" o:connecttype="custom" o:connectlocs="2,4028;0,4028;0,4030;7,4032;9,4032;9,4030;2,4028" o:connectangles="0,0,0,0,0,0,0"/>
                  </v:shape>
                </v:group>
                <v:group id="Group 1342" o:spid="_x0000_s2366" style="position:absolute;left:8048;top:4030;width:11;height:4" coordorigin="8048,4030"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t+08QAAADeAAAADwAAAGRycy9kb3ducmV2LnhtbERPS4vCMBC+C/sfwix4&#10;07QrPqhGEVnFgyyoC4u3oRnbYjMpTWzrvzfCgrf5+J6zWHWmFA3VrrCsIB5GIIhTqwvOFPyet4MZ&#10;COeRNZaWScGDHKyWH70FJtq2fKTm5DMRQtglqCD3vkqkdGlOBt3QVsSBu9raoA+wzqSusQ3hppRf&#10;UTSRBgsODTlWtMkpvZ3uRsGuxXY9ir+bw+26eVzO45+/Q0xK9T+79RyEp86/xf/uvQ7zZ9NRD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st+08QAAADeAAAA&#10;DwAAAAAAAAAAAAAAAACqAgAAZHJzL2Rvd25yZXYueG1sUEsFBgAAAAAEAAQA+gAAAJsDAAAAAA==&#10;">
                  <v:shape id="Freeform 1343" o:spid="_x0000_s2367" style="position:absolute;left:8048;top:4030;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qhnMUA&#10;AADeAAAADwAAAGRycy9kb3ducmV2LnhtbERP22oCMRB9F/yHMELfaraKVbZGEUGpUhAv1Nchme6u&#10;bibrJur27xuh4NscznXG08aW4ka1LxwreOsmIIi1MwVnCg77xesIhA/IBkvHpOCXPEwn7dYYU+Pu&#10;vKXbLmQihrBPUUEeQpVK6XVOFn3XVcSR+3G1xRBhnUlT4z2G21L2kuRdWiw4NuRY0Twnfd5drQKr&#10;z8vj5ft0mK2/9OpUDjZH3d8o9dJpZh8gAjXhKf53f5o4fzTs9+DxTrxBT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OqGcxQAAAN4AAAAPAAAAAAAAAAAAAAAAAJgCAABkcnMv&#10;ZG93bnJldi54bWxQSwUGAAAAAAQABAD1AAAAigMAAAAA&#10;" path="m2,l,,,2,9,3r2,l11,2,2,e" filled="f" stroked="f">
                    <v:path arrowok="t" o:connecttype="custom" o:connectlocs="2,4030;0,4030;0,4032;9,4033;11,4033;11,4032;2,4030" o:connectangles="0,0,0,0,0,0,0"/>
                  </v:shape>
                </v:group>
                <v:group id="Group 1344" o:spid="_x0000_s2368" style="position:absolute;left:8057;top:4032;width:12;height:4" coordorigin="8057,4032"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VFP8UAAADeAAAADwAAAGRycy9kb3ducmV2LnhtbERPTWvCQBC9C/0PyxR6&#10;000MVYmuIqKlBykYC8XbkB2TYHY2ZNck/vtuoeBtHu9zVpvB1KKj1lWWFcSTCARxbnXFhYLv82G8&#10;AOE8ssbaMil4kIPN+mW0wlTbnk/UZb4QIYRdigpK75tUSpeXZNBNbEMcuKttDfoA20LqFvsQbmo5&#10;jaKZNFhxaCixoV1J+S27GwUfPfbbJN53x9t197ic379+jjEp9fY6bJcgPA3+Kf53f+owfzFP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lVRT/FAAAA3gAA&#10;AA8AAAAAAAAAAAAAAAAAqgIAAGRycy9kb3ducmV2LnhtbFBLBQYAAAAABAAEAPoAAACcAwAAAAA=&#10;">
                  <v:shape id="Freeform 1345" o:spid="_x0000_s2369" style="position:absolute;left:8057;top:4032;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am8MYA&#10;AADeAAAADwAAAGRycy9kb3ducmV2LnhtbERP22rCQBB9L/gPywi+1Y211Ji6SlFKC0WpF+jrNDtN&#10;gtnZsLua1K/vCkLf5nCuM1t0phZncr6yrGA0TEAQ51ZXXCg47F/vUxA+IGusLZOCX/KwmPfuZphp&#10;2/KWzrtQiBjCPkMFZQhNJqXPSzLoh7YhjtyPdQZDhK6Q2mEbw00tH5LkSRqsODaU2NCypPy4OxkF&#10;dvvxNt18pd/t2umDOeWT1efFKTXody/PIAJ14V98c7/rOD+djB/h+k68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tam8MYAAADeAAAADwAAAAAAAAAAAAAAAACYAgAAZHJz&#10;L2Rvd25yZXYueG1sUEsFBgAAAAAEAAQA9QAAAIsDAAAAAA==&#10;" path="m2,l,,,1,10,3r2,l12,1,2,e" filled="f" stroked="f">
                    <v:path arrowok="t" o:connecttype="custom" o:connectlocs="2,4032;0,4032;0,4033;10,4035;12,4035;12,4033;2,4032" o:connectangles="0,0,0,0,0,0,0"/>
                  </v:shape>
                </v:group>
                <v:group id="Group 1346" o:spid="_x0000_s2370" style="position:absolute;left:8067;top:4033;width:16;height:4" coordorigin="8067,4033"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B40MQAAADeAAAADwAAAGRycy9kb3ducmV2LnhtbERPS4vCMBC+C/sfwgje&#10;NO2KD6pRRHTZgyz4gGVvQzO2xWZSmtjWf2+EBW/z8T1nue5MKRqqXWFZQTyKQBCnVhecKbic98M5&#10;COeRNZaWScGDHKxXH70lJtq2fKTm5DMRQtglqCD3vkqkdGlOBt3IVsSBu9raoA+wzqSusQ3hppSf&#10;UTSVBgsODTlWtM0pvZ3uRsFXi+1mHO+aw+26ffydJz+/h5iUGvS7zQKEp86/xf/ubx3mz2fj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fB40MQAAADeAAAA&#10;DwAAAAAAAAAAAAAAAACqAgAAZHJzL2Rvd25yZXYueG1sUEsFBgAAAAAEAAQA+gAAAJsDAAAAAA==&#10;">
                  <v:shape id="Freeform 1347" o:spid="_x0000_s2371" style="position:absolute;left:8067;top:4033;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mp98MA&#10;AADeAAAADwAAAGRycy9kb3ducmV2LnhtbERPTWsCMRC9F/wPYYTeNNGCymoUUSy9ai3b47gZd5dN&#10;Jssm6ra/vikUepvH+5zVpndW3KkLtWcNk7ECQVx4U3Op4fx+GC1AhIhs0HomDV8UYLMePK0wM/7B&#10;R7qfYilSCIcMNVQxtpmUoajIYRj7ljhxV985jAl2pTQdPlK4s3Kq1Ew6rDk1VNjSrqKiOd2chkZ+&#10;W7Wv1SWfHO3rR3PLVf7JWj8P++0SRKQ+/ov/3G8mzV/MX2bw+06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mp98MAAADeAAAADwAAAAAAAAAAAAAAAACYAgAAZHJzL2Rv&#10;d25yZXYueG1sUEsFBgAAAAAEAAQA9QAAAIgDAAAAAA==&#10;" path="m2,l,,,2,14,4r2,l16,2,2,e" filled="f" stroked="f">
                    <v:path arrowok="t" o:connecttype="custom" o:connectlocs="2,4033;0,4033;0,4035;14,4037;16,4037;16,4035;2,4033" o:connectangles="0,0,0,0,0,0,0"/>
                  </v:shape>
                  <v:shape id="Picture 1348" o:spid="_x0000_s2372" type="#_x0000_t75" style="position:absolute;left:8081;top:4035;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gtOfFAAAA3gAAAA8AAABkcnMvZG93bnJldi54bWxET0trwkAQvgv9D8sUvEjdtEoTUlcpVkHw&#10;0qZp6XHITh40Oxuyq8Z/7wqCt/n4nrNYDaYVR+pdY1nB8zQCQVxY3XClIP/ePiUgnEfW2FomBWdy&#10;sFo+jBaYanviLzpmvhIhhF2KCmrvu1RKV9Rk0E1tRxy40vYGfYB9JXWPpxBuWvkSRa/SYMOhocaO&#10;1jUV/9nBKPjR+Weyz37Pf5v13Mu4pLL4mCg1fhze30B4GvxdfHPvdJifxLMYru+EG+Ty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YLTnxQAAAN4AAAAPAAAAAAAAAAAAAAAA&#10;AJ8CAABkcnMvZG93bnJldi54bWxQSwUGAAAAAAQABAD3AAAAkQMAAAAA&#10;">
                    <v:imagedata r:id="rId484" o:title=""/>
                  </v:shape>
                  <v:shape id="Picture 1349" o:spid="_x0000_s2373" type="#_x0000_t75" style="position:absolute;left:8098;top:4036;width:2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IJXIAAAA3gAAAA8AAABkcnMvZG93bnJldi54bWxEj09Lw0AQxe+C32EZwYvYjbaYELstUlsQ&#10;eqmxLR6H7OQPZmdDdtum3945CN5meG/e+818ObpOnWkIrWcDT5MEFHHpbcu1gf3X5jEDFSKyxc4z&#10;GbhSgOXi9maOufUX/qRzEWslIRxyNNDE2Odah7Ihh2Hie2LRKj84jLIOtbYDXiTcdfo5SV60w5al&#10;ocGeVg2VP8XJGTjY/S7bFsfr93o1izqtqCrfH4y5vxvfXkFFGuO/+e/6wwp+lk6FV96RGfTiF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d/yCVyAAAAN4AAAAPAAAAAAAAAAAA&#10;AAAAAJ8CAABkcnMvZG93bnJldi54bWxQSwUGAAAAAAQABAD3AAAAlAMAAAAA&#10;">
                    <v:imagedata r:id="rId484" o:title=""/>
                  </v:shape>
                  <v:shape id="Picture 1350" o:spid="_x0000_s2374" type="#_x0000_t75" style="position:absolute;left:8120;top:4034;width:2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H+nvFAAAA3gAAAA8AAABkcnMvZG93bnJldi54bWxET01rwkAQvRf8D8sIvRTdWLGa6Cq2UPBq&#10;WijehuyYDWZnY3ZN0n/vFgre5vE+Z7MbbC06an3lWMFsmoAgLpyuuFTw/fU5WYHwAVlj7ZgU/JKH&#10;3Xb0tMFMu56P1OWhFDGEfYYKTAhNJqUvDFn0U9cQR+7sWoshwraUusU+httavibJm7RYcWww2NCH&#10;oeKS36yCfWrq9PbS9e+XRXK65sPPeXadK/U8HvZrEIGG8BD/uw86zl8t5yn8vRNvkN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B/p7xQAAAN4AAAAPAAAAAAAAAAAAAAAA&#10;AJ8CAABkcnMvZG93bnJldi54bWxQSwUGAAAAAAQABAD3AAAAkQMAAAAA&#10;">
                    <v:imagedata r:id="rId475" o:title=""/>
                  </v:shape>
                </v:group>
                <v:group id="Group 1351" o:spid="_x0000_s2375" style="position:absolute;left:8142;top:4032;width:19;height:4" coordorigin="8142,4032" coordsize="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GBqDXIAAAA&#10;3gAAAA8AAAAAAAAAAAAAAAAAqgIAAGRycy9kb3ducmV2LnhtbFBLBQYAAAAABAAEAPoAAACfAwAA&#10;AAA=&#10;">
                  <v:shape id="Freeform 1352" o:spid="_x0000_s2376" style="position:absolute;left:8142;top:4032;width:19;height:4;visibility:visible;mso-wrap-style:square;v-text-anchor:top" coordsize="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I1PMQA&#10;AADeAAAADwAAAGRycy9kb3ducmV2LnhtbERP24rCMBB9X/Afwgi+LJoqiyvVKKKIst0XLx8wNGNb&#10;bSYlibb+/WZhYd/mcK6zWHWmFk9yvrKsYDxKQBDnVldcKLicd8MZCB+QNdaWScGLPKyWvbcFptq2&#10;fKTnKRQihrBPUUEZQpNK6fOSDPqRbYgjd7XOYIjQFVI7bGO4qeUkSabSYMWxocSGNiXl99PDKMi+&#10;vrOzvLXTLHOv/SZsJ9v3o1Fq0O/WcxCBuvAv/nMfdJw/+/wYw+878Qa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yNTzEAAAA3gAAAA8AAAAAAAAAAAAAAAAAmAIAAGRycy9k&#10;b3ducmV2LnhtbFBLBQYAAAAABAAEAPUAAACJAwAAAAA=&#10;" path="m19,l17,,,2,,4r2,l19,2,19,e" filled="f" stroked="f">
                    <v:path arrowok="t" o:connecttype="custom" o:connectlocs="19,4032;17,4032;0,4034;0,4036;2,4036;19,4034;19,4032" o:connectangles="0,0,0,0,0,0,0"/>
                  </v:shape>
                </v:group>
                <v:group id="Group 1353" o:spid="_x0000_s2377" style="position:absolute;left:8159;top:4031;width:16;height:4" coordorigin="8159,4031"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T2cUAAADeAAAADwAAAGRycy9kb3ducmV2LnhtbERPTWvCQBC9F/oflhF6&#10;001srRJdRaQWDyJUBfE2ZMckmJ0N2TWJ/94VhN7m8T5ntuhMKRqqXWFZQTyIQBCnVhecKTge1v0J&#10;COeRNZaWScGdHCzm728zTLRt+Y+avc9ECGGXoILc+yqR0qU5GXQDWxEH7mJrgz7AOpO6xjaEm1IO&#10;o+hbGiw4NORY0Sqn9Lq/GQW/LbbLz/in2V4vq/v5MNqdtjEp9dHrllMQnjr/L365NzrMn4y/hv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4fk9nFAAAA3gAA&#10;AA8AAAAAAAAAAAAAAAAAqgIAAGRycy9kb3ducmV2LnhtbFBLBQYAAAAABAAEAPoAAACcAwAAAAA=&#10;">
                  <v:shape id="Freeform 1354" o:spid="_x0000_s2378" style="position:absolute;left:8159;top:4031;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h5EsQA&#10;AADeAAAADwAAAGRycy9kb3ducmV2LnhtbERPS2sCMRC+C/6HMIXeamJbVLZGkZZKrz7K9jjdTHeX&#10;TSbLJurqrzdCwdt8fM+ZL3tnxZG6UHvWMB4pEMSFNzWXGva7z6cZiBCRDVrPpOFMAZaL4WCOmfEn&#10;3tBxG0uRQjhkqKGKsc2kDEVFDsPIt8SJ+/Odw5hgV0rT4SmFOyuflZpIhzWnhgpbeq+oaLYHp6GR&#10;F6s+avWbjzd2/d0ccpX/sNaPD/3qDUSkPt7F/+4vk+bPpq8vcHsn3S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oeRLEAAAA3gAAAA8AAAAAAAAAAAAAAAAAmAIAAGRycy9k&#10;b3ducmV2LnhtbFBLBQYAAAAABAAEAPUAAACJAwAAAAA=&#10;" path="m16,l14,,,1,,3r2,l16,1,16,e" filled="f" stroked="f">
                    <v:path arrowok="t" o:connecttype="custom" o:connectlocs="16,4031;14,4031;0,4032;0,4034;2,4034;16,4032;16,4031" o:connectangles="0,0,0,0,0,0,0"/>
                  </v:shape>
                </v:group>
                <v:group id="Group 1355" o:spid="_x0000_s2379" style="position:absolute;left:8173;top:4030;width:13;height:3" coordorigin="8173,4030" coordsize="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quNsUAAADeAAAADwAAAGRycy9kb3ducmV2LnhtbERPS2vCQBC+F/wPywje&#10;dBNrVaKriLSlBxF8gHgbsmMSzM6G7JrEf98tCL3Nx/ec5bozpWiodoVlBfEoAkGcWl1wpuB8+hrO&#10;QTiPrLG0TAqe5GC96r0tMdG25QM1R5+JEMIuQQW591UipUtzMuhGtiIO3M3WBn2AdSZ1jW0IN6Uc&#10;R9FUGiw4NORY0Tan9H58GAXfLbab9/iz2d1v2+f19LG/7GJSatDvNgsQnjr/L365f3SYP59N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66rjbFAAAA3gAA&#10;AA8AAAAAAAAAAAAAAAAAqgIAAGRycy9kb3ducmV2LnhtbFBLBQYAAAAABAAEAPoAAACcAwAAAAA=&#10;">
                  <v:shape id="Freeform 1356" o:spid="_x0000_s2380" style="position:absolute;left:8173;top:4030;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cjxsQA&#10;AADeAAAADwAAAGRycy9kb3ducmV2LnhtbERPS4vCMBC+L/gfwgje1lTt+qhGKQuCFw9rPXgcmrGt&#10;NpPSZGv990ZY2Nt8fM/Z7HpTi45aV1lWMBlHIIhzqysuFJyz/ecShPPIGmvLpOBJDnbbwccGE20f&#10;/EPdyRcihLBLUEHpfZNI6fKSDLqxbYgDd7WtQR9gW0jd4iOEm1pOo2guDVYcGkps6Luk/H76NQou&#10;t0OcznyW7rN4hV28io6T+V2p0bBP1yA89f5f/Oc+6DB/uYi/4P1OuEFu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3I8bEAAAA3gAAAA8AAAAAAAAAAAAAAAAAmAIAAGRycy9k&#10;b3ducmV2LnhtbFBLBQYAAAAABAAEAPUAAACJAwAAAAA=&#10;" path="m13,l11,,,1,,2r2,l13,2,13,e" filled="f" stroked="f">
                    <v:path arrowok="t" o:connecttype="custom" o:connectlocs="13,4030;11,4030;0,4031;0,4032;2,4032;13,4032;13,4030" o:connectangles="0,0,0,0,0,0,0"/>
                  </v:shape>
                </v:group>
                <v:group id="Group 1357" o:spid="_x0000_s2381" style="position:absolute;left:8184;top:4028;width:10;height:4" coordorigin="8184,4028"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SSV2sUAAADeAAAADwAAAGRycy9kb3ducmV2LnhtbERPS2vCQBC+F/wPywi9&#10;6Sa2VYmuIqKlBxF8gHgbsmMSzM6G7JrEf98tCL3Nx/ec+bIzpWiodoVlBfEwAkGcWl1wpuB82g6m&#10;IJxH1lhaJgVPcrBc9N7mmGjb8oGao89ECGGXoILc+yqR0qU5GXRDWxEH7mZrgz7AOpO6xjaEm1KO&#10;omgsDRYcGnKsaJ1Tej8+jILvFtvVR7xpdvfb+nk9fe0vu5iUeu93qxkIT53/F7/cPzrMn04+x/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EkldrFAAAA3gAA&#10;AA8AAAAAAAAAAAAAAAAAqgIAAGRycy9kb3ducmV2LnhtbFBLBQYAAAAABAAEAPoAAACcAwAAAAA=&#10;">
                  <v:shape id="Freeform 1358" o:spid="_x0000_s2382" style="position:absolute;left:8184;top:4028;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PlDMkA&#10;AADeAAAADwAAAGRycy9kb3ducmV2LnhtbESPQWvCQBCF70L/wzIFL9JsLFZDzCqlVQgUhKYt4m3I&#10;jkkwOxuyq8Z/3y0Ivc3w3rzvTbYeTCsu1LvGsoJpFIMgLq1uuFLw/bV9SkA4j6yxtUwKbuRgvXoY&#10;ZZhqe+VPuhS+EiGEXYoKau+7VEpX1mTQRbYjDtrR9gZ9WPtK6h6vIdy08jmO59Jgw4FQY0dvNZWn&#10;4mwC9z1vk5ftzy3ff+xO891A081hotT4cXhdgvA0+H/z/TrXoX6ymC3g750wg1z9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UPlDMkAAADeAAAADwAAAAAAAAAAAAAAAACYAgAA&#10;ZHJzL2Rvd25yZXYueG1sUEsFBgAAAAAEAAQA9QAAAI4DAAAAAA==&#10;" path="m10,l8,,,2,,4r2,l10,2,10,e" filled="f" stroked="f">
                    <v:path arrowok="t" o:connecttype="custom" o:connectlocs="10,4028;8,4028;0,4030;0,4032;2,4032;10,4030;10,4028" o:connectangles="0,0,0,0,0,0,0"/>
                  </v:shape>
                  <v:shape id="Picture 1359" o:spid="_x0000_s2383" type="#_x0000_t75" style="position:absolute;left:8192;top:402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8RYbIAAAA3gAAAA8AAABkcnMvZG93bnJldi54bWxEj09PwkAQxe8mfofNmHiTLQaRFBYiJCQq&#10;RsOfC7dJd+hWu7NNd6Xl2zMHE29vMm9+895s0ftanamNVWADw0EGirgItuLSwGG/fpiAignZYh2Y&#10;DFwowmJ+ezPD3IaOt3TepVIJhGOOBlxKTa51LBx5jIPQEMvuFFqPSca21LbFTuC+1o9ZNtYeK5YP&#10;DhtaOSp+dr9eKKejW20wvI+/+qePz7fvbrlZdsbc3/UvU1CJ+vRv/rt+tRJ/8jySvFJHNOj5F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x/EWGyAAAAN4AAAAPAAAAAAAAAAAA&#10;AAAAAJ8CAABkcnMvZG93bnJldi54bWxQSwUGAAAAAAQABAD3AAAAlAMAAAAA&#10;">
                    <v:imagedata r:id="rId532" o:title=""/>
                  </v:shape>
                  <v:shape id="Picture 1360" o:spid="_x0000_s2384" type="#_x0000_t75" style="position:absolute;left:8200;top:4026;width:8;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WJl7FAAAA3gAAAA8AAABkcnMvZG93bnJldi54bWxET91qwjAUvhf2DuEMdiMz3ZRNO6OUgVpQ&#10;Bqs+wKE5a7o1J6XJtL69EQTvzsf3e+bL3jbiSJ2vHSt4GSUgiEuna64UHPar5ykIH5A1No5JwZk8&#10;LBcPgzmm2p34m45FqEQMYZ+iAhNCm0rpS0MW/ci1xJH7cZ3FEGFXSd3hKYbbRr4myZu0WHNsMNjS&#10;p6Hyr/i3Cr70Zk3bmdxl2Vj/1mafH8phrtTTY599gAjUh7v45s51nD99n8zg+k68QS4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FiZexQAAAN4AAAAPAAAAAAAAAAAAAAAA&#10;AJ8CAABkcnMvZG93bnJldi54bWxQSwUGAAAAAAQABAD3AAAAkQMAAAAA&#10;">
                    <v:imagedata r:id="rId544" o:title=""/>
                  </v:shape>
                  <v:shape id="Picture 1361" o:spid="_x0000_s2385" type="#_x0000_t75" style="position:absolute;left:8206;top:4023;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ZuCHJAAAA3gAAAA8AAABkcnMvZG93bnJldi54bWxEj0FPwkAQhe8k/ofNmHghsEVAsLIQojHR&#10;cLKQ4HHSHdtid7bZXaH+e+dA4m0m8+a99602vWvVmUJsPBuYjDNQxKW3DVcGDvvX0RJUTMgWW89k&#10;4JcibNY3gxXm1l/4g85FqpSYcMzRQJ1Sl2sdy5ocxrHviOX25YPDJGuotA14EXPX6vsse9AOG5aE&#10;Gjt6rqn8Ln6cgcfZZLvbTcNhOC9fTnSa+vfi+GnM3W2/fQKVqE//4uv3m5X6y8VcAARHZtDr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Btm4IckAAADeAAAADwAAAAAAAAAA&#10;AAAAAACfAgAAZHJzL2Rvd25yZXYueG1sUEsFBgAAAAAEAAQA9wAAAJUDAAAAAA==&#10;">
                    <v:imagedata r:id="rId472" o:title=""/>
                  </v:shape>
                </v:group>
                <v:group id="Group 1362" o:spid="_x0000_s2386" style="position:absolute;left:8218;top:4022;width:9;height:3" coordorigin="8218,402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Sbc8UAAADeAAAADwAAAGRycy9kb3ducmV2LnhtbERPS2vCQBC+F/wPywi9&#10;1U0stpK6EQkqHqRQLZTehuyYhGRnQ3bN4993C4Xe5uN7zmY7mkb01LnKsoJ4EYEgzq2uuFDweT08&#10;rUE4j6yxsUwKJnKwTWcPG0y0HfiD+osvRAhhl6CC0vs2kdLlJRl0C9sSB+5mO4M+wK6QusMhhJtG&#10;LqPoRRqsODSU2FJWUl5f7kbBccBh9xzv+3N9y6bv6+r96xyTUo/zcfcGwtPo/8V/7pMO89evqxh+&#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sUm3PFAAAA3gAA&#10;AA8AAAAAAAAAAAAAAAAAqgIAAGRycy9kb3ducmV2LnhtbFBLBQYAAAAABAAEAPoAAACcAwAAAAA=&#10;">
                  <v:shape id="Freeform 1363" o:spid="_x0000_s2387" style="position:absolute;left:8218;top:402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GOncUA&#10;AADeAAAADwAAAGRycy9kb3ducmV2LnhtbERP22rCQBB9L/Qflin4UurGgDZEVynFglDaUvUDxuyY&#10;BLOzYXeqsV/fLRT6NodzncVqcJ06U4itZwOTcQaKuPK25drAfvfyUICKgmyx80wGrhRhtby9WWBp&#10;/YU/6byVWqUQjiUaaET6UutYNeQwjn1PnLijDw4lwVBrG/CSwl2n8yybaYctp4YGe3puqDptv5yB&#10;9f6Qf38Ihc3b+1T61wLvd3FmzOhueJqDEhrkX/zn3tg0v3ic5vD7TrpB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YY6dxQAAAN4AAAAPAAAAAAAAAAAAAAAAAJgCAABkcnMv&#10;ZG93bnJldi54bWxQSwUGAAAAAAQABAD1AAAAigMAAAAA&#10;" path="m9,l7,,,1,,3r2,l9,2,9,e" filled="f" stroked="f">
                    <v:path arrowok="t" o:connecttype="custom" o:connectlocs="9,4022;7,4022;0,4023;0,4025;2,4025;9,4024;9,4022" o:connectangles="0,0,0,0,0,0,0"/>
                  </v:shape>
                </v:group>
                <v:group id="Group 1364" o:spid="_x0000_s2388" style="position:absolute;left:8225;top:4022;width:9;height:3" coordorigin="8225,402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qgn8QAAADeAAAADwAAAGRycy9kb3ducmV2LnhtbERPS4vCMBC+C/sfwgje&#10;NO2KD6pRRHTZgyz4gGVvQzO2xWZSmtjWf2+EBW/z8T1nue5MKRqqXWFZQTyKQBCnVhecKbic98M5&#10;COeRNZaWScGDHKxXH70lJtq2fKTm5DMRQtglqCD3vkqkdGlOBt3IVsSBu9raoA+wzqSusQ3hppSf&#10;UTSVBgsODTlWtM0pvZ3uRsFXi+1mHO+aw+26ffydJz+/h5iUGvS7zQKEp86/xf/ubx3mz2eTM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qgn8QAAADeAAAA&#10;DwAAAAAAAAAAAAAAAACqAgAAZHJzL2Rvd25yZXYueG1sUEsFBgAAAAAEAAQA+gAAAJsDAAAAAA==&#10;">
                  <v:shape id="Freeform 1365" o:spid="_x0000_s2389" style="position:absolute;left:8225;top:402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SzcsUA&#10;AADeAAAADwAAAGRycy9kb3ducmV2LnhtbERPbUsCQRD+HvQflhH8ErmXpB2Xq0QYCJKS+gOm2+nu&#10;8Hb22J308te3QeC3eXheZ7boXatOFGLj2cDDKANFXHrbcGXgsH+7z0FFQbbYeiYDPxRhMb+9mWFh&#10;/Zk/6LSTSqUQjgUaqEW6QutY1uQwjnxHnLgvHxxKgqHSNuA5hbtWj7Nsqh02nBpq7Oi1pvK4+3YG&#10;lofP8WUrFFbvm4l06xzv9nFqzHDQvzyDEurlKv53r2yanz9NHuHvnXSDn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xLNyxQAAAN4AAAAPAAAAAAAAAAAAAAAAAJgCAABkcnMv&#10;ZG93bnJldi54bWxQSwUGAAAAAAQABAD1AAAAigMAAAAA&#10;" path="m10,l8,,,,,2r2,l10,1,10,e" filled="f" stroked="f">
                    <v:path arrowok="t" o:connecttype="custom" o:connectlocs="10,4022;8,4022;0,4022;0,4024;2,4024;10,4023;10,4022" o:connectangles="0,0,0,0,0,0,0"/>
                  </v:shape>
                </v:group>
                <v:group id="Group 1366" o:spid="_x0000_s2390" style="position:absolute;left:8233;top:4021;width:10;height:3" coordorigin="8233,4021"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QvnXDFAAAA3gAA&#10;AA8AAAAAAAAAAAAAAAAAqgIAAGRycy9kb3ducmV2LnhtbFBLBQYAAAAABAAEAPoAAACcAwAAAAA=&#10;">
                  <v:shape id="Freeform 1367" o:spid="_x0000_s2391" style="position:absolute;left:8233;top:4021;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5xc8QA&#10;AADeAAAADwAAAGRycy9kb3ducmV2LnhtbERP3UrDMBS+F3yHcITduaROt1qXDRkMxAlj3R7g0Jy1&#10;xeakJHGLb28Ewbvz8f2e5TrZQVzIh96xhmKqQBA3zvTcajgdt/cliBCRDQ6OScM3BVivbm+WWBl3&#10;5QNd6tiKHMKhQg1djGMlZWg6shimbiTO3Nl5izFD30rj8ZrD7SAflJpLiz3nhg5H2nTUfNZfVsO+&#10;tkW9O6f3Yv+BSqXZ7rl89FpP7tLrC4hIKf6L/9xvJs8vF09z+H0n3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OcXPEAAAA3gAAAA8AAAAAAAAAAAAAAAAAmAIAAGRycy9k&#10;b3ducmV2LnhtbFBLBQYAAAAABAAEAPUAAACJAwAAAAA=&#10;" path="m10,l8,,,1,,2r2,l10,1,10,e" filled="f" stroked="f">
                    <v:path arrowok="t" o:connecttype="custom" o:connectlocs="10,4021;8,4021;0,4022;0,4023;2,4023;10,4022;10,4021" o:connectangles="0,0,0,0,0,0,0"/>
                  </v:shape>
                </v:group>
                <v:group id="Group 1368" o:spid="_x0000_s2392" style="position:absolute;left:8241;top:4021;width:12;height:2" coordorigin="8241,4021"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GmnMQAAADeAAAADwAAAGRycy9kb3ducmV2LnhtbERPS4vCMBC+C/6HMMLe&#10;NK3iKtUoIuuyB1nwAeJtaMa22ExKk23rv98Igrf5+J6zXHemFA3VrrCsIB5FIIhTqwvOFJxPu+Ec&#10;hPPIGkvLpOBBDtarfm+JibYtH6g5+kyEEHYJKsi9rxIpXZqTQTeyFXHgbrY26AOsM6lrbEO4KeU4&#10;ij6lwYJDQ44VbXNK78c/o+C7xXYzib+a/f22fVxP09/LPialPgbdZgHCU+ff4pf7R4f589l0B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7GmnMQAAADeAAAA&#10;DwAAAAAAAAAAAAAAAACqAgAAZHJzL2Rvd25yZXYueG1sUEsFBgAAAAAEAAQA+gAAAJsDAAAAAA==&#10;">
                  <v:shape id="Freeform 1369" o:spid="_x0000_s2393" style="position:absolute;left:8241;top:4021;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t4x8cA&#10;AADeAAAADwAAAGRycy9kb3ducmV2LnhtbESPQWvDMAyF74P9B6PCLmN1OlgW0rplFDbK6KHN9gNE&#10;rCahsRxsN83+/XQo9Cbxnt77tNpMrlcjhdh5NrCYZ6CIa287bgz8/ny+FKBiQrbYeyYDfxRhs358&#10;WGFp/ZWPNFapURLCsUQDbUpDqXWsW3IY534gFu3kg8Mka2i0DXiVcNfr1yzLtcOOpaHFgbYt1efq&#10;4gxUNp8O+7j70qM9ue9z3j+HbGHM02z6WIJKNKW7+Xa9s4JfvL8Jr7wjM+j1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WreMfHAAAA3gAAAA8AAAAAAAAAAAAAAAAAmAIAAGRy&#10;cy9kb3ducmV2LnhtbFBLBQYAAAAABAAEAPUAAACMAwAAAAA=&#10;" path="m,l12,r,1l,1,,e" filled="f" stroked="f">
                    <v:path arrowok="t" o:connecttype="custom" o:connectlocs="0,4021;12,4021;12,4022;0,4022;0,4021" o:connectangles="0,0,0,0,0"/>
                  </v:shape>
                </v:group>
                <v:group id="Group 1370" o:spid="_x0000_s2394" style="position:absolute;left:8251;top:4020;width:12;height:3" coordorigin="8251,4020" coordsize="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KXdcUAAADeAAAADwAAAGRycy9kb3ducmV2LnhtbERPS2vCQBC+F/wPywje&#10;dBOLVaOriLSlBxF8gHgbsmMSzM6G7JrEf98tCL3Nx/ec5bozpWiodoVlBfEoAkGcWl1wpuB8+hrO&#10;QDiPrLG0TAqe5GC96r0tMdG25QM1R5+JEMIuQQW591UipUtzMuhGtiIO3M3WBn2AdSZ1jW0IN6Uc&#10;R9GHNFhwaMixom1O6f34MAq+W2w37/Fns7vfts/rabK/7GJSatDvNgsQnjr/L365f3SYP5tO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il3XFAAAA3gAA&#10;AA8AAAAAAAAAAAAAAAAAqgIAAGRycy9kb3ducmV2LnhtbFBLBQYAAAAABAAEAPoAAACcAwAAAAA=&#10;">
                  <v:shape id="Freeform 1371" o:spid="_x0000_s2395" style="position:absolute;left:8251;top:4020;width:12;height:3;visibility:visible;mso-wrap-style:square;v-text-anchor:top" coordsize="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ka8cA&#10;AADeAAAADwAAAGRycy9kb3ducmV2LnhtbESPQUvDQBCF70L/wzKCF2k3VUlD7LYUoehBD2lLz2N2&#10;zIZmZ0N2beK/dw6CtxnmzXvvW28n36krDbENbGC5yEAR18G23Bg4HffzAlRMyBa7wGTghyJsN7Ob&#10;NZY2jFzR9ZAaJSYcSzTgUupLrWPtyGNchJ5Ybl9h8JhkHRptBxzF3Hf6Icty7bFlSXDY04uj+nL4&#10;9gY+quK9LXiZ78/+qaL78fXTXR6Nubudds+gEk3pX/z3/WalfrHKBUBwZAa9+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9bJGvHAAAA3gAAAA8AAAAAAAAAAAAAAAAAmAIAAGRy&#10;cy9kb3ducmV2LnhtbFBLBQYAAAAABAAEAPUAAACMAwAAAAA=&#10;" path="m12,l10,,,1,,2r2,l12,2,12,e" filled="f" stroked="f">
                    <v:path arrowok="t" o:connecttype="custom" o:connectlocs="12,4020;10,4020;0,4021;0,4022;2,4022;12,4022;12,4020" o:connectangles="0,0,0,0,0,0,0"/>
                  </v:shape>
                </v:group>
                <v:group id="Group 1372" o:spid="_x0000_s2396" style="position:absolute;left:8261;top:4020;width:34;height:2" coordorigin="8261,4020"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hRzsUAAADeAAAADwAAAGRycy9kb3ducmV2LnhtbERPS2vCQBC+F/wPywi9&#10;1U0stZK6igQtPUihKkhvQ3bMBrOzIbvm8e+7hUJv8/E9Z7UZbC06an3lWEE6S0AQF05XXCo4n/ZP&#10;SxA+IGusHZOCkTxs1pOHFWba9fxF3TGUIoawz1CBCaHJpPSFIYt+5hriyF1dazFE2JZSt9jHcFvL&#10;eZIspMWKY4PBhnJDxe14twree+y3z+muO9yu+fh9evm8HFJS6nE6bN9ABBrCv/jP/aHj/OXrIo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4Uc7FAAAA3gAA&#10;AA8AAAAAAAAAAAAAAAAAqgIAAGRycy9kb3ducmV2LnhtbFBLBQYAAAAABAAEAPoAAACcAwAAAAA=&#10;">
                  <v:shape id="Freeform 1373" o:spid="_x0000_s2397" style="position:absolute;left:8261;top:4020;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3BZMIA&#10;AADeAAAADwAAAGRycy9kb3ducmV2LnhtbERPzWrCQBC+F3yHZQRvdWMOqaSuokKgglBqfYAhOybB&#10;7GzIjiZ9e1cQepuP73dWm9G16k59aDwbWMwTUMSltw1XBs6/xfsSVBBki61nMvBHATbrydsKc+sH&#10;/qH7SSoVQzjkaKAW6XKtQ1mTwzD3HXHkLr53KBH2lbY9DjHctTpNkkw7bDg21NjRvqbyero5A4eh&#10;PBfbQ5Eusrb7PiYX2R1ZjJlNx+0nKKFR/sUv95eN85cfWQrPd+INe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3cFkwgAAAN4AAAAPAAAAAAAAAAAAAAAAAJgCAABkcnMvZG93&#10;bnJldi54bWxQSwUGAAAAAAQABAD1AAAAhwMAAAAA&#10;" path="m,l34,r,2l,2,,e" filled="f" stroked="f">
                    <v:path arrowok="t" o:connecttype="custom" o:connectlocs="0,4020;34,4020;34,4022;0,4022;0,4020" o:connectangles="0,0,0,0,0"/>
                  </v:shape>
                </v:group>
                <v:group id="Group 1374" o:spid="_x0000_s2398" style="position:absolute;left:8293;top:3946;width:2;height:76" coordorigin="8293,3946"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ZqIsQAAADeAAAADwAAAGRycy9kb3ducmV2LnhtbERPS4vCMBC+L/gfwgje&#10;1rSKD6pRRNZlD7LgA8Tb0IxtsZmUJtvWf28EYW/z8T1nue5MKRqqXWFZQTyMQBCnVhecKTifdp9z&#10;EM4jaywtk4IHOViveh9LTLRt+UDN0WcihLBLUEHufZVI6dKcDLqhrYgDd7O1QR9gnUldYxvCTSlH&#10;UTSVBgsODTlWtM0pvR//jILvFtvNOP5q9vfb9nE9TX4v+5iUGvS7zQKEp87/i9/uHx3mz2fTM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uZqIsQAAADeAAAA&#10;DwAAAAAAAAAAAAAAAACqAgAAZHJzL2Rvd25yZXYueG1sUEsFBgAAAAAEAAQA+gAAAJsDAAAAAA==&#10;">
                  <v:shape id="Freeform 1375" o:spid="_x0000_s2399" style="position:absolute;left:8293;top:3946;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KEWsUA&#10;AADeAAAADwAAAGRycy9kb3ducmV2LnhtbERPTWsCMRC9C/0PYQq9FM1WisrWKCIV9FBs1YPehs10&#10;s5hMlk26u/33jVDwNo/3OfNl76xoqQmVZwUvowwEceF1xaWC03EznIEIEVmj9UwKfinAcvEwmGOu&#10;fcdf1B5iKVIIhxwVmBjrXMpQGHIYRr4mTty3bxzGBJtS6ga7FO6sHGfZRDqsODUYrGltqLgefpyC&#10;IKf79lxivFyf7a77uJjPd9sr9fTYr95AROrjXfzv3uo0fzadvMLtnXSD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MoRaxQAAAN4AAAAPAAAAAAAAAAAAAAAAAJgCAABkcnMv&#10;ZG93bnJldi54bWxQSwUGAAAAAAQABAD1AAAAigMAAAAA&#10;" path="m,l2,r,76l,76,,e" filled="f" stroked="f">
                    <v:path arrowok="t" o:connecttype="custom" o:connectlocs="0,3946;2,3946;2,4022;0,4022;0,3946" o:connectangles="0,0,0,0,0"/>
                  </v:shape>
                </v:group>
                <v:group id="Group 1376" o:spid="_x0000_s2400" style="position:absolute;left:8261;top:3946;width:34;height:2" coordorigin="8261,3946"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NXzcQAAADeAAAADwAAAGRycy9kb3ducmV2LnhtbERPS4vCMBC+C/6HMMLe&#10;1rSKD6pRRNZlD7LgA8Tb0IxtsZmUJtvWf78RBG/z8T1nue5MKRqqXWFZQTyMQBCnVhecKTifdp9z&#10;EM4jaywtk4IHOViv+r0lJtq2fKDm6DMRQtglqCD3vkqkdGlOBt3QVsSBu9naoA+wzqSusQ3hppSj&#10;KJpKgwWHhhwr2uaU3o9/RsF3i+1mHH81+/tt+7ieJr+XfUxKfQy6zQKEp86/xS/3jw7z57PpB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kNXzcQAAADeAAAA&#10;DwAAAAAAAAAAAAAAAACqAgAAZHJzL2Rvd25yZXYueG1sUEsFBgAAAAAEAAQA+gAAAJsDAAAAAA==&#10;">
                  <v:shape id="Freeform 1377" o:spid="_x0000_s2401" style="position:absolute;left:8261;top:3946;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HZ8IA&#10;AADeAAAADwAAAGRycy9kb3ducmV2LnhtbERPzYrCMBC+L/gOYQRva6qHrnSNokJBQVjW9QGGZmyL&#10;zaQ0o61vbwRhb/Px/c5yPbhG3akLtWcDs2kCirjwtubSwPkv/1yACoJssfFMBh4UYL0afSwxs77n&#10;X7qfpFQxhEOGBiqRNtM6FBU5DFPfEkfu4juHEmFXatthH8Ndo+dJkmqHNceGClvaVVRcTzdn4NAX&#10;53xzyOeztGl/jslFtkcWYybjYfMNSmiQf/Hbvbdx/uIrTeH1TrxBr5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5sdnwgAAAN4AAAAPAAAAAAAAAAAAAAAAAJgCAABkcnMvZG93&#10;bnJldi54bWxQSwUGAAAAAAQABAD1AAAAhwMAAAAA&#10;" path="m,l34,r,1l,1,,e" filled="f" stroked="f">
                    <v:path arrowok="t" o:connecttype="custom" o:connectlocs="0,3946;34,3946;34,3947;0,3947;0,3946" o:connectangles="0,0,0,0,0"/>
                  </v:shape>
                </v:group>
                <v:group id="Group 1378" o:spid="_x0000_s2402" style="position:absolute;left:8251;top:3946;width:12;height:2" coordorigin="8251,3946"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1sIcQAAADeAAAADwAAAGRycy9kb3ducmV2LnhtbERPTYvCMBC9C/sfwgje&#10;NO3KqlSjiKjsQYTVhWVvQzO2xWZSmtjWf28Ewds83ucsVp0pRUO1KywriEcRCOLU6oIzBb/n3XAG&#10;wnlkjaVlUnAnB6vlR2+BibYt/1Bz8pkIIewSVJB7XyVSujQng25kK+LAXWxt0AdYZ1LX2IZwU8rP&#10;KJpIgwWHhhwr2uSUXk83o2DfYrsex9vmcL1s7v/nr+PfISalBv1uPQfhqfNv8cv9rcP82XQyhe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d1sIcQAAADeAAAA&#10;DwAAAAAAAAAAAAAAAACqAgAAZHJzL2Rvd25yZXYueG1sUEsFBgAAAAAEAAQA+gAAAJsDAAAAAA==&#10;">
                  <v:shape id="Freeform 1379" o:spid="_x0000_s2403" style="position:absolute;left:8251;top:3946;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eyesYA&#10;AADeAAAADwAAAGRycy9kb3ducmV2LnhtbESPzWrDQAyE74G8w6JCLqVZpwc3uN6EEmgJJYfW7QMI&#10;r/xDvFqzu3Wct68OgdwkZjTzqdzPblAThdh7NrBZZ6CIa297bg38/rw/bUHFhGxx8EwGrhRhv1su&#10;Siysv/A3TVVqlYRwLNBAl9JYaB3rjhzGtR+JRWt8cJhkDa22AS8S7gb9nGW5dtizNHQ40qGj+lz9&#10;OQOVzeevUzx+6Mk27vOcD48h2xizepjfXkElmtPdfLs+WsHfvuTCK+/IDHr3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eyesYAAADeAAAADwAAAAAAAAAAAAAAAACYAgAAZHJz&#10;L2Rvd25yZXYueG1sUEsFBgAAAAAEAAQA9QAAAIsDAAAAAA==&#10;" path="m,l12,r,1l,1,,e" filled="f" stroked="f">
                    <v:path arrowok="t" o:connecttype="custom" o:connectlocs="0,3946;12,3946;12,3947;0,3947;0,3946" o:connectangles="0,0,0,0,0"/>
                  </v:shape>
                </v:group>
                <v:group id="Group 1380" o:spid="_x0000_s2404" style="position:absolute;left:8241;top:3946;width:12;height:2" coordorigin="8241,3946"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5dyMUAAADeAAAADwAAAGRycy9kb3ducmV2LnhtbERPS2vCQBC+C/6HZQRv&#10;dRNLfURXEWlLDyL4APE2ZMckmJ0N2TWJ/75bKHibj+85y3VnStFQ7QrLCuJRBII4tbrgTMH59PU2&#10;A+E8ssbSMil4koP1qt9bYqJtywdqjj4TIYRdggpy76tESpfmZNCNbEUcuJutDfoA60zqGtsQbko5&#10;jqKJNFhwaMixom1O6f34MAq+W2w37/Fns7vfts/r6WN/2cWk1HDQbRYgPHX+Jf53/+gwfzadz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sOXcjFAAAA3gAA&#10;AA8AAAAAAAAAAAAAAAAAqgIAAGRycy9kb3ducmV2LnhtbFBLBQYAAAAABAAEAPoAAACcAwAAAAA=&#10;">
                  <v:shape id="Freeform 1381" o:spid="_x0000_s2405" style="position:absolute;left:8241;top:3946;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goocYA&#10;AADeAAAADwAAAGRycy9kb3ducmV2LnhtbESPQWvCQBCF74X+h2UKvZS6sYco0VWkUJHiQWN/wJAd&#10;k2B2NuyuMf5751DwNsO8ee99y/XoOjVQiK1nA9NJBoq48rbl2sDf6edzDiomZIudZzJwpwjr1evL&#10;Egvrb3ykoUy1EhOOBRpoUuoLrWPVkMM48T2x3M4+OEyyhlrbgDcxd53+yrJcO2xZEhrs6buh6lJe&#10;nYHS5uNhH3dbPdiz+73k3UfIpsa8v42bBahEY3qK/793VurPZzMBEByZQa8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GgoocYAAADeAAAADwAAAAAAAAAAAAAAAACYAgAAZHJz&#10;L2Rvd25yZXYueG1sUEsFBgAAAAAEAAQA9QAAAIsDAAAAAA==&#10;" path="m,l12,r,1l,1,,e" filled="f" stroked="f">
                    <v:path arrowok="t" o:connecttype="custom" o:connectlocs="0,3946;12,3946;12,3947;0,3947;0,3946" o:connectangles="0,0,0,0,0"/>
                  </v:shape>
                  <v:shape id="Picture 1382" o:spid="_x0000_s2406" type="#_x0000_t75" style="position:absolute;left:8233;top:3946;width:10;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16i3DAAAA3gAAAA8AAABkcnMvZG93bnJldi54bWxET02LwjAQvQv7H8IseNPURapUo6iLUD25&#10;6mGPQzO2pc2kNFHrvzeC4G0e73Pmy87U4katKy0rGA0jEMSZ1SXnCs6n7WAKwnlkjbVlUvAgB8vF&#10;V2+OibZ3/qPb0ecihLBLUEHhfZNI6bKCDLqhbYgDd7GtQR9gm0vd4j2Em1r+RFEsDZYcGgpsaFNQ&#10;Vh2vRsFpu7vsx+n6cDbVbx5j9l+N41Sp/ne3moHw1PmP+O1OdZg/nUxG8Hon3CAX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TXqLcMAAADeAAAADwAAAAAAAAAAAAAAAACf&#10;AgAAZHJzL2Rvd25yZXYueG1sUEsFBgAAAAAEAAQA9wAAAI8DAAAAAA==&#10;">
                    <v:imagedata r:id="rId474" o:title=""/>
                  </v:shape>
                </v:group>
                <v:group id="Group 1383" o:spid="_x0000_s2407" style="position:absolute;left:8225;top:3946;width:9;height:3" coordorigin="8225,3946"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NZZMQAAADeAAAADwAAAGRycy9kb3ducmV2LnhtbERPS4vCMBC+L/gfwgje&#10;1rTKrlKNIuKKB1nwAeJtaMa22ExKk23rv98Igrf5+J4zX3amFA3VrrCsIB5GIIhTqwvOFJxPP59T&#10;EM4jaywtk4IHOVgueh9zTLRt+UDN0WcihLBLUEHufZVI6dKcDLqhrYgDd7O1QR9gnUldYxvCTSlH&#10;UfQtDRYcGnKsaJ1Tej/+GQXbFtvVON40+/tt/bievn4v+5iUGvS71QyEp86/xS/3Tof508lkB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HNZZMQAAADeAAAA&#10;DwAAAAAAAAAAAAAAAACqAgAAZHJzL2Rvd25yZXYueG1sUEsFBgAAAAAEAAQA+gAAAJsDAAAAAA==&#10;">
                  <v:shape id="Freeform 1384" o:spid="_x0000_s2408" style="position:absolute;left:8225;top:3946;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h3ZsUA&#10;AADeAAAADwAAAGRycy9kb3ducmV2LnhtbERPbUsCQRD+HvQflgn8ErmXkR6Xq4QYCJKR+gOm2+nu&#10;6Hb22B319Ne7QdC3eXheZzrvXauOFGLj2cDjMANFXHrbcGVgv3t7yEFFQbbYeiYDZ4own93eTLGw&#10;/sSfdNxKpVIIxwIN1CJdoXUsa3IYh74jTty3Dw4lwVBpG/CUwl2rR1k21g4bTg01drSoqfzZHpyB&#10;5f5rdPkQCqv3zbN06xzvd3FszOCuf30BJdTLv/jPvbJpfj6ZPMHvO+kGP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mHdmxQAAAN4AAAAPAAAAAAAAAAAAAAAAAJgCAABkcnMv&#10;ZG93bnJldi54bWxQSwUGAAAAAAQABAD1AAAAigMAAAAA&#10;" path="m10,l8,,,1,,3r2,l10,2,10,e" filled="f" stroked="f">
                    <v:path arrowok="t" o:connecttype="custom" o:connectlocs="10,3946;8,3946;0,3947;0,3949;2,3949;10,3948;10,3946" o:connectangles="0,0,0,0,0,0,0"/>
                  </v:shape>
                  <v:shape id="Picture 1385" o:spid="_x0000_s2409" type="#_x0000_t75" style="position:absolute;left:8218;top:3947;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B2XPEAAAA3gAAAA8AAABkcnMvZG93bnJldi54bWxET01rwkAQvRf8D8sI3upGKRqiqxhByEWo&#10;NpfexuyYRLOzIbs18d+7hUJv83ifs94OphEP6lxtWcFsGoEgLqyuuVSQfx3eYxDOI2tsLJOCJznY&#10;bkZva0y07flEj7MvRQhhl6CCyvs2kdIVFRl0U9sSB+5qO4M+wK6UusM+hJtGzqNoIQ3WHBoqbGlf&#10;UXE//xgFbbxP01SX2W3x7Q/9Mcs/T5dcqcl42K1AeBr8v/jPnekwP14uP+D3nXCD3L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XB2XPEAAAA3gAAAA8AAAAAAAAAAAAAAAAA&#10;nwIAAGRycy9kb3ducmV2LnhtbFBLBQYAAAAABAAEAPcAAACQAwAAAAA=&#10;">
                    <v:imagedata r:id="rId480" o:title=""/>
                  </v:shape>
                </v:group>
                <v:group id="Group 1386" o:spid="_x0000_s2410" style="position:absolute;left:8206;top:3948;width:14;height:5" coordorigin="8206,3948"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5rBEMQAAADeAAAADwAAAGRycy9kb3ducmV2LnhtbERPS4vCMBC+C/6HMMLe&#10;NK3iKtUoIuuyB1nwAeJtaMa22ExKk23rv98Igrf5+J6zXHemFA3VrrCsIB5FIIhTqwvOFJxPu+Ec&#10;hPPIGkvLpOBBDtarfm+JibYtH6g5+kyEEHYJKsi9rxIpXZqTQTeyFXHgbrY26AOsM6lrbEO4KeU4&#10;ij6lwYJDQ44VbXNK78c/o+C7xXYzib+a/f22fVxP09/LPialPgbdZgHCU+ff4pf7R4f589lsC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5rBEMQAAADeAAAA&#10;DwAAAAAAAAAAAAAAAACqAgAAZHJzL2Rvd25yZXYueG1sUEsFBgAAAAAEAAQA+gAAAJsDAAAAAA==&#10;">
                  <v:shape id="Freeform 1387" o:spid="_x0000_s2411" style="position:absolute;left:8206;top:3948;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lOocQA&#10;AADeAAAADwAAAGRycy9kb3ducmV2LnhtbERP32vCMBB+F/Y/hBvsRWaqgtVqlCEoMkGw0/ejOdu6&#10;5lKSTOt/vwwGvt3H9/MWq8404kbO15YVDAcJCOLC6ppLBaevzfsUhA/IGhvLpOBBHlbLl94CM23v&#10;fKRbHkoRQ9hnqKAKoc2k9EVFBv3AtsSRu1hnMEToSqkd3mO4aeQoSSbSYM2xocKW1hUV3/mPUXDI&#10;P8f92Unum6t29X64PRf99Vmpt9fuYw4iUBee4n/3Tsf50zSdwN878Qa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5TqHEAAAA3gAAAA8AAAAAAAAAAAAAAAAAmAIAAGRycy9k&#10;b3ducmV2LnhtbFBLBQYAAAAABAAEAPUAAACJAwAAAAA=&#10;" path="m14,l12,,,3,,5r2,l14,2,14,e" filled="f" stroked="f">
                    <v:path arrowok="t" o:connecttype="custom" o:connectlocs="14,3948;12,3948;0,3951;0,3953;2,3953;14,3950;14,3948" o:connectangles="0,0,0,0,0,0,0"/>
                  </v:shape>
                </v:group>
                <v:group id="Group 1388" o:spid="_x0000_s2412" style="position:absolute;left:8200;top:3951;width:8;height:4" coordorigin="8200,3951"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AE+vzFAAAA3gAA&#10;AA8AAAAAAAAAAAAAAAAAqgIAAGRycy9kb3ducmV2LnhtbFBLBQYAAAAABAAEAPoAAACcAwAAAAA=&#10;">
                  <v:shape id="Freeform 1389" o:spid="_x0000_s2413" style="position:absolute;left:8200;top:3951;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UkI8UA&#10;AADeAAAADwAAAGRycy9kb3ducmV2LnhtbESPQU/DMAyF70j8h8hIuyCWMgk6yrIJIU1ix3XjbjVe&#10;U0ic0mRr+ff4MImbrff83ufVZgpeXWhIXWQDj/MCFHETbcetgeNh+7AElTKyRR+ZDPxSgs369maF&#10;lY0j7+lS51ZJCKcKDbic+0rr1DgKmOaxJxbtFIeAWdah1XbAUcKD14uieNYBO5YGhz29O2q+63Mw&#10;8FWPp8XLj3dPvuTjDpO/3+4+jZndTW+voDJN+d98vf6wgr8sS+GVd2QGv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VSQjxQAAAN4AAAAPAAAAAAAAAAAAAAAAAJgCAABkcnMv&#10;ZG93bnJldi54bWxQSwUGAAAAAAQABAD1AAAAigMAAAAA&#10;" path="m8,l6,,,2,,4r2,l8,2,8,e" filled="f" stroked="f">
                    <v:path arrowok="t" o:connecttype="custom" o:connectlocs="8,3951;6,3951;0,3953;0,3955;2,3955;8,3953;8,3951" o:connectangles="0,0,0,0,0,0,0"/>
                  </v:shape>
                </v:group>
                <v:group id="Group 1390" o:spid="_x0000_s2414" style="position:absolute;left:8192;top:3953;width:9;height:4" coordorigin="8192,3953" coordsize="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fLFcUAAADeAAAADwAAAGRycy9kb3ducmV2LnhtbERPS2vCQBC+C/6HZQRv&#10;uomlVaOriLSlBxF8gHgbsmMSzM6G7JrEf98tFLzNx/ec5bozpWiodoVlBfE4AkGcWl1wpuB8+hrN&#10;QDiPrLG0TAqe5GC96veWmGjb8oGao89ECGGXoILc+yqR0qU5GXRjWxEH7mZrgz7AOpO6xjaEm1JO&#10;ouhDGiw4NORY0Tan9H58GAXfLbabt/iz2d1v2+f19L6/7GJSajjoNgsQnjr/Ev+7f3SYP5tO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7XyxXFAAAA3gAA&#10;AA8AAAAAAAAAAAAAAAAAqgIAAGRycy9kb3ducmV2LnhtbFBLBQYAAAAABAAEAPoAAACcAwAAAAA=&#10;">
                  <v:shape id="Freeform 1391" o:spid="_x0000_s2415" style="position:absolute;left:8192;top:3953;width:9;height:4;visibility:visible;mso-wrap-style:square;v-text-anchor:top" coordsize="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1c/cYA&#10;AADeAAAADwAAAGRycy9kb3ducmV2LnhtbESPQUvDQBCF70L/wzIFb3ajxBrSbkspWOvRVgrexuw0&#10;CWZnQ3Zs4793DoK3GebNe+9brsfQmQsNqY3s4H6WgSGuom+5dvB+fL4rwCRB9thFJgc/lGC9mtws&#10;sfTxym90OUht1IRTiQ4akb60NlUNBUyz2BPr7RyHgKLrUFs/4FXNQ2cfsmxuA7asCQ32tG2o+jp8&#10;Bwd5vnt9jOnUnj7m42fwL7Lb5+Lc7XTcLMAIjfIv/vvee61fPBUKoDg6g13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h1c/cYAAADeAAAADwAAAAAAAAAAAAAAAACYAgAAZHJz&#10;L2Rvd25yZXYueG1sUEsFBgAAAAAEAAQA9QAAAIsDAAAAAA==&#10;" path="m10,l8,,,2,,3r2,l10,2,10,e" filled="f" stroked="f">
                    <v:path arrowok="t" o:connecttype="custom" o:connectlocs="10,3953;8,3953;0,3955;0,3956;2,3956;10,3955;10,3953" o:connectangles="0,0,0,0,0,0,0"/>
                  </v:shape>
                  <v:shape id="Picture 1392" o:spid="_x0000_s2416" type="#_x0000_t75" style="position:absolute;left:8184;top:3955;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gmgrDAAAA3gAAAA8AAABkcnMvZG93bnJldi54bWxET0uLwjAQvi/4H8II3tbURbqlGkVXhOpp&#10;fRw8Ds3YljaT0kSt/94IC3ubj+8582VvGnGnzlWWFUzGEQji3OqKCwXn0/YzAeE8ssbGMil4koPl&#10;YvAxx1TbBx/ofvSFCCHsUlRQet+mUrq8JINubFviwF1tZ9AH2BVSd/gI4aaRX1EUS4MVh4YSW/op&#10;Ka+PN6PgtN1d99Ns/Xs29aaIMb/U0zhTajTsVzMQnnr/L/5zZzrMT76TCbzfCTfIx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OCaCsMAAADeAAAADwAAAAAAAAAAAAAAAACf&#10;AgAAZHJzL2Rvd25yZXYueG1sUEsFBgAAAAAEAAQA9wAAAI8DAAAAAA==&#10;">
                    <v:imagedata r:id="rId474" o:title=""/>
                  </v:shape>
                  <v:shape id="Picture 1393" o:spid="_x0000_s2417" type="#_x0000_t75" style="position:absolute;left:8173;top:3956;width:13;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coe3FAAAA3gAAAA8AAABkcnMvZG93bnJldi54bWxET01rwkAQvRf8D8sIvRSzUWmN0VVsQei1&#10;aaF4G7JjNpidjdk1Sf99t1DwNo/3Odv9aBvRU+drxwrmSQqCuHS65krB1+dxloHwAVlj45gU/JCH&#10;/W7ysMVcu4E/qC9CJWII+xwVmBDaXEpfGrLoE9cSR+7sOoshwq6SusMhhttGLtL0RVqsOTYYbOnN&#10;UHkpblbBYW2a9e2pH14vz+npWozf5/l1qdTjdDxsQAQaw138737XcX62yhbw9068Qe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HKHtxQAAAN4AAAAPAAAAAAAAAAAAAAAA&#10;AJ8CAABkcnMvZG93bnJldi54bWxQSwUGAAAAAAQABAD3AAAAkQMAAAAA&#10;">
                    <v:imagedata r:id="rId475" o:title=""/>
                  </v:shape>
                </v:group>
                <v:group id="Group 1394" o:spid="_x0000_s2418" style="position:absolute;left:8159;top:3958;width:16;height:4" coordorigin="8159,395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uqM2MQAAADeAAAADwAAAGRycy9kb3ducmV2LnhtbERPTWvCQBC9C/0PyxS8&#10;6SYVbUhdRaSKBxGqhdLbkB2TYHY2ZNck/ntXELzN433OfNmbSrTUuNKygngcgSDOrC45V/B72owS&#10;EM4ja6wsk4IbOVgu3gZzTLXt+Ifao89FCGGXooLC+zqV0mUFGXRjWxMH7mwbgz7AJpe6wS6Em0p+&#10;RNFMGiw5NBRY07qg7HK8GgXbDrvVJP5u95fz+vZ/mh7+9jEpNXzvV18gPPX+JX66dzrMTz6TC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uqM2MQAAADeAAAA&#10;DwAAAAAAAAAAAAAAAACqAgAAZHJzL2Rvd25yZXYueG1sUEsFBgAAAAAEAAQA+gAAAJsDAAAAAA==&#10;">
                  <v:shape id="Freeform 1395" o:spid="_x0000_s2419" style="position:absolute;left:8159;top:395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hb/MMA&#10;AADeAAAADwAAAGRycy9kb3ducmV2LnhtbERP32vCMBB+H/g/hBv4polDZumMMhzKXnVKfTybW1ua&#10;XEoTtdtfvwwGe7uP7+ct14Oz4kZ9aDxrmE0VCOLSm4YrDceP7SQDESKyQeuZNHxRgPVq9LDE3Pg7&#10;7+l2iJVIIRxy1FDH2OVShrImh2HqO+LEffreYUywr6Tp8Z7CnZVPSj1Lhw2nhho72tRUtoer09DK&#10;b6veGnUpZnu7O7XXQhVn1nr8OLy+gIg0xH/xn/vdpPnZIpvD7zvpBr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hb/MMAAADeAAAADwAAAAAAAAAAAAAAAACYAgAAZHJzL2Rv&#10;d25yZXYueG1sUEsFBgAAAAAEAAQA9QAAAIgDAAAAAA==&#10;" path="m16,l14,,,2,,4r2,l16,2,16,e" filled="f" stroked="f">
                    <v:path arrowok="t" o:connecttype="custom" o:connectlocs="16,3958;14,3958;0,3960;0,3962;2,3962;16,3960;16,3958" o:connectangles="0,0,0,0,0,0,0"/>
                  </v:shape>
                </v:group>
                <v:group id="Group 1396" o:spid="_x0000_s2420" style="position:absolute;left:8142;top:3960;width:19;height:3" coordorigin="8142,396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PsTfFAAAA3gAA&#10;AA8AAAAAAAAAAAAAAAAAqgIAAGRycy9kb3ducmV2LnhtbFBLBQYAAAAABAAEAPoAAACcAwAAAAA=&#10;">
                  <v:shape id="Freeform 1397" o:spid="_x0000_s2421" style="position:absolute;left:8142;top:396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MgCsUA&#10;AADeAAAADwAAAGRycy9kb3ducmV2LnhtbERPTWvCQBC9C/0PyxS86UZpbUxdxTZIPUiLUXsestMk&#10;NDubZleN/94VhN7m8T5ntuhMLU7UusqygtEwAkGcW11xoWC/Ww1iEM4ja6wtk4ILOVjMH3ozTLQ9&#10;85ZOmS9ECGGXoILS+yaR0uUlGXRD2xAH7se2Bn2AbSF1i+cQbmo5jqKJNFhxaCixofeS8t/saBR8&#10;PGXp2+ZrdDDp/vOvTuPp87f0SvUfu+UrCE+d/xff3Wsd5scv8QRu74Qb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yAKxQAAAN4AAAAPAAAAAAAAAAAAAAAAAJgCAABkcnMv&#10;ZG93bnJldi54bWxQSwUGAAAAAAQABAD1AAAAigMAAAAA&#10;" path="m19,l17,,,1,,3r2,l19,2,19,e" filled="f" stroked="f">
                    <v:path arrowok="t" o:connecttype="custom" o:connectlocs="19,3960;17,3960;0,3961;0,3963;2,3963;19,3962;19,3960" o:connectangles="0,0,0,0,0,0,0"/>
                  </v:shape>
                </v:group>
                <v:group id="Group 1398" o:spid="_x0000_s2422" style="position:absolute;left:8120;top:3961;width:24;height:2" coordorigin="8120,396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GK28UAAADeAAAADwAAAGRycy9kb3ducmV2LnhtbERPS2vCQBC+F/oflin0&#10;VjexWEPMKiJaepCCWijehuzkgdnZkF2T+O/dQsHbfHzPyVajaURPnastK4gnEQji3OqaSwU/p91b&#10;AsJ5ZI2NZVJwIwer5fNThqm2Ax+oP/pShBB2KSqovG9TKV1ekUE3sS1x4ArbGfQBdqXUHQ4h3DRy&#10;GkUf0mDNoaHCljYV5Zfj1Sj4HHBYv8fbfn8pNrfzafb9u49JqdeXcb0A4Wn0D/G/+0uH+ck8mcPf&#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XRitvFAAAA3gAA&#10;AA8AAAAAAAAAAAAAAAAAqgIAAGRycy9kb3ducmV2LnhtbFBLBQYAAAAABAAEAPoAAACcAwAAAAA=&#10;">
                  <v:shape id="Freeform 1399" o:spid="_x0000_s2423" style="position:absolute;left:8120;top:396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T0W8cA&#10;AADeAAAADwAAAGRycy9kb3ducmV2LnhtbESPQWvCQBCF74X+h2UKXqRuWoqN0VVKoSD0pPXS25gd&#10;s6nZ2ZBdk/jvnYPQ2wzvzXvfrDajb1RPXawDG3iZZaCIy2Brrgwcfr6ec1AxIVtsApOBK0XYrB8f&#10;VljYMPCO+n2qlIRwLNCAS6kttI6lI49xFlpi0U6h85hk7SptOxwk3Df6Ncvm2mPN0uCwpU9H5Xl/&#10;8Qa20Z1pKC/Tw0jT+dvf4vv32h+NmTyNH0tQicb0b75fb63g5++58Mo7MoNe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09FvHAAAA3gAAAA8AAAAAAAAAAAAAAAAAmAIAAGRy&#10;cy9kb3ducmV2LnhtbFBLBQYAAAAABAAEAPUAAACMAwAAAAA=&#10;" path="m,l24,r,2l,2,,e" filled="f" stroked="f">
                    <v:path arrowok="t" o:connecttype="custom" o:connectlocs="0,3961;24,3961;24,3963;0,3963;0,3961" o:connectangles="0,0,0,0,0"/>
                  </v:shape>
                </v:group>
                <v:group id="Group 1400" o:spid="_x0000_s2424" style="position:absolute;left:8116;top:3958;width:8;height:8" coordorigin="8116,3958" coordsize="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K7MsUAAADeAAAADwAAAGRycy9kb3ducmV2LnhtbERPTWvCQBC9C/0PyxS8&#10;1U2U2hhdRcQWD1KoFsTbkB2TYHY2ZLdJ/PeuUPA2j/c5i1VvKtFS40rLCuJRBII4s7rkXMHv8fMt&#10;AeE8ssbKMim4kYPV8mWwwFTbjn+oPfhchBB2KSoovK9TKV1WkEE3sjVx4C62MegDbHKpG+xCuKnk&#10;OIqm0mDJoaHAmjYFZdfDn1Hw1WG3nsTbdn+9bG7n4/v3aR+TUsPXfj0H4an3T/G/e6fD/OQjmcH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CuzLFAAAA3gAA&#10;AA8AAAAAAAAAAAAAAAAAqgIAAGRycy9kb3ducmV2LnhtbFBLBQYAAAAABAAEAPoAAACcAwAAAAA=&#10;">
                  <v:shape id="Freeform 1401" o:spid="_x0000_s2425" style="position:absolute;left:8116;top:3958;width:8;height:8;visibility:visible;mso-wrap-style:square;v-text-anchor:top" coordsize="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nNysYA&#10;AADeAAAADwAAAGRycy9kb3ducmV2LnhtbESPQWvCQBCF74X+h2UK3upGBU1TV2mFglIvpvY+ZKfZ&#10;0OxsyG5j9Nd3DoXeZpg3771vvR19qwbqYxPYwGyagSKugm24NnD+eHvMQcWEbLENTAauFGG7ub9b&#10;Y2HDhU80lKlWYsKxQAMupa7QOlaOPMZp6Ijl9hV6j0nWvta2x4uY+1bPs2ypPTYsCQ472jmqvssf&#10;b2Dg5cG15XvO3WF2e7VnPt4+F8ZMHsaXZ1CJxvQv/vveW6mfr54EQHBkBr3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nNysYAAADeAAAADwAAAAAAAAAAAAAAAACYAgAAZHJz&#10;L2Rvd25yZXYueG1sUEsFBgAAAAAEAAQA9QAAAIsDAAAAAA==&#10;" path="m7,l,3,3,8,9,6,7,e" filled="f" stroked="f">
                    <v:path arrowok="t" o:connecttype="custom" o:connectlocs="7,3958;0,3961;3,3966;9,3964;7,3958" o:connectangles="0,0,0,0,0"/>
                  </v:shape>
                </v:group>
                <v:group id="Group 1402" o:spid="_x0000_s2426" style="position:absolute;left:8114;top:3961;width:5;height:5" coordorigin="8114,3961"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0h6cUAAADeAAAADwAAAGRycy9kb3ducmV2LnhtbERPS2vCQBC+F/oflil4&#10;M5tU6iN1FZG2eBDBB0hvQ3ZMgtnZkN0m8d+7gtDbfHzPmS97U4mWGldaVpBEMQjizOqScwWn4/dw&#10;CsJ5ZI2VZVJwIwfLxevLHFNtO95Te/C5CCHsUlRQeF+nUrqsIIMusjVx4C62MegDbHKpG+xCuKnk&#10;exyPpcGSQ0OBNa0Lyq6HP6Pgp8NuNUq+2u31sr79Hj92521CSg3e+tUnCE+9/xc/3Rsd5k8nsw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tIenFAAAA3gAA&#10;AA8AAAAAAAAAAAAAAAAAqgIAAGRycy9kb3ducmV2LnhtbFBLBQYAAAAABAAEAPoAAACcAwAAAAA=&#10;">
                  <v:shape id="Freeform 1403" o:spid="_x0000_s2427" style="position:absolute;left:8114;top:3961;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2lW8UA&#10;AADeAAAADwAAAGRycy9kb3ducmV2LnhtbERPTWvCQBC9F/wPywheim4MJdXoKiII7UVoFMHbkB2T&#10;aHY2ZFdN/fWuUOhtHu9z5svO1OJGrassKxiPIhDEudUVFwr2u81wAsJ5ZI21ZVLwSw6Wi97bHFNt&#10;7/xDt8wXIoSwS1FB6X2TSunykgy6kW2IA3eyrUEfYFtI3eI9hJtaxlGUSIMVh4YSG1qXlF+yq1Fw&#10;0PF3t9/x+yM5u8M2+9gcE10rNeh3qxkIT53/F/+5v3SYP/mcxvB6J9wgF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HaVbxQAAAN4AAAAPAAAAAAAAAAAAAAAAAJgCAABkcnMv&#10;ZG93bnJldi54bWxQSwUGAAAAAAQABAD1AAAAigMAAAAA&#10;" path="m2,l,2,,5r5,l2,e" filled="f" stroked="f">
                    <v:path arrowok="t" o:connecttype="custom" o:connectlocs="2,3961;0,3963;0,3966;5,3966;2,3961" o:connectangles="0,0,0,0,0"/>
                  </v:shape>
                  <v:shape id="Picture 1404" o:spid="_x0000_s2428" type="#_x0000_t75" style="position:absolute;left:8114;top:396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qgcvGAAAA3gAAAA8AAABkcnMvZG93bnJldi54bWxET9tqwkAQfRf8h2UE33RjBGujq7SFthYK&#10;rZcPmGan2WB2Nma3Jvr1XaHQtzmc6yzXna3EmRpfOlYwGScgiHOnSy4UHPbPozkIH5A1Vo5JwYU8&#10;rFf93hIz7Vre0nkXChFD2GeowIRQZ1L63JBFP3Y1ceS+XWMxRNgUUjfYxnBbyTRJZtJiybHBYE1P&#10;hvLj7scqOL3iW/rxvnHGnB7bw/bz5fqVpkoNB93DAkSgLvyL/9wbHefP7+6ncHsn3i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3CqBy8YAAADeAAAADwAAAAAAAAAAAAAA&#10;AACfAgAAZHJzL2Rvd25yZXYueG1sUEsFBgAAAAAEAAQA9wAAAJIDAAAAAA==&#10;">
                    <v:imagedata r:id="rId481" o:title=""/>
                  </v:shape>
                </v:group>
                <v:group id="Group 1405" o:spid="_x0000_s2429" style="position:absolute;left:8089;top:3958;width:7;height:8" coordorigin="8089,395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qCccUAAADeAAAADwAAAGRycy9kb3ducmV2LnhtbERPS2vCQBC+F/wPywi9&#10;1U2srRpdRaQWD1LwAeJtyI5JMDsbstsk/vuuIPQ2H99z5svOlKKh2hWWFcSDCARxanXBmYLTcfM2&#10;AeE8ssbSMim4k4Plovcyx0TblvfUHHwmQgi7BBXk3leJlC7NyaAb2Io4cFdbG/QB1pnUNbYh3JRy&#10;GEWf0mDBoSHHitY5pbfDr1Hw3WK7eo+/mt3tur5fjh8/511MSr32u9UMhKfO/4uf7q0O8yfj6Qg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DagnHFAAAA3gAA&#10;AA8AAAAAAAAAAAAAAAAAqgIAAGRycy9kb3ducmV2LnhtbFBLBQYAAAAABAAEAPoAAACcAwAAAAA=&#10;">
                  <v:shape id="Freeform 1406" o:spid="_x0000_s2430" style="position:absolute;left:8089;top:395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ZcgA&#10;AADeAAAADwAAAGRycy9kb3ducmV2LnhtbESPT2sCMRDF70K/Q5hCL6LZFqzrapRSEPVQxX/gcdiM&#10;u0s3kzWJuv32TaHgbYb33m/eTGatqcWNnK8sK3jtJyCIc6srLhQc9vNeCsIHZI21ZVLwQx5m06fO&#10;BDNt77yl2y4UIkLYZ6igDKHJpPR5SQZ93zbEUTtbZzDE1RVSO7xHuKnlW5K8S4MVxwslNvRZUv69&#10;u5pIcQt7Wh+783xzrb+2qb+sjt2LUi/P7ccYRKA2PMz/6aWO9dPhaAB/78QZ5PQ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H79lyAAAAN4AAAAPAAAAAAAAAAAAAAAAAJgCAABk&#10;cnMvZG93bnJldi54bWxQSwUGAAAAAAQABAD1AAAAjQMAAAAA&#10;" path="m5,l,4,3,8,7,6,5,e" filled="f" stroked="f">
                    <v:path arrowok="t" o:connecttype="custom" o:connectlocs="5,3958;0,3962;3,3966;7,3964;5,3958" o:connectangles="0,0,0,0,0"/>
                  </v:shape>
                </v:group>
                <v:group id="Group 1407" o:spid="_x0000_s2431" style="position:absolute;left:8086;top:3962;width:5;height:5" coordorigin="8086,3962"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0S5ncUAAADeAAAADwAAAGRycy9kb3ducmV2LnhtbERPS2vCQBC+C/6HZQRv&#10;dRNLfURXEWlLDyL4APE2ZMckmJ0N2TWJ/75bKHibj+85y3VnStFQ7QrLCuJRBII4tbrgTMH59PU2&#10;A+E8ssbSMil4koP1qt9bYqJtywdqjj4TIYRdggpy76tESpfmZNCNbEUcuJutDfoA60zqGtsQbko5&#10;jqKJNFhwaMixom1O6f34MAq+W2w37/Fns7vfts/r6WN/2cWk1HDQbRYgPHX+Jf53/+gwfzadT+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9EuZ3FAAAA3gAA&#10;AA8AAAAAAAAAAAAAAAAAqgIAAGRycy9kb3ducmV2LnhtbFBLBQYAAAAABAAEAPoAAACcAwAAAAA=&#10;">
                  <v:shape id="Freeform 1408" o:spid="_x0000_s2432" style="position:absolute;left:8086;top:3962;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oGw8QA&#10;AADeAAAADwAAAGRycy9kb3ducmV2LnhtbERPTYvCMBC9C/6HMMJeZE1XpGo1yiII60WwiuBtaMa2&#10;u82kNFGrv94Iwt7m8T5nvmxNJa7UuNKygq9BBII4s7rkXMFhv/6cgHAeWWNlmRTcycFy0e3MMdH2&#10;xju6pj4XIYRdggoK7+tESpcVZNANbE0cuLNtDPoAm1zqBm8h3FRyGEWxNFhyaCiwplVB2V96MQqO&#10;erhpD3vuP+Jfd9ymo/Up1pVSH732ewbCU+v/xW/3jw7zJ+PpGF7vhBv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qBsPEAAAA3gAAAA8AAAAAAAAAAAAAAAAAmAIAAGRycy9k&#10;b3ducmV2LnhtbFBLBQYAAAAABAAEAPUAAACJAwAAAAA=&#10;" path="m3,l,1,,4r6,l3,e" filled="f" stroked="f">
                    <v:path arrowok="t" o:connecttype="custom" o:connectlocs="3,3962;0,3963;0,3966;6,3966;3,3962" o:connectangles="0,0,0,0,0"/>
                  </v:shape>
                </v:group>
                <v:group id="Group 1409" o:spid="_x0000_s2433" style="position:absolute;left:8086;top:3966;width:5;height:18" coordorigin="8086,3966" coordsize="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eIdMgAAADeAAAADwAAAGRycy9kb3ducmV2LnhtbESPQWvCQBCF70L/wzKF&#10;3uomLbaauopIW3oQoSqItyE7JsHsbMhuk/jvnUPB2wzvzXvfzJeDq1VHbag8G0jHCSji3NuKCwOH&#10;/dfzFFSIyBZrz2TgSgGWi4fRHDPre/6lbhcLJSEcMjRQxthkWoe8JIdh7Bti0c6+dRhlbQttW+wl&#10;3NX6JUnetMOKpaHEhtYl5ZfdnzPw3WO/ek0/u83lvL6e9pPtcZOSMU+Pw+oDVKQh3s3/1z9W8Kfv&#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GXiHTIAAAA&#10;3gAAAA8AAAAAAAAAAAAAAAAAqgIAAGRycy9kb3ducmV2LnhtbFBLBQYAAAAABAAEAPoAAACfAwAA&#10;AAA=&#10;">
                  <v:shape id="Freeform 1410" o:spid="_x0000_s2434" style="position:absolute;left:8086;top:3966;width:5;height:18;visibility:visible;mso-wrap-style:square;v-text-anchor:top" coordsize="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n5lMMA&#10;AADeAAAADwAAAGRycy9kb3ducmV2LnhtbERPS4vCMBC+L/gfwgh7WxM9WK1G8QnibdWD3oZmbIvN&#10;pDRRu/vrN8KCt/n4njOdt7YSD2p86VhDv6dAEGfOlJxrOB23XyMQPiAbrByThh/yMJ91PqaYGvfk&#10;b3ocQi5iCPsUNRQh1KmUPivIou+5mjhyV9dYDBE2uTQNPmO4reRAqaG0WHJsKLCmVUHZ7XC3GtRm&#10;jyqpL+tl1U+8Kbfn5W+20/qz2y4mIAK14S3+d+9MnD9KxmN4vRNvk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n5lMMAAADeAAAADwAAAAAAAAAAAAAAAACYAgAAZHJzL2Rv&#10;d25yZXYueG1sUEsFBgAAAAAEAAQA9QAAAIgDAAAAAA==&#10;" path="m,l6,r,18l,18,,e" filled="f" stroked="f">
                    <v:path arrowok="t" o:connecttype="custom" o:connectlocs="0,3966;6,3966;6,3984;0,3984;0,3966" o:connectangles="0,0,0,0,0"/>
                  </v:shape>
                  <v:shape id="Picture 1411" o:spid="_x0000_s2435" type="#_x0000_t75" style="position:absolute;left:8062;top:3956;width:7;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xo+LJAAAA3gAAAA8AAABkcnMvZG93bnJldi54bWxEjzFvwkAMhfdK/Q8nV+qC4NKKlihwoDYC&#10;qUsHUhjYrJxJInK+NHdA+Pf1UInNlp/fe99iNbhWXagPjWcDL5MEFHHpbcOVgd3PZpyCChHZYuuZ&#10;DNwowGr5+LDAzPorb+lSxEqJCYcMDdQxdpnWoazJYZj4jlhuR987jLL2lbY9XsXctfo1Sd61w4Yl&#10;ocaO8prKU3F2BtZveT7d59vP351Oy+J2HH0fZiNjnp+GjzmoSEO8i/+/v6zUT9NEAARHZtDL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InGj4skAAADeAAAADwAAAAAAAAAA&#10;AAAAAACfAgAAZHJzL2Rvd25yZXYueG1sUEsFBgAAAAAEAAQA9wAAAJUDAAAAAA==&#10;">
                    <v:imagedata r:id="rId482" o:title=""/>
                  </v:shape>
                </v:group>
                <v:group id="Group 1412" o:spid="_x0000_s2436" style="position:absolute;left:8058;top:3958;width:5;height:5" coordorigin="8058,395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hMgOMQAAADeAAAA&#10;DwAAAAAAAAAAAAAAAACqAgAAZHJzL2Rvd25yZXYueG1sUEsFBgAAAAAEAAQA+gAAAJsDAAAAAA==&#10;">
                  <v:shape id="Freeform 1413" o:spid="_x0000_s2437" style="position:absolute;left:8058;top:395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OkisUA&#10;AADeAAAADwAAAGRycy9kb3ducmV2LnhtbERPTWuDQBC9B/oflinkEpo1UkRsNqEUAu0lUBWht8Gd&#10;qok7K+4mmvz6bqHQ2zze52z3s+nFlUbXWVawWUcgiGurO24UlMXhKQXhPLLG3jIpuJGD/e5hscVM&#10;24k/6Zr7RoQQdhkqaL0fMild3ZJBt7YDceC+7WjQBzg2Uo84hXDTyziKEmmw49DQ4kBvLdXn/GIU&#10;VDr+mMuCV/fk5Kpj/nz4SnSv1PJxfn0B4Wn2/+I/97sO89M0iuH3nXCD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6SKxQAAAN4AAAAPAAAAAAAAAAAAAAAAAJgCAABkcnMv&#10;ZG93bnJldi54bWxQSwUGAAAAAAQABAD1AAAAigMAAAAA&#10;" path="m4,l,2,,6r5,l4,e" filled="f" stroked="f">
                    <v:path arrowok="t" o:connecttype="custom" o:connectlocs="4,3958;0,3960;0,3964;5,3964;4,3958" o:connectangles="0,0,0,0,0"/>
                  </v:shape>
                </v:group>
                <v:group id="Group 1414" o:spid="_x0000_s2438" style="position:absolute;left:8058;top:3964;width:5;height:19" coordorigin="8058,3964"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Y0b1MQAAADeAAAA&#10;DwAAAAAAAAAAAAAAAACqAgAAZHJzL2Rvd25yZXYueG1sUEsFBgAAAAAEAAQA+gAAAJsDAAAAAA==&#10;">
                  <v:shape id="Freeform 1415" o:spid="_x0000_s2439" style="position:absolute;left:8058;top:3964;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VKbsYA&#10;AADeAAAADwAAAGRycy9kb3ducmV2LnhtbERP32vCMBB+H+x/CDfYi8xkMmrpjDKGjrEHxTr2fGvO&#10;ptpcSpNp998vgrC3+/h+3mwxuFacqA+NZw2PYwWCuPKm4VrD5271kIMIEdlg65k0/FKAxfz2ZoaF&#10;8Wfe0qmMtUghHArUYGPsCilDZclhGPuOOHF73zuMCfa1ND2eU7hr5USpTDpsODVY7OjVUnUsf5yG&#10;D3Wwm8l65LPj8LafZvny8P2ltL6/G16eQUQa4r/46n43aX6eqye4vJNu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7VKbsYAAADeAAAADwAAAAAAAAAAAAAAAACYAgAAZHJz&#10;L2Rvd25yZXYueG1sUEsFBgAAAAAEAAQA9QAAAIsDAAAAAA==&#10;" path="m,l5,r,19l,19,,e" filled="f" stroked="f">
                    <v:path arrowok="t" o:connecttype="custom" o:connectlocs="0,3964;5,3964;5,3983;0,3983;0,3964" o:connectangles="0,0,0,0,0"/>
                  </v:shape>
                </v:group>
                <v:group id="Group 1416" o:spid="_x0000_s2440" style="position:absolute;left:8145;top:3958;width:7;height:8" coordorigin="8145,3958"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SgmO8QAAADeAAAA&#10;DwAAAAAAAAAAAAAAAACqAgAAZHJzL2Rvd25yZXYueG1sUEsFBgAAAAAEAAQA+gAAAJsDAAAAAA==&#10;">
                  <v:shape id="Freeform 1417" o:spid="_x0000_s2441" style="position:absolute;left:8145;top:3958;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Mgw8gA&#10;AADeAAAADwAAAGRycy9kb3ducmV2LnhtbESPQWvCQBCF74X+h2UKvYhu7CGE6CoiiO2hLaYKHofs&#10;mASzs3F3Y9J/3y0UepvhvffNm+V6NK24k/ONZQXzWQKCuLS64UrB8Ws3zUD4gKyxtUwKvsnDevX4&#10;sMRc24EPdC9CJSKEfY4K6hC6XEpf1mTQz2xHHLWLdQZDXF0ltcMhwk0rX5IklQYbjhdq7GhbU3kt&#10;ehMpbm/PH6fJrvzs2/dD5m9vp8lNqeencbMAEWgM/+a/9KuO9bMsSeH3nTiDXP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cyDDyAAAAN4AAAAPAAAAAAAAAAAAAAAAAJgCAABk&#10;cnMvZG93bnJldi54bWxQSwUGAAAAAAQABAD1AAAAjQMAAAAA&#10;" path="m5,l,4,3,8,7,6,5,e" filled="f" stroked="f">
                    <v:path arrowok="t" o:connecttype="custom" o:connectlocs="5,3958;0,3962;3,3966;7,3964;5,3958" o:connectangles="0,0,0,0,0"/>
                  </v:shape>
                </v:group>
                <v:group id="Group 1418" o:spid="_x0000_s2442" style="position:absolute;left:8142;top:3962;width:5;height:5" coordorigin="8142,3962"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rYd18UAAADeAAAADwAAAGRycy9kb3ducmV2LnhtbERPS2vCQBC+F/wPywi9&#10;1U2U1hBdRaSWHkTwAeJtyI5JMDsbstsk/ntXEHqbj+8582VvKtFS40rLCuJRBII4s7rkXMHpuPlI&#10;QDiPrLGyTAru5GC5GLzNMdW24z21B5+LEMIuRQWF93UqpcsKMuhGtiYO3NU2Bn2ATS51g10IN5Uc&#10;R9GXNFhyaCiwpnVB2e3wZxT8dNitJvF3u71d1/fL8XN33sak1PuwX81AeOr9v/jl/tVhfpJEU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62HdfFAAAA3gAA&#10;AA8AAAAAAAAAAAAAAAAAqgIAAGRycy9kb3ducmV2LnhtbFBLBQYAAAAABAAEAPoAAACcAwAAAAA=&#10;">
                  <v:shape id="Freeform 1419" o:spid="_x0000_s2443" style="position:absolute;left:8142;top:3962;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TYMcA&#10;AADeAAAADwAAAGRycy9kb3ducmV2LnhtbESPQWvCQBCF7wX/wzKCl6IbpYQQXaUIgl6ERhG8Ddlp&#10;kjY7G7Krxv76zqHQ2wzvzXvfrDaDa9Wd+tB4NjCfJaCIS28brgycT7tpBipEZIutZzLwpACb9ehl&#10;hbn1D/6gexErJSEccjRQx9jlWoeyJodh5jti0T597zDK2lfa9viQcNfqRZKk2mHD0lBjR9uayu/i&#10;5gxc7OIwnE/8+pN+hcuxeNtdU9saMxkP70tQkYb4b/673lvBz7JEeOUdmUG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9Lk2DHAAAA3gAAAA8AAAAAAAAAAAAAAAAAmAIAAGRy&#10;cy9kb3ducmV2LnhtbFBLBQYAAAAABAAEAPUAAACMAwAAAAA=&#10;" path="m3,l,1,,4r6,l3,e" filled="f" stroked="f">
                    <v:path arrowok="t" o:connecttype="custom" o:connectlocs="3,3962;0,3963;0,3966;6,3966;3,3962" o:connectangles="0,0,0,0,0"/>
                  </v:shape>
                  <v:shape id="Picture 1420" o:spid="_x0000_s2444" type="#_x0000_t75" style="position:absolute;left:8142;top:3966;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8t/DFAAAA3gAAAA8AAABkcnMvZG93bnJldi54bWxET9tqwkAQfS/4D8sIfasb81DS1FWq4A2E&#10;VusHjNkxG5qdjdnVpP16t1Do2xzOdSaz3tbiRq2vHCsYjxIQxIXTFZcKjp/LpwyED8gaa8ek4Js8&#10;zKaDhwnm2nW8p9shlCKGsM9RgQmhyaX0hSGLfuQa4sidXWsxRNiWUrfYxXBbyzRJnqXFimODwYYW&#10;hoqvw9UquKxxm77vNs6Yy7w77j9WP6c0Vepx2L+9ggjUh3/xn3uj4/wsS17g9514g5ze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fLfwxQAAAN4AAAAPAAAAAAAAAAAAAAAA&#10;AJ8CAABkcnMvZG93bnJldi54bWxQSwUGAAAAAAQABAD3AAAAkQMAAAAA&#10;">
                    <v:imagedata r:id="rId481" o:title=""/>
                  </v:shape>
                  <v:shape id="Picture 1421" o:spid="_x0000_s2445" type="#_x0000_t75" style="position:absolute;left:8173;top:3956;width:6;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CgfrHAAAA3gAAAA8AAABkcnMvZG93bnJldi54bWxEj0FrwkAQhe9C/8Myhd50YwoSU1eRlqIH&#10;KTQKvQ7ZaRLMzobsmsR/7xwKvc0wb95732Y3uVYN1IfGs4HlIgFFXHrbcGXgcv6cZ6BCRLbYeiYD&#10;dwqw2z7NNphbP/I3DUWslJhwyNFAHWOXax3KmhyGhe+I5fbre4dR1r7StsdRzF2r0yRZaYcNS0KN&#10;Hb3XVF6LmzNw+xrolN6718N+nR4+1j/FGK+NMS/P0/4NVKQp/ov/vo9W6mfZUgAER2bQ2w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8CgfrHAAAA3gAAAA8AAAAAAAAAAAAA&#10;AAAAnwIAAGRycy9kb3ducmV2LnhtbFBLBQYAAAAABAAEAPcAAACTAwAAAAA=&#10;">
                    <v:imagedata r:id="rId483" o:title=""/>
                  </v:shape>
                </v:group>
                <v:group id="Group 1422" o:spid="_x0000_s2446" style="position:absolute;left:8170;top:3958;width:5;height:5" coordorigin="8170,395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8q25cQAAADeAAAA&#10;DwAAAAAAAAAAAAAAAACqAgAAZHJzL2Rvd25yZXYueG1sUEsFBgAAAAAEAAQA+gAAAJsDAAAAAA==&#10;">
                  <v:shape id="Freeform 1423" o:spid="_x0000_s2447" style="position:absolute;left:8170;top:3958;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oyV8UA&#10;AADeAAAADwAAAGRycy9kb3ducmV2LnhtbERPTWuDQBC9B/oflin0EppVKSI2mxAKQnspxIRAboM7&#10;URN3Vtyt2v76bKHQ2zze56y3s+nESINrLSuIVxEI4srqlmsFx0PxnIFwHlljZ5kUfJOD7eZhscZc&#10;24n3NJa+FiGEXY4KGu/7XEpXNWTQrWxPHLiLHQz6AIda6gGnEG46mURRKg22HBoa7OmtoepWfhkF&#10;J518zMcDL3/Sqzt9li/FOdWdUk+P8+4VhKfZ/4v/3O86zM+yOIHfd8INcn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ejJXxQAAAN4AAAAPAAAAAAAAAAAAAAAAAJgCAABkcnMv&#10;ZG93bnJldi54bWxQSwUGAAAAAAQABAD1AAAAigMAAAAA&#10;" path="m3,l,2,,6r5,l3,e" filled="f" stroked="f">
                    <v:path arrowok="t" o:connecttype="custom" o:connectlocs="3,3958;0,3960;0,3964;5,3964;3,3958" o:connectangles="0,0,0,0,0"/>
                  </v:shape>
                  <v:shape id="Picture 1424" o:spid="_x0000_s2448" type="#_x0000_t75" style="position:absolute;left:8170;top:3964;width:5;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NFsfFAAAA3gAAAA8AAABkcnMvZG93bnJldi54bWxET9tqwkAQfRf8h2UE33RjhBJSV6mCrYVC&#10;vX3ANDvNBrOzMbs1ab++Wyj4NodzncWqt7W4Uesrxwpm0wQEceF0xaWC82k7yUD4gKyxdkwKvsnD&#10;ajkcLDDXruMD3Y6hFDGEfY4KTAhNLqUvDFn0U9cQR+7TtRZDhG0pdYtdDLe1TJPkQVqsODYYbGhj&#10;qLgcv6yC6wu+pu9vO2fMdd2dD/vnn480VWo86p8eQQTqw138797pOD/LZnP4eyfeIJ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TRbHxQAAAN4AAAAPAAAAAAAAAAAAAAAA&#10;AJ8CAABkcnMvZG93bnJldi54bWxQSwUGAAAAAAQABAD3AAAAkQMAAAAA&#10;">
                    <v:imagedata r:id="rId481" o:title=""/>
                  </v:shape>
                  <v:shape id="Picture 1425" o:spid="_x0000_s2449" type="#_x0000_t75" style="position:absolute;left:7958;top:3953;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HndPFAAAA3gAAAA8AAABkcnMvZG93bnJldi54bWxET01rwkAQvRf6H5YRvBTdxLYSo6vYQsFr&#10;04J4G7JjNpidjdk1Sf+9Wyj0No/3OZvdaBvRU+drxwrSeQKCuHS65krB99fHLAPhA7LGxjEp+CEP&#10;u+3jwwZz7Qb+pL4IlYgh7HNUYEJocyl9aciin7uWOHJn11kMEXaV1B0OMdw2cpEkS2mx5thgsKV3&#10;Q+WluFkF+5VpVrenfni7vCanazEez+n1WanpZNyvQQQaw7/4z33QcX6WpS/w+068QW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B53TxQAAAN4AAAAPAAAAAAAAAAAAAAAA&#10;AJ8CAABkcnMvZG93bnJldi54bWxQSwUGAAAAAAQABAD3AAAAkQMAAAAA&#10;">
                    <v:imagedata r:id="rId475" o:title=""/>
                  </v:shape>
                  <v:shape id="Picture 1426" o:spid="_x0000_s2450" type="#_x0000_t75" style="position:absolute;left:7958;top:3953;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LOEjFAAAA3gAAAA8AAABkcnMvZG93bnJldi54bWxET01rwkAQvRf6H5YReil1E8WSRFexQsGr&#10;aaH0NmTHbDA7G7Nrkv77rlDobR7vcza7ybZioN43jhWk8wQEceV0w7WCz4/3lwyED8gaW8ek4Ic8&#10;7LaPDxsstBv5REMZahFD2BeowITQFVL6ypBFP3cdceTOrrcYIuxrqXscY7ht5SJJXqXFhmODwY4O&#10;hqpLebMK9rlp89vzML5dVsn3tZy+zul1qdTTbNqvQQSawr/4z33UcX6WpSu4vxNvkN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SzhIxQAAAN4AAAAPAAAAAAAAAAAAAAAA&#10;AJ8CAABkcnMvZG93bnJldi54bWxQSwUGAAAAAAQABAD3AAAAkQMAAAAA&#10;">
                    <v:imagedata r:id="rId475" o:title=""/>
                  </v:shape>
                  <v:shape id="Picture 1427" o:spid="_x0000_s2451" type="#_x0000_t75" style="position:absolute;left:7958;top:3953;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Zpj/FAAAA3gAAAA8AAABkcnMvZG93bnJldi54bWxET01rwkAQvRf6H5Yp9FJ0k0pDjK5iCwWv&#10;poXS25Ads8HsbMyuSfrvXUHobR7vc9bbybZioN43jhWk8wQEceV0w7WC76/PWQ7CB2SNrWNS8Ece&#10;tpvHhzUW2o18oKEMtYgh7AtUYELoCil9Zciin7uOOHJH11sMEfa11D2OMdy28jVJMmmx4dhgsKMP&#10;Q9WpvFgFu6Vpl5eXYXw/vSW/53L6OabnhVLPT9NuBSLQFP7Fd/dex/l5nmZweyfeID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maY/xQAAAN4AAAAPAAAAAAAAAAAAAAAA&#10;AJ8CAABkcnMvZG93bnJldi54bWxQSwUGAAAAAAQABAD3AAAAkQMAAAAA&#10;">
                    <v:imagedata r:id="rId475" o:title=""/>
                  </v:shape>
                  <v:shape id="Picture 1428" o:spid="_x0000_s2452" type="#_x0000_t75" style="position:absolute;left:7958;top:3953;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uDcPGAAAA3gAAAA8AAABkcnMvZG93bnJldi54bWxET0trwkAQvgv9D8sUehHdpL7S1FXEUmjx&#10;ZBTa45CdJrHZ2bC7avrvuwWht/n4nrNc96YVF3K+sawgHScgiEurG64UHA+vowyED8gaW8uk4Ic8&#10;rFd3gyXm2l55T5ciVCKGsM9RQR1Cl0vpy5oM+rHtiCP3ZZ3BEKGrpHZ4jeGmlY9JMpcGG44NNXa0&#10;ran8Ls5GwdM03ex2E3cczsqXE50m9r34+FTq4b7fPIMI1Id/8c39puP8LEsX8PdOvEG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e4Nw8YAAADeAAAADwAAAAAAAAAAAAAA&#10;AACfAgAAZHJzL2Rvd25yZXYueG1sUEsFBgAAAAAEAAQA9wAAAJIDAAAAAA==&#10;">
                    <v:imagedata r:id="rId472" o:title=""/>
                  </v:shape>
                  <v:shape id="Picture 1429" o:spid="_x0000_s2453" type="#_x0000_t75" style="position:absolute;left:7958;top:3953;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xmbHIAAAA3gAAAA8AAABkcnMvZG93bnJldi54bWxEj0FLw0AQhe9C/8Myghexm7QqMXZbSkVQ&#10;ejIW2uOQHZO02dmwu7bx3zsHwdsM78173yxWo+vVmULsPBvIpxko4trbjhsDu8/XuwJUTMgWe89k&#10;4IcirJaTqwWW1l/4g85VapSEcCzRQJvSUGod65YcxqkfiEX78sFhkjU02ga8SLjr9SzLHrXDjqWh&#10;xYE2LdWn6tsZeLrP19vtPOxuH+qXIx3n/r3aH4y5uR7Xz6ASjenf/Hf9ZgW/KHLhlXdkBr38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YcZmxyAAAAN4AAAAPAAAAAAAAAAAA&#10;AAAAAJ8CAABkcnMvZG93bnJldi54bWxQSwUGAAAAAAQABAD3AAAAlAMAAAAA&#10;">
                    <v:imagedata r:id="rId472" o:title=""/>
                  </v:shape>
                  <v:shape id="Picture 1430" o:spid="_x0000_s2454" type="#_x0000_t75" style="position:absolute;left:7958;top:3953;width:12;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9PCrFAAAA3gAAAA8AAABkcnMvZG93bnJldi54bWxET01rwkAQvQv+h2UEL6Vuom2JqauIRbB4&#10;aiq0xyE7TaLZ2bC71fjv3ULB2zze5yxWvWnFmZxvLCtIJwkI4tLqhisFh8/tYwbCB2SNrWVScCUP&#10;q+VwsMBc2wt/0LkIlYgh7HNUUIfQ5VL6siaDfmI74sj9WGcwROgqqR1eYrhp5TRJXqTBhmNDjR1t&#10;aipPxa9RMH9K1/v9zB0ensu3Ix1n9r34+lZqPOrXryAC9eEu/nfvdJyfZekc/t6JN8jl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PTwqxQAAAN4AAAAPAAAAAAAAAAAAAAAA&#10;AJ8CAABkcnMvZG93bnJldi54bWxQSwUGAAAAAAQABAD3AAAAkQMAAAAA&#10;">
                    <v:imagedata r:id="rId472" o:title=""/>
                  </v:shape>
                  <v:shape id="Picture 1431" o:spid="_x0000_s2455" type="#_x0000_t75" style="position:absolute;left:7958;top:3953;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rXwrJAAAA3gAAAA8AAABkcnMvZG93bnJldi54bWxEj0FrwkAQhe8F/8MyQi9FN2pb0tRVpKVg&#10;8dRUsMchO01is7Nhd6vx33cOBW8zzJv33rdcD65TJwqx9WxgNs1AEVfetlwb2H++TXJQMSFb7DyT&#10;gQtFWK9GN0ssrD/zB53KVCsx4ViggSalvtA6Vg05jFPfE8vt2weHSdZQaxvwLOau0/Mse9QOW5aE&#10;Bnt6aaj6KX+dgaf72Wa3W4T93UP1eqTjwr+Xhy9jbsfD5hlUoiFdxf/fWyv183wuAIIjM+jV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qGtfCskAAADeAAAADwAAAAAAAAAA&#10;AAAAAACfAgAAZHJzL2Rvd25yZXYueG1sUEsFBgAAAAAEAAQA9wAAAJUDAAAAAA==&#10;">
                    <v:imagedata r:id="rId472" o:title=""/>
                  </v:shape>
                  <v:shape id="Picture 1432" o:spid="_x0000_s2456" type="#_x0000_t75" style="position:absolute;left:7958;top:3953;width:7;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n+pHFAAAA3gAAAA8AAABkcnMvZG93bnJldi54bWxET01rwkAQvRf8D8sUeim6iVZJU1eRlkLF&#10;k1HQ45CdJtHsbNjdavrvu4LQ2zze58yXvWnFhZxvLCtIRwkI4tLqhisF+93nMAPhA7LG1jIp+CUP&#10;y8XgYY65tlfe0qUIlYgh7HNUUIfQ5VL6siaDfmQ74sh9W2cwROgqqR1eY7hp5ThJZtJgw7Ghxo7e&#10;ayrPxY9R8PqSrjabids/T8uPE50mdl0cjko9PfarNxCB+vAvvru/dJyfZeMUbu/EG+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J/qRxQAAAN4AAAAPAAAAAAAAAAAAAAAA&#10;AJ8CAABkcnMvZG93bnJldi54bWxQSwUGAAAAAAQABAD3AAAAkQMAAAAA&#10;">
                    <v:imagedata r:id="rId472" o:title=""/>
                  </v:shape>
                </v:group>
                <v:group id="Group 1433" o:spid="_x0000_s2457" style="position:absolute;left:7958;top:3953;width:5;height:4" coordorigin="7958,3953" coordsize="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XTiL8QAAADeAAAA&#10;DwAAAAAAAAAAAAAAAACqAgAAZHJzL2Rvd25yZXYueG1sUEsFBgAAAAAEAAQA+gAAAJsDAAAAAA==&#10;">
                  <v:shape id="Freeform 1434" o:spid="_x0000_s2458" style="position:absolute;left:7958;top:3953;width:5;height: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8Xr8QA&#10;AADeAAAADwAAAGRycy9kb3ducmV2LnhtbERPTWvCQBC9F/oflil4a3arIGnqJkhB6K2aeultmh2T&#10;tNnZkF1N9Ne7gtDbPN7nrIrJduJEg28da3hJFAjiypmWaw37r81zCsIHZIOdY9JwJg9F/viwwsy4&#10;kXd0KkMtYgj7DDU0IfSZlL5qyKJPXE8cuYMbLIYIh1qaAccYbjs5V2opLbYcGxrs6b2h6q88Wg31&#10;72H9Y0t7UYvv8+f4yttOTaPWs6dp/QYi0BT+xXf3h4nz03S+gNs78QaZ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vF6/EAAAA3gAAAA8AAAAAAAAAAAAAAAAAmAIAAGRycy9k&#10;b3ducmV2LnhtbFBLBQYAAAAABAAEAPUAAACJAwAAAAA=&#10;" path="m6,l4,r,3l,3r6,l6,e" filled="f" stroked="f">
                    <v:path arrowok="t" o:connecttype="custom" o:connectlocs="6,3953;4,3953;4,3956;0,3956;0,3956;6,3956;6,3953" o:connectangles="0,0,0,0,0,0,0"/>
                  </v:shape>
                </v:group>
                <v:group id="Group 1435" o:spid="_x0000_s2459" style="position:absolute;left:7958;top:3953;width:4;height:3" coordorigin="7958,3953"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HfwMUAAADeAAAADwAAAGRycy9kb3ducmV2LnhtbERPS2vCQBC+F/oflil4&#10;q5uoLSFmFREVD1KoFoq3ITt5YHY2ZNck/vtuodDbfHzPydajaURPnastK4inEQji3OqaSwVfl/1r&#10;AsJ5ZI2NZVLwIAfr1fNThqm2A39Sf/alCCHsUlRQed+mUrq8IoNualviwBW2M+gD7EqpOxxCuGnk&#10;LIrepcGaQ0OFLW0rym/nu1FwGHDYzONdf7oV28f18vbxfYpJqcnLuFmC8DT6f/Gf+6jD/CSZLe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XR38DFAAAA3gAA&#10;AA8AAAAAAAAAAAAAAAAAqgIAAGRycy9kb3ducmV2LnhtbFBLBQYAAAAABAAEAPoAAACcAwAAAAA=&#10;">
                  <v:shape id="Freeform 1436" o:spid="_x0000_s2460" style="position:absolute;left:7958;top:3953;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AAF8QA&#10;AADeAAAADwAAAGRycy9kb3ducmV2LnhtbERPTWvCQBC9F/wPywheim4aaBujq5RCxWtVqN6G7JgE&#10;d2bT7FbTf98tFHqbx/uc5Xpgp67Uh9aLgYdZBoqk8raV2sBh/zYtQIWIYtF5IQPfFGC9Gt0tsbT+&#10;Ju903cVapRAJJRpoYuxKrUPVEGOY+Y4kcWffM8YE+1rbHm8pnJ3Os+xJM7aSGhrs6LWh6rL7YgOb&#10;S/uM7OYuL05bPn/E4yffH42ZjIeXBahIQ/wX/7m3Ns0vivwRft9JN+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wABfEAAAA3gAAAA8AAAAAAAAAAAAAAAAAmAIAAGRycy9k&#10;b3ducmV2LnhtbFBLBQYAAAAABAAEAPUAAACJAwAAAAA=&#10;" path="m4,l2,r,2l,2,,3r4,l4,e" filled="f" stroked="f">
                    <v:path arrowok="t" o:connecttype="custom" o:connectlocs="4,3953;2,3953;2,3955;0,3955;0,3956;4,3956;4,3953" o:connectangles="0,0,0,0,0,0,0"/>
                  </v:shape>
                </v:group>
                <v:group id="Group 1437" o:spid="_x0000_s2461" style="position:absolute;left:7958;top:3953;width:2;height:2" coordorigin="7958,3953"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LMQAAADeAAAADwAAAGRycy9kb3ducmV2LnhtbERPTYvCMBC9L/gfwgje&#10;1rTKSqlGEVHxIMLqwuJtaMa22ExKE9v6782CsLd5vM9ZrHpTiZYaV1pWEI8jEMSZ1SXnCn4uu88E&#10;hPPIGivLpOBJDlbLwccCU207/qb27HMRQtilqKDwvk6ldFlBBt3Y1sSBu9nGoA+wyaVusAvhppKT&#10;KJpJgyWHhgJr2hSU3c8Po2DfYbeextv2eL9tntfL1+n3GJNSo2G/noPw1Pt/8dt90GF+kkx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kLMQAAADeAAAA&#10;DwAAAAAAAAAAAAAAAACqAgAAZHJzL2Rvd25yZXYueG1sUEsFBgAAAAAEAAQA+gAAAJsDAAAAAA==&#10;">
                  <v:shape id="Freeform 1438" o:spid="_x0000_s2462" style="position:absolute;left:7958;top:3953;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r/r8gA&#10;AADeAAAADwAAAGRycy9kb3ducmV2LnhtbESPT2sCMRDF7wW/QxjBW83WQ7uuRimlhYpQ6p8eehs3&#10;4+5iMtkmUddvb4SCtxnem/d7M5131ogT+dA4VvA0zEAQl043XCnYbj4ecxAhIms0jknBhQLMZ72H&#10;KRbanXlFp3WsRArhUKCCOsa2kDKUNVkMQ9cSJ23vvMWYVl9J7fGcwq2Royx7lhYbToQaW3qrqTys&#10;jzZBvvbGjK35uWTff363fV8c2uWvUoN+9zoBEamLd/P/9adO9fN89AK3d9IMcnY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Sv+vyAAAAN4AAAAPAAAAAAAAAAAAAAAAAJgCAABk&#10;cnMvZG93bnJldi54bWxQSwUGAAAAAAQABAD1AAAAjQMAAAAA&#10;" path="m,l2,r,2l,2,,e" filled="f" stroked="f">
                    <v:path arrowok="t" o:connecttype="custom" o:connectlocs="0,3953;2,3953;2,3955;0,3955;0,3953" o:connectangles="0,0,0,0,0"/>
                  </v:shape>
                  <v:shape id="Picture 1439" o:spid="_x0000_s2463" type="#_x0000_t75" style="position:absolute;left:7958;top:3966;width:23;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SIh7IAAAA3gAAAA8AAABkcnMvZG93bnJldi54bWxEj09rwkAQxe8Fv8MygpeiG6W0IXUVUQuF&#10;Xmy0pcchO/mD2dmQ3Wr89p2D0NsM7817v1muB9eqC/Wh8WxgPktAERfeNlwZOB3fpimoEJEttp7J&#10;wI0CrFejhyVm1l/5ky55rJSEcMjQQB1jl2kdipochpnviEUrfe8wytpX2vZ4lXDX6kWSPGuHDUtD&#10;jR1tayrO+a8z8GVPh/Qj/7797LdPUb+UVBa7R2Mm42HzCirSEP/N9+t3K/hpuhBeeUdm0Ks/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ukiIeyAAAAN4AAAAPAAAAAAAAAAAA&#10;AAAAAJ8CAABkcnMvZG93bnJldi54bWxQSwUGAAAAAAQABAD3AAAAlAMAAAAA&#10;">
                    <v:imagedata r:id="rId484" o:title=""/>
                  </v:shape>
                </v:group>
                <v:group id="Group 1440" o:spid="_x0000_s2464" style="position:absolute;left:7979;top:3953;width:2;height:15" coordorigin="7979,3953"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BwXsQAAADeAAAADwAAAGRycy9kb3ducmV2LnhtbERPTWvCQBC9F/wPywi9&#10;1U0slRhdRUTFgwhVQbwN2TEJZmdDdk3iv+8WCr3N433OfNmbSrTUuNKygngUgSDOrC45V3A5bz8S&#10;EM4ja6wsk4IXOVguBm9zTLXt+Jvak89FCGGXooLC+zqV0mUFGXQjWxMH7m4bgz7AJpe6wS6Em0qO&#10;o2giDZYcGgqsaV1Q9jg9jYJdh93qM960h8d9/bqdv47XQ0xKvQ/71QyEp97/i//cex3mJ8l4C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9BwXsQAAADeAAAA&#10;DwAAAAAAAAAAAAAAAACqAgAAZHJzL2Rvd25yZXYueG1sUEsFBgAAAAAEAAQA+gAAAJsDAAAAAA==&#10;">
                  <v:shape id="Freeform 1441" o:spid="_x0000_s2465" style="position:absolute;left:7979;top:3953;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MYjscA&#10;AADeAAAADwAAAGRycy9kb3ducmV2LnhtbESPQWvCQBCF70L/wzKF3nRTKxJTV6lCoOBBanvpbchO&#10;k9Ts7JJdY/rvnYPQ2zzmfW/mrbej69RAfWw9G3ieZaCIK29brg18fZbTHFRMyBY7z2TgjyJsNw+T&#10;NRbWX/mDhlOqlYRwLNBAk1IotI5VQw7jzAdi2f343mES2dfa9niVcNfpeZYttcOW5UKDgfYNVefT&#10;xckbhxCq3915+X1c7cPCX8rFsCqNeXoc315BJRrTv/lOv1vh8vxFCkgdmUFv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TGI7HAAAA3gAAAA8AAAAAAAAAAAAAAAAAmAIAAGRy&#10;cy9kb3ducmV2LnhtbFBLBQYAAAAABAAEAPUAAACMAwAAAAA=&#10;" path="m,l2,r,15l,15,,e" filled="f" stroked="f">
                    <v:path arrowok="t" o:connecttype="custom" o:connectlocs="0,3953;2,3953;2,3968;0,3968;0,3953" o:connectangles="0,0,0,0,0"/>
                  </v:shape>
                </v:group>
                <v:group id="Group 1442" o:spid="_x0000_s2466" style="position:absolute;left:7958;top:3953;width:23;height:2" coordorigin="7958,3953"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qhcQAAADeAAAADwAAAGRycy9kb3ducmV2LnhtbERPTYvCMBC9L/gfwgje&#10;1rQrLqUaRcQVDyKsCuJtaMa22ExKE9v6742wsLd5vM+ZL3tTiZYaV1pWEI8jEMSZ1SXnCs6nn88E&#10;hPPIGivLpOBJDpaLwcccU207/qX26HMRQtilqKDwvk6ldFlBBt3Y1sSBu9nGoA+wyaVusAvhppJf&#10;UfQtDZYcGgqsaV1Qdj8+jIJth91qEm/a/f22fl5P08NlH5NSo2G/moHw1Pt/8Z97p8P8JJnE8H4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H/qhcQAAADeAAAA&#10;DwAAAAAAAAAAAAAAAACqAgAAZHJzL2Rvd25yZXYueG1sUEsFBgAAAAAEAAQA+gAAAJsDAAAAAA==&#10;">
                  <v:shape id="Freeform 1443" o:spid="_x0000_s2467" style="position:absolute;left:7958;top:3953;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YKNsQA&#10;AADeAAAADwAAAGRycy9kb3ducmV2LnhtbERPTWsCMRC9F/wPYQRvNavSuq5GEaVQeqlVL96GZNxd&#10;3UyWJOr23zeFQm/zeJ+zWHW2EXfyoXasYDTMQBBrZ2ouFRwPb885iBCRDTaOScE3BVgte08LLIx7&#10;8Bfd97EUKYRDgQqqGNtCyqArshiGriVO3Nl5izFBX0rj8ZHCbSPHWfYqLdacGipsaVORvu5vVsGu&#10;09qPPi9hep3Qx+y0fdmdtyelBv1uPQcRqYv/4j/3u0nz83wyht930g1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GCjbEAAAA3gAAAA8AAAAAAAAAAAAAAAAAmAIAAGRycy9k&#10;b3ducmV2LnhtbFBLBQYAAAAABAAEAPUAAACJAwAAAAA=&#10;" path="m,l23,r,2l,2,,e" filled="f" stroked="f">
                    <v:path arrowok="t" o:connecttype="custom" o:connectlocs="0,3953;23,3953;23,3955;0,3955;0,3953" o:connectangles="0,0,0,0,0"/>
                  </v:shape>
                </v:group>
                <v:group id="Group 1444" o:spid="_x0000_s2468" style="position:absolute;left:7958;top:3953;width:2;height:15" coordorigin="7958,3953"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HRacQAAADeAAAA&#10;DwAAAAAAAAAAAAAAAACqAgAAZHJzL2Rvd25yZXYueG1sUEsFBgAAAAAEAAQA+gAAAJsDAAAAAA==&#10;">
                  <v:shape id="Freeform 1445" o:spid="_x0000_s2469" style="position:absolute;left:7958;top:3953;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gejccA&#10;AADeAAAADwAAAGRycy9kb3ducmV2LnhtbESPQWvCQBCF7wX/wzKCt7ppGySmrqJCQPAgVS/ehuw0&#10;Sc3OLtk1pv++Kwi9zfDe9+bNYjWYVvTU+caygrdpAoK4tLrhSsH5VLxmIHxA1thaJgW/5GG1HL0s&#10;MNf2zl/UH0MlYgj7HBXUIbhcSl/WZNBPrSOO2rftDIa4dpXUHd5juGnle5LMpMGG44UaHW1rKq/H&#10;m4k19s6VP5vr7HKYb11qb0XazwulJuNh/Qki0BD+zU96pyOXZR8pPN6JM8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oHo3HAAAA3gAAAA8AAAAAAAAAAAAAAAAAmAIAAGRy&#10;cy9kb3ducmV2LnhtbFBLBQYAAAAABAAEAPUAAACMAwAAAAA=&#10;" path="m,l2,r,15l,15,,e" filled="f" stroked="f">
                    <v:path arrowok="t" o:connecttype="custom" o:connectlocs="0,3953;2,3953;2,3968;0,3968;0,3953" o:connectangles="0,0,0,0,0"/>
                  </v:shape>
                  <v:shape id="Picture 1446" o:spid="_x0000_s2470" type="#_x0000_t75" style="position:absolute;left:7947;top:3983;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m/EDCAAAA3gAAAA8AAABkcnMvZG93bnJldi54bWxET0trwkAQvgv+h2WE3nSjpSWkbkQEwYI9&#10;VIVeh+zkYbKzITtq+u+7hUJv8/E9Z70ZXafuNITGs4HlIgFFXHjbcGXgct7PU1BBkC12nsnANwXY&#10;5NPJGjPrH/xJ95NUKoZwyNBALdJnWoeiJodh4XviyJV+cCgRDpW2Az5iuOv0KkletcOGY0ONPe1q&#10;KtrTzRkod5a5vL4f9+KOReI7ObdfH8Y8zcbtGyihUf7Ff+6DjfPT9PkFft+JN+j8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ZvxAwgAAAN4AAAAPAAAAAAAAAAAAAAAAAJ8C&#10;AABkcnMvZG93bnJldi54bWxQSwUGAAAAAAQABAD3AAAAjgMAAAAA&#10;">
                    <v:imagedata r:id="rId545" o:title=""/>
                  </v:shape>
                  <v:shape id="Picture 1447" o:spid="_x0000_s2471" type="#_x0000_t75" style="position:absolute;left:8120;top:3983;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qp7EAAAA3gAAAA8AAABkcnMvZG93bnJldi54bWxET0trwkAQvhf8D8sUvNVNK9iYukqsCJ6E&#10;xl56G7KTR5OdDburxn/vCoXe5uN7zmozml5cyPnWsoLXWQKCuLS65VrB92n/koLwAVljb5kU3MjD&#10;Zj15WmGm7ZW/6FKEWsQQ9hkqaEIYMil92ZBBP7MDceQq6wyGCF0ttcNrDDe9fEuShTTYcmxocKDP&#10;hsquOBsF79Ytq21eF/mxWna+Ow27X/ej1PR5zD9ABBrDv/jPfdBxfprOF/B4J94g1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eqp7EAAAA3gAAAA8AAAAAAAAAAAAAAAAA&#10;nwIAAGRycy9kb3ducmV2LnhtbFBLBQYAAAAABAAEAPcAAACQAwAAAAA=&#10;">
                    <v:imagedata r:id="rId486" o:title=""/>
                  </v:shape>
                  <v:shape id="Picture 1448" o:spid="_x0000_s2472" type="#_x0000_t75" style="position:absolute;left:7947;top:3985;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CkJjDAAAA3gAAAA8AAABkcnMvZG93bnJldi54bWxET81qwkAQvhd8h2WEXqRubEuM0VVCQew1&#10;6gNMs2MSzc6G3VXTt+8WBG/z8f3OajOYTtzI+daygtk0AUFcWd1yreB42L5lIHxA1thZJgW/5GGz&#10;Hr2sMNf2ziXd9qEWMYR9jgqaEPpcSl81ZNBPbU8cuZN1BkOErpba4T2Gm06+J0kqDbYcGxrs6auh&#10;6rK/GgW7hZuU/TY9lxcOxWcxpJPdDyr1Oh6KJYhAQ3iKH+5vHedn2ccc/t+JN8j1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IKQmMMAAADeAAAADwAAAAAAAAAAAAAAAACf&#10;AgAAZHJzL2Rvd25yZXYueG1sUEsFBgAAAAAEAAQA9wAAAI8DAAAAAA==&#10;">
                    <v:imagedata r:id="rId546" o:title=""/>
                  </v:shape>
                  <v:shape id="Picture 1449" o:spid="_x0000_s2473" type="#_x0000_t75" style="position:absolute;left:8120;top:3985;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iyC7HAAAA3gAAAA8AAABkcnMvZG93bnJldi54bWxEj0FrwkAQhe9C/8Myhd50o4UaUleRgtrS&#10;g230BwzZMQnuzobsVtP++s5B8DbDe/PeN4vV4J26UB/bwAamkwwUcRVsy7WB42EzzkHFhGzRBSYD&#10;vxRhtXwYLbCw4crfdClTrSSEY4EGmpS6QutYNeQxTkJHLNop9B6TrH2tbY9XCfdOz7LsRXtsWRoa&#10;7Oitoepc/ngDu+3ndL7HXfhD//Vx2q4z5/zZmKfHYf0KKtGQ7ubb9bsV/Dx/Fl55R2bQy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QiyC7HAAAA3gAAAA8AAAAAAAAAAAAA&#10;AAAAnwIAAGRycy9kb3ducmV2LnhtbFBLBQYAAAAABAAEAPcAAACTAwAAAAA=&#10;">
                    <v:imagedata r:id="rId488" o:title=""/>
                  </v:shape>
                </v:group>
                <v:group id="Group 1450" o:spid="_x0000_s2474" style="position:absolute;left:8399;top:3946;width:606;height:9" coordorigin="8399,3946" coordsize="60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nmg8QAAADeAAAADwAAAGRycy9kb3ducmV2LnhtbERPTWvCQBC9C/6HZQre&#10;dBPFkqauIlLFgxSqBfE2ZMckmJ0N2W0S/70rCL3N433OYtWbSrTUuNKygngSgSDOrC45V/B72o4T&#10;EM4ja6wsk4I7OVgth4MFptp2/EPt0ecihLBLUUHhfZ1K6bKCDLqJrYkDd7WNQR9gk0vdYBfCTSWn&#10;UfQuDZYcGgqsaVNQdjv+GQW7Drv1LP5qD7fr5n45zb/Ph5iUGr31608Qnnr/L3659zrMT5LZBz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gnmg8QAAADeAAAA&#10;DwAAAAAAAAAAAAAAAACqAgAAZHJzL2Rvd25yZXYueG1sUEsFBgAAAAAEAAQA+gAAAJsDAAAAAA==&#10;">
                  <v:shape id="Freeform 1451" o:spid="_x0000_s2475" style="position:absolute;left:8399;top:3946;width:606;height:9;visibility:visible;mso-wrap-style:square;v-text-anchor:top" coordsize="60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7i1MgA&#10;AADeAAAADwAAAGRycy9kb3ducmV2LnhtbESPQWvCQBCF74X+h2UEb7qxiA3RVaRWKLUUamvPQ3ZM&#10;QrOzYXdr0v76zkHobYZ58977VpvBtepCITaeDcymGSji0tuGKwMf7/tJDiomZIutZzLwQxE269ub&#10;FRbW9/xGl2OqlJhwLNBAnVJXaB3LmhzGqe+I5Xb2wWGSNVTaBuzF3LX6LssW2mHDklBjRw81lV/H&#10;b2fgd7cLzwff6/vXz/Nhf3rE8mW7MGY8GrZLUImG9C++fj9ZqZ/ncwEQHJlB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XuLUyAAAAN4AAAAPAAAAAAAAAAAAAAAAAJgCAABk&#10;cnMvZG93bnJldi54bWxQSwUGAAAAAAQABAD1AAAAjQMAAAAA&#10;" path="m606,9l,e" filled="f" strokeweight=".1373mm">
                    <v:path arrowok="t" o:connecttype="custom" o:connectlocs="606,3955;0,3946" o:connectangles="0,0"/>
                  </v:shape>
                </v:group>
                <v:group id="Group 1452" o:spid="_x0000_s2476" style="position:absolute;left:8337;top:3922;width:63;height:47" coordorigin="8337,3922"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mZ+MUAAADeAAAADwAAAGRycy9kb3ducmV2LnhtbERPS2vCQBC+F/wPywi9&#10;1U20lRBdRaSWHkTwAeJtyI5JMDsbstsk/ntXEHqbj+8582VvKtFS40rLCuJRBII4s7rkXMHpuPlI&#10;QDiPrLGyTAru5GC5GLzNMdW24z21B5+LEMIuRQWF93UqpcsKMuhGtiYO3NU2Bn2ATS51g10IN5Uc&#10;R9FUGiw5NBRY07qg7Hb4Mwp+OuxWk/i73d6u6/vl+LU7b2NS6n3Yr2YgPPX+X/xy/+owP0k+Y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h5mfjFAAAA3gAA&#10;AA8AAAAAAAAAAAAAAAAAqgIAAGRycy9kb3ducmV2LnhtbFBLBQYAAAAABAAEAPoAAACcAwAAAAA=&#10;">
                  <v:shape id="Freeform 1453" o:spid="_x0000_s2477" style="position:absolute;left:8337;top:3922;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jusMA&#10;AADeAAAADwAAAGRycy9kb3ducmV2LnhtbERPTWvCQBC9F/wPywjemt2E0IbUVURo8VpbqMchOybB&#10;7GzMbmL8926h0Ns83uest7PtxESDbx1rSBMFgrhypuVaw/fX+3MBwgdkg51j0nAnD9vN4mmNpXE3&#10;/qTpGGoRQ9iXqKEJoS+l9FVDFn3ieuLInd1gMUQ41NIMeIvhtpOZUi/SYsuxocGe9g1Vl+NoNVSH&#10;1/tFqSnNTvMPT6f8g8ZrpvVqOe/eQASaw7/4z30wcX5R5Bn8vhNv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OjusMAAADeAAAADwAAAAAAAAAAAAAAAACYAgAAZHJzL2Rv&#10;d25yZXYueG1sUEsFBgAAAAAEAAQA9QAAAIgDAAAAAA==&#10;" path="m63,l,23,62,47,63,e" fillcolor="black" stroked="f">
                    <v:path arrowok="t" o:connecttype="custom" o:connectlocs="63,3922;0,3945;62,3969;63,3922" o:connectangles="0,0,0,0"/>
                  </v:shape>
                </v:group>
                <v:group id="Group 1454" o:spid="_x0000_s2478" style="position:absolute;left:8337;top:3922;width:63;height:47" coordorigin="8337,3922"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iFMQAAADeAAAADwAAAGRycy9kb3ducmV2LnhtbERPTWvCQBC9C/0PyxS8&#10;6SZVS0hdRaSKBxGqhdLbkB2TYHY2ZNck/ntXELzN433OfNmbSrTUuNKygngcgSDOrC45V/B72owS&#10;EM4ja6wsk4IbOVgu3gZzTLXt+Ifao89FCGGXooLC+zqV0mUFGXRjWxMH7mwbgz7AJpe6wS6Em0p+&#10;RNGnNFhyaCiwpnVB2eV4NQq2HXarSfzd7i/n9e3/NDv87WNSavjer75AeOr9S/x073SYnyTTC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eiFMQAAADeAAAA&#10;DwAAAAAAAAAAAAAAAACqAgAAZHJzL2Rvd25yZXYueG1sUEsFBgAAAAAEAAQA+gAAAJsDAAAAAA==&#10;">
                  <v:shape id="Freeform 1455" o:spid="_x0000_s2479" style="position:absolute;left:8337;top:3922;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OYMYA&#10;AADeAAAADwAAAGRycy9kb3ducmV2LnhtbERPS2vCQBC+C/0PyxS8SN34oMTUVapS6cGLaQs9Dtlp&#10;NjU7G7Krpv56Vyh4m4/vOfNlZ2txotZXjhWMhgkI4sLpiksFnx9vTykIH5A11o5JwR95WC4eenPM&#10;tDvznk55KEUMYZ+hAhNCk0npC0MW/dA1xJH7ca3FEGFbSt3iOYbbWo6T5FlarDg2GGxobag45Eer&#10;oNx8/9YznKxmY7ObbC9uQF+HgVL9x+71BUSgLtzF/+53Heen6XQKt3fiDXJ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8OYMYAAADeAAAADwAAAAAAAAAAAAAAAACYAgAAZHJz&#10;L2Rvd25yZXYueG1sUEsFBgAAAAAEAAQA9QAAAIsDAAAAAA==&#10;" path="m,23l62,47,63,,,23xe" filled="f" strokeweight=".1373mm">
                    <v:path arrowok="t" o:connecttype="custom" o:connectlocs="0,3945;62,3969;63,3922;0,3945" o:connectangles="0,0,0,0"/>
                  </v:shape>
                </v:group>
                <v:group id="Group 1456" o:spid="_x0000_s2480" style="position:absolute;left:9005;top:3931;width:63;height:47" coordorigin="9005,3931"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dCn/vFAAAA3gAA&#10;AA8AAAAAAAAAAAAAAAAAqgIAAGRycy9kb3ducmV2LnhtbFBLBQYAAAAABAAEAPoAAACcAwAAAAA=&#10;">
                  <v:shape id="Freeform 1457" o:spid="_x0000_s2481" style="position:absolute;left:9005;top:3931;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ilucEA&#10;AADeAAAADwAAAGRycy9kb3ducmV2LnhtbERPTYvCMBC9C/6HMMLe1sQibqlGEcHFq+6CHodmbIvN&#10;pDax1n9vBMHbPN7nLFa9rUVHra8ca5iMFQji3JmKCw3/f9vvFIQPyAZrx6ThQR5Wy+FggZlxd95T&#10;dwiFiCHsM9RQhtBkUvq8JIt+7BriyJ1dazFE2BbStHiP4baWiVIzabHi2FBiQ5uS8svhZjXku5/H&#10;Ralukpz6I3en6S/dronWX6N+PQcRqA8f8du9M3F+mk5n8Hon3i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opbnBAAAA3gAAAA8AAAAAAAAAAAAAAAAAmAIAAGRycy9kb3du&#10;cmV2LnhtbFBLBQYAAAAABAAEAPUAAACGAwAAAAA=&#10;" path="m1,l,47,63,25,1,e" fillcolor="black" stroked="f">
                    <v:path arrowok="t" o:connecttype="custom" o:connectlocs="1,3931;0,3978;63,3956;1,3931" o:connectangles="0,0,0,0"/>
                  </v:shape>
                </v:group>
                <v:group id="Group 1458" o:spid="_x0000_s2482" style="position:absolute;left:9005;top:3931;width:63;height:47" coordorigin="9005,3931" coordsize="63,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jcpBfFAAAA3gAA&#10;AA8AAAAAAAAAAAAAAAAAqgIAAGRycy9kb3ducmV2LnhtbFBLBQYAAAAABAAEAPoAAACcAwAAAAA=&#10;">
                  <v:shape id="Freeform 1459" o:spid="_x0000_s2483" style="position:absolute;left:9005;top:3931;width:63;height:47;visibility:visible;mso-wrap-style:square;v-text-anchor:top" coordsize="63,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EZckA&#10;AADeAAAADwAAAGRycy9kb3ducmV2LnhtbESPT0/CQBDF7yZ+h82QcCGwFQwplYUoRuPBi/xJOE66&#10;Y7fQnW26K1Q/vXMw8TaT9+a93yzXvW/UhbpYBzZwN8lAEZfB1lwZ2O9exjmomJAtNoHJwDdFWK9u&#10;b5ZY2HDlD7psU6UkhGOBBlxKbaF1LB15jJPQEov2GTqPSdau0rbDq4T7Rk+zbK491iwNDlvaOCrP&#10;2y9voHo+npoFzp4WU/c+e/0JIzqcR8YMB/3jA6hEffo3/12/WcHP83vhlXdkBr36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pIEZckAAADeAAAADwAAAAAAAAAAAAAAAACYAgAA&#10;ZHJzL2Rvd25yZXYueG1sUEsFBgAAAAAEAAQA9QAAAI4DAAAAAA==&#10;" path="m63,25l1,,,47,63,25xe" filled="f" strokeweight=".1373mm">
                    <v:path arrowok="t" o:connecttype="custom" o:connectlocs="63,3956;1,3931;0,3978;63,3956" o:connectangles="0,0,0,0"/>
                  </v:shape>
                </v:group>
                <v:group id="Group 1460" o:spid="_x0000_s2484" style="position:absolute;left:8386;top:3497;width:632;height:417" coordorigin="8386,3497" coordsize="632,4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V/sUAAADeAAAADwAAAGRycy9kb3ducmV2LnhtbERPTWvCQBC9C/0PyxS8&#10;1U20lhhdRcQWD1KoFsTbkB2TYHY2ZLdJ/PeuUPA2j/c5i1VvKtFS40rLCuJRBII4s7rkXMHv8fMt&#10;AeE8ssbKMim4kYPV8mWwwFTbjn+oPfhchBB2KSoovK9TKV1WkEE3sjVx4C62MegDbHKpG+xCuKnk&#10;OIo+pMGSQ0OBNW0Kyq6HP6Pgq8NuPYm37f562dzOx+n3aR+TUsPXfj0H4an3T/G/e6fD/CR5n8H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YPlf7FAAAA3gAA&#10;AA8AAAAAAAAAAAAAAAAAqgIAAGRycy9kb3ducmV2LnhtbFBLBQYAAAAABAAEAPoAAACcAwAAAAA=&#10;">
                  <v:shape id="Freeform 1461" o:spid="_x0000_s2485" style="position:absolute;left:8386;top:3497;width:632;height:417;visibility:visible;mso-wrap-style:square;v-text-anchor:top" coordsize="632,4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RhdcUA&#10;AADeAAAADwAAAGRycy9kb3ducmV2LnhtbESPQWvDMAyF74P+B6PCbquzjoyQ1S0jpZDToN1+gIi1&#10;JCyWg+22zr+fDoPdJPT03vt2h+wmdaMQR88GnjcFKOLO25F7A1+fp6cKVEzIFifPZGChCIf96mGH&#10;tfV3PtPtknolJhxrNDCkNNdax24gh3HjZ2K5ffvgMMkaem0D3sXcTXpbFK/a4ciSMOBMzUDdz+Xq&#10;DOR2yeX80pfX5RjOR/fRtG3TGPO4zu9voBLl9C/++26t1K+qUgAER2b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1GF1xQAAAN4AAAAPAAAAAAAAAAAAAAAAAJgCAABkcnMv&#10;ZG93bnJldi54bWxQSwUGAAAAAAQABAD1AAAAigMAAAAA&#10;" path="m632,416l,e" filled="f" strokeweight=".1373mm">
                    <v:path arrowok="t" o:connecttype="custom" o:connectlocs="632,3913;0,3497" o:connectangles="0,0"/>
                  </v:shape>
                </v:group>
                <v:group id="Group 1462" o:spid="_x0000_s2486" style="position:absolute;left:8334;top:3462;width:65;height:54" coordorigin="8334,3462" coordsize="6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APJcQAAADeAAAA&#10;DwAAAAAAAAAAAAAAAACqAgAAZHJzL2Rvd25yZXYueG1sUEsFBgAAAAAEAAQA+gAAAJsDAAAAAA==&#10;">
                  <v:shape id="Freeform 1463" o:spid="_x0000_s2487" style="position:absolute;left:8334;top:3462;width:65;height:54;visibility:visible;mso-wrap-style:square;v-text-anchor:top" coordsize="6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3JScEA&#10;AADeAAAADwAAAGRycy9kb3ducmV2LnhtbERPTYvCMBC9L/gfwgh7W1MLuqUaRQTBq7rCHodmtq1t&#10;JqWJaf33G0HwNo/3OevtaFoRqHe1ZQXzWQKCuLC65lLBz+XwlYFwHllja5kUPMjBdjP5WGOu7cAn&#10;CmdfihjCLkcFlfddLqUrKjLoZrYjjtyf7Q36CPtS6h6HGG5amSbJUhqsOTZU2NG+oqI5342Ca3Zv&#10;eB5O8rtpfkMaLuV1uA1KfU7H3QqEp9G/xS/3Ucf5WbZI4flOvEF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dyUnBAAAA3gAAAA8AAAAAAAAAAAAAAAAAmAIAAGRycy9kb3du&#10;cmV2LnhtbFBLBQYAAAAABAAEAPUAAACGAwAAAAA=&#10;" path="m,l40,54,65,15,,e" fillcolor="black" stroked="f">
                    <v:path arrowok="t" o:connecttype="custom" o:connectlocs="0,3462;40,3516;65,3477;0,3462" o:connectangles="0,0,0,0"/>
                  </v:shape>
                </v:group>
                <v:group id="Group 1464" o:spid="_x0000_s2488" style="position:absolute;left:8334;top:3462;width:65;height:54" coordorigin="8334,3462" coordsize="6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40ycQAAADeAAAADwAAAGRycy9kb3ducmV2LnhtbERPTYvCMBC9L/gfwgje&#10;1rSKS6lGEVHxIMLqwuJtaMa22ExKE9v6742wsLd5vM9ZrHpTiZYaV1pWEI8jEMSZ1SXnCn4uu88E&#10;hPPIGivLpOBJDlbLwccCU207/qb27HMRQtilqKDwvk6ldFlBBt3Y1sSBu9nGoA+wyaVusAvhppKT&#10;KPqSBksODQXWtCkou58fRsG+w249jbft8X7bPK+X2en3GJNSo2G/noPw1Pt/8Z/7oMP8JJlN4f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40ycQAAADeAAAA&#10;DwAAAAAAAAAAAAAAAACqAgAAZHJzL2Rvd25yZXYueG1sUEsFBgAAAAAEAAQA+gAAAJsDAAAAAA==&#10;">
                  <v:shape id="Freeform 1465" o:spid="_x0000_s2489" style="position:absolute;left:8334;top:3462;width:65;height:54;visibility:visible;mso-wrap-style:square;v-text-anchor:top" coordsize="6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MH3sMA&#10;AADeAAAADwAAAGRycy9kb3ducmV2LnhtbERPS2vCQBC+F/wPywi9SN1YtYTUVWxB0YPg8z5kJw+a&#10;nQ3ZNcZ/7wpCb/PxPWe26EwlWmpcaVnBaBiBIE6tLjlXcD6tPmIQziNrrCyTgjs5WMx7bzNMtL3x&#10;gdqjz0UIYZeggsL7OpHSpQUZdENbEwcus41BH2CTS93gLYSbSn5G0Zc0WHJoKLCm34LSv+PVKMjG&#10;4+3mstfXNLuvB3Ruf3BnO6Xe+93yG4Snzv+LX+6NDvPjeDqB5zvhBj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cMH3sMAAADeAAAADwAAAAAAAAAAAAAAAACYAgAAZHJzL2Rv&#10;d25yZXYueG1sUEsFBgAAAAAEAAQA9QAAAIgDAAAAAA==&#10;" path="m,l40,54,65,15,,xe" filled="f" strokeweight=".1373mm">
                    <v:path arrowok="t" o:connecttype="custom" o:connectlocs="0,3462;40,3516;65,3477;0,3462" o:connectangles="0,0,0,0"/>
                  </v:shape>
                </v:group>
                <v:group id="Group 1466" o:spid="_x0000_s2490" style="position:absolute;left:9005;top:3894;width:65;height:54" coordorigin="9005,3894" coordsize="6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psJJsQAAADeAAAA&#10;DwAAAAAAAAAAAAAAAACqAgAAZHJzL2Rvd25yZXYueG1sUEsFBgAAAAAEAAQA+gAAAJsDAAAAAA==&#10;">
                  <v:shape id="Freeform 1467" o:spid="_x0000_s2491" style="position:absolute;left:9005;top:3894;width:65;height:54;visibility:visible;mso-wrap-style:square;v-text-anchor:top" coordsize="6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bPSsEA&#10;AADeAAAADwAAAGRycy9kb3ducmV2LnhtbERPS4vCMBC+L+x/CLPgbZsqqKUaRRYW9uoLPA7N2NY2&#10;k9LEtPvvjSB4m4/vOevtaFoRqHe1ZQXTJAVBXFhdc6ngdPz9zkA4j6yxtUwK/snBdvP5scZc24H3&#10;FA6+FDGEXY4KKu+7XEpXVGTQJbYjjtzV9gZ9hH0pdY9DDDetnKXpQhqsOTZU2NFPRUVzuBsF5+ze&#10;8DTs5bJpLmEWjuV5uA1KTb7G3QqEp9G/xS/3n47zs2y+gOc78Qa5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mz0rBAAAA3gAAAA8AAAAAAAAAAAAAAAAAmAIAAGRycy9kb3du&#10;cmV2LnhtbFBLBQYAAAAABAAEAPUAAACGAwAAAAA=&#10;" path="m26,l,39,65,54,26,e" fillcolor="black" stroked="f">
                    <v:path arrowok="t" o:connecttype="custom" o:connectlocs="26,3894;0,3933;65,3948;26,3894" o:connectangles="0,0,0,0"/>
                  </v:shape>
                </v:group>
                <v:group id="Group 1468" o:spid="_x0000_s2492" style="position:absolute;left:9005;top:3894;width:65;height:54" coordorigin="9005,3894" coordsize="6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0FMsrFAAAA3gAA&#10;AA8AAAAAAAAAAAAAAAAAqgIAAGRycy9kb3ducmV2LnhtbFBLBQYAAAAABAAEAPoAAACcAwAAAAA=&#10;">
                  <v:shape id="Freeform 1469" o:spid="_x0000_s2493" style="position:absolute;left:9005;top:3894;width:65;height:54;visibility:visible;mso-wrap-style:square;v-text-anchor:top" coordsize="65,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4N28cA&#10;AADeAAAADwAAAGRycy9kb3ducmV2LnhtbESPT2vCQBDF74V+h2UKvZS6sWIJqauo0KIHQa29D9nJ&#10;H5qdDdk1xm/vHARvM7w37/1mthhco3rqQu3ZwHiUgCLOva25NHD6/X5PQYWIbLHxTAauFGAxf36a&#10;YWb9hQ/UH2OpJIRDhgaqGNtM65BX5DCMfEssWuE7h1HWrtS2w4uEu0Z/JMmndlizNFTY0rqi/P94&#10;dgaKyWS7+dvbc15cf97o1K9w5wdjXl+G5ReoSEN8mO/XGyv4aToVXnlHZt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ODdvHAAAA3gAAAA8AAAAAAAAAAAAAAAAAmAIAAGRy&#10;cy9kb3ducmV2LnhtbFBLBQYAAAAABAAEAPUAAACMAwAAAAA=&#10;" path="m65,54l26,,,39,65,54xe" filled="f" strokeweight=".1373mm">
                    <v:path arrowok="t" o:connecttype="custom" o:connectlocs="65,3948;26,3894;0,3933;65,3948" o:connectangles="0,0,0,0"/>
                  </v:shape>
                </v:group>
                <v:group id="Group 1470" o:spid="_x0000_s2494" style="position:absolute;left:8386;top:3508;width:568;height:392" coordorigin="8386,3508" coordsize="568,3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YDI8QAAADeAAAADwAAAGRycy9kb3ducmV2LnhtbERPTWvCQBC9F/wPywi9&#10;1U0US4yuIqKlBylUBfE2ZMckmJ0N2TWJ/74rCL3N433OYtWbSrTUuNKygngUgSDOrC45V3A67j4S&#10;EM4ja6wsk4IHOVgtB28LTLXt+Jfag89FCGGXooLC+zqV0mUFGXQjWxMH7mobgz7AJpe6wS6Em0qO&#10;o+hTGiw5NBRY06ag7Ha4GwVfHXbrSbxt97fr5nE5Tn/O+5iUeh/26zkIT73/F7/c3zrMT5LpD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9YDI8QAAADeAAAA&#10;DwAAAAAAAAAAAAAAAACqAgAAZHJzL2Rvd25yZXYueG1sUEsFBgAAAAAEAAQA+gAAAJsDAAAAAA==&#10;">
                  <v:shape id="Freeform 1471" o:spid="_x0000_s2495" style="position:absolute;left:8386;top:3508;width:568;height:392;visibility:visible;mso-wrap-style:square;v-text-anchor:top" coordsize="568,3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lZickA&#10;AADeAAAADwAAAGRycy9kb3ducmV2LnhtbESPT2vCQBDF7wW/wzKCl6IbK5WQukprEZTqwT/QHofs&#10;NAlmZ0N21fjtnUOhtxnmzXvvN1t0rlZXakPl2cB4lIAizr2tuDBwOq6GKagQkS3WnsnAnQIs5r2n&#10;GWbW33hP10MslJhwyNBAGWOTaR3ykhyGkW+I5fbrW4dR1rbQtsWbmLtavyTJVDusWBJKbGhZUn4+&#10;XJwB5zavm/rj+P112f58Tlb6/HzfnYwZ9Lv3N1CRuvgv/vteW6mfplMBEByZQc8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hlZickAAADeAAAADwAAAAAAAAAAAAAAAACYAgAA&#10;ZHJzL2Rvd25yZXYueG1sUEsFBgAAAAAEAAQA9QAAAI4DAAAAAA==&#10;" path="m,393l567,e" filled="f" strokeweight=".1373mm">
                    <v:path arrowok="t" o:connecttype="custom" o:connectlocs="0,3901;567,3508" o:connectangles="0,0"/>
                  </v:shape>
                </v:group>
                <v:group id="Group 1472" o:spid="_x0000_s2496" style="position:absolute;left:8940;top:3473;width:65;height:55" coordorigin="8940,3473" coordsize="6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8zFmMQAAADeAAAADwAAAGRycy9kb3ducmV2LnhtbERPTYvCMBC9L/gfwgje&#10;1rQrK6UaRcQVDyKsCuJtaMa22ExKE9v6782CsLd5vM+ZL3tTiZYaV1pWEI8jEMSZ1SXnCs6nn88E&#10;hPPIGivLpOBJDpaLwcccU207/qX26HMRQtilqKDwvk6ldFlBBt3Y1sSBu9nGoA+wyaVusAvhppJf&#10;UTSVBksODQXWtC4oux8fRsG2w241iTft/n5bP6+n78NlH5NSo2G/moHw1Pt/8du902F+kkxj+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8zFmMQAAADeAAAA&#10;DwAAAAAAAAAAAAAAAACqAgAAZHJzL2Rvd25yZXYueG1sUEsFBgAAAAAEAAQA+gAAAJsDAAAAAA==&#10;">
                  <v:shape id="Freeform 1473" o:spid="_x0000_s2497" style="position:absolute;left:8940;top:3473;width:65;height:55;visibility:visible;mso-wrap-style:square;v-text-anchor:top" coordsize="6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n9QsMA&#10;AADeAAAADwAAAGRycy9kb3ducmV2LnhtbERPTWvCQBC9C/0PyxR6000thCS6ii0UrBcxBs9DdkyC&#10;2dmwu9X033cFwds83ucs16PpxZWc7ywreJ8lIIhrqztuFFTH72kGwgdkjb1lUvBHHtarl8kSC21v&#10;fKBrGRoRQ9gXqKANYSik9HVLBv3MDsSRO1tnMEToGqkd3mK46eU8SVJpsOPY0OJAXy3Vl/LXKMjK&#10;6qfz232aJ7vcfQynvP60Wqm313GzABFoDE/xw73VcX6WpXO4vxNv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n9QsMAAADeAAAADwAAAAAAAAAAAAAAAACYAgAAZHJzL2Rv&#10;d25yZXYueG1sUEsFBgAAAAAEAAQA9QAAAIgDAAAAAA==&#10;" path="m65,l,16,27,55,65,e" fillcolor="black" stroked="f">
                    <v:path arrowok="t" o:connecttype="custom" o:connectlocs="65,3473;0,3489;27,3528;65,3473" o:connectangles="0,0,0,0"/>
                  </v:shape>
                </v:group>
                <v:group id="Group 1474" o:spid="_x0000_s2498" style="position:absolute;left:8940;top:3473;width:65;height:55" coordorigin="8940,3473" coordsize="6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FL+dMQAAADeAAAADwAAAGRycy9kb3ducmV2LnhtbERPTYvCMBC9L/gfwgje&#10;1rTKSqlGEVHxIMLqwuJtaMa22ExKE9v6782CsLd5vM9ZrHpTiZYaV1pWEI8jEMSZ1SXnCn4uu88E&#10;hPPIGivLpOBJDlbLwccCU207/qb27HMRQtilqKDwvk6ldFlBBt3Y1sSBu9nGoA+wyaVusAvhppKT&#10;KJpJgyWHhgJr2hSU3c8Po2DfYbeextv2eL9tntfL1+n3GJNSo2G/noPw1Pt/8dt90GF+ksy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FL+dMQAAADeAAAA&#10;DwAAAAAAAAAAAAAAAACqAgAAZHJzL2Rvd25yZXYueG1sUEsFBgAAAAAEAAQA+gAAAJsDAAAAAA==&#10;">
                  <v:shape id="Freeform 1475" o:spid="_x0000_s2499" style="position:absolute;left:8940;top:3473;width:65;height:55;visibility:visible;mso-wrap-style:square;v-text-anchor:top" coordsize="6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w+PsQA&#10;AADeAAAADwAAAGRycy9kb3ducmV2LnhtbESPQWuDQBCF74H+h2UKvcU1oQSxrlIKCekxpin0NrhT&#10;NXFnjbtV8++7gUJvM7z3vnmTFbPpxEiDay0rWEUxCOLK6pZrBR/H7TIB4Tyyxs4yKbiRgyJ/WGSY&#10;ajvxgcbS1yJA2KWooPG+T6V0VUMGXWR74qB928GgD+tQSz3gFOCmk+s43kiDLYcLDfb01lB1KX/M&#10;ndLxu9nh8cT6+kWf5bY/40qpp8f59QWEp9n/m//Sex3qJ8nmGe7vhBl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MPj7EAAAA3gAAAA8AAAAAAAAAAAAAAAAAmAIAAGRycy9k&#10;b3ducmV2LnhtbFBLBQYAAAAABAAEAPUAAACJAwAAAAA=&#10;" path="m65,l,16,27,55,65,xe" filled="f" strokeweight=".1373mm">
                    <v:path arrowok="t" o:connecttype="custom" o:connectlocs="65,3473;0,3489;27,3528;65,3473" o:connectangles="0,0,0,0"/>
                  </v:shape>
                </v:group>
                <v:group id="Group 1476" o:spid="_x0000_s2500" style="position:absolute;left:8334;top:3881;width:65;height:55" coordorigin="8334,3881" coordsize="6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fDm8QAAADeAAAADwAAAGRycy9kb3ducmV2LnhtbERPTYvCMBC9L/gfwgh7&#10;W9MqSqlGEVHZgyysCuJtaMa22ExKE9v6742wsLd5vM9ZrHpTiZYaV1pWEI8iEMSZ1SXnCs6n3VcC&#10;wnlkjZVlUvAkB6vl4GOBqbYd/1J79LkIIexSVFB4X6dSuqwgg25ka+LA3Wxj0AfY5FI32IVwU8lx&#10;FM2kwZJDQ4E1bQrK7seHUbDvsFtP4m17uN82z+tp+nM5xKTU57Bfz0F46v2/+M/9rcP8JJlN4f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fDm8QAAADeAAAA&#10;DwAAAAAAAAAAAAAAAACqAgAAZHJzL2Rvd25yZXYueG1sUEsFBgAAAAAEAAQA+gAAAJsDAAAAAA==&#10;">
                  <v:shape id="Freeform 1477" o:spid="_x0000_s2501" style="position:absolute;left:8334;top:3881;width:65;height:55;visibility:visible;mso-wrap-style:square;v-text-anchor:top" coordsize="6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L7QcMA&#10;AADeAAAADwAAAGRycy9kb3ducmV2LnhtbERPTWvDMAy9F/YfjAa7tc46CElWJ2yDQddLaRp2FrGW&#10;hMVysN02+/dzodCbHu9Tm2o2oziT84NlBc+rBARxa/XAnYLm+LnMQPiArHG0TAr+yENVPiw2WGh7&#10;4QOd69CJGMK+QAV9CFMhpW97MuhXdiKO3I91BkOErpPa4SWGm1GukySVBgeODT1O9NFT+1ufjIKs&#10;br4Gv92nebLL3cv0nbfvViv19Di/vYIINIe7+Obe6jg/y9IUru/EG2T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XL7QcMAAADeAAAADwAAAAAAAAAAAAAAAACYAgAAZHJzL2Rv&#10;d25yZXYueG1sUEsFBgAAAAAEAAQA9QAAAIgDAAAAAA==&#10;" path="m38,l,55,65,39,38,e" fillcolor="black" stroked="f">
                    <v:path arrowok="t" o:connecttype="custom" o:connectlocs="38,3881;0,3936;65,3920;38,3881" o:connectangles="0,0,0,0"/>
                  </v:shape>
                </v:group>
                <v:group id="Group 1478" o:spid="_x0000_s2502" style="position:absolute;left:8334;top:3881;width:65;height:55" coordorigin="8334,3881" coordsize="65,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2n4d8QAAADeAAAADwAAAGRycy9kb3ducmV2LnhtbERPTWvCQBC9C/0PyxS8&#10;1U0qakhdRaSKBymohdLbkB2TYHY2ZNck/ntXELzN433OfNmbSrTUuNKygngUgSDOrC45V/B72nwk&#10;IJxH1lhZJgU3crBcvA3mmGrb8YHao89FCGGXooLC+zqV0mUFGXQjWxMH7mwbgz7AJpe6wS6Em0p+&#10;RtFUGiw5NBRY07qg7HK8GgXbDrvVOP5u95fz+vZ/mvz87WNSavjer75AeOr9S/x073SYnyTTG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2n4d8QAAADeAAAA&#10;DwAAAAAAAAAAAAAAAACqAgAAZHJzL2Rvd25yZXYueG1sUEsFBgAAAAAEAAQA+gAAAJsDAAAAAA==&#10;">
                  <v:shape id="Freeform 1479" o:spid="_x0000_s2503" style="position:absolute;left:8334;top:3881;width:65;height:55;visibility:visible;mso-wrap-style:square;v-text-anchor:top" coordsize="6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0O8QA&#10;AADeAAAADwAAAGRycy9kb3ducmV2LnhtbESPQWvCQBCF74X+h2UKvTWb9CAhdQ1SUOyx0Qq9Ddkx&#10;iWZn0+xW03/vCEJvb5g337w3LyfXqzONofNsIEtSUMS1tx03Bnbb1UsOKkRki71nMvBHAcrF48Mc&#10;C+sv/EnnKjZKIBwKNNDGOBRah7olhyHxA7HsDn50GGUcG21HvAjc9fo1TWfaYcfyocWB3luqT9Wv&#10;u1F6/nBr3H6x/fmmfbUajpgZ8/w0Ld9ARZriv/l+vbESP89nklfqiAa9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BNDvEAAAA3gAAAA8AAAAAAAAAAAAAAAAAmAIAAGRycy9k&#10;b3ducmV2LnhtbFBLBQYAAAAABAAEAPUAAACJAwAAAAA=&#10;" path="m,55l65,39,38,,,55xe" filled="f" strokeweight=".1373mm">
                    <v:path arrowok="t" o:connecttype="custom" o:connectlocs="0,3936;65,3920;38,3881;0,3936" o:connectangles="0,0,0,0"/>
                  </v:shape>
                </v:group>
                <v:group id="Group 1480" o:spid="_x0000_s2504" style="position:absolute;left:8132;top:3580;width:2;height:234" coordorigin="8132,3580" coordsize="2,2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rJnsQAAADeAAAADwAAAGRycy9kb3ducmV2LnhtbERPTWvCQBC9F/wPywi9&#10;1U2USoyuIlJLDyJUBfE2ZMckmJ0N2W0S/70rCL3N433OYtWbSrTUuNKygngUgSDOrC45V3A6bj8S&#10;EM4ja6wsk4I7OVgtB28LTLXt+Jfag89FCGGXooLC+zqV0mUFGXQjWxMH7mobgz7AJpe6wS6Em0qO&#10;o2gqDZYcGgqsaVNQdjv8GQXfHXbrSfzV7m7Xzf1y/NyfdzEp9T7s13MQnnr/L365f3SYnyTTG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brJnsQAAADeAAAA&#10;DwAAAAAAAAAAAAAAAACqAgAAZHJzL2Rvd25yZXYueG1sUEsFBgAAAAAEAAQA+gAAAJsDAAAAAA==&#10;">
                  <v:shape id="Freeform 1481" o:spid="_x0000_s2505" style="position:absolute;left:8132;top:3580;width:2;height:234;visibility:visible;mso-wrap-style:square;v-text-anchor:top" coordsize="2,2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bKXsUA&#10;AADeAAAADwAAAGRycy9kb3ducmV2LnhtbESPQWvCQBCF7wX/wzKCt7rRg4bUVUoxoAcLVX/AkB2T&#10;0OxsyG5M9Nc7h0JvM8yb99632Y2uUXfqQu3ZwGKegCIuvK25NHC95O8pqBCRLTaeycCDAuy2k7cN&#10;ZtYP/EP3cyyVmHDI0EAVY5tpHYqKHIa5b4nldvOdwyhrV2rb4SDmrtHLJFlphzVLQoUtfVVU/J57&#10;ZyA+cc3Yfx/5tMz3q2c+3PpQGjObjp8foCKN8V/8932wUj9N1wIgODKD3r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tspexQAAAN4AAAAPAAAAAAAAAAAAAAAAAJgCAABkcnMv&#10;ZG93bnJldi54bWxQSwUGAAAAAAQABAD1AAAAigMAAAAA&#10;" path="m,234l1,e" filled="f" strokeweight=".1373mm">
                    <v:path arrowok="t" o:connecttype="custom" o:connectlocs="0,3814;1,3580" o:connectangles="0,0"/>
                  </v:shape>
                </v:group>
                <v:group id="Group 1482" o:spid="_x0000_s2506" style="position:absolute;left:8110;top:3517;width:47;height:62" coordorigin="8110,3517"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VTRcUAAADeAAAADwAAAGRycy9kb3ducmV2LnhtbERPS2vCQBC+F/wPywi9&#10;1U2U1hBdRaSWHkTwAeJtyI5JMDsbstsk/ntXEHqbj+8582VvKtFS40rLCuJRBII4s7rkXMHpuPlI&#10;QDiPrLGyTAru5GC5GLzNMdW24z21B5+LEMIuRQWF93UqpcsKMuhGtiYO3NU2Bn2ATS51g10IN5Uc&#10;R9GXNFhyaCiwpnVB2e3wZxT8dNitJvF3u71d1/fL8XN33sak1PuwX81AeOr9v/jl/tVhfpJMY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YVU0XFAAAA3gAA&#10;AA8AAAAAAAAAAAAAAAAAqgIAAGRycy9kb3ducmV2LnhtbFBLBQYAAAAABAAEAPoAAACcAwAAAAA=&#10;">
                  <v:shape id="Freeform 1483" o:spid="_x0000_s2507" style="position:absolute;left:8110;top:3517;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To98MA&#10;AADeAAAADwAAAGRycy9kb3ducmV2LnhtbERPTWsCMRC9C/0PYQq9SM3qQcNqFBGEpYdKVex12Iyb&#10;xc1kSVLd/vumUOhtHu9zVpvBdeJOIbaeNUwnBQji2puWGw3n0/5VgYgJ2WDnmTR8U4TN+mm0wtL4&#10;B3/Q/ZgakUM4lqjBptSXUsbaksM48T1x5q4+OEwZhkaagI8c7jo5K4q5dNhybrDY085SfTt+OQ1v&#10;lTlUdqeUvdghVON387mISeuX52G7BJFoSP/iP3dl8nylFjP4fSffI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To98MAAADeAAAADwAAAAAAAAAAAAAAAACYAgAAZHJzL2Rv&#10;d25yZXYueG1sUEsFBgAAAAAEAAQA9QAAAIgDAAAAAA==&#10;" path="m24,l,62r47,1l24,e" fillcolor="black" stroked="f">
                    <v:path arrowok="t" o:connecttype="custom" o:connectlocs="24,3517;0,3579;47,3580;24,3517" o:connectangles="0,0,0,0"/>
                  </v:shape>
                </v:group>
                <v:group id="Group 1484" o:spid="_x0000_s2508" style="position:absolute;left:8110;top:3517;width:47;height:62" coordorigin="8110,3517"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oqcQAAADeAAAADwAAAGRycy9kb3ducmV2LnhtbERPTWvCQBC9C/0PyxS8&#10;6SYVbUhdRaSKBxGqhdLbkB2TYHY2ZNck/ntXELzN433OfNmbSrTUuNKygngcgSDOrC45V/B72owS&#10;EM4ja6wsk4IbOVgu3gZzTLXt+Ifao89FCGGXooLC+zqV0mUFGXRjWxMH7mwbgz7AJpe6wS6Em0p+&#10;RNFMGiw5NBRY07qg7HK8GgXbDrvVJP5u95fz+vZ/mh7+9jEpNXzvV18gPPX+JX66dzrMT5LPC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toqcQAAADeAAAA&#10;DwAAAAAAAAAAAAAAAACqAgAAZHJzL2Rvd25yZXYueG1sUEsFBgAAAAAEAAQA+gAAAJsDAAAAAA==&#10;">
                  <v:shape id="Freeform 1485" o:spid="_x0000_s2509" style="position:absolute;left:8110;top:3517;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sUA&#10;AADeAAAADwAAAGRycy9kb3ducmV2LnhtbERPS2vCQBC+F/wPywi9NRtLSUPqKiKWCj1VDdjbkB2T&#10;YHY2Ztc8/n23UOhtPr7nLNejaURPnastK1hEMQjiwuqaSwWn4/tTCsJ5ZI2NZVIwkYP1avawxEzb&#10;gb+oP/hShBB2GSqovG8zKV1RkUEX2ZY4cBfbGfQBdqXUHQ4h3DTyOY4TabDm0FBhS9uKiuvhbhTs&#10;7fbje5fY4jalfTt83vPzoHOlHufj5g2Ep9H/i//cex3mp+nrC/y+E26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T8X6xQAAAN4AAAAPAAAAAAAAAAAAAAAAAJgCAABkcnMv&#10;ZG93bnJldi54bWxQSwUGAAAAAAQABAD1AAAAigMAAAAA&#10;" path="m24,l,62r47,1l24,xe" filled="f" strokeweight=".1373mm">
                    <v:path arrowok="t" o:connecttype="custom" o:connectlocs="24,3517;0,3579;47,3580;24,3517" o:connectangles="0,0,0,0"/>
                  </v:shape>
                </v:group>
                <v:group id="Group 1486" o:spid="_x0000_s2510" style="position:absolute;left:8108;top:3813;width:47;height:62" coordorigin="8108,381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kuVUbFAAAA3gAA&#10;AA8AAAAAAAAAAAAAAAAAqgIAAGRycy9kb3ducmV2LnhtbFBLBQYAAAAABAAEAPoAAACcAwAAAAA=&#10;">
                  <v:shape id="Freeform 1487" o:spid="_x0000_s2511" style="position:absolute;left:8108;top:381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u9MMA&#10;AADeAAAADwAAAGRycy9kb3ducmV2LnhtbERPS2sCMRC+F/ofwhR6KTVrDxq2RimCsHiw+MBeh810&#10;s3QzWZKo679vBMHbfHzPmS0G14kzhdh61jAeFSCIa29abjQc9qt3BSImZIOdZ9JwpQiL+fPTDEvj&#10;L7yl8y41IodwLFGDTakvpYy1JYdx5HvizP364DBlGBppAl5yuOvkR1FMpMOWc4PFnpaW6r/dyWlY&#10;V+a7skul7NEOoXrbmJ9pTFq/vgxfnyASDekhvrsrk+crNZ3A7Z18g5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u9MMAAADeAAAADwAAAAAAAAAAAAAAAACYAgAAZHJzL2Rv&#10;d25yZXYueG1sUEsFBgAAAAAEAAQA9QAAAIgDAAAAAA==&#10;" path="m,l23,63,47,1,,e" fillcolor="black" stroked="f">
                    <v:path arrowok="t" o:connecttype="custom" o:connectlocs="0,3813;23,3876;47,3814;0,3813" o:connectangles="0,0,0,0"/>
                  </v:shape>
                </v:group>
                <v:group id="Group 1488" o:spid="_x0000_s2512" style="position:absolute;left:8108;top:3813;width:47;height:62" coordorigin="8108,381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rBuqsUAAADeAAAADwAAAGRycy9kb3ducmV2LnhtbERPS2vCQBC+F/oflin0&#10;VjexWEPMKiJaepCCWijehuzkgdnZkF2T+O/dQsHbfHzPyVajaURPnastK4gnEQji3OqaSwU/p91b&#10;AsJ5ZI2NZVJwIwer5fNThqm2Ax+oP/pShBB2KSqovG9TKV1ekUE3sS1x4ArbGfQBdqXUHQ4h3DRy&#10;GkUf0mDNoaHCljYV5Zfj1Sj4HHBYv8fbfn8pNrfzafb9u49JqdeXcb0A4Wn0D/G/+0uH+Ukyn8Pf&#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wbqrFAAAA3gAA&#10;AA8AAAAAAAAAAAAAAAAAqgIAAGRycy9kb3ducmV2LnhtbFBLBQYAAAAABAAEAPoAAACcAwAAAAA=&#10;">
                  <v:shape id="Freeform 1489" o:spid="_x0000_s2513" style="position:absolute;left:8108;top:381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LP/8cA&#10;AADeAAAADwAAAGRycy9kb3ducmV2LnhtbESPQWvCQBCF74X+h2WE3upGDzakrqGEFoWetAp6G7LT&#10;JDQ7m2bXJP5751DobYb35r1v1vnkWjVQHxrPBhbzBBRx6W3DlYHj18dzCipEZIutZzJwowD55vFh&#10;jZn1I+9pOMRKSQiHDA3UMXaZ1qGsyWGY+45YtG/fO4yy9pW2PY4S7lq9TJKVdtiwNNTYUVFT+XO4&#10;OgM7X2wv7ytf/t7SoRs/r6fzaE/GPM2mt1dQkab4b/673lnBT9MX4ZV3ZAa9u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Cz//HAAAA3gAAAA8AAAAAAAAAAAAAAAAAmAIAAGRy&#10;cy9kb3ducmV2LnhtbFBLBQYAAAAABAAEAPUAAACMAwAAAAA=&#10;" path="m23,63l47,1,,,23,63xe" filled="f" strokeweight=".1373mm">
                    <v:path arrowok="t" o:connecttype="custom" o:connectlocs="23,3876;47,3814;0,3813;23,3876" o:connectangles="0,0,0,0"/>
                  </v:shape>
                  <v:shape id="Picture 1490" o:spid="_x0000_s2514" type="#_x0000_t75" style="position:absolute;left:7398;top:2612;width:263;height: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LulrDAAAA3gAAAA8AAABkcnMvZG93bnJldi54bWxET0trAjEQvhf8D2EEbzWrSF1Xo4jQol6K&#10;D/A6bKa7S5PJkkRd/70pCL3Nx/ecxaqzRtzIh8axgtEwA0FcOt1wpeB8+nzPQYSIrNE4JgUPCrBa&#10;9t4WWGh35wPdjrESKYRDgQrqGNtCylDWZDEMXUucuB/nLcYEfSW1x3sKt0aOs+xDWmw4NdTY0qam&#10;8vd4tQom+vzl7XpynV6+D7vR3hk5exilBv1uPQcRqYv/4pd7q9P8PJ/O4O+ddINcP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Mu6WsMAAADeAAAADwAAAAAAAAAAAAAAAACf&#10;AgAAZHJzL2Rvd25yZXYueG1sUEsFBgAAAAAEAAQA9wAAAI8DAAAAAA==&#10;">
                    <v:imagedata r:id="rId547" o:title=""/>
                  </v:shape>
                  <v:shape id="Picture 1491" o:spid="_x0000_s2515" type="#_x0000_t75" style="position:absolute;left:7623;top:2276;width:43;height: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15MHHAAAA3gAAAA8AAABkcnMvZG93bnJldi54bWxEj0FrwkAQhe+F/odlCt7qxoISUldRoUXQ&#10;S9MeehyyYzZtdjbNrhrz6zuHQm8zzJv33rdcD75VF+pjE9jAbJqBIq6Cbbg28PH+8piDignZYhuY&#10;DNwownp1f7fEwoYrv9GlTLUSE44FGnApdYXWsXLkMU5DRyy3U+g9Jln7Wtser2LuW/2UZQvtsWFJ&#10;cNjRzlH1XZ69ARrt8Wf+mU721ZWb/fZr3B2OozGTh2HzDCrRkP7Ff997K/XzPBcAwZEZ9Oo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S15MHHAAAA3gAAAA8AAAAAAAAAAAAA&#10;AAAAnwIAAGRycy9kb3ducmV2LnhtbFBLBQYAAAAABAAEAPcAAACTAwAAAAA=&#10;">
                    <v:imagedata r:id="rId548" o:title=""/>
                  </v:shape>
                  <v:shape id="Picture 1492" o:spid="_x0000_s2516" type="#_x0000_t75" style="position:absolute;left:7387;top:2276;width:279;height: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b7HnEAAAA3gAAAA8AAABkcnMvZG93bnJldi54bWxET02LwjAQvS/4H8IIe1k01YNbqlFEqax4&#10;2qoHb0MzNsVmUpqo3X+/ERb2No/3OYtVbxvxoM7XjhVMxgkI4tLpmisFp2M+SkH4gKyxcUwKfsjD&#10;ajl4W2Cm3ZO/6VGESsQQ9hkqMCG0mZS+NGTRj11LHLmr6yyGCLtK6g6fMdw2cpokM2mx5thgsKWN&#10;ofJW3K2CuthdzPRY5PtTfj2vD58f25smpd6H/XoOIlAf/sV/7i8d56dpOoHXO/EG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2b7HnEAAAA3gAAAA8AAAAAAAAAAAAAAAAA&#10;nwIAAGRycy9kb3ducmV2LnhtbFBLBQYAAAAABAAEAPcAAACQAwAAAAA=&#10;">
                    <v:imagedata r:id="rId549" o:title=""/>
                  </v:shape>
                  <v:shape id="Picture 1493" o:spid="_x0000_s2517" type="#_x0000_t75" style="position:absolute;left:7387;top:2320;width:237;height: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ZGenDAAAA3gAAAA8AAABkcnMvZG93bnJldi54bWxET01rwkAQvRf6H5Yp9FY35lCW6CpFIujR&#10;NAW9DdkxCc3Oxuwa0/76riD0No/3Ocv1ZDsx0uBbxxrmswQEceVMy7WG8nP7pkD4gGywc0wafsjD&#10;evX8tMTMuBsfaCxCLWII+ww1NCH0mZS+asiin7meOHJnN1gMEQ61NAPeYrjtZJok79Jiy7GhwZ42&#10;DVXfxdVqwHz8TY+XPD8pHouv01Tacp9o/foyfSxABJrCv/jh3pk4XymVwv2deIN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tkZ6cMAAADeAAAADwAAAAAAAAAAAAAAAACf&#10;AgAAZHJzL2Rvd25yZXYueG1sUEsFBgAAAAAEAAQA9wAAAI8DAAAAAA==&#10;">
                    <v:imagedata r:id="rId550" o:title=""/>
                  </v:shape>
                </v:group>
                <v:group id="Group 1494" o:spid="_x0000_s2518" style="position:absolute;left:7387;top:2655;width:237;height:2" coordorigin="7387,2655"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F4YjsQAAADeAAAA&#10;DwAAAAAAAAAAAAAAAACqAgAAZHJzL2Rvd25yZXYueG1sUEsFBgAAAAAEAAQA+gAAAJsDAAAAAA==&#10;">
                  <v:shape id="Freeform 1495" o:spid="_x0000_s2519" style="position:absolute;left:7387;top:2655;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R6X8UA&#10;AADeAAAADwAAAGRycy9kb3ducmV2LnhtbERPTWvCQBC9C/6HZYTe6kapbUizERHFXkpptNDjmJ1m&#10;g9nZkN1q/PduoeBtHu9z8uVgW3Gm3jeOFcymCQjiyumGawWH/fYxBeEDssbWMSm4kodlMR7lmGl3&#10;4U86l6EWMYR9hgpMCF0mpa8MWfRT1xFH7sf1FkOEfS11j5cYbls5T5JnabHh2GCwo7Wh6lT+WgV8&#10;/Np9L+b15mVXfhgdhuvq+L5W6mEyrF5BBBrCXfzvftNxfpqmT/D3TrxBF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ZHpfxQAAAN4AAAAPAAAAAAAAAAAAAAAAAJgCAABkcnMv&#10;ZG93bnJldi54bWxQSwUGAAAAAAQABAD1AAAAigMAAAAA&#10;" path="m236,l,e" filled="f" strokeweight=".01622mm">
                    <v:path arrowok="t" o:connecttype="custom" o:connectlocs="236,0;0,0" o:connectangles="0,0"/>
                  </v:shape>
                </v:group>
                <v:group id="Group 1496" o:spid="_x0000_s2520" style="position:absolute;left:7623;top:2320;width:2;height:335" coordorigin="7623,2320"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PslYcQAAADeAAAA&#10;DwAAAAAAAAAAAAAAAACqAgAAZHJzL2Rvd25yZXYueG1sUEsFBgAAAAAEAAQA+gAAAJsDAAAAAA==&#10;">
                  <v:shape id="Freeform 1497" o:spid="_x0000_s2521" style="position:absolute;left:7623;top:2320;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BkSsQA&#10;AADeAAAADwAAAGRycy9kb3ducmV2LnhtbERPS2vCQBC+F/wPywi91Y0PJERXEVGwx6atehyyYxLN&#10;zsbdrUn/fbdQ6G0+vucs171pxIOcry0rGI8SEMSF1TWXCj7e9y8pCB+QNTaWScE3eVivBk9LzLTt&#10;+I0eeShFDGGfoYIqhDaT0hcVGfQj2xJH7mKdwRChK6V22MVw08hJksylwZpjQ4UtbSsqbvmXUXC6&#10;Tow5zvLX7jzd3T7D7H50V1TqedhvFiAC9eFf/Oc+6Dg/TdM5/L4Tb5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gZErEAAAA3gAAAA8AAAAAAAAAAAAAAAAAmAIAAGRycy9k&#10;b3ducmV2LnhtbFBLBQYAAAAABAAEAPUAAACJAwAAAAA=&#10;" path="m,l,335e" filled="f" strokeweight=".01608mm">
                    <v:path arrowok="t" o:connecttype="custom" o:connectlocs="0,2320;0,2655" o:connectangles="0,0"/>
                  </v:shape>
                </v:group>
                <v:group id="Group 1498" o:spid="_x0000_s2522" style="position:absolute;left:7387;top:2320;width:237;height:2" coordorigin="7387,2320"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NlHo3FAAAA3gAA&#10;AA8AAAAAAAAAAAAAAAAAqgIAAGRycy9kb3ducmV2LnhtbFBLBQYAAAAABAAEAPoAAACcAwAAAAA=&#10;">
                  <v:shape id="Freeform 1499" o:spid="_x0000_s2523" style="position:absolute;left:7387;top:2320;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lwWsQA&#10;AADeAAAADwAAAGRycy9kb3ducmV2LnhtbERP0YrCMBB8F+4fwh74pqmCp1SjiNyhL4fYO8HHtVmb&#10;YrMpTdT690YQnKddZmdmZ7ZobSWu1PjSsYJBPwFBnDtdcqHg/++nNwHhA7LGyjEpuJOHxfyjM8NU&#10;uxvv6JqFQkQT9ikqMCHUqZQ+N2TR911NHLmTayyGuDaF1A3eormt5DBJvqTFkmOCwZpWhvJzdrEK&#10;+LhfH0bD4nu8zrZGh/a+PP6ulOp+tsspiEBteB+/1Bsd359EwLNOnEH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pcFrEAAAA3gAAAA8AAAAAAAAAAAAAAAAAmAIAAGRycy9k&#10;b3ducmV2LnhtbFBLBQYAAAAABAAEAPUAAACJAwAAAAA=&#10;" path="m,l236,e" filled="f" strokeweight=".01622mm">
                    <v:path arrowok="t" o:connecttype="custom" o:connectlocs="0,0;236,0" o:connectangles="0,0"/>
                  </v:shape>
                </v:group>
                <v:group id="Group 1500" o:spid="_x0000_s2524" style="position:absolute;left:7387;top:2320;width:2;height:335" coordorigin="7387,2320"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YvZMUAAADeAAAADwAAAGRycy9kb3ducmV2LnhtbERPS2vCQBC+F/wPywi9&#10;1U0sLTG6ioiKByn4APE2ZMckmJ0N2TWJ/75bKHibj+85s0VvKtFS40rLCuJRBII4s7rkXMH5tPlI&#10;QDiPrLGyTAqe5GAxH7zNMNW24wO1R5+LEMIuRQWF93UqpcsKMuhGtiYO3M02Bn2ATS51g10IN5Uc&#10;R9G3NFhyaCiwplVB2f34MAq2HXbLz3jd7u+31fN6+vq57GNS6n3YL6cgPPX+Jf5373SYnyTJB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22L2TFAAAA3gAA&#10;AA8AAAAAAAAAAAAAAAAAqgIAAGRycy9kb3ducmV2LnhtbFBLBQYAAAAABAAEAPoAAACcAwAAAAA=&#10;">
                  <v:shape id="Freeform 1501" o:spid="_x0000_s2525" style="position:absolute;left:7387;top:2320;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zPeMcA&#10;AADeAAAADwAAAGRycy9kb3ducmV2LnhtbESPQU/DMAyF70j7D5EncWMpY0KlWzZNE0hwpIOxo9WY&#10;tlvjlCSs5d/jAxI3W35+732rzeg6daEQW88GbmcZKOLK25ZrA2/7p5scVEzIFjvPZOCHImzWk6sV&#10;FtYP/EqXMtVKTDgWaKBJqS+0jlVDDuPM98Ry+/TBYZI11NoGHMTcdXqeZffaYcuS0GBPu4aqc/nt&#10;DHyc5s4dFuXLcLx7PL+nxdchnNCY6+m4XYJKNKZ/8d/3s5X6ef4gAIIjM+j1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ecz3jHAAAA3gAAAA8AAAAAAAAAAAAAAAAAmAIAAGRy&#10;cy9kb3ducmV2LnhtbFBLBQYAAAAABAAEAPUAAACMAwAAAAA=&#10;" path="m,335l,e" filled="f" strokeweight=".01608mm">
                    <v:path arrowok="t" o:connecttype="custom" o:connectlocs="0,2655;0,2320" o:connectangles="0,0"/>
                  </v:shape>
                </v:group>
                <v:group id="Group 1502" o:spid="_x0000_s2526" style="position:absolute;left:7406;top:2631;width:199;height:6" coordorigin="7406,263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m1v8UAAADeAAAADwAAAGRycy9kb3ducmV2LnhtbERPS2vCQBC+F/wPywi9&#10;1U0sLTG6ioiKByn4APE2ZMckmJ0N2TWJ/75bKHibj+85s0VvKtFS40rLCuJRBII4s7rkXMH5tPlI&#10;QDiPrLGyTAqe5GAxH7zNMNW24wO1R5+LEMIuRQWF93UqpcsKMuhGtiYO3M02Bn2ATS51g10IN5Uc&#10;R9G3NFhyaCiwplVB2f34MAq2HXbLz3jd7u+31fN6+vq57GNS6n3YL6cgPPX+Jf5373SYnySTG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YZtb/FAAAA3gAA&#10;AA8AAAAAAAAAAAAAAAAAqgIAAGRycy9kb3ducmV2LnhtbFBLBQYAAAAABAAEAPoAAACcAwAAAAA=&#10;">
                  <v:shape id="Freeform 1503" o:spid="_x0000_s2527" style="position:absolute;left:7406;top:263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Yhp8QA&#10;AADeAAAADwAAAGRycy9kb3ducmV2LnhtbERPTYvCMBC9C/6HMII3TVdh6VajrIoiCAvqXvY2NGNb&#10;bCahibburzfCwt7m8T5nvuxMLe7U+MqygrdxAoI4t7riQsH3eTtKQfiArLG2TAoe5GG56PfmmGnb&#10;8pHup1CIGMI+QwVlCC6T0uclGfRj64gjd7GNwRBhU0jdYBvDTS0nSfIuDVYcG0p0tC4pv55uRsFN&#10;b46/dvpzcV9u1+5X68P23B6UGg66zxmIQF34F/+59zrOT9OPCbzeiTf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WIafEAAAA3gAAAA8AAAAAAAAAAAAAAAAAmAIAAGRycy9k&#10;b3ducmV2LnhtbFBLBQYAAAAABAAEAPUAAACJAwAAAAA=&#10;" path="m199,l,,,6r199,l199,e" filled="f" stroked="f">
                    <v:path arrowok="t" o:connecttype="custom" o:connectlocs="199,2631;0,2631;0,2637;199,2637;199,2631" o:connectangles="0,0,0,0,0"/>
                  </v:shape>
                  <v:shape id="Picture 1504" o:spid="_x0000_s2528" type="#_x0000_t75" style="position:absolute;left:7406;top:262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l9p3FAAAA3gAAAA8AAABkcnMvZG93bnJldi54bWxET9tqwkAQfS/4D8sIfasbaylrdBURpaXY&#10;By8fMGTHJJqdDdltEv36rlDo2xzOdebL3laipcaXjjWMRwkI4syZknMNp+P2RYHwAdlg5Zg03MjD&#10;cjF4mmNqXMd7ag8hFzGEfYoaihDqVEqfFWTRj1xNHLmzayyGCJtcmga7GG4r+Zok79JiybGhwJrW&#10;BWXXw4/VYG5fb3W32o3bb3e5q3u1+VD7jdbPw341AxGoD//iP/enifOVmk7g8U68QS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pfadxQAAAN4AAAAPAAAAAAAAAAAAAAAA&#10;AJ8CAABkcnMvZG93bnJldi54bWxQSwUGAAAAAAQABAD3AAAAkQMAAAAA&#10;">
                    <v:imagedata r:id="rId551" o:title=""/>
                  </v:shape>
                </v:group>
                <v:group id="Group 1505" o:spid="_x0000_s2529" style="position:absolute;left:7406;top:2620;width:199;height:6" coordorigin="7406,262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4WJ8UAAADeAAAADwAAAGRycy9kb3ducmV2LnhtbERPTWvCQBC9C/0PyxS8&#10;1U20lhhdRcQWD1KoFsTbkB2TYHY2ZLdJ/PeuUPA2j/c5i1VvKtFS40rLCuJRBII4s7rkXMHv8fMt&#10;AeE8ssbKMim4kYPV8mWwwFTbjn+oPfhchBB2KSoovK9TKV1WkEE3sjVx4C62MegDbHKpG+xCuKnk&#10;OIo+pMGSQ0OBNW0Kyq6HP6Pgq8NuPYm37f562dzOx+n3aR+TUsPXfj0H4an3T/G/e6fD/CSZvcP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ZuFifFAAAA3gAA&#10;AA8AAAAAAAAAAAAAAAAAqgIAAGRycy9kb3ducmV2LnhtbFBLBQYAAAAABAAEAPoAAACcAwAAAAA=&#10;">
                  <v:shape id="Freeform 1506" o:spid="_x0000_s2530" style="position:absolute;left:7406;top:262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508UA&#10;AADeAAAADwAAAGRycy9kb3ducmV2LnhtbERPS2vCQBC+C/6HZYTedGNLS4yu0losgiD4uHgbsmMS&#10;zM4u2dWk/fWuUPA2H99zZovO1OJGja8sKxiPEhDEudUVFwqOh9UwBeEDssbaMin4JQ+Leb83w0zb&#10;lnd024dCxBD2GSooQ3CZlD4vyaAfWUccubNtDIYIm0LqBtsYbmr5miQf0mDFsaFER8uS8sv+ahRc&#10;9ffuz76dzm7rftr113KzOrQbpV4G3ecURKAuPMX/7rWO89N08g6Pd+IN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f7nTxQAAAN4AAAAPAAAAAAAAAAAAAAAAAJgCAABkcnMv&#10;ZG93bnJldi54bWxQSwUGAAAAAAQABAD1AAAAigMAAAAA&#10;" path="m199,l,,,5r199,l199,e" filled="f" stroked="f">
                    <v:path arrowok="t" o:connecttype="custom" o:connectlocs="199,2620;0,2620;0,2625;199,2625;199,2620" o:connectangles="0,0,0,0,0"/>
                  </v:shape>
                  <v:shape id="Picture 1507" o:spid="_x0000_s2531" type="#_x0000_t75" style="position:absolute;left:7406;top:261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MkqnDAAAA3gAAAA8AAABkcnMvZG93bnJldi54bWxET01rwkAQvRf8D8sI3upGEYmpq4QWQTw1&#10;UXoes9NsanY2ZFeT/vtuodDbPN7nbPejbcWDet84VrCYJyCIK6cbrhVczofnFIQPyBpbx6Tgmzzs&#10;d5OnLWbaDVzQowy1iCHsM1RgQugyKX1lyKKfu444cp+utxgi7GupexxiuG3lMknW0mLDscFgR6+G&#10;qlt5twqG/Ot6fSvlKdd+dfx474rW2EKp2XTMX0AEGsO/+M991HF+mm7W8PtOvEH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oySqcMAAADeAAAADwAAAAAAAAAAAAAAAACf&#10;AgAAZHJzL2Rvd25yZXYueG1sUEsFBgAAAAAEAAQA9wAAAI8DAAAAAA==&#10;">
                    <v:imagedata r:id="rId552" o:title=""/>
                  </v:shape>
                </v:group>
                <v:group id="Group 1508" o:spid="_x0000_s2532" style="position:absolute;left:7406;top:2608;width:199;height:6" coordorigin="7406,260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yIUMUAAADeAAAADwAAAGRycy9kb3ducmV2LnhtbERPTWvCQBC9C/0PyxS8&#10;1U2U2hhdRcQWD1KoFsTbkB2TYHY2ZLdJ/PeuUPA2j/c5i1VvKtFS40rLCuJRBII4s7rkXMHv8fMt&#10;AeE8ssbKMim4kYPV8mWwwFTbjn+oPfhchBB2KSoovK9TKV1WkEE3sjVx4C62MegDbHKpG+xCuKnk&#10;OIqm0mDJoaHAmjYFZdfDn1Hw1WG3nsTbdn+9bG7n4/v3aR+TUsPXfj0H4an3T/G/e6fD/CSZfc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8iFDFAAAA3gAA&#10;AA8AAAAAAAAAAAAAAAAAqgIAAGRycy9kb3ducmV2LnhtbFBLBQYAAAAABAAEAPoAAACcAwAAAAA=&#10;">
                  <v:shape id="Freeform 1509" o:spid="_x0000_s2533" style="position:absolute;left:7406;top:260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4WTcgA&#10;AADeAAAADwAAAGRycy9kb3ducmV2LnhtbESPT2vCQBDF74V+h2UKvdVNW5CYukprsQiC4J9Lb0N2&#10;TEKzs0t2Namf3jkI3mZ4b977zXQ+uFadqYuNZwOvowwUceltw5WBw375koOKCdli65kM/FOE+ezx&#10;YYqF9T1v6bxLlZIQjgUaqFMKhdaxrMlhHPlALNrRdw6TrF2lbYe9hLtWv2XZWDtsWBpqDLSoqfzb&#10;nZyBk/3eXvz77zFswk+/+lqsl/t+bczz0/D5ASrRkO7m2/XKCn6eT4RX3pEZ9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4fhZNyAAAAN4AAAAPAAAAAAAAAAAAAAAAAJgCAABk&#10;cnMvZG93bnJldi54bWxQSwUGAAAAAAQABAD1AAAAjQMAAAAA&#10;" path="m199,l,,,6r199,l199,e" filled="f" stroked="f">
                    <v:path arrowok="t" o:connecttype="custom" o:connectlocs="199,2608;0,2608;0,2614;199,2614;199,2608" o:connectangles="0,0,0,0,0"/>
                  </v:shape>
                  <v:shape id="Picture 1510" o:spid="_x0000_s2534" type="#_x0000_t75" style="position:absolute;left:7406;top:260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rsLFAAAA3gAAAA8AAABkcnMvZG93bnJldi54bWxEj09rwkAQxe+FfodlCl5Ks2mQEqNrsILQ&#10;q6l6nmYnfzA7G7Orxm/fFQRvM7w37/dmkY+mExcaXGtZwWcUgyAurW65VrD73XykIJxH1thZJgU3&#10;cpAvX18WmGl75S1dCl+LEMIuQwWN930mpSsbMugi2xMHrbKDQR/WoZZ6wGsIN51M4vhLGmw5EBrs&#10;ad1QeSzOJkCq3eFU8Pe0f9/zGP8l6fQmnVKTt3E1B+Fp9E/z4/pHh/ppOpvB/Z0wg1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fq7CxQAAAN4AAAAPAAAAAAAAAAAAAAAA&#10;AJ8CAABkcnMvZG93bnJldi54bWxQSwUGAAAAAAQABAD3AAAAkQMAAAAA&#10;">
                    <v:imagedata r:id="rId553" o:title=""/>
                  </v:shape>
                  <v:shape id="Picture 1511" o:spid="_x0000_s2535" type="#_x0000_t75" style="position:absolute;left:7406;top:2597;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U3p7GAAAA3gAAAA8AAABkcnMvZG93bnJldi54bWxEj0FrwkAQhe9C/8Myhd50kx7ERlcRaaEU&#10;Kq0KXsfsmASzsyG70fXfdw5CbzPMm/fet1gl16or9aHxbCCfZKCIS28brgwc9h/jGagQkS22nsnA&#10;nQKslk+jBRbW3/iXrrtYKTHhUKCBOsau0DqUNTkME98Ry+3se4dR1r7StsebmLtWv2bZVDtsWBJq&#10;7GhTU3nZDc7Aadh+fd+rS5qmY/duf85DHvPBmJfntJ6DipTiv/jx/Wml/uwtEwDBkRn08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5TensYAAADeAAAADwAAAAAAAAAAAAAA&#10;AACfAgAAZHJzL2Rvd25yZXYueG1sUEsFBgAAAAAEAAQA9wAAAJIDAAAAAA==&#10;">
                    <v:imagedata r:id="rId554" o:title=""/>
                  </v:shape>
                </v:group>
                <v:group id="Group 1512" o:spid="_x0000_s2536" style="position:absolute;left:7406;top:2591;width:199;height:6" coordorigin="7406,259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jyL6XFAAAA3gAA&#10;AA8AAAAAAAAAAAAAAAAAqgIAAGRycy9kb3ducmV2LnhtbFBLBQYAAAAABAAEAPoAAACcAwAAAAA=&#10;">
                  <v:shape id="Freeform 1513" o:spid="_x0000_s2537" style="position:absolute;left:7406;top:259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27vcQA&#10;AADeAAAADwAAAGRycy9kb3ducmV2LnhtbERPTYvCMBC9C/sfwizsTdN1QbQaZVUUQRDUvextaMa2&#10;2ExCE2311xtB8DaP9zmTWWsqcaXal5YVfPcSEMSZ1SXnCv6Oq+4QhA/IGivLpOBGHmbTj84EU20b&#10;3tP1EHIRQ9inqKAIwaVS+qwgg75nHXHkTrY2GCKsc6lrbGK4qWQ/SQbSYMmxoUBHi4Ky8+FiFFz0&#10;cn+3P/8nt3PrZjNfbFfHZqvU12f7OwYRqA1v8cu90XH+cJT04flOvEF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9u73EAAAA3gAAAA8AAAAAAAAAAAAAAAAAmAIAAGRycy9k&#10;b3ducmV2LnhtbFBLBQYAAAAABAAEAPUAAACJAwAAAAA=&#10;" path="m199,l,,,6r199,l199,e" filled="f" stroked="f">
                    <v:path arrowok="t" o:connecttype="custom" o:connectlocs="199,2591;0,2591;0,2597;199,2597;199,2591" o:connectangles="0,0,0,0,0"/>
                  </v:shape>
                  <v:shape id="Picture 1514" o:spid="_x0000_s2538" type="#_x0000_t75" style="position:absolute;left:7406;top:258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Rj4DEAAAA3gAAAA8AAABkcnMvZG93bnJldi54bWxEj9FqwzAMRd8L+wejwV7Kaq+FkWV1yxgs&#10;9LFr+wEi1uKwWA6x2iZ/XxcGe5O4V/dcrbdj6NSFhtRGtvCyMKCI6+habiycjl/PBagkyA67yGRh&#10;ogTbzcNsjaWLV/6my0EalUM4lWjBi/Sl1qn2FDAtYk+ctZ84BJS8Do12A15zeOj00phXHbDlTPDY&#10;06en+vdwDpnretm1XbWs/Lw+y76aDNFk7dPj+PEOSmiUf/Pf9c7l+sWbWcH9nTyD3t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0Rj4DEAAAA3gAAAA8AAAAAAAAAAAAAAAAA&#10;nwIAAGRycy9kb3ducmV2LnhtbFBLBQYAAAAABAAEAPcAAACQAwAAAAA=&#10;">
                    <v:imagedata r:id="rId555" o:title=""/>
                  </v:shape>
                </v:group>
                <v:group id="Group 1515" o:spid="_x0000_s2539" style="position:absolute;left:7406;top:2579;width:199;height:6" coordorigin="7406,257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IWMPcUAAADeAAAADwAAAGRycy9kb3ducmV2LnhtbERPS2vCQBC+F/oflil4&#10;M5vUKpq6ikhbPIjgA6S3ITsmwexsyG6T+O9dQehtPr7nzJe9qURLjSstK0iiGARxZnXJuYLT8Xs4&#10;BeE8ssbKMim4kYPl4vVljqm2He+pPfhchBB2KSoovK9TKV1WkEEX2Zo4cBfbGPQBNrnUDXYh3FTy&#10;PY4n0mDJoaHAmtYFZdfDn1Hw02G3GiVf7fZ6Wd9+j+PdeZuQUoO3fvUJwlPv/8VP90aH+dNZ/A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iFjD3FAAAA3gAA&#10;AA8AAAAAAAAAAAAAAAAAqgIAAGRycy9kb3ducmV2LnhtbFBLBQYAAAAABAAEAPoAAACcAwAAAAA=&#10;">
                  <v:shape id="Freeform 1516" o:spid="_x0000_s2540" style="position:absolute;left:7406;top:257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QjycUA&#10;AADeAAAADwAAAGRycy9kb3ducmV2LnhtbERPS2sCMRC+C/6HMEJvmrWlRVezohaLIBR8XLwNm9kH&#10;biZhE91tf31TKPQ2H99zlqveNOJBra8tK5hOEhDEudU1lwou5914BsIHZI2NZVLwRR5W2XCwxFTb&#10;jo/0OIVSxBD2KSqoQnCplD6vyKCfWEccucK2BkOEbSl1i10MN418TpI3abDm2FCho21F+e10Nwru&#10;+v34bV+uhft0H91+sz3szt1BqadRv16ACNSHf/Gfe6/j/Nk8eYXfd+INMv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CPJxQAAAN4AAAAPAAAAAAAAAAAAAAAAAJgCAABkcnMv&#10;ZG93bnJldi54bWxQSwUGAAAAAAQABAD1AAAAigMAAAAA&#10;" path="m199,l,,,7r199,l199,e" filled="f" stroked="f">
                    <v:path arrowok="t" o:connecttype="custom" o:connectlocs="199,2579;0,2579;0,2586;199,2586;199,2579" o:connectangles="0,0,0,0,0"/>
                  </v:shape>
                  <v:shape id="Picture 1517" o:spid="_x0000_s2541" type="#_x0000_t75" style="position:absolute;left:7406;top:257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N+hfEAAAA3gAAAA8AAABkcnMvZG93bnJldi54bWxET01rwkAQvRf6H5Yp9FZ3a0U0ukppKRQh&#10;0KoHj0N2TILZ2TQ71eivd4VCb/N4nzNf9r5RR+piHdjC88CAIi6Cq7m0sN18PE1ARUF22AQmC2eK&#10;sFzc380xc+HE33RcS6lSCMcMLVQibaZ1LCryGAehJU7cPnQeJcGu1K7DUwr3jR4aM9Yea04NFbb0&#10;VlFxWP96C8OXEeVGfi54+WJayXn3nuc7ax8f+tcZKKFe/sV/7k+X5k+mZgy3d9INenE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bN+hfEAAAA3gAAAA8AAAAAAAAAAAAAAAAA&#10;nwIAAGRycy9kb3ducmV2LnhtbFBLBQYAAAAABAAEAPcAAACQAwAAAAA=&#10;">
                    <v:imagedata r:id="rId556" o:title=""/>
                  </v:shape>
                </v:group>
                <v:group id="Group 1518" o:spid="_x0000_s2542" style="position:absolute;left:7406;top:2568;width:199;height:6" coordorigin="7406,256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cSSsUAAADeAAAADwAAAGRycy9kb3ducmV2LnhtbERPS2vCQBC+F/oflil4&#10;M5tU6iN1FZG2eBDBB0hvQ3ZMgtnZkN0m8d+7gtDbfHzPmS97U4mWGldaVpBEMQjizOqScwWn4/dw&#10;CsJ5ZI2VZVJwIwfLxevLHFNtO95Te/C5CCHsUlRQeF+nUrqsIIMusjVx4C62MegDbHKpG+xCuKnk&#10;exyPpcGSQ0OBNa0Lyq6HP6Pgp8NuNUq+2u31sr79Hj92521CSg3e+tUnCE+9/xc/3Rsd5k9n8Q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hXEkrFAAAA3gAA&#10;AA8AAAAAAAAAAAAAAAAAqgIAAGRycy9kb3ducmV2LnhtbFBLBQYAAAAABAAEAPoAAACcAwAAAAA=&#10;">
                  <v:shape id="Freeform 1519" o:spid="_x0000_s2543" style="position:absolute;left:7406;top:256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WMV8cA&#10;AADeAAAADwAAAGRycy9kb3ducmV2LnhtbESPQWvCQBCF74L/YZlCb7ppC8VGV1GLRRAKai/ehuyY&#10;BLOzS3Y1aX+9cxB6m+G9ee+b2aJ3jbpRG2vPBl7GGSjiwtuaSwM/x81oAiomZIuNZzLwSxEW8+Fg&#10;hrn1He/pdkilkhCOORqoUgq51rGoyGEc+0As2tm3DpOsbalti52Eu0a/Ztm7dlizNFQYaF1RcTlc&#10;nYGr/dz/+bfTOXyHr267Wu82x25nzPNTv5yCStSnf/PjemsFf/KRCa+8IzPo+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aVjFfHAAAA3gAAAA8AAAAAAAAAAAAAAAAAmAIAAGRy&#10;cy9kb3ducmV2LnhtbFBLBQYAAAAABAAEAPUAAACMAwAAAAA=&#10;" path="m199,l,,,6r199,l199,e" filled="f" stroked="f">
                    <v:path arrowok="t" o:connecttype="custom" o:connectlocs="199,2568;0,2568;0,2574;199,2574;199,2568" o:connectangles="0,0,0,0,0"/>
                  </v:shape>
                  <v:shape id="Picture 1520" o:spid="_x0000_s2544" type="#_x0000_t75" style="position:absolute;left:7406;top:256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xXyTFAAAA3gAAAA8AAABkcnMvZG93bnJldi54bWxET9tqwkAQfRf6D8sU+iK6aVHR6CptqVAJ&#10;hXjB5yE7JsHsbNjdavr3rlDwbQ7nOotVZxpxIedrywpehwkI4sLqmksFh/16MAXhA7LGxjIp+CMP&#10;q+VTb4Gptlfe0mUXShFD2KeooAqhTaX0RUUG/dC2xJE7WWcwROhKqR1eY7hp5FuSTKTBmmNDhS19&#10;VlScd79GAZ6/PvLMZPlo08/JrY/j7Ge0UerluXufgwjUhYf43/2t4/zpLJnB/Z14g1z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8V8kxQAAAN4AAAAPAAAAAAAAAAAAAAAA&#10;AJ8CAABkcnMvZG93bnJldi54bWxQSwUGAAAAAAQABAD3AAAAkQMAAAAA&#10;">
                    <v:imagedata r:id="rId557" o:title=""/>
                  </v:shape>
                  <v:shape id="Picture 1521" o:spid="_x0000_s2545" type="#_x0000_t75" style="position:absolute;left:7406;top:255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lZwXHAAAA3gAAAA8AAABkcnMvZG93bnJldi54bWxEj0FrwzAMhe+D/QejwW6rk1JGm9YtpVC6&#10;scFoOthVxGocGsvB9trs30+HwW4SenrvfavN6Ht1pZi6wAbKSQGKuAm249bA52n/NAeVMrLFPjAZ&#10;+KEEm/X93QorG258pGudWyUmnCo04HIeKq1T48hjmoSBWG7nED1mWWOrbcSbmPteT4viWXvsWBIc&#10;DrRz1Fzqb2/gK3zE2dtrv7scZqXbpm58P9TOmMeHcbsElWnM/+K/7xcr9eeLUgAE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jlZwXHAAAA3gAAAA8AAAAAAAAAAAAA&#10;AAAAnwIAAGRycy9kb3ducmV2LnhtbFBLBQYAAAAABAAEAPcAAACTAwAAAAA=&#10;">
                    <v:imagedata r:id="rId558" o:title=""/>
                  </v:shape>
                </v:group>
                <v:group id="Group 1522" o:spid="_x0000_s2546" style="position:absolute;left:7406;top:2551;width:199;height:6" coordorigin="7406,255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0ruXjFAAAA3gAA&#10;AA8AAAAAAAAAAAAAAAAAqgIAAGRycy9kb3ducmV2LnhtbFBLBQYAAAAABAAEAPoAAACcAwAAAAA=&#10;">
                  <v:shape id="Freeform 1523" o:spid="_x0000_s2547" style="position:absolute;left:7406;top:255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QtYMQA&#10;AADeAAAADwAAAGRycy9kb3ducmV2LnhtbERPS4vCMBC+L/gfwgh7W1NdEK1GcV0UQRB8XLwNzdgW&#10;m0looq3++s2C4G0+vudM562pxJ1qX1pW0O8lIIgzq0vOFZyOq68RCB+QNVaWScGDPMxnnY8ppto2&#10;vKf7IeQihrBPUUERgkul9FlBBn3POuLIXWxtMERY51LX2MRwU8lBkgylwZJjQ4GOlgVl18PNKLjp&#10;3/3Tfp8vbufWzeZnuV0dm61Sn912MQERqA1v8cu90XH+aNwfwP878QY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kLWDEAAAA3gAAAA8AAAAAAAAAAAAAAAAAmAIAAGRycy9k&#10;b3ducmV2LnhtbFBLBQYAAAAABAAEAPUAAACJAwAAAAA=&#10;" path="m199,l,,,5r199,l199,e" filled="f" stroked="f">
                    <v:path arrowok="t" o:connecttype="custom" o:connectlocs="199,2551;0,2551;0,2556;199,2556;199,2551" o:connectangles="0,0,0,0,0"/>
                  </v:shape>
                  <v:shape id="Picture 1524" o:spid="_x0000_s2548" type="#_x0000_t75" style="position:absolute;left:7406;top:254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LlmzBAAAA3gAAAA8AAABkcnMvZG93bnJldi54bWxET82KwjAQvi/4DmEEb2uqQnGrUUQQPYju&#10;qg8wNGNbbCYlibW+vRGEvc3H9zvzZWdq0ZLzlWUFo2ECgji3uuJCweW8+Z6C8AFZY22ZFDzJw3LR&#10;+5pjpu2D/6g9hULEEPYZKihDaDIpfV6SQT+0DXHkrtYZDBG6QmqHjxhuajlOklQarDg2lNjQuqT8&#10;drobBcdNcId2r1NH8vdm0mdRbQ8rpQb9bjUDEagL/+KPe6fj/OnPaALvd+INcvE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aLlmzBAAAA3gAAAA8AAAAAAAAAAAAAAAAAnwIA&#10;AGRycy9kb3ducmV2LnhtbFBLBQYAAAAABAAEAPcAAACNAwAAAAA=&#10;">
                    <v:imagedata r:id="rId559" o:title=""/>
                  </v:shape>
                </v:group>
                <v:group id="Group 1525" o:spid="_x0000_s2549" style="position:absolute;left:7406;top:2540;width:199;height:6" coordorigin="7406,254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Vwa4MUAAADeAAAADwAAAGRycy9kb3ducmV2LnhtbERPS2vCQBC+F/oflil4&#10;M5vUKpq6ikhbPIjgA6S3ITsmwexsyG6T+O9dQehtPr7nzJe9qURLjSstK0iiGARxZnXJuYLT8Xs4&#10;BeE8ssbKMim4kYPl4vVljqm2He+pPfhchBB2KSoovK9TKV1WkEEX2Zo4cBfbGPQBNrnUDXYh3FTy&#10;PY4n0mDJoaHAmtYFZdfDn1Hw02G3GiVf7fZ6Wd9+j+PdeZuQUoO3fvUJwlPv/8VP90aH+dNZ8g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1cGuDFAAAA3gAA&#10;AA8AAAAAAAAAAAAAAAAAqgIAAGRycy9kb3ducmV2LnhtbFBLBQYAAAAABAAEAPoAAACcAwAAAAA=&#10;">
                  <v:shape id="Freeform 1526" o:spid="_x0000_s2550" style="position:absolute;left:7406;top:254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21FMUA&#10;AADeAAAADwAAAGRycy9kb3ducmV2LnhtbERPTWvCQBC9F/oflil4qxsrFRtdRS2KIBSivfQ2ZMck&#10;mJ1dsquJ/fWuIHibx/uc6bwztbhQ4yvLCgb9BARxbnXFhYLfw/p9DMIHZI21ZVJwJQ/z2evLFFNt&#10;W87osg+FiCHsU1RQhuBSKX1ekkHft444ckfbGAwRNoXUDbYx3NTyI0lG0mDFsaFER6uS8tP+bBSc&#10;9Xf2b4d/R/fjNu12udqtD+1Oqd5bt5iACNSFp/jh3uo4f/w1+IT7O/E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TbUUxQAAAN4AAAAPAAAAAAAAAAAAAAAAAJgCAABkcnMv&#10;ZG93bnJldi54bWxQSwUGAAAAAAQABAD1AAAAigMAAAAA&#10;" path="m199,l,,,5r199,l199,e" filled="f" stroked="f">
                    <v:path arrowok="t" o:connecttype="custom" o:connectlocs="199,2540;0,2540;0,2545;199,2545;199,2540" o:connectangles="0,0,0,0,0"/>
                  </v:shape>
                  <v:shape id="Picture 1527" o:spid="_x0000_s2551" type="#_x0000_t75" style="position:absolute;left:7406;top:253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BZwnHAAAA3gAAAA8AAABkcnMvZG93bnJldi54bWxEj0FrwkAQhe8F/8Myhd7qJoXYGLMGEQrt&#10;rVURvE2yYxKbnQ3Z1aT/vlsoeJvhvffNm7yYTCduNLjWsoJ4HoEgrqxuuVZw2L89pyCcR9bYWSYF&#10;P+SgWM8ecsy0HfmLbjtfiwBhl6GCxvs+k9JVDRl0c9sTB+1sB4M+rEMt9YBjgJtOvkTRQhpsOVxo&#10;sKdtQ9X37moCheXluj0mn7S3ZZl8nHqZvp6UenqcNisQniZ/N/+n33Wony7jBfy9E2a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qBZwnHAAAA3gAAAA8AAAAAAAAAAAAA&#10;AAAAnwIAAGRycy9kb3ducmV2LnhtbFBLBQYAAAAABAAEAPcAAACTAwAAAAA=&#10;">
                    <v:imagedata r:id="rId560" o:title=""/>
                  </v:shape>
                </v:group>
                <v:group id="Group 1528" o:spid="_x0000_s2552" style="position:absolute;left:7406;top:2528;width:199;height:6" coordorigin="7406,252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Y6El8UAAADeAAAADwAAAGRycy9kb3ducmV2LnhtbERPS2vCQBC+F/oflil4&#10;M5tU6iN1FZG2eBDBB0hvQ3ZMgtnZkN0m8d+7gtDbfHzPmS97U4mWGldaVpBEMQjizOqScwWn4/dw&#10;CsJ5ZI2VZVJwIwfLxevLHFNtO95Te/C5CCHsUlRQeF+nUrqsIIMusjVx4C62MegDbHKpG+xCuKnk&#10;exyPpcGSQ0OBNa0Lyq6HP6Pgp8NuNUq+2u31sr79Hj92521CSg3e+tUnCE+9/xc/3Rsd5k9nyQ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2OhJfFAAAA3gAA&#10;AA8AAAAAAAAAAAAAAAAAqgIAAGRycy9kb3ducmV2LnhtbFBLBQYAAAAABAAEAPoAAACcAwAAAAA=&#10;">
                  <v:shape id="Freeform 1529" o:spid="_x0000_s2553" style="position:absolute;left:7406;top:252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waisgA&#10;AADeAAAADwAAAGRycy9kb3ducmV2LnhtbESPT2vCQBDF70K/wzKF3nRjC6Kpq7QWiyAI/rl4G7Jj&#10;EpqdXbKrSf30nUPB2wzvzXu/mS9716gbtbH2bGA8ykARF97WXBo4HdfDKaiYkC02nsnAL0VYLp4G&#10;c8yt73hPt0MqlYRwzNFAlVLItY5FRQ7jyAdi0S6+dZhkbUttW+wk3DX6Ncsm2mHN0lBhoFVFxc/h&#10;6gxc7df+7t/Ol7AL393mc7VdH7utMS/P/cc7qER9epj/rzdW8KezsfDKOzKDXv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TBqKyAAAAN4AAAAPAAAAAAAAAAAAAAAAAJgCAABk&#10;cnMvZG93bnJldi54bWxQSwUGAAAAAAQABAD1AAAAjQMAAAAA&#10;" path="m199,l,,,6r199,l199,e" filled="f" stroked="f">
                    <v:path arrowok="t" o:connecttype="custom" o:connectlocs="199,2528;0,2528;0,2534;199,2534;199,2528" o:connectangles="0,0,0,0,0"/>
                  </v:shape>
                  <v:shape id="Picture 1530" o:spid="_x0000_s2554" type="#_x0000_t75" style="position:absolute;left:7406;top:252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q0K7HAAAA3gAAAA8AAABkcnMvZG93bnJldi54bWxET01LAzEQvRf6H8IUvBSbXQ+1XZuWIihV&#10;D61VEG/jZkyWbiZLEtvVX2+Egrd5vM9ZrHrXiiOF2HhWUE4KEMS11w0bBa8vd5czEDEha2w9k4Jv&#10;irBaDgcLrLQ/8TMd98mIHMKxQgU2pa6SMtaWHMaJ74gz9+mDw5RhMFIHPOVw18qrophKhw3nBosd&#10;3VqqD/svpyCMf97Lx7fGPNxvrPmw+nq7mz4pdTHq1zcgEvXpX3x2b3SeP5uXc/h7J98gl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Uq0K7HAAAA3gAAAA8AAAAAAAAAAAAA&#10;AAAAnwIAAGRycy9kb3ducmV2LnhtbFBLBQYAAAAABAAEAPcAAACTAwAAAAA=&#10;">
                    <v:imagedata r:id="rId561" o:title=""/>
                  </v:shape>
                </v:group>
                <v:group id="Group 1531" o:spid="_x0000_s2555" style="position:absolute;left:7406;top:2518;width:199;height:5" coordorigin="7406,2518" coordsize="1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wL1l7IAAAA&#10;3gAAAA8AAAAAAAAAAAAAAAAAqgIAAGRycy9kb3ducmV2LnhtbFBLBQYAAAAABAAEAPoAAACfAwAA&#10;AAA=&#10;">
                  <v:shape id="Freeform 1532" o:spid="_x0000_s2556" style="position:absolute;left:7406;top:2518;width:199;height:5;visibility:visible;mso-wrap-style:square;v-text-anchor:top" coordsize="1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dfrMUA&#10;AADeAAAADwAAAGRycy9kb3ducmV2LnhtbERPTWvCQBC9F/wPyxR6q5uEIBpdpQhCD23BaIvehuyY&#10;BLOzIbuJ6b93hUJv83ifs9qMphEDda62rCCeRiCIC6trLhUcD7vXOQjnkTU2lknBLznYrCdPK8y0&#10;vfGehtyXIoSwy1BB5X2bSemKigy6qW2JA3exnUEfYFdK3eEthJtGJlE0kwZrDg0VtrStqLjmvVGQ&#10;fAx9np5t+lN+Jbj9/E6vcX9S6uV5fFuC8DT6f/Gf+12H+fNFEsPjnXCD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11+sxQAAAN4AAAAPAAAAAAAAAAAAAAAAAJgCAABkcnMv&#10;ZG93bnJldi54bWxQSwUGAAAAAAQABAD1AAAAigMAAAAA&#10;" path="m199,l,,,4r199,l199,e" filled="f" stroked="f">
                    <v:path arrowok="t" o:connecttype="custom" o:connectlocs="199,2518;0,2518;0,2522;199,2522;199,2518" o:connectangles="0,0,0,0,0"/>
                  </v:shape>
                  <v:shape id="Picture 1533" o:spid="_x0000_s2557" type="#_x0000_t75" style="position:absolute;left:7406;top:251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DYrLEAAAA3gAAAA8AAABkcnMvZG93bnJldi54bWxET91qwjAUvh/sHcIRdjM0XYRRq1GGw9Xb&#10;dXuAY3Nsis1JaTLt9vSLIHh3Pr7fs9qMrhNnGkLrWcPLLANBXHvTcqPh+2s3zUGEiGyw80wafinA&#10;Zv34sMLC+At/0rmKjUghHArUYGPsCylDbclhmPmeOHFHPziMCQ6NNANeUrjrpMqyV+mw5dRgsaet&#10;pfpU/TgNzfO2nZeqOpRVXnbvf6eP3d4qrZ8m49sSRKQx3sU3996k+flCKbi+k26Q6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bDYrLEAAAA3gAAAA8AAAAAAAAAAAAAAAAA&#10;nwIAAGRycy9kb3ducmV2LnhtbFBLBQYAAAAABAAEAPcAAACQAwAAAAA=&#10;">
                    <v:imagedata r:id="rId562" o:title=""/>
                  </v:shape>
                  <v:shape id="Picture 1534" o:spid="_x0000_s2558" type="#_x0000_t75" style="position:absolute;left:7406;top:250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xywjEAAAA3gAAAA8AAABkcnMvZG93bnJldi54bWxET0trwkAQvgv+h2UEL6KbKkqauooUKgVP&#10;PhB6m2bHJJidDbvbJP33bqHgbT6+56y3valFS85XlhW8zBIQxLnVFRcKLuePaQrCB2SNtWVS8Ese&#10;tpvhYI2Zth0fqT2FQsQQ9hkqKENoMil9XpJBP7MNceRu1hkMEbpCaoddDDe1nCfJShqsODaU2NB7&#10;Sfn99GMUTBLvSKZfh27fdsv0Uh+uYfet1HjU795ABOrDU/zv/tRxfvo6X8DfO/EGuXk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rxywjEAAAA3gAAAA8AAAAAAAAAAAAAAAAA&#10;nwIAAGRycy9kb3ducmV2LnhtbFBLBQYAAAAABAAEAPcAAACQAwAAAAA=&#10;">
                    <v:imagedata r:id="rId563" o:title=""/>
                  </v:shape>
                </v:group>
                <v:group id="Group 1535" o:spid="_x0000_s2559" style="position:absolute;left:7406;top:2500;width:199;height:6" coordorigin="7406,250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DQXcUAAADeAAAADwAAAGRycy9kb3ducmV2LnhtbERPS2vCQBC+F/wPywi9&#10;6Sa2FY2uIqKlBxF8gHgbsmMSzM6G7JrEf98tCL3Nx/ec+bIzpWiodoVlBfEwAkGcWl1wpuB82g4m&#10;IJxH1lhaJgVPcrBc9N7mmGjb8oGao89ECGGXoILc+yqR0qU5GXRDWxEH7mZrgz7AOpO6xjaEm1KO&#10;omgsDRYcGnKsaJ1Tej8+jILvFtvVR7xpdvfb+nk9fe0vu5iUeu93qxkIT53/F7/cPzrMn0xH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Mw0F3FAAAA3gAA&#10;AA8AAAAAAAAAAAAAAAAAqgIAAGRycy9kb3ducmV2LnhtbFBLBQYAAAAABAAEAPoAAACcAwAAAAA=&#10;">
                  <v:shape id="Freeform 1536" o:spid="_x0000_s2560" style="position:absolute;left:7406;top:250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F/qcUA&#10;AADeAAAADwAAAGRycy9kb3ducmV2LnhtbERPTWvCQBC9F/oflin0Vje1KBpdpSoWQRCivfQ2ZMck&#10;mJ1dsqtJ/fWuIHibx/uc6bwztbhQ4yvLCj57CQji3OqKCwW/h/XHCIQPyBpry6TgnzzMZ68vU0y1&#10;bTmjyz4UIoawT1FBGYJLpfR5SQZ9zzriyB1tYzBE2BRSN9jGcFPLfpIMpcGKY0OJjpYl5af92Sg4&#10;61V2tV9/R7dzP+1msdyuD+1Wqfe37nsCIlAXnuKHe6Pj/NG4P4D7O/E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X+pxQAAAN4AAAAPAAAAAAAAAAAAAAAAAJgCAABkcnMv&#10;ZG93bnJldi54bWxQSwUGAAAAAAQABAD1AAAAigMAAAAA&#10;" path="m199,l,,,6r199,l199,e" filled="f" stroked="f">
                    <v:path arrowok="t" o:connecttype="custom" o:connectlocs="199,2500;0,2500;0,2506;199,2506;199,2500" o:connectangles="0,0,0,0,0"/>
                  </v:shape>
                  <v:shape id="Picture 1537" o:spid="_x0000_s2561" type="#_x0000_t75" style="position:absolute;left:7406;top:249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f4DzFAAAA3gAAAA8AAABkcnMvZG93bnJldi54bWxET9tqwkAQfS/0H5Yp+KabhiKaukqpKIqg&#10;ePmAITtmQ7OzaXariV/vCkLf5nCuM5m1thIXanzpWMH7IAFBnDtdcqHgdFz0RyB8QNZYOSYFHXmY&#10;TV9fJphpd+U9XQ6hEDGEfYYKTAh1JqXPDVn0A1cTR+7sGoshwqaQusFrDLeVTJNkKC2WHBsM1vRt&#10;KP85/FkF++3yoztv57e8a9PfpTSb9U5ulOq9tV+fIAK14V/8dK90nD8ap0N4vBNvkN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X+A8xQAAAN4AAAAPAAAAAAAAAAAAAAAA&#10;AJ8CAABkcnMvZG93bnJldi54bWxQSwUGAAAAAAQABAD3AAAAkQMAAAAA&#10;">
                    <v:imagedata r:id="rId564" o:title=""/>
                  </v:shape>
                </v:group>
                <v:group id="Group 1538" o:spid="_x0000_s2562" style="position:absolute;left:7406;top:2489;width:199;height:6" coordorigin="7406,248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JOKsUAAADeAAAADwAAAGRycy9kb3ducmV2LnhtbERPS2vCQBC+F/wPywi9&#10;6SaWVo2uIqKlBxF8gHgbsmMSzM6G7JrEf98tCL3Nx/ec+bIzpWiodoVlBfEwAkGcWl1wpuB82g4m&#10;IJxH1lhaJgVPcrBc9N7mmGjb8oGao89ECGGXoILc+yqR0qU5GXRDWxEH7mZrgz7AOpO6xjaEm1KO&#10;ouhLGiw4NORY0Tqn9H58GAXfLbarj3jT7O639fN6+txfdjEp9d7vVjMQnjr/L365f3SYP5mOx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iTirFAAAA3gAA&#10;AA8AAAAAAAAAAAAAAAAAqgIAAGRycy9kb3ducmV2LnhtbFBLBQYAAAAABAAEAPoAAACcAwAAAAA=&#10;">
                  <v:shape id="Freeform 1539" o:spid="_x0000_s2563" style="position:absolute;left:7406;top:248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DQN8gA&#10;AADeAAAADwAAAGRycy9kb3ducmV2LnhtbESPzWvCQBDF7wX/h2WE3upGC0VTV/EDiyAU/Lh4G7Jj&#10;EpqdXbKrSfvXdw6F3mZ4b977zXzZu0Y9qI21ZwPjUQaKuPC25tLA5bx7mYKKCdli45kMfFOE5WLw&#10;NMfc+o6P9DilUkkIxxwNVCmFXOtYVOQwjnwgFu3mW4dJ1rbUtsVOwl2jJ1n2ph3WLA0VBtpUVHyd&#10;7s7A3W6PP/71eguf4aPbrzeH3bk7GPM87FfvoBL16d/8d723gj+dTYRX3pEZ9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INA3yAAAAN4AAAAPAAAAAAAAAAAAAAAAAJgCAABk&#10;cnMvZG93bnJldi54bWxQSwUGAAAAAAQABAD1AAAAjQMAAAAA&#10;" path="m199,l,,,6r199,l199,e" filled="f" stroked="f">
                    <v:path arrowok="t" o:connecttype="custom" o:connectlocs="199,2489;0,2489;0,2495;199,2495;199,2489" o:connectangles="0,0,0,0,0"/>
                  </v:shape>
                  <v:shape id="Picture 1540" o:spid="_x0000_s2564" type="#_x0000_t75" style="position:absolute;left:7406;top:248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xMj7EAAAA3gAAAA8AAABkcnMvZG93bnJldi54bWxET0trwkAQvhf8D8sIvdVdDRRNXaWIhWJP&#10;2h7S25CdJsHsbJrdvP69KxR6m4/vOdv9aGvRU+srxxqWCwWCOHem4kLD1+fb0xqED8gGa8ekYSIP&#10;+93sYYupcQOfqb+EQsQQ9ilqKENoUil9XpJFv3ANceR+XGsxRNgW0rQ4xHBby5VSz9JixbGhxIYO&#10;JeXXS2c1nI5j12X+t8umJPk4XlWm/LfT+nE+vr6ACDSGf/Gf+93E+evNagP3d+INcnc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xMj7EAAAA3gAAAA8AAAAAAAAAAAAAAAAA&#10;nwIAAGRycy9kb3ducmV2LnhtbFBLBQYAAAAABAAEAPcAAACQAwAAAAA=&#10;">
                    <v:imagedata r:id="rId565" o:title=""/>
                  </v:shape>
                  <v:shape id="Picture 1541" o:spid="_x0000_s2565" type="#_x0000_t75" style="position:absolute;left:7406;top:2477;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I+yrHAAAA3gAAAA8AAABkcnMvZG93bnJldi54bWxEj09rwkAQxe9Cv8MyBW+6qRaJqauIYC16&#10;8U+9D9lpEszOhuxWUz995yB4e8N785t5s0XnanWlNlSeDbwNE1DEubcVFwa+T+tBCipEZIu1ZzLw&#10;RwEW85feDDPrb3yg6zEWSiAcMjRQxthkWoe8JIdh6Bti8X586zDK2BbatngTuKv1KEkm2mHFcqHE&#10;hlYl5ZfjrxPKJZ2cxtv77q53m336+X7e5s3ZmP5rt/wAFamLz/Bj+8vK++l0LAWkjmjQ8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I+yrHAAAA3gAAAA8AAAAAAAAAAAAA&#10;AAAAnwIAAGRycy9kb3ducmV2LnhtbFBLBQYAAAAABAAEAPcAAACTAwAAAAA=&#10;">
                    <v:imagedata r:id="rId566" o:title=""/>
                  </v:shape>
                </v:group>
                <v:group id="Group 1542" o:spid="_x0000_s2566" style="position:absolute;left:7406;top:2472;width:199;height:6" coordorigin="7406,2472"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7lGMQAAADeAAAADwAAAGRycy9kb3ducmV2LnhtbERPTYvCMBC9C/sfwgh7&#10;07QriluNIuIuexBBXRBvQzO2xWZSmtjWf28Ewds83ufMl50pRUO1KywriIcRCOLU6oIzBf/Hn8EU&#10;hPPIGkvLpOBODpaLj94cE21b3lNz8JkIIewSVJB7XyVSujQng25oK+LAXWxt0AdYZ1LX2IZwU8qv&#10;KJpIgwWHhhwrWueUXg83o+C3xXY1ijfN9npZ38/H8e60jUmpz363moHw1Pm3+OX+02H+9HsU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p7lGMQAAADeAAAA&#10;DwAAAAAAAAAAAAAAAACqAgAAZHJzL2Rvd25yZXYueG1sUEsFBgAAAAAEAAQA+gAAAJsDAAAAAA==&#10;">
                  <v:shape id="Freeform 1543" o:spid="_x0000_s2567" style="position:absolute;left:7406;top:2472;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xAMQA&#10;AADeAAAADwAAAGRycy9kb3ducmV2LnhtbERPS4vCMBC+C/6HMMLeNFVh0WoUdVEEYcHHxdvQjG2x&#10;mYQm2rq/frOw4G0+vufMl62pxJNqX1pWMBwkIIgzq0vOFVzO2/4EhA/IGivLpOBFHpaLbmeOqbYN&#10;H+l5CrmIIexTVFCE4FIpfVaQQT+wjjhyN1sbDBHWudQ1NjHcVHKUJJ/SYMmxoUBHm4Ky++lhFDz0&#10;1/HHjq839+12zX69OWzPzUGpj167moEI1Ia3+N+913H+ZDoewd878Qa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RcQDEAAAA3gAAAA8AAAAAAAAAAAAAAAAAmAIAAGRycy9k&#10;b3ducmV2LnhtbFBLBQYAAAAABAAEAPUAAACJAwAAAAA=&#10;" path="m199,l,,,5r199,l199,e" filled="f" stroked="f">
                    <v:path arrowok="t" o:connecttype="custom" o:connectlocs="199,2472;0,2472;0,2477;199,2477;199,2472" o:connectangles="0,0,0,0,0"/>
                  </v:shape>
                  <v:shape id="Picture 1544" o:spid="_x0000_s2568" type="#_x0000_t75" style="position:absolute;left:7406;top:246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ZqHXDAAAA3gAAAA8AAABkcnMvZG93bnJldi54bWxET82KwjAQvgu+QxjBm6ar0HW7RlkWRQUP&#10;6u4DDM3Yxm0mpYnavr0RFrzNx/c782VrK3GjxhvHCt7GCQji3GnDhYLfn/VoBsIHZI2VY1LQkYfl&#10;ot+bY6bdnY90O4VCxBD2GSooQ6gzKX1ekkU/djVx5M6usRgibAqpG7zHcFvJSZKk0qLh2FBiTd8l&#10;5X+nq1WwWR1MipezfT9sd5v0YvYdd3ulhoP26xNEoDa8xP/urY7zZx/TKTzfiTf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modcMAAADeAAAADwAAAAAAAAAAAAAAAACf&#10;AgAAZHJzL2Rvd25yZXYueG1sUEsFBgAAAAAEAAQA9wAAAI8DAAAAAA==&#10;">
                    <v:imagedata r:id="rId567" o:title=""/>
                  </v:shape>
                </v:group>
                <v:group id="Group 1545" o:spid="_x0000_s2569" style="position:absolute;left:7406;top:2461;width:199;height:6" coordorigin="7406,246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ulGgMUAAADeAAAADwAAAGRycy9kb3ducmV2LnhtbERPS2vCQBC+F/wPywi9&#10;6SbaikZXEamlBxF8gHgbsmMSzM6G7JrEf98tCL3Nx/ecxaozpWiodoVlBfEwAkGcWl1wpuB82g6m&#10;IJxH1lhaJgVPcrBa9t4WmGjb8oGao89ECGGXoILc+yqR0qU5GXRDWxEH7mZrgz7AOpO6xjaEm1KO&#10;omgiDRYcGnKsaJNTej8+jILvFtv1OP5qdvfb5nk9fe4vu5iUeu936zkIT53/F7/cPzrMn87GH/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bpRoDFAAAA3gAA&#10;AA8AAAAAAAAAAAAAAAAAqgIAAGRycy9kb3ducmV2LnhtbFBLBQYAAAAABAAEAPoAAACcAwAAAAA=&#10;">
                  <v:shape id="Freeform 1546" o:spid="_x0000_s2570" style="position:absolute;left:7406;top:246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jpdMUA&#10;AADeAAAADwAAAGRycy9kb3ducmV2LnhtbERPS4vCMBC+L/gfwgh7W1NXXLQaxXVRBEHwcfE2NGNb&#10;bCahibb66zcLC97m43vOdN6aStyp9qVlBf1eAoI4s7rkXMHpuPoYgfABWWNlmRQ8yMN81nmbYqpt&#10;w3u6H0IuYgj7FBUUIbhUSp8VZND3rCOO3MXWBkOEdS51jU0MN5X8TJIvabDk2FCgo2VB2fVwMwpu&#10;+mf/tIPzxe3cutl8L7erY7NV6r3bLiYgArXhJf53b3ScPxoPhvD3TrxBz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Ol0xQAAAN4AAAAPAAAAAAAAAAAAAAAAAJgCAABkcnMv&#10;ZG93bnJldi54bWxQSwUGAAAAAAQABAD1AAAAigMAAAAA&#10;" path="m199,l,,,5r199,l199,e" filled="f" stroked="f">
                    <v:path arrowok="t" o:connecttype="custom" o:connectlocs="199,2461;0,2461;0,2466;199,2466;199,2461" o:connectangles="0,0,0,0,0"/>
                  </v:shape>
                  <v:shape id="Picture 1547" o:spid="_x0000_s2571" type="#_x0000_t75" style="position:absolute;left:7406;top:245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Q+hPEAAAA3gAAAA8AAABkcnMvZG93bnJldi54bWxET99rwjAQfh/sfwg32NtMq1hcNcoYCD5s&#10;jGllPh7NrQlrLqWJtfvvzWDg2318P2+1GV0rBuqD9awgn2QgiGuvLTcKqsP2aQEiRGSNrWdS8EsB&#10;Nuv7uxWW2l/4k4Z9bEQK4VCiAhNjV0oZakMOw8R3xIn79r3DmGDfSN3jJYW7Vk6zrJAOLacGgx29&#10;Gqp/9menoKji18fW5ub95N+OlXP53A6tUo8P48sSRKQx3sT/7p1O8xfPswL+3kk3yPU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jQ+hPEAAAA3gAAAA8AAAAAAAAAAAAAAAAA&#10;nwIAAGRycy9kb3ducmV2LnhtbFBLBQYAAAAABAAEAPcAAACQAwAAAAA=&#10;">
                    <v:imagedata r:id="rId568" o:title=""/>
                  </v:shape>
                </v:group>
                <v:group id="Group 1548" o:spid="_x0000_s2572" style="position:absolute;left:7406;top:2449;width:199;height:6" coordorigin="7406,244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vY98UAAADeAAAADwAAAGRycy9kb3ducmV2LnhtbERPS2vCQBC+F/wPywi9&#10;6SZKq0ZXEamlBxF8gHgbsmMSzM6G7JrEf98tCL3Nx/ecxaozpWiodoVlBfEwAkGcWl1wpuB82g6m&#10;IJxH1lhaJgVPcrBa9t4WmGjb8oGao89ECGGXoILc+yqR0qU5GXRDWxEH7mZrgz7AOpO6xjaEm1KO&#10;ouhTGiw4NORY0San9H58GAXfLbbrcfzV7O63zfN6+thfdjEp9d7v1nMQnjr/L365f3SYP52NJ/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Y72PfFAAAA3gAA&#10;AA8AAAAAAAAAAAAAAAAAqgIAAGRycy9kb3ducmV2LnhtbFBLBQYAAAAABAAEAPoAAACcAwAAAAA=&#10;">
                  <v:shape id="Freeform 1549" o:spid="_x0000_s2573" style="position:absolute;left:7406;top:244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lG6sgA&#10;AADeAAAADwAAAGRycy9kb3ducmV2LnhtbESPQWvCQBCF74X+h2UK3uqmFUSjq7SKRRAK0V56G7Jj&#10;EszOLtnVpP76zqHQ2wzvzXvfLNeDa9WNuth4NvAyzkARl942XBn4Ou2eZ6BiQrbYeiYDPxRhvXp8&#10;WGJufc8F3Y6pUhLCMUcDdUoh1zqWNTmMYx+IRTv7zmGStau07bCXcNfq1yybaocNS0ONgTY1lZfj&#10;1Rm42m1x95Pvc/gMH/3+fXPYnfqDMaOn4W0BKtGQ/s1/13sr+LP5RHjlHZlBr3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UbqyAAAAN4AAAAPAAAAAAAAAAAAAAAAAJgCAABk&#10;cnMvZG93bnJldi54bWxQSwUGAAAAAAQABAD1AAAAjQMAAAAA&#10;" path="m199,l,,,5r199,l199,e" filled="f" stroked="f">
                    <v:path arrowok="t" o:connecttype="custom" o:connectlocs="199,2449;0,2449;0,2454;199,2454;199,2449" o:connectangles="0,0,0,0,0"/>
                  </v:shape>
                  <v:shape id="Picture 1550" o:spid="_x0000_s2574" type="#_x0000_t75" style="position:absolute;left:7406;top:244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J2srGAAAA3gAAAA8AAABkcnMvZG93bnJldi54bWxET0trwkAQvhf8D8sIvTUbax8aXUWKgkUo&#10;GnPpbciOyWJ2NmS3mv57tyD0Nh/fc+bL3jbiQp03jhWMkhQEcem04UpBcdw8TUD4gKyxcUwKfsnD&#10;cjF4mGOm3ZUPdMlDJWII+wwV1CG0mZS+rMmiT1xLHLmT6yyGCLtK6g6vMdw28jlN36RFw7GhxpY+&#10;airP+Y9VcHz9ekn3xfrbfL73h3Ew+92uWCn1OOxXMxCB+vAvvru3Os6fTMdT+Hsn3iA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snaysYAAADeAAAADwAAAAAAAAAAAAAA&#10;AACfAgAAZHJzL2Rvd25yZXYueG1sUEsFBgAAAAAEAAQA9wAAAJIDAAAAAA==&#10;">
                    <v:imagedata r:id="rId569" o:title=""/>
                  </v:shape>
                </v:group>
                <v:group id="Group 1551" o:spid="_x0000_s2575" style="position:absolute;left:7406;top:2438;width:199;height:6" coordorigin="7406,243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HUM/7IAAAA&#10;3gAAAA8AAAAAAAAAAAAAAAAAqgIAAGRycy9kb3ducmV2LnhtbFBLBQYAAAAABAAEAPoAAACfAwAA&#10;AAA=&#10;">
                  <v:shape id="Freeform 1552" o:spid="_x0000_s2576" style="position:absolute;left:7406;top:243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cCsUA&#10;AADeAAAADwAAAGRycy9kb3ducmV2LnhtbERPTWvCQBC9F/oflil4qxtrERtdRS2KIBSivfQ2ZMck&#10;mJ1dsquJ/fWuIHibx/uc6bwztbhQ4yvLCgb9BARxbnXFhYLfw/p9DMIHZI21ZVJwJQ/z2evLFFNt&#10;W87osg+FiCHsU1RQhuBSKX1ekkHft444ckfbGAwRNoXUDbYx3NTyI0lG0mDFsaFER6uS8tP+bBSc&#10;9Xf2b4d/R/fjNu12udqtD+1Oqd5bt5iACNSFp/jh3uo4f/z1OYD7O/E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xZwKxQAAAN4AAAAPAAAAAAAAAAAAAAAAAJgCAABkcnMv&#10;ZG93bnJldi54bWxQSwUGAAAAAAQABAD1AAAAigMAAAAA&#10;" path="m199,l,,,5r199,l199,e" filled="f" stroked="f">
                    <v:path arrowok="t" o:connecttype="custom" o:connectlocs="199,2438;0,2438;0,2443;199,2443;199,2438" o:connectangles="0,0,0,0,0"/>
                  </v:shape>
                  <v:shape id="Picture 1553" o:spid="_x0000_s2577" type="#_x0000_t75" style="position:absolute;left:7406;top:243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3WbHBAAAA3gAAAA8AAABkcnMvZG93bnJldi54bWxET82KwjAQvgv7DmGEvWmqqLhdo5QFQTyI&#10;uvsAYzO2xWZSmlG7b28Ewdt8fL+zWHWuVjdqQ+XZwGiYgCLOva24MPD3ux7MQQVBtlh7JgP/FGC1&#10;/OgtMLX+zge6HaVQMYRDigZKkSbVOuQlOQxD3xBH7uxbhxJhW2jb4j2Gu1qPk2SmHVYcG0ps6Kek&#10;/HK8OgNZddo5l11PMiEaTbds92ctxnz2u+wblFAnb/HLvbFx/vxrMobnO/EGvX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P3WbHBAAAA3gAAAA8AAAAAAAAAAAAAAAAAnwIA&#10;AGRycy9kb3ducmV2LnhtbFBLBQYAAAAABAAEAPcAAACNAwAAAAA=&#10;">
                    <v:imagedata r:id="rId570" o:title=""/>
                  </v:shape>
                  <v:shape id="Picture 1554" o:spid="_x0000_s2578" type="#_x0000_t75" style="position:absolute;left:7406;top:242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cBerEAAAA3gAAAA8AAABkcnMvZG93bnJldi54bWxET91qwjAUvh/4DuEIuxlr6qzaVaPIQBg4&#10;xOke4NAcm2pzUppMu7dfBsLuzsf3exar3jbiSp2vHSsYJSkI4tLpmisFX8fNcw7CB2SNjWNS8EMe&#10;VsvBwwIL7W78SddDqEQMYV+gAhNCW0jpS0MWfeJa4sidXGcxRNhVUnd4i+G2kS9pOpUWa44NBlt6&#10;M1ReDt9WwXm63re7pwwntCvP2WxLH96QUo/Dfj0HEagP/+K7+13H+flrNoa/d+INcvk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cBerEAAAA3gAAAA8AAAAAAAAAAAAAAAAA&#10;nwIAAGRycy9kb3ducmV2LnhtbFBLBQYAAAAABAAEAPcAAACQAwAAAAA=&#10;">
                    <v:imagedata r:id="rId571" o:title=""/>
                  </v:shape>
                </v:group>
                <v:group id="Group 1555" o:spid="_x0000_s2579" style="position:absolute;left:7406;top:2420;width:199;height:6" coordorigin="7406,242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81/cUAAADeAAAADwAAAGRycy9kb3ducmV2LnhtbERPS2vCQBC+F/wPywje&#10;dBNrRaOriLSlBxF8gHgbsmMSzM6G7JrEf98tCL3Nx/ec5bozpWiodoVlBfEoAkGcWl1wpuB8+hrO&#10;QDiPrLG0TAqe5GC96r0tMdG25QM1R5+JEMIuQQW591UipUtzMuhGtiIO3M3WBn2AdSZ1jW0IN6Uc&#10;R9FUGiw4NORY0Tan9H58GAXfLbab9/iz2d1v2+f19LG/7GJSatDvNgsQnjr/L365f3SYP5tP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7vNf3FAAAA3gAA&#10;AA8AAAAAAAAAAAAAAAAAqgIAAGRycy9kb3ducmV2LnhtbFBLBQYAAAAABAAEAPoAAACcAwAAAAA=&#10;">
                  <v:shape id="Freeform 1556" o:spid="_x0000_s2580" style="position:absolute;left:7406;top:242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6aCcUA&#10;AADeAAAADwAAAGRycy9kb3ducmV2LnhtbERPS2sCMRC+F/ofwhR6q9naKroapVoUQRB8XLwNm3F3&#10;cTMJm+hu++uNIHibj+8542lrKnGl2peWFXx2EhDEmdUl5woO+8XHAIQPyBory6TgjzxMJ68vY0y1&#10;bXhL113IRQxhn6KCIgSXSumzggz6jnXEkTvZ2mCIsM6lrrGJ4aaS3STpS4Mlx4YCHc0Lys67i1Fw&#10;0b/bf/t1PLmNWzar2Xy92Ddrpd7f2p8RiEBteIof7pWO8wfD7x7c34k3yM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poJxQAAAN4AAAAPAAAAAAAAAAAAAAAAAJgCAABkcnMv&#10;ZG93bnJldi54bWxQSwUGAAAAAAQABAD1AAAAigMAAAAA&#10;" path="m199,l,,,6r199,l199,e" filled="f" stroked="f">
                    <v:path arrowok="t" o:connecttype="custom" o:connectlocs="199,2420;0,2420;0,2426;199,2426;199,2420" o:connectangles="0,0,0,0,0"/>
                  </v:shape>
                </v:group>
                <v:group id="Group 1557" o:spid="_x0000_s2581" style="position:absolute;left:7406;top:2420;width:199;height:2" coordorigin="7406,2420"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EOEcUAAADeAAAADwAAAGRycy9kb3ducmV2LnhtbERPS2vCQBC+C/6HZQRv&#10;uoltRaOriLSlBxF8gHgbsmMSzM6G7JrEf98tFLzNx/ec5bozpWiodoVlBfE4AkGcWl1wpuB8+hrN&#10;QDiPrLG0TAqe5GC96veWmGjb8oGao89ECGGXoILc+yqR0qU5GXRjWxEH7mZrgz7AOpO6xjaEm1JO&#10;omgqDRYcGnKsaJtTej8+jILvFtvNW/zZ7O637fN6+thfdjEpNRx0mwUIT51/if/dPzrMn83f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FxDhHFAAAA3gAA&#10;AA8AAAAAAAAAAAAAAAAAqgIAAGRycy9kb3ducmV2LnhtbFBLBQYAAAAABAAEAPoAAACcAwAAAAA=&#10;">
                  <v:shape id="Freeform 1558" o:spid="_x0000_s2582" style="position:absolute;left:7406;top:2420;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DswsUA&#10;AADeAAAADwAAAGRycy9kb3ducmV2LnhtbERPTWsCMRC9C/0PYQq9uVmLVF2NUpRCT0VtFbwNm3F3&#10;cTNZk1RXf70RBG/zeJ8zmbWmFidyvrKsoJekIIhzqysuFPz9fnWHIHxA1lhbJgUX8jCbvnQmmGl7&#10;5hWd1qEQMYR9hgrKEJpMSp+XZNAntiGO3N46gyFCV0jt8BzDTS3f0/RDGqw4NpTY0Lyk/LD+Nwo2&#10;x33lw/Lys5275eLaP7jRbjtQ6u21/RyDCNSGp/jh/tZx/nDUH8D9nXiDn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YOzCxQAAAN4AAAAPAAAAAAAAAAAAAAAAAJgCAABkcnMv&#10;ZG93bnJldi54bWxQSwUGAAAAAAQABAD1AAAAigMAAAAA&#10;" path="m,l199,,,,199,,,xe" filled="f" stroked="f">
                    <v:path arrowok="t" o:connecttype="custom" o:connectlocs="0,0;199,0;0,0;199,0;0,0" o:connectangles="0,0,0,0,0"/>
                  </v:shape>
                  <v:shape id="Picture 1559" o:spid="_x0000_s2583" type="#_x0000_t75" style="position:absolute;left:758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IOzbGAAAA3gAAAA8AAABkcnMvZG93bnJldi54bWxEj09rAjEQxe9Cv0OYQm+arRTRrVGkIAg9&#10;FP8g9DZsxs3iZrIk0V2/fedQ8DbDe/Peb5brwbfqTjE1gQ28TwpQxFWwDdcGTsfteA4qZWSLbWAy&#10;8KAE69XLaImlDT3v6X7ItZIQTiUacDl3pdapcuQxTUJHLNolRI9Z1lhrG7GXcN/qaVHMtMeGpcFh&#10;R1+Oquvh5g3o6cLF2f5325yY+Oc79o/uvDHm7XXYfILKNOSn+f96ZwV/vvgQXnlHZtCr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0g7NsYAAADeAAAADwAAAAAAAAAAAAAA&#10;AACfAgAAZHJzL2Rvd25yZXYueG1sUEsFBgAAAAAEAAQA9wAAAJIDAAAAAA==&#10;">
                    <v:imagedata r:id="rId572" o:title=""/>
                  </v:shape>
                </v:group>
                <v:group id="Group 1560" o:spid="_x0000_s2584" style="position:absolute;left:7579;top:2529;width:5;height:63" coordorigin="757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6aY8UAAADeAAAADwAAAGRycy9kb3ducmV2LnhtbERPS2vCQBC+F/wPywi9&#10;6Sa2FY2uIqKlBxF8gHgbsmMSzM6G7JrEf98tCL3Nx/ec+bIzpWiodoVlBfEwAkGcWl1wpuB82g4m&#10;IJxH1lhaJgVPcrBc9N7mmGjb8oGao89ECGGXoILc+yqR0qU5GXRDWxEH7mZrgz7AOpO6xjaEm1KO&#10;omgsDRYcGnKsaJ1Tej8+jILvFtvVR7xpdvfb+nk9fe0vu5iUeu93qxkIT53/F7/cPzrMn0w/p/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DummPFAAAA3gAA&#10;AA8AAAAAAAAAAAAAAAAAqgIAAGRycy9kb3ducmV2LnhtbFBLBQYAAAAABAAEAPoAAACcAwAAAAA=&#10;">
                  <v:shape id="Freeform 1561" o:spid="_x0000_s2585" style="position:absolute;left:757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U7esYA&#10;AADeAAAADwAAAGRycy9kb3ducmV2LnhtbESPT0sDMRDF74LfIYzgzWYVV9vtpkUUwYMH21rocdjM&#10;/sFksiSxu3575yB4m2HevPd+9Xb2Tp0ppiGwgdtFAYq4CXbgzsDn4fVmCSplZIsuMBn4oQTbzeVF&#10;jZUNE+/ovM+dEhNOFRrocx4rrVPTk8e0CCOx3NoQPWZZY6dtxEnMvdN3RfGgPQ4sCT2O9NxT87X/&#10;9gbcNJ5i+/7xko6H0j7yfVNml4y5vpqf1qAyzflf/Pf9ZqX+clUKgODID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6U7esYAAADeAAAADwAAAAAAAAAAAAAAAACYAgAAZHJz&#10;L2Rvd25yZXYueG1sUEsFBgAAAAAEAAQA9QAAAIsDAAAAAA==&#10;" path="m5,l,,,64r5,l5,e" filled="f" stroked="f">
                    <v:path arrowok="t" o:connecttype="custom" o:connectlocs="5,2529;0,2529;0,2593;5,2593;5,2529" o:connectangles="0,0,0,0,0"/>
                  </v:shape>
                  <v:shape id="Picture 1562" o:spid="_x0000_s2586" type="#_x0000_t75" style="position:absolute;left:757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XQ6zDAAAA3gAAAA8AAABkcnMvZG93bnJldi54bWxET02LwjAQvS/4H8II3ta0C65ajaKC4Gmt&#10;VjwPzdgWm0lpsrb+e7Ow4G0e73OW697U4kGtqywriMcRCOLc6ooLBZds/zkD4TyyxtoyKXiSg/Vq&#10;8LHERNuOT/Q4+0KEEHYJKii9bxIpXV6SQTe2DXHgbrY16ANsC6lb7EK4qeVXFH1LgxWHhhIb2pWU&#10;38+/RsH2x6fxoXO3Y5Edm8k0S6+XXarUaNhvFiA89f4t/ncfdJg/m09i+Hsn3C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hdDrMMAAADeAAAADwAAAAAAAAAAAAAAAACf&#10;AgAAZHJzL2Rvd25yZXYueG1sUEsFBgAAAAAEAAQA9wAAAI8DAAAAAA==&#10;">
                    <v:imagedata r:id="rId573" o:title=""/>
                  </v:shape>
                </v:group>
                <v:group id="Group 1563" o:spid="_x0000_s2587" style="position:absolute;left:7570;top:2529;width:5;height:63" coordorigin="757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5Oez8QAAADeAAAADwAAAGRycy9kb3ducmV2LnhtbERPS4vCMBC+C/sfwizs&#10;TdO6KG41ioi7eBDBByzehmZsi82kNLGt/94Igrf5+J4zW3SmFA3VrrCsIB5EIIhTqwvOFJyOv/0J&#10;COeRNZaWScGdHCzmH70ZJtq2vKfm4DMRQtglqCD3vkqkdGlOBt3AVsSBu9jaoA+wzqSusQ3hppTD&#10;KBpLgwWHhhwrWuWUXg83o+CvxXb5Ha+b7fWyup+Po93/Nialvj675RSEp86/xS/3Rof5k5/R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5Oez8QAAADeAAAA&#10;DwAAAAAAAAAAAAAAAACqAgAAZHJzL2Rvd25yZXYueG1sUEsFBgAAAAAEAAQA+gAAAJsDAAAAAA==&#10;">
                  <v:shape id="Freeform 1564" o:spid="_x0000_s2588" style="position:absolute;left:757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elDcQA&#10;AADeAAAADwAAAGRycy9kb3ducmV2LnhtbERPTWsCMRC9C/0PYQrearbabe3WKKIIPXiwWsHjsBl3&#10;lyaTJYnu9t83QsHbPN7nzBa9NeJKPjSOFTyPMhDEpdMNVwq+D5unKYgQkTUax6TglwIs5g+DGRba&#10;dfxF132sRArhUKCCOsa2kDKUNVkMI9cSJ+7svMWYoK+k9tilcGvkOMtepcWGU0ONLa1qKn/2F6vA&#10;dO3Jn7e7dTgecv3GL2UeTVBq+NgvP0BE6uNd/O/+1Gn+9D2fwO2ddIO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93pQ3EAAAA3gAAAA8AAAAAAAAAAAAAAAAAmAIAAGRycy9k&#10;b3ducmV2LnhtbFBLBQYAAAAABAAEAPUAAACJAwAAAAA=&#10;" path="m4,l,,,64r4,l4,e" filled="f" stroked="f">
                    <v:path arrowok="t" o:connecttype="custom" o:connectlocs="4,2529;0,2529;0,2593;4,2593;4,2529" o:connectangles="0,0,0,0,0"/>
                  </v:shape>
                </v:group>
                <v:group id="Group 1565" o:spid="_x0000_s2589" style="position:absolute;left:7565;top:2529;width:5;height:63" coordorigin="756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ajIMUAAADeAAAADwAAAGRycy9kb3ducmV2LnhtbERPS2vCQBC+C/6HZQRv&#10;dRNbRaOriLSlBxF8gHgbsmMSzM6G7JrEf98tFLzNx/ec5bozpWiodoVlBfEoAkGcWl1wpuB8+nqb&#10;gXAeWWNpmRQ8ycF61e8tMdG25QM1R5+JEMIuQQW591UipUtzMuhGtiIO3M3WBn2AdSZ1jW0IN6Uc&#10;R9FUGiw4NORY0Tan9H58GAXfLbab9/iz2d1v2+f1NNlfdjEpNRx0mwUIT51/if/dPzrMn80nH/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s2oyDFAAAA3gAA&#10;AA8AAAAAAAAAAAAAAAAAqgIAAGRycy9kb3ducmV2LnhtbFBLBQYAAAAABAAEAPoAAACcAwAAAAA=&#10;">
                  <v:shape id="Freeform 1566" o:spid="_x0000_s2590" style="position:absolute;left:756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KY4sMA&#10;AADeAAAADwAAAGRycy9kb3ducmV2LnhtbERPyWrDMBC9B/oPYgq9JXJLncWNEkpLIYccskKOgzWx&#10;TaWRkdTY/fsoEMhtHm+d+bK3RlzIh8axgtdRBoK4dLrhSsFh/zOcgggRWaNxTAr+KcBy8TSYY6Fd&#10;x1u67GIlUgiHAhXUMbaFlKGsyWIYuZY4cWfnLcYEfSW1xy6FWyPfsmwsLTacGmps6aum8nf3ZxWY&#10;rj3583rzHY77XE/4vcyjCUq9PPefHyAi9fEhvrtXOs2fzvIcbu+kG+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9KY4sMAAADeAAAADwAAAAAAAAAAAAAAAACYAgAAZHJzL2Rv&#10;d25yZXYueG1sUEsFBgAAAAAEAAQA9QAAAIgDAAAAAA==&#10;" path="m5,l,,,64r5,l5,e" filled="f" stroked="f">
                    <v:path arrowok="t" o:connecttype="custom" o:connectlocs="5,2529;0,2529;0,2593;5,2593;5,2529" o:connectangles="0,0,0,0,0"/>
                  </v:shape>
                  <v:shape id="Picture 1567" o:spid="_x0000_s2591" type="#_x0000_t75" style="position:absolute;left:7560;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EQW7CAAAA3gAAAA8AAABkcnMvZG93bnJldi54bWxET02LwjAQvS/4H8Is7G1NKyhajbKIglfd&#10;PehtaGbbss2kJLGp/vqNIHibx/uc1WYwrejJ+caygnycgSAurW64UvDzvf+cg/ABWWNrmRTcyMNm&#10;PXpbYaFt5CP1p1CJFMK+QAV1CF0hpS9rMujHtiNO3K91BkOCrpLaYUzhppWTLJtJgw2nhho72tZU&#10;/p2uRsH90keOu8Pu7PJ4z8/bBTeklfp4H76WIAIN4SV+ug86zZ8vpjN4vJNukO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xEFuwgAAAN4AAAAPAAAAAAAAAAAAAAAAAJ8C&#10;AABkcnMvZG93bnJldi54bWxQSwUGAAAAAAQABAD3AAAAjgMAAAAA&#10;">
                    <v:imagedata r:id="rId574" o:title=""/>
                  </v:shape>
                </v:group>
                <v:group id="Group 1568" o:spid="_x0000_s2592" style="position:absolute;left:7555;top:2529;width:5;height:63" coordorigin="755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9V8UAAADeAAAADwAAAGRycy9kb3ducmV2LnhtbERPS2vCQBC+F/wPywje&#10;dBOLVaOriLSlBxF8gHgbsmMSzM6G7JrEf98tCL3Nx/ec5bozpWiodoVlBfEoAkGcWl1wpuB8+hrO&#10;QDiPrLG0TAqe5GC96r0tMdG25QM1R5+JEMIuQQW591UipUtzMuhGtiIO3M3WBn2AdSZ1jW0IN6Uc&#10;R9GHNFhwaMixom1O6f34MAq+W2w37/Fns7vfts/rabK/7GJSatDvNgsQnjr/L365f3SYP5tP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vkPVfFAAAA3gAA&#10;AA8AAAAAAAAAAAAAAAAAqgIAAGRycy9kb3ducmV2LnhtbFBLBQYAAAAABAAEAPoAAACcAwAAAAA=&#10;">
                  <v:shape id="Freeform 1569" o:spid="_x0000_s2593" style="position:absolute;left:755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M3fMYA&#10;AADeAAAADwAAAGRycy9kb3ducmV2LnhtbESPT0sDMRDF74LfIYzgzWYVV9vtpkUUwYMH21rocdjM&#10;/sFksiSxu3575yB4m+G9ee839Xb2Tp0ppiGwgdtFAYq4CXbgzsDn4fVmCSplZIsuMBn4oQTbzeVF&#10;jZUNE+/ovM+dkhBOFRrocx4rrVPTk8e0CCOxaG2IHrOssdM24iTh3um7onjQHgeWhh5Heu6p+dp/&#10;ewNuGk+xff94ScdDaR/5vimzS8ZcX81Pa1CZ5vxv/rt+s4K/XJXCK+/IDHr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M3fMYAAADeAAAADwAAAAAAAAAAAAAAAACYAgAAZHJz&#10;L2Rvd25yZXYueG1sUEsFBgAAAAAEAAQA9QAAAIsDAAAAAA==&#10;" path="m5,l,,,64r5,l5,e" filled="f" stroked="f">
                    <v:path arrowok="t" o:connecttype="custom" o:connectlocs="5,2529;0,2529;0,2593;5,2593;5,2529" o:connectangles="0,0,0,0,0"/>
                  </v:shape>
                  <v:shape id="Picture 1570" o:spid="_x0000_s2594" type="#_x0000_t75" style="position:absolute;left:755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LWEfAAAAA3gAAAA8AAABkcnMvZG93bnJldi54bWxET82KwjAQvgu+QxjBm6aWrdhqFBEW9uJh&#10;1QcYmrEtJpPQRK1vvxGEvc3H9zub3WCNeFAfOscKFvMMBHHtdMeNgsv5e7YCESKyRuOYFLwowG47&#10;Hm2w0u7Jv/Q4xUakEA4VKmhj9JWUoW7JYpg7T5y4q+stxgT7RuoenyncGpln2VJa7Dg1tOjp0FJ9&#10;O92tglDE7FV+nY+FQZ/7u8HrLV8qNZ0M+zWISEP8F3/cPzrNX5VFCe930g1y+w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otYR8AAAADeAAAADwAAAAAAAAAAAAAAAACfAgAA&#10;ZHJzL2Rvd25yZXYueG1sUEsFBgAAAAAEAAQA9wAAAIwDAAAAAA==&#10;">
                    <v:imagedata r:id="rId575" o:title=""/>
                  </v:shape>
                </v:group>
                <v:group id="Group 1571" o:spid="_x0000_s2595" style="position:absolute;left:7545;top:2529;width:5;height:63" coordorigin="754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phb57IAAAA&#10;3gAAAA8AAAAAAAAAAAAAAAAAqgIAAGRycy9kb3ducmV2LnhtbFBLBQYAAAAABAAEAPoAAACfAwAA&#10;AAA=&#10;">
                  <v:shape id="Freeform 1572" o:spid="_x0000_s2596" style="position:absolute;left:754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VUXMMA&#10;AADeAAAADwAAAGRycy9kb3ducmV2LnhtbERPS2sCMRC+C/6HMEJvmlV8dTWKVAo9ePDRQo/DZtxd&#10;TCZLkrrbf28KBW/z8T1nve2sEXfyoXasYDzKQBAXTtdcKvi8vA+XIEJE1mgck4JfCrDd9HtrzLVr&#10;+UT3cyxFCuGQo4IqxiaXMhQVWQwj1xAn7uq8xZigL6X22KZwa+Qky+bSYs2pocKG3ioqbucfq8C0&#10;zbe/Ho778HWZ6QVPi1k0QamXQbdbgYjUxaf43/2h0/zl63wMf++kG+T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VUXMMAAADeAAAADwAAAAAAAAAAAAAAAACYAgAAZHJzL2Rv&#10;d25yZXYueG1sUEsFBgAAAAAEAAQA9QAAAIgDAAAAAA==&#10;" path="m6,l,,,64r6,l6,e" filled="f" stroked="f">
                    <v:path arrowok="t" o:connecttype="custom" o:connectlocs="6,2529;0,2529;0,2593;6,2593;6,2529" o:connectangles="0,0,0,0,0"/>
                  </v:shape>
                  <v:shape id="Picture 1573" o:spid="_x0000_s2597" type="#_x0000_t75" style="position:absolute;left:754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83YLDAAAA3gAAAA8AAABkcnMvZG93bnJldi54bWxET0trwkAQvgv9D8sUvOmmgo+mrlKqgnhT&#10;C+1xmh2zqdnZkF2T+O9dQfA2H99z5svOlqKh2heOFbwNExDEmdMF5wq+j5vBDIQPyBpLx6TgSh6W&#10;i5feHFPtWt5Tcwi5iCHsU1RgQqhSKX1myKIfuoo4cidXWwwR1rnUNbYx3JZylCQTabHg2GCwoi9D&#10;2flwsQrOa9+sdv/j08W0007/ZNs/pF+l+q/d5weIQF14ih/urY7zZ++TEdzfiT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nzdgsMAAADeAAAADwAAAAAAAAAAAAAAAACf&#10;AgAAZHJzL2Rvd25yZXYueG1sUEsFBgAAAAAEAAQA9wAAAI8DAAAAAA==&#10;">
                    <v:imagedata r:id="rId576" o:title=""/>
                  </v:shape>
                </v:group>
                <v:group id="Group 1574" o:spid="_x0000_s2598" style="position:absolute;left:7536;top:2529;width:5;height:63" coordorigin="753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rPx6cQAAADeAAAADwAAAGRycy9kb3ducmV2LnhtbERPS4vCMBC+L/gfwgh7&#10;W9OuKFqNIrIuHmTBB4i3oRnbYjMpTWzrvzfCgrf5+J4zX3amFA3VrrCsIB5EIIhTqwvOFJyOm68J&#10;COeRNZaWScGDHCwXvY85Jtq2vKfm4DMRQtglqCD3vkqkdGlOBt3AVsSBu9raoA+wzqSusQ3hppTf&#10;UTSWBgsODTlWtM4pvR3uRsFvi+1qGP80u9t1/bgcR3/nXUxKffa71QyEp86/xf/urQ7zJ9PxE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rPx6cQAAADeAAAA&#10;DwAAAAAAAAAAAAAAAACqAgAAZHJzL2Rvd25yZXYueG1sUEsFBgAAAAAEAAQA+gAAAJsDAAAAAA==&#10;">
                  <v:shape id="Freeform 1575" o:spid="_x0000_s2599" style="position:absolute;left:753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3xMMA&#10;AADeAAAADwAAAGRycy9kb3ducmV2LnhtbERPS2sCMRC+C/0PYQreNFvx1a1RikXw4MFHCz0Om3F3&#10;aTJZktRd/70RBG/z8T1nseqsERfyoXas4G2YgSAunK65VPB92gzmIEJE1mgck4IrBVgtX3oLzLVr&#10;+UCXYyxFCuGQo4IqxiaXMhQVWQxD1xAn7uy8xZigL6X22KZwa+Qoy6bSYs2pocKG1hUVf8d/q8C0&#10;za8/7/Zf4ec00TMeF5NoglL91+7zA0SkLj7FD/dWp/nz9+kY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3xMMAAADeAAAADwAAAAAAAAAAAAAAAACYAgAAZHJzL2Rv&#10;d25yZXYueG1sUEsFBgAAAAAEAAQA9QAAAIgDAAAAAA==&#10;" path="m5,l,,,64r5,l5,e" filled="f" stroked="f">
                    <v:path arrowok="t" o:connecttype="custom" o:connectlocs="5,2529;0,2529;0,2593;5,2593;5,2529" o:connectangles="0,0,0,0,0"/>
                  </v:shape>
                  <v:shape id="Picture 1576" o:spid="_x0000_s2600" type="#_x0000_t75" style="position:absolute;left:753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nuUXBAAAA3gAAAA8AAABkcnMvZG93bnJldi54bWxET82KwjAQvi/4DmGEva2pgqVWo4jgujex&#10;+gBDMzbFZlKTrHbffrOw4G0+vt9ZbQbbiQf50DpWMJ1kIIhrp1tuFFzO+48CRIjIGjvHpOCHAmzW&#10;o7cVlto9+USPKjYihXAoUYGJsS+lDLUhi2HieuLEXZ23GBP0jdQenyncdnKWZbm02HJqMNjTzlB9&#10;q76tguvO3+/VLBuKIx+NPcg2/5SVUu/jYbsEEWmIL/G/+0un+cUin8PfO+kGuf4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BnuUXBAAAA3gAAAA8AAAAAAAAAAAAAAAAAnwIA&#10;AGRycy9kb3ducmV2LnhtbFBLBQYAAAAABAAEAPcAAACNAwAAAAA=&#10;">
                    <v:imagedata r:id="rId577" o:title=""/>
                  </v:shape>
                </v:group>
                <v:group id="Group 1577" o:spid="_x0000_s2601" style="position:absolute;left:7526;top:2529;width:5;height:63" coordorigin="752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sRSccQAAADeAAAADwAAAGRycy9kb3ducmV2LnhtbERPTWvCQBC9F/wPywi9&#10;1U2UBo2uIlJLDyJUBfE2ZMckmJ0N2W0S/70rCL3N433OYtWbSrTUuNKygngUgSDOrC45V3A6bj+m&#10;IJxH1lhZJgV3crBaDt4WmGrb8S+1B5+LEMIuRQWF93UqpcsKMuhGtiYO3NU2Bn2ATS51g10IN5Uc&#10;R1EiDZYcGgqsaVNQdjv8GQXfHXbrSfzV7m7Xzf1y/NyfdzEp9T7s13MQnnr/L365f3SYP50l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sRSccQAAADeAAAA&#10;DwAAAAAAAAAAAAAAAACqAgAAZHJzL2Rvd25yZXYueG1sUEsFBgAAAAAEAAQA+gAAAJsDAAAAAA==&#10;">
                  <v:shape id="Freeform 1578" o:spid="_x0000_s2602" style="position:absolute;left:752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Bps8QA&#10;AADeAAAADwAAAGRycy9kb3ducmV2LnhtbERPS2sCMRC+C/6HMAVvmm3x1XWjSIvQg4dWW+hx2Mw+&#10;MJksSequ/74RCr3Nx/ecYjdYI67kQ+tYweMsA0FcOt1yreDzfJiuQYSIrNE4JgU3CrDbjkcF5tr1&#10;/EHXU6xFCuGQo4Imxi6XMpQNWQwz1xEnrnLeYkzQ11J77FO4NfIpy5bSYsupocGOXhoqL6cfq8D0&#10;3bevju+v4eu80Cuel4toglKTh2G/ARFpiP/iP/ebTvPXz8sV3N9JN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gabPEAAAA3gAAAA8AAAAAAAAAAAAAAAAAmAIAAGRycy9k&#10;b3ducmV2LnhtbFBLBQYAAAAABAAEAPUAAACJAwAAAAA=&#10;" path="m6,l,,,64r6,l6,e" filled="f" stroked="f">
                    <v:path arrowok="t" o:connecttype="custom" o:connectlocs="6,2529;0,2529;0,2593;6,2593;6,2529" o:connectangles="0,0,0,0,0"/>
                  </v:shape>
                  <v:shape id="Picture 1579" o:spid="_x0000_s2603" type="#_x0000_t75" style="position:absolute;left:752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8qrPEAAAA3gAAAA8AAABkcnMvZG93bnJldi54bWxEj82qwkAMhfcXfIchghvR6XXh1eooIlwU&#10;F4o/DxA6sS12MqUzan17sxDcJZyTc77Ml62r1IOaUHo28DtMQBFn3pacG7ic/wcTUCEiW6w8k4EX&#10;BVguOj9zTK1/8pEep5grCeGQooEixjrVOmQFOQxDXxOLdvWNwyhrk2vb4FPCXaVHSTLWDkuWhgJr&#10;WheU3U53Z6CfbGi72f2to8a+PRzoXtXTvTG9bruagYrUxq/5c721gj+ZjoVX3pEZ9OI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B8qrPEAAAA3gAAAA8AAAAAAAAAAAAAAAAA&#10;nwIAAGRycy9kb3ducmV2LnhtbFBLBQYAAAAABAAEAPcAAACQAwAAAAA=&#10;">
                    <v:imagedata r:id="rId578" o:title=""/>
                  </v:shape>
                </v:group>
                <v:group id="Group 1580" o:spid="_x0000_s2604" style="position:absolute;left:7517;top:2529;width:5;height:63" coordorigin="751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1vGA8QAAADeAAAADwAAAGRycy9kb3ducmV2LnhtbERPTYvCMBC9C/sfwgje&#10;NO3KilajiKjsQYTVhWVvQzO2xWZSmtjWf28Ewds83ucsVp0pRUO1KywriEcRCOLU6oIzBb/n3XAK&#10;wnlkjaVlUnAnB6vlR2+BibYt/1Bz8pkIIewSVJB7XyVSujQng25kK+LAXWxt0AdYZ1LX2IZwU8rP&#10;KJpIgwWHhhwr2uSUXk83o2DfYrsex9vmcL1s7v/nr+PfISalBv1uPQfhqfNv8cv9rcP86Wwyg+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1vGA8QAAADeAAAA&#10;DwAAAAAAAAAAAAAAAACqAgAAZHJzL2Rvd25yZXYueG1sUEsFBgAAAAAEAAQA+gAAAJsDAAAAAA==&#10;">
                  <v:shape id="Freeform 1581" o:spid="_x0000_s2605" style="position:absolute;left:751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nGscA&#10;AADeAAAADwAAAGRycy9kb3ducmV2LnhtbESPQWsCMRCF74X+hzCF3mq2RauuRilKoQcPrbbQ47AZ&#10;d5cmkyWJ7vbfOwfB2wzz5r33LdeDd+pMMbWBDTyPClDEVbAt1wa+D+9PM1ApI1t0gcnAPyVYr+7v&#10;llja0PMXnfe5VmLCqUQDTc5dqXWqGvKYRqEjltsxRI9Z1lhrG7EXc+/0S1G8ao8tS0KDHW0aqv72&#10;J2/A9d1vPO4+t+nnMLFTHleT7JIxjw/D2wJUpiHfxNfvDyv1Z/OpAAiOzK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QQZxrHAAAA3gAAAA8AAAAAAAAAAAAAAAAAmAIAAGRy&#10;cy9kb3ducmV2LnhtbFBLBQYAAAAABAAEAPUAAACMAwAAAAA=&#10;" path="m5,l,,,64r5,l5,e" filled="f" stroked="f">
                    <v:path arrowok="t" o:connecttype="custom" o:connectlocs="5,2529;0,2529;0,2593;5,2593;5,2529" o:connectangles="0,0,0,0,0"/>
                  </v:shape>
                  <v:shape id="Picture 1582" o:spid="_x0000_s2606" type="#_x0000_t75" style="position:absolute;left:751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QlXHDAAAA3gAAAA8AAABkcnMvZG93bnJldi54bWxET01rwkAQvQv9D8sUvJlNPLRJ6iqtRRB6&#10;qi09D9kxG8zOht3VRH+9Wyj0No/3OavNZHtxIR86xwqKLAdB3Djdcavg+2u3KEGEiKyxd0wKrhRg&#10;s36YrbDWbuRPuhxiK1IIhxoVmBiHWsrQGLIYMjcQJ+7ovMWYoG+l9jimcNvLZZ4/SYsdpwaDA20N&#10;NafD2Sr4eaebr0pf4Fu1vX7sTDnub0Gp+eP0+gIi0hT/xX/uvU7zy+q5gN930g1yf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xCVccMAAADeAAAADwAAAAAAAAAAAAAAAACf&#10;AgAAZHJzL2Rvd25yZXYueG1sUEsFBgAAAAAEAAQA9wAAAI8DAAAAAA==&#10;">
                    <v:imagedata r:id="rId579" o:title=""/>
                  </v:shape>
                </v:group>
                <v:group id="Group 1583" o:spid="_x0000_s2607" style="position:absolute;left:7507;top:2529;width:5;height:63" coordorigin="750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CbCr8UAAADeAAAADwAAAGRycy9kb3ducmV2LnhtbERPS2vCQBC+F/wPywi9&#10;6SaWVo2uIqKlBxF8gHgbsmMSzM6G7JrEf98tCL3Nx/ec+bIzpWiodoVlBfEwAkGcWl1wpuB82g4m&#10;IJxH1lhaJgVPcrBc9N7mmGjb8oGao89ECGGXoILc+yqR0qU5GXRDWxEH7mZrgz7AOpO6xjaEm1KO&#10;ouhLGiw4NORY0Tqn9H58GAXfLbarj3jT7O639fN6+txfdjEp9d7vVjMQnjr/L365f3SYP5mO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Amwq/FAAAA3gAA&#10;AA8AAAAAAAAAAAAAAAAAqgIAAGRycy9kb3ducmV2LnhtbFBLBQYAAAAABAAEAPoAAACcAwAAAAA=&#10;">
                  <v:shape id="Freeform 1584" o:spid="_x0000_s2608" style="position:absolute;left:750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L5bcQA&#10;AADeAAAADwAAAGRycy9kb3ducmV2LnhtbERPS2sCMRC+F/ofwhS8udnWWu3WKEURPHjw0UKPw2bc&#10;XZpMliS6239vBKG3+fieM1v01ogL+dA4VvCc5SCIS6cbrhR8HdfDKYgQkTUax6TgjwIs5o8PMyy0&#10;63hPl0OsRArhUKCCOsa2kDKUNVkMmWuJE3dy3mJM0FdSe+xSuDXyJc/fpMWGU0ONLS1rKn8PZ6vA&#10;dO2PP213q/B9HOsJv5bjaIJSg6f+8wNEpD7+i+/ujU7zp++TEdzeSTf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C+W3EAAAA3gAAAA8AAAAAAAAAAAAAAAAAmAIAAGRycy9k&#10;b3ducmV2LnhtbFBLBQYAAAAABAAEAPUAAACJAwAAAAA=&#10;" path="m5,l,,,64r5,l5,e" filled="f" stroked="f">
                    <v:path arrowok="t" o:connecttype="custom" o:connectlocs="5,2529;0,2529;0,2593;5,2593;5,2529" o:connectangles="0,0,0,0,0"/>
                  </v:shape>
                  <v:shape id="Picture 1585" o:spid="_x0000_s2609" type="#_x0000_t75" style="position:absolute;left:750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FJGnEAAAA3gAAAA8AAABkcnMvZG93bnJldi54bWxET99rwjAQfhf8H8INfLPphm6uM8omCIKg&#10;6DZ9PZtbW2wuXRK1/vdGGOztPr6fN562phZncr6yrOAxSUEQ51ZXXCj4+pz3RyB8QNZYWyYFV/Iw&#10;nXQ7Y8y0vfCGzttQiBjCPkMFZQhNJqXPSzLoE9sQR+7HOoMhQldI7fASw00tn9L0WRqsODaU2NCs&#10;pPy4PRkFfvgrpd0vMT0MV9+7fE3u47BSqvfQvr+BCNSGf/Gfe6Hj/NHrywDu78Qb5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bFJGnEAAAA3gAAAA8AAAAAAAAAAAAAAAAA&#10;nwIAAGRycy9kb3ducmV2LnhtbFBLBQYAAAAABAAEAPcAAACQAwAAAAA=&#10;">
                    <v:imagedata r:id="rId580" o:title=""/>
                  </v:shape>
                </v:group>
                <v:group id="Group 1586" o:spid="_x0000_s2610" style="position:absolute;left:7497;top:2529;width:5;height:63" coordorigin="749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89a28UAAADeAAAADwAAAGRycy9kb3ducmV2LnhtbERPS2vCQBC+F/wPywje&#10;dBOLVaOriLSlBxF8gHgbsmMSzM6G7JrEf98tCL3Nx/ec5bozpWiodoVlBfEoAkGcWl1wpuB8+hrO&#10;QDiPrLG0TAqe5GC96r0tMdG25QM1R5+JEMIuQQW591UipUtzMuhGtiIO3M3WBn2AdSZ1jW0IN6Uc&#10;R9GHNFhwaMixom1O6f34MAq+W2w37/Fns7vfts/rabK/7GJSatDvNgsQnjr/L365f3SYP5tP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WtvFAAAA3gAA&#10;AA8AAAAAAAAAAAAAAAAAqgIAAGRycy9kb3ducmV2LnhtbFBLBQYAAAAABAAEAPoAAACcAwAAAAA=&#10;">
                  <v:shape id="Freeform 1587" o:spid="_x0000_s2611" style="position:absolute;left:749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Va9cQA&#10;AADeAAAADwAAAGRycy9kb3ducmV2LnhtbERPS2sCMRC+C/6HMAVvmm3x1XWjSIvQg4dWW+hx2Mw+&#10;MJksSequ/74RCr3Nx/ecYjdYI67kQ+tYweMsA0FcOt1yreDzfJiuQYSIrNE4JgU3CrDbjkcF5tr1&#10;/EHXU6xFCuGQo4Imxi6XMpQNWQwz1xEnrnLeYkzQ11J77FO4NfIpy5bSYsupocGOXhoqL6cfq8D0&#10;3bevju+v4eu80Cuel4toglKTh2G/ARFpiP/iP/ebTvPXz6sl3N9JN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1WvXEAAAA3gAAAA8AAAAAAAAAAAAAAAAAmAIAAGRycy9k&#10;b3ducmV2LnhtbFBLBQYAAAAABAAEAPUAAACJAwAAAAA=&#10;" path="m5,l,,,64r5,l5,e" filled="f" stroked="f">
                    <v:path arrowok="t" o:connecttype="custom" o:connectlocs="5,2529;0,2529;0,2593;5,2593;5,2529" o:connectangles="0,0,0,0,0"/>
                  </v:shape>
                  <v:shape id="Picture 1588" o:spid="_x0000_s2612" type="#_x0000_t75" style="position:absolute;left:749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Z/bzFAAAA3gAAAA8AAABkcnMvZG93bnJldi54bWxET01rwkAQvQv+h2WE3nSjB5Om2YiIiiAV&#10;tFLqbchOk9DsbMhuNfbXdwtCb/N4n5MtetOIK3WutqxgOolAEBdW11wqOL9txgkI55E1NpZJwZ0c&#10;LPLhIMNU2xsf6XrypQgh7FJUUHnfplK6oiKDbmJb4sB92s6gD7Arpe7wFsJNI2dRNJcGaw4NFba0&#10;qqj4On0bBfyOH8vL4Zz84Pqynu9ft3sbz5R6GvXLFxCeev8vfrh3OsxPnuMY/t4JN8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Gf28xQAAAN4AAAAPAAAAAAAAAAAAAAAA&#10;AJ8CAABkcnMvZG93bnJldi54bWxQSwUGAAAAAAQABAD3AAAAkQMAAAAA&#10;">
                    <v:imagedata r:id="rId581" o:title=""/>
                  </v:shape>
                </v:group>
                <v:group id="Group 1589" o:spid="_x0000_s2613" style="position:absolute;left:7488;top:2529;width:5;height:63" coordorigin="748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HO9UXIAAAA&#10;3gAAAA8AAAAAAAAAAAAAAAAAqgIAAGRycy9kb3ducmV2LnhtbFBLBQYAAAAABAAEAPoAAACfAwAA&#10;AAA=&#10;">
                  <v:shape id="Freeform 1590" o:spid="_x0000_s2614" style="position:absolute;left:748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rOh8MA&#10;AADeAAAADwAAAGRycy9kb3ducmV2LnhtbERPS2sCMRC+C/6HMEJvmq343BpFKoUePPiEHofNuLs0&#10;mSxJ6m7/vSkUvM3H95zVprNG3MmH2rGC11EGgrhwuuZSweX8MVyACBFZo3FMCn4pwGbd760w167l&#10;I91PsRQphEOOCqoYm1zKUFRkMYxcQ5y4m/MWY4K+lNpjm8KtkeMsm0mLNaeGCht6r6j4Pv1YBaZt&#10;vvxtf9iF63mq5zwpptEEpV4G3fYNRKQuPsX/7k+d5i+W8yX8vZNu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rOh8MAAADeAAAADwAAAAAAAAAAAAAAAACYAgAAZHJzL2Rv&#10;d25yZXYueG1sUEsFBgAAAAAEAAQA9QAAAIgDAAAAAA==&#10;" path="m4,l,,,64r4,l4,e" filled="f" stroked="f">
                    <v:path arrowok="t" o:connecttype="custom" o:connectlocs="4,2529;0,2529;0,2593;4,2593;4,2529" o:connectangles="0,0,0,0,0"/>
                  </v:shape>
                  <v:shape id="Picture 1591" o:spid="_x0000_s2615" type="#_x0000_t75" style="position:absolute;left:748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yJmDFAAAA3gAAAA8AAABkcnMvZG93bnJldi54bWxEj0FrwkAQhe+F/odlCt7qxgoaU1cphVJ7&#10;qxrIdZodk5DsbMhuTfz3zqHQ2wzz5r33bfeT69SVhtB4NrCYJ6CIS28brgzk54/nFFSIyBY7z2Tg&#10;RgH2u8eHLWbWj3yk6ylWSkw4ZGigjrHPtA5lTQ7D3PfEcrv4wWGUdai0HXAUc9fplyRZaYcNS0KN&#10;Pb3XVLanX2dgiUXxg8XqM0f8zteHfmy/2tGY2dP09goq0hT/xX/fByv1000qAIIjM+jd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MiZgxQAAAN4AAAAPAAAAAAAAAAAAAAAA&#10;AJ8CAABkcnMvZG93bnJldi54bWxQSwUGAAAAAAQABAD3AAAAkQMAAAAA&#10;">
                    <v:imagedata r:id="rId582" o:title=""/>
                  </v:shape>
                </v:group>
                <v:group id="Group 1592" o:spid="_x0000_s2616" style="position:absolute;left:7478;top:2529;width:5;height:63" coordorigin="747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Es/8UAAADeAAAADwAAAGRycy9kb3ducmV2LnhtbERPS2vCQBC+F/wPywi9&#10;1U0sLTG6ioiKByn4APE2ZMckmJ0N2TWJ/75bKHibj+85s0VvKtFS40rLCuJRBII4s7rkXMH5tPlI&#10;QDiPrLGyTAqe5GAxH7zNMNW24wO1R5+LEMIuRQWF93UqpcsKMuhGtiYO3M02Bn2ATS51g10IN5Uc&#10;R9G3NFhyaCiwplVB2f34MAq2HXbLz3jd7u+31fN6+vq57GNS6n3YL6cgPPX+Jf5373SYn0ySG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UhLP/FAAAA3gAA&#10;AA8AAAAAAAAAAAAAAAAAqgIAAGRycy9kb3ducmV2LnhtbFBLBQYAAAAABAAEAPoAAACcAwAAAAA=&#10;">
                  <v:shape id="Freeform 1593" o:spid="_x0000_s2617" style="position:absolute;left:747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ss0cQA&#10;AADeAAAADwAAAGRycy9kb3ducmV2LnhtbERPTWsCMRC9F/wPYYTearZS67oapbQUPHjQ1UKPw2bc&#10;XZpMliR1t//eCEJv83ifs9oM1ogL+dA6VvA8yUAQV063XCs4HT+fchAhIms0jknBHwXYrEcPKyy0&#10;6/lAlzLWIoVwKFBBE2NXSBmqhiyGieuIE3d23mJM0NdSe+xTuDVymmWv0mLLqaHBjt4bqn7KX6vA&#10;9N23P+/2H+HrONNzfqlm0QSlHsfD2xJEpCH+i+/urU7z80U+hds76Qa5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bLNHEAAAA3gAAAA8AAAAAAAAAAAAAAAAAmAIAAGRycy9k&#10;b3ducmV2LnhtbFBLBQYAAAAABAAEAPUAAACJAwAAAAA=&#10;" path="m5,l,,,64r5,l5,e" filled="f" stroked="f">
                    <v:path arrowok="t" o:connecttype="custom" o:connectlocs="5,2529;0,2529;0,2593;5,2593;5,2529" o:connectangles="0,0,0,0,0"/>
                  </v:shape>
                  <v:shape id="Picture 1594" o:spid="_x0000_s2618" type="#_x0000_t75" style="position:absolute;left:747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JrRDEAAAA3gAAAA8AAABkcnMvZG93bnJldi54bWxET9tqwkAQfS/4D8sIfWs2KrRpzCqlICpU&#10;sVbq65CdXDA7G7LbmP59Vyj4NodznWw5mEb01LnasoJJFIMgzq2uuVRw+lo9JSCcR9bYWCYFv+Rg&#10;uRg9ZJhqe+VP6o++FCGEXYoKKu/bVEqXV2TQRbYlDlxhO4M+wK6UusNrCDeNnMbxszRYc2iosKX3&#10;ivLL8ccoOKy37ekjf9lvOP7mpD8XW9pJpR7Hw9schKfB38X/7o0O85PXZAa3d8INcv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pJrRDEAAAA3gAAAA8AAAAAAAAAAAAAAAAA&#10;nwIAAGRycy9kb3ducmV2LnhtbFBLBQYAAAAABAAEAPcAAACQAwAAAAA=&#10;">
                    <v:imagedata r:id="rId583" o:title=""/>
                  </v:shape>
                </v:group>
                <v:group id="Group 1595" o:spid="_x0000_s2619" style="position:absolute;left:7469;top:2529;width:5;height:63" coordorigin="746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aPZ8UAAADeAAAADwAAAGRycy9kb3ducmV2LnhtbERPTWvCQBC9C/0PyxS8&#10;1U20lhhdRcQWD1KoFsTbkB2TYHY2ZLdJ/PeuUPA2j/c5i1VvKtFS40rLCuJRBII4s7rkXMHv8fMt&#10;AeE8ssbKMim4kYPV8mWwwFTbjn+oPfhchBB2KSoovK9TKV1WkEE3sjVx4C62MegDbHKpG+xCuKnk&#10;OIo+pMGSQ0OBNW0Kyq6HP6Pgq8NuPYm37f562dzOx+n3aR+TUsPXfj0H4an3T/G/e6fD/GSWvMP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Wj2fFAAAA3gAA&#10;AA8AAAAAAAAAAAAAAAAAqgIAAGRycy9kb3ducmV2LnhtbFBLBQYAAAAABAAEAPoAAACcAwAAAAA=&#10;">
                  <v:shape id="Freeform 1596" o:spid="_x0000_s2620" style="position:absolute;left:746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K0pcQA&#10;AADeAAAADwAAAGRycy9kb3ducmV2LnhtbERPS2sCMRC+F/wPYYTeatbSbdfVKFIReuih9QEeh824&#10;u5hMliS6679vCoXe5uN7zmI1WCNu5EPrWMF0koEgrpxuuVZw2G+fChAhIms0jknBnQKslqOHBZba&#10;9fxNt12sRQrhUKKCJsaulDJUDVkME9cRJ+7svMWYoK+l9tincGvkc5a9Sostp4YGO3pvqLrsrlaB&#10;6buTP39+bcJxn+s3fqnyaIJSj+NhPQcRaYj/4j/3h07zi1mRw+876Qa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ytKXEAAAA3gAAAA8AAAAAAAAAAAAAAAAAmAIAAGRycy9k&#10;b3ducmV2LnhtbFBLBQYAAAAABAAEAPUAAACJAwAAAAA=&#10;" path="m4,l,,,64r4,l4,e" filled="f" stroked="f">
                    <v:path arrowok="t" o:connecttype="custom" o:connectlocs="4,2529;0,2529;0,2593;4,2593;4,2529" o:connectangles="0,0,0,0,0"/>
                  </v:shape>
                  <v:shape id="Picture 1597" o:spid="_x0000_s2621" type="#_x0000_t75" style="position:absolute;left:746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hP/XEAAAA3gAAAA8AAABkcnMvZG93bnJldi54bWxET01rwkAQvRf6H5YReqsbC0lj6ipasAo9&#10;GRU8jtlpEszOhuxW4793BcHbPN7nTGa9acSZOldbVjAaRiCIC6trLhXstsv3FITzyBoby6TgSg5m&#10;09eXCWbaXnhD59yXIoSwy1BB5X2bSemKigy6oW2JA/dnO4M+wK6UusNLCDeN/IiiRBqsOTRU2NJ3&#10;RcUp/zcK7D5OrrlfLOP49+dzM1/ZxfF0UOpt0M+/QHjq/VP8cK91mJ+O0wTu74Qb5P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LhP/XEAAAA3gAAAA8AAAAAAAAAAAAAAAAA&#10;nwIAAGRycy9kb3ducmV2LnhtbFBLBQYAAAAABAAEAPcAAACQAwAAAAA=&#10;">
                    <v:imagedata r:id="rId584" o:title=""/>
                  </v:shape>
                </v:group>
                <v:group id="Group 1598" o:spid="_x0000_s2622" style="position:absolute;left:7459;top:2529;width:5;height:63" coordorigin="745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QREMUAAADeAAAADwAAAGRycy9kb3ducmV2LnhtbERPTWvCQBC9C/0PyxS8&#10;1U2U2hhdRcQWD1KoFsTbkB2TYHY2ZLdJ/PeuUPA2j/c5i1VvKtFS40rLCuJRBII4s7rkXMHv8fMt&#10;AeE8ssbKMim4kYPV8mWwwFTbjn+oPfhchBB2KSoovK9TKV1WkEE3sjVx4C62MegDbHKpG+xCuKnk&#10;OIqm0mDJoaHAmjYFZdfDn1Hw1WG3nsTbdn+9bG7n4/v3aR+TUsPXfj0H4an3T/G/e6fD/GSWfM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EERDFAAAA3gAA&#10;AA8AAAAAAAAAAAAAAAAAqgIAAGRycy9kb3ducmV2LnhtbFBLBQYAAAAABAAEAPoAAACcAwAAAAA=&#10;">
                  <v:shape id="Freeform 1599" o:spid="_x0000_s2623" style="position:absolute;left:745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MbO8cA&#10;AADeAAAADwAAAGRycy9kb3ducmV2LnhtbESPQU/DMAyF70j8h8hI3FgK2qCUZRPahMRhB7aBxNFq&#10;vLYicaokW8u/nw+TdrP1nt/7PF+O3qkTxdQFNvA4KUAR18F23Bj43n88lKBSRrboApOBf0qwXNze&#10;zLGyYeAtnXa5URLCqUIDbc59pXWqW/KYJqEnFu0Qoscsa2y0jThIuHf6qSietceOpaHFnlYt1X+7&#10;ozfghv43HjZf6/Szn9kXntaz7JIx93fj+xuoTGO+mi/Xn1bwy9dSeOUdmUEvz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zGzvHAAAA3gAAAA8AAAAAAAAAAAAAAAAAmAIAAGRy&#10;cy9kb3ducmV2LnhtbFBLBQYAAAAABAAEAPUAAACMAwAAAAA=&#10;" path="m4,l,,,64r4,l4,e" filled="f" stroked="f">
                    <v:path arrowok="t" o:connecttype="custom" o:connectlocs="4,2529;0,2529;0,2593;4,2593;4,2529" o:connectangles="0,0,0,0,0"/>
                  </v:shape>
                  <v:shape id="Picture 1600" o:spid="_x0000_s2624" type="#_x0000_t75" style="position:absolute;left:745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hUs7GAAAA3gAAAA8AAABkcnMvZG93bnJldi54bWxET01PwkAQvZvwHzZDwk22GCNtZSGoIRIu&#10;RAT1OHbHtrE723SXpfx7lsTE27y8z5ktetOIQJ2rLSuYjBMQxIXVNZcK9u+r2xSE88gaG8uk4EwO&#10;FvPBzQxzbU/8RmHnSxFD2OWooPK+zaV0RUUG3di2xJH7sZ1BH2FXSt3hKYabRt4lyYM0WHNsqLCl&#10;54qK393RKLifHtqvw/fr/iV7+tyew0fwGw5KjYb98hGEp97/i//cax3np1mawfWdeIOc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eFSzsYAAADeAAAADwAAAAAAAAAAAAAA&#10;AACfAgAAZHJzL2Rvd25yZXYueG1sUEsFBgAAAAAEAAQA9wAAAJIDAAAAAA==&#10;">
                    <v:imagedata r:id="rId585" o:title=""/>
                  </v:shape>
                </v:group>
                <v:group id="Group 1601" o:spid="_x0000_s2625" style="position:absolute;left:7450;top:2529;width:5;height:63" coordorigin="745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0H7nIAAAA&#10;3gAAAA8AAAAAAAAAAAAAAAAAqgIAAGRycy9kb3ducmV2LnhtbFBLBQYAAAAABAAEAPoAAACfAwAA&#10;AAA=&#10;">
                  <v:shape id="Freeform 1602" o:spid="_x0000_s2626" style="position:absolute;left:745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Ake8MA&#10;AADeAAAADwAAAGRycy9kb3ducmV2LnhtbERPS2sCMRC+F/ofwgjealbRqqtRikXw0IOPFjwOm3F3&#10;MZksSequ/94UhN7m43vOct1ZI27kQ+1YwXCQgSAunK65VPB92r7NQISIrNE4JgV3CrBevb4sMdeu&#10;5QPdjrEUKYRDjgqqGJtcylBUZDEMXEOcuIvzFmOCvpTaY5vCrZGjLHuXFmtODRU2tKmouB5/rQLT&#10;Nmd/+dp/hp/TRE95XEyiCUr1e93HAkSkLv6Ln+6dTvNn8/kQ/t5JN8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1Ake8MAAADeAAAADwAAAAAAAAAAAAAAAACYAgAAZHJzL2Rv&#10;d25yZXYueG1sUEsFBgAAAAAEAAQA9QAAAIgDAAAAAA==&#10;" path="m4,l,,,64r4,l4,e" filled="f" stroked="f">
                    <v:path arrowok="t" o:connecttype="custom" o:connectlocs="4,2529;0,2529;0,2593;4,2593;4,2529" o:connectangles="0,0,0,0,0"/>
                  </v:shape>
                  <v:shape id="Picture 1603" o:spid="_x0000_s2627" type="#_x0000_t75" style="position:absolute;left:744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T0FnEAAAA3gAAAA8AAABkcnMvZG93bnJldi54bWxET01Lw0AQvQv9D8sUvNmNUaRJuy1WUYo3&#10;oyjeptkxiWZnw+6Yxn/vCoK3ebzPWW8n16uRQuw8GzhfZKCIa287bgw8P92dLUFFQbbYeyYD3xRh&#10;u5mdrLG0/siPNFbSqBTCsUQDrchQah3rlhzGhR+IE/fug0NJMDTaBjymcNfrPMuutMOOU0OLA920&#10;VH9WX86AFOH1Tb/I/QVXh4fbj3w3Xu53xpzOp+sVKKFJ/sV/7r1N85dFkcPvO+kGvfk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T0FnEAAAA3gAAAA8AAAAAAAAAAAAAAAAA&#10;nwIAAGRycy9kb3ducmV2LnhtbFBLBQYAAAAABAAEAPcAAACQAwAAAAA=&#10;">
                    <v:imagedata r:id="rId586" o:title=""/>
                  </v:shape>
                </v:group>
                <v:group id="Group 1604" o:spid="_x0000_s2628" style="position:absolute;left:7440;top:2529;width:5;height:63" coordorigin="744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2aBzsQAAADeAAAADwAAAGRycy9kb3ducmV2LnhtbERPS4vCMBC+C/sfwgje&#10;NO2KotUoIrrsQQQfsOxtaMa22ExKE9v6783Cgrf5+J6zXHemFA3VrrCsIB5FIIhTqwvOFFwv++EM&#10;hPPIGkvLpOBJDtarj94SE21bPlFz9pkIIewSVJB7XyVSujQng25kK+LA3Wxt0AdYZ1LX2IZwU8rP&#10;KJpKgwWHhhwr2uaU3s8Po+CrxXYzjnfN4X7bPn8vk+PPISalBv1uswDhqfNv8b/7W4f5s/l8DH/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2aBzsQAAADeAAAA&#10;DwAAAAAAAAAAAAAAAACqAgAAZHJzL2Rvd25yZXYueG1sUEsFBgAAAAAEAAQA+gAAAJsDAAAAAA==&#10;">
                  <v:shape id="Freeform 1605" o:spid="_x0000_s2629" style="position:absolute;left:744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eH48MA&#10;AADeAAAADwAAAGRycy9kb3ducmV2LnhtbERPS2sCMRC+C/0PYQq9adbiczVKaSl48OCjBY/DZtxd&#10;TCZLkrrbf28Ewdt8fM9ZrjtrxJV8qB0rGA4yEMSF0zWXCn6O3/0ZiBCRNRrHpOCfAqxXL70l5tq1&#10;vKfrIZYihXDIUUEVY5NLGYqKLIaBa4gTd3beYkzQl1J7bFO4NfI9yybSYs2pocKGPisqLoc/q8C0&#10;zcmft7uv8Hsc6ymPinE0Qam31+5jASJSF5/ih3uj0/zZfD6C+zvpBrm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eH48MAAADeAAAADwAAAAAAAAAAAAAAAACYAgAAZHJzL2Rv&#10;d25yZXYueG1sUEsFBgAAAAAEAAQA9QAAAIgDAAAAAA==&#10;" path="m4,l,,,64r4,l4,e" filled="f" stroked="f">
                    <v:path arrowok="t" o:connecttype="custom" o:connectlocs="4,2529;0,2529;0,2593;4,2593;4,2529" o:connectangles="0,0,0,0,0"/>
                  </v:shape>
                </v:group>
                <v:group id="Group 1606" o:spid="_x0000_s2630" style="position:absolute;left:7435;top:2529;width:5;height:63" coordorigin="743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O8IcQAAADeAAAADwAAAGRycy9kb3ducmV2LnhtbERPS4vCMBC+C/6HMMLe&#10;NK3iotUoIuuyB1nwAeJtaMa22ExKk23rv98Igrf5+J6zXHemFA3VrrCsIB5FIIhTqwvOFJxPu+EM&#10;hPPIGkvLpOBBDtarfm+JibYtH6g5+kyEEHYJKsi9rxIpXZqTQTeyFXHgbrY26AOsM6lrbEO4KeU4&#10;ij6lwYJDQ44VbXNK78c/o+C7xXYzib+a/f22fVxP09/LPialPgbdZgHCU+ff4pf7R4f5s/l8C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8O8IcQAAADeAAAA&#10;DwAAAAAAAAAAAAAAAACqAgAAZHJzL2Rvd25yZXYueG1sUEsFBgAAAAAEAAQA+gAAAJsDAAAAAA==&#10;">
                  <v:shape id="Freeform 1607" o:spid="_x0000_s2631" style="position:absolute;left:743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m8D8MA&#10;AADeAAAADwAAAGRycy9kb3ducmV2LnhtbERPS2sCMRC+C/6HMEJvmq343BpFKoUePPiEHofNuLs0&#10;mSxJ6m7/vSkUvM3H95zVprNG3MmH2rGC11EGgrhwuuZSweX8MVyACBFZo3FMCn4pwGbd760w167l&#10;I91PsRQphEOOCqoYm1zKUFRkMYxcQ5y4m/MWY4K+lNpjm8KtkeMsm0mLNaeGCht6r6j4Pv1YBaZt&#10;vvxtf9iF63mq5zwpptEEpV4G3fYNRKQuPsX/7k+d5i+Wyxn8vZNuk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m8D8MAAADeAAAADwAAAAAAAAAAAAAAAACYAgAAZHJzL2Rv&#10;d25yZXYueG1sUEsFBgAAAAAEAAQA9QAAAIgDAAAAAA==&#10;" path="m5,l,,,64r5,l5,e" filled="f" stroked="f">
                    <v:path arrowok="t" o:connecttype="custom" o:connectlocs="5,2529;0,2529;0,2593;5,2593;5,2529" o:connectangles="0,0,0,0,0"/>
                  </v:shape>
                  <v:shape id="Picture 1608" o:spid="_x0000_s2632" type="#_x0000_t75" style="position:absolute;left:7430;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vKvjEAAAA3gAAAA8AAABkcnMvZG93bnJldi54bWxET0trwkAQvgv+h2UKvYhu2kOi0VVESCk9&#10;FN/nITtmQ7OzIbvV+O+7BcHbfHzPWax624grdb52rOBtkoAgLp2uuVJwPBTjKQgfkDU2jknBnTys&#10;lsPBAnPtbryj6z5UIoawz1GBCaHNpfSlIYt+4lriyF1cZzFE2FVSd3iL4baR70mSSos1xwaDLW0M&#10;lT/7X6sg+87SPuXia5R9nM7r+8UUyXan1OtLv56DCNSHp/jh/tRx/nQ2y+D/nXiDX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UvKvjEAAAA3gAAAA8AAAAAAAAAAAAAAAAA&#10;nwIAAGRycy9kb3ducmV2LnhtbFBLBQYAAAAABAAEAPcAAACQAwAAAAA=&#10;">
                    <v:imagedata r:id="rId587" o:title=""/>
                  </v:shape>
                </v:group>
                <v:group id="Group 1609" o:spid="_x0000_s2633" style="position:absolute;left:7425;top:2529;width:5;height:63" coordorigin="742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HCE7/IAAAA&#10;3gAAAA8AAAAAAAAAAAAAAAAAqgIAAGRycy9kb3ducmV2LnhtbFBLBQYAAAAABAAEAPoAAACfAwAA&#10;AAA=&#10;">
                  <v:shape id="Freeform 1610" o:spid="_x0000_s2634" style="position:absolute;left:742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YofcQA&#10;AADeAAAADwAAAGRycy9kb3ducmV2LnhtbERPS2sCMRC+F/ofwhS81WxFq7sapVgEDz3UF3gcNuPu&#10;YjJZktRd/70pFHqbj+85i1VvjbiRD41jBW/DDARx6XTDlYLjYfM6AxEiskbjmBTcKcBq+fy0wEK7&#10;jnd028dKpBAOBSqoY2wLKUNZk8UwdC1x4i7OW4wJ+kpqj10Kt0aOsuxdWmw4NdTY0rqm8rr/sQpM&#10;15795ev7M5wOEz3lcTmJJig1eOk/5iAi9fFf/Ofe6jR/luc5/L6Tbp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mKH3EAAAA3gAAAA8AAAAAAAAAAAAAAAAAmAIAAGRycy9k&#10;b3ducmV2LnhtbFBLBQYAAAAABAAEAPUAAACJAwAAAAA=&#10;" path="m5,l,,,64r5,l5,e" filled="f" stroked="f">
                    <v:path arrowok="t" o:connecttype="custom" o:connectlocs="5,2529;0,2529;0,2593;5,2593;5,2529" o:connectangles="0,0,0,0,0"/>
                  </v:shape>
                  <v:shape id="Picture 1611" o:spid="_x0000_s2635" type="#_x0000_t75" style="position:absolute;left:742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cEvnFAAAA3gAAAA8AAABkcnMvZG93bnJldi54bWxEj0FvwjAMhe+T+A+RkXYbCUhDoyOgCWkd&#10;V9iGOFqN11ZrnJIEKP8eHybtZsvP771vuR58py4UUxvYwnRiQBFXwbVcW/j6fH96AZUyssMuMFm4&#10;UYL1avSwxMKFK+/oss+1EhNOBVpocu4LrVPVkMc0CT2x3H5C9JhljbV2Ea9i7js9M2auPbYsCQ32&#10;tGmo+t2fvYVDtX0+36IvpyV983F2/DjtSrb2cTy8vYLKNOR/8d/31kn9hTECIDgyg17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XBL5xQAAAN4AAAAPAAAAAAAAAAAAAAAA&#10;AJ8CAABkcnMvZG93bnJldi54bWxQSwUGAAAAAAQABAD3AAAAkQMAAAAA&#10;">
                    <v:imagedata r:id="rId588" o:title=""/>
                  </v:shape>
                </v:group>
                <v:group id="Group 1612" o:spid="_x0000_s2636" style="position:absolute;left:7416;top:2529;width:5;height:63" coordorigin="741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NaCssQAAADeAAAA&#10;DwAAAAAAAAAAAAAAAACqAgAAZHJzL2Rvd25yZXYueG1sUEsFBgAAAAAEAAQA+gAAAJsDAAAAAA==&#10;">
                  <v:shape id="Freeform 1613" o:spid="_x0000_s2637" style="position:absolute;left:741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yCnMMA&#10;AADeAAAADwAAAGRycy9kb3ducmV2LnhtbERPS2sCMRC+F/ofwhR6q0ml1nZrFFEKHjz4qOBx2Iy7&#10;S5PJkkR3+++NIPQ2H99zJrPeWXGhEBvPGl4HCgRx6U3DlYaf/ffLB4iYkA1az6ThjyLMpo8PEyyM&#10;73hLl12qRA7hWKCGOqW2kDKWNTmMA98SZ+7kg8OUYaikCdjlcGflUKl36bDh3FBjS4uayt/d2Wmw&#10;XXsMp/VmGQ/7kRnzWzlKNmr9/NTPv0Ak6tO/+O5emTz/U6kh3N7JN8jp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yCnMMAAADeAAAADwAAAAAAAAAAAAAAAACYAgAAZHJzL2Rv&#10;d25yZXYueG1sUEsFBgAAAAAEAAQA9QAAAIgDAAAAAA==&#10;" path="m5,l,,,64r5,l5,e" filled="f" stroked="f">
                    <v:path arrowok="t" o:connecttype="custom" o:connectlocs="5,2529;0,2529;0,2593;5,2593;5,2529" o:connectangles="0,0,0,0,0"/>
                  </v:shape>
                  <v:shape id="Picture 1614" o:spid="_x0000_s2638" type="#_x0000_t75" style="position:absolute;left:741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Yeg3CAAAA3gAAAA8AAABkcnMvZG93bnJldi54bWxET0tuwjAQ3SP1DtZUYgc2BSEIGFTRFrHk&#10;d4BRPE1S4nEau0nK6TESErt5et9ZrjtbioZqXzjWMBoqEMSpMwVnGs6nr8EMhA/IBkvHpOGfPKxX&#10;L70lJsa1fKDmGDIRQ9gnqCEPoUqk9GlOFv3QVcSR+3a1xRBhnUlTYxvDbSnflJpKiwXHhhwr2uSU&#10;Xo5/VgM7+evKadhufib2Y9dc9yw/W637r937AkSgLjzFD/fOxPlzpcZwfyfeIF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mHoNwgAAAN4AAAAPAAAAAAAAAAAAAAAAAJ8C&#10;AABkcnMvZG93bnJldi54bWxQSwUGAAAAAAQABAD3AAAAjgMAAAAA&#10;">
                    <v:imagedata r:id="rId589" o:title=""/>
                  </v:shape>
                </v:group>
                <v:group id="Group 1615" o:spid="_x0000_s2639" style="position:absolute;left:7406;top:2529;width:5;height:63" coordorigin="740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ChISrFAAAA3gAA&#10;AA8AAAAAAAAAAAAAAAAAqgIAAGRycy9kb3ducmV2LnhtbFBLBQYAAAAABAAEAPoAAACcAwAAAAA=&#10;">
                  <v:shape id="Freeform 1616" o:spid="_x0000_s2640" style="position:absolute;left:740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Ua6MQA&#10;AADeAAAADwAAAGRycy9kb3ducmV2LnhtbERPTWsCMRC9F/wPYYTeNLF0rW6NIi0FDz1UreBx2Iy7&#10;S5PJkqTu9t+bQqG3ebzPWW0GZ8WVQmw9a5hNFQjiypuWaw2fx7fJAkRMyAatZ9LwQxE269HdCkvj&#10;e97T9ZBqkUM4lqihSakrpYxVQw7j1HfEmbv44DBlGGppAvY53Fn5oNRcOmw5NzTY0UtD1dfh22mw&#10;fXcOl/eP13g6FuaJH6si2aj1/XjYPoNINKR/8Z97Z/L8pVIF/L6Tb5D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FGujEAAAA3gAAAA8AAAAAAAAAAAAAAAAAmAIAAGRycy9k&#10;b3ducmV2LnhtbFBLBQYAAAAABAAEAPUAAACJAwAAAAA=&#10;" path="m5,l,,,64r5,l5,e" filled="f" stroked="f">
                    <v:path arrowok="t" o:connecttype="custom" o:connectlocs="5,2529;0,2529;0,2593;5,2593;5,2529" o:connectangles="0,0,0,0,0"/>
                  </v:shape>
                </v:group>
                <v:group id="Group 1617" o:spid="_x0000_s2641" style="position:absolute;left:7406;top:2529;width:2;height:63" coordorigin="7406,2529" coordsize="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PxrGxgAAAN4A&#10;AAAPAAAAAAAAAAAAAAAAAKoCAABkcnMvZG93bnJldi54bWxQSwUGAAAAAAQABAD6AAAAnQMAAAAA&#10;">
                  <v:shape id="Freeform 1618" o:spid="_x0000_s2642" style="position:absolute;left:7406;top:2529;width:2;height:63;visibility:visible;mso-wrap-style:square;v-text-anchor:top" coordsize="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7PW8QA&#10;AADeAAAADwAAAGRycy9kb3ducmV2LnhtbERPTUsDMRC9C/0PYQq92cRCu7o2LaUgrNIerNbzsBk3&#10;i5vJmqTt+u9NQfA2j/c5y/XgOnGmEFvPGu6mCgRx7U3LjYb3t6fbexAxIRvsPJOGH4qwXo1ullga&#10;f+FXOh9SI3IIxxI12JT6UspYW3IYp74nztynDw5ThqGRJuAlh7tOzpRaSIct5waLPW0t1V+Hk9Pw&#10;8qz239V2YfZHe7Tz6qOY70Kh9WQ8bB5BJBrSv/jPXZk8/0GpAq7v5Bv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z1vEAAAA3gAAAA8AAAAAAAAAAAAAAAAAmAIAAGRycy9k&#10;b3ducmV2LnhtbFBLBQYAAAAABAAEAPUAAACJAwAAAAA=&#10;" path="m,l,64,,,,64,,xe" filled="f" stroked="f">
                    <v:path arrowok="t" o:connecttype="custom" o:connectlocs="0,2529;0,2593;0,2529;0,2593;0,2529" o:connectangles="0,0,0,0,0"/>
                  </v:shape>
                </v:group>
                <v:group id="Group 1619" o:spid="_x0000_s2643" style="position:absolute;left:7406;top:2342;width:199;height:2" coordorigin="7406,2342"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HsKy/IAAAA&#10;3gAAAA8AAAAAAAAAAAAAAAAAqgIAAGRycy9kb3ducmV2LnhtbFBLBQYAAAAABAAEAPoAAACfAwAA&#10;AAA=&#10;">
                  <v:shape id="Freeform 1620" o:spid="_x0000_s2644" style="position:absolute;left:7406;top:2342;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Q6bMgA&#10;AADeAAAADwAAAGRycy9kb3ducmV2LnhtbESPzWsCMRDF7wX/hzBCL0WTevBjNYoUhdZD8RM9Dptx&#10;d3EzWTeprv99IxR6m+G935s3k1ljS3Gj2heONbx3FQji1JmCMw373bIzBOEDssHSMWl4kIfZtPUy&#10;wcS4O2/otg2ZiCHsE9SQh1AlUvo0J4u+6yriqJ1dbTHEtc6kqfEew20pe0r1pcWC44UcK/rIKb1s&#10;f2yscbiu7OKUHZdfZnUe7OX3cd170/q13czHIAI14d/8R3+ayI2UGsHznTiDnP4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YRDpsyAAAAN4AAAAPAAAAAAAAAAAAAAAAAJgCAABk&#10;cnMvZG93bnJldi54bWxQSwUGAAAAAAQABAD1AAAAjQMAAAAA&#10;" path="m199,l,,,2r199,l199,e" filled="f" stroked="f">
                    <v:path arrowok="t" o:connecttype="custom" o:connectlocs="199,2342;0,2342;0,2344;199,2344;199,2342" o:connectangles="0,0,0,0,0"/>
                  </v:shape>
                  <v:shape id="Picture 1621" o:spid="_x0000_s2645" type="#_x0000_t75" style="position:absolute;left:7406;top:2336;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jx1jGAAAA3gAAAA8AAABkcnMvZG93bnJldi54bWxEj0FvwjAMhe+T9h8iT9ptpOwwRiGgCTEJ&#10;DqgacOFmNV5T0TilCVD+PT4gcbPl5/feN533vlEX6mId2MBwkIEiLoOtuTKw3/1+fIOKCdliE5gM&#10;3CjCfPb6MsXchiv/0WWbKiUmHHM04FJqc61j6chjHISWWG7/ofOYZO0qbTu8irlv9GeWfWmPNUuC&#10;w5YWjsrj9uwNrDe0Py1j4U8Hrl04FodixGtj3t/6nwmoRH16ih/fKyv1x9lQAARHZtCz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SPHWMYAAADeAAAADwAAAAAAAAAAAAAA&#10;AACfAgAAZHJzL2Rvd25yZXYueG1sUEsFBgAAAAAEAAQA9wAAAJIDAAAAAA==&#10;">
                    <v:imagedata r:id="rId590" o:title=""/>
                  </v:shape>
                </v:group>
                <v:group id="Group 1622" o:spid="_x0000_s2646" style="position:absolute;left:7406;top:2338;width:199;height:4" coordorigin="7406,2338" coordsize="1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Q8Ub8QAAADeAAAA&#10;DwAAAAAAAAAAAAAAAACqAgAAZHJzL2Rvd25yZXYueG1sUEsFBgAAAAAEAAQA+gAAAJsDAAAAAA==&#10;">
                  <v:shape id="Freeform 1623" o:spid="_x0000_s2647" style="position:absolute;left:7406;top:2338;width:199;height:4;visibility:visible;mso-wrap-style:square;v-text-anchor:top" coordsize="1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RjIMcA&#10;AADeAAAADwAAAGRycy9kb3ducmV2LnhtbESPQUsDMRCF70L/Q5iCl9JmW8Sta9NSFEG82RbqcdxM&#10;N9tuJksSt/HfG0HwNsN78743q02ynRjIh9axgvmsAEFcO91yo+Cwf5kuQYSIrLFzTAq+KcBmPbpZ&#10;YaXdld9p2MVG5BAOFSowMfaVlKE2ZDHMXE+ctZPzFmNefSO1x2sOt51cFMW9tNhyJhjs6clQfdl9&#10;2cz92H+Wz0c9lHfxbXKe+GRKmZS6HaftI4hIKf6b/65fda7/UMwX8PtOnkG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40YyDHAAAA3gAAAA8AAAAAAAAAAAAAAAAAmAIAAGRy&#10;cy9kb3ducmV2LnhtbFBLBQYAAAAABAAEAPUAAACMAwAAAAA=&#10;" path="m199,l,,,4r199,l199,e" filled="f" stroked="f">
                    <v:path arrowok="t" o:connecttype="custom" o:connectlocs="199,2338;0,2338;0,2342;199,2342;199,2338" o:connectangles="0,0,0,0,0"/>
                  </v:shape>
                </v:group>
                <v:group id="Group 1624" o:spid="_x0000_s2648" style="position:absolute;left:7406;top:2340;width:199;height:2" coordorigin="7406,2340"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Evg8QAAADeAAAA&#10;DwAAAAAAAAAAAAAAAACqAgAAZHJzL2Rvd25yZXYueG1sUEsFBgAAAAAEAAQA+gAAAJsDAAAAAA==&#10;">
                  <v:shape id="Freeform 1625" o:spid="_x0000_s2649" style="position:absolute;left:7406;top:2340;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6SLMUA&#10;AADeAAAADwAAAGRycy9kb3ducmV2LnhtbERPTWvCQBC9C/6HZYTemk1aWzRmI1ao9FAsRi/ehuyY&#10;BLOzIbs16b/vFgre5vE+J1uPphU36l1jWUESxSCIS6sbrhScju+PCxDOI2tsLZOCH3KwzqeTDFNt&#10;Bz7QrfCVCCHsUlRQe9+lUrqyJoMush1x4C62N+gD7CupexxCuGnlUxy/SoMNh4YaO9rWVF6Lb6Pg&#10;8+uSFPtnS+V821TDeffytjNnpR5m42YFwtPo7+J/94cO85dxMoe/d8IN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7pIsxQAAAN4AAAAPAAAAAAAAAAAAAAAAAJgCAABkcnMv&#10;ZG93bnJldi54bWxQSwUGAAAAAAQABAD1AAAAigMAAAAA&#10;" path="m,l199,e" filled="f" strokeweight=".16208mm">
                    <v:path arrowok="t" o:connecttype="custom" o:connectlocs="0,0;199,0" o:connectangles="0,0"/>
                  </v:shape>
                </v:group>
                <v:group id="Group 1626" o:spid="_x0000_s2650" style="position:absolute;left:7605;top:2336;width:2;height:39" coordorigin="7605,2336"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o0EmzFAAAA3gAA&#10;AA8AAAAAAAAAAAAAAAAAqgIAAGRycy9kb3ducmV2LnhtbFBLBQYAAAAABAAEAPoAAACcAwAAAAA=&#10;">
                  <v:shape id="Freeform 1627" o:spid="_x0000_s2651" style="position:absolute;left:7605;top:2336;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moxsYA&#10;AADeAAAADwAAAGRycy9kb3ducmV2LnhtbESP0WoCMRBF3wv9hzCFvtVkKyx1NYoWhKW1lKofMGzG&#10;zeJmsmyirn/fCIJvM9x77tyZLQbXijP1ofGsIRspEMSVNw3XGva79dsHiBCRDbaeScOVAizmz08z&#10;LIy/8B+dt7EWKYRDgRpsjF0hZagsOQwj3xEn7eB7hzGtfS1Nj5cU7lr5rlQuHTacLljs6NNSddye&#10;nAZ1LU+H3aqcjDer3yzRX9/2J9f69WVYTkFEGuLDfKdLk+pPVJbD7Z00g5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moxsYAAADeAAAADwAAAAAAAAAAAAAAAACYAgAAZHJz&#10;L2Rvd25yZXYueG1sUEsFBgAAAAAEAAQA9QAAAIsDAAAAAA==&#10;" path="m,38l,e" filled="f" strokeweight=".01608mm">
                    <v:path arrowok="t" o:connecttype="custom" o:connectlocs="0,2374;0,2336" o:connectangles="0,0"/>
                  </v:shape>
                </v:group>
                <v:group id="Group 1628" o:spid="_x0000_s2652" style="position:absolute;left:7406;top:2336;width:2;height:39" coordorigin="7406,2336"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opgMQAAADeAAAADwAAAGRycy9kb3ducmV2LnhtbERPTWvCQBC9F/wPywje&#10;dBOltY2uIqLFgwhqoXgbsmMSzM6G7JrEf+8WhN7m8T5nvuxMKRqqXWFZQTyKQBCnVhecKfg5b4ef&#10;IJxH1lhaJgUPcrBc9N7mmGjb8pGak89ECGGXoILc+yqR0qU5GXQjWxEH7mprgz7AOpO6xjaEm1KO&#10;o+hDGiw4NORY0Tqn9Ha6GwXfLbarSbxp9rfr+nE5vx9+9zEpNeh3qxkIT53/F7/cOx3mf0XxFP7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opgMQAAADeAAAA&#10;DwAAAAAAAAAAAAAAAACqAgAAZHJzL2Rvd25yZXYueG1sUEsFBgAAAAAEAAQA+gAAAJsDAAAAAA==&#10;">
                  <v:shape id="Freeform 1629" o:spid="_x0000_s2653" style="position:absolute;left:7406;top:2336;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qZL8YA&#10;AADeAAAADwAAAGRycy9kb3ducmV2LnhtbESP3WrDMAyF7wd9B6PB7lY7G5Q1q1vWwiDsh9KfBxCx&#10;GofFcojdNn376WKwOx10vqOjxWoMnbrQkNrIFoqpAUVcR9dyY+F4eH98AZUyssMuMlm4UYLVcnK3&#10;wNLFK+/oss+NkhBOJVrwOfel1qn2FDBNY08su1McAmaRQ6PdgFcJD51+MmamA7YsFzz2tPFU/+zP&#10;wYK5VefTYV3Nn7/W20Loj0//PbP24X58ewWVacz/5j+6clJ/bgrpK+/IDHr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cqZL8YAAADeAAAADwAAAAAAAAAAAAAAAACYAgAAZHJz&#10;L2Rvd25yZXYueG1sUEsFBgAAAAAEAAQA9QAAAIsDAAAAAA==&#10;" path="m,38l,e" filled="f" strokeweight=".01608mm">
                    <v:path arrowok="t" o:connecttype="custom" o:connectlocs="0,2374;0,2336" o:connectangles="0,0"/>
                  </v:shape>
                </v:group>
                <v:group id="Group 1630" o:spid="_x0000_s2654" style="position:absolute;left:7406;top:2344;width:2;height:30" coordorigin="740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t5GGnFAAAA3gAA&#10;AA8AAAAAAAAAAAAAAAAAqgIAAGRycy9kb3ducmV2LnhtbFBLBQYAAAAABAAEAPoAAACcAwAAAAA=&#10;">
                  <v:shape id="Freeform 1631" o:spid="_x0000_s2655" style="position:absolute;left:740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HOj8YA&#10;AADeAAAADwAAAGRycy9kb3ducmV2LnhtbESPQU/DMAyF70j7D5EncWMJ04SgWzbBBIgDHOimnU1j&#10;mmqNUzVpV/49PiBxs+Xn99632U2hVSP1qYls4XZhQBFX0TVcWzgeXm7uQaWM7LCNTBZ+KMFuO7va&#10;YOHihT9pLHOtxIRTgRZ8zl2hdao8BUyL2BHL7Tv2AbOsfa1djxcxD61eGnOnAzYsCR472nuqzuUQ&#10;LGh/Gr+eu/g6mdXT+2r4KIcz7q29nk+Pa1CZpvwv/vt+c1L/wSwFQHBkBr3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HOj8YAAADeAAAADwAAAAAAAAAAAAAAAACYAgAAZHJz&#10;L2Rvd25yZXYueG1sUEsFBgAAAAAEAAQA9QAAAIsDAAAAAA==&#10;" path="m2,l,,,30r2,l2,e" filled="f" stroked="f">
                    <v:path arrowok="t" o:connecttype="custom" o:connectlocs="2,2344;0,2344;0,2374;2,2374;2,2344" o:connectangles="0,0,0,0,0"/>
                  </v:shape>
                  <v:shape id="Picture 1632" o:spid="_x0000_s2656" type="#_x0000_t75" style="position:absolute;left:7603;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rEQjGAAAA3gAAAA8AAABkcnMvZG93bnJldi54bWxET99LwzAQfhf8H8IJvsiWrHNj1mVjE8W9&#10;jXVj4NvRnG21uZQmLvW/N4Lg2318P2+5HmwrLtT7xrGGyViBIC6dabjScDq+jBYgfEA22DomDd/k&#10;Yb26vlpiblzkA12KUIkUwj5HDXUIXS6lL2uy6MeuI07cu+sthgT7SpoeYwq3rcyUmkuLDaeGGjt6&#10;qqn8LL6shna6ze6K/Vt8jXZ2/0Gn52k8K61vb4bNI4hAQ/gX/7l3Js1/UNkEft9JN8jV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isRCMYAAADeAAAADwAAAAAAAAAAAAAA&#10;AACfAgAAZHJzL2Rvd25yZXYueG1sUEsFBgAAAAAEAAQA9wAAAJIDAAAAAA==&#10;">
                    <v:imagedata r:id="rId591" o:title=""/>
                  </v:shape>
                </v:group>
                <v:group id="Group 1633" o:spid="_x0000_s2657" style="position:absolute;left:7408;top:2344;width:2;height:30" coordorigin="7408,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xQKXFAAAA3gAA&#10;AA8AAAAAAAAAAAAAAAAAqgIAAGRycy9kb3ducmV2LnhtbFBLBQYAAAAABAAEAPoAAACcAwAAAAA=&#10;">
                  <v:shape id="Freeform 1634" o:spid="_x0000_s2658" style="position:absolute;left:7408;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Q+MQA&#10;AADeAAAADwAAAGRycy9kb3ducmV2LnhtbERPTU8CMRC9m/AfmjHxBq1IjC4UAgQNBz24Gs/jdthu&#10;2E432+6y/HtKQuJtXt7nLFaDq0VPbag8a3icKBDEhTcVlxp+vt/GLyBCRDZYeyYNZwqwWo7uFpgZ&#10;f+Iv6vNYihTCIUMNNsYmkzIUlhyGiW+IE3fwrcOYYFtK0+IphbtaTpV6lg4rTg0WG9paKo555zRI&#10;+9v/7Rr/PqjZ5mPWfebdEbdaP9wP6zmISEP8F9/ce5Pmv6rpE1zfSTf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zUPjEAAAA3gAAAA8AAAAAAAAAAAAAAAAAmAIAAGRycy9k&#10;b3ducmV2LnhtbFBLBQYAAAAABAAEAPUAAACJAwAAAAA=&#10;" path="m2,l,,,30r2,l2,e" filled="f" stroked="f">
                    <v:path arrowok="t" o:connecttype="custom" o:connectlocs="2,2344;0,2344;0,2374;2,2374;2,2344" o:connectangles="0,0,0,0,0"/>
                  </v:shape>
                </v:group>
                <v:group id="Group 1635" o:spid="_x0000_s2659" style="position:absolute;left:7602;top:2344;width:2;height:30" coordorigin="760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R9SsUAAADeAAAADwAAAGRycy9kb3ducmV2LnhtbERPS2vCQBC+C/6HZQRv&#10;dRNf2OgqIio9SKFaKL0N2TEJZmdDdk3iv+8KBW/z8T1ntelMKRqqXWFZQTyKQBCnVhecKfi+HN4W&#10;IJxH1lhaJgUPcrBZ93srTLRt+Yuas89ECGGXoILc+yqR0qU5GXQjWxEH7mprgz7AOpO6xjaEm1KO&#10;o2guDRYcGnKsaJdTejvfjYJji+12Eu+b0+26e/xeZp8/p5iUGg667RKEp86/xP/uDx3mv0fjKT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sUfUrFAAAA3gAA&#10;AA8AAAAAAAAAAAAAAAAAqgIAAGRycy9kb3ducmV2LnhtbFBLBQYAAAAABAAEAPoAAACcAwAAAAA=&#10;">
                  <v:shape id="Freeform 1636" o:spid="_x0000_s2660" style="position:absolute;left:760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ZtF8QA&#10;AADeAAAADwAAAGRycy9kb3ducmV2LnhtbERPTU8CMRC9m/AfmjHxBq0EjS4UgkQNBzmwGs/jdthu&#10;2E432+6y/HtKQuJtXt7nLFaDq0VPbag8a3icKBDEhTcVlxp+vj/GLyBCRDZYeyYNZwqwWo7uFpgZ&#10;f+I99XksRQrhkKEGG2OTSRkKSw7DxDfEiTv41mFMsC2lafGUwl0tp0o9S4cVpwaLDW0sFce8cxqk&#10;/e3/3hv/OajZ29es2+XdETdaP9wP6zmISEP8F9/cW5Pmv6rpE1zfSTf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WbRfEAAAA3gAAAA8AAAAAAAAAAAAAAAAAmAIAAGRycy9k&#10;b3ducmV2LnhtbFBLBQYAAAAABAAEAPUAAACJAwAAAAA=&#10;" path="m1,l,,,30r1,l1,e" filled="f" stroked="f">
                    <v:path arrowok="t" o:connecttype="custom" o:connectlocs="1,2344;0,2344;0,2374;1,2374;1,2344" o:connectangles="0,0,0,0,0"/>
                  </v:shape>
                </v:group>
                <v:group id="Group 1637" o:spid="_x0000_s2661" style="position:absolute;left:7410;top:2344;width:2;height:30" coordorigin="7410,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pGpsYAAADeAAAADwAAAGRycy9kb3ducmV2LnhtbERPTWvCQBC9F/wPywi9&#10;NZtYGmrMKiJWPIRCVSi9DdkxCWZnQ3abxH/fLRR6m8f7nHwzmVYM1LvGsoIkikEQl1Y3XCm4nN+e&#10;XkE4j6yxtUwK7uRgs5495JhpO/IHDSdfiRDCLkMFtfddJqUrazLoItsRB+5qe4M+wL6SuscxhJtW&#10;LuI4lQYbDg01drSrqbydvo2Cw4jj9jnZD8Xturt/nV/eP4uElHqcT9sVCE+T/xf/uY86zF/Gi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ikamxgAAAN4A&#10;AAAPAAAAAAAAAAAAAAAAAKoCAABkcnMvZG93bnJldi54bWxQSwUGAAAAAAQABAD6AAAAnQMAAAAA&#10;">
                  <v:shape id="Freeform 1638" o:spid="_x0000_s2662" style="position:absolute;left:7410;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hW+8QA&#10;AADeAAAADwAAAGRycy9kb3ducmV2LnhtbERPS2sCMRC+F/wPYQq9aVKRPlajWGmLh3pwW3qebsbN&#10;4maybLLr+u+NIPQ2H99zFqvB1aKnNlSeNTxOFAjiwpuKSw0/3x/jFxAhIhusPZOGMwVYLUd3C8yM&#10;P/Ge+jyWIoVwyFCDjbHJpAyFJYdh4hvixB186zAm2JbStHhK4a6WU6WepMOKU4PFhjaWimPeOQ3S&#10;/vZ/743/HNTs7WvW7fLuiButH+6H9RxEpCH+i2/urUnzX9X0Ga7vpBvk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IVvvEAAAA3gAAAA8AAAAAAAAAAAAAAAAAmAIAAGRycy9k&#10;b3ducmV2LnhtbFBLBQYAAAAABAAEAPUAAACJAwAAAAA=&#10;" path="m1,l,,,30r1,l1,e" filled="f" stroked="f">
                    <v:path arrowok="t" o:connecttype="custom" o:connectlocs="1,2344;0,2344;0,2374;1,2374;1,2344" o:connectangles="0,0,0,0,0"/>
                  </v:shape>
                </v:group>
                <v:group id="Group 1639" o:spid="_x0000_s2663" style="position:absolute;left:7600;top:2344;width:2;height:30" coordorigin="7600,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pZd0/IAAAA&#10;3gAAAA8AAAAAAAAAAAAAAAAAqgIAAGRycy9kb3ducmV2LnhtbFBLBQYAAAAABAAEAPoAAACfAwAA&#10;AAA=&#10;">
                  <v:shape id="Freeform 1640" o:spid="_x0000_s2664" style="position:absolute;left:7600;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tnEsQA&#10;AADeAAAADwAAAGRycy9kb3ducmV2LnhtbERPTWsCMRC9F/wPYYTealKRUlejVLGlB3votngeN+Nm&#10;cTNZNtl1+++NIPQ2j/c5y/XgatFTGyrPGp4nCgRx4U3FpYbfn/enVxAhIhusPZOGPwqwXo0elpgZ&#10;f+Fv6vNYihTCIUMNNsYmkzIUlhyGiW+IE3fyrcOYYFtK0+IlhbtaTpV6kQ4rTg0WG9paKs555zRI&#10;e+iPu8Z/DGq22c+6r7w741brx/HwtgARaYj/4rv706T5czWdw+2ddIN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bZxLEAAAA3gAAAA8AAAAAAAAAAAAAAAAAmAIAAGRycy9k&#10;b3ducmV2LnhtbFBLBQYAAAAABAAEAPUAAACJAwAAAAA=&#10;" path="m2,l,,,30r2,l2,e" filled="f" stroked="f">
                    <v:path arrowok="t" o:connecttype="custom" o:connectlocs="2,2344;0,2344;0,2374;2,2374;2,2344" o:connectangles="0,0,0,0,0"/>
                  </v:shape>
                </v:group>
                <v:group id="Group 1641" o:spid="_x0000_s2665" style="position:absolute;left:7411;top:2344;width:2;height:30" coordorigin="7411,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H27ZTIAAAA&#10;3gAAAA8AAAAAAAAAAAAAAAAAqgIAAGRycy9kb3ducmV2LnhtbFBLBQYAAAAABAAEAPoAAACfAwAA&#10;AAA=&#10;">
                  <v:shape id="Freeform 1642" o:spid="_x0000_s2666" style="position:absolute;left:7411;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T9ycQA&#10;AADeAAAADwAAAGRycy9kb3ducmV2LnhtbERPTU8CMRC9m/gfmjHxJi1IjC4UAgQIBz24Gs/jdthu&#10;2E432+6y/HtKYuJtXt7nzJeDq0VPbag8axiPFAjiwpuKSw3fX7unVxAhIhusPZOGCwVYLu7v5pgZ&#10;f+ZP6vNYihTCIUMNNsYmkzIUlhyGkW+IE3f0rcOYYFtK0+I5hbtaTpR6kQ4rTg0WG9pYKk555zRI&#10;+9P/bhu/H9R0/T7tPvLuhButHx+G1QxEpCH+i//cB5Pmv6nnMdzeST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0/cnEAAAA3gAAAA8AAAAAAAAAAAAAAAAAmAIAAGRycy9k&#10;b3ducmV2LnhtbFBLBQYAAAAABAAEAPUAAACJAwAAAAA=&#10;" path="m2,l,,,30r2,l2,e" filled="f" stroked="f">
                    <v:path arrowok="t" o:connecttype="custom" o:connectlocs="2,2344;0,2344;0,2374;2,2374;2,2344" o:connectangles="0,0,0,0,0"/>
                  </v:shape>
                </v:group>
                <v:group id="Group 1643" o:spid="_x0000_s2667" style="position:absolute;left:7598;top:2344;width:2;height:30" coordorigin="7598,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jWeMQAAADeAAAADwAAAGRycy9kb3ducmV2LnhtbERPTYvCMBC9C/sfwgje&#10;NK2y4lajiKyyB1lQF8Tb0IxtsZmUJrb13xthwds83ucsVp0pRUO1KywriEcRCOLU6oIzBX+n7XAG&#10;wnlkjaVlUvAgB6vlR2+BibYtH6g5+kyEEHYJKsi9rxIpXZqTQTeyFXHgrrY26AOsM6lrbEO4KeU4&#10;iqbSYMGhIceKNjmlt+PdKNi12K4n8Xezv103j8vp8/e8j0mpQb9bz0F46vxb/O/+0WH+VzQZw+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mjWeMQAAADeAAAA&#10;DwAAAAAAAAAAAAAAAACqAgAAZHJzL2Rvd25yZXYueG1sUEsFBgAAAAAEAAQA+gAAAJsDAAAAAA==&#10;">
                  <v:shape id="Freeform 1644" o:spid="_x0000_s2668" style="position:absolute;left:7598;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JcQA&#10;AADeAAAADwAAAGRycy9kb3ducmV2LnhtbERPTU8CMRC9m/AfmjHxBq1AjC4UAkQNBz24Gs/jdthu&#10;2E432+6y/HtKQuJtXt7nLNeDq0VPbag8a3icKBDEhTcVlxp+vt/GzyBCRDZYeyYNZwqwXo3ulpgZ&#10;f+Iv6vNYihTCIUMNNsYmkzIUlhyGiW+IE3fwrcOYYFtK0+IphbtaTpV6kg4rTg0WG9pZKo555zRI&#10;+9v/vTb+fVDz7ce8+8y7I+60frgfNgsQkYb4L7659ybNf1GzGVzfSTfI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qxiXEAAAA3gAAAA8AAAAAAAAAAAAAAAAAmAIAAGRycy9k&#10;b3ducmV2LnhtbFBLBQYAAAAABAAEAPUAAACJAwAAAAA=&#10;" path="m2,l,,,30r2,l2,e" filled="f" stroked="f">
                    <v:path arrowok="t" o:connecttype="custom" o:connectlocs="2,2344;0,2344;0,2374;2,2374;2,2344" o:connectangles="0,0,0,0,0"/>
                  </v:shape>
                  <v:shape id="Picture 1645" o:spid="_x0000_s2669" type="#_x0000_t75" style="position:absolute;left:7413;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BXnLDAAAA3gAAAA8AAABkcnMvZG93bnJldi54bWxET01rwkAQvQv9D8sUehHdqCXU6Cql0Gpv&#10;asXzkB2zqdnZkN1o/PeuIHibx/uc+bKzlThT40vHCkbDBARx7nTJhYL93/fgA4QPyBorx6TgSh6W&#10;i5feHDPtLryl8y4UIoawz1CBCaHOpPS5IYt+6GriyB1dYzFE2BRSN3iJ4baS4yRJpcWSY4PBmr4M&#10;5addaxXgpmrH0hhz6I9O6W+b2nz1/6PU22v3OQMRqAtP8cO91nH+NJm8w/2deINc3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FecsMAAADeAAAADwAAAAAAAAAAAAAAAACf&#10;AgAAZHJzL2Rvd25yZXYueG1sUEsFBgAAAAAEAAQA9wAAAI8DAAAAAA==&#10;">
                    <v:imagedata r:id="rId592" o:title=""/>
                  </v:shape>
                </v:group>
                <v:group id="Group 1646" o:spid="_x0000_s2670" style="position:absolute;left:7596;top:2344;width:2;height:30" coordorigin="759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FODMYAAADeAAAADwAAAGRycy9kb3ducmV2LnhtbERPTWvCQBC9F/wPyxS8&#10;NZsoKTXNKiJVPIRCVSi9DdkxCWZnQ3abxH/fLRR6m8f7nHwzmVYM1LvGsoIkikEQl1Y3XCm4nPdP&#10;LyCcR9bYWiYFd3KwWc8ecsy0HfmDhpOvRAhhl6GC2vsuk9KVNRl0ke2IA3e1vUEfYF9J3eMYwk0r&#10;F3H8LA02HBpq7GhXU3k7fRsFhxHH7TJ5G4rbdXf/Oqfvn0VCSs0fp+0rCE+T/xf/uY86zF/Fy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gU4MxgAAAN4A&#10;AAAPAAAAAAAAAAAAAAAAAKoCAABkcnMvZG93bnJldi54bWxQSwUGAAAAAAQABAD6AAAAnQMAAAAA&#10;">
                  <v:shape id="Freeform 1647" o:spid="_x0000_s2671" style="position:absolute;left:759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1lvcQA&#10;AADeAAAADwAAAGRycy9kb3ducmV2LnhtbERPTU8CMRC9m/AfmjHxBq1IiC4UAkQJBz24Gs/jdthu&#10;2E432+6y/HtqQuJtXt7nLNeDq0VPbag8a3icKBDEhTcVlxq+v97GzyBCRDZYeyYNFwqwXo3ulpgZ&#10;f+ZP6vNYihTCIUMNNsYmkzIUlhyGiW+IE3f0rcOYYFtK0+I5hbtaTpWaS4cVpwaLDe0sFae8cxqk&#10;/el/Xxu/H9Rs+z7rPvLuhDutH+6HzQJEpCH+i2/ug0nzX9TTHP7eSTfI1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dZb3EAAAA3gAAAA8AAAAAAAAAAAAAAAAAmAIAAGRycy9k&#10;b3ducmV2LnhtbFBLBQYAAAAABAAEAPUAAACJAwAAAAA=&#10;" path="m2,l,,,30r2,l2,e" filled="f" stroked="f">
                    <v:path arrowok="t" o:connecttype="custom" o:connectlocs="2,2344;0,2344;0,2374;2,2374;2,2344" o:connectangles="0,0,0,0,0"/>
                  </v:shape>
                </v:group>
                <v:group id="Group 1648" o:spid="_x0000_s2672" style="position:absolute;left:7415;top:2344;width:2;height:30" coordorigin="7415,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914MUAAADeAAAADwAAAGRycy9kb3ducmV2LnhtbERPTWvCQBC9F/wPywje&#10;dBPFaqOriKh4kEK1UHobsmMSzM6G7JrEf+8WhN7m8T5nue5MKRqqXWFZQTyKQBCnVhecKfi+7Idz&#10;EM4jaywtk4IHOVivem9LTLRt+Yuas89ECGGXoILc+yqR0qU5GXQjWxEH7mprgz7AOpO6xjaEm1KO&#10;o+hdGiw4NORY0Tan9Ha+GwWHFtvNJN41p9t1+/i9TD9/TjEpNeh3mwUIT53/F7/cRx3mf0STG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4fdeDFAAAA3gAA&#10;AA8AAAAAAAAAAAAAAAAAqgIAAGRycy9kb3ducmV2LnhtbFBLBQYAAAAABAAEAPoAAACcAwAAAAA=&#10;">
                  <v:shape id="Freeform 1649" o:spid="_x0000_s2673" style="position:absolute;left:7415;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5UVMYA&#10;AADeAAAADwAAAGRycy9kb3ducmV2LnhtbESPQU/DMAyF70j7D5GRdmMJMCEoy6YxMcQBDhS0s9eY&#10;plrjVE3alX+PD0jcbL3n9z6vNlNo1Uh9aiJbuF4YUMRVdA3XFr4+91f3oFJGdthGJgs/lGCznl2s&#10;sHDxzB80lrlWEsKpQAs+567QOlWeAqZF7IhF+459wCxrX2vX41nCQ6tvjLnTARuWBo8d7TxVp3II&#10;FrQ/jMfnLr5MZvn0thzey+GEO2vnl9P2EVSmKf+b/65fneA/mFvhlXdkBr3+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U5UVMYAAADeAAAADwAAAAAAAAAAAAAAAACYAgAAZHJz&#10;L2Rvd25yZXYueG1sUEsFBgAAAAAEAAQA9QAAAIsDAAAAAA==&#10;" path="m2,l,,,30r2,l2,e" filled="f" stroked="f">
                    <v:path arrowok="t" o:connecttype="custom" o:connectlocs="2,2344;0,2344;0,2374;2,2374;2,2344" o:connectangles="0,0,0,0,0"/>
                  </v:shape>
                  <v:shape id="Picture 1650" o:spid="_x0000_s2674" type="#_x0000_t75" style="position:absolute;left:7594;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tp9fEAAAA3gAAAA8AAABkcnMvZG93bnJldi54bWxET9uKwjAQfV/wH8IIvq1pV9C1GkUXvMCC&#10;4AXxcWjGtthMSpNq/XuzIOzbHM51pvPWlOJOtSssK4j7EQji1OqCMwWn4+rzG4TzyBpLy6TgSQ7m&#10;s87HFBNtH7yn+8FnIoSwS1BB7n2VSOnSnAy6vq2IA3e1tUEfYJ1JXeMjhJtSfkXRUBosODTkWNFP&#10;Tunt0BgFl1F8NoU87/Vvk61vy83ulG52SvW67WICwlPr/8Vv91aH+eNoMIa/d8INcvY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etp9fEAAAA3gAAAA8AAAAAAAAAAAAAAAAA&#10;nwIAAGRycy9kb3ducmV2LnhtbFBLBQYAAAAABAAEAPcAAACQAwAAAAA=&#10;">
                    <v:imagedata r:id="rId593" o:title=""/>
                  </v:shape>
                </v:group>
                <v:group id="Group 1651" o:spid="_x0000_s2675" style="position:absolute;left:7417;top:2344;width:2;height:30" coordorigin="741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nwnunIAAAA&#10;3gAAAA8AAAAAAAAAAAAAAAAAqgIAAGRycy9kb3ducmV2LnhtbFBLBQYAAAAABAAEAPoAAACfAwAA&#10;AAA=&#10;">
                  <v:shape id="Freeform 1652" o:spid="_x0000_s2676" style="position:absolute;left:741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KOtMQA&#10;AADeAAAADwAAAGRycy9kb3ducmV2LnhtbERPTUvDQBC9F/wPywjemt1KkJp2W7SoeLCHRvE8zY7Z&#10;0OxsyG7S+O9dodDbPN7nrLeTa8VIfWg8a1hkCgRx5U3DtYavz9f5EkSIyAZbz6ThlwJsNzezNRbG&#10;n/lAYxlrkUI4FKjBxtgVUobKksOQ+Y44cT++dxgT7GtpejyncNfKe6UepMOGU4PFjnaWqlM5OA3S&#10;fo/Hl86/TSp//siHfTmccKf13e30tAIRaYpX8cX9btL8R5Uv4P+ddIP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yjrTEAAAA3gAAAA8AAAAAAAAAAAAAAAAAmAIAAGRycy9k&#10;b3ducmV2LnhtbFBLBQYAAAAABAAEAPUAAACJAwAAAAA=&#10;" path="m2,l,,,30r2,l2,e" filled="f" stroked="f">
                    <v:path arrowok="t" o:connecttype="custom" o:connectlocs="2,2344;0,2344;0,2374;2,2374;2,2344" o:connectangles="0,0,0,0,0"/>
                  </v:shape>
                </v:group>
                <v:group id="Group 1653" o:spid="_x0000_s2677" style="position:absolute;left:7593;top:2344;width:2;height:30" coordorigin="7593,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6lBcUAAADeAAAADwAAAGRycy9kb3ducmV2LnhtbERPS2vCQBC+C/6HZQRv&#10;dRNf2OgqIio9SKFaKL0N2TEJZmdDdk3iv+8KBW/z8T1ntelMKRqqXWFZQTyKQBCnVhecKfi+HN4W&#10;IJxH1lhaJgUPcrBZ93srTLRt+Yuas89ECGGXoILc+yqR0qU5GXQjWxEH7mprgz7AOpO6xjaEm1KO&#10;o2guDRYcGnKsaJdTejvfjYJji+12Eu+b0+26e/xeZp8/p5iUGg667RKEp86/xP/uDx3mv0fTMT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ZupQXFAAAA3gAA&#10;AA8AAAAAAAAAAAAAAAAAqgIAAGRycy9kb3ducmV2LnhtbFBLBQYAAAAABAAEAPoAAACcAwAAAAA=&#10;">
                  <v:shape id="Freeform 1654" o:spid="_x0000_s2678" style="position:absolute;left:7593;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1WMQA&#10;AADeAAAADwAAAGRycy9kb3ducmV2LnhtbERPTU/CQBC9m/gfNmPCTXaVxkhhIUqEeJCDhXAeumO3&#10;oTvbdLel/nvXxMTbvLzPWa5H14iBulB71vAwVSCIS29qrjQcD9v7ZxAhIhtsPJOGbwqwXt3eLDE3&#10;/sqfNBSxEimEQ44abIxtLmUoLTkMU98SJ+7Ldw5jgl0lTYfXFO4a+ajUk3RYc2qw2NLGUnkpeqdB&#10;2tNwfmv9blTZ60fW74v+ghutJ3fjywJEpDH+i//c7ybNn6tsBr/vpBv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tVjEAAAA3gAAAA8AAAAAAAAAAAAAAAAAmAIAAGRycy9k&#10;b3ducmV2LnhtbFBLBQYAAAAABAAEAPUAAACJAwAAAAA=&#10;" path="m1,l,,,30r1,l1,e" filled="f" stroked="f">
                    <v:path arrowok="t" o:connecttype="custom" o:connectlocs="1,2344;0,2344;0,2374;1,2374;1,2344" o:connectangles="0,0,0,0,0"/>
                  </v:shape>
                </v:group>
                <v:group id="Group 1655" o:spid="_x0000_s2679" style="position:absolute;left:7419;top:2344;width:2;height:30" coordorigin="741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uY6sUAAADeAAAADwAAAGRycy9kb3ducmV2LnhtbERPS2vCQBC+C/6HZQRv&#10;dRNrxUZXEWlLD0FQC6W3ITsmwexsyK55/PtuoeBtPr7nbHa9qURLjSstK4hnEQjizOqScwVfl/en&#10;FQjnkTVWlknBQA522/Fog4m2HZ+oPftchBB2CSoovK8TKV1WkEE3szVx4K62MegDbHKpG+xCuKnk&#10;PIqW0mDJoaHAmg4FZbfz3Sj46LDbP8dvbXq7Hoafy8vxO41Jqemk369BeOr9Q/zv/tRh/mu0WMD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mOrFAAAA3gAA&#10;AA8AAAAAAAAAAAAAAAAAqgIAAGRycy9kb3ducmV2LnhtbFBLBQYAAAAABAAEAPoAAACcAwAAAAA=&#10;">
                  <v:shape id="Freeform 1656" o:spid="_x0000_s2680" style="position:absolute;left:741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mIt8QA&#10;AADeAAAADwAAAGRycy9kb3ducmV2LnhtbERPTU/CQBC9m/gfNmPCTXY1xUhhIUqEeJCDhXAeumO3&#10;oTvbdLel/nvXxMTbvLzPWa5H14iBulB71vAwVSCIS29qrjQcD9v7ZxAhIhtsPJOGbwqwXt3eLDE3&#10;/sqfNBSxEimEQ44abIxtLmUoLTkMU98SJ+7Ldw5jgl0lTYfXFO4a+ajUk3RYc2qw2NLGUnkpeqdB&#10;2tNwfmv9blTZ60fW74v+ghutJ3fjywJEpDH+i//c7ybNn6tsBr/vpBv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JiLfEAAAA3gAAAA8AAAAAAAAAAAAAAAAAmAIAAGRycy9k&#10;b3ducmV2LnhtbFBLBQYAAAAABAAEAPUAAACJAwAAAAA=&#10;" path="m2,l,,,30r2,l2,e" filled="f" stroked="f">
                    <v:path arrowok="t" o:connecttype="custom" o:connectlocs="2,2344;0,2344;0,2374;2,2374;2,2344" o:connectangles="0,0,0,0,0"/>
                  </v:shape>
                </v:group>
                <v:group id="Group 1657" o:spid="_x0000_s2681" style="position:absolute;left:7591;top:2344;width:2;height:30" coordorigin="7591,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jBsUAAADeAAAADwAAAGRycy9kb3ducmV2LnhtbERPS2vCQBC+F/oflil4&#10;001qDZq6ikhbPIjgA6S3ITsmwexsyG6T+O9dQehtPr7nzJe9qURLjSstK4hHEQjizOqScwWn4/dw&#10;CsJ5ZI2VZVJwIwfLxevLHFNtO95Te/C5CCHsUlRQeF+nUrqsIINuZGviwF1sY9AH2ORSN9iFcFPJ&#10;9yhKpMGSQ0OBNa0Lyq6HP6Pgp8NuNY6/2u31sr79Hie78zYmpQZv/eoThKfe/4uf7o0O82fRRw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lVowbFAAAA3gAA&#10;AA8AAAAAAAAAAAAAAAAAqgIAAGRycy9kb3ducmV2LnhtbFBLBQYAAAAABAAEAPoAAACcAwAAAAA=&#10;">
                  <v:shape id="Freeform 1658" o:spid="_x0000_s2682" style="position:absolute;left:7591;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ezW8QA&#10;AADeAAAADwAAAGRycy9kb3ducmV2LnhtbERPTU/CQBC9m/gfNmPCTXY1DUphIUqEeJCDhXAeumO3&#10;oTvbdLel/nvXxMTbvLzPWa5H14iBulB71vAwVSCIS29qrjQcD9v7ZxAhIhtsPJOGbwqwXt3eLDE3&#10;/sqfNBSxEimEQ44abIxtLmUoLTkMU98SJ+7Ldw5jgl0lTYfXFO4a+ajUTDqsOTVYbGljqbwUvdMg&#10;7Wk4v7V+N6rs9SPr90V/wY3Wk7vxZQEi0hj/xX/ud5Pmz1X2BL/vpBv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Xs1vEAAAA3gAAAA8AAAAAAAAAAAAAAAAAmAIAAGRycy9k&#10;b3ducmV2LnhtbFBLBQYAAAAABAAEAPUAAACJAwAAAAA=&#10;" path="m2,l,,,30r2,l2,e" filled="f" stroked="f">
                    <v:path arrowok="t" o:connecttype="custom" o:connectlocs="2,2344;0,2344;0,2374;2,2374;2,2344" o:connectangles="0,0,0,0,0"/>
                  </v:shape>
                </v:group>
                <v:group id="Group 1659" o:spid="_x0000_s2683" style="position:absolute;left:7421;top:2344;width:2;height:30" coordorigin="7421,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eGku/IAAAA&#10;3gAAAA8AAAAAAAAAAAAAAAAAqgIAAGRycy9kb3ducmV2LnhtbFBLBQYAAAAABAAEAPoAAACfAwAA&#10;AAA=&#10;">
                  <v:shape id="Freeform 1660" o:spid="_x0000_s2684" style="position:absolute;left:7421;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CssQA&#10;AADeAAAADwAAAGRycy9kb3ducmV2LnhtbERPTWvCQBC9F/oflin0VncrodToKlZs6aE9NBXPY3bM&#10;BrOzIbuJ6b/vCoK3ebzPWaxG14iBulB71vA8USCIS29qrjTsft+fXkGEiGyw8Uwa/ijAanl/t8Dc&#10;+DP/0FDESqQQDjlqsDG2uZShtOQwTHxLnLij7xzGBLtKmg7PKdw1cqrUi3RYc2qw2NLGUnkqeqdB&#10;2v1w2Lb+Y1TZ21fWfxf9CTdaPz6M6zmISGO8ia/uT5Pmz1Q2g8s76Qa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EgrLEAAAA3gAAAA8AAAAAAAAAAAAAAAAAmAIAAGRycy9k&#10;b3ducmV2LnhtbFBLBQYAAAAABAAEAPUAAACJAwAAAAA=&#10;" path="m1,l,,,30r1,l1,e" filled="f" stroked="f">
                    <v:path arrowok="t" o:connecttype="custom" o:connectlocs="1,2344;0,2344;0,2374;1,2374;1,2344" o:connectangles="0,0,0,0,0"/>
                  </v:shape>
                </v:group>
                <v:group id="Group 1661" o:spid="_x0000_s2685" style="position:absolute;left:7589;top:2344;width:2;height:30" coordorigin="758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CkINMcAAADe&#10;AAAADwAAAAAAAAAAAAAAAACqAgAAZHJzL2Rvd25yZXYueG1sUEsFBgAAAAAEAAQA+gAAAJ4DAAAA&#10;AA==&#10;">
                  <v:shape id="Freeform 1662" o:spid="_x0000_s2686" style="position:absolute;left:758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sYacQA&#10;AADeAAAADwAAAGRycy9kb3ducmV2LnhtbERPTU8CMRC9m/gfmjHxJi0GjCwUAkSJBzmwEs7Ddthu&#10;2E432+6y/ntrYuJtXt7nLFaDq0VPbag8axiPFAjiwpuKSw3Hr/enVxAhIhusPZOGbwqwWt7fLTAz&#10;/sYH6vNYihTCIUMNNsYmkzIUlhyGkW+IE3fxrcOYYFtK0+IthbtaPiv1Ih1WnBosNrS1VFzzzmmQ&#10;9tSf3xq/G9Rk8znp9nl3xa3Wjw/Deg4i0hD/xX/uD5Pmz9R0DL/vpBv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rGGnEAAAA3gAAAA8AAAAAAAAAAAAAAAAAmAIAAGRycy9k&#10;b3ducmV2LnhtbFBLBQYAAAAABAAEAPUAAACJAwAAAAA=&#10;" path="m2,l,,,30r2,l2,e" filled="f" stroked="f">
                    <v:path arrowok="t" o:connecttype="custom" o:connectlocs="2,2344;0,2344;0,2374;2,2374;2,2344" o:connectangles="0,0,0,0,0"/>
                  </v:shape>
                </v:group>
                <v:group id="Group 1663" o:spid="_x0000_s2687" style="position:absolute;left:7422;top:2344;width:2;height:30" coordorigin="742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cz2MQAAADeAAAADwAAAGRycy9kb3ducmV2LnhtbERPTYvCMBC9C/sfwgh7&#10;07QuiluNIrIuexBBXRBvQzO2xWZSmtjWf28Ewds83ufMl50pRUO1KywriIcRCOLU6oIzBf/HzWAK&#10;wnlkjaVlUnAnB8vFR2+OibYt76k5+EyEEHYJKsi9rxIpXZqTQTe0FXHgLrY26AOsM6lrbEO4KeUo&#10;iibSYMGhIceK1jml18PNKPhtsV19xT/N9npZ38/H8e60jUmpz363moHw1Pm3+OX+02H+dzQ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7cz2MQAAADeAAAA&#10;DwAAAAAAAAAAAAAAAACqAgAAZHJzL2Rvd25yZXYueG1sUEsFBgAAAAAEAAQA+gAAAJsDAAAAAA==&#10;">
                  <v:shape id="Freeform 1664" o:spid="_x0000_s2688" style="position:absolute;left:742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UjhcUA&#10;AADeAAAADwAAAGRycy9kb3ducmV2LnhtbERPTU8CMRC9m/gfmiHxJi2KBlYKUaKEgx5cCOdhO243&#10;bKebbXdZ/j01MfE2L+9zFqvB1aKnNlSeNUzGCgRx4U3FpYb97uN+BiJEZIO1Z9JwoQCr5e3NAjPj&#10;z/xNfR5LkUI4ZKjBxthkUobCksMw9g1x4n586zAm2JbStHhO4a6WD0o9S4cVpwaLDa0tFae8cxqk&#10;PfTH98ZvBjV9+5x2X3l3wrXWd6Ph9QVEpCH+i//cW5Pmz9XTI/y+k26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NSOFxQAAAN4AAAAPAAAAAAAAAAAAAAAAAJgCAABkcnMv&#10;ZG93bnJldi54bWxQSwUGAAAAAAQABAD1AAAAigMAAAAA&#10;" path="m2,l,,,30r2,l2,e" filled="f" stroked="f">
                    <v:path arrowok="t" o:connecttype="custom" o:connectlocs="2,2344;0,2344;0,2374;2,2374;2,2344" o:connectangles="0,0,0,0,0"/>
                  </v:shape>
                </v:group>
                <v:group id="Group 1665" o:spid="_x0000_s2689" style="position:absolute;left:7587;top:2344;width:2;height:30" coordorigin="758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xION8UAAADeAAAADwAAAGRycy9kb3ducmV2LnhtbERPTWvCQBC9F/wPywje&#10;6iZqxEZXEbGlh1CoFkpvQ3ZMgtnZkF2T+O/dQqG3ebzP2ewGU4uOWldZVhBPIxDEudUVFwq+zq/P&#10;KxDOI2usLZOCOznYbUdPG0y17fmTupMvRAhhl6KC0vsmldLlJRl0U9sQB+5iW4M+wLaQusU+hJta&#10;zqJoKQ1WHBpKbOhQUn493YyCtx77/Tw+dtn1crj/nJOP7ywmpSbjYb8G4Wnw/+I/97sO81+iZAG/&#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MSDjfFAAAA3gAA&#10;AA8AAAAAAAAAAAAAAAAAqgIAAGRycy9kb3ducmV2LnhtbFBLBQYAAAAABAAEAPoAAACcAwAAAAA=&#10;">
                  <v:shape id="Freeform 1666" o:spid="_x0000_s2690" style="position:absolute;left:758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easQA&#10;AADeAAAADwAAAGRycy9kb3ducmV2LnhtbERPTU8CMRC9m/AfmjHxBq0EjC4UAkQNBz24Gs/jdthu&#10;2E432+6y/HtKQuJtXt7nLNeDq0VPbag8a3icKBDEhTcVlxp+vt/GzyBCRDZYeyYNZwqwXo3ulpgZ&#10;f+Iv6vNYihTCIUMNNsYmkzIUlhyGiW+IE3fwrcOYYFtK0+IphbtaTpV6kg4rTg0WG9pZKo555zRI&#10;+9v/vTb+fVCz7ces+8y7I+60frgfNgsQkYb4L7659ybNf1HzOVzfSTfI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QHmrEAAAA3gAAAA8AAAAAAAAAAAAAAAAAmAIAAGRycy9k&#10;b3ducmV2LnhtbFBLBQYAAAAABAAEAPUAAACJAwAAAAA=&#10;" path="m2,l,,,30r2,l2,e" filled="f" stroked="f">
                    <v:path arrowok="t" o:connecttype="custom" o:connectlocs="2,2344;0,2344;0,2374;2,2374;2,2344" o:connectangles="0,0,0,0,0"/>
                  </v:shape>
                  <v:shape id="Picture 1667" o:spid="_x0000_s2691" type="#_x0000_t75" style="position:absolute;left:7424;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pWS/FAAAA3gAAAA8AAABkcnMvZG93bnJldi54bWxET01rwkAQvRf8D8sIvRTdVVBsdBUtFFrF&#10;QrWHHsfsmASzsyG7Jum/dwWht3m8z1msOluKhmpfONYwGioQxKkzBWcafo7vgxkIH5ANlo5Jwx95&#10;WC17TwtMjGv5m5pDyEQMYZ+ghjyEKpHSpzlZ9ENXEUfu7GqLIcI6k6bGNobbUo6VmkqLBceGHCt6&#10;yym9HK5WQzOuqN1PrpuX393n7GutTqrY7rR+7nfrOYhAXfgXP9wfJs5/VZMp3N+JN8jl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6VkvxQAAAN4AAAAPAAAAAAAAAAAAAAAA&#10;AJ8CAABkcnMvZG93bnJldi54bWxQSwUGAAAAAAQABAD3AAAAkQMAAAAA&#10;">
                    <v:imagedata r:id="rId594" o:title=""/>
                  </v:shape>
                </v:group>
                <v:group id="Group 1668" o:spid="_x0000_s2692" style="position:absolute;left:7585;top:2344;width:2;height:30" coordorigin="7585,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CQQMUAAADeAAAADwAAAGRycy9kb3ducmV2LnhtbERPS2vCQBC+C/6HZQRv&#10;dROL1UZXEWlLD0FQC6W3ITsmwexsyK55/PtuoeBtPr7nbHa9qURLjSstK4hnEQjizOqScwVfl/en&#10;FQjnkTVWlknBQA522/Fog4m2HZ+oPftchBB2CSoovK8TKV1WkEE3szVx4K62MegDbHKpG+xCuKnk&#10;PIpepMGSQ0OBNR0Kym7nu1Hw0WG3f47f2vR2PQw/l8XxO41Jqemk369BeOr9Q/zv/tRh/mu0WML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AkEDFAAAA3gAA&#10;AA8AAAAAAAAAAAAAAAAAqgIAAGRycy9kb3ducmV2LnhtbFBLBQYAAAAABAAEAPoAAACcAwAAAAA=&#10;">
                  <v:shape id="Freeform 1669" o:spid="_x0000_s2693" style="position:absolute;left:7585;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x9MYA&#10;AADeAAAADwAAAGRycy9kb3ducmV2LnhtbESPQU/DMAyF70j7D5GRuLEENBCUZdOY2MQBDhS0s9eY&#10;plrjVE3alX+PD0jcbL3n9z4v11No1Uh9aiJbuJkbUMRVdA3XFr4+d9cPoFJGdthGJgs/lGC9ml0s&#10;sXDxzB80lrlWEsKpQAs+567QOlWeAqZ57IhF+459wCxrX2vX41nCQ6tvjbnXARuWBo8dbT1Vp3II&#10;FrQ/jMeXLu4ns3h+Wwzv5XDCrbVXl9PmCVSmKf+b/65fneA/mjvhlXdkBr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Gx9MYAAADeAAAADwAAAAAAAAAAAAAAAACYAgAAZHJz&#10;L2Rvd25yZXYueG1sUEsFBgAAAAAEAAQA9QAAAIsDAAAAAA==&#10;" path="m2,l,,,30r2,l2,e" filled="f" stroked="f">
                    <v:path arrowok="t" o:connecttype="custom" o:connectlocs="2,2344;0,2344;0,2374;2,2374;2,2344" o:connectangles="0,0,0,0,0"/>
                  </v:shape>
                </v:group>
                <v:group id="Group 1670" o:spid="_x0000_s2694" style="position:absolute;left:7426;top:2344;width:2;height:30" coordorigin="742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OhqcQAAADeAAAADwAAAGRycy9kb3ducmV2LnhtbERPS4vCMBC+C/sfwix4&#10;07QrilajiOwuexDBB4i3oRnbYjMpTbat/94Igrf5+J6zWHWmFA3VrrCsIB5GIIhTqwvOFJyOP4Mp&#10;COeRNZaWScGdHKyWH70FJtq2vKfm4DMRQtglqCD3vkqkdGlOBt3QVsSBu9raoA+wzqSusQ3hppRf&#10;UTSRBgsODTlWtMkpvR3+jYLfFtv1KP5utrfr5n45jnfnbUxK9T+79RyEp86/xS/3nw7zZ9F4B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ROhqcQAAADeAAAA&#10;DwAAAAAAAAAAAAAAAACqAgAAZHJzL2Rvd25yZXYueG1sUEsFBgAAAAAEAAQA+gAAAJsDAAAAAA==&#10;">
                  <v:shape id="Freeform 1671" o:spid="_x0000_s2695" style="position:absolute;left:742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t3T8YA&#10;AADeAAAADwAAAGRycy9kb3ducmV2LnhtbESPQU/DMAyF70j7D5EncWMJaJqgWzbBBIgDHOimnU1j&#10;mmqNUzVpV/49PiBxs+Xn99632U2hVSP1qYls4XZhQBFX0TVcWzgeXm7uQaWM7LCNTBZ+KMFuO7va&#10;YOHihT9pLHOtxIRTgRZ8zl2hdao8BUyL2BHL7Tv2AbOsfa1djxcxD62+M2alAzYsCR472nuqzuUQ&#10;LGh/Gr+eu/g6meXT+3L4KIcz7q29nk+Pa1CZpvwv/vt+c1L/wawEQHBkBr39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t3T8YAAADeAAAADwAAAAAAAAAAAAAAAACYAgAAZHJz&#10;L2Rvd25yZXYueG1sUEsFBgAAAAAEAAQA9QAAAIsDAAAAAA==&#10;" path="m2,l,,,30r2,l2,e" filled="f" stroked="f">
                    <v:path arrowok="t" o:connecttype="custom" o:connectlocs="2,2344;0,2344;0,2374;2,2374;2,2344" o:connectangles="0,0,0,0,0"/>
                  </v:shape>
                  <v:shape id="Picture 1672" o:spid="_x0000_s2696" type="#_x0000_t75" style="position:absolute;left:7583;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Yw0/DAAAA3gAAAA8AAABkcnMvZG93bnJldi54bWxET0uLwjAQvi/4H8II3tZUD7JbjSKCuCJ7&#10;8AFex2Zsis2kJNm2/nuzsLC3+fies1j1thYt+VA5VjAZZyCIC6crLhVcztv3DxAhImusHZOCJwVY&#10;LQdvC8y16/hI7SmWIoVwyFGBibHJpQyFIYth7BrixN2dtxgT9KXUHrsUbms5zbKZtFhxajDY0MZQ&#10;8Tj9WAXleu+3vnt+F0djps2h37W3Kys1GvbrOYhIffwX/7m/dJr/mc0m8PtOukEu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VjDT8MAAADeAAAADwAAAAAAAAAAAAAAAACf&#10;AgAAZHJzL2Rvd25yZXYueG1sUEsFBgAAAAAEAAQA9wAAAI8DAAAAAA==&#10;">
                    <v:imagedata r:id="rId595" o:title=""/>
                  </v:shape>
                  <v:shape id="Picture 1673" o:spid="_x0000_s2697" type="#_x0000_t75" style="position:absolute;left:7428;top:2344;width:15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2u4fDAAAA3gAAAA8AAABkcnMvZG93bnJldi54bWxET99LwzAQfhf8H8IJvohL7WBot2wMhyAM&#10;Bbux56M5m2LvUpq4Zf/9MhB8u4/v5y1WiXt1pDF0Xgw8TQpQJI23nbQG9ru3x2dQIaJY7L2QgTMF&#10;WC1vbxZYWX+SLzrWsVU5REKFBlyMQ6V1aBwxhokfSDL37UfGmOHYajviKYdzr8uimGnGTnKDw4Fe&#10;HTU/9S8bSKnecrlxzB96upnWD/HzsLbG3N+l9RxUpBT/xX/ud5vnvxSzEq7v5Bv08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Ha7h8MAAADeAAAADwAAAAAAAAAAAAAAAACf&#10;AgAAZHJzL2Rvd25yZXYueG1sUEsFBgAAAAAEAAQA9wAAAI8DAAAAAA==&#10;">
                    <v:imagedata r:id="rId596" o:title=""/>
                  </v:shape>
                  <v:shape id="Picture 1674" o:spid="_x0000_s2698" type="#_x0000_t75" style="position:absolute;left:7430;top:2344;width:15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6HhzDAAAA3gAAAA8AAABkcnMvZG93bnJldi54bWxET99LwzAQfh/4P4QT9jJcuhWG1mVjbAgD&#10;mWAVn4/mbIq9S2niFv97Iwx8u4/v5623iXt1pjF0Xgws5gUoksbbTloD729Pd/egQkSx2HshAz8U&#10;YLu5mayxsv4ir3SuY6tyiIQKDbgYh0rr0DhiDHM/kGTu04+MMcOx1XbESw7nXi+LYqUZO8kNDgfa&#10;O2q+6m82kFL9zMuDYz7p8lDWs/jysbPGTG/T7hFUpBT/xVf30eb5D8WqhL938g16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zoeHMMAAADeAAAADwAAAAAAAAAAAAAAAACf&#10;AgAAZHJzL2Rvd25yZXYueG1sUEsFBgAAAAAEAAQA9wAAAI8DAAAAAA==&#10;">
                    <v:imagedata r:id="rId596" o:title=""/>
                  </v:shape>
                  <v:shape id="Picture 1675" o:spid="_x0000_s2699" type="#_x0000_t75" style="position:absolute;left:7432;top:2344;width:14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ThmjDAAAA3gAAAA8AAABkcnMvZG93bnJldi54bWxET99LwzAQfh/4P4QTfBGXusnQuqwUhyDI&#10;Blbx+WjOpti7lCZu8b83wmBv9/H9vHWVeFAHmkLvxcDtvABF0nrbS2fg4/355h5UiCgWBy9k4JcC&#10;VJuL2RpL64/yRocmdiqHSCjRgItxLLUOrSPGMPcjSea+/MQYM5w6bSc85nAe9KIoVpqxl9zgcKQn&#10;R+1388MGUmpeebF1zDu93C6b67j/rK0xV5epfgQVKcWz+OR+sXn+Q7G6g/938g168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NOGaMMAAADeAAAADwAAAAAAAAAAAAAAAACf&#10;AgAAZHJzL2Rvd25yZXYueG1sUEsFBgAAAAAEAAQA9wAAAI8DAAAAAA==&#10;">
                    <v:imagedata r:id="rId596" o:title=""/>
                  </v:shape>
                  <v:shape id="Picture 1676" o:spid="_x0000_s2700" type="#_x0000_t75" style="position:absolute;left:7433;top:2344;width:14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I/PDAAAA3gAAAA8AAABkcnMvZG93bnJldi54bWxET99LwzAQfh/4P4QTfBGXuuHQuqwUhyDI&#10;Blbx+WjOpti7lCZu8b83wmBv9/H9vHWVeFAHmkLvxcDtvABF0nrbS2fg4/355h5UiCgWBy9k4JcC&#10;VJuL2RpL64/yRocmdiqHSCjRgItxLLUOrSPGMPcjSea+/MQYM5w6bSc85nAe9KIoVpqxl9zgcKQn&#10;R+1388MGUmpeebF1zDu93C6b67j/rK0xV5epfgQVKcWz+OR+sXn+Q7G6g/938g168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58j88MAAADeAAAADwAAAAAAAAAAAAAAAACf&#10;AgAAZHJzL2Rvd25yZXYueG1sUEsFBgAAAAAEAAQA9wAAAI8DAAAAAA==&#10;">
                    <v:imagedata r:id="rId596" o:title=""/>
                  </v:shape>
                  <v:shape id="Picture 1677" o:spid="_x0000_s2701" type="#_x0000_t75" style="position:absolute;left:7435;top:2344;width:14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WePFAAAA3gAAAA8AAABkcnMvZG93bnJldi54bWxEj9FqAjEQRd+F/kOYgm+atOBqt0YRoVDQ&#10;l6ofMN1MN1s3k3WT7q5/bwqCbzPcO/fcWa4HV4uO2lB51vAyVSCIC28qLjWcjh+TBYgQkQ3WnknD&#10;lQKsV0+jJebG9/xF3SGWIoVwyFGDjbHJpQyFJYdh6hvipP341mFMa1tK02Kfwl0tX5XKpMOKE8Fi&#10;Q1tLxfnw5xL3m6zb95v9dTb/VezPO3Xp5lqPn4fNO4hIQ3yY79efJtV/U1kG/++kGeTq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VnjxQAAAN4AAAAPAAAAAAAAAAAAAAAA&#10;AJ8CAABkcnMvZG93bnJldi54bWxQSwUGAAAAAAQABAD3AAAAkQMAAAAA&#10;">
                    <v:imagedata r:id="rId597" o:title=""/>
                  </v:shape>
                  <v:shape id="Picture 1678" o:spid="_x0000_s2702" type="#_x0000_t75" style="position:absolute;left:7437;top:2344;width:13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9K1HFAAAA3gAAAA8AAABkcnMvZG93bnJldi54bWxET01rwkAQvRf8D8sIvdVNPZgaXaUKgtBD&#10;MUZKb2N2TKLZ2ZDdmvjv3YLgbR7vc+bL3tTiSq2rLCt4H0UgiHOrKy4UZPvN2wcI55E11pZJwY0c&#10;LBeDlzkm2na8o2vqCxFC2CWooPS+SaR0eUkG3cg2xIE72dagD7AtpG6xC+GmluMomkiDFYeGEhta&#10;l5Rf0j+jQMb78+/Paro6dN9HmfHheEu/YqVeh/3nDISn3j/FD/dWh/nTaBLD/zvhBrm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fStRxQAAAN4AAAAPAAAAAAAAAAAAAAAA&#10;AJ8CAABkcnMvZG93bnJldi54bWxQSwUGAAAAAAQABAD3AAAAkQMAAAAA&#10;">
                    <v:imagedata r:id="rId598" o:title=""/>
                  </v:shape>
                  <v:shape id="Picture 1679" o:spid="_x0000_s2703" type="#_x0000_t75" style="position:absolute;left:7439;top:2344;width:13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ivyPIAAAA3gAAAA8AAABkcnMvZG93bnJldi54bWxEj0FrwkAQhe+F/odlCt7qxh60RlfRQqHg&#10;QRqV0tuYHZNodjZkVxP/fedQ8DbDe/PeN/Nl72p1ozZUng2Mhgko4tzbigsD+93n6zuoEJEt1p7J&#10;wJ0CLBfPT3NMre/4m25ZLJSEcEjRQBljk2od8pIchqFviEU7+dZhlLUttG2xk3BX67ckGWuHFUtD&#10;iQ19lJRfsqszoCe78+/Pero+dNuj3vPheM82E2MGL/1qBipSHx/m/+svK/jTZCy88o7MoB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74r8jyAAAAN4AAAAPAAAAAAAAAAAA&#10;AAAAAJ8CAABkcnMvZG93bnJldi54bWxQSwUGAAAAAAQABAD3AAAAlAMAAAAA&#10;">
                    <v:imagedata r:id="rId598" o:title=""/>
                  </v:shape>
                  <v:shape id="Picture 1680" o:spid="_x0000_s2704" type="#_x0000_t75" style="position:absolute;left:7441;top:2344;width:13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uGrjFAAAA3gAAAA8AAABkcnMvZG93bnJldi54bWxET01rwkAQvQv9D8sUetNNe9AmukotCIIH&#10;MUZKb2N2TKLZ2ZDdmvjv3YLgbR7vc2aL3tTiSq2rLCt4H0UgiHOrKy4UZPvV8BOE88gaa8uk4EYO&#10;FvOXwQwTbTve0TX1hQgh7BJUUHrfJFK6vCSDbmQb4sCdbGvQB9gWUrfYhXBTy48oGkuDFYeGEhv6&#10;Lim/pH9GgZzsz78/y3h56LZHmfHheEs3E6XeXvuvKQhPvX+KH+61DvPjaBzD/zvhBjm/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rhq4xQAAAN4AAAAPAAAAAAAAAAAAAAAA&#10;AJ8CAABkcnMvZG93bnJldi54bWxQSwUGAAAAAAQABAD3AAAAkQMAAAAA&#10;">
                    <v:imagedata r:id="rId598" o:title=""/>
                  </v:shape>
                  <v:shape id="Picture 1681" o:spid="_x0000_s2705" type="#_x0000_t75" style="position:absolute;left:7442;top:2344;width:12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JfjIAAAA3gAAAA8AAABkcnMvZG93bnJldi54bWxEj0FrwkAQhe+F/odlCr3VTXswNXUVLRSE&#10;HopRkd7G7JhEs7MhuzXx3zuHgrcZ5s1775vOB9eoC3Wh9mzgdZSAIi68rbk0sN18vbyDChHZYuOZ&#10;DFwpwHz2+DDFzPqe13TJY6nEhEOGBqoY20zrUFTkMIx8Syy3o+8cRlm7UtsOezF3jX5LkrF2WLMk&#10;VNjSZ0XFOf9zBnS6Of3ul5Plrv856C3vDtf8OzXm+WlYfICKNMS7+P97ZaX+JEkFQHBkBj27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ATSX4yAAAAN4AAAAPAAAAAAAAAAAA&#10;AAAAAJ8CAABkcnMvZG93bnJldi54bWxQSwUGAAAAAAQABAD3AAAAlAMAAAAA&#10;">
                    <v:imagedata r:id="rId598" o:title=""/>
                  </v:shape>
                  <v:shape id="Picture 1682" o:spid="_x0000_s2706" type="#_x0000_t75" style="position:absolute;left:7444;top:2344;width:12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BgGPGAAAA3gAAAA8AAABkcnMvZG93bnJldi54bWxET01rwkAQvQv9D8sUvOnGHkxNs0otFAQP&#10;0hgpvU2y0yRtdjZkVxP/fbcgeJvH+5x0M5pWXKh3jWUFi3kEgri0uuFKQX58nz2DcB5ZY2uZFFzJ&#10;wWb9MEkx0XbgD7pkvhIhhF2CCmrvu0RKV9Zk0M1tRxy4b9sb9AH2ldQ9DiHctPIpipbSYMOhocaO&#10;3moqf7OzUSDj48/X53a1PQ2HQuZ8Kq7ZPlZq+ji+voDwNPq7+Obe6TB/FcUL+H8n3CD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GAY8YAAADeAAAADwAAAAAAAAAAAAAA&#10;AACfAgAAZHJzL2Rvd25yZXYueG1sUEsFBgAAAAAEAAQA9wAAAJIDAAAAAA==&#10;">
                    <v:imagedata r:id="rId598" o:title=""/>
                  </v:shape>
                  <v:shape id="Picture 1683" o:spid="_x0000_s2707" type="#_x0000_t75" style="position:absolute;left:7446;top:2344;width:11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0uc/HAAAA3gAAAA8AAABkcnMvZG93bnJldi54bWxEj0FrAjEQhe+C/yFMwZtmq2LbrVFEFBS9&#10;aIVeh810d+1msiZR1/76RhC8zfDevO/NeNqYSlzI+dKygtdeAoI4s7rkXMHha9l9B+EDssbKMim4&#10;kYfppN0aY6rtlXd02YdcxBD2KSooQqhTKX1WkEHfszVx1H6sMxji6nKpHV5juKlkP0lG0mDJkVBg&#10;TfOCst/92UTuxg0Xy8FqdtrZ7/XBHY/b+flPqc5LM/sEEagJT/PjeqVj/Y/krQ/3d+IMcvI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50uc/HAAAA3gAAAA8AAAAAAAAAAAAA&#10;AAAAnwIAAGRycy9kb3ducmV2LnhtbFBLBQYAAAAABAAEAPcAAACTAwAAAAA=&#10;">
                    <v:imagedata r:id="rId599" o:title=""/>
                  </v:shape>
                  <v:shape id="Picture 1684" o:spid="_x0000_s2708" type="#_x0000_t75" style="position:absolute;left:7448;top:2344;width:11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yWnnEAAAA3gAAAA8AAABkcnMvZG93bnJldi54bWxET99rwjAQfh/4P4QT9jYTN9jWahQZjG1P&#10;Mld8PpuzrW0uJcm0/vdGEHy7j+/nzZeD7cSRfGgca5hOFAji0pmGKw3F3+fTO4gQkQ12jknDmQIs&#10;F6OHOebGnfiXjptYiRTCIUcNdYx9LmUoa7IYJq4nTtzeeYsxQV9J4/GUwm0nn5V6lRYbTg019vRR&#10;U9lu/q2GH7Ut2mr3tVutC98esiI7H7qo9eN4WM1ARBriXXxzf5s0P1NvL3B9J90gF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syWnnEAAAA3gAAAA8AAAAAAAAAAAAAAAAA&#10;nwIAAGRycy9kb3ducmV2LnhtbFBLBQYAAAAABAAEAPcAAACQAwAAAAA=&#10;">
                    <v:imagedata r:id="rId600" o:title=""/>
                  </v:shape>
                  <v:shape id="Picture 1685" o:spid="_x0000_s2709" type="#_x0000_t75" style="position:absolute;left:7450;top:2344;width:11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bwg3EAAAA3gAAAA8AAABkcnMvZG93bnJldi54bWxET99rwjAQfh/4P4QT9jYTx9jWahQZjG1P&#10;Mld8PpuzrW0uJcm0/vdGEHy7j+/nzZeD7cSRfGgca5hOFAji0pmGKw3F3+fTO4gQkQ12jknDmQIs&#10;F6OHOebGnfiXjptYiRTCIUcNdYx9LmUoa7IYJq4nTtzeeYsxQV9J4/GUwm0nn5V6lRYbTg019vRR&#10;U9lu/q2GH7Ut2mr3tVutC98esiI7H7qo9eN4WM1ARBriXXxzf5s0P1NvL3B9J90gF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Tbwg3EAAAA3gAAAA8AAAAAAAAAAAAAAAAA&#10;nwIAAGRycy9kb3ducmV2LnhtbFBLBQYAAAAABAAEAPcAAACQAwAAAAA=&#10;">
                    <v:imagedata r:id="rId600" o:title=""/>
                  </v:shape>
                  <v:shape id="Picture 1686" o:spid="_x0000_s2710" type="#_x0000_t75" style="position:absolute;left:7452;top:2344;width:10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XZ5bEAAAA3gAAAA8AAABkcnMvZG93bnJldi54bWxET0trAjEQvhf8D2GE3mpioY9djSKF0vYk&#10;tYvncTPurruZLEmq6783guBtPr7nzJeD7cSRfGgca5hOFAji0pmGKw3F3+fTO4gQkQ12jknDmQIs&#10;F6OHOebGnfiXjptYiRTCIUcNdYx9LmUoa7IYJq4nTtzeeYsxQV9J4/GUwm0nn5V6lRYbTg019vRR&#10;U9lu/q2GH7Ut2mr3tVutC98esiI7H7qo9eN4WM1ARBriXXxzf5s0P1NvL3B9J90gF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uXZ5bEAAAA3gAAAA8AAAAAAAAAAAAAAAAA&#10;nwIAAGRycy9kb3ducmV2LnhtbFBLBQYAAAAABAAEAPcAAACQAwAAAAA=&#10;">
                    <v:imagedata r:id="rId600" o:title=""/>
                  </v:shape>
                  <v:shape id="Picture 1687" o:spid="_x0000_s2711" type="#_x0000_t75" style="position:absolute;left:7453;top:2344;width:10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F+eHDAAAA3gAAAA8AAABkcnMvZG93bnJldi54bWxET01rAjEQvRf6H8IUequJHmx3NYoIYnuS&#10;6uJ53Iy7624mS5Lq+u9NodDbPN7nzJeD7cSVfGgcaxiPFAji0pmGKw3FYfP2ASJEZIOdY9JwpwDL&#10;xfPTHHPjbvxN132sRArhkKOGOsY+lzKUNVkMI9cTJ+7svMWYoK+k8XhL4baTE6Wm0mLDqaHGntY1&#10;le3+x2r4UseirU7b02pX+PaSFdn90kWtX1+G1QxEpCH+i//cnybNz9T7FH7fSTf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0X54cMAAADeAAAADwAAAAAAAAAAAAAAAACf&#10;AgAAZHJzL2Rvd25yZXYueG1sUEsFBgAAAAAEAAQA9wAAAI8DAAAAAA==&#10;">
                    <v:imagedata r:id="rId600" o:title=""/>
                  </v:shape>
                  <v:shape id="Picture 1688" o:spid="_x0000_s2712" type="#_x0000_t75" style="position:absolute;left:7455;top:2344;width:10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FFCrGAAAA3gAAAA8AAABkcnMvZG93bnJldi54bWxET01rwkAQvQv9D8sUetNNe6ga3YTaUghe&#10;RC1Fb0N2TEKzs2t2q6m/3i0I3ubxPmee96YVJ+p8Y1nB8ygBQVxa3XCl4Gv7OZyA8AFZY2uZFPyR&#10;hzx7GMwx1fbMazptQiViCPsUFdQhuFRKX9Zk0I+sI47cwXYGQ4RdJXWH5xhuWvmSJK/SYMOxoUZH&#10;7zWVP5tfo8B9HBdFWLrVfrdaHnkyvSwu31ulnh77txmIQH24i2/uQsf502Q8hv934g0yu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4UUKsYAAADeAAAADwAAAAAAAAAAAAAA&#10;AACfAgAAZHJzL2Rvd25yZXYueG1sUEsFBgAAAAAEAAQA9wAAAJIDAAAAAA==&#10;">
                    <v:imagedata r:id="rId601" o:title=""/>
                  </v:shape>
                  <v:shape id="Picture 1689" o:spid="_x0000_s2713" type="#_x0000_t75" style="position:absolute;left:7457;top:2344;width:9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kRfTFAAAA3gAAAA8AAABkcnMvZG93bnJldi54bWxEj0FLAzEQhe+C/yFMwZtNWkHbtWnR0oJX&#10;txb0NmzGzeJmsiSx3f77zkHwNsN78943q80YenWilLvIFmZTA4q4ia7j1sLHYX+/AJULssM+Mlm4&#10;UIbN+vZmhZWLZ36nU11aJSGcK7TgSxkqrXPjKWCexoFYtO+YAhZZU6tdwrOEh17PjXnUATuWBo8D&#10;bT01P/VvsPC5/YrL4/5hx7t8LPVi/mqa5K29m4wvz6AKjeXf/Hf95gR/aZ6EV96RGfT6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JEX0xQAAAN4AAAAPAAAAAAAAAAAAAAAA&#10;AJ8CAABkcnMvZG93bnJldi54bWxQSwUGAAAAAAQABAD3AAAAkQMAAAAA&#10;">
                    <v:imagedata r:id="rId602" o:title=""/>
                  </v:shape>
                  <v:shape id="Picture 1690" o:spid="_x0000_s2714" type="#_x0000_t75" style="position:absolute;left:7459;top:2344;width:9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o4G/CAAAA3gAAAA8AAABkcnMvZG93bnJldi54bWxET01rAjEQvQv9D2EKvWmihdZdjdKKQq9u&#10;K+ht2Iybxc1kSVLd/vumIPQ2j/c5y/XgOnGlEFvPGqYTBYK49qblRsPX5248BxETssHOM2n4oQjr&#10;1cNoiaXxN97TtUqNyCEcS9RgU+pLKWNtyWGc+J44c2cfHKYMQyNNwFsOd52cKfUiHbacGyz2tLFU&#10;X6pvp+G4OfnisHve8jYeUjWfvas6WK2fHoe3BYhEQ/oX390fJs8v1GsBf+/kG+Tq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ZaOBvwgAAAN4AAAAPAAAAAAAAAAAAAAAAAJ8C&#10;AABkcnMvZG93bnJldi54bWxQSwUGAAAAAAQABAD3AAAAjgMAAAAA&#10;">
                    <v:imagedata r:id="rId602" o:title=""/>
                  </v:shape>
                  <v:shape id="Picture 1691" o:spid="_x0000_s2715" type="#_x0000_t75" style="position:absolute;left:7461;top:2344;width:9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HOdXFAAAA3gAAAA8AAABkcnMvZG93bnJldi54bWxEj0FLAzEQhe9C/0OYgjebWEG2a9NiSwte&#10;XS3obdiMm8XNZEnSdv33zkHwNsO8ee996+0UBnWhlPvIFu4XBhRxG13PnYX3t+NdBSoXZIdDZLLw&#10;Qxm2m9nNGmsXr/xKl6Z0Skw412jBlzLWWufWU8C8iCOx3L5iClhkTZ12Ca9iHga9NOZRB+xZEjyO&#10;tPfUfjfnYOFj/xlXp+PDgQ/5VJpquTNt8tbezqfnJ1CFpvIv/vt+cVJ/ZSoBEByZQW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hznVxQAAAN4AAAAPAAAAAAAAAAAAAAAA&#10;AJ8CAABkcnMvZG93bnJldi54bWxQSwUGAAAAAAQABAD3AAAAkQMAAAAA&#10;">
                    <v:imagedata r:id="rId602" o:title=""/>
                  </v:shape>
                  <v:shape id="Picture 1692" o:spid="_x0000_s2716" type="#_x0000_t75" style="position:absolute;left:7462;top:2344;width:8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LnE7CAAAA3gAAAA8AAABkcnMvZG93bnJldi54bWxET01rAjEQvRf6H8IUvNVEhbJujdKKQq/d&#10;KtjbsBk3i5vJkkRd/30jCL3N433OYjW4TlwoxNazhslYgSCuvWm50bD72b4WIGJCNth5Jg03irBa&#10;Pj8tsDT+yt90qVIjcgjHEjXYlPpSylhbchjHvifO3NEHhynD0EgT8JrDXSenSr1Jhy3nBos9rS3V&#10;p+rsNBzWv36+3842vIn7VBXTT1UHq/XoZfh4B5FoSP/ih/vL5PlzVUzg/k6+Q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Sy5xOwgAAAN4AAAAPAAAAAAAAAAAAAAAAAJ8C&#10;AABkcnMvZG93bnJldi54bWxQSwUGAAAAAAQABAD3AAAAjgMAAAAA&#10;">
                    <v:imagedata r:id="rId602" o:title=""/>
                  </v:shape>
                  <v:shape id="Picture 1693" o:spid="_x0000_s2717" type="#_x0000_t75" style="position:absolute;left:7464;top:2344;width:8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ZAjnCAAAA3gAAAA8AAABkcnMvZG93bnJldi54bWxET01rAjEQvRf8D2EKvdWkWyjr1ihVFLx2&#10;VWhvw2a6WbqZLEmq239vBMHbPN7nzJej68WJQuw8a3iZKhDEjTcdtxoO++1zCSImZIO9Z9LwTxGW&#10;i8nDHCvjz/xJpzq1IodwrFCDTWmopIyNJYdx6gfizP344DBlGFppAp5zuOtlodSbdNhxbrA40NpS&#10;81v/OQ1f628/O25fN7yJx1SXxUo1wWr99Dh+vININKa7+ObemTx/psoCru/kG+Ti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GQI5wgAAAN4AAAAPAAAAAAAAAAAAAAAAAJ8C&#10;AABkcnMvZG93bnJldi54bWxQSwUGAAAAAAQABAD3AAAAjgMAAAAA&#10;">
                    <v:imagedata r:id="rId602" o:title=""/>
                  </v:shape>
                  <v:shape id="Picture 1694" o:spid="_x0000_s2718" type="#_x0000_t75" style="position:absolute;left:7466;top:2344;width:7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6OtPDAAAA3gAAAA8AAABkcnMvZG93bnJldi54bWxETz1rwzAQ3QP9D+IC3RLZLdSuGzk0hZQO&#10;XeKEzId1kU2sk7HU2P73VaGQ7R7v8zbbyXbiRoNvHStI1wkI4trplo2C03G/ykH4gKyxc0wKZvKw&#10;LR8WGyy0G/lAtyoYEUPYF6igCaEvpPR1Qxb92vXEkbu4wWKIcDBSDzjGcNvJpyR5kRZbjg0N9vTR&#10;UH2tfqyCYNyOvk8Vojdzet59ZuP+kin1uJze30AEmsJd/O/+0nH+a5I/w9878QZZ/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Lo608MAAADeAAAADwAAAAAAAAAAAAAAAACf&#10;AgAAZHJzL2Rvd25yZXYueG1sUEsFBgAAAAAEAAQA9wAAAI8DAAAAAA==&#10;">
                    <v:imagedata r:id="rId603" o:title=""/>
                  </v:shape>
                  <v:shape id="Picture 1695" o:spid="_x0000_s2719" type="#_x0000_t75" style="position:absolute;left:7468;top:2344;width:7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yeGvEAAAA3gAAAA8AAABkcnMvZG93bnJldi54bWxET01rwkAQvRf8D8sIvelurZaYuoq0VCqe&#10;TBU9TrPTJJidDdmtpv/eFYTe5vE+Z7bobC3O1PrKsYanoQJBnDtTcaFh9/UxSED4gGywdkwa/sjD&#10;Yt57mGFq3IW3dM5CIWII+xQ1lCE0qZQ+L8miH7qGOHI/rrUYImwLaVq8xHBby5FSL9JixbGhxIbe&#10;SspP2a/VoCbf+1AfDs/YrfP3jSI3SlZHrR/73fIVRKAu/Ivv7k8T509VMobbO/EGOb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vyeGvEAAAA3gAAAA8AAAAAAAAAAAAAAAAA&#10;nwIAAGRycy9kb3ducmV2LnhtbFBLBQYAAAAABAAEAPcAAACQAwAAAAA=&#10;">
                    <v:imagedata r:id="rId604" o:title=""/>
                  </v:shape>
                  <v:shape id="Picture 1696" o:spid="_x0000_s2720" type="#_x0000_t75" style="position:absolute;left:7470;top:2344;width:7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3fDEAAAA3gAAAA8AAABkcnMvZG93bnJldi54bWxET01rwkAQvQv+h2WE3nRXiyVGN6G0VJSe&#10;ait6nGanSTA7G7Krxn/vFgq9zeN9zirvbSMu1PnasYbpRIEgLpypudTw9fk2TkD4gGywcUwabuQh&#10;z4aDFabGXfmDLrtQihjCPkUNVQhtKqUvKrLoJ64ljtyP6yyGCLtSmg6vMdw2cqbUk7RYc2yosKWX&#10;iorT7mw1qPn3PjSHwyP22+L1XZGbJeuj1g+j/nkJIlAf/sV/7o2J8xcqmcPvO/EGmd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3fDEAAAA3gAAAA8AAAAAAAAAAAAAAAAA&#10;nwIAAGRycy9kb3ducmV2LnhtbFBLBQYAAAAABAAEAPcAAACQAwAAAAA=&#10;">
                    <v:imagedata r:id="rId604" o:title=""/>
                  </v:shape>
                  <v:shape id="Picture 1697" o:spid="_x0000_s2721" type="#_x0000_t75" style="position:absolute;left:7472;top:2344;width:6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sQ4fEAAAA3gAAAA8AAABkcnMvZG93bnJldi54bWxET01rwkAQvQv+h2WE3nRXixKjm1BaWiye&#10;tBU9TrPTJJidDdmtpv++WxC8zeN9zjrvbSMu1PnasYbpRIEgLpypudTw+fE6TkD4gGywcUwafslD&#10;ng0Ha0yNu/KOLvtQihjCPkUNVQhtKqUvKrLoJ64ljty36yyGCLtSmg6vMdw2cqbUQlqsOTZU2NJz&#10;RcV5/2M1qPnXITTH4yP278XLVpGbJW8nrR9G/dMKRKA+3MU398bE+UuVLOD/nXiDz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RsQ4fEAAAA3gAAAA8AAAAAAAAAAAAAAAAA&#10;nwIAAGRycy9kb3ducmV2LnhtbFBLBQYAAAAABAAEAPcAAACQAwAAAAA=&#10;">
                    <v:imagedata r:id="rId604" o:title=""/>
                  </v:shape>
                  <v:shape id="Picture 1698" o:spid="_x0000_s2722" type="#_x0000_t75" style="position:absolute;left:7473;top:2344;width:6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g5hzEAAAA3gAAAA8AAABkcnMvZG93bnJldi54bWxET01rwkAQvRf8D8sIveluLdqYuoq0VCqe&#10;TBU9TrPTJJidDdmtpv/eFYTe5vE+Z7bobC3O1PrKsYanoQJBnDtTcaFh9/UxSED4gGywdkwa/sjD&#10;Yt57mGFq3IW3dM5CIWII+xQ1lCE0qZQ+L8miH7qGOHI/rrUYImwLaVq8xHBby5FSE2mx4thQYkNv&#10;JeWn7NdqUOPvfagPh2fs1vn7RpEbJauj1o/9bvkKIlAX/sV396eJ86cqeYHbO/EGOb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g5hzEAAAA3gAAAA8AAAAAAAAAAAAAAAAA&#10;nwIAAGRycy9kb3ducmV2LnhtbFBLBQYAAAAABAAEAPcAAACQAwAAAAA=&#10;">
                    <v:imagedata r:id="rId604" o:title=""/>
                  </v:shape>
                  <v:shape id="Picture 1699" o:spid="_x0000_s2723" type="#_x0000_t75" style="position:absolute;left:7475;top:2344;width:6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EjTfGAAAA3gAAAA8AAABkcnMvZG93bnJldi54bWxEj9FqwkAQRd+F/sMyhb7pxrZITF2lKILF&#10;gmj9gCE7JsHsbNhdY/r3nQehbzPcO/eeWawG16qeQmw8G5hOMlDEpbcNVwbOP9txDiomZIutZzLw&#10;SxFWy6fRAgvr73yk/pQqJSEcCzRQp9QVWseyJodx4jti0S4+OEyyhkrbgHcJd61+zbKZdtiwNNTY&#10;0bqm8nq6OQOVn3Pqv8/vm81+fQhvs/z6tYvGvDwPnx+gEg3p3/y43lnBn2e58Mo7MoNe/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SNN8YAAADeAAAADwAAAAAAAAAAAAAA&#10;AACfAgAAZHJzL2Rvd25yZXYueG1sUEsFBgAAAAAEAAQA9wAAAJIDAAAAAA==&#10;">
                    <v:imagedata r:id="rId605" o:title=""/>
                  </v:shape>
                  <v:shape id="Picture 1700" o:spid="_x0000_s2724" type="#_x0000_t75" style="position:absolute;left:7477;top:2344;width:5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JGWDEAAAA3gAAAA8AAABkcnMvZG93bnJldi54bWxETztvwjAQ3iv1P1hXia3Y7YAgYBBqqWCi&#10;4rGwHfERB+JzFLsk9NfXlZDY7tP3vMmsc5W4UhNKzxre+goEce5NyYWG/e7rdQgiRGSDlWfScKMA&#10;s+nz0wQz41ve0HUbC5FCOGSowcZYZ1KG3JLD0Pc1ceJOvnEYE2wKaRpsU7ir5LtSA+mw5NRgsaYP&#10;S/ll++M0/H63wZ4Ht8WnP9olru3i4A5K695LNx+DiNTFh/juXpk0f6SGI/h/J90gp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JGWDEAAAA3gAAAA8AAAAAAAAAAAAAAAAA&#10;nwIAAGRycy9kb3ducmV2LnhtbFBLBQYAAAAABAAEAPcAAACQAwAAAAA=&#10;">
                    <v:imagedata r:id="rId606" o:title=""/>
                  </v:shape>
                  <v:shape id="Picture 1701" o:spid="_x0000_s2725" type="#_x0000_t75" style="position:absolute;left:7479;top:2344;width:5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qJiDGAAAA3gAAAA8AAABkcnMvZG93bnJldi54bWxEj0FPAjEQhe8m/odmTLxJiwciK4UQxOhJ&#10;InDhNm7H7cp2utlWdvHXMwcTbjOZN++9b7YYQqNO1KU6soXxyIAiLqOrubKw370+PIFKGdlhE5ks&#10;nCnBYn57M8PCxZ4/6bTNlRITTgVa8Dm3hdap9BQwjWJLLLfv2AXMsnaVdh32Yh4a/WjMRAesWRI8&#10;trTyVB63v8HC36ZP/mdyXr/EL/+GH359CAdj7f3dsHwGlWnIV/H/97uT+lMzFQDBkRn0/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omIMYAAADeAAAADwAAAAAAAAAAAAAA&#10;AACfAgAAZHJzL2Rvd25yZXYueG1sUEsFBgAAAAAEAAQA9wAAAJIDAAAAAA==&#10;">
                    <v:imagedata r:id="rId606" o:title=""/>
                  </v:shape>
                  <v:shape id="Picture 1702" o:spid="_x0000_s2726" type="#_x0000_t75" style="position:absolute;left:7481;top:2344;width:5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mg7vEAAAA3gAAAA8AAABkcnMvZG93bnJldi54bWxETz1vwjAQ3SvxH6xDYis2HRCkGFQBVZmo&#10;oF3YrvERh8bnKHZJ4NfjSkhs9/Q+b7boXCXO1ITSs4bRUIEgzr0pudDw/fX+PAERIrLByjNpuFCA&#10;xbz3NMPM+JZ3dN7HQqQQDhlqsDHWmZQht+QwDH1NnLijbxzGBJtCmgbbFO4q+aLUWDosOTVYrGlp&#10;Kf/d/zkN18822NP4sl75H/uBW7s+uIPSetDv3l5BROriQ3x3b0yaP1XTEfy/k26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mg7vEAAAA3gAAAA8AAAAAAAAAAAAAAAAA&#10;nwIAAGRycy9kb3ducmV2LnhtbFBLBQYAAAAABAAEAPcAAACQAwAAAAA=&#10;">
                    <v:imagedata r:id="rId606" o:title=""/>
                  </v:shape>
                  <v:shape id="Picture 1703" o:spid="_x0000_s2727" type="#_x0000_t75" style="position:absolute;left:7482;top:2344;width:4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0HczEAAAA3gAAAA8AAABkcnMvZG93bnJldi54bWxETztvwjAQ3pH6H6yrxEbsMiBIMahqqcpE&#10;xWNhu8ZHHBqfo9glob++roTEdp++582XvavFhdpQedbwlCkQxIU3FZcaDvv30RREiMgGa8+k4UoB&#10;louHwRxz4zve0mUXS5FCOOSowcbY5FKGwpLDkPmGOHEn3zqMCbalNC12KdzVcqzURDqsODVYbOjV&#10;UvG9+3Eafj+7YM+T6+rNf9kP3NjV0R2V1sPH/uUZRKQ+3sU399qk+TM1G8P/O+kG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x0HczEAAAA3gAAAA8AAAAAAAAAAAAAAAAA&#10;nwIAAGRycy9kb3ducmV2LnhtbFBLBQYAAAAABAAEAPcAAACQAwAAAAA=&#10;">
                    <v:imagedata r:id="rId606" o:title=""/>
                  </v:shape>
                  <v:shape id="Picture 1704" o:spid="_x0000_s2728" type="#_x0000_t75" style="position:absolute;left:7483;top:2344;width:4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4uFfEAAAA3gAAAA8AAABkcnMvZG93bnJldi54bWxET01rAjEQvRf6H8IUequJLYhujSKtRU8V&#10;tRdv42bcbLuZLJvorv76RhC8zeN9znjauUqcqAmlZw39ngJBnHtTcqHhZ/v1MgQRIrLByjNpOFOA&#10;6eTxYYyZ8S2v6bSJhUghHDLUYGOsMylDbslh6PmaOHEH3ziMCTaFNA22KdxV8lWpgXRYcmqwWNOH&#10;pfxvc3QaLqs22N/Bef7p93aB33a+czul9fNTN3sHEamLd/HNvTRp/kiN3uD6TrpBT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M4uFfEAAAA3gAAAA8AAAAAAAAAAAAAAAAA&#10;nwIAAGRycy9kb3ducmV2LnhtbFBLBQYAAAAABAAEAPcAAACQAwAAAAA=&#10;">
                    <v:imagedata r:id="rId606" o:title=""/>
                  </v:shape>
                  <v:shape id="Picture 1705" o:spid="_x0000_s2729" type="#_x0000_t75" style="position:absolute;left:7485;top:2344;width:4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0xbbFAAAA3gAAAA8AAABkcnMvZG93bnJldi54bWxET0trwkAQvhf6H5YRvNWNrWiTukpaEAx4&#10;UXvxNmTHJDQ7m2Y3D/313UKht/n4nrPejqYWPbWusqxgPotAEOdWV1wo+Dzvnl5BOI+ssbZMCm7k&#10;YLt5fFhjou3AR+pPvhAhhF2CCkrvm0RKl5dk0M1sQxy4q20N+gDbQuoWhxBuavkcRUtpsOLQUGJD&#10;HyXlX6fOKFjV+iWV5/cu6+6HmL/jTOvqotR0MqZvIDyN/l/8597rMD+O4gX8vhNu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dMW2xQAAAN4AAAAPAAAAAAAAAAAAAAAA&#10;AJ8CAABkcnMvZG93bnJldi54bWxQSwUGAAAAAAQABAD3AAAAkQMAAAAA&#10;">
                    <v:imagedata r:id="rId607" o:title=""/>
                  </v:shape>
                  <v:shape id="Picture 1706" o:spid="_x0000_s2730" type="#_x0000_t75" style="position:absolute;left:7487;top:2344;width:3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F3trEAAAA3gAAAA8AAABkcnMvZG93bnJldi54bWxET91qwjAUvh/4DuEIu5uJYw5bjVImY8pg&#10;oO4BDs2xrTYnpYm1vr0RBO/Ox/d75sve1qKj1leONYxHCgRx7kzFhYb//ffbFIQPyAZrx6ThSh6W&#10;i8HLHFPjLrylbhcKEUPYp6ihDKFJpfR5SRb9yDXEkTu41mKIsC2kafESw20t35X6lBYrjg0lNvRV&#10;Un7ana2Gny65HtXHsdln081K/mZ/25U5a/067LMZiEB9eIof7rWJ8xOVTOD+TrxBL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F3trEAAAA3gAAAA8AAAAAAAAAAAAAAAAA&#10;nwIAAGRycy9kb3ducmV2LnhtbFBLBQYAAAAABAAEAPcAAACQAwAAAAA=&#10;">
                    <v:imagedata r:id="rId608" o:title=""/>
                  </v:shape>
                  <v:shape id="Picture 1707" o:spid="_x0000_s2731" type="#_x0000_t75" style="position:absolute;left:7489;top:2344;width:3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XQK3EAAAA3gAAAA8AAABkcnMvZG93bnJldi54bWxET9uKwjAQfRf8hzDCvmmiLGKrUYqy7C4L&#10;gpcPGJqxrTaT0sRa/36zsODbHM51Vpve1qKj1leONUwnCgRx7kzFhYbz6WO8AOEDssHaMWl4kofN&#10;ejhYYWrcgw/UHUMhYgj7FDWUITSplD4vyaKfuIY4chfXWgwRtoU0LT5iuK3lTKm5tFhxbCixoW1J&#10;+e14txo+u+R5Ve/X5pQtvnfyJ9sfduau9duoz5YgAvXhJf53f5k4P1HJHP7eiTfI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HXQK3EAAAA3gAAAA8AAAAAAAAAAAAAAAAA&#10;nwIAAGRycy9kb3ducmV2LnhtbFBLBQYAAAAABAAEAPcAAACQAwAAAAA=&#10;">
                    <v:imagedata r:id="rId608" o:title=""/>
                  </v:shape>
                  <v:shape id="Picture 1708" o:spid="_x0000_s2732" type="#_x0000_t75" style="position:absolute;left:7491;top:2344;width:2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b5TbEAAAA3gAAAA8AAABkcnMvZG93bnJldi54bWxET91qwjAUvh/4DuEIu5uJYzhbjVImY8pg&#10;oO4BDs2xrTYnpYm1vr0RBO/Ox/d75sve1qKj1leONYxHCgRx7kzFhYb//ffbFIQPyAZrx6ThSh6W&#10;i8HLHFPjLrylbhcKEUPYp6ihDKFJpfR5SRb9yDXEkTu41mKIsC2kafESw20t35WaSIsVx4YSG/oq&#10;KT/tzlbDT5dcj+rj2Oyz6WYlf7O/7cqctX4d9tkMRKA+PMUP99rE+YlKPuH+TrxBL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6b5TbEAAAA3gAAAA8AAAAAAAAAAAAAAAAA&#10;nwIAAGRycy9kb3ducmV2LnhtbFBLBQYAAAAABAAEAPcAAACQAwAAAAA=&#10;">
                    <v:imagedata r:id="rId608" o:title=""/>
                  </v:shape>
                  <v:shape id="Picture 1709" o:spid="_x0000_s2733" type="#_x0000_t75" style="position:absolute;left:7492;top:2344;width:2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EcUTHAAAA3gAAAA8AAABkcnMvZG93bnJldi54bWxEj91qwzAMhe8HfQejwu5Wu2WMJqtbQsvY&#10;xmDQnwcQsZakjeUQu2n69tPFYHcS5+icT6vN6Fs1UB+bwBbmMwOKuAyu4crC6fj2tAQVE7LDNjBZ&#10;uFOEzXrysMLchRvvaTikSkkIxxwt1Cl1udaxrMljnIWOWLSf0HtMsvaVdj3eJNy3emHMi/bYsDTU&#10;2NG2pvJyuHoL70N2P5vnc3cslp87/VV873fuau3jdCxeQSUa07/57/rDCX5mMuGVd2QGvf4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8EcUTHAAAA3gAAAA8AAAAAAAAAAAAA&#10;AAAAnwIAAGRycy9kb3ducmV2LnhtbFBLBQYAAAAABAAEAPcAAACTAwAAAAA=&#10;">
                    <v:imagedata r:id="rId608" o:title=""/>
                  </v:shape>
                  <v:shape id="Picture 1710" o:spid="_x0000_s2734" type="#_x0000_t75" style="position:absolute;left:7494;top:2344;width:2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I1N/EAAAA3gAAAA8AAABkcnMvZG93bnJldi54bWxET91qwjAUvh/sHcIZ7G4mExHbGaVMxA1B&#10;qO4BDs2xrTYnpYm1vv0iCN6dj+/3zJeDbURPna8da/gcKRDEhTM1lxr+DuuPGQgfkA02jknDjTws&#10;F68vc0yNu3JO/T6UIoawT1FDFUKbSumLiiz6kWuJI3d0ncUQYVdK0+E1httGjpWaSos1x4YKW/qu&#10;qDjvL1bDpk9uJzU5tYds9ruS22yXr8xF6/e3IfsCEWgIT/HD/WPi/EQlCdzfiTfIx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BI1N/EAAAA3gAAAA8AAAAAAAAAAAAAAAAA&#10;nwIAAGRycy9kb3ducmV2LnhtbFBLBQYAAAAABAAEAPcAAACQAwAAAAA=&#10;">
                    <v:imagedata r:id="rId608" o:title=""/>
                  </v:shape>
                  <v:shape id="Picture 1711" o:spid="_x0000_s2735" type="#_x0000_t75" style="position:absolute;left:7496;top:2344;width:1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V/QbHAAAA3gAAAA8AAABkcnMvZG93bnJldi54bWxEjzFvwkAMhfdK/IeTkbpUcIGBQsqBUCok&#10;BpYCVVc3Z5JAzhflDhL+PR4qdbPl5/fet1z3rlZ3akPl2cBknIAizr2tuDBwOm5Hc1AhIlusPZOB&#10;BwVYrwYvS0yt7/iL7odYKDHhkKKBMsYm1TrkJTkMY98Qy+3sW4dR1rbQtsVOzF2tp0ky0w4rloQS&#10;G8pKyq+HmzMwzfTj9t1ns/3vT7d9f7OXLt9/GvM67DcfoCL18V/8972zUn8xSQRAcGQGvXo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1V/QbHAAAA3gAAAA8AAAAAAAAAAAAA&#10;AAAAnwIAAGRycy9kb3ducmV2LnhtbFBLBQYAAAAABAAEAPcAAACTAwAAAAA=&#10;">
                    <v:imagedata r:id="rId609" o:title=""/>
                  </v:shape>
                  <v:shape id="Picture 1712" o:spid="_x0000_s2736" type="#_x0000_t75" style="position:absolute;left:7498;top:2344;width:1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ZWJ3FAAAA3gAAAA8AAABkcnMvZG93bnJldi54bWxET0trwkAQvhf8D8sIvRSziYfUpq5SUoQe&#10;vGgrvY7ZaRLNzobsmse/dwuF3ubje856O5pG9NS52rKCJIpBEBdW11wq+PrcLVYgnEfW2FgmBRM5&#10;2G5mD2vMtB34QP3RlyKEsMtQQeV9m0npiooMusi2xIH7sZ1BH2BXSt3hEMJNI5dxnEqDNYeGClvK&#10;Kyqux5tRsMzldDuNebo/fw+75yd9GYr9u1KP8/HtFYSn0f+L/9wfOsx/SeIEft8JN8jN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GVidxQAAAN4AAAAPAAAAAAAAAAAAAAAA&#10;AJ8CAABkcnMvZG93bnJldi54bWxQSwUGAAAAAAQABAD3AAAAkQMAAAAA&#10;">
                    <v:imagedata r:id="rId609" o:title=""/>
                  </v:shape>
                  <v:shape id="Picture 1713" o:spid="_x0000_s2737" type="#_x0000_t75" style="position:absolute;left:7500;top:2344;width:1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LxurFAAAA3gAAAA8AAABkcnMvZG93bnJldi54bWxET0trwkAQvhf8D8sIvRSzMYfUpq5SUoQe&#10;vGgrvY7ZaRLNzobsmse/dwuF3ubje856O5pG9NS52rKCZRSDIC6srrlU8PW5W6xAOI+ssbFMCiZy&#10;sN3MHtaYaTvwgfqjL0UIYZehgsr7NpPSFRUZdJFtiQP3YzuDPsCulLrDIYSbRiZxnEqDNYeGClvK&#10;Kyqux5tRkORyup3GPN2fv4fd85O+DMX+XanH+fj2CsLT6P/Ff+4PHea/LOMEft8JN8jN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y8bqxQAAAN4AAAAPAAAAAAAAAAAAAAAA&#10;AJ8CAABkcnMvZG93bnJldi54bWxQSwUGAAAAAAQABAD3AAAAkQMAAAAA&#10;">
                    <v:imagedata r:id="rId609" o:title=""/>
                  </v:shape>
                  <v:shape id="Picture 1714" o:spid="_x0000_s2738" type="#_x0000_t75" style="position:absolute;left:7502;top:2344;width: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HY3HEAAAA3gAAAA8AAABkcnMvZG93bnJldi54bWxET02LwjAQvQv+hzCCF9FUBXW7RpGK4MGL&#10;usteZ5vZtmszKU209d8bQfA2j/c5y3VrSnGj2hWWFYxHEQji1OqCMwVf591wAcJ5ZI2lZVJwJwfr&#10;VbezxFjbho90O/lMhBB2MSrIva9iKV2ak0E3shVx4P5sbdAHWGdS19iEcFPKSRTNpMGCQ0OOFSU5&#10;pZfT1SiYJPJ+/W6T2eH3p9nNB/q/SQ9bpfq9dvMJwlPr3+KXe6/D/I9xNIXnO+EGuXo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2HY3HEAAAA3gAAAA8AAAAAAAAAAAAAAAAA&#10;nwIAAGRycy9kb3ducmV2LnhtbFBLBQYAAAAABAAEAPcAAACQAwAAAAA=&#10;">
                    <v:imagedata r:id="rId609" o:title=""/>
                  </v:shape>
                  <v:shape id="Picture 1715" o:spid="_x0000_s2739" type="#_x0000_t75" style="position:absolute;left:7503;top:2344;width: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GuzEAAAA3gAAAA8AAABkcnMvZG93bnJldi54bWxET01rAjEQvQv9D2EKvUhNtrTabo2yKGJP&#10;ira9Tzfj7uJmEjZRt//eFAre5vE+ZzrvbSvO1IXGsYZspEAQl840XGn4+lw9voIIEdlg65g0/FKA&#10;+exuMMXcuAvv6LyPlUghHHLUUMfocylDWZPFMHKeOHEH11mMCXaVNB1eUrht5ZNSY2mx4dRQo6dF&#10;TeVxf7IaDt/L4Wqy2alivC34x2ferasXrR/u++IdRKQ+3sT/7g+T5r9l6hn+3kk3y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bGuzEAAAA3gAAAA8AAAAAAAAAAAAAAAAA&#10;nwIAAGRycy9kb3ducmV2LnhtbFBLBQYAAAAABAAEAPcAAACQAwAAAAA=&#10;">
                    <v:imagedata r:id="rId610" o:title=""/>
                  </v:shape>
                </v:group>
                <v:group id="Group 1716" o:spid="_x0000_s2740" style="position:absolute;left:7406;top:2374;width:199;height:2" coordorigin="7406,2374"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kMiyzFAAAA3gAA&#10;AA8AAAAAAAAAAAAAAAAAqgIAAGRycy9kb3ducmV2LnhtbFBLBQYAAAAABAAEAPoAAACcAwAAAAA=&#10;">
                  <v:shape id="Freeform 1717" o:spid="_x0000_s2741" style="position:absolute;left:7406;top:2374;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FNXcEA&#10;AADeAAAADwAAAGRycy9kb3ducmV2LnhtbERPTYvCMBC9L+x/CLPgZdFUD6LVKLIg7NUq4nFoxrbY&#10;TEonrfXfG0HwNo/3Oevt4GrVUyuVZwPTSQKKOPe24sLA6bgfL0BJQLZYeyYDDxLYbr6/1phaf+cD&#10;9VkoVAxhSdFAGUKTai15SQ5l4hviyF196zBE2BbatniP4a7WsySZa4cVx4YSG/orKb9lnTPQLLvf&#10;Sye74SFFv5fqcu6y68yY0c+wW4EKNISP+O3+t3H+cprM4fVOvEF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xTV3BAAAA3gAAAA8AAAAAAAAAAAAAAAAAmAIAAGRycy9kb3du&#10;cmV2LnhtbFBLBQYAAAAABAAEAPUAAACGAwAAAAA=&#10;" path="m199,l,e" filled="f" strokeweight=".01622mm">
                    <v:path arrowok="t" o:connecttype="custom" o:connectlocs="199,0;0,0" o:connectangles="0,0"/>
                  </v:shape>
                  <v:shape id="Picture 1718" o:spid="_x0000_s2742" type="#_x0000_t75" style="position:absolute;left:7411;top:2349;width:43;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UJavIAAAA3gAAAA8AAABkcnMvZG93bnJldi54bWxET0trwkAQvgv+h2UK3nSjoLapq4jgo+2h&#10;jZZCb0N2mgSzszG70eivdwuF3ubje85s0ZpSnKl2hWUFw0EEgji1uuBMwedh3X8E4TyyxtIyKbiS&#10;g8W825lhrO2FEzrvfSZCCLsYFeTeV7GULs3JoBvYijhwP7Y26AOsM6lrvIRwU8pRFE2kwYJDQ44V&#10;rXJKj/vGKDgsb+PN++n69fG2nbhb8vrSNNNvpXoP7fIZhKfW/4v/3Dsd5j8Noyn8vhNukPM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pFCWryAAAAN4AAAAPAAAAAAAAAAAA&#10;AAAAAJ8CAABkcnMvZG93bnJldi54bWxQSwUGAAAAAAQABAD3AAAAlAMAAAAA&#10;">
                    <v:imagedata r:id="rId611" o:title=""/>
                  </v:shape>
                </v:group>
                <v:group id="Group 1719" o:spid="_x0000_s2743" style="position:absolute;left:7411;top:2369;width:43;height:2" coordorigin="7411,2369"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w0ksscAAADe&#10;AAAADwAAAAAAAAAAAAAAAACqAgAAZHJzL2Rvd25yZXYueG1sUEsFBgAAAAAEAAQA+gAAAJ4DAAAA&#10;AA==&#10;">
                  <v:shape id="Freeform 1720" o:spid="_x0000_s2744" style="position:absolute;left:7411;top:2369;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VF8YA&#10;AADeAAAADwAAAGRycy9kb3ducmV2LnhtbERPTWvCQBC9C/0PyxS8SLOxldJEVykWQdKLRnvwNmTH&#10;JDQ7G7OrSf99t1DwNo/3OYvVYBpxo87VlhVMoxgEcWF1zaWC42Hz9AbCeWSNjWVS8EMOVsuH0QJT&#10;bXve0y33pQgh7FJUUHnfplK6oiKDLrItceDOtjPoA+xKqTvsQ7hp5HMcv0qDNYeGCltaV1R851ej&#10;YDJ8Za7/vOyy2enFTc6zg8+OH0qNH4f3OQhPg7+L/91bHeYn0ziBv3fCDX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VF8YAAADeAAAADwAAAAAAAAAAAAAAAACYAgAAZHJz&#10;L2Rvd25yZXYueG1sUEsFBgAAAAAEAAQA9QAAAIsDAAAAAA==&#10;" path="m43,l,e" filled="f" strokeweight=".01622mm">
                    <v:path arrowok="t" o:connecttype="custom" o:connectlocs="43,0;0,0" o:connectangles="0,0"/>
                  </v:shape>
                </v:group>
                <v:group id="Group 1721" o:spid="_x0000_s2745" style="position:absolute;left:7454;top:2349;width:2;height:19" coordorigin="7454,2349"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yivmnIAAAA&#10;3gAAAA8AAAAAAAAAAAAAAAAAqgIAAGRycy9kb3ducmV2LnhtbFBLBQYAAAAABAAEAPoAAACfAwAA&#10;AAA=&#10;">
                  <v:shape id="Freeform 1722" o:spid="_x0000_s2746" style="position:absolute;left:7454;top:2349;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svX8IA&#10;AADeAAAADwAAAGRycy9kb3ducmV2LnhtbERPTWsCMRC9F/wPYQreanYFW90aRQTBm9S2eJ1uppvF&#10;zWRJohv/fVMQvM3jfc5ynWwnruRD61hBOSlAENdOt9wo+PrcvcxBhIissXNMCm4UYL0aPS2x0m7g&#10;D7oeYyNyCIcKFZgY+0rKUBuyGCauJ87cr/MWY4a+kdrjkMNtJ6dF8SottpwbDPa0NVSfjxer4DDE&#10;nZldvElp8f2TwuntEM5eqfFz2ryDiJTiQ3x373WevyjLEv7fyT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qy9fwgAAAN4AAAAPAAAAAAAAAAAAAAAAAJgCAABkcnMvZG93&#10;bnJldi54bWxQSwUGAAAAAAQABAD1AAAAhwMAAAAA&#10;" path="m,l,20e" filled="f" strokeweight=".01608mm">
                    <v:path arrowok="t" o:connecttype="custom" o:connectlocs="0,2349;0,2369" o:connectangles="0,0"/>
                  </v:shape>
                </v:group>
                <v:group id="Group 1723" o:spid="_x0000_s2747" style="position:absolute;left:7411;top:2349;width:43;height:2" coordorigin="7411,2349"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M8hYXFAAAA3gAA&#10;AA8AAAAAAAAAAAAAAAAAqgIAAGRycy9kb3ducmV2LnhtbFBLBQYAAAAABAAEAPoAAACcAwAAAAA=&#10;">
                  <v:shape id="Freeform 1724" o:spid="_x0000_s2748" style="position:absolute;left:7411;top:2349;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I0IMUA&#10;AADeAAAADwAAAGRycy9kb3ducmV2LnhtbERPS2vCQBC+F/oflin0IrpJFdHoKtJSkHjxefA2ZMck&#10;mJ2N2a2J/75bEHqbj+8582VnKnGnxpWWFcSDCARxZnXJuYLj4bs/AeE8ssbKMil4kIPl4vVljom2&#10;Le/ovve5CCHsElRQeF8nUrqsIINuYGviwF1sY9AH2ORSN9iGcFPJjygaS4Mlh4YCa/osKLvuf4yC&#10;XndKXbu5bdPReeh6l9HBp8cvpd7futUMhKfO/4uf7rUO86dxPIS/d8IN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AjQgxQAAAN4AAAAPAAAAAAAAAAAAAAAAAJgCAABkcnMv&#10;ZG93bnJldi54bWxQSwUGAAAAAAQABAD1AAAAigMAAAAA&#10;" path="m,l43,e" filled="f" strokeweight=".01622mm">
                    <v:path arrowok="t" o:connecttype="custom" o:connectlocs="0,0;43,0" o:connectangles="0,0"/>
                  </v:shape>
                </v:group>
                <v:group id="Group 1725" o:spid="_x0000_s2749" style="position:absolute;left:7411;top:2349;width:2;height:19" coordorigin="7411,2349"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OZuGrFAAAA3gAA&#10;AA8AAAAAAAAAAAAAAAAAqgIAAGRycy9kb3ducmV2LnhtbFBLBQYAAAAABAAEAPoAAACcAwAAAAA=&#10;">
                  <v:shape id="Freeform 1726" o:spid="_x0000_s2750" style="position:absolute;left:7411;top:2349;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ApXMIA&#10;AADeAAAADwAAAGRycy9kb3ducmV2LnhtbERPTWsCMRC9C/0PYQq9aXYFbV2NUgqCN6m19DrdjJvF&#10;zWRJsm767xuh0Ns83udsdsl24kY+tI4VlLMCBHHtdMuNgvPHfvoCIkRkjZ1jUvBDAXbbh8kGK+1G&#10;fqfbKTYih3CoUIGJsa+kDLUhi2HmeuLMXZy3GDP0jdQexxxuOzkviqW02HJuMNjTm6H6ehqsguMY&#10;92YxeJPS6vM7ha/nY7h6pZ4e0+saRKQU/8V/7oPO81dluYD7O/kG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kClcwgAAAN4AAAAPAAAAAAAAAAAAAAAAAJgCAABkcnMvZG93&#10;bnJldi54bWxQSwUGAAAAAAQABAD1AAAAhwMAAAAA&#10;" path="m,20l,e" filled="f" strokeweight=".01608mm">
                    <v:path arrowok="t" o:connecttype="custom" o:connectlocs="0,2369;0,2349" o:connectangles="0,0"/>
                  </v:shape>
                  <v:shape id="Picture 1727" o:spid="_x0000_s2751" type="#_x0000_t75" style="position:absolute;left:7414;top:2352;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vxhzCAAAA3gAAAA8AAABkcnMvZG93bnJldi54bWxET0trAjEQvhf8D2EEbzW7gtZujSKCoNCL&#10;TzwOyXR36WayJFHXf28KQm/z8T1ntuhsI27kQ+1YQT7MQBBrZ2ouFRwP6/cpiBCRDTaOScGDAizm&#10;vbcZFsbdeUe3fSxFCuFQoIIqxraQMuiKLIaha4kT9+O8xZigL6XxeE/htpGjLJtIizWnhgpbWlWk&#10;f/dXq0A/5Nlwc/LdunT19ltfxh+ri1KDfrf8AhGpi//il3tj0vzPPJ/A3zvpBj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b8YcwgAAAN4AAAAPAAAAAAAAAAAAAAAAAJ8C&#10;AABkcnMvZG93bnJldi54bWxQSwUGAAAAAAQABAD3AAAAjgMAAAAA&#10;">
                    <v:imagedata r:id="rId612" o:title=""/>
                  </v:shape>
                  <v:shape id="Picture 1728" o:spid="_x0000_s2752" type="#_x0000_t75" style="position:absolute;left:7441;top:2352;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PtJnEAAAA3gAAAA8AAABkcnMvZG93bnJldi54bWxET01rwkAQvRf6H5Yp9FY3ScGa6CqiFD1I&#10;wVjodciOSTA7G7JrEv99VxC8zeN9zmI1mkb01LnasoJ4EoEgLqyuuVTwe/r+mIFwHlljY5kU3MjB&#10;avn6ssBM24GP1Oe+FCGEXYYKKu/bTEpXVGTQTWxLHLiz7Qz6ALtS6g6HEG4amUTRVBqsOTRU2NKm&#10;ouKSX42C609Ph+TWfu7WabLbpn/54C+1Uu9v43oOwtPon+KHe6/D/DSOv+D+TrhBL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PtJnEAAAA3gAAAA8AAAAAAAAAAAAAAAAA&#10;nwIAAGRycy9kb3ducmV2LnhtbFBLBQYAAAAABAAEAPcAAACQAwAAAAA=&#10;">
                    <v:imagedata r:id="rId483" o:title=""/>
                  </v:shape>
                </v:group>
                <v:group id="Group 1729" o:spid="_x0000_s2753" style="position:absolute;left:7414;top:2360;width:11;height:6" coordorigin="7414,2360"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LUsm/IAAAA&#10;3gAAAA8AAAAAAAAAAAAAAAAAqgIAAGRycy9kb3ducmV2LnhtbFBLBQYAAAAABAAEAPoAAACfAwAA&#10;AAA=&#10;">
                  <v:shape id="Freeform 1730" o:spid="_x0000_s2754" style="position:absolute;left:7414;top:2360;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FfMQA&#10;AADeAAAADwAAAGRycy9kb3ducmV2LnhtbERP3WrCMBS+H/gO4Qi7m0kdDK1G8WeDXQy2VR/g0Bzb&#10;YHNSmlSrT78MBrs7H9/vWa4H14gLdcF61pBNFAji0hvLlYbj4e1pBiJEZIONZ9JwowDr1ehhibnx&#10;V/6mSxErkUI45KihjrHNpQxlTQ7DxLfEiTv5zmFMsKuk6fCawl0jp0q9SIeWU0ONLe1qKs9F7zTM&#10;ph/2S/Xb/vP51cp7WdBW7Unrx/GwWYCINMR/8Z/73aT58yybw+876Qa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BxXzEAAAA3gAAAA8AAAAAAAAAAAAAAAAAmAIAAGRycy9k&#10;b3ducmV2LnhtbFBLBQYAAAAABAAEAPUAAACJAwAAAAA=&#10;" path="m,6r11,l11,,,,,6e" filled="f" stroked="f">
                    <v:path arrowok="t" o:connecttype="custom" o:connectlocs="0,2366;11,2366;11,2360;0,2360;0,2366" o:connectangles="0,0,0,0,0"/>
                  </v:shape>
                </v:group>
                <v:group id="Group 1731" o:spid="_x0000_s2755" style="position:absolute;left:7428;top:2360;width:10;height:6" coordorigin="7428,2360" coordsize="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LOdNTIAAAA&#10;3gAAAA8AAAAAAAAAAAAAAAAAqgIAAGRycy9kb3ducmV2LnhtbFBLBQYAAAAABAAEAPoAAACfAwAA&#10;AAA=&#10;">
                  <v:shape id="Freeform 1732" o:spid="_x0000_s2756" style="position:absolute;left:7428;top:2360;width:10;height:6;visibility:visible;mso-wrap-style:square;v-text-anchor:top" coordsize="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jwJcUA&#10;AADeAAAADwAAAGRycy9kb3ducmV2LnhtbERPTWsCMRC9F/wPYYTeanYFrW6NIqVC8VS39tDbsJnu&#10;BjeTbZKuq7++EQq9zeN9zmoz2Fb05INxrCCfZCCIK6cN1wqO77uHBYgQkTW2jknBhQJs1qO7FRba&#10;nflAfRlrkUI4FKigibErpAxVQxbDxHXEifty3mJM0NdSezyncNvKaZbNpUXDqaHBjp4bqk7lj1XQ&#10;v9HLx9KUj34+XK/m03/PMrNX6n48bJ9ARBriv/jP/arT/GU+zeH2TrpB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uPAlxQAAAN4AAAAPAAAAAAAAAAAAAAAAAJgCAABkcnMv&#10;ZG93bnJldi54bWxQSwUGAAAAAAQABAD1AAAAigMAAAAA&#10;" path="m,6r10,l10,,,,,6e" filled="f" stroked="f">
                    <v:path arrowok="t" o:connecttype="custom" o:connectlocs="0,2366;10,2366;10,2360;0,2360;0,2366" o:connectangles="0,0,0,0,0"/>
                  </v:shape>
                  <v:shape id="Picture 1733" o:spid="_x0000_s2757" type="#_x0000_t75" style="position:absolute;left:7428;top:2352;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HsYvEAAAA3gAAAA8AAABkcnMvZG93bnJldi54bWxEj0+LwjAQxe/CfocwC3vTtD0sWhtFhEWP&#10;/sfj0EybYjMpTdTutzfCwt5meO/35k2xHGwrHtT7xrGCdJKAIC6dbrhWcDr+jKcgfEDW2DomBb/k&#10;Ybn4GBWYa/fkPT0OoRYxhH2OCkwIXS6lLw1Z9BPXEUetcr3FENe+lrrHZwy3rcyS5FtabDheMNjR&#10;2lB5O9xtrHH2q2FzrdJLYma4OV9323u6U+rrc1jNQQQawr/5j97qyM3SLIP3O3EGuX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HsYvEAAAA3gAAAA8AAAAAAAAAAAAAAAAA&#10;nwIAAGRycy9kb3ducmV2LnhtbFBLBQYAAAAABAAEAPcAAACQAwAAAAA=&#10;">
                    <v:imagedata r:id="rId613" o:title=""/>
                  </v:shape>
                </v:group>
                <v:group id="Group 1734" o:spid="_x0000_s2758" style="position:absolute;left:7441;top:2360;width:11;height:6" coordorigin="7441,2360"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zqo8QAAADeAAAADwAAAGRycy9kb3ducmV2LnhtbERPTYvCMBC9C/sfwgje&#10;NK2y4lajiKyyB1lQF8Tb0IxtsZmUJrb13xthwds83ucsVp0pRUO1KywriEcRCOLU6oIzBX+n7XAG&#10;wnlkjaVlUvAgB6vlR2+BibYtH6g5+kyEEHYJKsi9rxIpXZqTQTeyFXHgrrY26AOsM6lrbEO4KeU4&#10;iqbSYMGhIceKNjmlt+PdKNi12K4n8Xezv103j8vp8/e8j0mpQb9bz0F46vxb/O/+0WH+VzyewO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hzqo8QAAADeAAAA&#10;DwAAAAAAAAAAAAAAAACqAgAAZHJzL2Rvd25yZXYueG1sUEsFBgAAAAAEAAQA+gAAAJsDAAAAAA==&#10;">
                  <v:shape id="Freeform 1735" o:spid="_x0000_s2759" style="position:absolute;left:7441;top:2360;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gX8UA&#10;AADeAAAADwAAAGRycy9kb3ducmV2LnhtbERP3UrDMBS+H+wdwhF255J1MmZdWjZ/wIuBWn2AQ3Ns&#10;g81JadKt+vRGEHZ3Pr7fsysn14kTDcF61rBaKhDEtTeWGw0f70/XWxAhIhvsPJOGbwpQFvPZDnPj&#10;z/xGpyo2IoVwyFFDG2OfSxnqlhyGpe+JE/fpB4cxwaGRZsBzCnedzJTaSIeWU0OLPd23VH9Vo9Ow&#10;zY72VY2H8WX9aOVPXdFBPZDWi6tpfwci0hQv4n/3s0nzb1fZDfy9k26Q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LKBfxQAAAN4AAAAPAAAAAAAAAAAAAAAAAJgCAABkcnMv&#10;ZG93bnJldi54bWxQSwUGAAAAAAQABAD1AAAAigMAAAAA&#10;" path="m,6r11,l11,,,,,6e" filled="f" stroked="f">
                    <v:path arrowok="t" o:connecttype="custom" o:connectlocs="0,2366;11,2366;11,2360;0,2360;0,2366" o:connectangles="0,0,0,0,0"/>
                  </v:shape>
                  <v:shape id="Picture 1736" o:spid="_x0000_s2760" type="#_x0000_t75" style="position:absolute;left:7406;top:2637;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S057GAAAA3gAAAA8AAABkcnMvZG93bnJldi54bWxET01rwkAQvRf6H5Yp9FY3Bio2ukooGFS8&#10;VFvtcZqdJiHZ2ZBdY/z3XUHobR7vc+bLwTSip85VlhWMRxEI4tzqigsFn4fVyxSE88gaG8uk4EoO&#10;lovHhzkm2l74g/q9L0QIYZeggtL7NpHS5SUZdCPbEgfu13YGfYBdIXWHlxBuGhlH0UQarDg0lNjS&#10;e0l5vT8bBV/Z5ue7rgqXnSa7ITpNj9v0ECv1/DSkMxCeBv8vvrvXOsx/G8evcHsn3CA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5LTnsYAAADeAAAADwAAAAAAAAAAAAAA&#10;AACfAgAAZHJzL2Rvd25yZXYueG1sUEsFBgAAAAAEAAQA9wAAAJIDAAAAAA==&#10;">
                    <v:imagedata r:id="rId614" o:title=""/>
                  </v:shape>
                  <v:shape id="Picture 1737" o:spid="_x0000_s2761" type="#_x0000_t75" style="position:absolute;left:7406;top:2615;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ATenEAAAA3gAAAA8AAABkcnMvZG93bnJldi54bWxET0uLwjAQvgv7H8IseNPUHopWo8jCiooX&#10;H7t6HJuxLTaT0kTt/vuNIHibj+85k1lrKnGnxpWWFQz6EQjizOqScwWH/XdvCMJ5ZI2VZVLwRw5m&#10;04/OBFNtH7yl+87nIoSwS1FB4X2dSumyggy6vq2JA3exjUEfYJNL3eAjhJtKxlGUSIMlh4YCa/oq&#10;KLvubkbBz2J1Pl3L3C2OyaaNjsPf9XwfK9X9bOdjEJ5a/xa/3Esd5o8GcQLPd8INcv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dATenEAAAA3gAAAA8AAAAAAAAAAAAAAAAA&#10;nwIAAGRycy9kb3ducmV2LnhtbFBLBQYAAAAABAAEAPcAAACQAwAAAAA=&#10;">
                    <v:imagedata r:id="rId614" o:title=""/>
                  </v:shape>
                </v:group>
                <v:group id="Group 1738" o:spid="_x0000_s2762" style="position:absolute;left:7406;top:2593;width:199;height:3" coordorigin="7406,2593"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fsoMUAAADeAAAADwAAAGRycy9kb3ducmV2LnhtbERPS2vCQBC+C/6HZQRv&#10;dRPFR6OriKj0IIVqofQ2ZMckmJ0N2TWJ/74rFLzNx/ec1aYzpWiodoVlBfEoAkGcWl1wpuD7cnhb&#10;gHAeWWNpmRQ8yMFm3e+tMNG25S9qzj4TIYRdggpy76tESpfmZNCNbEUcuKutDfoA60zqGtsQbko5&#10;jqKZNFhwaMixol1O6e18NwqOLbbbSbxvTrfr7vF7mX7+nGJSajjotksQnjr/Ev+7P3SY/x6P5/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0n7KDFAAAA3gAA&#10;AA8AAAAAAAAAAAAAAAAAqgIAAGRycy9kb3ducmV2LnhtbFBLBQYAAAAABAAEAPoAAACcAwAAAAA=&#10;">
                  <v:shape id="Freeform 1739" o:spid="_x0000_s2763" style="position:absolute;left:7406;top:2593;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pABcYA&#10;AADeAAAADwAAAGRycy9kb3ducmV2LnhtbESPQWvCQBCF74X+h2UKvdVNLEiNrqKCpcVD0RbPw+6Y&#10;RLOzIbuN8d87h0JvM7w3730zXw6+UT11sQ5sIB9loIhtcDWXBn6+ty9voGJCdtgEJgM3irBcPD7M&#10;sXDhynvqD6lUEsKxQANVSm2hdbQVeYyj0BKLdgqdxyRrV2rX4VXCfaPHWTbRHmuWhgpb2lRkL4df&#10;b+CVLK5jb/Pj166c8E1/vp83rTHPT8NqBirRkP7Nf9cfTvCn+Vh45R2ZQS/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4pABcYAAADeAAAADwAAAAAAAAAAAAAAAACYAgAAZHJz&#10;L2Rvd25yZXYueG1sUEsFBgAAAAAEAAQA9QAAAIsDAAAAAA==&#10;" path="m199,l,,,3r199,l199,e" filled="f" stroked="f">
                    <v:path arrowok="t" o:connecttype="custom" o:connectlocs="199,2593;0,2593;0,2596;199,2596;199,2593" o:connectangles="0,0,0,0,0"/>
                  </v:shape>
                </v:group>
                <v:group id="Group 1740" o:spid="_x0000_s2764" style="position:absolute;left:7583;top:2572;width:22;height:3" coordorigin="7583,2572"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dScQAAADeAAAADwAAAGRycy9kb3ducmV2LnhtbERPS4vCMBC+C/sfwizs&#10;TdO6KFqNIrK7eBDBB4i3oRnbYjMpTbat/94Igrf5+J4zX3amFA3VrrCsIB5EIIhTqwvOFJyOv/0J&#10;COeRNZaWScGdHCwXH705Jtq2vKfm4DMRQtglqCD3vkqkdGlOBt3AVsSBu9raoA+wzqSusQ3hppTD&#10;KBpLgwWHhhwrWueU3g7/RsFfi+3qO/5ptrfr+n45jnbnbUxKfX12qxkIT51/i1/ujQ7zp/FwCs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dScQAAADeAAAA&#10;DwAAAAAAAAAAAAAAAACqAgAAZHJzL2Rvd25yZXYueG1sUEsFBgAAAAAEAAQA+gAAAJsDAAAAAA==&#10;">
                  <v:shape id="Freeform 1741" o:spid="_x0000_s2765" style="position:absolute;left:7583;top:2572;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WL8YA&#10;AADeAAAADwAAAGRycy9kb3ducmV2LnhtbESPzW4CMQyE75V4h8hIvZUsW1HRhYCqqghET0AfwNp4&#10;f8TGWSUpLH36+oDEzZbHM/Mt14Pr1IVCbD0bmE4yUMSlty3XBn5Om5c5qJiQLXaeycCNIqxXo6cl&#10;FtZf+UCXY6qVmHAs0ECTUl9oHcuGHMaJ74nlVvngMMkaam0DXsXcdTrPsjftsGVJaLCnz4bK8/HX&#10;GdiXs9s2n/3h/Ot02Nqq/s43VTDmeTx8LEAlGtJDfP/eWan/Pn0VAMGRGfTq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rWL8YAAADeAAAADwAAAAAAAAAAAAAAAACYAgAAZHJz&#10;L2Rvd25yZXYueG1sUEsFBgAAAAAEAAQA9QAAAIsDAAAAAA==&#10;" path="m22,l,,,2r22,l22,e" filled="f" stroked="f">
                    <v:path arrowok="t" o:connecttype="custom" o:connectlocs="22,2572;0,2572;0,2574;22,2574;22,2572" o:connectangles="0,0,0,0,0"/>
                  </v:shape>
                </v:group>
                <v:group id="Group 1742" o:spid="_x0000_s2766" style="position:absolute;left:7583;top:2550;width:22;height:3" coordorigin="7583,2550"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hbR5LFAAAA3gAA&#10;AA8AAAAAAAAAAAAAAAAAqgIAAGRycy9kb3ducmV2LnhtbFBLBQYAAAAABAAEAPoAAACcAwAAAAA=&#10;">
                  <v:shape id="Freeform 1743" o:spid="_x0000_s2767" style="position:absolute;left:7583;top:2550;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tw8MA&#10;AADeAAAADwAAAGRycy9kb3ducmV2LnhtbERP24rCMBB9X/Afwgi+rakVF61GkUVRdp+8fMDQTC/Y&#10;TEqS1erXmwXBtzmc6yxWnWnElZyvLSsYDRMQxLnVNZcKzqft5xSED8gaG8uk4E4eVsvexwIzbW98&#10;oOsxlCKGsM9QQRVCm0np84oM+qFtiSNXWGcwROhKqR3eYrhpZJokX9JgzbGhwpa+K8ovxz+j4Cef&#10;3Hfp5IHTzemw00X5m24Lp9Sg363nIAJ14S1+ufc6zp+Nxin8vxNv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Ttw8MAAADeAAAADwAAAAAAAAAAAAAAAACYAgAAZHJzL2Rv&#10;d25yZXYueG1sUEsFBgAAAAAEAAQA9QAAAIgDAAAAAA==&#10;" path="m22,l,,,2r22,l22,e" filled="f" stroked="f">
                    <v:path arrowok="t" o:connecttype="custom" o:connectlocs="22,2550;0,2550;0,2552;22,2552;22,2550" o:connectangles="0,0,0,0,0"/>
                  </v:shape>
                </v:group>
                <v:group id="Group 1744" o:spid="_x0000_s2768" style="position:absolute;left:7406;top:2528;width:199;height:3" coordorigin="7406,2528"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FfH7FAAAA3gAA&#10;AA8AAAAAAAAAAAAAAAAAqgIAAGRycy9kb3ducmV2LnhtbFBLBQYAAAAABAAEAPoAAACcAwAAAAA=&#10;">
                  <v:shape id="Freeform 1745" o:spid="_x0000_s2769" style="position:absolute;left:7406;top:2528;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7c3cQA&#10;AADeAAAADwAAAGRycy9kb3ducmV2LnhtbERPTWvCQBC9F/oflin0ppuoiMZspAotSg+lKp6H3WmS&#10;NjsbstsY/71bEHqbx/ucfD3YRvTU+dqxgnScgCDWztRcKjgdX0cLED4gG2wck4IreVgXjw85ZsZd&#10;+JP6QyhFDGGfoYIqhDaT0uuKLPqxa4kj9+U6iyHCrpSmw0sMt42cJMlcWqw5NlTY0rYi/XP4tQqm&#10;pHHje52eP97LOV/l/u172yr1/DS8rEAEGsK/+O7emTh/mU5n8PdOvEE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e3N3EAAAA3gAAAA8AAAAAAAAAAAAAAAAAmAIAAGRycy9k&#10;b3ducmV2LnhtbFBLBQYAAAAABAAEAPUAAACJAwAAAAA=&#10;" path="m199,l,,,2r199,l199,e" filled="f" stroked="f">
                    <v:path arrowok="t" o:connecttype="custom" o:connectlocs="199,2528;0,2528;0,2530;199,2530;199,2528" o:connectangles="0,0,0,0,0"/>
                  </v:shape>
                </v:group>
                <v:group id="Group 1746" o:spid="_x0000_s2770" style="position:absolute;left:7406;top:2507;width:199;height:3" coordorigin="7406,2507"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2BBkcQAAADeAAAADwAAAGRycy9kb3ducmV2LnhtbERPTYvCMBC9C/sfwgh7&#10;07QriluNIuIuexBBXRBvQzO2xWZSmtjWf28Ewds83ufMl50pRUO1KywriIcRCOLU6oIzBf/Hn8EU&#10;hPPIGkvLpOBODpaLj94cE21b3lNz8JkIIewSVJB7XyVSujQng25oK+LAXWxt0AdYZ1LX2IZwU8qv&#10;KJpIgwWHhhwrWueUXg83o+C3xXY1ijfN9npZ38/H8e60jUmpz363moHw1Pm3+OX+02H+dzwa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2BBkcQAAADeAAAA&#10;DwAAAAAAAAAAAAAAAACqAgAAZHJzL2Rvd25yZXYueG1sUEsFBgAAAAAEAAQA+gAAAJsDAAAAAA==&#10;">
                  <v:shape id="Freeform 1747" o:spid="_x0000_s2771" style="position:absolute;left:7406;top:2507;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DnMcMA&#10;AADeAAAADwAAAGRycy9kb3ducmV2LnhtbERPTWvCQBC9F/oflil4000Ugo2u0gqK4qFoxfOwOyZp&#10;s7Mhu8b4712h0Ns83ufMl72tRUetrxwrSEcJCGLtTMWFgtP3ejgF4QOywdoxKbiTh+Xi9WWOuXE3&#10;PlB3DIWIIexzVFCG0ORSel2SRT9yDXHkLq61GCJsC2lavMVwW8txkmTSYsWxocSGViXp3+PVKpiQ&#10;xk/f6fT8tS8yvsvd5mfVKDV46z9mIAL14V/8596aOP89nWTwfCfe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DnMcMAAADeAAAADwAAAAAAAAAAAAAAAACYAgAAZHJzL2Rv&#10;d25yZXYueG1sUEsFBgAAAAAEAAQA9QAAAIgDAAAAAA==&#10;" path="m199,l,,,3r199,l199,e" filled="f" stroked="f">
                    <v:path arrowok="t" o:connecttype="custom" o:connectlocs="199,2507;0,2507;0,2510;199,2510;199,2507" o:connectangles="0,0,0,0,0"/>
                  </v:shape>
                  <v:shape id="Picture 1748" o:spid="_x0000_s2772" type="#_x0000_t75" style="position:absolute;left:7406;top:2485;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Vfq/EAAAA3gAAAA8AAABkcnMvZG93bnJldi54bWxET0uLwjAQvgv+hzALe9NUBR/VKCIou4sX&#10;3x7HZrYtNpPSZLX7740geJuP7zmTWW0KcaPK5ZYVdNoRCOLE6pxTBfvdsjUE4TyyxsIyKfgnB7Np&#10;szHBWNs7b+i29akIIexiVJB5X8ZSuiQjg65tS+LA/drKoA+wSqWu8B7CTSG7UdSXBnMODRmWtMgo&#10;uW7/jILD6vtyvuapW5366zo6DY8/811Xqc+Pej4G4an2b/HL/aXD/FGnN4DnO+EGOX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3Vfq/EAAAA3gAAAA8AAAAAAAAAAAAAAAAA&#10;nwIAAGRycy9kb3ducmV2LnhtbFBLBQYAAAAABAAEAPcAAACQAwAAAAA=&#10;">
                    <v:imagedata r:id="rId614" o:title=""/>
                  </v:shape>
                </v:group>
                <v:group id="Group 1749" o:spid="_x0000_s2773" style="position:absolute;left:7406;top:2463;width:199;height:3" coordorigin="7406,2463"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lh7g/IAAAA&#10;3gAAAA8AAAAAAAAAAAAAAAAAqgIAAGRycy9kb3ducmV2LnhtbFBLBQYAAAAABAAEAPoAAACfAwAA&#10;AAA=&#10;">
                  <v:shape id="Freeform 1750" o:spid="_x0000_s2774" style="position:absolute;left:7406;top:2463;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9zQ8MA&#10;AADeAAAADwAAAGRycy9kb3ducmV2LnhtbERPTWvCQBC9C/0PyxR6000qiEZXaYWWFg9iFM/D7pjE&#10;ZmdDdhvjv3cFwds83ucsVr2tRUetrxwrSEcJCGLtTMWFgsP+azgF4QOywdoxKbiSh9XyZbDAzLgL&#10;76jLQyFiCPsMFZQhNJmUXpdk0Y9cQxy5k2sthgjbQpoWLzHc1vI9SSbSYsWxocSG1iXpv/zfKhiT&#10;xk/f6fS43RQTvsrf7/O6Uerttf+YgwjUh6f44f4xcf4sHc/g/k68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9zQ8MAAADeAAAADwAAAAAAAAAAAAAAAACYAgAAZHJzL2Rv&#10;d25yZXYueG1sUEsFBgAAAAAEAAQA9QAAAIgDAAAAAA==&#10;" path="m199,l,,,3r199,l199,e" filled="f" stroked="f">
                    <v:path arrowok="t" o:connecttype="custom" o:connectlocs="199,2463;0,2463;0,2466;199,2466;199,2463" o:connectangles="0,0,0,0,0"/>
                  </v:shape>
                </v:group>
                <v:group id="Group 1751" o:spid="_x0000_s2775" style="position:absolute;left:7406;top:2442;width:199;height:3" coordorigin="7406,2442"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8RkXTIAAAA&#10;3gAAAA8AAAAAAAAAAAAAAAAAqgIAAGRycy9kb3ducmV2LnhtbFBLBQYAAAAABAAEAPoAAACfAwAA&#10;AAA=&#10;">
                  <v:shape id="Freeform 1752" o:spid="_x0000_s2776" style="position:absolute;left:7406;top:2442;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8MOMMA&#10;AADeAAAADwAAAGRycy9kb3ducmV2LnhtbERPTWvCQBC9F/wPywi96Sa2iE1dRQWl0oNoxfOwO02i&#10;2dmQXWP8925B6G0e73Om885WoqXGl44VpMMEBLF2puRcwfFnPZiA8AHZYOWYFNzJw3zWe5liZtyN&#10;99QeQi5iCPsMFRQh1JmUXhdk0Q9dTRy5X9dYDBE2uTQN3mK4reQoScbSYsmxocCaVgXpy+FqFbyR&#10;xqVvdXrafedjvsvt5ryqlXrtd4tPEIG68C9+ur9MnP+Rvqfw9068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28MOMMAAADeAAAADwAAAAAAAAAAAAAAAACYAgAAZHJzL2Rv&#10;d25yZXYueG1sUEsFBgAAAAAEAAQA9QAAAIgDAAAAAA==&#10;" path="m199,l,,,3r199,l199,e" filled="f" stroked="f">
                    <v:path arrowok="t" o:connecttype="custom" o:connectlocs="199,2442;0,2442;0,2445;199,2445;199,2442" o:connectangles="0,0,0,0,0"/>
                  </v:shape>
                </v:group>
                <v:group id="Group 1753" o:spid="_x0000_s2777" style="position:absolute;left:7406;top:2420;width:199;height:3" coordorigin="7406,2420"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I+qmMUAAADeAAAADwAAAGRycy9kb3ducmV2LnhtbERPS2vCQBC+C/6HZQRv&#10;dRNf2OgqIio9SKFaKL0N2TEJZmdDdk3iv+8KBW/z8T1ntelMKRqqXWFZQTyKQBCnVhecKfi+HN4W&#10;IJxH1lhaJgUPcrBZ93srTLRt+Yuas89ECGGXoILc+yqR0qU5GXQjWxEH7mprgz7AOpO6xjaEm1KO&#10;o2guDRYcGnKsaJdTejvfjYJji+12Eu+b0+26e/xeZp8/p5iUGg667RKEp86/xP/uDx3mv8fTMT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CPqpjFAAAA3gAA&#10;AA8AAAAAAAAAAAAAAAAAqgIAAGRycy9kb3ducmV2LnhtbFBLBQYAAAAABAAEAPoAAACcAwAAAAA=&#10;">
                  <v:shape id="Freeform 1754" o:spid="_x0000_s2778" style="position:absolute;left:7406;top:2420;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E31MQA&#10;AADeAAAADwAAAGRycy9kb3ducmV2LnhtbERPTWvCQBC9F/oflin0ppuoiMZspAotSg+lKp6H3WmS&#10;NjsbstsY/71bEHqbx/ucfD3YRvTU+dqxgnScgCDWztRcKjgdX0cLED4gG2wck4IreVgXjw85ZsZd&#10;+JP6QyhFDGGfoYIqhDaT0uuKLPqxa4kj9+U6iyHCrpSmw0sMt42cJMlcWqw5NlTY0rYi/XP4tQqm&#10;pHHje52eP97LOV/l/u172yr1/DS8rEAEGsK/+O7emTh/mc6m8PdOvEE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xN9TEAAAA3gAAAA8AAAAAAAAAAAAAAAAAmAIAAGRycy9k&#10;b3ducmV2LnhtbFBLBQYAAAAABAAEAPUAAACJAwAAAAA=&#10;" path="m199,l,,,3r199,l199,e" filled="f" stroked="f">
                    <v:path arrowok="t" o:connecttype="custom" o:connectlocs="199,2420;0,2420;0,2423;199,2423;199,2420" o:connectangles="0,0,0,0,0"/>
                  </v:shape>
                  <v:shape id="Picture 1755" o:spid="_x0000_s2779" type="#_x0000_t75" style="position:absolute;left:7567;top:2536;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ylZvGAAAA3gAAAA8AAABkcnMvZG93bnJldi54bWxEj81uwjAQhO9IfQdrK/UGDhXlJ8Wgqqii&#10;PSbAfWUvSUS8Tm1D0revK1XitquZnW92vR1sK27kQ+NYwXSSgSDWzjRcKTgePsZLECEiG2wdk4If&#10;CrDdPIzWmBvXc0G3MlYihXDIUUEdY5dLGXRNFsPEdcRJOztvMabVV9J47FO4beVzls2lxYYTocaO&#10;3mvSl/JqE+QUqq/dS1ns9zt9vfjiW/eLuVJPj8PbK4hIQ7yb/68/Taq/ms5m8PdOmkF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zKVm8YAAADeAAAADwAAAAAAAAAAAAAA&#10;AACfAgAAZHJzL2Rvd25yZXYueG1sUEsFBgAAAAAEAAQA9wAAAJIDAAAAAA==&#10;">
                    <v:imagedata r:id="rId615" o:title=""/>
                  </v:shape>
                  <v:shape id="Picture 1756" o:spid="_x0000_s2780" type="#_x0000_t75" style="position:absolute;left:7567;top:2536;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ZCETDAAAA3gAAAA8AAABkcnMvZG93bnJldi54bWxET9tKAzEQfRf6D2EKvtlstRZdmxZRBBEs&#10;tPoBw2bcpLuZhM3Yrn69EQTf5nCus9qMoVdHGrKPbGA+q0ARN9F6bg28vz1d3IDKgmyxj0wGvijD&#10;Zj05W2Ft44l3dNxLq0oI5xoNOJFUa50bRwHzLCbiwn3EIaAUOLTaDngq4aHXl1W11AE9lwaHiR4c&#10;Nd3+MxhYBPeY8tXLQbZdct9yqF6974w5n473d6CERvkX/7mfbZl/O19cw+875Qa9/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NkIRMMAAADeAAAADwAAAAAAAAAAAAAAAACf&#10;AgAAZHJzL2Rvd25yZXYueG1sUEsFBgAAAAAEAAQA9wAAAI8DAAAAAA==&#10;">
                    <v:imagedata r:id="rId616" o:title=""/>
                  </v:shape>
                  <v:shape id="Picture 1757" o:spid="_x0000_s2781" type="#_x0000_t75" style="position:absolute;left:7569;top:2539;width:31;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SaSzCAAAA3gAAAA8AAABkcnMvZG93bnJldi54bWxET91qwjAUvh/sHcIZeDdTtYjtjCKCILsp&#10;c32As+YsLW1OShK1vv0yGOzufHy/Z7uf7CBu5EPnWMFinoEgbpzu2CioP0+vGxAhImscHJOCBwXY&#10;756ftlhqd+cPul2iESmEQ4kK2hjHUsrQtGQxzN1InLhv5y3GBL2R2uM9hdtBLrNsLS12nBpaHOnY&#10;UtNfrlaBQfJuU63s13tVHOvJ9KHLe6VmL9PhDUSkKf6L/9xnneYXi3wNv++kG+Tu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rEmkswgAAAN4AAAAPAAAAAAAAAAAAAAAAAJ8C&#10;AABkcnMvZG93bnJldi54bWxQSwUGAAAAAAQABAD3AAAAjgMAAAAA&#10;">
                    <v:imagedata r:id="rId617" o:title=""/>
                  </v:shape>
                  <v:shape id="Picture 1758" o:spid="_x0000_s2782" type="#_x0000_t75" style="position:absolute;left:7571;top:2541;width:29;height: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5fSrGAAAA3gAAAA8AAABkcnMvZG93bnJldi54bWxET01PAjEQvZP4H5ox8WKkCyGoK4WoCCEc&#10;NIt6n2yH7ep2uraFXf69NTHhNi/vc2aL3jbiSD7UjhWMhhkI4tLpmisFH++rmzsQISJrbByTghMF&#10;WMwvBjPMteu4oOMuViKFcMhRgYmxzaUMpSGLYeha4sTtnbcYE/SV1B67FG4bOc6yqbRYc2ow2NKz&#10;ofJ7d7AK3rb7w/bpx4d1V3y9FNfj1+WnIaWuLvvHBxCR+ngW/7s3Os2/H01u4e+ddIO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l9KsYAAADeAAAADwAAAAAAAAAAAAAA&#10;AACfAgAAZHJzL2Rvd25yZXYueG1sUEsFBgAAAAAEAAQA9wAAAJIDAAAAAA==&#10;">
                    <v:imagedata r:id="rId618" o:title=""/>
                  </v:shape>
                  <v:shape id="Picture 1759" o:spid="_x0000_s2783" type="#_x0000_t75" style="position:absolute;left:7573;top:2544;width:27;height: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nXtDJAAAA3gAAAA8AAABkcnMvZG93bnJldi54bWxEj0FLw0AQhe+C/2EZwZvdpEpoY7fFBguF&#10;emkVg7chO02i2dmQXdv47zsHobcZ3pv3vlmsRtepEw2h9WwgnSSgiCtvW64NfLxvHmagQkS22Hkm&#10;A38UYLW8vVlgbv2Z93Q6xFpJCIccDTQx9rnWoWrIYZj4nli0ox8cRlmHWtsBzxLuOj1Nkkw7bFka&#10;GuypaKj6Ofw6A7PjPM3Gz6J8fFt/v3bZrvwqXGnM/d348gwq0hiv5v/rrRX8efokvPKOzKCXF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IKde0MkAAADeAAAADwAAAAAAAAAA&#10;AAAAAACfAgAAZHJzL2Rvd25yZXYueG1sUEsFBgAAAAAEAAQA9wAAAJUDAAAAAA==&#10;">
                    <v:imagedata r:id="rId619" o:title=""/>
                  </v:shape>
                  <v:shape id="Picture 1760" o:spid="_x0000_s2784" type="#_x0000_t75" style="position:absolute;left:7574;top:2547;width:25;height: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oM73EAAAA3gAAAA8AAABkcnMvZG93bnJldi54bWxET02LwjAQvQv+hzCCN03VRbQaRQrCHnRh&#10;1Yu3oRmb0mZSm6zWf28WFvY2j/c5621na/Gg1peOFUzGCQji3OmSCwWX8360AOEDssbaMSl4kYft&#10;pt9bY6rdk7/pcQqFiCHsU1RgQmhSKX1uyKIfu4Y4cjfXWgwRtoXULT5juK3lNEnm0mLJscFgQ5mh&#10;vDr9WAWH19fcNfvsuLhe8vvxVmWzypRKDQfdbgUiUBf+xX/uTx3nLycfS/h9J94gN2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oM73EAAAA3gAAAA8AAAAAAAAAAAAAAAAA&#10;nwIAAGRycy9kb3ducmV2LnhtbFBLBQYAAAAABAAEAPcAAACQAwAAAAA=&#10;">
                    <v:imagedata r:id="rId620" o:title=""/>
                  </v:shape>
                  <v:shape id="Picture 1761" o:spid="_x0000_s2785" type="#_x0000_t75" style="position:absolute;left:7576;top:2550;width:24;height: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iG/PIAAAA3gAAAA8AAABkcnMvZG93bnJldi54bWxEj0FrwkAQhe+F/odlCr0U3URoqdFViiAt&#10;VApqCR6H7JiEZmdDdmPSf+8cBG8zzJv33rdcj65RF+pC7dlAOk1AERfe1lwa+D1uJ++gQkS22Hgm&#10;A/8UYL16fFhiZv3Ae7ocYqnEhEOGBqoY20zrUFTkMEx9Syy3s+8cRlm7UtsOBzF3jZ4lyZt2WLMk&#10;VNjSpqLi79A7A/2chrF8Oc5wl+eb78/8Z5ueemOen8aPBahIY7yLb99fVurP01cBEByZQa+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hohvzyAAAAN4AAAAPAAAAAAAAAAAA&#10;AAAAAJ8CAABkcnMvZG93bnJldi54bWxQSwUGAAAAAAQABAD3AAAAlAMAAAAA&#10;">
                    <v:imagedata r:id="rId621" o:title=""/>
                  </v:shape>
                  <v:shape id="Picture 1762" o:spid="_x0000_s2786" type="#_x0000_t75" style="position:absolute;left:7578;top:2552;width:22;height: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ytobEAAAA3gAAAA8AAABkcnMvZG93bnJldi54bWxET0trAjEQvhf6H8IUvNXs1rbUrVFKQfTo&#10;oxS8DZvpZnUzSZOo679vhIK3+fieM5n1thMnCrF1rKAcFiCIa6dbbhR8beePbyBiQtbYOSYFF4ow&#10;m97fTbDS7sxrOm1SI3IIxwoVmJR8JWWsDVmMQ+eJM/fjgsWUYWikDnjO4baTT0XxKi22nBsMevo0&#10;VB82R6tgZ3xcPV/my0W/Xwe//bUjjd9KDR76j3cQifp0E/+7lzrPH5cvJVzfyTfI6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MytobEAAAA3gAAAA8AAAAAAAAAAAAAAAAA&#10;nwIAAGRycy9kb3ducmV2LnhtbFBLBQYAAAAABAAEAPcAAACQAwAAAAA=&#10;">
                    <v:imagedata r:id="rId622" o:title=""/>
                  </v:shape>
                  <v:shape id="Picture 1763" o:spid="_x0000_s2787" type="#_x0000_t75" style="position:absolute;left:7579;top:2555;width:21;height: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AaSDCAAAA3gAAAA8AAABkcnMvZG93bnJldi54bWxET9tqAjEQfS/4D2GEvtWsUsVujSIF8fIi&#10;rn7AsBk3i5vJNom6/r0RCn2bw7nObNHZRtzIh9qxguEgA0FcOl1zpeB0XH1MQYSIrLFxTAoeFGAx&#10;773NMNfuzge6FbESKYRDjgpMjG0uZSgNWQwD1xIn7uy8xZigr6T2eE/htpGjLJtIizWnBoMt/Rgq&#10;L8XVKiD5aQ5+W5il9tsr+fXusdn/KvXe75bfICJ18V/8597oNP9rOB7B6510g5w/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QGkgwgAAAN4AAAAPAAAAAAAAAAAAAAAAAJ8C&#10;AABkcnMvZG93bnJldi54bWxQSwUGAAAAAAQABAD3AAAAjgMAAAAA&#10;">
                    <v:imagedata r:id="rId623" o:title=""/>
                  </v:shape>
                  <v:shape id="Picture 1764" o:spid="_x0000_s2788" type="#_x0000_t75" style="position:absolute;left:7581;top:2558;width:19;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pPkvEAAAA3gAAAA8AAABkcnMvZG93bnJldi54bWxET9tKw0AQfRf8h2WEvtlNW+wldluK2CKI&#10;0Kb1fcyOSWh2NuyObfx7VxB8m8O5znLdu1ZdKMTGs4HRMANFXHrbcGXgdNzez0FFQbbYeiYD3xRh&#10;vbq9WWJu/ZUPdCmkUimEY44GapEu1zqWNTmMQ98RJ+7TB4eSYKi0DXhN4a7V4yybaocNp4YaO3qq&#10;qTwXX86ACO9CeH5/lWL30dDbdLbZ7mfGDO76zSMooV7+xX/uF5vmL0YPE/h9J92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7pPkvEAAAA3gAAAA8AAAAAAAAAAAAAAAAA&#10;nwIAAGRycy9kb3ducmV2LnhtbFBLBQYAAAAABAAEAPcAAACQAwAAAAA=&#10;">
                    <v:imagedata r:id="rId624" o:title=""/>
                  </v:shape>
                  <v:shape id="Picture 1765" o:spid="_x0000_s2789" type="#_x0000_t75" style="position:absolute;left:7583;top:2561;width:17;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Apj/EAAAA3gAAAA8AAABkcnMvZG93bnJldi54bWxET9tKw0AQfRf8h2WEvtlNS+0ldluK2CKI&#10;0Kb1fcyOSWh2NuyObfx7VxB8m8O5znLdu1ZdKMTGs4HRMANFXHrbcGXgdNzez0FFQbbYeiYD3xRh&#10;vbq9WWJu/ZUPdCmkUimEY44GapEu1zqWNTmMQ98RJ+7TB4eSYKi0DXhN4a7V4yybaocNp4YaO3qq&#10;qTwXX86ACO9CeH5/lWL30dDbdLbZ7mfGDO76zSMooV7+xX/uF5vmL0YPE/h9J92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Apj/EAAAA3gAAAA8AAAAAAAAAAAAAAAAA&#10;nwIAAGRycy9kb3ducmV2LnhtbFBLBQYAAAAABAAEAPcAAACQAwAAAAA=&#10;">
                    <v:imagedata r:id="rId624" o:title=""/>
                  </v:shape>
                  <v:shape id="Picture 1766" o:spid="_x0000_s2790" type="#_x0000_t75" style="position:absolute;left:7584;top:2563;width:15;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4EGfDAAAA3gAAAA8AAABkcnMvZG93bnJldi54bWxET01rwkAQvQv9D8sUvOkmFqWNrlKFWj1q&#10;W3qdZsckNTMbsqum/94VhN7m8T5ntui4VmdqfeXEQDpMQJHkzlZSGPj8eBs8g/IBxWLthAz8kYfF&#10;/KE3w8y6i+zovA+FiiHiMzRQhtBkWvu8JEY/dA1J5A6uZQwRtoW2LV5iONd6lCQTzVhJbCixoVVJ&#10;+XF/YgPv/LWVlKvl74a70/rpZ3n8pp0x/cfudQoqUBf+xXf3xsb5L+l4DLd34g16f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bgQZ8MAAADeAAAADwAAAAAAAAAAAAAAAACf&#10;AgAAZHJzL2Rvd25yZXYueG1sUEsFBgAAAAAEAAQA9wAAAI8DAAAAAA==&#10;">
                    <v:imagedata r:id="rId625" o:title=""/>
                  </v:shape>
                  <v:shape id="Picture 1767" o:spid="_x0000_s2791" type="#_x0000_t75" style="position:absolute;left:7586;top:2566;width:14;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cHjDEAAAA3gAAAA8AAABkcnMvZG93bnJldi54bWxET0trwkAQvhf8D8sI3urGgo+mriJSsSfR&#10;WDyP2WkSzc7G7GrSf+8Kgrf5+J4znbemFDeqXWFZwaAfgSBOrS44U/C7X71PQDiPrLG0TAr+ycF8&#10;1nmbYqxtwzu6JT4TIYRdjApy76tYSpfmZND1bUUcuD9bG/QB1pnUNTYh3JTyI4pG0mDBoSHHipY5&#10;pefkahQct9+Xze5yuO6jcbv2pyQxzaZQqtdtF18gPLX+JX66f3SY/zkYjuDxTrhBz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wcHjDEAAAA3gAAAA8AAAAAAAAAAAAAAAAA&#10;nwIAAGRycy9kb3ducmV2LnhtbFBLBQYAAAAABAAEAPcAAACQAwAAAAA=&#10;">
                    <v:imagedata r:id="rId626" o:title=""/>
                  </v:shape>
                  <v:shape id="Picture 1768" o:spid="_x0000_s2792" type="#_x0000_t75" style="position:absolute;left:7588;top:2569;width:12;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gGRTGAAAA3gAAAA8AAABkcnMvZG93bnJldi54bWxET01rwkAQvRf8D8sIvZS6idZWU1eRFqHi&#10;qalQj0N2mkSzs2F3q/Hfu4LgbR7vc2aLzjTiSM7XlhWkgwQEcWF1zaWC7c/qeQLCB2SNjWVScCYP&#10;i3nvYYaZtif+pmMeShFD2GeooAqhzaT0RUUG/cC2xJH7s85giNCVUjs8xXDTyGGSvEqDNceGClv6&#10;qKg45P9GwfQlXW42I7d9Ghefe9qP7Dr/3Sn12O+W7yACdeEuvrm/dJw/TcdvcH0n3iD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6AZFMYAAADeAAAADwAAAAAAAAAAAAAA&#10;AACfAgAAZHJzL2Rvd25yZXYueG1sUEsFBgAAAAAEAAQA9wAAAJIDAAAAAA==&#10;">
                    <v:imagedata r:id="rId472" o:title=""/>
                  </v:shape>
                  <v:shape id="Picture 1769" o:spid="_x0000_s2793" type="#_x0000_t75" style="position:absolute;left:7590;top:2572;width:10;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jWbJAAAA3gAAAA8AAABkcnMvZG93bnJldi54bWxEj0FrwkAQhe8F/8MyhV5K3aTWoqmrSEuh&#10;xZNRsMchO02i2dmwu9X033cOBW8zvDfvfbNYDa5TZwqx9WwgH2egiCtvW64N7HfvDzNQMSFb7DyT&#10;gV+KsFqObhZYWH/hLZ3LVCsJ4ViggSalvtA6Vg05jGPfE4v27YPDJGuotQ14kXDX6ccse9YOW5aG&#10;Bnt6bag6lT/OwPwpX282k7C/n1ZvRzpO/Gd5+DLm7nZYv4BKNKSr+f/6wwr+PJ8Kr7wjM+jl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pj+NZskAAADeAAAADwAAAAAAAAAA&#10;AAAAAACfAgAAZHJzL2Rvd25yZXYueG1sUEsFBgAAAAAEAAQA9wAAAJUDAAAAAA==&#10;">
                    <v:imagedata r:id="rId472" o:title=""/>
                  </v:shape>
                  <v:shape id="Picture 1770" o:spid="_x0000_s2794" type="#_x0000_t75" style="position:absolute;left:7591;top:2574;width: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zKP3FAAAA3gAAAA8AAABkcnMvZG93bnJldi54bWxET01rwkAQvQv9D8sUehHdpFYxqatIS8Hi&#10;ySjY45CdJrHZ2bC71fjvuwXB2zze5yxWvWnFmZxvLCtIxwkI4tLqhisFh/3HaA7CB2SNrWVScCUP&#10;q+XDYIG5thfe0bkIlYgh7HNUUIfQ5VL6siaDfmw74sh9W2cwROgqqR1eYrhp5XOSzKTBhmNDjR29&#10;1VT+FL9GQfaSrrfbiTsMp+X7iU4T+1kcv5R6euzXryAC9eEuvrk3Os7P0mkG/+/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cyj9xQAAAN4AAAAPAAAAAAAAAAAAAAAA&#10;AJ8CAABkcnMvZG93bnJldi54bWxQSwUGAAAAAAQABAD3AAAAkQMAAAAA&#10;">
                    <v:imagedata r:id="rId472" o:title=""/>
                  </v:shape>
                  <v:shape id="Picture 1771" o:spid="_x0000_s2795" type="#_x0000_t75" style="position:absolute;left:7593;top:2577;width:7;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mjIXDAAAA3gAAAA8AAABkcnMvZG93bnJldi54bWxEj0GLwjAQhe8L+x/CLHhbUz2IVqPIQsGL&#10;lFXxPDRjW2wmJclq+++dw4K3GebNe+/b7AbXqQeF2Ho2MJtmoIgrb1uuDVzOxfcSVEzIFjvPZGCk&#10;CLvt58cGc+uf/EuPU6qVmHDM0UCTUp9rHauGHMap74nldvPBYZI11NoGfIq56/Q8yxbaYcuS0GBP&#10;Pw1V99OfMxCvoRxjfShKLI7VeUkpjOXKmMnXsF+DSjSkt/j/+2Cl/mq2EADBkRn09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uaMhcMAAADeAAAADwAAAAAAAAAAAAAAAACf&#10;AgAAZHJzL2Rvd25yZXYueG1sUEsFBgAAAAAEAAQA9wAAAI8DAAAAAA==&#10;">
                    <v:imagedata r:id="rId627" o:title=""/>
                  </v:shape>
                </v:group>
                <v:group id="Group 1772" o:spid="_x0000_s2796" style="position:absolute;left:7594;top:2580;width:5;height:7" coordorigin="7594,2580" coordsize="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voaI/FAAAA3gAA&#10;AA8AAAAAAAAAAAAAAAAAqgIAAGRycy9kb3ducmV2LnhtbFBLBQYAAAAABAAEAPoAAACcAwAAAAA=&#10;">
                  <v:shape id="Freeform 1773" o:spid="_x0000_s2797" style="position:absolute;left:7594;top:2580;width:5;height:7;visibility:visible;mso-wrap-style:square;v-text-anchor:top" coordsize="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FjtMUA&#10;AADeAAAADwAAAGRycy9kb3ducmV2LnhtbERPS2vCQBC+F/wPywi9iG7iwdQ0q5RCoWIPNq33ITt5&#10;1OxsyG5j9Nd3BaG3+fiek21H04qBetdYVhAvIhDEhdUNVwq+v97mTyCcR9bYWiYFF3Kw3UweMky1&#10;PfMnDbmvRAhhl6KC2vsuldIVNRl0C9sRB660vUEfYF9J3eM5hJtWLqNoJQ02HBpq7Oi1puKU/xoF&#10;h+SKx2O83w0fp+Rnpvdyl8hSqcfp+PIMwtPo/8V397sO89fxagm3d8IN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WO0xQAAAN4AAAAPAAAAAAAAAAAAAAAAAJgCAABkcnMv&#10;ZG93bnJldi54bWxQSwUGAAAAAAQABAD1AAAAigMAAAAA&#10;" path="m6,l4,,2,2,,7r2,l3,5,4,3,6,2,6,e" filled="f" stroked="f">
                    <v:path arrowok="t" o:connecttype="custom" o:connectlocs="6,2580;4,2580;2,2582;0,2587;2,2587;3,2585;4,2583;6,2582;6,2580" o:connectangles="0,0,0,0,0,0,0,0,0"/>
                  </v:shape>
                </v:group>
                <v:group id="Group 1774" o:spid="_x0000_s2798" style="position:absolute;left:7596;top:2582;width:4;height:6" coordorigin="7596,2582"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ZTY8UAAADeAAAADwAAAGRycy9kb3ducmV2LnhtbERPS2vCQBC+F/wPyxS8&#10;1U0MlZq6BpEqHqRQFUpvQ3ZMQrKzIbvN4993C4Xe5uN7ziYbTSN66lxlWUG8iEAQ51ZXXCi4XQ9P&#10;LyCcR9bYWCYFEznItrOHDabaDvxB/cUXIoSwS1FB6X2bSunykgy6hW2JA3e3nUEfYFdI3eEQwk0j&#10;l1G0kgYrDg0ltrQvKa8v30bBccBhl8Rv/bm+76ev6/P75zkmpeaP4+4VhKfR/4v/3Ccd5q/jV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R2U2PFAAAA3gAA&#10;AA8AAAAAAAAAAAAAAAAAqgIAAGRycy9kb3ducmV2LnhtbFBLBQYAAAAABAAEAPoAAACcAwAAAAA=&#10;">
                  <v:shape id="Freeform 1775" o:spid="_x0000_s2799" style="position:absolute;left:7596;top:2582;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std8YA&#10;AADeAAAADwAAAGRycy9kb3ducmV2LnhtbERP32vCMBB+H+x/CDfY20zdpGo1igzGRlGGVQTfzuZs&#10;yppLaTLt/vtlIOztPr6fN1/2thEX6nztWMFwkIAgLp2uuVKw3709TUD4gKyxcUwKfsjDcnF/N8dM&#10;uytv6VKESsQQ9hkqMCG0mZS+NGTRD1xLHLmz6yyGCLtK6g6vMdw28jlJUmmx5thgsKVXQ+VX8W0V&#10;HMcvxWH9+W5G6ancrTbTvB/nuVKPD/1qBiJQH/7FN/eHjvOnw3QEf+/EG+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9std8YAAADeAAAADwAAAAAAAAAAAAAAAACYAgAAZHJz&#10;L2Rvd25yZXYueG1sUEsFBgAAAAAEAAQA9QAAAIsDAAAAAA==&#10;" path="m4,l2,1,1,3,,5r2,l3,4,4,3,4,e" filled="f" stroked="f">
                    <v:path arrowok="t" o:connecttype="custom" o:connectlocs="4,2582;2,2583;1,2585;0,2587;2,2587;3,2586;4,2585;4,2582" o:connectangles="0,0,0,0,0,0,0,0"/>
                  </v:shape>
                </v:group>
                <v:group id="Group 1776" o:spid="_x0000_s2800" style="position:absolute;left:7598;top:2585;width:2;height:3" coordorigin="7598,2585" coordsize="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NujMUAAADeAAAADwAAAGRycy9kb3ducmV2LnhtbERPS2vCQBC+F/wPyxS8&#10;1U2UhJq6ikiVHkKhKpTehuyYBLOzIbvN4993C4Xe5uN7zmY3mkb01LnasoJ4EYEgLqyuuVRwvRyf&#10;nkE4j6yxsUwKJnKw284eNphpO/AH9WdfihDCLkMFlfdtJqUrKjLoFrYlDtzNdgZ9gF0pdYdDCDeN&#10;XEZRKg3WHBoqbOlQUXE/fxsFpwGH/Sp+7fP77TB9XZL3zzwmpeaP4/4FhKfR/4v/3G86zF/Ha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TTbozFAAAA3gAA&#10;AA8AAAAAAAAAAAAAAAAAqgIAAGRycy9kb3ducmV2LnhtbFBLBQYAAAAABAAEAPoAAACcAwAAAAA=&#10;">
                  <v:shape id="Freeform 1777" o:spid="_x0000_s2801" style="position:absolute;left:7598;top:258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5EzMUA&#10;AADeAAAADwAAAGRycy9kb3ducmV2LnhtbERPTWvCQBC9F/wPywi91U0qBo2uIi0WDz1UK3gdsmMS&#10;zM4u2W1M/PVuodDbPN7nrDa9aURHra8tK0gnCQjiwuqaSwWn793LHIQPyBoby6RgIA+b9ehphbm2&#10;Nz5QdwyliCHsc1RQheByKX1RkUE/sY44chfbGgwRtqXULd5iuGnka5Jk0mDNsaFCR28VFdfjj1FQ&#10;frjmMr2e3udnd5h1X/fhM5WDUs/jfrsEEagP/+I/917H+Ys0y+D3nXiDX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nkTMxQAAAN4AAAAPAAAAAAAAAAAAAAAAAJgCAABkcnMv&#10;ZG93bnJldi54bWxQSwUGAAAAAAQABAD1AAAAigMAAAAA&#10;" path="m2,l1,1,,2r2,l2,e" filled="f" stroked="f">
                    <v:path arrowok="t" o:connecttype="custom" o:connectlocs="2,2585;1,2586;0,2587;2,2587;2,2585" o:connectangles="0,0,0,0,0"/>
                  </v:shape>
                  <v:shape id="Picture 1778" o:spid="_x0000_s2802" type="#_x0000_t75" style="position:absolute;left:7583;top:2374;width:5;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fszvFAAAA3gAAAA8AAABkcnMvZG93bnJldi54bWxET01rwkAQvQv9D8sUvEjdKEVN6iqiVOxB&#10;UCt4HbLTJCQ7u2S3mv57tyB4m8f7nPmyM424UusrywpGwwQEcW51xYWC8/fn2wyED8gaG8uk4I88&#10;LBcvvTlm2t74SNdTKEQMYZ+hgjIEl0np85IM+qF1xJH7sa3BEGFbSN3iLYabRo6TZCINVhwbSnS0&#10;LimvT79GwWDt0u3m/atu3CU9VMd6P9tOtVL91271ASJQF57ih3un4/x0NJnC/zvxBrm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37M7xQAAAN4AAAAPAAAAAAAAAAAAAAAA&#10;AJ8CAABkcnMvZG93bnJldi54bWxQSwUGAAAAAAQABAD3AAAAkQMAAAAA&#10;">
                    <v:imagedata r:id="rId628" o:title=""/>
                  </v:shape>
                  <v:shape id="Picture 1779" o:spid="_x0000_s2803" type="#_x0000_t75" style="position:absolute;left:7581;top:2374;width:5;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G93/GAAAA3gAAAA8AAABkcnMvZG93bnJldi54bWxEj0FvwjAMhe+T9h8iI+020u7QjY6A0KQB&#10;4jZAnL3GtIXGqZqshH8/HybtZus9v/d5vkyuUyMNofVsIJ9moIgrb1uuDRwPn89voEJEtth5JgN3&#10;CrBcPD7MsbT+xl807mOtJIRDiQaaGPtS61A15DBMfU8s2tkPDqOsQ63tgDcJd51+ybJCO2xZGhrs&#10;6aOh6rr/cQa2u1O+TuOmeN2sL9adj5ju3ztjniZp9Q4qUor/5r/rrRX8WV4Ir7wjM+jF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ob3f8YAAADeAAAADwAAAAAAAAAAAAAA&#10;AACfAgAAZHJzL2Rvd25yZXYueG1sUEsFBgAAAAAEAAQA9wAAAJIDAAAAAA==&#10;">
                    <v:imagedata r:id="rId629" o:title=""/>
                  </v:shape>
                  <v:shape id="Picture 1780" o:spid="_x0000_s2804" type="#_x0000_t75" style="position:absolute;left:7574;top:2607;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twxzDAAAA3gAAAA8AAABkcnMvZG93bnJldi54bWxET01rwkAQvRf6H5YpeKsbe4iauoqUKkIR&#10;bNrep9lpEpqdDbtTTf+9Kwje5vE+Z7EaXKeOFGLr2cBknIEirrxtuTbw+bF5nIGKgmyx80wG/inC&#10;anl/t8DC+hO/07GUWqUQjgUaaET6QutYNeQwjn1PnLgfHxxKgqHWNuAphbtOP2VZrh22nBoa7Oml&#10;oeq3/HMGRHgbwuvXm5Tb75b2+XS9OUyNGT0M62dQQoPcxFf3zqb580k+h8s76Qa9P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W3DHMMAAADeAAAADwAAAAAAAAAAAAAAAACf&#10;AgAAZHJzL2Rvd25yZXYueG1sUEsFBgAAAAAEAAQA9wAAAI8DAAAAAA==&#10;">
                    <v:imagedata r:id="rId624" o:title=""/>
                  </v:shape>
                  <v:shape id="Picture 1781" o:spid="_x0000_s2805" type="#_x0000_t75" style="position:absolute;left:7574;top:2607;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rRTjGAAAA3gAAAA8AAABkcnMvZG93bnJldi54bWxEj09LxDAQxe+C3yGM4M1N67/VutlFBIsH&#10;QbYKex2asSk2k5LEbfz2zkHwNsO8ee/9NrviJ3WkmMbABupVBYq4D3bkwcDH+/PFHaiUkS1OgcnA&#10;DyXYbU9PNtjYsPCejl0elJhwatCAy3lutE69I49pFWZiuX2G6DHLGgdtIy5i7id9WVW32uPIkuBw&#10;pidH/Vf37Q20eTqUw816uY6vnauv3tp9VVpjzs/K4wOoTCX/i/++X6zUv6/XAiA4MoPe/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CtFOMYAAADeAAAADwAAAAAAAAAAAAAA&#10;AACfAgAAZHJzL2Rvd25yZXYueG1sUEsFBgAAAAAEAAQA9wAAAJIDAAAAAA==&#10;">
                    <v:imagedata r:id="rId630" o:title=""/>
                  </v:shape>
                  <v:shape id="Picture 1782" o:spid="_x0000_s2806" type="#_x0000_t75" style="position:absolute;left:7574;top:2607;width:1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igunFAAAA3gAAAA8AAABkcnMvZG93bnJldi54bWxET91qwjAUvh/4DuEMdjM06Zg6O6OMgUyQ&#10;wax7gENzTIvNSW0yW99+EQa7Ox/f71muB9eIC3Wh9qwhmygQxKU3NVsN34fN+AVEiMgGG8+k4UoB&#10;1qvR3RJz43ve06WIVqQQDjlqqGJscylDWZHDMPEtceKOvnMYE+ysNB32Kdw18kmpmXRYc2qosKX3&#10;ispT8eM07B7V9WP3+bV9PhV9Yzd2pqbZWeuH++HtFUSkIf6L/9xbk+YvsnkGt3fSDX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CooLpxQAAAN4AAAAPAAAAAAAAAAAAAAAA&#10;AJ8CAABkcnMvZG93bnJldi54bWxQSwUGAAAAAAQABAD3AAAAkQMAAAAA&#10;">
                    <v:imagedata r:id="rId631" o:title=""/>
                  </v:shape>
                  <v:shape id="Picture 1783" o:spid="_x0000_s2807" type="#_x0000_t75" style="position:absolute;left:7574;top:2607;width:13;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ppVLFAAAA3gAAAA8AAABkcnMvZG93bnJldi54bWxET0uLwjAQvi/4H8IIexFNfeCjGkV2WVm9&#10;+Th4HJqxKTaT0mRt99+bBWFv8/E9Z7VpbSkeVPvCsYLhIAFBnDldcK7gcv7qz0H4gKyxdEwKfsnD&#10;Zt15W2GqXcNHepxCLmII+xQVmBCqVEqfGbLoB64ijtzN1RZDhHUudY1NDLelHCXJVFosODYYrOjD&#10;UHY//VgFfJjMJ72SduPF9dLsx8WnuR3PSr132+0SRKA2/Itf7m8d5y+GsxH8vRNvkO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qaVSxQAAAN4AAAAPAAAAAAAAAAAAAAAA&#10;AJ8CAABkcnMvZG93bnJldi54bWxQSwUGAAAAAAQABAD3AAAAkQMAAAAA&#10;">
                    <v:imagedata r:id="rId632" o:title=""/>
                  </v:shape>
                  <v:shape id="Picture 1784" o:spid="_x0000_s2808" type="#_x0000_t75" style="position:absolute;left:7574;top:2607;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Q3fGAAAA3gAAAA8AAABkcnMvZG93bnJldi54bWxET0tLw0AQvgv+h2UKXqTdxNjWptmWoghK&#10;T00LehyyYx5mZ8Pu2sZ/7wqCt/n4nlNsR9OLMznfWlaQzhIQxJXVLdcKTsfn6QMIH5A19pZJwTd5&#10;2G6urwrMtb3wgc5lqEUMYZ+jgiaEIZfSVw0Z9DM7EEfuwzqDIUJXS+3wEsNNL++SZCENthwbGhzo&#10;saHqs/wyClb36W6/z9zpdl49ddRl9rV8e1fqZjLu1iACjeFf/Od+0XH+Kl1m8PtOvEFu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y5Dd8YAAADeAAAADwAAAAAAAAAAAAAA&#10;AACfAgAAZHJzL2Rvd25yZXYueG1sUEsFBgAAAAAEAAQA9wAAAJIDAAAAAA==&#10;">
                    <v:imagedata r:id="rId472" o:title=""/>
                  </v:shape>
                  <v:shape id="Picture 1785" o:spid="_x0000_s2809" type="#_x0000_t75" style="position:absolute;left:7574;top:2607;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H2wPGAAAA3gAAAA8AAABkcnMvZG93bnJldi54bWxET0trwkAQvhf8D8sIvZS6iY9WU1eRFqHi&#10;qalQj0N2mkSzs2F3q/Hfu0LB23x8z5kvO9OIEzlfW1aQDhIQxIXVNZcKdt/r5ykIH5A1NpZJwYU8&#10;LBe9hzlm2p75i055KEUMYZ+hgiqENpPSFxUZ9APbEkfu1zqDIUJXSu3wHMNNI4dJ8iIN1hwbKmzp&#10;vaLimP8ZBbNxutpuR273NCk+DnQY2U3+s1fqsd+t3kAE6sJd/O/+1HH+LH0dw+2deINcX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MfbA8YAAADeAAAADwAAAAAAAAAAAAAA&#10;AACfAgAAZHJzL2Rvd25yZXYueG1sUEsFBgAAAAAEAAQA9wAAAJIDAAAAAA==&#10;">
                    <v:imagedata r:id="rId472" o:title=""/>
                  </v:shape>
                  <v:shape id="Picture 1786" o:spid="_x0000_s2810" type="#_x0000_t75" style="position:absolute;left:7574;top:2607;width:5;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h3hPDAAAA3gAAAA8AAABkcnMvZG93bnJldi54bWxET01rAjEQvRf6H8IUvBTNWmmrW6MsBUGQ&#10;HqrF87CZbkI3kyVJNf57IxR6m8f7nOU6u16cKETrWcF0UoEgbr223Cn4OmzGcxAxIWvsPZOCC0VY&#10;r+7vllhrf+ZPOu1TJ0oIxxoVmJSGWsrYGnIYJ34gLty3Dw5TgaGTOuC5hLtePlXVi3RouTQYHOjd&#10;UPuz/3UKrB3CYzc75G2F+iPOTHPMu0ap0UNu3kAkyulf/Ofe6jJ/MX19hts75Qa5u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uHeE8MAAADeAAAADwAAAAAAAAAAAAAAAACf&#10;AgAAZHJzL2Rvd25yZXYueG1sUEsFBgAAAAAEAAQA9wAAAI8DAAAAAA==&#10;">
                    <v:imagedata r:id="rId633" o:title=""/>
                  </v:shape>
                  <v:shape id="Picture 1787" o:spid="_x0000_s2811" type="#_x0000_t75" style="position:absolute;left:7574;top:2607;width:3;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aJ7fBAAAA3gAAAA8AAABkcnMvZG93bnJldi54bWxET0uLwjAQvgv7H8IIe9NUDz66pkUWCl6W&#10;4oM9D83YFptJSaK2/36zIHibj+85u3wwnXiQ861lBYt5AoK4srrlWsHlXMw2IHxA1thZJgUjeciz&#10;j8kOU22ffKTHKdQihrBPUUETQp9K6auGDPq57Ykjd7XOYIjQ1VI7fMZw08llkqykwZZjQ4M9fTdU&#10;3U53o8D/unL09aEosfipzhsKbiy3Sn1Oh/0XiEBDeItf7oOO87eL9Qr+34k3yOw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aJ7fBAAAA3gAAAA8AAAAAAAAAAAAAAAAAnwIA&#10;AGRycy9kb3ducmV2LnhtbFBLBQYAAAAABAAEAPcAAACNAwAAAAA=&#10;">
                    <v:imagedata r:id="rId627" o:title=""/>
                  </v:shape>
                  <v:shape id="Picture 1788" o:spid="_x0000_s2812" type="#_x0000_t75" style="position:absolute;left:7578;top:2610;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VRXTGAAAA3gAAAA8AAABkcnMvZG93bnJldi54bWxET01rwkAQvQv9D8sUehHdpNaqqauIpVDx&#10;1CjocciOSWx2Nuyumv77bqHgbR7vc+bLzjTiSs7XlhWkwwQEcWF1zaWC/e5jMAXhA7LGxjIp+CEP&#10;y8VDb46Ztjf+omseShFD2GeooAqhzaT0RUUG/dC2xJE7WWcwROhKqR3eYrhp5HOSvEqDNceGClta&#10;V1R85xejYPaSrrbbkdv3x8X7mc4ju8kPR6WeHrvVG4hAXbiL/92fOs6fpZMJ/L0Tb5C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BVFdMYAAADeAAAADwAAAAAAAAAAAAAA&#10;AACfAgAAZHJzL2Rvd25yZXYueG1sUEsFBgAAAAAEAAQA9wAAAJIDAAAAAA==&#10;">
                    <v:imagedata r:id="rId472" o:title=""/>
                  </v:shape>
                  <v:shape id="Picture 1789" o:spid="_x0000_s2813" type="#_x0000_t75" style="position:absolute;left:7578;top:2610;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V7EnFAAAA3gAAAA8AAABkcnMvZG93bnJldi54bWxEj71uwzAMhPcAfQeBBbIlsjqkiRvFqAsU&#10;6NAlP0s2wmJtJxZlWKrjvH05FMhG4o53H7fF5Ds10hDbwBbMMgNFXAXXcm3hdPxcrEHFhOywC0wW&#10;7hSh2D3Ntpi7cOM9jYdUKwnhmKOFJqU+1zpWDXmMy9ATi/YTBo9J1qHWbsCbhPtOv2TZSntsWRoa&#10;7Omjoep6+PUWuC8N7b+NS5fKlIFKPK7OaO38eXp/A5VoSg/z//WXE/yNeRVeeUdm0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VexJxQAAAN4AAAAPAAAAAAAAAAAAAAAA&#10;AJ8CAABkcnMvZG93bnJldi54bWxQSwUGAAAAAAQABAD3AAAAkQMAAAAA&#10;">
                    <v:imagedata r:id="rId634" o:title=""/>
                  </v:shape>
                  <v:shape id="Picture 1790" o:spid="_x0000_s2814" type="#_x0000_t75" style="position:absolute;left:7581;top:2613;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DbGAAAA3gAAAA8AAABkcnMvZG93bnJldi54bWxET01rwkAQvQv9D8sUvOlGhVZTV6mCUpCC&#10;jYrkNmSnSWh2NmQ3JvbXdwuF3ubxPme57k0lbtS40rKCyTgCQZxZXXKu4HzajeYgnEfWWFkmBXdy&#10;sF49DJYYa9vxB90Sn4sQwi5GBYX3dSylywoy6Ma2Jg7cp20M+gCbXOoGuxBuKjmNoidpsOTQUGBN&#10;24Kyr6Q1CtrNHLeHa/odpe1x5i7ad/v0XanhY//6AsJT7//Ff+43HeYvJs8L+H0n3CB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r/4NsYAAADeAAAADwAAAAAAAAAAAAAA&#10;AACfAgAAZHJzL2Rvd25yZXYueG1sUEsFBgAAAAAEAAQA9wAAAJIDAAAAAA==&#10;">
                    <v:imagedata r:id="rId635" o:title=""/>
                  </v:shape>
                  <v:shape id="Picture 1791" o:spid="_x0000_s2815" type="#_x0000_t75" style="position:absolute;left:7583;top:2616;width:5;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prSfJAAAA3gAAAA8AAABkcnMvZG93bnJldi54bWxEj0FrwkAQhe+F/odlhF6KbqJt0egqYim0&#10;eGoq2OOQnSax2dmwu9X033cOBW8zzJv33rfaDK5TZwqx9Wwgn2SgiCtvW64NHD5exnNQMSFb7DyT&#10;gV+KsFnf3qywsP7C73QuU63EhGOBBpqU+kLrWDXkME58Tyy3Lx8cJllDrW3Ai5i7Tk+z7Ek7bFkS&#10;Guxp11D1Xf44A4uHfLvfz8Lh/rF6PtFp5t/K46cxd6NhuwSVaEhX8f/3q5X6i3wuAIIjM+j1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JimtJ8kAAADeAAAADwAAAAAAAAAA&#10;AAAAAACfAgAAZHJzL2Rvd25yZXYueG1sUEsFBgAAAAAEAAQA9wAAAJUDAAAAAA==&#10;">
                    <v:imagedata r:id="rId472" o:title=""/>
                  </v:shape>
                </v:group>
                <v:group id="Group 1792" o:spid="_x0000_s2816" style="position:absolute;left:7586;top:2619;width:3;height:3" coordorigin="7586,2619"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vkjnXFAAAA3gAA&#10;AA8AAAAAAAAAAAAAAAAAqgIAAGRycy9kb3ducmV2LnhtbFBLBQYAAAAABAAEAPoAAACcAwAAAAA=&#10;">
                  <v:shape id="Freeform 1793" o:spid="_x0000_s2817" style="position:absolute;left:7586;top:2619;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cM+sUA&#10;AADeAAAADwAAAGRycy9kb3ducmV2LnhtbERP22oCMRB9L/QfwhT6VrMq2HU1iijSWmih3vBx2Ew3&#10;oZvJskl1/XtTKPRtDuc603nnanGmNljPCvq9DARx6bXlSsF+t37KQYSIrLH2TAquFGA+u7+bYqH9&#10;hT/pvI2VSCEcClRgYmwKKUNpyGHo+YY4cV++dRgTbCupW7ykcFfLQZaNpEPLqcFgQ0tD5ff2xyno&#10;VpuFrcy75Y/j8PB8etu/5CZT6vGhW0xAROriv/jP/arT/HE/H8DvO+k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Bwz6xQAAAN4AAAAPAAAAAAAAAAAAAAAAAJgCAABkcnMv&#10;ZG93bnJldi54bWxQSwUGAAAAAAQABAD1AAAAigMAAAAA&#10;" path="m3,l1,1,,2r3,l3,e" filled="f" stroked="f">
                    <v:path arrowok="t" o:connecttype="custom" o:connectlocs="3,2619;1,2620;0,2621;3,2621;3,2619" o:connectangles="0,0,0,0,0"/>
                  </v:shape>
                  <v:shape id="Picture 1794" o:spid="_x0000_s2818" type="#_x0000_t75" style="position:absolute;left:7582;top:2614;width: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x3DAAAA3gAAAA8AAABkcnMvZG93bnJldi54bWxET02LwjAQvQv7H8II3jS1wmK7RpEV0YMs&#10;WIW9Ds3YFptJaWJb/71ZWPA2j/c5q81gatFR6yrLCuazCARxbnXFhYLrZT9dgnAeWWNtmRQ8ycFm&#10;/TFaYaptz2fqMl+IEMIuRQWl900qpctLMuhmtiEO3M22Bn2AbSF1i30IN7WMo+hTGqw4NJTY0HdJ&#10;+T17GAWPn45O8bNZHLZJfNglv1nv75VSk/Gw/QLhafBv8b/7qMP8ZL5cwN874Qa5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4nHcMAAADeAAAADwAAAAAAAAAAAAAAAACf&#10;AgAAZHJzL2Rvd25yZXYueG1sUEsFBgAAAAAEAAQA9wAAAI8DAAAAAA==&#10;">
                    <v:imagedata r:id="rId483" o:title=""/>
                  </v:shape>
                </v:group>
                <v:group id="Group 1795" o:spid="_x0000_s2819" style="position:absolute;left:7583;top:2616;width:2;height:2" coordorigin="7583,2616"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5Mt7cUAAADeAAAADwAAAGRycy9kb3ducmV2LnhtbERPS2vCQBC+F/oflil4&#10;M5vUKpq6ikhbPIjgA6S3ITsmwexsyG6T+O9dQehtPr7nzJe9qURLjSstK0iiGARxZnXJuYLT8Xs4&#10;BeE8ssbKMim4kYPl4vVljqm2He+pPfhchBB2KSoovK9TKV1WkEEX2Zo4cBfbGPQBNrnUDXYh3FTy&#10;PY4n0mDJoaHAmtYFZdfDn1Hw02G3GiVf7fZ6Wd9+j+PdeZuQUoO3fvUJwlPv/8VP90aH+bNk+g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TLe3FAAAA3gAA&#10;AA8AAAAAAAAAAAAAAAAAqgIAAGRycy9kb3ducmV2LnhtbFBLBQYAAAAABAAEAPoAAACcAwAAAAA=&#10;">
                  <v:shape id="Freeform 1796" o:spid="_x0000_s2820" style="position:absolute;left:7583;top:2616;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b2sIA&#10;AADeAAAADwAAAGRycy9kb3ducmV2LnhtbERPzYrCMBC+L/gOYQQvi6ZVVrQaRQRBEA9bfYChGdti&#10;MilNrPXtzYKwt/n4fme97a0RHbW+dqwgnSQgiAunay4VXC+H8QKED8gajWNS8CIP283ga42Zdk/+&#10;pS4PpYgh7DNUUIXQZFL6oiKLfuIa4sjdXGsxRNiWUrf4jOHWyGmSzKXFmmNDhQ3tKyru+cMqOOl0&#10;2pmr2c/6/LxMXt/udkiPSo2G/W4FIlAf/sUf91HH+ct08QN/78Qb5OY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NvawgAAAN4AAAAPAAAAAAAAAAAAAAAAAJgCAABkcnMvZG93&#10;bnJldi54bWxQSwUGAAAAAAQABAD1AAAAhwMAAAAA&#10;" path="m,l1,e" filled="f" strokeweight=".08106mm">
                    <v:path arrowok="t" o:connecttype="custom" o:connectlocs="0,0;1,0" o:connectangles="0,0"/>
                  </v:shape>
                </v:group>
                <v:group id="Group 1797" o:spid="_x0000_s2821" style="position:absolute;left:7584;top:2614;width:2;height:4" coordorigin="7584,2614" coordsize="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0WAcQAAADeAAAADwAAAGRycy9kb3ducmV2LnhtbERPTYvCMBC9C/sfwix4&#10;07S7KG7XKCKueBBBXRBvQzO2xWZSmtjWf28Ewds83udM550pRUO1KywriIcRCOLU6oIzBf/Hv8EE&#10;hPPIGkvLpOBODuazj94UE21b3lNz8JkIIewSVJB7XyVSujQng25oK+LAXWxt0AdYZ1LX2IZwU8qv&#10;KBpLgwWHhhwrWuaUXg83o2DdYrv4jlfN9npZ3s/H0e60jUmp/me3+AXhqfNv8cu90WH+TzwZ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A0WAcQAAADeAAAA&#10;DwAAAAAAAAAAAAAAAACqAgAAZHJzL2Rvd25yZXYueG1sUEsFBgAAAAAEAAQA+gAAAJsDAAAAAA==&#10;">
                  <v:shape id="Freeform 1798" o:spid="_x0000_s2822" style="position:absolute;left:7584;top:2614;width:2;height:4;visibility:visible;mso-wrap-style:square;v-text-anchor:top" coordsize="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BsYA&#10;AADeAAAADwAAAGRycy9kb3ducmV2LnhtbESPQWvDMAyF74P9B6PBbqvTHdYuq1vKYDBGe0gydhax&#10;GqeL5WB7SdZfXxcKvUm89z09rTaT7cRAPrSOFcxnGQji2umWGwXf1cfTEkSIyBo7x6TgnwJs1vd3&#10;K8y1G7mgoYyNSCEcclRgYuxzKUNtyGKYuZ44aQfnLca0+kZqj2MKt518zrIXabHldMFgT++G6t/y&#10;z6Ya5dCePO9/vorKx+Ou2hbWjEo9PkzbNxCRpngzX+lPnbjX+XIBl3fSDHJ9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6M+BsYAAADeAAAADwAAAAAAAAAAAAAAAACYAgAAZHJz&#10;L2Rvd25yZXYueG1sUEsFBgAAAAAEAAQA9QAAAIsDAAAAAA==&#10;" path="m,4l,e" filled="f" strokeweight=".03206mm">
                    <v:path arrowok="t" o:connecttype="custom" o:connectlocs="0,2618;0,2614" o:connectangles="0,0"/>
                  </v:shape>
                </v:group>
                <v:group id="Group 1799" o:spid="_x0000_s2823" style="position:absolute;left:7582;top:2616;width:2;height:2" coordorigin="7582,2616"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t4n6McAAADeAAAADwAAAGRycy9kb3ducmV2LnhtbESPQWvCQBCF70L/wzKF&#10;3nSTFsVGVxFpSw8iVAvF25Adk2B2NmS3Sfz3zkHwNsN78943y/XgatVRGyrPBtJJAoo497biwsDv&#10;8XM8BxUissXaMxm4UoD16mm0xMz6nn+oO8RCSQiHDA2UMTaZ1iEvyWGY+IZYtLNvHUZZ20LbFnsJ&#10;d7V+TZKZdlixNJTY0Lak/HL4dwa+euw3b+lHt7uct9fTcbr/26VkzMvzsFmAijTEh/l+/W0F/z2d&#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t4n6McAAADe&#10;AAAADwAAAAAAAAAAAAAAAACqAgAAZHJzL2Rvd25yZXYueG1sUEsFBgAAAAAEAAQA+gAAAJ4DAAAA&#10;AA==&#10;">
                  <v:shape id="Freeform 1800" o:spid="_x0000_s2824" style="position:absolute;left:7582;top:2616;width:2;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qw9sQA&#10;AADeAAAADwAAAGRycy9kb3ducmV2LnhtbERPTWvCQBC9F/wPywje6iY9iImuIoJFFAq1QfA2Zsck&#10;mJ1ds6um/75bKPQ2j/c582VvWvGgzjeWFaTjBARxaXXDlYLia/M6BeEDssbWMin4Jg/LxeBljrm2&#10;T/6kxyFUIoawz1FBHYLLpfRlTQb92DriyF1sZzBE2FVSd/iM4aaVb0kykQYbjg01OlrXVF4Pd6Pg&#10;XBzfs2I70ae9u7rTB+3Ssr8pNRr2qxmIQH34F/+5tzrOz9JpBr/vxBvk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KsPbEAAAA3gAAAA8AAAAAAAAAAAAAAAAAmAIAAGRycy9k&#10;b3ducmV2LnhtbFBLBQYAAAAABAAEAPUAAACJAwAAAAA=&#10;" path="m,l1,2e" filled="f" strokeweight=".01611mm">
                    <v:path arrowok="t" o:connecttype="custom" o:connectlocs="0,2616;2,2618" o:connectangles="0,0"/>
                  </v:shape>
                </v:group>
                <v:group id="Group 1801" o:spid="_x0000_s2825" style="position:absolute;left:7398;top:2655;width:5;height:16" coordorigin="7398,2655" coordsize="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XG9M8cAAADe&#10;AAAADwAAAAAAAAAAAAAAAACqAgAAZHJzL2Rvd25yZXYueG1sUEsFBgAAAAAEAAQA+gAAAJ4DAAAA&#10;AA==&#10;">
                  <v:shape id="Freeform 1802" o:spid="_x0000_s2826" style="position:absolute;left:7398;top:2655;width:5;height:16;visibility:visible;mso-wrap-style:square;v-text-anchor:top" coordsize="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qfW8UA&#10;AADeAAAADwAAAGRycy9kb3ducmV2LnhtbERPXWvCQBB8L/gfjhX6Vi9aiDX1lFLwC3zRWuzjktsm&#10;wdxeuDtj/PeeIMi87DI7MzvTeWdq0ZLzlWUFw0ECgji3uuJCweFn8fYBwgdkjbVlUnAlD/NZ72WK&#10;mbYX3lG7D4WIJuwzVFCG0GRS+rwkg35gG+LI/VtnMMTVFVI7vERzU8tRkqTSYMUxocSGvkvKT/uz&#10;UZDwzv1uF+P3zdkc083qz6TtcanUa7/7+gQRqAvP44d6reP7kwi414kz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up9bxQAAAN4AAAAPAAAAAAAAAAAAAAAAAJgCAABkcnMv&#10;ZG93bnJldi54bWxQSwUGAAAAAAQABAD1AAAAigMAAAAA&#10;" path="m,l4,r,16l,16,,e" filled="f" stroked="f">
                    <v:path arrowok="t" o:connecttype="custom" o:connectlocs="0,2655;4,2655;4,2671;0,2671;0,2655" o:connectangles="0,0,0,0,0"/>
                  </v:shape>
                  <v:shape id="Picture 1803" o:spid="_x0000_s2827" type="#_x0000_t75" style="position:absolute;left:7387;top:2655;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7q+HFAAAA3gAAAA8AAABkcnMvZG93bnJldi54bWxET01rg0AQvQfyH5YJ9JasCSLVZhPahoDt&#10;qY0eehzciYrurLibaP99t1DobR7vc/bH2fTiTqNrLSvYbiIQxJXVLdcKyuK8fgThPLLG3jIp+CYH&#10;x8NyscdM24k/6X7xtQgh7DJU0Hg/ZFK6qiGDbmMH4sBd7WjQBzjWUo84hXDTy10UJdJgy6GhwYFe&#10;G6q6y80oKM5v1/c4f/koTXeqE6y+ujjJlXpYzc9PIDzN/l/85851mJ9u0x38vhNukIc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e6vhxQAAAN4AAAAPAAAAAAAAAAAAAAAA&#10;AJ8CAABkcnMvZG93bnJldi54bWxQSwUGAAAAAAQABAD3AAAAkQMAAAAA&#10;">
                    <v:imagedata r:id="rId474" o:title=""/>
                  </v:shape>
                </v:group>
                <v:group id="Group 1804" o:spid="_x0000_s2828" style="position:absolute;left:7387;top:2320;width:5;height:340" coordorigin="7387,2320" coordsize="5,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aMjRMQAAADeAAAADwAAAGRycy9kb3ducmV2LnhtbERPTYvCMBC9C/sfwix4&#10;07QrilajiKziQRbUhcXb0IxtsZmUJrb13xthwds83ucsVp0pRUO1KywriIcRCOLU6oIzBb/n7WAK&#10;wnlkjaVlUvAgB6vlR2+BibYtH6k5+UyEEHYJKsi9rxIpXZqTQTe0FXHgrrY26AOsM6lrbEO4KeVX&#10;FE2kwYJDQ44VbXJKb6e7UbBrsV2P4u/mcLtuHpfz+OfvEJNS/c9uPQfhqfNv8b97r8P8WTwbwe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aMjRMQAAADeAAAA&#10;DwAAAAAAAAAAAAAAAACqAgAAZHJzL2Rvd25yZXYueG1sUEsFBgAAAAAEAAQA+gAAAJsDAAAAAA==&#10;">
                  <v:shape id="Freeform 1805" o:spid="_x0000_s2829" style="position:absolute;left:7387;top:2320;width:5;height:340;visibility:visible;mso-wrap-style:square;v-text-anchor:top" coordsize="5,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qhk8UA&#10;AADeAAAADwAAAGRycy9kb3ducmV2LnhtbERPTWvCQBC9F/wPywheim4sUmp0lVoUvAiaVvQ4zU6T&#10;0OxsyI4a/323UOhtHu9z5svO1epKbag8GxiPElDEubcVFwY+3jfDF1BBkC3WnsnAnQIsF72HOabW&#10;3/hA10wKFUM4pGigFGlSrUNeksMw8g1x5L5861AibAttW7zFcFfrpyR51g4rjg0lNvRWUv6dXZwB&#10;3Et3Wuf6mO3W9eOnnFf7y2llzKDfvc5ACXXyL/5zb22cPx1PJ/D7TrxBL3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yqGTxQAAAN4AAAAPAAAAAAAAAAAAAAAAAJgCAABkcnMv&#10;ZG93bnJldi54bWxQSwUGAAAAAAQABAD1AAAAigMAAAAA&#10;" path="m,l4,r,340l,340,,e" filled="f" stroked="f">
                    <v:path arrowok="t" o:connecttype="custom" o:connectlocs="0,2320;4,2320;4,2660;0,2660;0,2320" o:connectangles="0,0,0,0,0"/>
                  </v:shape>
                  <v:shape id="Picture 1806" o:spid="_x0000_s2830" type="#_x0000_t75" style="position:absolute;left:7387;top:2276;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0DsHCAAAA3gAAAA8AAABkcnMvZG93bnJldi54bWxET9uKwjAQfRf2H8Is+GZTFxTtGkXLdvHV&#10;ywcMzdh2bSaliRr3640g+DaHc53FKphWXKl3jWUF4yQFQVxa3XCl4HgoRjMQziNrbC2Tgjs5WC0/&#10;BgvMtL3xjq57X4kYwi5DBbX3XSalK2sy6BLbEUfuZHuDPsK+krrHWww3rfxK06k02HBsqLGjvKby&#10;vL8YBZfwhxtTdNuf/0k1c6fffBOKXKnhZ1h/g/AU/Fv8cm91nD8fzyfwfCfeIJ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NA7BwgAAAN4AAAAPAAAAAAAAAAAAAAAAAJ8C&#10;AABkcnMvZG93bnJldi54bWxQSwUGAAAAAAQABAD3AAAAjgMAAAAA&#10;">
                    <v:imagedata r:id="rId636" o:title=""/>
                  </v:shape>
                  <v:shape id="Picture 1807" o:spid="_x0000_s2831" type="#_x0000_t75" style="position:absolute;left:7431;top:2276;width:240;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BpU7DAAAA3gAAAA8AAABkcnMvZG93bnJldi54bWxET02LwjAQvQv7H8IIe5E17SpFq1EWZUHB&#10;i3XxPDRjW2wmpYm2/vuNIHibx/uc5bo3tbhT6yrLCuJxBII4t7riQsHf6fdrBsJ5ZI21ZVLwIAfr&#10;1cdgiam2HR/pnvlChBB2KSoovW9SKV1ekkE3tg1x4C62NegDbAupW+xCuKnldxQl0mDFoaHEhjYl&#10;5dfsZhTko8tkjzJLtufD7BRPH0V/yzqlPof9zwKEp96/xS/3Tof583iewPOdcINc/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sGlTsMAAADeAAAADwAAAAAAAAAAAAAAAACf&#10;AgAAZHJzL2Rvd25yZXYueG1sUEsFBgAAAAAEAAQA9wAAAI8DAAAAAA==&#10;">
                    <v:imagedata r:id="rId637" o:title=""/>
                  </v:shape>
                </v:group>
                <v:group id="Group 1808" o:spid="_x0000_s2832" style="position:absolute;left:7666;top:2276;width:5;height:341" coordorigin="7666,2276" coordsize="5,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glR8UAAADeAAAADwAAAGRycy9kb3ducmV2LnhtbERPTWvCQBC9F/oflil4&#10;000qtTW6ikhbPIhgFMTbkB2TYHY2ZLdJ/PeuIPQ2j/c582VvKtFS40rLCuJRBII4s7rkXMHx8DP8&#10;AuE8ssbKMim4kYPl4vVljom2He+pTX0uQgi7BBUU3teJlC4ryKAb2Zo4cBfbGPQBNrnUDXYh3FTy&#10;PYom0mDJoaHAmtYFZdf0zyj47bBbjePvdnu9rG/nw8futI1JqcFbv5qB8NT7f/HTvdFh/jSefsL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6YJUfFAAAA3gAA&#10;AA8AAAAAAAAAAAAAAAAAqgIAAGRycy9kb3ducmV2LnhtbFBLBQYAAAAABAAEAPoAAACcAwAAAAA=&#10;">
                  <v:shape id="Freeform 1809" o:spid="_x0000_s2833" style="position:absolute;left:7666;top:2276;width:5;height:341;visibility:visible;mso-wrap-style:square;v-text-anchor:top" coordsize="5,3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eUKscA&#10;AADeAAAADwAAAGRycy9kb3ducmV2LnhtbESPQWsCMRCF74X+hzCF3mqiLaJboxRRUOilq9jrdDPd&#10;XbqZLEnU9d93DoXeZnhv3vtmsRp8py4UUxvYwnhkQBFXwbVcWzgetk8zUCkjO+wCk4UbJVgt7+8W&#10;WLhw5Q+6lLlWEsKpQAtNzn2hdaoa8phGoScW7TtEj1nWWGsX8SrhvtMTY6baY8vS0GBP64aqn/Ls&#10;Ley/Xsy01Jv282DOz6f9MeT3GKx9fBjeXkFlGvK/+e965wR/Pp4Lr7wjM+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nlCrHAAAA3gAAAA8AAAAAAAAAAAAAAAAAmAIAAGRy&#10;cy9kb3ducmV2LnhtbFBLBQYAAAAABAAEAPUAAACMAwAAAAA=&#10;" path="m,l5,r,341l,341,,e" filled="f" stroked="f">
                    <v:path arrowok="t" o:connecttype="custom" o:connectlocs="0,2276;5,2276;5,2617;0,2617;0,2276" o:connectangles="0,0,0,0,0"/>
                  </v:shape>
                  <v:shape id="Picture 1810" o:spid="_x0000_s2834" type="#_x0000_t75" style="position:absolute;left:7661;top:2612;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KkmfFAAAA3gAAAA8AAABkcnMvZG93bnJldi54bWxET01rwkAQvRf8D8sIXqRuorY0qauIpaB4&#10;aiq0xyE7TaLZ2bC71fTfu4LQ2zze5yxWvWnFmZxvLCtIJwkI4tLqhisFh8/3xxcQPiBrbC2Tgj/y&#10;sFoOHhaYa3vhDzoXoRIxhH2OCuoQulxKX9Zk0E9sRxy5H+sMhghdJbXDSww3rZwmybM02HBsqLGj&#10;TU3lqfg1CrJ5ut7vZ+4wfirfjnSc2V3x9a3UaNivX0EE6sO/+O7e6jg/S7MMbu/EG+Ty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ypJnxQAAAN4AAAAPAAAAAAAAAAAAAAAA&#10;AJ8CAABkcnMvZG93bnJldi54bWxQSwUGAAAAAAQABAD3AAAAkQMAAAAA&#10;">
                    <v:imagedata r:id="rId472" o:title=""/>
                  </v:shape>
                  <v:shape id="Picture 1811" o:spid="_x0000_s2835" type="#_x0000_t75" style="position:absolute;left:7661;top:2618;width:5;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ZPbFAAAA3gAAAA8AAABkcnMvZG93bnJldi54bWxEj0+LwjAQxe/CfocwC3uz6YoUtxrFVYTq&#10;yX+HPQ7N2JY2k9JE7X57IwjeZnjv/ebNbNGbRtyoc5VlBd9RDII4t7riQsH5tBlOQDiPrLGxTAr+&#10;ycFi/jGYYartnQ90O/pCBAi7FBWU3replC4vyaCLbEsctIvtDPqwdoXUHd4D3DRyFMeJNFhxuFBi&#10;S6uS8vp4NQpOm+1lN85+92dTr4sE8796nGRKfX32yykIT71/m1/pTIf6P4EJz3fCDH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ymT2xQAAAN4AAAAPAAAAAAAAAAAAAAAA&#10;AJ8CAABkcnMvZG93bnJldi54bWxQSwUGAAAAAAQABAD3AAAAkQMAAAAA&#10;">
                    <v:imagedata r:id="rId474" o:title=""/>
                  </v:shape>
                  <v:shape id="Picture 1812" o:spid="_x0000_s2836" type="#_x0000_t75" style="position:absolute;left:7619;top:262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g/DnBAAAA3gAAAA8AAABkcnMvZG93bnJldi54bWxET9uKwjAQfRf8hzCCb5oqKFqNsha7+Orl&#10;A4ZmbOs2k9JEjfv1ZmHBtzmc66y3wTTiQZ2rLSuYjBMQxIXVNZcKLud8tADhPLLGxjIpeJGD7abf&#10;W2Oq7ZOP9Dj5UsQQdikqqLxvUyldUZFBN7YtceSutjPoI+xKqTt8xnDTyGmSzKXBmmNDhS1lFRU/&#10;p7tRcA833Jm8Pex/Z+XCXb+zXcgzpYaD8LUC4Sn4j/jffdBx/nKaTODvnXiD3L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Eg/DnBAAAA3gAAAA8AAAAAAAAAAAAAAAAAnwIA&#10;AGRycy9kb3ducmV2LnhtbFBLBQYAAAAABAAEAPcAAACNAwAAAAA=&#10;">
                    <v:imagedata r:id="rId636" o:title=""/>
                  </v:shape>
                  <v:shape id="Picture 1813" o:spid="_x0000_s2837" type="#_x0000_t75" style="position:absolute;left:7398;top:2666;width:226;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0eEbEAAAA3gAAAA8AAABkcnMvZG93bnJldi54bWxET0trAjEQvgv9D2EKXqRmXaTYrVFEEDwJ&#10;vg69DZtxd9vNJCZZ3f77RhB6m4/vOfNlb1pxIx8aywom4wwEcWl1w5WC03HzNgMRIrLG1jIp+KUA&#10;y8XLYI6Ftnfe0+0QK5FCOBSooI7RFVKGsiaDYWwdceIu1huMCfpKao/3FG5amWfZuzTYcGqo0dG6&#10;pvLn0BkF03Ln3eS6u9ivdfftrseOz/lIqeFrv/oEEamP/+Kne6vT/I88y+HxTrpBL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E0eEbEAAAA3gAAAA8AAAAAAAAAAAAAAAAA&#10;nwIAAGRycy9kb3ducmV2LnhtbFBLBQYAAAAABAAEAPcAAACQAwAAAAA=&#10;">
                    <v:imagedata r:id="rId638" o:title=""/>
                  </v:shape>
                </v:group>
                <v:group id="Group 1814" o:spid="_x0000_s2838" style="position:absolute;left:7575;top:2702;width:509;height:645" coordorigin="7575,2702" coordsize="509,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zXv8QAAADeAAAADwAAAGRycy9kb3ducmV2LnhtbERPTYvCMBC9C/sfwgje&#10;NK2y4lajiKyyB1lQF8Tb0IxtsZmUJrb13xthwds83ucsVp0pRUO1KywriEcRCOLU6oIzBX+n7XAG&#10;wnlkjaVlUvAgB6vlR2+BibYtH6g5+kyEEHYJKsi9rxIpXZqTQTeyFXHgrrY26AOsM6lrbEO4KeU4&#10;iqbSYMGhIceKNjmlt+PdKNi12K4n8Xezv103j8vp8/e8j0mpQb9bz0F46vxb/O/+0WH+1ziawO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ozXv8QAAADeAAAA&#10;DwAAAAAAAAAAAAAAAACqAgAAZHJzL2Rvd25yZXYueG1sUEsFBgAAAAAEAAQA+gAAAJsDAAAAAA==&#10;">
                  <v:shape id="Freeform 1815" o:spid="_x0000_s2839" style="position:absolute;left:7575;top:2702;width:509;height:645;visibility:visible;mso-wrap-style:square;v-text-anchor:top" coordsize="509,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uep8UA&#10;AADeAAAADwAAAGRycy9kb3ducmV2LnhtbERPS2sCMRC+F/ofwhS81aQioluj9EFRaC+6hdLbkIy7&#10;SzeTJUnd1V9vCgVv8/E9Z7keXCuOFGLjWcPDWIEgNt42XGn4LN/u5yBiQrbYeiYNJ4qwXt3eLLGw&#10;vucdHfepEjmEY4Ea6pS6QspoanIYx74jztzBB4cpw1BJG7DP4a6VE6Vm0mHDuaHGjl5qMj/7X6eB&#10;qC+376X5/lIfYXp+fTabw26u9ehueHoEkWhIV/G/e2vz/MVETeHvnXyD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a56nxQAAAN4AAAAPAAAAAAAAAAAAAAAAAJgCAABkcnMv&#10;ZG93bnJldi54bWxQSwUGAAAAAAQABAD1AAAAigMAAAAA&#10;" path="m508,646l,e" filled="f" strokeweight=".1373mm">
                    <v:path arrowok="t" o:connecttype="custom" o:connectlocs="508,3348;0,2702" o:connectangles="0,0"/>
                  </v:shape>
                </v:group>
                <v:group id="Group 1816" o:spid="_x0000_s2840" style="position:absolute;left:7536;top:2654;width:57;height:63" coordorigin="7536,2654" coordsize="5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nqUMQAAADeAAAADwAAAGRycy9kb3ducmV2LnhtbERPTYvCMBC9C/sfwgh7&#10;07QuiluNIrIuexBBXRBvQzO2xWZSmtjWf28Ewds83ufMl50pRUO1KywriIcRCOLU6oIzBf/HzWAK&#10;wnlkjaVlUnAnB8vFR2+OibYt76k5+EyEEHYJKsi9rxIpXZqTQTe0FXHgLrY26AOsM6lrbEO4KeUo&#10;iibSYMGhIceK1jml18PNKPhtsV19xT/N9npZ38/H8e60jUmpz363moHw1Pm3+OX+02H+9yga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inqUMQAAADeAAAA&#10;DwAAAAAAAAAAAAAAAACqAgAAZHJzL2Rvd25yZXYueG1sUEsFBgAAAAAEAAQA+gAAAJsDAAAAAA==&#10;">
                  <v:shape id="Freeform 1817" o:spid="_x0000_s2841" style="position:absolute;left:7536;top:2654;width:57;height:63;visibility:visible;mso-wrap-style:square;v-text-anchor:top" coordsize="5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jPZsMA&#10;AADeAAAADwAAAGRycy9kb3ducmV2LnhtbERP32vCMBB+H/g/hBP2tqZzWGY1igiyveocY29Hczad&#10;zaUmWe3+eyMIe7uP7+ctVoNtRU8+NI4VPGc5COLK6YZrBYeP7dMriBCRNbaOScEfBVgtRw8LLLW7&#10;8I76faxFCuFQogITY1dKGSpDFkPmOuLEHZ23GBP0tdQeLynctnKS54W02HBqMNjRxlB12v9aBdOv&#10;n08/M7Z/C4MtTtPvs3zBQqnH8bCeg4g0xH/x3f2u0/zZJC/g9k66QS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2jPZsMAAADeAAAADwAAAAAAAAAAAAAAAACYAgAAZHJzL2Rv&#10;d25yZXYueG1sUEsFBgAAAAAEAAQA9QAAAIgDAAAAAA==&#10;" path="m,l20,63,57,34,,e" fillcolor="black" stroked="f">
                    <v:path arrowok="t" o:connecttype="custom" o:connectlocs="0,2654;20,2717;57,2688;0,2654" o:connectangles="0,0,0,0"/>
                  </v:shape>
                </v:group>
                <v:group id="Group 1818" o:spid="_x0000_s2842" style="position:absolute;left:7536;top:2654;width:57;height:63" coordorigin="7536,2654" coordsize="5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fRvMUAAADeAAAADwAAAGRycy9kb3ducmV2LnhtbERPS2vCQBC+C/6HZQRv&#10;dRPFR6OriKj0IIVqofQ2ZMckmJ0N2TWJ/74rFLzNx/ec1aYzpWiodoVlBfEoAkGcWl1wpuD7cnhb&#10;gHAeWWNpmRQ8yMFm3e+tMNG25S9qzj4TIYRdggpy76tESpfmZNCNbEUcuKutDfoA60zqGtsQbko5&#10;jqKZNFhwaMixol1O6e18NwqOLbbbSbxvTrfr7vF7mX7+nGJSajjotksQnjr/Ev+7P3SY/z6O5v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230bzFAAAA3gAA&#10;AA8AAAAAAAAAAAAAAAAAqgIAAGRycy9kb3ducmV2LnhtbFBLBQYAAAAABAAEAPoAAACcAwAAAAA=&#10;">
                  <v:shape id="Freeform 1819" o:spid="_x0000_s2843" style="position:absolute;left:7536;top:2654;width:57;height:63;visibility:visible;mso-wrap-style:square;v-text-anchor:top" coordsize="5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qiSscA&#10;AADeAAAADwAAAGRycy9kb3ducmV2LnhtbESPQWsCMRCF7wX/Qxiht5rVgtWtUVQQvJS2VqjHYTPd&#10;LN1MliTqtr++cyh4m+G9ee+bxar3rbpQTE1gA+NRAYq4Crbh2sDxY/cwA5UyssU2MBn4oQSr5eBu&#10;gaUNV36nyyHXSkI4lWjA5dyVWqfKkcc0Ch2xaF8hesyyxlrbiFcJ962eFMVUe2xYGhx2tHVUfR/O&#10;3sDWPn1u4luevexfT3ozfXS/J+uMuR/262dQmfp8M/9f763gzyeF8Mo7MoN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6okrHAAAA3gAAAA8AAAAAAAAAAAAAAAAAmAIAAGRy&#10;cy9kb3ducmV2LnhtbFBLBQYAAAAABAAEAPUAAACMAwAAAAA=&#10;" path="m,l20,63,57,34,,xe" filled="f" strokeweight=".1373mm">
                    <v:path arrowok="t" o:connecttype="custom" o:connectlocs="0,2654;20,2717;57,2688;0,2654" o:connectangles="0,0,0,0"/>
                  </v:shape>
                </v:group>
                <v:group id="Group 1820" o:spid="_x0000_s2844" style="position:absolute;left:8065;top:3334;width:57;height:63" coordorigin="8065,3334" coordsize="5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2TgVcQAAADeAAAADwAAAGRycy9kb3ducmV2LnhtbERPS4vCMBC+C/sfwizs&#10;TdO6KFqNIrK7eBDBB4i3oRnbYjMpTbat/94Igrf5+J4zX3amFA3VrrCsIB5EIIhTqwvOFJyOv/0J&#10;COeRNZaWScGdHCwXH705Jtq2vKfm4DMRQtglqCD3vkqkdGlOBt3AVsSBu9raoA+wzqSusQ3hppTD&#10;KBpLgwWHhhwrWueU3g7/RsFfi+3qO/5ptrfr+n45jnbnbUxKfX12qxkIT51/i1/ujQ7zp8NoCs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2TgVcQAAADeAAAA&#10;DwAAAAAAAAAAAAAAAACqAgAAZHJzL2Rvd25yZXYueG1sUEsFBgAAAAAEAAQA+gAAAJsDAAAAAA==&#10;">
                  <v:shape id="Freeform 1821" o:spid="_x0000_s2845" style="position:absolute;left:8065;top:3334;width:57;height:63;visibility:visible;mso-wrap-style:square;v-text-anchor:top" coordsize="5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RkVMYA&#10;AADeAAAADwAAAGRycy9kb3ducmV2LnhtbESPQU/DMAyF70j7D5GRuLF0Q6u2btk0ISG4MjYhblbj&#10;NWWNU5LQlX+PD0jcbPn5vfdtdqPv1EAxtYENzKYFKOI62JYbA8e3p/slqJSRLXaBycAPJdhtJzcb&#10;rGy48isNh9woMeFUoQGXc19pnWpHHtM09MRyO4foMcsaG20jXsXcd3peFKX22LIkOOzp0VF9OXx7&#10;A4v3z1NcOT88p9GXl8XHl37A0pi723G/BpVpzP/iv+8XK/VX85kACI7Mo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hRkVMYAAADeAAAADwAAAAAAAAAAAAAAAACYAgAAZHJz&#10;L2Rvd25yZXYueG1sUEsFBgAAAAAEAAQA9QAAAIsDAAAAAA==&#10;" path="m37,l,28,57,63,37,e" fillcolor="black" stroked="f">
                    <v:path arrowok="t" o:connecttype="custom" o:connectlocs="37,3334;0,3362;57,3397;37,3334" o:connectangles="0,0,0,0"/>
                  </v:shape>
                </v:group>
                <v:group id="Group 1822" o:spid="_x0000_s2846" style="position:absolute;left:8065;top:3334;width:57;height:63" coordorigin="8065,3334" coordsize="5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Leo7FAAAA3gAA&#10;AA8AAAAAAAAAAAAAAAAAqgIAAGRycy9kb3ducmV2LnhtbFBLBQYAAAAABAAEAPoAAACcAwAAAAA=&#10;">
                  <v:shape id="Freeform 1823" o:spid="_x0000_s2847" style="position:absolute;left:8065;top:3334;width:57;height:63;visibility:visible;mso-wrap-style:square;v-text-anchor:top" coordsize="5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sDfcQA&#10;AADeAAAADwAAAGRycy9kb3ducmV2LnhtbERPTWsCMRC9F/ofwhR6q1lXULsaRQXBS2nVgh6HzbhZ&#10;3EyWJOq2v74pCN7m8T5nOu9sI67kQ+1YQb+XgSAuna65UvC9X7+NQYSIrLFxTAp+KMB89vw0xUK7&#10;G2/puouVSCEcClRgYmwLKUNpyGLouZY4cSfnLcYEfSW1x1sKt43Ms2woLdacGgy2tDJUnncXq2Cl&#10;R4el/4rjj83nUS6HA/N71Eap15duMQERqYsP8d290Wn+e97P4f+ddIO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LA33EAAAA3gAAAA8AAAAAAAAAAAAAAAAAmAIAAGRycy9k&#10;b3ducmV2LnhtbFBLBQYAAAAABAAEAPUAAACJAwAAAAA=&#10;" path="m57,63l37,,,28,57,63xe" filled="f" strokeweight=".1373mm">
                    <v:path arrowok="t" o:connecttype="custom" o:connectlocs="57,3397;37,3334;0,3362;57,3397" o:connectangles="0,0,0,0"/>
                  </v:shape>
                  <v:shape id="Picture 1824" o:spid="_x0000_s2848" type="#_x0000_t75" style="position:absolute;left:6591;top:1333;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G9kPDAAAA3gAAAA8AAABkcnMvZG93bnJldi54bWxET02LwjAQvS/4H8II3tZUXVZbjSLCggdZ&#10;sHrxNjZjW2wmJcna+u/NwsLe5vE+Z7XpTSMe5HxtWcFknIAgLqyuuVRwPn29L0D4gKyxsUwKnuRh&#10;sx68rTDTtuMjPfJQihjCPkMFVQhtJqUvKjLox7YljtzNOoMhQldK7bCL4aaR0yT5lAZrjg0VtrSr&#10;qLjnP0ZBerjst/lH972YOUznx0Syv0qlRsN+uwQRqA//4j/3Xsf56XQyg9934g1y/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2Q8MAAADeAAAADwAAAAAAAAAAAAAAAACf&#10;AgAAZHJzL2Rvd25yZXYueG1sUEsFBgAAAAAEAAQA9wAAAI8DAAAAAA==&#10;">
                    <v:imagedata r:id="rId639" o:title=""/>
                  </v:shape>
                  <v:shape id="Picture 1825" o:spid="_x0000_s2849" type="#_x0000_t75" style="position:absolute;left:6585;top:1333;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m8XFAAAA3gAAAA8AAABkcnMvZG93bnJldi54bWxET9tqAjEQfS/4D2EE32p2F2nt1ihSqIgt&#10;Ldri85jMXnAzWTbRXf++KRT6NodzncVqsI24UudrxwrSaQKCWDtTc6ng++v1fg7CB2SDjWNScCMP&#10;q+XoboG5cT3v6XoIpYgh7HNUUIXQ5lJ6XZFFP3UtceQK11kMEXalNB32Mdw2MkuSB2mx5thQYUsv&#10;Fenz4WIVvNWft2Oh012vP97XeCqzx2JzVGoyHtbPIAIN4V/8596aOP8pS2fw+068QS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5vFxQAAAN4AAAAPAAAAAAAAAAAAAAAA&#10;AJ8CAABkcnMvZG93bnJldi54bWxQSwUGAAAAAAQABAD3AAAAkQMAAAAA&#10;">
                    <v:imagedata r:id="rId640" o:title=""/>
                  </v:shape>
                  <v:shape id="Picture 1826" o:spid="_x0000_s2850" type="#_x0000_t75" style="position:absolute;left:6931;top:1371;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sAFzCAAAA3gAAAA8AAABkcnMvZG93bnJldi54bWxET01rAjEQvQv9D2EK3jSroOhqlCouCO1F&#10;LT0Pm3GzuJmEJNX13zeFQm/zeJ+z3va2E3cKsXWsYDIuQBDXTrfcKPi8VKMFiJiQNXaOScGTImw3&#10;L4M1lto9+ET3c2pEDuFYogKTki+ljLUhi3HsPHHmri5YTBmGRuqAjxxuOzktirm02HJuMOhpb6i+&#10;nb+tgriv/GyOu93XR2WOQfpb+344KDV87d9WIBL16V/85z7qPH85nczg9518g9z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rABcwgAAAN4AAAAPAAAAAAAAAAAAAAAAAJ8C&#10;AABkcnMvZG93bnJldi54bWxQSwUGAAAAAAQABAD3AAAAjgMAAAAA&#10;">
                    <v:imagedata r:id="rId442" o:title=""/>
                  </v:shape>
                  <v:shape id="Picture 1827" o:spid="_x0000_s2851" type="#_x0000_t75" style="position:absolute;left:6931;top:1374;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L3jFAAAA3gAAAA8AAABkcnMvZG93bnJldi54bWxET01rwkAQvQv9D8sUequbWAltdA1WCbSg&#10;B20PHofsmIRmZ5PsNsZ/3xUK3ubxPmeZjaYRA/WutqwgnkYgiAuray4VfH/lz68gnEfW2FgmBVdy&#10;kK0eJktMtb3wgYajL0UIYZeigsr7NpXSFRUZdFPbEgfubHuDPsC+lLrHSwg3jZxFUSIN1hwaKmxp&#10;U1Hxc/w1Ctz68L5Pzjufb+efdMIx6fKXTqmnx3G9AOFp9Hfxv/tDh/lvsziB2zvhBrn6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vi94xQAAAN4AAAAPAAAAAAAAAAAAAAAA&#10;AJ8CAABkcnMvZG93bnJldi54bWxQSwUGAAAAAAQABAD3AAAAkQMAAAAA&#10;">
                    <v:imagedata r:id="rId443" o:title=""/>
                  </v:shape>
                  <v:shape id="Picture 1828" o:spid="_x0000_s2852" type="#_x0000_t75" style="position:absolute;left:6591;top:1451;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jmYTDAAAA3gAAAA8AAABkcnMvZG93bnJldi54bWxET02LwjAQvS/4H8IIe1vT9rBq1ygq7iIo&#10;grrseWhm22IzKUnU+u+NIHibx/ucyawzjbiQ87VlBekgAUFcWF1zqeD3+P0xAuEDssbGMim4kYfZ&#10;tPc2wVzbK+/pcgiliCHsc1RQhdDmUvqiIoN+YFviyP1bZzBE6EqpHV5juGlkliSf0mDNsaHClpYV&#10;FafD2ShYddtM71Y/O2426d84LdyinA+Veu938y8QgbrwEj/dax3nj7N0CI934g1ye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COZhMMAAADeAAAADwAAAAAAAAAAAAAAAACf&#10;AgAAZHJzL2Rvd25yZXYueG1sUEsFBgAAAAAEAAQA9wAAAI8DAAAAAA==&#10;">
                    <v:imagedata r:id="rId641" o:title=""/>
                  </v:shape>
                </v:group>
                <v:group id="Group 1829" o:spid="_x0000_s2853" style="position:absolute;left:6585;top:1451;width:11;height:5" coordorigin="6585,1451" coordsize="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nx0xPIAAAA&#10;3gAAAA8AAAAAAAAAAAAAAAAAqgIAAGRycy9kb3ducmV2LnhtbFBLBQYAAAAABAAEAPoAAACfAwAA&#10;AAA=&#10;">
                  <v:shape id="Freeform 1830" o:spid="_x0000_s2854" style="position:absolute;left:6585;top:1451;width:11;height:5;visibility:visible;mso-wrap-style:square;v-text-anchor:top" coordsize="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gSC8UA&#10;AADeAAAADwAAAGRycy9kb3ducmV2LnhtbERPPW/CMBDdkfofrKvUDewwoJJiUJUCRWVAhA4dr/E1&#10;iRqfo9iE9N/XSEhs9/Q+b7EabCN66nztWEMyUSCIC2dqLjV8njbjZxA+IBtsHJOGP/KwWj6MFpga&#10;d+Ej9XkoRQxhn6KGKoQ2ldIXFVn0E9cSR+7HdRZDhF0pTYeXGG4bOVVqJi3WHBsqbCmrqPjNz1bD&#10;Br+3cjf7yA72vXk793ul1l9K66fH4fUFRKAh3MU3987E+fNpMofrO/EG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aBILxQAAAN4AAAAPAAAAAAAAAAAAAAAAAJgCAABkcnMv&#10;ZG93bnJldi54bWxQSwUGAAAAAAQABAD1AAAAigMAAAAA&#10;" path="m,l11,r,6l,6,,e" filled="f" stroked="f">
                    <v:path arrowok="t" o:connecttype="custom" o:connectlocs="0,1451;11,1451;11,1457;0,1457;0,1451" o:connectangles="0,0,0,0,0"/>
                  </v:shape>
                </v:group>
                <v:group id="Group 1831" o:spid="_x0000_s2855" style="position:absolute;left:6585;top:1377;width:5;height:80" coordorigin="6585,1377" coordsize="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nrFajIAAAA&#10;3gAAAA8AAAAAAAAAAAAAAAAAqgIAAGRycy9kb3ducmV2LnhtbFBLBQYAAAAABAAEAPoAAACfAwAA&#10;AAA=&#10;">
                  <v:shape id="Freeform 1832" o:spid="_x0000_s2856" style="position:absolute;left:6585;top:1377;width:5;height:80;visibility:visible;mso-wrap-style:square;v-text-anchor:top" coordsize="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bX8QA&#10;AADeAAAADwAAAGRycy9kb3ducmV2LnhtbERPTWvCQBC9F/oflin0UurGIMWmrlLEgldNBI9DdpoE&#10;s7NpdmpSf70rCL3N433OYjW6Vp2pD41nA9NJAoq49LbhykCRf73OQQVBtth6JgN/FGC1fHxYYGb9&#10;wDs676VSMYRDhgZqkS7TOpQ1OQwT3xFH7tv3DiXCvtK2xyGGu1anSfKmHTYcG2rsaF1Tedr/OgOX&#10;QY7ry8ss16d8+DmI3WzmZWHM89P4+QFKaJR/8d29tXH+e5pO4fZOvEEv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q21/EAAAA3gAAAA8AAAAAAAAAAAAAAAAAmAIAAGRycy9k&#10;b3ducmV2LnhtbFBLBQYAAAAABAAEAPUAAACJAwAAAAA=&#10;" path="m,l6,r,80l,80,,e" filled="f" stroked="f">
                    <v:path arrowok="t" o:connecttype="custom" o:connectlocs="0,1377;6,1377;6,1457;0,1457;0,1377" o:connectangles="0,0,0,0,0"/>
                  </v:shape>
                  <v:shape id="Picture 1833" o:spid="_x0000_s2857" type="#_x0000_t75" style="position:absolute;left:6585;top:1333;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WLvPCAAAA3gAAAA8AAABkcnMvZG93bnJldi54bWxET81qg0AQvgfyDssUegl1jYQkta4hCRR6&#10;KtT4AIM7XaXurLgbtW/fLRR6m4/vd4rTYnsx0eg7xwq2SQqCuHG6Y6Ogvr0+HUH4gKyxd0wKvsnD&#10;qVyvCsy1m/mDpioYEUPY56igDWHIpfRNSxZ94gbiyH260WKIcDRSjzjHcNvLLE330mLHsaHFga4t&#10;NV/V3Sq4HNyws/v3bbVDM224nlnbs1KPD8v5BUSgJfyL/9xvOs5/zrIMft+JN8jy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li7zwgAAAN4AAAAPAAAAAAAAAAAAAAAAAJ8C&#10;AABkcnMvZG93bnJldi54bWxQSwUGAAAAAAQABAD3AAAAjgMAAAAA&#10;">
                    <v:imagedata r:id="rId642" o:title=""/>
                  </v:shape>
                  <v:shape id="Picture 1834" o:spid="_x0000_s2858" type="#_x0000_t75" style="position:absolute;left:6629;top:1333;width:352;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V+E/EAAAA3gAAAA8AAABkcnMvZG93bnJldi54bWxET0trAjEQvgv9D2EKvWm2WxHdGkWEQi8i&#10;PkrxNmymm+hmst1E3f77RhC8zcf3nOm8c7W4UBusZwWvgwwEcem15UrBfvfRH4MIEVlj7ZkU/FGA&#10;+eypN8VC+ytv6LKNlUghHApUYGJsCilDachhGPiGOHE/vnUYE2wrqVu8pnBXyzzLRtKh5dRgsKGl&#10;ofK0PTsF5+PSHr51Lnfrxdfwt7HelKuhUi/P3eIdRKQuPsR396dO8yd5/ga3d9INcvY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iV+E/EAAAA3gAAAA8AAAAAAAAAAAAAAAAA&#10;nwIAAGRycy9kb3ducmV2LnhtbFBLBQYAAAAABAAEAPcAAACQAwAAAAA=&#10;">
                    <v:imagedata r:id="rId643" o:title=""/>
                  </v:shape>
                </v:group>
                <v:group id="Group 1835" o:spid="_x0000_s2859" style="position:absolute;left:6975;top:1333;width:5;height:81" coordorigin="6975,1333" coordsize="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ATq8UAAADeAAAADwAAAGRycy9kb3ducmV2LnhtbERPTWvCQBC9F/oflil4&#10;001iLTV1FZFaPIigFoq3ITsmwexsyK5J/PeuIPQ2j/c5s0VvKtFS40rLCuJRBII4s7rkXMHvcT38&#10;BOE8ssbKMim4kYPF/PVlhqm2He+pPfhchBB2KSoovK9TKV1WkEE3sjVx4M62MegDbHKpG+xCuKlk&#10;EkUf0mDJoaHAmlYFZZfD1Sj46bBbjuPvdns5r26n42T3t41JqcFbv/wC4an3/+Kne6PD/GmSvMP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bQE6vFAAAA3gAA&#10;AA8AAAAAAAAAAAAAAAAAqgIAAGRycy9kb3ducmV2LnhtbFBLBQYAAAAABAAEAPoAAACcAwAAAAA=&#10;">
                  <v:shape id="Freeform 1836" o:spid="_x0000_s2860" style="position:absolute;left:6975;top:1333;width:5;height:81;visibility:visible;mso-wrap-style:square;v-text-anchor:top" coordsize="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KpfsEA&#10;AADeAAAADwAAAGRycy9kb3ducmV2LnhtbERP32vCMBB+H/g/hBvsbaYrTGY1ighCH6cOn4/mbKrN&#10;pSRpzf77ZTDY2318P2+9TbYXE/nQOVbwNi9AEDdOd9wq+DofXj9AhIissXdMCr4pwHYze1pjpd2D&#10;jzSdYityCIcKFZgYh0rK0BiyGOZuIM7c1XmLMUPfSu3xkcNtL8uiWEiLHecGgwPtDTX302gV3M+X&#10;z240dTosblMYa5/4eDVKvTyn3QpEpBT/xX/uWuf5y7J8h9938g1y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yqX7BAAAA3gAAAA8AAAAAAAAAAAAAAAAAmAIAAGRycy9kb3du&#10;cmV2LnhtbFBLBQYAAAAABAAEAPUAAACGAwAAAAA=&#10;" path="m,l6,r,81l,81,,e" filled="f" stroked="f">
                    <v:path arrowok="t" o:connecttype="custom" o:connectlocs="0,1333;6,1333;6,1414;0,1414;0,1333" o:connectangles="0,0,0,0,0"/>
                  </v:shape>
                  <v:shape id="Picture 1837" o:spid="_x0000_s2861" type="#_x0000_t75" style="position:absolute;left:6921;top:1409;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KBmzGAAAA3gAAAA8AAABkcnMvZG93bnJldi54bWxETztrwzAQ3gP9D+IK3WI5HkzjWgkhNNCl&#10;Q/MYul2si+XYOhlLid3++qpQ6HYf3/PK9WQ7cafBN44VLJIUBHHldMO1guNhN38G4QOyxs4xKfgi&#10;D+vVw6zEQruRP+i+D7WIIewLVGBC6AspfWXIok9cTxy5ixsshgiHWuoBxxhuO5mlaS4tNhwbDPa0&#10;NVS1+5tVcOmr26vcTefv96s5fx5ObZOdWqWeHqfNC4hAU/gX/7nfdJy/zLIcft+JN8jV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QoGbMYAAADeAAAADwAAAAAAAAAAAAAA&#10;AACfAgAAZHJzL2Rvd25yZXYueG1sUEsFBgAAAAAEAAQA9wAAAJIDAAAAAA==&#10;">
                    <v:imagedata r:id="rId644" o:title=""/>
                  </v:shape>
                </v:group>
                <v:group id="Group 1838" o:spid="_x0000_s2862" style="position:absolute;left:6591;top:1462;width:336;height:5" coordorigin="6591,1462" coordsize="3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KN3MUAAADeAAAADwAAAGRycy9kb3ducmV2LnhtbERPTWvCQBC9F/oflil4&#10;000itTV1FZFaPIigFoq3ITsmwexsyK5J/PeuIPQ2j/c5s0VvKtFS40rLCuJRBII4s7rkXMHvcT38&#10;BOE8ssbKMim4kYPF/PVlhqm2He+pPfhchBB2KSoovK9TKV1WkEE3sjVx4M62MegDbHKpG+xCuKlk&#10;EkUTabDk0FBgTauCssvhahT8dNgtx/F3u72cV7fT8X33t41JqcFbv/wC4an3/+Kne6PD/GmSfMD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CjdzFAAAA3gAA&#10;AA8AAAAAAAAAAAAAAAAAqgIAAGRycy9kb3ducmV2LnhtbFBLBQYAAAAABAAEAPoAAACcAwAAAAA=&#10;">
                  <v:shape id="Freeform 1839" o:spid="_x0000_s2863" style="position:absolute;left:6591;top:1462;width:336;height:5;visibility:visible;mso-wrap-style:square;v-text-anchor:top" coordsize="3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a7kccA&#10;AADeAAAADwAAAGRycy9kb3ducmV2LnhtbESPQWvDMAyF74P9B6PBbquzHMqW1S2lsFEoFNqVQm4i&#10;VpOwWPZst83666fDYDeJ9/Tep9lidIO6UEy9ZwPPkwIUceNtz62Bw+f70wuolJEtDp7JwA8lWMzv&#10;72ZYWX/lHV32uVUSwqlCA13OodI6NR05TBMfiEU7+egwyxpbbSNeJdwNuiyKqXbYszR0GGjVUfO1&#10;PzsDPh5Zf4TtcbM7ufo73Orytq2NeXwYl2+gMo353/x3vbaC/1qWwivvyAx6/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mu5HHAAAA3gAAAA8AAAAAAAAAAAAAAAAAmAIAAGRy&#10;cy9kb3ducmV2LnhtbFBLBQYAAAAABAAEAPUAAACMAwAAAAA=&#10;" path="m,l336,r,5l,5,,e" filled="f" stroked="f">
                    <v:path arrowok="t" o:connecttype="custom" o:connectlocs="0,1462;336,1462;336,1467;0,1467;0,1462" o:connectangles="0,0,0,0,0"/>
                  </v:shape>
                </v:group>
                <v:group id="Group 1840" o:spid="_x0000_s2864" style="position:absolute;left:6585;top:1377;width:3;height:91" coordorigin="6585,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8NcUAAADeAAAADwAAAGRycy9kb3ducmV2LnhtbERPTWvCQBC9C/0PyxR6&#10;000iFY2uIqKlBykYC8XbkB2TYHY2ZNck/vtuoeBtHu9zVpvB1KKj1lWWFcSTCARxbnXFhYLv82E8&#10;B+E8ssbaMil4kIPN+mW0wlTbnk/UZb4QIYRdigpK75tUSpeXZNBNbEMcuKttDfoA20LqFvsQbmqZ&#10;RNFMGqw4NJTY0K6k/JbdjYKPHvvtNN53x9t197ic379+jjEp9fY6bJcgPA3+Kf53f+owf5EkC/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jRvDXFAAAA3gAA&#10;AA8AAAAAAAAAAAAAAAAAqgIAAGRycy9kb3ducmV2LnhtbFBLBQYAAAAABAAEAPoAAACcAwAAAAA=&#10;">
                  <v:shape id="Freeform 1841" o:spid="_x0000_s2865" style="position:absolute;left:6585;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t2iMgA&#10;AADeAAAADwAAAGRycy9kb3ducmV2LnhtbESP0WrCQBBF3wv+wzKCL6Vu1FJq6iqiCFJKaWM+YJqd&#10;JqHZ2ZhdTfz7zkOhbzPMnXvvWW0G16grdaH2bGA2TUARF97WXBrIT4eHZ1AhIltsPJOBGwXYrEd3&#10;K0yt7/mTrlkslZhwSNFAFWObah2KihyGqW+J5fbtO4dR1q7UtsNezF2j50nypB3WLAkVtrSrqPjJ&#10;Ls6Aqw/92759f8wx/8i+7v1rGbOzMZPxsH0BFWmI/+K/76OV+sv5QgAE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Ya3aIyAAAAN4AAAAPAAAAAAAAAAAAAAAAAJgCAABk&#10;cnMvZG93bnJldi54bWxQSwUGAAAAAAQABAD1AAAAjQMAAAAA&#10;" path="m3,l,,,90r3,l3,e" filled="f" stroked="f">
                    <v:path arrowok="t" o:connecttype="custom" o:connectlocs="3,1377;0,1377;0,1467;3,1467;3,1377" o:connectangles="0,0,0,0,0"/>
                  </v:shape>
                </v:group>
                <v:group id="Group 1842" o:spid="_x0000_s2866" style="position:absolute;left:6929;top:1377;width:2;height:91" coordorigin="6929,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4m7sQAAADeAAAADwAAAGRycy9kb3ducmV2LnhtbERPTYvCMBC9C/sfwgje&#10;NK2y4lajiKyyB1lQF8Tb0IxtsZmUJrb13xthwds83ucsVp0pRUO1KywriEcRCOLU6oIzBX+n7XAG&#10;wnlkjaVlUvAgB6vlR2+BibYtH6g5+kyEEHYJKsi9rxIpXZqTQTeyFXHgrrY26AOsM6lrbEO4KeU4&#10;iqbSYMGhIceKNjmlt+PdKNi12K4n8Xezv103j8vp8/e8j0mpQb9bz0F46vxb/O/+0WH+13gSw+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34m7sQAAADeAAAA&#10;DwAAAAAAAAAAAAAAAACqAgAAZHJzL2Rvd25yZXYueG1sUEsFBgAAAAAEAAQA+gAAAJsDAAAAAA==&#10;">
                  <v:shape id="Freeform 1843" o:spid="_x0000_s2867" style="position:absolute;left:6929;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hGFMQA&#10;AADeAAAADwAAAGRycy9kb3ducmV2LnhtbESPzWrDMBCE74W8g9hCb40cF4LjRgkl1OCenL8HWKyt&#10;ZWKtjKXa7ttXhUBuu8zsfLPb/Ww7MdLgW8cKVssEBHHtdMuNguuleM1A+ICssXNMCn7Jw363eNpi&#10;rt3EJxrPoRExhH2OCkwIfS6lrw1Z9EvXE0ft2w0WQ1yHRuoBpxhuO5kmyVpabDkSDPZ0MFTfzj82&#10;QuR0K7JjtfoKmfwsDa2rHlGpl+f54x1EoDk8zPfrUsf6m/Qthf934gxy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oRhTEAAAA3gAAAA8AAAAAAAAAAAAAAAAAmAIAAGRycy9k&#10;b3ducmV2LnhtbFBLBQYAAAAABAAEAPUAAACJAwAAAAA=&#10;" path="m2,l,,,90r2,l2,e" filled="f" stroked="f">
                    <v:path arrowok="t" o:connecttype="custom" o:connectlocs="2,1377;0,1377;0,1467;2,1467;2,1377" o:connectangles="0,0,0,0,0"/>
                  </v:shape>
                </v:group>
                <v:group id="Group 1844" o:spid="_x0000_s2868" style="position:absolute;left:6588;top:1377;width:2;height:91" coordorigin="6588,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zgHQLFAAAA3gAA&#10;AA8AAAAAAAAAAAAAAAAAqgIAAGRycy9kb3ducmV2LnhtbFBLBQYAAAAABAAEAPoAAACcAwAAAAA=&#10;">
                  <v:shape id="Freeform 1845" o:spid="_x0000_s2869" style="position:absolute;left:6588;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7+8QA&#10;AADeAAAADwAAAGRycy9kb3ducmV2LnhtbESP0YrCMBBF3wX/IYzgm6bqIrUaRWQF90m36wcMzdgU&#10;m0lpsrb79xtB8G2Ge+eeO5tdb2vxoNZXjhXMpgkI4sLpiksF15/jJAXhA7LG2jEp+CMPu+1wsMFM&#10;u46/6ZGHUsQQ9hkqMCE0mZS+MGTRT11DHLWbay2GuLal1C12MdzWcp4kS2mx4kgw2NDBUHHPf22E&#10;yO5+TC/n2VdI5efJ0PLcICo1HvX7NYhAfXibX9cnHeuv5osPeL4TZ5D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Ne/vEAAAA3gAAAA8AAAAAAAAAAAAAAAAAmAIAAGRycy9k&#10;b3ducmV2LnhtbFBLBQYAAAAABAAEAPUAAACJAwAAAAA=&#10;" path="m2,l,,,90r2,l2,e" filled="f" stroked="f">
                    <v:path arrowok="t" o:connecttype="custom" o:connectlocs="2,1377;0,1377;0,1467;2,1467;2,1377" o:connectangles="0,0,0,0,0"/>
                  </v:shape>
                </v:group>
                <v:group id="Group 1846" o:spid="_x0000_s2870" style="position:absolute;left:6927;top:1377;width:3;height:91" coordorigin="6927,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Ug7cQAAADeAAAA&#10;DwAAAAAAAAAAAAAAAACqAgAAZHJzL2Rvd25yZXYueG1sUEsFBgAAAAAEAAQA+gAAAJsDAAAAAA==&#10;">
                  <v:shape id="Freeform 1847" o:spid="_x0000_s2871" style="position:absolute;left:6927;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5LZ8UA&#10;AADeAAAADwAAAGRycy9kb3ducmV2LnhtbERP22rCQBB9L/gPywh9KXXjBWlTN0EsQhGRNs0HTLPT&#10;JDQ7G7NbE//eFQTf5nCus0oH04gTda62rGA6iUAQF1bXXCrIv7fPLyCcR9bYWCYFZ3KQJqOHFcba&#10;9vxFp8yXIoSwi1FB5X0bS+mKigy6iW2JA/drO4M+wK6UusM+hJtGzqJoKQ3WHBoqbGlTUfGX/RsF&#10;pt72+/f2sMgx/8x+nuyu9NlRqcfxsH4D4Wnwd/HN/aHD/NfZfAnXd8INMr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zktnxQAAAN4AAAAPAAAAAAAAAAAAAAAAAJgCAABkcnMv&#10;ZG93bnJldi54bWxQSwUGAAAAAAQABAD1AAAAigMAAAAA&#10;" path="m2,l,,,90r2,l2,e" filled="f" stroked="f">
                    <v:path arrowok="t" o:connecttype="custom" o:connectlocs="2,1377;0,1377;0,1467;2,1467;2,1377" o:connectangles="0,0,0,0,0"/>
                  </v:shape>
                </v:group>
                <v:group id="Group 1848" o:spid="_x0000_s2872" style="position:absolute;left:6590;top:1377;width:3;height:91" coordorigin="6590,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sbAcUAAADeAAAADwAAAGRycy9kb3ducmV2LnhtbERPTWvCQBC9C/0PyxS8&#10;1U0UbY2uImKlBxEaC+JtyI5JMDsbstsk/vuuUPA2j/c5y3VvKtFS40rLCuJRBII4s7rkXMHP6fPt&#10;A4TzyBory6TgTg7Wq5fBEhNtO/6mNvW5CCHsElRQeF8nUrqsIINuZGviwF1tY9AH2ORSN9iFcFPJ&#10;cRTNpMGSQ0OBNW0Lym7pr1Gw77DbTOJde7hdt/fLaXo8H2JSavjabxYgPPX+Kf53f+kwfz6evMP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bGwHFAAAA3gAA&#10;AA8AAAAAAAAAAAAAAAAAqgIAAGRycy9kb3ducmV2LnhtbFBLBQYAAAAABAAEAPoAAACcAwAAAAA=&#10;">
                  <v:shape id="Freeform 1849" o:spid="_x0000_s2873" style="position:absolute;left:6590;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16jsgA&#10;AADeAAAADwAAAGRycy9kb3ducmV2LnhtbESP0WrCQBBF3wv+wzKCL6Vu1FJq6iqiCFJKaWM+YJqd&#10;JqHZ2ZhdTfz7zkOhbzPcO/eeWW0G16grdaH2bGA2TUARF97WXBrIT4eHZ1AhIltsPJOBGwXYrEd3&#10;K0yt7/mTrlkslYRwSNFAFWObah2KihyGqW+JRfv2ncMoa1dq22Ev4a7R8yR50g5rloYKW9pVVPxk&#10;F2fA1Yf+bd++P+aYf2Rf9/61jNnZmMl42L6AijTEf/Pf9dEK/nK+EF55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HXqOyAAAAN4AAAAPAAAAAAAAAAAAAAAAAJgCAABk&#10;cnMvZG93bnJldi54bWxQSwUGAAAAAAQABAD1AAAAjQMAAAAA&#10;" path="m2,l,,,90r2,l2,e" filled="f" stroked="f">
                    <v:path arrowok="t" o:connecttype="custom" o:connectlocs="2,1377;0,1377;0,1467;2,1467;2,1377" o:connectangles="0,0,0,0,0"/>
                  </v:shape>
                  <v:shape id="Picture 1850" o:spid="_x0000_s2874" type="#_x0000_t75" style="position:absolute;left:6925;top:137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J0XDDAAAA3gAAAA8AAABkcnMvZG93bnJldi54bWxET01rwkAQvQv+h2WE3nRTi6FJXUWkBVGM&#10;VAu9DtlpEpqdDdk1xn/vCoK3ebzPmS97U4uOWldZVvA6iUAQ51ZXXCj4OX2N30E4j6yxtkwKruRg&#10;uRgO5phqe+Fv6o6+ECGEXYoKSu+bVEqXl2TQTWxDHLg/2xr0AbaF1C1eQrip5TSKYmmw4tBQYkPr&#10;kvL/49ko2J2ymY5J6s8qc67pfrfZYR8r9TLqVx8gPPX+KX64NzrMT6ZvCdzfCTfIx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wnRcMMAAADeAAAADwAAAAAAAAAAAAAAAACf&#10;AgAAZHJzL2Rvd25yZXYueG1sUEsFBgAAAAAEAAQA9wAAAI8DAAAAAA==&#10;">
                    <v:imagedata r:id="rId645" o:title=""/>
                  </v:shape>
                </v:group>
                <v:group id="Group 1851" o:spid="_x0000_s2875" style="position:absolute;left:6592;top:1377;width:2;height:91" coordorigin="6592,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Q08AjIAAAA&#10;3gAAAA8AAAAAAAAAAAAAAAAAqgIAAGRycy9kb3ducmV2LnhtbFBLBQYAAAAABAAEAPoAAACfAwAA&#10;AAA=&#10;">
                  <v:shape id="Freeform 1852" o:spid="_x0000_s2876" style="position:absolute;left:6592;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yrHsQA&#10;AADeAAAADwAAAGRycy9kb3ducmV2LnhtbESPzWrDMBCE74W8g9hCb7XsUILjWgklNOCenL8HWKyt&#10;ZWKtjKXG7ttXhUBuu8zsfLPldra9uNHoO8cKsiQFQdw43XGr4HLev+YgfEDW2DsmBb/kYbtZPJVY&#10;aDfxkW6n0IoYwr5ABSaEoZDSN4Ys+sQNxFH7dqPFENexlXrEKYbbXi7TdCUtdhwJBgfaGWqupx8b&#10;IXK67vNDnX2FXH5Whlb1gKjUy/P88Q4i0Bwe5vt1pWP99fItg/934gx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8qx7EAAAA3gAAAA8AAAAAAAAAAAAAAAAAmAIAAGRycy9k&#10;b3ducmV2LnhtbFBLBQYAAAAABAAEAPUAAACJAwAAAAA=&#10;" path="m2,l,,,90r2,l2,e" filled="f" stroked="f">
                    <v:path arrowok="t" o:connecttype="custom" o:connectlocs="2,1377;0,1377;0,1467;2,1467;2,1377" o:connectangles="0,0,0,0,0"/>
                  </v:shape>
                </v:group>
                <v:group id="Group 1853" o:spid="_x0000_s2877" style="position:absolute;left:6922;top:1377;width:3;height:91" coordorigin="6922,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rL5MUAAADeAAAADwAAAGRycy9kb3ducmV2LnhtbERPTWvCQBC9F/oflil4&#10;001iLTV1FZFaPIigFoq3ITsmwexsyK5J/PeuIPQ2j/c5s0VvKtFS40rLCuJRBII4s7rkXMHvcT38&#10;BOE8ssbKMim4kYPF/PVlhqm2He+pPfhchBB2KSoovK9TKV1WkEE3sjVx4M62MegDbHKpG+xCuKlk&#10;EkUf0mDJoaHAmlYFZZfD1Sj46bBbjuPvdns5r26n42T3t41JqcFbv/wC4an3/+Kne6PD/GnynsD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uqy+TFAAAA3gAA&#10;AA8AAAAAAAAAAAAAAAAAqgIAAGRycy9kb3ducmV2LnhtbFBLBQYAAAAABAAEAPoAAACcAwAAAAA=&#10;">
                  <v:shape id="Freeform 1854" o:spid="_x0000_s2878" style="position:absolute;left:6922;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bgsUA&#10;AADeAAAADwAAAGRycy9kb3ducmV2LnhtbERP22rCQBB9L/gPywh9kbrxQmlTN0EsQhERm+YDptlp&#10;EpqdjdmtiX/vCkLf5nCus0oH04gzda62rGA2jUAQF1bXXCrIv7ZPLyCcR9bYWCYFF3KQJqOHFcba&#10;9vxJ58yXIoSwi1FB5X0bS+mKigy6qW2JA/djO4M+wK6UusM+hJtGzqPoWRqsOTRU2NKmouI3+zMK&#10;TL3t9+/tYZljfsy+J3ZX+uyk1ON4WL+B8DT4f/Hd/aHD/Nf5cgG3d8INMr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v5uCxQAAAN4AAAAPAAAAAAAAAAAAAAAAAJgCAABkcnMv&#10;ZG93bnJldi54bWxQSwUGAAAAAAQABAD1AAAAigMAAAAA&#10;" path="m3,l,,,90r3,l3,e" filled="f" stroked="f">
                    <v:path arrowok="t" o:connecttype="custom" o:connectlocs="3,1377;0,1377;0,1467;3,1467;3,1377" o:connectangles="0,0,0,0,0"/>
                  </v:shape>
                  <v:shape id="Picture 1855" o:spid="_x0000_s2879" type="#_x0000_t75" style="position:absolute;left:6594;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0oBLEAAAA3gAAAA8AAABkcnMvZG93bnJldi54bWxET0trAjEQvhf6H8IUvNVEEWlXo0ihpQc9&#10;+Fh6HTfj7uJmsiRRd/+9EYTe5uN7znzZ2UZcyYfasYbRUIEgLpypudRw2H+/f4AIEdlg45g09BRg&#10;uXh9mWNm3I23dN3FUqQQDhlqqGJsMylDUZHFMHQtceJOzluMCfpSGo+3FG4bOVZqKi3WnBoqbOmr&#10;ouK8u1gNuemKjV//9OpyPB+b/k/lpVNaD9661QxEpC7+i5/uX5Pmf44nE3i8k26Qi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s0oBLEAAAA3gAAAA8AAAAAAAAAAAAAAAAA&#10;nwIAAGRycy9kb3ducmV2LnhtbFBLBQYAAAAABAAEAPcAAACQAwAAAAA=&#10;">
                    <v:imagedata r:id="rId646" o:title=""/>
                  </v:shape>
                </v:group>
                <v:group id="Group 1856" o:spid="_x0000_s2880" style="position:absolute;left:6920;top:1377;width:2;height:91" coordorigin="6920,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ENTkMUAAADeAAAADwAAAGRycy9kb3ducmV2LnhtbERPTWvCQBC9F/oflil4&#10;0020lhpdRUTFgwjVgngbsmMSzM6G7JrEf98VhN7m8T5ntuhMKRqqXWFZQTyIQBCnVhecKfg9bfrf&#10;IJxH1lhaJgUPcrCYv7/NMNG25R9qjj4TIYRdggpy76tESpfmZNANbEUcuKutDfoA60zqGtsQbko5&#10;jKIvabDg0JBjRauc0tvxbhRsW2yXo3jd7G/X1eNyGh/O+5iU6n10yykIT53/F7/cOx3mT4af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DU5DFAAAA3gAA&#10;AA8AAAAAAAAAAAAAAAAAqgIAAGRycy9kb3ducmV2LnhtbFBLBQYAAAAABAAEAPoAAACcAwAAAAA=&#10;">
                  <v:shape id="Freeform 1857" o:spid="_x0000_s2881" style="position:absolute;left:6920;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UzasQA&#10;AADeAAAADwAAAGRycy9kb3ducmV2LnhtbESPzWrDMBCE74W8g9hCbo3sEIzjRjElNOCe8vsAi7W1&#10;TKyVsVTbffuqUOhtl5mdb3ZXzrYTIw2+dawgXSUgiGunW24U3G/HlxyED8gaO8ek4Js8lPvF0w4L&#10;7Sa+0HgNjYgh7AtUYELoCyl9bciiX7meOGqfbrAY4jo0Ug84xXDbyXWSZNJiy5FgsKeDofpx/bIR&#10;IqfHMT+f0o+Qy/fKUHbqEZVaPs9vryACzeHf/Hdd6Vh/u95k8PtOnEH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VM2rEAAAA3gAAAA8AAAAAAAAAAAAAAAAAmAIAAGRycy9k&#10;b3ducmV2LnhtbFBLBQYAAAAABAAEAPUAAACJAwAAAAA=&#10;" path="m2,l,,,90r2,l2,e" filled="f" stroked="f">
                    <v:path arrowok="t" o:connecttype="custom" o:connectlocs="2,1377;0,1377;0,1467;2,1467;2,1377" o:connectangles="0,0,0,0,0"/>
                  </v:shape>
                </v:group>
                <v:group id="Group 1858" o:spid="_x0000_s2882" style="position:absolute;left:6597;top:1377;width:2;height:91" coordorigin="6597,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91ofMUAAADeAAAADwAAAGRycy9kb3ducmV2LnhtbERPS2vCQBC+F/wPywi9&#10;6Sa2Vo2uImJLD1LwAeJtyI5JMDsbsmsS/323IPQ2H99zFqvOlKKh2hWWFcTDCARxanXBmYLT8XMw&#10;BeE8ssbSMil4kIPVsveywETblvfUHHwmQgi7BBXk3leJlC7NyaAb2oo4cFdbG/QB1pnUNbYh3JRy&#10;FEUf0mDBoSHHijY5pbfD3Sj4arFdv8XbZne7bh6X4/jnvItJqdd+t56D8NT5f/HT/a3D/NnofQJ/&#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daHzFAAAA3gAA&#10;AA8AAAAAAAAAAAAAAAAAqgIAAGRycy9kb3ducmV2LnhtbFBLBQYAAAAABAAEAPoAAACcAwAAAAA=&#10;">
                  <v:shape id="Freeform 1859" o:spid="_x0000_s2883" style="position:absolute;left:6597;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YCg8MA&#10;AADeAAAADwAAAGRycy9kb3ducmV2LnhtbESPzWrCQBDH70LfYZlCb7pRisTUVYoo6Mk29gGG7DQb&#10;zM6G7Nakb+8cBG8zzP/jN+vt6Ft1oz42gQ3MZxko4irYhmsDP5fDNAcVE7LFNjAZ+KcI283LZI2F&#10;DQN/061MtZIQjgUacCl1hdaxcuQxzkJHLLff0HtMsva1tj0OEu5bvciypfbYsDQ47GjnqLqWf15K&#10;9HA95F/n+Snlen90tDx3iMa8vY6fH6ASjekpfriPVvBXi3fhlXdkBr2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8YCg8MAAADeAAAADwAAAAAAAAAAAAAAAACYAgAAZHJzL2Rv&#10;d25yZXYueG1sUEsFBgAAAAAEAAQA9QAAAIgDAAAAAA==&#10;" path="m2,l,,,90r2,l2,e" filled="f" stroked="f">
                    <v:path arrowok="t" o:connecttype="custom" o:connectlocs="2,1377;0,1377;0,1467;2,1467;2,1377" o:connectangles="0,0,0,0,0"/>
                  </v:shape>
                </v:group>
                <v:group id="Group 1860" o:spid="_x0000_s2884" style="position:absolute;left:6917;top:1377;width:3;height:91" coordorigin="6917,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5ZlcUAAADeAAAADwAAAGRycy9kb3ducmV2LnhtbERPTWvCQBC9F/oflhF6&#10;001sLRpdRaQWDyJUBfE2ZMckmJ0N2TWJ/94VhN7m8T5ntuhMKRqqXWFZQTyIQBCnVhecKTge1v0x&#10;COeRNZaWScGdHCzm728zTLRt+Y+avc9ECGGXoILc+yqR0qU5GXQDWxEH7mJrgz7AOpO6xjaEm1IO&#10;o+hbGiw4NORY0Sqn9Lq/GQW/LbbLz/in2V4vq/v5MNqdtjEp9dHrllMQnjr/L365NzrMnwy/Jv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UOWZXFAAAA3gAA&#10;AA8AAAAAAAAAAAAAAAAAqgIAAGRycy9kb3ducmV2LnhtbFBLBQYAAAAABAAEAPoAAACcAwAAAAA=&#10;">
                  <v:shape id="Freeform 1861" o:spid="_x0000_s2885" style="position:absolute;left:6917;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STKMgA&#10;AADeAAAADwAAAGRycy9kb3ducmV2LnhtbESP0WrCQBBF3wv+wzKCL6VuFFtq6iqiCFJKaWM+YJqd&#10;JqHZ2ZhdTfz7zkOhbzPMnXvvWW0G16grdaH2bGA2TUARF97WXBrIT4eHZ1AhIltsPJOBGwXYrEd3&#10;K0yt7/mTrlkslZhwSNFAFWObah2KihyGqW+J5fbtO4dR1q7UtsNezF2j50nypB3WLAkVtrSrqPjJ&#10;Ls6Aqw/92759X+SYf2Rf9/61jNnZmMl42L6AijTEf/Hf99FK/eX8UQAE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tJMoyAAAAN4AAAAPAAAAAAAAAAAAAAAAAJgCAABk&#10;cnMvZG93bnJldi54bWxQSwUGAAAAAAQABAD1AAAAjQMAAAAA&#10;" path="m3,l,,,90r3,l3,e" filled="f" stroked="f">
                    <v:path arrowok="t" o:connecttype="custom" o:connectlocs="3,1377;0,1377;0,1467;3,1467;3,1377" o:connectangles="0,0,0,0,0"/>
                  </v:shape>
                </v:group>
                <v:group id="Group 1862" o:spid="_x0000_s2886" style="position:absolute;left:6599;top:1377;width:3;height:91" coordorigin="6599,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HDTsYAAADeAAAADwAAAGRycy9kb3ducmV2LnhtbERPTWvCQBC9F/wPyxS8&#10;NZsoKTXNKiJWPIRCVSi9DdkxCWZnQ3abxH/fLRR6m8f7nHwzmVYM1LvGsoIkikEQl1Y3XCm4nN+e&#10;XkA4j6yxtUwK7uRgs5495JhpO/IHDSdfiRDCLkMFtfddJqUrazLoItsRB+5qe4M+wL6SuscxhJtW&#10;LuL4WRpsODTU2NGupvJ2+jYKDiOO22WyH4rbdXf/Oqfvn0VCSs0fp+0rCE+T/xf/uY86zF8t0g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ocNOxgAAAN4A&#10;AAAPAAAAAAAAAAAAAAAAAKoCAABkcnMvZG93bnJldi54bWxQSwUGAAAAAAQABAD6AAAAnQMAAAAA&#10;">
                  <v:shape id="Freeform 1863" o:spid="_x0000_s2887" style="position:absolute;left:6599;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qoxMQA&#10;AADeAAAADwAAAGRycy9kb3ducmV2LnhtbERP22rCQBB9L/Qflin4IrppsEVTVymKICJSYz5gzE6T&#10;0Oxsml1N/Hu3IPRtDuc682VvanGl1lWWFbyOIxDEudUVFwqy02Y0BeE8ssbaMim4kYPl4vlpjom2&#10;HR/pmvpChBB2CSoovW8SKV1ekkE3tg1x4L5ta9AH2BZSt9iFcFPLOIrepcGKQ0OJDa1Kyn/Si1Fg&#10;qk23XzeHSYbZV3oe2l3h01+lBi/95wcIT73/Fz/cWx3mz+K3GP7eCTf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qqMTEAAAA3gAAAA8AAAAAAAAAAAAAAAAAmAIAAGRycy9k&#10;b3ducmV2LnhtbFBLBQYAAAAABAAEAPUAAACJAwAAAAA=&#10;" path="m3,l,,,90r3,l3,e" filled="f" stroked="f">
                    <v:path arrowok="t" o:connecttype="custom" o:connectlocs="3,1377;0,1377;0,1467;3,1467;3,1377" o:connectangles="0,0,0,0,0"/>
                  </v:shape>
                </v:group>
                <v:group id="Group 1864" o:spid="_x0000_s2888" style="position:absolute;left:6916;top:1377;width:2;height:91" coordorigin="6916,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T/4osQAAADeAAAA&#10;DwAAAAAAAAAAAAAAAACqAgAAZHJzL2Rvd25yZXYueG1sUEsFBgAAAAAEAAQA+gAAAJsDAAAAAA==&#10;">
                  <v:shape id="Freeform 1865" o:spid="_x0000_s2889" style="position:absolute;left:6916;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KeW8QA&#10;AADeAAAADwAAAGRycy9kb3ducmV2LnhtbESP0YrCMBBF3wX/IYzgm6aKK7UaRWQF90m36wcMzdgU&#10;m0lpsrb79xtB8G2Ge+eeO5tdb2vxoNZXjhXMpgkI4sLpiksF15/jJAXhA7LG2jEp+CMPu+1wsMFM&#10;u46/6ZGHUsQQ9hkqMCE0mZS+MGTRT11DHLWbay2GuLal1C12MdzWcp4kS2mx4kgw2NDBUHHPf22E&#10;yO5+TC/n2VdI5efJ0PLcICo1HvX7NYhAfXibX9cnHeuv5h8LeL4TZ5D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SnlvEAAAA3gAAAA8AAAAAAAAAAAAAAAAAmAIAAGRycy9k&#10;b3ducmV2LnhtbFBLBQYAAAAABAAEAPUAAACJAwAAAAA=&#10;" path="m1,l,,,90r1,l1,e" filled="f" stroked="f">
                    <v:path arrowok="t" o:connecttype="custom" o:connectlocs="1,1377;0,1377;0,1467;1,1467;1,1377" o:connectangles="0,0,0,0,0"/>
                  </v:shape>
                </v:group>
                <v:group id="Group 1866" o:spid="_x0000_s2890" style="position:absolute;left:6602;top:1377;width:2;height:91" coordorigin="6602,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ZrFTcQAAADeAAAA&#10;DwAAAAAAAAAAAAAAAACqAgAAZHJzL2Rvd25yZXYueG1sUEsFBgAAAAAEAAQA+gAAAJsDAAAAAA==&#10;">
                  <v:shape id="Freeform 1867" o:spid="_x0000_s2891" style="position:absolute;left:6602;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ylt8QA&#10;AADeAAAADwAAAGRycy9kb3ducmV2LnhtbESPzWrDMBCE74W8g9hCbo3sQIzjRjElNOCe8vsAi7W1&#10;TKyVsVTbffuqUOhtl5mdb3ZXzrYTIw2+dawgXSUgiGunW24U3G/HlxyED8gaO8ek4Js8lPvF0w4L&#10;7Sa+0HgNjYgh7AtUYELoCyl9bciiX7meOGqfbrAY4jo0Ug84xXDbyXWSZNJiy5FgsKeDofpx/bIR&#10;IqfHMT+f0o+Qy/fKUHbqEZVaPs9vryACzeHf/Hdd6Vh/u95k8PtOnEH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MpbfEAAAA3gAAAA8AAAAAAAAAAAAAAAAAmAIAAGRycy9k&#10;b3ducmV2LnhtbFBLBQYAAAAABAAEAPUAAACJAwAAAAA=&#10;" path="m1,l,,,90r1,l1,e" filled="f" stroked="f">
                    <v:path arrowok="t" o:connecttype="custom" o:connectlocs="1,1377;0,1377;0,1467;1,1467;1,1377" o:connectangles="0,0,0,0,0"/>
                  </v:shape>
                  <v:shape id="Picture 1868" o:spid="_x0000_s2892" type="#_x0000_t75" style="position:absolute;left:6913;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DGJLDAAAA3gAAAA8AAABkcnMvZG93bnJldi54bWxET01Lw0AQvRf8D8sI3tqNBbWm2RQVCx5E&#10;MLH3ITvNBrOzITumsb/eFQRv83ifU+xm36uJxtgFNnC9ykARN8F23Br4qPfLDagoyBb7wGTgmyLs&#10;yotFgbkNJ36nqZJWpRCOORpwIkOudWwceYyrMBAn7hhGj5Lg2Go74imF+16vs+xWe+w4NTgc6MlR&#10;81l9eQNv7fx6EN7sp/NRqmdfP55t5oy5upwftqCEZvkX/7lfbJp/v765g9930g26/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MYksMAAADeAAAADwAAAAAAAAAAAAAAAACf&#10;AgAAZHJzL2Rvd25yZXYueG1sUEsFBgAAAAAEAAQA9wAAAI8DAAAAAA==&#10;">
                    <v:imagedata r:id="rId647" o:title=""/>
                  </v:shape>
                  <v:shape id="Picture 1869" o:spid="_x0000_s2893" type="#_x0000_t75" style="position:absolute;left:6603;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tOPjGAAAA3gAAAA8AAABkcnMvZG93bnJldi54bWxEj0FLw0AQhe8F/8Mygrd2Y6BSY7clFAQR&#10;L43x4G3IjrvB7GzIrk36752D4G2G9+a9b/bHJQzqQlPqIxu43xSgiLtoe3YG2vfn9Q5UysgWh8hk&#10;4EoJjoeb1R4rG2c+06XJTkkIpwoN+JzHSuvUeQqYNnEkFu0rTgGzrJPTdsJZwsOgy6J40AF7lgaP&#10;I508dd/NTzDwtv10hW93c1uf9LnRH+5avtbG3N0u9ROoTEv+N/9dv1jBfyy3wivvyAz68A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K04+MYAAADeAAAADwAAAAAAAAAAAAAA&#10;AACfAgAAZHJzL2Rvd25yZXYueG1sUEsFBgAAAAAEAAQA9wAAAJIDAAAAAA==&#10;">
                    <v:imagedata r:id="rId648" o:title=""/>
                  </v:shape>
                </v:group>
                <v:group id="Group 1870" o:spid="_x0000_s2894" style="position:absolute;left:6911;top:1377;width:2;height:91" coordorigin="6911,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NfPSMQAAADeAAAADwAAAGRycy9kb3ducmV2LnhtbERPS4vCMBC+L/gfwgje&#10;1rSKi1ajiLjiQQQfIN6GZmyLzaQ02bb++82CsLf5+J6zWHWmFA3VrrCsIB5GIIhTqwvOFFwv359T&#10;EM4jaywtk4IXOVgtex8LTLRt+UTN2WcihLBLUEHufZVI6dKcDLqhrYgD97C1QR9gnUldYxvCTSlH&#10;UfQlDRYcGnKsaJNT+jz/GAW7Ftv1ON42h+dj87pfJsfbISalBv1uPQfhqfP/4rd7r8P82Wgyg7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NfPSMQAAADeAAAA&#10;DwAAAAAAAAAAAAAAAACqAgAAZHJzL2Rvd25yZXYueG1sUEsFBgAAAAAEAAQA+gAAAJsDAAAAAA==&#10;">
                  <v:shape id="Freeform 1871" o:spid="_x0000_s2895" style="position:absolute;left:6911;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S5cMA&#10;AADeAAAADwAAAGRycy9kb3ducmV2LnhtbESPQW/CMAyF70j7D5GRuEEKh6rrCAihIcGJDfYDrMY0&#10;FY1TNYGWfz8fJu1my++9z2+9HX2rntTHJrCB5SIDRVwF23Bt4Od6mBegYkK22AYmAy+KsN28TdZY&#10;2jDwNz0vqVYSwrFEAy6lrtQ6Vo48xkXoiOV2C73HJGtfa9vjIOG+1assy7XHhoXgsKO9o+p+eXiB&#10;6OF+KL7Oy1Mq9OfRUX7uEI2ZTcfdB6hEY/oX/7mPVt5/X+VSQOrIDHr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VS5cMAAADeAAAADwAAAAAAAAAAAAAAAACYAgAAZHJzL2Rv&#10;d25yZXYueG1sUEsFBgAAAAAEAAQA9QAAAIgDAAAAAA==&#10;" path="m2,l,,,90r2,l2,e" filled="f" stroked="f">
                    <v:path arrowok="t" o:connecttype="custom" o:connectlocs="2,1377;0,1377;0,1467;2,1467;2,1377" o:connectangles="0,0,0,0,0"/>
                  </v:shape>
                </v:group>
                <v:group id="Group 1872" o:spid="_x0000_s2896" style="position:absolute;left:6606;top:1377;width:2;height:91" coordorigin="6606,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0J88QAAADeAAAADwAAAGRycy9kb3ducmV2LnhtbERPTYvCMBC9C/sfwix4&#10;07SK4naNIrIuexBBXRBvQzO2xWZSmtjWf28Ewds83ufMl50pRUO1KywriIcRCOLU6oIzBf/HzWAG&#10;wnlkjaVlUnAnB8vFR2+OibYt76k5+EyEEHYJKsi9rxIpXZqTQTe0FXHgLrY26AOsM6lrbEO4KeUo&#10;iqbSYMGhIceK1jml18PNKPhtsV2N459me72s7+fjZHfaxqRU/7NbfYPw1Pm3+OX+02H+12ga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M0J88QAAADeAAAA&#10;DwAAAAAAAAAAAAAAAACqAgAAZHJzL2Rvd25yZXYueG1sUEsFBgAAAAAEAAQA+gAAAJsDAAAAAA==&#10;">
                  <v:shape id="Freeform 1873" o:spid="_x0000_s2897" style="position:absolute;left:6606;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tpCcMA&#10;AADeAAAADwAAAGRycy9kb3ducmV2LnhtbESP3YrCMBCF74V9hzALe2dTe1FqNYrICu6Vvw8wNGNT&#10;bCalydru228EwbsZzpnznVmuR9uKB/W+caxglqQgiCunG64VXC+7aQHCB2SNrWNS8Ece1quPyRJL&#10;7QY+0eMcahFD2JeowITQlVL6ypBFn7iOOGo311sMce1rqXscYrhtZZamubTYcCQY7GhrqLqff22E&#10;yOG+K46H2U8o5PfeUH7oEJX6+hw3CxCBxvA2v673OtafZ3kGz3fiDH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tpCcMAAADeAAAADwAAAAAAAAAAAAAAAACYAgAAZHJzL2Rv&#10;d25yZXYueG1sUEsFBgAAAAAEAAQA9QAAAIgDAAAAAA==&#10;" path="m2,l,,,90r2,l2,e" filled="f" stroked="f">
                    <v:path arrowok="t" o:connecttype="custom" o:connectlocs="2,1377;0,1377;0,1467;2,1467;2,1377" o:connectangles="0,0,0,0,0"/>
                  </v:shape>
                </v:group>
                <v:group id="Group 1874" o:spid="_x0000_s2898" style="position:absolute;left:6909;top:1377;width:2;height:91" coordorigin="6909,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MyH8QAAADeAAAADwAAAGRycy9kb3ducmV2LnhtbERPS4vCMBC+C/6HMMLe&#10;1rTKilajiLjiQRZ8gHgbmrEtNpPSxLb++83Cgrf5+J6zWHWmFA3VrrCsIB5GIIhTqwvOFFzO359T&#10;EM4jaywtk4IXOVgt+70FJtq2fKTm5DMRQtglqCD3vkqkdGlOBt3QVsSBu9vaoA+wzqSusQ3hppSj&#10;KJpIgwWHhhwr2uSUPk5Po2DXYrsex9vm8LhvXrfz18/1EJNSH4NuPQfhqfNv8b97r8P82Wgyh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1MyH8QAAADeAAAA&#10;DwAAAAAAAAAAAAAAAACqAgAAZHJzL2Rvd25yZXYueG1sUEsFBgAAAAAEAAQA+gAAAJsDAAAAAA==&#10;">
                  <v:shape id="Freeform 1875" o:spid="_x0000_s2899" style="position:absolute;left:6909;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5U5sQA&#10;AADeAAAADwAAAGRycy9kb3ducmV2LnhtbESPzWrDMBCE74W8g9hCbo3sEIzjRjElNOCe8vsAi7W1&#10;TKyVsVTbffuqUOhtl5mdb3ZXzrYTIw2+dawgXSUgiGunW24U3G/HlxyED8gaO8ek4Js8lPvF0w4L&#10;7Sa+0HgNjYgh7AtUYELoCyl9bciiX7meOGqfbrAY4jo0Ug84xXDbyXWSZNJiy5FgsKeDofpx/bIR&#10;IqfHMT+f0o+Qy/fKUHbqEZVaPs9vryACzeHf/Hdd6Vh/u8428PtOnEH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VObEAAAA3gAAAA8AAAAAAAAAAAAAAAAAmAIAAGRycy9k&#10;b3ducmV2LnhtbFBLBQYAAAAABAAEAPUAAACJAwAAAAA=&#10;" path="m2,l,,,90r2,l2,e" filled="f" stroked="f">
                    <v:path arrowok="t" o:connecttype="custom" o:connectlocs="2,1377;0,1377;0,1467;2,1467;2,1377" o:connectangles="0,0,0,0,0"/>
                  </v:shape>
                </v:group>
                <v:group id="Group 1876" o:spid="_x0000_s2900" style="position:absolute;left:6608;top:1377;width:3;height:91" coordorigin="6608,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YP8MQAAADeAAAADwAAAGRycy9kb3ducmV2LnhtbERPS4vCMBC+C/sfwizs&#10;TdO6KG41ioi7eBDBByzehmZsi82kNLGt/94Igrf5+J4zW3SmFA3VrrCsIB5EIIhTqwvOFJyOv/0J&#10;COeRNZaWScGdHCzmH70ZJtq2vKfm4DMRQtglqCD3vkqkdGlOBt3AVsSBu9jaoA+wzqSusQ3hppTD&#10;KBpLgwWHhhwrWuWUXg83o+CvxXb5Ha+b7fWyup+Po93/Nialvj675RSEp86/xS/3Rof5P8Px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YP8MQAAADeAAAA&#10;DwAAAAAAAAAAAAAAAACqAgAAZHJzL2Rvd25yZXYueG1sUEsFBgAAAAAEAAQA+gAAAJsDAAAAAA==&#10;">
                  <v:shape id="Freeform 1877" o:spid="_x0000_s2901" style="position:absolute;left:6608;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1kesQA&#10;AADeAAAADwAAAGRycy9kb3ducmV2LnhtbERP22rCQBB9F/oPyxT6IrqpSNDoKqVFEJGiMR8wZsck&#10;NDubZrcm/r1bEHybw7nOct2bWlypdZVlBe/jCARxbnXFhYLstBnNQDiPrLG2TApu5GC9ehksMdG2&#10;4yNdU1+IEMIuQQWl900ipctLMujGtiEO3MW2Bn2AbSF1i10IN7WcRFEsDVYcGkps6LOk/Cf9MwpM&#10;ten2X833NMPskJ6Hdlf49Fept9f+YwHCU++f4od7q8P8+SSO4f+dcIN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9ZHrEAAAA3gAAAA8AAAAAAAAAAAAAAAAAmAIAAGRycy9k&#10;b3ducmV2LnhtbFBLBQYAAAAABAAEAPUAAACJAwAAAAA=&#10;" path="m3,l,,,90r3,l3,e" filled="f" stroked="f">
                    <v:path arrowok="t" o:connecttype="custom" o:connectlocs="3,1377;0,1377;0,1467;3,1467;3,1377" o:connectangles="0,0,0,0,0"/>
                  </v:shape>
                </v:group>
                <v:group id="Group 1878" o:spid="_x0000_s2902" style="position:absolute;left:6907;top:1377;width:3;height:91" coordorigin="6907,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g0HMUAAADeAAAADwAAAGRycy9kb3ducmV2LnhtbERPTWvCQBC9F/oflil4&#10;002U2hpdRUTFgwjVgngbsmMSzM6G7JrEf98VhN7m8T5ntuhMKRqqXWFZQTyIQBCnVhecKfg9bfrf&#10;IJxH1lhaJgUPcrCYv7/NMNG25R9qjj4TIYRdggpy76tESpfmZNANbEUcuKutDfoA60zqGtsQbko5&#10;jKKxNFhwaMixolVO6e14Nwq2LbbLUbxu9rfr6nE5fR7O+5iU6n10yykIT53/F7/cOx3mT4bjL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oNBzFAAAA3gAA&#10;AA8AAAAAAAAAAAAAAAAAqgIAAGRycy9kb3ducmV2LnhtbFBLBQYAAAAABAAEAPoAAACcAwAAAAA=&#10;">
                  <v:shape id="Freeform 1879" o:spid="_x0000_s2903" style="position:absolute;left:6907;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5Vk8cA&#10;AADeAAAADwAAAGRycy9kb3ducmV2LnhtbESP0WrCQBBF3wv+wzJCX0rdKEVsdJXSIkiR0sZ8wJid&#10;JqHZ2ZhdTfx750Ho2wz3zr1nVpvBNepCXag9G5hOElDEhbc1lwbyw/Z5ASpEZIuNZzJwpQCb9ehh&#10;han1Pf/QJYulkhAOKRqoYmxTrUNRkcMw8S2xaL++cxhl7UptO+wl3DV6liRz7bBmaaiwpfeKir/s&#10;7Ay4etvvP9qvlxzz7+z45D/LmJ2MeRwPb0tQkYb4b75f76zgv87mwivvyAx6f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WuVZPHAAAA3gAAAA8AAAAAAAAAAAAAAAAAmAIAAGRy&#10;cy9kb3ducmV2LnhtbFBLBQYAAAAABAAEAPUAAACMAwAAAAA=&#10;" path="m2,l,,,90r2,l2,e" filled="f" stroked="f">
                    <v:path arrowok="t" o:connecttype="custom" o:connectlocs="2,1377;0,1377;0,1467;2,1467;2,1377" o:connectangles="0,0,0,0,0"/>
                  </v:shape>
                </v:group>
                <v:group id="Group 1880" o:spid="_x0000_s2904" style="position:absolute;left:6611;top:1377;width:2;height:91" coordorigin="6611,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sF9cQAAADeAAAADwAAAGRycy9kb3ducmV2LnhtbERPTYvCMBC9L+x/CCN4&#10;07SKslajiKziQQR1Ydnb0IxtsZmUJrb13xtB2Ns83ucsVp0pRUO1KywriIcRCOLU6oIzBT+X7eAL&#10;hPPIGkvLpOBBDlbLz48FJtq2fKLm7DMRQtglqCD3vkqkdGlOBt3QVsSBu9raoA+wzqSusQ3hppSj&#10;KJpKgwWHhhwr2uSU3s53o2DXYrsex9/N4XbdPP4uk+PvISal+r1uPQfhqfP/4rd7r8P82Wg6g9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rsF9cQAAADeAAAA&#10;DwAAAAAAAAAAAAAAAACqAgAAZHJzL2Rvd25yZXYueG1sUEsFBgAAAAAEAAQA+gAAAJsDAAAAAA==&#10;">
                  <v:shape id="Freeform 1881" o:spid="_x0000_s2905" style="position:absolute;left:6611;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zEOMQA&#10;AADeAAAADwAAAGRycy9kb3ducmV2LnhtbESPzW7CQAyE75X6DitX4lY2cKBpYEEVAglO/JQHsLJu&#10;NiLrjbILCW+PD0i92fLMfJ7FavCNulMX68AGJuMMFHEZbM2Vgcvv9jMHFROyxSYwGXhQhNXy/W2B&#10;hQ09n+h+TpWSEI4FGnAptYXWsXTkMY5DSyy3v9B5TLJ2lbYd9hLuGz3Nspn2WLMQHLa0dlRezzcv&#10;EN1ft/nxMNmnXG92jmaHFtGY0cfwMweVaEj/4pd7Z+X97+mXFJA6MoNe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cxDjEAAAA3gAAAA8AAAAAAAAAAAAAAAAAmAIAAGRycy9k&#10;b3ducmV2LnhtbFBLBQYAAAAABAAEAPUAAACJAwAAAAA=&#10;" path="m2,l,,,90r2,l2,e" filled="f" stroked="f">
                    <v:path arrowok="t" o:connecttype="custom" o:connectlocs="2,1377;0,1377;0,1467;2,1467;2,1377" o:connectangles="0,0,0,0,0"/>
                  </v:shape>
                  <v:shape id="Picture 1882" o:spid="_x0000_s2906" type="#_x0000_t75" style="position:absolute;left:6905;top:137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DuYvFAAAA3gAAAA8AAABkcnMvZG93bnJldi54bWxET0trwkAQvgv9D8sUehHdmIPV6CpisBU8&#10;+UCvQ3aahGZnY3Y16b93C4K3+fieM192phJ3alxpWcFoGIEgzqwuOVdwOm4GExDOI2usLJOCP3Kw&#10;XLz15pho2/Ke7gefixDCLkEFhfd1IqXLCjLohrYmDtyPbQz6AJtc6gbbEG4qGUfRWBosOTQUWNO6&#10;oOz3cDMKxv2v2O3TyfXcptf15bvepTezU+rjvVvNQHjq/Ev8dG91mD+NP0fw/064QS4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Q7mLxQAAAN4AAAAPAAAAAAAAAAAAAAAA&#10;AJ8CAABkcnMvZG93bnJldi54bWxQSwUGAAAAAAQABAD3AAAAkQMAAAAA&#10;">
                    <v:imagedata r:id="rId649" o:title=""/>
                  </v:shape>
                  <v:shape id="Picture 1883" o:spid="_x0000_s2907" type="#_x0000_t75" style="position:absolute;left:6613;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RltXGAAAA3gAAAA8AAABkcnMvZG93bnJldi54bWxET01rwkAQvRf6H5Yp9CJ102i1TV1FBFEQ&#10;BKMevA3ZaRLMzobsGuO/dwWht3m8z5nMOlOJlhpXWlbw2Y9AEGdWl5wrOOyXH98gnEfWWFkmBTdy&#10;MJu+vkww0fbKO2pTn4sQwi5BBYX3dSKlywoy6Pq2Jg7cn20M+gCbXOoGryHcVDKOopE0WHJoKLCm&#10;RUHZOb0YBa79GuyHq2Fv3h7T7Whz6srzZafU+1s3/wXhqfP/4qd7rcP8n3gcw+OdcIOc3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hGW1cYAAADeAAAADwAAAAAAAAAAAAAA&#10;AACfAgAAZHJzL2Rvd25yZXYueG1sUEsFBgAAAAAEAAQA9wAAAJIDAAAAAA==&#10;">
                    <v:imagedata r:id="rId650" o:title=""/>
                  </v:shape>
                </v:group>
                <v:group id="Group 1884" o:spid="_x0000_s2908" style="position:absolute;left:6902;top:1377;width:3;height:91" coordorigin="6902,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qkwsUAAADeAAAADwAAAGRycy9kb3ducmV2LnhtbERPTWvCQBC9C/0PyxS8&#10;1U0UbY2uImKlBxEaC+JtyI5JMDsbstsk/vuuUPA2j/c5y3VvKtFS40rLCuJRBII4s7rkXMHP6fPt&#10;A4TzyBory6TgTg7Wq5fBEhNtO/6mNvW5CCHsElRQeF8nUrqsIINuZGviwF1tY9AH2ORSN9iFcFPJ&#10;cRTNpMGSQ0OBNW0Lym7pr1Gw77DbTOJde7hdt/fLaXo8H2JSavjabxYgPPX+Kf53f+kwfz5+n8D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KpMLFAAAA3gAA&#10;AA8AAAAAAAAAAAAAAAAAqgIAAGRycy9kb3ducmV2LnhtbFBLBQYAAAAABAAEAPoAAACcAwAAAAA=&#10;">
                  <v:shape id="Freeform 1885" o:spid="_x0000_s2909" style="position:absolute;left:6902;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rJS8QA&#10;AADeAAAADwAAAGRycy9kb3ducmV2LnhtbERP22rCQBB9L/gPywi+iG4UqRpdRSqClFJqzAeM2TEJ&#10;ZmfT7GrSv+8WhL7N4Vxnve1MJR7UuNKygsk4AkGcWV1yriA9H0YLEM4ja6wsk4IfcrDd9F7WGGvb&#10;8okeic9FCGEXo4LC+zqW0mUFGXRjWxMH7mobgz7AJpe6wTaEm0pOo+hVGiw5NBRY01tB2S25GwWm&#10;PLQf+/pzlmL6lVyG9j33ybdSg363W4Hw1Pl/8dN91GH+cjqfwd874Qa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6yUvEAAAA3gAAAA8AAAAAAAAAAAAAAAAAmAIAAGRycy9k&#10;b3ducmV2LnhtbFBLBQYAAAAABAAEAPUAAACJAwAAAAA=&#10;" path="m3,l,,,90r3,l3,e" filled="f" stroked="f">
                    <v:path arrowok="t" o:connecttype="custom" o:connectlocs="3,1377;0,1377;0,1467;3,1467;3,1377" o:connectangles="0,0,0,0,0"/>
                  </v:shape>
                </v:group>
                <v:group id="Group 1886" o:spid="_x0000_s2910" style="position:absolute;left:6615;top:1377;width:2;height:91" coordorigin="6615,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ZLcUAAADeAAAADwAAAGRycy9kb3ducmV2LnhtbERPTWvCQBC9C/0PyxR6&#10;q5so2hpdRcQWDyI0FsTbkB2TYHY2ZLdJ/PeuUPA2j/c5i1VvKtFS40rLCuJhBII4s7rkXMHv8ev9&#10;E4TzyBory6TgRg5Wy5fBAhNtO/6hNvW5CCHsElRQeF8nUrqsIINuaGviwF1sY9AH2ORSN9iFcFPJ&#10;URRNpcGSQ0OBNW0Kyq7pn1Hw3WG3Hsfbdn+9bG7n4+Rw2sek1Ntrv56D8NT7p/jfvdNh/mz0MYH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vmS3FAAAA3gAA&#10;AA8AAAAAAAAAAAAAAAAAqgIAAGRycy9kb3ducmV2LnhtbFBLBQYAAAAABAAEAPoAAACcAwAAAAA=&#10;">
                  <v:shape id="Freeform 1887" o:spid="_x0000_s2911" style="position:absolute;left:6615;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n518UA&#10;AADeAAAADwAAAGRycy9kb3ducmV2LnhtbESPwWrDMBBE74X8g9hCbo3sHFzHjWJKaMA9pU3yAYu1&#10;tUyslbFU2/n7qhDIbZeZnTe7LWfbiZEG3zpWkK4SEMS10y03Ci7nw0sOwgdkjZ1jUnAjD+Vu8bTF&#10;QruJv2k8hUbEEPYFKjAh9IWUvjZk0a9cTxy1HzdYDHEdGqkHnGK47eQ6STJpseVIMNjT3lB9Pf3a&#10;CJHT9ZB/HdPPkMuPylB27BGVWj7P728gAs3hYb5fVzrW36xfM/h/J84gd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fnXxQAAAN4AAAAPAAAAAAAAAAAAAAAAAJgCAABkcnMv&#10;ZG93bnJldi54bWxQSwUGAAAAAAQABAD1AAAAigMAAAAA&#10;" path="m2,l,,,90r2,l2,e" filled="f" stroked="f">
                    <v:path arrowok="t" o:connecttype="custom" o:connectlocs="2,1377;0,1377;0,1467;2,1467;2,1377" o:connectangles="0,0,0,0,0"/>
                  </v:shape>
                </v:group>
                <v:group id="Group 1888" o:spid="_x0000_s2912" style="position:absolute;left:6900;top:1377;width:2;height:91" coordorigin="6900,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bGiwcUAAADeAAAADwAAAGRycy9kb3ducmV2LnhtbERPS2vCQBC+F/wPywi9&#10;6SaWVo2uIqKlBxF8gHgbsmMSzM6G7JrEf98tCL3Nx/ec+bIzpWiodoVlBfEwAkGcWl1wpuB82g4m&#10;IJxH1lhaJgVPcrBc9N7mmGjb8oGao89ECGGXoILc+yqR0qU5GXRDWxEH7mZrgz7AOpO6xjaEm1KO&#10;ouhLGiw4NORY0Tqn9H58GAXfLbarj3jT7O639fN6+txfdjEp9d7vVjMQnjr/L365f3SYPx2Nx/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xosHFAAAA3gAA&#10;AA8AAAAAAAAAAAAAAAAAqgIAAGRycy9kb3ducmV2LnhtbFBLBQYAAAAABAAEAPoAAACcAwAAAAA=&#10;">
                  <v:shape id="Freeform 1889" o:spid="_x0000_s2913" style="position:absolute;left:6900;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rIPsMA&#10;AADeAAAADwAAAGRycy9kb3ducmV2LnhtbESPzW7CMAzH75P2DpEncRspHFhXCGhCIMGJj/EAVuM1&#10;FY1TNYGWt8cHpN1s+f/x82I1+EbdqYt1YAOTcQaKuAy25srA5Xf7mYOKCdliE5gMPCjCavn+tsDC&#10;hp5PdD+nSkkIxwINuJTaQutYOvIYx6Ellttf6DwmWbtK2w57CfeNnmbZTHusWRoctrR2VF7PNy8l&#10;ur9u8+Nhsk+53uwczQ4tojGjj+FnDirRkP7FL/fOCv739Et45R2ZQ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arIPsMAAADeAAAADwAAAAAAAAAAAAAAAACYAgAAZHJzL2Rv&#10;d25yZXYueG1sUEsFBgAAAAAEAAQA9QAAAIgDAAAAAA==&#10;" path="m2,l,,,90r2,l2,e" filled="f" stroked="f">
                    <v:path arrowok="t" o:connecttype="custom" o:connectlocs="2,1377;0,1377;0,1467;2,1467;2,1377" o:connectangles="0,0,0,0,0"/>
                  </v:shape>
                </v:group>
                <v:group id="Group 1890" o:spid="_x0000_s2914" style="position:absolute;left:6617;top:1377;width:3;height:91" coordorigin="6617,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2KTKMUAAADeAAAADwAAAGRycy9kb3ducmV2LnhtbERPTWvCQBC9F/oflhF6&#10;000stRpdRaQWDyJUBfE2ZMckmJ0N2TWJ/94VhN7m8T5ntuhMKRqqXWFZQTyIQBCnVhecKTge1v0x&#10;COeRNZaWScGdHCzm728zTLRt+Y+avc9ECGGXoILc+yqR0qU5GXQDWxEH7mJrgz7AOpO6xjaEm1IO&#10;o2gkDRYcGnKsaJVTet3fjILfFtvlZ/zTbK+X1f18+NqdtjEp9dHrllMQnjr/L365NzrMnwy/J/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ikyjFAAAA3gAA&#10;AA8AAAAAAAAAAAAAAAAAqgIAAGRycy9kb3ducmV2LnhtbFBLBQYAAAAABAAEAPoAAACcAwAAAAA=&#10;">
                  <v:shape id="Freeform 1891" o:spid="_x0000_s2915" style="position:absolute;left:6617;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b8cA&#10;AADeAAAADwAAAGRycy9kb3ducmV2LnhtbESP0WrCQBBF3wv+wzKFvhTdVKRo6irSIohI0ZgPGLPT&#10;JDQ7m2a3Jv6981Do2wxz5957luvBNepKXag9G3iZJKCIC29rLg3k5+14DipEZIuNZzJwowDr1ehh&#10;ian1PZ/omsVSiQmHFA1UMbap1qGoyGGY+JZYbl++cxhl7UptO+zF3DV6miSv2mHNklBhS+8VFd/Z&#10;rzPg6m1/+Gg/Zznmx+zy7PdlzH6MeXocNm+gIg3xX/z3vbNSfzGdC4DgyAx6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Uv2/HAAAA3gAAAA8AAAAAAAAAAAAAAAAAmAIAAGRy&#10;cy9kb3ducmV2LnhtbFBLBQYAAAAABAAEAPUAAACMAwAAAAA=&#10;" path="m3,l,,,90r3,l3,e" filled="f" stroked="f">
                    <v:path arrowok="t" o:connecttype="custom" o:connectlocs="3,1377;0,1377;0,1467;3,1467;3,1377" o:connectangles="0,0,0,0,0"/>
                  </v:shape>
                </v:group>
                <v:group id="Group 1892" o:spid="_x0000_s2916" style="position:absolute;left:6897;top:1377;width:3;height:91" coordorigin="6897,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MHvCcYAAADeAAAADwAAAGRycy9kb3ducmV2LnhtbERPTWvCQBC9F/wPyxS8&#10;NZsoLTHNKiJWPIRCVSi9DdkxCWZnQ3abxH/fLRR6m8f7nHwzmVYM1LvGsoIkikEQl1Y3XCm4nN+e&#10;UhDOI2tsLZOCOznYrGcPOWbajvxBw8lXIoSwy1BB7X2XSenKmgy6yHbEgbva3qAPsK+k7nEM4aaV&#10;izh+kQYbDg01drSrqbydvo2Cw4jjdpnsh+J23d2/zs/vn0VCSs0fp+0rCE+T/xf/uY86zF8t0g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gwe8JxgAAAN4A&#10;AAAPAAAAAAAAAAAAAAAAAKoCAABkcnMvZG93bnJldi54bWxQSwUGAAAAAAQABAD6AAAAnQMAAAAA&#10;">
                  <v:shape id="Freeform 1893" o:spid="_x0000_s2917" style="position:absolute;left:6897;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qEg8UA&#10;AADeAAAADwAAAGRycy9kb3ducmV2LnhtbERP22rCQBB9L/gPywi+lLoxlGJjNiKKIKUUjfmAMTtN&#10;QrOzMbua9O+7hULf5nCuk65H04o79a6xrGAxj0AQl1Y3XCkozvunJQjnkTW2lknBNzlYZ5OHFBNt&#10;Bz7RPfeVCCHsElRQe98lUrqyJoNubjviwH3a3qAPsK+k7nEI4aaVcRS9SIMNh4YaO9rWVH7lN6PA&#10;NPvhfdd9PBdYHPPLo32rfH5VajYdNysQnkb/L/5zH3SY/xovY/h9J9wgs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SoSDxQAAAN4AAAAPAAAAAAAAAAAAAAAAAJgCAABkcnMv&#10;ZG93bnJldi54bWxQSwUGAAAAAAQABAD1AAAAigMAAAAA&#10;" path="m3,l,,,90r3,l3,e" filled="f" stroked="f">
                    <v:path arrowok="t" o:connecttype="custom" o:connectlocs="3,1377;0,1377;0,1467;3,1467;3,1377" o:connectangles="0,0,0,0,0"/>
                  </v:shape>
                </v:group>
                <v:group id="Group 1894" o:spid="_x0000_s2918" style="position:absolute;left:6620;top:1377;width:2;height:91" coordorigin="6620,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U5cQAAADeAAAADwAAAGRycy9kb3ducmV2LnhtbERPS4vCMBC+C/sfwizs&#10;TdMqiluNIuIuexDBByzehmZsi82kNLGt/94Igrf5+J4zX3amFA3VrrCsIB5EIIhTqwvOFJyOP/0p&#10;COeRNZaWScGdHCwXH705Jtq2vKfm4DMRQtglqCD3vkqkdGlOBt3AVsSBu9jaoA+wzqSusQ3hppTD&#10;KJpIgwWHhhwrWueUXg83o+C3xXY1ijfN9npZ38/H8e5/G5NSX5/dagbCU+ff4pf7T4f538PpC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1/U5cQAAADeAAAA&#10;DwAAAAAAAAAAAAAAAACqAgAAZHJzL2Rvd25yZXYueG1sUEsFBgAAAAAEAAQA+gAAAJsDAAAAAA==&#10;">
                  <v:shape id="Freeform 1895" o:spid="_x0000_s2919" style="position:absolute;left:6620;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KyHMIA&#10;AADeAAAADwAAAGRycy9kb3ducmV2LnhtbESP3YrCMBCF7wXfIYzgnaaKSK1GEVFwr/x9gKEZm2Iz&#10;KU203bffLAjezXDOnO/MatPZSryp8aVjBZNxAoI4d7rkQsH9dhilIHxA1lg5JgW/5GGz7vdWmGnX&#10;8oXe11CIGMI+QwUmhDqT0ueGLPqxq4mj9nCNxRDXppC6wTaG20pOk2QuLZYcCQZr2hnKn9eXjRDZ&#10;Pg/p+TT5CancHw3NTzWiUsNBt12CCNSFr/lzfdSx/mKazuD/nTiD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MrIcwgAAAN4AAAAPAAAAAAAAAAAAAAAAAJgCAABkcnMvZG93&#10;bnJldi54bWxQSwUGAAAAAAQABAD1AAAAhwMAAAAA&#10;" path="m2,l,,,90r2,l2,e" filled="f" stroked="f">
                    <v:path arrowok="t" o:connecttype="custom" o:connectlocs="2,1377;0,1377;0,1467;2,1467;2,1377" o:connectangles="0,0,0,0,0"/>
                  </v:shape>
                </v:group>
                <v:group id="Group 1896" o:spid="_x0000_s2920" style="position:absolute;left:6896;top:1377;width:2;height:91" coordorigin="6896,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pCsQAAADeAAAADwAAAGRycy9kb3ducmV2LnhtbERPS4vCMBC+C/sfwizs&#10;TdO6KG41ioi7eBDBByzehmZsi82kNLGt/94Igrf5+J4zW3SmFA3VrrCsIB5EIIhTqwvOFJyOv/0J&#10;COeRNZaWScGdHCzmH70ZJtq2vKfm4DMRQtglqCD3vkqkdGlOBt3AVsSBu9jaoA+wzqSusQ3hppTD&#10;KBpLgwWHhhwrWuWUXg83o+CvxXb5Ha+b7fWyup+Po93/Nialvj675RSEp86/xS/3Rof5P8PJ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rpCsQAAADeAAAA&#10;DwAAAAAAAAAAAAAAAACqAgAAZHJzL2Rvd25yZXYueG1sUEsFBgAAAAAEAAQA+gAAAJsDAAAAAA==&#10;">
                  <v:shape id="Freeform 1897" o:spid="_x0000_s2921" style="position:absolute;left:6896;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J8MQA&#10;AADeAAAADwAAAGRycy9kb3ducmV2LnhtbESPwWrDMBBE74X8g9hAbo3sHIzrRDEhJJCe3Lr9gMXa&#10;WCbWylhK7P59VCj0tsvMzpvdlbPtxYNG3zlWkK4TEMSN0x23Cr6/zq85CB+QNfaOScEPeSj3i5cd&#10;FtpN/EmPOrQihrAvUIEJYSik9I0hi37tBuKoXd1oMcR1bKUecYrhtpebJMmkxY4jweBAR0PNrb7b&#10;CJHT7Zx/VOl7yOXpYiirBkSlVsv5sAURaA7/5r/ri4713zZ5Br/vxBn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sifDEAAAA3gAAAA8AAAAAAAAAAAAAAAAAmAIAAGRycy9k&#10;b3ducmV2LnhtbFBLBQYAAAAABAAEAPUAAACJAwAAAAA=&#10;" path="m1,l,,,90r1,l1,e" filled="f" stroked="f">
                    <v:path arrowok="t" o:connecttype="custom" o:connectlocs="1,1377;0,1377;0,1467;1,1467;1,1377" o:connectangles="0,0,0,0,0"/>
                  </v:shape>
                </v:group>
                <v:group id="Group 1898" o:spid="_x0000_s2922" style="position:absolute;left:6622;top:1377;width:3;height:91" coordorigin="6622,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TS5sUAAADeAAAADwAAAGRycy9kb3ducmV2LnhtbERPS2vCQBC+F/wPywi9&#10;6SaWVo2uIqKlBxF8gHgbsmMSzM6G7JrEf98tCL3Nx/ec+bIzpWiodoVlBfEwAkGcWl1wpuB82g4m&#10;IJxH1lhaJgVPcrBc9N7mmGjb8oGao89ECGGXoILc+yqR0qU5GXRDWxEH7mZrgz7AOpO6xjaEm1KO&#10;ouhLGiw4NORY0Tqn9H58GAXfLbarj3jT7O639fN6+txfdjEp9d7vVjMQnjr/L365f3SYPx1Nx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Bk0ubFAAAA3gAA&#10;AA8AAAAAAAAAAAAAAAAAqgIAAGRycy9kb3ducmV2LnhtbFBLBQYAAAAABAAEAPoAAACcAwAAAAA=&#10;">
                  <v:shape id="Freeform 1899" o:spid="_x0000_s2923" style="position:absolute;left:6622;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KzaccA&#10;AADeAAAADwAAAGRycy9kb3ducmV2LnhtbESP0WrCQBBF3wv+wzKFvhTdVKRo6irSIohI0ZgPGLPT&#10;JDQ7m2a3Jv6981Do2wz3zr1nluvBNepKXag9G3iZJKCIC29rLg3k5+14DipEZIuNZzJwowDr1ehh&#10;ian1PZ/omsVSSQiHFA1UMbap1qGoyGGY+JZYtC/fOYyydqW2HfYS7ho9TZJX7bBmaaiwpfeKiu/s&#10;1xlw9bY/fLSfsxzzY3Z59vsyZj/GPD0OmzdQkYb4b/673lnBX0znwivvyAx6d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is2nHAAAA3gAAAA8AAAAAAAAAAAAAAAAAmAIAAGRy&#10;cy9kb3ducmV2LnhtbFBLBQYAAAAABAAEAPUAAACMAwAAAAA=&#10;" path="m3,l,,,90r3,l3,e" filled="f" stroked="f">
                    <v:path arrowok="t" o:connecttype="custom" o:connectlocs="3,1377;0,1377;0,1467;3,1467;3,1377" o:connectangles="0,0,0,0,0"/>
                  </v:shape>
                  <v:shape id="Picture 1900" o:spid="_x0000_s2924" type="#_x0000_t75" style="position:absolute;left:6893;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PTQHDAAAA3gAAAA8AAABkcnMvZG93bnJldi54bWxET0trwkAQvgv9D8sUvOlGEY1pVgmFUr2p&#10;LT0Pu5NHm50N2W2M/94VCr3Nx/ecfD/aVgzU+8axgsU8AUGsnWm4UvD58TZLQfiAbLB1TApu5GG/&#10;e5rkmBl35TMNl1CJGMI+QwV1CF0mpdc1WfRz1xFHrnS9xRBhX0nT4zWG21Yuk2QtLTYcG2rs6LUm&#10;/XP5tQqO+l1vbDd8rWRRHMziNKT+u1Rq+jwWLyACjeFf/Oc+mDh/u0y38Hgn3iB3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s9NAcMAAADeAAAADwAAAAAAAAAAAAAAAACf&#10;AgAAZHJzL2Rvd25yZXYueG1sUEsFBgAAAAAEAAQA9wAAAI8DAAAAAA==&#10;">
                    <v:imagedata r:id="rId651" o:title=""/>
                  </v:shape>
                  <v:shape id="Picture 1901" o:spid="_x0000_s2925" type="#_x0000_t75" style="position:absolute;left:6625;top:137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YbdnIAAAA3gAAAA8AAABkcnMvZG93bnJldi54bWxEj0FLw0AQhe9C/8MyBS9iNqa0tLHbIopF&#10;KRWNotchOybB7GzIrk38986h0NsM8+a99623o2vVkfrQeDZwk6SgiEtvG64MfLw/Xi9BhYhssfVM&#10;Bv4owHYzuVhjbv3Ab3QsYqXEhEOOBuoYu1zrUNbkMCS+I5bbt+8dRln7StseBzF3rc7SdKEdNiwJ&#10;NXZ0X1P5U/w6A/5hdnj53D0fsr0d9GtY0tc4vzLmcjre3YKKNMaz+PT9ZKX+KlsJgODIDHrzD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kGG3ZyAAAAN4AAAAPAAAAAAAAAAAA&#10;AAAAAJ8CAABkcnMvZG93bnJldi54bWxQSwUGAAAAAAQABAD3AAAAlAMAAAAA&#10;">
                    <v:imagedata r:id="rId652" o:title=""/>
                  </v:shape>
                </v:group>
                <v:group id="Group 1902" o:spid="_x0000_s2926" style="position:absolute;left:6891;top:1377;width:2;height:91" coordorigin="6891,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h51MQAAADeAAAADwAAAGRycy9kb3ducmV2LnhtbERPS4vCMBC+C/sfwizs&#10;TdO6KFqNIrK7eBDBB4i3oRnbYjMpTbat/94Igrf5+J4zX3amFA3VrrCsIB5EIIhTqwvOFJyOv/0J&#10;COeRNZaWScGdHCwXH705Jtq2vKfm4DMRQtglqCD3vkqkdGlOBt3AVsSBu9raoA+wzqSusQ3hppTD&#10;KBpLgwWHhhwrWueU3g7/RsFfi+3qO/5ptrfr+n45jnbnbUxKfX12qxkIT51/i1/ujQ7zp8NpD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Rh51MQAAADeAAAA&#10;DwAAAAAAAAAAAAAAAACqAgAAZHJzL2Rvd25yZXYueG1sUEsFBgAAAAAEAAQA+gAAAJsDAAAAAA==&#10;">
                  <v:shape id="Freeform 1903" o:spid="_x0000_s2927" style="position:absolute;left:6891;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4ZLsIA&#10;AADeAAAADwAAAGRycy9kb3ducmV2LnhtbESPzarCMBCF94LvEOaCO03tQmo1yuWioCt/H2Bo5jbF&#10;ZlKaaOvbG0FwN8M5c74zy3Vva/Gg1leOFUwnCQjiwumKSwXXy3acgfABWWPtmBQ8ycN6NRwsMdeu&#10;4xM9zqEUMYR9jgpMCE0upS8MWfQT1xBH7d+1FkNc21LqFrsYbmuZJslMWqw4Egw29GeouJ3vNkJk&#10;d9tmx8N0HzK52RmaHRpEpUY//e8CRKA+fM2f652O9efpPIX3O3EG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ThkuwgAAAN4AAAAPAAAAAAAAAAAAAAAAAJgCAABkcnMvZG93&#10;bnJldi54bWxQSwUGAAAAAAQABAD1AAAAhwMAAAAA&#10;" path="m2,l,,,90r2,l2,e" filled="f" stroked="f">
                    <v:path arrowok="t" o:connecttype="custom" o:connectlocs="2,1377;0,1377;0,1467;2,1467;2,1377" o:connectangles="0,0,0,0,0"/>
                  </v:shape>
                </v:group>
                <v:group id="Group 1904" o:spid="_x0000_s2928" style="position:absolute;left:6626;top:1377;width:3;height:91" coordorigin="6626,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ZCOMQAAADeAAAADwAAAGRycy9kb3ducmV2LnhtbERPS4vCMBC+L/gfwgh7&#10;W9Mqu2g1ioguexDBB4i3oRnbYjMpTWzrvzeCsLf5+J4zW3SmFA3VrrCsIB5EIIhTqwvOFJyOm68x&#10;COeRNZaWScGDHCzmvY8ZJtq2vKfm4DMRQtglqCD3vkqkdGlOBt3AVsSBu9raoA+wzqSusQ3hppTD&#10;KPqRBgsODTlWtMopvR3uRsFvi+1yFK+b7e26elyO37vzNialPvvdcgrCU+f/xW/3nw7zJ8PJC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oZCOMQAAADeAAAA&#10;DwAAAAAAAAAAAAAAAACqAgAAZHJzL2Rvd25yZXYueG1sUEsFBgAAAAAEAAQA+gAAAJsDAAAAAA==&#10;">
                  <v:shape id="Freeform 1905" o:spid="_x0000_s2929" style="position:absolute;left:6626;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vscQA&#10;AADeAAAADwAAAGRycy9kb3ducmV2LnhtbERP22rCQBB9L/gPywi+FN1UpJjoKlIRSpGiMR8wZsck&#10;mJ2N2dWkf98VCn2bw7nOct2bWjyodZVlBW+TCARxbnXFhYLstBvPQTiPrLG2TAp+yMF6NXhZYqJt&#10;x0d6pL4QIYRdggpK75tESpeXZNBNbEMcuIttDfoA20LqFrsQbmo5jaJ3abDi0FBiQx8l5df0bhSY&#10;atftt833LMPskJ5f7Vfh05tSo2G/WYDw1Pt/8Z/7U4f58TSewfOdcIN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2L7HEAAAA3gAAAA8AAAAAAAAAAAAAAAAAmAIAAGRycy9k&#10;b3ducmV2LnhtbFBLBQYAAAAABAAEAPUAAACJAwAAAAA=&#10;" path="m3,l,,,90r3,l3,e" filled="f" stroked="f">
                    <v:path arrowok="t" o:connecttype="custom" o:connectlocs="3,1377;0,1377;0,1467;3,1467;3,1377" o:connectangles="0,0,0,0,0"/>
                  </v:shape>
                </v:group>
                <v:group id="Group 1906" o:spid="_x0000_s2930" style="position:absolute;left:6888;top:1377;width:3;height:91" coordorigin="6888,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iN/18QAAADeAAAADwAAAGRycy9kb3ducmV2LnhtbERPS4vCMBC+L/gfwgje&#10;1rSKi1ajiLjiQQQfIN6GZmyLzaQ02bb++82CsLf5+J6zWHWmFA3VrrCsIB5GIIhTqwvOFFwv359T&#10;EM4jaywtk4IXOVgtex8LTLRt+UTN2WcihLBLUEHufZVI6dKcDLqhrYgD97C1QR9gnUldYxvCTSlH&#10;UfQlDRYcGnKsaJNT+jz/GAW7Ftv1ON42h+dj87pfJsfbISalBv1uPQfhqfP/4rd7r8P82Wg2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iN/18QAAADeAAAA&#10;DwAAAAAAAAAAAAAAAACqAgAAZHJzL2Rvd25yZXYueG1sUEsFBgAAAAAEAAQA+gAAAJsDAAAAAA==&#10;">
                  <v:shape id="Freeform 1907" o:spid="_x0000_s2931" style="position:absolute;left:6888;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UXcUA&#10;AADeAAAADwAAAGRycy9kb3ducmV2LnhtbERP22rCQBB9L/gPywi+lLqpFDGpmyAVoRQpGvMB0+w0&#10;CWZnY3Y16d+7hULf5nCus85G04ob9a6xrOB5HoEgLq1uuFJQnHZPKxDOI2tsLZOCH3KQpZOHNSba&#10;DnykW+4rEULYJaig9r5LpHRlTQbd3HbEgfu2vUEfYF9J3eMQwk0rF1G0lAYbDg01dvRWU3nOr0aB&#10;aXbDftt9vhRYHPKvR/tR+fyi1Gw6bl5BeBr9v/jP/a7D/HgRL+H3nXCDTO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BRdxQAAAN4AAAAPAAAAAAAAAAAAAAAAAJgCAABkcnMv&#10;ZG93bnJldi54bWxQSwUGAAAAAAQABAD1AAAAigMAAAAA&#10;" path="m3,l,,,90r3,l3,e" filled="f" stroked="f">
                    <v:path arrowok="t" o:connecttype="custom" o:connectlocs="3,1377;0,1377;0,1467;3,1467;3,1377" o:connectangles="0,0,0,0,0"/>
                  </v:shape>
                </v:group>
                <v:group id="Group 1908" o:spid="_x0000_s2932" style="position:absolute;left:6629;top:1377;width:2;height:91" coordorigin="6629,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1EO8UAAADeAAAADwAAAGRycy9kb3ducmV2LnhtbERPTWvCQBC9F/oflhF6&#10;000stRpdRaQWDyJUBfE2ZMckmJ0N2TWJ/94VhN7m8T5ntuhMKRqqXWFZQTyIQBCnVhecKTge1v0x&#10;COeRNZaWScGdHCzm728zTLRt+Y+avc9ECGGXoILc+yqR0qU5GXQDWxEH7mJrgz7AOpO6xjaEm1IO&#10;o2gkDRYcGnKsaJVTet3fjILfFtvlZ/zTbK+X1f18+NqdtjEp9dHrllMQnjr/L365NzrMnwwn3/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W9RDvFAAAA3gAA&#10;AA8AAAAAAAAAAAAAAAAAqgIAAGRycy9kb3ducmV2LnhtbFBLBQYAAAAABAAEAPoAAACcAwAAAAA=&#10;">
                  <v:shape id="Freeform 1909" o:spid="_x0000_s2933" style="position:absolute;left:6629;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YuxMIA&#10;AADeAAAADwAAAGRycy9kb3ducmV2LnhtbESPzW7CMAzH70i8Q2QkbpDCAZVCQNMEEjuxAQ9gNaap&#10;aJyqCbR7e3yYtJst/z9+3u4H36gXdbEObGAxz0ARl8HWXBm4XY+zHFRMyBabwGTglyLsd+PRFgsb&#10;ev6h1yVVSkI4FmjApdQWWsfSkcc4Dy2x3O6h85hk7SptO+wl3Dd6mWUr7bFmaXDY0qej8nF5einR&#10;/eOYf58XXynXh5Oj1blFNGY6GT42oBIN6V/85z5ZwV8v18Ir78gMevc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pi7EwgAAAN4AAAAPAAAAAAAAAAAAAAAAAJgCAABkcnMvZG93&#10;bnJldi54bWxQSwUGAAAAAAQABAD1AAAAhwMAAAAA&#10;" path="m2,l,,,90r2,l2,e" filled="f" stroked="f">
                    <v:path arrowok="t" o:connecttype="custom" o:connectlocs="2,1377;0,1377;0,1467;2,1467;2,1377" o:connectangles="0,0,0,0,0"/>
                  </v:shape>
                </v:group>
                <v:group id="Group 1910" o:spid="_x0000_s2934" style="position:absolute;left:6886;top:1377;width:2;height:91" coordorigin="6886,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2510sUAAADeAAAADwAAAGRycy9kb3ducmV2LnhtbERPS2vCQBC+F/oflil4&#10;q5soliZmFREVD1KoFoq3ITt5YHY2ZNck/vtuodDbfHzPydajaURPnastK4inEQji3OqaSwVfl/3r&#10;OwjnkTU2lknBgxysV89PGabaDvxJ/dmXIoSwS1FB5X2bSunyigy6qW2JA1fYzqAPsCul7nAI4aaR&#10;syh6kwZrDg0VtrStKL+d70bBYcBhM493/elWbB/Xy+Lj+xSTUpOXcbME4Wn0/+I/91GH+cksSe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tuddLFAAAA3gAA&#10;AA8AAAAAAAAAAAAAAAAAqgIAAGRycy9kb3ducmV2LnhtbFBLBQYAAAAABAAEAPoAAACcAwAAAAA=&#10;">
                  <v:shape id="Freeform 1911" o:spid="_x0000_s2935" style="position:absolute;left:6886;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u42MMA&#10;AADeAAAADwAAAGRycy9kb3ducmV2LnhtbESPQWvCQBCF7wX/wzIFb3WjBYmpqxRR0JOt+gOG7DQb&#10;zM6G7NbEf+8cBG8zzHvvm7dcD75RN+piHdjAdJKBIi6DrbkycDnvPnJQMSFbbAKTgTtFWK9Gb0ss&#10;bOj5l26nVCkJ4VigAZdSW2gdS0ce4yS0xHL7C53HJGtXadthL+G+0bMsm2uPNQvBYUsbR+X19O8F&#10;ovvrLv85Tg8p19u9o/mxRTRm/D58f4FKNKSX+OneW3l/8ZlJAakj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u42MMAAADeAAAADwAAAAAAAAAAAAAAAACYAgAAZHJzL2Rv&#10;d25yZXYueG1sUEsFBgAAAAAEAAQA9QAAAIgDAAAAAA==&#10;" path="m2,l,,,90r2,l2,e" filled="f" stroked="f">
                    <v:path arrowok="t" o:connecttype="custom" o:connectlocs="2,1377;0,1377;0,1467;2,1467;2,1377" o:connectangles="0,0,0,0,0"/>
                  </v:shape>
                </v:group>
                <v:group id="Group 1912" o:spid="_x0000_s2936" style="position:absolute;left:6631;top:1377;width:3;height:91" coordorigin="6631,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PjzsQAAADeAAAA&#10;DwAAAAAAAAAAAAAAAACqAgAAZHJzL2Rvd25yZXYueG1sUEsFBgAAAAAEAAQA+gAAAJsDAAAAAA==&#10;">
                  <v:shape id="Freeform 1913" o:spid="_x0000_s2937" style="position:absolute;left:6631;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IRMUA&#10;AADeAAAADwAAAGRycy9kb3ducmV2LnhtbERP22rCQBB9F/yHZQq+SN1URdrUTZAWQYqITfMB0+w0&#10;Cc3OptnVpH/vCoJvczjXWaeDacSZOldbVvA0i0AQF1bXXCrIv7aPzyCcR9bYWCYF/+QgTcajNcba&#10;9vxJ58yXIoSwi1FB5X0bS+mKigy6mW2JA/djO4M+wK6UusM+hJtGzqNoJQ3WHBoqbOmtouI3OxkF&#10;pt72+/f2sMwxP2bfU/tR+uxPqcnDsHkF4Wnwd/HNvdNh/ssimsP1nXCDTC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hExQAAAN4AAAAPAAAAAAAAAAAAAAAAAJgCAABkcnMv&#10;ZG93bnJldi54bWxQSwUGAAAAAAQABAD1AAAAigMAAAAA&#10;" path="m3,l,,,90r3,l3,e" filled="f" stroked="f">
                    <v:path arrowok="t" o:connecttype="custom" o:connectlocs="3,1377;0,1377;0,1467;3,1467;3,1377" o:connectangles="0,0,0,0,0"/>
                  </v:shape>
                  <v:shape id="Picture 1914" o:spid="_x0000_s2938" type="#_x0000_t75" style="position:absolute;left:6884;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9pbLDAAAA3gAAAA8AAABkcnMvZG93bnJldi54bWxET02LwjAQvQv+hzCCN02rIGs1igjC4u7F&#10;qgdvYzO2xWZSm2zt/vuNsOBtHu9zluvOVKKlxpWWFcTjCARxZnXJuYLTcTf6AOE8ssbKMin4JQfr&#10;Vb+3xETbJx+oTX0uQgi7BBUU3teJlC4ryKAb25o4cDfbGPQBNrnUDT5DuKnkJIpm0mDJoaHAmrYF&#10;Zff0xyigffd9etDjeI4vlF4n7dcsvl2VGg66zQKEp86/xf/uTx3mz6fRFF7vh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32lssMAAADeAAAADwAAAAAAAAAAAAAAAACf&#10;AgAAZHJzL2Rvd25yZXYueG1sUEsFBgAAAAAEAAQA9wAAAI8DAAAAAA==&#10;">
                    <v:imagedata r:id="rId653" o:title=""/>
                  </v:shape>
                  <v:shape id="Picture 1915" o:spid="_x0000_s2939" type="#_x0000_t75" style="position:absolute;left:6634;top:137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ojSDEAAAA3gAAAA8AAABkcnMvZG93bnJldi54bWxET0tLAzEQvgv+hzBCb22iDaJr01KkD3vT&#10;VnoeNuPu6mayJOl2+++NUPA2H99zZovBtaKnEBvPBu4nCgRx6W3DlYHPw3r8BCImZIutZzJwoQiL&#10;+e3NDAvrz/xB/T5VIodwLNBAnVJXSBnLmhzGie+IM/flg8OUYaikDXjO4a6VD0o9SocN54YaO3qt&#10;qfzZn5yBXutw3DUqTDfvq912qb/18XQwZnQ3LF9AJBrSv/jqfrN5/vNUafh7J98g5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OojSDEAAAA3gAAAA8AAAAAAAAAAAAAAAAA&#10;nwIAAGRycy9kb3ducmV2LnhtbFBLBQYAAAAABAAEAPcAAACQAwAAAAA=&#10;">
                    <v:imagedata r:id="rId654" o:title=""/>
                  </v:shape>
                </v:group>
                <v:group id="Group 1916" o:spid="_x0000_s2940" style="position:absolute;left:6882;top:1377;width:2;height:91" coordorigin="6882,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jlzcYAAADeAAAADwAAAGRycy9kb3ducmV2LnhtbERPTWvCQBC9F/wPyxS8&#10;NZsoKTXNKiJVPIRCVSi9DdkxCWZnQ3abxH/fLRR6m8f7nHwzmVYM1LvGsoIkikEQl1Y3XCm4nPdP&#10;LyCcR9bYWiYFd3KwWc8ecsy0HfmDhpOvRAhhl6GC2vsuk9KVNRl0ke2IA3e1vUEfYF9J3eMYwk0r&#10;F3H8LA02HBpq7GhXU3k7fRsFhxHH7TJ5G4rbdXf/Oqfvn0VCSs0fp+0rCE+T/xf/uY86zF8t4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OXNxgAAAN4A&#10;AAAPAAAAAAAAAAAAAAAAAKoCAABkcnMvZG93bnJldi54bWxQSwUGAAAAAAQABAD6AAAAnQMAAAAA&#10;">
                  <v:shape id="Freeform 1917" o:spid="_x0000_s2941" style="position:absolute;left:6882;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6FN8UA&#10;AADeAAAADwAAAGRycy9kb3ducmV2LnhtbESPwWrDMBBE74H+g9hCb4nkFozjRjGhNJCe0jr9gMXa&#10;WCbWylhq7Px9VCj0tsvMzpvdVLPrxZXG0HnWkK0UCOLGm45bDd+n/bIAESKywd4zabhRgGr7sNhg&#10;afzEX3StYytSCIcSNdgYh1LK0FhyGFZ+IE7a2Y8OY1rHVpoRpxTuevmsVC4ddpwIFgd6s9Rc6h+X&#10;IHK67IvPY/YRC/l+sJQfB0Stnx7n3SuISHP8N/9dH0yqv35ROfy+k2aQ2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noU3xQAAAN4AAAAPAAAAAAAAAAAAAAAAAJgCAABkcnMv&#10;ZG93bnJldi54bWxQSwUGAAAAAAQABAD1AAAAigMAAAAA&#10;" path="m2,l,,,90r2,l2,e" filled="f" stroked="f">
                    <v:path arrowok="t" o:connecttype="custom" o:connectlocs="2,1377;0,1377;0,1467;2,1467;2,1377" o:connectangles="0,0,0,0,0"/>
                  </v:shape>
                </v:group>
                <v:group id="Group 1918" o:spid="_x0000_s2942" style="position:absolute;left:6636;top:1377;width:3;height:91" coordorigin="6636,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beIcUAAADeAAAADwAAAGRycy9kb3ducmV2LnhtbERPTWvCQBC9F/wPywje&#10;dBPFaqOriKh4kEK1UHobsmMSzM6G7JrEf+8WhN7m8T5nue5MKRqqXWFZQTyKQBCnVhecKfi+7Idz&#10;EM4jaywtk4IHOVivem9LTLRt+Yuas89ECGGXoILc+yqR0qU5GXQjWxEH7mprgz7AOpO6xjaEm1KO&#10;o+hdGiw4NORY0Tan9Ha+GwWHFtvNJN41p9t1+/i9TD9/TjEpNeh3mwUIT53/F7/cRx3mf0yiG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W3iHFAAAA3gAA&#10;AA8AAAAAAAAAAAAAAAAAqgIAAGRycy9kb3ducmV2LnhtbFBLBQYAAAAABAAEAPoAAACcAwAAAAA=&#10;">
                  <v:shape id="Freeform 1919" o:spid="_x0000_s2943" style="position:absolute;left:6636;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C/rsgA&#10;AADeAAAADwAAAGRycy9kb3ducmV2LnhtbESP3WrCQBCF7wu+wzKF3hTd9Iei0VVEEYoUqTEPMGbH&#10;JDQ7m2a3Jn1756LQuxnOmXO+WawG16grdaH2bOBpkoAiLrytuTSQn3bjKagQkS02nsnALwVYLUd3&#10;C0yt7/lI1yyWSkI4pGigirFNtQ5FRQ7DxLfEol185zDK2pXadthLuGv0c5K8aYc1S0OFLW0qKr6y&#10;H2fA1bv+Y9seXnPMP7Pzo9+XMfs25uF+WM9BRRriv/nv+t0K/uwlEV55R2bQy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kL+uyAAAAN4AAAAPAAAAAAAAAAAAAAAAAJgCAABk&#10;cnMvZG93bnJldi54bWxQSwUGAAAAAAQABAD1AAAAjQMAAAAA&#10;" path="m2,l,,,90r2,l2,e" filled="f" stroked="f">
                    <v:path arrowok="t" o:connecttype="custom" o:connectlocs="2,1377;0,1377;0,1467;2,1467;2,1377" o:connectangles="0,0,0,0,0"/>
                  </v:shape>
                </v:group>
                <v:group id="Group 1920" o:spid="_x0000_s2944" style="position:absolute;left:6879;top:1377;width:3;height:91" coordorigin="6879,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XvyMYAAADeAAAADwAAAGRycy9kb3ducmV2LnhtbERPTWvCQBC9F/wPywi9&#10;1U2Ulpq6CUFs6UGEqiC9DdkxCcnOhuw2if++WxB6m8f7nE02mVYM1LvasoJ4EYEgLqyuuVRwPr0/&#10;vYJwHllja5kU3MhBls4eNphoO/IXDUdfihDCLkEFlfddIqUrKjLoFrYjDtzV9gZ9gH0pdY9jCDet&#10;XEbRizRYc2iosKNtRUVz/DEKPkYc81W8G/bNdXv7Pj0fLvuYlHqcT/kbCE+T/xff3Z86zF+vojX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he/IxgAAAN4A&#10;AAAPAAAAAAAAAAAAAAAAAKoCAABkcnMvZG93bnJldi54bWxQSwUGAAAAAAQABAD6AAAAnQMAAAAA&#10;">
                  <v:shape id="Freeform 1921" o:spid="_x0000_s2945" style="position:absolute;left:6879;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8ldcgA&#10;AADeAAAADwAAAGRycy9kb3ducmV2LnhtbESP0WrCQBBF3wv+wzKCL6Vu1FJq6iqiCFJKaWM+YJqd&#10;JqHZ2ZhdTfz7zkOhbzPMnXvvWW0G16grdaH2bGA2TUARF97WXBrIT4eHZ1AhIltsPJOBGwXYrEd3&#10;K0yt7/mTrlkslZhwSNFAFWObah2KihyGqW+J5fbtO4dR1q7UtsNezF2j50nypB3WLAkVtrSrqPjJ&#10;Ls6Aqw/92759f8wx/8i+7v1rGbOzMZPxsH0BFWmI/+K/76OV+svFTAAE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PyV1yAAAAN4AAAAPAAAAAAAAAAAAAAAAAJgCAABk&#10;cnMvZG93bnJldi54bWxQSwUGAAAAAAQABAD1AAAAjQMAAAAA&#10;" path="m3,l,,,90r3,l3,e" filled="f" stroked="f">
                    <v:path arrowok="t" o:connecttype="custom" o:connectlocs="3,1377;0,1377;0,1467;3,1467;3,1377" o:connectangles="0,0,0,0,0"/>
                  </v:shape>
                </v:group>
                <v:group id="Group 1922" o:spid="_x0000_s2946" style="position:absolute;left:6638;top:1377;width:2;height:91" coordorigin="6638,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4qdRPFAAAA3gAA&#10;AA8AAAAAAAAAAAAAAAAAqgIAAGRycy9kb3ducmV2LnhtbFBLBQYAAAAABAAEAPoAAACcAwAAAAA=&#10;">
                  <v:shape id="Freeform 1923" o:spid="_x0000_s2947" style="position:absolute;left:6638;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wV6cQA&#10;AADeAAAADwAAAGRycy9kb3ducmV2LnhtbESPzWrDMBCE74W8g9hCb7XsFILjWgklNOCenL8HWKyt&#10;ZWKtjKXG7ttXhUBuu8zsfLPldra9uNHoO8cKsiQFQdw43XGr4HLev+YgfEDW2DsmBb/kYbtZPJVY&#10;aDfxkW6n0IoYwr5ABSaEoZDSN4Ys+sQNxFH7dqPFENexlXrEKYbbXi7TdCUtdhwJBgfaGWqupx8b&#10;IXK67vNDnX2FXH5Whlb1gKjUy/P88Q4i0Bwe5vt1pWP99Vu2hP934gx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8FenEAAAA3gAAAA8AAAAAAAAAAAAAAAAAmAIAAGRycy9k&#10;b3ducmV2LnhtbFBLBQYAAAAABAAEAPUAAACJAwAAAAA=&#10;" path="m2,l,,,90r2,l2,e" filled="f" stroked="f">
                    <v:path arrowok="t" o:connecttype="custom" o:connectlocs="2,1377;0,1377;0,1467;2,1467;2,1377" o:connectangles="0,0,0,0,0"/>
                  </v:shape>
                </v:group>
                <v:group id="Group 1924" o:spid="_x0000_s2948" style="position:absolute;left:6877;top:1377;width:2;height:91" coordorigin="6877,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0Tv/FAAAA3gAA&#10;AA8AAAAAAAAAAAAAAAAAqgIAAGRycy9kb3ducmV2LnhtbFBLBQYAAAAABAAEAPoAAACcAwAAAAA=&#10;">
                  <v:shape id="Freeform 1925" o:spid="_x0000_s2949" style="position:absolute;left:6877;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koBsUA&#10;AADeAAAADwAAAGRycy9kb3ducmV2LnhtbESPwWrDMBBE74H+g9hAb7HstATHiRJKaCA9pXH7AYu1&#10;sUyslbDU2P37qlDobZeZnTe73U+2F3caQudYQZHlIIgbpztuFXx+HBcliBCRNfaOScE3BdjvHmZb&#10;rLQb+UL3OrYihXCoUIGJ0VdShsaQxZA5T5y0qxssxrQOrdQDjinc9nKZ5ytpseNEMOjpYKi51V82&#10;QeR4O5bv5+ItlvL1ZGh19ohKPc6nlw2ISFP8N/9dn3Sqv34qnuH3nTSD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2SgGxQAAAN4AAAAPAAAAAAAAAAAAAAAAAJgCAABkcnMv&#10;ZG93bnJldi54bWxQSwUGAAAAAAQABAD1AAAAigMAAAAA&#10;" path="m2,l,,,90r2,l2,e" filled="f" stroked="f">
                    <v:path arrowok="t" o:connecttype="custom" o:connectlocs="2,1377;0,1377;0,1467;2,1467;2,1377" o:connectangles="0,0,0,0,0"/>
                  </v:shape>
                </v:group>
                <v:group id="Group 1926" o:spid="_x0000_s2950" style="position:absolute;left:6640;top:1377;width:3;height:91" coordorigin="6640,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FzEMQAAADeAAAADwAAAGRycy9kb3ducmV2LnhtbERPTYvCMBC9C/sfwgh7&#10;07QriluNIuIuexBBXRBvQzO2xWZSmtjWf28Ewds83ufMl50pRUO1KywriIcRCOLU6oIzBf/Hn8EU&#10;hPPIGkvLpOBODpaLj94cE21b3lNz8JkIIewSVJB7XyVSujQng25oK+LAXWxt0AdYZ1LX2IZwU8qv&#10;KJpIgwWHhhwrWueUXg83o+C3xXY1ijfN9npZ38/H8e60jUmpz363moHw1Pm3+OX+02H+9yge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FzEMQAAADeAAAA&#10;DwAAAAAAAAAAAAAAAACqAgAAZHJzL2Rvd25yZXYueG1sUEsFBgAAAAAEAAQA+gAAAJsDAAAAAA==&#10;">
                  <v:shape id="Freeform 1927" o:spid="_x0000_s2951" style="position:absolute;left:6640;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oYmsUA&#10;AADeAAAADwAAAGRycy9kb3ducmV2LnhtbERP22rCQBB9F/yHZYS+iG6sRTR1E0qLIEWKxnzANDtN&#10;QrOzaXY18e+7QqFvczjX2aaDacSVOldbVrCYRyCIC6trLhXk591sDcJ5ZI2NZVJwIwdpMh5tMda2&#10;5xNdM1+KEMIuRgWV920spSsqMujmtiUO3JftDPoAu1LqDvsQbhr5GEUrabDm0FBhS68VFd/ZxSgw&#10;9a4/vLUfTznmx+xzat9Ln/0o9TAZXp5BeBr8v/jPvddh/ma5WMH9nXCDT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mhiaxQAAAN4AAAAPAAAAAAAAAAAAAAAAAJgCAABkcnMv&#10;ZG93bnJldi54bWxQSwUGAAAAAAQABAD1AAAAigMAAAAA&#10;" path="m3,l,,,90r3,l3,e" filled="f" stroked="f">
                    <v:path arrowok="t" o:connecttype="custom" o:connectlocs="3,1377;0,1377;0,1467;3,1467;3,1377" o:connectangles="0,0,0,0,0"/>
                  </v:shape>
                  <v:shape id="Picture 1928" o:spid="_x0000_s2952" type="#_x0000_t75" style="position:absolute;left:6874;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Wxg3FAAAA3gAAAA8AAABkcnMvZG93bnJldi54bWxET01rAjEQvRf8D2EKvdWstlpdjVIKhR4E&#10;UXvQ27AZN2s3kyVJ3d1/b4RCb/N4n7Ncd7YWV/KhcqxgNMxAEBdOV1wq+D58Ps9AhIissXZMCnoK&#10;sF4NHpaYa9fyjq77WIoUwiFHBSbGJpcyFIYshqFriBN3dt5iTNCXUntsU7it5TjLptJixanBYEMf&#10;hoqf/a9VMDFH7uOlb+Vmuzn1YV6cXv1MqafH7n0BIlIX/8V/7i+d5s9fRm9wfyfdIF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VsYNxQAAAN4AAAAPAAAAAAAAAAAAAAAA&#10;AJ8CAABkcnMvZG93bnJldi54bWxQSwUGAAAAAAQABAD3AAAAkQMAAAAA&#10;">
                    <v:imagedata r:id="rId655" o:title=""/>
                  </v:shape>
                </v:group>
                <v:group id="Group 1929" o:spid="_x0000_s2953" style="position:absolute;left:6643;top:1377;width:2;height:91" coordorigin="6643,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8Q3I7IAAAA&#10;3gAAAA8AAAAAAAAAAAAAAAAAqgIAAGRycy9kb3ducmV2LnhtbFBLBQYAAAAABAAEAPoAAACfAwAA&#10;AAA=&#10;">
                  <v:shape id="Freeform 1930" o:spid="_x0000_s2954" style="position:absolute;left:6643;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iHmMMA&#10;AADeAAAADwAAAGRycy9kb3ducmV2LnhtbESP0YrCMBBF3wX/IYzgm6ZdQWo1yiIK7pNa/YChmW2K&#10;zaQ0Wdv9+82C4NsM9849dza7wTbiSZ2vHStI5wkI4tLpmisF99txloHwAVlj45gU/JKH3XY82mCu&#10;Xc9XehahEjGEfY4KTAhtLqUvDVn0c9cSR+3bdRZDXLtK6g77GG4b+ZEkS2mx5kgw2NLeUPkofmyE&#10;yP5xzC7n9Ctk8nAytDy3iEpNJ8PnGkSgIbzNr+uTjvVXi3QF/+/EGe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iHmMMAAADeAAAADwAAAAAAAAAAAAAAAACYAgAAZHJzL2Rv&#10;d25yZXYueG1sUEsFBgAAAAAEAAQA9QAAAIgDAAAAAA==&#10;" path="m2,l,,,90r2,l2,e" filled="f" stroked="f">
                    <v:path arrowok="t" o:connecttype="custom" o:connectlocs="2,1377;0,1377;0,1467;2,1467;2,1377" o:connectangles="0,0,0,0,0"/>
                  </v:shape>
                </v:group>
                <v:group id="Group 1931" o:spid="_x0000_s2955" style="position:absolute;left:6873;top:1377;width:2;height:91" coordorigin="6873,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8KGjXIAAAA&#10;3gAAAA8AAAAAAAAAAAAAAAAAqgIAAGRycy9kb3ducmV2LnhtbFBLBQYAAAAABAAEAPoAAACfAwAA&#10;AAA=&#10;">
                  <v:shape id="Freeform 1932" o:spid="_x0000_s2956" style="position:absolute;left:6873;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JBI8QA&#10;AADeAAAADwAAAGRycy9kb3ducmV2LnhtbESPzWrDMBCE74W8g9hCb7XsFILjWgklNOCenL8HWKyt&#10;ZWKtjKXG7ttXhUBuu8zsfLPldra9uNHoO8cKsiQFQdw43XGr4HLev+YgfEDW2DsmBb/kYbtZPJVY&#10;aDfxkW6n0IoYwr5ABSaEoZDSN4Ys+sQNxFH7dqPFENexlXrEKYbbXi7TdCUtdhwJBgfaGWqupx8b&#10;IXK67vNDnX2FXH5Whlb1gKjUy/P88Q4i0Bwe5vt1pWP99dsyg/934gx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CQSPEAAAA3gAAAA8AAAAAAAAAAAAAAAAAmAIAAGRycy9k&#10;b3ducmV2LnhtbFBLBQYAAAAABAAEAPUAAACJAwAAAAA=&#10;" path="m1,l,,,90r1,l1,e" filled="f" stroked="f">
                    <v:path arrowok="t" o:connecttype="custom" o:connectlocs="1,1377;0,1377;0,1467;1,1467;1,1377" o:connectangles="0,0,0,0,0"/>
                  </v:shape>
                  <v:shape id="Picture 1933" o:spid="_x0000_s2957" type="#_x0000_t75" style="position:absolute;left:6645;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6rePEAAAA3gAAAA8AAABkcnMvZG93bnJldi54bWxET02LwjAQvQv+hzCCl0VTq4h2jSKi4EFW&#10;rLuHvQ3N2BabSWmi1n9vFha8zeN9zmLVmkrcqXGlZQWjYQSCOLO65FzB93k3mIFwHlljZZkUPMnB&#10;atntLDDR9sEnuqc+FyGEXYIKCu/rREqXFWTQDW1NHLiLbQz6AJtc6gYfIdxUMo6iqTRYcmgosKZN&#10;Qdk1vRkF8WxymFt3+D3Kj8k0s+VP+rXdKdXvtetPEJ5a/xb/u/c6zJ+P4xj+3gk3yO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6rePEAAAA3gAAAA8AAAAAAAAAAAAAAAAA&#10;nwIAAGRycy9kb3ducmV2LnhtbFBLBQYAAAAABAAEAPcAAACQAwAAAAA=&#10;">
                    <v:imagedata r:id="rId656" o:title=""/>
                  </v:shape>
                </v:group>
                <v:group id="Group 1934" o:spid="_x0000_s2958" style="position:absolute;left:6870;top:1377;width:3;height:91" coordorigin="6870,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hELFAAAA3gAA&#10;AA8AAAAAAAAAAAAAAAAAqgIAAGRycy9kb3ducmV2LnhtbFBLBQYAAAAABAAEAPoAAACcAwAAAAA=&#10;">
                  <v:shape id="Freeform 1935" o:spid="_x0000_s2959" style="position:absolute;left:6870;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jpy8UA&#10;AADeAAAADwAAAGRycy9kb3ducmV2LnhtbERP22rCQBB9L/gPywh9kbrxQmlTN0EsQhERm+YDptlp&#10;EpqdjdmtiX/vCkLf5nCus0oH04gzda62rGA2jUAQF1bXXCrIv7ZPLyCcR9bYWCYFF3KQJqOHFcba&#10;9vxJ58yXIoSwi1FB5X0bS+mKigy6qW2JA/djO4M+wK6UusM+hJtGzqPoWRqsOTRU2NKmouI3+zMK&#10;TL3t9+/tYZljfsy+J3ZX+uyk1ON4WL+B8DT4f/Hd/aHD/NfFfAm3d8INMr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aOnLxQAAAN4AAAAPAAAAAAAAAAAAAAAAAJgCAABkcnMv&#10;ZG93bnJldi54bWxQSwUGAAAAAAQABAD1AAAAigMAAAAA&#10;" path="m3,l,,,90r3,l3,e" filled="f" stroked="f">
                    <v:path arrowok="t" o:connecttype="custom" o:connectlocs="3,1377;0,1377;0,1467;3,1467;3,1377" o:connectangles="0,0,0,0,0"/>
                  </v:shape>
                </v:group>
                <v:group id="Group 1936" o:spid="_x0000_s2960" style="position:absolute;left:6647;top:1377;width:2;height:91" coordorigin="6647,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325rcQAAADeAAAA&#10;DwAAAAAAAAAAAAAAAACqAgAAZHJzL2Rvd25yZXYueG1sUEsFBgAAAAAEAAQA+gAAAJsDAAAAAA==&#10;">
                  <v:shape id="Freeform 1937" o:spid="_x0000_s2961" style="position:absolute;left:6647;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vZV8QA&#10;AADeAAAADwAAAGRycy9kb3ducmV2LnhtbESPzWrDMBCE74W8g9hCbo3sBIzjRjElNOCe8vsAi7W1&#10;TKyVsVTbffuqUOhtl5mdb3ZXzrYTIw2+dawgXSUgiGunW24U3G/HlxyED8gaO8ek4Js8lPvF0w4L&#10;7Sa+0HgNjYgh7AtUYELoCyl9bciiX7meOGqfbrAY4jo0Ug84xXDbyXWSZNJiy5FgsKeDofpx/bIR&#10;IqfHMT+f0o+Qy/fKUHbqEZVaPs9vryACzeHf/Hdd6Vh/u1ln8PtOnEH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r2VfEAAAA3gAAAA8AAAAAAAAAAAAAAAAAmAIAAGRycy9k&#10;b3ducmV2LnhtbFBLBQYAAAAABAAEAPUAAACJAwAAAAA=&#10;" path="m2,l,,,90r2,l2,e" filled="f" stroked="f">
                    <v:path arrowok="t" o:connecttype="custom" o:connectlocs="2,1377;0,1377;0,1467;2,1467;2,1377" o:connectangles="0,0,0,0,0"/>
                  </v:shape>
                </v:group>
                <v:group id="Group 1938" o:spid="_x0000_s2962" style="position:absolute;left:6868;top:1377;width:2;height:91" coordorigin="6868,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OCQcUAAADeAAAADwAAAGRycy9kb3ducmV2LnhtbERPTWvCQBC9C/0PyxS8&#10;1U0UbY2uImKlBxEaC+JtyI5JMDsbstsk/vuuUPA2j/c5y3VvKtFS40rLCuJRBII4s7rkXMHP6fPt&#10;A4TzyBory6TgTg7Wq5fBEhNtO/6mNvW5CCHsElRQeF8nUrqsIINuZGviwF1tY9AH2ORSN9iFcFPJ&#10;cRTNpMGSQ0OBNW0Lym7pr1Gw77DbTOJde7hdt/fLaXo8H2JSavjabxYgPPX+Kf53f+kwfz4Zv8P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jgkHFAAAA3gAA&#10;AA8AAAAAAAAAAAAAAAAAqgIAAGRycy9kb3ducmV2LnhtbFBLBQYAAAAABAAEAPoAAACcAwAAAAA=&#10;">
                  <v:shape id="Freeform 1939" o:spid="_x0000_s2963" style="position:absolute;left:6868;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ovsMA&#10;AADeAAAADwAAAGRycy9kb3ducmV2LnhtbESPzWrCQBDH70LfYZlCb7rRgsTUVYoo6Mk29gGG7DQb&#10;zM6G7Nakb+8cBG8zzP/jN+vt6Ft1oz42gQ3MZxko4irYhmsDP5fDNAcVE7LFNjAZ+KcI283LZI2F&#10;DQN/061MtZIQjgUacCl1hdaxcuQxzkJHLLff0HtMsva1tj0OEu5bvciypfbYsDQ47GjnqLqWf15K&#10;9HA95F/n+Snlen90tDx3iMa8vY6fH6ASjekpfriPVvBX7wvhlXdkBr2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jovsMAAADeAAAADwAAAAAAAAAAAAAAAACYAgAAZHJzL2Rv&#10;d25yZXYueG1sUEsFBgAAAAAEAAQA9QAAAIgDAAAAAA==&#10;" path="m2,l,,,90r2,l2,e" filled="f" stroked="f">
                    <v:path arrowok="t" o:connecttype="custom" o:connectlocs="2,1377;0,1377;0,1467;2,1467;2,1377" o:connectangles="0,0,0,0,0"/>
                  </v:shape>
                </v:group>
                <v:group id="Group 1940" o:spid="_x0000_s2964" style="position:absolute;left:6649;top:1377;width:2;height:91" coordorigin="6649,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jCzqMQAAADeAAAADwAAAGRycy9kb3ducmV2LnhtbERPS4vCMBC+L/gfwgh7&#10;W9Mqu2g1ioguexDBB4i3oRnbYjMpTWzrvzeCsLf5+J4zW3SmFA3VrrCsIB5EIIhTqwvOFJyOm68x&#10;COeRNZaWScGDHCzmvY8ZJtq2vKfm4DMRQtglqCD3vkqkdGlOBt3AVsSBu9raoA+wzqSusQ3hppTD&#10;KPqRBgsODTlWtMopvR3uRsFvi+1yFK+b7e26elyO37vzNialPvvdcgrCU+f/xW/3nw7zJ6PhB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jCzqMQAAADeAAAA&#10;DwAAAAAAAAAAAAAAAACqAgAAZHJzL2Rvd25yZXYueG1sUEsFBgAAAAAEAAQA+gAAAJsDAAAAAA==&#10;">
                  <v:shape id="Freeform 1941" o:spid="_x0000_s2965" style="position:absolute;left:6649;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dyZcQA&#10;AADeAAAADwAAAGRycy9kb3ducmV2LnhtbESPQWvCQBCF70L/wzIFb7pRQdLoKkUU7MnW+gOG7DQb&#10;zM6G7Griv+8cBG8zzHvvm7feDr5Rd+piHdjAbJqBIi6DrbkycPk9THJQMSFbbAKTgQdF2G7eRmss&#10;bOj5h+7nVCkJ4VigAZdSW2gdS0ce4zS0xHL7C53HJGtXadthL+G+0fMsW2qPNQvBYUs7R+X1fPMC&#10;0f31kH+fZl8p1/ujo+WpRTRm/D58rkAlGtJL/HQfrbz/sVhIAakjM+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XcmXEAAAA3gAAAA8AAAAAAAAAAAAAAAAAmAIAAGRycy9k&#10;b3ducmV2LnhtbFBLBQYAAAAABAAEAPUAAACJAwAAAAA=&#10;" path="m2,l,,,90r2,l2,e" filled="f" stroked="f">
                    <v:path arrowok="t" o:connecttype="custom" o:connectlocs="2,1377;0,1377;0,1467;2,1467;2,1377" o:connectangles="0,0,0,0,0"/>
                  </v:shape>
                </v:group>
                <v:group id="Group 1942" o:spid="_x0000_s2966" style="position:absolute;left:6865;top:1377;width:3;height:91" coordorigin="6865,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fKXPFAAAA3gAA&#10;AA8AAAAAAAAAAAAAAAAAqgIAAGRycy9kb3ducmV2LnhtbFBLBQYAAAAABAAEAPoAAACcAwAAAAA=&#10;">
                  <v:shape id="Freeform 1943" o:spid="_x0000_s2967" style="position:absolute;left:6865;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RC+cQA&#10;AADeAAAADwAAAGRycy9kb3ducmV2LnhtbERP22rCQBB9L/gPywi+iG7UIhpdRSqClFJqzAeM2TEJ&#10;ZmfT7GrSv+8WhL7N4Vxnve1MJR7UuNKygsk4AkGcWV1yriA9H0YLEM4ja6wsk4IfcrDd9F7WGGvb&#10;8okeic9FCGEXo4LC+zqW0mUFGXRjWxMH7mobgz7AJpe6wTaEm0pOo2guDZYcGgqs6a2g7JbcjQJT&#10;HtqPff35mmL6lVyG9j33ybdSg363W4Hw1Pl/8dN91GH+cjabwt874Qa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UQvnEAAAA3gAAAA8AAAAAAAAAAAAAAAAAmAIAAGRycy9k&#10;b3ducmV2LnhtbFBLBQYAAAAABAAEAPUAAACJAwAAAAA=&#10;" path="m3,l,,,90r3,l3,e" filled="f" stroked="f">
                    <v:path arrowok="t" o:connecttype="custom" o:connectlocs="3,1377;0,1377;0,1467;3,1467;3,1377" o:connectangles="0,0,0,0,0"/>
                  </v:shape>
                </v:group>
                <v:group id="Group 1944" o:spid="_x0000_s2968" style="position:absolute;left:6651;top:1377;width:3;height:91" coordorigin="6651,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BEp/FAAAA3gAA&#10;AA8AAAAAAAAAAAAAAAAAqgIAAGRycy9kb3ducmV2LnhtbFBLBQYAAAAABAAEAPoAAACcAwAAAAA=&#10;">
                  <v:shape id="Freeform 1945" o:spid="_x0000_s2969" style="position:absolute;left:6651;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F/FsUA&#10;AADeAAAADwAAAGRycy9kb3ducmV2LnhtbERP22rCQBB9F/yHZQRfpG6sUmrqJkiLIEVKG/MB0+w0&#10;Cc3OptnVxL/vCoJvczjX2aSDacSZOldbVrCYRyCIC6trLhXkx93DMwjnkTU2lknBhRykyXi0wVjb&#10;nr/onPlShBB2MSqovG9jKV1RkUE3ty1x4H5sZ9AH2JVSd9iHcNPIxyh6kgZrDg0VtvRaUfGbnYwC&#10;U+/6w1v7scox/8y+Z/a99NmfUtPJsH0B4Wnwd/HNvddh/nq5XMH1nXCDT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sX8WxQAAAN4AAAAPAAAAAAAAAAAAAAAAAJgCAABkcnMv&#10;ZG93bnJldi54bWxQSwUGAAAAAAQABAD1AAAAigMAAAAA&#10;" path="m3,l,,,90r3,l3,e" filled="f" stroked="f">
                    <v:path arrowok="t" o:connecttype="custom" o:connectlocs="3,1377;0,1377;0,1467;3,1467;3,1377" o:connectangles="0,0,0,0,0"/>
                  </v:shape>
                  <v:shape id="Picture 1946" o:spid="_x0000_s2970" type="#_x0000_t75" style="position:absolute;left:6863;top:137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vZ3TFAAAA3gAAAA8AAABkcnMvZG93bnJldi54bWxET0trAjEQvhf8D2EEL6Vmrdjq1ihWkPbQ&#10;i4+DxyGZfdTNZEniuv77plDobT6+5yzXvW1ERz7UjhVMxhkIYu1MzaWC03H3NAcRIrLBxjEpuFOA&#10;9WrwsMTcuBvvqTvEUqQQDjkqqGJscymDrshiGLuWOHGF8xZjgr6UxuMthdtGPmfZi7RYc2qosKVt&#10;RfpyuFoFnd6bx8v37Phhzvevwr57rYtXpUbDfvMGIlIf/8V/7k+T5i+m0xn8vpNukK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r2d0xQAAAN4AAAAPAAAAAAAAAAAAAAAA&#10;AJ8CAABkcnMvZG93bnJldi54bWxQSwUGAAAAAAQABAD3AAAAkQMAAAAA&#10;">
                    <v:imagedata r:id="rId657" o:title=""/>
                  </v:shape>
                  <v:shape id="Picture 1947" o:spid="_x0000_s2971" type="#_x0000_t75" style="position:absolute;left:6654;top:137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yNf7EAAAA3gAAAA8AAABkcnMvZG93bnJldi54bWxET0trwkAQvhf8D8sUequb1iImdRUVSnNV&#10;A17H7ORBs7Pp7mrS/nq3UPA2H99zluvRdOJKzreWFbxMExDEpdUt1wqK48fzAoQPyBo7y6Tghzys&#10;V5OHJWbaDryn6yHUIoawz1BBE0KfSenLhgz6qe2JI1dZZzBE6GqpHQ4x3HTyNUnm0mDLsaHBnnYN&#10;lV+Hi1FQvaWndiuL/FsWvwvrzp9b352UenocN+8gAo3hLv535zrOT2ezOfy9E2+Qq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ryNf7EAAAA3gAAAA8AAAAAAAAAAAAAAAAA&#10;nwIAAGRycy9kb3ducmV2LnhtbFBLBQYAAAAABAAEAPcAAACQAwAAAAA=&#10;">
                    <v:imagedata r:id="rId658" o:title=""/>
                  </v:shape>
                </v:group>
                <v:group id="Group 1948" o:spid="_x0000_s2972" style="position:absolute;left:6861;top:1377;width:3;height:91" coordorigin="6861,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U6FJzFAAAA3gAA&#10;AA8AAAAAAAAAAAAAAAAAqgIAAGRycy9kb3ducmV2LnhtbFBLBQYAAAAABAAEAPoAAACcAwAAAAA=&#10;">
                  <v:shape id="Freeform 1949" o:spid="_x0000_s2973" style="position:absolute;left:6861;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x1E8gA&#10;AADeAAAADwAAAGRycy9kb3ducmV2LnhtbESP0WrCQBBF3wv+wzJCX0rdqKXU1FVEEYoUsTEfMM1O&#10;k9DsbMxuTfr3zkOhbzPcO/eeWa4H16grdaH2bGA6SUARF97WXBrIz/vHF1AhIltsPJOBXwqwXo3u&#10;lpha3/MHXbNYKgnhkKKBKsY21ToUFTkME98Si/blO4dR1q7UtsNewl2jZ0nyrB3WLA0VtrStqPjO&#10;fpwBV+/79117fMoxP2WfD/5QxuxizP142LyCijTEf/Pf9ZsV/MV8LrzyjsygV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HUTyAAAAN4AAAAPAAAAAAAAAAAAAAAAAJgCAABk&#10;cnMvZG93bnJldi54bWxQSwUGAAAAAAQABAD1AAAAjQMAAAAA&#10;" path="m2,l,,,90r2,l2,e" filled="f" stroked="f">
                    <v:path arrowok="t" o:connecttype="custom" o:connectlocs="2,1377;0,1377;0,1467;2,1467;2,1377" o:connectangles="0,0,0,0,0"/>
                  </v:shape>
                </v:group>
                <v:group id="Group 1950" o:spid="_x0000_s2974" style="position:absolute;left:6656;top:1377;width:3;height:91" coordorigin="6656,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ldcUAAADeAAAADwAAAGRycy9kb3ducmV2LnhtbERPTWvCQBC9C/0PyxR6&#10;000MFY2uIqKlBykYC8XbkB2TYHY2ZNck/vtuoeBtHu9zVpvB1KKj1lWWFcSTCARxbnXFhYLv82E8&#10;B+E8ssbaMil4kIPN+mW0wlTbnk/UZb4QIYRdigpK75tUSpeXZNBNbEMcuKttDfoA20LqFvsQbmo5&#10;jaKZNFhxaCixoV1J+S27GwUfPfbbJN53x9t197ic379+jjEp9fY6bJcgPA3+Kf53f+owf5EkC/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vpJXXFAAAA3gAA&#10;AA8AAAAAAAAAAAAAAAAAqgIAAGRycy9kb3ducmV2LnhtbFBLBQYAAAAABAAEAPoAAACcAwAAAAA=&#10;">
                  <v:shape id="Freeform 1951" o:spid="_x0000_s2975" style="position:absolute;left:6656;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wKaMgA&#10;AADeAAAADwAAAGRycy9kb3ducmV2LnhtbESP3UrDQBCF74W+wzIFb8Ru+oPY2G0plkIpRTTNA4zZ&#10;MQlmZ2N2bdK371wI3s0wZ84532ozuEZdqAu1ZwPTSQKKuPC25tJAft4/PoMKEdli45kMXCnAZj26&#10;W2Fqfc8fdMliqcSEQ4oGqhjbVOtQVOQwTHxLLLcv3zmMsnalth32Yu4aPUuSJ+2wZkmosKXXiorv&#10;7NcZcPW+P+3at0WO+Xv2+eCPZcx+jLkfD9sXUJGG+C/++z5Yqb+cLwRAcGQGvb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2jApoyAAAAN4AAAAPAAAAAAAAAAAAAAAAAJgCAABk&#10;cnMvZG93bnJldi54bWxQSwUGAAAAAAQABAD1AAAAjQMAAAAA&#10;" path="m2,l,,,90r2,l2,e" filled="f" stroked="f">
                    <v:path arrowok="t" o:connecttype="custom" o:connectlocs="2,1377;0,1377;0,1467;2,1467;2,1377" o:connectangles="0,0,0,0,0"/>
                  </v:shape>
                </v:group>
                <v:group id="Group 1952" o:spid="_x0000_s2976" style="position:absolute;left:6859;top:1377;width:2;height:91" coordorigin="6859,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laDsUAAADeAAAADwAAAGRycy9kb3ducmV2LnhtbERPTWvCQBC9F/wPywje&#10;dBO1YqOriKh4kEK1UHobsmMSzM6G7JrEf+8WhN7m8T5nue5MKRqqXWFZQTyKQBCnVhecKfi+7Idz&#10;EM4jaywtk4IHOVivem9LTLRt+Yuas89ECGGXoILc+yqR0qU5GXQjWxEH7mprgz7AOpO6xjaEm1KO&#10;o2gmDRYcGnKsaJtTejvfjYJDi+1mEu+a0+26ffxe3j9/TjEpNeh3mwUIT53/F7/cRx3mf0ymM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2ZWg7FAAAA3gAA&#10;AA8AAAAAAAAAAAAAAAAAqgIAAGRycy9kb3ducmV2LnhtbFBLBQYAAAAABAAEAPoAAACcAwAAAAA=&#10;">
                  <v:shape id="Freeform 1953" o:spid="_x0000_s2977" style="position:absolute;left:6859;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869MQA&#10;AADeAAAADwAAAGRycy9kb3ducmV2LnhtbESP0YrCMBBF3wX/IYzgm6bqIrUaRWQF90m36wcMzdgU&#10;m0lpsrb79xtB8G2Ge+eeO5tdb2vxoNZXjhXMpgkI4sLpiksF15/jJAXhA7LG2jEp+CMPu+1wsMFM&#10;u46/6ZGHUsQQ9hkqMCE0mZS+MGTRT11DHLWbay2GuLal1C12MdzWcp4kS2mx4kgw2NDBUHHPf22E&#10;yO5+TC/n2VdI5efJ0PLcICo1HvX7NYhAfXibX9cnHeuvFh9zeL4TZ5D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POvTEAAAA3gAAAA8AAAAAAAAAAAAAAAAAmAIAAGRycy9k&#10;b3ducmV2LnhtbFBLBQYAAAAABAAEAPUAAACJAwAAAAA=&#10;" path="m2,l,,,90r2,l2,e" filled="f" stroked="f">
                    <v:path arrowok="t" o:connecttype="custom" o:connectlocs="2,1377;0,1377;0,1467;2,1467;2,1377" o:connectangles="0,0,0,0,0"/>
                  </v:shape>
                </v:group>
                <v:group id="Group 1954" o:spid="_x0000_s2978" style="position:absolute;left:6658;top:1377;width:2;height:91" coordorigin="6658,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HYeLFAAAA3gAA&#10;AA8AAAAAAAAAAAAAAAAAqgIAAGRycy9kb3ducmV2LnhtbFBLBQYAAAAABAAEAPoAAACcAwAAAAA=&#10;">
                  <v:shape id="Freeform 1955" o:spid="_x0000_s2979" style="position:absolute;left:6658;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oHG8QA&#10;AADeAAAADwAAAGRycy9kb3ducmV2LnhtbESP0YrCMBBF3wX/IYywb5rqitRqlGVZwX1Sqx8wNGNT&#10;bCalibb79xtB8G2Ge+eeO+ttb2vxoNZXjhVMJwkI4sLpiksFl/NunILwAVlj7ZgU/JGH7WY4WGOm&#10;XccneuShFDGEfYYKTAhNJqUvDFn0E9cQR+3qWoshrm0pdYtdDLe1nCXJQlqsOBIMNvRtqLjldxsh&#10;srvt0uNh+htS+bM3tDg0iEp9jPqvFYhAfXibX9d7HesvP+dzeL4TZ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qBxvEAAAA3gAAAA8AAAAAAAAAAAAAAAAAmAIAAGRycy9k&#10;b3ducmV2LnhtbFBLBQYAAAAABAAEAPUAAACJAwAAAAA=&#10;" path="m2,l,,,90r2,l2,e" filled="f" stroked="f">
                    <v:path arrowok="t" o:connecttype="custom" o:connectlocs="2,1377;0,1377;0,1467;2,1467;2,1377" o:connectangles="0,0,0,0,0"/>
                  </v:shape>
                </v:group>
                <v:group id="Group 1956" o:spid="_x0000_s2980" style="position:absolute;left:6856;top:1377;width:3;height:91" coordorigin="6856,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JcDcUAAADeAAAADwAAAGRycy9kb3ducmV2LnhtbERPTWvCQBC9F/oflil4&#10;0020lhpdRUTFgwjVgngbsmMSzM6G7JrEf98VhN7m8T5ntuhMKRqqXWFZQTyIQBCnVhecKfg9bfrf&#10;IJxH1lhaJgUPcrCYv7/NMNG25R9qjj4TIYRdggpy76tESpfmZNANbEUcuKutDfoA60zqGtsQbko5&#10;jKIvabDg0JBjRauc0tvxbhRsW2yXo3jd7G/X1eNyGh/O+5iU6n10yykIT53/F7/cOx3mT0af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KiXA3FAAAA3gAA&#10;AA8AAAAAAAAAAAAAAAAAqgIAAGRycy9kb3ducmV2LnhtbFBLBQYAAAAABAAEAPoAAACcAwAAAAA=&#10;">
                  <v:shape id="Freeform 1957" o:spid="_x0000_s2981" style="position:absolute;left:6856;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3h8QA&#10;AADeAAAADwAAAGRycy9kb3ducmV2LnhtbERP22rCQBB9F/yHZQRfRDetIpq6SrEIIkU05gOm2WkS&#10;mp2N2dXEv+8WCr7N4VxntelMJe7UuNKygpdJBII4s7rkXEF62Y0XIJxH1lhZJgUPcrBZ93srjLVt&#10;+Uz3xOcihLCLUUHhfR1L6bKCDLqJrYkD920bgz7AJpe6wTaEm0q+RtFcGiw5NBRY07ag7Ce5GQWm&#10;3LWfH/VxlmJ6Sr5G9pD75KrUcNC9v4Hw1Pmn+N+912H+cjqbw9874Qa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pN4fEAAAA3gAAAA8AAAAAAAAAAAAAAAAAmAIAAGRycy9k&#10;b3ducmV2LnhtbFBLBQYAAAAABAAEAPUAAACJAwAAAAA=&#10;" path="m3,l,,,90r3,l3,e" filled="f" stroked="f">
                    <v:path arrowok="t" o:connecttype="custom" o:connectlocs="3,1377;0,1377;0,1467;3,1467;3,1377" o:connectangles="0,0,0,0,0"/>
                  </v:shape>
                </v:group>
                <v:group id="Group 1958" o:spid="_x0000_s2982" style="position:absolute;left:6660;top:1377;width:3;height:91" coordorigin="6660,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xn4cUAAADeAAAADwAAAGRycy9kb3ducmV2LnhtbERPS2vCQBC+F/wPywi9&#10;6Sa1Vo2uImJLD1LwAeJtyI5JMDsbsmsS/323IPQ2H99zFqvOlKKh2hWWFcTDCARxanXBmYLT8XMw&#10;BeE8ssbSMil4kIPVsveywETblvfUHHwmQgi7BBXk3leJlC7NyaAb2oo4cFdbG/QB1pnUNbYh3JTy&#10;LYo+pMGCQ0OOFW1ySm+Hu1Hw1WK7HsXbZne7bh6X4/jnvItJqdd+t56D8NT5f/HT/a3D/NnofQJ/&#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08Z+HFAAAA3gAA&#10;AA8AAAAAAAAAAAAAAAAAqgIAAGRycy9kb3ducmV2LnhtbFBLBQYAAAAABAAEAPoAAACcAwAAAAA=&#10;">
                  <v:shape id="Freeform 1959" o:spid="_x0000_s2983" style="position:absolute;left:6660;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oGbsgA&#10;AADeAAAADwAAAGRycy9kb3ducmV2LnhtbESP3UrDQBCF74W+wzIFb8Ru+oPY2G0plkIpRTTNA4zZ&#10;MQlmZ2N2bdK371wI3s1wzpzzzWozuEZdqAu1ZwPTSQKKuPC25tJAft4/PoMKEdli45kMXCnAZj26&#10;W2Fqfc8fdMliqSSEQ4oGqhjbVOtQVOQwTHxLLNqX7xxGWbtS2w57CXeNniXJk3ZYszRU2NJrRcV3&#10;9usMuHrfn3bt2yLH/D37fPDHMmY/xtyPh+0LqEhD/Df/XR+s4C/nC+GVd2QGvb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I+gZuyAAAAN4AAAAPAAAAAAAAAAAAAAAAAJgCAABk&#10;cnMvZG93bnJldi54bWxQSwUGAAAAAAQABAD1AAAAjQMAAAAA&#10;" path="m3,l,,,90r3,l3,e" filled="f" stroked="f">
                    <v:path arrowok="t" o:connecttype="custom" o:connectlocs="3,1377;0,1377;0,1467;3,1467;3,1377" o:connectangles="0,0,0,0,0"/>
                  </v:shape>
                  <v:shape id="Picture 1960" o:spid="_x0000_s2984" type="#_x0000_t75" style="position:absolute;left:6854;top:137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UfTEAAAA3gAAAA8AAABkcnMvZG93bnJldi54bWxET01rwkAQvQv9D8sIvelGbaXGrGKFQnts&#10;FHodspNkSXY2ZNck9td3C4Xe5vE+JztOthUD9d44VrBaJiCIC6cNVwqul7fFCwgfkDW2jknBnTwc&#10;Dw+zDFPtRv6kIQ+ViCHsU1RQh9ClUvqiJot+6TriyJWutxgi7CupexxjuG3lOkm20qLh2FBjR+ea&#10;iia/WQXua7v6fr3cb6YxH8NzkpencV0q9TifTnsQgabwL/5zv+s4f7d52sHvO/EGef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y+UfTEAAAA3gAAAA8AAAAAAAAAAAAAAAAA&#10;nwIAAGRycy9kb3ducmV2LnhtbFBLBQYAAAAABAAEAPcAAACQAwAAAAA=&#10;">
                    <v:imagedata r:id="rId659" o:title=""/>
                  </v:shape>
                </v:group>
                <v:group id="Group 1961" o:spid="_x0000_s2985" style="position:absolute;left:6663;top:1377;width:2;height:91" coordorigin="6663,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cMaUjIAAAA&#10;3gAAAA8AAAAAAAAAAAAAAAAAqgIAAGRycy9kb3ducmV2LnhtbFBLBQYAAAAABAAEAPoAAACfAwAA&#10;AAA=&#10;">
                  <v:shape id="Freeform 1962" o:spid="_x0000_s2986" style="position:absolute;left:6663;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QyXsUA&#10;AADeAAAADwAAAGRycy9kb3ducmV2LnhtbESPwWrDMBBE74H+g9hAb7HslAbHiRJKaCA9pXH7AYu1&#10;sUyslbDU2P37qlDobZeZnTe73U+2F3caQudYQZHlIIgbpztuFXx+HBcliBCRNfaOScE3BdjvHmZb&#10;rLQb+UL3OrYihXCoUIGJ0VdShsaQxZA5T5y0qxssxrQOrdQDjinc9nKZ5ytpseNEMOjpYKi51V82&#10;QeR4O5bv5+ItlvL1ZGh19ohKPc6nlw2ISFP8N/9dn3Sqv356LuD3nTSD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xDJexQAAAN4AAAAPAAAAAAAAAAAAAAAAAJgCAABkcnMv&#10;ZG93bnJldi54bWxQSwUGAAAAAAQABAD1AAAAigMAAAAA&#10;" path="m2,l,,,90r2,l2,e" filled="f" stroked="f">
                    <v:path arrowok="t" o:connecttype="custom" o:connectlocs="2,1377;0,1377;0,1467;2,1467;2,1377" o:connectangles="0,0,0,0,0"/>
                  </v:shape>
                </v:group>
                <v:group id="Group 1963" o:spid="_x0000_s2987" style="position:absolute;left:6852;top:1377;width:3;height:91" coordorigin="6852,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JJSpMQAAADeAAAA&#10;DwAAAAAAAAAAAAAAAACqAgAAZHJzL2Rvd25yZXYueG1sUEsFBgAAAAAEAAQA+gAAAJsDAAAAAA==&#10;">
                  <v:shape id="Freeform 1964" o:spid="_x0000_s2988" style="position:absolute;left:6852;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cCwsUA&#10;AADeAAAADwAAAGRycy9kb3ducmV2LnhtbERP22rCQBB9L/gPywh9EbOxVmlTV5EWQYqIxnzANDsm&#10;wexsmt2a+PfdgtC3OZzrLFa9qcWVWldZVjCJYhDEudUVFwqy02b8AsJ5ZI21ZVJwIwer5eBhgYm2&#10;HR/pmvpChBB2CSoovW8SKV1ekkEX2YY4cGfbGvQBtoXULXYh3NTyKY7n0mDFoaHEht5Lyi/pj1Fg&#10;qk23+2j2zxlmh/RrZD8Ln34r9Tjs128gPPX+X3x3b3WY/zqdTeHvnXC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hwLCxQAAAN4AAAAPAAAAAAAAAAAAAAAAAJgCAABkcnMv&#10;ZG93bnJldi54bWxQSwUGAAAAAAQABAD1AAAAigMAAAAA&#10;" path="m2,l,,,90r2,l2,e" filled="f" stroked="f">
                    <v:path arrowok="t" o:connecttype="custom" o:connectlocs="2,1377;0,1377;0,1467;2,1467;2,1377" o:connectangles="0,0,0,0,0"/>
                  </v:shape>
                  <v:shape id="Picture 1965" o:spid="_x0000_s2989" type="#_x0000_t75" style="position:absolute;left:6665;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n5iLFAAAA3gAAAA8AAABkcnMvZG93bnJldi54bWxET01rwkAQvQv+h2UEb7pRa9DUVdQilEIP&#10;sYIeh+w0G8zOhuyq6b/vFgre5vE+Z7XpbC3u1PrKsYLJOAFBXDhdcang9HUYLUD4gKyxdkwKfsjD&#10;Zt3vrTDT7sE53Y+hFDGEfYYKTAhNJqUvDFn0Y9cQR+7btRZDhG0pdYuPGG5rOU2SVFqsODYYbGhv&#10;qLgeb1bBx2n29jmv0rM53K7bPHW76SXNlRoOuu0riEBdeIr/3e86zl/O5i/w9068Qa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J+YixQAAAN4AAAAPAAAAAAAAAAAAAAAA&#10;AJ8CAABkcnMvZG93bnJldi54bWxQSwUGAAAAAAQABAD3AAAAkQMAAAAA&#10;">
                    <v:imagedata r:id="rId660" o:title=""/>
                  </v:shape>
                </v:group>
                <v:group id="Group 1966" o:spid="_x0000_s2990" style="position:absolute;left:6850;top:1377;width:2;height:91" coordorigin="6850,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3vK0MQAAADeAAAA&#10;DwAAAAAAAAAAAAAAAACqAgAAZHJzL2Rvd25yZXYueG1sUEsFBgAAAAAEAAQA+gAAAJsDAAAAAA==&#10;">
                  <v:shape id="Freeform 1967" o:spid="_x0000_s2991" style="position:absolute;left:6850;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2qKsUA&#10;AADeAAAADwAAAGRycy9kb3ducmV2LnhtbESPwWrDMBBE74H+g9hCb7HslhjXjRJKaSA5pXH7AYu1&#10;tUyslbFU2/n7KBDobZeZnTe73s62EyMNvnWsIEtSEMS10y03Cn6+d8sChA/IGjvHpOBCHrabh8Ua&#10;S+0mPtFYhUbEEPYlKjAh9KWUvjZk0SeuJ47arxsshrgOjdQDTjHcdvI5TXNpseVIMNjTh6H6XP3Z&#10;CJHTeVd8HbNDKOTn3lB+7BGVenqc399ABJrDv/l+vdex/uvLKofbO3EGu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LaoqxQAAAN4AAAAPAAAAAAAAAAAAAAAAAJgCAABkcnMv&#10;ZG93bnJldi54bWxQSwUGAAAAAAQABAD1AAAAigMAAAAA&#10;" path="m2,l,,,90r2,l2,e" filled="f" stroked="f">
                    <v:path arrowok="t" o:connecttype="custom" o:connectlocs="2,1377;0,1377;0,1467;2,1467;2,1377" o:connectangles="0,0,0,0,0"/>
                  </v:shape>
                </v:group>
                <v:group id="Group 1968" o:spid="_x0000_s2992" style="position:absolute;left:6668;top:1377;width:2;height:91" coordorigin="6668,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XxPMUAAADeAAAADwAAAGRycy9kb3ducmV2LnhtbERPTWvCQBC9C/0PyxR6&#10;q5so2hpdRcQWDyI0FsTbkB2TYHY2ZLdJ/PeuUPA2j/c5i1VvKtFS40rLCuJhBII4s7rkXMHv8ev9&#10;E4TzyBory6TgRg5Wy5fBAhNtO/6hNvW5CCHsElRQeF8nUrqsIINuaGviwF1sY9AH2ORSN9iFcFPJ&#10;URRNpcGSQ0OBNW0Kyq7pn1Hw3WG3Hsfbdn+9bG7n4+Rw2sek1Ntrv56D8NT7p/jfvdNh/mw8+YD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l8TzFAAAA3gAA&#10;AA8AAAAAAAAAAAAAAAAAqgIAAGRycy9kb3ducmV2LnhtbFBLBQYAAAAABAAEAPoAAACcAwAAAAA=&#10;">
                  <v:shape id="Freeform 1969" o:spid="_x0000_s2993" style="position:absolute;left:6668;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6bw8MA&#10;AADeAAAADwAAAGRycy9kb3ducmV2LnhtbESPzW7CMAzH75N4h8hIu40UEKjrCAghkODExvYAVuM1&#10;FY1TNYF2b48PSLvZ8v/j59Vm8I26UxfrwAamkwwUcRlszZWBn+/DWw4qJmSLTWAy8EcRNuvRywoL&#10;G3r+ovslVUpCOBZowKXUFlrH0pHHOAktsdx+Q+cxydpV2nbYS7hv9CzLltpjzdLgsKWdo/J6uXkp&#10;0f31kH+ep6eU6/3R0fLcIhrzOh62H6ASDelf/HQfreC/zxfCK+/ID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P6bw8MAAADeAAAADwAAAAAAAAAAAAAAAACYAgAAZHJzL2Rv&#10;d25yZXYueG1sUEsFBgAAAAAEAAQA9QAAAIgDAAAAAA==&#10;" path="m1,l,,,90r1,l1,e" filled="f" stroked="f">
                    <v:path arrowok="t" o:connecttype="custom" o:connectlocs="1,1377;0,1377;0,1467;1,1467;1,1377" o:connectangles="0,0,0,0,0"/>
                  </v:shape>
                </v:group>
                <v:group id="Group 1970" o:spid="_x0000_s2994" style="position:absolute;left:6847;top:1377;width:3;height:91" coordorigin="6847,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jbA1cQAAADeAAAA&#10;DwAAAAAAAAAAAAAAAACqAgAAZHJzL2Rvd25yZXYueG1sUEsFBgAAAAAEAAQA+gAAAJsDAAAAAA==&#10;">
                  <v:shape id="Freeform 1971" o:spid="_x0000_s2995" style="position:absolute;left:6847;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lWCMgA&#10;AADeAAAADwAAAGRycy9kb3ducmV2LnhtbESP3WrCQBCF7wu+wzJCb4pu+oNodBVRhFJKqTEPMGbH&#10;JJidTbNbk75956LQuxnmzDnnW20G16gbdaH2bOBxmoAiLrytuTSQnw6TOagQkS02nsnADwXYrEd3&#10;K0yt7/lItyyWSkw4pGigirFNtQ5FRQ7D1LfEcrv4zmGUtSu17bAXc9fopySZaYc1S0KFLe0qKq7Z&#10;tzPg6kP/vm8/XnLMP7Pzg38rY/ZlzP142C5BRRriv/jv+9VK/cXzTAAE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9OVYIyAAAAN4AAAAPAAAAAAAAAAAAAAAAAJgCAABk&#10;cnMvZG93bnJldi54bWxQSwUGAAAAAAQABAD1AAAAjQMAAAAA&#10;" path="m3,l,,,90r3,l3,e" filled="f" stroked="f">
                    <v:path arrowok="t" o:connecttype="custom" o:connectlocs="3,1377;0,1377;0,1467;3,1467;3,1377" o:connectangles="0,0,0,0,0"/>
                  </v:shape>
                </v:group>
                <v:group id="Group 1972" o:spid="_x0000_s2996" style="position:absolute;left:6669;top:1377;width:3;height:91" coordorigin="6669,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wGbsUAAADeAAAADwAAAGRycy9kb3ducmV2LnhtbERPS2vCQBC+F/wPyxS8&#10;1U0MlZq6BpEqHqRQFUpvQ3ZMQrKzIbvN4993C4Xe5uN7ziYbTSN66lxlWUG8iEAQ51ZXXCi4XQ9P&#10;LyCcR9bYWCYFEznItrOHDabaDvxB/cUXIoSwS1FB6X2bSunykgy6hW2JA3e3nUEfYFdI3eEQwk0j&#10;l1G0kgYrDg0ltrQvKa8v30bBccBhl8Rv/bm+76ev6/P75zkmpeaP4+4VhKfR/4v/3Ccd5q+TV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sBm7FAAAA3gAA&#10;AA8AAAAAAAAAAAAAAAAAqgIAAGRycy9kb3ducmV2LnhtbFBLBQYAAAAABAAEAPoAAACcAwAAAAA=&#10;">
                  <v:shape id="Freeform 1973" o:spid="_x0000_s2997" style="position:absolute;left:6669;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dt5MUA&#10;AADeAAAADwAAAGRycy9kb3ducmV2LnhtbERP22rCQBB9L/gPywh9KXXjBWlTN0EsQhGRNs0HTLPT&#10;JDQ7G7NbE//eFQTf5nCus0oH04gTda62rGA6iUAQF1bXXCrIv7fPLyCcR9bYWCYFZ3KQJqOHFcba&#10;9vxFp8yXIoSwi1FB5X0bS+mKigy6iW2JA/drO4M+wK6UusM+hJtGzqJoKQ3WHBoqbGlTUfGX/RsF&#10;pt72+/f2sMgx/8x+nuyu9NlRqcfxsH4D4Wnwd/HN/aHD/Nf5cgbXd8INMr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p23kxQAAAN4AAAAPAAAAAAAAAAAAAAAAAJgCAABkcnMv&#10;ZG93bnJldi54bWxQSwUGAAAAAAQABAD1AAAAigMAAAAA&#10;" path="m3,l,,,90r3,l3,e" filled="f" stroked="f">
                    <v:path arrowok="t" o:connecttype="custom" o:connectlocs="3,1377;0,1377;0,1467;3,1467;3,1377" o:connectangles="0,0,0,0,0"/>
                  </v:shape>
                </v:group>
                <v:group id="Group 1974" o:spid="_x0000_s2998" style="position:absolute;left:6845;top:1377;width:2;height:91" coordorigin="6845,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I9gsUAAADeAAAADwAAAGRycy9kb3ducmV2LnhtbERPS2vCQBC+F/wPywje&#10;6iaGikZXEamlByn4APE2ZMckmJ0N2W0S/31XEHqbj+85y3VvKtFS40rLCuJxBII4s7rkXMH5tHuf&#10;gXAeWWNlmRQ8yMF6NXhbYqptxwdqjz4XIYRdigoK7+tUSpcVZNCNbU0cuJttDPoAm1zqBrsQbio5&#10;iaKpNFhyaCiwpm1B2f34axR8ddhtkviz3d9v28f19PFz2cek1GjYbxYgPPX+X/xyf+swf55ME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yPYLFAAAA3gAA&#10;AA8AAAAAAAAAAAAAAAAAqgIAAGRycy9kb3ducmV2LnhtbFBLBQYAAAAABAAEAPoAAACcAwAAAAA=&#10;">
                  <v:shape id="Freeform 1975" o:spid="_x0000_s2999" style="position:absolute;left:6845;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9be8UA&#10;AADeAAAADwAAAGRycy9kb3ducmV2LnhtbESPwWrDMBBE74H+g9hCb7HsNhjXjRJKaSA5pXH7AYu1&#10;tUyslbFU2/n7KBDobZeZnTe73s62EyMNvnWsIEtSEMS10y03Cn6+d8sChA/IGjvHpOBCHrabh8Ua&#10;S+0mPtFYhUbEEPYlKjAh9KWUvjZk0SeuJ47arxsshrgOjdQDTjHcdvI5TXNpseVIMNjTh6H6XP3Z&#10;CJHTeVd8HbNDKOTn3lB+7BGVenqc399ABJrDv/l+vdex/utLvoLbO3EGu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31t7xQAAAN4AAAAPAAAAAAAAAAAAAAAAAJgCAABkcnMv&#10;ZG93bnJldi54bWxQSwUGAAAAAAQABAD1AAAAigMAAAAA&#10;" path="m2,l,,,90r2,l2,e" filled="f" stroked="f">
                    <v:path arrowok="t" o:connecttype="custom" o:connectlocs="2,1377;0,1377;0,1467;2,1467;2,1377" o:connectangles="0,0,0,0,0"/>
                  </v:shape>
                </v:group>
                <v:group id="Group 1976" o:spid="_x0000_s3000" style="position:absolute;left:6672;top:1377;width:2;height:91" coordorigin="6672,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cAbcQAAADeAAAADwAAAGRycy9kb3ducmV2LnhtbERPS4vCMBC+C/6HMMLe&#10;NO2KotUoIruLBxF8gHgbmrEtNpPSZNv6783Cgrf5+J6zXHemFA3VrrCsIB5FIIhTqwvOFFzO38MZ&#10;COeRNZaWScGTHKxX/d4SE21bPlJz8pkIIewSVJB7XyVSujQng25kK+LA3W1t0AdYZ1LX2IZwU8rP&#10;KJpKgwWHhhwr2uaUPk6/RsFPi+1mHH81+8d9+7ydJ4frPialPgbdZgHCU+ff4n/3Tof58/F0An/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RcAbcQAAADeAAAA&#10;DwAAAAAAAAAAAAAAAACqAgAAZHJzL2Rvd25yZXYueG1sUEsFBgAAAAAEAAQA+gAAAJsDAAAAAA==&#10;">
                  <v:shape id="Freeform 1977" o:spid="_x0000_s3001" style="position:absolute;left:6672;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Fgl8UA&#10;AADeAAAADwAAAGRycy9kb3ducmV2LnhtbESPwWrDMBBE74H+g9hCb4mcFozjRgmh1OCe3Dr9gMXa&#10;WCbWyliq7fx9VCj0tsvMzpvdHxfbi4lG3zlWsN0kIIgbpztuFXyfi3UGwgdkjb1jUnAjD8fDw2qP&#10;uXYzf9FUh1bEEPY5KjAhDLmUvjFk0W/cQBy1ixsthriOrdQjzjHc9vI5SVJpseNIMDjQm6HmWv/Y&#10;CJHztcg+q+1HyOR7aSitBkSlnh6X0yuIQEv4N/9dlzrW372kKfy+E2eQh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QWCXxQAAAN4AAAAPAAAAAAAAAAAAAAAAAJgCAABkcnMv&#10;ZG93bnJldi54bWxQSwUGAAAAAAQABAD1AAAAigMAAAAA&#10;" path="m2,l,,,90r2,l2,e" filled="f" stroked="f">
                    <v:path arrowok="t" o:connecttype="custom" o:connectlocs="2,1377;0,1377;0,1467;2,1467;2,1377" o:connectangles="0,0,0,0,0"/>
                  </v:shape>
                  <v:shape id="Picture 1978" o:spid="_x0000_s3002" type="#_x0000_t75" style="position:absolute;left:6842;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FolXFAAAA3gAAAA8AAABkcnMvZG93bnJldi54bWxET01rwkAQvRf6H5YpeKubVrCaZiMqChZ6&#10;0CjicchOk7TZ2ZBdk/jvu4WCt3m8z0kWg6lFR62rLCt4GUcgiHOrKy4UnI7b5xkI55E11pZJwY0c&#10;LNLHhwRjbXs+UJf5QoQQdjEqKL1vYildXpJBN7YNceC+bGvQB9gWUrfYh3BTy9comkqDFYeGEhta&#10;l5T/ZFejwHC/iurLkT675ffH/nZYrzbnTKnR07B8B+Fp8Hfxv3unw/z5ZPoGf++EG2T6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BaJVxQAAAN4AAAAPAAAAAAAAAAAAAAAA&#10;AJ8CAABkcnMvZG93bnJldi54bWxQSwUGAAAAAAQABAD3AAAAkQMAAAAA&#10;">
                    <v:imagedata r:id="rId661" o:title=""/>
                  </v:shape>
                  <v:shape id="Picture 1979" o:spid="_x0000_s3003" type="#_x0000_t75" style="position:absolute;left:6674;top:137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oEbzGAAAA3gAAAA8AAABkcnMvZG93bnJldi54bWxEj0FvwjAMhe+T+A+RkXYbKZuESkdAaBLS&#10;Dhw2BjtbiWkrGqckoXT/fj5M2s3We37v82oz+k4NFFMb2MB8VoAitsG1XBs4fu2eSlApIzvsApOB&#10;H0qwWU8eVli5cOdPGg65VhLCqUIDTc59pXWyDXlMs9ATi3YO0WOWNdbaRbxLuO/0c1EstMeWpaHB&#10;nt4aspfDzRtIp/Jcpu9hzrv9cL3cyH7YuDfmcTpuX0FlGvO/+e/63Qn+8mUhvPKOzKD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WgRvMYAAADeAAAADwAAAAAAAAAAAAAA&#10;AACfAgAAZHJzL2Rvd25yZXYueG1sUEsFBgAAAAAEAAQA9wAAAJIDAAAAAA==&#10;">
                    <v:imagedata r:id="rId662" o:title=""/>
                  </v:shape>
                </v:group>
                <v:group id="Group 1980" o:spid="_x0000_s3004" style="position:absolute;left:6841;top:1377;width:2;height:91" coordorigin="6841,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FoKaMQAAADeAAAA&#10;DwAAAAAAAAAAAAAAAACqAgAAZHJzL2Rvd25yZXYueG1sUEsFBgAAAAAEAAQA+gAAAJsDAAAAAA==&#10;">
                  <v:shape id="Freeform 1981" o:spid="_x0000_s3005" style="position:absolute;left:6841;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3LpcQA&#10;AADeAAAADwAAAGRycy9kb3ducmV2LnhtbESPQW/CMAyF75P4D5GRuI0UkFjXERBCIMGJje0HWI3X&#10;VDRO1QRa/j0+TNrNlt97n99qM/hG3amLdWADs2kGirgMtubKwM/34TUHFROyxSYwGXhQhM169LLC&#10;woaev+h+SZWSEI4FGnAptYXWsXTkMU5DSyy339B5TLJ2lbYd9hLuGz3PsqX2WLMQHLa0c1ReLzcv&#10;EN1fD/nneXZKud4fHS3PLaIxk/Gw/QCVaEj/4j/30cr774s3KSB1ZAa9f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9y6XEAAAA3gAAAA8AAAAAAAAAAAAAAAAAmAIAAGRycy9k&#10;b3ducmV2LnhtbFBLBQYAAAAABAAEAPUAAACJAwAAAAA=&#10;" path="m1,l,,,90r1,l1,e" filled="f" stroked="f">
                    <v:path arrowok="t" o:connecttype="custom" o:connectlocs="1,1377;0,1377;0,1467;1,1467;1,1377" o:connectangles="0,0,0,0,0"/>
                  </v:shape>
                </v:group>
                <v:group id="Group 1982" o:spid="_x0000_s3006" style="position:absolute;left:6677;top:1377;width:2;height:91" coordorigin="6677,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Qs8UAAADeAAAADwAAAGRycy9kb3ducmV2LnhtbERPTWvCQBC9F/wPywje&#10;dBPFaqOriKh4kEK1UHobsmMSzM6G7JrEf+8WhN7m8T5nue5MKRqqXWFZQTyKQBCnVhecKfi+7Idz&#10;EM4jaywtk4IHOVivem9LTLRt+Yuas89ECGGXoILc+yqR0qU5GXQjWxEH7mprgz7AOpO6xjaEm1KO&#10;o+hdGiw4NORY0Tan9Ha+GwWHFtvNJN41p9t1+/i9TD9/TjEpNeh3mwUIT53/F7/cRx3mf0xmM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1kLPFAAAA3gAA&#10;AA8AAAAAAAAAAAAAAAAAqgIAAGRycy9kb3ducmV2LnhtbFBLBQYAAAAABAAEAPoAAACcAwAAAAA=&#10;">
                  <v:shape id="Freeform 1983" o:spid="_x0000_s3007" style="position:absolute;left:6677;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wScMA&#10;AADeAAAADwAAAGRycy9kb3ducmV2LnhtbESP0YrCMBBF3wX/IYzgm6YquLUaRUTBfXLX9QOGZmyK&#10;zaQ00da/NwuCbzPcO/fcWW06W4kHNb50rGAyTkAQ506XXCi4/B1GKQgfkDVWjknBkzxs1v3eCjPt&#10;Wv6lxzkUIoawz1CBCaHOpPS5IYt+7GriqF1dYzHEtSmkbrCN4baS0ySZS4slR4LBmnaG8tv5biNE&#10;trdD+nOafIdU7o+G5qcaUanhoNsuQQTqwsf8vj7qWH8x+5rC/ztxB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wScMAAADeAAAADwAAAAAAAAAAAAAAAACYAgAAZHJzL2Rv&#10;d25yZXYueG1sUEsFBgAAAAAEAAQA9QAAAIgDAAAAAA==&#10;" path="m2,l,,,90r2,l2,e" filled="f" stroked="f">
                    <v:path arrowok="t" o:connecttype="custom" o:connectlocs="2,1377;0,1377;0,1467;2,1467;2,1377" o:connectangles="0,0,0,0,0"/>
                  </v:shape>
                </v:group>
                <v:group id="Group 1984" o:spid="_x0000_s3008" style="position:absolute;left:6838;top:1377;width:3;height:91" coordorigin="6838,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xrq1/FAAAA3gAA&#10;AA8AAAAAAAAAAAAAAAAAqgIAAGRycy9kb3ducmV2LnhtbFBLBQYAAAAABAAEAPoAAACcAwAAAAA=&#10;">
                  <v:shape id="Freeform 1985" o:spid="_x0000_s3009" style="position:absolute;left:6838;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vG1sUA&#10;AADeAAAADwAAAGRycy9kb3ducmV2LnhtbERP22rCQBB9L/gPyxR8kbqpFavRVYoiFCnFpvmAMTtN&#10;gtnZmF1N/HtXEPo2h3OdxaozlbhQ40rLCl6HEQjizOqScwXp7/ZlCsJ5ZI2VZVJwJQerZe9pgbG2&#10;Lf/QJfG5CCHsYlRQeF/HUrqsIINuaGviwP3ZxqAPsMmlbrAN4aaSoyiaSIMlh4YCa1oXlB2Ts1Fg&#10;ym37tam/xymm++QwsLvcJyel+s/dxxyEp87/ix/uTx3mz97ex3B/J9w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28bWxQAAAN4AAAAPAAAAAAAAAAAAAAAAAJgCAABkcnMv&#10;ZG93bnJldi54bWxQSwUGAAAAAAQABAD1AAAAigMAAAAA&#10;" path="m3,l,,,90r3,l3,e" filled="f" stroked="f">
                    <v:path arrowok="t" o:connecttype="custom" o:connectlocs="3,1377;0,1377;0,1467;3,1467;3,1377" o:connectangles="0,0,0,0,0"/>
                  </v:shape>
                </v:group>
                <v:group id="Group 1986" o:spid="_x0000_s3010" style="position:absolute;left:6679;top:1377;width:3;height:91" coordorigin="6679,137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6WsMUAAADeAAAADwAAAGRycy9kb3ducmV2LnhtbERPTWvCQBC9C/0PyxR6&#10;q5so2hpdRcQWDyI0FsTbkB2TYHY2ZLdJ/PeuUPA2j/c5i1VvKtFS40rLCuJhBII4s7rkXMHv8ev9&#10;E4TzyBory6TgRg5Wy5fBAhNtO/6hNvW5CCHsElRQeF8nUrqsIINuaGviwF1sY9AH2ORSN9iFcFPJ&#10;URRNpcGSQ0OBNW0Kyq7pn1Hw3WG3Hsfbdn+9bG7n4+Rw2sek1Ntrv56D8NT7p/jfvdNh/mz8MYH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zOlrDFAAAA3gAA&#10;AA8AAAAAAAAAAAAAAAAAqgIAAGRycy9kb3ducmV2LnhtbFBLBQYAAAAABAAEAPoAAACcAwAAAAA=&#10;">
                  <v:shape id="Freeform 1987" o:spid="_x0000_s3011" style="position:absolute;left:6679;top:137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X9OsUA&#10;AADeAAAADwAAAGRycy9kb3ducmV2LnhtbERP22rCQBB9L/gPywh9KWZjLdpGV5EWQYqIxnzAmB2T&#10;YHY2zW5N+vfdQsG3OZzrLFa9qcWNWldZVjCOYhDEudUVFwqy02b0CsJ5ZI21ZVLwQw5Wy8HDAhNt&#10;Oz7SLfWFCCHsElRQet8kUrq8JIMusg1x4C62NegDbAupW+xCuKnlcxxPpcGKQ0OJDb2XlF/Tb6PA&#10;VJtu99HsXzLMDun5yX4WPv1S6nHYr+cgPPX+Lv53b3WY/zaZTeHvnXC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f06xQAAAN4AAAAPAAAAAAAAAAAAAAAAAJgCAABkcnMv&#10;ZG93bnJldi54bWxQSwUGAAAAAAQABAD1AAAAigMAAAAA&#10;" path="m2,l,,,90r2,l2,e" filled="f" stroked="f">
                    <v:path arrowok="t" o:connecttype="custom" o:connectlocs="2,1377;0,1377;0,1467;2,1467;2,1377" o:connectangles="0,0,0,0,0"/>
                  </v:shape>
                </v:group>
                <v:group id="Group 1988" o:spid="_x0000_s3012" style="position:absolute;left:6836;top:1377;width:2;height:91" coordorigin="6836,137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CtXMUAAADeAAAADwAAAGRycy9kb3ducmV2LnhtbERPS2vCQBC+F/wPywi9&#10;6SZKq0ZXEamlBxF8gHgbsmMSzM6G7JrEf98tCL3Nx/ecxaozpWiodoVlBfEwAkGcWl1wpuB82g6m&#10;IJxH1lhaJgVPcrBa9t4WmGjb8oGao89ECGGXoILc+yqR0qU5GXRDWxEH7mZrgz7AOpO6xjaEm1KO&#10;ouhTGiw4NORY0San9H58GAXfLbbrcfzV7O63zfN6+thfdjEp9d7v1nMQnjr/L365f3SYPxtPJ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NQrVzFAAAA3gAA&#10;AA8AAAAAAAAAAAAAAAAAqgIAAGRycy9kb3ducmV2LnhtbFBLBQYAAAAABAAEAPoAAACcAwAAAAA=&#10;">
                  <v:shape id="Freeform 1989" o:spid="_x0000_s3013" style="position:absolute;left:6836;top:137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vHo8MA&#10;AADeAAAADwAAAGRycy9kb3ducmV2LnhtbESPzW7CMAzH75N4h8hI3EYKSKzrCAghkODExvYAVuM1&#10;FY1TNYGWt8eHSbvZ8v/j59Vm8I26UxfrwAZm0wwUcRlszZWBn+/Daw4qJmSLTWAy8KAIm/XoZYWF&#10;DT1/0f2SKiUhHAs04FJqC61j6chjnIaWWG6/ofOYZO0qbTvsJdw3ep5lS+2xZmlw2NLOUXm93LyU&#10;6P56yD/Ps1PK9f7oaHluEY2ZjIftB6hEQ/oX/7mPVvDfF2/CK+/IDHr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vHo8MAAADeAAAADwAAAAAAAAAAAAAAAACYAgAAZHJzL2Rv&#10;d25yZXYueG1sUEsFBgAAAAAEAAQA9QAAAIgDAAAAAA==&#10;" path="m2,l,,,90r2,l2,e" filled="f" stroked="f">
                    <v:path arrowok="t" o:connecttype="custom" o:connectlocs="2,1377;0,1377;0,1467;2,1467;2,1377" o:connectangles="0,0,0,0,0"/>
                  </v:shape>
                  <v:shape id="Picture 1990" o:spid="_x0000_s3014" type="#_x0000_t75" style="position:absolute;left:6681;top:1377;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8lHEAAAA3gAAAA8AAABkcnMvZG93bnJldi54bWxET99rwjAQfhf2P4Qb+KbpVti0GkUGA0Ed&#10;WBVfj+Zsis2lNLHW/34ZDHy7j+/nzZe9rUVHra8cK3gbJyCIC6crLhUcD9+jCQgfkDXWjknBgzws&#10;Fy+DOWba3XlPXR5KEUPYZ6jAhNBkUvrCkEU/dg1x5C6utRgibEupW7zHcFvL9yT5kBYrjg0GG/oy&#10;VFzzm1WQni7bXZ2uD8fUdOUGz7ddvvpRavjar2YgAvXhKf53r3WcP00/p/D3TrxBL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l8lHEAAAA3gAAAA8AAAAAAAAAAAAAAAAA&#10;nwIAAGRycy9kb3ducmV2LnhtbFBLBQYAAAAABAAEAPcAAACQAwAAAAA=&#10;">
                    <v:imagedata r:id="rId460" o:title=""/>
                  </v:shape>
                  <v:shape id="Picture 1991" o:spid="_x0000_s3015" type="#_x0000_t75" style="position:absolute;left:6683;top:1377;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njAnJAAAA3gAAAA8AAABkcnMvZG93bnJldi54bWxEj81Lw0AQxe+C/8Mygje78QOpsdsiBUG0&#10;VPtxaG9jdpINZmdDdk3T/vWdg+Bthnnz3vtNZoNvVE9drAMbuB1loIiLYGuuDGw3rzdjUDEhW2wC&#10;k4EjRZhNLy8mmNtw4BX161QpMeGYowGXUptrHQtHHuMotMRyK0PnMcnaVdp2eBBz3+i7LHvUHmuW&#10;BIctzR0VP+tfb0B/7Hc9PSwX76vPcv7tvk5UppMx11fDyzOoREP6F/99v1mp/3Q/FgDBkRn09Aw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S+eMCckAAADeAAAADwAAAAAAAAAA&#10;AAAAAACfAgAAZHJzL2Rvd25yZXYueG1sUEsFBgAAAAAEAAQA9wAAAJUDAAAAAA==&#10;">
                    <v:imagedata r:id="rId461" o:title=""/>
                  </v:shape>
                  <v:shape id="Picture 1992" o:spid="_x0000_s3016" type="#_x0000_t75" style="position:absolute;left:6686;top:1377;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bcHbEAAAA3gAAAA8AAABkcnMvZG93bnJldi54bWxET01rwkAQvQv9D8sUvOkmiiWmbkIpSoVC&#10;IdFLb0N2moRmZ5fsqvHfdwuF3ubxPmdXTmYQVxp9b1lBukxAEDdW99wqOJ8OiwyED8gaB8uk4E4e&#10;yuJhtsNc2xtXdK1DK2II+xwVdCG4XErfdGTQL60jjtyXHQ2GCMdW6hFvMdwMcpUkT9Jgz7GhQ0ev&#10;HTXf9cUoqOgu3cd7vXIm9Z9Tn73t7Wat1PxxenkGEWgK/+I/91HH+dt1lsLvO/EGWf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bcHbEAAAA3gAAAA8AAAAAAAAAAAAAAAAA&#10;nwIAAGRycy9kb3ducmV2LnhtbFBLBQYAAAAABAAEAPcAAACQAwAAAAA=&#10;">
                    <v:imagedata r:id="rId462" o:title=""/>
                  </v:shape>
                  <v:shape id="Picture 1993" o:spid="_x0000_s3017" type="#_x0000_t75" style="position:absolute;left:6688;top:1377;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J7gHDAAAA3gAAAA8AAABkcnMvZG93bnJldi54bWxET02LwjAQvS/sfwizsLc1taJ0q1GWxUVB&#10;EKx78TY0Y1tsJqGJWv+9EQRv83ifM1v0phUX6nxjWcFwkIAgLq1uuFLwv//7ykD4gKyxtUwKbuRh&#10;MX9/m2Gu7ZV3dClCJWII+xwV1CG4XEpf1mTQD6wjjtzRdgZDhF0ldYfXGG5amSbJRBpsODbU6Oi3&#10;pvJUnI2CHd2k226K1JmhP/RNtlra8Uipz4/+ZwoiUB9e4qd7reP871GWwuOdeIOc3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nuAcMAAADeAAAADwAAAAAAAAAAAAAAAACf&#10;AgAAZHJzL2Rvd25yZXYueG1sUEsFBgAAAAAEAAQA9wAAAI8DAAAAAA==&#10;">
                    <v:imagedata r:id="rId462" o:title=""/>
                  </v:shape>
                  <v:shape id="Picture 1994" o:spid="_x0000_s3018" type="#_x0000_t75" style="position:absolute;left:6690;top:1377;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FS5rEAAAA3gAAAA8AAABkcnMvZG93bnJldi54bWxET01rwkAQvQv9D8sUetNNDJY0dSOlWBSE&#10;QmIvvQ3ZaRKanV2yq8Z/7wqF3ubxPme9mcwgzjT63rKCdJGAIG6s7rlV8HX8mOcgfEDWOFgmBVfy&#10;sCkfZmsstL1wRec6tCKGsC9QQReCK6T0TUcG/cI64sj92NFgiHBspR7xEsPNIJdJ8iwN9hwbOnT0&#10;3lHzW5+Mgoqu0n0e6qUzqf+e+ny3tatMqafH6e0VRKAp/Iv/3Hsd579keQb3d+INsr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OFS5rEAAAA3gAAAA8AAAAAAAAAAAAAAAAA&#10;nwIAAGRycy9kb3ducmV2LnhtbFBLBQYAAAAABAAEAPcAAACQAwAAAAA=&#10;">
                    <v:imagedata r:id="rId462" o:title=""/>
                  </v:shape>
                  <v:shape id="Picture 1995" o:spid="_x0000_s3019" type="#_x0000_t75" style="position:absolute;left:6692;top:1377;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HrbnEAAAA3gAAAA8AAABkcnMvZG93bnJldi54bWxET0trwkAQvhf6H5YRvNWNVcSm2UipWIon&#10;HwXxNs2OSTA7G3bXGP+9KxR6m4/vOdmiN43oyPnasoLxKAFBXFhdc6ngZ796mYPwAVljY5kU3MjD&#10;In9+yjDV9spb6nahFDGEfYoKqhDaVEpfVGTQj2xLHLmTdQZDhK6U2uE1hptGvibJTBqsOTZU2NJn&#10;RcV5dzEKzPZXLv1mLb/cftat9KHVm+lRqeGg/3gHEagP/+I/97eO898m8yk83ok3yPw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cHrbnEAAAA3gAAAA8AAAAAAAAAAAAAAAAA&#10;nwIAAGRycy9kb3ducmV2LnhtbFBLBQYAAAAABAAEAPcAAACQAwAAAAA=&#10;">
                    <v:imagedata r:id="rId663" o:title=""/>
                  </v:shape>
                  <v:shape id="Picture 1996" o:spid="_x0000_s3020" type="#_x0000_t75" style="position:absolute;left:6695;top:1377;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0R5vGAAAA3gAAAA8AAABkcnMvZG93bnJldi54bWxET0tPAjEQvpv4H5ox4SZdJQgsFGIMBo64&#10;Gh+3yXbYXW2nS1uXxV9vTUy4zZfvOYtVb43oyIfGsYKbYQaCuHS64UrBy/Pj9RREiMgajWNScKIA&#10;q+XlxQJz7Y78RF0RK5FCOOSooI6xzaUMZU0Ww9C1xInbO28xJugrqT0eU7g18jbL7qTFhlNDjS09&#10;1FR+Fd9WQfe+q7ZYmA/3uvl5O8yMz9afE6UGV/39HESkPp7F/+6tTvNno+kY/t5JN8jl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vRHm8YAAADeAAAADwAAAAAAAAAAAAAA&#10;AACfAgAAZHJzL2Rvd25yZXYueG1sUEsFBgAAAAAEAAQA9wAAAJIDAAAAAA==&#10;">
                    <v:imagedata r:id="rId463" o:title=""/>
                  </v:shape>
                  <v:shape id="Picture 1997" o:spid="_x0000_s3021" type="#_x0000_t75" style="position:absolute;left:6697;top:1377;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m2ezFAAAA3gAAAA8AAABkcnMvZG93bnJldi54bWxET0tPAjEQvpv4H5oh4SZdJEFYKcQYDRxx&#10;NT5uk+2wu9hO17YsC7/ekph4my/fcxar3hrRkQ+NYwXjUQaCuHS64UrB2+vzzQxEiMgajWNScKIA&#10;q+X11QJz7Y78Ql0RK5FCOOSooI6xzaUMZU0Ww8i1xInbOW8xJugrqT0eU7g18jbLptJiw6mhxpYe&#10;ayq/i4NV0H1uqw0W5su9r88fP3Pjs6f9nVLDQf9wDyJSH//Ff+6NTvPnk9kULu+kG+Ty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JtnsxQAAAN4AAAAPAAAAAAAAAAAAAAAA&#10;AJ8CAABkcnMvZG93bnJldi54bWxQSwUGAAAAAAQABAD3AAAAkQMAAAAA&#10;">
                    <v:imagedata r:id="rId463" o:title=""/>
                  </v:shape>
                  <v:shape id="Picture 1998" o:spid="_x0000_s3022" type="#_x0000_t75" style="position:absolute;left:6700;top:1377;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fHfFAAAA3gAAAA8AAABkcnMvZG93bnJldi54bWxET01PAjEQvZv4H5oh4SZdJBFYKcQYDRx1&#10;JYC3yXbYXWyna1uW1V9vTUy8zcv7nMWqt0Z05EPjWMF4lIEgLp1uuFKwfXu+mYEIEVmjcUwKvijA&#10;anl9tcBcuwu/UlfESqQQDjkqqGNscylDWZPFMHItceKOzluMCfpKao+XFG6NvM2yO2mx4dRQY0uP&#10;NZUfxdkq6A4v1QYL8+526+/959z47Ok0VWo46B/uQUTq47/4z73Raf58MpvC7zvpBrn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anx3xQAAAN4AAAAPAAAAAAAAAAAAAAAA&#10;AJ8CAABkcnMvZG93bnJldi54bWxQSwUGAAAAAAQABAD3AAAAkQMAAAAA&#10;">
                    <v:imagedata r:id="rId463" o:title=""/>
                  </v:shape>
                  <v:shape id="Picture 1999" o:spid="_x0000_s3023" type="#_x0000_t75" style="position:absolute;left:6701;top:1377;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16AXHAAAA3gAAAA8AAABkcnMvZG93bnJldi54bWxEj0FPwzAMhe9I+w+RJ3FjKSDBVpZNEwKx&#10;IxQE281qTFuWOCUJXeHX4wMSN1vv+b3Py/XonRoopi6wgfNZAYq4DrbjxsDL8/3ZHFTKyBZdYDLw&#10;TQnWq8nJEksbjvxEQ5UbJSGcSjTQ5tyXWqe6JY9pFnpi0d5D9JhljY22EY8S7p2+KIor7bFjaWix&#10;p9uW6kP15Q0Mu8dmi5Xbh9eHn7fPhYvF3ce1MafTcXMDKtOY/81/11sr+IvLufDKOzKDXv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T16AXHAAAA3gAAAA8AAAAAAAAAAAAA&#10;AAAAnwIAAGRycy9kb3ducmV2LnhtbFBLBQYAAAAABAAEAPcAAACTAwAAAAA=&#10;">
                    <v:imagedata r:id="rId463" o:title=""/>
                  </v:shape>
                  <v:shape id="Picture 2000" o:spid="_x0000_s3024" type="#_x0000_t75" style="position:absolute;left:6704;top:1377;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2hFzCAAAA3gAAAA8AAABkcnMvZG93bnJldi54bWxET81qAjEQvhd8hzCCt5pVS6tbo6hFLPSk&#10;7QMMyXQ3uJksSdzdvn0jFHqbj+931tvBNaKjEK1nBbNpAYJYe2O5UvD1eXxcgogJ2WDjmRT8UITt&#10;ZvSwxtL4ns/UXVIlcgjHEhXUKbWllFHX5DBOfUucuW8fHKYMQyVNwD6Hu0bOi+JZOrScG2ps6VCT&#10;vl5uTsHbvpfdiz9q7Ww877UNp4+noNRkPOxeQSQa0r/4z/1u8vzVYrmC+zv5Brn5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doRcwgAAAN4AAAAPAAAAAAAAAAAAAAAAAJ8C&#10;AABkcnMvZG93bnJldi54bWxQSwUGAAAAAAQABAD3AAAAjgMAAAAA&#10;">
                    <v:imagedata r:id="rId464" o:title=""/>
                  </v:shape>
                  <v:shape id="Picture 2001" o:spid="_x0000_s3025" type="#_x0000_t75" style="position:absolute;left:6706;top:1377;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EWXHJAAAA3gAAAA8AAABkcnMvZG93bnJldi54bWxEj0FrwkAQhe+F/odlCt6aTZVWTV3FVgQR&#10;oa1a6HHITpPQ7GzIrkn8951DobcZ5s1771usBlerjtpQeTbwkKSgiHNvKy4MnE/b+xmoEJEt1p7J&#10;wJUCrJa3NwvMrO/5g7pjLJSYcMjQQBljk2kd8pIchsQ3xHL79q3DKGtbaNtiL+au1uM0fdIOK5aE&#10;Eht6LSn/OV6cgc/py+48Td/ybv+1p4k+vD9urr0xo7th/Qwq0hD/xX/fOyv155O5AAiOzKC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EURZcckAAADeAAAADwAAAAAAAAAA&#10;AAAAAACfAgAAZHJzL2Rvd25yZXYueG1sUEsFBgAAAAAEAAQA9wAAAJUDAAAAAA==&#10;">
                    <v:imagedata r:id="rId465" o:title=""/>
                  </v:shape>
                  <v:shape id="Picture 2002" o:spid="_x0000_s3026" type="#_x0000_t75" style="position:absolute;left:6709;top:1377;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I/OrGAAAA3gAAAA8AAABkcnMvZG93bnJldi54bWxET9tqwkAQfS/0H5Yp+FY3KtaaukpVBAmC&#10;rbXQxyE7TUKzsyG75vL3rlDwbQ7nOotVZ0rRUO0KywpGwwgEcWp1wZmC89fu+RWE88gaS8ukoCcH&#10;q+XjwwJjbVv+pObkMxFC2MWoIPe+iqV0aU4G3dBWxIH7tbVBH2CdSV1jG8JNKcdR9CINFhwacqxo&#10;k1P6d7oYBd+z9f48i45pk/wkNJGHj+m2b5UaPHXvbyA8df4u/nfvdZg/n8xHcHsn3CC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gj86sYAAADeAAAADwAAAAAAAAAAAAAA&#10;AACfAgAAZHJzL2Rvd25yZXYueG1sUEsFBgAAAAAEAAQA9wAAAJIDAAAAAA==&#10;">
                    <v:imagedata r:id="rId465" o:title=""/>
                  </v:shape>
                  <v:shape id="Picture 2003" o:spid="_x0000_s3027" type="#_x0000_t75" style="position:absolute;left:6711;top:1377;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aYp3FAAAA3gAAAA8AAABkcnMvZG93bnJldi54bWxET9tqwkAQfRf8h2UKvummilVTV2kVQURo&#10;6wV8HLLTJJidDdk1iX/vCoW+zeFcZ75sTSFqqlxuWcHrIAJBnFidc6rgdNz0pyCcR9ZYWCYFd3Kw&#10;XHQ7c4y1bfiH6oNPRQhhF6OCzPsyltIlGRl0A1sSB+7XVgZ9gFUqdYVNCDeFHEbRmzSYc2jIsKRV&#10;Rsn1cDMKzpPP7WkSfSX17rKjkdx/j9f3RqneS/vxDsJT6//Ff+6tDvNno9kQnu+EG+Ti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2mKdxQAAAN4AAAAPAAAAAAAAAAAAAAAA&#10;AJ8CAABkcnMvZG93bnJldi54bWxQSwUGAAAAAAQABAD3AAAAkQMAAAAA&#10;">
                    <v:imagedata r:id="rId465" o:title=""/>
                  </v:shape>
                  <v:shape id="Picture 2004" o:spid="_x0000_s3028" type="#_x0000_t75" style="position:absolute;left:6713;top:1377;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auwbFAAAA3gAAAA8AAABkcnMvZG93bnJldi54bWxET01rwkAQvRf8D8sUvDWbmlBr6ipSED3Y&#10;Q9Iechyy0yQ0OxuyWxP99W6h4G0e73PW28l04kyDay0reI5iEMSV1S3XCr4+90+vIJxH1thZJgUX&#10;crDdzB7WmGk7ck7nwtcihLDLUEHjfZ9J6aqGDLrI9sSB+7aDQR/gUEs94BjCTScXcfwiDbYcGhrs&#10;6b2h6qf4NQo+OD1V+XU57gqTOHKmPCRpqdT8cdq9gfA0+bv4333UYf4qWSXw9064QW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mrsGxQAAAN4AAAAPAAAAAAAAAAAAAAAA&#10;AJ8CAABkcnMvZG93bnJldi54bWxQSwUGAAAAAAQABAD3AAAAkQMAAAAA&#10;">
                    <v:imagedata r:id="rId466" o:title=""/>
                  </v:shape>
                  <v:shape id="Picture 2005" o:spid="_x0000_s3029" type="#_x0000_t75" style="position:absolute;left:6715;top:1377;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dJK/FAAAA3gAAAA8AAABkcnMvZG93bnJldi54bWxET0trwkAQvhf8D8sIvRTd+EBi6iqiFMRL&#10;MYrY25CdJqHZ2ZhdNf57tyB4m4/vObNFaypxpcaVlhUM+hEI4szqknMFh/1XLwbhPLLGyjIpuJOD&#10;xbzzNsNE2xvv6Jr6XIQQdgkqKLyvEyldVpBB17c1ceB+bWPQB9jkUjd4C+GmksMomkiDJYeGAmta&#10;FZT9pRejwJ3O0g8PkxR/jtv1Mt58xN/xRan3brv8BOGp9S/x073RYf50NB3D/zvhBj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nSSvxQAAAN4AAAAPAAAAAAAAAAAAAAAA&#10;AJ8CAABkcnMvZG93bnJldi54bWxQSwUGAAAAAAQABAD3AAAAkQMAAAAA&#10;">
                    <v:imagedata r:id="rId467" o:title=""/>
                  </v:shape>
                  <v:shape id="Picture 2006" o:spid="_x0000_s3030" type="#_x0000_t75" style="position:absolute;left:6718;top:1377;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RgTTFAAAA3gAAAA8AAABkcnMvZG93bnJldi54bWxET01rwkAQvRf8D8sIvRTdqCgxdRVRCuKl&#10;GEXsbchOk9DsbMyuGv+9WxC8zeN9zmzRmkpcqXGlZQWDfgSCOLO65FzBYf/Vi0E4j6yxskwK7uRg&#10;Me+8zTDR9sY7uqY+FyGEXYIKCu/rREqXFWTQ9W1NHLhf2xj0ATa51A3eQrip5DCKJtJgyaGhwJpW&#10;BWV/6cUocKez9MPDJMWf43a9jDcf8Xd8Ueq92y4/QXhq/Uv8dG90mD8dTcfw/064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0YE0xQAAAN4AAAAPAAAAAAAAAAAAAAAA&#10;AJ8CAABkcnMvZG93bnJldi54bWxQSwUGAAAAAAQABAD3AAAAkQMAAAAA&#10;">
                    <v:imagedata r:id="rId467" o:title=""/>
                  </v:shape>
                  <v:shape id="Picture 2007" o:spid="_x0000_s3031" type="#_x0000_t75" style="position:absolute;left:6720;top:1377;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DH0PGAAAA3gAAAA8AAABkcnMvZG93bnJldi54bWxET01rwkAQvRf6H5Yp9FJ0U4UQYzYilYJ4&#10;Kaah6G3ITpPQ7GzMrpr++25B8DaP9znZajSduNDgWssKXqcRCOLK6pZrBeXn+yQB4Tyyxs4yKfgl&#10;B6v88SHDVNsr7+lS+FqEEHYpKmi871MpXdWQQTe1PXHgvu1g0Ac41FIPeA3hppOzKIqlwZZDQ4M9&#10;vTVU/RRno8AdTtLPyrjA49dus062L8lHclbq+WlcL0F4Gv1dfHNvdZi/mC9i+H8n3CDz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QMfQ8YAAADeAAAADwAAAAAAAAAAAAAA&#10;AACfAgAAZHJzL2Rvd25yZXYueG1sUEsFBgAAAAAEAAQA9wAAAJIDAAAAAA==&#10;">
                    <v:imagedata r:id="rId467" o:title=""/>
                  </v:shape>
                  <v:shape id="Picture 2008" o:spid="_x0000_s3032" type="#_x0000_t75" style="position:absolute;left:6722;top:1377;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WdIfFAAAA3gAAAA8AAABkcnMvZG93bnJldi54bWxET01rwkAQvRf8D8sUvBTdaEvV6CoilHrp&#10;oVbB45Adk9jsTMyuJv33bqHQ2zze5yxWnavUjRpfChsYDRNQxJnYknMD+6+3wRSUD8gWK2Ey8EMe&#10;VsvewwJTKy1/0m0XchVD2KdooAihTrX2WUEO/VBq4sidpHEYImxybRtsY7ir9DhJXrXDkmNDgTVt&#10;Csq+d1dnoJPztZ685+fR0+VUvUgrHwc8GtN/7NZzUIG68C/+c29tnD97nk3g9514g17e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VnSHxQAAAN4AAAAPAAAAAAAAAAAAAAAA&#10;AJ8CAABkcnMvZG93bnJldi54bWxQSwUGAAAAAAQABAD3AAAAkQMAAAAA&#10;">
                    <v:imagedata r:id="rId500" o:title=""/>
                  </v:shape>
                  <v:shape id="Picture 2009" o:spid="_x0000_s3033" type="#_x0000_t75" style="position:absolute;left:6724;top:1377;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J4PXIAAAA3gAAAA8AAABkcnMvZG93bnJldi54bWxEj0FPwkAQhe8m/ofNkHghskWNSmUhhMTo&#10;xYMoCcdJd2gL3ZnaXWj9986BxNtM3pv3vpkvh9CYM3WxFnYwnWRgiAvxNZcOvr9eb5/BxITssREm&#10;B78UYbm4vppj7qXnTzpvUmk0hGOODqqU2tzaWFQUME6kJVZtL13ApGtXWt9hr+GhsXdZ9mgD1qwN&#10;Fba0rqg4bk7BwSCHU/v0Vh6m45998yC9fGxx59zNaFi9gEk0pH/z5frdK/7sfqa8+o7OYB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VyeD1yAAAAN4AAAAPAAAAAAAAAAAA&#10;AAAAAJ8CAABkcnMvZG93bnJldi54bWxQSwUGAAAAAAQABAD3AAAAlAMAAAAA&#10;">
                    <v:imagedata r:id="rId500" o:title=""/>
                  </v:shape>
                  <v:shape id="Picture 2010" o:spid="_x0000_s3034" type="#_x0000_t75" style="position:absolute;left:6727;top:1377;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U79rEAAAA3gAAAA8AAABkcnMvZG93bnJldi54bWxET99rwjAQfhf8H8IJvoimczDazigyccgG&#10;Y9bBXo/m1hSbS2lS7f77ZSD4dh/fz1ttBtuIC3W+dqzgYZGAIC6drrlS8HXaz1MQPiBrbByTgl/y&#10;sFmPRyvMtbvykS5FqEQMYZ+jAhNCm0vpS0MW/cK1xJH7cZ3FEGFXSd3hNYbbRi6T5ElarDk2GGzp&#10;xVB5Lnqr4FDK2Ts3r6e3XZqy6fXHt/nslZpOhu0ziEBDuItv7oOO87PHLIP/d+INcv0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U79rEAAAA3gAAAA8AAAAAAAAAAAAAAAAA&#10;nwIAAGRycy9kb3ducmV2LnhtbFBLBQYAAAAABAAEAPcAAACQAwAAAAA=&#10;">
                    <v:imagedata r:id="rId468" o:title=""/>
                  </v:shape>
                  <v:shape id="Picture 2011" o:spid="_x0000_s3035" type="#_x0000_t75" style="position:absolute;left:6729;top:1377;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OHqXHAAAA3gAAAA8AAABkcnMvZG93bnJldi54bWxEj0FrwkAQhe8F/8MyQi9FNy2lpNFVxNIi&#10;FsSq4HXITrOh2dmQ3Wj6751DobcZ5s1775svB9+oC3WxDmzgcZqBIi6DrbkycDq+T3JQMSFbbAKT&#10;gV+KsFyM7uZY2HDlL7ocUqXEhGOBBlxKbaF1LB15jNPQEsvtO3Qek6xdpW2HVzH3jX7KshftsWZJ&#10;cNjS2lH5c+i9gU2pHz65+Thu3/KcXW93Z7fvjbkfD6sZqERD+hf/fW+s1H99zgRAcGQGvbg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wOHqXHAAAA3gAAAA8AAAAAAAAAAAAA&#10;AAAAnwIAAGRycy9kb3ducmV2LnhtbFBLBQYAAAAABAAEAPcAAACTAwAAAAA=&#10;">
                    <v:imagedata r:id="rId468" o:title=""/>
                  </v:shape>
                  <v:shape id="Picture 2012" o:spid="_x0000_s3036" type="#_x0000_t75" style="position:absolute;left:6732;top:1377;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uz7EAAAA3gAAAA8AAABkcnMvZG93bnJldi54bWxET99rwjAQfh/4P4QTfBFNFRldZxRRFHEw&#10;NhX2ejRnU2wupUm1++8XQdjbfXw/b77sbCVu1PjSsYLJOAFBnDtdcqHgfNqOUhA+IGusHJOCX/Kw&#10;XPRe5phpd+dvuh1DIWII+wwVmBDqTEqfG7Lox64mjtzFNRZDhE0hdYP3GG4rOU2SV2mx5NhgsKa1&#10;ofx6bK2CfS6HH1ztTodNmrJp9eeP+WqVGvS71TuIQF34Fz/dex3nv82SCTzeiT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NCuz7EAAAA3gAAAA8AAAAAAAAAAAAAAAAA&#10;nwIAAGRycy9kb3ducmV2LnhtbFBLBQYAAAAABAAEAPcAAACQAwAAAAA=&#10;">
                    <v:imagedata r:id="rId468" o:title=""/>
                  </v:shape>
                  <v:shape id="Picture 2013" o:spid="_x0000_s3037" type="#_x0000_t75" style="position:absolute;left:6733;top:1377;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411a3GAAAA3gAAAA8AAABkcnMvZG93bnJldi54bWxET0tLAzEQvhf8D2EKXqTNuhZp16ZFFKl4&#10;KNjHobdxM92sbiYhie36740g9DYf33Pmy9524kQhto4V3I4LEMS10y03Cnbbl9EUREzIGjvHpOCH&#10;IiwXV4M5Vtqd+Z1Om9SIHMKxQgUmJV9JGWtDFuPYeeLMHV2wmDIMjdQBzzncdrIsintpseXcYNDT&#10;k6H6a/NtFZSr8LE2E1+u3ny6uznsP6dBPyt1PewfH0Ak6tNF/O9+1Xn+bFKU8PdOvkE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XVrcYAAADeAAAADwAAAAAAAAAAAAAA&#10;AACfAgAAZHJzL2Rvd25yZXYueG1sUEsFBgAAAAAEAAQA9wAAAJIDAAAAAA==&#10;">
                    <v:imagedata r:id="rId469" o:title=""/>
                  </v:shape>
                  <v:shape id="Picture 2014" o:spid="_x0000_s3038" type="#_x0000_t75" style="position:absolute;left:6736;top:1377;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T7ZXEAAAA3gAAAA8AAABkcnMvZG93bnJldi54bWxET9uKwjAQfRf8hzALvmnqbanVKN0FUfRB&#10;Vv2AoRnbss2kNFGrX79ZEHybw7nOYtWaStyocaVlBcNBBII4s7rkXMH5tO7HIJxH1lhZJgUPcrBa&#10;djsLTLS98w/djj4XIYRdggoK7+tESpcVZNANbE0cuIttDPoAm1zqBu8h3FRyFEWf0mDJoaHAmr4L&#10;yn6PV6OgzA67Lz1Nr8PDZq9PkzTets9Yqd5Hm85BeGr9W/xyb3WYP5tEY/h/J9w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T7ZXEAAAA3gAAAA8AAAAAAAAAAAAAAAAA&#10;nwIAAGRycy9kb3ducmV2LnhtbFBLBQYAAAAABAAEAPcAAACQAwAAAAA=&#10;">
                    <v:imagedata r:id="rId470" o:title=""/>
                  </v:shape>
                  <v:shape id="Picture 2015" o:spid="_x0000_s3039" type="#_x0000_t75" style="position:absolute;left:6738;top:1377;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6deHFAAAA3gAAAA8AAABkcnMvZG93bnJldi54bWxET81qwkAQvhd8h2UK3pqNJS1pzCqxIAZ7&#10;CNU+wJAdk9DsbMiuGvv0bqHQ23x8v5OvJ9OLC42us6xgEcUgiGurO24UfB23TykI55E19pZJwY0c&#10;rFezhxwzba/8SZeDb0QIYZehgtb7IZPS1S0ZdJEdiAN3sqNBH+DYSD3iNYSbXj7H8as02HFoaHGg&#10;95bq78PZKOjqar/RL8V5Ue0+9DEp0nL6SZWaP07FEoSnyf+L/9ylDvPfkjiB33fCDXJ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nXhxQAAAN4AAAAPAAAAAAAAAAAAAAAA&#10;AJ8CAABkcnMvZG93bnJldi54bWxQSwUGAAAAAAQABAD3AAAAkQMAAAAA&#10;">
                    <v:imagedata r:id="rId470" o:title=""/>
                  </v:shape>
                  <v:shape id="Picture 2016" o:spid="_x0000_s3040" type="#_x0000_t75" style="position:absolute;left:6740;top:1377;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20HrEAAAA3gAAAA8AAABkcnMvZG93bnJldi54bWxET82KwjAQvgv7DmEWvGnqotKtRukKouhB&#10;tvoAQzO2xWZSmqjVpzcLC97m4/ud+bIztbhR6yrLCkbDCARxbnXFhYLTcT2IQTiPrLG2TAoe5GC5&#10;+OjNMdH2zr90y3whQgi7BBWU3jeJlC4vyaAb2oY4cGfbGvQBtoXULd5DuKnlVxRNpcGKQ0OJDa1K&#10;yi/Z1Sio8sPuR0/S6+iw2evjOI233TNWqv/ZpTMQnjr/Fv+7tzrM/x5HE/h7J9wgFy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20HrEAAAA3gAAAA8AAAAAAAAAAAAAAAAA&#10;nwIAAGRycy9kb3ducmV2LnhtbFBLBQYAAAAABAAEAPcAAACQAwAAAAA=&#10;">
                    <v:imagedata r:id="rId470" o:title=""/>
                  </v:shape>
                  <v:shape id="Picture 2017" o:spid="_x0000_s3041" type="#_x0000_t75" style="position:absolute;left:6743;top:1377;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dux/EAAAA3gAAAA8AAABkcnMvZG93bnJldi54bWxET01rwkAQvQv+h2WE3nSjFG2jq2irWPBU&#10;2x68DdlJNpidDdnVxH/vFgRv83ifs1h1thJXanzpWMF4lIAgzpwuuVDw+7MbvoHwAVlj5ZgU3MjD&#10;atnvLTDVruVvuh5DIWII+xQVmBDqVEqfGbLoR64mjlzuGoshwqaQusE2httKTpJkKi2WHBsM1vRh&#10;KDsfL1bBfkumPZzsX9Ed1pvdfpbzp8yVehl06zmIQF14ih/uLx3nv78mU/h/J94gl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zdux/EAAAA3gAAAA8AAAAAAAAAAAAAAAAA&#10;nwIAAGRycy9kb3ducmV2LnhtbFBLBQYAAAAABAAEAPcAAACQAwAAAAA=&#10;">
                    <v:imagedata r:id="rId501" o:title=""/>
                  </v:shape>
                  <v:shape id="Picture 2018" o:spid="_x0000_s3042" type="#_x0000_t75" style="position:absolute;left:6744;top:1377;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RHoTFAAAA3gAAAA8AAABkcnMvZG93bnJldi54bWxET0trwkAQvhf8D8sIvdWNUmqNriG2FQue&#10;6uPgbchOssHsbMhuTfrvu4WCt/n4nrPKBtuIG3W+dqxgOklAEBdO11wpOB23T68gfEDW2DgmBT/k&#10;IVuPHlaYatfzF90OoRIxhH2KCkwIbSqlLwxZ9BPXEkeudJ3FEGFXSd1hH8NtI2dJ8iIt1hwbDLb0&#10;Zqi4Hr6tgt0HmX5/sedq2Oeb7W5e8rsslXocD/kSRKAh3MX/7k8d5y+ekzn8vRNvk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kR6ExQAAAN4AAAAPAAAAAAAAAAAAAAAA&#10;AJ8CAABkcnMvZG93bnJldi54bWxQSwUGAAAAAAQABAD3AAAAkQMAAAAA&#10;">
                    <v:imagedata r:id="rId501" o:title=""/>
                  </v:shape>
                  <v:shape id="Picture 2019" o:spid="_x0000_s3043" type="#_x0000_t75" style="position:absolute;left:6747;top:1377;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4CrGAAAA3gAAAA8AAABkcnMvZG93bnJldi54bWxEj0FLA0EMhe9C/8OQgjc7YxHRtdNii6JS&#10;etgqeg07cXftTrLsjO36781B8JbwXt77sliNsTNHGlIr7OFy5sAQVxJarj28vT5e3IBJGTlgJ0we&#10;fijBajk5W2AR5MQlHfe5NhrCqUAPTc59YW2qGoqYZtITq/YpQ8Ss61DbMOBJw2Nn585d24gta0OD&#10;PW0aqg777+hh97D+eKFyncpKkvvaPr3LVuben0/H+zswmcb8b/67fg6Kf3vllFff0Rns8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9TgKsYAAADeAAAADwAAAAAAAAAAAAAA&#10;AACfAgAAZHJzL2Rvd25yZXYueG1sUEsFBgAAAAAEAAQA9wAAAJIDAAAAAA==&#10;">
                    <v:imagedata r:id="rId471" o:title=""/>
                  </v:shape>
                  <v:shape id="Picture 2020" o:spid="_x0000_s3044" type="#_x0000_t75" style="position:absolute;left:6749;top:1377;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YRbHEAAAA3gAAAA8AAABkcnMvZG93bnJldi54bWxET01rwkAQvQv9D8sUetPdSik1ukotLVbE&#10;Q2yp1yE7TdJmZ0J21fjvXaHQ2zze58wWvW/UkbpQC1u4HxlQxIW4mksLnx9vwydQISI7bITJwpkC&#10;LOY3gxlmTk6c03EXS5VCOGRooYqxzbQORUUew0ha4sR9S+cxJtiV2nV4SuG+0WNjHrXHmlNDhS29&#10;VFT87g7ewvZ1uV9Tvgx5IcH8bFZfspGxtXe3/fMUVKQ+/ov/3O8uzZ88mAlc30k36P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YRbHEAAAA3gAAAA8AAAAAAAAAAAAAAAAA&#10;nwIAAGRycy9kb3ducmV2LnhtbFBLBQYAAAAABAAEAPcAAACQAwAAAAA=&#10;">
                    <v:imagedata r:id="rId471" o:title=""/>
                  </v:shape>
                  <v:shape id="Picture 2021" o:spid="_x0000_s3045" type="#_x0000_t75" style="position:absolute;left:6752;top:1377;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7evHHAAAA3gAAAA8AAABkcnMvZG93bnJldi54bWxEj0FPwkAQhe8m/ofNmHiTLcQYLSwECEQN&#10;8VA0eJ10x7bQnWm6K9R/7xxMvM1k3rz3vtliCK05Ux8bYQfjUQaGuBTfcOXg43179wgmJmSPrTA5&#10;+KEIi/n11QxzLxcu6LxPlVETjjk6qFPqcmtjWVPAOJKOWG9f0gdMuvaV9T1e1Dy0dpJlDzZgw5pQ&#10;Y0frmsrT/js4eNusPl+pWMWilJgdd88H2cnEudubYTkFk2hI/+K/7xev9Z/uxwqgODqDnf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7evHHAAAA3gAAAA8AAAAAAAAAAAAA&#10;AAAAnwIAAGRycy9kb3ducmV2LnhtbFBLBQYAAAAABAAEAPcAAACTAwAAAAA=&#10;">
                    <v:imagedata r:id="rId471" o:title=""/>
                  </v:shape>
                  <v:shape id="Picture 2022" o:spid="_x0000_s3046" type="#_x0000_t75" style="position:absolute;left:6754;top:1377;width: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21WPDAAAA3gAAAA8AAABkcnMvZG93bnJldi54bWxET82KwjAQvi/4DmGEva1pXV20GkUFWQ97&#10;2eoDDM3YljaTksRa334jCHubj+931tvBtKIn52vLCtJJAoK4sLrmUsHlfPxYgPABWWNrmRQ8yMN2&#10;M3pbY6btnX+pz0MpYgj7DBVUIXSZlL6oyKCf2I44clfrDIYIXSm1w3sMN62cJsmXNFhzbKiwo0NF&#10;RZPfjILW1J/72895bq75/Ds0rm/2B6nU+3jYrUAEGsK/+OU+6Th/OUtTeL4Tb5C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rbVY8MAAADeAAAADwAAAAAAAAAAAAAAAACf&#10;AgAAZHJzL2Rvd25yZXYueG1sUEsFBgAAAAAEAAQA9wAAAI8DAAAAAA==&#10;">
                    <v:imagedata r:id="rId502" o:title=""/>
                  </v:shape>
                </v:group>
                <v:group id="Group 2023" o:spid="_x0000_s3047" style="position:absolute;left:6756;top:1377;width:5;height:91" coordorigin="6756,1377" coordsize="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ImAcUAAADeAAAADwAAAGRycy9kb3ducmV2LnhtbERPS2vCQBC+C/6HZQRv&#10;dRNf2OgqIio9SKFaKL0N2TEJZmdDdk3iv+8KBW/z8T1ntelMKRqqXWFZQTyKQBCnVhecKfi+HN4W&#10;IJxH1lhaJgUPcrBZ93srTLRt+Yuas89ECGGXoILc+yqR0qU5GXQjWxEH7mprgz7AOpO6xjaEm1KO&#10;o2guDRYcGnKsaJdTejvfjYJji+12Eu+b0+26e/xeZp8/p5iUGg667RKEp86/xP/uDx3mv0/jMT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5SJgHFAAAA3gAA&#10;AA8AAAAAAAAAAAAAAAAAqgIAAGRycy9kb3ducmV2LnhtbFBLBQYAAAAABAAEAPoAAACcAwAAAAA=&#10;">
                  <v:shape id="Freeform 2024" o:spid="_x0000_s3048" style="position:absolute;left:6756;top:1377;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7u9cQA&#10;AADeAAAADwAAAGRycy9kb3ducmV2LnhtbERPTWvCQBC9F/wPyxS81d1oEZu6irYVvBW1ep5mp0lI&#10;djZkV03+vVsQvM3jfc582dlaXKj1pWMNyUiBIM6cKTnX8HPYvMxA+IBssHZMGnrysFwMnuaYGnfl&#10;HV32IRcxhH2KGooQmlRKnxVk0Y9cQxy5P9daDBG2uTQtXmO4reVYqam0WHJsKLChj4Kyan+2Gtbh&#10;lHz/bj5V3x8nh+pL+braZVoPn7vVO4hAXXiI7+6tifPfXpMJ/L8Tb5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e7vXEAAAA3gAAAA8AAAAAAAAAAAAAAAAAmAIAAGRycy9k&#10;b3ducmV2LnhtbFBLBQYAAAAABAAEAPUAAACJAwAAAAA=&#10;" path="m2,l,,,90r2,l2,e" filled="f" stroked="f">
                    <v:path arrowok="t" o:connecttype="custom" o:connectlocs="2,1377;0,1377;0,1467;2,1467;2,1377" o:connectangles="0,0,0,0,0"/>
                  </v:shape>
                  <v:shape id="Freeform 2025" o:spid="_x0000_s3049" style="position:absolute;left:6756;top:1377;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d2gcQA&#10;AADeAAAADwAAAGRycy9kb3ducmV2LnhtbERPTWvCQBC9F/wPyxS81d2oSJu6irYVvBVj9TzNTpOQ&#10;7GzIbjX5925B6G0e73OW69424kKdrxxrSCYKBHHuTMWFhq/j7ukZhA/IBhvHpGEgD+vV6GGJqXFX&#10;PtAlC4WIIexT1FCG0KZS+rwki37iWuLI/bjOYoiwK6Tp8BrDbSOnSi2kxYpjQ4ktvZWU19mv1bAN&#10;5+Tze/euhuE0O9Yfyjf1Idd6/NhvXkEE6sO/+O7emzj/ZZ7M4e+deIN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3doHEAAAA3gAAAA8AAAAAAAAAAAAAAAAAmAIAAGRycy9k&#10;b3ducmV2LnhtbFBLBQYAAAAABAAEAPUAAACJAwAAAAA=&#10;" path="m5,l2,r,90l5,90,5,e" filled="f" stroked="f">
                    <v:path arrowok="t" o:connecttype="custom" o:connectlocs="5,1377;2,1377;2,1467;5,1467;5,1377" o:connectangles="0,0,0,0,0"/>
                  </v:shape>
                </v:group>
                <v:group id="Group 2026" o:spid="_x0000_s3050" style="position:absolute;left:6736;top:1392;width:24;height:2" coordorigin="6736,1392"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u+dcUAAADeAAAADwAAAGRycy9kb3ducmV2LnhtbERPTWvCQBC9C/0PyxR6&#10;003aWmrqKiJVPIhgFMTbkB2TYHY2ZLdJ/PddQfA2j/c503lvKtFS40rLCuJRBII4s7rkXMHxsBp+&#10;g3AeWWNlmRTcyMF89jKYYqJtx3tqU5+LEMIuQQWF93UipcsKMuhGtiYO3MU2Bn2ATS51g10IN5V8&#10;j6IvabDk0FBgTcuCsmv6ZxSsO+wWH/Fvu71elrfzYbw7bWNS6u21X/yA8NT7p/jh3ugwf/IZj+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G7vnXFAAAA3gAA&#10;AA8AAAAAAAAAAAAAAAAAqgIAAGRycy9kb3ducmV2LnhtbFBLBQYAAAAABAAEAPoAAACcAwAAAAA=&#10;">
                  <v:shape id="Freeform 2027" o:spid="_x0000_s3051" style="position:absolute;left:6736;top:1392;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PK8MMA&#10;AADeAAAADwAAAGRycy9kb3ducmV2LnhtbERPTYvCMBC9C/6HMAteZE0VKWs1igiC4GnVy95mm7Hp&#10;2kxKE9v6782C4G0e73NWm95WoqXGl44VTCcJCOLc6ZILBZfz/vMLhA/IGivHpOBBHjbr4WCFmXYd&#10;f1N7CoWIIewzVGBCqDMpfW7Iop+4mjhyV9dYDBE2hdQNdjHcVnKWJKm0WHJsMFjTzlB+O92tgoM3&#10;N+ry+/jS0zid/y2OP4/2V6nRR79dggjUh7f45T7oOH8xn6bw/068Qa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PK8MMAAADeAAAADwAAAAAAAAAAAAAAAACYAgAAZHJzL2Rv&#10;d25yZXYueG1sUEsFBgAAAAAEAAQA9QAAAIgDAAAAAA==&#10;" path="m,l24,r,2l,2,,e" filled="f" stroked="f">
                    <v:path arrowok="t" o:connecttype="custom" o:connectlocs="0,1392;24,1392;24,1394;0,1394;0,1392" o:connectangles="0,0,0,0,0"/>
                  </v:shape>
                </v:group>
                <v:group id="Group 2028" o:spid="_x0000_s3052" style="position:absolute;left:6719;top:1391;width:19;height:3" coordorigin="6719,1391"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4lhZnFAAAA3gAA&#10;AA8AAAAAAAAAAAAAAAAAqgIAAGRycy9kb3ducmV2LnhtbFBLBQYAAAAABAAEAPoAAACcAwAAAAA=&#10;">
                  <v:shape id="Freeform 2029" o:spid="_x0000_s3053" style="position:absolute;left:6719;top:1391;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eocgA&#10;AADeAAAADwAAAGRycy9kb3ducmV2LnhtbESPzU7DQAyE70i8w8qVuNFNUEFt2m0FRIgeKhDpz9nK&#10;uklE1huyS5u+fX1A4mZrxjOfF6vBtepEfWg8G0jHCSji0tuGKwO77dv9FFSIyBZbz2TgQgFWy9ub&#10;BWbWn/mLTkWslIRwyNBAHWOXaR3KmhyGse+IRTv63mGUta+07fEs4a7VD0nypB02LA01dvRaU/ld&#10;/DoD75Mif9l8pnuX7z5+2nw6ezzoaMzdaHieg4o0xH/z3/XaCv5skgqvvCMz6OU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BB6hyAAAAN4AAAAPAAAAAAAAAAAAAAAAAJgCAABk&#10;cnMvZG93bnJldi54bWxQSwUGAAAAAAQABAD1AAAAjQMAAAAA&#10;" path="m2,l,,,2,17,3r2,l19,1,2,e" filled="f" stroked="f">
                    <v:path arrowok="t" o:connecttype="custom" o:connectlocs="2,1391;0,1391;0,1393;17,1394;19,1394;19,1392;2,1391" o:connectangles="0,0,0,0,0,0,0"/>
                  </v:shape>
                </v:group>
                <v:group id="Group 2030" o:spid="_x0000_s3054" style="position:absolute;left:6705;top:1390;width:16;height:4" coordorigin="6705,1390"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a0cMUAAADeAAAADwAAAGRycy9kb3ducmV2LnhtbERPTWvCQBC9F/oflil4&#10;001qLTW6ikhbPIhgFMTbkB2TYHY2ZLdJ/PeuIPQ2j/c582VvKtFS40rLCuJRBII4s7rkXMHx8DP8&#10;AuE8ssbKMim4kYPl4vVljom2He+pTX0uQgi7BBUU3teJlC4ryKAb2Zo4cBfbGPQBNrnUDXYh3FTy&#10;PYo+pcGSQ0OBNa0Lyq7pn1Hw22G3Gsff7fZ6Wd/Oh8nutI1JqcFbv5qB8NT7f/HTvdFh/vQjnsL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D2tHDFAAAA3gAA&#10;AA8AAAAAAAAAAAAAAAAAqgIAAGRycy9kb3ducmV2LnhtbFBLBQYAAAAABAAEAPoAAACcAwAAAAA=&#10;">
                  <v:shape id="Freeform 2031" o:spid="_x0000_s3055" style="position:absolute;left:6705;top:1390;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uYAMYA&#10;AADeAAAADwAAAGRycy9kb3ducmV2LnhtbESPQU/DMAyF70j7D5GRdmPJJoSgWzahIdCuG0PlaBqv&#10;rZo4VZNthV+PD0jcbPn5vfetNmPw6kJDaiNbmM8MKOIqupZrC8f317tHUCkjO/SRycI3JdisJzcr&#10;LFy88p4uh1wrMeFUoIUm577QOlUNBUyz2BPL7RSHgFnWodZuwKuYB68XxjzogC1LQoM9bRuqusM5&#10;WOj0jzcvrfkq53v/9tGdS1N+srXT2/F5CSrTmP/Ff987J/Wf7hcCIDgyg1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uYAMYAAADeAAAADwAAAAAAAAAAAAAAAACYAgAAZHJz&#10;L2Rvd25yZXYueG1sUEsFBgAAAAAEAAQA9QAAAIsDAAAAAA==&#10;" path="m2,l,,,1,14,3r2,l16,1,2,e" filled="f" stroked="f">
                    <v:path arrowok="t" o:connecttype="custom" o:connectlocs="2,1390;0,1390;0,1391;14,1393;16,1393;16,1391;2,1390" o:connectangles="0,0,0,0,0,0,0"/>
                  </v:shape>
                </v:group>
                <v:group id="Group 2032" o:spid="_x0000_s3056" style="position:absolute;left:6695;top:1388;width:12;height:4" coordorigin="6695,1388"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xyy8UAAADeAAAADwAAAGRycy9kb3ducmV2LnhtbERPS2vCQBC+C/6HZQRv&#10;dRNf2OgqIio9SKFaKL0N2TEJZmdDdk3iv+8KBW/z8T1ntelMKRqqXWFZQTyKQBCnVhecKfi+HN4W&#10;IJxH1lhaJgUPcrBZ93srTLRt+Yuas89ECGGXoILc+yqR0qU5GXQjWxEH7mprgz7AOpO6xjaEm1KO&#10;o2guDRYcGnKsaJdTejvfjYJji+12Eu+b0+26e/xeZp8/p5iUGg667RKEp86/xP/uDx3mv0/HMT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DscsvFAAAA3gAA&#10;AA8AAAAAAAAAAAAAAAAAqgIAAGRycy9kb3ducmV2LnhtbFBLBQYAAAAABAAEAPoAAACcAwAAAAA=&#10;">
                  <v:shape id="Freeform 2033" o:spid="_x0000_s3057" style="position:absolute;left:6695;top:1388;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SXB8UA&#10;AADeAAAADwAAAGRycy9kb3ducmV2LnhtbERP32vCMBB+F/Y/hBP2pqllbFqNIo6hIJPpBF9vza0t&#10;ay4libbzrzfCYG/38f282aIztbiQ85VlBaNhAoI4t7riQsHx820wBuEDssbaMin4JQ+L+UNvhpm2&#10;Le/pcgiFiCHsM1RQhtBkUvq8JIN+aBviyH1bZzBE6AqpHbYx3NQyTZJnabDi2FBiQ6uS8p/D2Siw&#10;++16sjuNv9p3p4/mnL+8flydUo/9bjkFEagL/+I/90bH+ZOnNIX7O/EG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JcHxQAAAN4AAAAPAAAAAAAAAAAAAAAAAJgCAABkcnMv&#10;ZG93bnJldi54bWxQSwUGAAAAAAQABAD1AAAAigMAAAAA&#10;" path="m2,l,,,2,10,3r2,l12,2,2,e" filled="f" stroked="f">
                    <v:path arrowok="t" o:connecttype="custom" o:connectlocs="2,1388;0,1388;0,1390;10,1391;12,1391;12,1390;2,1388" o:connectangles="0,0,0,0,0,0,0"/>
                  </v:shape>
                  <v:shape id="Picture 2034" o:spid="_x0000_s3058" type="#_x0000_t75" style="position:absolute;left:6686;top:1386;width:11;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zz+7FAAAA3gAAAA8AAABkcnMvZG93bnJldi54bWxET01rwkAQvQv9D8sUvJS60dhSo6uIIrR4&#10;aiq0xyE7JtHsbNhdNf33riB4m8f7nNmiM404k/O1ZQXDQQKCuLC65lLB7mfz+gHCB2SNjWVS8E8e&#10;FvOn3gwzbS/8Tec8lCKGsM9QQRVCm0npi4oM+oFtiSO3t85giNCVUju8xHDTyFGSvEuDNceGClta&#10;VVQc85NRMBkPl9tt6nYvb8X6QIfUfuW/f0r1n7vlFESgLjzEd/enjvMn41EKt3fiDXJ+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88/uxQAAAN4AAAAPAAAAAAAAAAAAAAAA&#10;AJ8CAABkcnMvZG93bnJldi54bWxQSwUGAAAAAAQABAD3AAAAkQMAAAAA&#10;">
                    <v:imagedata r:id="rId472" o:title=""/>
                  </v:shape>
                  <v:shape id="Picture 2035" o:spid="_x0000_s3059" type="#_x0000_t75" style="position:absolute;left:6679;top:1384;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P/G3EAAAA3gAAAA8AAABkcnMvZG93bnJldi54bWxET01rg0AQvRfyH5YJ5NasFZHWZhOaFMH0&#10;1EYPPQ7uREV3VtxtYv59tlDobR7vcza72QziQpPrLCt4WkcgiGurO24UVGX++AzCeWSNg2VScCMH&#10;u+3iYYOZtlf+osvJNyKEsMtQQev9mEnp6pYMurUdiQN3tpNBH+DUSD3hNYSbQcZRlEqDHYeGFkc6&#10;tFT3px+joMyP54+k2H9Wpn9vUqy/+yQtlFot57dXEJ5m/y/+cxc6zH9J4gR+3wk3yO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0P/G3EAAAA3gAAAA8AAAAAAAAAAAAAAAAA&#10;nwIAAGRycy9kb3ducmV2LnhtbFBLBQYAAAAABAAEAPcAAACQAwAAAAA=&#10;">
                    <v:imagedata r:id="rId474" o:title=""/>
                  </v:shape>
                </v:group>
                <v:group id="Group 2036" o:spid="_x0000_s3060" style="position:absolute;left:6673;top:1382;width:8;height:4" coordorigin="6673,1382"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9d0yMUAAADeAAAADwAAAGRycy9kb3ducmV2LnhtbERPTWvCQBC9F/oflil4&#10;0020lhpdRUTFgwjVgngbsmMSzM6G7JrEf98VhN7m8T5ntuhMKRqqXWFZQTyIQBCnVhecKfg9bfrf&#10;IJxH1lhaJgUPcrCYv7/NMNG25R9qjj4TIYRdggpy76tESpfmZNANbEUcuKutDfoA60zqGtsQbko5&#10;jKIvabDg0JBjRauc0tvxbhRsW2yXo3jd7G/X1eNyGh/O+5iU6n10yykIT53/F7/cOx3mTz6H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dMjFAAAA3gAA&#10;AA8AAAAAAAAAAAAAAAAAqgIAAGRycy9kb3ducmV2LnhtbFBLBQYAAAAABAAEAPoAAACcAwAAAAA=&#10;">
                  <v:shape id="Freeform 2037" o:spid="_x0000_s3061" style="position:absolute;left:6673;top:1382;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ugEsMA&#10;AADeAAAADwAAAGRycy9kb3ducmV2LnhtbERPS2sCMRC+F/wPYYReima7tD5Wo5SCUI9d9T5sxs1q&#10;MtluUnf775tCwdt8fM9ZbwdnxY260HhW8DzNQBBXXjdcKzgedpMFiBCRNVrPpOCHAmw3o4c1Ftr3&#10;/Em3MtYihXAoUIGJsS2kDJUhh2HqW+LEnX3nMCbY1VJ32KdwZ2WeZTPpsOHUYLCld0PVtfx2Ci5l&#10;f86XX9a82jkf9xjs025/UupxPLytQEQa4l387/7Qaf7yJZ/B3zvpBr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ugEsMAAADeAAAADwAAAAAAAAAAAAAAAACYAgAAZHJzL2Rv&#10;d25yZXYueG1sUEsFBgAAAAAEAAQA9QAAAIgDAAAAAA==&#10;" path="m2,l,,,2,6,4r2,l8,2,2,e" filled="f" stroked="f">
                    <v:path arrowok="t" o:connecttype="custom" o:connectlocs="2,1382;0,1382;0,1384;6,1386;8,1386;8,1384;2,1382" o:connectangles="0,0,0,0,0,0,0"/>
                  </v:shape>
                </v:group>
                <v:group id="Group 2038" o:spid="_x0000_s3062" style="position:absolute;left:6660;top:1380;width:15;height:5" coordorigin="6660,1380"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lPJMUAAADeAAAADwAAAGRycy9kb3ducmV2LnhtbERPS2vCQBC+F/wPywi9&#10;6Sa2Vo2uImJLD1LwAeJtyI5JMDsbsmsS/323IPQ2H99zFqvOlKKh2hWWFcTDCARxanXBmYLT8XMw&#10;BeE8ssbSMil4kIPVsveywETblvfUHHwmQgi7BBXk3leJlC7NyaAb2oo4cFdbG/QB1pnUNbYh3JRy&#10;FEUf0mDBoSHHijY5pbfD3Sj4arFdv8XbZne7bh6X4/jnvItJqdd+t56D8NT5f/HT/a3D/Nn7aAJ/&#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BJTyTFAAAA3gAA&#10;AA8AAAAAAAAAAAAAAAAAqgIAAGRycy9kb3ducmV2LnhtbFBLBQYAAAAABAAEAPoAAACcAwAAAAA=&#10;">
                  <v:shape id="Freeform 2039" o:spid="_x0000_s3063" style="position:absolute;left:6660;top:1380;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MpXscA&#10;AADeAAAADwAAAGRycy9kb3ducmV2LnhtbESPQU8CMRCF7yb+h2ZMvElXYoyuFCIksCZcBMXzsB23&#10;G7bTTVth/ffMgYTbTN6b976ZzAbfqSPF1AY28DgqQBHXwbbcGPj+Wj68gEoZ2WIXmAz8U4LZ9PZm&#10;gqUNJ97QcZsbJSGcSjTgcu5LrVPtyGMahZ5YtN8QPWZZY6NtxJOE+06Pi+JZe2xZGhz2tHBUH7Z/&#10;3sBqvZ//fLpqH9e7erNzh/myqpwx93fD+xuoTEO+mi/XH1bwX5/GwivvyAx6e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2zKV7HAAAA3gAAAA8AAAAAAAAAAAAAAAAAmAIAAGRy&#10;cy9kb3ducmV2LnhtbFBLBQYAAAAABAAEAPUAAACMAwAAAAA=&#10;" path="m2,l,,,1,13,4r2,l15,2,2,e" filled="f" stroked="f">
                    <v:path arrowok="t" o:connecttype="custom" o:connectlocs="2,1380;0,1380;0,1381;13,1384;15,1384;15,1382;2,1380" o:connectangles="0,0,0,0,0,0,0"/>
                  </v:shape>
                </v:group>
                <v:group id="Group 2040" o:spid="_x0000_s3064" style="position:absolute;left:6654;top:1379;width:8;height:3" coordorigin="6654,1379"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p+zcUAAADeAAAADwAAAGRycy9kb3ducmV2LnhtbERPTWvCQBC9F/oflhF6&#10;001sLRpdRaQWDyJUBfE2ZMckmJ0N2TWJ/94VhN7m8T5ntuhMKRqqXWFZQTyIQBCnVhecKTge1v0x&#10;COeRNZaWScGdHCzm728zTLRt+Y+avc9ECGGXoILc+yqR0qU5GXQDWxEH7mJrgz7AOpO6xjaEm1IO&#10;o+hbGiw4NORY0Sqn9Lq/GQW/LbbLz/in2V4vq/v5MNqdtjEp9dHrllMQnjr/L365NzrMn3wNJ/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6afs3FAAAA3gAA&#10;AA8AAAAAAAAAAAAAAAAAqgIAAGRycy9kb3ducmV2LnhtbFBLBQYAAAAABAAEAPoAAACcAwAAAAA=&#10;">
                  <v:shape id="Freeform 2041" o:spid="_x0000_s3065" style="position:absolute;left:6654;top:1379;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DQbMgA&#10;AADeAAAADwAAAGRycy9kb3ducmV2LnhtbESPT2/CMAzF75P4DpEncRvp2IRYISCoBpq0E38O42Ya&#10;r63WOFUSoNunnw+TdrPl5/feb77sXauuFGLj2cDjKANFXHrbcGXgeNg8TEHFhGyx9UwGvinCcjG4&#10;m2Nu/Y13dN2nSokJxxwN1Cl1udaxrMlhHPmOWG6fPjhMsoZK24A3MXetHmfZRDtsWBJq7Kioqfza&#10;X5yB4uNQEp7jZHz6eX0vVsU5bNfBmOF9v5qBStSnf/Hf95uV+i/PTwIgODKDXv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cNBsyAAAAN4AAAAPAAAAAAAAAAAAAAAAAJgCAABk&#10;cnMvZG93bnJldi54bWxQSwUGAAAAAAQABAD1AAAAjQMAAAAA&#10;" path="m2,l,,,2r6,l8,2,8,1,2,e" filled="f" stroked="f">
                    <v:path arrowok="t" o:connecttype="custom" o:connectlocs="2,1379;0,1379;0,1381;6,1381;8,1381;8,1380;2,1379" o:connectangles="0,0,0,0,0,0,0"/>
                  </v:shape>
                </v:group>
                <v:group id="Group 2042" o:spid="_x0000_s3066" style="position:absolute;left:6646;top:1378;width:9;height:3" coordorigin="6646,1378"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XkFsUAAADeAAAADwAAAGRycy9kb3ducmV2LnhtbERPTWvCQBC9F/wPywje&#10;dBO1YqOriKh4kEK1UHobsmMSzM6G7JrEf+8WhN7m8T5nue5MKRqqXWFZQTyKQBCnVhecKfi+7Idz&#10;EM4jaywtk4IHOVivem9LTLRt+Yuas89ECGGXoILc+yqR0qU5GXQjWxEH7mprgz7AOpO6xjaEm1KO&#10;o2gmDRYcGnKsaJtTejvfjYJDi+1mEu+a0+26ffxe3j9/TjEpNeh3mwUIT53/F7/cRx3mf0wnM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15BbFAAAA3gAA&#10;AA8AAAAAAAAAAAAAAAAAqgIAAGRycy9kb3ducmV2LnhtbFBLBQYAAAAABAAEAPoAAACcAwAAAAA=&#10;">
                  <v:shape id="Freeform 2043" o:spid="_x0000_s3067" style="position:absolute;left:6646;top:1378;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x+MUA&#10;AADeAAAADwAAAGRycy9kb3ducmV2LnhtbERP20rDQBB9F/oPywi+iN00aqmx21JEoSC19PIBY3ZM&#10;QrOzYXds0369Kwi+zeFcZzrvXauOFGLj2cBomIEiLr1tuDKw373dTUBFQbbYeiYDZ4ownw2uplhY&#10;f+INHbdSqRTCsUADtUhXaB3LmhzGoe+IE/flg0NJMFTaBjylcNfqPMvG2mHDqaHGjl5qKg/bb2fg&#10;df+ZX9ZCYbn6eJTufYK3uzg25ua6XzyDEurlX/znXto0/+nhPoffd9INev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QPH4xQAAAN4AAAAPAAAAAAAAAAAAAAAAAJgCAABkcnMv&#10;ZG93bnJldi54bWxQSwUGAAAAAAQABAD1AAAAigMAAAAA&#10;" path="m2,l,,,2,8,3r2,l10,1,2,e" filled="f" stroked="f">
                    <v:path arrowok="t" o:connecttype="custom" o:connectlocs="2,1378;0,1378;0,1380;8,1381;10,1381;10,1379;2,1378" o:connectangles="0,0,0,0,0,0,0"/>
                  </v:shape>
                  <v:shape id="Picture 2044" o:spid="_x0000_s3068" type="#_x0000_t75" style="position:absolute;left:6637;top:1377;width:11;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8sTEAAAA3gAAAA8AAABkcnMvZG93bnJldi54bWxET01rwkAQvQv+h2WE3urGGoKNrqIVIe1J&#10;o4ceh+yYhGRnQ3bV9N93CwVv83ifs9oMphV36l1tWcFsGoEgLqyuuVRwOR9eFyCcR9bYWiYFP+Rg&#10;sx6PVphq++AT3XNfihDCLkUFlfddKqUrKjLoprYjDtzV9gZ9gH0pdY+PEG5a+RZFiTRYc2iosKOP&#10;ioomvxkF58Pn9SvOdseLafZlgsV3EyeZUi+TYbsE4WnwT/G/O9Nh/ns8n8PfO+EGuf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c/8sTEAAAA3gAAAA8AAAAAAAAAAAAAAAAA&#10;nwIAAGRycy9kb3ducmV2LnhtbFBLBQYAAAAABAAEAPcAAACQAwAAAAA=&#10;">
                    <v:imagedata r:id="rId474" o:title=""/>
                  </v:shape>
                  <v:shape id="Picture 2045" o:spid="_x0000_s3069" type="#_x0000_t75" style="position:absolute;left:6628;top:1377;width:11;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WarDEAAAA3gAAAA8AAABkcnMvZG93bnJldi54bWxET01rwkAQvQv+h2UK3uqmNQRNXcUqQuyp&#10;jR56HLJjEpKdDdlV4793CwVv83ifs1wPphVX6l1tWcHbNAJBXFhdc6ngdNy/zkE4j6yxtUwK7uRg&#10;vRqPlphqe+Mfuua+FCGEXYoKKu+7VEpXVGTQTW1HHLiz7Q36APtS6h5vIdy08j2KEmmw5tBQYUfb&#10;ioomvxgFx/3h/BVnn98n0+zKBIvfJk4ypSYvw+YDhKfBP8X/7kyH+Yt4FsPfO+EGuXo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WarDEAAAA3gAAAA8AAAAAAAAAAAAAAAAA&#10;nwIAAGRycy9kb3ducmV2LnhtbFBLBQYAAAAABAAEAPcAAACQAwAAAAA=&#10;">
                    <v:imagedata r:id="rId474" o:title=""/>
                  </v:shape>
                  <v:shape id="Picture 2046" o:spid="_x0000_s3070" type="#_x0000_t75" style="position:absolute;left:6618;top:1377;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azyvEAAAA3gAAAA8AAABkcnMvZG93bnJldi54bWxET0trwkAQvhf8D8sIvdWNNQ0aXcUqQurJ&#10;18HjkB2TkOxsyG41/vtuodDbfHzPWax604g7da6yrGA8ikAQ51ZXXCi4nHdvUxDOI2tsLJOCJzlY&#10;LQcvC0y1ffCR7idfiBDCLkUFpfdtKqXLSzLoRrYlDtzNdgZ9gF0hdYePEG4a+R5FiTRYcWgosaVN&#10;SXl9+jYKzruv2z7OPg8XU2+LBPNrHSeZUq/Dfj0H4an3/+I/d6bD/Fk8+YDfd8INcv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eazyvEAAAA3gAAAA8AAAAAAAAAAAAAAAAA&#10;nwIAAGRycy9kb3ducmV2LnhtbFBLBQYAAAAABAAEAPcAAACQAwAAAAA=&#10;">
                    <v:imagedata r:id="rId474" o:title=""/>
                  </v:shape>
                  <v:shape id="Picture 2047" o:spid="_x0000_s3071" type="#_x0000_t75" style="position:absolute;left:6585;top:1377;width:35;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CYvDEAAAA3gAAAA8AAABkcnMvZG93bnJldi54bWxET9tqwkAQfS/0H5Yp9E03WpE2zUaK0OIF&#10;CjH9gCE7TZZmZ0N2jdGvdwWhb3M418lWo23FQL03jhXMpgkI4sppw7WCn/Jz8grCB2SNrWNScCYP&#10;q/zxIcNUuxMXNBxCLWII+xQVNCF0qZS+asiin7qOOHK/rrcYIuxrqXs8xXDbynmSLKVFw7GhwY7W&#10;DVV/h6NVYCTNjt9DWRamoP1lXOy2+IVKPT+NH+8gAo3hX3x3b3Sc/7Z4WcLtnXiDzK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nCYvDEAAAA3gAAAA8AAAAAAAAAAAAAAAAA&#10;nwIAAGRycy9kb3ducmV2LnhtbFBLBQYAAAAABAAEAPcAAACQAwAAAAA=&#10;">
                    <v:imagedata r:id="rId664" o:title=""/>
                  </v:shape>
                </v:group>
                <v:group id="Group 2048" o:spid="_x0000_s3072" style="position:absolute;left:6585;top:1377;width:2;height:76" coordorigin="6585,1377"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DZ+cUAAADeAAAADwAAAGRycy9kb3ducmV2LnhtbERPS2vCQBC+F/wPywi9&#10;6Sa1Vo2uImJLD1LwAeJtyI5JMDsbsmsS/323IPQ2H99zFqvOlKKh2hWWFcTDCARxanXBmYLT8XMw&#10;BeE8ssbSMil4kIPVsveywETblvfUHHwmQgi7BBXk3leJlC7NyaAb2oo4cFdbG/QB1pnUNbYh3JTy&#10;LYo+pMGCQ0OOFW1ySm+Hu1Hw1WK7HsXbZne7bh6X4/jnvItJqdd+t56D8NT5f/HT/a3D/Nn7aAJ/&#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WQ2fnFAAAA3gAA&#10;AA8AAAAAAAAAAAAAAAAAqgIAAGRycy9kb3ducmV2LnhtbFBLBQYAAAAABAAEAPoAAACcAwAAAAA=&#10;">
                  <v:shape id="Freeform 2049" o:spid="_x0000_s3073" style="position:absolute;left:6585;top:1377;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I7h8kA&#10;AADeAAAADwAAAGRycy9kb3ducmV2LnhtbESPS0/DMBCE75X4D9Yi9YKow0M8Qt0KoVaCAwIKB3pb&#10;xUsc1V5HsZuk/757QOptVzM78+18OQaveupSE9nA1awARVxF23Bt4Od7ffkAKmVkiz4yGThQguXi&#10;bDLH0saBv6jf5FpJCKcSDbic21LrVDkKmGaxJRbtL3YBs6xdrW2Hg4QHr6+L4k4HbFgaHLb04qja&#10;bfbBQNL3H/1vjXm7u/Bvw/vWfa78aMz0fHx+ApVpzCfz//WrFfzH2xvhlXdkBr04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DI7h8kAAADeAAAADwAAAAAAAAAAAAAAAACYAgAA&#10;ZHJzL2Rvd25yZXYueG1sUEsFBgAAAAAEAAQA9QAAAI4DAAAAAA==&#10;" path="m,l2,r,76l,76,,e" filled="f" stroked="f">
                    <v:path arrowok="t" o:connecttype="custom" o:connectlocs="0,1377;2,1377;2,1453;0,1453;0,1377" o:connectangles="0,0,0,0,0"/>
                  </v:shape>
                </v:group>
                <v:group id="Group 2050" o:spid="_x0000_s3074" style="position:absolute;left:6585;top:1451;width:35;height:2" coordorigin="6585,1451"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0PoEMUAAADeAAAADwAAAGRycy9kb3ducmV2LnhtbERPS2vCQBC+F/wPywi9&#10;6SbaikZXEamlBxF8gHgbsmMSzM6G7JrEf98tCL3Nx/ecxaozpWiodoVlBfEwAkGcWl1wpuB82g6m&#10;IJxH1lhaJgVPcrBa9t4WmGjb8oGao89ECGGXoILc+yqR0qU5GXRDWxEH7mZrgz7AOpO6xjaEm1KO&#10;omgiDRYcGnKsaJNTej8+jILvFtv1OP5qdvfb5nk9fe4vu5iUeu936zkIT53/F7/cPzrMn32MZ/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tD6BDFAAAA3gAA&#10;AA8AAAAAAAAAAAAAAAAAqgIAAGRycy9kb3ducmV2LnhtbFBLBQYAAAAABAAEAPoAAACcAwAAAAA=&#10;">
                  <v:shape id="Freeform 2051" o:spid="_x0000_s3075" style="position:absolute;left:6585;top:1451;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FvOsYA&#10;AADeAAAADwAAAGRycy9kb3ducmV2LnhtbESPT2vCQBDF70K/wzIFb7qJiK1pVikFwR48VC29DtnJ&#10;H5KdDdk1xm/fORR6m2HevPd++X5ynRppCI1nA+kyAUVceNtwZeB6OSxeQYWIbLHzTAYeFGC/e5rl&#10;mFl/5y8az7FSYsIhQwN1jH2mdShqchiWvieWW+kHh1HWodJ2wLuYu06vkmSjHTYsCTX29FFT0Z5v&#10;zsCm57Q8HQ82HU/d92f4afFl2xozf57e30BFmuK/+O/7aKX+dr0WAMGRGfTu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FvOsYAAADeAAAADwAAAAAAAAAAAAAAAACYAgAAZHJz&#10;L2Rvd25yZXYueG1sUEsFBgAAAAAEAAQA9QAAAIsDAAAAAA==&#10;" path="m,l35,r,2l,2,,e" filled="f" stroked="f">
                    <v:path arrowok="t" o:connecttype="custom" o:connectlocs="0,1451;35,1451;35,1453;0,1453;0,1451" o:connectangles="0,0,0,0,0"/>
                  </v:shape>
                </v:group>
                <v:group id="Group 2052" o:spid="_x0000_s3076" style="position:absolute;left:6618;top:1451;width:12;height:2" coordorigin="6618,1451"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OXa8UAAADeAAAADwAAAGRycy9kb3ducmV2LnhtbERPTWvCQBC9F/oflin0&#10;pptULTV1FREVD1JoFMTbkB2TYHY2ZLdJ/PeuIPQ2j/c5s0VvKtFS40rLCuJhBII4s7rkXMHxsBl8&#10;gXAeWWNlmRTcyMFi/voyw0Tbjn+pTX0uQgi7BBUU3teJlC4ryKAb2po4cBfbGPQBNrnUDXYh3FTy&#10;I4o+pcGSQ0OBNa0Kyq7pn1Gw7bBbjuJ1u79eVrfzYfJz2sek1Ptbv/wG4an3/+Kne6fD/Ol4HMP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0zl2vFAAAA3gAA&#10;AA8AAAAAAAAAAAAAAAAAqgIAAGRycy9kb3ducmV2LnhtbFBLBQYAAAAABAAEAPoAAACcAwAAAAA=&#10;">
                  <v:shape id="Freeform 2053" o:spid="_x0000_s3077" style="position:absolute;left:6618;top:1451;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RDNcIA&#10;AADeAAAADwAAAGRycy9kb3ducmV2LnhtbERPzYrCMBC+C75DGGEvoqkiZbcaZVlwEfGg3X2AoRnb&#10;YjMpSaz17Y0geJuP73dWm940oiPna8sKZtMEBHFhdc2lgv+/7eQThA/IGhvLpOBOHjbr4WCFmbY3&#10;PlGXh1LEEPYZKqhCaDMpfVGRQT+1LXHkztYZDBG6UmqHtxhuGjlPklQarDk2VNjST0XFJb8aBblO&#10;++PB735lp89mf0mbsUtmSn2M+u8liEB9eItf7p2O878Wizk834k3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ZEM1wgAAAN4AAAAPAAAAAAAAAAAAAAAAAJgCAABkcnMvZG93&#10;bnJldi54bWxQSwUGAAAAAAQABAD1AAAAhwMAAAAA&#10;" path="m,l12,r,2l,2,,e" filled="f" stroked="f">
                    <v:path arrowok="t" o:connecttype="custom" o:connectlocs="0,1451;12,1451;12,1453;0,1453;0,1451" o:connectangles="0,0,0,0,0"/>
                  </v:shape>
                </v:group>
                <v:group id="Group 2054" o:spid="_x0000_s3078" style="position:absolute;left:6628;top:1451;width:11;height:3" coordorigin="6628,1451"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2sh8UAAADeAAAADwAAAGRycy9kb3ducmV2LnhtbERPS2vCQBC+C/0PyxR6&#10;q5v4KDW6iogtHkRoLIi3ITsmwexsyG6T+O9doeBtPr7nLFa9qURLjSstK4iHEQjizOqScwW/x6/3&#10;TxDOI2usLJOCGzlYLV8GC0y07fiH2tTnIoSwS1BB4X2dSOmyggy6oa2JA3exjUEfYJNL3WAXwk0l&#10;R1H0IQ2WHBoKrGlTUHZN/4yC7w679TjetvvrZXM7H6eH0z4mpd5e+/UchKfeP8X/7p0O82eTyRg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trIfFAAAA3gAA&#10;AA8AAAAAAAAAAAAAAAAAqgIAAGRycy9kb3ducmV2LnhtbFBLBQYAAAAABAAEAPoAAACcAwAAAAA=&#10;">
                  <v:shape id="Freeform 2055" o:spid="_x0000_s3079" style="position:absolute;left:6628;top:1451;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Cx5cQA&#10;AADeAAAADwAAAGRycy9kb3ducmV2LnhtbESPQWvCQBCF70L/wzKF3nS3TRCNrhIKhYIgaPQ+ZMck&#10;NDsbstsk/fddQfA2w3vfmzfb/WRbMVDvG8ca3hcKBHHpTMOVhkvxNV+B8AHZYOuYNPyRh/3uZbbF&#10;zLiRTzScQyViCPsMNdQhdJmUvqzJol+4jjhqN9dbDHHtK2l6HGO4beWHUktpseF4ocaOPmsqf86/&#10;NtYw43Fp8kMxhJwqlSStsslV67fXKd+ACDSFp/lBf5vIrdM0hfs7cQa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gseXEAAAA3gAAAA8AAAAAAAAAAAAAAAAAmAIAAGRycy9k&#10;b3ducmV2LnhtbFBLBQYAAAAABAAEAPUAAACJAwAAAAA=&#10;" path="m2,l,,,2,9,3r2,l11,1,2,e" filled="f" stroked="f">
                    <v:path arrowok="t" o:connecttype="custom" o:connectlocs="2,1451;0,1451;0,1453;9,1454;11,1454;11,1452;2,1451" o:connectangles="0,0,0,0,0,0,0"/>
                  </v:shape>
                </v:group>
                <v:group id="Group 2056" o:spid="_x0000_s3080" style="position:absolute;left:6637;top:1452;width:11;height:2" coordorigin="6637,1452"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iRaMUAAADeAAAADwAAAGRycy9kb3ducmV2LnhtbERPS2vCQBC+C/0PyxS8&#10;1U18UVNXEdHiQQS1IL0N2TEJZmdDdk3iv+8KBW/z8T1nvuxMKRqqXWFZQTyIQBCnVhecKfg5bz8+&#10;QTiPrLG0TAoe5GC5eOvNMdG25SM1J5+JEMIuQQW591UipUtzMugGtiIO3NXWBn2AdSZ1jW0IN6Uc&#10;RtFUGiw4NORY0Tqn9Ha6GwXfLbarUbxp9rfr+vF7nhwu+5iU6r93qy8Qnjr/Ev+7dzrMn43HE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IkWjFAAAA3gAA&#10;AA8AAAAAAAAAAAAAAAAAqgIAAGRycy9kb3ducmV2LnhtbFBLBQYAAAAABAAEAPoAAACcAwAAAAA=&#10;">
                  <v:shape id="Freeform 2057" o:spid="_x0000_s3081" style="position:absolute;left:6637;top:1452;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8IA&#10;AADeAAAADwAAAGRycy9kb3ducmV2LnhtbERPTYvCMBC9L/gfwgje1tSlFFuNIoIg3lZd1uPQjE2x&#10;mZQm29Z/bxYW9jaP9znr7Wgb0VPna8cKFvMEBHHpdM2Vguvl8L4E4QOyxsYxKXiSh+1m8rbGQruB&#10;P6k/h0rEEPYFKjAhtIWUvjRk0c9dSxy5u+sshgi7SuoOhxhuG/mRJJm0WHNsMNjS3lD5OP9YBeVX&#10;Mh4XmObDd+76kNHNXE43pWbTcbcCEWgM/+I/91HH+XmaZvD7TrxB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6sjwgAAAN4AAAAPAAAAAAAAAAAAAAAAAJgCAABkcnMvZG93&#10;bnJldi54bWxQSwUGAAAAAAQABAD1AAAAhwMAAAAA&#10;" path="m,l11,r,2l,2,,e" filled="f" stroked="f">
                    <v:path arrowok="t" o:connecttype="custom" o:connectlocs="0,1452;11,1452;11,1454;0,1454;0,1452" o:connectangles="0,0,0,0,0"/>
                  </v:shape>
                </v:group>
                <v:group id="Group 2058" o:spid="_x0000_s3082" style="position:absolute;left:6646;top:1452;width:9;height:3" coordorigin="6646,145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lqqExgAAAN4A&#10;AAAPAAAAAAAAAAAAAAAAAKoCAABkcnMvZG93bnJldi54bWxQSwUGAAAAAAQABAD6AAAAnQMAAAAA&#10;">
                  <v:shape id="Freeform 2059" o:spid="_x0000_s3083" style="position:absolute;left:6646;top:145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61b8gA&#10;AADeAAAADwAAAGRycy9kb3ducmV2LnhtbESP3UoDQQyF74W+wxDBG2lnLbXUtdNSRKEgKv15gLgT&#10;dxd3MstMbFef3lwI3iWck3O+LNdD6MyJUm4jO7iZFGCIq+hbrh0cD0/jBZgsyB67yOTgmzKsV6OL&#10;JZY+nnlHp73URkM4l+igEelLa3PVUMA8iT2xah8xBRRdU219wrOGh85Oi2JuA7asDQ329NBQ9bn/&#10;Cg4ej+/TnzehtH15vZX+eYHXhzx37upy2NyDERrk3/x3vfWKfzebKa++ozPY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rrVvyAAAAN4AAAAPAAAAAAAAAAAAAAAAAJgCAABk&#10;cnMvZG93bnJldi54bWxQSwUGAAAAAAQABAD1AAAAjQMAAAAA&#10;" path="m2,l,,,2,8,3r2,l10,1,2,e" filled="f" stroked="f">
                    <v:path arrowok="t" o:connecttype="custom" o:connectlocs="2,1452;0,1452;0,1454;8,1455;10,1455;10,1453;2,1452" o:connectangles="0,0,0,0,0,0,0"/>
                  </v:shape>
                </v:group>
                <v:group id="Group 2060" o:spid="_x0000_s3084" style="position:absolute;left:6654;top:1453;width:8;height:3" coordorigin="6654,1453"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0WbbcUAAADeAAAADwAAAGRycy9kb3ducmV2LnhtbERPS2vCQBC+F/wPywje&#10;dBNrRaOriLSlBxF8gHgbsmMSzM6G7JrEf98tCL3Nx/ec5bozpWiodoVlBfEoAkGcWl1wpuB8+hrO&#10;QDiPrLG0TAqe5GC96r0tMdG25QM1R5+JEMIuQQW591UipUtzMuhGtiIO3M3WBn2AdSZ1jW0IN6Uc&#10;R9FUGiw4NORY0Tan9H58GAXfLbab9/iz2d1v2+f19LG/7GJSatDvNgsQnjr/L365f3SYP59M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Fm23FAAAA3gAA&#10;AA8AAAAAAAAAAAAAAAAAqgIAAGRycy9kb3ducmV2LnhtbFBLBQYAAAAABAAEAPoAAACcAwAAAAA=&#10;">
                  <v:shape id="Freeform 2061" o:spid="_x0000_s3085" style="position:absolute;left:6654;top:1453;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1zMgA&#10;AADeAAAADwAAAGRycy9kb3ducmV2LnhtbESPT2/CMAzF75P4DpEncRvp0IZYISCoBpq0E38O42Ya&#10;r63WOFUSoNunnw+TdrPl5/feb77sXauuFGLj2cDjKANFXHrbcGXgeNg8TEHFhGyx9UwGvinCcjG4&#10;m2Nu/Y13dN2nSokJxxwN1Cl1udaxrMlhHPmOWG6fPjhMsoZK24A3MXetHmfZRDtsWBJq7Kioqfza&#10;X5yB4uNQEp7jZHz6eX0vVsU5bNfBmOF9v5qBStSnf/Hf95uV+i9PzwIgODKDXv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rzXMyAAAAN4AAAAPAAAAAAAAAAAAAAAAAJgCAABk&#10;cnMvZG93bnJldi54bWxQSwUGAAAAAAQABAD1AAAAjQMAAAAA&#10;" path="m2,l,,,2,6,3r2,l8,1,2,e" filled="f" stroked="f">
                    <v:path arrowok="t" o:connecttype="custom" o:connectlocs="2,1453;0,1453;0,1455;6,1456;8,1456;8,1454;2,1453" o:connectangles="0,0,0,0,0,0,0"/>
                  </v:shape>
                  <v:shape id="Picture 2062" o:spid="_x0000_s3086" type="#_x0000_t75" style="position:absolute;left:6660;top:1454;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rh3/FAAAA3gAAAA8AAABkcnMvZG93bnJldi54bWxET0trwkAQvgv9D8sUvEjdxEep0VVEKVg8&#10;NRXa45Adk2h2Nuyumv77riD0Nh/fcxarzjTiSs7XlhWkwwQEcWF1zaWCw9f7yxsIH5A1NpZJwS95&#10;WC2fegvMtL3xJ13zUIoYwj5DBVUIbSalLyoy6Ie2JY7c0TqDIUJXSu3wFsNNI0dJ8ioN1hwbKmxp&#10;U1Fxzi9GwWySrvf7sTsMpsX2RKex/ci/f5TqP3frOYhAXfgXP9w7HefPJtMU7u/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a4d/xQAAAN4AAAAPAAAAAAAAAAAAAAAA&#10;AJ8CAABkcnMvZG93bnJldi54bWxQSwUGAAAAAAQABAD3AAAAkQMAAAAA&#10;">
                    <v:imagedata r:id="rId472" o:title=""/>
                  </v:shape>
                </v:group>
                <v:group id="Group 2063" o:spid="_x0000_s3087" style="position:absolute;left:6673;top:1457;width:8;height:4" coordorigin="6673,1457"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DifwcUAAADeAAAADwAAAGRycy9kb3ducmV2LnhtbERPTWvCQBC9F/oflil4&#10;0020lhpdRUTFgwjVgngbsmMSzM6G7JrEf98VhN7m8T5ntuhMKRqqXWFZQTyIQBCnVhecKfg9bfrf&#10;IJxH1lhaJgUPcrCYv7/NMNG25R9qjj4TIYRdggpy76tESpfmZNANbEUcuKutDfoA60zqGtsQbko5&#10;jKIvabDg0JBjRauc0tvxbhRsW2yXo3jd7G/X1eNyGh/O+5iU6n10yykIT53/F7/cOx3mTz7H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4n8HFAAAA3gAA&#10;AA8AAAAAAAAAAAAAAAAAqgIAAGRycy9kb3ducmV2LnhtbFBLBQYAAAAABAAEAPoAAACcAwAAAAA=&#10;">
                  <v:shape id="Freeform 2064" o:spid="_x0000_s3088" style="position:absolute;left:6673;top:1457;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pw98MA&#10;AADeAAAADwAAAGRycy9kb3ducmV2LnhtbERPS2sCMRC+F/wPYQq9FM1q62trlFIQ6tFV78Nm3Gyb&#10;TLab1F3/vSkUvM3H95zVpndWXKgNtWcF41EGgrj0uuZKwfGwHS5AhIis0XomBVcKsFkPHlaYa9/x&#10;ni5FrEQK4ZCjAhNjk0sZSkMOw8g3xIk7+9ZhTLCtpG6xS+HOykmWzaTDmlODwYY+DJXfxa9T8FV0&#10;58nyx5qpnfNxh8E+b3cnpZ4e+/c3EJH6eBf/uz91mr98nb7A3zvpBr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pw98MAAADeAAAADwAAAAAAAAAAAAAAAACYAgAAZHJzL2Rv&#10;d25yZXYueG1sUEsFBgAAAAAEAAQA9QAAAIgDAAAAAA==&#10;" path="m2,l,,,2,6,4r2,l8,2,2,e" filled="f" stroked="f">
                    <v:path arrowok="t" o:connecttype="custom" o:connectlocs="2,1457;0,1457;0,1459;6,1461;8,1461;8,1459;2,1457" o:connectangles="0,0,0,0,0,0,0"/>
                  </v:shape>
                </v:group>
                <v:group id="Group 2065" o:spid="_x0000_s3089" style="position:absolute;left:6679;top:1459;width:8;height:4" coordorigin="6679,1459"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2iLsUAAADeAAAADwAAAGRycy9kb3ducmV2LnhtbERPS2vCQBC+C/0PyxS8&#10;1U18UVNXEdHiQQS1IL0N2TEJZmdDdk3iv+8KBW/z8T1nvuxMKRqqXWFZQTyIQBCnVhecKfg5bz8+&#10;QTiPrLG0TAoe5GC5eOvNMdG25SM1J5+JEMIuQQW591UipUtzMugGtiIO3NXWBn2AdSZ1jW0IN6Uc&#10;RtFUGiw4NORY0Tqn9Ha6GwXfLbarUbxp9rfr+vF7nhwu+5iU6r93qy8Qnjr/Ev+7dzrMn40n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doi7FAAAA3gAA&#10;AA8AAAAAAAAAAAAAAAAAqgIAAGRycy9kb3ducmV2LnhtbFBLBQYAAAAABAAEAPoAAACcAwAAAAA=&#10;">
                  <v:shape id="Freeform 2066" o:spid="_x0000_s3090" style="position:absolute;left:6679;top:1459;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9NGMMA&#10;AADeAAAADwAAAGRycy9kb3ducmV2LnhtbERP32vCMBB+H/g/hBP2MjSdrFOrUcZAmI/r9P1ozqaa&#10;XGqT2e6/XwYD3+7j+3nr7eCsuFEXGs8KnqcZCOLK64ZrBYev3WQBIkRkjdYzKfihANvN6GGNhfY9&#10;f9KtjLVIIRwKVGBibAspQ2XIYZj6ljhxJ985jAl2tdQd9incWTnLslfpsOHUYLCld0PVpfx2Cs5l&#10;f5otr9bkds6HPQb7tNsflXocD28rEJGGeBf/uz90mr98yXP4eyfd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9NGMMAAADeAAAADwAAAAAAAAAAAAAAAACYAgAAZHJzL2Rv&#10;d25yZXYueG1sUEsFBgAAAAAEAAQA9QAAAIgDAAAAAA==&#10;" path="m2,l,,,2,7,4r2,l9,2,2,e" filled="f" stroked="f">
                    <v:path arrowok="t" o:connecttype="custom" o:connectlocs="2,1459;0,1459;0,1461;7,1463;9,1463;9,1461;2,1459" o:connectangles="0,0,0,0,0,0,0"/>
                  </v:shape>
                </v:group>
                <v:group id="Group 2067" o:spid="_x0000_s3091" style="position:absolute;left:6686;top:1461;width:11;height:4" coordorigin="6686,1461"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wOZwsUAAADeAAAADwAAAGRycy9kb3ducmV2LnhtbERPS2vCQBC+C/6HZQRv&#10;dRNbRaOriLSlBxF8gHgbsmMSzM6G7JrEf98tFLzNx/ec5bozpWiodoVlBfEoAkGcWl1wpuB8+nqb&#10;gXAeWWNpmRQ8ycF61e8tMdG25QM1R5+JEMIuQQW591UipUtzMuhGtiIO3M3WBn2AdSZ1jW0IN6Uc&#10;R9FUGiw4NORY0Tan9H58GAXfLbab9/iz2d1v2+f1NNlfdjEpNRx0mwUIT51/if/dPzrMn39M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cDmcLFAAAA3gAA&#10;AA8AAAAAAAAAAAAAAAAAqgIAAGRycy9kb3ducmV2LnhtbFBLBQYAAAAABAAEAPoAAACcAwAAAAA=&#10;">
                  <v:shape id="Freeform 2068" o:spid="_x0000_s3092" style="position:absolute;left:6686;top:1461;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x9YcYA&#10;AADeAAAADwAAAGRycy9kb3ducmV2LnhtbERPTWsCMRC9F/wPYQRvNatWW1ejiGBpS0FqRa9DMu6u&#10;bibrJtX13zeFgrd5vM+ZzhtbigvVvnCsoNdNQBBrZwrOFGy/V48vIHxANlg6JgU38jCftR6mmBp3&#10;5S+6bEImYgj7FBXkIVSplF7nZNF3XUUcuYOrLYYI60yaGq8x3JaynyQjabHg2JBjRcuc9GnzYxVY&#10;fXrdn3fH7eLjU78fy+F6rwdrpTrtZjEBEagJd/G/+83E+eOn4TP8vRNvk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x9YcYAAADeAAAADwAAAAAAAAAAAAAAAACYAgAAZHJz&#10;L2Rvd25yZXYueG1sUEsFBgAAAAAEAAQA9QAAAIsDAAAAAA==&#10;" path="m2,l,,,2,9,4r2,l11,2,2,e" filled="f" stroked="f">
                    <v:path arrowok="t" o:connecttype="custom" o:connectlocs="2,1461;0,1461;0,1463;9,1465;11,1465;11,1463;2,1461" o:connectangles="0,0,0,0,0,0,0"/>
                  </v:shape>
                </v:group>
                <v:group id="Group 2069" o:spid="_x0000_s3093" style="position:absolute;left:6695;top:1463;width:12;height:4" coordorigin="6695,1463"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CoK8gAAADeAAAADwAAAGRycy9kb3ducmV2LnhtbESPQWvCQBCF70L/wzIF&#10;b3WTWkubuopILR5EqBZKb0N2TILZ2ZBdk/jvnUPB2wzvzXvfzJeDq1VHbag8G0gnCSji3NuKCwM/&#10;x83TG6gQkS3WnsnAlQIsFw+jOWbW9/xN3SEWSkI4ZGigjLHJtA55SQ7DxDfEop186zDK2hbatthL&#10;uKv1c5K8aocVS0OJDa1Lys+HizPw1WO/mqaf3e58Wl//jrP97y4lY8aPw+oDVKQh3s3/11sr+O8v&#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nQqCvIAAAA&#10;3gAAAA8AAAAAAAAAAAAAAAAAqgIAAGRycy9kb3ducmV2LnhtbFBLBQYAAAAABAAEAPoAAACfAwAA&#10;AAA=&#10;">
                  <v:shape id="Freeform 2070" o:spid="_x0000_s3094" style="position:absolute;left:6695;top:1463;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Z2C8YA&#10;AADeAAAADwAAAGRycy9kb3ducmV2LnhtbERP22rCQBB9L/gPywh9q5uWtproKqWlVCiKN/B1zE6T&#10;0Oxs2F1N9OvdQsG3OZzrTGadqcWJnK8sK3gcJCCIc6srLhTstp8PIxA+IGusLZOCM3mYTXt3E8y0&#10;bXlNp00oRAxhn6GCMoQmk9LnJRn0A9sQR+7HOoMhQldI7bCN4aaWT0nyKg1WHBtKbOi9pPx3czQK&#10;7Pr7K13uR4d24fTOHPPhx+rilLrvd29jEIG6cBP/u+c6zk+fX1L4eyfeIK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Z2C8YAAADeAAAADwAAAAAAAAAAAAAAAACYAgAAZHJz&#10;L2Rvd25yZXYueG1sUEsFBgAAAAAEAAQA9QAAAIsDAAAAAA==&#10;" path="m2,l,,,2,10,3r2,l12,2,2,e" filled="f" stroked="f">
                    <v:path arrowok="t" o:connecttype="custom" o:connectlocs="2,1463;0,1463;0,1465;10,1466;12,1466;12,1465;2,1463" o:connectangles="0,0,0,0,0,0,0"/>
                  </v:shape>
                  <v:shape id="Picture 2071" o:spid="_x0000_s3095" type="#_x0000_t75" style="position:absolute;left:6705;top:1465;width:16;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L6FnJAAAA3gAAAA8AAABkcnMvZG93bnJldi54bWxEj09rwkAQxe+FfodlCl6KbvxT0dRVpKVg&#10;8dRU0OOQnSax2dmwu9X02zuHQm8zzJv33m+16V2rLhRi49nAeJSBIi69bbgycPh8Gy5AxYRssfVM&#10;Bn4pwmZ9f7fC3Porf9ClSJUSE445GqhT6nKtY1mTwzjyHbHcvnxwmGQNlbYBr2LuWj3Jsrl22LAk&#10;1NjRS03ld/HjDCxn4+1+Pw2Hx6fy9UznqX8vjidjBg/99hlUoj79i/++d1bqL2dzARAcmUGvb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0voWckAAADeAAAADwAAAAAAAAAA&#10;AAAAAACfAgAAZHJzL2Rvd25yZXYueG1sUEsFBgAAAAAEAAQA9wAAAJUDAAAAAA==&#10;">
                    <v:imagedata r:id="rId472" o:title=""/>
                  </v:shape>
                  <v:shape id="Picture 2072" o:spid="_x0000_s3096" type="#_x0000_t75" style="position:absolute;left:6719;top:1466;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OL07FAAAA3gAAAA8AAABkcnMvZG93bnJldi54bWxET81qwkAQvgt9h2UKvUjdRBpJoqtIaaGC&#10;HrR5gDE7TUKzsyG7TdK3dwsFb/Px/c5mN5lWDNS7xrKCeBGBIC6tbrhSUHy+P6cgnEfW2FomBb/k&#10;YLd9mG0w13bkMw0XX4kQwi5HBbX3XS6lK2sy6Ba2Iw7cl+0N+gD7SuoexxBuWrmMopU02HBoqLGj&#10;15rK78uPUZAd9z5eJs11blL7diiK5BRRotTT47Rfg/A0+bv43/2hw/zsZRXD3zvhBrm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zi9OxQAAAN4AAAAPAAAAAAAAAAAAAAAA&#10;AJ8CAABkcnMvZG93bnJldi54bWxQSwUGAAAAAAQABAD3AAAAkQMAAAAA&#10;">
                    <v:imagedata r:id="rId665" o:title=""/>
                  </v:shape>
                  <v:shape id="Picture 2073" o:spid="_x0000_s3097" type="#_x0000_t75" style="position:absolute;left:6736;top:1467;width:2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xspvEAAAA3gAAAA8AAABkcnMvZG93bnJldi54bWxET01rwkAQvRf6H5YpeNON0UqNrqJiwZ6k&#10;aS/ehuyYBLOzIbu6aX99VxB6m8f7nOW6N424UedqywrGowQEcWF1zaWC76/34RsI55E1NpZJwQ85&#10;WK+en5aYaRv4k265L0UMYZehgsr7NpPSFRUZdCPbEkfubDuDPsKulLrDEMNNI9MkmUmDNceGClva&#10;VVRc8qtRIO3r1qUhP4XL8UPux5PdNPzWSg1e+s0ChKfe/4sf7oOO8+fTWQr3d+INc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cxspvEAAAA3gAAAA8AAAAAAAAAAAAAAAAA&#10;nwIAAGRycy9kb3ducmV2LnhtbFBLBQYAAAAABAAEAPcAAACQAwAAAAA=&#10;">
                    <v:imagedata r:id="rId666" o:title=""/>
                  </v:shape>
                  <v:shape id="Picture 2074" o:spid="_x0000_s3098" type="#_x0000_t75" style="position:absolute;left:6758;top:1466;width:2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ieEnFAAAA3gAAAA8AAABkcnMvZG93bnJldi54bWxET0trwkAQvhf6H5YpeCm6sT5oUlexQsGr&#10;sVC8DdkxG8zOxuyapP/eLRS8zcf3nNVmsLXoqPWVYwXTSQKCuHC64lLB9/Fr/A7CB2SNtWNS8Ese&#10;NuvnpxVm2vV8oC4PpYgh7DNUYEJoMil9Yciin7iGOHJn11oMEbal1C32MdzW8i1JltJixbHBYEM7&#10;Q8Ulv1kF29TU6e216z8vi+R0zYef8/Q6U2r0Mmw/QAQawkP8797rOD+dL2fw9068Qa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onhJxQAAAN4AAAAPAAAAAAAAAAAAAAAA&#10;AJ8CAABkcnMvZG93bnJldi54bWxQSwUGAAAAAAQABAD3AAAAkQMAAAAA&#10;">
                    <v:imagedata r:id="rId475" o:title=""/>
                  </v:shape>
                </v:group>
                <v:group id="Group 2075" o:spid="_x0000_s3099" style="position:absolute;left:6780;top:1464;width:19;height:4" coordorigin="6780,1464" coordsize="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vFok8UAAADeAAAADwAAAGRycy9kb3ducmV2LnhtbERPS2vCQBC+F/wPywje&#10;dBNrRaOriLSlBxF8gHgbsmMSzM6G7JrEf98tCL3Nx/ec5bozpWiodoVlBfEoAkGcWl1wpuB8+hrO&#10;QDiPrLG0TAqe5GC96r0tMdG25QM1R5+JEMIuQQW591UipUtzMuhGtiIO3M3WBn2AdSZ1jW0IN6Uc&#10;R9FUGiw4NORY0Tan9H58GAXfLbab9/iz2d1v2+f19LG/7GJSatDvNgsQnjr/L365f3SYP59M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bxaJPFAAAA3gAA&#10;AA8AAAAAAAAAAAAAAAAAqgIAAGRycy9kb3ducmV2LnhtbFBLBQYAAAAABAAEAPoAAACcAwAAAAA=&#10;">
                  <v:shape id="Freeform 2076" o:spid="_x0000_s3100" style="position:absolute;left:6780;top:1464;width:19;height:4;visibility:visible;mso-wrap-style:square;v-text-anchor:top" coordsize="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L1msUA&#10;AADeAAAADwAAAGRycy9kb3ducmV2LnhtbERP22rCQBB9L/gPyxT6UnRTaYNGVxGlVIwvXj5gyE6T&#10;tNnZsLs18e9doeDbHM515sveNOJCzteWFbyNEhDEhdU1lwrOp8/hBIQPyBoby6TgSh6Wi8HTHDNt&#10;Oz7Q5RhKEUPYZ6igCqHNpPRFRQb9yLbEkfu2zmCI0JVSO+xiuGnkOElSabDm2FBhS+uKit/jn1GQ&#10;7/b5Sf50aZ6769c6bMab14NR6uW5X81ABOrDQ/zv3uo4f/qefsD9nXiD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gvWaxQAAAN4AAAAPAAAAAAAAAAAAAAAAAJgCAABkcnMv&#10;ZG93bnJldi54bWxQSwUGAAAAAAQABAD1AAAAigMAAAAA&#10;" path="m19,l18,,,2,,3r2,l19,2,19,e" filled="f" stroked="f">
                    <v:path arrowok="t" o:connecttype="custom" o:connectlocs="19,1464;18,1464;0,1466;0,1467;2,1467;19,1466;19,1464" o:connectangles="0,0,0,0,0,0,0"/>
                  </v:shape>
                </v:group>
                <v:group id="Group 2077" o:spid="_x0000_s3101" style="position:absolute;left:6798;top:1462;width:16;height:4" coordorigin="6798,1462"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9Tf8UAAADeAAAADwAAAGRycy9kb3ducmV2LnhtbERPTWvCQBC9C/0PyxS8&#10;1U20hhpdRcQWD1KoFsTbkB2TYHY2ZLdJ/PeuUPA2j/c5i1VvKtFS40rLCuJRBII4s7rkXMHv8fPt&#10;A4TzyBory6TgRg5Wy5fBAlNtO/6h9uBzEULYpaig8L5OpXRZQQbdyNbEgbvYxqAPsMmlbrAL4aaS&#10;4yhKpMGSQ0OBNW0Kyq6HP6Pgq8NuPYm37f562dzOx+n3aR+TUsPXfj0H4an3T/G/e6fD/Nl7k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lvU3/FAAAA3gAA&#10;AA8AAAAAAAAAAAAAAAAAqgIAAGRycy9kb3ducmV2LnhtbFBLBQYAAAAABAAEAPoAAACcAwAAAAA=&#10;">
                  <v:shape id="Freeform 2078" o:spid="_x0000_s3102" style="position:absolute;left:6798;top:1462;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5tMMA&#10;AADeAAAADwAAAGRycy9kb3ducmV2LnhtbERPTWsCMRC9F/ofwhS81UQptl2NIkrFq9qyHsfNuLts&#10;Mlk2Udf++qZQ6G0e73Nmi95ZcaUu1J41jIYKBHHhTc2lhs/Dx/MbiBCRDVrPpOFOARbzx4cZZsbf&#10;eEfXfSxFCuGQoYYqxjaTMhQVOQxD3xIn7uw7hzHBrpSmw1sKd1aOlZpIhzWnhgpbWlVUNPuL09DI&#10;b6vWtTrlo53dfDWXXOVH1nrw1C+nICL18V/8596aNP/9ZfIKv++kG+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i5tMMAAADeAAAADwAAAAAAAAAAAAAAAACYAgAAZHJzL2Rv&#10;d25yZXYueG1sUEsFBgAAAAAEAAQA9QAAAIgDAAAAAA==&#10;" path="m15,l13,,,2,,4r1,l15,2,15,e" filled="f" stroked="f">
                    <v:path arrowok="t" o:connecttype="custom" o:connectlocs="15,1462;13,1462;0,1464;0,1466;1,1466;15,1464;15,1462" o:connectangles="0,0,0,0,0,0,0"/>
                  </v:shape>
                </v:group>
                <v:group id="Group 2079" o:spid="_x0000_s3103" style="position:absolute;left:6811;top:1461;width:13;height:3" coordorigin="6811,1461" coordsize="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e8YpbIAAAA&#10;3gAAAA8AAAAAAAAAAAAAAAAAqgIAAGRycy9kb3ducmV2LnhtbFBLBQYAAAAABAAEAPoAAACfAwAA&#10;AAA=&#10;">
                  <v:shape id="Freeform 2080" o:spid="_x0000_s3104" style="position:absolute;left:6811;top:1461;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HvZsMA&#10;AADeAAAADwAAAGRycy9kb3ducmV2LnhtbERPTYvCMBC9C/sfwix409TdUmw1SlkQvHjQevA4NGNb&#10;bSalydb6742wsLd5vM9Zb0fTioF611hWsJhHIIhLqxuuFJyL3WwJwnlkja1lUvAkB9vNx2SNmbYP&#10;PtJw8pUIIewyVFB732VSurImg25uO+LAXW1v0AfYV1L3+AjhppVfUZRIgw2Hhho7+qmpvJ9+jYLL&#10;bR/n377Id0Wc4hCn0WGR3JWafo75CoSn0f+L/9x7HeancZLC+51wg9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HvZsMAAADeAAAADwAAAAAAAAAAAAAAAACYAgAAZHJzL2Rv&#10;d25yZXYueG1sUEsFBgAAAAAEAAQA9QAAAIgDAAAAAA==&#10;" path="m13,l11,,,1,,3r2,l13,2,13,e" filled="f" stroked="f">
                    <v:path arrowok="t" o:connecttype="custom" o:connectlocs="13,1461;11,1461;0,1462;0,1464;2,1464;13,1463;13,1461" o:connectangles="0,0,0,0,0,0,0"/>
                  </v:shape>
                </v:group>
                <v:group id="Group 2081" o:spid="_x0000_s3105" style="position:absolute;left:6822;top:1459;width:10;height:4" coordorigin="6822,1459"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DME/hNyQAA&#10;AN4AAAAPAAAAAAAAAAAAAAAAAKoCAABkcnMvZG93bnJldi54bWxQSwUGAAAAAAQABAD6AAAAoAMA&#10;AAAA&#10;">
                  <v:shape id="Freeform 2082" o:spid="_x0000_s3106" style="position:absolute;left:6822;top:1459;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Im8kA&#10;AADeAAAADwAAAGRycy9kb3ducmV2LnhtbESPW2vCQBCF3wX/wzKFvohuUqyX6CrSVggIgjfEtyE7&#10;TYLZ2ZDdavz3XaHQtxnOmfOdmS9bU4kbNa60rCAeRCCIM6tLzhUcD+v+BITzyBory6TgQQ6Wi25n&#10;jom2d97Rbe9zEULYJaig8L5OpHRZQQbdwNbEQfu2jUEf1iaXusF7CDeVfIuikTRYciAUWNNHQdl1&#10;/2MC9zOtJu/r0yM9b7bX0bal+OvSU+r1pV3NQHhq/b/57zrVof50OI7h+U6YQS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HSIm8kAAADeAAAADwAAAAAAAAAAAAAAAACYAgAA&#10;ZHJzL2Rvd25yZXYueG1sUEsFBgAAAAAEAAQA9QAAAI4DAAAAAA==&#10;" path="m10,l9,,,2,,4r2,l10,2,10,e" filled="f" stroked="f">
                    <v:path arrowok="t" o:connecttype="custom" o:connectlocs="10,1459;9,1459;0,1461;0,1463;2,1463;10,1461;10,1459" o:connectangles="0,0,0,0,0,0,0"/>
                  </v:shape>
                </v:group>
                <v:group id="Group 2083" o:spid="_x0000_s3107" style="position:absolute;left:6831;top:1458;width:9;height:3" coordorigin="6831,1458"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3DocUAAADeAAAADwAAAGRycy9kb3ducmV2LnhtbERPS2vCQBC+F/wPywi9&#10;6Sa2Vo2uImJLD1LwAeJtyI5JMDsbsmsS/323IPQ2H99zFqvOlKKh2hWWFcTDCARxanXBmYLT8XMw&#10;BeE8ssbSMil4kIPVsveywETblvfUHHwmQgi7BBXk3leJlC7NyaAb2oo4cFdbG/QB1pnUNbYh3JRy&#10;FEUf0mDBoSHHijY5pbfD3Sj4arFdv8XbZne7bh6X4/jnvItJqdd+t56D8NT5f/HT/a3D/Nn7ZAR/&#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ONw6HFAAAA3gAA&#10;AA8AAAAAAAAAAAAAAAAAqgIAAGRycy9kb3ducmV2LnhtbFBLBQYAAAAABAAEAPoAAACcAwAAAAA=&#10;">
                  <v:shape id="Freeform 2084" o:spid="_x0000_s3108" style="position:absolute;left:6831;top:1458;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bto8YA&#10;AADeAAAADwAAAGRycy9kb3ducmV2LnhtbERP20oDMRB9F/yHMIIv0mat2su2aZGiUBAtvXzAdDPd&#10;XdxMlmTarn69EQTf5nCuM1t0rlFnCrH2bOC+n4EiLrytuTSw3732xqCiIFtsPJOBL4qwmF9fzTC3&#10;/sIbOm+lVCmEY44GKpE21zoWFTmMfd8SJ+7og0NJMJTaBrykcNfoQZYNtcOaU0OFLS0rKj63J2fg&#10;ZX8YfK+Fwur940natzHe7eLQmNub7nkKSqiTf/Gfe2XT/Mnj6AF+30k36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Gbto8YAAADeAAAADwAAAAAAAAAAAAAAAACYAgAAZHJz&#10;L2Rvd25yZXYueG1sUEsFBgAAAAAEAAQA9QAAAIsDAAAAAA==&#10;" path="m9,l7,,,1,,3r1,l9,2,9,e" filled="f" stroked="f">
                    <v:path arrowok="t" o:connecttype="custom" o:connectlocs="9,1458;7,1458;0,1459;0,1461;1,1461;9,1460;9,1458" o:connectangles="0,0,0,0,0,0,0"/>
                  </v:shape>
                </v:group>
                <v:group id="Group 2085" o:spid="_x0000_s3109" style="position:absolute;left:6838;top:1457;width:8;height:3" coordorigin="6838,1457"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KP5OxgAAAN4A&#10;AAAPAAAAAAAAAAAAAAAAAKoCAABkcnMvZG93bnJldi54bWxQSwUGAAAAAAQABAD6AAAAnQMAAAAA&#10;">
                  <v:shape id="Freeform 2086" o:spid="_x0000_s3110" style="position:absolute;left:6838;top:1457;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3KNMUA&#10;AADeAAAADwAAAGRycy9kb3ducmV2LnhtbERPTWvCQBC9C/0PyxS81U1FbZu6ioYqgqfGHtrbmJ0m&#10;wexs2N1q9Ne7QsHbPN7nTOedacSRnK8tK3geJCCIC6trLhV87VZPryB8QNbYWCYFZ/Iwnz30pphq&#10;e+JPOuahFDGEfYoKqhDaVEpfVGTQD2xLHLlf6wyGCF0ptcNTDDeNHCbJRBqsOTZU2FJWUXHI/4yC&#10;7HtXEO79ZPhz+dhmi2zv1kunVP+xW7yDCNSFu/jfvdFx/tvoZQy3d+IN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bco0xQAAAN4AAAAPAAAAAAAAAAAAAAAAAJgCAABkcnMv&#10;ZG93bnJldi54bWxQSwUGAAAAAAQABAD1AAAAigMAAAAA&#10;" path="m8,l6,,,1,,3r2,l8,2,8,e" filled="f" stroked="f">
                    <v:path arrowok="t" o:connecttype="custom" o:connectlocs="8,1457;6,1457;0,1458;0,1460;2,1460;8,1459;8,1457" o:connectangles="0,0,0,0,0,0,0"/>
                  </v:shape>
                  <v:shape id="Picture 2087" o:spid="_x0000_s3111" type="#_x0000_t75" style="position:absolute;left:6844;top:1455;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MTQzFAAAA3gAAAA8AAABkcnMvZG93bnJldi54bWxET01rwkAQvRf6H5Yp9FJ0Y23VpK5ihUKv&#10;poJ4G7JjNpidjdk1if/eLRR6m8f7nOV6sLXoqPWVYwWTcQKCuHC64lLB/udrtADhA7LG2jEpuJGH&#10;9erxYYmZdj3vqMtDKWII+wwVmBCaTEpfGLLox64hjtzJtRZDhG0pdYt9DLe1fE2SmbRYcWww2NDW&#10;UHHOr1bBJjV1en3p+s/ze3K85MPhNLlMlXp+GjYfIAIN4V/85/7WcX76Np/B7zvxBrm6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DE0MxQAAAN4AAAAPAAAAAAAAAAAAAAAA&#10;AJ8CAABkcnMvZG93bnJldi54bWxQSwUGAAAAAAQABAD3AAAAkQMAAAAA&#10;">
                    <v:imagedata r:id="rId475" o:title=""/>
                  </v:shape>
                </v:group>
                <v:group id="Group 2088" o:spid="_x0000_s3112" style="position:absolute;left:6856;top:1454;width:9;height:3" coordorigin="6856,1454"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mA5xgAAAN4A&#10;AAAPAAAAAAAAAAAAAAAAAKoCAABkcnMvZG93bnJldi54bWxQSwUGAAAAAAQABAD6AAAAnQMAAAAA&#10;">
                  <v:shape id="Freeform 2089" o:spid="_x0000_s3113" style="position:absolute;left:6856;top:1454;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J/0sgA&#10;AADeAAAADwAAAGRycy9kb3ducmV2LnhtbESP0UoDQQxF34X+w5CCL2JnLVrr2mkRUSiIim0/IO6k&#10;u0t3MstMbFe/3jwIviXcm3tPFqshdOZIKbeRHVxNCjDEVfQt1w522+fLOZgsyB67yOTgmzKslqOz&#10;BZY+nviDjhupjYZwLtFBI9KX1uaqoYB5Enti1fYxBRRdU219wpOGh85Oi2JmA7asDQ329NhQddh8&#10;BQdPu8/pz7tQWr++3Uj/MseLbZ45dz4eHu7BCA3yb/67XnvFv7u+VV59R2ewy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wn/SyAAAAN4AAAAPAAAAAAAAAAAAAAAAAJgCAABk&#10;cnMvZG93bnJldi54bWxQSwUGAAAAAAQABAD1AAAAjQMAAAAA&#10;" path="m9,l7,,,1,,3r2,l9,2,9,e" filled="f" stroked="f">
                    <v:path arrowok="t" o:connecttype="custom" o:connectlocs="9,1454;7,1454;0,1455;0,1457;2,1457;9,1456;9,1454" o:connectangles="0,0,0,0,0,0,0"/>
                  </v:shape>
                </v:group>
                <v:group id="Group 2090" o:spid="_x0000_s3114" style="position:absolute;left:6863;top:1453;width:9;height:3" coordorigin="6863,1453"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KVHQxgAAAN4A&#10;AAAPAAAAAAAAAAAAAAAAAKoCAABkcnMvZG93bnJldi54bWxQSwUGAAAAAAQABAD6AAAAnQMAAAAA&#10;">
                  <v:shape id="Freeform 2091" o:spid="_x0000_s3115" style="position:absolute;left:6863;top:1453;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ED88cA&#10;AADeAAAADwAAAGRycy9kb3ducmV2LnhtbESP0UoDQQxF3wX/YYjgi9hZi5Z122kRUSiIFdt+QLoT&#10;dxd3MstMbFe/3jwIviXk5t57Fqsx9OZIKXeRHdxMCjDEdfQdNw72u+frEkwWZI99ZHLwTRlWy/Oz&#10;BVY+nvidjltpjJpwrtBBKzJU1ua6pYB5EgdivX3EFFB0TY31CU9qHno7LYqZDdixJrQ40GNL9ef2&#10;Kzh42h+mP29Caf26uZPhpcSrXZ45d3kxPszBCI3yL/77Xnutf39bKoDi6Ax2+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VhA/PHAAAA3gAAAA8AAAAAAAAAAAAAAAAAmAIAAGRy&#10;cy9kb3ducmV2LnhtbFBLBQYAAAAABAAEAPUAAACMAwAAAAA=&#10;" path="m10,l8,,,1,,3r2,l10,2,10,e" filled="f" stroked="f">
                    <v:path arrowok="t" o:connecttype="custom" o:connectlocs="10,1453;8,1453;0,1454;0,1456;2,1456;10,1455;10,1453" o:connectangles="0,0,0,0,0,0,0"/>
                  </v:shape>
                </v:group>
                <v:group id="Group 2092" o:spid="_x0000_s3116" style="position:absolute;left:6871;top:1452;width:10;height:3" coordorigin="6871,1452"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oot8cUAAADeAAAADwAAAGRycy9kb3ducmV2LnhtbERPS2vCQBC+F/oflil4&#10;M5vUKpq6ikhbPIjgA6S3ITsmwexsyG6T+O9dQehtPr7nzJe9qURLjSstK0iiGARxZnXJuYLT8Xs4&#10;BeE8ssbKMim4kYPl4vVljqm2He+pPfhchBB2KSoovK9TKV1WkEEX2Zo4cBfbGPQBNrnUDXYh3FTy&#10;PY4n0mDJoaHAmtYFZdfDn1Hw02G3GiVf7fZ6Wd9+j+PdeZuQUoO3fvUJwlPv/8VP90aH+bOPaQ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aKLfHFAAAA3gAA&#10;AA8AAAAAAAAAAAAAAAAAqgIAAGRycy9kb3ducmV2LnhtbFBLBQYAAAAABAAEAPoAAACcAwAAAAA=&#10;">
                  <v:shape id="Freeform 2093" o:spid="_x0000_s3117" style="position:absolute;left:6871;top:1452;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vB8sMA&#10;AADeAAAADwAAAGRycy9kb3ducmV2LnhtbERP3WrCMBS+H/gO4Qx2N5M6GbUzigiCTEHW7QEOzbEt&#10;a05KEjV7+2Ug7O58fL9nuU52EFfyoXesoZgqEMSNMz23Gr4+d88liBCRDQ6OScMPBVivJg9LrIy7&#10;8Qdd69iKHMKhQg1djGMlZWg6shimbiTO3Nl5izFD30rj8ZbD7SBnSr1Kiz3nhg5H2nbUfNcXq+FU&#10;26I+nNN7cTqiUunlsCjnXuunx7R5AxEpxX/x3b03ef5iXs7g7518g1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vB8sMAAADeAAAADwAAAAAAAAAAAAAAAACYAgAAZHJzL2Rv&#10;d25yZXYueG1sUEsFBgAAAAAEAAQA9QAAAIgDAAAAAA==&#10;" path="m10,l8,,,1,,3r2,l10,2,10,e" filled="f" stroked="f">
                    <v:path arrowok="t" o:connecttype="custom" o:connectlocs="10,1452;8,1452;0,1453;0,1455;2,1455;10,1454;10,1452" o:connectangles="0,0,0,0,0,0,0"/>
                  </v:shape>
                </v:group>
                <v:group id="Group 2094" o:spid="_x0000_s3118" style="position:absolute;left:6879;top:1452;width:12;height:2" coordorigin="6879,1452"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RQWHcUAAADeAAAADwAAAGRycy9kb3ducmV2LnhtbERPS2vCQBC+F/wPywi9&#10;6SbaikZXEamlBxF8gHgbsmMSzM6G7JrEf98tCL3Nx/ecxaozpWiodoVlBfEwAkGcWl1wpuB82g6m&#10;IJxH1lhaJgVPcrBa9t4WmGjb8oGao89ECGGXoILc+yqR0qU5GXRDWxEH7mZrgz7AOpO6xjaEm1KO&#10;omgiDRYcGnKsaJNTej8+jILvFtv1OP5qdvfb5nk9fe4vu5iUeu936zkIT53/F7/cPzrMn31Mx/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kUFh3FAAAA3gAA&#10;AA8AAAAAAAAAAAAAAAAAqgIAAGRycy9kb3ducmV2LnhtbFBLBQYAAAAABAAEAPoAAACcAwAAAAA=&#10;">
                  <v:shape id="Freeform 2095" o:spid="_x0000_s3119" style="position:absolute;left:6879;top:1452;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jEQMQA&#10;AADeAAAADwAAAGRycy9kb3ducmV2LnhtbERP3WrCMBS+H/gO4Qi7GTN1SHHVKDJQytjFrD7AoTk2&#10;xeakJFnbvf0yGOzufHy/Z7ufbCcG8qF1rGC5yEAQ10633Ci4Xo7PaxAhImvsHJOCbwqw380etlho&#10;N/KZhio2IoVwKFCBibEvpAy1IYth4XrixN2ctxgT9I3UHscUbjv5kmW5tNhyajDY05uh+l59WQWV&#10;zqfPj1Ce5KBv9v2ed08+Wyr1OJ8OGxCRpvgv/nOXOs1/Xa1X8PtOukH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4xEDEAAAA3gAAAA8AAAAAAAAAAAAAAAAAmAIAAGRycy9k&#10;b3ducmV2LnhtbFBLBQYAAAAABAAEAPUAAACJAwAAAAA=&#10;" path="m,l12,r,2l,2,,e" filled="f" stroked="f">
                    <v:path arrowok="t" o:connecttype="custom" o:connectlocs="0,1452;12,1452;12,1454;0,1454;0,1452" o:connectangles="0,0,0,0,0"/>
                  </v:shape>
                </v:group>
                <v:group id="Group 2096" o:spid="_x0000_s3120" style="position:absolute;left:6889;top:1451;width:12;height:3" coordorigin="6889,1451" coordsize="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bEr8sUAAADeAAAADwAAAGRycy9kb3ducmV2LnhtbERPS2vCQBC+C/6HZQRv&#10;dRNbRaOriLSlBxF8gHgbsmMSzM6G7JrEf98tFLzNx/ec5bozpWiodoVlBfEoAkGcWl1wpuB8+nqb&#10;gXAeWWNpmRQ8ycF61e8tMdG25QM1R5+JEMIuQQW591UipUtzMuhGtiIO3M3WBn2AdSZ1jW0IN6Uc&#10;R9FUGiw4NORY0Tan9H58GAXfLbab9/iz2d1v2+f1NNlfdjEpNRx0mwUIT51/if/dPzrMn3/M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mxK/LFAAAA3gAA&#10;AA8AAAAAAAAAAAAAAAAAqgIAAGRycy9kb3ducmV2LnhtbFBLBQYAAAAABAAEAPoAAACcAwAAAAA=&#10;">
                  <v:shape id="Freeform 2097" o:spid="_x0000_s3121" style="position:absolute;left:6889;top:1451;width:12;height:3;visibility:visible;mso-wrap-style:square;v-text-anchor:top" coordsize="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xlu8QA&#10;AADeAAAADwAAAGRycy9kb3ducmV2LnhtbERPTWvCQBC9C/6HZYReRDe2EmLqKiJIe7CH2OJ5zE6z&#10;wexsyG5N+u+7QsHbPN7nrLeDbcSNOl87VrCYJyCIS6drrhR8fR5mGQgfkDU2jknBL3nYbsajNeba&#10;9VzQ7RQqEUPY56jAhNDmUvrSkEU/dy1x5L5dZzFE2FVSd9jHcNvI5yRJpcWaY4PBlvaGyuvpxyr4&#10;KLJjnfEiPZztsqBp/3Yx1xelnibD7hVEoCE8xP/udx3nr5ZZCvd34g1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ZbvEAAAA3gAAAA8AAAAAAAAAAAAAAAAAmAIAAGRycy9k&#10;b3ducmV2LnhtbFBLBQYAAAAABAAEAPUAAACJAwAAAAA=&#10;" path="m12,l10,,,1,,3r2,l12,2,12,e" filled="f" stroked="f">
                    <v:path arrowok="t" o:connecttype="custom" o:connectlocs="12,1451;10,1451;0,1452;0,1454;2,1454;12,1453;12,1451" o:connectangles="0,0,0,0,0,0,0"/>
                  </v:shape>
                </v:group>
                <v:group id="Group 2098" o:spid="_x0000_s3122" style="position:absolute;left:6899;top:1451;width:34;height:2" coordorigin="6899,1451"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YvEB7FAAAA3gAA&#10;AA8AAAAAAAAAAAAAAAAAqgIAAGRycy9kb3ducmV2LnhtbFBLBQYAAAAABAAEAPoAAACcAwAAAAA=&#10;">
                  <v:shape id="Freeform 2099" o:spid="_x0000_s3123" style="position:absolute;left:6899;top:1451;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eKscYA&#10;AADeAAAADwAAAGRycy9kb3ducmV2LnhtbESP0WrCQBBF3wv+wzKCb3WjiNjUVWwhUEEotX7AkB2T&#10;0OxsyE5N/HvnodC3Ge6de89s92NozY361ER2sJhnYIjL6BuuHFy+i+cNmCTIHtvI5OBOCfa7ydMW&#10;cx8H/qLbWSqjIZxydFCLdLm1qawpYJrHjli1a+wDiq59ZX2Pg4aH1i6zbG0DNqwNNXb0XlP5c/4N&#10;Do5DeSkOx2K5WLfd5ym7ytuJxbnZdDy8ghEa5d/8d/3hFf9ltVFefUdnsL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eKscYAAADeAAAADwAAAAAAAAAAAAAAAACYAgAAZHJz&#10;L2Rvd25yZXYueG1sUEsFBgAAAAAEAAQA9QAAAIsDAAAAAA==&#10;" path="m,l34,r,2l,2,,e" filled="f" stroked="f">
                    <v:path arrowok="t" o:connecttype="custom" o:connectlocs="0,1451;34,1451;34,1453;0,1453;0,1451" o:connectangles="0,0,0,0,0"/>
                  </v:shape>
                </v:group>
                <v:group id="Group 2100" o:spid="_x0000_s3124" style="position:absolute;left:6931;top:1377;width:2;height:76" coordorigin="6931,1377"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wh98UAAADeAAAADwAAAGRycy9kb3ducmV2LnhtbERPS2vCQBC+F/wPywi9&#10;6Sa2FY2uIqKlBxF8gHgbsmMSzM6G7JrEf98tCL3Nx/ec+bIzpWiodoVlBfEwAkGcWl1wpuB82g4m&#10;IJxH1lhaJgVPcrBc9N7mmGjb8oGao89ECGGXoILc+yqR0qU5GXRDWxEH7mZrgz7AOpO6xjaEm1KO&#10;omgsDRYcGnKsaJ1Tej8+jILvFtvVR7xpdvfb+nk9fe0vu5iUeu93qxkIT53/F7/cPzrMn35Op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j8IffFAAAA3gAA&#10;AA8AAAAAAAAAAAAAAAAAqgIAAGRycy9kb3ducmV2LnhtbFBLBQYAAAAABAAEAPoAAACcAwAAAAA=&#10;">
                  <v:shape id="Freeform 2101" o:spid="_x0000_s3125" style="position:absolute;left:6931;top:1377;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Jou8gA&#10;AADeAAAADwAAAGRycy9kb3ducmV2LnhtbESPQUsDMRCF7wX/QxihF7FZRapdmxYRC/VQ1OrB3obN&#10;uFmaTJZNurv+e+cg9DbDvHnvfcv1GLzqqUtNZAM3swIUcRVtw7WBr8/N9QOolJEt+shk4JcSrFcX&#10;kyWWNg78Qf0+10pMOJVowOXcllqnylHANIstsdx+Yhcwy9rV2nY4iHnw+rYo5jpgw5LgsKVnR9Vx&#10;fwoGkr5/679rzIfjlX8ddgf3/uJHY6aX49MjqExjPov/v7dW6i/uFgIgODKDXv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Imi7yAAAAN4AAAAPAAAAAAAAAAAAAAAAAJgCAABk&#10;cnMvZG93bnJldi54bWxQSwUGAAAAAAQABAD1AAAAjQMAAAAA&#10;" path="m,l2,r,76l,76,,e" filled="f" stroked="f">
                    <v:path arrowok="t" o:connecttype="custom" o:connectlocs="0,1377;2,1377;2,1453;0,1453;0,1377" o:connectangles="0,0,0,0,0"/>
                  </v:shape>
                  <v:shape id="Picture 2102" o:spid="_x0000_s3126" type="#_x0000_t75" style="position:absolute;left:6899;top:1377;width:3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JEtXEAAAA3gAAAA8AAABkcnMvZG93bnJldi54bWxET0trwkAQvhf8D8sI3uompUhNXUWFEKmX&#10;+oBeh+yYBLOzIbvm8e+7QqG3+fies9oMphYdta6yrCCeRyCIc6srLhRcL+nrBwjnkTXWlknBSA42&#10;68nLChNtez5Rd/aFCCHsElRQet8kUrq8JINubhviwN1sa9AH2BZSt9iHcFPLtyhaSIMVh4YSG9qX&#10;lN/PD6Pg52uH6SnKFvlj3H0ffZFm+horNZsO208Qngb/L/5zH3SYv3xfxvB8J9w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HJEtXEAAAA3gAAAA8AAAAAAAAAAAAAAAAA&#10;nwIAAGRycy9kb3ducmV2LnhtbFBLBQYAAAAABAAEAPcAAACQAwAAAAA=&#10;">
                    <v:imagedata r:id="rId667" o:title=""/>
                  </v:shape>
                  <v:shape id="Picture 2103" o:spid="_x0000_s3127" type="#_x0000_t75" style="position:absolute;left:6889;top:1377;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4VCGXDAAAA3gAAAA8AAABkcnMvZG93bnJldi54bWxET0uLwjAQvi/4H8II3tZUKWWtRlEXoetp&#10;fRw8Ds3YljaT0mS1/vuNIHibj+85i1VvGnGjzlWWFUzGEQji3OqKCwXn0+7zC4TzyBoby6TgQQ5W&#10;y8HHAlNt73yg29EXIoSwS1FB6X2bSunykgy6sW2JA3e1nUEfYFdI3eE9hJtGTqMokQYrDg0ltrQt&#10;Ka+Pf0bBafdz3cfZ5vds6u8iwfxSx0mm1GjYr+cgPPX+LX65Mx3mz+LZFJ7vhBv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hUIZcMAAADeAAAADwAAAAAAAAAAAAAAAACf&#10;AgAAZHJzL2Rvd25yZXYueG1sUEsFBgAAAAAEAAQA9wAAAI8DAAAAAA==&#10;">
                    <v:imagedata r:id="rId474" o:title=""/>
                  </v:shape>
                  <v:shape id="Picture 2104" o:spid="_x0000_s3128" type="#_x0000_t75" style="position:absolute;left:6879;top:1377;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Zrf7EAAAA3gAAAA8AAABkcnMvZG93bnJldi54bWxET01rwkAQvRf8D8sIvelGG0KNrqItQvRk&#10;1YPHITsmIdnZkN1q+u9dQehtHu9zFqveNOJGnassK5iMIxDEudUVFwrOp+3oE4TzyBoby6Tgjxys&#10;loO3Baba3vmHbkdfiBDCLkUFpfdtKqXLSzLoxrYlDtzVdgZ9gF0hdYf3EG4aOY2iRBqsODSU2NJX&#10;SXl9/DUKTtvddR9nm8PZ1N9FgvmljpNMqfdhv56D8NT7f/HLnekwfxbPPuD5TrhB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Zrf7EAAAA3gAAAA8AAAAAAAAAAAAAAAAA&#10;nwIAAGRycy9kb3ducmV2LnhtbFBLBQYAAAAABAAEAPcAAACQAwAAAAA=&#10;">
                    <v:imagedata r:id="rId474" o:title=""/>
                  </v:shape>
                  <v:shape id="Picture 2105" o:spid="_x0000_s3129" type="#_x0000_t75" style="position:absolute;left:6871;top:1377;width:10;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6wNYrEAAAA3gAAAA8AAABkcnMvZG93bnJldi54bWxET01rg0AQvRfyH5Yp5FbXFpHGZiNNi2Bz&#10;amIOOQ7uREV3VtxtYv59N1DobR7vc9b5bAZxocl1lhU8RzEI4trqjhsFx6p4egXhPLLGwTIpuJGD&#10;fLN4WGOm7ZX3dDn4RoQQdhkqaL0fMyld3ZJBF9mROHBnOxn0AU6N1BNeQ7gZ5Escp9Jgx6GhxZE+&#10;Wqr7w49RUBVf511Sbr+Ppv9sUqxPfZKWSi0f5/c3EJ5m/y/+c5c6zF8lqwTu74Qb5OY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6wNYrEAAAA3gAAAA8AAAAAAAAAAAAAAAAA&#10;nwIAAGRycy9kb3ducmV2LnhtbFBLBQYAAAAABAAEAPcAAACQAwAAAAA=&#10;">
                    <v:imagedata r:id="rId474" o:title=""/>
                  </v:shape>
                </v:group>
                <v:group id="Group 2106" o:spid="_x0000_s3130" style="position:absolute;left:6863;top:1378;width:9;height:3" coordorigin="6863,1378"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i9L8UAAADeAAAADwAAAGRycy9kb3ducmV2LnhtbERPS2vCQBC+C/6HZQRv&#10;dRNbRaOriLSlBxF8gHgbsmMSzM6G7JrEf98tFLzNx/ec5bozpWiodoVlBfEoAkGcWl1wpuB8+nqb&#10;gXAeWWNpmRQ8ycF61e8tMdG25QM1R5+JEMIuQQW591UipUtzMuhGtiIO3M3WBn2AdSZ1jW0IN6Uc&#10;R9FUGiw4NORY0Tan9H58GAXfLbab9/iz2d1v2+f1NNlfdjEpNRx0mwUIT51/if/dPzrMn3/M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xovS/FAAAA3gAA&#10;AA8AAAAAAAAAAAAAAAAAqgIAAGRycy9kb3ducmV2LnhtbFBLBQYAAAAABAAEAPoAAACcAwAAAAA=&#10;">
                  <v:shape id="Freeform 2107" o:spid="_x0000_s3131" style="position:absolute;left:6863;top:1378;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2owcUA&#10;AADeAAAADwAAAGRycy9kb3ducmV2LnhtbERPbUsCQRD+HvQflgn8ErmX6KGXq4QoCJGR+gOm2+nu&#10;6Hb22B316te3gdC3eXheZ77sXavOFGLj2cDjMANFXHrbcGXgeNg8TEFFQbbYeiYD3xRhubi9mWNh&#10;/YXf6byXSqUQjgUaqEW6QutY1uQwDn1HnLhPHxxKgqHSNuAlhbtWj7Is1w4bTg01drSqqfzan5yB&#10;9fFj9PMmFLavu4l0L1O8P8TcmMFd//wESqiXf/HVvbVp/mw8y+HvnXSDX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HajBxQAAAN4AAAAPAAAAAAAAAAAAAAAAAJgCAABkcnMv&#10;ZG93bnJldi54bWxQSwUGAAAAAAQABAD1AAAAigMAAAAA&#10;" path="m10,l8,,,1,,3r2,l10,2,10,e" filled="f" stroked="f">
                    <v:path arrowok="t" o:connecttype="custom" o:connectlocs="10,1378;8,1378;0,1379;0,1381;2,1381;10,1380;10,1378" o:connectangles="0,0,0,0,0,0,0"/>
                  </v:shape>
                </v:group>
                <v:group id="Group 2108" o:spid="_x0000_s3132" style="position:absolute;left:6856;top:1379;width:9;height:3" coordorigin="6856,1379"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9obDxgAAAN4A&#10;AAAPAAAAAAAAAAAAAAAAAKoCAABkcnMvZG93bnJldi54bWxQSwUGAAAAAAQABAD6AAAAnQMAAAAA&#10;">
                  <v:shape id="Freeform 2109" o:spid="_x0000_s3133" style="position:absolute;left:6856;top:1379;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6ZKMgA&#10;AADeAAAADwAAAGRycy9kb3ducmV2LnhtbESP0UoDQQxF34X+w5CCL2JnW7S0a6eliEJBVGz7AXEn&#10;7i7uZJaZ2K5+vXkQfEu4N/eerDZD6MyJUm4jO5hOCjDEVfQt1w6Oh8frBZgsyB67yOTgmzJs1qOL&#10;FZY+nvmNTnupjYZwLtFBI9KX1uaqoYB5Enti1T5iCii6ptr6hGcND52dFcXcBmxZGxrs6b6h6nP/&#10;FRw8HN9nP69Caff8civ90wKvDnnu3OV42N6BERrk3/x3vfOKv7xZKq++ozPY9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pkoyAAAAN4AAAAPAAAAAAAAAAAAAAAAAJgCAABk&#10;cnMvZG93bnJldi54bWxQSwUGAAAAAAQABAD1AAAAjQMAAAAA&#10;" path="m9,l7,,,1,,2r2,l9,2,9,e" filled="f" stroked="f">
                    <v:path arrowok="t" o:connecttype="custom" o:connectlocs="9,1379;7,1379;0,1380;0,1381;2,1381;9,1381;9,1379" o:connectangles="0,0,0,0,0,0,0"/>
                  </v:shape>
                </v:group>
                <v:group id="Group 2110" o:spid="_x0000_s3134" style="position:absolute;left:6844;top:1380;width:14;height:5" coordorigin="6844,1380"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ltyrFAAAA3gAA&#10;AA8AAAAAAAAAAAAAAAAAqgIAAGRycy9kb3ducmV2LnhtbFBLBQYAAAAABAAEAPoAAACcAwAAAAA=&#10;">
                  <v:shape id="Freeform 2111" o:spid="_x0000_s3135" style="position:absolute;left:6844;top:1380;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Va8cA&#10;AADeAAAADwAAAGRycy9kb3ducmV2LnhtbESPQWvCQBCF74X+h2UEL6IbW1pqdJUiVERBaKr3ITtN&#10;UrOzYXfV9N87h0JvM8yb9963WPWuVVcKsfFsYDrJQBGX3jZcGTh+fYzfQMWEbLH1TAZ+KcJq+fiw&#10;wNz6G3/StUiVEhOOORqoU+pyrWNZk8M48R2x3L59cJhkDZW2AW9i7lr9lGWv2mHDklBjR+uaynNx&#10;cQYOxe55NDvqfftjQ7Ofbk7laH0yZjjo3+egEvXpX/z3vbVSf/aSCYDgyAx6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FlWvHAAAA3gAAAA8AAAAAAAAAAAAAAAAAmAIAAGRy&#10;cy9kb3ducmV2LnhtbFBLBQYAAAAABAAEAPUAAACMAwAAAAA=&#10;" path="m14,l12,,,2,,4r2,l14,1,14,e" filled="f" stroked="f">
                    <v:path arrowok="t" o:connecttype="custom" o:connectlocs="14,1380;12,1380;0,1382;0,1384;2,1384;14,1381;14,1380" o:connectangles="0,0,0,0,0,0,0"/>
                  </v:shape>
                </v:group>
                <v:group id="Group 2112" o:spid="_x0000_s3136" style="position:absolute;left:6838;top:1382;width:8;height:4" coordorigin="6838,1382"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4ITbFAAAA3gAA&#10;AA8AAAAAAAAAAAAAAAAAqgIAAGRycy9kb3ducmV2LnhtbFBLBQYAAAAABAAEAPoAAACcAwAAAAA=&#10;">
                  <v:shape id="Freeform 2113" o:spid="_x0000_s3137" style="position:absolute;left:6838;top:1382;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T17MIA&#10;AADeAAAADwAAAGRycy9kb3ducmV2LnhtbERP32vCMBB+H/g/hBN8GTO14KadUUQQ9HGdvh/N2XRL&#10;LrWJtv73y2Cwt/v4ft5qMzgr7tSFxrOC2TQDQVx53XCt4PS5f1mACBFZo/VMCh4UYLMePa2w0L7n&#10;D7qXsRYphEOBCkyMbSFlqAw5DFPfEifu4juHMcGulrrDPoU7K/Mse5UOG04NBlvaGaq+y5tT8FX2&#10;l3x5tWZu3/h0xGCf98ezUpPxsH0HEWmI/+I/90Gn+ct5lsPvO+kG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pPXswgAAAN4AAAAPAAAAAAAAAAAAAAAAAJgCAABkcnMvZG93&#10;bnJldi54bWxQSwUGAAAAAAQABAD1AAAAhwMAAAAA&#10;" path="m8,l6,,,2,,4r2,l8,2,8,e" filled="f" stroked="f">
                    <v:path arrowok="t" o:connecttype="custom" o:connectlocs="8,1382;6,1382;0,1384;0,1386;2,1386;8,1384;8,1382" o:connectangles="0,0,0,0,0,0,0"/>
                  </v:shape>
                  <v:shape id="Picture 2114" o:spid="_x0000_s3138" type="#_x0000_t75" style="position:absolute;left:6831;top:1384;width:9;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N+TFAAAA3gAAAA8AAABkcnMvZG93bnJldi54bWxET0trwkAQvhf6H5Yp9NZsWjVodJVWEaKn&#10;VnPwOGQnD5KdDdmtxn/fLRR6m4/vOavNaDpxpcE1lhW8RjEI4sLqhisF+Xn/MgfhPLLGzjIpuJOD&#10;zfrxYYWptjf+ouvJVyKEsEtRQe19n0rpipoMusj2xIEr7WDQBzhUUg94C+Gmk29xnEiDDYeGGnva&#10;1lS0p2+j4Lw/lMdp9vGZm3ZXJVhc2mmSKfX8NL4vQXga/b/4z53pMH8xiyfw+064Qa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sjfkxQAAAN4AAAAPAAAAAAAAAAAAAAAA&#10;AJ8CAABkcnMvZG93bnJldi54bWxQSwUGAAAAAAQABAD3AAAAkQMAAAAA&#10;">
                    <v:imagedata r:id="rId474" o:title=""/>
                  </v:shape>
                  <v:shape id="Picture 2115" o:spid="_x0000_s3139" type="#_x0000_t75" style="position:absolute;left:6822;top:1386;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9OBGfFAAAA3gAAAA8AAABkcnMvZG93bnJldi54bWxET01rAjEQvRf8D2GEXopmrVp0axSxCIqn&#10;bgU9Dpvp7upmsiSprv/eCEJv83ifM1u0phYXcr6yrGDQT0AQ51ZXXCjY/6x7ExA+IGusLZOCG3lY&#10;zDsvM0y1vfI3XbJQiBjCPkUFZQhNKqXPSzLo+7YhjtyvdQZDhK6Q2uE1hptavifJhzRYcWwosaFV&#10;Sfk5+zMKpqPBcrcbuv3bOP860Wlot9nhqNRrt11+ggjUhn/x073Rcf50nIzg8U68Qc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TgRnxQAAAN4AAAAPAAAAAAAAAAAAAAAA&#10;AJ8CAABkcnMvZG93bnJldi54bWxQSwUGAAAAAAQABAD3AAAAkQMAAAAA&#10;">
                    <v:imagedata r:id="rId472" o:title=""/>
                  </v:shape>
                </v:group>
                <v:group id="Group 2116" o:spid="_x0000_s3140" style="position:absolute;left:6811;top:1388;width:13;height:4" coordorigin="6811,1388" coordsize="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MnNcUAAADeAAAADwAAAGRycy9kb3ducmV2LnhtbERPS2vCQBC+F/wPywi9&#10;1U0sKRpdRUTFgxR8gHgbsmMSzM6G7JrEf98tFHqbj+8582VvKtFS40rLCuJRBII4s7rkXMHlvP2Y&#10;gHAeWWNlmRS8yMFyMXibY6ptx0dqTz4XIYRdigoK7+tUSpcVZNCNbE0cuLttDPoAm1zqBrsQbio5&#10;jqIvabDk0FBgTeuCssfpaRTsOuxWn/GmPTzu69ftnHxfDzEp9T7sVzMQnnr/L/5z73WYP02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DJzXFAAAA3gAA&#10;AA8AAAAAAAAAAAAAAAAAqgIAAGRycy9kb3ducmV2LnhtbFBLBQYAAAAABAAEAPoAAACcAwAAAAA=&#10;">
                  <v:shape id="Freeform 2117" o:spid="_x0000_s3141" style="position:absolute;left:6811;top:1388;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wg5MYA&#10;AADeAAAADwAAAGRycy9kb3ducmV2LnhtbERPS2sCMRC+F/ofwhR6q1kLLro1iij1cShataC3YTPu&#10;Lm4maxJ1+++bQqG3+fieMxy3phY3cr6yrKDbSUAQ51ZXXCjY795f+iB8QNZYWyYF3+RhPHp8GGKm&#10;7Z0/6bYNhYgh7DNUUIbQZFL6vCSDvmMb4sidrDMYInSF1A7vMdzU8jVJUmmw4thQYkPTkvLz9moU&#10;fKwO68NMu+NXD1fzy3Th082ir9TzUzt5AxGoDf/iP/dSx/mDXpLC7zvxBj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wg5MYAAADeAAAADwAAAAAAAAAAAAAAAACYAgAAZHJz&#10;L2Rvd25yZXYueG1sUEsFBgAAAAAEAAQA9QAAAIsDAAAAAA==&#10;" path="m13,l11,,,2,,3r2,l13,2,13,e" filled="f" stroked="f">
                    <v:path arrowok="t" o:connecttype="custom" o:connectlocs="13,1388;11,1388;0,1390;0,1391;2,1391;13,1390;13,1388" o:connectangles="0,0,0,0,0,0,0"/>
                  </v:shape>
                </v:group>
                <v:group id="Group 2118" o:spid="_x0000_s3142" style="position:absolute;left:6798;top:1390;width:16;height:4" coordorigin="6798,1390"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0c2cUAAADeAAAADwAAAGRycy9kb3ducmV2LnhtbERPS2vCQBC+C/6HZQRv&#10;dROL1UZXEWlLD0FQC6W3ITsmwexsyK55/PtuoeBtPr7nbHa9qURLjSstK4hnEQjizOqScwVfl/en&#10;FQjnkTVWlknBQA522/Fog4m2HZ+oPftchBB2CSoovK8TKV1WkEE3szVx4K62MegDbHKpG+xCuKnk&#10;PIpepMGSQ0OBNR0Kym7nu1Hw0WG3f47f2vR2PQw/l8XxO41Jqemk369BeOr9Q/zv/tRh/usiWsL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0dHNnFAAAA3gAA&#10;AA8AAAAAAAAAAAAAAAAAqgIAAGRycy9kb3ducmV2LnhtbFBLBQYAAAAABAAEAPoAAACcAwAAAAA=&#10;">
                  <v:shape id="Freeform 2119" o:spid="_x0000_s3143" style="position:absolute;left:6798;top:1390;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H+8YA&#10;AADeAAAADwAAAGRycy9kb3ducmV2LnhtbESPQU/DMAyF70j8h8hI3FiySZugLJsQaBPXDVA5msa0&#10;VROnarKt26+fD0jcbL3n9z4v12Pw6khDaiNbmE4MKOIqupZrC58fm4dHUCkjO/SRycKZEqxXtzdL&#10;LFw88Y6O+1wrCeFUoIUm577QOlUNBUyT2BOL9huHgFnWodZuwJOEB69nxix0wJalocGeXhuquv0h&#10;WOj0xZu31vyU053ffnWH0pTfbO393fjyDCrTmP/Nf9fvTvCf5kZ45R2ZQa+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nH+8YAAADeAAAADwAAAAAAAAAAAAAAAACYAgAAZHJz&#10;L2Rvd25yZXYueG1sUEsFBgAAAAAEAAQA9QAAAIsDAAAAAA==&#10;" path="m15,l13,,,1,,3r1,l15,1,15,e" filled="f" stroked="f">
                    <v:path arrowok="t" o:connecttype="custom" o:connectlocs="15,1390;13,1390;0,1391;0,1393;1,1393;15,1391;15,1390" o:connectangles="0,0,0,0,0,0,0"/>
                  </v:shape>
                </v:group>
                <v:group id="Group 2120" o:spid="_x0000_s3144" style="position:absolute;left:6780;top:1391;width:19;height:3" coordorigin="6780,1391"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4tMMQAAADeAAAADwAAAGRycy9kb3ducmV2LnhtbERPS4vCMBC+C/sfwix4&#10;07QrilajiOwuexDBB4i3oRnbYjMpTbat/94Igrf5+J6zWHWmFA3VrrCsIB5GIIhTqwvOFJyOP4Mp&#10;COeRNZaWScGdHKyWH70FJtq2vKfm4DMRQtglqCD3vkqkdGlOBt3QVsSBu9raoA+wzqSusQ3hppRf&#10;UTSRBgsODTlWtMkpvR3+jYLfFtv1KP5utrfr5n45jnfnbUxK9T+79RyEp86/xS/3nw7zZ+NoB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84tMMQAAADeAAAA&#10;DwAAAAAAAAAAAAAAAACqAgAAZHJzL2Rvd25yZXYueG1sUEsFBgAAAAAEAAQA+gAAAJsDAAAAAA==&#10;">
                  <v:shape id="Freeform 2121" o:spid="_x0000_s3145" style="position:absolute;left:6780;top:1391;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MdOsgA&#10;AADeAAAADwAAAGRycy9kb3ducmV2LnhtbESPzU7DQAyE70i8w8pIvdFNUIvatNsKiCp6QCDSn7OV&#10;NUlE1ptmlzZ9e3xA4mbL45n5luvBtepMfWg8G0jHCSji0tuGKwP73eZ+BipEZIutZzJwpQDr1e3N&#10;EjPrL/xJ5yJWSkw4ZGigjrHLtA5lTQ7D2HfEcvvyvcMoa19p2+NFzF2rH5LkUTtsWBJq7OilpvK7&#10;+HEGXidF/vz2kR5cvn8/tflsPj3qaMzobnhagIo0xH/x3/fWSv35NBUAwZEZ9Oo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kx06yAAAAN4AAAAPAAAAAAAAAAAAAAAAAJgCAABk&#10;cnMvZG93bnJldi54bWxQSwUGAAAAAAQABAD1AAAAjQMAAAAA&#10;" path="m19,l18,,,1,,3r2,l19,2,19,e" filled="f" stroked="f">
                    <v:path arrowok="t" o:connecttype="custom" o:connectlocs="19,1391;18,1391;0,1392;0,1394;2,1394;19,1393;19,1391" o:connectangles="0,0,0,0,0,0,0"/>
                  </v:shape>
                </v:group>
                <v:group id="Group 2122" o:spid="_x0000_s3146" style="position:absolute;left:6758;top:1392;width:24;height:2" coordorigin="6758,1392"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GG368QAAADeAAAA&#10;DwAAAAAAAAAAAAAAAACqAgAAZHJzL2Rvd25yZXYueG1sUEsFBgAAAAAEAAQA+gAAAJsDAAAAAA==&#10;">
                  <v:shape id="Freeform 2123" o:spid="_x0000_s3147" style="position:absolute;left:6758;top:1392;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DbsMA&#10;AADeAAAADwAAAGRycy9kb3ducmV2LnhtbERPTYvCMBC9L/gfwgheRFPFFa1GkYUFwdOqF29jMzbV&#10;ZlKa2NZ/bxYW9jaP9znrbWdL0VDtC8cKJuMEBHHmdMG5gvPpe7QA4QOyxtIxKXiRh+2m97HGVLuW&#10;f6g5hlzEEPYpKjAhVKmUPjNk0Y9dRRy5m6sthgjrXOoa2xhuSzlNkrm0WHBsMFjRl6HscXxaBXtv&#10;HtRmz+G5o+F8dl8eLq/mqtSg3+1WIAJ14V/8597rOH/5OZnC7zvxBr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nDbsMAAADeAAAADwAAAAAAAAAAAAAAAACYAgAAZHJzL2Rv&#10;d25yZXYueG1sUEsFBgAAAAAEAAQA9QAAAIgDAAAAAA==&#10;" path="m,l24,r,2l,2,,e" filled="f" stroked="f">
                    <v:path arrowok="t" o:connecttype="custom" o:connectlocs="0,1392;24,1392;24,1394;0,1394;0,1392" o:connectangles="0,0,0,0,0"/>
                  </v:shape>
                  <v:shape id="Picture 2124" o:spid="_x0000_s3148" type="#_x0000_t75" style="position:absolute;left:6755;top:1390;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XAV7FAAAA3gAAAA8AAABkcnMvZG93bnJldi54bWxET01rAjEQvQv9D2EK3jRrRWlXo0hFEbxY&#10;20N7GzfT3a2bybqJa/z3RhB6m8f7nOk8mEq01LjSsoJBPwFBnFldcq7g63PVewXhPLLGyjIpuJKD&#10;+eypM8VU2wt/ULv3uYgh7FJUUHhfp1K6rCCDrm9r4sj92sagj7DJpW7wEsNNJV+SZCwNlhwbCqzp&#10;vaDsuD8bBaPt6a9yof1Z7779eHFYLwMfl0p1n8NiAsJT8P/ih3uj4/y30WAI93fiDX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FwFexQAAAN4AAAAPAAAAAAAAAAAAAAAA&#10;AJ8CAABkcnMvZG93bnJldi54bWxQSwUGAAAAAAQABAD3AAAAkQMAAAAA&#10;">
                    <v:imagedata r:id="rId668" o:title=""/>
                  </v:shape>
                  <v:shape id="Picture 2125" o:spid="_x0000_s3149" type="#_x0000_t75" style="position:absolute;left:6752;top:1392;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XkrrFAAAA3gAAAA8AAABkcnMvZG93bnJldi54bWxET0trwkAQvgv9D8sUvEjdxEep0VVEKVg8&#10;NRXa45Adk2h2Nuyumv77riD0Nh/fcxarzjTiSs7XlhWkwwQEcWF1zaWCw9f7yxsIH5A1NpZJwS95&#10;WC2fegvMtL3xJ13zUIoYwj5DBVUIbSalLyoy6Ie2JY7c0TqDIUJXSu3wFsNNI0dJ8ioN1hwbKmxp&#10;U1Fxzi9GwWySrvf7sTsMpsX2RKex/ci/f5TqP3frOYhAXfgXP9w7HefPpukE7u/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l5K6xQAAAN4AAAAPAAAAAAAAAAAAAAAA&#10;AJ8CAABkcnMvZG93bnJldi54bWxQSwUGAAAAAAQABAD3AAAAkQMAAAAA&#10;">
                    <v:imagedata r:id="rId472" o:title=""/>
                  </v:shape>
                  <v:shape id="Picture 2126" o:spid="_x0000_s3150" type="#_x0000_t75" style="position:absolute;left:6752;top:1398;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1CszDAAAA3gAAAA8AAABkcnMvZG93bnJldi54bWxET9tqwkAQfRf6D8sU+qYbCymauooogoH4&#10;4OUDhuw0mzY7G7Nbk/59VxB8m8O5zmI12EbcqPO1YwXTSQKCuHS65krB5bwbz0D4gKyxcUwK/sjD&#10;avkyWmCmXc9Hup1CJWII+wwVmBDaTEpfGrLoJ64ljtyX6yyGCLtK6g77GG4b+Z4kH9JizbHBYEsb&#10;Q+XP6dcqKHCb2zbd98VunfvD1WBefF+Vensd1p8gAg3hKX649zrOn6fTFO7vxBv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jUKzMMAAADeAAAADwAAAAAAAAAAAAAAAACf&#10;AgAAZHJzL2Rvd25yZXYueG1sUEsFBgAAAAAEAAQA9wAAAI8DAAAAAA==&#10;">
                    <v:imagedata r:id="rId669" o:title=""/>
                  </v:shape>
                </v:group>
                <v:group id="Group 2127" o:spid="_x0000_s3151" style="position:absolute;left:6727;top:1390;width:7;height:8" coordorigin="6727,1390"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4gvn8UAAADeAAAADwAAAGRycy9kb3ducmV2LnhtbERPS2vCQBC+F/wPyxS8&#10;1U2UhJq6ikiVHkKhKpTehuyYBLOzIbvN4993C4Xe5uN7zmY3mkb01LnasoJ4EYEgLqyuuVRwvRyf&#10;nkE4j6yxsUwKJnKw284eNphpO/AH9WdfihDCLkMFlfdtJqUrKjLoFrYlDtzNdgZ9gF0pdYdDCDeN&#10;XEZRKg3WHBoqbOlQUXE/fxsFpwGH/Sp+7fP77TB9XZL3zzwmpeaP4/4FhKfR/4v/3G86zF8ncQq/&#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eIL5/FAAAA3gAA&#10;AA8AAAAAAAAAAAAAAAAAqgIAAGRycy9kb3ducmV2LnhtbFBLBQYAAAAABAAEAPoAAACcAwAAAAA=&#10;">
                  <v:shape id="Freeform 2128" o:spid="_x0000_s3152" style="position:absolute;left:6727;top:1390;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0Si8kA&#10;AADeAAAADwAAAGRycy9kb3ducmV2LnhtbESPQWvCQBCF74X+h2WEXqTZWLC1MauIIK0HLdoKHofs&#10;mIRmZ+PuqvHfu0Khtxnee9+8yaedacSZnK8tKxgkKQjiwuqaSwU/34vnEQgfkDU2lknBlTxMJ48P&#10;OWbaXnhD520oRYSwz1BBFUKbSemLigz6xLbEUTtYZzDE1ZVSO7xEuGnkS5q+SoM1xwsVtjSvqPjd&#10;nkykuA+7X+/6i+Lr1Kw2I39c7vpHpZ563WwMIlAX/s1/6U8d678PB29wfyfOICc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0U0Si8kAAADeAAAADwAAAAAAAAAAAAAAAACYAgAA&#10;ZHJzL2Rvd25yZXYueG1sUEsFBgAAAAAEAAQA9QAAAI4DAAAAAA==&#10;" path="m6,l,3,3,8,7,5,6,e" filled="f" stroked="f">
                    <v:path arrowok="t" o:connecttype="custom" o:connectlocs="6,1390;0,1393;3,1398;7,1395;6,1390" o:connectangles="0,0,0,0,0"/>
                  </v:shape>
                  <v:shape id="Picture 2129" o:spid="_x0000_s3153" type="#_x0000_t75" style="position:absolute;left:6724;top:1393;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fjPLHAAAA3gAAAA8AAABkcnMvZG93bnJldi54bWxEj0FrwkAQhe9C/8Myhd50Y0rFpK4iFbGH&#10;IpgWeh2y0ySYnQ3ZNYn/vnMo9DbDe/PeN5vd5Fo1UB8azwaWiwQUceltw5WBr8/jfA0qRGSLrWcy&#10;cKcAu+3DbIO59SNfaChipSSEQ44G6hi7XOtQ1uQwLHxHLNqP7x1GWftK2x5HCXetTpNkpR02LA01&#10;dvRWU3ktbs7A7TzQR3rvnk/7LD0dsu9ijNfGmKfHaf8KKtIU/81/1+9W8LOXpfDKOzKD3v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LfjPLHAAAA3gAAAA8AAAAAAAAAAAAA&#10;AAAAnwIAAGRycy9kb3ducmV2LnhtbFBLBQYAAAAABAAEAPcAAACTAwAAAAA=&#10;">
                    <v:imagedata r:id="rId483" o:title=""/>
                  </v:shape>
                  <v:shape id="Picture 2130" o:spid="_x0000_s3154" type="#_x0000_t75" style="position:absolute;left:6724;top:1398;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2TKWnEAAAA3gAAAA8AAABkcnMvZG93bnJldi54bWxET01rwkAQvRf8D8sI3urGFIuJriJK0UMp&#10;GAWvQ3ZMgtnZkF2T+O/dQqG3ebzPWW0GU4uOWldZVjCbRiCIc6srLhRczl/vCxDOI2usLZOCJznY&#10;rEdvK0y17flEXeYLEULYpaig9L5JpXR5SQbd1DbEgbvZ1qAPsC2kbrEP4aaWcRR9SoMVh4YSG9qV&#10;lN+zh1Hw+OnoO342H4dtEh/2yTXr/b1SajIetksQngb/L/5zH3WYn8xnCfy+E26Q6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2TKWnEAAAA3gAAAA8AAAAAAAAAAAAAAAAA&#10;nwIAAGRycy9kb3ducmV2LnhtbFBLBQYAAAAABAAEAPcAAACQAwAAAAA=&#10;">
                    <v:imagedata r:id="rId483" o:title=""/>
                  </v:shape>
                </v:group>
                <v:group id="Group 2131" o:spid="_x0000_s3155" style="position:absolute;left:6700;top:1388;width:7;height:7" coordorigin="6700,1388" coordsize="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lB2M3IAAAA&#10;3gAAAA8AAAAAAAAAAAAAAAAAqgIAAGRycy9kb3ducmV2LnhtbFBLBQYAAAAABAAEAPoAAACfAwAA&#10;AAA=&#10;">
                  <v:shape id="Freeform 2132" o:spid="_x0000_s3156" style="position:absolute;left:6700;top:1388;width:7;height:7;visibility:visible;mso-wrap-style:square;v-text-anchor:top" coordsize="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Y8W8MA&#10;AADeAAAADwAAAGRycy9kb3ducmV2LnhtbERPTYvCMBC9C/6HMMJeRFMLK1qNIsqCsKftrgdvYzO2&#10;xWZSmljbf28WBG/zeJ+z3namEi01rrSsYDaNQBBnVpecK/j7/ZosQDiPrLGyTAp6crDdDAdrTLR9&#10;8A+1qc9FCGGXoILC+zqR0mUFGXRTWxMH7mobgz7AJpe6wUcIN5WMo2guDZYcGgqsaV9QdkvvRkEs&#10;+bsb91F6vi8k07w/tJfTQamPUbdbgfDU+bf45T7qMH/5Gc/g/51wg9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hY8W8MAAADeAAAADwAAAAAAAAAAAAAAAACYAgAAZHJzL2Rv&#10;d25yZXYueG1sUEsFBgAAAAAEAAQA9QAAAIgDAAAAAA==&#10;" path="m5,l,2,1,7,7,5,5,e" filled="f" stroked="f">
                    <v:path arrowok="t" o:connecttype="custom" o:connectlocs="5,1388;0,1390;1,1395;7,1393;5,1388" o:connectangles="0,0,0,0,0"/>
                  </v:shape>
                </v:group>
                <v:group id="Group 2133" o:spid="_x0000_s3157" style="position:absolute;left:6696;top:1390;width:5;height:5" coordorigin="6696,1390"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jIcQAAADeAAAADwAAAGRycy9kb3ducmV2LnhtbERPTWvCQBC9F/wPywje&#10;6iYRS42uImLFgwhVQbwN2TEJZmdDdpvEf98tCL3N433OYtWbSrTUuNKygngcgSDOrC45V3A5f71/&#10;gnAeWWNlmRQ8ycFqOXhbYKptx9/UnnwuQgi7FBUU3teplC4ryKAb25o4cHfbGPQBNrnUDXYh3FQy&#10;iaIPabDk0FBgTZuCssfpxyjYdditJ/G2PTzum+ftPD1eDzEpNRr26zkIT73/F7/cex3mz6ZJ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t/jIcQAAADeAAAA&#10;DwAAAAAAAAAAAAAAAACqAgAAZHJzL2Rvd25yZXYueG1sUEsFBgAAAAAEAAQA+gAAAJsDAAAAAA==&#10;">
                  <v:shape id="Freeform 2134" o:spid="_x0000_s3158" style="position:absolute;left:6696;top:1390;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Fcf8YA&#10;AADeAAAADwAAAGRycy9kb3ducmV2LnhtbERPTWvCQBC9C/6HZYReRDemNdQ0GykFoV6ERhF6G7Jj&#10;kpqdDdmtpv31rlDobR7vc7L1YFpxod41lhUs5hEI4tLqhisFh/1m9gzCeWSNrWVS8EMO1vl4lGGq&#10;7ZU/6FL4SoQQdikqqL3vUildWZNBN7cdceBOtjfoA+wrqXu8hnDTyjiKEmmw4dBQY0dvNZXn4tso&#10;OOp4Oxz2PP1NvtxxVzxtPhPdKvUwGV5fQHga/L/4z/2uw/zVMn6E+zvhB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Fcf8YAAADeAAAADwAAAAAAAAAAAAAAAACYAgAAZHJz&#10;L2Rvd25yZXYueG1sUEsFBgAAAAAEAAQA9QAAAIsDAAAAAA==&#10;" path="m4,l,1,,5r5,l4,e" filled="f" stroked="f">
                    <v:path arrowok="t" o:connecttype="custom" o:connectlocs="4,1390;0,1391;0,1395;5,1395;4,1390" o:connectangles="0,0,0,0,0"/>
                  </v:shape>
                </v:group>
                <v:group id="Group 2135" o:spid="_x0000_s3159" style="position:absolute;left:6696;top:1395;width:5;height:19" coordorigin="6696,1395"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nrezsUAAADeAAAADwAAAGRycy9kb3ducmV2LnhtbERPTWvCQBC9F/oflil4&#10;0020lhpdRUTFgwjVgngbsmMSzM6G7JrEf98VhN7m8T5ntuhMKRqqXWFZQTyIQBCnVhecKfg9bfrf&#10;IJxH1lhaJgUPcrCYv7/NMNG25R9qjj4TIYRdggpy76tESpfmZNANbEUcuKutDfoA60zqGtsQbko5&#10;jKIvabDg0JBjRauc0tvxbhRsW2yXo3jd7G/X1eNyGh/O+5iU6n10yykIT53/F7/cOx3mT8bDT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63s7FAAAA3gAA&#10;AA8AAAAAAAAAAAAAAAAAqgIAAGRycy9kb3ducmV2LnhtbFBLBQYAAAAABAAEAPoAAACcAwAAAAA=&#10;">
                  <v:shape id="Freeform 2136" o:spid="_x0000_s3160" style="position:absolute;left:6696;top:1395;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eym8YA&#10;AADeAAAADwAAAGRycy9kb3ducmV2LnhtbERPTWsCMRC9F/ofwgi9FE1ccKurUYq0pfTQUpWep5tx&#10;s7qZLJtU139vCoXe5vE+Z7HqXSNO1IXas4bxSIEgLr2pudKw2z4PpyBCRDbYeCYNFwqwWt7eLLAw&#10;/syfdNrESqQQDgVqsDG2hZShtOQwjHxLnLi97xzGBLtKmg7PKdw1MlMqlw5rTg0WW1pbKo+bH6fh&#10;TR3sR/Z+7/Nj/7J/yKdPh+8vpfXdoH+cg4jUx3/xn/vVpPmzSTaB33fSDXJ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Oeym8YAAADeAAAADwAAAAAAAAAAAAAAAACYAgAAZHJz&#10;L2Rvd25yZXYueG1sUEsFBgAAAAAEAAQA9QAAAIsDAAAAAA==&#10;" path="m,l5,r,19l,19,,e" filled="f" stroked="f">
                    <v:path arrowok="t" o:connecttype="custom" o:connectlocs="0,1395;5,1395;5,1414;0,1414;0,1395" o:connectangles="0,0,0,0,0"/>
                  </v:shape>
                  <v:shape id="Picture 2137" o:spid="_x0000_s3161" type="#_x0000_t75" style="position:absolute;left:6783;top:1390;width:7;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gd6bEAAAA3gAAAA8AAABkcnMvZG93bnJldi54bWxET01rwkAQvRf8D8sI3urGSMVEVxFL0UMp&#10;GAWvQ3ZMgtnZkF2T+O/dQqG3ebzPWW8HU4uOWldZVjCbRiCIc6srLhRczl/vSxDOI2usLZOCJznY&#10;bkZva0y17flEXeYLEULYpaig9L5JpXR5SQbd1DbEgbvZ1qAPsC2kbrEP4aaWcRQtpMGKQ0OJDe1L&#10;yu/Zwyh4/HT0HT+b+WGXxIfP5Jr1/l4pNRkPuxUIT4P/F/+5jzrMTz7iBfy+E26Qm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Jgd6bEAAAA3gAAAA8AAAAAAAAAAAAAAAAA&#10;nwIAAGRycy9kb3ducmV2LnhtbFBLBQYAAAAABAAEAPcAAACQAwAAAAA=&#10;">
                    <v:imagedata r:id="rId483" o:title=""/>
                  </v:shape>
                  <v:shape id="Picture 2138" o:spid="_x0000_s3162" type="#_x0000_t75" style="position:absolute;left:6780;top:1393;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pxnDFAAAA3gAAAA8AAABkcnMvZG93bnJldi54bWxET01rAjEQvRf8D2GEXkrNqrXqahRpEVo8&#10;uQrtcdiMu6ubyZKkuv57IxS8zeN9znzZmlqcyfnKsoJ+LwFBnFtdcaFgv1u/TkD4gKyxtkwKruRh&#10;ueg8zTHV9sJbOmehEDGEfYoKyhCaVEqfl2TQ92xDHLmDdQZDhK6Q2uElhptaDpLkXRqsODaU2NBH&#10;Sfkp+zMKpm/91WYzdPuXUf55pOPQfmc/v0o9d9vVDESgNjzE/+4vHedPR4Mx3N+JN8jF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KcZwxQAAAN4AAAAPAAAAAAAAAAAAAAAA&#10;AJ8CAABkcnMvZG93bnJldi54bWxQSwUGAAAAAAQABAD3AAAAkQMAAAAA&#10;">
                    <v:imagedata r:id="rId472" o:title=""/>
                  </v:shape>
                  <v:shape id="Picture 2139" o:spid="_x0000_s3163" type="#_x0000_t75" style="position:absolute;left:6780;top:1398;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zRk/HAAAA3gAAAA8AAABkcnMvZG93bnJldi54bWxEj0FrwkAQhe+F/odlCr3VTVNamugqUhF7&#10;kIKp4HXIjkkwOxuyaxL/fedQ8DbDe/PeN4vV5Fo1UB8azwZeZwko4tLbhisDx9/tyyeoEJEttp7J&#10;wI0CrJaPDwvMrR/5QEMRKyUhHHI0UMfY5VqHsiaHYeY7YtHOvncYZe0rbXscJdy1Ok2SD+2wYWmo&#10;saOvmspLcXUGrj8D7dNb97ZbZ+luk52KMV4aY56fpvUcVKQp3s3/199W8LP3VHjlHZlBL/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yzRk/HAAAA3gAAAA8AAAAAAAAAAAAA&#10;AAAAnwIAAGRycy9kb3ducmV2LnhtbFBLBQYAAAAABAAEAPcAAACTAwAAAAA=&#10;">
                    <v:imagedata r:id="rId483" o:title=""/>
                  </v:shape>
                </v:group>
                <v:group id="Group 2140" o:spid="_x0000_s3164" style="position:absolute;left:6811;top:1388;width:6;height:7" coordorigin="6811,1388" coordsize="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HtxUMQAAADeAAAADwAAAGRycy9kb3ducmV2LnhtbERPS4vCMBC+L/gfwgje&#10;1rSKi1ajiLjiQQQfIN6GZmyLzaQ02bb++82CsLf5+J6zWHWmFA3VrrCsIB5GIIhTqwvOFFwv359T&#10;EM4jaywtk4IXOVgtex8LTLRt+UTN2WcihLBLUEHufZVI6dKcDLqhrYgD97C1QR9gnUldYxvCTSlH&#10;UfQlDRYcGnKsaJNT+jz/GAW7Ftv1ON42h+dj87pfJsfbISalBv1uPQfhqfP/4rd7r8P82WQ0g7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HtxUMQAAADeAAAA&#10;DwAAAAAAAAAAAAAAAACqAgAAZHJzL2Rvd25yZXYueG1sUEsFBgAAAAAEAAQA+gAAAJsDAAAAAA==&#10;">
                  <v:shape id="Freeform 2141" o:spid="_x0000_s3165" style="position:absolute;left:6811;top:1388;width:6;height:7;visibility:visible;mso-wrap-style:square;v-text-anchor:top" coordsize="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jyU8gA&#10;AADeAAAADwAAAGRycy9kb3ducmV2LnhtbESPT08CQQzF7yZ+h0lNuMksKgIrAyGiURMv/LvXnbK7&#10;stPZzAyw+OntwcRbm76+937TeecadaIQa88GBv0MFHHhbc2lge3m9XYMKiZki41nMnChCPPZ9dUU&#10;c+vPvKLTOpVKTDjmaKBKqc21jkVFDmPft8Ry2/vgMMkaSm0DnsXcNfouyx61w5olocKWnisqDuuj&#10;MzB++MHlW31YfI52w/BxefkuvsqlMb2bbvEEKlGX/sV/3+9W6k+G9wIgODKDnv0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PJTyAAAAN4AAAAPAAAAAAAAAAAAAAAAAJgCAABk&#10;cnMvZG93bnJldi54bWxQSwUGAAAAAAQABAD1AAAAjQMAAAAA&#10;" path="m5,l,2,2,7,7,5,5,e" filled="f" stroked="f">
                    <v:path arrowok="t" o:connecttype="custom" o:connectlocs="5,1388;0,1390;2,1395;7,1393;5,1388" o:connectangles="0,0,0,0,0"/>
                  </v:shape>
                </v:group>
                <v:group id="Group 2142" o:spid="_x0000_s3166" style="position:absolute;left:6808;top:1390;width:5;height:5" coordorigin="6808,1390"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Tri8QAAADeAAAADwAAAGRycy9kb3ducmV2LnhtbERPTYvCMBC9C/sfwgh7&#10;07QriluNIuIuexBBXRBvQzO2xWZSmtjWf28Ewds83ufMl50pRUO1KywriIcRCOLU6oIzBf/Hn8EU&#10;hPPIGkvLpOBODpaLj94cE21b3lNz8JkIIewSVJB7XyVSujQng25oK+LAXWxt0AdYZ1LX2IZwU8qv&#10;KJpIgwWHhhwrWueUXg83o+C3xXY1ijfN9npZ38/H8e60jUmpz363moHw1Pm3+OX+02H+93gU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9Tri8QAAADeAAAA&#10;DwAAAAAAAAAAAAAAAACqAgAAZHJzL2Rvd25yZXYueG1sUEsFBgAAAAAEAAQA+gAAAJsDAAAAAA==&#10;">
                  <v:shape id="Freeform 2143" o:spid="_x0000_s3167" style="position:absolute;left:6808;top:1390;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RvOcYA&#10;AADeAAAADwAAAGRycy9kb3ducmV2LnhtbERPTWvCQBC9C/6HZYReRDemNdQ0GykFoV6ERhF6G7Jj&#10;kpqdDdmtpv31rlDobR7vc7L1YFpxod41lhUs5hEI4tLqhisFh/1m9gzCeWSNrWVS8EMO1vl4lGGq&#10;7ZU/6FL4SoQQdikqqL3vUildWZNBN7cdceBOtjfoA+wrqXu8hnDTyjiKEmmw4dBQY0dvNZXn4tso&#10;OOp4Oxz2PP1NvtxxVzxtPhPdKvUwGV5fQHga/L/4z/2uw/zV8jGG+zvhB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2RvOcYAAADeAAAADwAAAAAAAAAAAAAAAACYAgAAZHJz&#10;L2Rvd25yZXYueG1sUEsFBgAAAAAEAAQA9QAAAIsDAAAAAA==&#10;" path="m3,l,1,,5r5,l3,e" filled="f" stroked="f">
                    <v:path arrowok="t" o:connecttype="custom" o:connectlocs="3,1390;0,1391;0,1395;5,1395;3,1390" o:connectangles="0,0,0,0,0"/>
                  </v:shape>
                </v:group>
                <v:group id="Group 2144" o:spid="_x0000_s3168" style="position:absolute;left:6808;top:1395;width:5;height:19" coordorigin="6808,1395"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ErQZ8QAAADeAAAADwAAAGRycy9kb3ducmV2LnhtbERPTWvCQBC9F/wPywje&#10;6iYGS42uIlLFgwhVQbwN2TEJZmdDdpvEf98tCL3N433OYtWbSrTUuNKygngcgSDOrC45V3A5b98/&#10;QTiPrLGyTAqe5GC1HLwtMNW2429qTz4XIYRdigoK7+tUSpcVZNCNbU0cuLttDPoAm1zqBrsQbio5&#10;iaIPabDk0FBgTZuCssfpxyjYdditk/irPTzum+ftPD1eDzEpNRr26zkIT73/F7/cex3mz6ZJ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ErQZ8QAAADeAAAA&#10;DwAAAAAAAAAAAAAAAACqAgAAZHJzL2Rvd25yZXYueG1sUEsFBgAAAAAEAAQA+gAAAJsDAAAAAA==&#10;">
                  <v:shape id="Freeform 2145" o:spid="_x0000_s3169" style="position:absolute;left:6808;top:1395;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KB3cYA&#10;AADeAAAADwAAAGRycy9kb3ducmV2LnhtbERPTU8CMRC9m/gfmjHxYqAVZcGVQgxBQzhAAON53A7b&#10;he10s62w/ntrYuJtXt7nTGadq8WZ2lB51nDfVyCIC28qLjW87197YxAhIhusPZOGbwowm15fTTA3&#10;/sJbOu9iKVIIhxw12BibXMpQWHIY+r4hTtzBtw5jgm0pTYuXFO5qOVAqkw4rTg0WG5pbKk67L6dh&#10;pY52M1jf+ezUvR1G2Xhx/PxQWt/edC/PICJ18V/8516aNP9p+PAIv++kG+T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KB3cYAAADeAAAADwAAAAAAAAAAAAAAAACYAgAAZHJz&#10;L2Rvd25yZXYueG1sUEsFBgAAAAAEAAQA9QAAAIsDAAAAAA==&#10;" path="m,l5,r,19l,19,,e" filled="f" stroked="f">
                    <v:path arrowok="t" o:connecttype="custom" o:connectlocs="0,1395;5,1395;5,1414;0,1414;0,1395" o:connectangles="0,0,0,0,0"/>
                  </v:shape>
                  <v:shape id="Picture 2146" o:spid="_x0000_s3170" type="#_x0000_t75" style="position:absolute;left:6596;top:1384;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cSh3DAAAA3gAAAA8AAABkcnMvZG93bnJldi54bWxET9tKw0AQfRf6D8sIvtmNlt5it6VIWwQR&#10;2rS+j9kxCc3Oht2xjX/vCoJvczjXWax616oLhdh4NvAwzEARl942XBk4Hbf3M1BRkC22nsnAN0VY&#10;LQc3C8ytv/KBLoVUKoVwzNFALdLlWseyJodx6DvixH364FASDJW2Aa8p3LX6Mcsm2mHDqaHGjp5r&#10;Ks/FlzMgwrsQNu+vUuw+GnqbTNfb/dSYu9t+/QRKqJd/8Z/7xab58/FoDL/vpBv0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BxKHcMAAADeAAAADwAAAAAAAAAAAAAAAACf&#10;AgAAZHJzL2Rvd25yZXYueG1sUEsFBgAAAAAEAAQA9wAAAI8DAAAAAA==&#10;">
                    <v:imagedata r:id="rId624" o:title=""/>
                  </v:shape>
                  <v:shape id="Picture 2147" o:spid="_x0000_s3171" type="#_x0000_t75" style="position:absolute;left:6596;top:1384;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H+1HEAAAA3gAAAA8AAABkcnMvZG93bnJldi54bWxET01rwkAQvRf6H5YpeCm6UVGa6Cq2IPRq&#10;LJTehuyYDWZnY3ZN4r/vCoK3ebzPWW8HW4uOWl85VjCdJCCIC6crLhX8HPfjDxA+IGusHZOCG3nY&#10;bl5f1php1/OBujyUIoawz1CBCaHJpPSFIYt+4hriyJ1cazFE2JZSt9jHcFvLWZIspcWKY4PBhr4M&#10;Fef8ahXsUlOn1/eu/zwvkr9LPvyeppe5UqO3YbcCEWgIT/HD/a3j/HQxX8L9nXiD3P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iH+1HEAAAA3gAAAA8AAAAAAAAAAAAAAAAA&#10;nwIAAGRycy9kb3ducmV2LnhtbFBLBQYAAAAABAAEAPcAAACQAwAAAAA=&#10;">
                    <v:imagedata r:id="rId475" o:title=""/>
                  </v:shape>
                  <v:shape id="Picture 2148" o:spid="_x0000_s3172" type="#_x0000_t75" style="position:absolute;left:6596;top:1384;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wUK3GAAAA3gAAAA8AAABkcnMvZG93bnJldi54bWxET01rwkAQvRf6H5Yp9FLqRlOtRleRlkLF&#10;k6lQj0N2TKLZ2bC71fTfu4LgbR7vc2aLzjTiRM7XlhX0ewkI4sLqmksF25+v1zEIH5A1NpZJwT95&#10;WMwfH2aYaXvmDZ3yUIoYwj5DBVUIbSalLyoy6Hu2JY7c3jqDIUJXSu3wHMNNIwdJMpIGa44NFbb0&#10;UVFxzP+Mgslbf7lep277Miw+D3RI7Sr/3Sn1/NQtpyACdeEuvrm/dZw/GabvcH0n3iD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fBQrcYAAADeAAAADwAAAAAAAAAAAAAA&#10;AACfAgAAZHJzL2Rvd25yZXYueG1sUEsFBgAAAAAEAAQA9wAAAJIDAAAAAA==&#10;">
                    <v:imagedata r:id="rId472" o:title=""/>
                  </v:shape>
                  <v:shape id="Picture 2149" o:spid="_x0000_s3173" type="#_x0000_t75" style="position:absolute;left:6596;top:1384;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vxN/JAAAA3gAAAA8AAABkcnMvZG93bnJldi54bWxEj0FrwkAQhe8F/8MyhV5K3djUoqmrSEuh&#10;xZNRsMchO02i2dmwu9X033cOBW8zvDfvfbNYDa5TZwqx9WxgMs5AEVfetlwb2O/eH2agYkK22Hkm&#10;A78UYbUc3SywsP7CWzqXqVYSwrFAA01KfaF1rBpyGMe+Jxbt2weHSdZQaxvwIuGu049Z9qwdtiwN&#10;Dfb02lB1Kn+cgfnTZL3Z5GF/P63ejnTM/Wd5+DLm7nZYv4BKNKSr+f/6wwr+fJoLr7wjM+jl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YG/E38kAAADeAAAADwAAAAAAAAAA&#10;AAAAAACfAgAAZHJzL2Rvd25yZXYueG1sUEsFBgAAAAAEAAQA9wAAAJUDAAAAAA==&#10;">
                    <v:imagedata r:id="rId472" o:title=""/>
                  </v:shape>
                  <v:shape id="Picture 2150" o:spid="_x0000_s3174" type="#_x0000_t75" style="position:absolute;left:6596;top:1384;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jYUTFAAAA3gAAAA8AAABkcnMvZG93bnJldi54bWxET01rwkAQvRf8D8sIXkrd2NTSRFeRloLF&#10;k1GoxyE7JtHsbNhdNf77bqHQ2zze58yXvWnFlZxvLCuYjBMQxKXVDVcK9rvPpzcQPiBrbC2Tgjt5&#10;WC4GD3PMtb3xlq5FqEQMYZ+jgjqELpfSlzUZ9GPbEUfuaJ3BEKGrpHZ4i+Gmlc9J8ioNNhwbauzo&#10;vabyXFyMguxlstpsUrd/nJYfJzql9qv4Pig1GvarGYhAffgX/7nXOs7PpmkGv+/EG+Ti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I2FExQAAAN4AAAAPAAAAAAAAAAAAAAAA&#10;AJ8CAABkcnMvZG93bnJldi54bWxQSwUGAAAAAAQABAD3AAAAkQMAAAAA&#10;">
                    <v:imagedata r:id="rId472" o:title=""/>
                  </v:shape>
                  <v:shape id="Picture 2151" o:spid="_x0000_s3175" type="#_x0000_t75" style="position:absolute;left:6596;top:1384;width:12;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fu6TIAAAA3gAAAA8AAABkcnMvZG93bnJldi54bWxEj09rwzAMxe+DfQejQS9jdfqXNa1bysag&#10;o6elhe0oYjVJF8vB9trs21eHwW4Senrv/Vab3rXqQiE2ng2Mhhko4tLbhisDx8Pb0zOomJAttp7J&#10;wC9F2Kzv71aYW3/lD7oUqVJiwjFHA3VKXa51LGtyGIe+I5bbyQeHSdZQaRvwKuau1eMsm2uHDUtC&#10;jR291FR+Fz/OwGI62u73k3B8nJWvZzpP/Hvx+WXM4KHfLkEl6tO/+O97Z6X+YjYVAMGRGfT6B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GH7ukyAAAAN4AAAAPAAAAAAAAAAAA&#10;AAAAAJ8CAABkcnMvZG93bnJldi54bWxQSwUGAAAAAAQABAD3AAAAlAMAAAAA&#10;">
                    <v:imagedata r:id="rId472" o:title=""/>
                  </v:shape>
                  <v:shape id="Picture 2152" o:spid="_x0000_s3176" type="#_x0000_t75" style="position:absolute;left:6596;top:1384;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THj/FAAAA3gAAAA8AAABkcnMvZG93bnJldi54bWxET0trwkAQvgv9D8sUvEjdxEep0VVEKVg8&#10;NRXa45Adk2h2Nuyumv77riD0Nh/fcxarzjTiSs7XlhWkwwQEcWF1zaWCw9f7yxsIH5A1NpZJwS95&#10;WC2fegvMtL3xJ13zUIoYwj5DBVUIbSalLyoy6Ie2JY7c0TqDIUJXSu3wFsNNI0dJ8ioN1hwbKmxp&#10;U1Fxzi9GwWySrvf7sTsMpsX2RKex/ci/f5TqP3frOYhAXfgXP9w7HefPppMU7u/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Ux4/xQAAAN4AAAAPAAAAAAAAAAAAAAAA&#10;AJ8CAABkcnMvZG93bnJldi54bWxQSwUGAAAAAAQABAD3AAAAkQMAAAAA&#10;">
                    <v:imagedata r:id="rId472" o:title=""/>
                  </v:shape>
                </v:group>
                <v:group id="Group 2153" o:spid="_x0000_s3177" style="position:absolute;left:6596;top:1384;width:7;height:5" coordorigin="6596,1384" coordsize="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AGgcUAAADeAAAADwAAAGRycy9kb3ducmV2LnhtbERPTWvCQBC9F/oflil4&#10;0020lhpdRUTFgwjVgngbsmMSzM6G7JrEf98VhN7m8T5ntuhMKRqqXWFZQTyIQBCnVhecKfg9bfrf&#10;IJxH1lhaJgUPcrCYv7/NMNG25R9qjj4TIYRdggpy76tESpfmZNANbEUcuKutDfoA60zqGtsQbko5&#10;jKIvabDg0JBjRauc0tvxbhRsW2yXo3jd7G/X1eNyGh/O+5iU6n10yykIT53/F7/cOx3mT8af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sABoHFAAAA3gAA&#10;AA8AAAAAAAAAAAAAAAAAqgIAAGRycy9kb3ducmV2LnhtbFBLBQYAAAAABAAEAPoAAACcAwAAAAA=&#10;">
                  <v:shape id="Freeform 2154" o:spid="_x0000_s3178" style="position:absolute;left:6596;top:1384;width:7;height:5;visibility:visible;mso-wrap-style:square;v-text-anchor:top" coordsize="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5IfcYA&#10;AADeAAAADwAAAGRycy9kb3ducmV2LnhtbERPS2sCMRC+F/wPYQq9adZWq65GKYUWtYLPi7dhM90s&#10;bibLJl23/74RhN7m43vObNHaUjRU+8Kxgn4vAUGcOV1wruB0/OiOQfiArLF0TAp+ycNi3nmYYard&#10;lffUHEIuYgj7FBWYEKpUSp8Zsuh7riKO3LerLYYI61zqGq8x3JbyOUlepcWCY4PBit4NZZfDj1WQ&#10;nCaDZX+dkfky+8/VZjfcNqOzUk+P7dsURKA2/Ivv7qWO8yfDwQvc3ok3y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45IfcYAAADeAAAADwAAAAAAAAAAAAAAAACYAgAAZHJz&#10;L2Rvd25yZXYueG1sUEsFBgAAAAAEAAQA9QAAAIsDAAAAAA==&#10;" path="m7,l6,r,4l,4,,6r7,l7,e" filled="f" stroked="f">
                    <v:path arrowok="t" o:connecttype="custom" o:connectlocs="7,1384;6,1384;6,1388;0,1388;0,1390;7,1390;7,1384" o:connectangles="0,0,0,0,0,0,0"/>
                  </v:shape>
                </v:group>
                <v:group id="Group 2155" o:spid="_x0000_s3179" style="position:absolute;left:6596;top:1384;width:5;height:4" coordorigin="6596,1384" coordsize="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U7bsUAAADeAAAADwAAAGRycy9kb3ducmV2LnhtbERPS2vCQBC+C/0PyxS8&#10;1U18UVNXEdHiQQS1IL0N2TEJZmdDdk3iv+8KBW/z8T1nvuxMKRqqXWFZQTyIQBCnVhecKfg5bz8+&#10;QTiPrLG0TAoe5GC5eOvNMdG25SM1J5+JEMIuQQW591UipUtzMugGtiIO3NXWBn2AdSZ1jW0IN6Uc&#10;RtFUGiw4NORY0Tqn9Ha6GwXfLbarUbxp9rfr+vF7nhwu+5iU6r93qy8Qnjr/Ev+7dzrMn03G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ulO27FAAAA3gAA&#10;AA8AAAAAAAAAAAAAAAAAqgIAAGRycy9kb3ducmV2LnhtbFBLBQYAAAAABAAEAPoAAACcAwAAAAA=&#10;">
                  <v:shape id="Freeform 2156" o:spid="_x0000_s3180" style="position:absolute;left:6596;top:1384;width:5;height: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O7sQA&#10;AADeAAAADwAAAGRycy9kb3ducmV2LnhtbERPS2sCMRC+C/0PYQq9adKHRdeNIkKht+q2F2/jZvah&#10;m8myie7aX98IQm/z8T0nXQ22ERfqfO1Yw/NEgSDOnam51PDz/TGegfAB2WDjmDRcycNq+TBKMTGu&#10;5x1dslCKGMI+QQ1VCG0ipc8rsugnriWOXOE6iyHCrpSmwz6G20a+KPUuLdYcGypsaVNRfsrOVkN5&#10;LNYHm9lf9bq/fvVz3jZq6LV+ehzWCxCBhvAvvrs/TZw/n75N4fZOvEE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zu7EAAAA3gAAAA8AAAAAAAAAAAAAAAAAmAIAAGRycy9k&#10;b3ducmV2LnhtbFBLBQYAAAAABAAEAPUAAACJAwAAAAA=&#10;" path="m6,l4,r,3l,3,,4r6,l6,e" filled="f" stroked="f">
                    <v:path arrowok="t" o:connecttype="custom" o:connectlocs="6,1384;4,1384;4,1387;0,1387;0,1388;6,1388;6,1384" o:connectangles="0,0,0,0,0,0,0"/>
                  </v:shape>
                </v:group>
                <v:group id="Group 2157" o:spid="_x0000_s3181" style="position:absolute;left:6596;top:1384;width:4;height:3" coordorigin="6596,1384"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sAgsUAAADeAAAADwAAAGRycy9kb3ducmV2LnhtbERPS2vCQBC+C/6HZQRv&#10;dRNbRaOriLSlBxF8gHgbsmMSzM6G7JrEf98tFLzNx/ec5bozpWiodoVlBfEoAkGcWl1wpuB8+nqb&#10;gXAeWWNpmRQ8ycF61e8tMdG25QM1R5+JEMIuQQW591UipUtzMuhGtiIO3M3WBn2AdSZ1jW0IN6Uc&#10;R9FUGiw4NORY0Tan9H58GAXfLbab9/iz2d1v2+f1NNlfdjEpNRx0mwUIT51/if/dPzrMn08+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7AILFAAAA3gAA&#10;AA8AAAAAAAAAAAAAAAAAqgIAAGRycy9kb3ducmV2LnhtbFBLBQYAAAAABAAEAPoAAACcAwAAAAA=&#10;">
                  <v:shape id="Freeform 2158" o:spid="_x0000_s3182" style="position:absolute;left:6596;top:1384;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rfVcQA&#10;AADeAAAADwAAAGRycy9kb3ducmV2LnhtbERPS2sCMRC+C/0PYQpeRLOV+toapQgtXquF6m3YjLuL&#10;mcl2k+r23zcFwdt8fM9Zrjt26kJtqL0YeBploEgKb2spDXzu34ZzUCGiWHReyMAvBVivHnpLzK2/&#10;ygdddrFUKURCjgaqGJtc61BUxBhGviFJ3Mm3jDHBttS2xWsKZ6fHWTbVjLWkhgob2lRUnHc/bOD9&#10;XM+Q3cKN58ctn77i4ZsHB2P6j93rC6hIXbyLb+6tTfMXk+cZ/L+Tbt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a31XEAAAA3gAAAA8AAAAAAAAAAAAAAAAAmAIAAGRycy9k&#10;b3ducmV2LnhtbFBLBQYAAAAABAAEAPUAAACJAwAAAAA=&#10;" path="m4,l2,r,2l,2,,3r4,l4,e" filled="f" stroked="f">
                    <v:path arrowok="t" o:connecttype="custom" o:connectlocs="4,1384;2,1384;2,1386;0,1386;0,1387;4,1387;4,1384" o:connectangles="0,0,0,0,0,0,0"/>
                  </v:shape>
                </v:group>
                <v:group id="Group 2159" o:spid="_x0000_s3183" style="position:absolute;left:6596;top:1384;width:2;height:2" coordorigin="6596,1384"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roMWvIAAAA&#10;3gAAAA8AAAAAAAAAAAAAAAAAqgIAAGRycy9kb3ducmV2LnhtbFBLBQYAAAAABAAEAPoAAACfAwAA&#10;AAA=&#10;">
                  <v:shape id="Freeform 2160" o:spid="_x0000_s3184" style="position:absolute;left:6596;top:1384;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0q6MgA&#10;AADeAAAADwAAAGRycy9kb3ducmV2LnhtbESPQWsCMRCF7wX/Q5hCb5ptqaW7GkWKhYpQ1NpDb+Nm&#10;3F1MJmsSdf33TUHobYb35n1vxtPOGnEmHxrHCh4HGQji0umGKwXbr/f+K4gQkTUax6TgSgGmk97d&#10;GAvtLrym8yZWIoVwKFBBHWNbSBnKmiyGgWuJk7Z33mJMq6+k9nhJ4dbIpyx7kRYbToQaW3qrqTxs&#10;TjZBPvfG5NZ8X7PV0e+288WhXf4o9XDfzUYgInXx33y7/tCpfj58zuHvnTSDnP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7SroyAAAAN4AAAAPAAAAAAAAAAAAAAAAAJgCAABk&#10;cnMvZG93bnJldi54bWxQSwUGAAAAAAQABAD1AAAAjQMAAAAA&#10;" path="m,l2,r,2l,2,,e" filled="f" stroked="f">
                    <v:path arrowok="t" o:connecttype="custom" o:connectlocs="0,1384;2,1384;2,1386;0,1386;0,1384" o:connectangles="0,0,0,0,0"/>
                  </v:shape>
                </v:group>
                <v:group id="Group 2161" o:spid="_x0000_s3185" style="position:absolute;left:6596;top:1398;width:23;height:2" coordorigin="6596,1398"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FHq7DIAAAA&#10;3gAAAA8AAAAAAAAAAAAAAAAAqgIAAGRycy9kb3ducmV2LnhtbFBLBQYAAAAABAAEAPoAAACfAwAA&#10;AAA=&#10;">
                  <v:shape id="Freeform 2162" o:spid="_x0000_s3186" style="position:absolute;left:6596;top:1398;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Bw78UA&#10;AADeAAAADwAAAGRycy9kb3ducmV2LnhtbERPTWsCMRC9C/6HMIXeNLuWbetqFFEKxUut9eJtSMbd&#10;rZvJkqS6/femUPA2j/c582VvW3EhHxrHCvJxBoJYO9NwpeDw9TZ6BREissHWMSn4pQDLxXAwx9K4&#10;K3/SZR8rkUI4lKigjrErpQy6Joth7DrixJ2ctxgT9JU0Hq8p3LZykmXP0mLDqaHGjtY16fP+xyrY&#10;9Vr7/OM7vJyfaDs9bordaXNU6vGhX81AROrjXfzvfjdp/rQocvh7J90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YHDvxQAAAN4AAAAPAAAAAAAAAAAAAAAAAJgCAABkcnMv&#10;ZG93bnJldi54bWxQSwUGAAAAAAQABAD1AAAAigMAAAAA&#10;" path="m,l23,r,2l,2,,e" filled="f" stroked="f">
                    <v:path arrowok="t" o:connecttype="custom" o:connectlocs="0,1398;23,1398;23,1400;0,1400;0,1398" o:connectangles="0,0,0,0,0"/>
                  </v:shape>
                </v:group>
                <v:group id="Group 2163" o:spid="_x0000_s3187" style="position:absolute;left:6617;top:1384;width:2;height:15" coordorigin="6617,1384"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mQXMQAAADeAAAA&#10;DwAAAAAAAAAAAAAAAACqAgAAZHJzL2Rvd25yZXYueG1sUEsFBgAAAAAEAAQA+gAAAJsDAAAAAA==&#10;">
                  <v:shape id="Freeform 2164" o:spid="_x0000_s3188" style="position:absolute;left:6617;top:1384;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iV8cA&#10;AADeAAAADwAAAGRycy9kb3ducmV2LnhtbESPT2vCQBDF7wW/wzJCb3VT/2FSV1EhIHgo2l68Ddlp&#10;kpqdXbJrTL+9KxS8zfDe782b5bo3jeio9bVlBe+jBARxYXXNpYLvr/xtAcIHZI2NZVLwRx7Wq8HL&#10;EjNtb3yk7hRKEUPYZ6igCsFlUvqiIoN+ZB1x1H5sazDEtS2lbvEWw00jx0kylwZrjhcqdLSrqLic&#10;ribWODhX/G4v8/NnunNTe82nXZor9TrsNx8gAvXhaf6n9zpy6Ww2gcc7cQa5u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v1YlfHAAAA3gAAAA8AAAAAAAAAAAAAAAAAmAIAAGRy&#10;cy9kb3ducmV2LnhtbFBLBQYAAAAABAAEAPUAAACMAwAAAAA=&#10;" path="m,l2,r,16l,16,,e" filled="f" stroked="f">
                    <v:path arrowok="t" o:connecttype="custom" o:connectlocs="0,1384;2,1384;2,1400;0,1400;0,1384" o:connectangles="0,0,0,0,0"/>
                  </v:shape>
                </v:group>
                <v:group id="Group 2165" o:spid="_x0000_s3189" style="position:absolute;left:6596;top:1384;width:23;height:2" coordorigin="6596,1384"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yts8UAAADeAAAADwAAAGRycy9kb3ducmV2LnhtbERPTWvCQBC9F/oflil4&#10;q5tUU2rqKiIqHkRQC8XbkB2TYHY2ZNck/ntXKPQ2j/c503lvKtFS40rLCuJhBII4s7rkXMHPaf3+&#10;BcJ5ZI2VZVJwJwfz2evLFFNtOz5Qe/S5CCHsUlRQeF+nUrqsIINuaGviwF1sY9AH2ORSN9iFcFPJ&#10;jyj6lAZLDg0F1rQsKLseb0bBpsNuMYpX7e56Wd7Pp2T/u4tJqcFbv/gG4an3/+I/91aH+ZMkGcP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58rbPFAAAA3gAA&#10;AA8AAAAAAAAAAAAAAAAAqgIAAGRycy9kb3ducmV2LnhtbFBLBQYAAAAABAAEAPoAAACcAwAAAAA=&#10;">
                  <v:shape id="Freeform 2166" o:spid="_x0000_s3190" style="position:absolute;left:6596;top:1384;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t27MQA&#10;AADeAAAADwAAAGRycy9kb3ducmV2LnhtbERPS2sCMRC+F/ofwhR6q1ktW3U1SlGE4qW+Lt6GZNzd&#10;upksSdTtvzeFgrf5+J4znXe2EVfyoXasoN/LQBBrZ2ouFRz2q7cRiBCRDTaOScEvBZjPnp+mWBh3&#10;4y1dd7EUKYRDgQqqGNtCyqArshh6riVO3Ml5izFBX0rj8ZbCbSMHWfYhLdacGipsaVGRPu8uVsGm&#10;09r3v3/C8PxO6/FxmW9Oy6NSry/d5wREpC4+xP/uL5Pmj/M8h7930g1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bduzEAAAA3gAAAA8AAAAAAAAAAAAAAAAAmAIAAGRycy9k&#10;b3ducmV2LnhtbFBLBQYAAAAABAAEAPUAAACJAwAAAAA=&#10;" path="m,l23,r,2l,2,,e" filled="f" stroked="f">
                    <v:path arrowok="t" o:connecttype="custom" o:connectlocs="0,1384;23,1384;23,1386;0,1386;0,1384" o:connectangles="0,0,0,0,0"/>
                  </v:shape>
                </v:group>
                <v:group id="Group 2167" o:spid="_x0000_s3191" style="position:absolute;left:6596;top:1384;width:2;height:15" coordorigin="6596,1384"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KWX8UAAADeAAAADwAAAGRycy9kb3ducmV2LnhtbERPS2vCQBC+F/wPywi9&#10;1U2UiEZXEamlByn4APE2ZMckmJ0N2W0S/31XEHqbj+85y3VvKtFS40rLCuJRBII4s7rkXMH5tPuY&#10;gXAeWWNlmRQ8yMF6NXhbYqptxwdqjz4XIYRdigoK7+tUSpcVZNCNbE0cuJttDPoAm1zqBrsQbio5&#10;jqKpNFhyaCiwpm1B2f34axR8ddhtJvFnu7/fto/rKfm57GNS6n3YbxYgPPX+X/xyf+swf54kU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Hill/FAAAA3gAA&#10;AA8AAAAAAAAAAAAAAAAAqgIAAGRycy9kb3ducmV2LnhtbFBLBQYAAAAABAAEAPoAAACcAwAAAAA=&#10;">
                  <v:shape id="Freeform 2168" o:spid="_x0000_s3192" style="position:absolute;left:6596;top:1384;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5kVMcA&#10;AADeAAAADwAAAGRycy9kb3ducmV2LnhtbESPT2vCQBDF74V+h2UK3upG8V9SV1EhIPRQtL14G7LT&#10;JJqdXbJrjN++Kwi9zfDe782b5bo3jeio9bVlBaNhAoK4sLrmUsHPd/6+AOEDssbGMim4k4f16vVl&#10;iZm2Nz5QdwyliCHsM1RQheAyKX1RkUE/tI44ar+2NRji2pZSt3iL4aaR4ySZSYM1xwsVOtpVVFyO&#10;VxNrfDpXnLeX2ekr3bmJveaTLs2VGrz1mw8Qgfrwb37Sex25dDqdw+OdOIN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TOZFTHAAAA3gAAAA8AAAAAAAAAAAAAAAAAmAIAAGRy&#10;cy9kb3ducmV2LnhtbFBLBQYAAAAABAAEAPUAAACMAwAAAAA=&#10;" path="m,l2,r,16l,16,,e" filled="f" stroked="f">
                    <v:path arrowok="t" o:connecttype="custom" o:connectlocs="0,1384;2,1384;2,1400;0,1400;0,1384" o:connectangles="0,0,0,0,0"/>
                  </v:shape>
                  <v:shape id="Picture 2169" o:spid="_x0000_s3193" type="#_x0000_t75" style="position:absolute;left:6585;top:1414;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I4SjJAAAA3gAAAA8AAABkcnMvZG93bnJldi54bWxEj09Lw0AQxe+C32EZwZvdKERq2m2x/gFR&#10;ejBa0NuQHbPB3dk0uzbRT+8cBG8zvDfv/Wa5noJXBxpSF9nA+awARdxE23Fr4PXl/mwOKmVkiz4y&#10;GfimBOvV8dESKxtHfqZDnVslIZwqNOBy7iutU+MoYJrFnli0jzgEzLIOrbYDjhIevL4oiksdsGNp&#10;cNjTjaPms/4KBordxrtx3D7N/c9m/353+1jWb3tjTk+m6wWoTFP+N/9dP1jBvypL4ZV3ZAa9+g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2YjhKMkAAADeAAAADwAAAAAAAAAA&#10;AAAAAACfAgAAZHJzL2Rvd25yZXYueG1sUEsFBgAAAAAEAAQA9wAAAJUDAAAAAA==&#10;">
                    <v:imagedata r:id="rId670" o:title=""/>
                  </v:shape>
                  <v:shape id="Picture 2170" o:spid="_x0000_s3194" type="#_x0000_t75" style="position:absolute;left:6758;top:1414;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mom3FAAAA3gAAAA8AAABkcnMvZG93bnJldi54bWxET01rwkAQvRf6H5YpeNON0liNriJFoaWn&#10;qgjehuyYDWZnY3Zj0n/fLQi9zeN9znLd20rcqfGlYwXjUQKCOHe65ELB8bAbzkD4gKyxckwKfsjD&#10;evX8tMRMu46/6b4PhYgh7DNUYEKoMyl9bsiiH7maOHIX11gMETaF1A12MdxWcpIkU2mx5NhgsKZ3&#10;Q/l131oF09RVs9f2ttl+vbXpqd5+ds6clRq89JsFiEB9+Bc/3B86zp+n6Rz+3ok3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JqJtxQAAAN4AAAAPAAAAAAAAAAAAAAAA&#10;AJ8CAABkcnMvZG93bnJldi54bWxQSwUGAAAAAAQABAD3AAAAkQMAAAAA&#10;">
                    <v:imagedata r:id="rId671" o:title=""/>
                  </v:shape>
                  <v:shape id="Picture 2171" o:spid="_x0000_s3195" type="#_x0000_t75" style="position:absolute;left:6585;top:1417;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Bj6vIAAAA3gAAAA8AAABkcnMvZG93bnJldi54bWxEj0FrwkAQhe8F/8MyQm91U0FpU1cplqLg&#10;xSai9jZkp0no7mzIbjX++86h0NsM8+a99y1Wg3fqQn1sAxt4nGSgiKtgW64NHMr3hydQMSFbdIHJ&#10;wI0irJajuwXmNlz5gy5FqpWYcMzRQJNSl2sdq4Y8xknoiOX2FXqPSda+1rbHq5h7p6dZNtceW5aE&#10;BjtaN1R9Fz/ewDl+TmO537l2w6dy745vxXpXGnM/Hl5fQCUa0r/473trpf7zbC4AgiMz6O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aAY+ryAAAAN4AAAAPAAAAAAAAAAAA&#10;AAAAAJ8CAABkcnMvZG93bnJldi54bWxQSwUGAAAAAAQABAD3AAAAlAMAAAAA&#10;">
                    <v:imagedata r:id="rId672" o:title=""/>
                  </v:shape>
                  <v:shape id="Picture 2172" o:spid="_x0000_s3196" type="#_x0000_t75" style="position:absolute;left:6758;top:1417;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xSjLFAAAA3gAAAA8AAABkcnMvZG93bnJldi54bWxET0trAjEQvhf6H8IIvRTNWnHR1ShiKVbU&#10;g4+Lt2Ez+6CbyXaT6vbfG0HwNh/fc6bz1lTiQo0rLSvo9yIQxKnVJecKTsev7giE88gaK8uk4J8c&#10;zGevL1NMtL3yni4Hn4sQwi5BBYX3dSKlSwsy6Hq2Jg5cZhuDPsAml7rBawg3lfyIolgaLDk0FFjT&#10;sqD05/BnFNB+bT/P9aDMfrfpe7be4Wq3iZV667SLCQhPrX+KH+5vHeaPh3Ef7u+EG+Ts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cUoyxQAAAN4AAAAPAAAAAAAAAAAAAAAA&#10;AJ8CAABkcnMvZG93bnJldi54bWxQSwUGAAAAAAQABAD3AAAAkQMAAAAA&#10;">
                    <v:imagedata r:id="rId673" o:title=""/>
                  </v:shape>
                </v:group>
                <v:group id="Group 2173" o:spid="_x0000_s3197" style="position:absolute;left:6823;top:1482;width:661;height:761" coordorigin="6823,1482" coordsize="661,7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Va4cQAAADeAAAADwAAAGRycy9kb3ducmV2LnhtbERPS4vCMBC+C/sfwizs&#10;TdO6KG41ioi7eBDBByzehmZsi82kNLGt/94Igrf5+J4zW3SmFA3VrrCsIB5EIIhTqwvOFJyOv/0J&#10;COeRNZaWScGdHCzmH70ZJtq2vKfm4DMRQtglqCD3vkqkdGlOBt3AVsSBu9jaoA+wzqSusQ3hppTD&#10;KBpLgwWHhhwrWuWUXg83o+CvxXb5Ha+b7fWyup+Po93/Nialvj675RSEp86/xS/3Rof5P6Px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LVa4cQAAADeAAAA&#10;DwAAAAAAAAAAAAAAAACqAgAAZHJzL2Rvd25yZXYueG1sUEsFBgAAAAAEAAQA+gAAAJsDAAAAAA==&#10;">
                  <v:shape id="Freeform 2174" o:spid="_x0000_s3198" style="position:absolute;left:6823;top:1482;width:661;height:761;visibility:visible;mso-wrap-style:square;v-text-anchor:top" coordsize="661,7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MgQ8QA&#10;AADeAAAADwAAAGRycy9kb3ducmV2LnhtbERPS2vCQBC+C/0PyxR6040pDU3qKqXSUqSXJqHnITt5&#10;aHY2ZFeN/94VCt7m43vOajOZXpxodJ1lBctFBIK4srrjRkFZfM5fQTiPrLG3TAou5GCzfpitMNP2&#10;zL90yn0jQgi7DBW03g+ZlK5qyaBb2IE4cLUdDfoAx0bqEc8h3PQyjqJEGuw4NLQ40EdL1SE/GgUF&#10;7uu/3S6aOG7SMjGXbfz1s1fq6XF6fwPhafJ38b/7W4f56UvyDLd3wg1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zIEPEAAAA3gAAAA8AAAAAAAAAAAAAAAAAmAIAAGRycy9k&#10;b3ducmV2LnhtbFBLBQYAAAAABAAEAPUAAACJAwAAAAA=&#10;" path="m,l660,761e" filled="f" strokeweight=".1373mm">
                    <v:path arrowok="t" o:connecttype="custom" o:connectlocs="0,1482;660,2243" o:connectangles="0,0"/>
                  </v:shape>
                </v:group>
                <v:group id="Group 2175" o:spid="_x0000_s3199" style="position:absolute;left:7465;top:2228;width:58;height:62" coordorigin="7465,2228" coordsize="5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BnDsUAAADeAAAADwAAAGRycy9kb3ducmV2LnhtbERPS2vCQBC+C/6HZQRv&#10;dRNbRaOriLSlBxF8gHgbsmMSzM6G7JrEf98tFLzNx/ec5bozpWiodoVlBfEoAkGcWl1wpuB8+nqb&#10;gXAeWWNpmRQ8ycF61e8tMdG25QM1R5+JEMIuQQW591UipUtzMuhGtiIO3M3WBn2AdSZ1jW0IN6Uc&#10;R9FUGiw4NORY0Tan9H58GAXfLbab9/iz2d1v2+f1NNlfdjEpNRx0mwUIT51/if/dPzrMn0+mH/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AQZw7FAAAA3gAA&#10;AA8AAAAAAAAAAAAAAAAAqgIAAGRycy9kb3ducmV2LnhtbFBLBQYAAAAABAAEAPoAAACcAwAAAAA=&#10;">
                  <v:shape id="Freeform 2176" o:spid="_x0000_s3200" style="position:absolute;left:7465;top:2228;width:58;height:62;visibility:visible;mso-wrap-style:square;v-text-anchor:top" coordsize="5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xE6sQA&#10;AADeAAAADwAAAGRycy9kb3ducmV2LnhtbERP22rCQBB9F/oPyxT6ppsKCTa6SlEM7UNB037ANDsm&#10;odnZNLu59O+7guDbHM51NrvJNGKgztWWFTwvIhDEhdU1lwq+Po/zFQjnkTU2lknBHznYbR9mG0y1&#10;HflMQ+5LEULYpaig8r5NpXRFRQbdwrbEgbvYzqAPsCul7nAM4aaRyyhKpMGaQ0OFLe0rKn7y3igw&#10;OOxP+fEU/7q4f7ffh+yjnjKlnh6n1zUIT5O/i2/uNx3mv8RJDNd3wg1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cROrEAAAA3gAAAA8AAAAAAAAAAAAAAAAAmAIAAGRycy9k&#10;b3ducmV2LnhtbFBLBQYAAAAABAAEAPUAAACJAwAAAAA=&#10;" path="m36,l,31,59,63,36,e" fillcolor="black" stroked="f">
                    <v:path arrowok="t" o:connecttype="custom" o:connectlocs="36,2228;0,2259;59,2291;36,2228" o:connectangles="0,0,0,0"/>
                  </v:shape>
                </v:group>
                <v:group id="Group 2177" o:spid="_x0000_s3201" style="position:absolute;left:7465;top:2228;width:58;height:62" coordorigin="7465,2228" coordsize="5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45c4sQAAADeAAAADwAAAGRycy9kb3ducmV2LnhtbERPTWvCQBC9F/wPywi9&#10;1U0UQ42uIqKlBylUBfE2ZMckmJ0N2TWJ/74rCL3N433OYtWbSrTUuNKygngUgSDOrC45V3A67j4+&#10;QTiPrLGyTAoe5GC1HLwtMNW2419qDz4XIYRdigoK7+tUSpcVZNCNbE0cuKttDPoAm1zqBrsQbio5&#10;jqJEGiw5NBRY06ag7Ha4GwVfHXbrSbxt97fr5nE5Tn/O+5iUeh/26zkIT73/F7/c3zrMn02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45c4sQAAADeAAAA&#10;DwAAAAAAAAAAAAAAAACqAgAAZHJzL2Rvd25yZXYueG1sUEsFBgAAAAAEAAQA+gAAAJsDAAAAAA==&#10;">
                  <v:shape id="Freeform 2178" o:spid="_x0000_s3202" style="position:absolute;left:7465;top:2228;width:58;height:62;visibility:visible;mso-wrap-style:square;v-text-anchor:top" coordsize="5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O3R8UA&#10;AADeAAAADwAAAGRycy9kb3ducmV2LnhtbERPzU7CQBC+k/AOmzHhJlslBawshBhROWBS5AHG7tg2&#10;7c7W3QXK27MmJtzmy/c7i1VvWnEi52vLCh7GCQjiwuqaSwWHr839HIQPyBpby6TgQh5Wy+FggZm2&#10;Z87ptA+liCHsM1RQhdBlUvqiIoN+bDviyP1YZzBE6EqpHZ5juGnlY5JMpcGaY0OFHb1UVDT7o1Hg&#10;0rdPs/2eN6/5Lm8ORfpuf91EqdFdv34GEagPN/G/+0PH+U/pdAZ/78Qb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Q7dHxQAAAN4AAAAPAAAAAAAAAAAAAAAAAJgCAABkcnMv&#10;ZG93bnJldi54bWxQSwUGAAAAAAQABAD1AAAAigMAAAAA&#10;" path="m59,63l36,,,31,59,63xe" filled="f" strokeweight=".1373mm">
                    <v:path arrowok="t" o:connecttype="custom" o:connectlocs="59,2291;36,2228;0,2259;59,2291" o:connectangles="0,0,0,0"/>
                  </v:shape>
                </v:group>
                <v:group id="Group 2179" o:spid="_x0000_s3203" style="position:absolute;left:6782;top:1435;width:58;height:62" coordorigin="6782,1435" coordsize="5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FdbQvIAAAA&#10;3gAAAA8AAAAAAAAAAAAAAAAAqgIAAGRycy9kb3ducmV2LnhtbFBLBQYAAAAABAAEAPoAAACfAwAA&#10;AAA=&#10;">
                  <v:shape id="Freeform 2180" o:spid="_x0000_s3204" style="position:absolute;left:6782;top:1435;width:58;height:62;visibility:visible;mso-wrap-style:square;v-text-anchor:top" coordsize="5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FO78MA&#10;AADeAAAADwAAAGRycy9kb3ducmV2LnhtbERPzYrCMBC+L/gOYQRva6pQWatRRFHcg+BWH2BsxrbY&#10;TGoTa337jbCwt/n4fme+7EwlWmpcaVnBaBiBIM6sLjlXcD5tP79AOI+ssbJMCl7kYLnofcwx0fbJ&#10;P9SmPhchhF2CCgrv60RKlxVk0A1tTRy4q20M+gCbXOoGnyHcVHIcRRNpsOTQUGBN64KyW/owCgy2&#10;62O6PcZ3Fz++7WWzO5TdTqlBv1vNQHjq/L/4z73XYf40nkzh/U64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FO78MAAADeAAAADwAAAAAAAAAAAAAAAACYAgAAZHJzL2Rv&#10;d25yZXYueG1sUEsFBgAAAAAEAAQA9QAAAIgDAAAAAA==&#10;" path="m,l23,63,58,32,,e" fillcolor="black" stroked="f">
                    <v:path arrowok="t" o:connecttype="custom" o:connectlocs="0,1435;23,1498;58,1467;0,1435" o:connectangles="0,0,0,0"/>
                  </v:shape>
                </v:group>
                <v:group id="Group 2181" o:spid="_x0000_s3205" style="position:absolute;left:6782;top:1435;width:58;height:62" coordorigin="6782,1435" coordsize="5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ry99DIAAAA&#10;3gAAAA8AAAAAAAAAAAAAAAAAqgIAAGRycy9kb3ducmV2LnhtbFBLBQYAAAAABAAEAPoAAACfAwAA&#10;AAA=&#10;">
                  <v:shape id="Freeform 2182" o:spid="_x0000_s3206" style="position:absolute;left:6782;top:1435;width:58;height:62;visibility:visible;mso-wrap-style:square;v-text-anchor:top" coordsize="5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8cdcUA&#10;AADeAAAADwAAAGRycy9kb3ducmV2LnhtbERPzU7CQBC+m/gOmzHhJlswFawshBABOWBS5AHG7tg2&#10;7c6W3QXK27smJt7my/c7s0VvWnEh52vLCkbDBARxYXXNpYLj5/pxCsIHZI2tZVJwIw+L+f3dDDNt&#10;r5zT5RBKEUPYZ6igCqHLpPRFRQb90HbEkfu2zmCI0JVSO7zGcNPKcZI8S4M1x4YKO1pVVDSHs1Hg&#10;0s2H2X1Nm7d8nzfHIt3ak3tSavDQL19BBOrDv/jP/a7j/Jd0MoLfd+INc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Pxx1xQAAAN4AAAAPAAAAAAAAAAAAAAAAAJgCAABkcnMv&#10;ZG93bnJldi54bWxQSwUGAAAAAAQABAD1AAAAigMAAAAA&#10;" path="m,l23,63,58,32,,xe" filled="f" strokeweight=".1373mm">
                    <v:path arrowok="t" o:connecttype="custom" o:connectlocs="0,1435;23,1498;58,1467;0,1435" o:connectangles="0,0,0,0"/>
                  </v:shape>
                </v:group>
                <v:group id="Group 2183" o:spid="_x0000_s3207" style="position:absolute;left:7036;top:1479;width:951;height:2" coordorigin="7036,1479" coordsize="9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zMPMUAAADeAAAADwAAAGRycy9kb3ducmV2LnhtbERPTWvCQBC9C/0PyxR6&#10;q5so2hpdRcQWDyI0FsTbkB2TYHY2ZLdJ/PeuUPA2j/c5i1VvKtFS40rLCuJhBII4s7rkXMHv8ev9&#10;E4TzyBory6TgRg5Wy5fBAhNtO/6hNvW5CCHsElRQeF8nUrqsIINuaGviwF1sY9AH2ORSN9iFcFPJ&#10;URRNpcGSQ0OBNW0Kyq7pn1Hw3WG3Hsfbdn+9bG7n4+Rw2sek1Ntrv56D8NT7p/jfvdNh/mzyMYL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szDzFAAAA3gAA&#10;AA8AAAAAAAAAAAAAAAAAqgIAAGRycy9kb3ducmV2LnhtbFBLBQYAAAAABAAEAPoAAACcAwAAAAA=&#10;">
                  <v:shape id="Freeform 2184" o:spid="_x0000_s3208" style="position:absolute;left:7036;top:1479;width:951;height:2;visibility:visible;mso-wrap-style:square;v-text-anchor:top" coordsize="9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DecIA&#10;AADeAAAADwAAAGRycy9kb3ducmV2LnhtbERPzYrCMBC+C/sOYRb2pulu8a8aZXdZwYsHqw8wNGNT&#10;2kxKE2v37Y0geJuP73fW28E2oqfOV44VfE4SEMSF0xWXCs6n3XgBwgdkjY1jUvBPHrabt9EaM+1u&#10;fKQ+D6WIIewzVGBCaDMpfWHIop+4ljhyF9dZDBF2pdQd3mK4beRXksykxYpjg8GWfg0VdX61Csr+&#10;51gcrqfcml2a/klbywRrpT7eh+8ViEBDeImf7r2O85fTeQqPd+IN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o4N5wgAAAN4AAAAPAAAAAAAAAAAAAAAAAJgCAABkcnMvZG93&#10;bnJldi54bWxQSwUGAAAAAAQABAD1AAAAhwMAAAAA&#10;" path="m,l951,e" filled="f" strokeweight="3.13425mm">
                    <v:path arrowok="t" o:connecttype="custom" o:connectlocs="0,0;951,0" o:connectangles="0,0"/>
                  </v:shape>
                </v:group>
                <v:group id="Group 2185" o:spid="_x0000_s3209" style="position:absolute;left:6975;top:1367;width:65;height:46" coordorigin="6975,1367" coordsize="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J8dPFAAAA3gAA&#10;AA8AAAAAAAAAAAAAAAAAqgIAAGRycy9kb3ducmV2LnhtbFBLBQYAAAAABAAEAPoAAACcAwAAAAA=&#10;">
                  <v:shape id="Freeform 2186" o:spid="_x0000_s3210" style="position:absolute;left:6975;top:1367;width:65;height:46;visibility:visible;mso-wrap-style:square;v-text-anchor:top" coordsize="65,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krsQA&#10;AADeAAAADwAAAGRycy9kb3ducmV2LnhtbERPS2vCQBC+C/0PyxR6qxsj8ZG6ilUKnsRnz0N2mgSz&#10;s2F3q+m/d4WCt/n4njNbdKYRV3K+tqxg0E9AEBdW11wqOB2/3icgfEDW2FgmBX/kYTF/6c0w1/bG&#10;e7oeQiliCPscFVQhtLmUvqjIoO/bljhyP9YZDBG6UmqHtxhuGpkmyUgarDk2VNjSqqLicvg1Cnbb&#10;cl2c1ku9OWfDJnXp/vsy+FTq7bVbfoAI1IWn+N+90XH+NBtn8Hgn3i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YpK7EAAAA3gAAAA8AAAAAAAAAAAAAAAAAmAIAAGRycy9k&#10;b3ducmV2LnhtbFBLBQYAAAAABAAEAPUAAACJAwAAAAA=&#10;" path="m65,l,12,57,46,65,e" fillcolor="black" stroked="f">
                    <v:path arrowok="t" o:connecttype="custom" o:connectlocs="65,1367;0,1379;57,1413;65,1367" o:connectangles="0,0,0,0"/>
                  </v:shape>
                </v:group>
                <v:group id="Group 2187" o:spid="_x0000_s3211" style="position:absolute;left:6975;top:1367;width:65;height:46" coordorigin="6975,1367" coordsize="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fKP8UAAADeAAAADwAAAGRycy9kb3ducmV2LnhtbERPTWvCQBC9C/0PyxS8&#10;1U0UtaauIqLFgwhqQXobsmMSzM6G7JrEf98VCt7m8T5nvuxMKRqqXWFZQTyIQBCnVhecKfg5bz8+&#10;QTiPrLG0TAoe5GC5eOvNMdG25SM1J5+JEMIuQQW591UipUtzMugGtiIO3NXWBn2AdSZ1jW0IN6Uc&#10;RtFEGiw4NORY0Tqn9Ha6GwXfLbarUbxp9rfr+vF7Hh8u+5iU6r93qy8Qnjr/Ev+7dzrMn42nE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pXyj/FAAAA3gAA&#10;AA8AAAAAAAAAAAAAAAAAqgIAAGRycy9kb3ducmV2LnhtbFBLBQYAAAAABAAEAPoAAACcAwAAAAA=&#10;">
                  <v:shape id="Freeform 2188" o:spid="_x0000_s3212" style="position:absolute;left:6975;top:1367;width:65;height:46;visibility:visible;mso-wrap-style:square;v-text-anchor:top" coordsize="65,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sG5MQA&#10;AADeAAAADwAAAGRycy9kb3ducmV2LnhtbERP22rCQBB9L/gPywh9041Cmza6iheEolBobH0esmMS&#10;zM6G7EaTv3cFoW9zONeZLztTiSs1rrSsYDKOQBBnVpecK/g97kYfIJxH1lhZJgU9OVguBi9zTLS9&#10;8Q9dU5+LEMIuQQWF93UipcsKMujGtiYO3Nk2Bn2ATS51g7cQbio5jaJ3abDk0FBgTZuCskvaGgX7&#10;nY43p6z97s2xb7d/Zo0Ht1bqdditZiA8df5f/HR/6TD/8y2O4fFOuEE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bBuTEAAAA3gAAAA8AAAAAAAAAAAAAAAAAmAIAAGRycy9k&#10;b3ducmV2LnhtbFBLBQYAAAAABAAEAPUAAACJAwAAAAA=&#10;" path="m,12l57,46,65,,,12xe" filled="f" strokeweight=".1373mm">
                    <v:path arrowok="t" o:connecttype="custom" o:connectlocs="0,1379;57,1413;65,1367;0,1379" o:connectangles="0,0,0,0"/>
                  </v:shape>
                </v:group>
                <v:group id="Group 2189" o:spid="_x0000_s3213" style="position:absolute;left:6776;top:1252;width:51;height:66" coordorigin="6776,1252"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SE+9bIAAAA&#10;3gAAAA8AAAAAAAAAAAAAAAAAqgIAAGRycy9kb3ducmV2LnhtbFBLBQYAAAAABAAEAPoAAACfAwAA&#10;AAA=&#10;">
                  <v:shape id="Freeform 2190" o:spid="_x0000_s3214" style="position:absolute;left:6776;top:1252;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xXc8UA&#10;AADeAAAADwAAAGRycy9kb3ducmV2LnhtbERPTWvCQBC9F/wPywjedFPBatKsoqIghVKqXnobstNs&#10;MDsbsxtN/323IPQ2j/c5+aq3tbhR6yvHCp4nCQjiwumKSwXn0368AOEDssbaMSn4IQ+r5eApx0y7&#10;O3/S7RhKEUPYZ6jAhNBkUvrCkEU/cQ1x5L5dazFE2JZSt3iP4baW0yR5kRYrjg0GG9oaKi7Hziro&#10;+b37MOu3qpnxfHvefF326XWn1GjYr19BBOrDv/jhPug4P53NU/h7J94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jFdzxQAAAN4AAAAPAAAAAAAAAAAAAAAAAJgCAABkcnMv&#10;ZG93bnJldi54bWxQSwUGAAAAAAQABAD1AAAAigMAAAAA&#10;" path="m10,l,65,51,22,10,e" fillcolor="black" stroked="f">
                    <v:path arrowok="t" o:connecttype="custom" o:connectlocs="10,1252;0,1317;51,1274;10,1252" o:connectangles="0,0,0,0"/>
                  </v:shape>
                </v:group>
                <v:group id="Group 2191" o:spid="_x0000_s3215" style="position:absolute;left:6776;top:1252;width:51;height:66" coordorigin="6776,1252"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8nh/fIAAAA&#10;3gAAAA8AAAAAAAAAAAAAAAAAqgIAAGRycy9kb3ducmV2LnhtbFBLBQYAAAAABAAEAPoAAACfAwAA&#10;AAA=&#10;">
                  <v:shape id="Freeform 2192" o:spid="_x0000_s3216" style="position:absolute;left:6776;top:1252;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QXdccA&#10;AADeAAAADwAAAGRycy9kb3ducmV2LnhtbERPTWsCMRC9C/0PYQq9iGZVFLsapS0oehCpFsHbsBk3&#10;WzeTZRN19dc3hUJv83ifM503thRXqn3hWEGvm4AgzpwuOFfwtV90xiB8QNZYOiYFd/Iwnz21pphq&#10;d+NPuu5CLmII+xQVmBCqVEqfGbLou64ijtzJ1RZDhHUudY23GG5L2U+SkbRYcGwwWNGHoey8u1gF&#10;74PzY3RYD9sDc9wsbFhu3Xd/q9TLc/M2ARGoCf/iP/dKx/mvw3EPft+JN8jZ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kF3XHAAAA3gAAAA8AAAAAAAAAAAAAAAAAmAIAAGRy&#10;cy9kb3ducmV2LnhtbFBLBQYAAAAABAAEAPUAAACMAwAAAAA=&#10;" path="m,65l51,22,10,,,65xe" filled="f" strokeweight=".1373mm">
                    <v:path arrowok="t" o:connecttype="custom" o:connectlocs="0,1317;51,1274;10,1252;0,1317" o:connectangles="0,0,0,0"/>
                  </v:shape>
                </v:group>
                <v:group id="Group 2193" o:spid="_x0000_s3217" style="position:absolute;left:9554;top:3842;width:894;height:70" coordorigin="9554,3842" coordsize="89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Lm8G8QAAADeAAAADwAAAGRycy9kb3ducmV2LnhtbERPS4vCMBC+C/sfwizs&#10;TdO6KG41ioi7eBDBByzehmZsi82kNLGt/94Igrf5+J4zW3SmFA3VrrCsIB5EIIhTqwvOFJyOv/0J&#10;COeRNZaWScGdHCzmH70ZJtq2vKfm4DMRQtglqCD3vkqkdGlOBt3AVsSBu9jaoA+wzqSusQ3hppTD&#10;KBpLgwWHhhwrWuWUXg83o+CvxXb5Ha+b7fWyup+Po93/Nialvj675RSEp86/xS/3Rof5P6PJ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Lm8G8QAAADeAAAA&#10;DwAAAAAAAAAAAAAAAACqAgAAZHJzL2Rvd25yZXYueG1sUEsFBgAAAAAEAAQA+gAAAJsDAAAAAA==&#10;">
                  <v:shape id="Freeform 2194" o:spid="_x0000_s3218" style="position:absolute;left:9554;top:3842;width:894;height:70;visibility:visible;mso-wrap-style:square;v-text-anchor:top" coordsize="89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xdMUA&#10;AADeAAAADwAAAGRycy9kb3ducmV2LnhtbERPTWsCMRC9F/ofwhR6q1lrt+hqlFIQSulFqwdvw2bc&#10;LG4m2yTubv31TUHwNo/3OYvVYBvRkQ+1YwXjUQaCuHS65krB7nv9NAURIrLGxjEp+KUAq+X93QIL&#10;7XreULeNlUghHApUYGJsCylDachiGLmWOHFH5y3GBH0ltcc+hdtGPmfZq7RYc2ow2NK7ofK0PVsF&#10;Pl+f6hdjf5rPLwrHS5fvL/1BqceH4W0OItIQb+Kr+0On+bN8OoH/d9IN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6TF0xQAAAN4AAAAPAAAAAAAAAAAAAAAAAJgCAABkcnMv&#10;ZG93bnJldi54bWxQSwUGAAAAAAQABAD1AAAAigMAAAAA&#10;" path="m894,l,71e" filled="f" strokeweight=".1373mm">
                    <v:path arrowok="t" o:connecttype="custom" o:connectlocs="894,3842;0,3913" o:connectangles="0,0"/>
                  </v:shape>
                </v:group>
                <v:group id="Group 2195" o:spid="_x0000_s3219" style="position:absolute;left:9491;top:3889;width:64;height:47" coordorigin="9491,3889" coordsize="64,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ByB9MUAAADeAAAADwAAAGRycy9kb3ducmV2LnhtbERPS2vCQBC+C/6HZQRv&#10;dRNbRaOriLSlBxF8gHgbsmMSzM6G7JrEf98tFLzNx/ec5bozpWiodoVlBfEoAkGcWl1wpuB8+nqb&#10;gXAeWWNpmRQ8ycF61e8tMdG25QM1R5+JEMIuQQW591UipUtzMuhGtiIO3M3WBn2AdSZ1jW0IN6Uc&#10;R9FUGiw4NORY0Tan9H58GAXfLbab9/iz2d1v2+f1NNlfdjEpNRx0mwUIT51/if/dPzrMn09mH/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AcgfTFAAAA3gAA&#10;AA8AAAAAAAAAAAAAAAAAqgIAAGRycy9kb3ducmV2LnhtbFBLBQYAAAAABAAEAPoAAACcAwAAAAA=&#10;">
                  <v:shape id="Freeform 2196" o:spid="_x0000_s3220" style="position:absolute;left:9491;top:3889;width:64;height:47;visibility:visible;mso-wrap-style:square;v-text-anchor:top" coordsize="6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Ot2MYA&#10;AADeAAAADwAAAGRycy9kb3ducmV2LnhtbERPS2sCMRC+F/ofwhR6q1lbtq5bo1RB8FKoj4Pepptx&#10;s3Qz2SZR13/fFAre5uN7zmTW21acyYfGsYLhIANBXDndcK1gt10+FSBCRNbYOiYFVwowm97fTbDU&#10;7sJrOm9iLVIIhxIVmBi7UspQGbIYBq4jTtzReYsxQV9L7fGSwm0rn7PsVVpsODUY7GhhqPrenKyC&#10;T304+Zcvuc9Xx2I0HM3Nx08wSj0+9O9vICL18Sb+d690mj/Oixz+3kk3y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KOt2MYAAADeAAAADwAAAAAAAAAAAAAAAACYAgAAZHJz&#10;L2Rvd25yZXYueG1sUEsFBgAAAAAEAAQA9QAAAIsDAAAAAA==&#10;" path="m61,l,28,64,47,61,e" fillcolor="black" stroked="f">
                    <v:path arrowok="t" o:connecttype="custom" o:connectlocs="61,3889;0,3917;64,3936;61,3889" o:connectangles="0,0,0,0"/>
                  </v:shape>
                </v:group>
                <v:group id="Group 2197" o:spid="_x0000_s3221" style="position:absolute;left:9491;top:3889;width:64;height:47" coordorigin="9491,3889" coordsize="64,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4K6GMQAAADeAAAADwAAAGRycy9kb3ducmV2LnhtbERPS4vCMBC+L+x/CLPg&#10;bU2rKG41iogrHkTwAYu3oRnbYjMpTbat/94Igrf5+J4zW3SmFA3VrrCsIO5HIIhTqwvOFJxPv98T&#10;EM4jaywtk4I7OVjMPz9mmGjb8oGao89ECGGXoILc+yqR0qU5GXR9WxEH7mprgz7AOpO6xjaEm1IO&#10;omgsDRYcGnKsaJVTejv+GwWbFtvlMF43u9t1db+cRvu/XUxK9b665RSEp86/xS/3Vof5P6PJG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4K6GMQAAADeAAAA&#10;DwAAAAAAAAAAAAAAAACqAgAAZHJzL2Rvd25yZXYueG1sUEsFBgAAAAAEAAQA+gAAAJsDAAAAAA==&#10;">
                  <v:shape id="Freeform 2198" o:spid="_x0000_s3222" style="position:absolute;left:9491;top:3889;width:64;height:47;visibility:visible;mso-wrap-style:square;v-text-anchor:top" coordsize="6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ZTEMUA&#10;AADeAAAADwAAAGRycy9kb3ducmV2LnhtbERPzWrCQBC+C32HZQpepG4UYmN0FakVSqEH0zzAkB2T&#10;YHY2ZrcxeftuoeBtPr7f2e4H04ieOldbVrCYRyCIC6trLhXk36eXBITzyBoby6RgJAf73dNki6m2&#10;dz5Tn/lShBB2KSqovG9TKV1RkUE3ty1x4C62M+gD7EqpO7yHcNPIZRStpMGaQ0OFLb1VVFyzH6NA&#10;ms9h9nXymJ+XWR0fxv72fuyVmj4Phw0IT4N/iP/dHzrMX8fJK/y9E26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tlMQxQAAAN4AAAAPAAAAAAAAAAAAAAAAAJgCAABkcnMv&#10;ZG93bnJldi54bWxQSwUGAAAAAAQABAD1AAAAigMAAAAA&#10;" path="m,28l64,47,61,,,28xe" filled="f" strokeweight=".1373mm">
                    <v:path arrowok="t" o:connecttype="custom" o:connectlocs="0,3917;64,3936;61,3889;0,3917" o:connectangles="0,0,0,0"/>
                  </v:shape>
                </v:group>
                <v:group id="Group 2199" o:spid="_x0000_s3223" style="position:absolute;left:10536;top:3482;width:49;height:174" coordorigin="10536,3482" coordsize="49,1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FRi/HIAAAA&#10;3gAAAA8AAAAAAAAAAAAAAAAAqgIAAGRycy9kb3ducmV2LnhtbFBLBQYAAAAABAAEAPoAAACfAwAA&#10;AAA=&#10;">
                  <v:shape id="Freeform 2200" o:spid="_x0000_s3224" style="position:absolute;left:10536;top:3482;width:49;height:174;visibility:visible;mso-wrap-style:square;v-text-anchor:top" coordsize="49,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nJZsQA&#10;AADeAAAADwAAAGRycy9kb3ducmV2LnhtbERP22rCQBB9L/gPywh9qxuVSIyu0guFmhevHzBmp0lq&#10;djZk15j+fVco+DaHc53luje16Kh1lWUF41EEgji3uuJCwen4+ZKAcB5ZY22ZFPySg/Vq8LTEVNsb&#10;76k7+EKEEHYpKii9b1IpXV6SQTeyDXHgvm1r0AfYFlK3eAvhppaTKJpJgxWHhhIbei8pvxyuRsH5&#10;bRd38TS7JpPpz6bx2ewj3mZKPQ/71wUIT71/iP/dXzrMn8fJHO7vhBv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JyWbEAAAA3gAAAA8AAAAAAAAAAAAAAAAAmAIAAGRycy9k&#10;b3ducmV2LnhtbFBLBQYAAAAABAAEAPUAAACJAwAAAAA=&#10;" path="m,175r49,l49,,,,,175xe" filled="f" strokecolor="#231f20" strokeweight=".1098mm">
                    <v:path arrowok="t" o:connecttype="custom" o:connectlocs="0,3657;49,3657;49,3482;0,3482;0,3657" o:connectangles="0,0,0,0,0"/>
                  </v:shape>
                </v:group>
                <v:group id="Group 2201" o:spid="_x0000_s3225" style="position:absolute;left:10504;top:3655;width:110;height:174" coordorigin="10504,3655" coordsize="110,1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r+ESrIAAAA&#10;3gAAAA8AAAAAAAAAAAAAAAAAqgIAAGRycy9kb3ducmV2LnhtbFBLBQYAAAAABAAEAPoAAACfAwAA&#10;AAA=&#10;">
                  <v:shape id="Freeform 2202" o:spid="_x0000_s3226" style="position:absolute;left:10504;top:3655;width:110;height:174;visibility:visible;mso-wrap-style:square;v-text-anchor:top" coordsize="110,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8ST8EA&#10;AADeAAAADwAAAGRycy9kb3ducmV2LnhtbERPy6rCMBDdX/AfwgjurqmCYqtRVBDEhWAV3Q7N2Bab&#10;SWmi1r83guBuDuc5s0VrKvGgxpWWFQz6EQjizOqScwWn4+Z/AsJ5ZI2VZVLwIgeLeedvhom2Tz7Q&#10;I/W5CCHsElRQeF8nUrqsIIOub2viwF1tY9AH2ORSN/gM4aaSwygaS4Mlh4YCa1oXlN3Su1EwcVG8&#10;Tzer084dX3l8Ke/7c0pK9brtcgrCU+t/4q97q8P8eBQP4PNOuEHO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Ek/BAAAA3gAAAA8AAAAAAAAAAAAAAAAAmAIAAGRycy9kb3du&#10;cmV2LnhtbFBLBQYAAAAABAAEAPUAAACGAwAAAAA=&#10;" path="m,175l32,,81,r29,175e" filled="f" strokecolor="#231f20" strokeweight=".1098mm">
                    <v:path arrowok="t" o:connecttype="custom" o:connectlocs="0,3830;32,3655;81,3655;110,3830" o:connectangles="0,0,0,0"/>
                  </v:shape>
                </v:group>
                <v:group id="Group 2203" o:spid="_x0000_s3227" style="position:absolute;left:10502;top:3484;width:101;height:346" coordorigin="10502,3484" coordsize="101,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WAqxsQAAADeAAAADwAAAGRycy9kb3ducmV2LnhtbERPS4vCMBC+L/gfwgje&#10;1rSKi1ajiLjiQQQfIN6GZmyLzaQ02bb++82CsLf5+J6zWHWmFA3VrrCsIB5GIIhTqwvOFFwv359T&#10;EM4jaywtk4IXOVgtex8LTLRt+UTN2WcihLBLUEHufZVI6dKcDLqhrYgD97C1QR9gnUldYxvCTSlH&#10;UfQlDRYcGnKsaJNT+jz/GAW7Ftv1ON42h+dj87pfJsfbISalBv1uPQfhqfP/4rd7r8P82WQ2g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WAqxsQAAADeAAAA&#10;DwAAAAAAAAAAAAAAAACqAgAAZHJzL2Rvd25yZXYueG1sUEsFBgAAAAAEAAQA+gAAAJsDAAAAAA==&#10;">
                  <v:shape id="Freeform 2204" o:spid="_x0000_s3228" style="position:absolute;left:10502;top:3484;width:101;height:346;visibility:visible;mso-wrap-style:square;v-text-anchor:top" coordsize="101,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8cYA&#10;AADeAAAADwAAAGRycy9kb3ducmV2LnhtbERPTUsDMRC9C/6HMII3m1TZ1q5NiwiC2kPpVg97GzbT&#10;zeJmsiSx3f57UxC8zeN9znI9ul4cKcTOs4bpRIEgbrzpuNXwuX+9ewQRE7LB3jNpOFOE9er6aoml&#10;8Sfe0bFKrcghHEvUYFMaSiljY8lhnPiBOHMHHxymDEMrTcBTDne9vFdqJh12nBssDvRiqfmufpyG&#10;Q1Bztf36mNWb6Xuxr21VF+qs9e3N+PwEItGY/sV/7jeT5y+KxQNc3sk3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E/8cYAAADeAAAADwAAAAAAAAAAAAAAAACYAgAAZHJz&#10;L2Rvd25yZXYueG1sUEsFBgAAAAAEAAQA9QAAAIsDAAAAAA==&#10;" path="m,346l101,295,19,249,87,207,37,173,82,113,36,74,83,32,34,e" filled="f" strokecolor="#231f20" strokeweight=".1098mm">
                    <v:path arrowok="t" o:connecttype="custom" o:connectlocs="0,3830;101,3779;19,3733;87,3691;37,3657;82,3597;36,3558;83,3516;34,3484" o:connectangles="0,0,0,0,0,0,0,0,0"/>
                  </v:shape>
                </v:group>
                <v:group id="Group 2205" o:spid="_x0000_s3229" style="position:absolute;left:10518;top:3484;width:97;height:346" coordorigin="10518,3484" coordsize="97,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cUXKcUAAADeAAAADwAAAGRycy9kb3ducmV2LnhtbERPS2vCQBC+C/6HZQRv&#10;dRNbRaOriLSlBxF8gHgbsmMSzM6G7JrEf98tFLzNx/ec5bozpWiodoVlBfEoAkGcWl1wpuB8+nqb&#10;gXAeWWNpmRQ8ycF61e8tMdG25QM1R5+JEMIuQQW591UipUtzMuhGtiIO3M3WBn2AdSZ1jW0IN6Uc&#10;R9FUGiw4NORY0Tan9H58GAXfLbab9/iz2d1v2+f1NNlfdjEpNRx0mwUIT51/if/dPzrMn0/mH/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XFFynFAAAA3gAA&#10;AA8AAAAAAAAAAAAAAAAAqgIAAGRycy9kb3ducmV2LnhtbFBLBQYAAAAABAAEAPoAAACcAwAAAAA=&#10;">
                  <v:shape id="Freeform 2206" o:spid="_x0000_s3230" style="position:absolute;left:10518;top:3484;width:97;height:346;visibility:visible;mso-wrap-style:square;v-text-anchor:top" coordsize="97,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Y6SMYA&#10;AADeAAAADwAAAGRycy9kb3ducmV2LnhtbERPTWvCQBC9C/6HZQq91U1bLJq6Bi0WcuhBEy+9Ddkx&#10;CWZnk+yapP++Wyh4m8f7nE0ymUYM1LvasoLnRQSCuLC65lLBOf98WoFwHlljY5kU/JCDZDufbTDW&#10;duQTDZkvRQhhF6OCyvs2ltIVFRl0C9sSB+5ie4M+wL6UuscxhJtGvkTRmzRYc2iosKWPioprdjMK&#10;XvOrHY4DFWl3OXaHdD9+779KpR4fpt07CE+Tv4v/3akO89fL9RL+3gk3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Y6SMYAAADeAAAADwAAAAAAAAAAAAAAAACYAgAAZHJz&#10;L2Rvd25yZXYueG1sUEsFBgAAAAAEAAQA9QAAAIsDAAAAAA==&#10;" path="m97,346l,295,82,249,13,207,64,173,19,113,65,74,17,32,67,e" filled="f" strokecolor="#231f20" strokeweight=".1098mm">
                    <v:path arrowok="t" o:connecttype="custom" o:connectlocs="97,3830;0,3779;82,3733;13,3691;64,3657;19,3597;65,3558;17,3516;67,3484" o:connectangles="0,0,0,0,0,0,0,0,0"/>
                  </v:shape>
                </v:group>
                <v:group id="Group 2207" o:spid="_x0000_s3231" style="position:absolute;left:10537;top:3460;width:45;height:22" coordorigin="10537,3460" coordsize="4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lssxcQAAADeAAAADwAAAGRycy9kb3ducmV2LnhtbERPS4vCMBC+C/6HMMLe&#10;1rSKotUoIuuyB1nwAeJtaMa22ExKk23rv98Igrf5+J6zXHemFA3VrrCsIB5GIIhTqwvOFJxPu88Z&#10;COeRNZaWScGDHKxX/d4SE21bPlBz9JkIIewSVJB7XyVSujQng25oK+LA3Wxt0AdYZ1LX2IZwU8pR&#10;FE2lwYJDQ44VbXNK78c/o+C7xXYzjr+a/f22fVxPk9/LPialPgbdZgHCU+ff4pf7R4f588l8C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lssxcQAAADeAAAA&#10;DwAAAAAAAAAAAAAAAACqAgAAZHJzL2Rvd25yZXYueG1sUEsFBgAAAAAEAAQA+gAAAJsDAAAAAA==&#10;">
                  <v:shape id="Freeform 2208" o:spid="_x0000_s3232" style="position:absolute;left:10537;top:3460;width:45;height:22;visibility:visible;mso-wrap-style:square;v-text-anchor:top" coordsize="4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tQ58MA&#10;AADeAAAADwAAAGRycy9kb3ducmV2LnhtbERPTWvCQBC9C/6HZYTedLdCq0ldpVSEQg9i1J6H7JjE&#10;ZmdDdtXYX+8Kgrd5vM+ZLTpbizO1vnKs4XWkQBDnzlRcaNhtV8MpCB+QDdaOScOVPCzm/d4MU+Mu&#10;vKFzFgoRQ9inqKEMoUml9HlJFv3INcSRO7jWYoiwLaRp8RLDbS3HSr1LixXHhhIb+iop/8tOVsPh&#10;GI7LbLxX6/8Ef36vlFi1NFq/DLrPDxCBuvAUP9zfJs5P3pIJ3N+JN8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0tQ58MAAADeAAAADwAAAAAAAAAAAAAAAACYAgAAZHJzL2Rv&#10;d25yZXYueG1sUEsFBgAAAAAEAAQA9QAAAIgDAAAAAA==&#10;" path="m45,22l,22,12,,34,,45,22xe" filled="f" strokecolor="#231f20" strokeweight=".1098mm">
                    <v:path arrowok="t" o:connecttype="custom" o:connectlocs="45,3482;0,3482;12,3460;34,3460;45,3482" o:connectangles="0,0,0,0,0"/>
                  </v:shape>
                  <v:shape id="Picture 2209" o:spid="_x0000_s3233" type="#_x0000_t75" style="position:absolute;left:10603;top:3482;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v8VXIAAAA3gAAAA8AAABkcnMvZG93bnJldi54bWxEj81rwkAQxe8F/4dlhN7qxlK/oqsU20Jv&#10;4gdBb0N2TILZ2ZDdavSv7xwKvc3w3rz3m8Wqc7W6UhsqzwaGgwQUce5txYWBw/7rZQoqRGSLtWcy&#10;cKcAq2XvaYGp9Tfe0nUXCyUhHFI0UMbYpFqHvCSHYeAbYtHOvnUYZW0LbVu8Sbir9WuSjLXDiqWh&#10;xIbWJeWX3Y8z8GEn3dtjnY+yOjsm8XTOpptPZ8xzv3ufg4rUxX/z3/W3FfzZaCa88o7MoJ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Qb/FVyAAAAN4AAAAPAAAAAAAAAAAA&#10;AAAAAJ8CAABkcnMvZG93bnJldi54bWxQSwUGAAAAAAQABAD3AAAAlAMAAAAA&#10;">
                    <v:imagedata r:id="rId674" o:title=""/>
                  </v:shape>
                </v:group>
                <v:group id="Group 2210" o:spid="_x0000_s3234" style="position:absolute;left:10603;top:3482;width:33;height:60" coordorigin="10603,3482"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EuLfFAAAA3gAA&#10;AA8AAAAAAAAAAAAAAAAAqgIAAGRycy9kb3ducmV2LnhtbFBLBQYAAAAABAAEAPoAAACcAwAAAAA=&#10;">
                  <v:shape id="Freeform 2211" o:spid="_x0000_s3235" style="position:absolute;left:10603;top:3482;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pM0scA&#10;AADeAAAADwAAAGRycy9kb3ducmV2LnhtbESPQW/CMAyF75P4D5GRdoMUDowVAhoVk7bTNjYJuFmN&#10;aas1TpWk0P37+TBpN1t+fu996+3gWnWlEBvPBmbTDBRx6W3DlYGvz+fJElRMyBZbz2TghyJsN6O7&#10;NebW3/iDrodUKTHhmKOBOqUu1zqWNTmMU98Ry+3ig8Mka6i0DXgTc9fqeZYttMOGJaHGjoqayu9D&#10;7wyUD7v+PZzo6N6K9rUq+tN5b70x9+PhaQUq0ZD+xX/fL1bqPy4yARAcmUF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KTNLHAAAA3gAAAA8AAAAAAAAAAAAAAAAAmAIAAGRy&#10;cy9kb3ducmV2LnhtbFBLBQYAAAAABAAEAPUAAACMAwAAAAA=&#10;" path="m,5l5,,7,r,26l24,26r2,1l27,27r3,-2l32,23r2,5l34,30r-2,5l30,34,27,32r-1,l24,33,7,33r,26l5,59,,54,,5xe" filled="f" strokecolor="#231f20" strokeweight=".1098mm">
                    <v:path arrowok="t" o:connecttype="custom" o:connectlocs="0,3487;5,3482;7,3482;7,3508;24,3508;26,3509;27,3509;30,3507;32,3505;34,3510;34,3512;32,3517;30,3516;27,3514;26,3514;24,3515;7,3515;7,3541;5,3541;0,3536;0,3487" o:connectangles="0,0,0,0,0,0,0,0,0,0,0,0,0,0,0,0,0,0,0,0,0"/>
                  </v:shape>
                </v:group>
                <v:group id="Group 2212" o:spid="_x0000_s3236" style="position:absolute;left:10582;top:3487;width:22;height:50" coordorigin="10582,348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1ASsQAAADeAAAADwAAAGRycy9kb3ducmV2LnhtbERPS4vCMBC+C/6HMIK3&#10;Na2y4naNIqLiQRZ8wLK3oRnbYjMpTWzrv98Igrf5+J4zX3amFA3VrrCsIB5FIIhTqwvOFFzO248Z&#10;COeRNZaWScGDHCwX/d4cE21bPlJz8pkIIewSVJB7XyVSujQng25kK+LAXW1t0AdYZ1LX2IZwU8px&#10;FE2lwYJDQ44VrXNKb6e7UbBrsV1N4k1zuF3Xj7/z58/vISalhoNu9Q3CU+ff4pd7r8P8r2kUw/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p1ASsQAAADeAAAA&#10;DwAAAAAAAAAAAAAAAACqAgAAZHJzL2Rvd25yZXYueG1sUEsFBgAAAAAEAAQA+gAAAJsDAAAAAA==&#10;">
                  <v:shape id="Freeform 2213" o:spid="_x0000_s3237" style="position:absolute;left:10582;top:348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iTl8QA&#10;AADeAAAADwAAAGRycy9kb3ducmV2LnhtbERPTWvCQBC9C/6HZQpepG70EGzMRkQotSepteBxzE6T&#10;kN3ZkF1j+u/dQqG3ebzPybejNWKg3jeOFSwXCQji0umGKwXnz9fnNQgfkDUax6Tghzxsi+kkx0y7&#10;O3/QcAqViCHsM1RQh9BlUvqyJot+4TriyH273mKIsK+k7vEew62RqyRJpcWGY0ONHe1rKtvTzSq4&#10;vJkLv/vrrmUznL+W7fyYHuZKzZ7G3QZEoDH8i//cBx3nv6TJCn7fiTfI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ok5fEAAAA3gAAAA8AAAAAAAAAAAAAAAAAmAIAAGRycy9k&#10;b3ducmV2LnhtbFBLBQYAAAAABAAEAPUAAACJAwAAAAA=&#10;" path="m21,l13,,8,5,9,16,,16,,33r9,l8,44r5,5l21,49,21,e" fillcolor="#bcbec0" stroked="f">
                    <v:path arrowok="t" o:connecttype="custom" o:connectlocs="21,3487;13,3487;8,3492;9,3503;0,3503;0,3520;9,3520;8,3531;13,3536;21,3536;21,3487" o:connectangles="0,0,0,0,0,0,0,0,0,0,0"/>
                  </v:shape>
                </v:group>
                <v:group id="Group 2214" o:spid="_x0000_s3238" style="position:absolute;left:10582;top:3487;width:22;height:50" coordorigin="10582,348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N7psQAAADeAAAADwAAAGRycy9kb3ducmV2LnhtbERPTYvCMBC9C/sfwgh7&#10;07QriluNIuIuexBBXRBvQzO2xWZSmtjWf28Ewds83ufMl50pRUO1KywriIcRCOLU6oIzBf/Hn8EU&#10;hPPIGkvLpOBODpaLj94cE21b3lNz8JkIIewSVJB7XyVSujQng25oK+LAXWxt0AdYZ1LX2IZwU8qv&#10;KJpIgwWHhhwrWueUXg83o+C3xXY1ijfN9npZ38/H8e60jUmpz363moHw1Pm3+OX+02H+9yQa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QN7psQAAADeAAAA&#10;DwAAAAAAAAAAAAAAAACqAgAAZHJzL2Rvd25yZXYueG1sUEsFBgAAAAAEAAQA+gAAAJsDAAAAAA==&#10;">
                  <v:shape id="Freeform 2215" o:spid="_x0000_s3239" style="position:absolute;left:10582;top:348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Xh8QA&#10;AADeAAAADwAAAGRycy9kb3ducmV2LnhtbESPQYvCMBCF78L+hzAL3jS1SNFqlEV3wavai7ehGdti&#10;M8k2Uau/3ggLe5vhvffNm+W6N624Uecbywom4wQEcWl1w5WC4vgzmoHwAVlja5kUPMjDevUxWGKu&#10;7Z33dDuESkQI+xwV1CG4XEpf1mTQj60jjtrZdgZDXLtK6g7vEW5amSZJJg02HC/U6GhTU3k5XE2k&#10;/Lo0KyZ6+03VpT053p7n6VOp4Wf/tQARqA//5r/0Tsf68yyZwvudOIN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014fEAAAA3gAAAA8AAAAAAAAAAAAAAAAAmAIAAGRycy9k&#10;b3ducmV2LnhtbFBLBQYAAAAABAAEAPUAAACJAwAAAAA=&#10;" path="m21,49r-8,l8,44,9,33,,33,,16r9,l8,5,13,r8,l21,49xe" filled="f" strokecolor="#231f20" strokeweight=".1098mm">
                    <v:path arrowok="t" o:connecttype="custom" o:connectlocs="21,3536;13,3536;8,3531;9,3520;0,3520;0,3503;9,3503;8,3492;13,3487;21,3487;21,3536" o:connectangles="0,0,0,0,0,0,0,0,0,0,0"/>
                  </v:shape>
                  <v:shape id="Picture 2216" o:spid="_x0000_s3240" type="#_x0000_t75" style="position:absolute;left:10603;top:3482;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BqjDEAAAA3gAAAA8AAABkcnMvZG93bnJldi54bWxET01rAjEQvRf8D2GE3mpiqVZXo4hV8Cba&#10;stTbsBl3FzeTZRN19dc3BcHbPN7nTOetrcSFGl861tDvKRDEmTMl5xp+vtdvIxA+IBusHJOGG3mY&#10;zzovU0yMu/KOLvuQixjCPkENRQh1IqXPCrLoe64mjtzRNRZDhE0uTYPXGG4r+a7UUFosOTYUWNOy&#10;oOy0P1sNX+az/bgvs0Fapb8qHI7paLuyWr9228UERKA2PMUP98bE+eOhGsD/O/EGO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1BqjDEAAAA3gAAAA8AAAAAAAAAAAAAAAAA&#10;nwIAAGRycy9kb3ducmV2LnhtbFBLBQYAAAAABAAEAPcAAACQAwAAAAA=&#10;">
                    <v:imagedata r:id="rId674" o:title=""/>
                  </v:shape>
                </v:group>
                <v:group id="Group 2217" o:spid="_x0000_s3241" style="position:absolute;left:10603;top:3482;width:33;height:60" coordorigin="10603,3482"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TYPsUAAADeAAAADwAAAGRycy9kb3ducmV2LnhtbERPS2vCQBC+F/wPywi9&#10;1U0sDRpdRUTFgxR8gHgbsmMSzM6G7JrEf98tFHqbj+8582VvKtFS40rLCuJRBII4s7rkXMHlvP2Y&#10;gHAeWWNlmRS8yMFyMXibY6ptx0dqTz4XIYRdigoK7+tUSpcVZNCNbE0cuLttDPoAm1zqBrsQbio5&#10;jqJEGiw5NBRY07qg7HF6GgW7DrvVZ7xpD4/7+nU7f31fDzEp9T7sVzMQnnr/L/5z73WYP02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02D7FAAAA3gAA&#10;AA8AAAAAAAAAAAAAAAAAqgIAAGRycy9kb3ducmV2LnhtbFBLBQYAAAAABAAEAPoAAACcAwAAAAA=&#10;">
                  <v:shape id="Freeform 2218" o:spid="_x0000_s3242" style="position:absolute;left:10603;top:3482;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PUpsQA&#10;AADeAAAADwAAAGRycy9kb3ducmV2LnhtbERPTWvCQBC9C/6HZQq96aYe1EY3oQYL7UlrC9rbkJ0m&#10;odnZsLvR9N93BcHbPN7nrPPBtOJMzjeWFTxNExDEpdUNVwq+Pl8nSxA+IGtsLZOCP/KQZ+PRGlNt&#10;L/xB50OoRAxhn6KCOoQuldKXNRn0U9sRR+7HOoMhQldJ7fASw00rZ0kylwYbjg01dlTUVP4eeqOg&#10;XGz6vTvR0eyK9r0q+tP3VlulHh+GlxWIQEO4i2/uNx3nP8+TBVzfiTfI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j1KbEAAAA3gAAAA8AAAAAAAAAAAAAAAAAmAIAAGRycy9k&#10;b3ducmV2LnhtbFBLBQYAAAAABAAEAPUAAACJAwAAAAA=&#10;" path="m,5l5,,7,r,26l24,26r2,1l27,27r3,-2l32,23r2,5l34,30r-2,5l30,34,27,32r-1,l24,33,7,33r,26l5,59,,54,,5xe" filled="f" strokecolor="#231f20" strokeweight=".1098mm">
                    <v:path arrowok="t" o:connecttype="custom" o:connectlocs="0,3487;5,3482;7,3482;7,3508;24,3508;26,3509;27,3509;30,3507;32,3505;34,3510;34,3512;32,3517;30,3516;27,3514;26,3514;24,3515;7,3515;7,3541;5,3541;0,3536;0,3487" o:connectangles="0,0,0,0,0,0,0,0,0,0,0,0,0,0,0,0,0,0,0,0,0"/>
                  </v:shape>
                </v:group>
                <v:group id="Group 2219" o:spid="_x0000_s3243" style="position:absolute;left:10582;top:3487;width:22;height:50" coordorigin="10582,348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6fp18cAAADe&#10;AAAADwAAAAAAAAAAAAAAAACqAgAAZHJzL2Rvd25yZXYueG1sUEsFBgAAAAAEAAQA+gAAAJ4DAAAA&#10;AA==&#10;">
                  <v:shape id="Freeform 2220" o:spid="_x0000_s3244" style="position:absolute;left:10582;top:348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wB5sQA&#10;AADeAAAADwAAAGRycy9kb3ducmV2LnhtbERPTYvCMBC9L/gfwgheRFM9lLUaRQRZ97TouuBxbMa2&#10;NJmUJlu7/34jCN7m8T5ntemtER21vnKsYDZNQBDnTldcKDh/7yfvIHxA1mgck4I/8rBZD95WmGl3&#10;5yN1p1CIGMI+QwVlCE0mpc9LsuinriGO3M21FkOEbSF1i/cYbo2cJ0kqLVYcG0psaFdSXp9+rYLL&#10;h7nwp79uazbd+WdWj7/Sw1ip0bDfLkEE6sNL/HQfdJy/SJMFPN6JN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MAebEAAAA3gAAAA8AAAAAAAAAAAAAAAAAmAIAAGRycy9k&#10;b3ducmV2LnhtbFBLBQYAAAAABAAEAPUAAACJAwAAAAA=&#10;" path="m21,l13,,8,5,9,16,,16,,33r9,l8,44r5,5l21,49,21,e" fillcolor="#bcbec0" stroked="f">
                    <v:path arrowok="t" o:connecttype="custom" o:connectlocs="21,3487;13,3487;8,3492;9,3503;0,3503;0,3520;9,3520;8,3531;13,3536;21,3536;21,3487" o:connectangles="0,0,0,0,0,0,0,0,0,0,0"/>
                  </v:shape>
                </v:group>
                <v:group id="Group 2221" o:spid="_x0000_s3245" style="position:absolute;left:10582;top:3487;width:22;height:50" coordorigin="10582,348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AhzDMcAAADe&#10;AAAADwAAAAAAAAAAAAAAAACqAgAAZHJzL2Rvd25yZXYueG1sUEsFBgAAAAAEAAQA+gAAAJ4DAAAA&#10;AA==&#10;">
                  <v:shape id="Freeform 2222" o:spid="_x0000_s3246" style="position:absolute;left:10582;top:348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riwsUA&#10;AADeAAAADwAAAGRycy9kb3ducmV2LnhtbESPQWvDMAyF74X9B6PBbo2THMKS1g2l2WDXZb30JmI1&#10;CY1lN/babL9+Hgx2k3jvfXra1ouZxI1mP1pWkCUpCOLO6pF7BceP1/UzCB+QNU6WScEXeah3D6st&#10;Vtre+Z1ubehFhLCvUMEQgquk9N1ABn1iHXHUznY2GOI691LPeI9wM8k8TQtpcOR4YUBHh4G6S/tp&#10;IuXq8uKY6eaF+st0ctycy/xbqafHZb8BEWgJ/+a/9JuO9csiy+D3nTiD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uLCxQAAAN4AAAAPAAAAAAAAAAAAAAAAAJgCAABkcnMv&#10;ZG93bnJldi54bWxQSwUGAAAAAAQABAD1AAAAigMAAAAA&#10;" path="m21,49r-8,l8,44,9,33,,33,,16r9,l8,5,13,r8,l21,49xe" filled="f" strokecolor="#231f20" strokeweight=".1098mm">
                    <v:path arrowok="t" o:connecttype="custom" o:connectlocs="21,3536;13,3536;8,3531;9,3520;0,3520;0,3503;9,3503;8,3492;13,3487;21,3487;21,3536" o:connectangles="0,0,0,0,0,0,0,0,0,0,0"/>
                  </v:shape>
                  <v:shape id="Picture 2223" o:spid="_x0000_s3247" type="#_x0000_t75" style="position:absolute;left:10603;top:3562;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xpJnFAAAA3gAAAA8AAABkcnMvZG93bnJldi54bWxET01rwkAQvRf8D8sI3uom0qqNbkTSFrwV&#10;bQn1NmTHJJidDdk1pv76bqHgbR7vc9abwTSip87VlhXE0wgEcWF1zaWCr8/3xyUI55E1NpZJwQ85&#10;2KSjhzUm2l55T/3BlyKEsEtQQeV9m0jpiooMuqltiQN3sp1BH2BXSt3hNYSbRs6iaC4N1hwaKmwp&#10;q6g4Hy5GwateDE+3rHjOm/w78sdTvvx4M0pNxsN2BcLT4O/if/dOh/kv83gGf++EG2T6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caSZxQAAAN4AAAAPAAAAAAAAAAAAAAAA&#10;AJ8CAABkcnMvZG93bnJldi54bWxQSwUGAAAAAAQABAD3AAAAkQMAAAAA&#10;">
                    <v:imagedata r:id="rId674" o:title=""/>
                  </v:shape>
                </v:group>
                <v:group id="Group 2224" o:spid="_x0000_s3248" style="position:absolute;left:10603;top:3562;width:33;height:60" coordorigin="10603,3562"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rte8UAAADeAAAADwAAAGRycy9kb3ducmV2LnhtbERPS2vCQBC+F/wPyxS8&#10;1U0MlZq6BpEqHqRQFUpvQ3ZMQrKzIbvN4993C4Xe5uN7ziYbTSN66lxlWUG8iEAQ51ZXXCi4XQ9P&#10;LyCcR9bYWCYFEznItrOHDabaDvxB/cUXIoSwS1FB6X2bSunykgy6hW2JA3e3nUEfYFdI3eEQwk0j&#10;l1G0kgYrDg0ltrQvKa8v30bBccBhl8Rv/bm+76ev6/P75zkmpeaP4+4VhKfR/4v/3Ccd5q9Xc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za7XvFAAAA3gAA&#10;AA8AAAAAAAAAAAAAAAAAqgIAAGRycy9kb3ducmV2LnhtbFBLBQYAAAAABAAEAPoAAACcAwAAAAA=&#10;">
                  <v:shape id="Freeform 2225" o:spid="_x0000_s3249" style="position:absolute;left:10603;top:3562;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cDMUA&#10;AADeAAAADwAAAGRycy9kb3ducmV2LnhtbERPTWvCQBC9C/0PyxS81Y0itqau0gYL9aSNgvY2ZKdJ&#10;aHY27G40/nu3UPA2j/c5i1VvGnEm52vLCsajBARxYXXNpYLD/uPpBYQPyBoby6TgSh5Wy4fBAlNt&#10;L/xF5zyUIoawT1FBFUKbSumLigz6kW2JI/djncEQoSuldniJ4aaRkySZSYM1x4YKW8oqKn7zzigo&#10;nt+7nTvR0WyzZlNm3el7ra1Sw8f+7RVEoD7cxf/uTx3nz2fjKfy9E2+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qNwMxQAAAN4AAAAPAAAAAAAAAAAAAAAAAJgCAABkcnMv&#10;ZG93bnJldi54bWxQSwUGAAAAAAQABAD1AAAAigMAAAAA&#10;" path="m,5l5,,7,r,26l24,26r2,2l27,28r3,-3l32,24r2,5l34,31r-2,5l30,35,27,32r-1,l24,33,7,33r,26l5,59,,55,,5xe" filled="f" strokecolor="#231f20" strokeweight=".1098mm">
                    <v:path arrowok="t" o:connecttype="custom" o:connectlocs="0,3567;5,3562;7,3562;7,3588;24,3588;26,3590;27,3590;30,3587;32,3586;34,3591;34,3593;32,3598;30,3597;27,3594;26,3594;24,3595;7,3595;7,3621;5,3621;0,3617;0,3567" o:connectangles="0,0,0,0,0,0,0,0,0,0,0,0,0,0,0,0,0,0,0,0,0"/>
                  </v:shape>
                </v:group>
                <v:group id="Group 2226" o:spid="_x0000_s3250" style="position:absolute;left:10582;top:3567;width:22;height:50" coordorigin="10582,356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QlMUAAADeAAAADwAAAGRycy9kb3ducmV2LnhtbERPS2vCQBC+F/wPyxS8&#10;1U2UhJq6ikiVHkKhKpTehuyYBLOzIbvN4993C4Xe5uN7zmY3mkb01LnasoJ4EYEgLqyuuVRwvRyf&#10;nkE4j6yxsUwKJnKw284eNphpO/AH9WdfihDCLkMFlfdtJqUrKjLoFrYlDtzNdgZ9gF0pdYdDCDeN&#10;XEZRKg3WHBoqbOlQUXE/fxsFpwGH/Sp+7fP77TB9XZL3zzwmpeaP4/4FhKfR/4v/3G86zF+nc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x/0JTFAAAA3gAA&#10;AA8AAAAAAAAAAAAAAAAAqgIAAGRycy9kb3ducmV2LnhtbFBLBQYAAAAABAAEAPoAAACcAwAAAAA=&#10;">
                  <v:shape id="Freeform 2227" o:spid="_x0000_s3251" style="position:absolute;left:10582;top:356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oDScQA&#10;AADeAAAADwAAAGRycy9kb3ducmV2LnhtbERPS2vCQBC+F/wPywhepG7iIdTUVUSQ2lPxBR6n2WkS&#10;sjsbstuY/vuuIHibj+85y/Vgjeip87VjBeksAUFcOF1zqeB82r2+gfABWaNxTAr+yMN6NXpZYq7d&#10;jQ/UH0MpYgj7HBVUIbS5lL6oyKKfuZY4cj+usxgi7EqpO7zFcGvkPEkyabHm2FBhS9uKiub4axVc&#10;P8yVP/33pmHTny9pM/3K9lOlJuNh8w4i0BCe4od7r+P8RZZmcH8n3i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KA0nEAAAA3gAAAA8AAAAAAAAAAAAAAAAAmAIAAGRycy9k&#10;b3ducmV2LnhtbFBLBQYAAAAABAAEAPUAAACJAwAAAAA=&#10;" path="m21,l13,,8,5,9,16,,16,,33r9,l8,44r5,6l21,50,21,e" fillcolor="#bcbec0" stroked="f">
                    <v:path arrowok="t" o:connecttype="custom" o:connectlocs="21,3567;13,3567;8,3572;9,3583;0,3583;0,3600;9,3600;8,3611;13,3617;21,3617;21,3567" o:connectangles="0,0,0,0,0,0,0,0,0,0,0"/>
                  </v:shape>
                </v:group>
                <v:group id="Group 2228" o:spid="_x0000_s3252" style="position:absolute;left:10582;top:3567;width:22;height:50" coordorigin="10582,356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HreMUAAADeAAAADwAAAGRycy9kb3ducmV2LnhtbERPTWvCQBC9C/0PyxR6&#10;001aamvqKiJVPIhgFMTbkB2TYHY2ZLdJ/PddQfA2j/c503lvKtFS40rLCuJRBII4s7rkXMHxsBp+&#10;g3AeWWNlmRTcyMF89jKYYqJtx3tqU5+LEMIuQQWF93UipcsKMuhGtiYO3MU2Bn2ATS51g10IN5V8&#10;j6KxNFhyaCiwpmVB2TX9MwrWHXaLj/i33V4vy9v58Lk7bWNS6u21X/yA8NT7p/jh3ugwfzKOv+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Ph63jFAAAA3gAA&#10;AA8AAAAAAAAAAAAAAAAAqgIAAGRycy9kb3ducmV2LnhtbFBLBQYAAAAABAAEAPoAAACcAwAAAAA=&#10;">
                  <v:shape id="Freeform 2229" o:spid="_x0000_s3253" style="position:absolute;left:10582;top:356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BLX8QA&#10;AADeAAAADwAAAGRycy9kb3ducmV2LnhtbESPQW/CMAyF70j7D5En7QZpe6igEBAaIO06xoWb1Zi2&#10;onFCk0G3Xz8fkHZ7lp8/v7fajK5Xdxpi59lAPstAEdfedtwYOH0dpnNQMSFb7D2TgR+KsFm/TFZY&#10;Wf/gT7ofU6MEwrFCA21KodI61i05jDMfiGV38YPDJOPQaDvgQ+Cu10WWldphx/KhxUDvLdXX47cT&#10;yi0U5Sm3uz011/4ceHdZFL/GvL2O2yWoRGP6Nz+vP6zEX5S55JU6okG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gS1/EAAAA3gAAAA8AAAAAAAAAAAAAAAAAmAIAAGRycy9k&#10;b3ducmV2LnhtbFBLBQYAAAAABAAEAPUAAACJAwAAAAA=&#10;" path="m21,50r-8,l8,44,9,33,,33,,16r9,l8,5,13,r8,l21,50xe" filled="f" strokecolor="#231f20" strokeweight=".1098mm">
                    <v:path arrowok="t" o:connecttype="custom" o:connectlocs="21,3617;13,3617;8,3611;9,3600;0,3600;0,3583;9,3583;8,3572;13,3567;21,3567;21,3617" o:connectangles="0,0,0,0,0,0,0,0,0,0,0"/>
                  </v:shape>
                  <v:shape id="Picture 2230" o:spid="_x0000_s3254" type="#_x0000_t75" style="position:absolute;left:10603;top:3562;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VNujEAAAA3gAAAA8AAABkcnMvZG93bnJldi54bWxET0uLwjAQvgv+hzDC3jRV1NWuUcQH7E18&#10;UPQ2NGNbtpmUJqt1f70RhL3Nx/ec2aIxpbhR7QrLCvq9CARxanXBmYLTcdudgHAeWWNpmRQ8yMFi&#10;3m7NMNb2znu6HXwmQgi7GBXk3lexlC7NyaDr2Yo4cFdbG/QB1pnUNd5DuCnlIIrG0mDBoSHHilY5&#10;pT+HX6NgrT+b4d8qHSVlco785ZpMdhuj1EenWX6B8NT4f/Hb/a3D/Om4P4XXO+EGOX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nVNujEAAAA3gAAAA8AAAAAAAAAAAAAAAAA&#10;nwIAAGRycy9kb3ducmV2LnhtbFBLBQYAAAAABAAEAPcAAACQAwAAAAA=&#10;">
                    <v:imagedata r:id="rId674" o:title=""/>
                  </v:shape>
                </v:group>
                <v:group id="Group 2231" o:spid="_x0000_s3255" style="position:absolute;left:10603;top:3562;width:33;height:60" coordorigin="10603,3562"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JkubHIAAAA&#10;3gAAAA8AAAAAAAAAAAAAAAAAqgIAAGRycy9kb3ducmV2LnhtbFBLBQYAAAAABAAEAPoAAACfAwAA&#10;AAA=&#10;">
                  <v:shape id="Freeform 2232" o:spid="_x0000_s3256" style="position:absolute;left:10603;top:3562;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O1KcQA&#10;AADeAAAADwAAAGRycy9kb3ducmV2LnhtbERPTWvCQBC9F/oflil4040etI2u0gYFPVmtoN6G7DQJ&#10;zc6G3Y3Gf+8KQm/zeJ8zW3SmFhdyvrKsYDhIQBDnVldcKDj8rPrvIHxA1lhbJgU38rCYv77MMNX2&#10;yju67EMhYgj7FBWUITSplD4vyaAf2IY4cr/WGQwRukJqh9cYbmo5SpKxNFhxbCixoayk/G/fGgX5&#10;5Kv9dic6mm1Wb4qsPZ2X2irVe+s+pyACdeFf/HSvdZz/MR4N4fFOvEH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tSnEAAAA3gAAAA8AAAAAAAAAAAAAAAAAmAIAAGRycy9k&#10;b3ducmV2LnhtbFBLBQYAAAAABAAEAPUAAACJAwAAAAA=&#10;" path="m,5l5,,7,r,26l24,26r2,2l27,28r3,-3l32,24r2,5l34,31r-2,5l30,35,27,32r-1,l24,33,7,33r,26l5,59,,55,,5xe" filled="f" strokecolor="#231f20" strokeweight=".1098mm">
                    <v:path arrowok="t" o:connecttype="custom" o:connectlocs="0,3567;5,3562;7,3562;7,3588;24,3588;26,3590;27,3590;30,3587;32,3586;34,3591;34,3593;32,3598;30,3597;27,3594;26,3594;24,3595;7,3595;7,3621;5,3621;0,3617;0,3567" o:connectangles="0,0,0,0,0,0,0,0,0,0,0,0,0,0,0,0,0,0,0,0,0"/>
                  </v:shape>
                </v:group>
                <v:group id="Group 2233" o:spid="_x0000_s3257" style="position:absolute;left:10582;top:3567;width:22;height:50" coordorigin="10582,356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fqCXcQAAADeAAAA&#10;DwAAAAAAAAAAAAAAAACqAgAAZHJzL2Rvd25yZXYueG1sUEsFBgAAAAAEAAQA+gAAAJsDAAAAAA==&#10;">
                  <v:shape id="Freeform 2234" o:spid="_x0000_s3258" style="position:absolute;left:10582;top:356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FqbMQA&#10;AADeAAAADwAAAGRycy9kb3ducmV2LnhtbERPTWvCQBC9C/6HZQQvUjdaCG3qKiKI9lS0FjxOs9Mk&#10;ZHc2ZNcY/31XELzN433OYtVbIzpqfeVYwWyagCDOna64UHD63r68gfABWaNxTApu5GG1HA4WmGl3&#10;5QN1x1CIGMI+QwVlCE0mpc9LsuinriGO3J9rLYYI20LqFq8x3Bo5T5JUWqw4NpTY0KakvD5erILz&#10;zpz50/+uazbd6WdWT77S/USp8ahff4AI1Ien+OHe6zj/PZ2/wv2deIN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RamzEAAAA3gAAAA8AAAAAAAAAAAAAAAAAmAIAAGRycy9k&#10;b3ducmV2LnhtbFBLBQYAAAAABAAEAPUAAACJAwAAAAA=&#10;" path="m21,l13,,8,5,9,16,,16,,33r9,l8,44r5,6l21,50,21,e" fillcolor="#bcbec0" stroked="f">
                    <v:path arrowok="t" o:connecttype="custom" o:connectlocs="21,3567;13,3567;8,3572;9,3583;0,3583;0,3600;9,3600;8,3611;13,3617;21,3617;21,3567" o:connectangles="0,0,0,0,0,0,0,0,0,0,0"/>
                  </v:shape>
                </v:group>
                <v:group id="Group 2235" o:spid="_x0000_s3259" style="position:absolute;left:10582;top:3567;width:22;height:50" coordorigin="10582,3567"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V+/ssUAAADeAAAADwAAAGRycy9kb3ducmV2LnhtbERPS2vCQBC+F/wPywi9&#10;6Sa2FY2uIqKlBxF8gHgbsmMSzM6G7JrEf98tCL3Nx/ec+bIzpWiodoVlBfEwAkGcWl1wpuB82g4m&#10;IJxH1lhaJgVPcrBc9N7mmGjb8oGao89ECGGXoILc+yqR0qU5GXRDWxEH7mZrgz7AOpO6xjaEm1KO&#10;omgsDRYcGnKsaJ1Tej8+jILvFtvVR7xpdvfb+nk9fe0vu5iUeu93qxkIT53/F7/cPzrMn45H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1fv7LFAAAA3gAA&#10;AA8AAAAAAAAAAAAAAAAAqgIAAGRycy9kb3ducmV2LnhtbFBLBQYAAAAABAAEAPoAAACcAwAAAAA=&#10;">
                  <v:shape id="Freeform 2236" o:spid="_x0000_s3260" style="position:absolute;left:10582;top:3567;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0ufMQA&#10;AADeAAAADwAAAGRycy9kb3ducmV2LnhtbESPQYvCMBCF78L+hzAL3jS1YNFqlEV3wavai7ehGdti&#10;M8k2Uau/3ggLe5vhvffNm+W6N624Uecbywom4wQEcWl1w5WC4vgzmoHwAVlja5kUPMjDevUxWGKu&#10;7Z33dDuESkQI+xwV1CG4XEpf1mTQj60jjtrZdgZDXLtK6g7vEW5amSZJJg02HC/U6GhTU3k5XE2k&#10;/Lo0KyZ6+03VpT053p7n6VOp4Wf/tQARqA//5r/0Tsf68yydwvudOIN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NLnzEAAAA3gAAAA8AAAAAAAAAAAAAAAAAmAIAAGRycy9k&#10;b3ducmV2LnhtbFBLBQYAAAAABAAEAPUAAACJAwAAAAA=&#10;" path="m21,50r-8,l8,44,9,33,,33,,16r9,l8,5,13,r8,l21,50xe" filled="f" strokecolor="#231f20" strokeweight=".1098mm">
                    <v:path arrowok="t" o:connecttype="custom" o:connectlocs="21,3617;13,3617;8,3611;9,3600;0,3600;0,3583;9,3583;8,3572;13,3567;21,3567;21,3617" o:connectangles="0,0,0,0,0,0,0,0,0,0,0"/>
                  </v:shape>
                  <v:shape id="Picture 2237" o:spid="_x0000_s3261" type="#_x0000_t75" style="position:absolute;left:10236;top:3505;width:222;height:2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DGQbCAAAA3gAAAA8AAABkcnMvZG93bnJldi54bWxET0tuwjAQ3VfqHayp1E0FTrNI24BBNC0S&#10;Wz4HGMWDHYjHke1CevsaCam7eXrfmS9H14sLhdh5VvA6LUAQt153bBQc9uvJO4iYkDX2nknBL0VY&#10;Lh4f5lhrf+UtXXbJiBzCsUYFNqWhljK2lhzGqR+IM3f0wWHKMBipA15zuOtlWRSVdNhxbrA4UGOp&#10;Pe9+nALzNjRf9kjdKax8+f1pXprtgZR6fhpXMxCJxvQvvrs3Os//qMoKbu/kG+Ti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QxkGwgAAAN4AAAAPAAAAAAAAAAAAAAAAAJ8C&#10;AABkcnMvZG93bnJldi54bWxQSwUGAAAAAAQABAD3AAAAjgMAAAAA&#10;">
                    <v:imagedata r:id="rId675" o:title=""/>
                  </v:shape>
                </v:group>
                <v:group id="Group 2238" o:spid="_x0000_s3262" style="position:absolute;left:10446;top:3819;width:64;height:47" coordorigin="10446,3819" coordsize="64,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0hxcUAAADeAAAADwAAAGRycy9kb3ducmV2LnhtbERPTWvCQBC9F/oflil4&#10;002U2hpdRUTFgwjVgngbsmMSzM6G7JrEf98VhN7m8T5ntuhMKRqqXWFZQTyIQBCnVhecKfg9bfrf&#10;IJxH1lhaJgUPcrCYv7/NMNG25R9qjj4TIYRdggpy76tESpfmZNANbEUcuKutDfoA60zqGtsQbko5&#10;jKKxNFhwaMixolVO6e14Nwq2LbbLUbxu9rfr6nE5fR7O+5iU6n10yykIT53/F7/cOx3mT8bDL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2NIcXFAAAA3gAA&#10;AA8AAAAAAAAAAAAAAAAAqgIAAGRycy9kb3ducmV2LnhtbFBLBQYAAAAABAAEAPoAAACcAwAAAAA=&#10;">
                  <v:shape id="Freeform 2239" o:spid="_x0000_s3263" style="position:absolute;left:10446;top:3819;width:64;height:47;visibility:visible;mso-wrap-style:square;v-text-anchor:top" coordsize="6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8AMgA&#10;AADeAAAADwAAAGRycy9kb3ducmV2LnhtbESPT08CMRDF7yZ8h2ZMvEkXjPxZKARNTLiYKHqQ27Ad&#10;thu307UtsH5752DCbSbvzXu/Wa5736ozxdQENjAaFqCIq2Abrg18frzcz0CljGyxDUwGfinBejW4&#10;WWJpw4Xf6bzLtZIQTiUacDl3pdapcuQxDUNHLNoxRI9Z1lhrG/Ei4b7V46KYaI8NS4PDjp4dVd+7&#10;kzfwZven+HDQX4/b42w6mj6515/kjLm77TcLUJn6fDX/X2+t4M8nY+GVd2QGvfo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4TwAyAAAAN4AAAAPAAAAAAAAAAAAAAAAAJgCAABk&#10;cnMvZG93bnJldi54bWxQSwUGAAAAAAQABAD1AAAAjQMAAAAA&#10;" path="m,l4,47,64,18,,e" fillcolor="black" stroked="f">
                    <v:path arrowok="t" o:connecttype="custom" o:connectlocs="0,3819;4,3866;64,3837;0,3819" o:connectangles="0,0,0,0"/>
                  </v:shape>
                </v:group>
                <v:group id="Group 2240" o:spid="_x0000_s3264" style="position:absolute;left:10446;top:3819;width:64;height:47" coordorigin="10446,3819" coordsize="64,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14QLMQAAADeAAAADwAAAGRycy9kb3ducmV2LnhtbERPTYvCMBC9L+x/CCN4&#10;07SKslajiKziQQR1Ydnb0IxtsZmUJrb13xtB2Ns83ucsVp0pRUO1KywriIcRCOLU6oIzBT+X7eAL&#10;hPPIGkvLpOBBDlbLz48FJtq2fKLm7DMRQtglqCD3vkqkdGlOBt3QVsSBu9raoA+wzqSusQ3hppSj&#10;KJpKgwWHhhwr2uSU3s53o2DXYrsex9/N4XbdPP4uk+PvISal+r1uPQfhqfP/4rd7r8P82XQ0g9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14QLMQAAADeAAAA&#10;DwAAAAAAAAAAAAAAAACqAgAAZHJzL2Rvd25yZXYueG1sUEsFBgAAAAAEAAQA+gAAAJsDAAAAAA==&#10;">
                  <v:shape id="Freeform 2241" o:spid="_x0000_s3265" style="position:absolute;left:10446;top:3819;width:64;height:47;visibility:visible;mso-wrap-style:square;v-text-anchor:top" coordsize="6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Vj/8cA&#10;AADeAAAADwAAAGRycy9kb3ducmV2LnhtbESP3WrCQBCF7wu+wzKCN6VuqlRq6iriD0jBC6MPMGTH&#10;JDQ7m2bXGN/euSj0boY5c875Fqve1aqjNlSeDbyPE1DEubcVFwYu5/3bJ6gQkS3WnsnAgwKsloOX&#10;BabW3/lEXRYLJSYcUjRQxtikWoe8JIdh7BtiuV196zDK2hbatngXc1frSZLMtMOKJaHEhjYl5T/Z&#10;zRnQ7rt/Pe4jXk6TrPpYP7rf3bYzZjTs11+gIvXxX/z3fbBSfz6bCoDgyAx6+QQ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FY//HAAAA3gAAAA8AAAAAAAAAAAAAAAAAmAIAAGRy&#10;cy9kb3ducmV2LnhtbFBLBQYAAAAABAAEAPUAAACMAwAAAAA=&#10;" path="m64,18l,,4,47,64,18xe" filled="f" strokeweight=".1373mm">
                    <v:path arrowok="t" o:connecttype="custom" o:connectlocs="64,3837;0,3819;4,3866;64,3837" o:connectangles="0,0,0,0"/>
                  </v:shape>
                </v:group>
                <v:group id="Group 2242" o:spid="_x0000_s3266" style="position:absolute;left:6979;top:3264;width:49;height:174" coordorigin="6979,3264" coordsize="49,1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PGK98UAAADeAAAADwAAAGRycy9kb3ducmV2LnhtbERPS2vCQBC+F/wPyxS8&#10;1U0MlZq6BpEqHqRQFUpvQ3ZMQrKzIbvN4993C4Xe5uN7ziYbTSN66lxlWUG8iEAQ51ZXXCi4XQ9P&#10;LyCcR9bYWCYFEznItrOHDabaDvxB/cUXIoSwS1FB6X2bSunykgy6hW2JA3e3nUEfYFdI3eEQwk0j&#10;l1G0kgYrDg0ltrQvKa8v30bBccBhl8Rv/bm+76ev6/P75zkmpeaP4+4VhKfR/4v/3Ccd5q9XS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jxivfFAAAA3gAA&#10;AA8AAAAAAAAAAAAAAAAAqgIAAGRycy9kb3ducmV2LnhtbFBLBQYAAAAABAAEAPoAAACcAwAAAAA=&#10;">
                  <v:shape id="Freeform 2243" o:spid="_x0000_s3267" style="position:absolute;left:6979;top:3264;width:49;height:174;visibility:visible;mso-wrap-style:square;v-text-anchor:top" coordsize="49,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fzjMUA&#10;AADeAAAADwAAAGRycy9kb3ducmV2LnhtbERPzUrDQBC+F3yHZQRvzcaEhBq7Ldoi1FyqbR9gzI5J&#10;NDsbsts0fXtXELzNx/c7y/VkOjHS4FrLCu6jGARxZXXLtYLT8WW+AOE8ssbOMim4koP16ma2xELb&#10;C7/TePC1CCHsClTQeN8XUrqqIYMusj1x4D7tYNAHONRSD3gJ4aaTSRzn0mDLoaHBnjYNVd+Hs1Hw&#10;8fyWjVlanhdJ+vXa+zLfZvtSqbvb6ekRhKfJ/4v/3Dsd5j/kaQK/74Qb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OMxQAAAN4AAAAPAAAAAAAAAAAAAAAAAJgCAABkcnMv&#10;ZG93bnJldi54bWxQSwUGAAAAAAQABAD1AAAAigMAAAAA&#10;" path="m,175r49,l49,,,,,175xe" filled="f" strokecolor="#231f20" strokeweight=".1098mm">
                    <v:path arrowok="t" o:connecttype="custom" o:connectlocs="0,3439;49,3439;49,3264;0,3264;0,3439" o:connectangles="0,0,0,0,0"/>
                  </v:shape>
                </v:group>
                <v:group id="Group 2244" o:spid="_x0000_s3268" style="position:absolute;left:6947;top:3437;width:110;height:174" coordorigin="6947,3437" coordsize="110,1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2+xG8UAAADeAAAADwAAAGRycy9kb3ducmV2LnhtbERPS2vCQBC+F/wPywje&#10;6iaGikZXEamlByn4APE2ZMckmJ0N2W0S/31XEHqbj+85y3VvKtFS40rLCuJxBII4s7rkXMH5tHuf&#10;gXAeWWNlmRQ8yMF6NXhbYqptxwdqjz4XIYRdigoK7+tUSpcVZNCNbU0cuJttDPoAm1zqBrsQbio5&#10;iaKpNFhyaCiwpm1B2f34axR8ddhtkviz3d9v28f19PFz2cek1GjYbxYgPPX+X/xyf+swfz5NEn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dvsRvFAAAA3gAA&#10;AA8AAAAAAAAAAAAAAAAAqgIAAGRycy9kb3ducmV2LnhtbFBLBQYAAAAABAAEAPoAAACcAwAAAAA=&#10;">
                  <v:shape id="Freeform 2245" o:spid="_x0000_s3269" style="position:absolute;left:6947;top:3437;width:110;height:174;visibility:visible;mso-wrap-style:square;v-text-anchor:top" coordsize="110,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uPkcQA&#10;AADeAAAADwAAAGRycy9kb3ducmV2LnhtbERPTWuDQBC9F/Iflgn01qxtQ1DrKkkhUHIIVEN7Hdyp&#10;St1ZcdfE/PtuINDbPN7nZMVsenGm0XWWFTyvIhDEtdUdNwpO1f4pBuE8ssbeMim4koMiXzxkmGp7&#10;4U86l74RIYRdigpa74dUSle3ZNCt7EAcuB87GvQBjo3UI15CuOnlSxRtpMGOQ0OLA723VP+Wk1EQ&#10;uyg5lvvd6eCqa5N8d9PxqySlHpfz9g2Ep9n/i+/uDx3mJ5vXNdzeCTfI/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Lj5HEAAAA3gAAAA8AAAAAAAAAAAAAAAAAmAIAAGRycy9k&#10;b3ducmV2LnhtbFBLBQYAAAAABAAEAPUAAACJAwAAAAA=&#10;" path="m,175l32,,81,r29,175e" filled="f" strokecolor="#231f20" strokeweight=".1098mm">
                    <v:path arrowok="t" o:connecttype="custom" o:connectlocs="0,3612;32,3437;81,3437;110,3612" o:connectangles="0,0,0,0"/>
                  </v:shape>
                </v:group>
                <v:group id="Group 2246" o:spid="_x0000_s3270" style="position:absolute;left:6945;top:3266;width:101;height:346" coordorigin="6945,3266" coordsize="101,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8qM9MQAAADeAAAADwAAAGRycy9kb3ducmV2LnhtbERPS4vCMBC+C/6HMMLe&#10;NO2KotUoIruLBxF8gHgbmrEtNpPSZNv6783Cgrf5+J6zXHemFA3VrrCsIB5FIIhTqwvOFFzO38MZ&#10;COeRNZaWScGTHKxX/d4SE21bPlJz8pkIIewSVJB7XyVSujQng25kK+LA3W1t0AdYZ1LX2IZwU8rP&#10;KJpKgwWHhhwr2uaUPk6/RsFPi+1mHH81+8d9+7ydJ4frPialPgbdZgHCU+ff4n/3Tof58+l4An/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8qM9MQAAADeAAAA&#10;DwAAAAAAAAAAAAAAAACqAgAAZHJzL2Rvd25yZXYueG1sUEsFBgAAAAAEAAQA+gAAAJsDAAAAAA==&#10;">
                  <v:shape id="Freeform 2247" o:spid="_x0000_s3271" style="position:absolute;left:6945;top:3266;width:101;height:346;visibility:visible;mso-wrap-style:square;v-text-anchor:top" coordsize="101,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WiL8UA&#10;AADeAAAADwAAAGRycy9kb3ducmV2LnhtbERPTUsDMRC9C/6HMII3m9TS1W6bFhEKag/iVg97GzbT&#10;zeJmsiSx3f57UxC8zeN9zmozul4cKcTOs4bpRIEgbrzpuNXwud/ePYKICdlg75k0nCnCZn19tcLS&#10;+BN/0LFKrcghHEvUYFMaSiljY8lhnPiBOHMHHxymDEMrTcBTDne9vFeqkA47zg0WB3q21HxXP07D&#10;IagH9f71VtS76et8X9uqnquz1rc349MSRKIx/Yv/3C8mz18UswIu7+Qb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aIvxQAAAN4AAAAPAAAAAAAAAAAAAAAAAJgCAABkcnMv&#10;ZG93bnJldi54bWxQSwUGAAAAAAQABAD1AAAAigMAAAAA&#10;" path="m,346l101,295,19,249,87,207,37,173,82,113,35,75,83,32,34,e" filled="f" strokecolor="#231f20" strokeweight=".1098mm">
                    <v:path arrowok="t" o:connecttype="custom" o:connectlocs="0,3612;101,3561;19,3515;87,3473;37,3439;82,3379;35,3341;83,3298;34,3266" o:connectangles="0,0,0,0,0,0,0,0,0"/>
                  </v:shape>
                </v:group>
                <v:group id="Group 2248" o:spid="_x0000_s3272" style="position:absolute;left:6961;top:3266;width:97;height:346" coordorigin="6961,3266" coordsize="97,3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S3GMUAAADeAAAADwAAAGRycy9kb3ducmV2LnhtbERPTWvCQBC9F/oflil4&#10;002U2hpdRUTFgwjVgngbsmMSzM6G7JrEf98VhN7m8T5ntuhMKRqqXWFZQTyIQBCnVhecKfg9bfrf&#10;IJxH1lhaJgUPcrCYv7/NMNG25R9qjj4TIYRdggpy76tESpfmZNANbEUcuKutDfoA60zqGtsQbko5&#10;jKKxNFhwaMixolVO6e14Nwq2LbbLUbxu9rfr6nE5fR7O+5iU6n10yykIT53/F7/cOx3mT8ajL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hUtxjFAAAA3gAA&#10;AA8AAAAAAAAAAAAAAAAAqgIAAGRycy9kb3ducmV2LnhtbFBLBQYAAAAABAAEAPoAAACcAwAAAAA=&#10;">
                  <v:shape id="Freeform 2249" o:spid="_x0000_s3273" style="position:absolute;left:6961;top:3266;width:97;height:346;visibility:visible;mso-wrap-style:square;v-text-anchor:top" coordsize="97,3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SrkMcA&#10;AADeAAAADwAAAGRycy9kb3ducmV2LnhtbESPMW/CQAyFd6T+h5OR2OACSKikHKhUVMrQgUKXblbO&#10;JBE5X8hdk/Dv6wGJzdZ7fu/zZje4WnXUhsqzgfksAUWce1txYeDn/Dl9BRUissXaMxm4U4Dd9mW0&#10;wdT6nr+pO8VCSQiHFA2UMTap1iEvyWGY+YZYtItvHUZZ20LbFnsJd7VeJMlKO6xYGkps6KOk/Hr6&#10;cwaW56vvjh3l2e1yvB2yff+7/yqMmYyH9zdQkYb4ND+uMyv469VSeOUdmUF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JEq5DHAAAA3gAAAA8AAAAAAAAAAAAAAAAAmAIAAGRy&#10;cy9kb3ducmV2LnhtbFBLBQYAAAAABAAEAPUAAACMAwAAAAA=&#10;" path="m97,346l,295,81,249,13,207,64,173,19,113,65,75,17,32,66,e" filled="f" strokecolor="#231f20" strokeweight=".1098mm">
                    <v:path arrowok="t" o:connecttype="custom" o:connectlocs="97,3612;0,3561;81,3515;13,3473;64,3439;19,3379;65,3341;17,3298;66,3266" o:connectangles="0,0,0,0,0,0,0,0,0"/>
                  </v:shape>
                </v:group>
                <v:group id="Group 2250" o:spid="_x0000_s3274" style="position:absolute;left:6980;top:3243;width:45;height:22" coordorigin="6980,3243" coordsize="4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oeG8cQAAADeAAAA&#10;DwAAAAAAAAAAAAAAAACqAgAAZHJzL2Rvd25yZXYueG1sUEsFBgAAAAAEAAQA+gAAAJsDAAAAAA==&#10;">
                  <v:shape id="Freeform 2251" o:spid="_x0000_s3275" style="position:absolute;left:6980;top:3243;width:45;height:22;visibility:visible;mso-wrap-style:square;v-text-anchor:top" coordsize="4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eFqMYA&#10;AADeAAAADwAAAGRycy9kb3ducmV2LnhtbESPQWvCQBCF74X+h2UK3upuRaSJrlIUodCDNNqeh+yY&#10;RLOzIbvV2F/vHAq9zTBv3nvfYjX4Vl2oj01gCy9jA4q4DK7hysJhv31+BRUTssM2MFm4UYTV8vFh&#10;gbkLV/6kS5EqJSYcc7RQp9TlWseyJo9xHDpiuR1D7zHJ2lfa9XgVc9/qiTEz7bFhSaixo3VN5bn4&#10;8RaOp3TaFJMvs/vN8OP7Rpk3G2ft6Gl4m4NKNKR/8d/3u5P62WwqAIIjM+jl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eFqMYAAADeAAAADwAAAAAAAAAAAAAAAACYAgAAZHJz&#10;L2Rvd25yZXYueG1sUEsFBgAAAAAEAAQA9QAAAIsDAAAAAA==&#10;" path="m45,21l,21,11,,33,,45,21xe" filled="f" strokecolor="#231f20" strokeweight=".1098mm">
                    <v:path arrowok="t" o:connecttype="custom" o:connectlocs="45,3264;0,3264;11,3243;33,3243;45,3264" o:connectangles="0,0,0,0,0"/>
                  </v:shape>
                  <v:shape id="Picture 2252" o:spid="_x0000_s3276" type="#_x0000_t75" style="position:absolute;left:7046;top:3264;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KrsjDAAAA3gAAAA8AAABkcnMvZG93bnJldi54bWxET0uLwjAQvi/4H8II3tbUBz6qUUTQ9bAH&#10;X+B1aMa22kxKErX7783Cwt7m43vOfNmYSjzJ+dKygl43AUGcWV1yruB82nxOQPiArLGyTAp+yMNy&#10;0fqYY6rtiw/0PIZcxBD2KSooQqhTKX1WkEHftTVx5K7WGQwRulxqh68YbirZT5KRNFhybCiwpnVB&#10;2f34MAq+pt9bOXFmT2NeXx95Zm+Dy1CpTrtZzUAEasK/+M+903H+dDTswe878Qa5e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MquyMMAAADeAAAADwAAAAAAAAAAAAAAAACf&#10;AgAAZHJzL2Rvd25yZXYueG1sUEsFBgAAAAAEAAQA9wAAAI8DAAAAAA==&#10;">
                    <v:imagedata r:id="rId676" o:title=""/>
                  </v:shape>
                </v:group>
                <v:group id="Group 2253" o:spid="_x0000_s3277" style="position:absolute;left:7046;top:3264;width:33;height:60" coordorigin="7046,3264"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Vn/cUAAADeAAAADwAAAGRycy9kb3ducmV2LnhtbERPS2vCQBC+F/wPywi9&#10;6Sa2FY2uIqKlBxF8gHgbsmMSzM6G7JrEf98tCL3Nx/ec+bIzpWiodoVlBfEwAkGcWl1wpuB82g4m&#10;IJxH1lhaJgVPcrBc9N7mmGjb8oGao89ECGGXoILc+yqR0qU5GXRDWxEH7mZrgz7AOpO6xjaEm1KO&#10;omgsDRYcGnKsaJ1Tej8+jILvFtvVR7xpdvfb+nk9fe0vu5iUeu93qxkIT53/F7/cPzrMn44/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lZ/3FAAAA3gAA&#10;AA8AAAAAAAAAAAAAAAAAqgIAAGRycy9kb3ducmV2LnhtbFBLBQYAAAAABAAEAPoAAACcAwAAAAA=&#10;">
                  <v:shape id="Freeform 2254" o:spid="_x0000_s3278" style="position:absolute;left:7046;top:3264;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rZcUA&#10;AADeAAAADwAAAGRycy9kb3ducmV2LnhtbERPTWvCQBC9C/6HZYTe6qa2aI2uUoNCe9LagnobstMk&#10;NDsbdjca/71bKHibx/uc+bIztTiT85VlBU/DBARxbnXFhYLvr83jKwgfkDXWlknBlTwsF/3eHFNt&#10;L/xJ530oRAxhn6KCMoQmldLnJRn0Q9sQR+7HOoMhQldI7fASw00tR0kylgYrjg0lNpSVlP/uW6Mg&#10;n6zanTvSwWyz+qPI2uNpra1SD4PubQYiUBfu4n/3u47zp+OXZ/h7J94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8mtlxQAAAN4AAAAPAAAAAAAAAAAAAAAAAJgCAABkcnMv&#10;ZG93bnJldi54bWxQSwUGAAAAAAQABAD1AAAAigMAAAAA&#10;" path="m,5l4,,7,r,26l24,26r1,1l27,27r3,-2l32,23r2,5l34,30r-2,5l30,34,27,32r-2,l24,33,7,33r,26l4,59,,54,,5xe" filled="f" strokecolor="#231f20" strokeweight=".1098mm">
                    <v:path arrowok="t" o:connecttype="custom" o:connectlocs="0,3269;4,3264;7,3264;7,3290;24,3290;25,3291;27,3291;30,3289;32,3287;34,3292;34,3294;32,3299;30,3298;27,3296;25,3296;24,3297;7,3297;7,3323;4,3323;0,3318;0,3269" o:connectangles="0,0,0,0,0,0,0,0,0,0,0,0,0,0,0,0,0,0,0,0,0"/>
                  </v:shape>
                </v:group>
                <v:group id="Group 2255" o:spid="_x0000_s3279" style="position:absolute;left:7025;top:3269;width:22;height:50" coordorigin="7025,326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IBaEsUAAADeAAAADwAAAGRycy9kb3ducmV2LnhtbERPS2vCQBC+F/wPywje&#10;dBNrRaOriLSlBxF8gHgbsmMSzM6G7JrEf98tCL3Nx/ec5bozpWiodoVlBfEoAkGcWl1wpuB8+hrO&#10;QDiPrLG0TAqe5GC96r0tMdG25QM1R5+JEMIuQQW591UipUtzMuhGtiIO3M3WBn2AdSZ1jW0IN6Uc&#10;R9FUGiw4NORY0Tan9H58GAXfLbab9/iz2d1v2+f19LG/7GJSatDvNgsQnjr/L365f3SYP59O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CAWhLFAAAA3gAA&#10;AA8AAAAAAAAAAAAAAAAAqgIAAGRycy9kb3ducmV2LnhtbFBLBQYAAAAABAAEAPoAAACcAwAAAAA=&#10;">
                  <v:shape id="Freeform 2256" o:spid="_x0000_s3280" style="position:absolute;left:7025;top:326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uyI8UA&#10;AADeAAAADwAAAGRycy9kb3ducmV2LnhtbERPS2vCQBC+F/wPywi9iG4sNtjUVUQo2lPxUfA4zY5J&#10;yO5syG5j/PduoeBtPr7nLFa9NaKj1leOFUwnCQji3OmKCwWn48d4DsIHZI3GMSm4kYfVcvC0wEy7&#10;K++pO4RCxBD2GSooQ2gyKX1ekkU/cQ1x5C6utRgibAupW7zGcGvkS5Kk0mLFsaHEhjYl5fXh1yo4&#10;b82ZP/3PumbTnb6n9egr3Y2Ueh7263cQgfrwEP+7dzrOf0tnr/D3TrxB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a7IjxQAAAN4AAAAPAAAAAAAAAAAAAAAAAJgCAABkcnMv&#10;ZG93bnJldi54bWxQSwUGAAAAAAQABAD1AAAAigMAAAAA&#10;" path="m21,l13,,8,5,9,16,,16,,33r9,l8,44r5,5l21,49,21,e" fillcolor="#bcbec0" stroked="f">
                    <v:path arrowok="t" o:connecttype="custom" o:connectlocs="21,3269;13,3269;8,3274;9,3285;0,3285;0,3302;9,3302;8,3313;13,3318;21,3318;21,3269" o:connectangles="0,0,0,0,0,0,0,0,0,0,0"/>
                  </v:shape>
                </v:group>
                <v:group id="Group 2257" o:spid="_x0000_s3281" style="position:absolute;left:7025;top:3269;width:22;height:50" coordorigin="7025,326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x5h/sUAAADeAAAADwAAAGRycy9kb3ducmV2LnhtbERPTWvCQBC9C/0PyxS8&#10;1U20hhpdRcQWD1KoFsTbkB2TYHY2ZLdJ/PeuUPA2j/c5i1VvKtFS40rLCuJRBII4s7rkXMHv8fPt&#10;A4TzyBory6TgRg5Wy5fBAlNtO/6h9uBzEULYpaig8L5OpXRZQQbdyNbEgbvYxqAPsMmlbrAL4aaS&#10;4yhKpMGSQ0OBNW0Kyq6HP6Pgq8NuPYm37f562dzOx+n3aR+TUsPXfj0H4an3T/G/e6fD/Fnyn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8eYf7FAAAA3gAA&#10;AA8AAAAAAAAAAAAAAAAAqgIAAGRycy9kb3ducmV2LnhtbFBLBQYAAAAABAAEAPoAAACcAwAAAAA=&#10;">
                  <v:shape id="Freeform 2258" o:spid="_x0000_s3282" style="position:absolute;left:7025;top:326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zwMMYA&#10;AADeAAAADwAAAGRycy9kb3ducmV2LnhtbESPQW/CMAyF75P2HyIjcRspFepoIaBpMGnXQS/crMa0&#10;FY2TNaHt9uuXSZN2s/Xe+/y83U+mEwP1vrWsYLlIQBBXVrdcKyjPb09rED4ga+wsk4Iv8rDfPT5s&#10;sdB25A8aTqEWEcK+QAVNCK6Q0lcNGfQL64ijdrW9wRDXvpa6xzHCTSfTJMmkwZbjhQYdvTZU3U53&#10;EymfLs3KpT4cqb51F8eHa55+KzWfTS8bEIGm8G/+S7/rWD/PVs/w+06cQe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UzwMMYAAADeAAAADwAAAAAAAAAAAAAAAACYAgAAZHJz&#10;L2Rvd25yZXYueG1sUEsFBgAAAAAEAAQA9QAAAIsDAAAAAA==&#10;" path="m21,49r-8,l8,44,9,33,,33,,16r9,l8,5,13,r8,l21,49xe" filled="f" strokecolor="#231f20" strokeweight=".1098mm">
                    <v:path arrowok="t" o:connecttype="custom" o:connectlocs="21,3318;13,3318;8,3313;9,3302;0,3302;0,3285;9,3285;8,3274;13,3269;21,3269;21,3318" o:connectangles="0,0,0,0,0,0,0,0,0,0,0"/>
                  </v:shape>
                  <v:shape id="Picture 2259" o:spid="_x0000_s3283" type="#_x0000_t75" style="position:absolute;left:7046;top:3264;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wB1XHAAAA3gAAAA8AAABkcnMvZG93bnJldi54bWxEj09vwjAMxe9IfIfIk3aDdAwx6AgIIfHn&#10;wIGxSbtajWm7NU6VBOi+/XxA4mbrPb/383zZuUZdKcTas4GXYQaKuPC25tLA1+dmMAUVE7LFxjMZ&#10;+KMIy0W/N8fc+ht/0PWUSiUhHHM0UKXU5lrHoiKHcehbYtHOPjhMsoZS24A3CXeNHmXZRDusWRoq&#10;bGldUfF7ujgDu9lhq6fBHemN1+dLWfif1++xMc9P3eodVKIuPcz3670V/NlkLLzyjsygF/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HwB1XHAAAA3gAAAA8AAAAAAAAAAAAA&#10;AAAAnwIAAGRycy9kb3ducmV2LnhtbFBLBQYAAAAABAAEAPcAAACTAwAAAAA=&#10;">
                    <v:imagedata r:id="rId676" o:title=""/>
                  </v:shape>
                </v:group>
                <v:group id="Group 2260" o:spid="_x0000_s3284" style="position:absolute;left:7046;top:3264;width:33;height:60" coordorigin="7046,3264"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H1jMUAAADeAAAADwAAAGRycy9kb3ducmV2LnhtbERPS2vCQBC+F/wPywi9&#10;6Sa2FY2uIqKlBxF8gHgbsmMSzM6G7JrEf98tCL3Nx/ec+bIzpWiodoVlBfEwAkGcWl1wpuB82g4m&#10;IJxH1lhaJgVPcrBc9N7mmGjb8oGao89ECGGXoILc+yqR0qU5GXRDWxEH7mZrgz7AOpO6xjaEm1KO&#10;omgsDRYcGnKsaJ1Tej8+jILvFtvVR7xpdvfb+nk9fe0vu5iUeu93qxkIT53/F7/cPzrMn44/p/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6B9YzFAAAA3gAA&#10;AA8AAAAAAAAAAAAAAAAAqgIAAGRycy9kb3ducmV2LnhtbFBLBQYAAAAABAAEAPoAAACcAwAAAAA=&#10;">
                  <v:shape id="Freeform 2261" o:spid="_x0000_s3285" style="position:absolute;left:7046;top:3264;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ljz8cA&#10;AADeAAAADwAAAGRycy9kb3ducmV2LnhtbESPQU/CQBCF7yb+h82YeJOtJqAUFqINJnISgQS4Tbpj&#10;29idbXa3UP89czDxNpN589775svBtepMITaeDTyOMlDEpbcNVwb2u/eHF1AxIVtsPZOBX4qwXNze&#10;zDG3/sJfdN6mSokJxxwN1Cl1udaxrMlhHPmOWG7fPjhMsoZK24AXMXetfsqyiXbYsCTU2FFRU/mz&#10;7Z2B8vmt34QjHdxn0a6roj+eVtYbc383vM5AJRrSv/jv+8NK/elkLACCIzPo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5Y8/HAAAA3gAAAA8AAAAAAAAAAAAAAAAAmAIAAGRy&#10;cy9kb3ducmV2LnhtbFBLBQYAAAAABAAEAPUAAACMAwAAAAA=&#10;" path="m,5l4,,7,r,26l24,26r1,1l27,27r3,-2l32,23r2,5l34,30r-2,5l30,34,27,32r-2,l24,33,7,33r,26l4,59,,54,,5xe" filled="f" strokecolor="#231f20" strokeweight=".1098mm">
                    <v:path arrowok="t" o:connecttype="custom" o:connectlocs="0,3269;4,3264;7,3264;7,3290;24,3290;25,3291;27,3291;30,3289;32,3287;34,3292;34,3294;32,3299;30,3298;27,3296;25,3296;24,3297;7,3297;7,3323;4,3323;0,3318;0,3269" o:connectangles="0,0,0,0,0,0,0,0,0,0,0,0,0,0,0,0,0,0,0,0,0"/>
                  </v:shape>
                </v:group>
                <v:group id="Group 2262" o:spid="_x0000_s3286" style="position:absolute;left:7025;top:3269;width:22;height:50" coordorigin="7025,326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5vV8UAAADeAAAADwAAAGRycy9kb3ducmV2LnhtbERPS2vCQBC+F/wPyxS8&#10;1U2UhJq6ikiVHkKhKpTehuyYBLOzIbvN4993C4Xe5uN7zmY3mkb01LnasoJ4EYEgLqyuuVRwvRyf&#10;nkE4j6yxsUwKJnKw284eNphpO/AH9WdfihDCLkMFlfdtJqUrKjLoFrYlDtzNdgZ9gF0pdYdDCDeN&#10;XEZRKg3WHBoqbOlQUXE/fxsFpwGH/Sp+7fP77TB9XZL3zzwmpeaP4/4FhKfR/4v/3G86zF+nS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ub1fFAAAA3gAA&#10;AA8AAAAAAAAAAAAAAAAAqgIAAGRycy9kb3ducmV2LnhtbFBLBQYAAAAABAAEAPoAAACcAwAAAAA=&#10;">
                  <v:shape id="Freeform 2263" o:spid="_x0000_s3287" style="position:absolute;left:7025;top:326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u8isQA&#10;AADeAAAADwAAAGRycy9kb3ducmV2LnhtbERPTWvCQBC9C/6HZQQvUjcKDW3qKiKI9lS0FjxOs9Mk&#10;ZHc2ZNcY/31XELzN433OYtVbIzpqfeVYwWyagCDOna64UHD63r68gfABWaNxTApu5GG1HA4WmGl3&#10;5QN1x1CIGMI+QwVlCE0mpc9LsuinriGO3J9rLYYI20LqFq8x3Bo5T5JUWqw4NpTY0KakvD5erILz&#10;zpz50/+uazbd6WdWT77S/USp8ahff4AI1Ien+OHe6zj/PX2dw/2deIN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bvIrEAAAA3gAAAA8AAAAAAAAAAAAAAAAAmAIAAGRycy9k&#10;b3ducmV2LnhtbFBLBQYAAAAABAAEAPUAAACJAwAAAAA=&#10;" path="m21,l13,,8,5,9,16,,16,,33r9,l8,44r5,5l21,49,21,e" fillcolor="#bcbec0" stroked="f">
                    <v:path arrowok="t" o:connecttype="custom" o:connectlocs="21,3269;13,3269;8,3274;9,3285;0,3285;0,3302;9,3302;8,3313;13,3318;21,3318;21,3269" o:connectangles="0,0,0,0,0,0,0,0,0,0,0"/>
                  </v:shape>
                </v:group>
                <v:group id="Group 2264" o:spid="_x0000_s3288" style="position:absolute;left:7025;top:3269;width:22;height:50" coordorigin="7025,326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rBUu8QAAADeAAAADwAAAGRycy9kb3ducmV2LnhtbERPS4vCMBC+C/6HMMLe&#10;NO2KotUoIruLBxF8gHgbmrEtNpPSZNv6783Cgrf5+J6zXHemFA3VrrCsIB5FIIhTqwvOFFzO38MZ&#10;COeRNZaWScGTHKxX/d4SE21bPlJz8pkIIewSVJB7XyVSujQng25kK+LA3W1t0AdYZ1LX2IZwU8rP&#10;KJpKgwWHhhwr2uaUPk6/RsFPi+1mHH81+8d9+7ydJ4frPialPgbdZgHCU+ff4n/3Tof58+lkDH/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rBUu8QAAADeAAAA&#10;DwAAAAAAAAAAAAAAAACqAgAAZHJzL2Rvd25yZXYueG1sUEsFBgAAAAAEAAQA+gAAAJsDAAAAAA==&#10;">
                  <v:shape id="Freeform 2265" o:spid="_x0000_s3289" style="position:absolute;left:7025;top:326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f4msYA&#10;AADeAAAADwAAAGRycy9kb3ducmV2LnhtbESPQW/CMAyF75P2HyIjcRspFaugkFbTYNKuAy7crMa0&#10;FY2TNaHt9uuXSZN2s/Xe+/y8KyfTiYF631pWsFwkIIgrq1uuFZxPb09rED4ga+wsk4Iv8lAWjw87&#10;zLUd+YOGY6hFhLDPUUETgsul9FVDBv3COuKoXW1vMMS1r6XucYxw08k0STJpsOV4oUFHrw1Vt+Pd&#10;RMqnS7PzUu8PVN+6i+P9dZN+KzWfTS9bEIGm8G/+S7/rWH+TPa/g9504gy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f4msYAAADeAAAADwAAAAAAAAAAAAAAAACYAgAAZHJz&#10;L2Rvd25yZXYueG1sUEsFBgAAAAAEAAQA9QAAAIsDAAAAAA==&#10;" path="m21,49r-8,l8,44,9,33,,33,,16r9,l8,5,13,r8,l21,49xe" filled="f" strokecolor="#231f20" strokeweight=".1098mm">
                    <v:path arrowok="t" o:connecttype="custom" o:connectlocs="21,3318;13,3318;8,3313;9,3302;0,3302;0,3285;9,3285;8,3274;13,3269;21,3269;21,3318" o:connectangles="0,0,0,0,0,0,0,0,0,0,0"/>
                  </v:shape>
                  <v:shape id="Picture 2266" o:spid="_x0000_s3290" type="#_x0000_t75" style="position:absolute;left:7046;top:3344;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oPhbEAAAA3gAAAA8AAABkcnMvZG93bnJldi54bWxET0trAjEQvhf8D2EEb92stlp3a5Qi2Pbg&#10;oVWh12Ez+9DNZEmibv+9EQq9zcf3nMWqN624kPONZQXjJAVBXFjdcKXgsN88zkH4gKyxtUwKfsnD&#10;ajl4WGCu7ZW/6bILlYgh7HNUUIfQ5VL6oiaDPrEdceRK6wyGCF0ltcNrDDetnKTpTBpsODbU2NG6&#10;puK0OxsFH9n2Xc6d+aIXXpfnqrDHp59npUbD/u0VRKA+/Iv/3J86zs9m0ync34k3yO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ooPhbEAAAA3gAAAA8AAAAAAAAAAAAAAAAA&#10;nwIAAGRycy9kb3ducmV2LnhtbFBLBQYAAAAABAAEAPcAAACQAwAAAAA=&#10;">
                    <v:imagedata r:id="rId676" o:title=""/>
                  </v:shape>
                </v:group>
                <v:group id="Group 2267" o:spid="_x0000_s3291" style="position:absolute;left:7046;top:3344;width:33;height:60" coordorigin="7046,3344"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f3I8QAAADeAAAADwAAAGRycy9kb3ducmV2LnhtbERPTWvCQBC9F/wPywi9&#10;1U0UQ42uIqKlBylUBfE2ZMckmJ0N2TWJ/74rCL3N433OYtWbSrTUuNKygngUgSDOrC45V3A67j4+&#10;QTiPrLGyTAoe5GC1HLwtMNW2419qDz4XIYRdigoK7+tUSpcVZNCNbE0cuKttDPoAm1zqBrsQbio5&#10;jqJEGiw5NBRY06ag7Ha4GwVfHXbrSbxt97fr5nE5Tn/O+5iUeh/26zkIT73/F7/c3zrMnyX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sf3I8QAAADeAAAA&#10;DwAAAAAAAAAAAAAAAACqAgAAZHJzL2Rvd25yZXYueG1sUEsFBgAAAAAEAAQA+gAAAJsDAAAAAA==&#10;">
                  <v:shape id="Freeform 2268" o:spid="_x0000_s3292" style="position:absolute;left:7046;top:3344;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7u8QA&#10;AADeAAAADwAAAGRycy9kb3ducmV2LnhtbERPS2vCQBC+C/0PyxS81U0LvlJXaYOCnuoLtLchO01C&#10;s7Nhd6Px37uFgrf5+J4zW3SmFhdyvrKs4HWQgCDOra64UHA8rF4mIHxA1lhbJgU38rCYP/VmmGp7&#10;5R1d9qEQMYR9igrKEJpUSp+XZNAPbEMcuR/rDIYIXSG1w2sMN7V8S5KRNFhxbCixoayk/HffGgX5&#10;+LPdujOdzFdWb4qsPX8vtVWq/9x9vIMI1IWH+N+91nH+dDQcw9878QY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Q+7vEAAAA3gAAAA8AAAAAAAAAAAAAAAAAmAIAAGRycy9k&#10;b3ducmV2LnhtbFBLBQYAAAAABAAEAPUAAACJAwAAAAA=&#10;" path="m,5l4,,7,r,26l24,26r1,2l27,28r3,-3l32,24r2,5l34,31r-2,5l30,35,27,32r-2,l24,33,7,33r,27l4,60,,55,,5xe" filled="f" strokecolor="#231f20" strokeweight=".1098mm">
                    <v:path arrowok="t" o:connecttype="custom" o:connectlocs="0,3349;4,3344;7,3344;7,3370;24,3370;25,3372;27,3372;30,3369;32,3368;34,3373;34,3375;32,3380;30,3379;27,3376;25,3376;24,3377;7,3377;7,3404;4,3404;0,3399;0,3349" o:connectangles="0,0,0,0,0,0,0,0,0,0,0,0,0,0,0,0,0,0,0,0,0"/>
                  </v:shape>
                </v:group>
                <v:group id="Group 2269" o:spid="_x0000_s3293" style="position:absolute;left:7025;top:3349;width:22;height:50" coordorigin="7025,334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QUxsrIAAAA&#10;3gAAAA8AAAAAAAAAAAAAAAAAqgIAAGRycy9kb3ducmV2LnhtbFBLBQYAAAAABAAEAPoAAACfAwAA&#10;AAA=&#10;">
                  <v:shape id="Freeform 2270" o:spid="_x0000_s3294" style="position:absolute;left:7025;top:334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u+8QA&#10;AADeAAAADwAAAGRycy9kb3ducmV2LnhtbERPS2vCQBC+C/6HZQq9SN1YMGjqKiJI9VR8FDxOs9Mk&#10;ZHc2ZNeY/vuuIHibj+85i1Vvjeio9ZVjBZNxAoI4d7riQsH5tH2bgfABWaNxTAr+yMNqORwsMNPu&#10;xgfqjqEQMYR9hgrKEJpMSp+XZNGPXUMcuV/XWgwRtoXULd5iuDXyPUlSabHi2FBiQ5uS8vp4tQou&#10;n+bCe/+zrtl05+9JPfpKdyOlXl/69QeIQH14ih/unY7z5+l0Dvd34g1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LvvEAAAA3gAAAA8AAAAAAAAAAAAAAAAAmAIAAGRycy9k&#10;b3ducmV2LnhtbFBLBQYAAAAABAAEAPUAAACJAwAAAAA=&#10;" path="m21,l13,,8,5,9,16,,16,,33r9,l8,44r5,6l21,50,21,e" fillcolor="#bcbec0" stroked="f">
                    <v:path arrowok="t" o:connecttype="custom" o:connectlocs="21,3349;13,3349;8,3354;9,3365;0,3365;0,3382;9,3382;8,3393;13,3399;21,3399;21,3349" o:connectangles="0,0,0,0,0,0,0,0,0,0,0"/>
                  </v:shape>
                </v:group>
                <v:group id="Group 2271" o:spid="_x0000_s3295" style="position:absolute;left:7025;top:3349;width:22;height:50" coordorigin="7025,334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QOAHHIAAAA&#10;3gAAAA8AAAAAAAAAAAAAAAAAqgIAAGRycy9kb3ducmV2LnhtbFBLBQYAAAAABAAEAPoAAACfAwAA&#10;AAA=&#10;">
                  <v:shape id="Freeform 2272" o:spid="_x0000_s3296" style="position:absolute;left:7025;top:334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yRv8UA&#10;AADeAAAADwAAAGRycy9kb3ducmV2LnhtbESPQW/CMAyF75P2HyJP2m2k7aFaC6FCdEi7rnDhZjWm&#10;rWic0GRQ9uuXSZO42XrvfX5eVbMZxZUmP1hWkC4SEMSt1QN3Cg773ds7CB+QNY6WScGdPFTr56cV&#10;ltre+IuuTehEhLAvUUEfgiul9G1PBv3COuKonexkMMR16qSe8BbhZpRZkuTS4MDxQo+Otj215+bb&#10;RMrFZfkh1fUHdefx6Lg+FdmPUq8v82YJItAcHub/9KeO9Ys8T+HvnTiD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XJG/xQAAAN4AAAAPAAAAAAAAAAAAAAAAAJgCAABkcnMv&#10;ZG93bnJldi54bWxQSwUGAAAAAAQABAD1AAAAigMAAAAA&#10;" path="m21,50r-8,l8,44,9,33,,33,,16r9,l8,5,13,r8,l21,50xe" filled="f" strokecolor="#231f20" strokeweight=".1098mm">
                    <v:path arrowok="t" o:connecttype="custom" o:connectlocs="21,3399;13,3399;8,3393;9,3382;0,3382;0,3365;9,3365;8,3354;13,3349;21,3349;21,3399" o:connectangles="0,0,0,0,0,0,0,0,0,0,0"/>
                  </v:shape>
                  <v:shape id="Picture 2273" o:spid="_x0000_s3297" type="#_x0000_t75" style="position:absolute;left:7046;top:3344;width:33;height: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tbN/DAAAA3gAAAA8AAABkcnMvZG93bnJldi54bWxET02LwjAQvQv+hzCCN03VpavVKIuw6mEP&#10;6i7sdWjGttpMShK1++/NguBtHu9zFqvW1OJGzleWFYyGCQji3OqKCwU/35+DKQgfkDXWlknBH3lY&#10;LbudBWba3vlAt2MoRAxhn6GCMoQmk9LnJRn0Q9sQR+5kncEQoSukdniP4aaW4yRJpcGKY0OJDa1L&#10;yi/Hq1GwnX1t5NSZPb3z+nQtcnue/L4p1e+1H3MQgdrwEj/dOx3nz9J0DP/vxBvk8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61s38MAAADeAAAADwAAAAAAAAAAAAAAAACf&#10;AgAAZHJzL2Rvd25yZXYueG1sUEsFBgAAAAAEAAQA9wAAAI8DAAAAAA==&#10;">
                    <v:imagedata r:id="rId676" o:title=""/>
                  </v:shape>
                </v:group>
                <v:group id="Group 2274" o:spid="_x0000_s3298" style="position:absolute;left:7046;top:3344;width:33;height:60" coordorigin="7046,3344" coordsize="3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yeBsQAAADeAAAADwAAAGRycy9kb3ducmV2LnhtbERPTWvCQBC9F/wPywje&#10;dBOloUZXEdHSgwhVQbwN2TEJZmdDdk3iv+8WCr3N433Oct2bSrTUuNKygngSgSDOrC45V3A578cf&#10;IJxH1lhZJgUvcrBeDd6WmGrb8Te1J5+LEMIuRQWF93UqpcsKMugmtiYO3N02Bn2ATS51g10IN5Wc&#10;RlEiDZYcGgqsaVtQ9jg9jYLPDrvNLN61h8d9+7qd34/XQ0xKjYb9ZgHCU+//xX/uLx3mz5NkB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NyeBsQAAADeAAAA&#10;DwAAAAAAAAAAAAAAAACqAgAAZHJzL2Rvd25yZXYueG1sUEsFBgAAAAAEAAQA+gAAAJsDAAAAAA==&#10;">
                  <v:shape id="Freeform 2275" o:spid="_x0000_s3299" style="position:absolute;left:7046;top:3344;width:33;height:60;visibility:visible;mso-wrap-style:square;v-text-anchor:top" coordsize="33,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vccQA&#10;AADeAAAADwAAAGRycy9kb3ducmV2LnhtbERPTWvCQBC9F/oflil4001F0pq6ShsU9GRrBfU2ZKdJ&#10;aHY27G40/nu3IPQ2j/c5s0VvGnEm52vLCp5HCQjiwuqaSwX779XwFYQPyBoby6TgSh4W88eHGWba&#10;XviLzrtQihjCPkMFVQhtJqUvKjLoR7YljtyPdQZDhK6U2uElhptGjpMklQZrjg0VtpRXVPzuOqOg&#10;ePnoPt2RDmabN5sy746npbZKDZ769zcQgfrwL7671zrOn6bpBP7eiT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ur3HEAAAA3gAAAA8AAAAAAAAAAAAAAAAAmAIAAGRycy9k&#10;b3ducmV2LnhtbFBLBQYAAAAABAAEAPUAAACJAwAAAAA=&#10;" path="m,5l4,,7,r,26l24,26r1,2l27,28r3,-3l32,24r2,5l34,31r-2,5l30,35,27,32r-2,l24,33,7,33r,27l4,60,,55,,5xe" filled="f" strokecolor="#231f20" strokeweight=".1098mm">
                    <v:path arrowok="t" o:connecttype="custom" o:connectlocs="0,3349;4,3344;7,3344;7,3370;24,3370;25,3372;27,3372;30,3369;32,3368;34,3373;34,3375;32,3380;30,3379;27,3376;25,3376;24,3377;7,3377;7,3404;4,3404;0,3399;0,3349" o:connectangles="0,0,0,0,0,0,0,0,0,0,0,0,0,0,0,0,0,0,0,0,0"/>
                  </v:shape>
                </v:group>
                <v:group id="Group 2276" o:spid="_x0000_s3300" style="position:absolute;left:7025;top:3349;width:22;height:50" coordorigin="7025,334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mj6cQAAADeAAAADwAAAGRycy9kb3ducmV2LnhtbERPTWvCQBC9F/wPywi9&#10;1U0UQ42uIqKlBylUBfE2ZMckmJ0N2TWJ/74rCL3N433OYtWbSrTUuNKygngUgSDOrC45V3A67j4+&#10;QTiPrLGyTAoe5GC1HLwtMNW2419qDz4XIYRdigoK7+tUSpcVZNCNbE0cuKttDPoAm1zqBrsQbio5&#10;jqJEGiw5NBRY06ag7Ha4GwVfHXbrSbxt97fr5nE5Tn/O+5iUeh/26zkIT73/F7/c3zrMnyXJF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Hmj6cQAAADeAAAA&#10;DwAAAAAAAAAAAAAAAACqAgAAZHJzL2Rvd25yZXYueG1sUEsFBgAAAAAEAAQA+gAAAJsDAAAAAA==&#10;">
                  <v:shape id="Freeform 2277" o:spid="_x0000_s3301" style="position:absolute;left:7025;top:334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xwNMQA&#10;AADeAAAADwAAAGRycy9kb3ducmV2LnhtbERPS2sCMRC+F/wPYYReRLP2ENrVKFIo2lPxUfA4bsbd&#10;ZZPJsonr9t83QqG3+fies1wPzoqeulB71jCfZSCIC29qLjWcjh/TVxAhIhu0nknDDwVYr0ZPS8yN&#10;v/Oe+kMsRQrhkKOGKsY2lzIUFTkMM98SJ+7qO4cxwa6UpsN7CndWvmSZkg5rTg0VtvReUdEcbk7D&#10;eWvP/Bkum4Ztf/qeN5MvtZto/TweNgsQkYb4L/5z70ya/6aUgsc76Qa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cDTEAAAA3gAAAA8AAAAAAAAAAAAAAAAAmAIAAGRycy9k&#10;b3ducmV2LnhtbFBLBQYAAAAABAAEAPUAAACJAwAAAAA=&#10;" path="m21,l13,,8,5,9,16,,16,,33r9,l8,44r5,6l21,50,21,e" fillcolor="#bcbec0" stroked="f">
                    <v:path arrowok="t" o:connecttype="custom" o:connectlocs="21,3349;13,3349;8,3354;9,3365;0,3365;0,3382;9,3382;8,3393;13,3399;21,3399;21,3349" o:connectangles="0,0,0,0,0,0,0,0,0,0,0"/>
                  </v:shape>
                </v:group>
                <v:group id="Group 2278" o:spid="_x0000_s3302" style="position:absolute;left:7025;top:3349;width:22;height:50" coordorigin="7025,3349" coordsize="2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YBcUAAADeAAAADwAAAGRycy9kb3ducmV2LnhtbERPTWvCQBC9F/oflil4&#10;q5tUTGvqKiIqHkRQC8XbkB2TYHY2ZNck/ntXKPQ2j/c503lvKtFS40rLCuJhBII4s7rkXMHPaf3+&#10;BcJ5ZI2VZVJwJwfz2evLFFNtOz5Qe/S5CCHsUlRQeF+nUrqsIINuaGviwF1sY9AH2ORSN9iFcFPJ&#10;jyhKpMGSQ0OBNS0Lyq7Hm1Gw6bBbjOJVu7telvfzabz/3cWk1OCtX3yD8NT7f/Gfe6vD/EmSfML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vnmAXFAAAA3gAA&#10;AA8AAAAAAAAAAAAAAAAAqgIAAGRycy9kb3ducmV2LnhtbFBLBQYAAAAABAAEAPoAAACcAwAAAAA=&#10;">
                  <v:shape id="Freeform 2279" o:spid="_x0000_s3303" style="position:absolute;left:7025;top:3349;width:22;height:50;visibility:visible;mso-wrap-style:square;v-text-anchor:top" coordsize="2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Y4IsQA&#10;AADeAAAADwAAAGRycy9kb3ducmV2LnhtbESPT2/CMAzF70j7DpGRuEFKD9XoCGiCTeLKn8tuVmPa&#10;isbJmgwKnx4fJnF7lp9/fm+5HlynrtTH1rOB+SwDRVx523Jt4HT8nr6DignZYueZDNwpwnr1Nlpi&#10;af2N93Q9pFoJhGOJBpqUQql1rBpyGGc+EMvu7HuHSca+1rbHm8Bdp/MsK7TDluVDg4E2DVWXw58T&#10;ym/Ii9Pcbr+ovnQ/gbfnRf4wZjIePj9AJRrSy/x/vbMSf1EUklfqiAa9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mOCLEAAAA3gAAAA8AAAAAAAAAAAAAAAAAmAIAAGRycy9k&#10;b3ducmV2LnhtbFBLBQYAAAAABAAEAPUAAACJAwAAAAA=&#10;" path="m21,50r-8,l8,44,9,33,,33,,16r9,l8,5,13,r8,l21,50xe" filled="f" strokecolor="#231f20" strokeweight=".1098mm">
                    <v:path arrowok="t" o:connecttype="custom" o:connectlocs="21,3399;13,3399;8,3393;9,3382;0,3382;0,3365;9,3365;8,3354;13,3349;21,3349;21,3399" o:connectangles="0,0,0,0,0,0,0,0,0,0,0"/>
                  </v:shape>
                  <v:shape id="Picture 2280" o:spid="_x0000_s3304" type="#_x0000_t75" style="position:absolute;left:7118;top:3235;width:226;height: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m+QbEAAAA3gAAAA8AAABkcnMvZG93bnJldi54bWxET9tqAjEQfRf6D2EKfdOkUta6NYqWWkQQ&#10;qtu+D5vZC91Mlk2qq19vBKFvczjXmS1624gjdb52rOF5pEAQ587UXGr4ztbDVxA+IBtsHJOGM3lY&#10;zB8GM0yNO/GejodQihjCPkUNVQhtKqXPK7LoR64ljlzhOoshwq6UpsNTDLeNHCuVSIs1x4YKW3qv&#10;KP89/FkNxeqy+vHZRGYv7nP9UezV9muntH567JdvIAL14V98d29MnD9Nkinc3ok3yP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Vm+QbEAAAA3gAAAA8AAAAAAAAAAAAAAAAA&#10;nwIAAGRycy9kb3ducmV2LnhtbFBLBQYAAAAABAAEAPcAAACQAwAAAAA=&#10;">
                    <v:imagedata r:id="rId677" o:title=""/>
                  </v:shape>
                </v:group>
                <v:group id="Group 2281" o:spid="_x0000_s3305" style="position:absolute;left:7146;top:3488;width:715;height:116" coordorigin="7146,3488" coordsize="715,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HXlqzIAAAA&#10;3gAAAA8AAAAAAAAAAAAAAAAAqgIAAGRycy9kb3ducmV2LnhtbFBLBQYAAAAABAAEAPoAAACfAwAA&#10;AAA=&#10;">
                  <v:shape id="Freeform 2282" o:spid="_x0000_s3306" style="position:absolute;left:7146;top:3488;width:715;height:116;visibility:visible;mso-wrap-style:square;v-text-anchor:top" coordsize="715,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YpG8QA&#10;AADeAAAADwAAAGRycy9kb3ducmV2LnhtbERPTWsCMRC9F/wPYQQvRbNasLoaxQpCoafqXnobNuPu&#10;YjJZk3R3/fdNodDbPN7nbPeDNaIjHxrHCuazDARx6XTDlYLicpquQISIrNE4JgUPCrDfjZ62mGvX&#10;8yd151iJFMIhRwV1jG0uZShrshhmriVO3NV5izFBX0ntsU/h1shFli2lxYZTQ40tHWsqb+dvq6B0&#10;/aN4++C7QXP3l8Jcn79eOqUm4+GwARFpiP/iP/e7TvPXy9c5/L6Tbp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WKRvEAAAA3gAAAA8AAAAAAAAAAAAAAAAAmAIAAGRycy9k&#10;b3ducmV2LnhtbFBLBQYAAAAABAAEAPUAAACJAwAAAAA=&#10;" path="m715,l655,15,594,30r-31,8l532,46,471,61,411,75,326,94r-77,14l182,115r-20,1l133,115,67,96,11,50,,37e" filled="f" strokeweight=".1373mm">
                    <v:path arrowok="t" o:connecttype="custom" o:connectlocs="715,3488;655,3503;594,3518;563,3526;532,3534;471,3549;411,3563;326,3582;249,3596;182,3603;162,3604;133,3603;67,3584;11,3538;0,3525" o:connectangles="0,0,0,0,0,0,0,0,0,0,0,0,0,0,0"/>
                  </v:shape>
                </v:group>
                <v:group id="Group 2283" o:spid="_x0000_s3307" style="position:absolute;left:7099;top:3482;width:62;height:59" coordorigin="7099,3482" coordsize="6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tQMUAAADeAAAADwAAAGRycy9kb3ducmV2LnhtbERPTWvCQBC9F/oflil4&#10;002U2hpdRUTFgwjVgngbsmMSzM6G7JrEf98VhN7m8T5ntuhMKRqqXWFZQTyIQBCnVhecKfg9bfrf&#10;IJxH1lhaJgUPcrCYv7/NMNG25R9qjj4TIYRdggpy76tESpfmZNANbEUcuKutDfoA60zqGtsQbko5&#10;jKKxNFhwaMixolVO6e14Nwq2LbbLUbxu9rfr6nE5fR7O+5iU6n10yykIT53/F7/cOx3mT8Zf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5JrUDFAAAA3gAA&#10;AA8AAAAAAAAAAAAAAAAAqgIAAGRycy9kb3ducmV2LnhtbFBLBQYAAAAABAAEAPoAAACcAwAAAAA=&#10;">
                  <v:shape id="Freeform 2284" o:spid="_x0000_s3308" style="position:absolute;left:7099;top:3482;width:62;height:59;visibility:visible;mso-wrap-style:square;v-text-anchor:top" coordsize="6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Iy2cMA&#10;AADeAAAADwAAAGRycy9kb3ducmV2LnhtbERP22rCQBB9L/Qflin0rW60oDG6SilNKwjeP2DIjtlg&#10;djZktxr/3hUE3+ZwrjOdd7YWZ2p95VhBv5eAIC6crrhUcNjnHykIH5A11o5JwZU8zGevL1PMtLvw&#10;ls67UIoYwj5DBSaEJpPSF4Ys+p5riCN3dK3FEGFbSt3iJYbbWg6SZCgtVhwbDDb0bag47f6tgvT0&#10;540f5Zul/E3zwc9qtQ4HUur9rfuagAjUhaf44V7oOH88HH3C/Z14g5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Iy2cMAAADeAAAADwAAAAAAAAAAAAAAAACYAgAAZHJzL2Rv&#10;d25yZXYueG1sUEsFBgAAAAAEAAQA9QAAAIgDAAAAAA==&#10;" path="m,l30,59,61,25,,e" fillcolor="black" stroked="f">
                    <v:path arrowok="t" o:connecttype="custom" o:connectlocs="0,3482;30,3541;61,3507;0,3482" o:connectangles="0,0,0,0"/>
                  </v:shape>
                </v:group>
                <v:group id="Group 2285" o:spid="_x0000_s3309" style="position:absolute;left:7099;top:3482;width:62;height:59" coordorigin="7099,3482" coordsize="6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yQr8UAAADeAAAADwAAAGRycy9kb3ducmV2LnhtbERPTWvCQBC9F/wPywi9&#10;1U20tRpdRURLDyJUhdLbkB2TYHY2ZLdJ/PeuIHibx/uc+bIzpWiodoVlBfEgAkGcWl1wpuB03L5N&#10;QDiPrLG0TAqu5GC56L3MMdG25R9qDj4TIYRdggpy76tESpfmZNANbEUcuLOtDfoA60zqGtsQbko5&#10;jKKxNFhwaMixonVO6eXwbxR8tdiuRvGm2V3O6+vf8WP/u4tJqdd+t5qB8NT5p/jh/tZh/nT8+Q7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7skK/FAAAA3gAA&#10;AA8AAAAAAAAAAAAAAAAAqgIAAGRycy9kb3ducmV2LnhtbFBLBQYAAAAABAAEAPoAAACcAwAAAAA=&#10;">
                  <v:shape id="Freeform 2286" o:spid="_x0000_s3310" style="position:absolute;left:7099;top:3482;width:62;height:59;visibility:visible;mso-wrap-style:square;v-text-anchor:top" coordsize="6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Vr38QA&#10;AADeAAAADwAAAGRycy9kb3ducmV2LnhtbERPzWrCQBC+C77DMoK3ulGJ1egqIhRSaA+NPsCQHZNo&#10;djbsbjX16buFgrf5+H5ns+tNK27kfGNZwXSSgCAurW64UnA6vr0sQfiArLG1TAp+yMNuOxxsMNP2&#10;zl90K0IlYgj7DBXUIXSZlL6syaCf2I44cmfrDIYIXSW1w3sMN62cJclCGmw4NtTY0aGm8lp8GwWX&#10;d0rnH93B5m5VLPO9e3wW6UOp8ajfr0EE6sNT/O/OdZy/Wrym8PdOvEF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1a9/EAAAA3gAAAA8AAAAAAAAAAAAAAAAAmAIAAGRycy9k&#10;b3ducmV2LnhtbFBLBQYAAAAABAAEAPUAAACJAwAAAAA=&#10;" path="m,l30,59,61,25,,xe" filled="f" strokeweight=".1373mm">
                    <v:path arrowok="t" o:connecttype="custom" o:connectlocs="0,3482;30,3541;61,3507;0,3482" o:connectangles="0,0,0,0"/>
                  </v:shape>
                </v:group>
                <v:group id="Group 2287" o:spid="_x0000_s3311" style="position:absolute;left:7855;top:3465;width:66;height:46" coordorigin="7855,3465" coordsize="6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KrQ8UAAADeAAAADwAAAGRycy9kb3ducmV2LnhtbERPTWvCQBC9F/oflil4&#10;q5tUTGvqKiIqHkRQC8XbkB2TYHY2ZNck/ntXKPQ2j/c503lvKtFS40rLCuJhBII4s7rkXMHPaf3+&#10;BcJ5ZI2VZVJwJwfz2evLFFNtOz5Qe/S5CCHsUlRQeF+nUrqsIINuaGviwF1sY9AH2ORSN9iFcFPJ&#10;jyhKpMGSQ0OBNS0Lyq7Hm1Gw6bBbjOJVu7telvfzabz/3cWk1OCtX3yD8NT7f/Gfe6vD/Enymc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Fyq0PFAAAA3gAA&#10;AA8AAAAAAAAAAAAAAAAAqgIAAGRycy9kb3ducmV2LnhtbFBLBQYAAAAABAAEAPoAAACcAwAAAAA=&#10;">
                  <v:shape id="Freeform 2288" o:spid="_x0000_s3312" style="position:absolute;left:7855;top:3465;width:66;height:46;visibility:visible;mso-wrap-style:square;v-text-anchor:top" coordsize="6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EoSscA&#10;AADeAAAADwAAAGRycy9kb3ducmV2LnhtbERPS2sCMRC+C/0PYQq9iGbtwcfWKEVqKVUKPkC8TTfj&#10;7tLNZEnSdfXXNwXB23x8z5nOW1OJhpwvLSsY9BMQxJnVJecK9rtlbwzCB2SNlWVScCEP89lDZ4qp&#10;tmfeULMNuYgh7FNUUIRQp1L6rCCDvm9r4sidrDMYInS51A7PMdxU8jlJhtJgybGhwJoWBWU/21+j&#10;4HN9vWze/Wp5eCvZnY6r7rr5/lLq6bF9fQERqA138c39oeP8yXA0gv934g1y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zhKErHAAAA3gAAAA8AAAAAAAAAAAAAAAAAmAIAAGRy&#10;cy9kb3ducmV2LnhtbFBLBQYAAAAABAAEAPUAAACMAwAAAAA=&#10;" path="m,l11,46,66,9,,e" fillcolor="black" stroked="f">
                    <v:path arrowok="t" o:connecttype="custom" o:connectlocs="0,3465;11,3511;66,3474;0,3465" o:connectangles="0,0,0,0"/>
                  </v:shape>
                </v:group>
                <v:group id="Group 2289" o:spid="_x0000_s3313" style="position:absolute;left:7855;top:3465;width:66;height:46" coordorigin="7855,3465" coordsize="66,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hmqrIAAAA&#10;3gAAAA8AAAAAAAAAAAAAAAAAqgIAAGRycy9kb3ducmV2LnhtbFBLBQYAAAAABAAEAPoAAACfAwAA&#10;AAA=&#10;">
                  <v:shape id="Freeform 2290" o:spid="_x0000_s3314" style="position:absolute;left:7855;top:3465;width:66;height:46;visibility:visible;mso-wrap-style:square;v-text-anchor:top" coordsize="6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LPfMYA&#10;AADeAAAADwAAAGRycy9kb3ducmV2LnhtbERPTWvCQBC9F/oflin0VjcGGjW6SlsQasFCrBdvQ3bM&#10;BrOzIbs1qb/eLQje5vE+Z7EabCPO1PnasYLxKAFBXDpdc6Vg/7N+mYLwAVlj45gU/JGH1fLxYYG5&#10;dj0XdN6FSsQQ9jkqMCG0uZS+NGTRj1xLHLmj6yyGCLtK6g77GG4bmSZJJi3WHBsMtvRhqDztfq2C&#10;DU+m6aZID/3xcvgut2vzmn29K/X8NLzNQQQawl18c3/qOH+WTWbw/068QS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sLPfMYAAADeAAAADwAAAAAAAAAAAAAAAACYAgAAZHJz&#10;L2Rvd25yZXYueG1sUEsFBgAAAAAEAAQA9QAAAIsDAAAAAA==&#10;" path="m66,9l,,11,46,66,9xe" filled="f" strokeweight=".1373mm">
                    <v:path arrowok="t" o:connecttype="custom" o:connectlocs="66,3474;0,3465;11,3511;66,3474" o:connectangles="0,0,0,0"/>
                  </v:shape>
                </v:group>
                <v:group id="Group 2291" o:spid="_x0000_s3315" style="position:absolute;left:7398;top:3932;width:238;height:73" coordorigin="7398,3932" coordsize="23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QC5ovIAAAA&#10;3gAAAA8AAAAAAAAAAAAAAAAAqgIAAGRycy9kb3ducmV2LnhtbFBLBQYAAAAABAAEAPoAAACfAwAA&#10;AAA=&#10;">
                  <v:shape id="Freeform 2292" o:spid="_x0000_s3316" style="position:absolute;left:7398;top:3932;width:238;height:73;visibility:visible;mso-wrap-style:square;v-text-anchor:top" coordsize="23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CZw8cA&#10;AADeAAAADwAAAGRycy9kb3ducmV2LnhtbESPzW7CMBCE75V4B2sr9VYceqA0YFAUiSqHcuBHFcfF&#10;XpKo8TqyXUjfvkZC4rarmZ1vdrEabCcu5EPrWMFknIEg1s60XCs47NevMxAhIhvsHJOCPwqwWo6e&#10;Fpgbd+UtXXaxFimEQ44Kmhj7XMqgG7IYxq4nTtrZeYsxrb6WxuM1hdtOvmXZVFpsOREa7KlsSP/s&#10;fm2CbIrjxuuq9MWntu/x9FWV31qpl+ehmIOINMSH+X5dmVT/YzqbwO2dNINc/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AmcPHAAAA3gAAAA8AAAAAAAAAAAAAAAAAmAIAAGRy&#10;cy9kb3ducmV2LnhtbFBLBQYAAAAABAAEAPUAAACMAwAAAAA=&#10;" path="m62,l,32,29,48,55,60r25,7l104,71r22,2l145,71,207,50r9,-6l168,44,146,42,80,14,64,2,62,e" fillcolor="#0083b4" stroked="f">
                    <v:path arrowok="t" o:connecttype="custom" o:connectlocs="62,3932;0,3964;29,3980;55,3992;80,3999;104,4003;126,4005;145,4003;207,3982;216,3976;168,3976;146,3974;80,3946;64,3934;62,3932" o:connectangles="0,0,0,0,0,0,0,0,0,0,0,0,0,0,0"/>
                  </v:shape>
                  <v:shape id="Freeform 2293" o:spid="_x0000_s3317" style="position:absolute;left:7398;top:3932;width:238;height:73;visibility:visible;mso-wrap-style:square;v-text-anchor:top" coordsize="23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HtMcA&#10;AADeAAAADwAAAGRycy9kb3ducmV2LnhtbESPQW/CMAyF70j8h8hI3CAdB8Y6AqoqgXoYhwGadvQS&#10;r63WOFUSoPv3yyQkbrbe8/ue19vBduJKPrSOFTzNMxDE2pmWawXn0262AhEissHOMSn4pQDbzXi0&#10;xty4G7/T9RhrkUI45KigibHPpQy6IYth7nripH07bzGm1dfSeLylcNvJRZYtpcWWE6HBnsqG9M/x&#10;YhPkUHwevK5KX+y1fY5fb1X5oZWaTobiFUSkIT7M9+vKpPovy9UC/t9JM8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9SB7THAAAA3gAAAA8AAAAAAAAAAAAAAAAAmAIAAGRy&#10;cy9kb3ducmV2LnhtbFBLBQYAAAAABAAEAPUAAACMAwAAAAA=&#10;" path="m238,26l214,37r-24,6l168,44r48,l217,44r8,-7l232,32r4,-4l238,26e" fillcolor="#0083b4" stroked="f">
                    <v:path arrowok="t" o:connecttype="custom" o:connectlocs="238,3958;214,3969;190,3975;168,3976;216,3976;217,3976;225,3969;232,3964;236,3960;238,3958" o:connectangles="0,0,0,0,0,0,0,0,0,0"/>
                  </v:shape>
                </v:group>
                <v:group id="Group 2294" o:spid="_x0000_s3318" style="position:absolute;left:7398;top:3932;width:238;height:73" coordorigin="7398,3932" coordsize="238,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B4/MQAAADeAAAADwAAAGRycy9kb3ducmV2LnhtbERPS4vCMBC+L/gfwgh7&#10;W9OuKFqNIrIuHmTBB4i3oRnbYjMpTWzrvzfCgrf5+J4zX3amFA3VrrCsIB5EIIhTqwvOFJyOm68J&#10;COeRNZaWScGDHCwXvY85Jtq2vKfm4DMRQtglqCD3vkqkdGlOBt3AVsSBu9raoA+wzqSusQ3hppTf&#10;UTSWBgsODTlWtM4pvR3uRsFvi+1qGP80u9t1/bgcR3/nXUxKffa71QyEp86/xf/urQ7zp+PJE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B4/MQAAADeAAAA&#10;DwAAAAAAAAAAAAAAAACqAgAAZHJzL2Rvd25yZXYueG1sUEsFBgAAAAAEAAQA+gAAAJsDAAAAAA==&#10;">
                  <v:shape id="Freeform 2295" o:spid="_x0000_s3319" style="position:absolute;left:7398;top:3932;width:238;height:73;visibility:visible;mso-wrap-style:square;v-text-anchor:top" coordsize="23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2rRMUA&#10;AADeAAAADwAAAGRycy9kb3ducmV2LnhtbERPTWvCQBC9F/oflhF6041SNEZXqZbSXFSaevE27E6T&#10;0OxsyG41/ntXEHqbx/uc5bq3jThT52vHCsajBASxdqbmUsHx+2OYgvAB2WDjmBRcycN69fy0xMy4&#10;C3/RuQiliCHsM1RQhdBmUnpdkUU/ci1x5H5cZzFE2JXSdHiJ4baRkySZSos1x4YKW9pWpH+LP6sg&#10;1fN+u5l9+pMuTtd32ueHXZkr9TLo3xYgAvXhX/xw5ybOn0/TV7i/E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PatExQAAAN4AAAAPAAAAAAAAAAAAAAAAAJgCAABkcnMv&#10;ZG93bnJldi54bWxQSwUGAAAAAAQABAD1AAAAigMAAAAA&#10;" path="m62,l,32,29,48,55,60r25,7l104,71r22,2l145,71,207,50,238,26,214,37r-24,6l126,37,70,7,64,2,62,xe" filled="f" strokecolor="white" strokeweight=".05492mm">
                    <v:path arrowok="t" o:connecttype="custom" o:connectlocs="62,3932;0,3964;29,3980;55,3992;80,3999;104,4003;126,4005;145,4003;207,3982;238,3958;214,3969;190,3975;126,3969;70,3939;64,3934;62,3932" o:connectangles="0,0,0,0,0,0,0,0,0,0,0,0,0,0,0,0"/>
                  </v:shape>
                </v:group>
                <v:group id="Group 2296" o:spid="_x0000_s3320" style="position:absolute;left:7635;top:3922;width:40;height:226" coordorigin="7635,3922" coordsize="40,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VFE8QAAADeAAAADwAAAGRycy9kb3ducmV2LnhtbERPS4vCMBC+L+x/CLPg&#10;bU2rKG41iogrHkTwAYu3oRnbYjMpTbat/94Igrf5+J4zW3SmFA3VrrCsIO5HIIhTqwvOFJxPv98T&#10;EM4jaywtk4I7OVjMPz9mmGjb8oGao89ECGGXoILc+yqR0qU5GXR9WxEH7mprgz7AOpO6xjaEm1IO&#10;omgsDRYcGnKsaJVTejv+GwWbFtvlMF43u9t1db+cRvu/XUxK9b665RSEp86/xS/3Vof5P+PJ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HVFE8QAAADeAAAA&#10;DwAAAAAAAAAAAAAAAACqAgAAZHJzL2Rvd25yZXYueG1sUEsFBgAAAAAEAAQA+gAAAJsDAAAAAA==&#10;">
                  <v:shape id="Freeform 2297" o:spid="_x0000_s3321" style="position:absolute;left:7635;top:3922;width:40;height:226;visibility:visible;mso-wrap-style:square;v-text-anchor:top" coordsize="40,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nZV8UA&#10;AADeAAAADwAAAGRycy9kb3ducmV2LnhtbESPQWvCQBCF7wX/wzKCt7qxh2BTVymViggKjVI8Dtlx&#10;E8zOhuyaxH/vCoXeZnhv3vdmsRpsLTpqfeVYwWyagCAunK7YKDgdv1/nIHxA1lg7JgV38rBajl4W&#10;mGnX8w91eTAihrDPUEEZQpNJ6YuSLPqpa4ijdnGtxRDX1kjdYh/DbS3fkiSVFiuOhBIb+iqpuOY3&#10;G7lmR32P6/OGunv3a643Z/cHpSbj4fMDRKAh/Jv/rrc61n9P5yk834kz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dlXxQAAAN4AAAAPAAAAAAAAAAAAAAAAAJgCAABkcnMv&#10;ZG93bnJldi54bWxQSwUGAAAAAAQABAD1AAAAigMAAAAA&#10;" path="m40,l23,21,5,34,,226,40,194,40,e" fillcolor="#0083b4" stroked="f">
                    <v:path arrowok="t" o:connecttype="custom" o:connectlocs="40,3922;23,3943;5,3956;0,4148;40,4116;40,3922" o:connectangles="0,0,0,0,0,0"/>
                  </v:shape>
                </v:group>
                <v:group id="Group 2298" o:spid="_x0000_s3322" style="position:absolute;left:7635;top:3922;width:40;height:226" coordorigin="7635,3922" coordsize="40,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t+/8UAAADeAAAADwAAAGRycy9kb3ducmV2LnhtbERPS2vCQBC+C/6HZQRv&#10;dRNLfURXEWlLDyL4APE2ZMckmJ0N2TWJ/75bKHibj+85y3VnStFQ7QrLCuJRBII4tbrgTMH59PU2&#10;A+E8ssbSMil4koP1qt9bYqJtywdqjj4TIYRdggpy76tESpfmZNCNbEUcuJutDfoA60zqGtsQbko5&#10;jqKJNFhwaMixom1O6f34MAq+W2w37/Fns7vfts/r6WN/2cWk1HDQbRYgPHX+Jf53/+gwfz6ZTe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vrfv/FAAAA3gAA&#10;AA8AAAAAAAAAAAAAAAAAqgIAAGRycy9kb3ducmV2LnhtbFBLBQYAAAAABAAEAPoAAACcAwAAAAA=&#10;">
                  <v:shape id="Freeform 2299" o:spid="_x0000_s3323" style="position:absolute;left:7635;top:3922;width:40;height:226;visibility:visible;mso-wrap-style:square;v-text-anchor:top" coordsize="40,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BefccA&#10;AADeAAAADwAAAGRycy9kb3ducmV2LnhtbESPQWvCQBCF74L/YRmhN93Yg2jqKkUoeBCLsbZ4G7Jj&#10;EpqdDdnVxH/vHARvM7w3732zXPeuVjdqQ+XZwHSSgCLOva24MPBz/BrPQYWIbLH2TAbuFGC9Gg6W&#10;mFrf8YFuWSyUhHBI0UAZY5NqHfKSHIaJb4hFu/jWYZS1LbRtsZNwV+v3JJlphxVLQ4kNbUrK/7Or&#10;M7D7/av236esv5593O6OSXdq9p0xb6P+8wNUpD6+zM/rrRX8xWwuvPKOzK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AXn3HAAAA3gAAAA8AAAAAAAAAAAAAAAAAmAIAAGRy&#10;cy9kb3ducmV2LnhtbFBLBQYAAAAABAAEAPUAAACMAwAAAAA=&#10;" path="m40,l23,21,5,34,,226,40,194,40,xe" filled="f" strokecolor="white" strokeweight=".05492mm">
                    <v:path arrowok="t" o:connecttype="custom" o:connectlocs="40,3922;23,3943;5,3956;0,4148;40,4116;40,3922" o:connectangles="0,0,0,0,0,0"/>
                  </v:shape>
                </v:group>
                <v:group id="Group 2300" o:spid="_x0000_s3324" style="position:absolute;left:7398;top:3970;width:237;height:178" coordorigin="7398,3970" coordsize="237,1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hPFsQAAADeAAAADwAAAGRycy9kb3ducmV2LnhtbERPTYvCMBC9C/sfwgje&#10;NO3KilajiKjsQYTVhWVvQzO2xWZSmtjWf28Ewds83ucsVp0pRUO1KywriEcRCOLU6oIzBb/n3XAK&#10;wnlkjaVlUnAnB6vlR2+BibYt/1Bz8pkIIewSVJB7XyVSujQng25kK+LAXWxt0AdYZ1LX2IZwU8rP&#10;KJpIgwWHhhwr2uSUXk83o2DfYrsex9vmcL1s7v/nr+PfISalBv1uPQfhqfNv8cv9rcP82WQ6g+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ThPFsQAAADeAAAA&#10;DwAAAAAAAAAAAAAAAACqAgAAZHJzL2Rvd25yZXYueG1sUEsFBgAAAAAEAAQA+gAAAJsDAAAAAA==&#10;">
                  <v:shape id="Freeform 2301" o:spid="_x0000_s3325" style="position:absolute;left:7398;top:3970;width:237;height:178;visibility:visible;mso-wrap-style:square;v-text-anchor:top" coordsize="237,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O7MYA&#10;AADeAAAADwAAAGRycy9kb3ducmV2LnhtbESPQW/CMAyF70j7D5En7QbpOCAoBASTQDsxrSDE0TSm&#10;LTRO1WS0/Pv5MGk3W35+732LVe9q9aA2VJ4NvI8SUMS5txUXBo6H7XAKKkRki7VnMvCkAKvly2CB&#10;qfUdf9Mji4USEw4pGihjbFKtQ16SwzDyDbHcrr51GGVtC21b7MTc1XqcJBPtsGJJKLGhj5Lye/bj&#10;DOy+st19/9x0m3jB8/Sk97f1kYx5e+3Xc1CR+vgv/vv+tFJ/NpkJgODIDHr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O7MYAAADeAAAADwAAAAAAAAAAAAAAAACYAgAAZHJz&#10;L2Rvd25yZXYueG1sUEsFBgAAAAAEAAQA9QAAAIsDAAAAAA==&#10;" path="m11,l,178r237,l237,35r-104,l112,34,89,31,65,25,39,15,11,e" fillcolor="#0083b4" stroked="f">
                    <v:path arrowok="t" o:connecttype="custom" o:connectlocs="11,3970;0,4148;237,4148;237,4005;133,4005;112,4004;89,4001;65,3995;39,3985;11,3970" o:connectangles="0,0,0,0,0,0,0,0,0,0"/>
                  </v:shape>
                </v:group>
                <v:group id="Group 2302" o:spid="_x0000_s3326" style="position:absolute;left:7531;top:3959;width:104;height:46" coordorigin="7531,3959" coordsize="10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fVzcUAAADeAAAADwAAAGRycy9kb3ducmV2LnhtbERPS2vCQBC+F/wPywi9&#10;1U0slZq6igQtPUihKkhvQ3bMBrOzIbvm8e+7hUJv8/E9Z7UZbC06an3lWEE6S0AQF05XXCo4n/ZP&#10;ryB8QNZYOyYFI3nYrCcPK8y06/mLumMoRQxhn6ECE0KTSekLQxb9zDXEkbu61mKIsC2lbrGP4baW&#10;8yRZSIsVxwaDDeWGitvxbhW899hvn9Ndd7hd8/H79PJ5OaSk1ON02L6BCDSEf/Gf+0PH+cvFMo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6X1c3FAAAA3gAA&#10;AA8AAAAAAAAAAAAAAAAAqgIAAGRycy9kb3ducmV2LnhtbFBLBQYAAAAABAAEAPoAAACcAwAAAAA=&#10;">
                  <v:shape id="Freeform 2303" o:spid="_x0000_s3327" style="position:absolute;left:7531;top:3959;width:104;height:46;visibility:visible;mso-wrap-style:square;v-text-anchor:top" coordsize="104,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kstsMA&#10;AADeAAAADwAAAGRycy9kb3ducmV2LnhtbERPS2vCQBC+F/oflin0UupGD0FTVwmC2KtGgr0N2cmD&#10;ZmdDdvPw37tCobf5+J6z3c+mFSP1rrGsYLmIQBAXVjdcKbhmx881COeRNbaWScGdHOx3ry9bTLSd&#10;+EzjxVcihLBLUEHtfZdI6YqaDLqF7YgDV9reoA+wr6TucQrhppWrKIqlwYZDQ40dHWoqfi+DUdDd&#10;tC9zecpuw5B/DGWV/rQmVer9bU6/QHia/b/4z/2tw/xNvFnB851wg9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kstsMAAADeAAAADwAAAAAAAAAAAAAAAACYAgAAZHJzL2Rv&#10;d25yZXYueG1sUEsFBgAAAAAEAAQA9QAAAIgDAAAAAA==&#10;" path="m104,l52,34,,46r104,l104,e" fillcolor="#0083b4" stroked="f">
                    <v:path arrowok="t" o:connecttype="custom" o:connectlocs="104,3959;52,3993;0,4005;104,4005;104,3959" o:connectangles="0,0,0,0,0"/>
                  </v:shape>
                </v:group>
                <v:group id="Group 2304" o:spid="_x0000_s3328" style="position:absolute;left:7398;top:3959;width:237;height:189" coordorigin="7398,3959" coordsize="237,1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QnuIcQAAADeAAAA&#10;DwAAAAAAAAAAAAAAAACqAgAAZHJzL2Rvd25yZXYueG1sUEsFBgAAAAAEAAQA+gAAAJsDAAAAAA==&#10;">
                  <v:shape id="Freeform 2305" o:spid="_x0000_s3329" style="position:absolute;left:7398;top:3959;width:237;height:189;visibility:visible;mso-wrap-style:square;v-text-anchor:top" coordsize="237,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aon8IA&#10;AADeAAAADwAAAGRycy9kb3ducmV2LnhtbERPTUvDQBC9C/6HZQq92U1Fio3dliItiDej4HXMTpOl&#10;2dm4s03Sf+8Kgrd5vM/Z7CbfqYGiuMAGlosCFHEdrOPGwMf78e4RlCRki11gMnAlgd329maDpQ0j&#10;v9FQpUblEJYSDbQp9aXWUrfkURahJ87cKUSPKcPYaBtxzOG+0/dFsdIeHeeGFnt6bqk+VxdvIH3F&#10;wyV+V6+f4mScDnJyRz8YM59N+ydQiab0L/5zv9g8f71aP8DvO/kGv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dqifwgAAAN4AAAAPAAAAAAAAAAAAAAAAAJgCAABkcnMvZG93&#10;bnJldi54bWxQSwUGAAAAAAQABAD1AAAAhwMAAAAA&#10;" path="m237,l185,34,133,46,112,45,89,42,65,36,39,26,11,11,,189r237,l237,xe" filled="f" strokecolor="white" strokeweight=".05492mm">
                    <v:path arrowok="t" o:connecttype="custom" o:connectlocs="237,3959;185,3993;133,4005;112,4004;89,4001;65,3995;39,3985;11,3970;0,4148;237,4148;237,3959" o:connectangles="0,0,0,0,0,0,0,0,0,0,0"/>
                  </v:shape>
                </v:group>
                <v:group id="Group 2306" o:spid="_x0000_s3330" style="position:absolute;left:7419;top:4058;width:200;height:33" coordorigin="7419,4058" coordsize="20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azTzsQAAADeAAAADwAAAGRycy9kb3ducmV2LnhtbERPS4vCMBC+C/6HMMLe&#10;1rSKotUoIuuyB1nwAeJtaMa22ExKk23rv98Igrf5+J6zXHemFA3VrrCsIB5GIIhTqwvOFJxPu88Z&#10;COeRNZaWScGDHKxX/d4SE21bPlBz9JkIIewSVJB7XyVSujQng25oK+LA3Wxt0AdYZ1LX2IZwU8pR&#10;FE2lwYJDQ44VbXNK78c/o+C7xXYzjr+a/f22fVxPk9/LPialPgbdZgHCU+ff4pf7R4f58+l8A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azTzsQAAADeAAAA&#10;DwAAAAAAAAAAAAAAAACqAgAAZHJzL2Rvd25yZXYueG1sUEsFBgAAAAAEAAQA+gAAAJsDAAAAAA==&#10;">
                  <v:shape id="Freeform 2307" o:spid="_x0000_s3331" style="position:absolute;left:7419;top:4058;width:200;height:33;visibility:visible;mso-wrap-style:square;v-text-anchor:top" coordsize="200,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LlcUA&#10;AADeAAAADwAAAGRycy9kb3ducmV2LnhtbERPTWvCQBC9C/6HZQredNMeYo2uUkVpwV60oj0O2Wk2&#10;NDubZlcT/fXdgtDbPN7nzBadrcSFGl86VvA4SkAQ506XXCg4fGyGzyB8QNZYOSYFV/KwmPd7M8y0&#10;a3lHl30oRAxhn6ECE0KdSelzQxb9yNXEkftyjcUQYVNI3WAbw20ln5IklRZLjg0Ga1oZyr/3Z6vg&#10;83W5vbVavh+N/FmeNuN1XeJaqcFD9zIFEagL/+K7+03H+ZN0ksLfO/EG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a8uVxQAAAN4AAAAPAAAAAAAAAAAAAAAAAJgCAABkcnMv&#10;ZG93bnJldi54bWxQSwUGAAAAAAQABAD1AAAAigMAAAAA&#10;" path="m199,16r-2,5l191,29r-10,4l169,22,156,3,145,r-7,6l133,14r-3,5l124,29r-9,4l103,24,90,4,79,1,71,6r-5,7l64,19,57,29r-9,4l37,24,23,5,12,1,4,6,,13e" filled="f" strokecolor="#231f20" strokeweight=".06178mm">
                    <v:path arrowok="t" o:connecttype="custom" o:connectlocs="199,4074;197,4079;191,4087;181,4091;169,4080;156,4061;145,4058;138,4064;133,4072;130,4077;124,4087;115,4091;103,4082;90,4062;79,4059;71,4064;66,4071;64,4077;57,4087;48,4091;37,4082;23,4063;12,4059;4,4064;0,4071" o:connectangles="0,0,0,0,0,0,0,0,0,0,0,0,0,0,0,0,0,0,0,0,0,0,0,0,0"/>
                  </v:shape>
                </v:group>
                <v:group id="Group 2308" o:spid="_x0000_s3332" style="position:absolute;left:7417;top:4058;width:200;height:33" coordorigin="7417,4058" coordsize="20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LoIsUAAADeAAAADwAAAGRycy9kb3ducmV2LnhtbERPS2vCQBC+C/6HZQRv&#10;dRNLfURXEWlLDyL4APE2ZMckmJ0N2TWJ/75bKHibj+85y3VnStFQ7QrLCuJRBII4tbrgTMH59PU2&#10;A+E8ssbSMil4koP1qt9bYqJtywdqjj4TIYRdggpy76tESpfmZNCNbEUcuJutDfoA60zqGtsQbko5&#10;jqKJNFhwaMixom1O6f34MAq+W2w37/Fns7vfts/r6WN/2cWk1HDQbRYgPHX+Jf53/+gwfz6ZT+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4y6CLFAAAA3gAA&#10;AA8AAAAAAAAAAAAAAAAAqgIAAGRycy9kb3ducmV2LnhtbFBLBQYAAAAABAAEAPoAAACcAwAAAAA=&#10;">
                  <v:shape id="Freeform 2309" o:spid="_x0000_s3333" style="position:absolute;left:7417;top:4058;width:200;height:33;visibility:visible;mso-wrap-style:square;v-text-anchor:top" coordsize="200,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K1cQA&#10;AADeAAAADwAAAGRycy9kb3ducmV2LnhtbESPTUsDMRCG74L/IUTwIjap4mLXpqUUKr3aFrwOmzFZ&#10;3Ey2m2l3/ffOQfA2w7wfzyzXU+rUFYfSZnJ6PrNaITXZtxScPh13j69aFQby0GVCp3+w6PXq9mYJ&#10;tc8jfeD1wEFJCJUanI7MfW1MaSImKLPcI8ntKw8JWNYhGD/AKOGpM0/WViZBS9IQocdtxOb7cEnS&#10;+9lFHl9SqPbWvj+ft5cThwfn7u+mzZtWjBP/i//cey/4i2ohvPKOzNq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MCtXEAAAA3gAAAA8AAAAAAAAAAAAAAAAAmAIAAGRycy9k&#10;b3ducmV2LnhtbFBLBQYAAAAABAAEAPUAAACJAwAAAAA=&#10;" path="m,16r3,5l9,29r10,4l31,22,44,3,54,r8,6l67,14r2,5l76,29r9,4l96,24,110,4,121,1r8,5l133,13r3,6l143,29r9,4l163,24,177,5,187,1r9,5l200,13e" filled="f" strokecolor="#231f20" strokeweight=".1236mm">
                    <v:path arrowok="t" o:connecttype="custom" o:connectlocs="0,4074;3,4079;9,4087;19,4091;31,4080;44,4061;54,4058;62,4064;67,4072;69,4077;76,4087;85,4091;96,4082;110,4062;121,4059;129,4064;133,4071;136,4077;143,4087;152,4091;163,4082;177,4063;187,4059;196,4064;200,4071" o:connectangles="0,0,0,0,0,0,0,0,0,0,0,0,0,0,0,0,0,0,0,0,0,0,0,0,0"/>
                  </v:shape>
                </v:group>
                <v:group id="Group 2310" o:spid="_x0000_s3334" style="position:absolute;left:7415;top:4058;width:200;height:33" coordorigin="7415,4058" coordsize="20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OHZy8QAAADeAAAA&#10;DwAAAAAAAAAAAAAAAACqAgAAZHJzL2Rvd25yZXYueG1sUEsFBgAAAAAEAAQA+gAAAJsDAAAAAA==&#10;">
                  <v:shape id="Freeform 2311" o:spid="_x0000_s3335" style="position:absolute;left:7415;top:4058;width:200;height:33;visibility:visible;mso-wrap-style:square;v-text-anchor:top" coordsize="200,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jLi8YA&#10;AADeAAAADwAAAGRycy9kb3ducmV2LnhtbESPQUsDMRCF74L/IYzgzWbtQe3atJQWQRShVnufbqbZ&#10;xc1kSeJu/PfOQfA2w7x5733LdfG9GimmLrCB21kFirgJtmNn4PPj6eYBVMrIFvvAZOCHEqxXlxdL&#10;rG2Y+J3GQ3ZKTDjVaKDNeai1Tk1LHtMsDMRyO4foMcsanbYRJzH3vZ5X1Z322LEktDjQtqXm6/Dt&#10;Dexf5q+l7I67qKe30R0Xm5Pb7o25viqbR1CZSv4X/30/W6m/uK8EQHBkBr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jLi8YAAADeAAAADwAAAAAAAAAAAAAAAACYAgAAZHJz&#10;L2Rvd25yZXYueG1sUEsFBgAAAAAEAAQA9QAAAIsDAAAAAA==&#10;" path="m200,16r-2,5l191,29r-9,4l170,22,157,3,146,r-8,6l134,14r-3,5l125,29r-10,4l104,24,91,4,80,1,72,6r-5,7l64,19,58,29r-9,4l37,25,24,5,13,1,5,6,,13e" filled="f" strokecolor="white" strokeweight=".06178mm">
                    <v:path arrowok="t" o:connecttype="custom" o:connectlocs="200,4074;198,4079;191,4087;182,4091;170,4080;157,4061;146,4058;138,4064;134,4072;131,4077;125,4087;115,4091;104,4082;91,4062;80,4059;72,4064;67,4071;64,4077;58,4087;49,4091;37,4083;24,4063;13,4059;5,4064;0,4071" o:connectangles="0,0,0,0,0,0,0,0,0,0,0,0,0,0,0,0,0,0,0,0,0,0,0,0,0"/>
                  </v:shape>
                </v:group>
                <v:group id="Group 2312" o:spid="_x0000_s3336" style="position:absolute;left:7414;top:4058;width:200;height:33" coordorigin="7414,4058" coordsize="20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xP18QAAADeAAAADwAAAGRycy9kb3ducmV2LnhtbERPTWvCQBC9F/wPywje&#10;dBOltY2uIqLFgwhqoXgbsmMSzM6G7JrEf+8WhN7m8T5nvuxMKRqqXWFZQTyKQBCnVhecKfg5b4ef&#10;IJxH1lhaJgUPcrBc9N7mmGjb8pGak89ECGGXoILc+yqR0qU5GXQjWxEH7mprgz7AOpO6xjaEm1KO&#10;o+hDGiw4NORY0Tqn9Ha6GwXfLbarSbxp9rfr+nE5vx9+9zEpNeh3qxkIT53/F7/cOx3mf02jGP7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HxP18QAAADeAAAA&#10;DwAAAAAAAAAAAAAAAACqAgAAZHJzL2Rvd25yZXYueG1sUEsFBgAAAAAEAAQA+gAAAJsDAAAAAA==&#10;">
                  <v:shape id="Freeform 2313" o:spid="_x0000_s3337" style="position:absolute;left:7414;top:4058;width:200;height:33;visibility:visible;mso-wrap-style:square;v-text-anchor:top" coordsize="200,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TwAMQA&#10;AADeAAAADwAAAGRycy9kb3ducmV2LnhtbERPTWvCQBC9F/wPywi91d0otDZmDSoIHgqtMYceh+yY&#10;BLOzIbvV+O/dQqG3ebzPyfLRduJKg28da0hmCgRx5UzLtYbytH9ZgvAB2WDnmDTcyUO+njxlmBp3&#10;4yNdi1CLGMI+RQ1NCH0qpa8asuhnrieO3NkNFkOEQy3NgLcYbjs5V+pVWmw5NjTY066h6lL8WA2L&#10;xWX73W+TPRZfn4o+intXl63Wz9NxswIRaAz/4j/3wcT5729qDr/vxBv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E8ADEAAAA3gAAAA8AAAAAAAAAAAAAAAAAmAIAAGRycy9k&#10;b3ducmV2LnhtbFBLBQYAAAAABAAEAPUAAACJAwAAAAA=&#10;" path="m,16r2,5l9,29r9,4l30,22,43,3,54,r8,6l66,14r3,5l75,29r10,4l96,24,109,4,120,1r8,5l133,13r3,6l142,29r9,4l163,25,176,5,187,1r8,5l200,13e" filled="f" strokecolor="white" strokeweight=".1236mm">
                    <v:path arrowok="t" o:connecttype="custom" o:connectlocs="0,4074;2,4079;9,4087;18,4091;30,4080;43,4061;54,4058;62,4064;66,4072;69,4077;75,4087;85,4091;96,4082;109,4062;120,4059;128,4064;133,4071;136,4077;142,4087;151,4091;163,4083;176,4063;187,4059;195,4064;200,4071" o:connectangles="0,0,0,0,0,0,0,0,0,0,0,0,0,0,0,0,0,0,0,0,0,0,0,0,0"/>
                  </v:shape>
                  <v:shape id="Picture 2314" o:spid="_x0000_s3338" type="#_x0000_t75" style="position:absolute;left:7676;top:4011;width:125;height: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JNHEAAAA3gAAAA8AAABkcnMvZG93bnJldi54bWxET9tqAjEQfRf8hzBC3zTRllq3RtFSiwhC&#10;de37sJm94GaybFLd9usboeDbHM515svO1uJCra8caxiPFAjizJmKCw2ndDN8AeEDssHaMWn4IQ/L&#10;Rb83x8S4Kx/ocgyFiCHsE9RQhtAkUvqsJIt+5BriyOWutRgibAtpWrzGcFvLiVLP0mLFsaHEht5K&#10;ys7Hb6shX/+uv3w6lemT+9i85we1+9wrrR8G3eoVRKAu3MX/7q2J82dT9Qi3d+INcv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wJNHEAAAA3gAAAA8AAAAAAAAAAAAAAAAA&#10;nwIAAGRycy9kb3ducmV2LnhtbFBLBQYAAAAABAAEAPcAAACQAwAAAAA=&#10;">
                    <v:imagedata r:id="rId677" o:title=""/>
                  </v:shape>
                </v:group>
                <v:group id="Group 2315" o:spid="_x0000_s3339" style="position:absolute;left:7667;top:3788;width:220;height:81" coordorigin="7667,3788" coordsize="220,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C+xPxgAAAN4A&#10;AAAPAAAAAAAAAAAAAAAAAKoCAABkcnMvZG93bnJldi54bWxQSwUGAAAAAAQABAD6AAAAnQMAAAAA&#10;">
                  <v:shape id="Freeform 2316" o:spid="_x0000_s3340" style="position:absolute;left:7667;top:3788;width:220;height:81;visibility:visible;mso-wrap-style:square;v-text-anchor:top" coordsize="220,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D32cQA&#10;AADeAAAADwAAAGRycy9kb3ducmV2LnhtbESPQWsCMRCF70L/Q5iCN00saOvWKCIIHnpx9QcMm3F3&#10;cTPJJqm7/vumUOhthvfmfW82u9F24kEhto41LOYKBHHlTMu1huvlOPsAEROywc4xaXhShN32ZbLB&#10;wriBz/QoUy1yCMcCNTQp+ULKWDVkMc6dJ87azQWLKa+hlibgkMNtJ9+UWkmLLWdCg54ODVX38ttm&#10;yOGy9MGX421olflK+753617r6eu4/wSRaEz/5r/rk8n11+9qCb/v5Bn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A99nEAAAA3gAAAA8AAAAAAAAAAAAAAAAAmAIAAGRycy9k&#10;b3ducmV2LnhtbFBLBQYAAAAABAAEAPUAAACJAwAAAAA=&#10;" path="m220,81l176,30,107,,87,2,22,34,3,50,,56e" filled="f" strokeweight=".1373mm">
                    <v:path arrowok="t" o:connecttype="custom" o:connectlocs="220,3869;176,3818;107,3788;87,3790;22,3822;3,3838;0,3844" o:connectangles="0,0,0,0,0,0,0"/>
                  </v:shape>
                </v:group>
                <v:group id="Group 2317" o:spid="_x0000_s3341" style="position:absolute;left:7645;top:3838;width:45;height:66" coordorigin="7645,3838"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5XXo8UAAADeAAAADwAAAGRycy9kb3ducmV2LnhtbERPTWvCQBC9F/wPywje&#10;6iaK0UZXEbGlh1CoFkpvQ3ZMgtnZkF2T+O/dQqG3ebzP2ewGU4uOWldZVhBPIxDEudUVFwq+zq/P&#10;KxDOI2usLZOCOznYbUdPG0y17fmTupMvRAhhl6KC0vsmldLlJRl0U9sQB+5iW4M+wLaQusU+hJta&#10;zqIokQYrDg0lNnQoKb+ebkbBW4/9fh4fu+x6Odx/zouP7ywmpSbjYb8G4Wnw/+I/97sO81+WUQK/&#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16PFAAAA3gAA&#10;AA8AAAAAAAAAAAAAAAAAqgIAAGRycy9kb3ducmV2LnhtbFBLBQYAAAAABAAEAPoAAACcAwAAAAA=&#10;">
                  <v:shape id="Freeform 2318" o:spid="_x0000_s3342" style="position:absolute;left:7645;top:3838;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TJ3sUA&#10;AADeAAAADwAAAGRycy9kb3ducmV2LnhtbERPTWvCQBC9C/0PyxS8lLpRbBOjq5SCYIsX0xSvY3aa&#10;pGZnQ3bV+O+7QsHbPN7nLFa9acSZOldbVjAeRSCIC6trLhXkX+vnBITzyBoby6TgSg5Wy4fBAlNt&#10;L7yjc+ZLEULYpaig8r5NpXRFRQbdyLbEgfuxnUEfYFdK3eElhJtGTqLoVRqsOTRU2NJ7RcUxOxkF&#10;/ffLR/zbbOXBf+b7J7TbeHpNlBo+9m9zEJ56fxf/uzc6zJ/FUQy3d8IN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MnexQAAAN4AAAAPAAAAAAAAAAAAAAAAAJgCAABkcnMv&#10;ZG93bnJldi54bWxQSwUGAAAAAAQABAD1AAAAigMAAAAA&#10;" path="m,l6,66,45,12,,e" fillcolor="black" stroked="f">
                    <v:path arrowok="t" o:connecttype="custom" o:connectlocs="0,3838;6,3904;45,3850;0,3838" o:connectangles="0,0,0,0"/>
                  </v:shape>
                </v:group>
                <v:group id="Group 2319" o:spid="_x0000_s3343" style="position:absolute;left:7645;top:3838;width:45;height:66" coordorigin="7645,3838"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FG5krIAAAA&#10;3gAAAA8AAAAAAAAAAAAAAAAAqgIAAGRycy9kb3ducmV2LnhtbFBLBQYAAAAABAAEAPoAAACfAwAA&#10;AAA=&#10;">
                  <v:shape id="Freeform 2320" o:spid="_x0000_s3344" style="position:absolute;left:7645;top:3838;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TvFMYA&#10;AADeAAAADwAAAGRycy9kb3ducmV2LnhtbERPTUsDMRC9F/wPYQQvpc1asDbbpkUFpVgPugq9Dptx&#10;s7iZLElsV3+9EQq9zeN9zmozuE4cKMTWs4braQGCuPam5UbDx/vjZAEiJmSDnWfS8EMRNuuL0QpL&#10;44/8RocqNSKHcCxRg02pL6WMtSWHcep74sx9+uAwZRgaaQIec7jr5Kwo5tJhy7nBYk8Pluqv6ttp&#10;uFHjvaxm6vlJzav78Pqy/bU7r/XV5XC3BJFoSGfxyb01eb66LRT8v5Nv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TvFMYAAADeAAAADwAAAAAAAAAAAAAAAACYAgAAZHJz&#10;L2Rvd25yZXYueG1sUEsFBgAAAAAEAAQA9QAAAIsDAAAAAA==&#10;" path="m6,66l45,12,,,6,66xe" filled="f" strokeweight=".1373mm">
                    <v:path arrowok="t" o:connecttype="custom" o:connectlocs="6,3904;45,3850;0,3838;6,3904" o:connectangles="0,0,0,0"/>
                  </v:shape>
                </v:group>
                <v:group id="Group 2321" o:spid="_x0000_s3345" style="position:absolute;left:7869;top:3854;width:58;height:63" coordorigin="7869,3854" coordsize="5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rpfJHIAAAA&#10;3gAAAA8AAAAAAAAAAAAAAAAAqgIAAGRycy9kb3ducmV2LnhtbFBLBQYAAAAABAAEAPoAAACfAwAA&#10;AAA=&#10;">
                  <v:shape id="Freeform 2322" o:spid="_x0000_s3346" style="position:absolute;left:7869;top:3854;width:58;height:63;visibility:visible;mso-wrap-style:square;v-text-anchor:top" coordsize="5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07K8YA&#10;AADeAAAADwAAAGRycy9kb3ducmV2LnhtbERPTWvCQBC9C/6HZQQvUjcRajW6Sim2FSmY2uJ5kh2T&#10;YHY2ZLea/vtuQfA2j/c5y3VnanGh1lWWFcTjCARxbnXFhYLvr9eHGQjnkTXWlknBLzlYr/q9JSba&#10;XvmTLgdfiBDCLkEFpfdNIqXLSzLoxrYhDtzJtgZ9gG0hdYvXEG5qOYmiqTRYcWgosaGXkvLz4cco&#10;2KTvnYw+RqN9Njtm6a6ezB+zN6WGg+55AcJT5+/im3urw/z5UxzD/zvhBr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07K8YAAADeAAAADwAAAAAAAAAAAAAAAACYAgAAZHJz&#10;L2Rvd25yZXYueG1sUEsFBgAAAAAEAAQA9QAAAIsDAAAAAA==&#10;" path="m36,l,30,57,63,36,e" fillcolor="black" stroked="f">
                    <v:path arrowok="t" o:connecttype="custom" o:connectlocs="36,3854;0,3884;57,3917;36,3854" o:connectangles="0,0,0,0"/>
                  </v:shape>
                </v:group>
                <v:group id="Group 2323" o:spid="_x0000_s3347" style="position:absolute;left:7869;top:3854;width:58;height:63" coordorigin="7869,3854" coordsize="58,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dHfcUAAADeAAAADwAAAGRycy9kb3ducmV2LnhtbERPS2vCQBC+C/6HZQRv&#10;dRPFR6OriKj0IIVqofQ2ZMckmJ0N2TWJ/74rFLzNx/ec1aYzpWiodoVlBfEoAkGcWl1wpuD7cnhb&#10;gHAeWWNpmRQ8yMFm3e+tMNG25S9qzj4TIYRdggpy76tESpfmZNCNbEUcuKutDfoA60zqGtsQbko5&#10;jqKZNFhwaMixol1O6e18NwqOLbbbSbxvTrfr7vF7mX7+nGJSajjotksQnjr/Ev+7P3SY/z6Px/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V3R33FAAAA3gAA&#10;AA8AAAAAAAAAAAAAAAAAqgIAAGRycy9kb3ducmV2LnhtbFBLBQYAAAAABAAEAPoAAACcAwAAAAA=&#10;">
                  <v:shape id="Freeform 2324" o:spid="_x0000_s3348" style="position:absolute;left:7869;top:3854;width:58;height:63;visibility:visible;mso-wrap-style:square;v-text-anchor:top" coordsize="5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HztsMA&#10;AADeAAAADwAAAGRycy9kb3ducmV2LnhtbERPTYvCMBC9C/6HMIIX0VSFXe0aRQTFgxdtkT0OzWzb&#10;tZnUJmr990ZY2Ns83ucsVq2pxJ0aV1pWMB5FIIgzq0vOFaTJdjgD4TyyxsoyKXiSg9Wy21lgrO2D&#10;j3Q/+VyEEHYxKii8r2MpXVaQQTeyNXHgfmxj0AfY5FI3+AjhppKTKPqQBksODQXWtCkou5xuRgEf&#10;OSl/Ez+h9Dpov9P5YXfmmVL9Xrv+AuGp9f/iP/deh/nzz/EU3u+EG+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SHztsMAAADeAAAADwAAAAAAAAAAAAAAAACYAgAAZHJzL2Rv&#10;d25yZXYueG1sUEsFBgAAAAAEAAQA9QAAAIgDAAAAAA==&#10;" path="m57,63l36,,,30,57,63xe" filled="f" strokeweight=".1373mm">
                    <v:path arrowok="t" o:connecttype="custom" o:connectlocs="57,3917;36,3854;0,3884;57,3917" o:connectangles="0,0,0,0"/>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47680" behindDoc="1" locked="0" layoutInCell="1" allowOverlap="1" wp14:anchorId="0AFED532" wp14:editId="0AFED533">
                <wp:simplePos x="0" y="0"/>
                <wp:positionH relativeFrom="page">
                  <wp:posOffset>5737225</wp:posOffset>
                </wp:positionH>
                <wp:positionV relativeFrom="paragraph">
                  <wp:posOffset>-144145</wp:posOffset>
                </wp:positionV>
                <wp:extent cx="1090930" cy="2259965"/>
                <wp:effectExtent l="12700" t="0" r="10795" b="17780"/>
                <wp:wrapNone/>
                <wp:docPr id="15804" name="Group 158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90930" cy="2259965"/>
                          <a:chOff x="9035" y="-227"/>
                          <a:chExt cx="1718" cy="3559"/>
                        </a:xfrm>
                      </wpg:grpSpPr>
                      <pic:pic xmlns:pic="http://schemas.openxmlformats.org/drawingml/2006/picture">
                        <pic:nvPicPr>
                          <pic:cNvPr id="15805" name="Picture 339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306" y="-227"/>
                            <a:ext cx="1004" cy="9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06" name="Picture 3392"/>
                          <pic:cNvPicPr>
                            <a:picLocks noChangeAspect="1" noChangeArrowheads="1"/>
                          </pic:cNvPicPr>
                        </pic:nvPicPr>
                        <pic:blipFill>
                          <a:blip r:embed="rId678">
                            <a:extLst>
                              <a:ext uri="{28A0092B-C50C-407E-A947-70E740481C1C}">
                                <a14:useLocalDpi xmlns:a14="http://schemas.microsoft.com/office/drawing/2010/main" val="0"/>
                              </a:ext>
                            </a:extLst>
                          </a:blip>
                          <a:srcRect/>
                          <a:stretch>
                            <a:fillRect/>
                          </a:stretch>
                        </pic:blipFill>
                        <pic:spPr bwMode="auto">
                          <a:xfrm>
                            <a:off x="10363" y="725"/>
                            <a:ext cx="385" cy="6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07" name="Picture 3393"/>
                          <pic:cNvPicPr>
                            <a:picLocks noChangeAspect="1" noChangeArrowheads="1"/>
                          </pic:cNvPicPr>
                        </pic:nvPicPr>
                        <pic:blipFill>
                          <a:blip r:embed="rId679">
                            <a:extLst>
                              <a:ext uri="{28A0092B-C50C-407E-A947-70E740481C1C}">
                                <a14:useLocalDpi xmlns:a14="http://schemas.microsoft.com/office/drawing/2010/main" val="0"/>
                              </a:ext>
                            </a:extLst>
                          </a:blip>
                          <a:srcRect/>
                          <a:stretch>
                            <a:fillRect/>
                          </a:stretch>
                        </pic:blipFill>
                        <pic:spPr bwMode="auto">
                          <a:xfrm>
                            <a:off x="10687" y="725"/>
                            <a:ext cx="60" cy="3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08" name="Picture 3394"/>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10364" y="786"/>
                            <a:ext cx="324" cy="326"/>
                          </a:xfrm>
                          <a:prstGeom prst="rect">
                            <a:avLst/>
                          </a:prstGeom>
                          <a:noFill/>
                          <a:extLst>
                            <a:ext uri="{909E8E84-426E-40DD-AFC4-6F175D3DCCD1}">
                              <a14:hiddenFill xmlns:a14="http://schemas.microsoft.com/office/drawing/2010/main">
                                <a:solidFill>
                                  <a:srgbClr val="FFFFFF"/>
                                </a:solidFill>
                              </a14:hiddenFill>
                            </a:ext>
                          </a:extLst>
                        </pic:spPr>
                      </pic:pic>
                      <wpg:grpSp>
                        <wpg:cNvPr id="15809" name="Group 3395"/>
                        <wpg:cNvGrpSpPr>
                          <a:grpSpLocks/>
                        </wpg:cNvGrpSpPr>
                        <wpg:grpSpPr bwMode="auto">
                          <a:xfrm>
                            <a:off x="10364" y="1112"/>
                            <a:ext cx="326" cy="2"/>
                            <a:chOff x="10364" y="1112"/>
                            <a:chExt cx="326" cy="2"/>
                          </a:xfrm>
                        </wpg:grpSpPr>
                        <wps:wsp>
                          <wps:cNvPr id="15810" name="Freeform 3396"/>
                          <wps:cNvSpPr>
                            <a:spLocks/>
                          </wps:cNvSpPr>
                          <wps:spPr bwMode="auto">
                            <a:xfrm>
                              <a:off x="10364" y="1112"/>
                              <a:ext cx="326" cy="2"/>
                            </a:xfrm>
                            <a:custGeom>
                              <a:avLst/>
                              <a:gdLst>
                                <a:gd name="T0" fmla="+- 0 10364 10364"/>
                                <a:gd name="T1" fmla="*/ T0 w 326"/>
                                <a:gd name="T2" fmla="+- 0 1112 1112"/>
                                <a:gd name="T3" fmla="*/ 1112 h 2"/>
                                <a:gd name="T4" fmla="+- 0 10690 10364"/>
                                <a:gd name="T5" fmla="*/ T4 w 326"/>
                                <a:gd name="T6" fmla="+- 0 1112 1112"/>
                                <a:gd name="T7" fmla="*/ 1112 h 2"/>
                                <a:gd name="T8" fmla="+- 0 10690 10364"/>
                                <a:gd name="T9" fmla="*/ T8 w 326"/>
                                <a:gd name="T10" fmla="+- 0 1113 1112"/>
                                <a:gd name="T11" fmla="*/ 1113 h 2"/>
                                <a:gd name="T12" fmla="+- 0 10364 10364"/>
                                <a:gd name="T13" fmla="*/ T12 w 326"/>
                                <a:gd name="T14" fmla="+- 0 1113 1112"/>
                                <a:gd name="T15" fmla="*/ 1113 h 2"/>
                                <a:gd name="T16" fmla="+- 0 10364 10364"/>
                                <a:gd name="T17" fmla="*/ T16 w 326"/>
                                <a:gd name="T18" fmla="+- 0 1112 1112"/>
                                <a:gd name="T19" fmla="*/ 1112 h 2"/>
                              </a:gdLst>
                              <a:ahLst/>
                              <a:cxnLst>
                                <a:cxn ang="0">
                                  <a:pos x="T1" y="T3"/>
                                </a:cxn>
                                <a:cxn ang="0">
                                  <a:pos x="T5" y="T7"/>
                                </a:cxn>
                                <a:cxn ang="0">
                                  <a:pos x="T9" y="T11"/>
                                </a:cxn>
                                <a:cxn ang="0">
                                  <a:pos x="T13" y="T15"/>
                                </a:cxn>
                                <a:cxn ang="0">
                                  <a:pos x="T17" y="T19"/>
                                </a:cxn>
                              </a:cxnLst>
                              <a:rect l="0" t="0" r="r" b="b"/>
                              <a:pathLst>
                                <a:path w="326" h="2">
                                  <a:moveTo>
                                    <a:pt x="0" y="0"/>
                                  </a:moveTo>
                                  <a:lnTo>
                                    <a:pt x="326" y="0"/>
                                  </a:lnTo>
                                  <a:lnTo>
                                    <a:pt x="326"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11" name="Group 3397"/>
                        <wpg:cNvGrpSpPr>
                          <a:grpSpLocks/>
                        </wpg:cNvGrpSpPr>
                        <wpg:grpSpPr bwMode="auto">
                          <a:xfrm>
                            <a:off x="10688" y="786"/>
                            <a:ext cx="2" cy="328"/>
                            <a:chOff x="10688" y="786"/>
                            <a:chExt cx="2" cy="328"/>
                          </a:xfrm>
                        </wpg:grpSpPr>
                        <wps:wsp>
                          <wps:cNvPr id="15812" name="Freeform 3398"/>
                          <wps:cNvSpPr>
                            <a:spLocks/>
                          </wps:cNvSpPr>
                          <wps:spPr bwMode="auto">
                            <a:xfrm>
                              <a:off x="10688" y="786"/>
                              <a:ext cx="2" cy="328"/>
                            </a:xfrm>
                            <a:custGeom>
                              <a:avLst/>
                              <a:gdLst>
                                <a:gd name="T0" fmla="+- 0 10688 10688"/>
                                <a:gd name="T1" fmla="*/ T0 w 2"/>
                                <a:gd name="T2" fmla="+- 0 786 786"/>
                                <a:gd name="T3" fmla="*/ 786 h 328"/>
                                <a:gd name="T4" fmla="+- 0 10690 10688"/>
                                <a:gd name="T5" fmla="*/ T4 w 2"/>
                                <a:gd name="T6" fmla="+- 0 786 786"/>
                                <a:gd name="T7" fmla="*/ 786 h 328"/>
                                <a:gd name="T8" fmla="+- 0 10690 10688"/>
                                <a:gd name="T9" fmla="*/ T8 w 2"/>
                                <a:gd name="T10" fmla="+- 0 1113 786"/>
                                <a:gd name="T11" fmla="*/ 1113 h 328"/>
                                <a:gd name="T12" fmla="+- 0 10688 10688"/>
                                <a:gd name="T13" fmla="*/ T12 w 2"/>
                                <a:gd name="T14" fmla="+- 0 1113 786"/>
                                <a:gd name="T15" fmla="*/ 1113 h 328"/>
                                <a:gd name="T16" fmla="+- 0 10688 10688"/>
                                <a:gd name="T17" fmla="*/ T16 w 2"/>
                                <a:gd name="T18" fmla="+- 0 786 786"/>
                                <a:gd name="T19" fmla="*/ 786 h 328"/>
                              </a:gdLst>
                              <a:ahLst/>
                              <a:cxnLst>
                                <a:cxn ang="0">
                                  <a:pos x="T1" y="T3"/>
                                </a:cxn>
                                <a:cxn ang="0">
                                  <a:pos x="T5" y="T7"/>
                                </a:cxn>
                                <a:cxn ang="0">
                                  <a:pos x="T9" y="T11"/>
                                </a:cxn>
                                <a:cxn ang="0">
                                  <a:pos x="T13" y="T15"/>
                                </a:cxn>
                                <a:cxn ang="0">
                                  <a:pos x="T17" y="T19"/>
                                </a:cxn>
                              </a:cxnLst>
                              <a:rect l="0" t="0" r="r" b="b"/>
                              <a:pathLst>
                                <a:path w="2" h="328">
                                  <a:moveTo>
                                    <a:pt x="0" y="0"/>
                                  </a:moveTo>
                                  <a:lnTo>
                                    <a:pt x="2" y="0"/>
                                  </a:lnTo>
                                  <a:lnTo>
                                    <a:pt x="2" y="327"/>
                                  </a:lnTo>
                                  <a:lnTo>
                                    <a:pt x="0" y="32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13" name="Group 3399"/>
                        <wpg:cNvGrpSpPr>
                          <a:grpSpLocks/>
                        </wpg:cNvGrpSpPr>
                        <wpg:grpSpPr bwMode="auto">
                          <a:xfrm>
                            <a:off x="10364" y="786"/>
                            <a:ext cx="326" cy="2"/>
                            <a:chOff x="10364" y="786"/>
                            <a:chExt cx="326" cy="2"/>
                          </a:xfrm>
                        </wpg:grpSpPr>
                        <wps:wsp>
                          <wps:cNvPr id="15814" name="Freeform 3400"/>
                          <wps:cNvSpPr>
                            <a:spLocks/>
                          </wps:cNvSpPr>
                          <wps:spPr bwMode="auto">
                            <a:xfrm>
                              <a:off x="10364" y="786"/>
                              <a:ext cx="326" cy="2"/>
                            </a:xfrm>
                            <a:custGeom>
                              <a:avLst/>
                              <a:gdLst>
                                <a:gd name="T0" fmla="+- 0 10364 10364"/>
                                <a:gd name="T1" fmla="*/ T0 w 326"/>
                                <a:gd name="T2" fmla="+- 0 786 786"/>
                                <a:gd name="T3" fmla="*/ 786 h 2"/>
                                <a:gd name="T4" fmla="+- 0 10690 10364"/>
                                <a:gd name="T5" fmla="*/ T4 w 326"/>
                                <a:gd name="T6" fmla="+- 0 786 786"/>
                                <a:gd name="T7" fmla="*/ 786 h 2"/>
                                <a:gd name="T8" fmla="+- 0 10690 10364"/>
                                <a:gd name="T9" fmla="*/ T8 w 326"/>
                                <a:gd name="T10" fmla="+- 0 787 786"/>
                                <a:gd name="T11" fmla="*/ 787 h 2"/>
                                <a:gd name="T12" fmla="+- 0 10364 10364"/>
                                <a:gd name="T13" fmla="*/ T12 w 326"/>
                                <a:gd name="T14" fmla="+- 0 787 786"/>
                                <a:gd name="T15" fmla="*/ 787 h 2"/>
                                <a:gd name="T16" fmla="+- 0 10364 10364"/>
                                <a:gd name="T17" fmla="*/ T16 w 326"/>
                                <a:gd name="T18" fmla="+- 0 786 786"/>
                                <a:gd name="T19" fmla="*/ 786 h 2"/>
                              </a:gdLst>
                              <a:ahLst/>
                              <a:cxnLst>
                                <a:cxn ang="0">
                                  <a:pos x="T1" y="T3"/>
                                </a:cxn>
                                <a:cxn ang="0">
                                  <a:pos x="T5" y="T7"/>
                                </a:cxn>
                                <a:cxn ang="0">
                                  <a:pos x="T9" y="T11"/>
                                </a:cxn>
                                <a:cxn ang="0">
                                  <a:pos x="T13" y="T15"/>
                                </a:cxn>
                                <a:cxn ang="0">
                                  <a:pos x="T17" y="T19"/>
                                </a:cxn>
                              </a:cxnLst>
                              <a:rect l="0" t="0" r="r" b="b"/>
                              <a:pathLst>
                                <a:path w="326" h="2">
                                  <a:moveTo>
                                    <a:pt x="0" y="0"/>
                                  </a:moveTo>
                                  <a:lnTo>
                                    <a:pt x="326" y="0"/>
                                  </a:lnTo>
                                  <a:lnTo>
                                    <a:pt x="326"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15" name="Picture 3401"/>
                            <pic:cNvPicPr>
                              <a:picLocks noChangeAspect="1" noChangeArrowheads="1"/>
                            </pic:cNvPicPr>
                          </pic:nvPicPr>
                          <pic:blipFill>
                            <a:blip r:embed="rId681">
                              <a:extLst>
                                <a:ext uri="{28A0092B-C50C-407E-A947-70E740481C1C}">
                                  <a14:useLocalDpi xmlns:a14="http://schemas.microsoft.com/office/drawing/2010/main" val="0"/>
                                </a:ext>
                              </a:extLst>
                            </a:blip>
                            <a:srcRect/>
                            <a:stretch>
                              <a:fillRect/>
                            </a:stretch>
                          </pic:blipFill>
                          <pic:spPr bwMode="auto">
                            <a:xfrm>
                              <a:off x="10364" y="786"/>
                              <a:ext cx="2" cy="3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16" name="Picture 3402"/>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10508" y="885"/>
                              <a:ext cx="150"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17" name="Picture 3403"/>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10508" y="805"/>
                              <a:ext cx="150" cy="1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818" name="Group 3404"/>
                        <wpg:cNvGrpSpPr>
                          <a:grpSpLocks/>
                        </wpg:cNvGrpSpPr>
                        <wpg:grpSpPr bwMode="auto">
                          <a:xfrm>
                            <a:off x="10508" y="901"/>
                            <a:ext cx="152" cy="2"/>
                            <a:chOff x="10508" y="901"/>
                            <a:chExt cx="152" cy="2"/>
                          </a:xfrm>
                        </wpg:grpSpPr>
                        <wps:wsp>
                          <wps:cNvPr id="15819" name="Freeform 3405"/>
                          <wps:cNvSpPr>
                            <a:spLocks/>
                          </wps:cNvSpPr>
                          <wps:spPr bwMode="auto">
                            <a:xfrm>
                              <a:off x="10508" y="901"/>
                              <a:ext cx="152" cy="2"/>
                            </a:xfrm>
                            <a:custGeom>
                              <a:avLst/>
                              <a:gdLst>
                                <a:gd name="T0" fmla="+- 0 10508 10508"/>
                                <a:gd name="T1" fmla="*/ T0 w 152"/>
                                <a:gd name="T2" fmla="+- 0 901 901"/>
                                <a:gd name="T3" fmla="*/ 901 h 2"/>
                                <a:gd name="T4" fmla="+- 0 10660 10508"/>
                                <a:gd name="T5" fmla="*/ T4 w 152"/>
                                <a:gd name="T6" fmla="+- 0 901 901"/>
                                <a:gd name="T7" fmla="*/ 901 h 2"/>
                                <a:gd name="T8" fmla="+- 0 10660 10508"/>
                                <a:gd name="T9" fmla="*/ T8 w 152"/>
                                <a:gd name="T10" fmla="+- 0 903 901"/>
                                <a:gd name="T11" fmla="*/ 903 h 2"/>
                                <a:gd name="T12" fmla="+- 0 10508 10508"/>
                                <a:gd name="T13" fmla="*/ T12 w 152"/>
                                <a:gd name="T14" fmla="+- 0 903 901"/>
                                <a:gd name="T15" fmla="*/ 903 h 2"/>
                                <a:gd name="T16" fmla="+- 0 10508 10508"/>
                                <a:gd name="T17" fmla="*/ T16 w 152"/>
                                <a:gd name="T18" fmla="+- 0 901 901"/>
                                <a:gd name="T19" fmla="*/ 901 h 2"/>
                              </a:gdLst>
                              <a:ahLst/>
                              <a:cxnLst>
                                <a:cxn ang="0">
                                  <a:pos x="T1" y="T3"/>
                                </a:cxn>
                                <a:cxn ang="0">
                                  <a:pos x="T5" y="T7"/>
                                </a:cxn>
                                <a:cxn ang="0">
                                  <a:pos x="T9" y="T11"/>
                                </a:cxn>
                                <a:cxn ang="0">
                                  <a:pos x="T13" y="T15"/>
                                </a:cxn>
                                <a:cxn ang="0">
                                  <a:pos x="T17" y="T19"/>
                                </a:cxn>
                              </a:cxnLst>
                              <a:rect l="0" t="0" r="r" b="b"/>
                              <a:pathLst>
                                <a:path w="152" h="2">
                                  <a:moveTo>
                                    <a:pt x="0" y="0"/>
                                  </a:moveTo>
                                  <a:lnTo>
                                    <a:pt x="152" y="0"/>
                                  </a:lnTo>
                                  <a:lnTo>
                                    <a:pt x="15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20" name="Group 3406"/>
                        <wpg:cNvGrpSpPr>
                          <a:grpSpLocks/>
                        </wpg:cNvGrpSpPr>
                        <wpg:grpSpPr bwMode="auto">
                          <a:xfrm>
                            <a:off x="10658" y="805"/>
                            <a:ext cx="2" cy="98"/>
                            <a:chOff x="10658" y="805"/>
                            <a:chExt cx="2" cy="98"/>
                          </a:xfrm>
                        </wpg:grpSpPr>
                        <wps:wsp>
                          <wps:cNvPr id="15821" name="Freeform 3407"/>
                          <wps:cNvSpPr>
                            <a:spLocks/>
                          </wps:cNvSpPr>
                          <wps:spPr bwMode="auto">
                            <a:xfrm>
                              <a:off x="10658" y="805"/>
                              <a:ext cx="2" cy="98"/>
                            </a:xfrm>
                            <a:custGeom>
                              <a:avLst/>
                              <a:gdLst>
                                <a:gd name="T0" fmla="+- 0 10658 10658"/>
                                <a:gd name="T1" fmla="*/ T0 w 2"/>
                                <a:gd name="T2" fmla="+- 0 805 805"/>
                                <a:gd name="T3" fmla="*/ 805 h 98"/>
                                <a:gd name="T4" fmla="+- 0 10660 10658"/>
                                <a:gd name="T5" fmla="*/ T4 w 2"/>
                                <a:gd name="T6" fmla="+- 0 805 805"/>
                                <a:gd name="T7" fmla="*/ 805 h 98"/>
                                <a:gd name="T8" fmla="+- 0 10660 10658"/>
                                <a:gd name="T9" fmla="*/ T8 w 2"/>
                                <a:gd name="T10" fmla="+- 0 903 805"/>
                                <a:gd name="T11" fmla="*/ 903 h 98"/>
                                <a:gd name="T12" fmla="+- 0 10658 10658"/>
                                <a:gd name="T13" fmla="*/ T12 w 2"/>
                                <a:gd name="T14" fmla="+- 0 903 805"/>
                                <a:gd name="T15" fmla="*/ 903 h 98"/>
                                <a:gd name="T16" fmla="+- 0 10658 10658"/>
                                <a:gd name="T17" fmla="*/ T16 w 2"/>
                                <a:gd name="T18" fmla="+- 0 805 805"/>
                                <a:gd name="T19" fmla="*/ 805 h 98"/>
                              </a:gdLst>
                              <a:ahLst/>
                              <a:cxnLst>
                                <a:cxn ang="0">
                                  <a:pos x="T1" y="T3"/>
                                </a:cxn>
                                <a:cxn ang="0">
                                  <a:pos x="T5" y="T7"/>
                                </a:cxn>
                                <a:cxn ang="0">
                                  <a:pos x="T9" y="T11"/>
                                </a:cxn>
                                <a:cxn ang="0">
                                  <a:pos x="T13" y="T15"/>
                                </a:cxn>
                                <a:cxn ang="0">
                                  <a:pos x="T17" y="T19"/>
                                </a:cxn>
                              </a:cxnLst>
                              <a:rect l="0" t="0" r="r" b="b"/>
                              <a:pathLst>
                                <a:path w="2" h="98">
                                  <a:moveTo>
                                    <a:pt x="0" y="0"/>
                                  </a:moveTo>
                                  <a:lnTo>
                                    <a:pt x="2" y="0"/>
                                  </a:lnTo>
                                  <a:lnTo>
                                    <a:pt x="2" y="98"/>
                                  </a:lnTo>
                                  <a:lnTo>
                                    <a:pt x="0" y="9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22" name="Group 3408"/>
                        <wpg:cNvGrpSpPr>
                          <a:grpSpLocks/>
                        </wpg:cNvGrpSpPr>
                        <wpg:grpSpPr bwMode="auto">
                          <a:xfrm>
                            <a:off x="10508" y="805"/>
                            <a:ext cx="152" cy="2"/>
                            <a:chOff x="10508" y="805"/>
                            <a:chExt cx="152" cy="2"/>
                          </a:xfrm>
                        </wpg:grpSpPr>
                        <wps:wsp>
                          <wps:cNvPr id="15823" name="Freeform 3409"/>
                          <wps:cNvSpPr>
                            <a:spLocks/>
                          </wps:cNvSpPr>
                          <wps:spPr bwMode="auto">
                            <a:xfrm>
                              <a:off x="10508" y="805"/>
                              <a:ext cx="152" cy="2"/>
                            </a:xfrm>
                            <a:custGeom>
                              <a:avLst/>
                              <a:gdLst>
                                <a:gd name="T0" fmla="+- 0 10508 10508"/>
                                <a:gd name="T1" fmla="*/ T0 w 152"/>
                                <a:gd name="T2" fmla="+- 0 805 805"/>
                                <a:gd name="T3" fmla="*/ 805 h 2"/>
                                <a:gd name="T4" fmla="+- 0 10660 10508"/>
                                <a:gd name="T5" fmla="*/ T4 w 152"/>
                                <a:gd name="T6" fmla="+- 0 805 805"/>
                                <a:gd name="T7" fmla="*/ 805 h 2"/>
                                <a:gd name="T8" fmla="+- 0 10660 10508"/>
                                <a:gd name="T9" fmla="*/ T8 w 152"/>
                                <a:gd name="T10" fmla="+- 0 807 805"/>
                                <a:gd name="T11" fmla="*/ 807 h 2"/>
                                <a:gd name="T12" fmla="+- 0 10508 10508"/>
                                <a:gd name="T13" fmla="*/ T12 w 152"/>
                                <a:gd name="T14" fmla="+- 0 807 805"/>
                                <a:gd name="T15" fmla="*/ 807 h 2"/>
                                <a:gd name="T16" fmla="+- 0 10508 10508"/>
                                <a:gd name="T17" fmla="*/ T16 w 152"/>
                                <a:gd name="T18" fmla="+- 0 805 805"/>
                                <a:gd name="T19" fmla="*/ 805 h 2"/>
                              </a:gdLst>
                              <a:ahLst/>
                              <a:cxnLst>
                                <a:cxn ang="0">
                                  <a:pos x="T1" y="T3"/>
                                </a:cxn>
                                <a:cxn ang="0">
                                  <a:pos x="T5" y="T7"/>
                                </a:cxn>
                                <a:cxn ang="0">
                                  <a:pos x="T9" y="T11"/>
                                </a:cxn>
                                <a:cxn ang="0">
                                  <a:pos x="T13" y="T15"/>
                                </a:cxn>
                                <a:cxn ang="0">
                                  <a:pos x="T17" y="T19"/>
                                </a:cxn>
                              </a:cxnLst>
                              <a:rect l="0" t="0" r="r" b="b"/>
                              <a:pathLst>
                                <a:path w="152" h="2">
                                  <a:moveTo>
                                    <a:pt x="0" y="0"/>
                                  </a:moveTo>
                                  <a:lnTo>
                                    <a:pt x="152" y="0"/>
                                  </a:lnTo>
                                  <a:lnTo>
                                    <a:pt x="15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24" name="Group 3410"/>
                        <wpg:cNvGrpSpPr>
                          <a:grpSpLocks/>
                        </wpg:cNvGrpSpPr>
                        <wpg:grpSpPr bwMode="auto">
                          <a:xfrm>
                            <a:off x="10508" y="805"/>
                            <a:ext cx="2" cy="98"/>
                            <a:chOff x="10508" y="805"/>
                            <a:chExt cx="2" cy="98"/>
                          </a:xfrm>
                        </wpg:grpSpPr>
                        <wps:wsp>
                          <wps:cNvPr id="15825" name="Freeform 3411"/>
                          <wps:cNvSpPr>
                            <a:spLocks/>
                          </wps:cNvSpPr>
                          <wps:spPr bwMode="auto">
                            <a:xfrm>
                              <a:off x="10508" y="805"/>
                              <a:ext cx="2" cy="98"/>
                            </a:xfrm>
                            <a:custGeom>
                              <a:avLst/>
                              <a:gdLst>
                                <a:gd name="T0" fmla="+- 0 10508 10508"/>
                                <a:gd name="T1" fmla="*/ T0 w 2"/>
                                <a:gd name="T2" fmla="+- 0 805 805"/>
                                <a:gd name="T3" fmla="*/ 805 h 98"/>
                                <a:gd name="T4" fmla="+- 0 10510 10508"/>
                                <a:gd name="T5" fmla="*/ T4 w 2"/>
                                <a:gd name="T6" fmla="+- 0 805 805"/>
                                <a:gd name="T7" fmla="*/ 805 h 98"/>
                                <a:gd name="T8" fmla="+- 0 10510 10508"/>
                                <a:gd name="T9" fmla="*/ T8 w 2"/>
                                <a:gd name="T10" fmla="+- 0 903 805"/>
                                <a:gd name="T11" fmla="*/ 903 h 98"/>
                                <a:gd name="T12" fmla="+- 0 10508 10508"/>
                                <a:gd name="T13" fmla="*/ T12 w 2"/>
                                <a:gd name="T14" fmla="+- 0 903 805"/>
                                <a:gd name="T15" fmla="*/ 903 h 98"/>
                                <a:gd name="T16" fmla="+- 0 10508 10508"/>
                                <a:gd name="T17" fmla="*/ T16 w 2"/>
                                <a:gd name="T18" fmla="+- 0 805 805"/>
                                <a:gd name="T19" fmla="*/ 805 h 98"/>
                              </a:gdLst>
                              <a:ahLst/>
                              <a:cxnLst>
                                <a:cxn ang="0">
                                  <a:pos x="T1" y="T3"/>
                                </a:cxn>
                                <a:cxn ang="0">
                                  <a:pos x="T5" y="T7"/>
                                </a:cxn>
                                <a:cxn ang="0">
                                  <a:pos x="T9" y="T11"/>
                                </a:cxn>
                                <a:cxn ang="0">
                                  <a:pos x="T13" y="T15"/>
                                </a:cxn>
                                <a:cxn ang="0">
                                  <a:pos x="T17" y="T19"/>
                                </a:cxn>
                              </a:cxnLst>
                              <a:rect l="0" t="0" r="r" b="b"/>
                              <a:pathLst>
                                <a:path w="2" h="98">
                                  <a:moveTo>
                                    <a:pt x="0" y="0"/>
                                  </a:moveTo>
                                  <a:lnTo>
                                    <a:pt x="2" y="0"/>
                                  </a:lnTo>
                                  <a:lnTo>
                                    <a:pt x="2" y="98"/>
                                  </a:lnTo>
                                  <a:lnTo>
                                    <a:pt x="0" y="9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26" name="Picture 3412"/>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823"/>
                              <a:ext cx="37"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27" name="Picture 3413"/>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823"/>
                              <a:ext cx="35" cy="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28" name="Picture 3414"/>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823"/>
                              <a:ext cx="33"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29" name="Picture 3415"/>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823"/>
                              <a:ext cx="31" cy="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0" name="Picture 3416"/>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823"/>
                              <a:ext cx="29"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1" name="Picture 3417"/>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823"/>
                              <a:ext cx="27"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2" name="Picture 3418"/>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823"/>
                              <a:ext cx="26"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3" name="Picture 3419"/>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823"/>
                              <a:ext cx="24"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4" name="Picture 3420"/>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823"/>
                              <a:ext cx="22"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5" name="Picture 3421"/>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614" y="823"/>
                              <a:ext cx="20"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6" name="Picture 3422"/>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614" y="823"/>
                              <a:ext cx="18" cy="1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7" name="Picture 342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614" y="823"/>
                              <a:ext cx="16"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8" name="Picture 3424"/>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614" y="823"/>
                              <a:ext cx="15"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39" name="Picture 342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614" y="823"/>
                              <a:ext cx="13"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40" name="Picture 342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823"/>
                              <a:ext cx="11"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41" name="Picture 342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823"/>
                              <a:ext cx="9"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42" name="Picture 342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823"/>
                              <a:ext cx="7"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43" name="Picture 342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823"/>
                              <a:ext cx="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844" name="Group 3430"/>
                        <wpg:cNvGrpSpPr>
                          <a:grpSpLocks/>
                        </wpg:cNvGrpSpPr>
                        <wpg:grpSpPr bwMode="auto">
                          <a:xfrm>
                            <a:off x="10614" y="823"/>
                            <a:ext cx="4" cy="3"/>
                            <a:chOff x="10614" y="823"/>
                            <a:chExt cx="4" cy="3"/>
                          </a:xfrm>
                        </wpg:grpSpPr>
                        <wps:wsp>
                          <wps:cNvPr id="15845" name="Freeform 3431"/>
                          <wps:cNvSpPr>
                            <a:spLocks/>
                          </wps:cNvSpPr>
                          <wps:spPr bwMode="auto">
                            <a:xfrm>
                              <a:off x="10614" y="823"/>
                              <a:ext cx="4" cy="3"/>
                            </a:xfrm>
                            <a:custGeom>
                              <a:avLst/>
                              <a:gdLst>
                                <a:gd name="T0" fmla="+- 0 10618 10614"/>
                                <a:gd name="T1" fmla="*/ T0 w 4"/>
                                <a:gd name="T2" fmla="+- 0 823 823"/>
                                <a:gd name="T3" fmla="*/ 823 h 3"/>
                                <a:gd name="T4" fmla="+- 0 10616 10614"/>
                                <a:gd name="T5" fmla="*/ T4 w 4"/>
                                <a:gd name="T6" fmla="+- 0 823 823"/>
                                <a:gd name="T7" fmla="*/ 823 h 3"/>
                                <a:gd name="T8" fmla="+- 0 10616 10614"/>
                                <a:gd name="T9" fmla="*/ T8 w 4"/>
                                <a:gd name="T10" fmla="+- 0 824 823"/>
                                <a:gd name="T11" fmla="*/ 824 h 3"/>
                                <a:gd name="T12" fmla="+- 0 10614 10614"/>
                                <a:gd name="T13" fmla="*/ T12 w 4"/>
                                <a:gd name="T14" fmla="+- 0 824 823"/>
                                <a:gd name="T15" fmla="*/ 824 h 3"/>
                                <a:gd name="T16" fmla="+- 0 10614 10614"/>
                                <a:gd name="T17" fmla="*/ T16 w 4"/>
                                <a:gd name="T18" fmla="+- 0 826 823"/>
                                <a:gd name="T19" fmla="*/ 826 h 3"/>
                                <a:gd name="T20" fmla="+- 0 10618 10614"/>
                                <a:gd name="T21" fmla="*/ T20 w 4"/>
                                <a:gd name="T22" fmla="+- 0 826 823"/>
                                <a:gd name="T23" fmla="*/ 826 h 3"/>
                                <a:gd name="T24" fmla="+- 0 10618 10614"/>
                                <a:gd name="T25" fmla="*/ T24 w 4"/>
                                <a:gd name="T26" fmla="+- 0 823 823"/>
                                <a:gd name="T27" fmla="*/ 823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4" y="0"/>
                                  </a:moveTo>
                                  <a:lnTo>
                                    <a:pt x="2" y="0"/>
                                  </a:lnTo>
                                  <a:lnTo>
                                    <a:pt x="2" y="1"/>
                                  </a:lnTo>
                                  <a:lnTo>
                                    <a:pt x="0" y="1"/>
                                  </a:lnTo>
                                  <a:lnTo>
                                    <a:pt x="0" y="3"/>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46" name="Group 3432"/>
                        <wpg:cNvGrpSpPr>
                          <a:grpSpLocks/>
                        </wpg:cNvGrpSpPr>
                        <wpg:grpSpPr bwMode="auto">
                          <a:xfrm>
                            <a:off x="10614" y="823"/>
                            <a:ext cx="2" cy="2"/>
                            <a:chOff x="10614" y="823"/>
                            <a:chExt cx="2" cy="2"/>
                          </a:xfrm>
                        </wpg:grpSpPr>
                        <wps:wsp>
                          <wps:cNvPr id="15847" name="Freeform 3433"/>
                          <wps:cNvSpPr>
                            <a:spLocks/>
                          </wps:cNvSpPr>
                          <wps:spPr bwMode="auto">
                            <a:xfrm>
                              <a:off x="10614" y="823"/>
                              <a:ext cx="2" cy="2"/>
                            </a:xfrm>
                            <a:custGeom>
                              <a:avLst/>
                              <a:gdLst>
                                <a:gd name="T0" fmla="+- 0 10614 10614"/>
                                <a:gd name="T1" fmla="*/ T0 w 2"/>
                                <a:gd name="T2" fmla="+- 0 823 823"/>
                                <a:gd name="T3" fmla="*/ 823 h 1"/>
                                <a:gd name="T4" fmla="+- 0 10616 10614"/>
                                <a:gd name="T5" fmla="*/ T4 w 2"/>
                                <a:gd name="T6" fmla="+- 0 823 823"/>
                                <a:gd name="T7" fmla="*/ 823 h 1"/>
                                <a:gd name="T8" fmla="+- 0 10616 10614"/>
                                <a:gd name="T9" fmla="*/ T8 w 2"/>
                                <a:gd name="T10" fmla="+- 0 824 823"/>
                                <a:gd name="T11" fmla="*/ 824 h 1"/>
                                <a:gd name="T12" fmla="+- 0 10614 10614"/>
                                <a:gd name="T13" fmla="*/ T12 w 2"/>
                                <a:gd name="T14" fmla="+- 0 824 823"/>
                                <a:gd name="T15" fmla="*/ 824 h 1"/>
                                <a:gd name="T16" fmla="+- 0 10614 10614"/>
                                <a:gd name="T17" fmla="*/ T16 w 2"/>
                                <a:gd name="T18" fmla="+- 0 823 823"/>
                                <a:gd name="T19" fmla="*/ 823 h 1"/>
                              </a:gdLst>
                              <a:ahLst/>
                              <a:cxnLst>
                                <a:cxn ang="0">
                                  <a:pos x="T1" y="T3"/>
                                </a:cxn>
                                <a:cxn ang="0">
                                  <a:pos x="T5" y="T7"/>
                                </a:cxn>
                                <a:cxn ang="0">
                                  <a:pos x="T9" y="T11"/>
                                </a:cxn>
                                <a:cxn ang="0">
                                  <a:pos x="T13" y="T15"/>
                                </a:cxn>
                                <a:cxn ang="0">
                                  <a:pos x="T17" y="T19"/>
                                </a:cxn>
                              </a:cxnLst>
                              <a:rect l="0" t="0" r="r" b="b"/>
                              <a:pathLst>
                                <a:path w="2" h="1">
                                  <a:moveTo>
                                    <a:pt x="0" y="0"/>
                                  </a:moveTo>
                                  <a:lnTo>
                                    <a:pt x="2" y="0"/>
                                  </a:lnTo>
                                  <a:lnTo>
                                    <a:pt x="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48" name="Group 3434"/>
                        <wpg:cNvGrpSpPr>
                          <a:grpSpLocks/>
                        </wpg:cNvGrpSpPr>
                        <wpg:grpSpPr bwMode="auto">
                          <a:xfrm>
                            <a:off x="10614" y="853"/>
                            <a:ext cx="38" cy="2"/>
                            <a:chOff x="10614" y="853"/>
                            <a:chExt cx="38" cy="2"/>
                          </a:xfrm>
                        </wpg:grpSpPr>
                        <wps:wsp>
                          <wps:cNvPr id="15849" name="Freeform 3435"/>
                          <wps:cNvSpPr>
                            <a:spLocks/>
                          </wps:cNvSpPr>
                          <wps:spPr bwMode="auto">
                            <a:xfrm>
                              <a:off x="10614" y="853"/>
                              <a:ext cx="38" cy="2"/>
                            </a:xfrm>
                            <a:custGeom>
                              <a:avLst/>
                              <a:gdLst>
                                <a:gd name="T0" fmla="+- 0 10614 10614"/>
                                <a:gd name="T1" fmla="*/ T0 w 38"/>
                                <a:gd name="T2" fmla="+- 0 853 853"/>
                                <a:gd name="T3" fmla="*/ 853 h 2"/>
                                <a:gd name="T4" fmla="+- 0 10652 10614"/>
                                <a:gd name="T5" fmla="*/ T4 w 38"/>
                                <a:gd name="T6" fmla="+- 0 853 853"/>
                                <a:gd name="T7" fmla="*/ 853 h 2"/>
                                <a:gd name="T8" fmla="+- 0 10652 10614"/>
                                <a:gd name="T9" fmla="*/ T8 w 38"/>
                                <a:gd name="T10" fmla="+- 0 854 853"/>
                                <a:gd name="T11" fmla="*/ 854 h 2"/>
                                <a:gd name="T12" fmla="+- 0 10614 10614"/>
                                <a:gd name="T13" fmla="*/ T12 w 38"/>
                                <a:gd name="T14" fmla="+- 0 854 853"/>
                                <a:gd name="T15" fmla="*/ 854 h 2"/>
                                <a:gd name="T16" fmla="+- 0 10614 10614"/>
                                <a:gd name="T17" fmla="*/ T16 w 38"/>
                                <a:gd name="T18" fmla="+- 0 853 853"/>
                                <a:gd name="T19" fmla="*/ 853 h 2"/>
                              </a:gdLst>
                              <a:ahLst/>
                              <a:cxnLst>
                                <a:cxn ang="0">
                                  <a:pos x="T1" y="T3"/>
                                </a:cxn>
                                <a:cxn ang="0">
                                  <a:pos x="T5" y="T7"/>
                                </a:cxn>
                                <a:cxn ang="0">
                                  <a:pos x="T9" y="T11"/>
                                </a:cxn>
                                <a:cxn ang="0">
                                  <a:pos x="T13" y="T15"/>
                                </a:cxn>
                                <a:cxn ang="0">
                                  <a:pos x="T17" y="T19"/>
                                </a:cxn>
                              </a:cxnLst>
                              <a:rect l="0" t="0" r="r" b="b"/>
                              <a:pathLst>
                                <a:path w="38" h="2">
                                  <a:moveTo>
                                    <a:pt x="0" y="0"/>
                                  </a:moveTo>
                                  <a:lnTo>
                                    <a:pt x="38" y="0"/>
                                  </a:lnTo>
                                  <a:lnTo>
                                    <a:pt x="38"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50" name="Group 3436"/>
                        <wpg:cNvGrpSpPr>
                          <a:grpSpLocks/>
                        </wpg:cNvGrpSpPr>
                        <wpg:grpSpPr bwMode="auto">
                          <a:xfrm>
                            <a:off x="10651" y="823"/>
                            <a:ext cx="2" cy="31"/>
                            <a:chOff x="10651" y="823"/>
                            <a:chExt cx="2" cy="31"/>
                          </a:xfrm>
                        </wpg:grpSpPr>
                        <wps:wsp>
                          <wps:cNvPr id="15851" name="Freeform 3437"/>
                          <wps:cNvSpPr>
                            <a:spLocks/>
                          </wps:cNvSpPr>
                          <wps:spPr bwMode="auto">
                            <a:xfrm>
                              <a:off x="10651" y="823"/>
                              <a:ext cx="2" cy="31"/>
                            </a:xfrm>
                            <a:custGeom>
                              <a:avLst/>
                              <a:gdLst>
                                <a:gd name="T0" fmla="+- 0 10651 10651"/>
                                <a:gd name="T1" fmla="*/ T0 w 2"/>
                                <a:gd name="T2" fmla="+- 0 823 823"/>
                                <a:gd name="T3" fmla="*/ 823 h 31"/>
                                <a:gd name="T4" fmla="+- 0 10652 10651"/>
                                <a:gd name="T5" fmla="*/ T4 w 2"/>
                                <a:gd name="T6" fmla="+- 0 823 823"/>
                                <a:gd name="T7" fmla="*/ 823 h 31"/>
                                <a:gd name="T8" fmla="+- 0 10652 10651"/>
                                <a:gd name="T9" fmla="*/ T8 w 2"/>
                                <a:gd name="T10" fmla="+- 0 854 823"/>
                                <a:gd name="T11" fmla="*/ 854 h 31"/>
                                <a:gd name="T12" fmla="+- 0 10651 10651"/>
                                <a:gd name="T13" fmla="*/ T12 w 2"/>
                                <a:gd name="T14" fmla="+- 0 854 823"/>
                                <a:gd name="T15" fmla="*/ 854 h 31"/>
                                <a:gd name="T16" fmla="+- 0 10651 10651"/>
                                <a:gd name="T17" fmla="*/ T16 w 2"/>
                                <a:gd name="T18" fmla="+- 0 823 823"/>
                                <a:gd name="T19" fmla="*/ 823 h 31"/>
                              </a:gdLst>
                              <a:ahLst/>
                              <a:cxnLst>
                                <a:cxn ang="0">
                                  <a:pos x="T1" y="T3"/>
                                </a:cxn>
                                <a:cxn ang="0">
                                  <a:pos x="T5" y="T7"/>
                                </a:cxn>
                                <a:cxn ang="0">
                                  <a:pos x="T9" y="T11"/>
                                </a:cxn>
                                <a:cxn ang="0">
                                  <a:pos x="T13" y="T15"/>
                                </a:cxn>
                                <a:cxn ang="0">
                                  <a:pos x="T17" y="T19"/>
                                </a:cxn>
                              </a:cxnLst>
                              <a:rect l="0" t="0" r="r" b="b"/>
                              <a:pathLst>
                                <a:path w="2" h="31">
                                  <a:moveTo>
                                    <a:pt x="0" y="0"/>
                                  </a:moveTo>
                                  <a:lnTo>
                                    <a:pt x="1" y="0"/>
                                  </a:lnTo>
                                  <a:lnTo>
                                    <a:pt x="1" y="31"/>
                                  </a:lnTo>
                                  <a:lnTo>
                                    <a:pt x="0" y="3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52" name="Group 3438"/>
                        <wpg:cNvGrpSpPr>
                          <a:grpSpLocks/>
                        </wpg:cNvGrpSpPr>
                        <wpg:grpSpPr bwMode="auto">
                          <a:xfrm>
                            <a:off x="10614" y="823"/>
                            <a:ext cx="38" cy="2"/>
                            <a:chOff x="10614" y="823"/>
                            <a:chExt cx="38" cy="2"/>
                          </a:xfrm>
                        </wpg:grpSpPr>
                        <wps:wsp>
                          <wps:cNvPr id="15853" name="Freeform 3439"/>
                          <wps:cNvSpPr>
                            <a:spLocks/>
                          </wps:cNvSpPr>
                          <wps:spPr bwMode="auto">
                            <a:xfrm>
                              <a:off x="10614" y="823"/>
                              <a:ext cx="38" cy="2"/>
                            </a:xfrm>
                            <a:custGeom>
                              <a:avLst/>
                              <a:gdLst>
                                <a:gd name="T0" fmla="+- 0 10614 10614"/>
                                <a:gd name="T1" fmla="*/ T0 w 38"/>
                                <a:gd name="T2" fmla="+- 0 823 823"/>
                                <a:gd name="T3" fmla="*/ 823 h 2"/>
                                <a:gd name="T4" fmla="+- 0 10652 10614"/>
                                <a:gd name="T5" fmla="*/ T4 w 38"/>
                                <a:gd name="T6" fmla="+- 0 823 823"/>
                                <a:gd name="T7" fmla="*/ 823 h 2"/>
                                <a:gd name="T8" fmla="+- 0 10652 10614"/>
                                <a:gd name="T9" fmla="*/ T8 w 38"/>
                                <a:gd name="T10" fmla="+- 0 825 823"/>
                                <a:gd name="T11" fmla="*/ 825 h 2"/>
                                <a:gd name="T12" fmla="+- 0 10614 10614"/>
                                <a:gd name="T13" fmla="*/ T12 w 38"/>
                                <a:gd name="T14" fmla="+- 0 825 823"/>
                                <a:gd name="T15" fmla="*/ 825 h 2"/>
                                <a:gd name="T16" fmla="+- 0 10614 10614"/>
                                <a:gd name="T17" fmla="*/ T16 w 38"/>
                                <a:gd name="T18" fmla="+- 0 823 823"/>
                                <a:gd name="T19" fmla="*/ 823 h 2"/>
                              </a:gdLst>
                              <a:ahLst/>
                              <a:cxnLst>
                                <a:cxn ang="0">
                                  <a:pos x="T1" y="T3"/>
                                </a:cxn>
                                <a:cxn ang="0">
                                  <a:pos x="T5" y="T7"/>
                                </a:cxn>
                                <a:cxn ang="0">
                                  <a:pos x="T9" y="T11"/>
                                </a:cxn>
                                <a:cxn ang="0">
                                  <a:pos x="T13" y="T15"/>
                                </a:cxn>
                                <a:cxn ang="0">
                                  <a:pos x="T17" y="T19"/>
                                </a:cxn>
                              </a:cxnLst>
                              <a:rect l="0" t="0" r="r" b="b"/>
                              <a:pathLst>
                                <a:path w="38" h="2">
                                  <a:moveTo>
                                    <a:pt x="0" y="0"/>
                                  </a:moveTo>
                                  <a:lnTo>
                                    <a:pt x="38" y="0"/>
                                  </a:lnTo>
                                  <a:lnTo>
                                    <a:pt x="38"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54" name="Picture 3440"/>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10614" y="823"/>
                              <a:ext cx="2" cy="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55" name="Picture 3441"/>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539" y="823"/>
                              <a:ext cx="60"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56" name="Picture 3442"/>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539" y="823"/>
                              <a:ext cx="59" cy="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57" name="Picture 3443"/>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539" y="823"/>
                              <a:ext cx="57" cy="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58" name="Picture 3444"/>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539" y="823"/>
                              <a:ext cx="55"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59" name="Picture 3445"/>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539" y="823"/>
                              <a:ext cx="53" cy="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60" name="Picture 3446"/>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539" y="823"/>
                              <a:ext cx="51" cy="2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861" name="Group 3447"/>
                        <wpg:cNvGrpSpPr>
                          <a:grpSpLocks/>
                        </wpg:cNvGrpSpPr>
                        <wpg:grpSpPr bwMode="auto">
                          <a:xfrm>
                            <a:off x="10586" y="823"/>
                            <a:ext cx="2" cy="24"/>
                            <a:chOff x="10586" y="823"/>
                            <a:chExt cx="2" cy="24"/>
                          </a:xfrm>
                        </wpg:grpSpPr>
                        <wps:wsp>
                          <wps:cNvPr id="15862" name="Freeform 3448"/>
                          <wps:cNvSpPr>
                            <a:spLocks/>
                          </wps:cNvSpPr>
                          <wps:spPr bwMode="auto">
                            <a:xfrm>
                              <a:off x="10586" y="823"/>
                              <a:ext cx="2" cy="24"/>
                            </a:xfrm>
                            <a:custGeom>
                              <a:avLst/>
                              <a:gdLst>
                                <a:gd name="T0" fmla="+- 0 10588 10586"/>
                                <a:gd name="T1" fmla="*/ T0 w 2"/>
                                <a:gd name="T2" fmla="+- 0 823 823"/>
                                <a:gd name="T3" fmla="*/ 823 h 24"/>
                                <a:gd name="T4" fmla="+- 0 10586 10586"/>
                                <a:gd name="T5" fmla="*/ T4 w 2"/>
                                <a:gd name="T6" fmla="+- 0 823 823"/>
                                <a:gd name="T7" fmla="*/ 823 h 24"/>
                                <a:gd name="T8" fmla="+- 0 10586 10586"/>
                                <a:gd name="T9" fmla="*/ T8 w 2"/>
                                <a:gd name="T10" fmla="+- 0 847 823"/>
                                <a:gd name="T11" fmla="*/ 847 h 24"/>
                                <a:gd name="T12" fmla="+- 0 10588 10586"/>
                                <a:gd name="T13" fmla="*/ T12 w 2"/>
                                <a:gd name="T14" fmla="+- 0 847 823"/>
                                <a:gd name="T15" fmla="*/ 847 h 24"/>
                                <a:gd name="T16" fmla="+- 0 10588 10586"/>
                                <a:gd name="T17" fmla="*/ T16 w 2"/>
                                <a:gd name="T18" fmla="+- 0 823 823"/>
                                <a:gd name="T19" fmla="*/ 823 h 24"/>
                              </a:gdLst>
                              <a:ahLst/>
                              <a:cxnLst>
                                <a:cxn ang="0">
                                  <a:pos x="T1" y="T3"/>
                                </a:cxn>
                                <a:cxn ang="0">
                                  <a:pos x="T5" y="T7"/>
                                </a:cxn>
                                <a:cxn ang="0">
                                  <a:pos x="T9" y="T11"/>
                                </a:cxn>
                                <a:cxn ang="0">
                                  <a:pos x="T13" y="T15"/>
                                </a:cxn>
                                <a:cxn ang="0">
                                  <a:pos x="T17" y="T19"/>
                                </a:cxn>
                              </a:cxnLst>
                              <a:rect l="0" t="0" r="r" b="b"/>
                              <a:pathLst>
                                <a:path w="2" h="24">
                                  <a:moveTo>
                                    <a:pt x="2" y="0"/>
                                  </a:moveTo>
                                  <a:lnTo>
                                    <a:pt x="0" y="0"/>
                                  </a:lnTo>
                                  <a:lnTo>
                                    <a:pt x="0" y="24"/>
                                  </a:lnTo>
                                  <a:lnTo>
                                    <a:pt x="2" y="24"/>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63" name="Picture 3449"/>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10539" y="823"/>
                              <a:ext cx="48"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64" name="Picture 345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823"/>
                              <a:ext cx="46" cy="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65" name="Picture 3451"/>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823"/>
                              <a:ext cx="44"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66" name="Picture 3452"/>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823"/>
                              <a:ext cx="42"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67" name="Picture 3453"/>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823"/>
                              <a:ext cx="40" cy="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68" name="Picture 3454"/>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823"/>
                              <a:ext cx="38"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69" name="Picture 3455"/>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823"/>
                              <a:ext cx="37"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0" name="Picture 3456"/>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823"/>
                              <a:ext cx="35"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1" name="Picture 3457"/>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823"/>
                              <a:ext cx="33"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2" name="Picture 3458"/>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823"/>
                              <a:ext cx="31"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3" name="Picture 3459"/>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823"/>
                              <a:ext cx="29" cy="1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4" name="Picture 3460"/>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10539" y="823"/>
                              <a:ext cx="27"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5" name="Picture 346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823"/>
                              <a:ext cx="26"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6" name="Picture 3462"/>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823"/>
                              <a:ext cx="24"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7" name="Picture 346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823"/>
                              <a:ext cx="22"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8" name="Picture 3464"/>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823"/>
                              <a:ext cx="2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79" name="Picture 346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823"/>
                              <a:ext cx="18"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80" name="Picture 346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823"/>
                              <a:ext cx="16"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81" name="Picture 346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823"/>
                              <a:ext cx="15"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82" name="Picture 346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823"/>
                              <a:ext cx="13"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83" name="Picture 34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823"/>
                              <a:ext cx="11"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884" name="Picture 347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823"/>
                              <a:ext cx="9"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885" name="Group 3471"/>
                        <wpg:cNvGrpSpPr>
                          <a:grpSpLocks/>
                        </wpg:cNvGrpSpPr>
                        <wpg:grpSpPr bwMode="auto">
                          <a:xfrm>
                            <a:off x="10539" y="823"/>
                            <a:ext cx="7" cy="4"/>
                            <a:chOff x="10539" y="823"/>
                            <a:chExt cx="7" cy="4"/>
                          </a:xfrm>
                        </wpg:grpSpPr>
                        <wps:wsp>
                          <wps:cNvPr id="15886" name="Freeform 3472"/>
                          <wps:cNvSpPr>
                            <a:spLocks/>
                          </wps:cNvSpPr>
                          <wps:spPr bwMode="auto">
                            <a:xfrm>
                              <a:off x="10539" y="823"/>
                              <a:ext cx="7" cy="4"/>
                            </a:xfrm>
                            <a:custGeom>
                              <a:avLst/>
                              <a:gdLst>
                                <a:gd name="T0" fmla="+- 0 10546 10539"/>
                                <a:gd name="T1" fmla="*/ T0 w 7"/>
                                <a:gd name="T2" fmla="+- 0 823 823"/>
                                <a:gd name="T3" fmla="*/ 823 h 4"/>
                                <a:gd name="T4" fmla="+- 0 10544 10539"/>
                                <a:gd name="T5" fmla="*/ T4 w 7"/>
                                <a:gd name="T6" fmla="+- 0 823 823"/>
                                <a:gd name="T7" fmla="*/ 823 h 4"/>
                                <a:gd name="T8" fmla="+- 0 10544 10539"/>
                                <a:gd name="T9" fmla="*/ T8 w 7"/>
                                <a:gd name="T10" fmla="+- 0 826 823"/>
                                <a:gd name="T11" fmla="*/ 826 h 4"/>
                                <a:gd name="T12" fmla="+- 0 10539 10539"/>
                                <a:gd name="T13" fmla="*/ T12 w 7"/>
                                <a:gd name="T14" fmla="+- 0 826 823"/>
                                <a:gd name="T15" fmla="*/ 826 h 4"/>
                                <a:gd name="T16" fmla="+- 0 10539 10539"/>
                                <a:gd name="T17" fmla="*/ T16 w 7"/>
                                <a:gd name="T18" fmla="+- 0 827 823"/>
                                <a:gd name="T19" fmla="*/ 827 h 4"/>
                                <a:gd name="T20" fmla="+- 0 10546 10539"/>
                                <a:gd name="T21" fmla="*/ T20 w 7"/>
                                <a:gd name="T22" fmla="+- 0 827 823"/>
                                <a:gd name="T23" fmla="*/ 827 h 4"/>
                                <a:gd name="T24" fmla="+- 0 10546 10539"/>
                                <a:gd name="T25" fmla="*/ T24 w 7"/>
                                <a:gd name="T26" fmla="+- 0 823 823"/>
                                <a:gd name="T27" fmla="*/ 823 h 4"/>
                              </a:gdLst>
                              <a:ahLst/>
                              <a:cxnLst>
                                <a:cxn ang="0">
                                  <a:pos x="T1" y="T3"/>
                                </a:cxn>
                                <a:cxn ang="0">
                                  <a:pos x="T5" y="T7"/>
                                </a:cxn>
                                <a:cxn ang="0">
                                  <a:pos x="T9" y="T11"/>
                                </a:cxn>
                                <a:cxn ang="0">
                                  <a:pos x="T13" y="T15"/>
                                </a:cxn>
                                <a:cxn ang="0">
                                  <a:pos x="T17" y="T19"/>
                                </a:cxn>
                                <a:cxn ang="0">
                                  <a:pos x="T21" y="T23"/>
                                </a:cxn>
                                <a:cxn ang="0">
                                  <a:pos x="T25" y="T27"/>
                                </a:cxn>
                              </a:cxnLst>
                              <a:rect l="0" t="0" r="r" b="b"/>
                              <a:pathLst>
                                <a:path w="7" h="4">
                                  <a:moveTo>
                                    <a:pt x="7" y="0"/>
                                  </a:moveTo>
                                  <a:lnTo>
                                    <a:pt x="5" y="0"/>
                                  </a:lnTo>
                                  <a:lnTo>
                                    <a:pt x="5" y="3"/>
                                  </a:lnTo>
                                  <a:lnTo>
                                    <a:pt x="0" y="3"/>
                                  </a:lnTo>
                                  <a:lnTo>
                                    <a:pt x="0" y="4"/>
                                  </a:lnTo>
                                  <a:lnTo>
                                    <a:pt x="7" y="4"/>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87" name="Group 3473"/>
                        <wpg:cNvGrpSpPr>
                          <a:grpSpLocks/>
                        </wpg:cNvGrpSpPr>
                        <wpg:grpSpPr bwMode="auto">
                          <a:xfrm>
                            <a:off x="10539" y="823"/>
                            <a:ext cx="5" cy="3"/>
                            <a:chOff x="10539" y="823"/>
                            <a:chExt cx="5" cy="3"/>
                          </a:xfrm>
                        </wpg:grpSpPr>
                        <wps:wsp>
                          <wps:cNvPr id="15888" name="Freeform 3474"/>
                          <wps:cNvSpPr>
                            <a:spLocks/>
                          </wps:cNvSpPr>
                          <wps:spPr bwMode="auto">
                            <a:xfrm>
                              <a:off x="10539" y="823"/>
                              <a:ext cx="5" cy="3"/>
                            </a:xfrm>
                            <a:custGeom>
                              <a:avLst/>
                              <a:gdLst>
                                <a:gd name="T0" fmla="+- 0 10544 10539"/>
                                <a:gd name="T1" fmla="*/ T0 w 5"/>
                                <a:gd name="T2" fmla="+- 0 823 823"/>
                                <a:gd name="T3" fmla="*/ 823 h 3"/>
                                <a:gd name="T4" fmla="+- 0 10542 10539"/>
                                <a:gd name="T5" fmla="*/ T4 w 5"/>
                                <a:gd name="T6" fmla="+- 0 823 823"/>
                                <a:gd name="T7" fmla="*/ 823 h 3"/>
                                <a:gd name="T8" fmla="+- 0 10542 10539"/>
                                <a:gd name="T9" fmla="*/ T8 w 5"/>
                                <a:gd name="T10" fmla="+- 0 825 823"/>
                                <a:gd name="T11" fmla="*/ 825 h 3"/>
                                <a:gd name="T12" fmla="+- 0 10539 10539"/>
                                <a:gd name="T13" fmla="*/ T12 w 5"/>
                                <a:gd name="T14" fmla="+- 0 825 823"/>
                                <a:gd name="T15" fmla="*/ 825 h 3"/>
                                <a:gd name="T16" fmla="+- 0 10539 10539"/>
                                <a:gd name="T17" fmla="*/ T16 w 5"/>
                                <a:gd name="T18" fmla="+- 0 826 823"/>
                                <a:gd name="T19" fmla="*/ 826 h 3"/>
                                <a:gd name="T20" fmla="+- 0 10544 10539"/>
                                <a:gd name="T21" fmla="*/ T20 w 5"/>
                                <a:gd name="T22" fmla="+- 0 826 823"/>
                                <a:gd name="T23" fmla="*/ 826 h 3"/>
                                <a:gd name="T24" fmla="+- 0 10544 10539"/>
                                <a:gd name="T25" fmla="*/ T24 w 5"/>
                                <a:gd name="T26" fmla="+- 0 823 823"/>
                                <a:gd name="T27" fmla="*/ 823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5" y="0"/>
                                  </a:moveTo>
                                  <a:lnTo>
                                    <a:pt x="3" y="0"/>
                                  </a:lnTo>
                                  <a:lnTo>
                                    <a:pt x="3" y="2"/>
                                  </a:lnTo>
                                  <a:lnTo>
                                    <a:pt x="0" y="2"/>
                                  </a:lnTo>
                                  <a:lnTo>
                                    <a:pt x="0" y="3"/>
                                  </a:lnTo>
                                  <a:lnTo>
                                    <a:pt x="5" y="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89" name="Group 3475"/>
                        <wpg:cNvGrpSpPr>
                          <a:grpSpLocks/>
                        </wpg:cNvGrpSpPr>
                        <wpg:grpSpPr bwMode="auto">
                          <a:xfrm>
                            <a:off x="10539" y="823"/>
                            <a:ext cx="4" cy="2"/>
                            <a:chOff x="10539" y="823"/>
                            <a:chExt cx="4" cy="2"/>
                          </a:xfrm>
                        </wpg:grpSpPr>
                        <wps:wsp>
                          <wps:cNvPr id="15890" name="Freeform 3476"/>
                          <wps:cNvSpPr>
                            <a:spLocks/>
                          </wps:cNvSpPr>
                          <wps:spPr bwMode="auto">
                            <a:xfrm>
                              <a:off x="10539" y="823"/>
                              <a:ext cx="4" cy="2"/>
                            </a:xfrm>
                            <a:custGeom>
                              <a:avLst/>
                              <a:gdLst>
                                <a:gd name="T0" fmla="+- 0 10542 10539"/>
                                <a:gd name="T1" fmla="*/ T0 w 4"/>
                                <a:gd name="T2" fmla="+- 0 823 823"/>
                                <a:gd name="T3" fmla="*/ 823 h 2"/>
                                <a:gd name="T4" fmla="+- 0 10541 10539"/>
                                <a:gd name="T5" fmla="*/ T4 w 4"/>
                                <a:gd name="T6" fmla="+- 0 823 823"/>
                                <a:gd name="T7" fmla="*/ 823 h 2"/>
                                <a:gd name="T8" fmla="+- 0 10541 10539"/>
                                <a:gd name="T9" fmla="*/ T8 w 4"/>
                                <a:gd name="T10" fmla="+- 0 824 823"/>
                                <a:gd name="T11" fmla="*/ 824 h 2"/>
                                <a:gd name="T12" fmla="+- 0 10539 10539"/>
                                <a:gd name="T13" fmla="*/ T12 w 4"/>
                                <a:gd name="T14" fmla="+- 0 824 823"/>
                                <a:gd name="T15" fmla="*/ 824 h 2"/>
                                <a:gd name="T16" fmla="+- 0 10539 10539"/>
                                <a:gd name="T17" fmla="*/ T16 w 4"/>
                                <a:gd name="T18" fmla="+- 0 825 823"/>
                                <a:gd name="T19" fmla="*/ 825 h 2"/>
                                <a:gd name="T20" fmla="+- 0 10542 10539"/>
                                <a:gd name="T21" fmla="*/ T20 w 4"/>
                                <a:gd name="T22" fmla="+- 0 825 823"/>
                                <a:gd name="T23" fmla="*/ 825 h 2"/>
                                <a:gd name="T24" fmla="+- 0 10542 10539"/>
                                <a:gd name="T25" fmla="*/ T24 w 4"/>
                                <a:gd name="T26" fmla="+- 0 823 823"/>
                                <a:gd name="T27" fmla="*/ 823 h 2"/>
                              </a:gdLst>
                              <a:ahLst/>
                              <a:cxnLst>
                                <a:cxn ang="0">
                                  <a:pos x="T1" y="T3"/>
                                </a:cxn>
                                <a:cxn ang="0">
                                  <a:pos x="T5" y="T7"/>
                                </a:cxn>
                                <a:cxn ang="0">
                                  <a:pos x="T9" y="T11"/>
                                </a:cxn>
                                <a:cxn ang="0">
                                  <a:pos x="T13" y="T15"/>
                                </a:cxn>
                                <a:cxn ang="0">
                                  <a:pos x="T17" y="T19"/>
                                </a:cxn>
                                <a:cxn ang="0">
                                  <a:pos x="T21" y="T23"/>
                                </a:cxn>
                                <a:cxn ang="0">
                                  <a:pos x="T25" y="T27"/>
                                </a:cxn>
                              </a:cxnLst>
                              <a:rect l="0" t="0" r="r" b="b"/>
                              <a:pathLst>
                                <a:path w="4" h="2">
                                  <a:moveTo>
                                    <a:pt x="3" y="0"/>
                                  </a:moveTo>
                                  <a:lnTo>
                                    <a:pt x="2" y="0"/>
                                  </a:lnTo>
                                  <a:lnTo>
                                    <a:pt x="2" y="1"/>
                                  </a:lnTo>
                                  <a:lnTo>
                                    <a:pt x="0" y="1"/>
                                  </a:lnTo>
                                  <a:lnTo>
                                    <a:pt x="0" y="2"/>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91" name="Group 3477"/>
                        <wpg:cNvGrpSpPr>
                          <a:grpSpLocks/>
                        </wpg:cNvGrpSpPr>
                        <wpg:grpSpPr bwMode="auto">
                          <a:xfrm>
                            <a:off x="10539" y="823"/>
                            <a:ext cx="2" cy="2"/>
                            <a:chOff x="10539" y="823"/>
                            <a:chExt cx="2" cy="2"/>
                          </a:xfrm>
                        </wpg:grpSpPr>
                        <wps:wsp>
                          <wps:cNvPr id="15892" name="Freeform 3478"/>
                          <wps:cNvSpPr>
                            <a:spLocks/>
                          </wps:cNvSpPr>
                          <wps:spPr bwMode="auto">
                            <a:xfrm>
                              <a:off x="10539" y="823"/>
                              <a:ext cx="2" cy="2"/>
                            </a:xfrm>
                            <a:custGeom>
                              <a:avLst/>
                              <a:gdLst>
                                <a:gd name="T0" fmla="+- 0 10539 10539"/>
                                <a:gd name="T1" fmla="*/ T0 w 2"/>
                                <a:gd name="T2" fmla="+- 0 823 823"/>
                                <a:gd name="T3" fmla="*/ 823 h 1"/>
                                <a:gd name="T4" fmla="+- 0 10541 10539"/>
                                <a:gd name="T5" fmla="*/ T4 w 2"/>
                                <a:gd name="T6" fmla="+- 0 823 823"/>
                                <a:gd name="T7" fmla="*/ 823 h 1"/>
                                <a:gd name="T8" fmla="+- 0 10541 10539"/>
                                <a:gd name="T9" fmla="*/ T8 w 2"/>
                                <a:gd name="T10" fmla="+- 0 824 823"/>
                                <a:gd name="T11" fmla="*/ 824 h 1"/>
                                <a:gd name="T12" fmla="+- 0 10539 10539"/>
                                <a:gd name="T13" fmla="*/ T12 w 2"/>
                                <a:gd name="T14" fmla="+- 0 824 823"/>
                                <a:gd name="T15" fmla="*/ 824 h 1"/>
                                <a:gd name="T16" fmla="+- 0 10539 10539"/>
                                <a:gd name="T17" fmla="*/ T16 w 2"/>
                                <a:gd name="T18" fmla="+- 0 823 823"/>
                                <a:gd name="T19" fmla="*/ 823 h 1"/>
                              </a:gdLst>
                              <a:ahLst/>
                              <a:cxnLst>
                                <a:cxn ang="0">
                                  <a:pos x="T1" y="T3"/>
                                </a:cxn>
                                <a:cxn ang="0">
                                  <a:pos x="T5" y="T7"/>
                                </a:cxn>
                                <a:cxn ang="0">
                                  <a:pos x="T9" y="T11"/>
                                </a:cxn>
                                <a:cxn ang="0">
                                  <a:pos x="T13" y="T15"/>
                                </a:cxn>
                                <a:cxn ang="0">
                                  <a:pos x="T17" y="T19"/>
                                </a:cxn>
                              </a:cxnLst>
                              <a:rect l="0" t="0" r="r" b="b"/>
                              <a:pathLst>
                                <a:path w="2" h="1">
                                  <a:moveTo>
                                    <a:pt x="0" y="0"/>
                                  </a:moveTo>
                                  <a:lnTo>
                                    <a:pt x="2" y="0"/>
                                  </a:lnTo>
                                  <a:lnTo>
                                    <a:pt x="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93" name="Group 3479"/>
                        <wpg:cNvGrpSpPr>
                          <a:grpSpLocks/>
                        </wpg:cNvGrpSpPr>
                        <wpg:grpSpPr bwMode="auto">
                          <a:xfrm>
                            <a:off x="10539" y="853"/>
                            <a:ext cx="62" cy="2"/>
                            <a:chOff x="10539" y="853"/>
                            <a:chExt cx="62" cy="2"/>
                          </a:xfrm>
                        </wpg:grpSpPr>
                        <wps:wsp>
                          <wps:cNvPr id="15894" name="Freeform 3480"/>
                          <wps:cNvSpPr>
                            <a:spLocks/>
                          </wps:cNvSpPr>
                          <wps:spPr bwMode="auto">
                            <a:xfrm>
                              <a:off x="10539" y="853"/>
                              <a:ext cx="62" cy="2"/>
                            </a:xfrm>
                            <a:custGeom>
                              <a:avLst/>
                              <a:gdLst>
                                <a:gd name="T0" fmla="+- 0 10539 10539"/>
                                <a:gd name="T1" fmla="*/ T0 w 62"/>
                                <a:gd name="T2" fmla="+- 0 853 853"/>
                                <a:gd name="T3" fmla="*/ 853 h 2"/>
                                <a:gd name="T4" fmla="+- 0 10601 10539"/>
                                <a:gd name="T5" fmla="*/ T4 w 62"/>
                                <a:gd name="T6" fmla="+- 0 853 853"/>
                                <a:gd name="T7" fmla="*/ 853 h 2"/>
                                <a:gd name="T8" fmla="+- 0 10601 10539"/>
                                <a:gd name="T9" fmla="*/ T8 w 62"/>
                                <a:gd name="T10" fmla="+- 0 854 853"/>
                                <a:gd name="T11" fmla="*/ 854 h 2"/>
                                <a:gd name="T12" fmla="+- 0 10539 10539"/>
                                <a:gd name="T13" fmla="*/ T12 w 62"/>
                                <a:gd name="T14" fmla="+- 0 854 853"/>
                                <a:gd name="T15" fmla="*/ 854 h 2"/>
                                <a:gd name="T16" fmla="+- 0 10539 10539"/>
                                <a:gd name="T17" fmla="*/ T16 w 62"/>
                                <a:gd name="T18" fmla="+- 0 853 853"/>
                                <a:gd name="T19" fmla="*/ 853 h 2"/>
                              </a:gdLst>
                              <a:ahLst/>
                              <a:cxnLst>
                                <a:cxn ang="0">
                                  <a:pos x="T1" y="T3"/>
                                </a:cxn>
                                <a:cxn ang="0">
                                  <a:pos x="T5" y="T7"/>
                                </a:cxn>
                                <a:cxn ang="0">
                                  <a:pos x="T9" y="T11"/>
                                </a:cxn>
                                <a:cxn ang="0">
                                  <a:pos x="T13" y="T15"/>
                                </a:cxn>
                                <a:cxn ang="0">
                                  <a:pos x="T17" y="T19"/>
                                </a:cxn>
                              </a:cxnLst>
                              <a:rect l="0" t="0" r="r" b="b"/>
                              <a:pathLst>
                                <a:path w="62" h="2">
                                  <a:moveTo>
                                    <a:pt x="0" y="0"/>
                                  </a:moveTo>
                                  <a:lnTo>
                                    <a:pt x="62" y="0"/>
                                  </a:lnTo>
                                  <a:lnTo>
                                    <a:pt x="6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95" name="Group 3481"/>
                        <wpg:cNvGrpSpPr>
                          <a:grpSpLocks/>
                        </wpg:cNvGrpSpPr>
                        <wpg:grpSpPr bwMode="auto">
                          <a:xfrm>
                            <a:off x="10599" y="823"/>
                            <a:ext cx="2" cy="31"/>
                            <a:chOff x="10599" y="823"/>
                            <a:chExt cx="2" cy="31"/>
                          </a:xfrm>
                        </wpg:grpSpPr>
                        <wps:wsp>
                          <wps:cNvPr id="15896" name="Freeform 3482"/>
                          <wps:cNvSpPr>
                            <a:spLocks/>
                          </wps:cNvSpPr>
                          <wps:spPr bwMode="auto">
                            <a:xfrm>
                              <a:off x="10599" y="823"/>
                              <a:ext cx="2" cy="31"/>
                            </a:xfrm>
                            <a:custGeom>
                              <a:avLst/>
                              <a:gdLst>
                                <a:gd name="T0" fmla="+- 0 10599 10599"/>
                                <a:gd name="T1" fmla="*/ T0 w 2"/>
                                <a:gd name="T2" fmla="+- 0 823 823"/>
                                <a:gd name="T3" fmla="*/ 823 h 31"/>
                                <a:gd name="T4" fmla="+- 0 10601 10599"/>
                                <a:gd name="T5" fmla="*/ T4 w 2"/>
                                <a:gd name="T6" fmla="+- 0 823 823"/>
                                <a:gd name="T7" fmla="*/ 823 h 31"/>
                                <a:gd name="T8" fmla="+- 0 10601 10599"/>
                                <a:gd name="T9" fmla="*/ T8 w 2"/>
                                <a:gd name="T10" fmla="+- 0 854 823"/>
                                <a:gd name="T11" fmla="*/ 854 h 31"/>
                                <a:gd name="T12" fmla="+- 0 10599 10599"/>
                                <a:gd name="T13" fmla="*/ T12 w 2"/>
                                <a:gd name="T14" fmla="+- 0 854 823"/>
                                <a:gd name="T15" fmla="*/ 854 h 31"/>
                                <a:gd name="T16" fmla="+- 0 10599 10599"/>
                                <a:gd name="T17" fmla="*/ T16 w 2"/>
                                <a:gd name="T18" fmla="+- 0 823 823"/>
                                <a:gd name="T19" fmla="*/ 823 h 31"/>
                              </a:gdLst>
                              <a:ahLst/>
                              <a:cxnLst>
                                <a:cxn ang="0">
                                  <a:pos x="T1" y="T3"/>
                                </a:cxn>
                                <a:cxn ang="0">
                                  <a:pos x="T5" y="T7"/>
                                </a:cxn>
                                <a:cxn ang="0">
                                  <a:pos x="T9" y="T11"/>
                                </a:cxn>
                                <a:cxn ang="0">
                                  <a:pos x="T13" y="T15"/>
                                </a:cxn>
                                <a:cxn ang="0">
                                  <a:pos x="T17" y="T19"/>
                                </a:cxn>
                              </a:cxnLst>
                              <a:rect l="0" t="0" r="r" b="b"/>
                              <a:pathLst>
                                <a:path w="2" h="31">
                                  <a:moveTo>
                                    <a:pt x="0" y="0"/>
                                  </a:moveTo>
                                  <a:lnTo>
                                    <a:pt x="2" y="0"/>
                                  </a:lnTo>
                                  <a:lnTo>
                                    <a:pt x="2" y="31"/>
                                  </a:lnTo>
                                  <a:lnTo>
                                    <a:pt x="0" y="3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97" name="Group 3483"/>
                        <wpg:cNvGrpSpPr>
                          <a:grpSpLocks/>
                        </wpg:cNvGrpSpPr>
                        <wpg:grpSpPr bwMode="auto">
                          <a:xfrm>
                            <a:off x="10539" y="823"/>
                            <a:ext cx="62" cy="2"/>
                            <a:chOff x="10539" y="823"/>
                            <a:chExt cx="62" cy="2"/>
                          </a:xfrm>
                        </wpg:grpSpPr>
                        <wps:wsp>
                          <wps:cNvPr id="15898" name="Freeform 3484"/>
                          <wps:cNvSpPr>
                            <a:spLocks/>
                          </wps:cNvSpPr>
                          <wps:spPr bwMode="auto">
                            <a:xfrm>
                              <a:off x="10539" y="823"/>
                              <a:ext cx="62" cy="2"/>
                            </a:xfrm>
                            <a:custGeom>
                              <a:avLst/>
                              <a:gdLst>
                                <a:gd name="T0" fmla="+- 0 10539 10539"/>
                                <a:gd name="T1" fmla="*/ T0 w 62"/>
                                <a:gd name="T2" fmla="+- 0 823 823"/>
                                <a:gd name="T3" fmla="*/ 823 h 2"/>
                                <a:gd name="T4" fmla="+- 0 10601 10539"/>
                                <a:gd name="T5" fmla="*/ T4 w 62"/>
                                <a:gd name="T6" fmla="+- 0 823 823"/>
                                <a:gd name="T7" fmla="*/ 823 h 2"/>
                                <a:gd name="T8" fmla="+- 0 10601 10539"/>
                                <a:gd name="T9" fmla="*/ T8 w 62"/>
                                <a:gd name="T10" fmla="+- 0 825 823"/>
                                <a:gd name="T11" fmla="*/ 825 h 2"/>
                                <a:gd name="T12" fmla="+- 0 10539 10539"/>
                                <a:gd name="T13" fmla="*/ T12 w 62"/>
                                <a:gd name="T14" fmla="+- 0 825 823"/>
                                <a:gd name="T15" fmla="*/ 825 h 2"/>
                                <a:gd name="T16" fmla="+- 0 10539 10539"/>
                                <a:gd name="T17" fmla="*/ T16 w 62"/>
                                <a:gd name="T18" fmla="+- 0 823 823"/>
                                <a:gd name="T19" fmla="*/ 823 h 2"/>
                              </a:gdLst>
                              <a:ahLst/>
                              <a:cxnLst>
                                <a:cxn ang="0">
                                  <a:pos x="T1" y="T3"/>
                                </a:cxn>
                                <a:cxn ang="0">
                                  <a:pos x="T5" y="T7"/>
                                </a:cxn>
                                <a:cxn ang="0">
                                  <a:pos x="T9" y="T11"/>
                                </a:cxn>
                                <a:cxn ang="0">
                                  <a:pos x="T13" y="T15"/>
                                </a:cxn>
                                <a:cxn ang="0">
                                  <a:pos x="T17" y="T19"/>
                                </a:cxn>
                              </a:cxnLst>
                              <a:rect l="0" t="0" r="r" b="b"/>
                              <a:pathLst>
                                <a:path w="62" h="2">
                                  <a:moveTo>
                                    <a:pt x="0" y="0"/>
                                  </a:moveTo>
                                  <a:lnTo>
                                    <a:pt x="62" y="0"/>
                                  </a:lnTo>
                                  <a:lnTo>
                                    <a:pt x="6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99" name="Group 3485"/>
                        <wpg:cNvGrpSpPr>
                          <a:grpSpLocks/>
                        </wpg:cNvGrpSpPr>
                        <wpg:grpSpPr bwMode="auto">
                          <a:xfrm>
                            <a:off x="10539" y="823"/>
                            <a:ext cx="2" cy="31"/>
                            <a:chOff x="10539" y="823"/>
                            <a:chExt cx="2" cy="31"/>
                          </a:xfrm>
                        </wpg:grpSpPr>
                        <wps:wsp>
                          <wps:cNvPr id="15900" name="Freeform 3486"/>
                          <wps:cNvSpPr>
                            <a:spLocks/>
                          </wps:cNvSpPr>
                          <wps:spPr bwMode="auto">
                            <a:xfrm>
                              <a:off x="10539" y="823"/>
                              <a:ext cx="2" cy="31"/>
                            </a:xfrm>
                            <a:custGeom>
                              <a:avLst/>
                              <a:gdLst>
                                <a:gd name="T0" fmla="+- 0 10539 10539"/>
                                <a:gd name="T1" fmla="*/ T0 w 2"/>
                                <a:gd name="T2" fmla="+- 0 823 823"/>
                                <a:gd name="T3" fmla="*/ 823 h 31"/>
                                <a:gd name="T4" fmla="+- 0 10541 10539"/>
                                <a:gd name="T5" fmla="*/ T4 w 2"/>
                                <a:gd name="T6" fmla="+- 0 823 823"/>
                                <a:gd name="T7" fmla="*/ 823 h 31"/>
                                <a:gd name="T8" fmla="+- 0 10541 10539"/>
                                <a:gd name="T9" fmla="*/ T8 w 2"/>
                                <a:gd name="T10" fmla="+- 0 854 823"/>
                                <a:gd name="T11" fmla="*/ 854 h 31"/>
                                <a:gd name="T12" fmla="+- 0 10539 10539"/>
                                <a:gd name="T13" fmla="*/ T12 w 2"/>
                                <a:gd name="T14" fmla="+- 0 854 823"/>
                                <a:gd name="T15" fmla="*/ 854 h 31"/>
                                <a:gd name="T16" fmla="+- 0 10539 10539"/>
                                <a:gd name="T17" fmla="*/ T16 w 2"/>
                                <a:gd name="T18" fmla="+- 0 823 823"/>
                                <a:gd name="T19" fmla="*/ 823 h 31"/>
                              </a:gdLst>
                              <a:ahLst/>
                              <a:cxnLst>
                                <a:cxn ang="0">
                                  <a:pos x="T1" y="T3"/>
                                </a:cxn>
                                <a:cxn ang="0">
                                  <a:pos x="T5" y="T7"/>
                                </a:cxn>
                                <a:cxn ang="0">
                                  <a:pos x="T9" y="T11"/>
                                </a:cxn>
                                <a:cxn ang="0">
                                  <a:pos x="T13" y="T15"/>
                                </a:cxn>
                                <a:cxn ang="0">
                                  <a:pos x="T17" y="T19"/>
                                </a:cxn>
                              </a:cxnLst>
                              <a:rect l="0" t="0" r="r" b="b"/>
                              <a:pathLst>
                                <a:path w="2" h="31">
                                  <a:moveTo>
                                    <a:pt x="0" y="0"/>
                                  </a:moveTo>
                                  <a:lnTo>
                                    <a:pt x="2" y="0"/>
                                  </a:lnTo>
                                  <a:lnTo>
                                    <a:pt x="2" y="31"/>
                                  </a:lnTo>
                                  <a:lnTo>
                                    <a:pt x="0" y="3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01" name="Group 3487"/>
                        <wpg:cNvGrpSpPr>
                          <a:grpSpLocks/>
                        </wpg:cNvGrpSpPr>
                        <wpg:grpSpPr bwMode="auto">
                          <a:xfrm>
                            <a:off x="10459" y="805"/>
                            <a:ext cx="2" cy="66"/>
                            <a:chOff x="10459" y="805"/>
                            <a:chExt cx="2" cy="66"/>
                          </a:xfrm>
                        </wpg:grpSpPr>
                        <wps:wsp>
                          <wps:cNvPr id="15902" name="Freeform 3488"/>
                          <wps:cNvSpPr>
                            <a:spLocks/>
                          </wps:cNvSpPr>
                          <wps:spPr bwMode="auto">
                            <a:xfrm>
                              <a:off x="10459" y="805"/>
                              <a:ext cx="2" cy="66"/>
                            </a:xfrm>
                            <a:custGeom>
                              <a:avLst/>
                              <a:gdLst>
                                <a:gd name="T0" fmla="+- 0 10459 10459"/>
                                <a:gd name="T1" fmla="*/ T0 w 2"/>
                                <a:gd name="T2" fmla="+- 0 805 805"/>
                                <a:gd name="T3" fmla="*/ 805 h 66"/>
                                <a:gd name="T4" fmla="+- 0 10461 10459"/>
                                <a:gd name="T5" fmla="*/ T4 w 2"/>
                                <a:gd name="T6" fmla="+- 0 805 805"/>
                                <a:gd name="T7" fmla="*/ 805 h 66"/>
                                <a:gd name="T8" fmla="+- 0 10461 10459"/>
                                <a:gd name="T9" fmla="*/ T8 w 2"/>
                                <a:gd name="T10" fmla="+- 0 871 805"/>
                                <a:gd name="T11" fmla="*/ 871 h 66"/>
                                <a:gd name="T12" fmla="+- 0 10459 10459"/>
                                <a:gd name="T13" fmla="*/ T12 w 2"/>
                                <a:gd name="T14" fmla="+- 0 871 805"/>
                                <a:gd name="T15" fmla="*/ 871 h 66"/>
                                <a:gd name="T16" fmla="+- 0 10459 10459"/>
                                <a:gd name="T17" fmla="*/ T16 w 2"/>
                                <a:gd name="T18" fmla="+- 0 805 805"/>
                                <a:gd name="T19" fmla="*/ 805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03" name="Picture 3489"/>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10444" y="805"/>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04" name="Group 3490"/>
                        <wpg:cNvGrpSpPr>
                          <a:grpSpLocks/>
                        </wpg:cNvGrpSpPr>
                        <wpg:grpSpPr bwMode="auto">
                          <a:xfrm>
                            <a:off x="10427" y="805"/>
                            <a:ext cx="2" cy="66"/>
                            <a:chOff x="10427" y="805"/>
                            <a:chExt cx="2" cy="66"/>
                          </a:xfrm>
                        </wpg:grpSpPr>
                        <wps:wsp>
                          <wps:cNvPr id="15905" name="Freeform 3491"/>
                          <wps:cNvSpPr>
                            <a:spLocks/>
                          </wps:cNvSpPr>
                          <wps:spPr bwMode="auto">
                            <a:xfrm>
                              <a:off x="10427" y="805"/>
                              <a:ext cx="2" cy="66"/>
                            </a:xfrm>
                            <a:custGeom>
                              <a:avLst/>
                              <a:gdLst>
                                <a:gd name="T0" fmla="+- 0 10427 10427"/>
                                <a:gd name="T1" fmla="*/ T0 w 2"/>
                                <a:gd name="T2" fmla="+- 0 805 805"/>
                                <a:gd name="T3" fmla="*/ 805 h 66"/>
                                <a:gd name="T4" fmla="+- 0 10429 10427"/>
                                <a:gd name="T5" fmla="*/ T4 w 2"/>
                                <a:gd name="T6" fmla="+- 0 805 805"/>
                                <a:gd name="T7" fmla="*/ 805 h 66"/>
                                <a:gd name="T8" fmla="+- 0 10429 10427"/>
                                <a:gd name="T9" fmla="*/ T8 w 2"/>
                                <a:gd name="T10" fmla="+- 0 871 805"/>
                                <a:gd name="T11" fmla="*/ 871 h 66"/>
                                <a:gd name="T12" fmla="+- 0 10427 10427"/>
                                <a:gd name="T13" fmla="*/ T12 w 2"/>
                                <a:gd name="T14" fmla="+- 0 871 805"/>
                                <a:gd name="T15" fmla="*/ 871 h 66"/>
                                <a:gd name="T16" fmla="+- 0 10427 10427"/>
                                <a:gd name="T17" fmla="*/ T16 w 2"/>
                                <a:gd name="T18" fmla="+- 0 805 805"/>
                                <a:gd name="T19" fmla="*/ 805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06" name="Group 3492"/>
                        <wpg:cNvGrpSpPr>
                          <a:grpSpLocks/>
                        </wpg:cNvGrpSpPr>
                        <wpg:grpSpPr bwMode="auto">
                          <a:xfrm>
                            <a:off x="10412" y="805"/>
                            <a:ext cx="2" cy="66"/>
                            <a:chOff x="10412" y="805"/>
                            <a:chExt cx="2" cy="66"/>
                          </a:xfrm>
                        </wpg:grpSpPr>
                        <wps:wsp>
                          <wps:cNvPr id="15907" name="Freeform 3493"/>
                          <wps:cNvSpPr>
                            <a:spLocks/>
                          </wps:cNvSpPr>
                          <wps:spPr bwMode="auto">
                            <a:xfrm>
                              <a:off x="10412" y="805"/>
                              <a:ext cx="2" cy="66"/>
                            </a:xfrm>
                            <a:custGeom>
                              <a:avLst/>
                              <a:gdLst>
                                <a:gd name="T0" fmla="+- 0 10412 10412"/>
                                <a:gd name="T1" fmla="*/ T0 w 2"/>
                                <a:gd name="T2" fmla="+- 0 805 805"/>
                                <a:gd name="T3" fmla="*/ 805 h 66"/>
                                <a:gd name="T4" fmla="+- 0 10413 10412"/>
                                <a:gd name="T5" fmla="*/ T4 w 2"/>
                                <a:gd name="T6" fmla="+- 0 805 805"/>
                                <a:gd name="T7" fmla="*/ 805 h 66"/>
                                <a:gd name="T8" fmla="+- 0 10413 10412"/>
                                <a:gd name="T9" fmla="*/ T8 w 2"/>
                                <a:gd name="T10" fmla="+- 0 871 805"/>
                                <a:gd name="T11" fmla="*/ 871 h 66"/>
                                <a:gd name="T12" fmla="+- 0 10412 10412"/>
                                <a:gd name="T13" fmla="*/ T12 w 2"/>
                                <a:gd name="T14" fmla="+- 0 871 805"/>
                                <a:gd name="T15" fmla="*/ 871 h 66"/>
                                <a:gd name="T16" fmla="+- 0 10412 10412"/>
                                <a:gd name="T17" fmla="*/ T16 w 2"/>
                                <a:gd name="T18" fmla="+- 0 805 805"/>
                                <a:gd name="T19" fmla="*/ 805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08" name="Group 3494"/>
                        <wpg:cNvGrpSpPr>
                          <a:grpSpLocks/>
                        </wpg:cNvGrpSpPr>
                        <wpg:grpSpPr bwMode="auto">
                          <a:xfrm>
                            <a:off x="10395" y="805"/>
                            <a:ext cx="2" cy="66"/>
                            <a:chOff x="10395" y="805"/>
                            <a:chExt cx="2" cy="66"/>
                          </a:xfrm>
                        </wpg:grpSpPr>
                        <wps:wsp>
                          <wps:cNvPr id="15909" name="Freeform 3495"/>
                          <wps:cNvSpPr>
                            <a:spLocks/>
                          </wps:cNvSpPr>
                          <wps:spPr bwMode="auto">
                            <a:xfrm>
                              <a:off x="10395" y="805"/>
                              <a:ext cx="2" cy="66"/>
                            </a:xfrm>
                            <a:custGeom>
                              <a:avLst/>
                              <a:gdLst>
                                <a:gd name="T0" fmla="+- 0 10395 10395"/>
                                <a:gd name="T1" fmla="*/ T0 w 2"/>
                                <a:gd name="T2" fmla="+- 0 805 805"/>
                                <a:gd name="T3" fmla="*/ 805 h 66"/>
                                <a:gd name="T4" fmla="+- 0 10397 10395"/>
                                <a:gd name="T5" fmla="*/ T4 w 2"/>
                                <a:gd name="T6" fmla="+- 0 805 805"/>
                                <a:gd name="T7" fmla="*/ 805 h 66"/>
                                <a:gd name="T8" fmla="+- 0 10397 10395"/>
                                <a:gd name="T9" fmla="*/ T8 w 2"/>
                                <a:gd name="T10" fmla="+- 0 871 805"/>
                                <a:gd name="T11" fmla="*/ 871 h 66"/>
                                <a:gd name="T12" fmla="+- 0 10395 10395"/>
                                <a:gd name="T13" fmla="*/ T12 w 2"/>
                                <a:gd name="T14" fmla="+- 0 871 805"/>
                                <a:gd name="T15" fmla="*/ 871 h 66"/>
                                <a:gd name="T16" fmla="+- 0 10395 10395"/>
                                <a:gd name="T17" fmla="*/ T16 w 2"/>
                                <a:gd name="T18" fmla="+- 0 805 805"/>
                                <a:gd name="T19" fmla="*/ 805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10" name="Group 3496"/>
                        <wpg:cNvGrpSpPr>
                          <a:grpSpLocks/>
                        </wpg:cNvGrpSpPr>
                        <wpg:grpSpPr bwMode="auto">
                          <a:xfrm>
                            <a:off x="10459" y="917"/>
                            <a:ext cx="2" cy="66"/>
                            <a:chOff x="10459" y="917"/>
                            <a:chExt cx="2" cy="66"/>
                          </a:xfrm>
                        </wpg:grpSpPr>
                        <wps:wsp>
                          <wps:cNvPr id="15911" name="Freeform 3497"/>
                          <wps:cNvSpPr>
                            <a:spLocks/>
                          </wps:cNvSpPr>
                          <wps:spPr bwMode="auto">
                            <a:xfrm>
                              <a:off x="10459" y="917"/>
                              <a:ext cx="2" cy="66"/>
                            </a:xfrm>
                            <a:custGeom>
                              <a:avLst/>
                              <a:gdLst>
                                <a:gd name="T0" fmla="+- 0 10459 10459"/>
                                <a:gd name="T1" fmla="*/ T0 w 2"/>
                                <a:gd name="T2" fmla="+- 0 917 917"/>
                                <a:gd name="T3" fmla="*/ 917 h 66"/>
                                <a:gd name="T4" fmla="+- 0 10461 10459"/>
                                <a:gd name="T5" fmla="*/ T4 w 2"/>
                                <a:gd name="T6" fmla="+- 0 917 917"/>
                                <a:gd name="T7" fmla="*/ 917 h 66"/>
                                <a:gd name="T8" fmla="+- 0 10461 10459"/>
                                <a:gd name="T9" fmla="*/ T8 w 2"/>
                                <a:gd name="T10" fmla="+- 0 983 917"/>
                                <a:gd name="T11" fmla="*/ 983 h 66"/>
                                <a:gd name="T12" fmla="+- 0 10459 10459"/>
                                <a:gd name="T13" fmla="*/ T12 w 2"/>
                                <a:gd name="T14" fmla="+- 0 983 917"/>
                                <a:gd name="T15" fmla="*/ 983 h 66"/>
                                <a:gd name="T16" fmla="+- 0 10459 10459"/>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12" name="Picture 3498"/>
                            <pic:cNvPicPr>
                              <a:picLocks noChangeAspect="1" noChangeArrowheads="1"/>
                            </pic:cNvPicPr>
                          </pic:nvPicPr>
                          <pic:blipFill>
                            <a:blip r:embed="rId690">
                              <a:extLst>
                                <a:ext uri="{28A0092B-C50C-407E-A947-70E740481C1C}">
                                  <a14:useLocalDpi xmlns:a14="http://schemas.microsoft.com/office/drawing/2010/main" val="0"/>
                                </a:ext>
                              </a:extLst>
                            </a:blip>
                            <a:srcRect/>
                            <a:stretch>
                              <a:fillRect/>
                            </a:stretch>
                          </pic:blipFill>
                          <pic:spPr bwMode="auto">
                            <a:xfrm>
                              <a:off x="10444" y="917"/>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13" name="Group 3499"/>
                        <wpg:cNvGrpSpPr>
                          <a:grpSpLocks/>
                        </wpg:cNvGrpSpPr>
                        <wpg:grpSpPr bwMode="auto">
                          <a:xfrm>
                            <a:off x="10427" y="917"/>
                            <a:ext cx="2" cy="66"/>
                            <a:chOff x="10427" y="917"/>
                            <a:chExt cx="2" cy="66"/>
                          </a:xfrm>
                        </wpg:grpSpPr>
                        <wps:wsp>
                          <wps:cNvPr id="15914" name="Freeform 3500"/>
                          <wps:cNvSpPr>
                            <a:spLocks/>
                          </wps:cNvSpPr>
                          <wps:spPr bwMode="auto">
                            <a:xfrm>
                              <a:off x="10427" y="917"/>
                              <a:ext cx="2" cy="66"/>
                            </a:xfrm>
                            <a:custGeom>
                              <a:avLst/>
                              <a:gdLst>
                                <a:gd name="T0" fmla="+- 0 10427 10427"/>
                                <a:gd name="T1" fmla="*/ T0 w 2"/>
                                <a:gd name="T2" fmla="+- 0 917 917"/>
                                <a:gd name="T3" fmla="*/ 917 h 66"/>
                                <a:gd name="T4" fmla="+- 0 10429 10427"/>
                                <a:gd name="T5" fmla="*/ T4 w 2"/>
                                <a:gd name="T6" fmla="+- 0 917 917"/>
                                <a:gd name="T7" fmla="*/ 917 h 66"/>
                                <a:gd name="T8" fmla="+- 0 10429 10427"/>
                                <a:gd name="T9" fmla="*/ T8 w 2"/>
                                <a:gd name="T10" fmla="+- 0 983 917"/>
                                <a:gd name="T11" fmla="*/ 983 h 66"/>
                                <a:gd name="T12" fmla="+- 0 10427 10427"/>
                                <a:gd name="T13" fmla="*/ T12 w 2"/>
                                <a:gd name="T14" fmla="+- 0 983 917"/>
                                <a:gd name="T15" fmla="*/ 983 h 66"/>
                                <a:gd name="T16" fmla="+- 0 10427 10427"/>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15" name="Group 3501"/>
                        <wpg:cNvGrpSpPr>
                          <a:grpSpLocks/>
                        </wpg:cNvGrpSpPr>
                        <wpg:grpSpPr bwMode="auto">
                          <a:xfrm>
                            <a:off x="10412" y="917"/>
                            <a:ext cx="2" cy="66"/>
                            <a:chOff x="10412" y="917"/>
                            <a:chExt cx="2" cy="66"/>
                          </a:xfrm>
                        </wpg:grpSpPr>
                        <wps:wsp>
                          <wps:cNvPr id="15916" name="Freeform 3502"/>
                          <wps:cNvSpPr>
                            <a:spLocks/>
                          </wps:cNvSpPr>
                          <wps:spPr bwMode="auto">
                            <a:xfrm>
                              <a:off x="10412" y="917"/>
                              <a:ext cx="2" cy="66"/>
                            </a:xfrm>
                            <a:custGeom>
                              <a:avLst/>
                              <a:gdLst>
                                <a:gd name="T0" fmla="+- 0 10412 10412"/>
                                <a:gd name="T1" fmla="*/ T0 w 2"/>
                                <a:gd name="T2" fmla="+- 0 917 917"/>
                                <a:gd name="T3" fmla="*/ 917 h 66"/>
                                <a:gd name="T4" fmla="+- 0 10413 10412"/>
                                <a:gd name="T5" fmla="*/ T4 w 2"/>
                                <a:gd name="T6" fmla="+- 0 917 917"/>
                                <a:gd name="T7" fmla="*/ 917 h 66"/>
                                <a:gd name="T8" fmla="+- 0 10413 10412"/>
                                <a:gd name="T9" fmla="*/ T8 w 2"/>
                                <a:gd name="T10" fmla="+- 0 983 917"/>
                                <a:gd name="T11" fmla="*/ 983 h 66"/>
                                <a:gd name="T12" fmla="+- 0 10412 10412"/>
                                <a:gd name="T13" fmla="*/ T12 w 2"/>
                                <a:gd name="T14" fmla="+- 0 983 917"/>
                                <a:gd name="T15" fmla="*/ 983 h 66"/>
                                <a:gd name="T16" fmla="+- 0 10412 10412"/>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17" name="Group 3503"/>
                        <wpg:cNvGrpSpPr>
                          <a:grpSpLocks/>
                        </wpg:cNvGrpSpPr>
                        <wpg:grpSpPr bwMode="auto">
                          <a:xfrm>
                            <a:off x="10395" y="917"/>
                            <a:ext cx="2" cy="66"/>
                            <a:chOff x="10395" y="917"/>
                            <a:chExt cx="2" cy="66"/>
                          </a:xfrm>
                        </wpg:grpSpPr>
                        <wps:wsp>
                          <wps:cNvPr id="15918" name="Freeform 3504"/>
                          <wps:cNvSpPr>
                            <a:spLocks/>
                          </wps:cNvSpPr>
                          <wps:spPr bwMode="auto">
                            <a:xfrm>
                              <a:off x="10395" y="917"/>
                              <a:ext cx="2" cy="66"/>
                            </a:xfrm>
                            <a:custGeom>
                              <a:avLst/>
                              <a:gdLst>
                                <a:gd name="T0" fmla="+- 0 10395 10395"/>
                                <a:gd name="T1" fmla="*/ T0 w 2"/>
                                <a:gd name="T2" fmla="+- 0 917 917"/>
                                <a:gd name="T3" fmla="*/ 917 h 66"/>
                                <a:gd name="T4" fmla="+- 0 10397 10395"/>
                                <a:gd name="T5" fmla="*/ T4 w 2"/>
                                <a:gd name="T6" fmla="+- 0 917 917"/>
                                <a:gd name="T7" fmla="*/ 917 h 66"/>
                                <a:gd name="T8" fmla="+- 0 10397 10395"/>
                                <a:gd name="T9" fmla="*/ T8 w 2"/>
                                <a:gd name="T10" fmla="+- 0 983 917"/>
                                <a:gd name="T11" fmla="*/ 983 h 66"/>
                                <a:gd name="T12" fmla="+- 0 10395 10395"/>
                                <a:gd name="T13" fmla="*/ T12 w 2"/>
                                <a:gd name="T14" fmla="+- 0 983 917"/>
                                <a:gd name="T15" fmla="*/ 983 h 66"/>
                                <a:gd name="T16" fmla="+- 0 10395 10395"/>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19" name="Group 3505"/>
                        <wpg:cNvGrpSpPr>
                          <a:grpSpLocks/>
                        </wpg:cNvGrpSpPr>
                        <wpg:grpSpPr bwMode="auto">
                          <a:xfrm>
                            <a:off x="10459" y="1023"/>
                            <a:ext cx="2" cy="66"/>
                            <a:chOff x="10459" y="1023"/>
                            <a:chExt cx="2" cy="66"/>
                          </a:xfrm>
                        </wpg:grpSpPr>
                        <wps:wsp>
                          <wps:cNvPr id="15920" name="Freeform 3506"/>
                          <wps:cNvSpPr>
                            <a:spLocks/>
                          </wps:cNvSpPr>
                          <wps:spPr bwMode="auto">
                            <a:xfrm>
                              <a:off x="10459" y="1023"/>
                              <a:ext cx="2" cy="66"/>
                            </a:xfrm>
                            <a:custGeom>
                              <a:avLst/>
                              <a:gdLst>
                                <a:gd name="T0" fmla="+- 0 10459 10459"/>
                                <a:gd name="T1" fmla="*/ T0 w 2"/>
                                <a:gd name="T2" fmla="+- 0 1023 1023"/>
                                <a:gd name="T3" fmla="*/ 1023 h 66"/>
                                <a:gd name="T4" fmla="+- 0 10461 10459"/>
                                <a:gd name="T5" fmla="*/ T4 w 2"/>
                                <a:gd name="T6" fmla="+- 0 1023 1023"/>
                                <a:gd name="T7" fmla="*/ 1023 h 66"/>
                                <a:gd name="T8" fmla="+- 0 10461 10459"/>
                                <a:gd name="T9" fmla="*/ T8 w 2"/>
                                <a:gd name="T10" fmla="+- 0 1089 1023"/>
                                <a:gd name="T11" fmla="*/ 1089 h 66"/>
                                <a:gd name="T12" fmla="+- 0 10459 10459"/>
                                <a:gd name="T13" fmla="*/ T12 w 2"/>
                                <a:gd name="T14" fmla="+- 0 1089 1023"/>
                                <a:gd name="T15" fmla="*/ 1089 h 66"/>
                                <a:gd name="T16" fmla="+- 0 10459 10459"/>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21" name="Picture 3507"/>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10444" y="1023"/>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22" name="Group 3508"/>
                        <wpg:cNvGrpSpPr>
                          <a:grpSpLocks/>
                        </wpg:cNvGrpSpPr>
                        <wpg:grpSpPr bwMode="auto">
                          <a:xfrm>
                            <a:off x="10427" y="1023"/>
                            <a:ext cx="2" cy="66"/>
                            <a:chOff x="10427" y="1023"/>
                            <a:chExt cx="2" cy="66"/>
                          </a:xfrm>
                        </wpg:grpSpPr>
                        <wps:wsp>
                          <wps:cNvPr id="15923" name="Freeform 3509"/>
                          <wps:cNvSpPr>
                            <a:spLocks/>
                          </wps:cNvSpPr>
                          <wps:spPr bwMode="auto">
                            <a:xfrm>
                              <a:off x="10427" y="1023"/>
                              <a:ext cx="2" cy="66"/>
                            </a:xfrm>
                            <a:custGeom>
                              <a:avLst/>
                              <a:gdLst>
                                <a:gd name="T0" fmla="+- 0 10427 10427"/>
                                <a:gd name="T1" fmla="*/ T0 w 2"/>
                                <a:gd name="T2" fmla="+- 0 1023 1023"/>
                                <a:gd name="T3" fmla="*/ 1023 h 66"/>
                                <a:gd name="T4" fmla="+- 0 10429 10427"/>
                                <a:gd name="T5" fmla="*/ T4 w 2"/>
                                <a:gd name="T6" fmla="+- 0 1023 1023"/>
                                <a:gd name="T7" fmla="*/ 1023 h 66"/>
                                <a:gd name="T8" fmla="+- 0 10429 10427"/>
                                <a:gd name="T9" fmla="*/ T8 w 2"/>
                                <a:gd name="T10" fmla="+- 0 1089 1023"/>
                                <a:gd name="T11" fmla="*/ 1089 h 66"/>
                                <a:gd name="T12" fmla="+- 0 10427 10427"/>
                                <a:gd name="T13" fmla="*/ T12 w 2"/>
                                <a:gd name="T14" fmla="+- 0 1089 1023"/>
                                <a:gd name="T15" fmla="*/ 1089 h 66"/>
                                <a:gd name="T16" fmla="+- 0 10427 10427"/>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24" name="Group 3510"/>
                        <wpg:cNvGrpSpPr>
                          <a:grpSpLocks/>
                        </wpg:cNvGrpSpPr>
                        <wpg:grpSpPr bwMode="auto">
                          <a:xfrm>
                            <a:off x="10412" y="1023"/>
                            <a:ext cx="2" cy="66"/>
                            <a:chOff x="10412" y="1023"/>
                            <a:chExt cx="2" cy="66"/>
                          </a:xfrm>
                        </wpg:grpSpPr>
                        <wps:wsp>
                          <wps:cNvPr id="15925" name="Freeform 3511"/>
                          <wps:cNvSpPr>
                            <a:spLocks/>
                          </wps:cNvSpPr>
                          <wps:spPr bwMode="auto">
                            <a:xfrm>
                              <a:off x="10412" y="1023"/>
                              <a:ext cx="2" cy="66"/>
                            </a:xfrm>
                            <a:custGeom>
                              <a:avLst/>
                              <a:gdLst>
                                <a:gd name="T0" fmla="+- 0 10412 10412"/>
                                <a:gd name="T1" fmla="*/ T0 w 2"/>
                                <a:gd name="T2" fmla="+- 0 1023 1023"/>
                                <a:gd name="T3" fmla="*/ 1023 h 66"/>
                                <a:gd name="T4" fmla="+- 0 10413 10412"/>
                                <a:gd name="T5" fmla="*/ T4 w 2"/>
                                <a:gd name="T6" fmla="+- 0 1023 1023"/>
                                <a:gd name="T7" fmla="*/ 1023 h 66"/>
                                <a:gd name="T8" fmla="+- 0 10413 10412"/>
                                <a:gd name="T9" fmla="*/ T8 w 2"/>
                                <a:gd name="T10" fmla="+- 0 1089 1023"/>
                                <a:gd name="T11" fmla="*/ 1089 h 66"/>
                                <a:gd name="T12" fmla="+- 0 10412 10412"/>
                                <a:gd name="T13" fmla="*/ T12 w 2"/>
                                <a:gd name="T14" fmla="+- 0 1089 1023"/>
                                <a:gd name="T15" fmla="*/ 1089 h 66"/>
                                <a:gd name="T16" fmla="+- 0 10412 10412"/>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26" name="Group 3512"/>
                        <wpg:cNvGrpSpPr>
                          <a:grpSpLocks/>
                        </wpg:cNvGrpSpPr>
                        <wpg:grpSpPr bwMode="auto">
                          <a:xfrm>
                            <a:off x="10395" y="1023"/>
                            <a:ext cx="2" cy="66"/>
                            <a:chOff x="10395" y="1023"/>
                            <a:chExt cx="2" cy="66"/>
                          </a:xfrm>
                        </wpg:grpSpPr>
                        <wps:wsp>
                          <wps:cNvPr id="15927" name="Freeform 3513"/>
                          <wps:cNvSpPr>
                            <a:spLocks/>
                          </wps:cNvSpPr>
                          <wps:spPr bwMode="auto">
                            <a:xfrm>
                              <a:off x="10395" y="1023"/>
                              <a:ext cx="2" cy="66"/>
                            </a:xfrm>
                            <a:custGeom>
                              <a:avLst/>
                              <a:gdLst>
                                <a:gd name="T0" fmla="+- 0 10395 10395"/>
                                <a:gd name="T1" fmla="*/ T0 w 2"/>
                                <a:gd name="T2" fmla="+- 0 1023 1023"/>
                                <a:gd name="T3" fmla="*/ 1023 h 66"/>
                                <a:gd name="T4" fmla="+- 0 10397 10395"/>
                                <a:gd name="T5" fmla="*/ T4 w 2"/>
                                <a:gd name="T6" fmla="+- 0 1023 1023"/>
                                <a:gd name="T7" fmla="*/ 1023 h 66"/>
                                <a:gd name="T8" fmla="+- 0 10397 10395"/>
                                <a:gd name="T9" fmla="*/ T8 w 2"/>
                                <a:gd name="T10" fmla="+- 0 1089 1023"/>
                                <a:gd name="T11" fmla="*/ 1089 h 66"/>
                                <a:gd name="T12" fmla="+- 0 10395 10395"/>
                                <a:gd name="T13" fmla="*/ T12 w 2"/>
                                <a:gd name="T14" fmla="+- 0 1089 1023"/>
                                <a:gd name="T15" fmla="*/ 1089 h 66"/>
                                <a:gd name="T16" fmla="+- 0 10395 10395"/>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28" name="Group 3514"/>
                        <wpg:cNvGrpSpPr>
                          <a:grpSpLocks/>
                        </wpg:cNvGrpSpPr>
                        <wpg:grpSpPr bwMode="auto">
                          <a:xfrm>
                            <a:off x="10651" y="917"/>
                            <a:ext cx="2" cy="66"/>
                            <a:chOff x="10651" y="917"/>
                            <a:chExt cx="2" cy="66"/>
                          </a:xfrm>
                        </wpg:grpSpPr>
                        <wps:wsp>
                          <wps:cNvPr id="15929" name="Freeform 3515"/>
                          <wps:cNvSpPr>
                            <a:spLocks/>
                          </wps:cNvSpPr>
                          <wps:spPr bwMode="auto">
                            <a:xfrm>
                              <a:off x="10651" y="917"/>
                              <a:ext cx="2" cy="66"/>
                            </a:xfrm>
                            <a:custGeom>
                              <a:avLst/>
                              <a:gdLst>
                                <a:gd name="T0" fmla="+- 0 10651 10651"/>
                                <a:gd name="T1" fmla="*/ T0 w 2"/>
                                <a:gd name="T2" fmla="+- 0 917 917"/>
                                <a:gd name="T3" fmla="*/ 917 h 66"/>
                                <a:gd name="T4" fmla="+- 0 10653 10651"/>
                                <a:gd name="T5" fmla="*/ T4 w 2"/>
                                <a:gd name="T6" fmla="+- 0 917 917"/>
                                <a:gd name="T7" fmla="*/ 917 h 66"/>
                                <a:gd name="T8" fmla="+- 0 10653 10651"/>
                                <a:gd name="T9" fmla="*/ T8 w 2"/>
                                <a:gd name="T10" fmla="+- 0 983 917"/>
                                <a:gd name="T11" fmla="*/ 983 h 66"/>
                                <a:gd name="T12" fmla="+- 0 10651 10651"/>
                                <a:gd name="T13" fmla="*/ T12 w 2"/>
                                <a:gd name="T14" fmla="+- 0 983 917"/>
                                <a:gd name="T15" fmla="*/ 983 h 66"/>
                                <a:gd name="T16" fmla="+- 0 10651 10651"/>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30" name="Picture 3516"/>
                            <pic:cNvPicPr>
                              <a:picLocks noChangeAspect="1" noChangeArrowheads="1"/>
                            </pic:cNvPicPr>
                          </pic:nvPicPr>
                          <pic:blipFill>
                            <a:blip r:embed="rId691">
                              <a:extLst>
                                <a:ext uri="{28A0092B-C50C-407E-A947-70E740481C1C}">
                                  <a14:useLocalDpi xmlns:a14="http://schemas.microsoft.com/office/drawing/2010/main" val="0"/>
                                </a:ext>
                              </a:extLst>
                            </a:blip>
                            <a:srcRect/>
                            <a:stretch>
                              <a:fillRect/>
                            </a:stretch>
                          </pic:blipFill>
                          <pic:spPr bwMode="auto">
                            <a:xfrm>
                              <a:off x="10635" y="917"/>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31" name="Group 3517"/>
                        <wpg:cNvGrpSpPr>
                          <a:grpSpLocks/>
                        </wpg:cNvGrpSpPr>
                        <wpg:grpSpPr bwMode="auto">
                          <a:xfrm>
                            <a:off x="10619" y="917"/>
                            <a:ext cx="2" cy="66"/>
                            <a:chOff x="10619" y="917"/>
                            <a:chExt cx="2" cy="66"/>
                          </a:xfrm>
                        </wpg:grpSpPr>
                        <wps:wsp>
                          <wps:cNvPr id="15932" name="Freeform 3518"/>
                          <wps:cNvSpPr>
                            <a:spLocks/>
                          </wps:cNvSpPr>
                          <wps:spPr bwMode="auto">
                            <a:xfrm>
                              <a:off x="10619" y="917"/>
                              <a:ext cx="2" cy="66"/>
                            </a:xfrm>
                            <a:custGeom>
                              <a:avLst/>
                              <a:gdLst>
                                <a:gd name="T0" fmla="+- 0 10619 10619"/>
                                <a:gd name="T1" fmla="*/ T0 w 2"/>
                                <a:gd name="T2" fmla="+- 0 917 917"/>
                                <a:gd name="T3" fmla="*/ 917 h 66"/>
                                <a:gd name="T4" fmla="+- 0 10621 10619"/>
                                <a:gd name="T5" fmla="*/ T4 w 2"/>
                                <a:gd name="T6" fmla="+- 0 917 917"/>
                                <a:gd name="T7" fmla="*/ 917 h 66"/>
                                <a:gd name="T8" fmla="+- 0 10621 10619"/>
                                <a:gd name="T9" fmla="*/ T8 w 2"/>
                                <a:gd name="T10" fmla="+- 0 983 917"/>
                                <a:gd name="T11" fmla="*/ 983 h 66"/>
                                <a:gd name="T12" fmla="+- 0 10619 10619"/>
                                <a:gd name="T13" fmla="*/ T12 w 2"/>
                                <a:gd name="T14" fmla="+- 0 983 917"/>
                                <a:gd name="T15" fmla="*/ 983 h 66"/>
                                <a:gd name="T16" fmla="+- 0 10619 10619"/>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33" name="Group 3519"/>
                        <wpg:cNvGrpSpPr>
                          <a:grpSpLocks/>
                        </wpg:cNvGrpSpPr>
                        <wpg:grpSpPr bwMode="auto">
                          <a:xfrm>
                            <a:off x="10603" y="917"/>
                            <a:ext cx="2" cy="66"/>
                            <a:chOff x="10603" y="917"/>
                            <a:chExt cx="2" cy="66"/>
                          </a:xfrm>
                        </wpg:grpSpPr>
                        <wps:wsp>
                          <wps:cNvPr id="15934" name="Freeform 3520"/>
                          <wps:cNvSpPr>
                            <a:spLocks/>
                          </wps:cNvSpPr>
                          <wps:spPr bwMode="auto">
                            <a:xfrm>
                              <a:off x="10603" y="917"/>
                              <a:ext cx="2" cy="66"/>
                            </a:xfrm>
                            <a:custGeom>
                              <a:avLst/>
                              <a:gdLst>
                                <a:gd name="T0" fmla="+- 0 10603 10603"/>
                                <a:gd name="T1" fmla="*/ T0 w 2"/>
                                <a:gd name="T2" fmla="+- 0 917 917"/>
                                <a:gd name="T3" fmla="*/ 917 h 66"/>
                                <a:gd name="T4" fmla="+- 0 10605 10603"/>
                                <a:gd name="T5" fmla="*/ T4 w 2"/>
                                <a:gd name="T6" fmla="+- 0 917 917"/>
                                <a:gd name="T7" fmla="*/ 917 h 66"/>
                                <a:gd name="T8" fmla="+- 0 10605 10603"/>
                                <a:gd name="T9" fmla="*/ T8 w 2"/>
                                <a:gd name="T10" fmla="+- 0 983 917"/>
                                <a:gd name="T11" fmla="*/ 983 h 66"/>
                                <a:gd name="T12" fmla="+- 0 10603 10603"/>
                                <a:gd name="T13" fmla="*/ T12 w 2"/>
                                <a:gd name="T14" fmla="+- 0 983 917"/>
                                <a:gd name="T15" fmla="*/ 983 h 66"/>
                                <a:gd name="T16" fmla="+- 0 10603 10603"/>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35" name="Group 3521"/>
                        <wpg:cNvGrpSpPr>
                          <a:grpSpLocks/>
                        </wpg:cNvGrpSpPr>
                        <wpg:grpSpPr bwMode="auto">
                          <a:xfrm>
                            <a:off x="10587" y="917"/>
                            <a:ext cx="2" cy="66"/>
                            <a:chOff x="10587" y="917"/>
                            <a:chExt cx="2" cy="66"/>
                          </a:xfrm>
                        </wpg:grpSpPr>
                        <wps:wsp>
                          <wps:cNvPr id="15936" name="Freeform 3522"/>
                          <wps:cNvSpPr>
                            <a:spLocks/>
                          </wps:cNvSpPr>
                          <wps:spPr bwMode="auto">
                            <a:xfrm>
                              <a:off x="10587" y="917"/>
                              <a:ext cx="2" cy="66"/>
                            </a:xfrm>
                            <a:custGeom>
                              <a:avLst/>
                              <a:gdLst>
                                <a:gd name="T0" fmla="+- 0 10587 10587"/>
                                <a:gd name="T1" fmla="*/ T0 w 2"/>
                                <a:gd name="T2" fmla="+- 0 917 917"/>
                                <a:gd name="T3" fmla="*/ 917 h 66"/>
                                <a:gd name="T4" fmla="+- 0 10589 10587"/>
                                <a:gd name="T5" fmla="*/ T4 w 2"/>
                                <a:gd name="T6" fmla="+- 0 917 917"/>
                                <a:gd name="T7" fmla="*/ 917 h 66"/>
                                <a:gd name="T8" fmla="+- 0 10589 10587"/>
                                <a:gd name="T9" fmla="*/ T8 w 2"/>
                                <a:gd name="T10" fmla="+- 0 983 917"/>
                                <a:gd name="T11" fmla="*/ 983 h 66"/>
                                <a:gd name="T12" fmla="+- 0 10587 10587"/>
                                <a:gd name="T13" fmla="*/ T12 w 2"/>
                                <a:gd name="T14" fmla="+- 0 983 917"/>
                                <a:gd name="T15" fmla="*/ 983 h 66"/>
                                <a:gd name="T16" fmla="+- 0 10587 10587"/>
                                <a:gd name="T17" fmla="*/ T16 w 2"/>
                                <a:gd name="T18" fmla="+- 0 917 917"/>
                                <a:gd name="T19" fmla="*/ 91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37" name="Group 3523"/>
                        <wpg:cNvGrpSpPr>
                          <a:grpSpLocks/>
                        </wpg:cNvGrpSpPr>
                        <wpg:grpSpPr bwMode="auto">
                          <a:xfrm>
                            <a:off x="10651" y="1023"/>
                            <a:ext cx="2" cy="66"/>
                            <a:chOff x="10651" y="1023"/>
                            <a:chExt cx="2" cy="66"/>
                          </a:xfrm>
                        </wpg:grpSpPr>
                        <wps:wsp>
                          <wps:cNvPr id="15938" name="Freeform 3524"/>
                          <wps:cNvSpPr>
                            <a:spLocks/>
                          </wps:cNvSpPr>
                          <wps:spPr bwMode="auto">
                            <a:xfrm>
                              <a:off x="10651" y="1023"/>
                              <a:ext cx="2" cy="66"/>
                            </a:xfrm>
                            <a:custGeom>
                              <a:avLst/>
                              <a:gdLst>
                                <a:gd name="T0" fmla="+- 0 10651 10651"/>
                                <a:gd name="T1" fmla="*/ T0 w 2"/>
                                <a:gd name="T2" fmla="+- 0 1023 1023"/>
                                <a:gd name="T3" fmla="*/ 1023 h 66"/>
                                <a:gd name="T4" fmla="+- 0 10653 10651"/>
                                <a:gd name="T5" fmla="*/ T4 w 2"/>
                                <a:gd name="T6" fmla="+- 0 1023 1023"/>
                                <a:gd name="T7" fmla="*/ 1023 h 66"/>
                                <a:gd name="T8" fmla="+- 0 10653 10651"/>
                                <a:gd name="T9" fmla="*/ T8 w 2"/>
                                <a:gd name="T10" fmla="+- 0 1089 1023"/>
                                <a:gd name="T11" fmla="*/ 1089 h 66"/>
                                <a:gd name="T12" fmla="+- 0 10651 10651"/>
                                <a:gd name="T13" fmla="*/ T12 w 2"/>
                                <a:gd name="T14" fmla="+- 0 1089 1023"/>
                                <a:gd name="T15" fmla="*/ 1089 h 66"/>
                                <a:gd name="T16" fmla="+- 0 10651 10651"/>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39" name="Picture 3525"/>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10635" y="1023"/>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40" name="Group 3526"/>
                        <wpg:cNvGrpSpPr>
                          <a:grpSpLocks/>
                        </wpg:cNvGrpSpPr>
                        <wpg:grpSpPr bwMode="auto">
                          <a:xfrm>
                            <a:off x="10619" y="1023"/>
                            <a:ext cx="2" cy="66"/>
                            <a:chOff x="10619" y="1023"/>
                            <a:chExt cx="2" cy="66"/>
                          </a:xfrm>
                        </wpg:grpSpPr>
                        <wps:wsp>
                          <wps:cNvPr id="15941" name="Freeform 3527"/>
                          <wps:cNvSpPr>
                            <a:spLocks/>
                          </wps:cNvSpPr>
                          <wps:spPr bwMode="auto">
                            <a:xfrm>
                              <a:off x="10619" y="1023"/>
                              <a:ext cx="2" cy="66"/>
                            </a:xfrm>
                            <a:custGeom>
                              <a:avLst/>
                              <a:gdLst>
                                <a:gd name="T0" fmla="+- 0 10619 10619"/>
                                <a:gd name="T1" fmla="*/ T0 w 2"/>
                                <a:gd name="T2" fmla="+- 0 1023 1023"/>
                                <a:gd name="T3" fmla="*/ 1023 h 66"/>
                                <a:gd name="T4" fmla="+- 0 10621 10619"/>
                                <a:gd name="T5" fmla="*/ T4 w 2"/>
                                <a:gd name="T6" fmla="+- 0 1023 1023"/>
                                <a:gd name="T7" fmla="*/ 1023 h 66"/>
                                <a:gd name="T8" fmla="+- 0 10621 10619"/>
                                <a:gd name="T9" fmla="*/ T8 w 2"/>
                                <a:gd name="T10" fmla="+- 0 1089 1023"/>
                                <a:gd name="T11" fmla="*/ 1089 h 66"/>
                                <a:gd name="T12" fmla="+- 0 10619 10619"/>
                                <a:gd name="T13" fmla="*/ T12 w 2"/>
                                <a:gd name="T14" fmla="+- 0 1089 1023"/>
                                <a:gd name="T15" fmla="*/ 1089 h 66"/>
                                <a:gd name="T16" fmla="+- 0 10619 10619"/>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42" name="Group 3528"/>
                        <wpg:cNvGrpSpPr>
                          <a:grpSpLocks/>
                        </wpg:cNvGrpSpPr>
                        <wpg:grpSpPr bwMode="auto">
                          <a:xfrm>
                            <a:off x="10603" y="1023"/>
                            <a:ext cx="2" cy="66"/>
                            <a:chOff x="10603" y="1023"/>
                            <a:chExt cx="2" cy="66"/>
                          </a:xfrm>
                        </wpg:grpSpPr>
                        <wps:wsp>
                          <wps:cNvPr id="15943" name="Freeform 3529"/>
                          <wps:cNvSpPr>
                            <a:spLocks/>
                          </wps:cNvSpPr>
                          <wps:spPr bwMode="auto">
                            <a:xfrm>
                              <a:off x="10603" y="1023"/>
                              <a:ext cx="2" cy="66"/>
                            </a:xfrm>
                            <a:custGeom>
                              <a:avLst/>
                              <a:gdLst>
                                <a:gd name="T0" fmla="+- 0 10603 10603"/>
                                <a:gd name="T1" fmla="*/ T0 w 2"/>
                                <a:gd name="T2" fmla="+- 0 1023 1023"/>
                                <a:gd name="T3" fmla="*/ 1023 h 66"/>
                                <a:gd name="T4" fmla="+- 0 10605 10603"/>
                                <a:gd name="T5" fmla="*/ T4 w 2"/>
                                <a:gd name="T6" fmla="+- 0 1023 1023"/>
                                <a:gd name="T7" fmla="*/ 1023 h 66"/>
                                <a:gd name="T8" fmla="+- 0 10605 10603"/>
                                <a:gd name="T9" fmla="*/ T8 w 2"/>
                                <a:gd name="T10" fmla="+- 0 1089 1023"/>
                                <a:gd name="T11" fmla="*/ 1089 h 66"/>
                                <a:gd name="T12" fmla="+- 0 10603 10603"/>
                                <a:gd name="T13" fmla="*/ T12 w 2"/>
                                <a:gd name="T14" fmla="+- 0 1089 1023"/>
                                <a:gd name="T15" fmla="*/ 1089 h 66"/>
                                <a:gd name="T16" fmla="+- 0 10603 10603"/>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44" name="Group 3530"/>
                        <wpg:cNvGrpSpPr>
                          <a:grpSpLocks/>
                        </wpg:cNvGrpSpPr>
                        <wpg:grpSpPr bwMode="auto">
                          <a:xfrm>
                            <a:off x="10587" y="1023"/>
                            <a:ext cx="2" cy="66"/>
                            <a:chOff x="10587" y="1023"/>
                            <a:chExt cx="2" cy="66"/>
                          </a:xfrm>
                        </wpg:grpSpPr>
                        <wps:wsp>
                          <wps:cNvPr id="15945" name="Freeform 3531"/>
                          <wps:cNvSpPr>
                            <a:spLocks/>
                          </wps:cNvSpPr>
                          <wps:spPr bwMode="auto">
                            <a:xfrm>
                              <a:off x="10587" y="1023"/>
                              <a:ext cx="2" cy="66"/>
                            </a:xfrm>
                            <a:custGeom>
                              <a:avLst/>
                              <a:gdLst>
                                <a:gd name="T0" fmla="+- 0 10587 10587"/>
                                <a:gd name="T1" fmla="*/ T0 w 2"/>
                                <a:gd name="T2" fmla="+- 0 1023 1023"/>
                                <a:gd name="T3" fmla="*/ 1023 h 66"/>
                                <a:gd name="T4" fmla="+- 0 10589 10587"/>
                                <a:gd name="T5" fmla="*/ T4 w 2"/>
                                <a:gd name="T6" fmla="+- 0 1023 1023"/>
                                <a:gd name="T7" fmla="*/ 1023 h 66"/>
                                <a:gd name="T8" fmla="+- 0 10589 10587"/>
                                <a:gd name="T9" fmla="*/ T8 w 2"/>
                                <a:gd name="T10" fmla="+- 0 1089 1023"/>
                                <a:gd name="T11" fmla="*/ 1089 h 66"/>
                                <a:gd name="T12" fmla="+- 0 10587 10587"/>
                                <a:gd name="T13" fmla="*/ T12 w 2"/>
                                <a:gd name="T14" fmla="+- 0 1089 1023"/>
                                <a:gd name="T15" fmla="*/ 1089 h 66"/>
                                <a:gd name="T16" fmla="+- 0 10587 10587"/>
                                <a:gd name="T17" fmla="*/ T16 w 2"/>
                                <a:gd name="T18" fmla="+- 0 1023 1023"/>
                                <a:gd name="T19" fmla="*/ 10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46" name="Group 3532"/>
                        <wpg:cNvGrpSpPr>
                          <a:grpSpLocks/>
                        </wpg:cNvGrpSpPr>
                        <wpg:grpSpPr bwMode="auto">
                          <a:xfrm>
                            <a:off x="10462" y="1027"/>
                            <a:ext cx="2" cy="66"/>
                            <a:chOff x="10462" y="1027"/>
                            <a:chExt cx="2" cy="66"/>
                          </a:xfrm>
                        </wpg:grpSpPr>
                        <wps:wsp>
                          <wps:cNvPr id="15947" name="Freeform 3533"/>
                          <wps:cNvSpPr>
                            <a:spLocks/>
                          </wps:cNvSpPr>
                          <wps:spPr bwMode="auto">
                            <a:xfrm>
                              <a:off x="10462" y="1027"/>
                              <a:ext cx="2" cy="66"/>
                            </a:xfrm>
                            <a:custGeom>
                              <a:avLst/>
                              <a:gdLst>
                                <a:gd name="T0" fmla="+- 0 10462 10462"/>
                                <a:gd name="T1" fmla="*/ T0 w 2"/>
                                <a:gd name="T2" fmla="+- 0 1027 1027"/>
                                <a:gd name="T3" fmla="*/ 1027 h 66"/>
                                <a:gd name="T4" fmla="+- 0 10464 10462"/>
                                <a:gd name="T5" fmla="*/ T4 w 2"/>
                                <a:gd name="T6" fmla="+- 0 1027 1027"/>
                                <a:gd name="T7" fmla="*/ 1027 h 66"/>
                                <a:gd name="T8" fmla="+- 0 10464 10462"/>
                                <a:gd name="T9" fmla="*/ T8 w 2"/>
                                <a:gd name="T10" fmla="+- 0 1093 1027"/>
                                <a:gd name="T11" fmla="*/ 1093 h 66"/>
                                <a:gd name="T12" fmla="+- 0 10462 10462"/>
                                <a:gd name="T13" fmla="*/ T12 w 2"/>
                                <a:gd name="T14" fmla="+- 0 1093 1027"/>
                                <a:gd name="T15" fmla="*/ 1093 h 66"/>
                                <a:gd name="T16" fmla="+- 0 10462 10462"/>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48" name="Group 3534"/>
                        <wpg:cNvGrpSpPr>
                          <a:grpSpLocks/>
                        </wpg:cNvGrpSpPr>
                        <wpg:grpSpPr bwMode="auto">
                          <a:xfrm>
                            <a:off x="10445" y="1027"/>
                            <a:ext cx="2" cy="66"/>
                            <a:chOff x="10445" y="1027"/>
                            <a:chExt cx="2" cy="66"/>
                          </a:xfrm>
                        </wpg:grpSpPr>
                        <wps:wsp>
                          <wps:cNvPr id="15949" name="Freeform 3535"/>
                          <wps:cNvSpPr>
                            <a:spLocks/>
                          </wps:cNvSpPr>
                          <wps:spPr bwMode="auto">
                            <a:xfrm>
                              <a:off x="10445" y="1027"/>
                              <a:ext cx="2" cy="66"/>
                            </a:xfrm>
                            <a:custGeom>
                              <a:avLst/>
                              <a:gdLst>
                                <a:gd name="T0" fmla="+- 0 10445 10445"/>
                                <a:gd name="T1" fmla="*/ T0 w 2"/>
                                <a:gd name="T2" fmla="+- 0 1027 1027"/>
                                <a:gd name="T3" fmla="*/ 1027 h 66"/>
                                <a:gd name="T4" fmla="+- 0 10447 10445"/>
                                <a:gd name="T5" fmla="*/ T4 w 2"/>
                                <a:gd name="T6" fmla="+- 0 1027 1027"/>
                                <a:gd name="T7" fmla="*/ 1027 h 66"/>
                                <a:gd name="T8" fmla="+- 0 10447 10445"/>
                                <a:gd name="T9" fmla="*/ T8 w 2"/>
                                <a:gd name="T10" fmla="+- 0 1093 1027"/>
                                <a:gd name="T11" fmla="*/ 1093 h 66"/>
                                <a:gd name="T12" fmla="+- 0 10445 10445"/>
                                <a:gd name="T13" fmla="*/ T12 w 2"/>
                                <a:gd name="T14" fmla="+- 0 1093 1027"/>
                                <a:gd name="T15" fmla="*/ 1093 h 66"/>
                                <a:gd name="T16" fmla="+- 0 10445 10445"/>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50" name="Group 3536"/>
                        <wpg:cNvGrpSpPr>
                          <a:grpSpLocks/>
                        </wpg:cNvGrpSpPr>
                        <wpg:grpSpPr bwMode="auto">
                          <a:xfrm>
                            <a:off x="10430" y="1027"/>
                            <a:ext cx="2" cy="66"/>
                            <a:chOff x="10430" y="1027"/>
                            <a:chExt cx="2" cy="66"/>
                          </a:xfrm>
                        </wpg:grpSpPr>
                        <wps:wsp>
                          <wps:cNvPr id="15951" name="Freeform 3537"/>
                          <wps:cNvSpPr>
                            <a:spLocks/>
                          </wps:cNvSpPr>
                          <wps:spPr bwMode="auto">
                            <a:xfrm>
                              <a:off x="10430" y="1027"/>
                              <a:ext cx="2" cy="66"/>
                            </a:xfrm>
                            <a:custGeom>
                              <a:avLst/>
                              <a:gdLst>
                                <a:gd name="T0" fmla="+- 0 10430 10430"/>
                                <a:gd name="T1" fmla="*/ T0 w 2"/>
                                <a:gd name="T2" fmla="+- 0 1027 1027"/>
                                <a:gd name="T3" fmla="*/ 1027 h 66"/>
                                <a:gd name="T4" fmla="+- 0 10432 10430"/>
                                <a:gd name="T5" fmla="*/ T4 w 2"/>
                                <a:gd name="T6" fmla="+- 0 1027 1027"/>
                                <a:gd name="T7" fmla="*/ 1027 h 66"/>
                                <a:gd name="T8" fmla="+- 0 10432 10430"/>
                                <a:gd name="T9" fmla="*/ T8 w 2"/>
                                <a:gd name="T10" fmla="+- 0 1093 1027"/>
                                <a:gd name="T11" fmla="*/ 1093 h 66"/>
                                <a:gd name="T12" fmla="+- 0 10430 10430"/>
                                <a:gd name="T13" fmla="*/ T12 w 2"/>
                                <a:gd name="T14" fmla="+- 0 1093 1027"/>
                                <a:gd name="T15" fmla="*/ 1093 h 66"/>
                                <a:gd name="T16" fmla="+- 0 10430 10430"/>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52" name="Picture 3538"/>
                            <pic:cNvPicPr>
                              <a:picLocks noChangeAspect="1" noChangeArrowheads="1"/>
                            </pic:cNvPicPr>
                          </pic:nvPicPr>
                          <pic:blipFill>
                            <a:blip r:embed="rId693">
                              <a:extLst>
                                <a:ext uri="{28A0092B-C50C-407E-A947-70E740481C1C}">
                                  <a14:useLocalDpi xmlns:a14="http://schemas.microsoft.com/office/drawing/2010/main" val="0"/>
                                </a:ext>
                              </a:extLst>
                            </a:blip>
                            <a:srcRect/>
                            <a:stretch>
                              <a:fillRect/>
                            </a:stretch>
                          </pic:blipFill>
                          <pic:spPr bwMode="auto">
                            <a:xfrm>
                              <a:off x="10413" y="1027"/>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53" name="Group 3539"/>
                        <wpg:cNvGrpSpPr>
                          <a:grpSpLocks/>
                        </wpg:cNvGrpSpPr>
                        <wpg:grpSpPr bwMode="auto">
                          <a:xfrm>
                            <a:off x="10398" y="1027"/>
                            <a:ext cx="2" cy="66"/>
                            <a:chOff x="10398" y="1027"/>
                            <a:chExt cx="2" cy="66"/>
                          </a:xfrm>
                        </wpg:grpSpPr>
                        <wps:wsp>
                          <wps:cNvPr id="15954" name="Freeform 3540"/>
                          <wps:cNvSpPr>
                            <a:spLocks/>
                          </wps:cNvSpPr>
                          <wps:spPr bwMode="auto">
                            <a:xfrm>
                              <a:off x="10398" y="1027"/>
                              <a:ext cx="2" cy="66"/>
                            </a:xfrm>
                            <a:custGeom>
                              <a:avLst/>
                              <a:gdLst>
                                <a:gd name="T0" fmla="+- 0 10398 10398"/>
                                <a:gd name="T1" fmla="*/ T0 w 2"/>
                                <a:gd name="T2" fmla="+- 0 1027 1027"/>
                                <a:gd name="T3" fmla="*/ 1027 h 66"/>
                                <a:gd name="T4" fmla="+- 0 10400 10398"/>
                                <a:gd name="T5" fmla="*/ T4 w 2"/>
                                <a:gd name="T6" fmla="+- 0 1027 1027"/>
                                <a:gd name="T7" fmla="*/ 1027 h 66"/>
                                <a:gd name="T8" fmla="+- 0 10400 10398"/>
                                <a:gd name="T9" fmla="*/ T8 w 2"/>
                                <a:gd name="T10" fmla="+- 0 1093 1027"/>
                                <a:gd name="T11" fmla="*/ 1093 h 66"/>
                                <a:gd name="T12" fmla="+- 0 10398 10398"/>
                                <a:gd name="T13" fmla="*/ T12 w 2"/>
                                <a:gd name="T14" fmla="+- 0 1093 1027"/>
                                <a:gd name="T15" fmla="*/ 1093 h 66"/>
                                <a:gd name="T16" fmla="+- 0 10398 10398"/>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55" name="Picture 3541"/>
                            <pic:cNvPicPr>
                              <a:picLocks noChangeAspect="1" noChangeArrowheads="1"/>
                            </pic:cNvPicPr>
                          </pic:nvPicPr>
                          <pic:blipFill>
                            <a:blip r:embed="rId694">
                              <a:extLst>
                                <a:ext uri="{28A0092B-C50C-407E-A947-70E740481C1C}">
                                  <a14:useLocalDpi xmlns:a14="http://schemas.microsoft.com/office/drawing/2010/main" val="0"/>
                                </a:ext>
                              </a:extLst>
                            </a:blip>
                            <a:srcRect/>
                            <a:stretch>
                              <a:fillRect/>
                            </a:stretch>
                          </pic:blipFill>
                          <pic:spPr bwMode="auto">
                            <a:xfrm>
                              <a:off x="10653" y="1027"/>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56" name="Group 3542"/>
                        <wpg:cNvGrpSpPr>
                          <a:grpSpLocks/>
                        </wpg:cNvGrpSpPr>
                        <wpg:grpSpPr bwMode="auto">
                          <a:xfrm>
                            <a:off x="10638" y="1027"/>
                            <a:ext cx="2" cy="66"/>
                            <a:chOff x="10638" y="1027"/>
                            <a:chExt cx="2" cy="66"/>
                          </a:xfrm>
                        </wpg:grpSpPr>
                        <wps:wsp>
                          <wps:cNvPr id="15957" name="Freeform 3543"/>
                          <wps:cNvSpPr>
                            <a:spLocks/>
                          </wps:cNvSpPr>
                          <wps:spPr bwMode="auto">
                            <a:xfrm>
                              <a:off x="10638" y="1027"/>
                              <a:ext cx="2" cy="66"/>
                            </a:xfrm>
                            <a:custGeom>
                              <a:avLst/>
                              <a:gdLst>
                                <a:gd name="T0" fmla="+- 0 10638 10638"/>
                                <a:gd name="T1" fmla="*/ T0 w 2"/>
                                <a:gd name="T2" fmla="+- 0 1027 1027"/>
                                <a:gd name="T3" fmla="*/ 1027 h 66"/>
                                <a:gd name="T4" fmla="+- 0 10640 10638"/>
                                <a:gd name="T5" fmla="*/ T4 w 2"/>
                                <a:gd name="T6" fmla="+- 0 1027 1027"/>
                                <a:gd name="T7" fmla="*/ 1027 h 66"/>
                                <a:gd name="T8" fmla="+- 0 10640 10638"/>
                                <a:gd name="T9" fmla="*/ T8 w 2"/>
                                <a:gd name="T10" fmla="+- 0 1093 1027"/>
                                <a:gd name="T11" fmla="*/ 1093 h 66"/>
                                <a:gd name="T12" fmla="+- 0 10638 10638"/>
                                <a:gd name="T13" fmla="*/ T12 w 2"/>
                                <a:gd name="T14" fmla="+- 0 1093 1027"/>
                                <a:gd name="T15" fmla="*/ 1093 h 66"/>
                                <a:gd name="T16" fmla="+- 0 10638 10638"/>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58" name="Group 3544"/>
                        <wpg:cNvGrpSpPr>
                          <a:grpSpLocks/>
                        </wpg:cNvGrpSpPr>
                        <wpg:grpSpPr bwMode="auto">
                          <a:xfrm>
                            <a:off x="10622" y="1027"/>
                            <a:ext cx="2" cy="66"/>
                            <a:chOff x="10622" y="1027"/>
                            <a:chExt cx="2" cy="66"/>
                          </a:xfrm>
                        </wpg:grpSpPr>
                        <wps:wsp>
                          <wps:cNvPr id="15959" name="Freeform 3545"/>
                          <wps:cNvSpPr>
                            <a:spLocks/>
                          </wps:cNvSpPr>
                          <wps:spPr bwMode="auto">
                            <a:xfrm>
                              <a:off x="10622" y="1027"/>
                              <a:ext cx="2" cy="66"/>
                            </a:xfrm>
                            <a:custGeom>
                              <a:avLst/>
                              <a:gdLst>
                                <a:gd name="T0" fmla="+- 0 10622 10622"/>
                                <a:gd name="T1" fmla="*/ T0 w 2"/>
                                <a:gd name="T2" fmla="+- 0 1027 1027"/>
                                <a:gd name="T3" fmla="*/ 1027 h 66"/>
                                <a:gd name="T4" fmla="+- 0 10624 10622"/>
                                <a:gd name="T5" fmla="*/ T4 w 2"/>
                                <a:gd name="T6" fmla="+- 0 1027 1027"/>
                                <a:gd name="T7" fmla="*/ 1027 h 66"/>
                                <a:gd name="T8" fmla="+- 0 10624 10622"/>
                                <a:gd name="T9" fmla="*/ T8 w 2"/>
                                <a:gd name="T10" fmla="+- 0 1093 1027"/>
                                <a:gd name="T11" fmla="*/ 1093 h 66"/>
                                <a:gd name="T12" fmla="+- 0 10622 10622"/>
                                <a:gd name="T13" fmla="*/ T12 w 2"/>
                                <a:gd name="T14" fmla="+- 0 1093 1027"/>
                                <a:gd name="T15" fmla="*/ 1093 h 66"/>
                                <a:gd name="T16" fmla="+- 0 10622 10622"/>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60" name="Group 3546"/>
                        <wpg:cNvGrpSpPr>
                          <a:grpSpLocks/>
                        </wpg:cNvGrpSpPr>
                        <wpg:grpSpPr bwMode="auto">
                          <a:xfrm>
                            <a:off x="10606" y="1027"/>
                            <a:ext cx="2" cy="66"/>
                            <a:chOff x="10606" y="1027"/>
                            <a:chExt cx="2" cy="66"/>
                          </a:xfrm>
                        </wpg:grpSpPr>
                        <wps:wsp>
                          <wps:cNvPr id="15961" name="Freeform 3547"/>
                          <wps:cNvSpPr>
                            <a:spLocks/>
                          </wps:cNvSpPr>
                          <wps:spPr bwMode="auto">
                            <a:xfrm>
                              <a:off x="10606" y="1027"/>
                              <a:ext cx="2" cy="66"/>
                            </a:xfrm>
                            <a:custGeom>
                              <a:avLst/>
                              <a:gdLst>
                                <a:gd name="T0" fmla="+- 0 10606 10606"/>
                                <a:gd name="T1" fmla="*/ T0 w 2"/>
                                <a:gd name="T2" fmla="+- 0 1027 1027"/>
                                <a:gd name="T3" fmla="*/ 1027 h 66"/>
                                <a:gd name="T4" fmla="+- 0 10607 10606"/>
                                <a:gd name="T5" fmla="*/ T4 w 2"/>
                                <a:gd name="T6" fmla="+- 0 1027 1027"/>
                                <a:gd name="T7" fmla="*/ 1027 h 66"/>
                                <a:gd name="T8" fmla="+- 0 10607 10606"/>
                                <a:gd name="T9" fmla="*/ T8 w 2"/>
                                <a:gd name="T10" fmla="+- 0 1093 1027"/>
                                <a:gd name="T11" fmla="*/ 1093 h 66"/>
                                <a:gd name="T12" fmla="+- 0 10606 10606"/>
                                <a:gd name="T13" fmla="*/ T12 w 2"/>
                                <a:gd name="T14" fmla="+- 0 1093 1027"/>
                                <a:gd name="T15" fmla="*/ 1093 h 66"/>
                                <a:gd name="T16" fmla="+- 0 10606 10606"/>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62" name="Group 3548"/>
                        <wpg:cNvGrpSpPr>
                          <a:grpSpLocks/>
                        </wpg:cNvGrpSpPr>
                        <wpg:grpSpPr bwMode="auto">
                          <a:xfrm>
                            <a:off x="10590" y="1027"/>
                            <a:ext cx="2" cy="66"/>
                            <a:chOff x="10590" y="1027"/>
                            <a:chExt cx="2" cy="66"/>
                          </a:xfrm>
                        </wpg:grpSpPr>
                        <wps:wsp>
                          <wps:cNvPr id="15963" name="Freeform 3549"/>
                          <wps:cNvSpPr>
                            <a:spLocks/>
                          </wps:cNvSpPr>
                          <wps:spPr bwMode="auto">
                            <a:xfrm>
                              <a:off x="10590" y="1027"/>
                              <a:ext cx="2" cy="66"/>
                            </a:xfrm>
                            <a:custGeom>
                              <a:avLst/>
                              <a:gdLst>
                                <a:gd name="T0" fmla="+- 0 10590 10590"/>
                                <a:gd name="T1" fmla="*/ T0 w 2"/>
                                <a:gd name="T2" fmla="+- 0 1027 1027"/>
                                <a:gd name="T3" fmla="*/ 1027 h 66"/>
                                <a:gd name="T4" fmla="+- 0 10592 10590"/>
                                <a:gd name="T5" fmla="*/ T4 w 2"/>
                                <a:gd name="T6" fmla="+- 0 1027 1027"/>
                                <a:gd name="T7" fmla="*/ 1027 h 66"/>
                                <a:gd name="T8" fmla="+- 0 10592 10590"/>
                                <a:gd name="T9" fmla="*/ T8 w 2"/>
                                <a:gd name="T10" fmla="+- 0 1093 1027"/>
                                <a:gd name="T11" fmla="*/ 1093 h 66"/>
                                <a:gd name="T12" fmla="+- 0 10590 10590"/>
                                <a:gd name="T13" fmla="*/ T12 w 2"/>
                                <a:gd name="T14" fmla="+- 0 1093 1027"/>
                                <a:gd name="T15" fmla="*/ 1093 h 66"/>
                                <a:gd name="T16" fmla="+- 0 10590 10590"/>
                                <a:gd name="T17" fmla="*/ T16 w 2"/>
                                <a:gd name="T18" fmla="+- 0 1027 1027"/>
                                <a:gd name="T19" fmla="*/ 102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64" name="Picture 3550"/>
                            <pic:cNvPicPr>
                              <a:picLocks noChangeAspect="1" noChangeArrowheads="1"/>
                            </pic:cNvPicPr>
                          </pic:nvPicPr>
                          <pic:blipFill>
                            <a:blip r:embed="rId695">
                              <a:extLst>
                                <a:ext uri="{28A0092B-C50C-407E-A947-70E740481C1C}">
                                  <a14:useLocalDpi xmlns:a14="http://schemas.microsoft.com/office/drawing/2010/main" val="0"/>
                                </a:ext>
                              </a:extLst>
                            </a:blip>
                            <a:srcRect/>
                            <a:stretch>
                              <a:fillRect/>
                            </a:stretch>
                          </pic:blipFill>
                          <pic:spPr bwMode="auto">
                            <a:xfrm>
                              <a:off x="10653" y="921"/>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65" name="Group 3551"/>
                        <wpg:cNvGrpSpPr>
                          <a:grpSpLocks/>
                        </wpg:cNvGrpSpPr>
                        <wpg:grpSpPr bwMode="auto">
                          <a:xfrm>
                            <a:off x="10638" y="921"/>
                            <a:ext cx="2" cy="66"/>
                            <a:chOff x="10638" y="921"/>
                            <a:chExt cx="2" cy="66"/>
                          </a:xfrm>
                        </wpg:grpSpPr>
                        <wps:wsp>
                          <wps:cNvPr id="15966" name="Freeform 3552"/>
                          <wps:cNvSpPr>
                            <a:spLocks/>
                          </wps:cNvSpPr>
                          <wps:spPr bwMode="auto">
                            <a:xfrm>
                              <a:off x="10638" y="921"/>
                              <a:ext cx="2" cy="66"/>
                            </a:xfrm>
                            <a:custGeom>
                              <a:avLst/>
                              <a:gdLst>
                                <a:gd name="T0" fmla="+- 0 10638 10638"/>
                                <a:gd name="T1" fmla="*/ T0 w 2"/>
                                <a:gd name="T2" fmla="+- 0 921 921"/>
                                <a:gd name="T3" fmla="*/ 921 h 66"/>
                                <a:gd name="T4" fmla="+- 0 10640 10638"/>
                                <a:gd name="T5" fmla="*/ T4 w 2"/>
                                <a:gd name="T6" fmla="+- 0 921 921"/>
                                <a:gd name="T7" fmla="*/ 921 h 66"/>
                                <a:gd name="T8" fmla="+- 0 10640 10638"/>
                                <a:gd name="T9" fmla="*/ T8 w 2"/>
                                <a:gd name="T10" fmla="+- 0 988 921"/>
                                <a:gd name="T11" fmla="*/ 988 h 66"/>
                                <a:gd name="T12" fmla="+- 0 10638 10638"/>
                                <a:gd name="T13" fmla="*/ T12 w 2"/>
                                <a:gd name="T14" fmla="+- 0 988 921"/>
                                <a:gd name="T15" fmla="*/ 988 h 66"/>
                                <a:gd name="T16" fmla="+- 0 10638 10638"/>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67" name="Group 3553"/>
                        <wpg:cNvGrpSpPr>
                          <a:grpSpLocks/>
                        </wpg:cNvGrpSpPr>
                        <wpg:grpSpPr bwMode="auto">
                          <a:xfrm>
                            <a:off x="10622" y="921"/>
                            <a:ext cx="2" cy="66"/>
                            <a:chOff x="10622" y="921"/>
                            <a:chExt cx="2" cy="66"/>
                          </a:xfrm>
                        </wpg:grpSpPr>
                        <wps:wsp>
                          <wps:cNvPr id="15968" name="Freeform 3554"/>
                          <wps:cNvSpPr>
                            <a:spLocks/>
                          </wps:cNvSpPr>
                          <wps:spPr bwMode="auto">
                            <a:xfrm>
                              <a:off x="10622" y="921"/>
                              <a:ext cx="2" cy="66"/>
                            </a:xfrm>
                            <a:custGeom>
                              <a:avLst/>
                              <a:gdLst>
                                <a:gd name="T0" fmla="+- 0 10622 10622"/>
                                <a:gd name="T1" fmla="*/ T0 w 2"/>
                                <a:gd name="T2" fmla="+- 0 921 921"/>
                                <a:gd name="T3" fmla="*/ 921 h 66"/>
                                <a:gd name="T4" fmla="+- 0 10624 10622"/>
                                <a:gd name="T5" fmla="*/ T4 w 2"/>
                                <a:gd name="T6" fmla="+- 0 921 921"/>
                                <a:gd name="T7" fmla="*/ 921 h 66"/>
                                <a:gd name="T8" fmla="+- 0 10624 10622"/>
                                <a:gd name="T9" fmla="*/ T8 w 2"/>
                                <a:gd name="T10" fmla="+- 0 988 921"/>
                                <a:gd name="T11" fmla="*/ 988 h 66"/>
                                <a:gd name="T12" fmla="+- 0 10622 10622"/>
                                <a:gd name="T13" fmla="*/ T12 w 2"/>
                                <a:gd name="T14" fmla="+- 0 988 921"/>
                                <a:gd name="T15" fmla="*/ 988 h 66"/>
                                <a:gd name="T16" fmla="+- 0 10622 10622"/>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69" name="Group 3555"/>
                        <wpg:cNvGrpSpPr>
                          <a:grpSpLocks/>
                        </wpg:cNvGrpSpPr>
                        <wpg:grpSpPr bwMode="auto">
                          <a:xfrm>
                            <a:off x="10606" y="921"/>
                            <a:ext cx="2" cy="66"/>
                            <a:chOff x="10606" y="921"/>
                            <a:chExt cx="2" cy="66"/>
                          </a:xfrm>
                        </wpg:grpSpPr>
                        <wps:wsp>
                          <wps:cNvPr id="15970" name="Freeform 3556"/>
                          <wps:cNvSpPr>
                            <a:spLocks/>
                          </wps:cNvSpPr>
                          <wps:spPr bwMode="auto">
                            <a:xfrm>
                              <a:off x="10606" y="921"/>
                              <a:ext cx="2" cy="66"/>
                            </a:xfrm>
                            <a:custGeom>
                              <a:avLst/>
                              <a:gdLst>
                                <a:gd name="T0" fmla="+- 0 10606 10606"/>
                                <a:gd name="T1" fmla="*/ T0 w 2"/>
                                <a:gd name="T2" fmla="+- 0 921 921"/>
                                <a:gd name="T3" fmla="*/ 921 h 66"/>
                                <a:gd name="T4" fmla="+- 0 10607 10606"/>
                                <a:gd name="T5" fmla="*/ T4 w 2"/>
                                <a:gd name="T6" fmla="+- 0 921 921"/>
                                <a:gd name="T7" fmla="*/ 921 h 66"/>
                                <a:gd name="T8" fmla="+- 0 10607 10606"/>
                                <a:gd name="T9" fmla="*/ T8 w 2"/>
                                <a:gd name="T10" fmla="+- 0 988 921"/>
                                <a:gd name="T11" fmla="*/ 988 h 66"/>
                                <a:gd name="T12" fmla="+- 0 10606 10606"/>
                                <a:gd name="T13" fmla="*/ T12 w 2"/>
                                <a:gd name="T14" fmla="+- 0 988 921"/>
                                <a:gd name="T15" fmla="*/ 988 h 66"/>
                                <a:gd name="T16" fmla="+- 0 10606 10606"/>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71" name="Group 3557"/>
                        <wpg:cNvGrpSpPr>
                          <a:grpSpLocks/>
                        </wpg:cNvGrpSpPr>
                        <wpg:grpSpPr bwMode="auto">
                          <a:xfrm>
                            <a:off x="10590" y="921"/>
                            <a:ext cx="2" cy="66"/>
                            <a:chOff x="10590" y="921"/>
                            <a:chExt cx="2" cy="66"/>
                          </a:xfrm>
                        </wpg:grpSpPr>
                        <wps:wsp>
                          <wps:cNvPr id="15972" name="Freeform 3558"/>
                          <wps:cNvSpPr>
                            <a:spLocks/>
                          </wps:cNvSpPr>
                          <wps:spPr bwMode="auto">
                            <a:xfrm>
                              <a:off x="10590" y="921"/>
                              <a:ext cx="2" cy="66"/>
                            </a:xfrm>
                            <a:custGeom>
                              <a:avLst/>
                              <a:gdLst>
                                <a:gd name="T0" fmla="+- 0 10590 10590"/>
                                <a:gd name="T1" fmla="*/ T0 w 2"/>
                                <a:gd name="T2" fmla="+- 0 921 921"/>
                                <a:gd name="T3" fmla="*/ 921 h 66"/>
                                <a:gd name="T4" fmla="+- 0 10592 10590"/>
                                <a:gd name="T5" fmla="*/ T4 w 2"/>
                                <a:gd name="T6" fmla="+- 0 921 921"/>
                                <a:gd name="T7" fmla="*/ 921 h 66"/>
                                <a:gd name="T8" fmla="+- 0 10592 10590"/>
                                <a:gd name="T9" fmla="*/ T8 w 2"/>
                                <a:gd name="T10" fmla="+- 0 988 921"/>
                                <a:gd name="T11" fmla="*/ 988 h 66"/>
                                <a:gd name="T12" fmla="+- 0 10590 10590"/>
                                <a:gd name="T13" fmla="*/ T12 w 2"/>
                                <a:gd name="T14" fmla="+- 0 988 921"/>
                                <a:gd name="T15" fmla="*/ 988 h 66"/>
                                <a:gd name="T16" fmla="+- 0 10590 10590"/>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73" name="Group 3559"/>
                        <wpg:cNvGrpSpPr>
                          <a:grpSpLocks/>
                        </wpg:cNvGrpSpPr>
                        <wpg:grpSpPr bwMode="auto">
                          <a:xfrm>
                            <a:off x="10462" y="921"/>
                            <a:ext cx="2" cy="66"/>
                            <a:chOff x="10462" y="921"/>
                            <a:chExt cx="2" cy="66"/>
                          </a:xfrm>
                        </wpg:grpSpPr>
                        <wps:wsp>
                          <wps:cNvPr id="15974" name="Freeform 3560"/>
                          <wps:cNvSpPr>
                            <a:spLocks/>
                          </wps:cNvSpPr>
                          <wps:spPr bwMode="auto">
                            <a:xfrm>
                              <a:off x="10462" y="921"/>
                              <a:ext cx="2" cy="66"/>
                            </a:xfrm>
                            <a:custGeom>
                              <a:avLst/>
                              <a:gdLst>
                                <a:gd name="T0" fmla="+- 0 10462 10462"/>
                                <a:gd name="T1" fmla="*/ T0 w 2"/>
                                <a:gd name="T2" fmla="+- 0 921 921"/>
                                <a:gd name="T3" fmla="*/ 921 h 66"/>
                                <a:gd name="T4" fmla="+- 0 10464 10462"/>
                                <a:gd name="T5" fmla="*/ T4 w 2"/>
                                <a:gd name="T6" fmla="+- 0 921 921"/>
                                <a:gd name="T7" fmla="*/ 921 h 66"/>
                                <a:gd name="T8" fmla="+- 0 10464 10462"/>
                                <a:gd name="T9" fmla="*/ T8 w 2"/>
                                <a:gd name="T10" fmla="+- 0 988 921"/>
                                <a:gd name="T11" fmla="*/ 988 h 66"/>
                                <a:gd name="T12" fmla="+- 0 10462 10462"/>
                                <a:gd name="T13" fmla="*/ T12 w 2"/>
                                <a:gd name="T14" fmla="+- 0 988 921"/>
                                <a:gd name="T15" fmla="*/ 988 h 66"/>
                                <a:gd name="T16" fmla="+- 0 10462 10462"/>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75" name="Group 3561"/>
                        <wpg:cNvGrpSpPr>
                          <a:grpSpLocks/>
                        </wpg:cNvGrpSpPr>
                        <wpg:grpSpPr bwMode="auto">
                          <a:xfrm>
                            <a:off x="10445" y="921"/>
                            <a:ext cx="2" cy="66"/>
                            <a:chOff x="10445" y="921"/>
                            <a:chExt cx="2" cy="66"/>
                          </a:xfrm>
                        </wpg:grpSpPr>
                        <wps:wsp>
                          <wps:cNvPr id="15976" name="Freeform 3562"/>
                          <wps:cNvSpPr>
                            <a:spLocks/>
                          </wps:cNvSpPr>
                          <wps:spPr bwMode="auto">
                            <a:xfrm>
                              <a:off x="10445" y="921"/>
                              <a:ext cx="2" cy="66"/>
                            </a:xfrm>
                            <a:custGeom>
                              <a:avLst/>
                              <a:gdLst>
                                <a:gd name="T0" fmla="+- 0 10445 10445"/>
                                <a:gd name="T1" fmla="*/ T0 w 2"/>
                                <a:gd name="T2" fmla="+- 0 921 921"/>
                                <a:gd name="T3" fmla="*/ 921 h 66"/>
                                <a:gd name="T4" fmla="+- 0 10447 10445"/>
                                <a:gd name="T5" fmla="*/ T4 w 2"/>
                                <a:gd name="T6" fmla="+- 0 921 921"/>
                                <a:gd name="T7" fmla="*/ 921 h 66"/>
                                <a:gd name="T8" fmla="+- 0 10447 10445"/>
                                <a:gd name="T9" fmla="*/ T8 w 2"/>
                                <a:gd name="T10" fmla="+- 0 988 921"/>
                                <a:gd name="T11" fmla="*/ 988 h 66"/>
                                <a:gd name="T12" fmla="+- 0 10445 10445"/>
                                <a:gd name="T13" fmla="*/ T12 w 2"/>
                                <a:gd name="T14" fmla="+- 0 988 921"/>
                                <a:gd name="T15" fmla="*/ 988 h 66"/>
                                <a:gd name="T16" fmla="+- 0 10445 10445"/>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77" name="Group 3563"/>
                        <wpg:cNvGrpSpPr>
                          <a:grpSpLocks/>
                        </wpg:cNvGrpSpPr>
                        <wpg:grpSpPr bwMode="auto">
                          <a:xfrm>
                            <a:off x="10430" y="921"/>
                            <a:ext cx="2" cy="66"/>
                            <a:chOff x="10430" y="921"/>
                            <a:chExt cx="2" cy="66"/>
                          </a:xfrm>
                        </wpg:grpSpPr>
                        <wps:wsp>
                          <wps:cNvPr id="15978" name="Freeform 3564"/>
                          <wps:cNvSpPr>
                            <a:spLocks/>
                          </wps:cNvSpPr>
                          <wps:spPr bwMode="auto">
                            <a:xfrm>
                              <a:off x="10430" y="921"/>
                              <a:ext cx="2" cy="66"/>
                            </a:xfrm>
                            <a:custGeom>
                              <a:avLst/>
                              <a:gdLst>
                                <a:gd name="T0" fmla="+- 0 10430 10430"/>
                                <a:gd name="T1" fmla="*/ T0 w 2"/>
                                <a:gd name="T2" fmla="+- 0 921 921"/>
                                <a:gd name="T3" fmla="*/ 921 h 66"/>
                                <a:gd name="T4" fmla="+- 0 10432 10430"/>
                                <a:gd name="T5" fmla="*/ T4 w 2"/>
                                <a:gd name="T6" fmla="+- 0 921 921"/>
                                <a:gd name="T7" fmla="*/ 921 h 66"/>
                                <a:gd name="T8" fmla="+- 0 10432 10430"/>
                                <a:gd name="T9" fmla="*/ T8 w 2"/>
                                <a:gd name="T10" fmla="+- 0 988 921"/>
                                <a:gd name="T11" fmla="*/ 988 h 66"/>
                                <a:gd name="T12" fmla="+- 0 10430 10430"/>
                                <a:gd name="T13" fmla="*/ T12 w 2"/>
                                <a:gd name="T14" fmla="+- 0 988 921"/>
                                <a:gd name="T15" fmla="*/ 988 h 66"/>
                                <a:gd name="T16" fmla="+- 0 10430 10430"/>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79" name="Picture 3565"/>
                            <pic:cNvPicPr>
                              <a:picLocks noChangeAspect="1" noChangeArrowheads="1"/>
                            </pic:cNvPicPr>
                          </pic:nvPicPr>
                          <pic:blipFill>
                            <a:blip r:embed="rId696">
                              <a:extLst>
                                <a:ext uri="{28A0092B-C50C-407E-A947-70E740481C1C}">
                                  <a14:useLocalDpi xmlns:a14="http://schemas.microsoft.com/office/drawing/2010/main" val="0"/>
                                </a:ext>
                              </a:extLst>
                            </a:blip>
                            <a:srcRect/>
                            <a:stretch>
                              <a:fillRect/>
                            </a:stretch>
                          </pic:blipFill>
                          <pic:spPr bwMode="auto">
                            <a:xfrm>
                              <a:off x="10413" y="921"/>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80" name="Group 3566"/>
                        <wpg:cNvGrpSpPr>
                          <a:grpSpLocks/>
                        </wpg:cNvGrpSpPr>
                        <wpg:grpSpPr bwMode="auto">
                          <a:xfrm>
                            <a:off x="10398" y="921"/>
                            <a:ext cx="2" cy="66"/>
                            <a:chOff x="10398" y="921"/>
                            <a:chExt cx="2" cy="66"/>
                          </a:xfrm>
                        </wpg:grpSpPr>
                        <wps:wsp>
                          <wps:cNvPr id="15981" name="Freeform 3567"/>
                          <wps:cNvSpPr>
                            <a:spLocks/>
                          </wps:cNvSpPr>
                          <wps:spPr bwMode="auto">
                            <a:xfrm>
                              <a:off x="10398" y="921"/>
                              <a:ext cx="2" cy="66"/>
                            </a:xfrm>
                            <a:custGeom>
                              <a:avLst/>
                              <a:gdLst>
                                <a:gd name="T0" fmla="+- 0 10398 10398"/>
                                <a:gd name="T1" fmla="*/ T0 w 2"/>
                                <a:gd name="T2" fmla="+- 0 921 921"/>
                                <a:gd name="T3" fmla="*/ 921 h 66"/>
                                <a:gd name="T4" fmla="+- 0 10400 10398"/>
                                <a:gd name="T5" fmla="*/ T4 w 2"/>
                                <a:gd name="T6" fmla="+- 0 921 921"/>
                                <a:gd name="T7" fmla="*/ 921 h 66"/>
                                <a:gd name="T8" fmla="+- 0 10400 10398"/>
                                <a:gd name="T9" fmla="*/ T8 w 2"/>
                                <a:gd name="T10" fmla="+- 0 988 921"/>
                                <a:gd name="T11" fmla="*/ 988 h 66"/>
                                <a:gd name="T12" fmla="+- 0 10398 10398"/>
                                <a:gd name="T13" fmla="*/ T12 w 2"/>
                                <a:gd name="T14" fmla="+- 0 988 921"/>
                                <a:gd name="T15" fmla="*/ 988 h 66"/>
                                <a:gd name="T16" fmla="+- 0 10398 10398"/>
                                <a:gd name="T17" fmla="*/ T16 w 2"/>
                                <a:gd name="T18" fmla="+- 0 921 921"/>
                                <a:gd name="T19" fmla="*/ 92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82" name="Group 3568"/>
                        <wpg:cNvGrpSpPr>
                          <a:grpSpLocks/>
                        </wpg:cNvGrpSpPr>
                        <wpg:grpSpPr bwMode="auto">
                          <a:xfrm>
                            <a:off x="10462" y="809"/>
                            <a:ext cx="2" cy="66"/>
                            <a:chOff x="10462" y="809"/>
                            <a:chExt cx="2" cy="66"/>
                          </a:xfrm>
                        </wpg:grpSpPr>
                        <wps:wsp>
                          <wps:cNvPr id="15983" name="Freeform 3569"/>
                          <wps:cNvSpPr>
                            <a:spLocks/>
                          </wps:cNvSpPr>
                          <wps:spPr bwMode="auto">
                            <a:xfrm>
                              <a:off x="10462" y="809"/>
                              <a:ext cx="2" cy="66"/>
                            </a:xfrm>
                            <a:custGeom>
                              <a:avLst/>
                              <a:gdLst>
                                <a:gd name="T0" fmla="+- 0 10462 10462"/>
                                <a:gd name="T1" fmla="*/ T0 w 2"/>
                                <a:gd name="T2" fmla="+- 0 809 809"/>
                                <a:gd name="T3" fmla="*/ 809 h 66"/>
                                <a:gd name="T4" fmla="+- 0 10464 10462"/>
                                <a:gd name="T5" fmla="*/ T4 w 2"/>
                                <a:gd name="T6" fmla="+- 0 809 809"/>
                                <a:gd name="T7" fmla="*/ 809 h 66"/>
                                <a:gd name="T8" fmla="+- 0 10464 10462"/>
                                <a:gd name="T9" fmla="*/ T8 w 2"/>
                                <a:gd name="T10" fmla="+- 0 876 809"/>
                                <a:gd name="T11" fmla="*/ 876 h 66"/>
                                <a:gd name="T12" fmla="+- 0 10462 10462"/>
                                <a:gd name="T13" fmla="*/ T12 w 2"/>
                                <a:gd name="T14" fmla="+- 0 876 809"/>
                                <a:gd name="T15" fmla="*/ 876 h 66"/>
                                <a:gd name="T16" fmla="+- 0 10462 10462"/>
                                <a:gd name="T17" fmla="*/ T16 w 2"/>
                                <a:gd name="T18" fmla="+- 0 809 809"/>
                                <a:gd name="T19" fmla="*/ 80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84" name="Group 3570"/>
                        <wpg:cNvGrpSpPr>
                          <a:grpSpLocks/>
                        </wpg:cNvGrpSpPr>
                        <wpg:grpSpPr bwMode="auto">
                          <a:xfrm>
                            <a:off x="10445" y="809"/>
                            <a:ext cx="2" cy="66"/>
                            <a:chOff x="10445" y="809"/>
                            <a:chExt cx="2" cy="66"/>
                          </a:xfrm>
                        </wpg:grpSpPr>
                        <wps:wsp>
                          <wps:cNvPr id="15985" name="Freeform 3571"/>
                          <wps:cNvSpPr>
                            <a:spLocks/>
                          </wps:cNvSpPr>
                          <wps:spPr bwMode="auto">
                            <a:xfrm>
                              <a:off x="10445" y="809"/>
                              <a:ext cx="2" cy="66"/>
                            </a:xfrm>
                            <a:custGeom>
                              <a:avLst/>
                              <a:gdLst>
                                <a:gd name="T0" fmla="+- 0 10445 10445"/>
                                <a:gd name="T1" fmla="*/ T0 w 2"/>
                                <a:gd name="T2" fmla="+- 0 809 809"/>
                                <a:gd name="T3" fmla="*/ 809 h 66"/>
                                <a:gd name="T4" fmla="+- 0 10447 10445"/>
                                <a:gd name="T5" fmla="*/ T4 w 2"/>
                                <a:gd name="T6" fmla="+- 0 809 809"/>
                                <a:gd name="T7" fmla="*/ 809 h 66"/>
                                <a:gd name="T8" fmla="+- 0 10447 10445"/>
                                <a:gd name="T9" fmla="*/ T8 w 2"/>
                                <a:gd name="T10" fmla="+- 0 876 809"/>
                                <a:gd name="T11" fmla="*/ 876 h 66"/>
                                <a:gd name="T12" fmla="+- 0 10445 10445"/>
                                <a:gd name="T13" fmla="*/ T12 w 2"/>
                                <a:gd name="T14" fmla="+- 0 876 809"/>
                                <a:gd name="T15" fmla="*/ 876 h 66"/>
                                <a:gd name="T16" fmla="+- 0 10445 10445"/>
                                <a:gd name="T17" fmla="*/ T16 w 2"/>
                                <a:gd name="T18" fmla="+- 0 809 809"/>
                                <a:gd name="T19" fmla="*/ 80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86" name="Group 3572"/>
                        <wpg:cNvGrpSpPr>
                          <a:grpSpLocks/>
                        </wpg:cNvGrpSpPr>
                        <wpg:grpSpPr bwMode="auto">
                          <a:xfrm>
                            <a:off x="10430" y="809"/>
                            <a:ext cx="2" cy="66"/>
                            <a:chOff x="10430" y="809"/>
                            <a:chExt cx="2" cy="66"/>
                          </a:xfrm>
                        </wpg:grpSpPr>
                        <wps:wsp>
                          <wps:cNvPr id="15987" name="Freeform 3573"/>
                          <wps:cNvSpPr>
                            <a:spLocks/>
                          </wps:cNvSpPr>
                          <wps:spPr bwMode="auto">
                            <a:xfrm>
                              <a:off x="10430" y="809"/>
                              <a:ext cx="2" cy="66"/>
                            </a:xfrm>
                            <a:custGeom>
                              <a:avLst/>
                              <a:gdLst>
                                <a:gd name="T0" fmla="+- 0 10430 10430"/>
                                <a:gd name="T1" fmla="*/ T0 w 2"/>
                                <a:gd name="T2" fmla="+- 0 809 809"/>
                                <a:gd name="T3" fmla="*/ 809 h 66"/>
                                <a:gd name="T4" fmla="+- 0 10432 10430"/>
                                <a:gd name="T5" fmla="*/ T4 w 2"/>
                                <a:gd name="T6" fmla="+- 0 809 809"/>
                                <a:gd name="T7" fmla="*/ 809 h 66"/>
                                <a:gd name="T8" fmla="+- 0 10432 10430"/>
                                <a:gd name="T9" fmla="*/ T8 w 2"/>
                                <a:gd name="T10" fmla="+- 0 876 809"/>
                                <a:gd name="T11" fmla="*/ 876 h 66"/>
                                <a:gd name="T12" fmla="+- 0 10430 10430"/>
                                <a:gd name="T13" fmla="*/ T12 w 2"/>
                                <a:gd name="T14" fmla="+- 0 876 809"/>
                                <a:gd name="T15" fmla="*/ 876 h 66"/>
                                <a:gd name="T16" fmla="+- 0 10430 10430"/>
                                <a:gd name="T17" fmla="*/ T16 w 2"/>
                                <a:gd name="T18" fmla="+- 0 809 809"/>
                                <a:gd name="T19" fmla="*/ 80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988" name="Picture 3574"/>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10413" y="809"/>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989" name="Group 3575"/>
                        <wpg:cNvGrpSpPr>
                          <a:grpSpLocks/>
                        </wpg:cNvGrpSpPr>
                        <wpg:grpSpPr bwMode="auto">
                          <a:xfrm>
                            <a:off x="10398" y="809"/>
                            <a:ext cx="2" cy="66"/>
                            <a:chOff x="10398" y="809"/>
                            <a:chExt cx="2" cy="66"/>
                          </a:xfrm>
                        </wpg:grpSpPr>
                        <wps:wsp>
                          <wps:cNvPr id="15990" name="Freeform 3576"/>
                          <wps:cNvSpPr>
                            <a:spLocks/>
                          </wps:cNvSpPr>
                          <wps:spPr bwMode="auto">
                            <a:xfrm>
                              <a:off x="10398" y="809"/>
                              <a:ext cx="2" cy="66"/>
                            </a:xfrm>
                            <a:custGeom>
                              <a:avLst/>
                              <a:gdLst>
                                <a:gd name="T0" fmla="+- 0 10398 10398"/>
                                <a:gd name="T1" fmla="*/ T0 w 2"/>
                                <a:gd name="T2" fmla="+- 0 809 809"/>
                                <a:gd name="T3" fmla="*/ 809 h 66"/>
                                <a:gd name="T4" fmla="+- 0 10400 10398"/>
                                <a:gd name="T5" fmla="*/ T4 w 2"/>
                                <a:gd name="T6" fmla="+- 0 809 809"/>
                                <a:gd name="T7" fmla="*/ 809 h 66"/>
                                <a:gd name="T8" fmla="+- 0 10400 10398"/>
                                <a:gd name="T9" fmla="*/ T8 w 2"/>
                                <a:gd name="T10" fmla="+- 0 876 809"/>
                                <a:gd name="T11" fmla="*/ 876 h 66"/>
                                <a:gd name="T12" fmla="+- 0 10398 10398"/>
                                <a:gd name="T13" fmla="*/ T12 w 2"/>
                                <a:gd name="T14" fmla="+- 0 876 809"/>
                                <a:gd name="T15" fmla="*/ 876 h 66"/>
                                <a:gd name="T16" fmla="+- 0 10398 10398"/>
                                <a:gd name="T17" fmla="*/ T16 w 2"/>
                                <a:gd name="T18" fmla="+- 0 809 809"/>
                                <a:gd name="T19" fmla="*/ 80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7"/>
                                  </a:lnTo>
                                  <a:lnTo>
                                    <a:pt x="0" y="6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991" name="Group 3577"/>
                        <wpg:cNvGrpSpPr>
                          <a:grpSpLocks/>
                        </wpg:cNvGrpSpPr>
                        <wpg:grpSpPr bwMode="auto">
                          <a:xfrm>
                            <a:off x="10550" y="868"/>
                            <a:ext cx="101" cy="9"/>
                            <a:chOff x="10550" y="868"/>
                            <a:chExt cx="101" cy="9"/>
                          </a:xfrm>
                        </wpg:grpSpPr>
                        <wps:wsp>
                          <wps:cNvPr id="15992" name="Freeform 3578"/>
                          <wps:cNvSpPr>
                            <a:spLocks/>
                          </wps:cNvSpPr>
                          <wps:spPr bwMode="auto">
                            <a:xfrm>
                              <a:off x="10550" y="868"/>
                              <a:ext cx="101" cy="9"/>
                            </a:xfrm>
                            <a:custGeom>
                              <a:avLst/>
                              <a:gdLst>
                                <a:gd name="T0" fmla="+- 0 10651 10550"/>
                                <a:gd name="T1" fmla="*/ T0 w 101"/>
                                <a:gd name="T2" fmla="+- 0 870 868"/>
                                <a:gd name="T3" fmla="*/ 870 h 9"/>
                                <a:gd name="T4" fmla="+- 0 10643 10550"/>
                                <a:gd name="T5" fmla="*/ T4 w 101"/>
                                <a:gd name="T6" fmla="+- 0 870 868"/>
                                <a:gd name="T7" fmla="*/ 870 h 9"/>
                                <a:gd name="T8" fmla="+- 0 10643 10550"/>
                                <a:gd name="T9" fmla="*/ T8 w 101"/>
                                <a:gd name="T10" fmla="+- 0 877 868"/>
                                <a:gd name="T11" fmla="*/ 877 h 9"/>
                                <a:gd name="T12" fmla="+- 0 10651 10550"/>
                                <a:gd name="T13" fmla="*/ T12 w 101"/>
                                <a:gd name="T14" fmla="+- 0 877 868"/>
                                <a:gd name="T15" fmla="*/ 877 h 9"/>
                                <a:gd name="T16" fmla="+- 0 10651 10550"/>
                                <a:gd name="T17" fmla="*/ T16 w 101"/>
                                <a:gd name="T18" fmla="+- 0 870 868"/>
                                <a:gd name="T19" fmla="*/ 870 h 9"/>
                              </a:gdLst>
                              <a:ahLst/>
                              <a:cxnLst>
                                <a:cxn ang="0">
                                  <a:pos x="T1" y="T3"/>
                                </a:cxn>
                                <a:cxn ang="0">
                                  <a:pos x="T5" y="T7"/>
                                </a:cxn>
                                <a:cxn ang="0">
                                  <a:pos x="T9" y="T11"/>
                                </a:cxn>
                                <a:cxn ang="0">
                                  <a:pos x="T13" y="T15"/>
                                </a:cxn>
                                <a:cxn ang="0">
                                  <a:pos x="T17" y="T19"/>
                                </a:cxn>
                              </a:cxnLst>
                              <a:rect l="0" t="0" r="r" b="b"/>
                              <a:pathLst>
                                <a:path w="101" h="9">
                                  <a:moveTo>
                                    <a:pt x="101" y="2"/>
                                  </a:moveTo>
                                  <a:lnTo>
                                    <a:pt x="93" y="2"/>
                                  </a:lnTo>
                                  <a:lnTo>
                                    <a:pt x="93" y="9"/>
                                  </a:lnTo>
                                  <a:lnTo>
                                    <a:pt x="101" y="9"/>
                                  </a:lnTo>
                                  <a:lnTo>
                                    <a:pt x="101" y="2"/>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93" name="Freeform 3579"/>
                          <wps:cNvSpPr>
                            <a:spLocks/>
                          </wps:cNvSpPr>
                          <wps:spPr bwMode="auto">
                            <a:xfrm>
                              <a:off x="10550" y="868"/>
                              <a:ext cx="101" cy="9"/>
                            </a:xfrm>
                            <a:custGeom>
                              <a:avLst/>
                              <a:gdLst>
                                <a:gd name="T0" fmla="+- 0 10550 10550"/>
                                <a:gd name="T1" fmla="*/ T0 w 101"/>
                                <a:gd name="T2" fmla="+- 0 872 868"/>
                                <a:gd name="T3" fmla="*/ 872 h 9"/>
                                <a:gd name="T4" fmla="+- 0 10551 10550"/>
                                <a:gd name="T5" fmla="*/ T4 w 101"/>
                                <a:gd name="T6" fmla="+- 0 876 868"/>
                                <a:gd name="T7" fmla="*/ 876 h 9"/>
                                <a:gd name="T8" fmla="+- 0 10554 10550"/>
                                <a:gd name="T9" fmla="*/ T8 w 101"/>
                                <a:gd name="T10" fmla="+- 0 876 868"/>
                                <a:gd name="T11" fmla="*/ 876 h 9"/>
                                <a:gd name="T12" fmla="+- 0 10557 10550"/>
                                <a:gd name="T13" fmla="*/ T12 w 101"/>
                                <a:gd name="T14" fmla="+- 0 876 868"/>
                                <a:gd name="T15" fmla="*/ 876 h 9"/>
                                <a:gd name="T16" fmla="+- 0 10559 10550"/>
                                <a:gd name="T17" fmla="*/ T16 w 101"/>
                                <a:gd name="T18" fmla="+- 0 872 868"/>
                                <a:gd name="T19" fmla="*/ 872 h 9"/>
                                <a:gd name="T20" fmla="+- 0 10550 10550"/>
                                <a:gd name="T21" fmla="*/ T20 w 101"/>
                                <a:gd name="T22" fmla="+- 0 872 868"/>
                                <a:gd name="T23" fmla="*/ 872 h 9"/>
                              </a:gdLst>
                              <a:ahLst/>
                              <a:cxnLst>
                                <a:cxn ang="0">
                                  <a:pos x="T1" y="T3"/>
                                </a:cxn>
                                <a:cxn ang="0">
                                  <a:pos x="T5" y="T7"/>
                                </a:cxn>
                                <a:cxn ang="0">
                                  <a:pos x="T9" y="T11"/>
                                </a:cxn>
                                <a:cxn ang="0">
                                  <a:pos x="T13" y="T15"/>
                                </a:cxn>
                                <a:cxn ang="0">
                                  <a:pos x="T17" y="T19"/>
                                </a:cxn>
                                <a:cxn ang="0">
                                  <a:pos x="T21" y="T23"/>
                                </a:cxn>
                              </a:cxnLst>
                              <a:rect l="0" t="0" r="r" b="b"/>
                              <a:pathLst>
                                <a:path w="101" h="9">
                                  <a:moveTo>
                                    <a:pt x="0" y="4"/>
                                  </a:moveTo>
                                  <a:lnTo>
                                    <a:pt x="1" y="8"/>
                                  </a:lnTo>
                                  <a:lnTo>
                                    <a:pt x="4" y="8"/>
                                  </a:lnTo>
                                  <a:lnTo>
                                    <a:pt x="7" y="8"/>
                                  </a:lnTo>
                                  <a:lnTo>
                                    <a:pt x="9" y="4"/>
                                  </a:lnTo>
                                  <a:lnTo>
                                    <a:pt x="0" y="4"/>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94" name="Freeform 3580"/>
                          <wps:cNvSpPr>
                            <a:spLocks/>
                          </wps:cNvSpPr>
                          <wps:spPr bwMode="auto">
                            <a:xfrm>
                              <a:off x="10550" y="868"/>
                              <a:ext cx="101" cy="9"/>
                            </a:xfrm>
                            <a:custGeom>
                              <a:avLst/>
                              <a:gdLst>
                                <a:gd name="T0" fmla="+- 0 10575 10550"/>
                                <a:gd name="T1" fmla="*/ T0 w 101"/>
                                <a:gd name="T2" fmla="+- 0 873 868"/>
                                <a:gd name="T3" fmla="*/ 873 h 9"/>
                                <a:gd name="T4" fmla="+- 0 10576 10550"/>
                                <a:gd name="T5" fmla="*/ T4 w 101"/>
                                <a:gd name="T6" fmla="+- 0 876 868"/>
                                <a:gd name="T7" fmla="*/ 876 h 9"/>
                                <a:gd name="T8" fmla="+- 0 10579 10550"/>
                                <a:gd name="T9" fmla="*/ T8 w 101"/>
                                <a:gd name="T10" fmla="+- 0 876 868"/>
                                <a:gd name="T11" fmla="*/ 876 h 9"/>
                                <a:gd name="T12" fmla="+- 0 10583 10550"/>
                                <a:gd name="T13" fmla="*/ T12 w 101"/>
                                <a:gd name="T14" fmla="+- 0 876 868"/>
                                <a:gd name="T15" fmla="*/ 876 h 9"/>
                                <a:gd name="T16" fmla="+- 0 10583 10550"/>
                                <a:gd name="T17" fmla="*/ T16 w 101"/>
                                <a:gd name="T18" fmla="+- 0 874 868"/>
                                <a:gd name="T19" fmla="*/ 874 h 9"/>
                                <a:gd name="T20" fmla="+- 0 10575 10550"/>
                                <a:gd name="T21" fmla="*/ T20 w 101"/>
                                <a:gd name="T22" fmla="+- 0 873 868"/>
                                <a:gd name="T23" fmla="*/ 873 h 9"/>
                              </a:gdLst>
                              <a:ahLst/>
                              <a:cxnLst>
                                <a:cxn ang="0">
                                  <a:pos x="T1" y="T3"/>
                                </a:cxn>
                                <a:cxn ang="0">
                                  <a:pos x="T5" y="T7"/>
                                </a:cxn>
                                <a:cxn ang="0">
                                  <a:pos x="T9" y="T11"/>
                                </a:cxn>
                                <a:cxn ang="0">
                                  <a:pos x="T13" y="T15"/>
                                </a:cxn>
                                <a:cxn ang="0">
                                  <a:pos x="T17" y="T19"/>
                                </a:cxn>
                                <a:cxn ang="0">
                                  <a:pos x="T21" y="T23"/>
                                </a:cxn>
                              </a:cxnLst>
                              <a:rect l="0" t="0" r="r" b="b"/>
                              <a:pathLst>
                                <a:path w="101" h="9">
                                  <a:moveTo>
                                    <a:pt x="25" y="5"/>
                                  </a:moveTo>
                                  <a:lnTo>
                                    <a:pt x="26" y="8"/>
                                  </a:lnTo>
                                  <a:lnTo>
                                    <a:pt x="29" y="8"/>
                                  </a:lnTo>
                                  <a:lnTo>
                                    <a:pt x="33" y="8"/>
                                  </a:lnTo>
                                  <a:lnTo>
                                    <a:pt x="33" y="6"/>
                                  </a:lnTo>
                                  <a:lnTo>
                                    <a:pt x="25" y="5"/>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95" name="Freeform 3581"/>
                          <wps:cNvSpPr>
                            <a:spLocks/>
                          </wps:cNvSpPr>
                          <wps:spPr bwMode="auto">
                            <a:xfrm>
                              <a:off x="10550" y="868"/>
                              <a:ext cx="101" cy="9"/>
                            </a:xfrm>
                            <a:custGeom>
                              <a:avLst/>
                              <a:gdLst>
                                <a:gd name="T0" fmla="+- 0 10600 10550"/>
                                <a:gd name="T1" fmla="*/ T0 w 101"/>
                                <a:gd name="T2" fmla="+- 0 875 868"/>
                                <a:gd name="T3" fmla="*/ 875 h 9"/>
                                <a:gd name="T4" fmla="+- 0 10600 10550"/>
                                <a:gd name="T5" fmla="*/ T4 w 101"/>
                                <a:gd name="T6" fmla="+- 0 876 868"/>
                                <a:gd name="T7" fmla="*/ 876 h 9"/>
                                <a:gd name="T8" fmla="+- 0 10604 10550"/>
                                <a:gd name="T9" fmla="*/ T8 w 101"/>
                                <a:gd name="T10" fmla="+- 0 876 868"/>
                                <a:gd name="T11" fmla="*/ 876 h 9"/>
                                <a:gd name="T12" fmla="+- 0 10607 10550"/>
                                <a:gd name="T13" fmla="*/ T12 w 101"/>
                                <a:gd name="T14" fmla="+- 0 876 868"/>
                                <a:gd name="T15" fmla="*/ 876 h 9"/>
                                <a:gd name="T16" fmla="+- 0 10607 10550"/>
                                <a:gd name="T17" fmla="*/ T16 w 101"/>
                                <a:gd name="T18" fmla="+- 0 875 868"/>
                                <a:gd name="T19" fmla="*/ 875 h 9"/>
                                <a:gd name="T20" fmla="+- 0 10600 10550"/>
                                <a:gd name="T21" fmla="*/ T20 w 101"/>
                                <a:gd name="T22" fmla="+- 0 875 868"/>
                                <a:gd name="T23" fmla="*/ 875 h 9"/>
                              </a:gdLst>
                              <a:ahLst/>
                              <a:cxnLst>
                                <a:cxn ang="0">
                                  <a:pos x="T1" y="T3"/>
                                </a:cxn>
                                <a:cxn ang="0">
                                  <a:pos x="T5" y="T7"/>
                                </a:cxn>
                                <a:cxn ang="0">
                                  <a:pos x="T9" y="T11"/>
                                </a:cxn>
                                <a:cxn ang="0">
                                  <a:pos x="T13" y="T15"/>
                                </a:cxn>
                                <a:cxn ang="0">
                                  <a:pos x="T17" y="T19"/>
                                </a:cxn>
                                <a:cxn ang="0">
                                  <a:pos x="T21" y="T23"/>
                                </a:cxn>
                              </a:cxnLst>
                              <a:rect l="0" t="0" r="r" b="b"/>
                              <a:pathLst>
                                <a:path w="101" h="9">
                                  <a:moveTo>
                                    <a:pt x="50" y="7"/>
                                  </a:moveTo>
                                  <a:lnTo>
                                    <a:pt x="50" y="8"/>
                                  </a:lnTo>
                                  <a:lnTo>
                                    <a:pt x="54" y="8"/>
                                  </a:lnTo>
                                  <a:lnTo>
                                    <a:pt x="57" y="8"/>
                                  </a:lnTo>
                                  <a:lnTo>
                                    <a:pt x="57" y="7"/>
                                  </a:lnTo>
                                  <a:lnTo>
                                    <a:pt x="50" y="7"/>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96" name="Freeform 3582"/>
                          <wps:cNvSpPr>
                            <a:spLocks/>
                          </wps:cNvSpPr>
                          <wps:spPr bwMode="auto">
                            <a:xfrm>
                              <a:off x="10550" y="868"/>
                              <a:ext cx="101" cy="9"/>
                            </a:xfrm>
                            <a:custGeom>
                              <a:avLst/>
                              <a:gdLst>
                                <a:gd name="T0" fmla="+- 0 10600 10550"/>
                                <a:gd name="T1" fmla="*/ T0 w 101"/>
                                <a:gd name="T2" fmla="+- 0 874 868"/>
                                <a:gd name="T3" fmla="*/ 874 h 9"/>
                                <a:gd name="T4" fmla="+- 0 10600 10550"/>
                                <a:gd name="T5" fmla="*/ T4 w 101"/>
                                <a:gd name="T6" fmla="+- 0 875 868"/>
                                <a:gd name="T7" fmla="*/ 875 h 9"/>
                                <a:gd name="T8" fmla="+- 0 10607 10550"/>
                                <a:gd name="T9" fmla="*/ T8 w 101"/>
                                <a:gd name="T10" fmla="+- 0 875 868"/>
                                <a:gd name="T11" fmla="*/ 875 h 9"/>
                                <a:gd name="T12" fmla="+- 0 10607 10550"/>
                                <a:gd name="T13" fmla="*/ T12 w 101"/>
                                <a:gd name="T14" fmla="+- 0 875 868"/>
                                <a:gd name="T15" fmla="*/ 875 h 9"/>
                                <a:gd name="T16" fmla="+- 0 10600 10550"/>
                                <a:gd name="T17" fmla="*/ T16 w 101"/>
                                <a:gd name="T18" fmla="+- 0 874 868"/>
                                <a:gd name="T19" fmla="*/ 874 h 9"/>
                              </a:gdLst>
                              <a:ahLst/>
                              <a:cxnLst>
                                <a:cxn ang="0">
                                  <a:pos x="T1" y="T3"/>
                                </a:cxn>
                                <a:cxn ang="0">
                                  <a:pos x="T5" y="T7"/>
                                </a:cxn>
                                <a:cxn ang="0">
                                  <a:pos x="T9" y="T11"/>
                                </a:cxn>
                                <a:cxn ang="0">
                                  <a:pos x="T13" y="T15"/>
                                </a:cxn>
                                <a:cxn ang="0">
                                  <a:pos x="T17" y="T19"/>
                                </a:cxn>
                              </a:cxnLst>
                              <a:rect l="0" t="0" r="r" b="b"/>
                              <a:pathLst>
                                <a:path w="101" h="9">
                                  <a:moveTo>
                                    <a:pt x="50" y="6"/>
                                  </a:moveTo>
                                  <a:lnTo>
                                    <a:pt x="50" y="7"/>
                                  </a:lnTo>
                                  <a:lnTo>
                                    <a:pt x="57" y="7"/>
                                  </a:lnTo>
                                  <a:lnTo>
                                    <a:pt x="5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97" name="Freeform 3583"/>
                          <wps:cNvSpPr>
                            <a:spLocks/>
                          </wps:cNvSpPr>
                          <wps:spPr bwMode="auto">
                            <a:xfrm>
                              <a:off x="10550" y="868"/>
                              <a:ext cx="101" cy="9"/>
                            </a:xfrm>
                            <a:custGeom>
                              <a:avLst/>
                              <a:gdLst>
                                <a:gd name="T0" fmla="+- 0 10599 10550"/>
                                <a:gd name="T1" fmla="*/ T0 w 101"/>
                                <a:gd name="T2" fmla="+- 0 872 868"/>
                                <a:gd name="T3" fmla="*/ 872 h 9"/>
                                <a:gd name="T4" fmla="+- 0 10600 10550"/>
                                <a:gd name="T5" fmla="*/ T4 w 101"/>
                                <a:gd name="T6" fmla="+- 0 874 868"/>
                                <a:gd name="T7" fmla="*/ 874 h 9"/>
                                <a:gd name="T8" fmla="+- 0 10607 10550"/>
                                <a:gd name="T9" fmla="*/ T8 w 101"/>
                                <a:gd name="T10" fmla="+- 0 875 868"/>
                                <a:gd name="T11" fmla="*/ 875 h 9"/>
                                <a:gd name="T12" fmla="+- 0 10608 10550"/>
                                <a:gd name="T13" fmla="*/ T12 w 101"/>
                                <a:gd name="T14" fmla="+- 0 873 868"/>
                                <a:gd name="T15" fmla="*/ 873 h 9"/>
                                <a:gd name="T16" fmla="+- 0 10599 10550"/>
                                <a:gd name="T17" fmla="*/ T16 w 101"/>
                                <a:gd name="T18" fmla="+- 0 872 868"/>
                                <a:gd name="T19" fmla="*/ 872 h 9"/>
                              </a:gdLst>
                              <a:ahLst/>
                              <a:cxnLst>
                                <a:cxn ang="0">
                                  <a:pos x="T1" y="T3"/>
                                </a:cxn>
                                <a:cxn ang="0">
                                  <a:pos x="T5" y="T7"/>
                                </a:cxn>
                                <a:cxn ang="0">
                                  <a:pos x="T9" y="T11"/>
                                </a:cxn>
                                <a:cxn ang="0">
                                  <a:pos x="T13" y="T15"/>
                                </a:cxn>
                                <a:cxn ang="0">
                                  <a:pos x="T17" y="T19"/>
                                </a:cxn>
                              </a:cxnLst>
                              <a:rect l="0" t="0" r="r" b="b"/>
                              <a:pathLst>
                                <a:path w="101" h="9">
                                  <a:moveTo>
                                    <a:pt x="49" y="4"/>
                                  </a:moveTo>
                                  <a:lnTo>
                                    <a:pt x="50" y="6"/>
                                  </a:lnTo>
                                  <a:lnTo>
                                    <a:pt x="57" y="7"/>
                                  </a:lnTo>
                                  <a:lnTo>
                                    <a:pt x="58" y="5"/>
                                  </a:lnTo>
                                  <a:lnTo>
                                    <a:pt x="49" y="4"/>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98" name="Freeform 3584"/>
                          <wps:cNvSpPr>
                            <a:spLocks/>
                          </wps:cNvSpPr>
                          <wps:spPr bwMode="auto">
                            <a:xfrm>
                              <a:off x="10550" y="868"/>
                              <a:ext cx="101" cy="9"/>
                            </a:xfrm>
                            <a:custGeom>
                              <a:avLst/>
                              <a:gdLst>
                                <a:gd name="T0" fmla="+- 0 10575 10550"/>
                                <a:gd name="T1" fmla="*/ T0 w 101"/>
                                <a:gd name="T2" fmla="+- 0 872 868"/>
                                <a:gd name="T3" fmla="*/ 872 h 9"/>
                                <a:gd name="T4" fmla="+- 0 10575 10550"/>
                                <a:gd name="T5" fmla="*/ T4 w 101"/>
                                <a:gd name="T6" fmla="+- 0 873 868"/>
                                <a:gd name="T7" fmla="*/ 873 h 9"/>
                                <a:gd name="T8" fmla="+- 0 10583 10550"/>
                                <a:gd name="T9" fmla="*/ T8 w 101"/>
                                <a:gd name="T10" fmla="+- 0 874 868"/>
                                <a:gd name="T11" fmla="*/ 874 h 9"/>
                                <a:gd name="T12" fmla="+- 0 10584 10550"/>
                                <a:gd name="T13" fmla="*/ T12 w 101"/>
                                <a:gd name="T14" fmla="+- 0 873 868"/>
                                <a:gd name="T15" fmla="*/ 873 h 9"/>
                                <a:gd name="T16" fmla="+- 0 10575 10550"/>
                                <a:gd name="T17" fmla="*/ T16 w 101"/>
                                <a:gd name="T18" fmla="+- 0 872 868"/>
                                <a:gd name="T19" fmla="*/ 872 h 9"/>
                              </a:gdLst>
                              <a:ahLst/>
                              <a:cxnLst>
                                <a:cxn ang="0">
                                  <a:pos x="T1" y="T3"/>
                                </a:cxn>
                                <a:cxn ang="0">
                                  <a:pos x="T5" y="T7"/>
                                </a:cxn>
                                <a:cxn ang="0">
                                  <a:pos x="T9" y="T11"/>
                                </a:cxn>
                                <a:cxn ang="0">
                                  <a:pos x="T13" y="T15"/>
                                </a:cxn>
                                <a:cxn ang="0">
                                  <a:pos x="T17" y="T19"/>
                                </a:cxn>
                              </a:cxnLst>
                              <a:rect l="0" t="0" r="r" b="b"/>
                              <a:pathLst>
                                <a:path w="101" h="9">
                                  <a:moveTo>
                                    <a:pt x="25" y="4"/>
                                  </a:moveTo>
                                  <a:lnTo>
                                    <a:pt x="25" y="5"/>
                                  </a:lnTo>
                                  <a:lnTo>
                                    <a:pt x="33" y="6"/>
                                  </a:lnTo>
                                  <a:lnTo>
                                    <a:pt x="34" y="5"/>
                                  </a:lnTo>
                                  <a:lnTo>
                                    <a:pt x="25" y="4"/>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999" name="Freeform 3585"/>
                          <wps:cNvSpPr>
                            <a:spLocks/>
                          </wps:cNvSpPr>
                          <wps:spPr bwMode="auto">
                            <a:xfrm>
                              <a:off x="10550" y="868"/>
                              <a:ext cx="101" cy="9"/>
                            </a:xfrm>
                            <a:custGeom>
                              <a:avLst/>
                              <a:gdLst>
                                <a:gd name="T0" fmla="+- 0 10604 10550"/>
                                <a:gd name="T1" fmla="*/ T0 w 101"/>
                                <a:gd name="T2" fmla="+- 0 868 868"/>
                                <a:gd name="T3" fmla="*/ 868 h 9"/>
                                <a:gd name="T4" fmla="+- 0 10600 10550"/>
                                <a:gd name="T5" fmla="*/ T4 w 101"/>
                                <a:gd name="T6" fmla="+- 0 869 868"/>
                                <a:gd name="T7" fmla="*/ 869 h 9"/>
                                <a:gd name="T8" fmla="+- 0 10599 10550"/>
                                <a:gd name="T9" fmla="*/ T8 w 101"/>
                                <a:gd name="T10" fmla="+- 0 872 868"/>
                                <a:gd name="T11" fmla="*/ 872 h 9"/>
                                <a:gd name="T12" fmla="+- 0 10608 10550"/>
                                <a:gd name="T13" fmla="*/ T12 w 101"/>
                                <a:gd name="T14" fmla="+- 0 873 868"/>
                                <a:gd name="T15" fmla="*/ 873 h 9"/>
                                <a:gd name="T16" fmla="+- 0 10608 10550"/>
                                <a:gd name="T17" fmla="*/ T16 w 101"/>
                                <a:gd name="T18" fmla="+- 0 872 868"/>
                                <a:gd name="T19" fmla="*/ 872 h 9"/>
                                <a:gd name="T20" fmla="+- 0 10607 10550"/>
                                <a:gd name="T21" fmla="*/ T20 w 101"/>
                                <a:gd name="T22" fmla="+- 0 869 868"/>
                                <a:gd name="T23" fmla="*/ 869 h 9"/>
                                <a:gd name="T24" fmla="+- 0 10604 10550"/>
                                <a:gd name="T25" fmla="*/ T24 w 101"/>
                                <a:gd name="T26" fmla="+- 0 868 868"/>
                                <a:gd name="T27" fmla="*/ 868 h 9"/>
                              </a:gdLst>
                              <a:ahLst/>
                              <a:cxnLst>
                                <a:cxn ang="0">
                                  <a:pos x="T1" y="T3"/>
                                </a:cxn>
                                <a:cxn ang="0">
                                  <a:pos x="T5" y="T7"/>
                                </a:cxn>
                                <a:cxn ang="0">
                                  <a:pos x="T9" y="T11"/>
                                </a:cxn>
                                <a:cxn ang="0">
                                  <a:pos x="T13" y="T15"/>
                                </a:cxn>
                                <a:cxn ang="0">
                                  <a:pos x="T17" y="T19"/>
                                </a:cxn>
                                <a:cxn ang="0">
                                  <a:pos x="T21" y="T23"/>
                                </a:cxn>
                                <a:cxn ang="0">
                                  <a:pos x="T25" y="T27"/>
                                </a:cxn>
                              </a:cxnLst>
                              <a:rect l="0" t="0" r="r" b="b"/>
                              <a:pathLst>
                                <a:path w="101" h="9">
                                  <a:moveTo>
                                    <a:pt x="54" y="0"/>
                                  </a:moveTo>
                                  <a:lnTo>
                                    <a:pt x="50" y="1"/>
                                  </a:lnTo>
                                  <a:lnTo>
                                    <a:pt x="49" y="4"/>
                                  </a:lnTo>
                                  <a:lnTo>
                                    <a:pt x="58" y="5"/>
                                  </a:lnTo>
                                  <a:lnTo>
                                    <a:pt x="58" y="4"/>
                                  </a:lnTo>
                                  <a:lnTo>
                                    <a:pt x="57" y="1"/>
                                  </a:lnTo>
                                  <a:lnTo>
                                    <a:pt x="5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00" name="Freeform 3586"/>
                          <wps:cNvSpPr>
                            <a:spLocks/>
                          </wps:cNvSpPr>
                          <wps:spPr bwMode="auto">
                            <a:xfrm>
                              <a:off x="10550" y="868"/>
                              <a:ext cx="101" cy="9"/>
                            </a:xfrm>
                            <a:custGeom>
                              <a:avLst/>
                              <a:gdLst>
                                <a:gd name="T0" fmla="+- 0 10579 10550"/>
                                <a:gd name="T1" fmla="*/ T0 w 101"/>
                                <a:gd name="T2" fmla="+- 0 868 868"/>
                                <a:gd name="T3" fmla="*/ 868 h 9"/>
                                <a:gd name="T4" fmla="+- 0 10576 10550"/>
                                <a:gd name="T5" fmla="*/ T4 w 101"/>
                                <a:gd name="T6" fmla="+- 0 869 868"/>
                                <a:gd name="T7" fmla="*/ 869 h 9"/>
                                <a:gd name="T8" fmla="+- 0 10575 10550"/>
                                <a:gd name="T9" fmla="*/ T8 w 101"/>
                                <a:gd name="T10" fmla="+- 0 872 868"/>
                                <a:gd name="T11" fmla="*/ 872 h 9"/>
                                <a:gd name="T12" fmla="+- 0 10584 10550"/>
                                <a:gd name="T13" fmla="*/ T12 w 101"/>
                                <a:gd name="T14" fmla="+- 0 873 868"/>
                                <a:gd name="T15" fmla="*/ 873 h 9"/>
                                <a:gd name="T16" fmla="+- 0 10584 10550"/>
                                <a:gd name="T17" fmla="*/ T16 w 101"/>
                                <a:gd name="T18" fmla="+- 0 872 868"/>
                                <a:gd name="T19" fmla="*/ 872 h 9"/>
                                <a:gd name="T20" fmla="+- 0 10583 10550"/>
                                <a:gd name="T21" fmla="*/ T20 w 101"/>
                                <a:gd name="T22" fmla="+- 0 869 868"/>
                                <a:gd name="T23" fmla="*/ 869 h 9"/>
                                <a:gd name="T24" fmla="+- 0 10579 10550"/>
                                <a:gd name="T25" fmla="*/ T24 w 101"/>
                                <a:gd name="T26" fmla="+- 0 868 868"/>
                                <a:gd name="T27" fmla="*/ 868 h 9"/>
                              </a:gdLst>
                              <a:ahLst/>
                              <a:cxnLst>
                                <a:cxn ang="0">
                                  <a:pos x="T1" y="T3"/>
                                </a:cxn>
                                <a:cxn ang="0">
                                  <a:pos x="T5" y="T7"/>
                                </a:cxn>
                                <a:cxn ang="0">
                                  <a:pos x="T9" y="T11"/>
                                </a:cxn>
                                <a:cxn ang="0">
                                  <a:pos x="T13" y="T15"/>
                                </a:cxn>
                                <a:cxn ang="0">
                                  <a:pos x="T17" y="T19"/>
                                </a:cxn>
                                <a:cxn ang="0">
                                  <a:pos x="T21" y="T23"/>
                                </a:cxn>
                                <a:cxn ang="0">
                                  <a:pos x="T25" y="T27"/>
                                </a:cxn>
                              </a:cxnLst>
                              <a:rect l="0" t="0" r="r" b="b"/>
                              <a:pathLst>
                                <a:path w="101" h="9">
                                  <a:moveTo>
                                    <a:pt x="29" y="0"/>
                                  </a:moveTo>
                                  <a:lnTo>
                                    <a:pt x="26" y="1"/>
                                  </a:lnTo>
                                  <a:lnTo>
                                    <a:pt x="25" y="4"/>
                                  </a:lnTo>
                                  <a:lnTo>
                                    <a:pt x="34" y="5"/>
                                  </a:lnTo>
                                  <a:lnTo>
                                    <a:pt x="34" y="4"/>
                                  </a:lnTo>
                                  <a:lnTo>
                                    <a:pt x="33" y="1"/>
                                  </a:lnTo>
                                  <a:lnTo>
                                    <a:pt x="2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01" name="Freeform 3587"/>
                          <wps:cNvSpPr>
                            <a:spLocks/>
                          </wps:cNvSpPr>
                          <wps:spPr bwMode="auto">
                            <a:xfrm>
                              <a:off x="10550" y="868"/>
                              <a:ext cx="101" cy="9"/>
                            </a:xfrm>
                            <a:custGeom>
                              <a:avLst/>
                              <a:gdLst>
                                <a:gd name="T0" fmla="+- 0 10554 10550"/>
                                <a:gd name="T1" fmla="*/ T0 w 101"/>
                                <a:gd name="T2" fmla="+- 0 868 868"/>
                                <a:gd name="T3" fmla="*/ 868 h 9"/>
                                <a:gd name="T4" fmla="+- 0 10551 10550"/>
                                <a:gd name="T5" fmla="*/ T4 w 101"/>
                                <a:gd name="T6" fmla="+- 0 869 868"/>
                                <a:gd name="T7" fmla="*/ 869 h 9"/>
                                <a:gd name="T8" fmla="+- 0 10550 10550"/>
                                <a:gd name="T9" fmla="*/ T8 w 101"/>
                                <a:gd name="T10" fmla="+- 0 872 868"/>
                                <a:gd name="T11" fmla="*/ 872 h 9"/>
                                <a:gd name="T12" fmla="+- 0 10559 10550"/>
                                <a:gd name="T13" fmla="*/ T12 w 101"/>
                                <a:gd name="T14" fmla="+- 0 872 868"/>
                                <a:gd name="T15" fmla="*/ 872 h 9"/>
                                <a:gd name="T16" fmla="+- 0 10559 10550"/>
                                <a:gd name="T17" fmla="*/ T16 w 101"/>
                                <a:gd name="T18" fmla="+- 0 872 868"/>
                                <a:gd name="T19" fmla="*/ 872 h 9"/>
                                <a:gd name="T20" fmla="+- 0 10557 10550"/>
                                <a:gd name="T21" fmla="*/ T20 w 101"/>
                                <a:gd name="T22" fmla="+- 0 869 868"/>
                                <a:gd name="T23" fmla="*/ 869 h 9"/>
                                <a:gd name="T24" fmla="+- 0 10554 10550"/>
                                <a:gd name="T25" fmla="*/ T24 w 101"/>
                                <a:gd name="T26" fmla="+- 0 868 868"/>
                                <a:gd name="T27" fmla="*/ 868 h 9"/>
                              </a:gdLst>
                              <a:ahLst/>
                              <a:cxnLst>
                                <a:cxn ang="0">
                                  <a:pos x="T1" y="T3"/>
                                </a:cxn>
                                <a:cxn ang="0">
                                  <a:pos x="T5" y="T7"/>
                                </a:cxn>
                                <a:cxn ang="0">
                                  <a:pos x="T9" y="T11"/>
                                </a:cxn>
                                <a:cxn ang="0">
                                  <a:pos x="T13" y="T15"/>
                                </a:cxn>
                                <a:cxn ang="0">
                                  <a:pos x="T17" y="T19"/>
                                </a:cxn>
                                <a:cxn ang="0">
                                  <a:pos x="T21" y="T23"/>
                                </a:cxn>
                                <a:cxn ang="0">
                                  <a:pos x="T25" y="T27"/>
                                </a:cxn>
                              </a:cxnLst>
                              <a:rect l="0" t="0" r="r" b="b"/>
                              <a:pathLst>
                                <a:path w="101" h="9">
                                  <a:moveTo>
                                    <a:pt x="4" y="0"/>
                                  </a:moveTo>
                                  <a:lnTo>
                                    <a:pt x="1" y="1"/>
                                  </a:lnTo>
                                  <a:lnTo>
                                    <a:pt x="0" y="4"/>
                                  </a:lnTo>
                                  <a:lnTo>
                                    <a:pt x="9" y="4"/>
                                  </a:lnTo>
                                  <a:lnTo>
                                    <a:pt x="7" y="1"/>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02" name="Picture 3588"/>
                            <pic:cNvPicPr>
                              <a:picLocks noChangeAspect="1" noChangeArrowheads="1"/>
                            </pic:cNvPicPr>
                          </pic:nvPicPr>
                          <pic:blipFill>
                            <a:blip r:embed="rId698">
                              <a:extLst>
                                <a:ext uri="{28A0092B-C50C-407E-A947-70E740481C1C}">
                                  <a14:useLocalDpi xmlns:a14="http://schemas.microsoft.com/office/drawing/2010/main" val="0"/>
                                </a:ext>
                              </a:extLst>
                            </a:blip>
                            <a:srcRect/>
                            <a:stretch>
                              <a:fillRect/>
                            </a:stretch>
                          </pic:blipFill>
                          <pic:spPr bwMode="auto">
                            <a:xfrm>
                              <a:off x="10643" y="877"/>
                              <a:ext cx="9"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03" name="Group 3589"/>
                        <wpg:cNvGrpSpPr>
                          <a:grpSpLocks/>
                        </wpg:cNvGrpSpPr>
                        <wpg:grpSpPr bwMode="auto">
                          <a:xfrm>
                            <a:off x="10651" y="870"/>
                            <a:ext cx="2" cy="9"/>
                            <a:chOff x="10651" y="870"/>
                            <a:chExt cx="2" cy="9"/>
                          </a:xfrm>
                        </wpg:grpSpPr>
                        <wps:wsp>
                          <wps:cNvPr id="16004" name="Freeform 3590"/>
                          <wps:cNvSpPr>
                            <a:spLocks/>
                          </wps:cNvSpPr>
                          <wps:spPr bwMode="auto">
                            <a:xfrm>
                              <a:off x="10651" y="870"/>
                              <a:ext cx="2" cy="9"/>
                            </a:xfrm>
                            <a:custGeom>
                              <a:avLst/>
                              <a:gdLst>
                                <a:gd name="T0" fmla="+- 0 10651 10651"/>
                                <a:gd name="T1" fmla="*/ T0 w 2"/>
                                <a:gd name="T2" fmla="+- 0 870 870"/>
                                <a:gd name="T3" fmla="*/ 870 h 9"/>
                                <a:gd name="T4" fmla="+- 0 10652 10651"/>
                                <a:gd name="T5" fmla="*/ T4 w 2"/>
                                <a:gd name="T6" fmla="+- 0 870 870"/>
                                <a:gd name="T7" fmla="*/ 870 h 9"/>
                                <a:gd name="T8" fmla="+- 0 10652 10651"/>
                                <a:gd name="T9" fmla="*/ T8 w 2"/>
                                <a:gd name="T10" fmla="+- 0 879 870"/>
                                <a:gd name="T11" fmla="*/ 879 h 9"/>
                                <a:gd name="T12" fmla="+- 0 10651 10651"/>
                                <a:gd name="T13" fmla="*/ T12 w 2"/>
                                <a:gd name="T14" fmla="+- 0 879 870"/>
                                <a:gd name="T15" fmla="*/ 879 h 9"/>
                                <a:gd name="T16" fmla="+- 0 10651 10651"/>
                                <a:gd name="T17" fmla="*/ T16 w 2"/>
                                <a:gd name="T18" fmla="+- 0 870 870"/>
                                <a:gd name="T19" fmla="*/ 870 h 9"/>
                              </a:gdLst>
                              <a:ahLst/>
                              <a:cxnLst>
                                <a:cxn ang="0">
                                  <a:pos x="T1" y="T3"/>
                                </a:cxn>
                                <a:cxn ang="0">
                                  <a:pos x="T5" y="T7"/>
                                </a:cxn>
                                <a:cxn ang="0">
                                  <a:pos x="T9" y="T11"/>
                                </a:cxn>
                                <a:cxn ang="0">
                                  <a:pos x="T13" y="T15"/>
                                </a:cxn>
                                <a:cxn ang="0">
                                  <a:pos x="T17" y="T19"/>
                                </a:cxn>
                              </a:cxnLst>
                              <a:rect l="0" t="0" r="r" b="b"/>
                              <a:pathLst>
                                <a:path w="2" h="9">
                                  <a:moveTo>
                                    <a:pt x="0" y="0"/>
                                  </a:moveTo>
                                  <a:lnTo>
                                    <a:pt x="1" y="0"/>
                                  </a:lnTo>
                                  <a:lnTo>
                                    <a:pt x="1" y="9"/>
                                  </a:lnTo>
                                  <a:lnTo>
                                    <a:pt x="0" y="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05" name="Group 3591"/>
                        <wpg:cNvGrpSpPr>
                          <a:grpSpLocks/>
                        </wpg:cNvGrpSpPr>
                        <wpg:grpSpPr bwMode="auto">
                          <a:xfrm>
                            <a:off x="10643" y="870"/>
                            <a:ext cx="9" cy="2"/>
                            <a:chOff x="10643" y="870"/>
                            <a:chExt cx="9" cy="2"/>
                          </a:xfrm>
                        </wpg:grpSpPr>
                        <wps:wsp>
                          <wps:cNvPr id="16006" name="Freeform 3592"/>
                          <wps:cNvSpPr>
                            <a:spLocks/>
                          </wps:cNvSpPr>
                          <wps:spPr bwMode="auto">
                            <a:xfrm>
                              <a:off x="10643" y="870"/>
                              <a:ext cx="9" cy="2"/>
                            </a:xfrm>
                            <a:custGeom>
                              <a:avLst/>
                              <a:gdLst>
                                <a:gd name="T0" fmla="+- 0 10643 10643"/>
                                <a:gd name="T1" fmla="*/ T0 w 9"/>
                                <a:gd name="T2" fmla="+- 0 870 870"/>
                                <a:gd name="T3" fmla="*/ 870 h 2"/>
                                <a:gd name="T4" fmla="+- 0 10652 10643"/>
                                <a:gd name="T5" fmla="*/ T4 w 9"/>
                                <a:gd name="T6" fmla="+- 0 870 870"/>
                                <a:gd name="T7" fmla="*/ 870 h 2"/>
                                <a:gd name="T8" fmla="+- 0 10652 10643"/>
                                <a:gd name="T9" fmla="*/ T8 w 9"/>
                                <a:gd name="T10" fmla="+- 0 872 870"/>
                                <a:gd name="T11" fmla="*/ 872 h 2"/>
                                <a:gd name="T12" fmla="+- 0 10643 10643"/>
                                <a:gd name="T13" fmla="*/ T12 w 9"/>
                                <a:gd name="T14" fmla="+- 0 872 870"/>
                                <a:gd name="T15" fmla="*/ 872 h 2"/>
                                <a:gd name="T16" fmla="+- 0 10643 10643"/>
                                <a:gd name="T17" fmla="*/ T16 w 9"/>
                                <a:gd name="T18" fmla="+- 0 870 870"/>
                                <a:gd name="T19" fmla="*/ 870 h 2"/>
                              </a:gdLst>
                              <a:ahLst/>
                              <a:cxnLst>
                                <a:cxn ang="0">
                                  <a:pos x="T1" y="T3"/>
                                </a:cxn>
                                <a:cxn ang="0">
                                  <a:pos x="T5" y="T7"/>
                                </a:cxn>
                                <a:cxn ang="0">
                                  <a:pos x="T9" y="T11"/>
                                </a:cxn>
                                <a:cxn ang="0">
                                  <a:pos x="T13" y="T15"/>
                                </a:cxn>
                                <a:cxn ang="0">
                                  <a:pos x="T17" y="T19"/>
                                </a:cxn>
                              </a:cxnLst>
                              <a:rect l="0" t="0" r="r" b="b"/>
                              <a:pathLst>
                                <a:path w="9" h="2">
                                  <a:moveTo>
                                    <a:pt x="0" y="0"/>
                                  </a:moveTo>
                                  <a:lnTo>
                                    <a:pt x="9" y="0"/>
                                  </a:lnTo>
                                  <a:lnTo>
                                    <a:pt x="9"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07" name="Picture 3593"/>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10643" y="870"/>
                              <a:ext cx="2" cy="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08" name="Group 3594"/>
                        <wpg:cNvGrpSpPr>
                          <a:grpSpLocks/>
                        </wpg:cNvGrpSpPr>
                        <wpg:grpSpPr bwMode="auto">
                          <a:xfrm>
                            <a:off x="10550" y="872"/>
                            <a:ext cx="3" cy="6"/>
                            <a:chOff x="10550" y="872"/>
                            <a:chExt cx="3" cy="6"/>
                          </a:xfrm>
                        </wpg:grpSpPr>
                        <wps:wsp>
                          <wps:cNvPr id="16009" name="Freeform 3595"/>
                          <wps:cNvSpPr>
                            <a:spLocks/>
                          </wps:cNvSpPr>
                          <wps:spPr bwMode="auto">
                            <a:xfrm>
                              <a:off x="10550" y="872"/>
                              <a:ext cx="3" cy="6"/>
                            </a:xfrm>
                            <a:custGeom>
                              <a:avLst/>
                              <a:gdLst>
                                <a:gd name="T0" fmla="+- 0 10552 10550"/>
                                <a:gd name="T1" fmla="*/ T0 w 3"/>
                                <a:gd name="T2" fmla="+- 0 872 872"/>
                                <a:gd name="T3" fmla="*/ 872 h 6"/>
                                <a:gd name="T4" fmla="+- 0 10550 10550"/>
                                <a:gd name="T5" fmla="*/ T4 w 3"/>
                                <a:gd name="T6" fmla="+- 0 872 872"/>
                                <a:gd name="T7" fmla="*/ 872 h 6"/>
                                <a:gd name="T8" fmla="+- 0 10550 10550"/>
                                <a:gd name="T9" fmla="*/ T8 w 3"/>
                                <a:gd name="T10" fmla="+- 0 874 872"/>
                                <a:gd name="T11" fmla="*/ 874 h 6"/>
                                <a:gd name="T12" fmla="+- 0 10551 10550"/>
                                <a:gd name="T13" fmla="*/ T12 w 3"/>
                                <a:gd name="T14" fmla="+- 0 877 872"/>
                                <a:gd name="T15" fmla="*/ 877 h 6"/>
                                <a:gd name="T16" fmla="+- 0 10553 10550"/>
                                <a:gd name="T17" fmla="*/ T16 w 3"/>
                                <a:gd name="T18" fmla="+- 0 877 872"/>
                                <a:gd name="T19" fmla="*/ 877 h 6"/>
                                <a:gd name="T20" fmla="+- 0 10553 10550"/>
                                <a:gd name="T21" fmla="*/ T20 w 3"/>
                                <a:gd name="T22" fmla="+- 0 876 872"/>
                                <a:gd name="T23" fmla="*/ 876 h 6"/>
                                <a:gd name="T24" fmla="+- 0 10552 10550"/>
                                <a:gd name="T25" fmla="*/ T24 w 3"/>
                                <a:gd name="T26" fmla="+- 0 872 872"/>
                                <a:gd name="T27" fmla="*/ 872 h 6"/>
                              </a:gdLst>
                              <a:ahLst/>
                              <a:cxnLst>
                                <a:cxn ang="0">
                                  <a:pos x="T1" y="T3"/>
                                </a:cxn>
                                <a:cxn ang="0">
                                  <a:pos x="T5" y="T7"/>
                                </a:cxn>
                                <a:cxn ang="0">
                                  <a:pos x="T9" y="T11"/>
                                </a:cxn>
                                <a:cxn ang="0">
                                  <a:pos x="T13" y="T15"/>
                                </a:cxn>
                                <a:cxn ang="0">
                                  <a:pos x="T17" y="T19"/>
                                </a:cxn>
                                <a:cxn ang="0">
                                  <a:pos x="T21" y="T23"/>
                                </a:cxn>
                                <a:cxn ang="0">
                                  <a:pos x="T25" y="T27"/>
                                </a:cxn>
                              </a:cxnLst>
                              <a:rect l="0" t="0" r="r" b="b"/>
                              <a:pathLst>
                                <a:path w="3" h="6">
                                  <a:moveTo>
                                    <a:pt x="2" y="0"/>
                                  </a:moveTo>
                                  <a:lnTo>
                                    <a:pt x="0" y="0"/>
                                  </a:lnTo>
                                  <a:lnTo>
                                    <a:pt x="0" y="2"/>
                                  </a:lnTo>
                                  <a:lnTo>
                                    <a:pt x="1" y="5"/>
                                  </a:lnTo>
                                  <a:lnTo>
                                    <a:pt x="3" y="5"/>
                                  </a:lnTo>
                                  <a:lnTo>
                                    <a:pt x="3" y="4"/>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10" name="Picture 3596"/>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551" y="876"/>
                              <a:ext cx="5"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11" name="Picture 3597"/>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554" y="876"/>
                              <a:ext cx="5"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12" name="Group 3598"/>
                        <wpg:cNvGrpSpPr>
                          <a:grpSpLocks/>
                        </wpg:cNvGrpSpPr>
                        <wpg:grpSpPr bwMode="auto">
                          <a:xfrm>
                            <a:off x="10557" y="872"/>
                            <a:ext cx="4" cy="6"/>
                            <a:chOff x="10557" y="872"/>
                            <a:chExt cx="4" cy="6"/>
                          </a:xfrm>
                        </wpg:grpSpPr>
                        <wps:wsp>
                          <wps:cNvPr id="16013" name="Freeform 3599"/>
                          <wps:cNvSpPr>
                            <a:spLocks/>
                          </wps:cNvSpPr>
                          <wps:spPr bwMode="auto">
                            <a:xfrm>
                              <a:off x="10557" y="872"/>
                              <a:ext cx="4" cy="6"/>
                            </a:xfrm>
                            <a:custGeom>
                              <a:avLst/>
                              <a:gdLst>
                                <a:gd name="T0" fmla="+- 0 10561 10557"/>
                                <a:gd name="T1" fmla="*/ T0 w 4"/>
                                <a:gd name="T2" fmla="+- 0 872 872"/>
                                <a:gd name="T3" fmla="*/ 872 h 6"/>
                                <a:gd name="T4" fmla="+- 0 10559 10557"/>
                                <a:gd name="T5" fmla="*/ T4 w 4"/>
                                <a:gd name="T6" fmla="+- 0 872 872"/>
                                <a:gd name="T7" fmla="*/ 872 h 6"/>
                                <a:gd name="T8" fmla="+- 0 10557 10557"/>
                                <a:gd name="T9" fmla="*/ T8 w 4"/>
                                <a:gd name="T10" fmla="+- 0 876 872"/>
                                <a:gd name="T11" fmla="*/ 876 h 6"/>
                                <a:gd name="T12" fmla="+- 0 10557 10557"/>
                                <a:gd name="T13" fmla="*/ T12 w 4"/>
                                <a:gd name="T14" fmla="+- 0 877 872"/>
                                <a:gd name="T15" fmla="*/ 877 h 6"/>
                                <a:gd name="T16" fmla="+- 0 10559 10557"/>
                                <a:gd name="T17" fmla="*/ T16 w 4"/>
                                <a:gd name="T18" fmla="+- 0 877 872"/>
                                <a:gd name="T19" fmla="*/ 877 h 6"/>
                                <a:gd name="T20" fmla="+- 0 10561 10557"/>
                                <a:gd name="T21" fmla="*/ T20 w 4"/>
                                <a:gd name="T22" fmla="+- 0 874 872"/>
                                <a:gd name="T23" fmla="*/ 874 h 6"/>
                                <a:gd name="T24" fmla="+- 0 10561 10557"/>
                                <a:gd name="T25" fmla="*/ T24 w 4"/>
                                <a:gd name="T26" fmla="+- 0 872 872"/>
                                <a:gd name="T27" fmla="*/ 872 h 6"/>
                              </a:gdLst>
                              <a:ahLst/>
                              <a:cxnLst>
                                <a:cxn ang="0">
                                  <a:pos x="T1" y="T3"/>
                                </a:cxn>
                                <a:cxn ang="0">
                                  <a:pos x="T5" y="T7"/>
                                </a:cxn>
                                <a:cxn ang="0">
                                  <a:pos x="T9" y="T11"/>
                                </a:cxn>
                                <a:cxn ang="0">
                                  <a:pos x="T13" y="T15"/>
                                </a:cxn>
                                <a:cxn ang="0">
                                  <a:pos x="T17" y="T19"/>
                                </a:cxn>
                                <a:cxn ang="0">
                                  <a:pos x="T21" y="T23"/>
                                </a:cxn>
                                <a:cxn ang="0">
                                  <a:pos x="T25" y="T27"/>
                                </a:cxn>
                              </a:cxnLst>
                              <a:rect l="0" t="0" r="r" b="b"/>
                              <a:pathLst>
                                <a:path w="4" h="6">
                                  <a:moveTo>
                                    <a:pt x="4" y="0"/>
                                  </a:moveTo>
                                  <a:lnTo>
                                    <a:pt x="2" y="0"/>
                                  </a:lnTo>
                                  <a:lnTo>
                                    <a:pt x="0" y="4"/>
                                  </a:lnTo>
                                  <a:lnTo>
                                    <a:pt x="0" y="5"/>
                                  </a:lnTo>
                                  <a:lnTo>
                                    <a:pt x="2" y="5"/>
                                  </a:lnTo>
                                  <a:lnTo>
                                    <a:pt x="4" y="2"/>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14" name="Group 3600"/>
                        <wpg:cNvGrpSpPr>
                          <a:grpSpLocks/>
                        </wpg:cNvGrpSpPr>
                        <wpg:grpSpPr bwMode="auto">
                          <a:xfrm>
                            <a:off x="10557" y="869"/>
                            <a:ext cx="4" cy="5"/>
                            <a:chOff x="10557" y="869"/>
                            <a:chExt cx="4" cy="5"/>
                          </a:xfrm>
                        </wpg:grpSpPr>
                        <wps:wsp>
                          <wps:cNvPr id="16015" name="Freeform 3601"/>
                          <wps:cNvSpPr>
                            <a:spLocks/>
                          </wps:cNvSpPr>
                          <wps:spPr bwMode="auto">
                            <a:xfrm>
                              <a:off x="10557" y="869"/>
                              <a:ext cx="4" cy="5"/>
                            </a:xfrm>
                            <a:custGeom>
                              <a:avLst/>
                              <a:gdLst>
                                <a:gd name="T0" fmla="+- 0 10559 10557"/>
                                <a:gd name="T1" fmla="*/ T0 w 4"/>
                                <a:gd name="T2" fmla="+- 0 869 869"/>
                                <a:gd name="T3" fmla="*/ 869 h 5"/>
                                <a:gd name="T4" fmla="+- 0 10557 10557"/>
                                <a:gd name="T5" fmla="*/ T4 w 4"/>
                                <a:gd name="T6" fmla="+- 0 869 869"/>
                                <a:gd name="T7" fmla="*/ 869 h 5"/>
                                <a:gd name="T8" fmla="+- 0 10557 10557"/>
                                <a:gd name="T9" fmla="*/ T8 w 4"/>
                                <a:gd name="T10" fmla="+- 0 871 869"/>
                                <a:gd name="T11" fmla="*/ 871 h 5"/>
                                <a:gd name="T12" fmla="+- 0 10559 10557"/>
                                <a:gd name="T13" fmla="*/ T12 w 4"/>
                                <a:gd name="T14" fmla="+- 0 874 869"/>
                                <a:gd name="T15" fmla="*/ 874 h 5"/>
                                <a:gd name="T16" fmla="+- 0 10561 10557"/>
                                <a:gd name="T17" fmla="*/ T16 w 4"/>
                                <a:gd name="T18" fmla="+- 0 874 869"/>
                                <a:gd name="T19" fmla="*/ 874 h 5"/>
                                <a:gd name="T20" fmla="+- 0 10561 10557"/>
                                <a:gd name="T21" fmla="*/ T20 w 4"/>
                                <a:gd name="T22" fmla="+- 0 872 869"/>
                                <a:gd name="T23" fmla="*/ 872 h 5"/>
                                <a:gd name="T24" fmla="+- 0 10559 10557"/>
                                <a:gd name="T25" fmla="*/ T24 w 4"/>
                                <a:gd name="T26" fmla="+- 0 869 869"/>
                                <a:gd name="T27" fmla="*/ 869 h 5"/>
                              </a:gdLst>
                              <a:ahLst/>
                              <a:cxnLst>
                                <a:cxn ang="0">
                                  <a:pos x="T1" y="T3"/>
                                </a:cxn>
                                <a:cxn ang="0">
                                  <a:pos x="T5" y="T7"/>
                                </a:cxn>
                                <a:cxn ang="0">
                                  <a:pos x="T9" y="T11"/>
                                </a:cxn>
                                <a:cxn ang="0">
                                  <a:pos x="T13" y="T15"/>
                                </a:cxn>
                                <a:cxn ang="0">
                                  <a:pos x="T17" y="T19"/>
                                </a:cxn>
                                <a:cxn ang="0">
                                  <a:pos x="T21" y="T23"/>
                                </a:cxn>
                                <a:cxn ang="0">
                                  <a:pos x="T25" y="T27"/>
                                </a:cxn>
                              </a:cxnLst>
                              <a:rect l="0" t="0" r="r" b="b"/>
                              <a:pathLst>
                                <a:path w="4" h="5">
                                  <a:moveTo>
                                    <a:pt x="2" y="0"/>
                                  </a:moveTo>
                                  <a:lnTo>
                                    <a:pt x="0" y="0"/>
                                  </a:lnTo>
                                  <a:lnTo>
                                    <a:pt x="0" y="2"/>
                                  </a:lnTo>
                                  <a:lnTo>
                                    <a:pt x="2" y="5"/>
                                  </a:lnTo>
                                  <a:lnTo>
                                    <a:pt x="4" y="5"/>
                                  </a:lnTo>
                                  <a:lnTo>
                                    <a:pt x="4"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16" name="Group 3602"/>
                        <wpg:cNvGrpSpPr>
                          <a:grpSpLocks/>
                        </wpg:cNvGrpSpPr>
                        <wpg:grpSpPr bwMode="auto">
                          <a:xfrm>
                            <a:off x="10554" y="868"/>
                            <a:ext cx="5" cy="3"/>
                            <a:chOff x="10554" y="868"/>
                            <a:chExt cx="5" cy="3"/>
                          </a:xfrm>
                        </wpg:grpSpPr>
                        <wps:wsp>
                          <wps:cNvPr id="16017" name="Freeform 3603"/>
                          <wps:cNvSpPr>
                            <a:spLocks/>
                          </wps:cNvSpPr>
                          <wps:spPr bwMode="auto">
                            <a:xfrm>
                              <a:off x="10554" y="868"/>
                              <a:ext cx="5" cy="3"/>
                            </a:xfrm>
                            <a:custGeom>
                              <a:avLst/>
                              <a:gdLst>
                                <a:gd name="T0" fmla="+- 0 10556 10554"/>
                                <a:gd name="T1" fmla="*/ T0 w 5"/>
                                <a:gd name="T2" fmla="+- 0 868 868"/>
                                <a:gd name="T3" fmla="*/ 868 h 3"/>
                                <a:gd name="T4" fmla="+- 0 10554 10554"/>
                                <a:gd name="T5" fmla="*/ T4 w 5"/>
                                <a:gd name="T6" fmla="+- 0 868 868"/>
                                <a:gd name="T7" fmla="*/ 868 h 3"/>
                                <a:gd name="T8" fmla="+- 0 10554 10554"/>
                                <a:gd name="T9" fmla="*/ T8 w 5"/>
                                <a:gd name="T10" fmla="+- 0 870 868"/>
                                <a:gd name="T11" fmla="*/ 870 h 3"/>
                                <a:gd name="T12" fmla="+- 0 10557 10554"/>
                                <a:gd name="T13" fmla="*/ T12 w 5"/>
                                <a:gd name="T14" fmla="+- 0 871 868"/>
                                <a:gd name="T15" fmla="*/ 871 h 3"/>
                                <a:gd name="T16" fmla="+- 0 10559 10554"/>
                                <a:gd name="T17" fmla="*/ T16 w 5"/>
                                <a:gd name="T18" fmla="+- 0 871 868"/>
                                <a:gd name="T19" fmla="*/ 871 h 3"/>
                                <a:gd name="T20" fmla="+- 0 10559 10554"/>
                                <a:gd name="T21" fmla="*/ T20 w 5"/>
                                <a:gd name="T22" fmla="+- 0 869 868"/>
                                <a:gd name="T23" fmla="*/ 869 h 3"/>
                                <a:gd name="T24" fmla="+- 0 10556 10554"/>
                                <a:gd name="T25" fmla="*/ T24 w 5"/>
                                <a:gd name="T26" fmla="+- 0 868 868"/>
                                <a:gd name="T27" fmla="*/ 868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2"/>
                                  </a:lnTo>
                                  <a:lnTo>
                                    <a:pt x="3" y="3"/>
                                  </a:lnTo>
                                  <a:lnTo>
                                    <a:pt x="5" y="3"/>
                                  </a:lnTo>
                                  <a:lnTo>
                                    <a:pt x="5"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18" name="Group 3604"/>
                        <wpg:cNvGrpSpPr>
                          <a:grpSpLocks/>
                        </wpg:cNvGrpSpPr>
                        <wpg:grpSpPr bwMode="auto">
                          <a:xfrm>
                            <a:off x="10551" y="868"/>
                            <a:ext cx="5" cy="3"/>
                            <a:chOff x="10551" y="868"/>
                            <a:chExt cx="5" cy="3"/>
                          </a:xfrm>
                        </wpg:grpSpPr>
                        <wps:wsp>
                          <wps:cNvPr id="16019" name="Freeform 3605"/>
                          <wps:cNvSpPr>
                            <a:spLocks/>
                          </wps:cNvSpPr>
                          <wps:spPr bwMode="auto">
                            <a:xfrm>
                              <a:off x="10551" y="868"/>
                              <a:ext cx="5" cy="3"/>
                            </a:xfrm>
                            <a:custGeom>
                              <a:avLst/>
                              <a:gdLst>
                                <a:gd name="T0" fmla="+- 0 10556 10551"/>
                                <a:gd name="T1" fmla="*/ T0 w 5"/>
                                <a:gd name="T2" fmla="+- 0 868 868"/>
                                <a:gd name="T3" fmla="*/ 868 h 3"/>
                                <a:gd name="T4" fmla="+- 0 10554 10551"/>
                                <a:gd name="T5" fmla="*/ T4 w 5"/>
                                <a:gd name="T6" fmla="+- 0 868 868"/>
                                <a:gd name="T7" fmla="*/ 868 h 3"/>
                                <a:gd name="T8" fmla="+- 0 10551 10551"/>
                                <a:gd name="T9" fmla="*/ T8 w 5"/>
                                <a:gd name="T10" fmla="+- 0 869 868"/>
                                <a:gd name="T11" fmla="*/ 869 h 3"/>
                                <a:gd name="T12" fmla="+- 0 10551 10551"/>
                                <a:gd name="T13" fmla="*/ T12 w 5"/>
                                <a:gd name="T14" fmla="+- 0 871 868"/>
                                <a:gd name="T15" fmla="*/ 871 h 3"/>
                                <a:gd name="T16" fmla="+- 0 10553 10551"/>
                                <a:gd name="T17" fmla="*/ T16 w 5"/>
                                <a:gd name="T18" fmla="+- 0 871 868"/>
                                <a:gd name="T19" fmla="*/ 871 h 3"/>
                                <a:gd name="T20" fmla="+- 0 10556 10551"/>
                                <a:gd name="T21" fmla="*/ T20 w 5"/>
                                <a:gd name="T22" fmla="+- 0 870 868"/>
                                <a:gd name="T23" fmla="*/ 870 h 3"/>
                                <a:gd name="T24" fmla="+- 0 10556 10551"/>
                                <a:gd name="T25" fmla="*/ T24 w 5"/>
                                <a:gd name="T26" fmla="+- 0 868 868"/>
                                <a:gd name="T27" fmla="*/ 868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5" y="0"/>
                                  </a:moveTo>
                                  <a:lnTo>
                                    <a:pt x="3" y="0"/>
                                  </a:lnTo>
                                  <a:lnTo>
                                    <a:pt x="0" y="1"/>
                                  </a:lnTo>
                                  <a:lnTo>
                                    <a:pt x="0" y="3"/>
                                  </a:lnTo>
                                  <a:lnTo>
                                    <a:pt x="2" y="3"/>
                                  </a:lnTo>
                                  <a:lnTo>
                                    <a:pt x="5" y="2"/>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20" name="Group 3606"/>
                        <wpg:cNvGrpSpPr>
                          <a:grpSpLocks/>
                        </wpg:cNvGrpSpPr>
                        <wpg:grpSpPr bwMode="auto">
                          <a:xfrm>
                            <a:off x="10550" y="869"/>
                            <a:ext cx="3" cy="5"/>
                            <a:chOff x="10550" y="869"/>
                            <a:chExt cx="3" cy="5"/>
                          </a:xfrm>
                        </wpg:grpSpPr>
                        <wps:wsp>
                          <wps:cNvPr id="16021" name="Freeform 3607"/>
                          <wps:cNvSpPr>
                            <a:spLocks/>
                          </wps:cNvSpPr>
                          <wps:spPr bwMode="auto">
                            <a:xfrm>
                              <a:off x="10550" y="869"/>
                              <a:ext cx="3" cy="5"/>
                            </a:xfrm>
                            <a:custGeom>
                              <a:avLst/>
                              <a:gdLst>
                                <a:gd name="T0" fmla="+- 0 10553 10550"/>
                                <a:gd name="T1" fmla="*/ T0 w 3"/>
                                <a:gd name="T2" fmla="+- 0 869 869"/>
                                <a:gd name="T3" fmla="*/ 869 h 5"/>
                                <a:gd name="T4" fmla="+- 0 10551 10550"/>
                                <a:gd name="T5" fmla="*/ T4 w 3"/>
                                <a:gd name="T6" fmla="+- 0 869 869"/>
                                <a:gd name="T7" fmla="*/ 869 h 5"/>
                                <a:gd name="T8" fmla="+- 0 10550 10550"/>
                                <a:gd name="T9" fmla="*/ T8 w 3"/>
                                <a:gd name="T10" fmla="+- 0 872 869"/>
                                <a:gd name="T11" fmla="*/ 872 h 5"/>
                                <a:gd name="T12" fmla="+- 0 10550 10550"/>
                                <a:gd name="T13" fmla="*/ T12 w 3"/>
                                <a:gd name="T14" fmla="+- 0 874 869"/>
                                <a:gd name="T15" fmla="*/ 874 h 5"/>
                                <a:gd name="T16" fmla="+- 0 10552 10550"/>
                                <a:gd name="T17" fmla="*/ T16 w 3"/>
                                <a:gd name="T18" fmla="+- 0 874 869"/>
                                <a:gd name="T19" fmla="*/ 874 h 5"/>
                                <a:gd name="T20" fmla="+- 0 10553 10550"/>
                                <a:gd name="T21" fmla="*/ T20 w 3"/>
                                <a:gd name="T22" fmla="+- 0 871 869"/>
                                <a:gd name="T23" fmla="*/ 871 h 5"/>
                                <a:gd name="T24" fmla="+- 0 10553 10550"/>
                                <a:gd name="T25" fmla="*/ T24 w 3"/>
                                <a:gd name="T26" fmla="+- 0 869 869"/>
                                <a:gd name="T27" fmla="*/ 869 h 5"/>
                              </a:gdLst>
                              <a:ahLst/>
                              <a:cxnLst>
                                <a:cxn ang="0">
                                  <a:pos x="T1" y="T3"/>
                                </a:cxn>
                                <a:cxn ang="0">
                                  <a:pos x="T5" y="T7"/>
                                </a:cxn>
                                <a:cxn ang="0">
                                  <a:pos x="T9" y="T11"/>
                                </a:cxn>
                                <a:cxn ang="0">
                                  <a:pos x="T13" y="T15"/>
                                </a:cxn>
                                <a:cxn ang="0">
                                  <a:pos x="T17" y="T19"/>
                                </a:cxn>
                                <a:cxn ang="0">
                                  <a:pos x="T21" y="T23"/>
                                </a:cxn>
                                <a:cxn ang="0">
                                  <a:pos x="T25" y="T27"/>
                                </a:cxn>
                              </a:cxnLst>
                              <a:rect l="0" t="0" r="r" b="b"/>
                              <a:pathLst>
                                <a:path w="3" h="5">
                                  <a:moveTo>
                                    <a:pt x="3" y="0"/>
                                  </a:moveTo>
                                  <a:lnTo>
                                    <a:pt x="1" y="0"/>
                                  </a:lnTo>
                                  <a:lnTo>
                                    <a:pt x="0" y="3"/>
                                  </a:lnTo>
                                  <a:lnTo>
                                    <a:pt x="0" y="5"/>
                                  </a:lnTo>
                                  <a:lnTo>
                                    <a:pt x="2" y="5"/>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22" name="Group 3608"/>
                        <wpg:cNvGrpSpPr>
                          <a:grpSpLocks/>
                        </wpg:cNvGrpSpPr>
                        <wpg:grpSpPr bwMode="auto">
                          <a:xfrm>
                            <a:off x="10575" y="872"/>
                            <a:ext cx="4" cy="6"/>
                            <a:chOff x="10575" y="872"/>
                            <a:chExt cx="4" cy="6"/>
                          </a:xfrm>
                        </wpg:grpSpPr>
                        <wps:wsp>
                          <wps:cNvPr id="16023" name="Freeform 3609"/>
                          <wps:cNvSpPr>
                            <a:spLocks/>
                          </wps:cNvSpPr>
                          <wps:spPr bwMode="auto">
                            <a:xfrm>
                              <a:off x="10575" y="872"/>
                              <a:ext cx="4" cy="6"/>
                            </a:xfrm>
                            <a:custGeom>
                              <a:avLst/>
                              <a:gdLst>
                                <a:gd name="T0" fmla="+- 0 10576 10575"/>
                                <a:gd name="T1" fmla="*/ T0 w 4"/>
                                <a:gd name="T2" fmla="+- 0 872 872"/>
                                <a:gd name="T3" fmla="*/ 872 h 6"/>
                                <a:gd name="T4" fmla="+- 0 10575 10575"/>
                                <a:gd name="T5" fmla="*/ T4 w 4"/>
                                <a:gd name="T6" fmla="+- 0 872 872"/>
                                <a:gd name="T7" fmla="*/ 872 h 6"/>
                                <a:gd name="T8" fmla="+- 0 10575 10575"/>
                                <a:gd name="T9" fmla="*/ T8 w 4"/>
                                <a:gd name="T10" fmla="+- 0 874 872"/>
                                <a:gd name="T11" fmla="*/ 874 h 6"/>
                                <a:gd name="T12" fmla="+- 0 10576 10575"/>
                                <a:gd name="T13" fmla="*/ T12 w 4"/>
                                <a:gd name="T14" fmla="+- 0 877 872"/>
                                <a:gd name="T15" fmla="*/ 877 h 6"/>
                                <a:gd name="T16" fmla="+- 0 10578 10575"/>
                                <a:gd name="T17" fmla="*/ T16 w 4"/>
                                <a:gd name="T18" fmla="+- 0 877 872"/>
                                <a:gd name="T19" fmla="*/ 877 h 6"/>
                                <a:gd name="T20" fmla="+- 0 10578 10575"/>
                                <a:gd name="T21" fmla="*/ T20 w 4"/>
                                <a:gd name="T22" fmla="+- 0 876 872"/>
                                <a:gd name="T23" fmla="*/ 876 h 6"/>
                                <a:gd name="T24" fmla="+- 0 10576 10575"/>
                                <a:gd name="T25" fmla="*/ T24 w 4"/>
                                <a:gd name="T26" fmla="+- 0 872 872"/>
                                <a:gd name="T27" fmla="*/ 872 h 6"/>
                              </a:gdLst>
                              <a:ahLst/>
                              <a:cxnLst>
                                <a:cxn ang="0">
                                  <a:pos x="T1" y="T3"/>
                                </a:cxn>
                                <a:cxn ang="0">
                                  <a:pos x="T5" y="T7"/>
                                </a:cxn>
                                <a:cxn ang="0">
                                  <a:pos x="T9" y="T11"/>
                                </a:cxn>
                                <a:cxn ang="0">
                                  <a:pos x="T13" y="T15"/>
                                </a:cxn>
                                <a:cxn ang="0">
                                  <a:pos x="T17" y="T19"/>
                                </a:cxn>
                                <a:cxn ang="0">
                                  <a:pos x="T21" y="T23"/>
                                </a:cxn>
                                <a:cxn ang="0">
                                  <a:pos x="T25" y="T27"/>
                                </a:cxn>
                              </a:cxnLst>
                              <a:rect l="0" t="0" r="r" b="b"/>
                              <a:pathLst>
                                <a:path w="4" h="6">
                                  <a:moveTo>
                                    <a:pt x="1" y="0"/>
                                  </a:moveTo>
                                  <a:lnTo>
                                    <a:pt x="0" y="0"/>
                                  </a:lnTo>
                                  <a:lnTo>
                                    <a:pt x="0" y="2"/>
                                  </a:lnTo>
                                  <a:lnTo>
                                    <a:pt x="1" y="5"/>
                                  </a:lnTo>
                                  <a:lnTo>
                                    <a:pt x="3" y="5"/>
                                  </a:lnTo>
                                  <a:lnTo>
                                    <a:pt x="3" y="4"/>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24" name="Group 3610"/>
                        <wpg:cNvGrpSpPr>
                          <a:grpSpLocks/>
                        </wpg:cNvGrpSpPr>
                        <wpg:grpSpPr bwMode="auto">
                          <a:xfrm>
                            <a:off x="10576" y="876"/>
                            <a:ext cx="5" cy="3"/>
                            <a:chOff x="10576" y="876"/>
                            <a:chExt cx="5" cy="3"/>
                          </a:xfrm>
                        </wpg:grpSpPr>
                        <wps:wsp>
                          <wps:cNvPr id="16025" name="Freeform 3611"/>
                          <wps:cNvSpPr>
                            <a:spLocks/>
                          </wps:cNvSpPr>
                          <wps:spPr bwMode="auto">
                            <a:xfrm>
                              <a:off x="10576" y="876"/>
                              <a:ext cx="5" cy="3"/>
                            </a:xfrm>
                            <a:custGeom>
                              <a:avLst/>
                              <a:gdLst>
                                <a:gd name="T0" fmla="+- 0 10578 10576"/>
                                <a:gd name="T1" fmla="*/ T0 w 5"/>
                                <a:gd name="T2" fmla="+- 0 876 876"/>
                                <a:gd name="T3" fmla="*/ 876 h 3"/>
                                <a:gd name="T4" fmla="+- 0 10576 10576"/>
                                <a:gd name="T5" fmla="*/ T4 w 5"/>
                                <a:gd name="T6" fmla="+- 0 876 876"/>
                                <a:gd name="T7" fmla="*/ 876 h 3"/>
                                <a:gd name="T8" fmla="+- 0 10576 10576"/>
                                <a:gd name="T9" fmla="*/ T8 w 5"/>
                                <a:gd name="T10" fmla="+- 0 877 876"/>
                                <a:gd name="T11" fmla="*/ 877 h 3"/>
                                <a:gd name="T12" fmla="+- 0 10579 10576"/>
                                <a:gd name="T13" fmla="*/ T12 w 5"/>
                                <a:gd name="T14" fmla="+- 0 878 876"/>
                                <a:gd name="T15" fmla="*/ 878 h 3"/>
                                <a:gd name="T16" fmla="+- 0 10581 10576"/>
                                <a:gd name="T17" fmla="*/ T16 w 5"/>
                                <a:gd name="T18" fmla="+- 0 878 876"/>
                                <a:gd name="T19" fmla="*/ 878 h 3"/>
                                <a:gd name="T20" fmla="+- 0 10581 10576"/>
                                <a:gd name="T21" fmla="*/ T20 w 5"/>
                                <a:gd name="T22" fmla="+- 0 876 876"/>
                                <a:gd name="T23" fmla="*/ 876 h 3"/>
                                <a:gd name="T24" fmla="+- 0 10578 10576"/>
                                <a:gd name="T25" fmla="*/ T24 w 5"/>
                                <a:gd name="T26" fmla="+- 0 876 876"/>
                                <a:gd name="T27" fmla="*/ 876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1"/>
                                  </a:lnTo>
                                  <a:lnTo>
                                    <a:pt x="3" y="2"/>
                                  </a:lnTo>
                                  <a:lnTo>
                                    <a:pt x="5" y="2"/>
                                  </a:lnTo>
                                  <a:lnTo>
                                    <a:pt x="5" y="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26" name="Group 3612"/>
                        <wpg:cNvGrpSpPr>
                          <a:grpSpLocks/>
                        </wpg:cNvGrpSpPr>
                        <wpg:grpSpPr bwMode="auto">
                          <a:xfrm>
                            <a:off x="10579" y="876"/>
                            <a:ext cx="5" cy="3"/>
                            <a:chOff x="10579" y="876"/>
                            <a:chExt cx="5" cy="3"/>
                          </a:xfrm>
                        </wpg:grpSpPr>
                        <wps:wsp>
                          <wps:cNvPr id="16027" name="Freeform 3613"/>
                          <wps:cNvSpPr>
                            <a:spLocks/>
                          </wps:cNvSpPr>
                          <wps:spPr bwMode="auto">
                            <a:xfrm>
                              <a:off x="10579" y="876"/>
                              <a:ext cx="5" cy="3"/>
                            </a:xfrm>
                            <a:custGeom>
                              <a:avLst/>
                              <a:gdLst>
                                <a:gd name="T0" fmla="+- 0 10585 10579"/>
                                <a:gd name="T1" fmla="*/ T0 w 5"/>
                                <a:gd name="T2" fmla="+- 0 876 876"/>
                                <a:gd name="T3" fmla="*/ 876 h 3"/>
                                <a:gd name="T4" fmla="+- 0 10583 10579"/>
                                <a:gd name="T5" fmla="*/ T4 w 5"/>
                                <a:gd name="T6" fmla="+- 0 876 876"/>
                                <a:gd name="T7" fmla="*/ 876 h 3"/>
                                <a:gd name="T8" fmla="+- 0 10579 10579"/>
                                <a:gd name="T9" fmla="*/ T8 w 5"/>
                                <a:gd name="T10" fmla="+- 0 876 876"/>
                                <a:gd name="T11" fmla="*/ 876 h 3"/>
                                <a:gd name="T12" fmla="+- 0 10579 10579"/>
                                <a:gd name="T13" fmla="*/ T12 w 5"/>
                                <a:gd name="T14" fmla="+- 0 878 876"/>
                                <a:gd name="T15" fmla="*/ 878 h 3"/>
                                <a:gd name="T16" fmla="+- 0 10581 10579"/>
                                <a:gd name="T17" fmla="*/ T16 w 5"/>
                                <a:gd name="T18" fmla="+- 0 878 876"/>
                                <a:gd name="T19" fmla="*/ 878 h 3"/>
                                <a:gd name="T20" fmla="+- 0 10585 10579"/>
                                <a:gd name="T21" fmla="*/ T20 w 5"/>
                                <a:gd name="T22" fmla="+- 0 877 876"/>
                                <a:gd name="T23" fmla="*/ 877 h 3"/>
                                <a:gd name="T24" fmla="+- 0 10585 10579"/>
                                <a:gd name="T25" fmla="*/ T24 w 5"/>
                                <a:gd name="T26" fmla="+- 0 876 876"/>
                                <a:gd name="T27" fmla="*/ 876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6" y="0"/>
                                  </a:moveTo>
                                  <a:lnTo>
                                    <a:pt x="4" y="0"/>
                                  </a:lnTo>
                                  <a:lnTo>
                                    <a:pt x="0" y="0"/>
                                  </a:lnTo>
                                  <a:lnTo>
                                    <a:pt x="0" y="2"/>
                                  </a:lnTo>
                                  <a:lnTo>
                                    <a:pt x="2" y="2"/>
                                  </a:lnTo>
                                  <a:lnTo>
                                    <a:pt x="6" y="1"/>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28" name="Group 3614"/>
                        <wpg:cNvGrpSpPr>
                          <a:grpSpLocks/>
                        </wpg:cNvGrpSpPr>
                        <wpg:grpSpPr bwMode="auto">
                          <a:xfrm>
                            <a:off x="10583" y="872"/>
                            <a:ext cx="3" cy="6"/>
                            <a:chOff x="10583" y="872"/>
                            <a:chExt cx="3" cy="6"/>
                          </a:xfrm>
                        </wpg:grpSpPr>
                        <wps:wsp>
                          <wps:cNvPr id="16029" name="Freeform 3615"/>
                          <wps:cNvSpPr>
                            <a:spLocks/>
                          </wps:cNvSpPr>
                          <wps:spPr bwMode="auto">
                            <a:xfrm>
                              <a:off x="10583" y="872"/>
                              <a:ext cx="3" cy="6"/>
                            </a:xfrm>
                            <a:custGeom>
                              <a:avLst/>
                              <a:gdLst>
                                <a:gd name="T0" fmla="+- 0 10586 10583"/>
                                <a:gd name="T1" fmla="*/ T0 w 3"/>
                                <a:gd name="T2" fmla="+- 0 872 872"/>
                                <a:gd name="T3" fmla="*/ 872 h 6"/>
                                <a:gd name="T4" fmla="+- 0 10584 10583"/>
                                <a:gd name="T5" fmla="*/ T4 w 3"/>
                                <a:gd name="T6" fmla="+- 0 872 872"/>
                                <a:gd name="T7" fmla="*/ 872 h 6"/>
                                <a:gd name="T8" fmla="+- 0 10583 10583"/>
                                <a:gd name="T9" fmla="*/ T8 w 3"/>
                                <a:gd name="T10" fmla="+- 0 876 872"/>
                                <a:gd name="T11" fmla="*/ 876 h 6"/>
                                <a:gd name="T12" fmla="+- 0 10583 10583"/>
                                <a:gd name="T13" fmla="*/ T12 w 3"/>
                                <a:gd name="T14" fmla="+- 0 877 872"/>
                                <a:gd name="T15" fmla="*/ 877 h 6"/>
                                <a:gd name="T16" fmla="+- 0 10585 10583"/>
                                <a:gd name="T17" fmla="*/ T16 w 3"/>
                                <a:gd name="T18" fmla="+- 0 877 872"/>
                                <a:gd name="T19" fmla="*/ 877 h 6"/>
                                <a:gd name="T20" fmla="+- 0 10586 10583"/>
                                <a:gd name="T21" fmla="*/ T20 w 3"/>
                                <a:gd name="T22" fmla="+- 0 874 872"/>
                                <a:gd name="T23" fmla="*/ 874 h 6"/>
                                <a:gd name="T24" fmla="+- 0 10586 10583"/>
                                <a:gd name="T25" fmla="*/ T24 w 3"/>
                                <a:gd name="T26" fmla="+- 0 872 872"/>
                                <a:gd name="T27" fmla="*/ 872 h 6"/>
                              </a:gdLst>
                              <a:ahLst/>
                              <a:cxnLst>
                                <a:cxn ang="0">
                                  <a:pos x="T1" y="T3"/>
                                </a:cxn>
                                <a:cxn ang="0">
                                  <a:pos x="T5" y="T7"/>
                                </a:cxn>
                                <a:cxn ang="0">
                                  <a:pos x="T9" y="T11"/>
                                </a:cxn>
                                <a:cxn ang="0">
                                  <a:pos x="T13" y="T15"/>
                                </a:cxn>
                                <a:cxn ang="0">
                                  <a:pos x="T17" y="T19"/>
                                </a:cxn>
                                <a:cxn ang="0">
                                  <a:pos x="T21" y="T23"/>
                                </a:cxn>
                                <a:cxn ang="0">
                                  <a:pos x="T25" y="T27"/>
                                </a:cxn>
                              </a:cxnLst>
                              <a:rect l="0" t="0" r="r" b="b"/>
                              <a:pathLst>
                                <a:path w="3" h="6">
                                  <a:moveTo>
                                    <a:pt x="3" y="0"/>
                                  </a:moveTo>
                                  <a:lnTo>
                                    <a:pt x="1" y="0"/>
                                  </a:lnTo>
                                  <a:lnTo>
                                    <a:pt x="0" y="4"/>
                                  </a:lnTo>
                                  <a:lnTo>
                                    <a:pt x="0" y="5"/>
                                  </a:lnTo>
                                  <a:lnTo>
                                    <a:pt x="2" y="5"/>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30" name="Group 3616"/>
                        <wpg:cNvGrpSpPr>
                          <a:grpSpLocks/>
                        </wpg:cNvGrpSpPr>
                        <wpg:grpSpPr bwMode="auto">
                          <a:xfrm>
                            <a:off x="10583" y="869"/>
                            <a:ext cx="3" cy="5"/>
                            <a:chOff x="10583" y="869"/>
                            <a:chExt cx="3" cy="5"/>
                          </a:xfrm>
                        </wpg:grpSpPr>
                        <wps:wsp>
                          <wps:cNvPr id="16031" name="Freeform 3617"/>
                          <wps:cNvSpPr>
                            <a:spLocks/>
                          </wps:cNvSpPr>
                          <wps:spPr bwMode="auto">
                            <a:xfrm>
                              <a:off x="10583" y="869"/>
                              <a:ext cx="3" cy="5"/>
                            </a:xfrm>
                            <a:custGeom>
                              <a:avLst/>
                              <a:gdLst>
                                <a:gd name="T0" fmla="+- 0 10585 10583"/>
                                <a:gd name="T1" fmla="*/ T0 w 3"/>
                                <a:gd name="T2" fmla="+- 0 869 869"/>
                                <a:gd name="T3" fmla="*/ 869 h 5"/>
                                <a:gd name="T4" fmla="+- 0 10583 10583"/>
                                <a:gd name="T5" fmla="*/ T4 w 3"/>
                                <a:gd name="T6" fmla="+- 0 869 869"/>
                                <a:gd name="T7" fmla="*/ 869 h 5"/>
                                <a:gd name="T8" fmla="+- 0 10583 10583"/>
                                <a:gd name="T9" fmla="*/ T8 w 3"/>
                                <a:gd name="T10" fmla="+- 0 871 869"/>
                                <a:gd name="T11" fmla="*/ 871 h 5"/>
                                <a:gd name="T12" fmla="+- 0 10584 10583"/>
                                <a:gd name="T13" fmla="*/ T12 w 3"/>
                                <a:gd name="T14" fmla="+- 0 874 869"/>
                                <a:gd name="T15" fmla="*/ 874 h 5"/>
                                <a:gd name="T16" fmla="+- 0 10586 10583"/>
                                <a:gd name="T17" fmla="*/ T16 w 3"/>
                                <a:gd name="T18" fmla="+- 0 874 869"/>
                                <a:gd name="T19" fmla="*/ 874 h 5"/>
                                <a:gd name="T20" fmla="+- 0 10586 10583"/>
                                <a:gd name="T21" fmla="*/ T20 w 3"/>
                                <a:gd name="T22" fmla="+- 0 872 869"/>
                                <a:gd name="T23" fmla="*/ 872 h 5"/>
                                <a:gd name="T24" fmla="+- 0 10585 10583"/>
                                <a:gd name="T25" fmla="*/ T24 w 3"/>
                                <a:gd name="T26" fmla="+- 0 869 869"/>
                                <a:gd name="T27" fmla="*/ 869 h 5"/>
                              </a:gdLst>
                              <a:ahLst/>
                              <a:cxnLst>
                                <a:cxn ang="0">
                                  <a:pos x="T1" y="T3"/>
                                </a:cxn>
                                <a:cxn ang="0">
                                  <a:pos x="T5" y="T7"/>
                                </a:cxn>
                                <a:cxn ang="0">
                                  <a:pos x="T9" y="T11"/>
                                </a:cxn>
                                <a:cxn ang="0">
                                  <a:pos x="T13" y="T15"/>
                                </a:cxn>
                                <a:cxn ang="0">
                                  <a:pos x="T17" y="T19"/>
                                </a:cxn>
                                <a:cxn ang="0">
                                  <a:pos x="T21" y="T23"/>
                                </a:cxn>
                                <a:cxn ang="0">
                                  <a:pos x="T25" y="T27"/>
                                </a:cxn>
                              </a:cxnLst>
                              <a:rect l="0" t="0" r="r" b="b"/>
                              <a:pathLst>
                                <a:path w="3" h="5">
                                  <a:moveTo>
                                    <a:pt x="2" y="0"/>
                                  </a:moveTo>
                                  <a:lnTo>
                                    <a:pt x="0" y="0"/>
                                  </a:lnTo>
                                  <a:lnTo>
                                    <a:pt x="0" y="2"/>
                                  </a:lnTo>
                                  <a:lnTo>
                                    <a:pt x="1" y="5"/>
                                  </a:lnTo>
                                  <a:lnTo>
                                    <a:pt x="3" y="5"/>
                                  </a:lnTo>
                                  <a:lnTo>
                                    <a:pt x="3"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32" name="Group 3618"/>
                        <wpg:cNvGrpSpPr>
                          <a:grpSpLocks/>
                        </wpg:cNvGrpSpPr>
                        <wpg:grpSpPr bwMode="auto">
                          <a:xfrm>
                            <a:off x="10579" y="868"/>
                            <a:ext cx="5" cy="3"/>
                            <a:chOff x="10579" y="868"/>
                            <a:chExt cx="5" cy="3"/>
                          </a:xfrm>
                        </wpg:grpSpPr>
                        <wps:wsp>
                          <wps:cNvPr id="16033" name="Freeform 3619"/>
                          <wps:cNvSpPr>
                            <a:spLocks/>
                          </wps:cNvSpPr>
                          <wps:spPr bwMode="auto">
                            <a:xfrm>
                              <a:off x="10579" y="868"/>
                              <a:ext cx="5" cy="3"/>
                            </a:xfrm>
                            <a:custGeom>
                              <a:avLst/>
                              <a:gdLst>
                                <a:gd name="T0" fmla="+- 0 10581 10579"/>
                                <a:gd name="T1" fmla="*/ T0 w 5"/>
                                <a:gd name="T2" fmla="+- 0 868 868"/>
                                <a:gd name="T3" fmla="*/ 868 h 3"/>
                                <a:gd name="T4" fmla="+- 0 10579 10579"/>
                                <a:gd name="T5" fmla="*/ T4 w 5"/>
                                <a:gd name="T6" fmla="+- 0 868 868"/>
                                <a:gd name="T7" fmla="*/ 868 h 3"/>
                                <a:gd name="T8" fmla="+- 0 10579 10579"/>
                                <a:gd name="T9" fmla="*/ T8 w 5"/>
                                <a:gd name="T10" fmla="+- 0 870 868"/>
                                <a:gd name="T11" fmla="*/ 870 h 3"/>
                                <a:gd name="T12" fmla="+- 0 10583 10579"/>
                                <a:gd name="T13" fmla="*/ T12 w 5"/>
                                <a:gd name="T14" fmla="+- 0 871 868"/>
                                <a:gd name="T15" fmla="*/ 871 h 3"/>
                                <a:gd name="T16" fmla="+- 0 10585 10579"/>
                                <a:gd name="T17" fmla="*/ T16 w 5"/>
                                <a:gd name="T18" fmla="+- 0 871 868"/>
                                <a:gd name="T19" fmla="*/ 871 h 3"/>
                                <a:gd name="T20" fmla="+- 0 10585 10579"/>
                                <a:gd name="T21" fmla="*/ T20 w 5"/>
                                <a:gd name="T22" fmla="+- 0 869 868"/>
                                <a:gd name="T23" fmla="*/ 869 h 3"/>
                                <a:gd name="T24" fmla="+- 0 10581 10579"/>
                                <a:gd name="T25" fmla="*/ T24 w 5"/>
                                <a:gd name="T26" fmla="+- 0 868 868"/>
                                <a:gd name="T27" fmla="*/ 868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2"/>
                                  </a:lnTo>
                                  <a:lnTo>
                                    <a:pt x="4" y="3"/>
                                  </a:lnTo>
                                  <a:lnTo>
                                    <a:pt x="6" y="3"/>
                                  </a:lnTo>
                                  <a:lnTo>
                                    <a:pt x="6"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34" name="Group 3620"/>
                        <wpg:cNvGrpSpPr>
                          <a:grpSpLocks/>
                        </wpg:cNvGrpSpPr>
                        <wpg:grpSpPr bwMode="auto">
                          <a:xfrm>
                            <a:off x="10576" y="868"/>
                            <a:ext cx="5" cy="3"/>
                            <a:chOff x="10576" y="868"/>
                            <a:chExt cx="5" cy="3"/>
                          </a:xfrm>
                        </wpg:grpSpPr>
                        <wps:wsp>
                          <wps:cNvPr id="16035" name="Freeform 3621"/>
                          <wps:cNvSpPr>
                            <a:spLocks/>
                          </wps:cNvSpPr>
                          <wps:spPr bwMode="auto">
                            <a:xfrm>
                              <a:off x="10576" y="868"/>
                              <a:ext cx="5" cy="3"/>
                            </a:xfrm>
                            <a:custGeom>
                              <a:avLst/>
                              <a:gdLst>
                                <a:gd name="T0" fmla="+- 0 10581 10576"/>
                                <a:gd name="T1" fmla="*/ T0 w 5"/>
                                <a:gd name="T2" fmla="+- 0 868 868"/>
                                <a:gd name="T3" fmla="*/ 868 h 3"/>
                                <a:gd name="T4" fmla="+- 0 10579 10576"/>
                                <a:gd name="T5" fmla="*/ T4 w 5"/>
                                <a:gd name="T6" fmla="+- 0 868 868"/>
                                <a:gd name="T7" fmla="*/ 868 h 3"/>
                                <a:gd name="T8" fmla="+- 0 10576 10576"/>
                                <a:gd name="T9" fmla="*/ T8 w 5"/>
                                <a:gd name="T10" fmla="+- 0 869 868"/>
                                <a:gd name="T11" fmla="*/ 869 h 3"/>
                                <a:gd name="T12" fmla="+- 0 10576 10576"/>
                                <a:gd name="T13" fmla="*/ T12 w 5"/>
                                <a:gd name="T14" fmla="+- 0 871 868"/>
                                <a:gd name="T15" fmla="*/ 871 h 3"/>
                                <a:gd name="T16" fmla="+- 0 10578 10576"/>
                                <a:gd name="T17" fmla="*/ T16 w 5"/>
                                <a:gd name="T18" fmla="+- 0 871 868"/>
                                <a:gd name="T19" fmla="*/ 871 h 3"/>
                                <a:gd name="T20" fmla="+- 0 10581 10576"/>
                                <a:gd name="T21" fmla="*/ T20 w 5"/>
                                <a:gd name="T22" fmla="+- 0 870 868"/>
                                <a:gd name="T23" fmla="*/ 870 h 3"/>
                                <a:gd name="T24" fmla="+- 0 10581 10576"/>
                                <a:gd name="T25" fmla="*/ T24 w 5"/>
                                <a:gd name="T26" fmla="+- 0 868 868"/>
                                <a:gd name="T27" fmla="*/ 868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5" y="0"/>
                                  </a:moveTo>
                                  <a:lnTo>
                                    <a:pt x="3" y="0"/>
                                  </a:lnTo>
                                  <a:lnTo>
                                    <a:pt x="0" y="1"/>
                                  </a:lnTo>
                                  <a:lnTo>
                                    <a:pt x="0" y="3"/>
                                  </a:lnTo>
                                  <a:lnTo>
                                    <a:pt x="2" y="3"/>
                                  </a:lnTo>
                                  <a:lnTo>
                                    <a:pt x="5" y="2"/>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36" name="Group 3622"/>
                        <wpg:cNvGrpSpPr>
                          <a:grpSpLocks/>
                        </wpg:cNvGrpSpPr>
                        <wpg:grpSpPr bwMode="auto">
                          <a:xfrm>
                            <a:off x="10575" y="869"/>
                            <a:ext cx="4" cy="5"/>
                            <a:chOff x="10575" y="869"/>
                            <a:chExt cx="4" cy="5"/>
                          </a:xfrm>
                        </wpg:grpSpPr>
                        <wps:wsp>
                          <wps:cNvPr id="16037" name="Freeform 3623"/>
                          <wps:cNvSpPr>
                            <a:spLocks/>
                          </wps:cNvSpPr>
                          <wps:spPr bwMode="auto">
                            <a:xfrm>
                              <a:off x="10575" y="869"/>
                              <a:ext cx="4" cy="5"/>
                            </a:xfrm>
                            <a:custGeom>
                              <a:avLst/>
                              <a:gdLst>
                                <a:gd name="T0" fmla="+- 0 10578 10575"/>
                                <a:gd name="T1" fmla="*/ T0 w 4"/>
                                <a:gd name="T2" fmla="+- 0 869 869"/>
                                <a:gd name="T3" fmla="*/ 869 h 5"/>
                                <a:gd name="T4" fmla="+- 0 10576 10575"/>
                                <a:gd name="T5" fmla="*/ T4 w 4"/>
                                <a:gd name="T6" fmla="+- 0 869 869"/>
                                <a:gd name="T7" fmla="*/ 869 h 5"/>
                                <a:gd name="T8" fmla="+- 0 10575 10575"/>
                                <a:gd name="T9" fmla="*/ T8 w 4"/>
                                <a:gd name="T10" fmla="+- 0 872 869"/>
                                <a:gd name="T11" fmla="*/ 872 h 5"/>
                                <a:gd name="T12" fmla="+- 0 10575 10575"/>
                                <a:gd name="T13" fmla="*/ T12 w 4"/>
                                <a:gd name="T14" fmla="+- 0 874 869"/>
                                <a:gd name="T15" fmla="*/ 874 h 5"/>
                                <a:gd name="T16" fmla="+- 0 10576 10575"/>
                                <a:gd name="T17" fmla="*/ T16 w 4"/>
                                <a:gd name="T18" fmla="+- 0 874 869"/>
                                <a:gd name="T19" fmla="*/ 874 h 5"/>
                                <a:gd name="T20" fmla="+- 0 10578 10575"/>
                                <a:gd name="T21" fmla="*/ T20 w 4"/>
                                <a:gd name="T22" fmla="+- 0 871 869"/>
                                <a:gd name="T23" fmla="*/ 871 h 5"/>
                                <a:gd name="T24" fmla="+- 0 10578 10575"/>
                                <a:gd name="T25" fmla="*/ T24 w 4"/>
                                <a:gd name="T26" fmla="+- 0 869 869"/>
                                <a:gd name="T27" fmla="*/ 869 h 5"/>
                              </a:gdLst>
                              <a:ahLst/>
                              <a:cxnLst>
                                <a:cxn ang="0">
                                  <a:pos x="T1" y="T3"/>
                                </a:cxn>
                                <a:cxn ang="0">
                                  <a:pos x="T5" y="T7"/>
                                </a:cxn>
                                <a:cxn ang="0">
                                  <a:pos x="T9" y="T11"/>
                                </a:cxn>
                                <a:cxn ang="0">
                                  <a:pos x="T13" y="T15"/>
                                </a:cxn>
                                <a:cxn ang="0">
                                  <a:pos x="T17" y="T19"/>
                                </a:cxn>
                                <a:cxn ang="0">
                                  <a:pos x="T21" y="T23"/>
                                </a:cxn>
                                <a:cxn ang="0">
                                  <a:pos x="T25" y="T27"/>
                                </a:cxn>
                              </a:cxnLst>
                              <a:rect l="0" t="0" r="r" b="b"/>
                              <a:pathLst>
                                <a:path w="4" h="5">
                                  <a:moveTo>
                                    <a:pt x="3" y="0"/>
                                  </a:moveTo>
                                  <a:lnTo>
                                    <a:pt x="1" y="0"/>
                                  </a:lnTo>
                                  <a:lnTo>
                                    <a:pt x="0" y="3"/>
                                  </a:lnTo>
                                  <a:lnTo>
                                    <a:pt x="0" y="5"/>
                                  </a:lnTo>
                                  <a:lnTo>
                                    <a:pt x="1" y="5"/>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38" name="Group 3624"/>
                        <wpg:cNvGrpSpPr>
                          <a:grpSpLocks/>
                        </wpg:cNvGrpSpPr>
                        <wpg:grpSpPr bwMode="auto">
                          <a:xfrm>
                            <a:off x="10599" y="872"/>
                            <a:ext cx="3" cy="6"/>
                            <a:chOff x="10599" y="872"/>
                            <a:chExt cx="3" cy="6"/>
                          </a:xfrm>
                        </wpg:grpSpPr>
                        <wps:wsp>
                          <wps:cNvPr id="16039" name="Freeform 3625"/>
                          <wps:cNvSpPr>
                            <a:spLocks/>
                          </wps:cNvSpPr>
                          <wps:spPr bwMode="auto">
                            <a:xfrm>
                              <a:off x="10599" y="872"/>
                              <a:ext cx="3" cy="6"/>
                            </a:xfrm>
                            <a:custGeom>
                              <a:avLst/>
                              <a:gdLst>
                                <a:gd name="T0" fmla="+- 0 10601 10599"/>
                                <a:gd name="T1" fmla="*/ T0 w 3"/>
                                <a:gd name="T2" fmla="+- 0 872 872"/>
                                <a:gd name="T3" fmla="*/ 872 h 6"/>
                                <a:gd name="T4" fmla="+- 0 10599 10599"/>
                                <a:gd name="T5" fmla="*/ T4 w 3"/>
                                <a:gd name="T6" fmla="+- 0 872 872"/>
                                <a:gd name="T7" fmla="*/ 872 h 6"/>
                                <a:gd name="T8" fmla="+- 0 10599 10599"/>
                                <a:gd name="T9" fmla="*/ T8 w 3"/>
                                <a:gd name="T10" fmla="+- 0 874 872"/>
                                <a:gd name="T11" fmla="*/ 874 h 6"/>
                                <a:gd name="T12" fmla="+- 0 10600 10599"/>
                                <a:gd name="T13" fmla="*/ T12 w 3"/>
                                <a:gd name="T14" fmla="+- 0 877 872"/>
                                <a:gd name="T15" fmla="*/ 877 h 6"/>
                                <a:gd name="T16" fmla="+- 0 10602 10599"/>
                                <a:gd name="T17" fmla="*/ T16 w 3"/>
                                <a:gd name="T18" fmla="+- 0 877 872"/>
                                <a:gd name="T19" fmla="*/ 877 h 6"/>
                                <a:gd name="T20" fmla="+- 0 10602 10599"/>
                                <a:gd name="T21" fmla="*/ T20 w 3"/>
                                <a:gd name="T22" fmla="+- 0 876 872"/>
                                <a:gd name="T23" fmla="*/ 876 h 6"/>
                                <a:gd name="T24" fmla="+- 0 10601 10599"/>
                                <a:gd name="T25" fmla="*/ T24 w 3"/>
                                <a:gd name="T26" fmla="+- 0 872 872"/>
                                <a:gd name="T27" fmla="*/ 872 h 6"/>
                              </a:gdLst>
                              <a:ahLst/>
                              <a:cxnLst>
                                <a:cxn ang="0">
                                  <a:pos x="T1" y="T3"/>
                                </a:cxn>
                                <a:cxn ang="0">
                                  <a:pos x="T5" y="T7"/>
                                </a:cxn>
                                <a:cxn ang="0">
                                  <a:pos x="T9" y="T11"/>
                                </a:cxn>
                                <a:cxn ang="0">
                                  <a:pos x="T13" y="T15"/>
                                </a:cxn>
                                <a:cxn ang="0">
                                  <a:pos x="T17" y="T19"/>
                                </a:cxn>
                                <a:cxn ang="0">
                                  <a:pos x="T21" y="T23"/>
                                </a:cxn>
                                <a:cxn ang="0">
                                  <a:pos x="T25" y="T27"/>
                                </a:cxn>
                              </a:cxnLst>
                              <a:rect l="0" t="0" r="r" b="b"/>
                              <a:pathLst>
                                <a:path w="3" h="6">
                                  <a:moveTo>
                                    <a:pt x="2" y="0"/>
                                  </a:moveTo>
                                  <a:lnTo>
                                    <a:pt x="0" y="0"/>
                                  </a:lnTo>
                                  <a:lnTo>
                                    <a:pt x="0" y="2"/>
                                  </a:lnTo>
                                  <a:lnTo>
                                    <a:pt x="1" y="5"/>
                                  </a:lnTo>
                                  <a:lnTo>
                                    <a:pt x="3" y="5"/>
                                  </a:lnTo>
                                  <a:lnTo>
                                    <a:pt x="3" y="4"/>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40" name="Picture 3626"/>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600" y="876"/>
                              <a:ext cx="5"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41" name="Picture 3627"/>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604" y="876"/>
                              <a:ext cx="5"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42" name="Group 3628"/>
                        <wpg:cNvGrpSpPr>
                          <a:grpSpLocks/>
                        </wpg:cNvGrpSpPr>
                        <wpg:grpSpPr bwMode="auto">
                          <a:xfrm>
                            <a:off x="10607" y="872"/>
                            <a:ext cx="4" cy="6"/>
                            <a:chOff x="10607" y="872"/>
                            <a:chExt cx="4" cy="6"/>
                          </a:xfrm>
                        </wpg:grpSpPr>
                        <wps:wsp>
                          <wps:cNvPr id="16043" name="Freeform 3629"/>
                          <wps:cNvSpPr>
                            <a:spLocks/>
                          </wps:cNvSpPr>
                          <wps:spPr bwMode="auto">
                            <a:xfrm>
                              <a:off x="10607" y="872"/>
                              <a:ext cx="4" cy="6"/>
                            </a:xfrm>
                            <a:custGeom>
                              <a:avLst/>
                              <a:gdLst>
                                <a:gd name="T0" fmla="+- 0 10610 10607"/>
                                <a:gd name="T1" fmla="*/ T0 w 4"/>
                                <a:gd name="T2" fmla="+- 0 872 872"/>
                                <a:gd name="T3" fmla="*/ 872 h 6"/>
                                <a:gd name="T4" fmla="+- 0 10608 10607"/>
                                <a:gd name="T5" fmla="*/ T4 w 4"/>
                                <a:gd name="T6" fmla="+- 0 872 872"/>
                                <a:gd name="T7" fmla="*/ 872 h 6"/>
                                <a:gd name="T8" fmla="+- 0 10607 10607"/>
                                <a:gd name="T9" fmla="*/ T8 w 4"/>
                                <a:gd name="T10" fmla="+- 0 876 872"/>
                                <a:gd name="T11" fmla="*/ 876 h 6"/>
                                <a:gd name="T12" fmla="+- 0 10607 10607"/>
                                <a:gd name="T13" fmla="*/ T12 w 4"/>
                                <a:gd name="T14" fmla="+- 0 877 872"/>
                                <a:gd name="T15" fmla="*/ 877 h 6"/>
                                <a:gd name="T16" fmla="+- 0 10608 10607"/>
                                <a:gd name="T17" fmla="*/ T16 w 4"/>
                                <a:gd name="T18" fmla="+- 0 877 872"/>
                                <a:gd name="T19" fmla="*/ 877 h 6"/>
                                <a:gd name="T20" fmla="+- 0 10610 10607"/>
                                <a:gd name="T21" fmla="*/ T20 w 4"/>
                                <a:gd name="T22" fmla="+- 0 874 872"/>
                                <a:gd name="T23" fmla="*/ 874 h 6"/>
                                <a:gd name="T24" fmla="+- 0 10610 10607"/>
                                <a:gd name="T25" fmla="*/ T24 w 4"/>
                                <a:gd name="T26" fmla="+- 0 872 872"/>
                                <a:gd name="T27" fmla="*/ 872 h 6"/>
                              </a:gdLst>
                              <a:ahLst/>
                              <a:cxnLst>
                                <a:cxn ang="0">
                                  <a:pos x="T1" y="T3"/>
                                </a:cxn>
                                <a:cxn ang="0">
                                  <a:pos x="T5" y="T7"/>
                                </a:cxn>
                                <a:cxn ang="0">
                                  <a:pos x="T9" y="T11"/>
                                </a:cxn>
                                <a:cxn ang="0">
                                  <a:pos x="T13" y="T15"/>
                                </a:cxn>
                                <a:cxn ang="0">
                                  <a:pos x="T17" y="T19"/>
                                </a:cxn>
                                <a:cxn ang="0">
                                  <a:pos x="T21" y="T23"/>
                                </a:cxn>
                                <a:cxn ang="0">
                                  <a:pos x="T25" y="T27"/>
                                </a:cxn>
                              </a:cxnLst>
                              <a:rect l="0" t="0" r="r" b="b"/>
                              <a:pathLst>
                                <a:path w="4" h="6">
                                  <a:moveTo>
                                    <a:pt x="3" y="0"/>
                                  </a:moveTo>
                                  <a:lnTo>
                                    <a:pt x="1" y="0"/>
                                  </a:lnTo>
                                  <a:lnTo>
                                    <a:pt x="0" y="4"/>
                                  </a:lnTo>
                                  <a:lnTo>
                                    <a:pt x="0" y="5"/>
                                  </a:lnTo>
                                  <a:lnTo>
                                    <a:pt x="1" y="5"/>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44" name="Group 3630"/>
                        <wpg:cNvGrpSpPr>
                          <a:grpSpLocks/>
                        </wpg:cNvGrpSpPr>
                        <wpg:grpSpPr bwMode="auto">
                          <a:xfrm>
                            <a:off x="10607" y="869"/>
                            <a:ext cx="4" cy="5"/>
                            <a:chOff x="10607" y="869"/>
                            <a:chExt cx="4" cy="5"/>
                          </a:xfrm>
                        </wpg:grpSpPr>
                        <wps:wsp>
                          <wps:cNvPr id="16045" name="Freeform 3631"/>
                          <wps:cNvSpPr>
                            <a:spLocks/>
                          </wps:cNvSpPr>
                          <wps:spPr bwMode="auto">
                            <a:xfrm>
                              <a:off x="10607" y="869"/>
                              <a:ext cx="4" cy="5"/>
                            </a:xfrm>
                            <a:custGeom>
                              <a:avLst/>
                              <a:gdLst>
                                <a:gd name="T0" fmla="+- 0 10608 10607"/>
                                <a:gd name="T1" fmla="*/ T0 w 4"/>
                                <a:gd name="T2" fmla="+- 0 869 869"/>
                                <a:gd name="T3" fmla="*/ 869 h 5"/>
                                <a:gd name="T4" fmla="+- 0 10607 10607"/>
                                <a:gd name="T5" fmla="*/ T4 w 4"/>
                                <a:gd name="T6" fmla="+- 0 869 869"/>
                                <a:gd name="T7" fmla="*/ 869 h 5"/>
                                <a:gd name="T8" fmla="+- 0 10607 10607"/>
                                <a:gd name="T9" fmla="*/ T8 w 4"/>
                                <a:gd name="T10" fmla="+- 0 871 869"/>
                                <a:gd name="T11" fmla="*/ 871 h 5"/>
                                <a:gd name="T12" fmla="+- 0 10608 10607"/>
                                <a:gd name="T13" fmla="*/ T12 w 4"/>
                                <a:gd name="T14" fmla="+- 0 874 869"/>
                                <a:gd name="T15" fmla="*/ 874 h 5"/>
                                <a:gd name="T16" fmla="+- 0 10610 10607"/>
                                <a:gd name="T17" fmla="*/ T16 w 4"/>
                                <a:gd name="T18" fmla="+- 0 874 869"/>
                                <a:gd name="T19" fmla="*/ 874 h 5"/>
                                <a:gd name="T20" fmla="+- 0 10610 10607"/>
                                <a:gd name="T21" fmla="*/ T20 w 4"/>
                                <a:gd name="T22" fmla="+- 0 872 869"/>
                                <a:gd name="T23" fmla="*/ 872 h 5"/>
                                <a:gd name="T24" fmla="+- 0 10608 10607"/>
                                <a:gd name="T25" fmla="*/ T24 w 4"/>
                                <a:gd name="T26" fmla="+- 0 869 869"/>
                                <a:gd name="T27" fmla="*/ 869 h 5"/>
                              </a:gdLst>
                              <a:ahLst/>
                              <a:cxnLst>
                                <a:cxn ang="0">
                                  <a:pos x="T1" y="T3"/>
                                </a:cxn>
                                <a:cxn ang="0">
                                  <a:pos x="T5" y="T7"/>
                                </a:cxn>
                                <a:cxn ang="0">
                                  <a:pos x="T9" y="T11"/>
                                </a:cxn>
                                <a:cxn ang="0">
                                  <a:pos x="T13" y="T15"/>
                                </a:cxn>
                                <a:cxn ang="0">
                                  <a:pos x="T17" y="T19"/>
                                </a:cxn>
                                <a:cxn ang="0">
                                  <a:pos x="T21" y="T23"/>
                                </a:cxn>
                                <a:cxn ang="0">
                                  <a:pos x="T25" y="T27"/>
                                </a:cxn>
                              </a:cxnLst>
                              <a:rect l="0" t="0" r="r" b="b"/>
                              <a:pathLst>
                                <a:path w="4" h="5">
                                  <a:moveTo>
                                    <a:pt x="1" y="0"/>
                                  </a:moveTo>
                                  <a:lnTo>
                                    <a:pt x="0" y="0"/>
                                  </a:lnTo>
                                  <a:lnTo>
                                    <a:pt x="0" y="2"/>
                                  </a:lnTo>
                                  <a:lnTo>
                                    <a:pt x="1" y="5"/>
                                  </a:lnTo>
                                  <a:lnTo>
                                    <a:pt x="3" y="5"/>
                                  </a:lnTo>
                                  <a:lnTo>
                                    <a:pt x="3" y="3"/>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46" name="Group 3632"/>
                        <wpg:cNvGrpSpPr>
                          <a:grpSpLocks/>
                        </wpg:cNvGrpSpPr>
                        <wpg:grpSpPr bwMode="auto">
                          <a:xfrm>
                            <a:off x="10604" y="868"/>
                            <a:ext cx="5" cy="3"/>
                            <a:chOff x="10604" y="868"/>
                            <a:chExt cx="5" cy="3"/>
                          </a:xfrm>
                        </wpg:grpSpPr>
                        <wps:wsp>
                          <wps:cNvPr id="16047" name="Freeform 3633"/>
                          <wps:cNvSpPr>
                            <a:spLocks/>
                          </wps:cNvSpPr>
                          <wps:spPr bwMode="auto">
                            <a:xfrm>
                              <a:off x="10604" y="868"/>
                              <a:ext cx="5" cy="3"/>
                            </a:xfrm>
                            <a:custGeom>
                              <a:avLst/>
                              <a:gdLst>
                                <a:gd name="T0" fmla="+- 0 10606 10604"/>
                                <a:gd name="T1" fmla="*/ T0 w 5"/>
                                <a:gd name="T2" fmla="+- 0 868 868"/>
                                <a:gd name="T3" fmla="*/ 868 h 3"/>
                                <a:gd name="T4" fmla="+- 0 10604 10604"/>
                                <a:gd name="T5" fmla="*/ T4 w 5"/>
                                <a:gd name="T6" fmla="+- 0 868 868"/>
                                <a:gd name="T7" fmla="*/ 868 h 3"/>
                                <a:gd name="T8" fmla="+- 0 10604 10604"/>
                                <a:gd name="T9" fmla="*/ T8 w 5"/>
                                <a:gd name="T10" fmla="+- 0 870 868"/>
                                <a:gd name="T11" fmla="*/ 870 h 3"/>
                                <a:gd name="T12" fmla="+- 0 10607 10604"/>
                                <a:gd name="T13" fmla="*/ T12 w 5"/>
                                <a:gd name="T14" fmla="+- 0 871 868"/>
                                <a:gd name="T15" fmla="*/ 871 h 3"/>
                                <a:gd name="T16" fmla="+- 0 10608 10604"/>
                                <a:gd name="T17" fmla="*/ T16 w 5"/>
                                <a:gd name="T18" fmla="+- 0 871 868"/>
                                <a:gd name="T19" fmla="*/ 871 h 3"/>
                                <a:gd name="T20" fmla="+- 0 10608 10604"/>
                                <a:gd name="T21" fmla="*/ T20 w 5"/>
                                <a:gd name="T22" fmla="+- 0 869 868"/>
                                <a:gd name="T23" fmla="*/ 869 h 3"/>
                                <a:gd name="T24" fmla="+- 0 10606 10604"/>
                                <a:gd name="T25" fmla="*/ T24 w 5"/>
                                <a:gd name="T26" fmla="+- 0 868 868"/>
                                <a:gd name="T27" fmla="*/ 868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2"/>
                                  </a:lnTo>
                                  <a:lnTo>
                                    <a:pt x="3" y="3"/>
                                  </a:lnTo>
                                  <a:lnTo>
                                    <a:pt x="4" y="3"/>
                                  </a:lnTo>
                                  <a:lnTo>
                                    <a:pt x="4"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48" name="Group 3634"/>
                        <wpg:cNvGrpSpPr>
                          <a:grpSpLocks/>
                        </wpg:cNvGrpSpPr>
                        <wpg:grpSpPr bwMode="auto">
                          <a:xfrm>
                            <a:off x="10600" y="868"/>
                            <a:ext cx="5" cy="3"/>
                            <a:chOff x="10600" y="868"/>
                            <a:chExt cx="5" cy="3"/>
                          </a:xfrm>
                        </wpg:grpSpPr>
                        <wps:wsp>
                          <wps:cNvPr id="16049" name="Freeform 3635"/>
                          <wps:cNvSpPr>
                            <a:spLocks/>
                          </wps:cNvSpPr>
                          <wps:spPr bwMode="auto">
                            <a:xfrm>
                              <a:off x="10600" y="868"/>
                              <a:ext cx="5" cy="3"/>
                            </a:xfrm>
                            <a:custGeom>
                              <a:avLst/>
                              <a:gdLst>
                                <a:gd name="T0" fmla="+- 0 10606 10600"/>
                                <a:gd name="T1" fmla="*/ T0 w 5"/>
                                <a:gd name="T2" fmla="+- 0 868 868"/>
                                <a:gd name="T3" fmla="*/ 868 h 3"/>
                                <a:gd name="T4" fmla="+- 0 10604 10600"/>
                                <a:gd name="T5" fmla="*/ T4 w 5"/>
                                <a:gd name="T6" fmla="+- 0 868 868"/>
                                <a:gd name="T7" fmla="*/ 868 h 3"/>
                                <a:gd name="T8" fmla="+- 0 10600 10600"/>
                                <a:gd name="T9" fmla="*/ T8 w 5"/>
                                <a:gd name="T10" fmla="+- 0 869 868"/>
                                <a:gd name="T11" fmla="*/ 869 h 3"/>
                                <a:gd name="T12" fmla="+- 0 10600 10600"/>
                                <a:gd name="T13" fmla="*/ T12 w 5"/>
                                <a:gd name="T14" fmla="+- 0 871 868"/>
                                <a:gd name="T15" fmla="*/ 871 h 3"/>
                                <a:gd name="T16" fmla="+- 0 10602 10600"/>
                                <a:gd name="T17" fmla="*/ T16 w 5"/>
                                <a:gd name="T18" fmla="+- 0 871 868"/>
                                <a:gd name="T19" fmla="*/ 871 h 3"/>
                                <a:gd name="T20" fmla="+- 0 10606 10600"/>
                                <a:gd name="T21" fmla="*/ T20 w 5"/>
                                <a:gd name="T22" fmla="+- 0 870 868"/>
                                <a:gd name="T23" fmla="*/ 870 h 3"/>
                                <a:gd name="T24" fmla="+- 0 10606 10600"/>
                                <a:gd name="T25" fmla="*/ T24 w 5"/>
                                <a:gd name="T26" fmla="+- 0 868 868"/>
                                <a:gd name="T27" fmla="*/ 868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6" y="0"/>
                                  </a:moveTo>
                                  <a:lnTo>
                                    <a:pt x="4" y="0"/>
                                  </a:lnTo>
                                  <a:lnTo>
                                    <a:pt x="0" y="1"/>
                                  </a:lnTo>
                                  <a:lnTo>
                                    <a:pt x="0" y="3"/>
                                  </a:lnTo>
                                  <a:lnTo>
                                    <a:pt x="2" y="3"/>
                                  </a:lnTo>
                                  <a:lnTo>
                                    <a:pt x="6" y="2"/>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50" name="Group 3636"/>
                        <wpg:cNvGrpSpPr>
                          <a:grpSpLocks/>
                        </wpg:cNvGrpSpPr>
                        <wpg:grpSpPr bwMode="auto">
                          <a:xfrm>
                            <a:off x="10599" y="869"/>
                            <a:ext cx="3" cy="5"/>
                            <a:chOff x="10599" y="869"/>
                            <a:chExt cx="3" cy="5"/>
                          </a:xfrm>
                        </wpg:grpSpPr>
                        <wps:wsp>
                          <wps:cNvPr id="16051" name="Freeform 3637"/>
                          <wps:cNvSpPr>
                            <a:spLocks/>
                          </wps:cNvSpPr>
                          <wps:spPr bwMode="auto">
                            <a:xfrm>
                              <a:off x="10599" y="869"/>
                              <a:ext cx="3" cy="5"/>
                            </a:xfrm>
                            <a:custGeom>
                              <a:avLst/>
                              <a:gdLst>
                                <a:gd name="T0" fmla="+- 0 10602 10599"/>
                                <a:gd name="T1" fmla="*/ T0 w 3"/>
                                <a:gd name="T2" fmla="+- 0 869 869"/>
                                <a:gd name="T3" fmla="*/ 869 h 5"/>
                                <a:gd name="T4" fmla="+- 0 10600 10599"/>
                                <a:gd name="T5" fmla="*/ T4 w 3"/>
                                <a:gd name="T6" fmla="+- 0 869 869"/>
                                <a:gd name="T7" fmla="*/ 869 h 5"/>
                                <a:gd name="T8" fmla="+- 0 10599 10599"/>
                                <a:gd name="T9" fmla="*/ T8 w 3"/>
                                <a:gd name="T10" fmla="+- 0 872 869"/>
                                <a:gd name="T11" fmla="*/ 872 h 5"/>
                                <a:gd name="T12" fmla="+- 0 10599 10599"/>
                                <a:gd name="T13" fmla="*/ T12 w 3"/>
                                <a:gd name="T14" fmla="+- 0 874 869"/>
                                <a:gd name="T15" fmla="*/ 874 h 5"/>
                                <a:gd name="T16" fmla="+- 0 10601 10599"/>
                                <a:gd name="T17" fmla="*/ T16 w 3"/>
                                <a:gd name="T18" fmla="+- 0 874 869"/>
                                <a:gd name="T19" fmla="*/ 874 h 5"/>
                                <a:gd name="T20" fmla="+- 0 10602 10599"/>
                                <a:gd name="T21" fmla="*/ T20 w 3"/>
                                <a:gd name="T22" fmla="+- 0 871 869"/>
                                <a:gd name="T23" fmla="*/ 871 h 5"/>
                                <a:gd name="T24" fmla="+- 0 10602 10599"/>
                                <a:gd name="T25" fmla="*/ T24 w 3"/>
                                <a:gd name="T26" fmla="+- 0 869 869"/>
                                <a:gd name="T27" fmla="*/ 869 h 5"/>
                              </a:gdLst>
                              <a:ahLst/>
                              <a:cxnLst>
                                <a:cxn ang="0">
                                  <a:pos x="T1" y="T3"/>
                                </a:cxn>
                                <a:cxn ang="0">
                                  <a:pos x="T5" y="T7"/>
                                </a:cxn>
                                <a:cxn ang="0">
                                  <a:pos x="T9" y="T11"/>
                                </a:cxn>
                                <a:cxn ang="0">
                                  <a:pos x="T13" y="T15"/>
                                </a:cxn>
                                <a:cxn ang="0">
                                  <a:pos x="T17" y="T19"/>
                                </a:cxn>
                                <a:cxn ang="0">
                                  <a:pos x="T21" y="T23"/>
                                </a:cxn>
                                <a:cxn ang="0">
                                  <a:pos x="T25" y="T27"/>
                                </a:cxn>
                              </a:cxnLst>
                              <a:rect l="0" t="0" r="r" b="b"/>
                              <a:pathLst>
                                <a:path w="3" h="5">
                                  <a:moveTo>
                                    <a:pt x="3" y="0"/>
                                  </a:moveTo>
                                  <a:lnTo>
                                    <a:pt x="1" y="0"/>
                                  </a:lnTo>
                                  <a:lnTo>
                                    <a:pt x="0" y="3"/>
                                  </a:lnTo>
                                  <a:lnTo>
                                    <a:pt x="0" y="5"/>
                                  </a:lnTo>
                                  <a:lnTo>
                                    <a:pt x="2" y="5"/>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52" name="Picture 3638"/>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10363" y="786"/>
                              <a:ext cx="5" cy="3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53" name="Picture 3639"/>
                            <pic:cNvPicPr>
                              <a:picLocks noChangeAspect="1" noChangeArrowheads="1"/>
                            </pic:cNvPicPr>
                          </pic:nvPicPr>
                          <pic:blipFill>
                            <a:blip r:embed="rId701">
                              <a:extLst>
                                <a:ext uri="{28A0092B-C50C-407E-A947-70E740481C1C}">
                                  <a14:useLocalDpi xmlns:a14="http://schemas.microsoft.com/office/drawing/2010/main" val="0"/>
                                </a:ext>
                              </a:extLst>
                            </a:blip>
                            <a:srcRect/>
                            <a:stretch>
                              <a:fillRect/>
                            </a:stretch>
                          </pic:blipFill>
                          <pic:spPr bwMode="auto">
                            <a:xfrm>
                              <a:off x="10363" y="725"/>
                              <a:ext cx="66" cy="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54" name="Picture 3640"/>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10423" y="725"/>
                              <a:ext cx="33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55" name="Group 3641"/>
                        <wpg:cNvGrpSpPr>
                          <a:grpSpLocks/>
                        </wpg:cNvGrpSpPr>
                        <wpg:grpSpPr bwMode="auto">
                          <a:xfrm>
                            <a:off x="10748" y="725"/>
                            <a:ext cx="5" cy="331"/>
                            <a:chOff x="10748" y="725"/>
                            <a:chExt cx="5" cy="331"/>
                          </a:xfrm>
                        </wpg:grpSpPr>
                        <wps:wsp>
                          <wps:cNvPr id="16056" name="Freeform 3642"/>
                          <wps:cNvSpPr>
                            <a:spLocks/>
                          </wps:cNvSpPr>
                          <wps:spPr bwMode="auto">
                            <a:xfrm>
                              <a:off x="10748" y="725"/>
                              <a:ext cx="5" cy="331"/>
                            </a:xfrm>
                            <a:custGeom>
                              <a:avLst/>
                              <a:gdLst>
                                <a:gd name="T0" fmla="+- 0 10748 10748"/>
                                <a:gd name="T1" fmla="*/ T0 w 5"/>
                                <a:gd name="T2" fmla="+- 0 725 725"/>
                                <a:gd name="T3" fmla="*/ 725 h 331"/>
                                <a:gd name="T4" fmla="+- 0 10753 10748"/>
                                <a:gd name="T5" fmla="*/ T4 w 5"/>
                                <a:gd name="T6" fmla="+- 0 725 725"/>
                                <a:gd name="T7" fmla="*/ 725 h 331"/>
                                <a:gd name="T8" fmla="+- 0 10753 10748"/>
                                <a:gd name="T9" fmla="*/ T8 w 5"/>
                                <a:gd name="T10" fmla="+- 0 1056 725"/>
                                <a:gd name="T11" fmla="*/ 1056 h 331"/>
                                <a:gd name="T12" fmla="+- 0 10748 10748"/>
                                <a:gd name="T13" fmla="*/ T12 w 5"/>
                                <a:gd name="T14" fmla="+- 0 1056 725"/>
                                <a:gd name="T15" fmla="*/ 1056 h 331"/>
                                <a:gd name="T16" fmla="+- 0 10748 10748"/>
                                <a:gd name="T17" fmla="*/ T16 w 5"/>
                                <a:gd name="T18" fmla="+- 0 725 725"/>
                                <a:gd name="T19" fmla="*/ 725 h 331"/>
                              </a:gdLst>
                              <a:ahLst/>
                              <a:cxnLst>
                                <a:cxn ang="0">
                                  <a:pos x="T1" y="T3"/>
                                </a:cxn>
                                <a:cxn ang="0">
                                  <a:pos x="T5" y="T7"/>
                                </a:cxn>
                                <a:cxn ang="0">
                                  <a:pos x="T9" y="T11"/>
                                </a:cxn>
                                <a:cxn ang="0">
                                  <a:pos x="T13" y="T15"/>
                                </a:cxn>
                                <a:cxn ang="0">
                                  <a:pos x="T17" y="T19"/>
                                </a:cxn>
                              </a:cxnLst>
                              <a:rect l="0" t="0" r="r" b="b"/>
                              <a:pathLst>
                                <a:path w="5" h="331">
                                  <a:moveTo>
                                    <a:pt x="0" y="0"/>
                                  </a:moveTo>
                                  <a:lnTo>
                                    <a:pt x="5" y="0"/>
                                  </a:lnTo>
                                  <a:lnTo>
                                    <a:pt x="5" y="331"/>
                                  </a:lnTo>
                                  <a:lnTo>
                                    <a:pt x="0" y="33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57" name="Picture 3643"/>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10687" y="1050"/>
                              <a:ext cx="66" cy="6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58" name="Group 3644"/>
                        <wpg:cNvGrpSpPr>
                          <a:grpSpLocks/>
                        </wpg:cNvGrpSpPr>
                        <wpg:grpSpPr bwMode="auto">
                          <a:xfrm>
                            <a:off x="10363" y="1112"/>
                            <a:ext cx="330" cy="6"/>
                            <a:chOff x="10363" y="1112"/>
                            <a:chExt cx="330" cy="6"/>
                          </a:xfrm>
                        </wpg:grpSpPr>
                        <wps:wsp>
                          <wps:cNvPr id="16059" name="Freeform 3645"/>
                          <wps:cNvSpPr>
                            <a:spLocks/>
                          </wps:cNvSpPr>
                          <wps:spPr bwMode="auto">
                            <a:xfrm>
                              <a:off x="10363" y="1112"/>
                              <a:ext cx="330" cy="6"/>
                            </a:xfrm>
                            <a:custGeom>
                              <a:avLst/>
                              <a:gdLst>
                                <a:gd name="T0" fmla="+- 0 10363 10363"/>
                                <a:gd name="T1" fmla="*/ T0 w 330"/>
                                <a:gd name="T2" fmla="+- 0 1112 1112"/>
                                <a:gd name="T3" fmla="*/ 1112 h 6"/>
                                <a:gd name="T4" fmla="+- 0 10693 10363"/>
                                <a:gd name="T5" fmla="*/ T4 w 330"/>
                                <a:gd name="T6" fmla="+- 0 1112 1112"/>
                                <a:gd name="T7" fmla="*/ 1112 h 6"/>
                                <a:gd name="T8" fmla="+- 0 10693 10363"/>
                                <a:gd name="T9" fmla="*/ T8 w 330"/>
                                <a:gd name="T10" fmla="+- 0 1117 1112"/>
                                <a:gd name="T11" fmla="*/ 1117 h 6"/>
                                <a:gd name="T12" fmla="+- 0 10363 10363"/>
                                <a:gd name="T13" fmla="*/ T12 w 330"/>
                                <a:gd name="T14" fmla="+- 0 1117 1112"/>
                                <a:gd name="T15" fmla="*/ 1117 h 6"/>
                                <a:gd name="T16" fmla="+- 0 10363 10363"/>
                                <a:gd name="T17" fmla="*/ T16 w 330"/>
                                <a:gd name="T18" fmla="+- 0 1112 1112"/>
                                <a:gd name="T19" fmla="*/ 1112 h 6"/>
                              </a:gdLst>
                              <a:ahLst/>
                              <a:cxnLst>
                                <a:cxn ang="0">
                                  <a:pos x="T1" y="T3"/>
                                </a:cxn>
                                <a:cxn ang="0">
                                  <a:pos x="T5" y="T7"/>
                                </a:cxn>
                                <a:cxn ang="0">
                                  <a:pos x="T9" y="T11"/>
                                </a:cxn>
                                <a:cxn ang="0">
                                  <a:pos x="T13" y="T15"/>
                                </a:cxn>
                                <a:cxn ang="0">
                                  <a:pos x="T17" y="T19"/>
                                </a:cxn>
                              </a:cxnLst>
                              <a:rect l="0" t="0" r="r" b="b"/>
                              <a:pathLst>
                                <a:path w="330" h="6">
                                  <a:moveTo>
                                    <a:pt x="0" y="0"/>
                                  </a:moveTo>
                                  <a:lnTo>
                                    <a:pt x="330" y="0"/>
                                  </a:lnTo>
                                  <a:lnTo>
                                    <a:pt x="330"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60" name="Group 3646"/>
                        <wpg:cNvGrpSpPr>
                          <a:grpSpLocks/>
                        </wpg:cNvGrpSpPr>
                        <wpg:grpSpPr bwMode="auto">
                          <a:xfrm>
                            <a:off x="9427" y="-155"/>
                            <a:ext cx="663" cy="768"/>
                            <a:chOff x="9427" y="-155"/>
                            <a:chExt cx="663" cy="768"/>
                          </a:xfrm>
                        </wpg:grpSpPr>
                        <wps:wsp>
                          <wps:cNvPr id="16061" name="Freeform 3647"/>
                          <wps:cNvSpPr>
                            <a:spLocks/>
                          </wps:cNvSpPr>
                          <wps:spPr bwMode="auto">
                            <a:xfrm>
                              <a:off x="9427" y="-155"/>
                              <a:ext cx="663" cy="768"/>
                            </a:xfrm>
                            <a:custGeom>
                              <a:avLst/>
                              <a:gdLst>
                                <a:gd name="T0" fmla="+- 0 9988 9427"/>
                                <a:gd name="T1" fmla="*/ T0 w 663"/>
                                <a:gd name="T2" fmla="+- 0 538 -155"/>
                                <a:gd name="T3" fmla="*/ 538 h 768"/>
                                <a:gd name="T4" fmla="+- 0 9724 9427"/>
                                <a:gd name="T5" fmla="*/ T4 w 663"/>
                                <a:gd name="T6" fmla="+- 0 538 -155"/>
                                <a:gd name="T7" fmla="*/ 538 h 768"/>
                                <a:gd name="T8" fmla="+- 0 9731 9427"/>
                                <a:gd name="T9" fmla="*/ T8 w 663"/>
                                <a:gd name="T10" fmla="+- 0 556 -155"/>
                                <a:gd name="T11" fmla="*/ 556 h 768"/>
                                <a:gd name="T12" fmla="+- 0 9786 9427"/>
                                <a:gd name="T13" fmla="*/ T12 w 663"/>
                                <a:gd name="T14" fmla="+- 0 602 -155"/>
                                <a:gd name="T15" fmla="*/ 602 h 768"/>
                                <a:gd name="T16" fmla="+- 0 9844 9427"/>
                                <a:gd name="T17" fmla="*/ T16 w 663"/>
                                <a:gd name="T18" fmla="+- 0 612 -155"/>
                                <a:gd name="T19" fmla="*/ 612 h 768"/>
                                <a:gd name="T20" fmla="+- 0 9865 9427"/>
                                <a:gd name="T21" fmla="*/ T20 w 663"/>
                                <a:gd name="T22" fmla="+- 0 612 -155"/>
                                <a:gd name="T23" fmla="*/ 612 h 768"/>
                                <a:gd name="T24" fmla="+- 0 9923 9427"/>
                                <a:gd name="T25" fmla="*/ T24 w 663"/>
                                <a:gd name="T26" fmla="+- 0 598 -155"/>
                                <a:gd name="T27" fmla="*/ 598 h 768"/>
                                <a:gd name="T28" fmla="+- 0 9979 9427"/>
                                <a:gd name="T29" fmla="*/ T28 w 663"/>
                                <a:gd name="T30" fmla="+- 0 557 -155"/>
                                <a:gd name="T31" fmla="*/ 557 h 768"/>
                                <a:gd name="T32" fmla="+- 0 9988 9427"/>
                                <a:gd name="T33" fmla="*/ T32 w 663"/>
                                <a:gd name="T34" fmla="+- 0 538 -155"/>
                                <a:gd name="T35" fmla="*/ 538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63" h="768">
                                  <a:moveTo>
                                    <a:pt x="561" y="693"/>
                                  </a:moveTo>
                                  <a:lnTo>
                                    <a:pt x="297" y="693"/>
                                  </a:lnTo>
                                  <a:lnTo>
                                    <a:pt x="304" y="711"/>
                                  </a:lnTo>
                                  <a:lnTo>
                                    <a:pt x="359" y="757"/>
                                  </a:lnTo>
                                  <a:lnTo>
                                    <a:pt x="417" y="767"/>
                                  </a:lnTo>
                                  <a:lnTo>
                                    <a:pt x="438" y="767"/>
                                  </a:lnTo>
                                  <a:lnTo>
                                    <a:pt x="496" y="753"/>
                                  </a:lnTo>
                                  <a:lnTo>
                                    <a:pt x="552" y="712"/>
                                  </a:lnTo>
                                  <a:lnTo>
                                    <a:pt x="561" y="693"/>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62" name="Freeform 3648"/>
                          <wps:cNvSpPr>
                            <a:spLocks/>
                          </wps:cNvSpPr>
                          <wps:spPr bwMode="auto">
                            <a:xfrm>
                              <a:off x="9427" y="-155"/>
                              <a:ext cx="663" cy="768"/>
                            </a:xfrm>
                            <a:custGeom>
                              <a:avLst/>
                              <a:gdLst>
                                <a:gd name="T0" fmla="+- 0 9574 9427"/>
                                <a:gd name="T1" fmla="*/ T0 w 663"/>
                                <a:gd name="T2" fmla="+- 0 -79 -155"/>
                                <a:gd name="T3" fmla="*/ -79 h 768"/>
                                <a:gd name="T4" fmla="+- 0 9504 9427"/>
                                <a:gd name="T5" fmla="*/ T4 w 663"/>
                                <a:gd name="T6" fmla="+- 0 -51 -155"/>
                                <a:gd name="T7" fmla="*/ -51 h 768"/>
                                <a:gd name="T8" fmla="+- 0 9455 9427"/>
                                <a:gd name="T9" fmla="*/ T8 w 663"/>
                                <a:gd name="T10" fmla="+- 0 10 -155"/>
                                <a:gd name="T11" fmla="*/ 10 h 768"/>
                                <a:gd name="T12" fmla="+- 0 9430 9427"/>
                                <a:gd name="T13" fmla="*/ T12 w 663"/>
                                <a:gd name="T14" fmla="+- 0 87 -155"/>
                                <a:gd name="T15" fmla="*/ 87 h 768"/>
                                <a:gd name="T16" fmla="+- 0 9427 9427"/>
                                <a:gd name="T17" fmla="*/ T16 w 663"/>
                                <a:gd name="T18" fmla="+- 0 141 -155"/>
                                <a:gd name="T19" fmla="*/ 141 h 768"/>
                                <a:gd name="T20" fmla="+- 0 9429 9427"/>
                                <a:gd name="T21" fmla="*/ T20 w 663"/>
                                <a:gd name="T22" fmla="+- 0 167 -155"/>
                                <a:gd name="T23" fmla="*/ 167 h 768"/>
                                <a:gd name="T24" fmla="+- 0 9452 9427"/>
                                <a:gd name="T25" fmla="*/ T24 w 663"/>
                                <a:gd name="T26" fmla="+- 0 233 -155"/>
                                <a:gd name="T27" fmla="*/ 233 h 768"/>
                                <a:gd name="T28" fmla="+- 0 9500 9427"/>
                                <a:gd name="T29" fmla="*/ T28 w 663"/>
                                <a:gd name="T30" fmla="+- 0 271 -155"/>
                                <a:gd name="T31" fmla="*/ 271 h 768"/>
                                <a:gd name="T32" fmla="+- 0 9475 9427"/>
                                <a:gd name="T33" fmla="*/ T32 w 663"/>
                                <a:gd name="T34" fmla="+- 0 299 -155"/>
                                <a:gd name="T35" fmla="*/ 299 h 768"/>
                                <a:gd name="T36" fmla="+- 0 9457 9427"/>
                                <a:gd name="T37" fmla="*/ T36 w 663"/>
                                <a:gd name="T38" fmla="+- 0 327 -155"/>
                                <a:gd name="T39" fmla="*/ 327 h 768"/>
                                <a:gd name="T40" fmla="+- 0 9444 9427"/>
                                <a:gd name="T41" fmla="*/ T40 w 663"/>
                                <a:gd name="T42" fmla="+- 0 355 -155"/>
                                <a:gd name="T43" fmla="*/ 355 h 768"/>
                                <a:gd name="T44" fmla="+- 0 9437 9427"/>
                                <a:gd name="T45" fmla="*/ T44 w 663"/>
                                <a:gd name="T46" fmla="+- 0 382 -155"/>
                                <a:gd name="T47" fmla="*/ 382 h 768"/>
                                <a:gd name="T48" fmla="+- 0 9436 9427"/>
                                <a:gd name="T49" fmla="*/ T48 w 663"/>
                                <a:gd name="T50" fmla="+- 0 409 -155"/>
                                <a:gd name="T51" fmla="*/ 409 h 768"/>
                                <a:gd name="T52" fmla="+- 0 9439 9427"/>
                                <a:gd name="T53" fmla="*/ T52 w 663"/>
                                <a:gd name="T54" fmla="+- 0 434 -155"/>
                                <a:gd name="T55" fmla="*/ 434 h 768"/>
                                <a:gd name="T56" fmla="+- 0 9473 9427"/>
                                <a:gd name="T57" fmla="*/ T56 w 663"/>
                                <a:gd name="T58" fmla="+- 0 503 -155"/>
                                <a:gd name="T59" fmla="*/ 503 h 768"/>
                                <a:gd name="T60" fmla="+- 0 9532 9427"/>
                                <a:gd name="T61" fmla="*/ T60 w 663"/>
                                <a:gd name="T62" fmla="+- 0 552 -155"/>
                                <a:gd name="T63" fmla="*/ 552 h 768"/>
                                <a:gd name="T64" fmla="+- 0 9605 9427"/>
                                <a:gd name="T65" fmla="*/ T64 w 663"/>
                                <a:gd name="T66" fmla="+- 0 576 -155"/>
                                <a:gd name="T67" fmla="*/ 576 h 768"/>
                                <a:gd name="T68" fmla="+- 0 9631 9427"/>
                                <a:gd name="T69" fmla="*/ T68 w 663"/>
                                <a:gd name="T70" fmla="+- 0 577 -155"/>
                                <a:gd name="T71" fmla="*/ 577 h 768"/>
                                <a:gd name="T72" fmla="+- 0 9656 9427"/>
                                <a:gd name="T73" fmla="*/ T72 w 663"/>
                                <a:gd name="T74" fmla="+- 0 573 -155"/>
                                <a:gd name="T75" fmla="*/ 573 h 768"/>
                                <a:gd name="T76" fmla="+- 0 9680 9427"/>
                                <a:gd name="T77" fmla="*/ T76 w 663"/>
                                <a:gd name="T78" fmla="+- 0 566 -155"/>
                                <a:gd name="T79" fmla="*/ 566 h 768"/>
                                <a:gd name="T80" fmla="+- 0 9703 9427"/>
                                <a:gd name="T81" fmla="*/ T80 w 663"/>
                                <a:gd name="T82" fmla="+- 0 554 -155"/>
                                <a:gd name="T83" fmla="*/ 554 h 768"/>
                                <a:gd name="T84" fmla="+- 0 9724 9427"/>
                                <a:gd name="T85" fmla="*/ T84 w 663"/>
                                <a:gd name="T86" fmla="+- 0 538 -155"/>
                                <a:gd name="T87" fmla="*/ 538 h 768"/>
                                <a:gd name="T88" fmla="+- 0 9988 9427"/>
                                <a:gd name="T89" fmla="*/ T88 w 663"/>
                                <a:gd name="T90" fmla="+- 0 538 -155"/>
                                <a:gd name="T91" fmla="*/ 538 h 768"/>
                                <a:gd name="T92" fmla="+- 0 9990 9427"/>
                                <a:gd name="T93" fmla="*/ T92 w 663"/>
                                <a:gd name="T94" fmla="+- 0 529 -155"/>
                                <a:gd name="T95" fmla="*/ 529 h 768"/>
                                <a:gd name="T96" fmla="+- 0 10053 9427"/>
                                <a:gd name="T97" fmla="*/ T96 w 663"/>
                                <a:gd name="T98" fmla="+- 0 529 -155"/>
                                <a:gd name="T99" fmla="*/ 529 h 768"/>
                                <a:gd name="T100" fmla="+- 0 10070 9427"/>
                                <a:gd name="T101" fmla="*/ T100 w 663"/>
                                <a:gd name="T102" fmla="+- 0 521 -155"/>
                                <a:gd name="T103" fmla="*/ 521 h 768"/>
                                <a:gd name="T104" fmla="+- 0 10125 9427"/>
                                <a:gd name="T105" fmla="*/ T104 w 663"/>
                                <a:gd name="T106" fmla="+- 0 472 -155"/>
                                <a:gd name="T107" fmla="*/ 472 h 768"/>
                                <a:gd name="T108" fmla="+- 0 10167 9427"/>
                                <a:gd name="T109" fmla="*/ T108 w 663"/>
                                <a:gd name="T110" fmla="+- 0 402 -155"/>
                                <a:gd name="T111" fmla="*/ 402 h 768"/>
                                <a:gd name="T112" fmla="+- 0 10190 9427"/>
                                <a:gd name="T113" fmla="*/ T112 w 663"/>
                                <a:gd name="T114" fmla="+- 0 323 -155"/>
                                <a:gd name="T115" fmla="*/ 323 h 768"/>
                                <a:gd name="T116" fmla="+- 0 10191 9427"/>
                                <a:gd name="T117" fmla="*/ T116 w 663"/>
                                <a:gd name="T118" fmla="+- 0 298 -155"/>
                                <a:gd name="T119" fmla="*/ 298 h 768"/>
                                <a:gd name="T120" fmla="+- 0 10190 9427"/>
                                <a:gd name="T121" fmla="*/ T120 w 663"/>
                                <a:gd name="T122" fmla="+- 0 273 -155"/>
                                <a:gd name="T123" fmla="*/ 273 h 768"/>
                                <a:gd name="T124" fmla="+- 0 10163 9427"/>
                                <a:gd name="T125" fmla="*/ T124 w 663"/>
                                <a:gd name="T126" fmla="+- 0 212 -155"/>
                                <a:gd name="T127" fmla="*/ 212 h 768"/>
                                <a:gd name="T128" fmla="+- 0 10124 9427"/>
                                <a:gd name="T129" fmla="*/ T128 w 663"/>
                                <a:gd name="T130" fmla="+- 0 185 -155"/>
                                <a:gd name="T131" fmla="*/ 185 h 768"/>
                                <a:gd name="T132" fmla="+- 0 10142 9427"/>
                                <a:gd name="T133" fmla="*/ T132 w 663"/>
                                <a:gd name="T134" fmla="+- 0 165 -155"/>
                                <a:gd name="T135" fmla="*/ 165 h 768"/>
                                <a:gd name="T136" fmla="+- 0 10155 9427"/>
                                <a:gd name="T137" fmla="*/ T136 w 663"/>
                                <a:gd name="T138" fmla="+- 0 143 -155"/>
                                <a:gd name="T139" fmla="*/ 143 h 768"/>
                                <a:gd name="T140" fmla="+- 0 10164 9427"/>
                                <a:gd name="T141" fmla="*/ T140 w 663"/>
                                <a:gd name="T142" fmla="+- 0 120 -155"/>
                                <a:gd name="T143" fmla="*/ 120 h 768"/>
                                <a:gd name="T144" fmla="+- 0 10168 9427"/>
                                <a:gd name="T145" fmla="*/ T144 w 663"/>
                                <a:gd name="T146" fmla="+- 0 97 -155"/>
                                <a:gd name="T147" fmla="*/ 97 h 768"/>
                                <a:gd name="T148" fmla="+- 0 10168 9427"/>
                                <a:gd name="T149" fmla="*/ T148 w 663"/>
                                <a:gd name="T150" fmla="+- 0 72 -155"/>
                                <a:gd name="T151" fmla="*/ 72 h 768"/>
                                <a:gd name="T152" fmla="+- 0 10165 9427"/>
                                <a:gd name="T153" fmla="*/ T152 w 663"/>
                                <a:gd name="T154" fmla="+- 0 48 -155"/>
                                <a:gd name="T155" fmla="*/ 48 h 768"/>
                                <a:gd name="T156" fmla="+- 0 10137 9427"/>
                                <a:gd name="T157" fmla="*/ T156 w 663"/>
                                <a:gd name="T158" fmla="+- 0 -20 -155"/>
                                <a:gd name="T159" fmla="*/ -20 h 768"/>
                                <a:gd name="T160" fmla="+- 0 10090 9427"/>
                                <a:gd name="T161" fmla="*/ T160 w 663"/>
                                <a:gd name="T162" fmla="+- 0 -72 -155"/>
                                <a:gd name="T163" fmla="*/ -72 h 768"/>
                                <a:gd name="T164" fmla="+- 0 9634 9427"/>
                                <a:gd name="T165" fmla="*/ T164 w 663"/>
                                <a:gd name="T166" fmla="+- 0 -72 -155"/>
                                <a:gd name="T167" fmla="*/ -72 h 768"/>
                                <a:gd name="T168" fmla="+- 0 9603 9427"/>
                                <a:gd name="T169" fmla="*/ T168 w 663"/>
                                <a:gd name="T170" fmla="+- 0 -78 -155"/>
                                <a:gd name="T171" fmla="*/ -78 h 768"/>
                                <a:gd name="T172" fmla="+- 0 9574 9427"/>
                                <a:gd name="T173" fmla="*/ T172 w 663"/>
                                <a:gd name="T174" fmla="+- 0 -79 -155"/>
                                <a:gd name="T175" fmla="*/ -79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663" h="768">
                                  <a:moveTo>
                                    <a:pt x="147" y="76"/>
                                  </a:moveTo>
                                  <a:lnTo>
                                    <a:pt x="77" y="104"/>
                                  </a:lnTo>
                                  <a:lnTo>
                                    <a:pt x="28" y="165"/>
                                  </a:lnTo>
                                  <a:lnTo>
                                    <a:pt x="3" y="242"/>
                                  </a:lnTo>
                                  <a:lnTo>
                                    <a:pt x="0" y="296"/>
                                  </a:lnTo>
                                  <a:lnTo>
                                    <a:pt x="2" y="322"/>
                                  </a:lnTo>
                                  <a:lnTo>
                                    <a:pt x="25" y="388"/>
                                  </a:lnTo>
                                  <a:lnTo>
                                    <a:pt x="73" y="426"/>
                                  </a:lnTo>
                                  <a:lnTo>
                                    <a:pt x="48" y="454"/>
                                  </a:lnTo>
                                  <a:lnTo>
                                    <a:pt x="30" y="482"/>
                                  </a:lnTo>
                                  <a:lnTo>
                                    <a:pt x="17" y="510"/>
                                  </a:lnTo>
                                  <a:lnTo>
                                    <a:pt x="10" y="537"/>
                                  </a:lnTo>
                                  <a:lnTo>
                                    <a:pt x="9" y="564"/>
                                  </a:lnTo>
                                  <a:lnTo>
                                    <a:pt x="12" y="589"/>
                                  </a:lnTo>
                                  <a:lnTo>
                                    <a:pt x="46" y="658"/>
                                  </a:lnTo>
                                  <a:lnTo>
                                    <a:pt x="105" y="707"/>
                                  </a:lnTo>
                                  <a:lnTo>
                                    <a:pt x="178" y="731"/>
                                  </a:lnTo>
                                  <a:lnTo>
                                    <a:pt x="204" y="732"/>
                                  </a:lnTo>
                                  <a:lnTo>
                                    <a:pt x="229" y="728"/>
                                  </a:lnTo>
                                  <a:lnTo>
                                    <a:pt x="253" y="721"/>
                                  </a:lnTo>
                                  <a:lnTo>
                                    <a:pt x="276" y="709"/>
                                  </a:lnTo>
                                  <a:lnTo>
                                    <a:pt x="297" y="693"/>
                                  </a:lnTo>
                                  <a:lnTo>
                                    <a:pt x="561" y="693"/>
                                  </a:lnTo>
                                  <a:lnTo>
                                    <a:pt x="563" y="684"/>
                                  </a:lnTo>
                                  <a:lnTo>
                                    <a:pt x="626" y="684"/>
                                  </a:lnTo>
                                  <a:lnTo>
                                    <a:pt x="643" y="676"/>
                                  </a:lnTo>
                                  <a:lnTo>
                                    <a:pt x="698" y="627"/>
                                  </a:lnTo>
                                  <a:lnTo>
                                    <a:pt x="740" y="557"/>
                                  </a:lnTo>
                                  <a:lnTo>
                                    <a:pt x="763" y="478"/>
                                  </a:lnTo>
                                  <a:lnTo>
                                    <a:pt x="764" y="453"/>
                                  </a:lnTo>
                                  <a:lnTo>
                                    <a:pt x="763" y="428"/>
                                  </a:lnTo>
                                  <a:lnTo>
                                    <a:pt x="736" y="367"/>
                                  </a:lnTo>
                                  <a:lnTo>
                                    <a:pt x="697" y="340"/>
                                  </a:lnTo>
                                  <a:lnTo>
                                    <a:pt x="715" y="320"/>
                                  </a:lnTo>
                                  <a:lnTo>
                                    <a:pt x="728" y="298"/>
                                  </a:lnTo>
                                  <a:lnTo>
                                    <a:pt x="737" y="275"/>
                                  </a:lnTo>
                                  <a:lnTo>
                                    <a:pt x="741" y="252"/>
                                  </a:lnTo>
                                  <a:lnTo>
                                    <a:pt x="741" y="227"/>
                                  </a:lnTo>
                                  <a:lnTo>
                                    <a:pt x="738" y="203"/>
                                  </a:lnTo>
                                  <a:lnTo>
                                    <a:pt x="710" y="135"/>
                                  </a:lnTo>
                                  <a:lnTo>
                                    <a:pt x="663" y="83"/>
                                  </a:lnTo>
                                  <a:lnTo>
                                    <a:pt x="207" y="83"/>
                                  </a:lnTo>
                                  <a:lnTo>
                                    <a:pt x="176" y="77"/>
                                  </a:lnTo>
                                  <a:lnTo>
                                    <a:pt x="147" y="76"/>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63" name="Freeform 3649"/>
                          <wps:cNvSpPr>
                            <a:spLocks/>
                          </wps:cNvSpPr>
                          <wps:spPr bwMode="auto">
                            <a:xfrm>
                              <a:off x="9427" y="-155"/>
                              <a:ext cx="663" cy="768"/>
                            </a:xfrm>
                            <a:custGeom>
                              <a:avLst/>
                              <a:gdLst>
                                <a:gd name="T0" fmla="+- 0 10053 9427"/>
                                <a:gd name="T1" fmla="*/ T0 w 663"/>
                                <a:gd name="T2" fmla="+- 0 529 -155"/>
                                <a:gd name="T3" fmla="*/ 529 h 768"/>
                                <a:gd name="T4" fmla="+- 0 9990 9427"/>
                                <a:gd name="T5" fmla="*/ T4 w 663"/>
                                <a:gd name="T6" fmla="+- 0 529 -155"/>
                                <a:gd name="T7" fmla="*/ 529 h 768"/>
                                <a:gd name="T8" fmla="+- 0 10010 9427"/>
                                <a:gd name="T9" fmla="*/ T8 w 663"/>
                                <a:gd name="T10" fmla="+- 0 535 -155"/>
                                <a:gd name="T11" fmla="*/ 535 h 768"/>
                                <a:gd name="T12" fmla="+- 0 10030 9427"/>
                                <a:gd name="T13" fmla="*/ T12 w 663"/>
                                <a:gd name="T14" fmla="+- 0 535 -155"/>
                                <a:gd name="T15" fmla="*/ 535 h 768"/>
                                <a:gd name="T16" fmla="+- 0 10051 9427"/>
                                <a:gd name="T17" fmla="*/ T16 w 663"/>
                                <a:gd name="T18" fmla="+- 0 530 -155"/>
                                <a:gd name="T19" fmla="*/ 530 h 768"/>
                                <a:gd name="T20" fmla="+- 0 10053 9427"/>
                                <a:gd name="T21" fmla="*/ T20 w 663"/>
                                <a:gd name="T22" fmla="+- 0 529 -155"/>
                                <a:gd name="T23" fmla="*/ 529 h 768"/>
                              </a:gdLst>
                              <a:ahLst/>
                              <a:cxnLst>
                                <a:cxn ang="0">
                                  <a:pos x="T1" y="T3"/>
                                </a:cxn>
                                <a:cxn ang="0">
                                  <a:pos x="T5" y="T7"/>
                                </a:cxn>
                                <a:cxn ang="0">
                                  <a:pos x="T9" y="T11"/>
                                </a:cxn>
                                <a:cxn ang="0">
                                  <a:pos x="T13" y="T15"/>
                                </a:cxn>
                                <a:cxn ang="0">
                                  <a:pos x="T17" y="T19"/>
                                </a:cxn>
                                <a:cxn ang="0">
                                  <a:pos x="T21" y="T23"/>
                                </a:cxn>
                              </a:cxnLst>
                              <a:rect l="0" t="0" r="r" b="b"/>
                              <a:pathLst>
                                <a:path w="663" h="768">
                                  <a:moveTo>
                                    <a:pt x="626" y="684"/>
                                  </a:moveTo>
                                  <a:lnTo>
                                    <a:pt x="563" y="684"/>
                                  </a:lnTo>
                                  <a:lnTo>
                                    <a:pt x="583" y="690"/>
                                  </a:lnTo>
                                  <a:lnTo>
                                    <a:pt x="603" y="690"/>
                                  </a:lnTo>
                                  <a:lnTo>
                                    <a:pt x="624" y="685"/>
                                  </a:lnTo>
                                  <a:lnTo>
                                    <a:pt x="626" y="68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64" name="Freeform 3650"/>
                          <wps:cNvSpPr>
                            <a:spLocks/>
                          </wps:cNvSpPr>
                          <wps:spPr bwMode="auto">
                            <a:xfrm>
                              <a:off x="9427" y="-155"/>
                              <a:ext cx="663" cy="768"/>
                            </a:xfrm>
                            <a:custGeom>
                              <a:avLst/>
                              <a:gdLst>
                                <a:gd name="T0" fmla="+- 0 9775 9427"/>
                                <a:gd name="T1" fmla="*/ T0 w 663"/>
                                <a:gd name="T2" fmla="+- 0 -155 -155"/>
                                <a:gd name="T3" fmla="*/ -155 h 768"/>
                                <a:gd name="T4" fmla="+- 0 9712 9427"/>
                                <a:gd name="T5" fmla="*/ T4 w 663"/>
                                <a:gd name="T6" fmla="+- 0 -148 -155"/>
                                <a:gd name="T7" fmla="*/ -148 h 768"/>
                                <a:gd name="T8" fmla="+- 0 9648 9427"/>
                                <a:gd name="T9" fmla="*/ T8 w 663"/>
                                <a:gd name="T10" fmla="+- 0 -107 -155"/>
                                <a:gd name="T11" fmla="*/ -107 h 768"/>
                                <a:gd name="T12" fmla="+- 0 9634 9427"/>
                                <a:gd name="T13" fmla="*/ T12 w 663"/>
                                <a:gd name="T14" fmla="+- 0 -72 -155"/>
                                <a:gd name="T15" fmla="*/ -72 h 768"/>
                                <a:gd name="T16" fmla="+- 0 10090 9427"/>
                                <a:gd name="T17" fmla="*/ T16 w 663"/>
                                <a:gd name="T18" fmla="+- 0 -72 -155"/>
                                <a:gd name="T19" fmla="*/ -72 h 768"/>
                                <a:gd name="T20" fmla="+- 0 10087 9427"/>
                                <a:gd name="T21" fmla="*/ T20 w 663"/>
                                <a:gd name="T22" fmla="+- 0 -75 -155"/>
                                <a:gd name="T23" fmla="*/ -75 h 768"/>
                                <a:gd name="T24" fmla="+- 0 9902 9427"/>
                                <a:gd name="T25" fmla="*/ T24 w 663"/>
                                <a:gd name="T26" fmla="+- 0 -75 -155"/>
                                <a:gd name="T27" fmla="*/ -75 h 768"/>
                                <a:gd name="T28" fmla="+- 0 9899 9427"/>
                                <a:gd name="T29" fmla="*/ T28 w 663"/>
                                <a:gd name="T30" fmla="+- 0 -90 -155"/>
                                <a:gd name="T31" fmla="*/ -90 h 768"/>
                                <a:gd name="T32" fmla="+- 0 9854 9427"/>
                                <a:gd name="T33" fmla="*/ T32 w 663"/>
                                <a:gd name="T34" fmla="+- 0 -137 -155"/>
                                <a:gd name="T35" fmla="*/ -137 h 768"/>
                                <a:gd name="T36" fmla="+- 0 9796 9427"/>
                                <a:gd name="T37" fmla="*/ T36 w 663"/>
                                <a:gd name="T38" fmla="+- 0 -154 -155"/>
                                <a:gd name="T39" fmla="*/ -154 h 768"/>
                                <a:gd name="T40" fmla="+- 0 9775 9427"/>
                                <a:gd name="T41" fmla="*/ T40 w 663"/>
                                <a:gd name="T42" fmla="+- 0 -155 -155"/>
                                <a:gd name="T43" fmla="*/ -155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663" h="768">
                                  <a:moveTo>
                                    <a:pt x="348" y="0"/>
                                  </a:moveTo>
                                  <a:lnTo>
                                    <a:pt x="285" y="7"/>
                                  </a:lnTo>
                                  <a:lnTo>
                                    <a:pt x="221" y="48"/>
                                  </a:lnTo>
                                  <a:lnTo>
                                    <a:pt x="207" y="83"/>
                                  </a:lnTo>
                                  <a:lnTo>
                                    <a:pt x="663" y="83"/>
                                  </a:lnTo>
                                  <a:lnTo>
                                    <a:pt x="660" y="80"/>
                                  </a:lnTo>
                                  <a:lnTo>
                                    <a:pt x="475" y="80"/>
                                  </a:lnTo>
                                  <a:lnTo>
                                    <a:pt x="472" y="65"/>
                                  </a:lnTo>
                                  <a:lnTo>
                                    <a:pt x="427" y="18"/>
                                  </a:lnTo>
                                  <a:lnTo>
                                    <a:pt x="369" y="1"/>
                                  </a:lnTo>
                                  <a:lnTo>
                                    <a:pt x="348"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65" name="Freeform 3651"/>
                          <wps:cNvSpPr>
                            <a:spLocks/>
                          </wps:cNvSpPr>
                          <wps:spPr bwMode="auto">
                            <a:xfrm>
                              <a:off x="9427" y="-155"/>
                              <a:ext cx="663" cy="768"/>
                            </a:xfrm>
                            <a:custGeom>
                              <a:avLst/>
                              <a:gdLst>
                                <a:gd name="T0" fmla="+- 0 9998 9427"/>
                                <a:gd name="T1" fmla="*/ T0 w 663"/>
                                <a:gd name="T2" fmla="+- 0 -109 -155"/>
                                <a:gd name="T3" fmla="*/ -109 h 768"/>
                                <a:gd name="T4" fmla="+- 0 9974 9427"/>
                                <a:gd name="T5" fmla="*/ T4 w 663"/>
                                <a:gd name="T6" fmla="+- 0 -107 -155"/>
                                <a:gd name="T7" fmla="*/ -107 h 768"/>
                                <a:gd name="T8" fmla="+- 0 9950 9427"/>
                                <a:gd name="T9" fmla="*/ T8 w 663"/>
                                <a:gd name="T10" fmla="+- 0 -102 -155"/>
                                <a:gd name="T11" fmla="*/ -102 h 768"/>
                                <a:gd name="T12" fmla="+- 0 9926 9427"/>
                                <a:gd name="T13" fmla="*/ T12 w 663"/>
                                <a:gd name="T14" fmla="+- 0 -91 -155"/>
                                <a:gd name="T15" fmla="*/ -91 h 768"/>
                                <a:gd name="T16" fmla="+- 0 9902 9427"/>
                                <a:gd name="T17" fmla="*/ T16 w 663"/>
                                <a:gd name="T18" fmla="+- 0 -75 -155"/>
                                <a:gd name="T19" fmla="*/ -75 h 768"/>
                                <a:gd name="T20" fmla="+- 0 10087 9427"/>
                                <a:gd name="T21" fmla="*/ T20 w 663"/>
                                <a:gd name="T22" fmla="+- 0 -75 -155"/>
                                <a:gd name="T23" fmla="*/ -75 h 768"/>
                                <a:gd name="T24" fmla="+- 0 10022 9427"/>
                                <a:gd name="T25" fmla="*/ T24 w 663"/>
                                <a:gd name="T26" fmla="+- 0 -106 -155"/>
                                <a:gd name="T27" fmla="*/ -106 h 768"/>
                                <a:gd name="T28" fmla="+- 0 9998 9427"/>
                                <a:gd name="T29" fmla="*/ T28 w 663"/>
                                <a:gd name="T30" fmla="+- 0 -109 -155"/>
                                <a:gd name="T31" fmla="*/ -109 h 76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63" h="768">
                                  <a:moveTo>
                                    <a:pt x="571" y="46"/>
                                  </a:moveTo>
                                  <a:lnTo>
                                    <a:pt x="547" y="48"/>
                                  </a:lnTo>
                                  <a:lnTo>
                                    <a:pt x="523" y="53"/>
                                  </a:lnTo>
                                  <a:lnTo>
                                    <a:pt x="499" y="64"/>
                                  </a:lnTo>
                                  <a:lnTo>
                                    <a:pt x="475" y="80"/>
                                  </a:lnTo>
                                  <a:lnTo>
                                    <a:pt x="660" y="80"/>
                                  </a:lnTo>
                                  <a:lnTo>
                                    <a:pt x="595" y="49"/>
                                  </a:lnTo>
                                  <a:lnTo>
                                    <a:pt x="571" y="46"/>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66" name="Group 3652"/>
                        <wpg:cNvGrpSpPr>
                          <a:grpSpLocks/>
                        </wpg:cNvGrpSpPr>
                        <wpg:grpSpPr bwMode="auto">
                          <a:xfrm>
                            <a:off x="9427" y="-155"/>
                            <a:ext cx="765" cy="768"/>
                            <a:chOff x="9427" y="-155"/>
                            <a:chExt cx="765" cy="768"/>
                          </a:xfrm>
                        </wpg:grpSpPr>
                        <wps:wsp>
                          <wps:cNvPr id="16067" name="Freeform 3653"/>
                          <wps:cNvSpPr>
                            <a:spLocks/>
                          </wps:cNvSpPr>
                          <wps:spPr bwMode="auto">
                            <a:xfrm>
                              <a:off x="9427" y="-155"/>
                              <a:ext cx="765" cy="768"/>
                            </a:xfrm>
                            <a:custGeom>
                              <a:avLst/>
                              <a:gdLst>
                                <a:gd name="T0" fmla="+- 0 9452 9427"/>
                                <a:gd name="T1" fmla="*/ T0 w 765"/>
                                <a:gd name="T2" fmla="+- 0 233 -155"/>
                                <a:gd name="T3" fmla="*/ 233 h 768"/>
                                <a:gd name="T4" fmla="+- 0 9427 9427"/>
                                <a:gd name="T5" fmla="*/ T4 w 765"/>
                                <a:gd name="T6" fmla="+- 0 141 -155"/>
                                <a:gd name="T7" fmla="*/ 141 h 768"/>
                                <a:gd name="T8" fmla="+- 0 9444 9427"/>
                                <a:gd name="T9" fmla="*/ T8 w 765"/>
                                <a:gd name="T10" fmla="+- 0 34 -155"/>
                                <a:gd name="T11" fmla="*/ 34 h 768"/>
                                <a:gd name="T12" fmla="+- 0 9548 9427"/>
                                <a:gd name="T13" fmla="*/ T12 w 765"/>
                                <a:gd name="T14" fmla="+- 0 -74 -155"/>
                                <a:gd name="T15" fmla="*/ -74 h 768"/>
                                <a:gd name="T16" fmla="+- 0 9603 9427"/>
                                <a:gd name="T17" fmla="*/ T16 w 765"/>
                                <a:gd name="T18" fmla="+- 0 -78 -155"/>
                                <a:gd name="T19" fmla="*/ -78 h 768"/>
                                <a:gd name="T20" fmla="+- 0 9639 9427"/>
                                <a:gd name="T21" fmla="*/ T20 w 765"/>
                                <a:gd name="T22" fmla="+- 0 -91 -155"/>
                                <a:gd name="T23" fmla="*/ -91 h 768"/>
                                <a:gd name="T24" fmla="+- 0 9753 9427"/>
                                <a:gd name="T25" fmla="*/ T24 w 765"/>
                                <a:gd name="T26" fmla="+- 0 -155 -155"/>
                                <a:gd name="T27" fmla="*/ -155 h 768"/>
                                <a:gd name="T28" fmla="+- 0 9796 9427"/>
                                <a:gd name="T29" fmla="*/ T28 w 765"/>
                                <a:gd name="T30" fmla="+- 0 -154 -155"/>
                                <a:gd name="T31" fmla="*/ -154 h 768"/>
                                <a:gd name="T32" fmla="+- 0 9899 9427"/>
                                <a:gd name="T33" fmla="*/ T32 w 765"/>
                                <a:gd name="T34" fmla="+- 0 -90 -155"/>
                                <a:gd name="T35" fmla="*/ -90 h 768"/>
                                <a:gd name="T36" fmla="+- 0 9926 9427"/>
                                <a:gd name="T37" fmla="*/ T36 w 765"/>
                                <a:gd name="T38" fmla="+- 0 -91 -155"/>
                                <a:gd name="T39" fmla="*/ -91 h 768"/>
                                <a:gd name="T40" fmla="+- 0 9974 9427"/>
                                <a:gd name="T41" fmla="*/ T40 w 765"/>
                                <a:gd name="T42" fmla="+- 0 -107 -155"/>
                                <a:gd name="T43" fmla="*/ -107 h 768"/>
                                <a:gd name="T44" fmla="+- 0 10022 9427"/>
                                <a:gd name="T45" fmla="*/ T44 w 765"/>
                                <a:gd name="T46" fmla="+- 0 -106 -155"/>
                                <a:gd name="T47" fmla="*/ -106 h 768"/>
                                <a:gd name="T48" fmla="+- 0 10137 9427"/>
                                <a:gd name="T49" fmla="*/ T48 w 765"/>
                                <a:gd name="T50" fmla="+- 0 -20 -155"/>
                                <a:gd name="T51" fmla="*/ -20 h 768"/>
                                <a:gd name="T52" fmla="+- 0 10168 9427"/>
                                <a:gd name="T53" fmla="*/ T52 w 765"/>
                                <a:gd name="T54" fmla="+- 0 72 -155"/>
                                <a:gd name="T55" fmla="*/ 72 h 768"/>
                                <a:gd name="T56" fmla="+- 0 10164 9427"/>
                                <a:gd name="T57" fmla="*/ T56 w 765"/>
                                <a:gd name="T58" fmla="+- 0 120 -155"/>
                                <a:gd name="T59" fmla="*/ 120 h 768"/>
                                <a:gd name="T60" fmla="+- 0 10142 9427"/>
                                <a:gd name="T61" fmla="*/ T60 w 765"/>
                                <a:gd name="T62" fmla="+- 0 165 -155"/>
                                <a:gd name="T63" fmla="*/ 165 h 768"/>
                                <a:gd name="T64" fmla="+- 0 10146 9427"/>
                                <a:gd name="T65" fmla="*/ T64 w 765"/>
                                <a:gd name="T66" fmla="+- 0 197 -155"/>
                                <a:gd name="T67" fmla="*/ 197 h 768"/>
                                <a:gd name="T68" fmla="+- 0 10191 9427"/>
                                <a:gd name="T69" fmla="*/ T68 w 765"/>
                                <a:gd name="T70" fmla="+- 0 298 -155"/>
                                <a:gd name="T71" fmla="*/ 298 h 768"/>
                                <a:gd name="T72" fmla="+- 0 10167 9427"/>
                                <a:gd name="T73" fmla="*/ T72 w 765"/>
                                <a:gd name="T74" fmla="+- 0 402 -155"/>
                                <a:gd name="T75" fmla="*/ 402 h 768"/>
                                <a:gd name="T76" fmla="+- 0 10070 9427"/>
                                <a:gd name="T77" fmla="*/ T76 w 765"/>
                                <a:gd name="T78" fmla="+- 0 521 -155"/>
                                <a:gd name="T79" fmla="*/ 521 h 768"/>
                                <a:gd name="T80" fmla="+- 0 10010 9427"/>
                                <a:gd name="T81" fmla="*/ T80 w 765"/>
                                <a:gd name="T82" fmla="+- 0 535 -155"/>
                                <a:gd name="T83" fmla="*/ 535 h 768"/>
                                <a:gd name="T84" fmla="+- 0 9987 9427"/>
                                <a:gd name="T85" fmla="*/ T84 w 765"/>
                                <a:gd name="T86" fmla="+- 0 544 -155"/>
                                <a:gd name="T87" fmla="*/ 544 h 768"/>
                                <a:gd name="T88" fmla="+- 0 9865 9427"/>
                                <a:gd name="T89" fmla="*/ T88 w 765"/>
                                <a:gd name="T90" fmla="+- 0 612 -155"/>
                                <a:gd name="T91" fmla="*/ 612 h 768"/>
                                <a:gd name="T92" fmla="+- 0 9824 9427"/>
                                <a:gd name="T93" fmla="*/ T92 w 765"/>
                                <a:gd name="T94" fmla="+- 0 611 -155"/>
                                <a:gd name="T95" fmla="*/ 611 h 768"/>
                                <a:gd name="T96" fmla="+- 0 9724 9427"/>
                                <a:gd name="T97" fmla="*/ T96 w 765"/>
                                <a:gd name="T98" fmla="+- 0 538 -155"/>
                                <a:gd name="T99" fmla="*/ 538 h 768"/>
                                <a:gd name="T100" fmla="+- 0 9680 9427"/>
                                <a:gd name="T101" fmla="*/ T100 w 765"/>
                                <a:gd name="T102" fmla="+- 0 566 -155"/>
                                <a:gd name="T103" fmla="*/ 566 h 768"/>
                                <a:gd name="T104" fmla="+- 0 9631 9427"/>
                                <a:gd name="T105" fmla="*/ T104 w 765"/>
                                <a:gd name="T106" fmla="+- 0 577 -155"/>
                                <a:gd name="T107" fmla="*/ 577 h 768"/>
                                <a:gd name="T108" fmla="+- 0 9532 9427"/>
                                <a:gd name="T109" fmla="*/ T108 w 765"/>
                                <a:gd name="T110" fmla="+- 0 552 -155"/>
                                <a:gd name="T111" fmla="*/ 552 h 768"/>
                                <a:gd name="T112" fmla="+- 0 9439 9427"/>
                                <a:gd name="T113" fmla="*/ T112 w 765"/>
                                <a:gd name="T114" fmla="+- 0 434 -155"/>
                                <a:gd name="T115" fmla="*/ 434 h 768"/>
                                <a:gd name="T116" fmla="+- 0 9437 9427"/>
                                <a:gd name="T117" fmla="*/ T116 w 765"/>
                                <a:gd name="T118" fmla="+- 0 382 -155"/>
                                <a:gd name="T119" fmla="*/ 382 h 768"/>
                                <a:gd name="T120" fmla="+- 0 9457 9427"/>
                                <a:gd name="T121" fmla="*/ T120 w 765"/>
                                <a:gd name="T122" fmla="+- 0 327 -155"/>
                                <a:gd name="T123" fmla="*/ 327 h 768"/>
                                <a:gd name="T124" fmla="+- 0 9500 9427"/>
                                <a:gd name="T125" fmla="*/ T124 w 765"/>
                                <a:gd name="T126" fmla="+- 0 271 -155"/>
                                <a:gd name="T127" fmla="*/ 271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765" h="768">
                                  <a:moveTo>
                                    <a:pt x="73" y="426"/>
                                  </a:moveTo>
                                  <a:lnTo>
                                    <a:pt x="25" y="388"/>
                                  </a:lnTo>
                                  <a:lnTo>
                                    <a:pt x="2" y="322"/>
                                  </a:lnTo>
                                  <a:lnTo>
                                    <a:pt x="0" y="296"/>
                                  </a:lnTo>
                                  <a:lnTo>
                                    <a:pt x="0" y="269"/>
                                  </a:lnTo>
                                  <a:lnTo>
                                    <a:pt x="17" y="189"/>
                                  </a:lnTo>
                                  <a:lnTo>
                                    <a:pt x="58" y="122"/>
                                  </a:lnTo>
                                  <a:lnTo>
                                    <a:pt x="121" y="81"/>
                                  </a:lnTo>
                                  <a:lnTo>
                                    <a:pt x="147" y="76"/>
                                  </a:lnTo>
                                  <a:lnTo>
                                    <a:pt x="176" y="77"/>
                                  </a:lnTo>
                                  <a:lnTo>
                                    <a:pt x="207" y="83"/>
                                  </a:lnTo>
                                  <a:lnTo>
                                    <a:pt x="212" y="64"/>
                                  </a:lnTo>
                                  <a:lnTo>
                                    <a:pt x="266" y="14"/>
                                  </a:lnTo>
                                  <a:lnTo>
                                    <a:pt x="326" y="0"/>
                                  </a:lnTo>
                                  <a:lnTo>
                                    <a:pt x="348" y="0"/>
                                  </a:lnTo>
                                  <a:lnTo>
                                    <a:pt x="369" y="1"/>
                                  </a:lnTo>
                                  <a:lnTo>
                                    <a:pt x="427" y="18"/>
                                  </a:lnTo>
                                  <a:lnTo>
                                    <a:pt x="472" y="65"/>
                                  </a:lnTo>
                                  <a:lnTo>
                                    <a:pt x="475" y="80"/>
                                  </a:lnTo>
                                  <a:lnTo>
                                    <a:pt x="499" y="64"/>
                                  </a:lnTo>
                                  <a:lnTo>
                                    <a:pt x="523" y="53"/>
                                  </a:lnTo>
                                  <a:lnTo>
                                    <a:pt x="547" y="48"/>
                                  </a:lnTo>
                                  <a:lnTo>
                                    <a:pt x="571" y="46"/>
                                  </a:lnTo>
                                  <a:lnTo>
                                    <a:pt x="595" y="49"/>
                                  </a:lnTo>
                                  <a:lnTo>
                                    <a:pt x="660" y="80"/>
                                  </a:lnTo>
                                  <a:lnTo>
                                    <a:pt x="710" y="135"/>
                                  </a:lnTo>
                                  <a:lnTo>
                                    <a:pt x="738" y="203"/>
                                  </a:lnTo>
                                  <a:lnTo>
                                    <a:pt x="741" y="227"/>
                                  </a:lnTo>
                                  <a:lnTo>
                                    <a:pt x="741" y="252"/>
                                  </a:lnTo>
                                  <a:lnTo>
                                    <a:pt x="737" y="275"/>
                                  </a:lnTo>
                                  <a:lnTo>
                                    <a:pt x="728" y="298"/>
                                  </a:lnTo>
                                  <a:lnTo>
                                    <a:pt x="715" y="320"/>
                                  </a:lnTo>
                                  <a:lnTo>
                                    <a:pt x="697" y="340"/>
                                  </a:lnTo>
                                  <a:lnTo>
                                    <a:pt x="719" y="352"/>
                                  </a:lnTo>
                                  <a:lnTo>
                                    <a:pt x="758" y="406"/>
                                  </a:lnTo>
                                  <a:lnTo>
                                    <a:pt x="764" y="453"/>
                                  </a:lnTo>
                                  <a:lnTo>
                                    <a:pt x="763" y="478"/>
                                  </a:lnTo>
                                  <a:lnTo>
                                    <a:pt x="740" y="557"/>
                                  </a:lnTo>
                                  <a:lnTo>
                                    <a:pt x="698" y="627"/>
                                  </a:lnTo>
                                  <a:lnTo>
                                    <a:pt x="643" y="676"/>
                                  </a:lnTo>
                                  <a:lnTo>
                                    <a:pt x="603" y="690"/>
                                  </a:lnTo>
                                  <a:lnTo>
                                    <a:pt x="583" y="690"/>
                                  </a:lnTo>
                                  <a:lnTo>
                                    <a:pt x="563" y="684"/>
                                  </a:lnTo>
                                  <a:lnTo>
                                    <a:pt x="560" y="699"/>
                                  </a:lnTo>
                                  <a:lnTo>
                                    <a:pt x="514" y="745"/>
                                  </a:lnTo>
                                  <a:lnTo>
                                    <a:pt x="438" y="767"/>
                                  </a:lnTo>
                                  <a:lnTo>
                                    <a:pt x="417" y="767"/>
                                  </a:lnTo>
                                  <a:lnTo>
                                    <a:pt x="397" y="766"/>
                                  </a:lnTo>
                                  <a:lnTo>
                                    <a:pt x="327" y="739"/>
                                  </a:lnTo>
                                  <a:lnTo>
                                    <a:pt x="297" y="693"/>
                                  </a:lnTo>
                                  <a:lnTo>
                                    <a:pt x="276" y="709"/>
                                  </a:lnTo>
                                  <a:lnTo>
                                    <a:pt x="253" y="721"/>
                                  </a:lnTo>
                                  <a:lnTo>
                                    <a:pt x="229" y="728"/>
                                  </a:lnTo>
                                  <a:lnTo>
                                    <a:pt x="204" y="732"/>
                                  </a:lnTo>
                                  <a:lnTo>
                                    <a:pt x="178" y="731"/>
                                  </a:lnTo>
                                  <a:lnTo>
                                    <a:pt x="105" y="707"/>
                                  </a:lnTo>
                                  <a:lnTo>
                                    <a:pt x="46" y="658"/>
                                  </a:lnTo>
                                  <a:lnTo>
                                    <a:pt x="12" y="589"/>
                                  </a:lnTo>
                                  <a:lnTo>
                                    <a:pt x="9" y="564"/>
                                  </a:lnTo>
                                  <a:lnTo>
                                    <a:pt x="10" y="537"/>
                                  </a:lnTo>
                                  <a:lnTo>
                                    <a:pt x="17" y="510"/>
                                  </a:lnTo>
                                  <a:lnTo>
                                    <a:pt x="30" y="482"/>
                                  </a:lnTo>
                                  <a:lnTo>
                                    <a:pt x="48" y="454"/>
                                  </a:lnTo>
                                  <a:lnTo>
                                    <a:pt x="73" y="426"/>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068" name="Group 3654"/>
                        <wpg:cNvGrpSpPr>
                          <a:grpSpLocks/>
                        </wpg:cNvGrpSpPr>
                        <wpg:grpSpPr bwMode="auto">
                          <a:xfrm>
                            <a:off x="9468" y="610"/>
                            <a:ext cx="229" cy="787"/>
                            <a:chOff x="9468" y="610"/>
                            <a:chExt cx="229" cy="787"/>
                          </a:xfrm>
                        </wpg:grpSpPr>
                        <wps:wsp>
                          <wps:cNvPr id="16069" name="Freeform 3655"/>
                          <wps:cNvSpPr>
                            <a:spLocks/>
                          </wps:cNvSpPr>
                          <wps:spPr bwMode="auto">
                            <a:xfrm>
                              <a:off x="9468" y="610"/>
                              <a:ext cx="229" cy="787"/>
                            </a:xfrm>
                            <a:custGeom>
                              <a:avLst/>
                              <a:gdLst>
                                <a:gd name="T0" fmla="+- 0 9468 9468"/>
                                <a:gd name="T1" fmla="*/ T0 w 229"/>
                                <a:gd name="T2" fmla="+- 0 1396 610"/>
                                <a:gd name="T3" fmla="*/ 1396 h 787"/>
                                <a:gd name="T4" fmla="+- 0 9697 9468"/>
                                <a:gd name="T5" fmla="*/ T4 w 229"/>
                                <a:gd name="T6" fmla="+- 0 610 610"/>
                                <a:gd name="T7" fmla="*/ 610 h 787"/>
                              </a:gdLst>
                              <a:ahLst/>
                              <a:cxnLst>
                                <a:cxn ang="0">
                                  <a:pos x="T1" y="T3"/>
                                </a:cxn>
                                <a:cxn ang="0">
                                  <a:pos x="T5" y="T7"/>
                                </a:cxn>
                              </a:cxnLst>
                              <a:rect l="0" t="0" r="r" b="b"/>
                              <a:pathLst>
                                <a:path w="229" h="787">
                                  <a:moveTo>
                                    <a:pt x="0" y="786"/>
                                  </a:moveTo>
                                  <a:lnTo>
                                    <a:pt x="229"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070" name="Group 3656"/>
                        <wpg:cNvGrpSpPr>
                          <a:grpSpLocks/>
                        </wpg:cNvGrpSpPr>
                        <wpg:grpSpPr bwMode="auto">
                          <a:xfrm>
                            <a:off x="9675" y="550"/>
                            <a:ext cx="45" cy="66"/>
                            <a:chOff x="9675" y="550"/>
                            <a:chExt cx="45" cy="66"/>
                          </a:xfrm>
                        </wpg:grpSpPr>
                        <wps:wsp>
                          <wps:cNvPr id="16071" name="Freeform 3657"/>
                          <wps:cNvSpPr>
                            <a:spLocks/>
                          </wps:cNvSpPr>
                          <wps:spPr bwMode="auto">
                            <a:xfrm>
                              <a:off x="9675" y="550"/>
                              <a:ext cx="45" cy="66"/>
                            </a:xfrm>
                            <a:custGeom>
                              <a:avLst/>
                              <a:gdLst>
                                <a:gd name="T0" fmla="+- 0 9715 9675"/>
                                <a:gd name="T1" fmla="*/ T0 w 45"/>
                                <a:gd name="T2" fmla="+- 0 550 550"/>
                                <a:gd name="T3" fmla="*/ 550 h 66"/>
                                <a:gd name="T4" fmla="+- 0 9675 9675"/>
                                <a:gd name="T5" fmla="*/ T4 w 45"/>
                                <a:gd name="T6" fmla="+- 0 603 550"/>
                                <a:gd name="T7" fmla="*/ 603 h 66"/>
                                <a:gd name="T8" fmla="+- 0 9720 9675"/>
                                <a:gd name="T9" fmla="*/ T8 w 45"/>
                                <a:gd name="T10" fmla="+- 0 616 550"/>
                                <a:gd name="T11" fmla="*/ 616 h 66"/>
                                <a:gd name="T12" fmla="+- 0 9715 9675"/>
                                <a:gd name="T13" fmla="*/ T12 w 45"/>
                                <a:gd name="T14" fmla="+- 0 550 550"/>
                                <a:gd name="T15" fmla="*/ 550 h 66"/>
                              </a:gdLst>
                              <a:ahLst/>
                              <a:cxnLst>
                                <a:cxn ang="0">
                                  <a:pos x="T1" y="T3"/>
                                </a:cxn>
                                <a:cxn ang="0">
                                  <a:pos x="T5" y="T7"/>
                                </a:cxn>
                                <a:cxn ang="0">
                                  <a:pos x="T9" y="T11"/>
                                </a:cxn>
                                <a:cxn ang="0">
                                  <a:pos x="T13" y="T15"/>
                                </a:cxn>
                              </a:cxnLst>
                              <a:rect l="0" t="0" r="r" b="b"/>
                              <a:pathLst>
                                <a:path w="45" h="66">
                                  <a:moveTo>
                                    <a:pt x="40" y="0"/>
                                  </a:moveTo>
                                  <a:lnTo>
                                    <a:pt x="0" y="53"/>
                                  </a:lnTo>
                                  <a:lnTo>
                                    <a:pt x="45" y="66"/>
                                  </a:lnTo>
                                  <a:lnTo>
                                    <a:pt x="4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072" name="Group 3658"/>
                        <wpg:cNvGrpSpPr>
                          <a:grpSpLocks/>
                        </wpg:cNvGrpSpPr>
                        <wpg:grpSpPr bwMode="auto">
                          <a:xfrm>
                            <a:off x="9675" y="550"/>
                            <a:ext cx="45" cy="66"/>
                            <a:chOff x="9675" y="550"/>
                            <a:chExt cx="45" cy="66"/>
                          </a:xfrm>
                        </wpg:grpSpPr>
                        <wps:wsp>
                          <wps:cNvPr id="16073" name="Freeform 3659"/>
                          <wps:cNvSpPr>
                            <a:spLocks/>
                          </wps:cNvSpPr>
                          <wps:spPr bwMode="auto">
                            <a:xfrm>
                              <a:off x="9675" y="550"/>
                              <a:ext cx="45" cy="66"/>
                            </a:xfrm>
                            <a:custGeom>
                              <a:avLst/>
                              <a:gdLst>
                                <a:gd name="T0" fmla="+- 0 9715 9675"/>
                                <a:gd name="T1" fmla="*/ T0 w 45"/>
                                <a:gd name="T2" fmla="+- 0 550 550"/>
                                <a:gd name="T3" fmla="*/ 550 h 66"/>
                                <a:gd name="T4" fmla="+- 0 9675 9675"/>
                                <a:gd name="T5" fmla="*/ T4 w 45"/>
                                <a:gd name="T6" fmla="+- 0 603 550"/>
                                <a:gd name="T7" fmla="*/ 603 h 66"/>
                                <a:gd name="T8" fmla="+- 0 9720 9675"/>
                                <a:gd name="T9" fmla="*/ T8 w 45"/>
                                <a:gd name="T10" fmla="+- 0 616 550"/>
                                <a:gd name="T11" fmla="*/ 616 h 66"/>
                                <a:gd name="T12" fmla="+- 0 9715 9675"/>
                                <a:gd name="T13" fmla="*/ T12 w 45"/>
                                <a:gd name="T14" fmla="+- 0 550 550"/>
                                <a:gd name="T15" fmla="*/ 550 h 66"/>
                              </a:gdLst>
                              <a:ahLst/>
                              <a:cxnLst>
                                <a:cxn ang="0">
                                  <a:pos x="T1" y="T3"/>
                                </a:cxn>
                                <a:cxn ang="0">
                                  <a:pos x="T5" y="T7"/>
                                </a:cxn>
                                <a:cxn ang="0">
                                  <a:pos x="T9" y="T11"/>
                                </a:cxn>
                                <a:cxn ang="0">
                                  <a:pos x="T13" y="T15"/>
                                </a:cxn>
                              </a:cxnLst>
                              <a:rect l="0" t="0" r="r" b="b"/>
                              <a:pathLst>
                                <a:path w="45" h="66">
                                  <a:moveTo>
                                    <a:pt x="40" y="0"/>
                                  </a:moveTo>
                                  <a:lnTo>
                                    <a:pt x="0" y="53"/>
                                  </a:lnTo>
                                  <a:lnTo>
                                    <a:pt x="45" y="66"/>
                                  </a:lnTo>
                                  <a:lnTo>
                                    <a:pt x="4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74" name="Picture 3660"/>
                            <pic:cNvPicPr>
                              <a:picLocks noChangeAspect="1" noChangeArrowheads="1"/>
                            </pic:cNvPicPr>
                          </pic:nvPicPr>
                          <pic:blipFill>
                            <a:blip r:embed="rId704">
                              <a:extLst>
                                <a:ext uri="{28A0092B-C50C-407E-A947-70E740481C1C}">
                                  <a14:useLocalDpi xmlns:a14="http://schemas.microsoft.com/office/drawing/2010/main" val="0"/>
                                </a:ext>
                              </a:extLst>
                            </a:blip>
                            <a:srcRect/>
                            <a:stretch>
                              <a:fillRect/>
                            </a:stretch>
                          </pic:blipFill>
                          <pic:spPr bwMode="auto">
                            <a:xfrm>
                              <a:off x="9091" y="2612"/>
                              <a:ext cx="263" cy="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75" name="Picture 3661"/>
                            <pic:cNvPicPr>
                              <a:picLocks noChangeAspect="1" noChangeArrowheads="1"/>
                            </pic:cNvPicPr>
                          </pic:nvPicPr>
                          <pic:blipFill>
                            <a:blip r:embed="rId705">
                              <a:extLst>
                                <a:ext uri="{28A0092B-C50C-407E-A947-70E740481C1C}">
                                  <a14:useLocalDpi xmlns:a14="http://schemas.microsoft.com/office/drawing/2010/main" val="0"/>
                                </a:ext>
                              </a:extLst>
                            </a:blip>
                            <a:srcRect/>
                            <a:stretch>
                              <a:fillRect/>
                            </a:stretch>
                          </pic:blipFill>
                          <pic:spPr bwMode="auto">
                            <a:xfrm>
                              <a:off x="9317" y="2276"/>
                              <a:ext cx="43" cy="3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76" name="Picture 3662"/>
                            <pic:cNvPicPr>
                              <a:picLocks noChangeAspect="1" noChangeArrowheads="1"/>
                            </pic:cNvPicPr>
                          </pic:nvPicPr>
                          <pic:blipFill>
                            <a:blip r:embed="rId706">
                              <a:extLst>
                                <a:ext uri="{28A0092B-C50C-407E-A947-70E740481C1C}">
                                  <a14:useLocalDpi xmlns:a14="http://schemas.microsoft.com/office/drawing/2010/main" val="0"/>
                                </a:ext>
                              </a:extLst>
                            </a:blip>
                            <a:srcRect/>
                            <a:stretch>
                              <a:fillRect/>
                            </a:stretch>
                          </pic:blipFill>
                          <pic:spPr bwMode="auto">
                            <a:xfrm>
                              <a:off x="9080" y="2276"/>
                              <a:ext cx="279" cy="4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77" name="Picture 3663"/>
                            <pic:cNvPicPr>
                              <a:picLocks noChangeAspect="1" noChangeArrowheads="1"/>
                            </pic:cNvPicPr>
                          </pic:nvPicPr>
                          <pic:blipFill>
                            <a:blip r:embed="rId707">
                              <a:extLst>
                                <a:ext uri="{28A0092B-C50C-407E-A947-70E740481C1C}">
                                  <a14:useLocalDpi xmlns:a14="http://schemas.microsoft.com/office/drawing/2010/main" val="0"/>
                                </a:ext>
                              </a:extLst>
                            </a:blip>
                            <a:srcRect/>
                            <a:stretch>
                              <a:fillRect/>
                            </a:stretch>
                          </pic:blipFill>
                          <pic:spPr bwMode="auto">
                            <a:xfrm>
                              <a:off x="9080" y="2320"/>
                              <a:ext cx="237" cy="33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78" name="Group 3664"/>
                        <wpg:cNvGrpSpPr>
                          <a:grpSpLocks/>
                        </wpg:cNvGrpSpPr>
                        <wpg:grpSpPr bwMode="auto">
                          <a:xfrm>
                            <a:off x="9080" y="2655"/>
                            <a:ext cx="237" cy="2"/>
                            <a:chOff x="9080" y="2655"/>
                            <a:chExt cx="237" cy="2"/>
                          </a:xfrm>
                        </wpg:grpSpPr>
                        <wps:wsp>
                          <wps:cNvPr id="16079" name="Freeform 3665"/>
                          <wps:cNvSpPr>
                            <a:spLocks/>
                          </wps:cNvSpPr>
                          <wps:spPr bwMode="auto">
                            <a:xfrm>
                              <a:off x="9080" y="2655"/>
                              <a:ext cx="237" cy="2"/>
                            </a:xfrm>
                            <a:custGeom>
                              <a:avLst/>
                              <a:gdLst>
                                <a:gd name="T0" fmla="+- 0 9317 9080"/>
                                <a:gd name="T1" fmla="*/ T0 w 237"/>
                                <a:gd name="T2" fmla="+- 0 9080 9080"/>
                                <a:gd name="T3" fmla="*/ T2 w 237"/>
                              </a:gdLst>
                              <a:ahLst/>
                              <a:cxnLst>
                                <a:cxn ang="0">
                                  <a:pos x="T1" y="0"/>
                                </a:cxn>
                                <a:cxn ang="0">
                                  <a:pos x="T3" y="0"/>
                                </a:cxn>
                              </a:cxnLst>
                              <a:rect l="0" t="0" r="r" b="b"/>
                              <a:pathLst>
                                <a:path w="237">
                                  <a:moveTo>
                                    <a:pt x="237"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080" name="Group 3666"/>
                        <wpg:cNvGrpSpPr>
                          <a:grpSpLocks/>
                        </wpg:cNvGrpSpPr>
                        <wpg:grpSpPr bwMode="auto">
                          <a:xfrm>
                            <a:off x="9317" y="2320"/>
                            <a:ext cx="2" cy="335"/>
                            <a:chOff x="9317" y="2320"/>
                            <a:chExt cx="2" cy="335"/>
                          </a:xfrm>
                        </wpg:grpSpPr>
                        <wps:wsp>
                          <wps:cNvPr id="16081" name="Freeform 3667"/>
                          <wps:cNvSpPr>
                            <a:spLocks/>
                          </wps:cNvSpPr>
                          <wps:spPr bwMode="auto">
                            <a:xfrm>
                              <a:off x="9317" y="2320"/>
                              <a:ext cx="2" cy="335"/>
                            </a:xfrm>
                            <a:custGeom>
                              <a:avLst/>
                              <a:gdLst>
                                <a:gd name="T0" fmla="+- 0 2320 2320"/>
                                <a:gd name="T1" fmla="*/ 2320 h 335"/>
                                <a:gd name="T2" fmla="+- 0 2655 2320"/>
                                <a:gd name="T3" fmla="*/ 2655 h 335"/>
                              </a:gdLst>
                              <a:ahLst/>
                              <a:cxnLst>
                                <a:cxn ang="0">
                                  <a:pos x="0" y="T1"/>
                                </a:cxn>
                                <a:cxn ang="0">
                                  <a:pos x="0" y="T3"/>
                                </a:cxn>
                              </a:cxnLst>
                              <a:rect l="0" t="0" r="r" b="b"/>
                              <a:pathLst>
                                <a:path h="335">
                                  <a:moveTo>
                                    <a:pt x="0" y="0"/>
                                  </a:moveTo>
                                  <a:lnTo>
                                    <a:pt x="0" y="335"/>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082" name="Group 3668"/>
                        <wpg:cNvGrpSpPr>
                          <a:grpSpLocks/>
                        </wpg:cNvGrpSpPr>
                        <wpg:grpSpPr bwMode="auto">
                          <a:xfrm>
                            <a:off x="9080" y="2320"/>
                            <a:ext cx="237" cy="2"/>
                            <a:chOff x="9080" y="2320"/>
                            <a:chExt cx="237" cy="2"/>
                          </a:xfrm>
                        </wpg:grpSpPr>
                        <wps:wsp>
                          <wps:cNvPr id="16083" name="Freeform 3669"/>
                          <wps:cNvSpPr>
                            <a:spLocks/>
                          </wps:cNvSpPr>
                          <wps:spPr bwMode="auto">
                            <a:xfrm>
                              <a:off x="9080" y="2320"/>
                              <a:ext cx="237" cy="2"/>
                            </a:xfrm>
                            <a:custGeom>
                              <a:avLst/>
                              <a:gdLst>
                                <a:gd name="T0" fmla="+- 0 9080 9080"/>
                                <a:gd name="T1" fmla="*/ T0 w 237"/>
                                <a:gd name="T2" fmla="+- 0 9317 9080"/>
                                <a:gd name="T3" fmla="*/ T2 w 237"/>
                              </a:gdLst>
                              <a:ahLst/>
                              <a:cxnLst>
                                <a:cxn ang="0">
                                  <a:pos x="T1" y="0"/>
                                </a:cxn>
                                <a:cxn ang="0">
                                  <a:pos x="T3" y="0"/>
                                </a:cxn>
                              </a:cxnLst>
                              <a:rect l="0" t="0" r="r" b="b"/>
                              <a:pathLst>
                                <a:path w="237">
                                  <a:moveTo>
                                    <a:pt x="0" y="0"/>
                                  </a:moveTo>
                                  <a:lnTo>
                                    <a:pt x="237"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084" name="Group 3670"/>
                        <wpg:cNvGrpSpPr>
                          <a:grpSpLocks/>
                        </wpg:cNvGrpSpPr>
                        <wpg:grpSpPr bwMode="auto">
                          <a:xfrm>
                            <a:off x="9080" y="2320"/>
                            <a:ext cx="2" cy="335"/>
                            <a:chOff x="9080" y="2320"/>
                            <a:chExt cx="2" cy="335"/>
                          </a:xfrm>
                        </wpg:grpSpPr>
                        <wps:wsp>
                          <wps:cNvPr id="16085" name="Freeform 3671"/>
                          <wps:cNvSpPr>
                            <a:spLocks/>
                          </wps:cNvSpPr>
                          <wps:spPr bwMode="auto">
                            <a:xfrm>
                              <a:off x="9080" y="2320"/>
                              <a:ext cx="2" cy="335"/>
                            </a:xfrm>
                            <a:custGeom>
                              <a:avLst/>
                              <a:gdLst>
                                <a:gd name="T0" fmla="+- 0 2655 2320"/>
                                <a:gd name="T1" fmla="*/ 2655 h 335"/>
                                <a:gd name="T2" fmla="+- 0 2320 2320"/>
                                <a:gd name="T3" fmla="*/ 2320 h 335"/>
                              </a:gdLst>
                              <a:ahLst/>
                              <a:cxnLst>
                                <a:cxn ang="0">
                                  <a:pos x="0" y="T1"/>
                                </a:cxn>
                                <a:cxn ang="0">
                                  <a:pos x="0" y="T3"/>
                                </a:cxn>
                              </a:cxnLst>
                              <a:rect l="0" t="0" r="r" b="b"/>
                              <a:pathLst>
                                <a:path h="335">
                                  <a:moveTo>
                                    <a:pt x="0" y="335"/>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086" name="Group 3672"/>
                        <wpg:cNvGrpSpPr>
                          <a:grpSpLocks/>
                        </wpg:cNvGrpSpPr>
                        <wpg:grpSpPr bwMode="auto">
                          <a:xfrm>
                            <a:off x="9099" y="2631"/>
                            <a:ext cx="199" cy="6"/>
                            <a:chOff x="9099" y="2631"/>
                            <a:chExt cx="199" cy="6"/>
                          </a:xfrm>
                        </wpg:grpSpPr>
                        <wps:wsp>
                          <wps:cNvPr id="16087" name="Freeform 3673"/>
                          <wps:cNvSpPr>
                            <a:spLocks/>
                          </wps:cNvSpPr>
                          <wps:spPr bwMode="auto">
                            <a:xfrm>
                              <a:off x="9099" y="2631"/>
                              <a:ext cx="199" cy="6"/>
                            </a:xfrm>
                            <a:custGeom>
                              <a:avLst/>
                              <a:gdLst>
                                <a:gd name="T0" fmla="+- 0 9298 9099"/>
                                <a:gd name="T1" fmla="*/ T0 w 199"/>
                                <a:gd name="T2" fmla="+- 0 2631 2631"/>
                                <a:gd name="T3" fmla="*/ 2631 h 6"/>
                                <a:gd name="T4" fmla="+- 0 9099 9099"/>
                                <a:gd name="T5" fmla="*/ T4 w 199"/>
                                <a:gd name="T6" fmla="+- 0 2631 2631"/>
                                <a:gd name="T7" fmla="*/ 2631 h 6"/>
                                <a:gd name="T8" fmla="+- 0 9099 9099"/>
                                <a:gd name="T9" fmla="*/ T8 w 199"/>
                                <a:gd name="T10" fmla="+- 0 2637 2631"/>
                                <a:gd name="T11" fmla="*/ 2637 h 6"/>
                                <a:gd name="T12" fmla="+- 0 9298 9099"/>
                                <a:gd name="T13" fmla="*/ T12 w 199"/>
                                <a:gd name="T14" fmla="+- 0 2637 2631"/>
                                <a:gd name="T15" fmla="*/ 2637 h 6"/>
                                <a:gd name="T16" fmla="+- 0 9298 9099"/>
                                <a:gd name="T17" fmla="*/ T16 w 199"/>
                                <a:gd name="T18" fmla="+- 0 2631 2631"/>
                                <a:gd name="T19" fmla="*/ 263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88" name="Picture 3674"/>
                            <pic:cNvPicPr>
                              <a:picLocks noChangeAspect="1" noChangeArrowheads="1"/>
                            </pic:cNvPicPr>
                          </pic:nvPicPr>
                          <pic:blipFill>
                            <a:blip r:embed="rId708">
                              <a:extLst>
                                <a:ext uri="{28A0092B-C50C-407E-A947-70E740481C1C}">
                                  <a14:useLocalDpi xmlns:a14="http://schemas.microsoft.com/office/drawing/2010/main" val="0"/>
                                </a:ext>
                              </a:extLst>
                            </a:blip>
                            <a:srcRect/>
                            <a:stretch>
                              <a:fillRect/>
                            </a:stretch>
                          </pic:blipFill>
                          <pic:spPr bwMode="auto">
                            <a:xfrm>
                              <a:off x="9099" y="262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89" name="Group 3675"/>
                        <wpg:cNvGrpSpPr>
                          <a:grpSpLocks/>
                        </wpg:cNvGrpSpPr>
                        <wpg:grpSpPr bwMode="auto">
                          <a:xfrm>
                            <a:off x="9099" y="2620"/>
                            <a:ext cx="199" cy="6"/>
                            <a:chOff x="9099" y="2620"/>
                            <a:chExt cx="199" cy="6"/>
                          </a:xfrm>
                        </wpg:grpSpPr>
                        <wps:wsp>
                          <wps:cNvPr id="16090" name="Freeform 3676"/>
                          <wps:cNvSpPr>
                            <a:spLocks/>
                          </wps:cNvSpPr>
                          <wps:spPr bwMode="auto">
                            <a:xfrm>
                              <a:off x="9099" y="2620"/>
                              <a:ext cx="199" cy="6"/>
                            </a:xfrm>
                            <a:custGeom>
                              <a:avLst/>
                              <a:gdLst>
                                <a:gd name="T0" fmla="+- 0 9298 9099"/>
                                <a:gd name="T1" fmla="*/ T0 w 199"/>
                                <a:gd name="T2" fmla="+- 0 2620 2620"/>
                                <a:gd name="T3" fmla="*/ 2620 h 6"/>
                                <a:gd name="T4" fmla="+- 0 9099 9099"/>
                                <a:gd name="T5" fmla="*/ T4 w 199"/>
                                <a:gd name="T6" fmla="+- 0 2620 2620"/>
                                <a:gd name="T7" fmla="*/ 2620 h 6"/>
                                <a:gd name="T8" fmla="+- 0 9099 9099"/>
                                <a:gd name="T9" fmla="*/ T8 w 199"/>
                                <a:gd name="T10" fmla="+- 0 2625 2620"/>
                                <a:gd name="T11" fmla="*/ 2625 h 6"/>
                                <a:gd name="T12" fmla="+- 0 9298 9099"/>
                                <a:gd name="T13" fmla="*/ T12 w 199"/>
                                <a:gd name="T14" fmla="+- 0 2625 2620"/>
                                <a:gd name="T15" fmla="*/ 2625 h 6"/>
                                <a:gd name="T16" fmla="+- 0 9298 9099"/>
                                <a:gd name="T17" fmla="*/ T16 w 199"/>
                                <a:gd name="T18" fmla="+- 0 2620 2620"/>
                                <a:gd name="T19" fmla="*/ 262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91" name="Picture 3677"/>
                            <pic:cNvPicPr>
                              <a:picLocks noChangeAspect="1" noChangeArrowheads="1"/>
                            </pic:cNvPicPr>
                          </pic:nvPicPr>
                          <pic:blipFill>
                            <a:blip r:embed="rId709">
                              <a:extLst>
                                <a:ext uri="{28A0092B-C50C-407E-A947-70E740481C1C}">
                                  <a14:useLocalDpi xmlns:a14="http://schemas.microsoft.com/office/drawing/2010/main" val="0"/>
                                </a:ext>
                              </a:extLst>
                            </a:blip>
                            <a:srcRect/>
                            <a:stretch>
                              <a:fillRect/>
                            </a:stretch>
                          </pic:blipFill>
                          <pic:spPr bwMode="auto">
                            <a:xfrm>
                              <a:off x="9099" y="261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92" name="Group 3678"/>
                        <wpg:cNvGrpSpPr>
                          <a:grpSpLocks/>
                        </wpg:cNvGrpSpPr>
                        <wpg:grpSpPr bwMode="auto">
                          <a:xfrm>
                            <a:off x="9099" y="2608"/>
                            <a:ext cx="199" cy="6"/>
                            <a:chOff x="9099" y="2608"/>
                            <a:chExt cx="199" cy="6"/>
                          </a:xfrm>
                        </wpg:grpSpPr>
                        <wps:wsp>
                          <wps:cNvPr id="16093" name="Freeform 3679"/>
                          <wps:cNvSpPr>
                            <a:spLocks/>
                          </wps:cNvSpPr>
                          <wps:spPr bwMode="auto">
                            <a:xfrm>
                              <a:off x="9099" y="2608"/>
                              <a:ext cx="199" cy="6"/>
                            </a:xfrm>
                            <a:custGeom>
                              <a:avLst/>
                              <a:gdLst>
                                <a:gd name="T0" fmla="+- 0 9298 9099"/>
                                <a:gd name="T1" fmla="*/ T0 w 199"/>
                                <a:gd name="T2" fmla="+- 0 2608 2608"/>
                                <a:gd name="T3" fmla="*/ 2608 h 6"/>
                                <a:gd name="T4" fmla="+- 0 9099 9099"/>
                                <a:gd name="T5" fmla="*/ T4 w 199"/>
                                <a:gd name="T6" fmla="+- 0 2608 2608"/>
                                <a:gd name="T7" fmla="*/ 2608 h 6"/>
                                <a:gd name="T8" fmla="+- 0 9099 9099"/>
                                <a:gd name="T9" fmla="*/ T8 w 199"/>
                                <a:gd name="T10" fmla="+- 0 2614 2608"/>
                                <a:gd name="T11" fmla="*/ 2614 h 6"/>
                                <a:gd name="T12" fmla="+- 0 9298 9099"/>
                                <a:gd name="T13" fmla="*/ T12 w 199"/>
                                <a:gd name="T14" fmla="+- 0 2614 2608"/>
                                <a:gd name="T15" fmla="*/ 2614 h 6"/>
                                <a:gd name="T16" fmla="+- 0 9298 9099"/>
                                <a:gd name="T17" fmla="*/ T16 w 199"/>
                                <a:gd name="T18" fmla="+- 0 2608 2608"/>
                                <a:gd name="T19" fmla="*/ 260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94" name="Picture 3680"/>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9099" y="260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95" name="Picture 3681"/>
                            <pic:cNvPicPr>
                              <a:picLocks noChangeAspect="1" noChangeArrowheads="1"/>
                            </pic:cNvPicPr>
                          </pic:nvPicPr>
                          <pic:blipFill>
                            <a:blip r:embed="rId711">
                              <a:extLst>
                                <a:ext uri="{28A0092B-C50C-407E-A947-70E740481C1C}">
                                  <a14:useLocalDpi xmlns:a14="http://schemas.microsoft.com/office/drawing/2010/main" val="0"/>
                                </a:ext>
                              </a:extLst>
                            </a:blip>
                            <a:srcRect/>
                            <a:stretch>
                              <a:fillRect/>
                            </a:stretch>
                          </pic:blipFill>
                          <pic:spPr bwMode="auto">
                            <a:xfrm>
                              <a:off x="9099" y="2597"/>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96" name="Group 3682"/>
                        <wpg:cNvGrpSpPr>
                          <a:grpSpLocks/>
                        </wpg:cNvGrpSpPr>
                        <wpg:grpSpPr bwMode="auto">
                          <a:xfrm>
                            <a:off x="9099" y="2591"/>
                            <a:ext cx="199" cy="6"/>
                            <a:chOff x="9099" y="2591"/>
                            <a:chExt cx="199" cy="6"/>
                          </a:xfrm>
                        </wpg:grpSpPr>
                        <wps:wsp>
                          <wps:cNvPr id="16097" name="Freeform 3683"/>
                          <wps:cNvSpPr>
                            <a:spLocks/>
                          </wps:cNvSpPr>
                          <wps:spPr bwMode="auto">
                            <a:xfrm>
                              <a:off x="9099" y="2591"/>
                              <a:ext cx="199" cy="6"/>
                            </a:xfrm>
                            <a:custGeom>
                              <a:avLst/>
                              <a:gdLst>
                                <a:gd name="T0" fmla="+- 0 9298 9099"/>
                                <a:gd name="T1" fmla="*/ T0 w 199"/>
                                <a:gd name="T2" fmla="+- 0 2591 2591"/>
                                <a:gd name="T3" fmla="*/ 2591 h 6"/>
                                <a:gd name="T4" fmla="+- 0 9099 9099"/>
                                <a:gd name="T5" fmla="*/ T4 w 199"/>
                                <a:gd name="T6" fmla="+- 0 2591 2591"/>
                                <a:gd name="T7" fmla="*/ 2591 h 6"/>
                                <a:gd name="T8" fmla="+- 0 9099 9099"/>
                                <a:gd name="T9" fmla="*/ T8 w 199"/>
                                <a:gd name="T10" fmla="+- 0 2597 2591"/>
                                <a:gd name="T11" fmla="*/ 2597 h 6"/>
                                <a:gd name="T12" fmla="+- 0 9298 9099"/>
                                <a:gd name="T13" fmla="*/ T12 w 199"/>
                                <a:gd name="T14" fmla="+- 0 2597 2591"/>
                                <a:gd name="T15" fmla="*/ 2597 h 6"/>
                                <a:gd name="T16" fmla="+- 0 9298 9099"/>
                                <a:gd name="T17" fmla="*/ T16 w 199"/>
                                <a:gd name="T18" fmla="+- 0 2591 2591"/>
                                <a:gd name="T19" fmla="*/ 259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098" name="Picture 3684"/>
                            <pic:cNvPicPr>
                              <a:picLocks noChangeAspect="1" noChangeArrowheads="1"/>
                            </pic:cNvPicPr>
                          </pic:nvPicPr>
                          <pic:blipFill>
                            <a:blip r:embed="rId712">
                              <a:extLst>
                                <a:ext uri="{28A0092B-C50C-407E-A947-70E740481C1C}">
                                  <a14:useLocalDpi xmlns:a14="http://schemas.microsoft.com/office/drawing/2010/main" val="0"/>
                                </a:ext>
                              </a:extLst>
                            </a:blip>
                            <a:srcRect/>
                            <a:stretch>
                              <a:fillRect/>
                            </a:stretch>
                          </pic:blipFill>
                          <pic:spPr bwMode="auto">
                            <a:xfrm>
                              <a:off x="9099" y="258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099" name="Group 3685"/>
                        <wpg:cNvGrpSpPr>
                          <a:grpSpLocks/>
                        </wpg:cNvGrpSpPr>
                        <wpg:grpSpPr bwMode="auto">
                          <a:xfrm>
                            <a:off x="9099" y="2579"/>
                            <a:ext cx="199" cy="6"/>
                            <a:chOff x="9099" y="2579"/>
                            <a:chExt cx="199" cy="6"/>
                          </a:xfrm>
                        </wpg:grpSpPr>
                        <wps:wsp>
                          <wps:cNvPr id="16100" name="Freeform 3686"/>
                          <wps:cNvSpPr>
                            <a:spLocks/>
                          </wps:cNvSpPr>
                          <wps:spPr bwMode="auto">
                            <a:xfrm>
                              <a:off x="9099" y="2579"/>
                              <a:ext cx="199" cy="6"/>
                            </a:xfrm>
                            <a:custGeom>
                              <a:avLst/>
                              <a:gdLst>
                                <a:gd name="T0" fmla="+- 0 9298 9099"/>
                                <a:gd name="T1" fmla="*/ T0 w 199"/>
                                <a:gd name="T2" fmla="+- 0 2579 2579"/>
                                <a:gd name="T3" fmla="*/ 2579 h 6"/>
                                <a:gd name="T4" fmla="+- 0 9099 9099"/>
                                <a:gd name="T5" fmla="*/ T4 w 199"/>
                                <a:gd name="T6" fmla="+- 0 2579 2579"/>
                                <a:gd name="T7" fmla="*/ 2579 h 6"/>
                                <a:gd name="T8" fmla="+- 0 9099 9099"/>
                                <a:gd name="T9" fmla="*/ T8 w 199"/>
                                <a:gd name="T10" fmla="+- 0 2586 2579"/>
                                <a:gd name="T11" fmla="*/ 2586 h 6"/>
                                <a:gd name="T12" fmla="+- 0 9298 9099"/>
                                <a:gd name="T13" fmla="*/ T12 w 199"/>
                                <a:gd name="T14" fmla="+- 0 2586 2579"/>
                                <a:gd name="T15" fmla="*/ 2586 h 6"/>
                                <a:gd name="T16" fmla="+- 0 9298 9099"/>
                                <a:gd name="T17" fmla="*/ T16 w 199"/>
                                <a:gd name="T18" fmla="+- 0 2579 2579"/>
                                <a:gd name="T19" fmla="*/ 257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7"/>
                                  </a:lnTo>
                                  <a:lnTo>
                                    <a:pt x="199" y="7"/>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01" name="Picture 3687"/>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9099" y="257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02" name="Group 3688"/>
                        <wpg:cNvGrpSpPr>
                          <a:grpSpLocks/>
                        </wpg:cNvGrpSpPr>
                        <wpg:grpSpPr bwMode="auto">
                          <a:xfrm>
                            <a:off x="9099" y="2568"/>
                            <a:ext cx="199" cy="6"/>
                            <a:chOff x="9099" y="2568"/>
                            <a:chExt cx="199" cy="6"/>
                          </a:xfrm>
                        </wpg:grpSpPr>
                        <wps:wsp>
                          <wps:cNvPr id="16103" name="Freeform 3689"/>
                          <wps:cNvSpPr>
                            <a:spLocks/>
                          </wps:cNvSpPr>
                          <wps:spPr bwMode="auto">
                            <a:xfrm>
                              <a:off x="9099" y="2568"/>
                              <a:ext cx="199" cy="6"/>
                            </a:xfrm>
                            <a:custGeom>
                              <a:avLst/>
                              <a:gdLst>
                                <a:gd name="T0" fmla="+- 0 9298 9099"/>
                                <a:gd name="T1" fmla="*/ T0 w 199"/>
                                <a:gd name="T2" fmla="+- 0 2568 2568"/>
                                <a:gd name="T3" fmla="*/ 2568 h 6"/>
                                <a:gd name="T4" fmla="+- 0 9099 9099"/>
                                <a:gd name="T5" fmla="*/ T4 w 199"/>
                                <a:gd name="T6" fmla="+- 0 2568 2568"/>
                                <a:gd name="T7" fmla="*/ 2568 h 6"/>
                                <a:gd name="T8" fmla="+- 0 9099 9099"/>
                                <a:gd name="T9" fmla="*/ T8 w 199"/>
                                <a:gd name="T10" fmla="+- 0 2574 2568"/>
                                <a:gd name="T11" fmla="*/ 2574 h 6"/>
                                <a:gd name="T12" fmla="+- 0 9298 9099"/>
                                <a:gd name="T13" fmla="*/ T12 w 199"/>
                                <a:gd name="T14" fmla="+- 0 2574 2568"/>
                                <a:gd name="T15" fmla="*/ 2574 h 6"/>
                                <a:gd name="T16" fmla="+- 0 9298 9099"/>
                                <a:gd name="T17" fmla="*/ T16 w 199"/>
                                <a:gd name="T18" fmla="+- 0 2568 2568"/>
                                <a:gd name="T19" fmla="*/ 256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04" name="Picture 3690"/>
                            <pic:cNvPicPr>
                              <a:picLocks noChangeAspect="1" noChangeArrowheads="1"/>
                            </pic:cNvPicPr>
                          </pic:nvPicPr>
                          <pic:blipFill>
                            <a:blip r:embed="rId714">
                              <a:extLst>
                                <a:ext uri="{28A0092B-C50C-407E-A947-70E740481C1C}">
                                  <a14:useLocalDpi xmlns:a14="http://schemas.microsoft.com/office/drawing/2010/main" val="0"/>
                                </a:ext>
                              </a:extLst>
                            </a:blip>
                            <a:srcRect/>
                            <a:stretch>
                              <a:fillRect/>
                            </a:stretch>
                          </pic:blipFill>
                          <pic:spPr bwMode="auto">
                            <a:xfrm>
                              <a:off x="9099" y="2563"/>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105" name="Picture 3691"/>
                            <pic:cNvPicPr>
                              <a:picLocks noChangeAspect="1" noChangeArrowheads="1"/>
                            </pic:cNvPicPr>
                          </pic:nvPicPr>
                          <pic:blipFill>
                            <a:blip r:embed="rId715">
                              <a:extLst>
                                <a:ext uri="{28A0092B-C50C-407E-A947-70E740481C1C}">
                                  <a14:useLocalDpi xmlns:a14="http://schemas.microsoft.com/office/drawing/2010/main" val="0"/>
                                </a:ext>
                              </a:extLst>
                            </a:blip>
                            <a:srcRect/>
                            <a:stretch>
                              <a:fillRect/>
                            </a:stretch>
                          </pic:blipFill>
                          <pic:spPr bwMode="auto">
                            <a:xfrm>
                              <a:off x="9099" y="255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06" name="Group 3692"/>
                        <wpg:cNvGrpSpPr>
                          <a:grpSpLocks/>
                        </wpg:cNvGrpSpPr>
                        <wpg:grpSpPr bwMode="auto">
                          <a:xfrm>
                            <a:off x="9099" y="2551"/>
                            <a:ext cx="199" cy="6"/>
                            <a:chOff x="9099" y="2551"/>
                            <a:chExt cx="199" cy="6"/>
                          </a:xfrm>
                        </wpg:grpSpPr>
                        <wps:wsp>
                          <wps:cNvPr id="16107" name="Freeform 3693"/>
                          <wps:cNvSpPr>
                            <a:spLocks/>
                          </wps:cNvSpPr>
                          <wps:spPr bwMode="auto">
                            <a:xfrm>
                              <a:off x="9099" y="2551"/>
                              <a:ext cx="199" cy="6"/>
                            </a:xfrm>
                            <a:custGeom>
                              <a:avLst/>
                              <a:gdLst>
                                <a:gd name="T0" fmla="+- 0 9298 9099"/>
                                <a:gd name="T1" fmla="*/ T0 w 199"/>
                                <a:gd name="T2" fmla="+- 0 2551 2551"/>
                                <a:gd name="T3" fmla="*/ 2551 h 6"/>
                                <a:gd name="T4" fmla="+- 0 9099 9099"/>
                                <a:gd name="T5" fmla="*/ T4 w 199"/>
                                <a:gd name="T6" fmla="+- 0 2551 2551"/>
                                <a:gd name="T7" fmla="*/ 2551 h 6"/>
                                <a:gd name="T8" fmla="+- 0 9099 9099"/>
                                <a:gd name="T9" fmla="*/ T8 w 199"/>
                                <a:gd name="T10" fmla="+- 0 2556 2551"/>
                                <a:gd name="T11" fmla="*/ 2556 h 6"/>
                                <a:gd name="T12" fmla="+- 0 9298 9099"/>
                                <a:gd name="T13" fmla="*/ T12 w 199"/>
                                <a:gd name="T14" fmla="+- 0 2556 2551"/>
                                <a:gd name="T15" fmla="*/ 2556 h 6"/>
                                <a:gd name="T16" fmla="+- 0 9298 9099"/>
                                <a:gd name="T17" fmla="*/ T16 w 199"/>
                                <a:gd name="T18" fmla="+- 0 2551 2551"/>
                                <a:gd name="T19" fmla="*/ 255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08" name="Picture 3694"/>
                            <pic:cNvPicPr>
                              <a:picLocks noChangeAspect="1" noChangeArrowheads="1"/>
                            </pic:cNvPicPr>
                          </pic:nvPicPr>
                          <pic:blipFill>
                            <a:blip r:embed="rId716">
                              <a:extLst>
                                <a:ext uri="{28A0092B-C50C-407E-A947-70E740481C1C}">
                                  <a14:useLocalDpi xmlns:a14="http://schemas.microsoft.com/office/drawing/2010/main" val="0"/>
                                </a:ext>
                              </a:extLst>
                            </a:blip>
                            <a:srcRect/>
                            <a:stretch>
                              <a:fillRect/>
                            </a:stretch>
                          </pic:blipFill>
                          <pic:spPr bwMode="auto">
                            <a:xfrm>
                              <a:off x="9099" y="254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09" name="Group 3695"/>
                        <wpg:cNvGrpSpPr>
                          <a:grpSpLocks/>
                        </wpg:cNvGrpSpPr>
                        <wpg:grpSpPr bwMode="auto">
                          <a:xfrm>
                            <a:off x="9099" y="2540"/>
                            <a:ext cx="199" cy="6"/>
                            <a:chOff x="9099" y="2540"/>
                            <a:chExt cx="199" cy="6"/>
                          </a:xfrm>
                        </wpg:grpSpPr>
                        <wps:wsp>
                          <wps:cNvPr id="16110" name="Freeform 3696"/>
                          <wps:cNvSpPr>
                            <a:spLocks/>
                          </wps:cNvSpPr>
                          <wps:spPr bwMode="auto">
                            <a:xfrm>
                              <a:off x="9099" y="2540"/>
                              <a:ext cx="199" cy="6"/>
                            </a:xfrm>
                            <a:custGeom>
                              <a:avLst/>
                              <a:gdLst>
                                <a:gd name="T0" fmla="+- 0 9298 9099"/>
                                <a:gd name="T1" fmla="*/ T0 w 199"/>
                                <a:gd name="T2" fmla="+- 0 2540 2540"/>
                                <a:gd name="T3" fmla="*/ 2540 h 6"/>
                                <a:gd name="T4" fmla="+- 0 9099 9099"/>
                                <a:gd name="T5" fmla="*/ T4 w 199"/>
                                <a:gd name="T6" fmla="+- 0 2540 2540"/>
                                <a:gd name="T7" fmla="*/ 2540 h 6"/>
                                <a:gd name="T8" fmla="+- 0 9099 9099"/>
                                <a:gd name="T9" fmla="*/ T8 w 199"/>
                                <a:gd name="T10" fmla="+- 0 2545 2540"/>
                                <a:gd name="T11" fmla="*/ 2545 h 6"/>
                                <a:gd name="T12" fmla="+- 0 9298 9099"/>
                                <a:gd name="T13" fmla="*/ T12 w 199"/>
                                <a:gd name="T14" fmla="+- 0 2545 2540"/>
                                <a:gd name="T15" fmla="*/ 2545 h 6"/>
                                <a:gd name="T16" fmla="+- 0 9298 9099"/>
                                <a:gd name="T17" fmla="*/ T16 w 199"/>
                                <a:gd name="T18" fmla="+- 0 2540 2540"/>
                                <a:gd name="T19" fmla="*/ 254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11" name="Picture 3697"/>
                            <pic:cNvPicPr>
                              <a:picLocks noChangeAspect="1" noChangeArrowheads="1"/>
                            </pic:cNvPicPr>
                          </pic:nvPicPr>
                          <pic:blipFill>
                            <a:blip r:embed="rId717">
                              <a:extLst>
                                <a:ext uri="{28A0092B-C50C-407E-A947-70E740481C1C}">
                                  <a14:useLocalDpi xmlns:a14="http://schemas.microsoft.com/office/drawing/2010/main" val="0"/>
                                </a:ext>
                              </a:extLst>
                            </a:blip>
                            <a:srcRect/>
                            <a:stretch>
                              <a:fillRect/>
                            </a:stretch>
                          </pic:blipFill>
                          <pic:spPr bwMode="auto">
                            <a:xfrm>
                              <a:off x="9099" y="253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12" name="Group 3698"/>
                        <wpg:cNvGrpSpPr>
                          <a:grpSpLocks/>
                        </wpg:cNvGrpSpPr>
                        <wpg:grpSpPr bwMode="auto">
                          <a:xfrm>
                            <a:off x="9099" y="2528"/>
                            <a:ext cx="199" cy="6"/>
                            <a:chOff x="9099" y="2528"/>
                            <a:chExt cx="199" cy="6"/>
                          </a:xfrm>
                        </wpg:grpSpPr>
                        <wps:wsp>
                          <wps:cNvPr id="16113" name="Freeform 3699"/>
                          <wps:cNvSpPr>
                            <a:spLocks/>
                          </wps:cNvSpPr>
                          <wps:spPr bwMode="auto">
                            <a:xfrm>
                              <a:off x="9099" y="2528"/>
                              <a:ext cx="199" cy="6"/>
                            </a:xfrm>
                            <a:custGeom>
                              <a:avLst/>
                              <a:gdLst>
                                <a:gd name="T0" fmla="+- 0 9298 9099"/>
                                <a:gd name="T1" fmla="*/ T0 w 199"/>
                                <a:gd name="T2" fmla="+- 0 2528 2528"/>
                                <a:gd name="T3" fmla="*/ 2528 h 6"/>
                                <a:gd name="T4" fmla="+- 0 9099 9099"/>
                                <a:gd name="T5" fmla="*/ T4 w 199"/>
                                <a:gd name="T6" fmla="+- 0 2528 2528"/>
                                <a:gd name="T7" fmla="*/ 2528 h 6"/>
                                <a:gd name="T8" fmla="+- 0 9099 9099"/>
                                <a:gd name="T9" fmla="*/ T8 w 199"/>
                                <a:gd name="T10" fmla="+- 0 2534 2528"/>
                                <a:gd name="T11" fmla="*/ 2534 h 6"/>
                                <a:gd name="T12" fmla="+- 0 9298 9099"/>
                                <a:gd name="T13" fmla="*/ T12 w 199"/>
                                <a:gd name="T14" fmla="+- 0 2534 2528"/>
                                <a:gd name="T15" fmla="*/ 2534 h 6"/>
                                <a:gd name="T16" fmla="+- 0 9298 9099"/>
                                <a:gd name="T17" fmla="*/ T16 w 199"/>
                                <a:gd name="T18" fmla="+- 0 2528 2528"/>
                                <a:gd name="T19" fmla="*/ 252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14" name="Picture 3700"/>
                            <pic:cNvPicPr>
                              <a:picLocks noChangeAspect="1" noChangeArrowheads="1"/>
                            </pic:cNvPicPr>
                          </pic:nvPicPr>
                          <pic:blipFill>
                            <a:blip r:embed="rId718">
                              <a:extLst>
                                <a:ext uri="{28A0092B-C50C-407E-A947-70E740481C1C}">
                                  <a14:useLocalDpi xmlns:a14="http://schemas.microsoft.com/office/drawing/2010/main" val="0"/>
                                </a:ext>
                              </a:extLst>
                            </a:blip>
                            <a:srcRect/>
                            <a:stretch>
                              <a:fillRect/>
                            </a:stretch>
                          </pic:blipFill>
                          <pic:spPr bwMode="auto">
                            <a:xfrm>
                              <a:off x="9099" y="252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15" name="Group 3701"/>
                        <wpg:cNvGrpSpPr>
                          <a:grpSpLocks/>
                        </wpg:cNvGrpSpPr>
                        <wpg:grpSpPr bwMode="auto">
                          <a:xfrm>
                            <a:off x="9099" y="2518"/>
                            <a:ext cx="199" cy="5"/>
                            <a:chOff x="9099" y="2518"/>
                            <a:chExt cx="199" cy="5"/>
                          </a:xfrm>
                        </wpg:grpSpPr>
                        <wps:wsp>
                          <wps:cNvPr id="16116" name="Freeform 3702"/>
                          <wps:cNvSpPr>
                            <a:spLocks/>
                          </wps:cNvSpPr>
                          <wps:spPr bwMode="auto">
                            <a:xfrm>
                              <a:off x="9099" y="2518"/>
                              <a:ext cx="199" cy="5"/>
                            </a:xfrm>
                            <a:custGeom>
                              <a:avLst/>
                              <a:gdLst>
                                <a:gd name="T0" fmla="+- 0 9298 9099"/>
                                <a:gd name="T1" fmla="*/ T0 w 199"/>
                                <a:gd name="T2" fmla="+- 0 2518 2518"/>
                                <a:gd name="T3" fmla="*/ 2518 h 5"/>
                                <a:gd name="T4" fmla="+- 0 9099 9099"/>
                                <a:gd name="T5" fmla="*/ T4 w 199"/>
                                <a:gd name="T6" fmla="+- 0 2518 2518"/>
                                <a:gd name="T7" fmla="*/ 2518 h 5"/>
                                <a:gd name="T8" fmla="+- 0 9099 9099"/>
                                <a:gd name="T9" fmla="*/ T8 w 199"/>
                                <a:gd name="T10" fmla="+- 0 2522 2518"/>
                                <a:gd name="T11" fmla="*/ 2522 h 5"/>
                                <a:gd name="T12" fmla="+- 0 9298 9099"/>
                                <a:gd name="T13" fmla="*/ T12 w 199"/>
                                <a:gd name="T14" fmla="+- 0 2522 2518"/>
                                <a:gd name="T15" fmla="*/ 2522 h 5"/>
                                <a:gd name="T16" fmla="+- 0 9298 9099"/>
                                <a:gd name="T17" fmla="*/ T16 w 199"/>
                                <a:gd name="T18" fmla="+- 0 2518 2518"/>
                                <a:gd name="T19" fmla="*/ 2518 h 5"/>
                              </a:gdLst>
                              <a:ahLst/>
                              <a:cxnLst>
                                <a:cxn ang="0">
                                  <a:pos x="T1" y="T3"/>
                                </a:cxn>
                                <a:cxn ang="0">
                                  <a:pos x="T5" y="T7"/>
                                </a:cxn>
                                <a:cxn ang="0">
                                  <a:pos x="T9" y="T11"/>
                                </a:cxn>
                                <a:cxn ang="0">
                                  <a:pos x="T13" y="T15"/>
                                </a:cxn>
                                <a:cxn ang="0">
                                  <a:pos x="T17" y="T19"/>
                                </a:cxn>
                              </a:cxnLst>
                              <a:rect l="0" t="0" r="r" b="b"/>
                              <a:pathLst>
                                <a:path w="199" h="5">
                                  <a:moveTo>
                                    <a:pt x="199" y="0"/>
                                  </a:moveTo>
                                  <a:lnTo>
                                    <a:pt x="0" y="0"/>
                                  </a:lnTo>
                                  <a:lnTo>
                                    <a:pt x="0" y="4"/>
                                  </a:lnTo>
                                  <a:lnTo>
                                    <a:pt x="199" y="4"/>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17" name="Picture 3703"/>
                            <pic:cNvPicPr>
                              <a:picLocks noChangeAspect="1" noChangeArrowheads="1"/>
                            </pic:cNvPicPr>
                          </pic:nvPicPr>
                          <pic:blipFill>
                            <a:blip r:embed="rId719">
                              <a:extLst>
                                <a:ext uri="{28A0092B-C50C-407E-A947-70E740481C1C}">
                                  <a14:useLocalDpi xmlns:a14="http://schemas.microsoft.com/office/drawing/2010/main" val="0"/>
                                </a:ext>
                              </a:extLst>
                            </a:blip>
                            <a:srcRect/>
                            <a:stretch>
                              <a:fillRect/>
                            </a:stretch>
                          </pic:blipFill>
                          <pic:spPr bwMode="auto">
                            <a:xfrm>
                              <a:off x="9099" y="251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118" name="Picture 3704"/>
                            <pic:cNvPicPr>
                              <a:picLocks noChangeAspect="1" noChangeArrowheads="1"/>
                            </pic:cNvPicPr>
                          </pic:nvPicPr>
                          <pic:blipFill>
                            <a:blip r:embed="rId720">
                              <a:extLst>
                                <a:ext uri="{28A0092B-C50C-407E-A947-70E740481C1C}">
                                  <a14:useLocalDpi xmlns:a14="http://schemas.microsoft.com/office/drawing/2010/main" val="0"/>
                                </a:ext>
                              </a:extLst>
                            </a:blip>
                            <a:srcRect/>
                            <a:stretch>
                              <a:fillRect/>
                            </a:stretch>
                          </pic:blipFill>
                          <pic:spPr bwMode="auto">
                            <a:xfrm>
                              <a:off x="9099" y="250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19" name="Group 3705"/>
                        <wpg:cNvGrpSpPr>
                          <a:grpSpLocks/>
                        </wpg:cNvGrpSpPr>
                        <wpg:grpSpPr bwMode="auto">
                          <a:xfrm>
                            <a:off x="9099" y="2500"/>
                            <a:ext cx="199" cy="6"/>
                            <a:chOff x="9099" y="2500"/>
                            <a:chExt cx="199" cy="6"/>
                          </a:xfrm>
                        </wpg:grpSpPr>
                        <wps:wsp>
                          <wps:cNvPr id="16120" name="Freeform 3706"/>
                          <wps:cNvSpPr>
                            <a:spLocks/>
                          </wps:cNvSpPr>
                          <wps:spPr bwMode="auto">
                            <a:xfrm>
                              <a:off x="9099" y="2500"/>
                              <a:ext cx="199" cy="6"/>
                            </a:xfrm>
                            <a:custGeom>
                              <a:avLst/>
                              <a:gdLst>
                                <a:gd name="T0" fmla="+- 0 9298 9099"/>
                                <a:gd name="T1" fmla="*/ T0 w 199"/>
                                <a:gd name="T2" fmla="+- 0 2500 2500"/>
                                <a:gd name="T3" fmla="*/ 2500 h 6"/>
                                <a:gd name="T4" fmla="+- 0 9099 9099"/>
                                <a:gd name="T5" fmla="*/ T4 w 199"/>
                                <a:gd name="T6" fmla="+- 0 2500 2500"/>
                                <a:gd name="T7" fmla="*/ 2500 h 6"/>
                                <a:gd name="T8" fmla="+- 0 9099 9099"/>
                                <a:gd name="T9" fmla="*/ T8 w 199"/>
                                <a:gd name="T10" fmla="+- 0 2506 2500"/>
                                <a:gd name="T11" fmla="*/ 2506 h 6"/>
                                <a:gd name="T12" fmla="+- 0 9298 9099"/>
                                <a:gd name="T13" fmla="*/ T12 w 199"/>
                                <a:gd name="T14" fmla="+- 0 2506 2500"/>
                                <a:gd name="T15" fmla="*/ 2506 h 6"/>
                                <a:gd name="T16" fmla="+- 0 9298 9099"/>
                                <a:gd name="T17" fmla="*/ T16 w 199"/>
                                <a:gd name="T18" fmla="+- 0 2500 2500"/>
                                <a:gd name="T19" fmla="*/ 250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21" name="Picture 3707"/>
                            <pic:cNvPicPr>
                              <a:picLocks noChangeAspect="1" noChangeArrowheads="1"/>
                            </pic:cNvPicPr>
                          </pic:nvPicPr>
                          <pic:blipFill>
                            <a:blip r:embed="rId721">
                              <a:extLst>
                                <a:ext uri="{28A0092B-C50C-407E-A947-70E740481C1C}">
                                  <a14:useLocalDpi xmlns:a14="http://schemas.microsoft.com/office/drawing/2010/main" val="0"/>
                                </a:ext>
                              </a:extLst>
                            </a:blip>
                            <a:srcRect/>
                            <a:stretch>
                              <a:fillRect/>
                            </a:stretch>
                          </pic:blipFill>
                          <pic:spPr bwMode="auto">
                            <a:xfrm>
                              <a:off x="9099" y="249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22" name="Group 3708"/>
                        <wpg:cNvGrpSpPr>
                          <a:grpSpLocks/>
                        </wpg:cNvGrpSpPr>
                        <wpg:grpSpPr bwMode="auto">
                          <a:xfrm>
                            <a:off x="9099" y="2489"/>
                            <a:ext cx="199" cy="6"/>
                            <a:chOff x="9099" y="2489"/>
                            <a:chExt cx="199" cy="6"/>
                          </a:xfrm>
                        </wpg:grpSpPr>
                        <wps:wsp>
                          <wps:cNvPr id="16123" name="Freeform 3709"/>
                          <wps:cNvSpPr>
                            <a:spLocks/>
                          </wps:cNvSpPr>
                          <wps:spPr bwMode="auto">
                            <a:xfrm>
                              <a:off x="9099" y="2489"/>
                              <a:ext cx="199" cy="6"/>
                            </a:xfrm>
                            <a:custGeom>
                              <a:avLst/>
                              <a:gdLst>
                                <a:gd name="T0" fmla="+- 0 9298 9099"/>
                                <a:gd name="T1" fmla="*/ T0 w 199"/>
                                <a:gd name="T2" fmla="+- 0 2489 2489"/>
                                <a:gd name="T3" fmla="*/ 2489 h 6"/>
                                <a:gd name="T4" fmla="+- 0 9099 9099"/>
                                <a:gd name="T5" fmla="*/ T4 w 199"/>
                                <a:gd name="T6" fmla="+- 0 2489 2489"/>
                                <a:gd name="T7" fmla="*/ 2489 h 6"/>
                                <a:gd name="T8" fmla="+- 0 9099 9099"/>
                                <a:gd name="T9" fmla="*/ T8 w 199"/>
                                <a:gd name="T10" fmla="+- 0 2495 2489"/>
                                <a:gd name="T11" fmla="*/ 2495 h 6"/>
                                <a:gd name="T12" fmla="+- 0 9298 9099"/>
                                <a:gd name="T13" fmla="*/ T12 w 199"/>
                                <a:gd name="T14" fmla="+- 0 2495 2489"/>
                                <a:gd name="T15" fmla="*/ 2495 h 6"/>
                                <a:gd name="T16" fmla="+- 0 9298 9099"/>
                                <a:gd name="T17" fmla="*/ T16 w 199"/>
                                <a:gd name="T18" fmla="+- 0 2489 2489"/>
                                <a:gd name="T19" fmla="*/ 248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24" name="Picture 3710"/>
                            <pic:cNvPicPr>
                              <a:picLocks noChangeAspect="1" noChangeArrowheads="1"/>
                            </pic:cNvPicPr>
                          </pic:nvPicPr>
                          <pic:blipFill>
                            <a:blip r:embed="rId722">
                              <a:extLst>
                                <a:ext uri="{28A0092B-C50C-407E-A947-70E740481C1C}">
                                  <a14:useLocalDpi xmlns:a14="http://schemas.microsoft.com/office/drawing/2010/main" val="0"/>
                                </a:ext>
                              </a:extLst>
                            </a:blip>
                            <a:srcRect/>
                            <a:stretch>
                              <a:fillRect/>
                            </a:stretch>
                          </pic:blipFill>
                          <pic:spPr bwMode="auto">
                            <a:xfrm>
                              <a:off x="9099" y="2484"/>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125" name="Picture 3711"/>
                            <pic:cNvPicPr>
                              <a:picLocks noChangeAspect="1" noChangeArrowheads="1"/>
                            </pic:cNvPicPr>
                          </pic:nvPicPr>
                          <pic:blipFill>
                            <a:blip r:embed="rId723">
                              <a:extLst>
                                <a:ext uri="{28A0092B-C50C-407E-A947-70E740481C1C}">
                                  <a14:useLocalDpi xmlns:a14="http://schemas.microsoft.com/office/drawing/2010/main" val="0"/>
                                </a:ext>
                              </a:extLst>
                            </a:blip>
                            <a:srcRect/>
                            <a:stretch>
                              <a:fillRect/>
                            </a:stretch>
                          </pic:blipFill>
                          <pic:spPr bwMode="auto">
                            <a:xfrm>
                              <a:off x="9099" y="2477"/>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26" name="Group 3712"/>
                        <wpg:cNvGrpSpPr>
                          <a:grpSpLocks/>
                        </wpg:cNvGrpSpPr>
                        <wpg:grpSpPr bwMode="auto">
                          <a:xfrm>
                            <a:off x="9099" y="2472"/>
                            <a:ext cx="199" cy="6"/>
                            <a:chOff x="9099" y="2472"/>
                            <a:chExt cx="199" cy="6"/>
                          </a:xfrm>
                        </wpg:grpSpPr>
                        <wps:wsp>
                          <wps:cNvPr id="16127" name="Freeform 3713"/>
                          <wps:cNvSpPr>
                            <a:spLocks/>
                          </wps:cNvSpPr>
                          <wps:spPr bwMode="auto">
                            <a:xfrm>
                              <a:off x="9099" y="2472"/>
                              <a:ext cx="199" cy="6"/>
                            </a:xfrm>
                            <a:custGeom>
                              <a:avLst/>
                              <a:gdLst>
                                <a:gd name="T0" fmla="+- 0 9298 9099"/>
                                <a:gd name="T1" fmla="*/ T0 w 199"/>
                                <a:gd name="T2" fmla="+- 0 2472 2472"/>
                                <a:gd name="T3" fmla="*/ 2472 h 6"/>
                                <a:gd name="T4" fmla="+- 0 9099 9099"/>
                                <a:gd name="T5" fmla="*/ T4 w 199"/>
                                <a:gd name="T6" fmla="+- 0 2472 2472"/>
                                <a:gd name="T7" fmla="*/ 2472 h 6"/>
                                <a:gd name="T8" fmla="+- 0 9099 9099"/>
                                <a:gd name="T9" fmla="*/ T8 w 199"/>
                                <a:gd name="T10" fmla="+- 0 2477 2472"/>
                                <a:gd name="T11" fmla="*/ 2477 h 6"/>
                                <a:gd name="T12" fmla="+- 0 9298 9099"/>
                                <a:gd name="T13" fmla="*/ T12 w 199"/>
                                <a:gd name="T14" fmla="+- 0 2477 2472"/>
                                <a:gd name="T15" fmla="*/ 2477 h 6"/>
                                <a:gd name="T16" fmla="+- 0 9298 9099"/>
                                <a:gd name="T17" fmla="*/ T16 w 199"/>
                                <a:gd name="T18" fmla="+- 0 2472 2472"/>
                                <a:gd name="T19" fmla="*/ 2472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28" name="Picture 3714"/>
                            <pic:cNvPicPr>
                              <a:picLocks noChangeAspect="1" noChangeArrowheads="1"/>
                            </pic:cNvPicPr>
                          </pic:nvPicPr>
                          <pic:blipFill>
                            <a:blip r:embed="rId724">
                              <a:extLst>
                                <a:ext uri="{28A0092B-C50C-407E-A947-70E740481C1C}">
                                  <a14:useLocalDpi xmlns:a14="http://schemas.microsoft.com/office/drawing/2010/main" val="0"/>
                                </a:ext>
                              </a:extLst>
                            </a:blip>
                            <a:srcRect/>
                            <a:stretch>
                              <a:fillRect/>
                            </a:stretch>
                          </pic:blipFill>
                          <pic:spPr bwMode="auto">
                            <a:xfrm>
                              <a:off x="9099" y="246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29" name="Group 3715"/>
                        <wpg:cNvGrpSpPr>
                          <a:grpSpLocks/>
                        </wpg:cNvGrpSpPr>
                        <wpg:grpSpPr bwMode="auto">
                          <a:xfrm>
                            <a:off x="9099" y="2461"/>
                            <a:ext cx="199" cy="6"/>
                            <a:chOff x="9099" y="2461"/>
                            <a:chExt cx="199" cy="6"/>
                          </a:xfrm>
                        </wpg:grpSpPr>
                        <wps:wsp>
                          <wps:cNvPr id="16130" name="Freeform 3716"/>
                          <wps:cNvSpPr>
                            <a:spLocks/>
                          </wps:cNvSpPr>
                          <wps:spPr bwMode="auto">
                            <a:xfrm>
                              <a:off x="9099" y="2461"/>
                              <a:ext cx="199" cy="6"/>
                            </a:xfrm>
                            <a:custGeom>
                              <a:avLst/>
                              <a:gdLst>
                                <a:gd name="T0" fmla="+- 0 9298 9099"/>
                                <a:gd name="T1" fmla="*/ T0 w 199"/>
                                <a:gd name="T2" fmla="+- 0 2461 2461"/>
                                <a:gd name="T3" fmla="*/ 2461 h 6"/>
                                <a:gd name="T4" fmla="+- 0 9099 9099"/>
                                <a:gd name="T5" fmla="*/ T4 w 199"/>
                                <a:gd name="T6" fmla="+- 0 2461 2461"/>
                                <a:gd name="T7" fmla="*/ 2461 h 6"/>
                                <a:gd name="T8" fmla="+- 0 9099 9099"/>
                                <a:gd name="T9" fmla="*/ T8 w 199"/>
                                <a:gd name="T10" fmla="+- 0 2466 2461"/>
                                <a:gd name="T11" fmla="*/ 2466 h 6"/>
                                <a:gd name="T12" fmla="+- 0 9298 9099"/>
                                <a:gd name="T13" fmla="*/ T12 w 199"/>
                                <a:gd name="T14" fmla="+- 0 2466 2461"/>
                                <a:gd name="T15" fmla="*/ 2466 h 6"/>
                                <a:gd name="T16" fmla="+- 0 9298 9099"/>
                                <a:gd name="T17" fmla="*/ T16 w 199"/>
                                <a:gd name="T18" fmla="+- 0 2461 2461"/>
                                <a:gd name="T19" fmla="*/ 246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31" name="Picture 3717"/>
                            <pic:cNvPicPr>
                              <a:picLocks noChangeAspect="1" noChangeArrowheads="1"/>
                            </pic:cNvPicPr>
                          </pic:nvPicPr>
                          <pic:blipFill>
                            <a:blip r:embed="rId725">
                              <a:extLst>
                                <a:ext uri="{28A0092B-C50C-407E-A947-70E740481C1C}">
                                  <a14:useLocalDpi xmlns:a14="http://schemas.microsoft.com/office/drawing/2010/main" val="0"/>
                                </a:ext>
                              </a:extLst>
                            </a:blip>
                            <a:srcRect/>
                            <a:stretch>
                              <a:fillRect/>
                            </a:stretch>
                          </pic:blipFill>
                          <pic:spPr bwMode="auto">
                            <a:xfrm>
                              <a:off x="9099" y="245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32" name="Group 3718"/>
                        <wpg:cNvGrpSpPr>
                          <a:grpSpLocks/>
                        </wpg:cNvGrpSpPr>
                        <wpg:grpSpPr bwMode="auto">
                          <a:xfrm>
                            <a:off x="9099" y="2449"/>
                            <a:ext cx="199" cy="6"/>
                            <a:chOff x="9099" y="2449"/>
                            <a:chExt cx="199" cy="6"/>
                          </a:xfrm>
                        </wpg:grpSpPr>
                        <wps:wsp>
                          <wps:cNvPr id="16133" name="Freeform 3719"/>
                          <wps:cNvSpPr>
                            <a:spLocks/>
                          </wps:cNvSpPr>
                          <wps:spPr bwMode="auto">
                            <a:xfrm>
                              <a:off x="9099" y="2449"/>
                              <a:ext cx="199" cy="6"/>
                            </a:xfrm>
                            <a:custGeom>
                              <a:avLst/>
                              <a:gdLst>
                                <a:gd name="T0" fmla="+- 0 9298 9099"/>
                                <a:gd name="T1" fmla="*/ T0 w 199"/>
                                <a:gd name="T2" fmla="+- 0 2449 2449"/>
                                <a:gd name="T3" fmla="*/ 2449 h 6"/>
                                <a:gd name="T4" fmla="+- 0 9099 9099"/>
                                <a:gd name="T5" fmla="*/ T4 w 199"/>
                                <a:gd name="T6" fmla="+- 0 2449 2449"/>
                                <a:gd name="T7" fmla="*/ 2449 h 6"/>
                                <a:gd name="T8" fmla="+- 0 9099 9099"/>
                                <a:gd name="T9" fmla="*/ T8 w 199"/>
                                <a:gd name="T10" fmla="+- 0 2454 2449"/>
                                <a:gd name="T11" fmla="*/ 2454 h 6"/>
                                <a:gd name="T12" fmla="+- 0 9298 9099"/>
                                <a:gd name="T13" fmla="*/ T12 w 199"/>
                                <a:gd name="T14" fmla="+- 0 2454 2449"/>
                                <a:gd name="T15" fmla="*/ 2454 h 6"/>
                                <a:gd name="T16" fmla="+- 0 9298 9099"/>
                                <a:gd name="T17" fmla="*/ T16 w 199"/>
                                <a:gd name="T18" fmla="+- 0 2449 2449"/>
                                <a:gd name="T19" fmla="*/ 244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34" name="Picture 3720"/>
                            <pic:cNvPicPr>
                              <a:picLocks noChangeAspect="1" noChangeArrowheads="1"/>
                            </pic:cNvPicPr>
                          </pic:nvPicPr>
                          <pic:blipFill>
                            <a:blip r:embed="rId726">
                              <a:extLst>
                                <a:ext uri="{28A0092B-C50C-407E-A947-70E740481C1C}">
                                  <a14:useLocalDpi xmlns:a14="http://schemas.microsoft.com/office/drawing/2010/main" val="0"/>
                                </a:ext>
                              </a:extLst>
                            </a:blip>
                            <a:srcRect/>
                            <a:stretch>
                              <a:fillRect/>
                            </a:stretch>
                          </pic:blipFill>
                          <pic:spPr bwMode="auto">
                            <a:xfrm>
                              <a:off x="9099" y="2443"/>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35" name="Group 3721"/>
                        <wpg:cNvGrpSpPr>
                          <a:grpSpLocks/>
                        </wpg:cNvGrpSpPr>
                        <wpg:grpSpPr bwMode="auto">
                          <a:xfrm>
                            <a:off x="9099" y="2438"/>
                            <a:ext cx="199" cy="6"/>
                            <a:chOff x="9099" y="2438"/>
                            <a:chExt cx="199" cy="6"/>
                          </a:xfrm>
                        </wpg:grpSpPr>
                        <wps:wsp>
                          <wps:cNvPr id="16136" name="Freeform 3722"/>
                          <wps:cNvSpPr>
                            <a:spLocks/>
                          </wps:cNvSpPr>
                          <wps:spPr bwMode="auto">
                            <a:xfrm>
                              <a:off x="9099" y="2438"/>
                              <a:ext cx="199" cy="6"/>
                            </a:xfrm>
                            <a:custGeom>
                              <a:avLst/>
                              <a:gdLst>
                                <a:gd name="T0" fmla="+- 0 9298 9099"/>
                                <a:gd name="T1" fmla="*/ T0 w 199"/>
                                <a:gd name="T2" fmla="+- 0 2438 2438"/>
                                <a:gd name="T3" fmla="*/ 2438 h 6"/>
                                <a:gd name="T4" fmla="+- 0 9099 9099"/>
                                <a:gd name="T5" fmla="*/ T4 w 199"/>
                                <a:gd name="T6" fmla="+- 0 2438 2438"/>
                                <a:gd name="T7" fmla="*/ 2438 h 6"/>
                                <a:gd name="T8" fmla="+- 0 9099 9099"/>
                                <a:gd name="T9" fmla="*/ T8 w 199"/>
                                <a:gd name="T10" fmla="+- 0 2443 2438"/>
                                <a:gd name="T11" fmla="*/ 2443 h 6"/>
                                <a:gd name="T12" fmla="+- 0 9298 9099"/>
                                <a:gd name="T13" fmla="*/ T12 w 199"/>
                                <a:gd name="T14" fmla="+- 0 2443 2438"/>
                                <a:gd name="T15" fmla="*/ 2443 h 6"/>
                                <a:gd name="T16" fmla="+- 0 9298 9099"/>
                                <a:gd name="T17" fmla="*/ T16 w 199"/>
                                <a:gd name="T18" fmla="+- 0 2438 2438"/>
                                <a:gd name="T19" fmla="*/ 243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37" name="Picture 3723"/>
                            <pic:cNvPicPr>
                              <a:picLocks noChangeAspect="1" noChangeArrowheads="1"/>
                            </pic:cNvPicPr>
                          </pic:nvPicPr>
                          <pic:blipFill>
                            <a:blip r:embed="rId727">
                              <a:extLst>
                                <a:ext uri="{28A0092B-C50C-407E-A947-70E740481C1C}">
                                  <a14:useLocalDpi xmlns:a14="http://schemas.microsoft.com/office/drawing/2010/main" val="0"/>
                                </a:ext>
                              </a:extLst>
                            </a:blip>
                            <a:srcRect/>
                            <a:stretch>
                              <a:fillRect/>
                            </a:stretch>
                          </pic:blipFill>
                          <pic:spPr bwMode="auto">
                            <a:xfrm>
                              <a:off x="9099" y="243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138" name="Picture 3724"/>
                            <pic:cNvPicPr>
                              <a:picLocks noChangeAspect="1" noChangeArrowheads="1"/>
                            </pic:cNvPicPr>
                          </pic:nvPicPr>
                          <pic:blipFill>
                            <a:blip r:embed="rId728">
                              <a:extLst>
                                <a:ext uri="{28A0092B-C50C-407E-A947-70E740481C1C}">
                                  <a14:useLocalDpi xmlns:a14="http://schemas.microsoft.com/office/drawing/2010/main" val="0"/>
                                </a:ext>
                              </a:extLst>
                            </a:blip>
                            <a:srcRect/>
                            <a:stretch>
                              <a:fillRect/>
                            </a:stretch>
                          </pic:blipFill>
                          <pic:spPr bwMode="auto">
                            <a:xfrm>
                              <a:off x="9099" y="242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39" name="Group 3725"/>
                        <wpg:cNvGrpSpPr>
                          <a:grpSpLocks/>
                        </wpg:cNvGrpSpPr>
                        <wpg:grpSpPr bwMode="auto">
                          <a:xfrm>
                            <a:off x="9099" y="2420"/>
                            <a:ext cx="199" cy="6"/>
                            <a:chOff x="9099" y="2420"/>
                            <a:chExt cx="199" cy="6"/>
                          </a:xfrm>
                        </wpg:grpSpPr>
                        <wps:wsp>
                          <wps:cNvPr id="16140" name="Freeform 3726"/>
                          <wps:cNvSpPr>
                            <a:spLocks/>
                          </wps:cNvSpPr>
                          <wps:spPr bwMode="auto">
                            <a:xfrm>
                              <a:off x="9099" y="2420"/>
                              <a:ext cx="199" cy="6"/>
                            </a:xfrm>
                            <a:custGeom>
                              <a:avLst/>
                              <a:gdLst>
                                <a:gd name="T0" fmla="+- 0 9298 9099"/>
                                <a:gd name="T1" fmla="*/ T0 w 199"/>
                                <a:gd name="T2" fmla="+- 0 2420 2420"/>
                                <a:gd name="T3" fmla="*/ 2420 h 6"/>
                                <a:gd name="T4" fmla="+- 0 9099 9099"/>
                                <a:gd name="T5" fmla="*/ T4 w 199"/>
                                <a:gd name="T6" fmla="+- 0 2420 2420"/>
                                <a:gd name="T7" fmla="*/ 2420 h 6"/>
                                <a:gd name="T8" fmla="+- 0 9099 9099"/>
                                <a:gd name="T9" fmla="*/ T8 w 199"/>
                                <a:gd name="T10" fmla="+- 0 2426 2420"/>
                                <a:gd name="T11" fmla="*/ 2426 h 6"/>
                                <a:gd name="T12" fmla="+- 0 9298 9099"/>
                                <a:gd name="T13" fmla="*/ T12 w 199"/>
                                <a:gd name="T14" fmla="+- 0 2426 2420"/>
                                <a:gd name="T15" fmla="*/ 2426 h 6"/>
                                <a:gd name="T16" fmla="+- 0 9298 9099"/>
                                <a:gd name="T17" fmla="*/ T16 w 199"/>
                                <a:gd name="T18" fmla="+- 0 2420 2420"/>
                                <a:gd name="T19" fmla="*/ 242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141" name="Group 3727"/>
                        <wpg:cNvGrpSpPr>
                          <a:grpSpLocks/>
                        </wpg:cNvGrpSpPr>
                        <wpg:grpSpPr bwMode="auto">
                          <a:xfrm>
                            <a:off x="9099" y="2420"/>
                            <a:ext cx="199" cy="2"/>
                            <a:chOff x="9099" y="2420"/>
                            <a:chExt cx="199" cy="2"/>
                          </a:xfrm>
                        </wpg:grpSpPr>
                        <wps:wsp>
                          <wps:cNvPr id="16142" name="Freeform 3728"/>
                          <wps:cNvSpPr>
                            <a:spLocks/>
                          </wps:cNvSpPr>
                          <wps:spPr bwMode="auto">
                            <a:xfrm>
                              <a:off x="9099" y="2420"/>
                              <a:ext cx="199" cy="2"/>
                            </a:xfrm>
                            <a:custGeom>
                              <a:avLst/>
                              <a:gdLst>
                                <a:gd name="T0" fmla="+- 0 9099 9099"/>
                                <a:gd name="T1" fmla="*/ T0 w 199"/>
                                <a:gd name="T2" fmla="+- 0 9298 9099"/>
                                <a:gd name="T3" fmla="*/ T2 w 199"/>
                                <a:gd name="T4" fmla="+- 0 9099 9099"/>
                                <a:gd name="T5" fmla="*/ T4 w 199"/>
                                <a:gd name="T6" fmla="+- 0 9298 9099"/>
                                <a:gd name="T7" fmla="*/ T6 w 199"/>
                                <a:gd name="T8" fmla="+- 0 9099 9099"/>
                                <a:gd name="T9" fmla="*/ T8 w 199"/>
                              </a:gdLst>
                              <a:ahLst/>
                              <a:cxnLst>
                                <a:cxn ang="0">
                                  <a:pos x="T1" y="0"/>
                                </a:cxn>
                                <a:cxn ang="0">
                                  <a:pos x="T3" y="0"/>
                                </a:cxn>
                                <a:cxn ang="0">
                                  <a:pos x="T5" y="0"/>
                                </a:cxn>
                                <a:cxn ang="0">
                                  <a:pos x="T7" y="0"/>
                                </a:cxn>
                                <a:cxn ang="0">
                                  <a:pos x="T9" y="0"/>
                                </a:cxn>
                              </a:cxnLst>
                              <a:rect l="0" t="0" r="r" b="b"/>
                              <a:pathLst>
                                <a:path w="199">
                                  <a:moveTo>
                                    <a:pt x="0" y="0"/>
                                  </a:moveTo>
                                  <a:lnTo>
                                    <a:pt x="199" y="0"/>
                                  </a:lnTo>
                                  <a:lnTo>
                                    <a:pt x="0" y="0"/>
                                  </a:lnTo>
                                  <a:lnTo>
                                    <a:pt x="199" y="0"/>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143" name="Group 3729"/>
                        <wpg:cNvGrpSpPr>
                          <a:grpSpLocks/>
                        </wpg:cNvGrpSpPr>
                        <wpg:grpSpPr bwMode="auto">
                          <a:xfrm>
                            <a:off x="9277" y="2529"/>
                            <a:ext cx="5" cy="63"/>
                            <a:chOff x="9277" y="2529"/>
                            <a:chExt cx="5" cy="63"/>
                          </a:xfrm>
                        </wpg:grpSpPr>
                        <wps:wsp>
                          <wps:cNvPr id="16144" name="Freeform 3730"/>
                          <wps:cNvSpPr>
                            <a:spLocks/>
                          </wps:cNvSpPr>
                          <wps:spPr bwMode="auto">
                            <a:xfrm>
                              <a:off x="9277" y="2529"/>
                              <a:ext cx="5" cy="63"/>
                            </a:xfrm>
                            <a:custGeom>
                              <a:avLst/>
                              <a:gdLst>
                                <a:gd name="T0" fmla="+- 0 9282 9277"/>
                                <a:gd name="T1" fmla="*/ T0 w 5"/>
                                <a:gd name="T2" fmla="+- 0 2529 2529"/>
                                <a:gd name="T3" fmla="*/ 2529 h 63"/>
                                <a:gd name="T4" fmla="+- 0 9277 9277"/>
                                <a:gd name="T5" fmla="*/ T4 w 5"/>
                                <a:gd name="T6" fmla="+- 0 2529 2529"/>
                                <a:gd name="T7" fmla="*/ 2529 h 63"/>
                                <a:gd name="T8" fmla="+- 0 9277 9277"/>
                                <a:gd name="T9" fmla="*/ T8 w 5"/>
                                <a:gd name="T10" fmla="+- 0 2593 2529"/>
                                <a:gd name="T11" fmla="*/ 2593 h 63"/>
                                <a:gd name="T12" fmla="+- 0 9282 9277"/>
                                <a:gd name="T13" fmla="*/ T12 w 5"/>
                                <a:gd name="T14" fmla="+- 0 2593 2529"/>
                                <a:gd name="T15" fmla="*/ 2593 h 63"/>
                                <a:gd name="T16" fmla="+- 0 9282 927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45" name="Picture 3731"/>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927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46" name="Group 3732"/>
                        <wpg:cNvGrpSpPr>
                          <a:grpSpLocks/>
                        </wpg:cNvGrpSpPr>
                        <wpg:grpSpPr bwMode="auto">
                          <a:xfrm>
                            <a:off x="9267" y="2529"/>
                            <a:ext cx="5" cy="63"/>
                            <a:chOff x="9267" y="2529"/>
                            <a:chExt cx="5" cy="63"/>
                          </a:xfrm>
                        </wpg:grpSpPr>
                        <wps:wsp>
                          <wps:cNvPr id="16147" name="Freeform 3733"/>
                          <wps:cNvSpPr>
                            <a:spLocks/>
                          </wps:cNvSpPr>
                          <wps:spPr bwMode="auto">
                            <a:xfrm>
                              <a:off x="9267" y="2529"/>
                              <a:ext cx="5" cy="63"/>
                            </a:xfrm>
                            <a:custGeom>
                              <a:avLst/>
                              <a:gdLst>
                                <a:gd name="T0" fmla="+- 0 9272 9267"/>
                                <a:gd name="T1" fmla="*/ T0 w 5"/>
                                <a:gd name="T2" fmla="+- 0 2529 2529"/>
                                <a:gd name="T3" fmla="*/ 2529 h 63"/>
                                <a:gd name="T4" fmla="+- 0 9267 9267"/>
                                <a:gd name="T5" fmla="*/ T4 w 5"/>
                                <a:gd name="T6" fmla="+- 0 2529 2529"/>
                                <a:gd name="T7" fmla="*/ 2529 h 63"/>
                                <a:gd name="T8" fmla="+- 0 9267 9267"/>
                                <a:gd name="T9" fmla="*/ T8 w 5"/>
                                <a:gd name="T10" fmla="+- 0 2593 2529"/>
                                <a:gd name="T11" fmla="*/ 2593 h 63"/>
                                <a:gd name="T12" fmla="+- 0 9272 9267"/>
                                <a:gd name="T13" fmla="*/ T12 w 5"/>
                                <a:gd name="T14" fmla="+- 0 2593 2529"/>
                                <a:gd name="T15" fmla="*/ 2593 h 63"/>
                                <a:gd name="T16" fmla="+- 0 9272 926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48" name="Picture 3734"/>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926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49" name="Group 3735"/>
                        <wpg:cNvGrpSpPr>
                          <a:grpSpLocks/>
                        </wpg:cNvGrpSpPr>
                        <wpg:grpSpPr bwMode="auto">
                          <a:xfrm>
                            <a:off x="9258" y="2529"/>
                            <a:ext cx="5" cy="63"/>
                            <a:chOff x="9258" y="2529"/>
                            <a:chExt cx="5" cy="63"/>
                          </a:xfrm>
                        </wpg:grpSpPr>
                        <wps:wsp>
                          <wps:cNvPr id="16150" name="Freeform 3736"/>
                          <wps:cNvSpPr>
                            <a:spLocks/>
                          </wps:cNvSpPr>
                          <wps:spPr bwMode="auto">
                            <a:xfrm>
                              <a:off x="9258" y="2529"/>
                              <a:ext cx="5" cy="63"/>
                            </a:xfrm>
                            <a:custGeom>
                              <a:avLst/>
                              <a:gdLst>
                                <a:gd name="T0" fmla="+- 0 9263 9258"/>
                                <a:gd name="T1" fmla="*/ T0 w 5"/>
                                <a:gd name="T2" fmla="+- 0 2529 2529"/>
                                <a:gd name="T3" fmla="*/ 2529 h 63"/>
                                <a:gd name="T4" fmla="+- 0 9258 9258"/>
                                <a:gd name="T5" fmla="*/ T4 w 5"/>
                                <a:gd name="T6" fmla="+- 0 2529 2529"/>
                                <a:gd name="T7" fmla="*/ 2529 h 63"/>
                                <a:gd name="T8" fmla="+- 0 9258 9258"/>
                                <a:gd name="T9" fmla="*/ T8 w 5"/>
                                <a:gd name="T10" fmla="+- 0 2593 2529"/>
                                <a:gd name="T11" fmla="*/ 2593 h 63"/>
                                <a:gd name="T12" fmla="+- 0 9263 9258"/>
                                <a:gd name="T13" fmla="*/ T12 w 5"/>
                                <a:gd name="T14" fmla="+- 0 2593 2529"/>
                                <a:gd name="T15" fmla="*/ 2593 h 63"/>
                                <a:gd name="T16" fmla="+- 0 9263 925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51" name="Picture 3737"/>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925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52" name="Group 3738"/>
                        <wpg:cNvGrpSpPr>
                          <a:grpSpLocks/>
                        </wpg:cNvGrpSpPr>
                        <wpg:grpSpPr bwMode="auto">
                          <a:xfrm>
                            <a:off x="9248" y="2529"/>
                            <a:ext cx="5" cy="63"/>
                            <a:chOff x="9248" y="2529"/>
                            <a:chExt cx="5" cy="63"/>
                          </a:xfrm>
                        </wpg:grpSpPr>
                        <wps:wsp>
                          <wps:cNvPr id="16153" name="Freeform 3739"/>
                          <wps:cNvSpPr>
                            <a:spLocks/>
                          </wps:cNvSpPr>
                          <wps:spPr bwMode="auto">
                            <a:xfrm>
                              <a:off x="9248" y="2529"/>
                              <a:ext cx="5" cy="63"/>
                            </a:xfrm>
                            <a:custGeom>
                              <a:avLst/>
                              <a:gdLst>
                                <a:gd name="T0" fmla="+- 0 9253 9248"/>
                                <a:gd name="T1" fmla="*/ T0 w 5"/>
                                <a:gd name="T2" fmla="+- 0 2529 2529"/>
                                <a:gd name="T3" fmla="*/ 2529 h 63"/>
                                <a:gd name="T4" fmla="+- 0 9248 9248"/>
                                <a:gd name="T5" fmla="*/ T4 w 5"/>
                                <a:gd name="T6" fmla="+- 0 2529 2529"/>
                                <a:gd name="T7" fmla="*/ 2529 h 63"/>
                                <a:gd name="T8" fmla="+- 0 9248 9248"/>
                                <a:gd name="T9" fmla="*/ T8 w 5"/>
                                <a:gd name="T10" fmla="+- 0 2593 2529"/>
                                <a:gd name="T11" fmla="*/ 2593 h 63"/>
                                <a:gd name="T12" fmla="+- 0 9253 9248"/>
                                <a:gd name="T13" fmla="*/ T12 w 5"/>
                                <a:gd name="T14" fmla="+- 0 2593 2529"/>
                                <a:gd name="T15" fmla="*/ 2593 h 63"/>
                                <a:gd name="T16" fmla="+- 0 9253 924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54" name="Picture 3740"/>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924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55" name="Group 3741"/>
                        <wpg:cNvGrpSpPr>
                          <a:grpSpLocks/>
                        </wpg:cNvGrpSpPr>
                        <wpg:grpSpPr bwMode="auto">
                          <a:xfrm>
                            <a:off x="9238" y="2529"/>
                            <a:ext cx="5" cy="63"/>
                            <a:chOff x="9238" y="2529"/>
                            <a:chExt cx="5" cy="63"/>
                          </a:xfrm>
                        </wpg:grpSpPr>
                        <wps:wsp>
                          <wps:cNvPr id="16156" name="Freeform 3742"/>
                          <wps:cNvSpPr>
                            <a:spLocks/>
                          </wps:cNvSpPr>
                          <wps:spPr bwMode="auto">
                            <a:xfrm>
                              <a:off x="9238" y="2529"/>
                              <a:ext cx="5" cy="63"/>
                            </a:xfrm>
                            <a:custGeom>
                              <a:avLst/>
                              <a:gdLst>
                                <a:gd name="T0" fmla="+- 0 9244 9238"/>
                                <a:gd name="T1" fmla="*/ T0 w 5"/>
                                <a:gd name="T2" fmla="+- 0 2529 2529"/>
                                <a:gd name="T3" fmla="*/ 2529 h 63"/>
                                <a:gd name="T4" fmla="+- 0 9238 9238"/>
                                <a:gd name="T5" fmla="*/ T4 w 5"/>
                                <a:gd name="T6" fmla="+- 0 2529 2529"/>
                                <a:gd name="T7" fmla="*/ 2529 h 63"/>
                                <a:gd name="T8" fmla="+- 0 9238 9238"/>
                                <a:gd name="T9" fmla="*/ T8 w 5"/>
                                <a:gd name="T10" fmla="+- 0 2593 2529"/>
                                <a:gd name="T11" fmla="*/ 2593 h 63"/>
                                <a:gd name="T12" fmla="+- 0 9244 9238"/>
                                <a:gd name="T13" fmla="*/ T12 w 5"/>
                                <a:gd name="T14" fmla="+- 0 2593 2529"/>
                                <a:gd name="T15" fmla="*/ 2593 h 63"/>
                                <a:gd name="T16" fmla="+- 0 9244 923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57" name="Picture 3743"/>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923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58" name="Group 3744"/>
                        <wpg:cNvGrpSpPr>
                          <a:grpSpLocks/>
                        </wpg:cNvGrpSpPr>
                        <wpg:grpSpPr bwMode="auto">
                          <a:xfrm>
                            <a:off x="9229" y="2529"/>
                            <a:ext cx="5" cy="63"/>
                            <a:chOff x="9229" y="2529"/>
                            <a:chExt cx="5" cy="63"/>
                          </a:xfrm>
                        </wpg:grpSpPr>
                        <wps:wsp>
                          <wps:cNvPr id="16159" name="Freeform 3745"/>
                          <wps:cNvSpPr>
                            <a:spLocks/>
                          </wps:cNvSpPr>
                          <wps:spPr bwMode="auto">
                            <a:xfrm>
                              <a:off x="9229" y="2529"/>
                              <a:ext cx="5" cy="63"/>
                            </a:xfrm>
                            <a:custGeom>
                              <a:avLst/>
                              <a:gdLst>
                                <a:gd name="T0" fmla="+- 0 9234 9229"/>
                                <a:gd name="T1" fmla="*/ T0 w 5"/>
                                <a:gd name="T2" fmla="+- 0 2529 2529"/>
                                <a:gd name="T3" fmla="*/ 2529 h 63"/>
                                <a:gd name="T4" fmla="+- 0 9229 9229"/>
                                <a:gd name="T5" fmla="*/ T4 w 5"/>
                                <a:gd name="T6" fmla="+- 0 2529 2529"/>
                                <a:gd name="T7" fmla="*/ 2529 h 63"/>
                                <a:gd name="T8" fmla="+- 0 9229 9229"/>
                                <a:gd name="T9" fmla="*/ T8 w 5"/>
                                <a:gd name="T10" fmla="+- 0 2593 2529"/>
                                <a:gd name="T11" fmla="*/ 2593 h 63"/>
                                <a:gd name="T12" fmla="+- 0 9234 9229"/>
                                <a:gd name="T13" fmla="*/ T12 w 5"/>
                                <a:gd name="T14" fmla="+- 0 2593 2529"/>
                                <a:gd name="T15" fmla="*/ 2593 h 63"/>
                                <a:gd name="T16" fmla="+- 0 9234 922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60" name="Picture 3746"/>
                            <pic:cNvPicPr>
                              <a:picLocks noChangeAspect="1" noChangeArrowheads="1"/>
                            </pic:cNvPicPr>
                          </pic:nvPicPr>
                          <pic:blipFill>
                            <a:blip r:embed="rId731">
                              <a:extLst>
                                <a:ext uri="{28A0092B-C50C-407E-A947-70E740481C1C}">
                                  <a14:useLocalDpi xmlns:a14="http://schemas.microsoft.com/office/drawing/2010/main" val="0"/>
                                </a:ext>
                              </a:extLst>
                            </a:blip>
                            <a:srcRect/>
                            <a:stretch>
                              <a:fillRect/>
                            </a:stretch>
                          </pic:blipFill>
                          <pic:spPr bwMode="auto">
                            <a:xfrm>
                              <a:off x="9225"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61" name="Group 3747"/>
                        <wpg:cNvGrpSpPr>
                          <a:grpSpLocks/>
                        </wpg:cNvGrpSpPr>
                        <wpg:grpSpPr bwMode="auto">
                          <a:xfrm>
                            <a:off x="9219" y="2529"/>
                            <a:ext cx="5" cy="63"/>
                            <a:chOff x="9219" y="2529"/>
                            <a:chExt cx="5" cy="63"/>
                          </a:xfrm>
                        </wpg:grpSpPr>
                        <wps:wsp>
                          <wps:cNvPr id="16162" name="Freeform 3748"/>
                          <wps:cNvSpPr>
                            <a:spLocks/>
                          </wps:cNvSpPr>
                          <wps:spPr bwMode="auto">
                            <a:xfrm>
                              <a:off x="9219" y="2529"/>
                              <a:ext cx="5" cy="63"/>
                            </a:xfrm>
                            <a:custGeom>
                              <a:avLst/>
                              <a:gdLst>
                                <a:gd name="T0" fmla="+- 0 9225 9219"/>
                                <a:gd name="T1" fmla="*/ T0 w 5"/>
                                <a:gd name="T2" fmla="+- 0 2529 2529"/>
                                <a:gd name="T3" fmla="*/ 2529 h 63"/>
                                <a:gd name="T4" fmla="+- 0 9219 9219"/>
                                <a:gd name="T5" fmla="*/ T4 w 5"/>
                                <a:gd name="T6" fmla="+- 0 2529 2529"/>
                                <a:gd name="T7" fmla="*/ 2529 h 63"/>
                                <a:gd name="T8" fmla="+- 0 9219 9219"/>
                                <a:gd name="T9" fmla="*/ T8 w 5"/>
                                <a:gd name="T10" fmla="+- 0 2593 2529"/>
                                <a:gd name="T11" fmla="*/ 2593 h 63"/>
                                <a:gd name="T12" fmla="+- 0 9225 9219"/>
                                <a:gd name="T13" fmla="*/ T12 w 5"/>
                                <a:gd name="T14" fmla="+- 0 2593 2529"/>
                                <a:gd name="T15" fmla="*/ 2593 h 63"/>
                                <a:gd name="T16" fmla="+- 0 9225 921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63" name="Picture 3749"/>
                            <pic:cNvPicPr>
                              <a:picLocks noChangeAspect="1" noChangeArrowheads="1"/>
                            </pic:cNvPicPr>
                          </pic:nvPicPr>
                          <pic:blipFill>
                            <a:blip r:embed="rId732">
                              <a:extLst>
                                <a:ext uri="{28A0092B-C50C-407E-A947-70E740481C1C}">
                                  <a14:useLocalDpi xmlns:a14="http://schemas.microsoft.com/office/drawing/2010/main" val="0"/>
                                </a:ext>
                              </a:extLst>
                            </a:blip>
                            <a:srcRect/>
                            <a:stretch>
                              <a:fillRect/>
                            </a:stretch>
                          </pic:blipFill>
                          <pic:spPr bwMode="auto">
                            <a:xfrm>
                              <a:off x="9215"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64" name="Group 3750"/>
                        <wpg:cNvGrpSpPr>
                          <a:grpSpLocks/>
                        </wpg:cNvGrpSpPr>
                        <wpg:grpSpPr bwMode="auto">
                          <a:xfrm>
                            <a:off x="9210" y="2529"/>
                            <a:ext cx="5" cy="63"/>
                            <a:chOff x="9210" y="2529"/>
                            <a:chExt cx="5" cy="63"/>
                          </a:xfrm>
                        </wpg:grpSpPr>
                        <wps:wsp>
                          <wps:cNvPr id="16165" name="Freeform 3751"/>
                          <wps:cNvSpPr>
                            <a:spLocks/>
                          </wps:cNvSpPr>
                          <wps:spPr bwMode="auto">
                            <a:xfrm>
                              <a:off x="9210" y="2529"/>
                              <a:ext cx="5" cy="63"/>
                            </a:xfrm>
                            <a:custGeom>
                              <a:avLst/>
                              <a:gdLst>
                                <a:gd name="T0" fmla="+- 0 9215 9210"/>
                                <a:gd name="T1" fmla="*/ T0 w 5"/>
                                <a:gd name="T2" fmla="+- 0 2529 2529"/>
                                <a:gd name="T3" fmla="*/ 2529 h 63"/>
                                <a:gd name="T4" fmla="+- 0 9210 9210"/>
                                <a:gd name="T5" fmla="*/ T4 w 5"/>
                                <a:gd name="T6" fmla="+- 0 2529 2529"/>
                                <a:gd name="T7" fmla="*/ 2529 h 63"/>
                                <a:gd name="T8" fmla="+- 0 9210 9210"/>
                                <a:gd name="T9" fmla="*/ T8 w 5"/>
                                <a:gd name="T10" fmla="+- 0 2593 2529"/>
                                <a:gd name="T11" fmla="*/ 2593 h 63"/>
                                <a:gd name="T12" fmla="+- 0 9215 9210"/>
                                <a:gd name="T13" fmla="*/ T12 w 5"/>
                                <a:gd name="T14" fmla="+- 0 2593 2529"/>
                                <a:gd name="T15" fmla="*/ 2593 h 63"/>
                                <a:gd name="T16" fmla="+- 0 9215 921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66" name="Picture 3752"/>
                            <pic:cNvPicPr>
                              <a:picLocks noChangeAspect="1" noChangeArrowheads="1"/>
                            </pic:cNvPicPr>
                          </pic:nvPicPr>
                          <pic:blipFill>
                            <a:blip r:embed="rId733">
                              <a:extLst>
                                <a:ext uri="{28A0092B-C50C-407E-A947-70E740481C1C}">
                                  <a14:useLocalDpi xmlns:a14="http://schemas.microsoft.com/office/drawing/2010/main" val="0"/>
                                </a:ext>
                              </a:extLst>
                            </a:blip>
                            <a:srcRect/>
                            <a:stretch>
                              <a:fillRect/>
                            </a:stretch>
                          </pic:blipFill>
                          <pic:spPr bwMode="auto">
                            <a:xfrm>
                              <a:off x="9205"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67" name="Group 3753"/>
                        <wpg:cNvGrpSpPr>
                          <a:grpSpLocks/>
                        </wpg:cNvGrpSpPr>
                        <wpg:grpSpPr bwMode="auto">
                          <a:xfrm>
                            <a:off x="9200" y="2529"/>
                            <a:ext cx="5" cy="63"/>
                            <a:chOff x="9200" y="2529"/>
                            <a:chExt cx="5" cy="63"/>
                          </a:xfrm>
                        </wpg:grpSpPr>
                        <wps:wsp>
                          <wps:cNvPr id="16168" name="Freeform 3754"/>
                          <wps:cNvSpPr>
                            <a:spLocks/>
                          </wps:cNvSpPr>
                          <wps:spPr bwMode="auto">
                            <a:xfrm>
                              <a:off x="9200" y="2529"/>
                              <a:ext cx="5" cy="63"/>
                            </a:xfrm>
                            <a:custGeom>
                              <a:avLst/>
                              <a:gdLst>
                                <a:gd name="T0" fmla="+- 0 9205 9200"/>
                                <a:gd name="T1" fmla="*/ T0 w 5"/>
                                <a:gd name="T2" fmla="+- 0 2529 2529"/>
                                <a:gd name="T3" fmla="*/ 2529 h 63"/>
                                <a:gd name="T4" fmla="+- 0 9200 9200"/>
                                <a:gd name="T5" fmla="*/ T4 w 5"/>
                                <a:gd name="T6" fmla="+- 0 2529 2529"/>
                                <a:gd name="T7" fmla="*/ 2529 h 63"/>
                                <a:gd name="T8" fmla="+- 0 9200 9200"/>
                                <a:gd name="T9" fmla="*/ T8 w 5"/>
                                <a:gd name="T10" fmla="+- 0 2593 2529"/>
                                <a:gd name="T11" fmla="*/ 2593 h 63"/>
                                <a:gd name="T12" fmla="+- 0 9205 9200"/>
                                <a:gd name="T13" fmla="*/ T12 w 5"/>
                                <a:gd name="T14" fmla="+- 0 2593 2529"/>
                                <a:gd name="T15" fmla="*/ 2593 h 63"/>
                                <a:gd name="T16" fmla="+- 0 9205 920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169" name="Group 3755"/>
                        <wpg:cNvGrpSpPr>
                          <a:grpSpLocks/>
                        </wpg:cNvGrpSpPr>
                        <wpg:grpSpPr bwMode="auto">
                          <a:xfrm>
                            <a:off x="9196" y="2529"/>
                            <a:ext cx="5" cy="63"/>
                            <a:chOff x="9196" y="2529"/>
                            <a:chExt cx="5" cy="63"/>
                          </a:xfrm>
                        </wpg:grpSpPr>
                        <wps:wsp>
                          <wps:cNvPr id="16170" name="Freeform 3756"/>
                          <wps:cNvSpPr>
                            <a:spLocks/>
                          </wps:cNvSpPr>
                          <wps:spPr bwMode="auto">
                            <a:xfrm>
                              <a:off x="9196" y="2529"/>
                              <a:ext cx="5" cy="63"/>
                            </a:xfrm>
                            <a:custGeom>
                              <a:avLst/>
                              <a:gdLst>
                                <a:gd name="T0" fmla="+- 0 9200 9196"/>
                                <a:gd name="T1" fmla="*/ T0 w 5"/>
                                <a:gd name="T2" fmla="+- 0 2529 2529"/>
                                <a:gd name="T3" fmla="*/ 2529 h 63"/>
                                <a:gd name="T4" fmla="+- 0 9196 9196"/>
                                <a:gd name="T5" fmla="*/ T4 w 5"/>
                                <a:gd name="T6" fmla="+- 0 2529 2529"/>
                                <a:gd name="T7" fmla="*/ 2529 h 63"/>
                                <a:gd name="T8" fmla="+- 0 9196 9196"/>
                                <a:gd name="T9" fmla="*/ T8 w 5"/>
                                <a:gd name="T10" fmla="+- 0 2593 2529"/>
                                <a:gd name="T11" fmla="*/ 2593 h 63"/>
                                <a:gd name="T12" fmla="+- 0 9200 9196"/>
                                <a:gd name="T13" fmla="*/ T12 w 5"/>
                                <a:gd name="T14" fmla="+- 0 2593 2529"/>
                                <a:gd name="T15" fmla="*/ 2593 h 63"/>
                                <a:gd name="T16" fmla="+- 0 9200 919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71" name="Picture 3757"/>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9190"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72" name="Group 3758"/>
                        <wpg:cNvGrpSpPr>
                          <a:grpSpLocks/>
                        </wpg:cNvGrpSpPr>
                        <wpg:grpSpPr bwMode="auto">
                          <a:xfrm>
                            <a:off x="9186" y="2529"/>
                            <a:ext cx="5" cy="63"/>
                            <a:chOff x="9186" y="2529"/>
                            <a:chExt cx="5" cy="63"/>
                          </a:xfrm>
                        </wpg:grpSpPr>
                        <wps:wsp>
                          <wps:cNvPr id="16173" name="Freeform 3759"/>
                          <wps:cNvSpPr>
                            <a:spLocks/>
                          </wps:cNvSpPr>
                          <wps:spPr bwMode="auto">
                            <a:xfrm>
                              <a:off x="9186" y="2529"/>
                              <a:ext cx="5" cy="63"/>
                            </a:xfrm>
                            <a:custGeom>
                              <a:avLst/>
                              <a:gdLst>
                                <a:gd name="T0" fmla="+- 0 9190 9186"/>
                                <a:gd name="T1" fmla="*/ T0 w 5"/>
                                <a:gd name="T2" fmla="+- 0 2529 2529"/>
                                <a:gd name="T3" fmla="*/ 2529 h 63"/>
                                <a:gd name="T4" fmla="+- 0 9186 9186"/>
                                <a:gd name="T5" fmla="*/ T4 w 5"/>
                                <a:gd name="T6" fmla="+- 0 2529 2529"/>
                                <a:gd name="T7" fmla="*/ 2529 h 63"/>
                                <a:gd name="T8" fmla="+- 0 9186 9186"/>
                                <a:gd name="T9" fmla="*/ T8 w 5"/>
                                <a:gd name="T10" fmla="+- 0 2593 2529"/>
                                <a:gd name="T11" fmla="*/ 2593 h 63"/>
                                <a:gd name="T12" fmla="+- 0 9190 9186"/>
                                <a:gd name="T13" fmla="*/ T12 w 5"/>
                                <a:gd name="T14" fmla="+- 0 2593 2529"/>
                                <a:gd name="T15" fmla="*/ 2593 h 63"/>
                                <a:gd name="T16" fmla="+- 0 9190 918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74" name="Picture 3760"/>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918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75" name="Group 3761"/>
                        <wpg:cNvGrpSpPr>
                          <a:grpSpLocks/>
                        </wpg:cNvGrpSpPr>
                        <wpg:grpSpPr bwMode="auto">
                          <a:xfrm>
                            <a:off x="9176" y="2529"/>
                            <a:ext cx="5" cy="63"/>
                            <a:chOff x="9176" y="2529"/>
                            <a:chExt cx="5" cy="63"/>
                          </a:xfrm>
                        </wpg:grpSpPr>
                        <wps:wsp>
                          <wps:cNvPr id="16176" name="Freeform 3762"/>
                          <wps:cNvSpPr>
                            <a:spLocks/>
                          </wps:cNvSpPr>
                          <wps:spPr bwMode="auto">
                            <a:xfrm>
                              <a:off x="9176" y="2529"/>
                              <a:ext cx="5" cy="63"/>
                            </a:xfrm>
                            <a:custGeom>
                              <a:avLst/>
                              <a:gdLst>
                                <a:gd name="T0" fmla="+- 0 9181 9176"/>
                                <a:gd name="T1" fmla="*/ T0 w 5"/>
                                <a:gd name="T2" fmla="+- 0 2529 2529"/>
                                <a:gd name="T3" fmla="*/ 2529 h 63"/>
                                <a:gd name="T4" fmla="+- 0 9176 9176"/>
                                <a:gd name="T5" fmla="*/ T4 w 5"/>
                                <a:gd name="T6" fmla="+- 0 2529 2529"/>
                                <a:gd name="T7" fmla="*/ 2529 h 63"/>
                                <a:gd name="T8" fmla="+- 0 9176 9176"/>
                                <a:gd name="T9" fmla="*/ T8 w 5"/>
                                <a:gd name="T10" fmla="+- 0 2593 2529"/>
                                <a:gd name="T11" fmla="*/ 2593 h 63"/>
                                <a:gd name="T12" fmla="+- 0 9181 9176"/>
                                <a:gd name="T13" fmla="*/ T12 w 5"/>
                                <a:gd name="T14" fmla="+- 0 2593 2529"/>
                                <a:gd name="T15" fmla="*/ 2593 h 63"/>
                                <a:gd name="T16" fmla="+- 0 9181 917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77" name="Picture 3763"/>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917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78" name="Group 3764"/>
                        <wpg:cNvGrpSpPr>
                          <a:grpSpLocks/>
                        </wpg:cNvGrpSpPr>
                        <wpg:grpSpPr bwMode="auto">
                          <a:xfrm>
                            <a:off x="9166" y="2529"/>
                            <a:ext cx="5" cy="63"/>
                            <a:chOff x="9166" y="2529"/>
                            <a:chExt cx="5" cy="63"/>
                          </a:xfrm>
                        </wpg:grpSpPr>
                        <wps:wsp>
                          <wps:cNvPr id="16179" name="Freeform 3765"/>
                          <wps:cNvSpPr>
                            <a:spLocks/>
                          </wps:cNvSpPr>
                          <wps:spPr bwMode="auto">
                            <a:xfrm>
                              <a:off x="9166" y="2529"/>
                              <a:ext cx="5" cy="63"/>
                            </a:xfrm>
                            <a:custGeom>
                              <a:avLst/>
                              <a:gdLst>
                                <a:gd name="T0" fmla="+- 0 9171 9166"/>
                                <a:gd name="T1" fmla="*/ T0 w 5"/>
                                <a:gd name="T2" fmla="+- 0 2529 2529"/>
                                <a:gd name="T3" fmla="*/ 2529 h 63"/>
                                <a:gd name="T4" fmla="+- 0 9166 9166"/>
                                <a:gd name="T5" fmla="*/ T4 w 5"/>
                                <a:gd name="T6" fmla="+- 0 2529 2529"/>
                                <a:gd name="T7" fmla="*/ 2529 h 63"/>
                                <a:gd name="T8" fmla="+- 0 9166 9166"/>
                                <a:gd name="T9" fmla="*/ T8 w 5"/>
                                <a:gd name="T10" fmla="+- 0 2593 2529"/>
                                <a:gd name="T11" fmla="*/ 2593 h 63"/>
                                <a:gd name="T12" fmla="+- 0 9171 9166"/>
                                <a:gd name="T13" fmla="*/ T12 w 5"/>
                                <a:gd name="T14" fmla="+- 0 2593 2529"/>
                                <a:gd name="T15" fmla="*/ 2593 h 63"/>
                                <a:gd name="T16" fmla="+- 0 9171 916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80" name="Picture 3766"/>
                            <pic:cNvPicPr>
                              <a:picLocks noChangeAspect="1" noChangeArrowheads="1"/>
                            </pic:cNvPicPr>
                          </pic:nvPicPr>
                          <pic:blipFill>
                            <a:blip r:embed="rId737">
                              <a:extLst>
                                <a:ext uri="{28A0092B-C50C-407E-A947-70E740481C1C}">
                                  <a14:useLocalDpi xmlns:a14="http://schemas.microsoft.com/office/drawing/2010/main" val="0"/>
                                </a:ext>
                              </a:extLst>
                            </a:blip>
                            <a:srcRect/>
                            <a:stretch>
                              <a:fillRect/>
                            </a:stretch>
                          </pic:blipFill>
                          <pic:spPr bwMode="auto">
                            <a:xfrm>
                              <a:off x="916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81" name="Group 3767"/>
                        <wpg:cNvGrpSpPr>
                          <a:grpSpLocks/>
                        </wpg:cNvGrpSpPr>
                        <wpg:grpSpPr bwMode="auto">
                          <a:xfrm>
                            <a:off x="9156" y="2529"/>
                            <a:ext cx="5" cy="63"/>
                            <a:chOff x="9156" y="2529"/>
                            <a:chExt cx="5" cy="63"/>
                          </a:xfrm>
                        </wpg:grpSpPr>
                        <wps:wsp>
                          <wps:cNvPr id="16182" name="Freeform 3768"/>
                          <wps:cNvSpPr>
                            <a:spLocks/>
                          </wps:cNvSpPr>
                          <wps:spPr bwMode="auto">
                            <a:xfrm>
                              <a:off x="9156" y="2529"/>
                              <a:ext cx="5" cy="63"/>
                            </a:xfrm>
                            <a:custGeom>
                              <a:avLst/>
                              <a:gdLst>
                                <a:gd name="T0" fmla="+- 0 9162 9156"/>
                                <a:gd name="T1" fmla="*/ T0 w 5"/>
                                <a:gd name="T2" fmla="+- 0 2529 2529"/>
                                <a:gd name="T3" fmla="*/ 2529 h 63"/>
                                <a:gd name="T4" fmla="+- 0 9156 9156"/>
                                <a:gd name="T5" fmla="*/ T4 w 5"/>
                                <a:gd name="T6" fmla="+- 0 2529 2529"/>
                                <a:gd name="T7" fmla="*/ 2529 h 63"/>
                                <a:gd name="T8" fmla="+- 0 9156 9156"/>
                                <a:gd name="T9" fmla="*/ T8 w 5"/>
                                <a:gd name="T10" fmla="+- 0 2593 2529"/>
                                <a:gd name="T11" fmla="*/ 2593 h 63"/>
                                <a:gd name="T12" fmla="+- 0 9162 9156"/>
                                <a:gd name="T13" fmla="*/ T12 w 5"/>
                                <a:gd name="T14" fmla="+- 0 2593 2529"/>
                                <a:gd name="T15" fmla="*/ 2593 h 63"/>
                                <a:gd name="T16" fmla="+- 0 9162 915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83" name="Picture 3769"/>
                            <pic:cNvPicPr>
                              <a:picLocks noChangeAspect="1" noChangeArrowheads="1"/>
                            </pic:cNvPicPr>
                          </pic:nvPicPr>
                          <pic:blipFill>
                            <a:blip r:embed="rId738">
                              <a:extLst>
                                <a:ext uri="{28A0092B-C50C-407E-A947-70E740481C1C}">
                                  <a14:useLocalDpi xmlns:a14="http://schemas.microsoft.com/office/drawing/2010/main" val="0"/>
                                </a:ext>
                              </a:extLst>
                            </a:blip>
                            <a:srcRect/>
                            <a:stretch>
                              <a:fillRect/>
                            </a:stretch>
                          </pic:blipFill>
                          <pic:spPr bwMode="auto">
                            <a:xfrm>
                              <a:off x="915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84" name="Group 3770"/>
                        <wpg:cNvGrpSpPr>
                          <a:grpSpLocks/>
                        </wpg:cNvGrpSpPr>
                        <wpg:grpSpPr bwMode="auto">
                          <a:xfrm>
                            <a:off x="9147" y="2529"/>
                            <a:ext cx="5" cy="63"/>
                            <a:chOff x="9147" y="2529"/>
                            <a:chExt cx="5" cy="63"/>
                          </a:xfrm>
                        </wpg:grpSpPr>
                        <wps:wsp>
                          <wps:cNvPr id="16185" name="Freeform 3771"/>
                          <wps:cNvSpPr>
                            <a:spLocks/>
                          </wps:cNvSpPr>
                          <wps:spPr bwMode="auto">
                            <a:xfrm>
                              <a:off x="9147" y="2529"/>
                              <a:ext cx="5" cy="63"/>
                            </a:xfrm>
                            <a:custGeom>
                              <a:avLst/>
                              <a:gdLst>
                                <a:gd name="T0" fmla="+- 0 9152 9147"/>
                                <a:gd name="T1" fmla="*/ T0 w 5"/>
                                <a:gd name="T2" fmla="+- 0 2529 2529"/>
                                <a:gd name="T3" fmla="*/ 2529 h 63"/>
                                <a:gd name="T4" fmla="+- 0 9147 9147"/>
                                <a:gd name="T5" fmla="*/ T4 w 5"/>
                                <a:gd name="T6" fmla="+- 0 2529 2529"/>
                                <a:gd name="T7" fmla="*/ 2529 h 63"/>
                                <a:gd name="T8" fmla="+- 0 9147 9147"/>
                                <a:gd name="T9" fmla="*/ T8 w 5"/>
                                <a:gd name="T10" fmla="+- 0 2593 2529"/>
                                <a:gd name="T11" fmla="*/ 2593 h 63"/>
                                <a:gd name="T12" fmla="+- 0 9152 9147"/>
                                <a:gd name="T13" fmla="*/ T12 w 5"/>
                                <a:gd name="T14" fmla="+- 0 2593 2529"/>
                                <a:gd name="T15" fmla="*/ 2593 h 63"/>
                                <a:gd name="T16" fmla="+- 0 9152 914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86" name="Picture 3772"/>
                            <pic:cNvPicPr>
                              <a:picLocks noChangeAspect="1" noChangeArrowheads="1"/>
                            </pic:cNvPicPr>
                          </pic:nvPicPr>
                          <pic:blipFill>
                            <a:blip r:embed="rId739">
                              <a:extLst>
                                <a:ext uri="{28A0092B-C50C-407E-A947-70E740481C1C}">
                                  <a14:useLocalDpi xmlns:a14="http://schemas.microsoft.com/office/drawing/2010/main" val="0"/>
                                </a:ext>
                              </a:extLst>
                            </a:blip>
                            <a:srcRect/>
                            <a:stretch>
                              <a:fillRect/>
                            </a:stretch>
                          </pic:blipFill>
                          <pic:spPr bwMode="auto">
                            <a:xfrm>
                              <a:off x="914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87" name="Group 3773"/>
                        <wpg:cNvGrpSpPr>
                          <a:grpSpLocks/>
                        </wpg:cNvGrpSpPr>
                        <wpg:grpSpPr bwMode="auto">
                          <a:xfrm>
                            <a:off x="9137" y="2529"/>
                            <a:ext cx="5" cy="63"/>
                            <a:chOff x="9137" y="2529"/>
                            <a:chExt cx="5" cy="63"/>
                          </a:xfrm>
                        </wpg:grpSpPr>
                        <wps:wsp>
                          <wps:cNvPr id="16188" name="Freeform 3774"/>
                          <wps:cNvSpPr>
                            <a:spLocks/>
                          </wps:cNvSpPr>
                          <wps:spPr bwMode="auto">
                            <a:xfrm>
                              <a:off x="9137" y="2529"/>
                              <a:ext cx="5" cy="63"/>
                            </a:xfrm>
                            <a:custGeom>
                              <a:avLst/>
                              <a:gdLst>
                                <a:gd name="T0" fmla="+- 0 9143 9137"/>
                                <a:gd name="T1" fmla="*/ T0 w 5"/>
                                <a:gd name="T2" fmla="+- 0 2529 2529"/>
                                <a:gd name="T3" fmla="*/ 2529 h 63"/>
                                <a:gd name="T4" fmla="+- 0 9137 9137"/>
                                <a:gd name="T5" fmla="*/ T4 w 5"/>
                                <a:gd name="T6" fmla="+- 0 2529 2529"/>
                                <a:gd name="T7" fmla="*/ 2529 h 63"/>
                                <a:gd name="T8" fmla="+- 0 9137 9137"/>
                                <a:gd name="T9" fmla="*/ T8 w 5"/>
                                <a:gd name="T10" fmla="+- 0 2593 2529"/>
                                <a:gd name="T11" fmla="*/ 2593 h 63"/>
                                <a:gd name="T12" fmla="+- 0 9143 9137"/>
                                <a:gd name="T13" fmla="*/ T12 w 5"/>
                                <a:gd name="T14" fmla="+- 0 2593 2529"/>
                                <a:gd name="T15" fmla="*/ 2593 h 63"/>
                                <a:gd name="T16" fmla="+- 0 9143 913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89" name="Picture 3775"/>
                            <pic:cNvPicPr>
                              <a:picLocks noChangeAspect="1" noChangeArrowheads="1"/>
                            </pic:cNvPicPr>
                          </pic:nvPicPr>
                          <pic:blipFill>
                            <a:blip r:embed="rId740">
                              <a:extLst>
                                <a:ext uri="{28A0092B-C50C-407E-A947-70E740481C1C}">
                                  <a14:useLocalDpi xmlns:a14="http://schemas.microsoft.com/office/drawing/2010/main" val="0"/>
                                </a:ext>
                              </a:extLst>
                            </a:blip>
                            <a:srcRect/>
                            <a:stretch>
                              <a:fillRect/>
                            </a:stretch>
                          </pic:blipFill>
                          <pic:spPr bwMode="auto">
                            <a:xfrm>
                              <a:off x="913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90" name="Group 3776"/>
                        <wpg:cNvGrpSpPr>
                          <a:grpSpLocks/>
                        </wpg:cNvGrpSpPr>
                        <wpg:grpSpPr bwMode="auto">
                          <a:xfrm>
                            <a:off x="9128" y="2529"/>
                            <a:ext cx="5" cy="63"/>
                            <a:chOff x="9128" y="2529"/>
                            <a:chExt cx="5" cy="63"/>
                          </a:xfrm>
                        </wpg:grpSpPr>
                        <wps:wsp>
                          <wps:cNvPr id="16191" name="Freeform 3777"/>
                          <wps:cNvSpPr>
                            <a:spLocks/>
                          </wps:cNvSpPr>
                          <wps:spPr bwMode="auto">
                            <a:xfrm>
                              <a:off x="9128" y="2529"/>
                              <a:ext cx="5" cy="63"/>
                            </a:xfrm>
                            <a:custGeom>
                              <a:avLst/>
                              <a:gdLst>
                                <a:gd name="T0" fmla="+- 0 9133 9128"/>
                                <a:gd name="T1" fmla="*/ T0 w 5"/>
                                <a:gd name="T2" fmla="+- 0 2529 2529"/>
                                <a:gd name="T3" fmla="*/ 2529 h 63"/>
                                <a:gd name="T4" fmla="+- 0 9128 9128"/>
                                <a:gd name="T5" fmla="*/ T4 w 5"/>
                                <a:gd name="T6" fmla="+- 0 2529 2529"/>
                                <a:gd name="T7" fmla="*/ 2529 h 63"/>
                                <a:gd name="T8" fmla="+- 0 9128 9128"/>
                                <a:gd name="T9" fmla="*/ T8 w 5"/>
                                <a:gd name="T10" fmla="+- 0 2593 2529"/>
                                <a:gd name="T11" fmla="*/ 2593 h 63"/>
                                <a:gd name="T12" fmla="+- 0 9133 9128"/>
                                <a:gd name="T13" fmla="*/ T12 w 5"/>
                                <a:gd name="T14" fmla="+- 0 2593 2529"/>
                                <a:gd name="T15" fmla="*/ 2593 h 63"/>
                                <a:gd name="T16" fmla="+- 0 9133 912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92" name="Picture 3778"/>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912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93" name="Group 3779"/>
                        <wpg:cNvGrpSpPr>
                          <a:grpSpLocks/>
                        </wpg:cNvGrpSpPr>
                        <wpg:grpSpPr bwMode="auto">
                          <a:xfrm>
                            <a:off x="9118" y="2529"/>
                            <a:ext cx="5" cy="63"/>
                            <a:chOff x="9118" y="2529"/>
                            <a:chExt cx="5" cy="63"/>
                          </a:xfrm>
                        </wpg:grpSpPr>
                        <wps:wsp>
                          <wps:cNvPr id="16194" name="Freeform 3780"/>
                          <wps:cNvSpPr>
                            <a:spLocks/>
                          </wps:cNvSpPr>
                          <wps:spPr bwMode="auto">
                            <a:xfrm>
                              <a:off x="9118" y="2529"/>
                              <a:ext cx="5" cy="63"/>
                            </a:xfrm>
                            <a:custGeom>
                              <a:avLst/>
                              <a:gdLst>
                                <a:gd name="T0" fmla="+- 0 9123 9118"/>
                                <a:gd name="T1" fmla="*/ T0 w 5"/>
                                <a:gd name="T2" fmla="+- 0 2529 2529"/>
                                <a:gd name="T3" fmla="*/ 2529 h 63"/>
                                <a:gd name="T4" fmla="+- 0 9118 9118"/>
                                <a:gd name="T5" fmla="*/ T4 w 5"/>
                                <a:gd name="T6" fmla="+- 0 2529 2529"/>
                                <a:gd name="T7" fmla="*/ 2529 h 63"/>
                                <a:gd name="T8" fmla="+- 0 9118 9118"/>
                                <a:gd name="T9" fmla="*/ T8 w 5"/>
                                <a:gd name="T10" fmla="+- 0 2593 2529"/>
                                <a:gd name="T11" fmla="*/ 2593 h 63"/>
                                <a:gd name="T12" fmla="+- 0 9123 9118"/>
                                <a:gd name="T13" fmla="*/ T12 w 5"/>
                                <a:gd name="T14" fmla="+- 0 2593 2529"/>
                                <a:gd name="T15" fmla="*/ 2593 h 63"/>
                                <a:gd name="T16" fmla="+- 0 9123 911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95" name="Picture 3781"/>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911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96" name="Group 3782"/>
                        <wpg:cNvGrpSpPr>
                          <a:grpSpLocks/>
                        </wpg:cNvGrpSpPr>
                        <wpg:grpSpPr bwMode="auto">
                          <a:xfrm>
                            <a:off x="9109" y="2529"/>
                            <a:ext cx="5" cy="63"/>
                            <a:chOff x="9109" y="2529"/>
                            <a:chExt cx="5" cy="63"/>
                          </a:xfrm>
                        </wpg:grpSpPr>
                        <wps:wsp>
                          <wps:cNvPr id="16197" name="Freeform 3783"/>
                          <wps:cNvSpPr>
                            <a:spLocks/>
                          </wps:cNvSpPr>
                          <wps:spPr bwMode="auto">
                            <a:xfrm>
                              <a:off x="9109" y="2529"/>
                              <a:ext cx="5" cy="63"/>
                            </a:xfrm>
                            <a:custGeom>
                              <a:avLst/>
                              <a:gdLst>
                                <a:gd name="T0" fmla="+- 0 9114 9109"/>
                                <a:gd name="T1" fmla="*/ T0 w 5"/>
                                <a:gd name="T2" fmla="+- 0 2529 2529"/>
                                <a:gd name="T3" fmla="*/ 2529 h 63"/>
                                <a:gd name="T4" fmla="+- 0 9109 9109"/>
                                <a:gd name="T5" fmla="*/ T4 w 5"/>
                                <a:gd name="T6" fmla="+- 0 2529 2529"/>
                                <a:gd name="T7" fmla="*/ 2529 h 63"/>
                                <a:gd name="T8" fmla="+- 0 9109 9109"/>
                                <a:gd name="T9" fmla="*/ T8 w 5"/>
                                <a:gd name="T10" fmla="+- 0 2593 2529"/>
                                <a:gd name="T11" fmla="*/ 2593 h 63"/>
                                <a:gd name="T12" fmla="+- 0 9114 9109"/>
                                <a:gd name="T13" fmla="*/ T12 w 5"/>
                                <a:gd name="T14" fmla="+- 0 2593 2529"/>
                                <a:gd name="T15" fmla="*/ 2593 h 63"/>
                                <a:gd name="T16" fmla="+- 0 9114 910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198" name="Picture 3784"/>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910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199" name="Group 3785"/>
                        <wpg:cNvGrpSpPr>
                          <a:grpSpLocks/>
                        </wpg:cNvGrpSpPr>
                        <wpg:grpSpPr bwMode="auto">
                          <a:xfrm>
                            <a:off x="9099" y="2529"/>
                            <a:ext cx="5" cy="63"/>
                            <a:chOff x="9099" y="2529"/>
                            <a:chExt cx="5" cy="63"/>
                          </a:xfrm>
                        </wpg:grpSpPr>
                        <wps:wsp>
                          <wps:cNvPr id="16200" name="Freeform 3786"/>
                          <wps:cNvSpPr>
                            <a:spLocks/>
                          </wps:cNvSpPr>
                          <wps:spPr bwMode="auto">
                            <a:xfrm>
                              <a:off x="9099" y="2529"/>
                              <a:ext cx="5" cy="63"/>
                            </a:xfrm>
                            <a:custGeom>
                              <a:avLst/>
                              <a:gdLst>
                                <a:gd name="T0" fmla="+- 0 9104 9099"/>
                                <a:gd name="T1" fmla="*/ T0 w 5"/>
                                <a:gd name="T2" fmla="+- 0 2529 2529"/>
                                <a:gd name="T3" fmla="*/ 2529 h 63"/>
                                <a:gd name="T4" fmla="+- 0 9099 9099"/>
                                <a:gd name="T5" fmla="*/ T4 w 5"/>
                                <a:gd name="T6" fmla="+- 0 2529 2529"/>
                                <a:gd name="T7" fmla="*/ 2529 h 63"/>
                                <a:gd name="T8" fmla="+- 0 9099 9099"/>
                                <a:gd name="T9" fmla="*/ T8 w 5"/>
                                <a:gd name="T10" fmla="+- 0 2593 2529"/>
                                <a:gd name="T11" fmla="*/ 2593 h 63"/>
                                <a:gd name="T12" fmla="+- 0 9104 9099"/>
                                <a:gd name="T13" fmla="*/ T12 w 5"/>
                                <a:gd name="T14" fmla="+- 0 2593 2529"/>
                                <a:gd name="T15" fmla="*/ 2593 h 63"/>
                                <a:gd name="T16" fmla="+- 0 9104 909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01" name="Group 3787"/>
                        <wpg:cNvGrpSpPr>
                          <a:grpSpLocks/>
                        </wpg:cNvGrpSpPr>
                        <wpg:grpSpPr bwMode="auto">
                          <a:xfrm>
                            <a:off x="9099" y="2529"/>
                            <a:ext cx="2" cy="63"/>
                            <a:chOff x="9099" y="2529"/>
                            <a:chExt cx="2" cy="63"/>
                          </a:xfrm>
                        </wpg:grpSpPr>
                        <wps:wsp>
                          <wps:cNvPr id="16202" name="Freeform 3788"/>
                          <wps:cNvSpPr>
                            <a:spLocks/>
                          </wps:cNvSpPr>
                          <wps:spPr bwMode="auto">
                            <a:xfrm>
                              <a:off x="9099" y="2529"/>
                              <a:ext cx="2" cy="63"/>
                            </a:xfrm>
                            <a:custGeom>
                              <a:avLst/>
                              <a:gdLst>
                                <a:gd name="T0" fmla="+- 0 2529 2529"/>
                                <a:gd name="T1" fmla="*/ 2529 h 63"/>
                                <a:gd name="T2" fmla="+- 0 2593 2529"/>
                                <a:gd name="T3" fmla="*/ 2593 h 63"/>
                                <a:gd name="T4" fmla="+- 0 2529 2529"/>
                                <a:gd name="T5" fmla="*/ 2529 h 63"/>
                                <a:gd name="T6" fmla="+- 0 2593 2529"/>
                                <a:gd name="T7" fmla="*/ 2593 h 63"/>
                                <a:gd name="T8" fmla="+- 0 2529 2529"/>
                                <a:gd name="T9" fmla="*/ 2529 h 63"/>
                              </a:gdLst>
                              <a:ahLst/>
                              <a:cxnLst>
                                <a:cxn ang="0">
                                  <a:pos x="0" y="T1"/>
                                </a:cxn>
                                <a:cxn ang="0">
                                  <a:pos x="0" y="T3"/>
                                </a:cxn>
                                <a:cxn ang="0">
                                  <a:pos x="0" y="T5"/>
                                </a:cxn>
                                <a:cxn ang="0">
                                  <a:pos x="0" y="T7"/>
                                </a:cxn>
                                <a:cxn ang="0">
                                  <a:pos x="0" y="T9"/>
                                </a:cxn>
                              </a:cxnLst>
                              <a:rect l="0" t="0" r="r" b="b"/>
                              <a:pathLst>
                                <a:path h="63">
                                  <a:moveTo>
                                    <a:pt x="0" y="0"/>
                                  </a:moveTo>
                                  <a:lnTo>
                                    <a:pt x="0" y="64"/>
                                  </a:lnTo>
                                  <a:lnTo>
                                    <a:pt x="0" y="0"/>
                                  </a:lnTo>
                                  <a:lnTo>
                                    <a:pt x="0" y="64"/>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03" name="Group 3789"/>
                        <wpg:cNvGrpSpPr>
                          <a:grpSpLocks/>
                        </wpg:cNvGrpSpPr>
                        <wpg:grpSpPr bwMode="auto">
                          <a:xfrm>
                            <a:off x="9099" y="2342"/>
                            <a:ext cx="199" cy="2"/>
                            <a:chOff x="9099" y="2342"/>
                            <a:chExt cx="199" cy="2"/>
                          </a:xfrm>
                        </wpg:grpSpPr>
                        <wps:wsp>
                          <wps:cNvPr id="16204" name="Freeform 3790"/>
                          <wps:cNvSpPr>
                            <a:spLocks/>
                          </wps:cNvSpPr>
                          <wps:spPr bwMode="auto">
                            <a:xfrm>
                              <a:off x="9099" y="2342"/>
                              <a:ext cx="199" cy="2"/>
                            </a:xfrm>
                            <a:custGeom>
                              <a:avLst/>
                              <a:gdLst>
                                <a:gd name="T0" fmla="+- 0 9298 9099"/>
                                <a:gd name="T1" fmla="*/ T0 w 199"/>
                                <a:gd name="T2" fmla="+- 0 2342 2342"/>
                                <a:gd name="T3" fmla="*/ 2342 h 2"/>
                                <a:gd name="T4" fmla="+- 0 9099 9099"/>
                                <a:gd name="T5" fmla="*/ T4 w 199"/>
                                <a:gd name="T6" fmla="+- 0 2342 2342"/>
                                <a:gd name="T7" fmla="*/ 2342 h 2"/>
                                <a:gd name="T8" fmla="+- 0 9099 9099"/>
                                <a:gd name="T9" fmla="*/ T8 w 199"/>
                                <a:gd name="T10" fmla="+- 0 2344 2342"/>
                                <a:gd name="T11" fmla="*/ 2344 h 2"/>
                                <a:gd name="T12" fmla="+- 0 9298 9099"/>
                                <a:gd name="T13" fmla="*/ T12 w 199"/>
                                <a:gd name="T14" fmla="+- 0 2344 2342"/>
                                <a:gd name="T15" fmla="*/ 2344 h 2"/>
                                <a:gd name="T16" fmla="+- 0 9298 9099"/>
                                <a:gd name="T17" fmla="*/ T16 w 199"/>
                                <a:gd name="T18" fmla="+- 0 2342 2342"/>
                                <a:gd name="T19" fmla="*/ 2342 h 2"/>
                              </a:gdLst>
                              <a:ahLst/>
                              <a:cxnLst>
                                <a:cxn ang="0">
                                  <a:pos x="T1" y="T3"/>
                                </a:cxn>
                                <a:cxn ang="0">
                                  <a:pos x="T5" y="T7"/>
                                </a:cxn>
                                <a:cxn ang="0">
                                  <a:pos x="T9" y="T11"/>
                                </a:cxn>
                                <a:cxn ang="0">
                                  <a:pos x="T13" y="T15"/>
                                </a:cxn>
                                <a:cxn ang="0">
                                  <a:pos x="T17" y="T19"/>
                                </a:cxn>
                              </a:cxnLst>
                              <a:rect l="0" t="0" r="r" b="b"/>
                              <a:pathLst>
                                <a:path w="199" h="2">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205" name="Picture 3791"/>
                            <pic:cNvPicPr>
                              <a:picLocks noChangeAspect="1" noChangeArrowheads="1"/>
                            </pic:cNvPicPr>
                          </pic:nvPicPr>
                          <pic:blipFill>
                            <a:blip r:embed="rId741">
                              <a:extLst>
                                <a:ext uri="{28A0092B-C50C-407E-A947-70E740481C1C}">
                                  <a14:useLocalDpi xmlns:a14="http://schemas.microsoft.com/office/drawing/2010/main" val="0"/>
                                </a:ext>
                              </a:extLst>
                            </a:blip>
                            <a:srcRect/>
                            <a:stretch>
                              <a:fillRect/>
                            </a:stretch>
                          </pic:blipFill>
                          <pic:spPr bwMode="auto">
                            <a:xfrm>
                              <a:off x="9099" y="2336"/>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206" name="Group 3792"/>
                        <wpg:cNvGrpSpPr>
                          <a:grpSpLocks/>
                        </wpg:cNvGrpSpPr>
                        <wpg:grpSpPr bwMode="auto">
                          <a:xfrm>
                            <a:off x="9099" y="2338"/>
                            <a:ext cx="199" cy="4"/>
                            <a:chOff x="9099" y="2338"/>
                            <a:chExt cx="199" cy="4"/>
                          </a:xfrm>
                        </wpg:grpSpPr>
                        <wps:wsp>
                          <wps:cNvPr id="16207" name="Freeform 3793"/>
                          <wps:cNvSpPr>
                            <a:spLocks/>
                          </wps:cNvSpPr>
                          <wps:spPr bwMode="auto">
                            <a:xfrm>
                              <a:off x="9099" y="2338"/>
                              <a:ext cx="199" cy="4"/>
                            </a:xfrm>
                            <a:custGeom>
                              <a:avLst/>
                              <a:gdLst>
                                <a:gd name="T0" fmla="+- 0 9298 9099"/>
                                <a:gd name="T1" fmla="*/ T0 w 199"/>
                                <a:gd name="T2" fmla="+- 0 2338 2338"/>
                                <a:gd name="T3" fmla="*/ 2338 h 4"/>
                                <a:gd name="T4" fmla="+- 0 9099 9099"/>
                                <a:gd name="T5" fmla="*/ T4 w 199"/>
                                <a:gd name="T6" fmla="+- 0 2338 2338"/>
                                <a:gd name="T7" fmla="*/ 2338 h 4"/>
                                <a:gd name="T8" fmla="+- 0 9099 9099"/>
                                <a:gd name="T9" fmla="*/ T8 w 199"/>
                                <a:gd name="T10" fmla="+- 0 2342 2338"/>
                                <a:gd name="T11" fmla="*/ 2342 h 4"/>
                                <a:gd name="T12" fmla="+- 0 9298 9099"/>
                                <a:gd name="T13" fmla="*/ T12 w 199"/>
                                <a:gd name="T14" fmla="+- 0 2342 2338"/>
                                <a:gd name="T15" fmla="*/ 2342 h 4"/>
                                <a:gd name="T16" fmla="+- 0 9298 9099"/>
                                <a:gd name="T17" fmla="*/ T16 w 199"/>
                                <a:gd name="T18" fmla="+- 0 2338 2338"/>
                                <a:gd name="T19" fmla="*/ 2338 h 4"/>
                              </a:gdLst>
                              <a:ahLst/>
                              <a:cxnLst>
                                <a:cxn ang="0">
                                  <a:pos x="T1" y="T3"/>
                                </a:cxn>
                                <a:cxn ang="0">
                                  <a:pos x="T5" y="T7"/>
                                </a:cxn>
                                <a:cxn ang="0">
                                  <a:pos x="T9" y="T11"/>
                                </a:cxn>
                                <a:cxn ang="0">
                                  <a:pos x="T13" y="T15"/>
                                </a:cxn>
                                <a:cxn ang="0">
                                  <a:pos x="T17" y="T19"/>
                                </a:cxn>
                              </a:cxnLst>
                              <a:rect l="0" t="0" r="r" b="b"/>
                              <a:pathLst>
                                <a:path w="199" h="4">
                                  <a:moveTo>
                                    <a:pt x="199" y="0"/>
                                  </a:moveTo>
                                  <a:lnTo>
                                    <a:pt x="0" y="0"/>
                                  </a:lnTo>
                                  <a:lnTo>
                                    <a:pt x="0" y="4"/>
                                  </a:lnTo>
                                  <a:lnTo>
                                    <a:pt x="199" y="4"/>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08" name="Group 3794"/>
                        <wpg:cNvGrpSpPr>
                          <a:grpSpLocks/>
                        </wpg:cNvGrpSpPr>
                        <wpg:grpSpPr bwMode="auto">
                          <a:xfrm>
                            <a:off x="9099" y="2340"/>
                            <a:ext cx="199" cy="2"/>
                            <a:chOff x="9099" y="2340"/>
                            <a:chExt cx="199" cy="2"/>
                          </a:xfrm>
                        </wpg:grpSpPr>
                        <wps:wsp>
                          <wps:cNvPr id="16209" name="Freeform 3795"/>
                          <wps:cNvSpPr>
                            <a:spLocks/>
                          </wps:cNvSpPr>
                          <wps:spPr bwMode="auto">
                            <a:xfrm>
                              <a:off x="9099" y="2340"/>
                              <a:ext cx="199" cy="2"/>
                            </a:xfrm>
                            <a:custGeom>
                              <a:avLst/>
                              <a:gdLst>
                                <a:gd name="T0" fmla="+- 0 9099 9099"/>
                                <a:gd name="T1" fmla="*/ T0 w 199"/>
                                <a:gd name="T2" fmla="+- 0 9298 9099"/>
                                <a:gd name="T3" fmla="*/ T2 w 199"/>
                              </a:gdLst>
                              <a:ahLst/>
                              <a:cxnLst>
                                <a:cxn ang="0">
                                  <a:pos x="T1" y="0"/>
                                </a:cxn>
                                <a:cxn ang="0">
                                  <a:pos x="T3" y="0"/>
                                </a:cxn>
                              </a:cxnLst>
                              <a:rect l="0" t="0" r="r" b="b"/>
                              <a:pathLst>
                                <a:path w="199">
                                  <a:moveTo>
                                    <a:pt x="0" y="0"/>
                                  </a:moveTo>
                                  <a:lnTo>
                                    <a:pt x="199" y="0"/>
                                  </a:lnTo>
                                </a:path>
                              </a:pathLst>
                            </a:custGeom>
                            <a:noFill/>
                            <a:ln w="583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210" name="Group 3796"/>
                        <wpg:cNvGrpSpPr>
                          <a:grpSpLocks/>
                        </wpg:cNvGrpSpPr>
                        <wpg:grpSpPr bwMode="auto">
                          <a:xfrm>
                            <a:off x="9298" y="2336"/>
                            <a:ext cx="2" cy="39"/>
                            <a:chOff x="9298" y="2336"/>
                            <a:chExt cx="2" cy="39"/>
                          </a:xfrm>
                        </wpg:grpSpPr>
                        <wps:wsp>
                          <wps:cNvPr id="16211" name="Freeform 3797"/>
                          <wps:cNvSpPr>
                            <a:spLocks/>
                          </wps:cNvSpPr>
                          <wps:spPr bwMode="auto">
                            <a:xfrm>
                              <a:off x="9298" y="2336"/>
                              <a:ext cx="2" cy="39"/>
                            </a:xfrm>
                            <a:custGeom>
                              <a:avLst/>
                              <a:gdLst>
                                <a:gd name="T0" fmla="+- 0 2374 2336"/>
                                <a:gd name="T1" fmla="*/ 2374 h 39"/>
                                <a:gd name="T2" fmla="+- 0 2336 2336"/>
                                <a:gd name="T3" fmla="*/ 2336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212" name="Group 3798"/>
                        <wpg:cNvGrpSpPr>
                          <a:grpSpLocks/>
                        </wpg:cNvGrpSpPr>
                        <wpg:grpSpPr bwMode="auto">
                          <a:xfrm>
                            <a:off x="9099" y="2336"/>
                            <a:ext cx="2" cy="39"/>
                            <a:chOff x="9099" y="2336"/>
                            <a:chExt cx="2" cy="39"/>
                          </a:xfrm>
                        </wpg:grpSpPr>
                        <wps:wsp>
                          <wps:cNvPr id="16213" name="Freeform 3799"/>
                          <wps:cNvSpPr>
                            <a:spLocks/>
                          </wps:cNvSpPr>
                          <wps:spPr bwMode="auto">
                            <a:xfrm>
                              <a:off x="9099" y="2336"/>
                              <a:ext cx="2" cy="39"/>
                            </a:xfrm>
                            <a:custGeom>
                              <a:avLst/>
                              <a:gdLst>
                                <a:gd name="T0" fmla="+- 0 2374 2336"/>
                                <a:gd name="T1" fmla="*/ 2374 h 39"/>
                                <a:gd name="T2" fmla="+- 0 2336 2336"/>
                                <a:gd name="T3" fmla="*/ 2336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214" name="Group 3800"/>
                        <wpg:cNvGrpSpPr>
                          <a:grpSpLocks/>
                        </wpg:cNvGrpSpPr>
                        <wpg:grpSpPr bwMode="auto">
                          <a:xfrm>
                            <a:off x="9099" y="2344"/>
                            <a:ext cx="2" cy="30"/>
                            <a:chOff x="9099" y="2344"/>
                            <a:chExt cx="2" cy="30"/>
                          </a:xfrm>
                        </wpg:grpSpPr>
                        <wps:wsp>
                          <wps:cNvPr id="16215" name="Freeform 3801"/>
                          <wps:cNvSpPr>
                            <a:spLocks/>
                          </wps:cNvSpPr>
                          <wps:spPr bwMode="auto">
                            <a:xfrm>
                              <a:off x="9099" y="2344"/>
                              <a:ext cx="2" cy="30"/>
                            </a:xfrm>
                            <a:custGeom>
                              <a:avLst/>
                              <a:gdLst>
                                <a:gd name="T0" fmla="+- 0 9101 9099"/>
                                <a:gd name="T1" fmla="*/ T0 w 2"/>
                                <a:gd name="T2" fmla="+- 0 2344 2344"/>
                                <a:gd name="T3" fmla="*/ 2344 h 30"/>
                                <a:gd name="T4" fmla="+- 0 9099 9099"/>
                                <a:gd name="T5" fmla="*/ T4 w 2"/>
                                <a:gd name="T6" fmla="+- 0 2344 2344"/>
                                <a:gd name="T7" fmla="*/ 2344 h 30"/>
                                <a:gd name="T8" fmla="+- 0 9099 9099"/>
                                <a:gd name="T9" fmla="*/ T8 w 2"/>
                                <a:gd name="T10" fmla="+- 0 2374 2344"/>
                                <a:gd name="T11" fmla="*/ 2374 h 30"/>
                                <a:gd name="T12" fmla="+- 0 9101 9099"/>
                                <a:gd name="T13" fmla="*/ T12 w 2"/>
                                <a:gd name="T14" fmla="+- 0 2374 2344"/>
                                <a:gd name="T15" fmla="*/ 2374 h 30"/>
                                <a:gd name="T16" fmla="+- 0 9101 909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16" name="Group 3802"/>
                        <wpg:cNvGrpSpPr>
                          <a:grpSpLocks/>
                        </wpg:cNvGrpSpPr>
                        <wpg:grpSpPr bwMode="auto">
                          <a:xfrm>
                            <a:off x="9297" y="2344"/>
                            <a:ext cx="2" cy="30"/>
                            <a:chOff x="9297" y="2344"/>
                            <a:chExt cx="2" cy="30"/>
                          </a:xfrm>
                        </wpg:grpSpPr>
                        <wps:wsp>
                          <wps:cNvPr id="16217" name="Freeform 3803"/>
                          <wps:cNvSpPr>
                            <a:spLocks/>
                          </wps:cNvSpPr>
                          <wps:spPr bwMode="auto">
                            <a:xfrm>
                              <a:off x="9297" y="2344"/>
                              <a:ext cx="2" cy="30"/>
                            </a:xfrm>
                            <a:custGeom>
                              <a:avLst/>
                              <a:gdLst>
                                <a:gd name="T0" fmla="+- 0 9298 9297"/>
                                <a:gd name="T1" fmla="*/ T0 w 2"/>
                                <a:gd name="T2" fmla="+- 0 2344 2344"/>
                                <a:gd name="T3" fmla="*/ 2344 h 30"/>
                                <a:gd name="T4" fmla="+- 0 9297 9297"/>
                                <a:gd name="T5" fmla="*/ T4 w 2"/>
                                <a:gd name="T6" fmla="+- 0 2344 2344"/>
                                <a:gd name="T7" fmla="*/ 2344 h 30"/>
                                <a:gd name="T8" fmla="+- 0 9297 9297"/>
                                <a:gd name="T9" fmla="*/ T8 w 2"/>
                                <a:gd name="T10" fmla="+- 0 2374 2344"/>
                                <a:gd name="T11" fmla="*/ 2374 h 30"/>
                                <a:gd name="T12" fmla="+- 0 9298 9297"/>
                                <a:gd name="T13" fmla="*/ T12 w 2"/>
                                <a:gd name="T14" fmla="+- 0 2374 2344"/>
                                <a:gd name="T15" fmla="*/ 2374 h 30"/>
                                <a:gd name="T16" fmla="+- 0 9298 929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18" name="Group 3804"/>
                        <wpg:cNvGrpSpPr>
                          <a:grpSpLocks/>
                        </wpg:cNvGrpSpPr>
                        <wpg:grpSpPr bwMode="auto">
                          <a:xfrm>
                            <a:off x="9101" y="2344"/>
                            <a:ext cx="2" cy="30"/>
                            <a:chOff x="9101" y="2344"/>
                            <a:chExt cx="2" cy="30"/>
                          </a:xfrm>
                        </wpg:grpSpPr>
                        <wps:wsp>
                          <wps:cNvPr id="16219" name="Freeform 3805"/>
                          <wps:cNvSpPr>
                            <a:spLocks/>
                          </wps:cNvSpPr>
                          <wps:spPr bwMode="auto">
                            <a:xfrm>
                              <a:off x="9101" y="2344"/>
                              <a:ext cx="2" cy="30"/>
                            </a:xfrm>
                            <a:custGeom>
                              <a:avLst/>
                              <a:gdLst>
                                <a:gd name="T0" fmla="+- 0 9103 9101"/>
                                <a:gd name="T1" fmla="*/ T0 w 2"/>
                                <a:gd name="T2" fmla="+- 0 2344 2344"/>
                                <a:gd name="T3" fmla="*/ 2344 h 30"/>
                                <a:gd name="T4" fmla="+- 0 9101 9101"/>
                                <a:gd name="T5" fmla="*/ T4 w 2"/>
                                <a:gd name="T6" fmla="+- 0 2344 2344"/>
                                <a:gd name="T7" fmla="*/ 2344 h 30"/>
                                <a:gd name="T8" fmla="+- 0 9101 9101"/>
                                <a:gd name="T9" fmla="*/ T8 w 2"/>
                                <a:gd name="T10" fmla="+- 0 2374 2344"/>
                                <a:gd name="T11" fmla="*/ 2374 h 30"/>
                                <a:gd name="T12" fmla="+- 0 9103 9101"/>
                                <a:gd name="T13" fmla="*/ T12 w 2"/>
                                <a:gd name="T14" fmla="+- 0 2374 2344"/>
                                <a:gd name="T15" fmla="*/ 2374 h 30"/>
                                <a:gd name="T16" fmla="+- 0 9103 9101"/>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220" name="Picture 3806"/>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9295"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221" name="Group 3807"/>
                        <wpg:cNvGrpSpPr>
                          <a:grpSpLocks/>
                        </wpg:cNvGrpSpPr>
                        <wpg:grpSpPr bwMode="auto">
                          <a:xfrm>
                            <a:off x="9103" y="2344"/>
                            <a:ext cx="2" cy="30"/>
                            <a:chOff x="9103" y="2344"/>
                            <a:chExt cx="2" cy="30"/>
                          </a:xfrm>
                        </wpg:grpSpPr>
                        <wps:wsp>
                          <wps:cNvPr id="16222" name="Freeform 3808"/>
                          <wps:cNvSpPr>
                            <a:spLocks/>
                          </wps:cNvSpPr>
                          <wps:spPr bwMode="auto">
                            <a:xfrm>
                              <a:off x="9103" y="2344"/>
                              <a:ext cx="2" cy="30"/>
                            </a:xfrm>
                            <a:custGeom>
                              <a:avLst/>
                              <a:gdLst>
                                <a:gd name="T0" fmla="+- 0 9105 9103"/>
                                <a:gd name="T1" fmla="*/ T0 w 2"/>
                                <a:gd name="T2" fmla="+- 0 2344 2344"/>
                                <a:gd name="T3" fmla="*/ 2344 h 30"/>
                                <a:gd name="T4" fmla="+- 0 9103 9103"/>
                                <a:gd name="T5" fmla="*/ T4 w 2"/>
                                <a:gd name="T6" fmla="+- 0 2344 2344"/>
                                <a:gd name="T7" fmla="*/ 2344 h 30"/>
                                <a:gd name="T8" fmla="+- 0 9103 9103"/>
                                <a:gd name="T9" fmla="*/ T8 w 2"/>
                                <a:gd name="T10" fmla="+- 0 2374 2344"/>
                                <a:gd name="T11" fmla="*/ 2374 h 30"/>
                                <a:gd name="T12" fmla="+- 0 9105 9103"/>
                                <a:gd name="T13" fmla="*/ T12 w 2"/>
                                <a:gd name="T14" fmla="+- 0 2374 2344"/>
                                <a:gd name="T15" fmla="*/ 2374 h 30"/>
                                <a:gd name="T16" fmla="+- 0 9105 9103"/>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23" name="Group 3809"/>
                        <wpg:cNvGrpSpPr>
                          <a:grpSpLocks/>
                        </wpg:cNvGrpSpPr>
                        <wpg:grpSpPr bwMode="auto">
                          <a:xfrm>
                            <a:off x="9293" y="2344"/>
                            <a:ext cx="2" cy="30"/>
                            <a:chOff x="9293" y="2344"/>
                            <a:chExt cx="2" cy="30"/>
                          </a:xfrm>
                        </wpg:grpSpPr>
                        <wps:wsp>
                          <wps:cNvPr id="16224" name="Freeform 3810"/>
                          <wps:cNvSpPr>
                            <a:spLocks/>
                          </wps:cNvSpPr>
                          <wps:spPr bwMode="auto">
                            <a:xfrm>
                              <a:off x="9293" y="2344"/>
                              <a:ext cx="2" cy="30"/>
                            </a:xfrm>
                            <a:custGeom>
                              <a:avLst/>
                              <a:gdLst>
                                <a:gd name="T0" fmla="+- 0 9295 9293"/>
                                <a:gd name="T1" fmla="*/ T0 w 2"/>
                                <a:gd name="T2" fmla="+- 0 2344 2344"/>
                                <a:gd name="T3" fmla="*/ 2344 h 30"/>
                                <a:gd name="T4" fmla="+- 0 9293 9293"/>
                                <a:gd name="T5" fmla="*/ T4 w 2"/>
                                <a:gd name="T6" fmla="+- 0 2344 2344"/>
                                <a:gd name="T7" fmla="*/ 2344 h 30"/>
                                <a:gd name="T8" fmla="+- 0 9293 9293"/>
                                <a:gd name="T9" fmla="*/ T8 w 2"/>
                                <a:gd name="T10" fmla="+- 0 2374 2344"/>
                                <a:gd name="T11" fmla="*/ 2374 h 30"/>
                                <a:gd name="T12" fmla="+- 0 9295 9293"/>
                                <a:gd name="T13" fmla="*/ T12 w 2"/>
                                <a:gd name="T14" fmla="+- 0 2374 2344"/>
                                <a:gd name="T15" fmla="*/ 2374 h 30"/>
                                <a:gd name="T16" fmla="+- 0 9295 9293"/>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225" name="Picture 3811"/>
                            <pic:cNvPicPr>
                              <a:picLocks noChangeAspect="1" noChangeArrowheads="1"/>
                            </pic:cNvPicPr>
                          </pic:nvPicPr>
                          <pic:blipFill>
                            <a:blip r:embed="rId743">
                              <a:extLst>
                                <a:ext uri="{28A0092B-C50C-407E-A947-70E740481C1C}">
                                  <a14:useLocalDpi xmlns:a14="http://schemas.microsoft.com/office/drawing/2010/main" val="0"/>
                                </a:ext>
                              </a:extLst>
                            </a:blip>
                            <a:srcRect/>
                            <a:stretch>
                              <a:fillRect/>
                            </a:stretch>
                          </pic:blipFill>
                          <pic:spPr bwMode="auto">
                            <a:xfrm>
                              <a:off x="9105"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226" name="Group 3812"/>
                        <wpg:cNvGrpSpPr>
                          <a:grpSpLocks/>
                        </wpg:cNvGrpSpPr>
                        <wpg:grpSpPr bwMode="auto">
                          <a:xfrm>
                            <a:off x="9291" y="2344"/>
                            <a:ext cx="2" cy="30"/>
                            <a:chOff x="9291" y="2344"/>
                            <a:chExt cx="2" cy="30"/>
                          </a:xfrm>
                        </wpg:grpSpPr>
                        <wps:wsp>
                          <wps:cNvPr id="16227" name="Freeform 3813"/>
                          <wps:cNvSpPr>
                            <a:spLocks/>
                          </wps:cNvSpPr>
                          <wps:spPr bwMode="auto">
                            <a:xfrm>
                              <a:off x="9291" y="2344"/>
                              <a:ext cx="2" cy="30"/>
                            </a:xfrm>
                            <a:custGeom>
                              <a:avLst/>
                              <a:gdLst>
                                <a:gd name="T0" fmla="+- 0 9293 9291"/>
                                <a:gd name="T1" fmla="*/ T0 w 2"/>
                                <a:gd name="T2" fmla="+- 0 2344 2344"/>
                                <a:gd name="T3" fmla="*/ 2344 h 30"/>
                                <a:gd name="T4" fmla="+- 0 9291 9291"/>
                                <a:gd name="T5" fmla="*/ T4 w 2"/>
                                <a:gd name="T6" fmla="+- 0 2344 2344"/>
                                <a:gd name="T7" fmla="*/ 2344 h 30"/>
                                <a:gd name="T8" fmla="+- 0 9291 9291"/>
                                <a:gd name="T9" fmla="*/ T8 w 2"/>
                                <a:gd name="T10" fmla="+- 0 2374 2344"/>
                                <a:gd name="T11" fmla="*/ 2374 h 30"/>
                                <a:gd name="T12" fmla="+- 0 9293 9291"/>
                                <a:gd name="T13" fmla="*/ T12 w 2"/>
                                <a:gd name="T14" fmla="+- 0 2374 2344"/>
                                <a:gd name="T15" fmla="*/ 2374 h 30"/>
                                <a:gd name="T16" fmla="+- 0 9293 9291"/>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28" name="Group 3814"/>
                        <wpg:cNvGrpSpPr>
                          <a:grpSpLocks/>
                        </wpg:cNvGrpSpPr>
                        <wpg:grpSpPr bwMode="auto">
                          <a:xfrm>
                            <a:off x="9106" y="2344"/>
                            <a:ext cx="2" cy="30"/>
                            <a:chOff x="9106" y="2344"/>
                            <a:chExt cx="2" cy="30"/>
                          </a:xfrm>
                        </wpg:grpSpPr>
                        <wps:wsp>
                          <wps:cNvPr id="16229" name="Freeform 3815"/>
                          <wps:cNvSpPr>
                            <a:spLocks/>
                          </wps:cNvSpPr>
                          <wps:spPr bwMode="auto">
                            <a:xfrm>
                              <a:off x="9106" y="2344"/>
                              <a:ext cx="2" cy="30"/>
                            </a:xfrm>
                            <a:custGeom>
                              <a:avLst/>
                              <a:gdLst>
                                <a:gd name="T0" fmla="+- 0 9108 9106"/>
                                <a:gd name="T1" fmla="*/ T0 w 2"/>
                                <a:gd name="T2" fmla="+- 0 2344 2344"/>
                                <a:gd name="T3" fmla="*/ 2344 h 30"/>
                                <a:gd name="T4" fmla="+- 0 9106 9106"/>
                                <a:gd name="T5" fmla="*/ T4 w 2"/>
                                <a:gd name="T6" fmla="+- 0 2344 2344"/>
                                <a:gd name="T7" fmla="*/ 2344 h 30"/>
                                <a:gd name="T8" fmla="+- 0 9106 9106"/>
                                <a:gd name="T9" fmla="*/ T8 w 2"/>
                                <a:gd name="T10" fmla="+- 0 2374 2344"/>
                                <a:gd name="T11" fmla="*/ 2374 h 30"/>
                                <a:gd name="T12" fmla="+- 0 9108 9106"/>
                                <a:gd name="T13" fmla="*/ T12 w 2"/>
                                <a:gd name="T14" fmla="+- 0 2374 2344"/>
                                <a:gd name="T15" fmla="*/ 2374 h 30"/>
                                <a:gd name="T16" fmla="+- 0 9108 910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30" name="Group 3816"/>
                        <wpg:cNvGrpSpPr>
                          <a:grpSpLocks/>
                        </wpg:cNvGrpSpPr>
                        <wpg:grpSpPr bwMode="auto">
                          <a:xfrm>
                            <a:off x="9289" y="2344"/>
                            <a:ext cx="2" cy="30"/>
                            <a:chOff x="9289" y="2344"/>
                            <a:chExt cx="2" cy="30"/>
                          </a:xfrm>
                        </wpg:grpSpPr>
                        <wps:wsp>
                          <wps:cNvPr id="16231" name="Freeform 3817"/>
                          <wps:cNvSpPr>
                            <a:spLocks/>
                          </wps:cNvSpPr>
                          <wps:spPr bwMode="auto">
                            <a:xfrm>
                              <a:off x="9289" y="2344"/>
                              <a:ext cx="2" cy="30"/>
                            </a:xfrm>
                            <a:custGeom>
                              <a:avLst/>
                              <a:gdLst>
                                <a:gd name="T0" fmla="+- 0 9291 9289"/>
                                <a:gd name="T1" fmla="*/ T0 w 2"/>
                                <a:gd name="T2" fmla="+- 0 2344 2344"/>
                                <a:gd name="T3" fmla="*/ 2344 h 30"/>
                                <a:gd name="T4" fmla="+- 0 9289 9289"/>
                                <a:gd name="T5" fmla="*/ T4 w 2"/>
                                <a:gd name="T6" fmla="+- 0 2344 2344"/>
                                <a:gd name="T7" fmla="*/ 2344 h 30"/>
                                <a:gd name="T8" fmla="+- 0 9289 9289"/>
                                <a:gd name="T9" fmla="*/ T8 w 2"/>
                                <a:gd name="T10" fmla="+- 0 2374 2344"/>
                                <a:gd name="T11" fmla="*/ 2374 h 30"/>
                                <a:gd name="T12" fmla="+- 0 9291 9289"/>
                                <a:gd name="T13" fmla="*/ T12 w 2"/>
                                <a:gd name="T14" fmla="+- 0 2374 2344"/>
                                <a:gd name="T15" fmla="*/ 2374 h 30"/>
                                <a:gd name="T16" fmla="+- 0 9291 928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32" name="Group 3818"/>
                        <wpg:cNvGrpSpPr>
                          <a:grpSpLocks/>
                        </wpg:cNvGrpSpPr>
                        <wpg:grpSpPr bwMode="auto">
                          <a:xfrm>
                            <a:off x="9108" y="2344"/>
                            <a:ext cx="2" cy="30"/>
                            <a:chOff x="9108" y="2344"/>
                            <a:chExt cx="2" cy="30"/>
                          </a:xfrm>
                        </wpg:grpSpPr>
                        <wps:wsp>
                          <wps:cNvPr id="16233" name="Freeform 3819"/>
                          <wps:cNvSpPr>
                            <a:spLocks/>
                          </wps:cNvSpPr>
                          <wps:spPr bwMode="auto">
                            <a:xfrm>
                              <a:off x="9108" y="2344"/>
                              <a:ext cx="2" cy="30"/>
                            </a:xfrm>
                            <a:custGeom>
                              <a:avLst/>
                              <a:gdLst>
                                <a:gd name="T0" fmla="+- 0 9110 9108"/>
                                <a:gd name="T1" fmla="*/ T0 w 2"/>
                                <a:gd name="T2" fmla="+- 0 2344 2344"/>
                                <a:gd name="T3" fmla="*/ 2344 h 30"/>
                                <a:gd name="T4" fmla="+- 0 9108 9108"/>
                                <a:gd name="T5" fmla="*/ T4 w 2"/>
                                <a:gd name="T6" fmla="+- 0 2344 2344"/>
                                <a:gd name="T7" fmla="*/ 2344 h 30"/>
                                <a:gd name="T8" fmla="+- 0 9108 9108"/>
                                <a:gd name="T9" fmla="*/ T8 w 2"/>
                                <a:gd name="T10" fmla="+- 0 2374 2344"/>
                                <a:gd name="T11" fmla="*/ 2374 h 30"/>
                                <a:gd name="T12" fmla="+- 0 9110 9108"/>
                                <a:gd name="T13" fmla="*/ T12 w 2"/>
                                <a:gd name="T14" fmla="+- 0 2374 2344"/>
                                <a:gd name="T15" fmla="*/ 2374 h 30"/>
                                <a:gd name="T16" fmla="+- 0 9110 9108"/>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34" name="Group 3820"/>
                        <wpg:cNvGrpSpPr>
                          <a:grpSpLocks/>
                        </wpg:cNvGrpSpPr>
                        <wpg:grpSpPr bwMode="auto">
                          <a:xfrm>
                            <a:off x="9287" y="2344"/>
                            <a:ext cx="2" cy="30"/>
                            <a:chOff x="9287" y="2344"/>
                            <a:chExt cx="2" cy="30"/>
                          </a:xfrm>
                        </wpg:grpSpPr>
                        <wps:wsp>
                          <wps:cNvPr id="16235" name="Freeform 3821"/>
                          <wps:cNvSpPr>
                            <a:spLocks/>
                          </wps:cNvSpPr>
                          <wps:spPr bwMode="auto">
                            <a:xfrm>
                              <a:off x="9287" y="2344"/>
                              <a:ext cx="2" cy="30"/>
                            </a:xfrm>
                            <a:custGeom>
                              <a:avLst/>
                              <a:gdLst>
                                <a:gd name="T0" fmla="+- 0 9289 9287"/>
                                <a:gd name="T1" fmla="*/ T0 w 2"/>
                                <a:gd name="T2" fmla="+- 0 2344 2344"/>
                                <a:gd name="T3" fmla="*/ 2344 h 30"/>
                                <a:gd name="T4" fmla="+- 0 9287 9287"/>
                                <a:gd name="T5" fmla="*/ T4 w 2"/>
                                <a:gd name="T6" fmla="+- 0 2344 2344"/>
                                <a:gd name="T7" fmla="*/ 2344 h 30"/>
                                <a:gd name="T8" fmla="+- 0 9287 9287"/>
                                <a:gd name="T9" fmla="*/ T8 w 2"/>
                                <a:gd name="T10" fmla="+- 0 2374 2344"/>
                                <a:gd name="T11" fmla="*/ 2374 h 30"/>
                                <a:gd name="T12" fmla="+- 0 9289 9287"/>
                                <a:gd name="T13" fmla="*/ T12 w 2"/>
                                <a:gd name="T14" fmla="+- 0 2374 2344"/>
                                <a:gd name="T15" fmla="*/ 2374 h 30"/>
                                <a:gd name="T16" fmla="+- 0 9289 928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36" name="Group 3822"/>
                        <wpg:cNvGrpSpPr>
                          <a:grpSpLocks/>
                        </wpg:cNvGrpSpPr>
                        <wpg:grpSpPr bwMode="auto">
                          <a:xfrm>
                            <a:off x="9110" y="2344"/>
                            <a:ext cx="2" cy="30"/>
                            <a:chOff x="9110" y="2344"/>
                            <a:chExt cx="2" cy="30"/>
                          </a:xfrm>
                        </wpg:grpSpPr>
                        <wps:wsp>
                          <wps:cNvPr id="16237" name="Freeform 3823"/>
                          <wps:cNvSpPr>
                            <a:spLocks/>
                          </wps:cNvSpPr>
                          <wps:spPr bwMode="auto">
                            <a:xfrm>
                              <a:off x="9110" y="2344"/>
                              <a:ext cx="2" cy="30"/>
                            </a:xfrm>
                            <a:custGeom>
                              <a:avLst/>
                              <a:gdLst>
                                <a:gd name="T0" fmla="+- 0 9112 9110"/>
                                <a:gd name="T1" fmla="*/ T0 w 2"/>
                                <a:gd name="T2" fmla="+- 0 2344 2344"/>
                                <a:gd name="T3" fmla="*/ 2344 h 30"/>
                                <a:gd name="T4" fmla="+- 0 9110 9110"/>
                                <a:gd name="T5" fmla="*/ T4 w 2"/>
                                <a:gd name="T6" fmla="+- 0 2344 2344"/>
                                <a:gd name="T7" fmla="*/ 2344 h 30"/>
                                <a:gd name="T8" fmla="+- 0 9110 9110"/>
                                <a:gd name="T9" fmla="*/ T8 w 2"/>
                                <a:gd name="T10" fmla="+- 0 2374 2344"/>
                                <a:gd name="T11" fmla="*/ 2374 h 30"/>
                                <a:gd name="T12" fmla="+- 0 9112 9110"/>
                                <a:gd name="T13" fmla="*/ T12 w 2"/>
                                <a:gd name="T14" fmla="+- 0 2374 2344"/>
                                <a:gd name="T15" fmla="*/ 2374 h 30"/>
                                <a:gd name="T16" fmla="+- 0 9112 9110"/>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38" name="Group 3824"/>
                        <wpg:cNvGrpSpPr>
                          <a:grpSpLocks/>
                        </wpg:cNvGrpSpPr>
                        <wpg:grpSpPr bwMode="auto">
                          <a:xfrm>
                            <a:off x="9286" y="2344"/>
                            <a:ext cx="2" cy="30"/>
                            <a:chOff x="9286" y="2344"/>
                            <a:chExt cx="2" cy="30"/>
                          </a:xfrm>
                        </wpg:grpSpPr>
                        <wps:wsp>
                          <wps:cNvPr id="16239" name="Freeform 3825"/>
                          <wps:cNvSpPr>
                            <a:spLocks/>
                          </wps:cNvSpPr>
                          <wps:spPr bwMode="auto">
                            <a:xfrm>
                              <a:off x="9286" y="2344"/>
                              <a:ext cx="2" cy="30"/>
                            </a:xfrm>
                            <a:custGeom>
                              <a:avLst/>
                              <a:gdLst>
                                <a:gd name="T0" fmla="+- 0 9287 9286"/>
                                <a:gd name="T1" fmla="*/ T0 w 2"/>
                                <a:gd name="T2" fmla="+- 0 2344 2344"/>
                                <a:gd name="T3" fmla="*/ 2344 h 30"/>
                                <a:gd name="T4" fmla="+- 0 9286 9286"/>
                                <a:gd name="T5" fmla="*/ T4 w 2"/>
                                <a:gd name="T6" fmla="+- 0 2344 2344"/>
                                <a:gd name="T7" fmla="*/ 2344 h 30"/>
                                <a:gd name="T8" fmla="+- 0 9286 9286"/>
                                <a:gd name="T9" fmla="*/ T8 w 2"/>
                                <a:gd name="T10" fmla="+- 0 2374 2344"/>
                                <a:gd name="T11" fmla="*/ 2374 h 30"/>
                                <a:gd name="T12" fmla="+- 0 9287 9286"/>
                                <a:gd name="T13" fmla="*/ T12 w 2"/>
                                <a:gd name="T14" fmla="+- 0 2374 2344"/>
                                <a:gd name="T15" fmla="*/ 2374 h 30"/>
                                <a:gd name="T16" fmla="+- 0 9287 928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40" name="Group 3826"/>
                        <wpg:cNvGrpSpPr>
                          <a:grpSpLocks/>
                        </wpg:cNvGrpSpPr>
                        <wpg:grpSpPr bwMode="auto">
                          <a:xfrm>
                            <a:off x="9112" y="2344"/>
                            <a:ext cx="2" cy="30"/>
                            <a:chOff x="9112" y="2344"/>
                            <a:chExt cx="2" cy="30"/>
                          </a:xfrm>
                        </wpg:grpSpPr>
                        <wps:wsp>
                          <wps:cNvPr id="16241" name="Freeform 3827"/>
                          <wps:cNvSpPr>
                            <a:spLocks/>
                          </wps:cNvSpPr>
                          <wps:spPr bwMode="auto">
                            <a:xfrm>
                              <a:off x="9112" y="2344"/>
                              <a:ext cx="2" cy="30"/>
                            </a:xfrm>
                            <a:custGeom>
                              <a:avLst/>
                              <a:gdLst>
                                <a:gd name="T0" fmla="+- 0 9114 9112"/>
                                <a:gd name="T1" fmla="*/ T0 w 2"/>
                                <a:gd name="T2" fmla="+- 0 2344 2344"/>
                                <a:gd name="T3" fmla="*/ 2344 h 30"/>
                                <a:gd name="T4" fmla="+- 0 9112 9112"/>
                                <a:gd name="T5" fmla="*/ T4 w 2"/>
                                <a:gd name="T6" fmla="+- 0 2344 2344"/>
                                <a:gd name="T7" fmla="*/ 2344 h 30"/>
                                <a:gd name="T8" fmla="+- 0 9112 9112"/>
                                <a:gd name="T9" fmla="*/ T8 w 2"/>
                                <a:gd name="T10" fmla="+- 0 2374 2344"/>
                                <a:gd name="T11" fmla="*/ 2374 h 30"/>
                                <a:gd name="T12" fmla="+- 0 9114 9112"/>
                                <a:gd name="T13" fmla="*/ T12 w 2"/>
                                <a:gd name="T14" fmla="+- 0 2374 2344"/>
                                <a:gd name="T15" fmla="*/ 2374 h 30"/>
                                <a:gd name="T16" fmla="+- 0 9114 911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242" name="Picture 3828"/>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9284" y="2344"/>
                              <a:ext cx="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43" name="Picture 3829"/>
                            <pic:cNvPicPr>
                              <a:picLocks noChangeAspect="1" noChangeArrowheads="1"/>
                            </pic:cNvPicPr>
                          </pic:nvPicPr>
                          <pic:blipFill>
                            <a:blip r:embed="rId745">
                              <a:extLst>
                                <a:ext uri="{28A0092B-C50C-407E-A947-70E740481C1C}">
                                  <a14:useLocalDpi xmlns:a14="http://schemas.microsoft.com/office/drawing/2010/main" val="0"/>
                                </a:ext>
                              </a:extLst>
                            </a:blip>
                            <a:srcRect/>
                            <a:stretch>
                              <a:fillRect/>
                            </a:stretch>
                          </pic:blipFill>
                          <pic:spPr bwMode="auto">
                            <a:xfrm>
                              <a:off x="9114"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244" name="Group 3830"/>
                        <wpg:cNvGrpSpPr>
                          <a:grpSpLocks/>
                        </wpg:cNvGrpSpPr>
                        <wpg:grpSpPr bwMode="auto">
                          <a:xfrm>
                            <a:off x="9282" y="2344"/>
                            <a:ext cx="2" cy="30"/>
                            <a:chOff x="9282" y="2344"/>
                            <a:chExt cx="2" cy="30"/>
                          </a:xfrm>
                        </wpg:grpSpPr>
                        <wps:wsp>
                          <wps:cNvPr id="16245" name="Freeform 3831"/>
                          <wps:cNvSpPr>
                            <a:spLocks/>
                          </wps:cNvSpPr>
                          <wps:spPr bwMode="auto">
                            <a:xfrm>
                              <a:off x="9282" y="2344"/>
                              <a:ext cx="2" cy="30"/>
                            </a:xfrm>
                            <a:custGeom>
                              <a:avLst/>
                              <a:gdLst>
                                <a:gd name="T0" fmla="+- 0 9284 9282"/>
                                <a:gd name="T1" fmla="*/ T0 w 2"/>
                                <a:gd name="T2" fmla="+- 0 2344 2344"/>
                                <a:gd name="T3" fmla="*/ 2344 h 30"/>
                                <a:gd name="T4" fmla="+- 0 9282 9282"/>
                                <a:gd name="T5" fmla="*/ T4 w 2"/>
                                <a:gd name="T6" fmla="+- 0 2344 2344"/>
                                <a:gd name="T7" fmla="*/ 2344 h 30"/>
                                <a:gd name="T8" fmla="+- 0 9282 9282"/>
                                <a:gd name="T9" fmla="*/ T8 w 2"/>
                                <a:gd name="T10" fmla="+- 0 2374 2344"/>
                                <a:gd name="T11" fmla="*/ 2374 h 30"/>
                                <a:gd name="T12" fmla="+- 0 9284 9282"/>
                                <a:gd name="T13" fmla="*/ T12 w 2"/>
                                <a:gd name="T14" fmla="+- 0 2374 2344"/>
                                <a:gd name="T15" fmla="*/ 2374 h 30"/>
                                <a:gd name="T16" fmla="+- 0 9284 928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46" name="Group 3832"/>
                        <wpg:cNvGrpSpPr>
                          <a:grpSpLocks/>
                        </wpg:cNvGrpSpPr>
                        <wpg:grpSpPr bwMode="auto">
                          <a:xfrm>
                            <a:off x="9116" y="2344"/>
                            <a:ext cx="2" cy="30"/>
                            <a:chOff x="9116" y="2344"/>
                            <a:chExt cx="2" cy="30"/>
                          </a:xfrm>
                        </wpg:grpSpPr>
                        <wps:wsp>
                          <wps:cNvPr id="16247" name="Freeform 3833"/>
                          <wps:cNvSpPr>
                            <a:spLocks/>
                          </wps:cNvSpPr>
                          <wps:spPr bwMode="auto">
                            <a:xfrm>
                              <a:off x="9116" y="2344"/>
                              <a:ext cx="2" cy="30"/>
                            </a:xfrm>
                            <a:custGeom>
                              <a:avLst/>
                              <a:gdLst>
                                <a:gd name="T0" fmla="+- 0 9117 9116"/>
                                <a:gd name="T1" fmla="*/ T0 w 2"/>
                                <a:gd name="T2" fmla="+- 0 2344 2344"/>
                                <a:gd name="T3" fmla="*/ 2344 h 30"/>
                                <a:gd name="T4" fmla="+- 0 9116 9116"/>
                                <a:gd name="T5" fmla="*/ T4 w 2"/>
                                <a:gd name="T6" fmla="+- 0 2344 2344"/>
                                <a:gd name="T7" fmla="*/ 2344 h 30"/>
                                <a:gd name="T8" fmla="+- 0 9116 9116"/>
                                <a:gd name="T9" fmla="*/ T8 w 2"/>
                                <a:gd name="T10" fmla="+- 0 2374 2344"/>
                                <a:gd name="T11" fmla="*/ 2374 h 30"/>
                                <a:gd name="T12" fmla="+- 0 9117 9116"/>
                                <a:gd name="T13" fmla="*/ T12 w 2"/>
                                <a:gd name="T14" fmla="+- 0 2374 2344"/>
                                <a:gd name="T15" fmla="*/ 2374 h 30"/>
                                <a:gd name="T16" fmla="+- 0 9117 911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48" name="Group 3834"/>
                        <wpg:cNvGrpSpPr>
                          <a:grpSpLocks/>
                        </wpg:cNvGrpSpPr>
                        <wpg:grpSpPr bwMode="auto">
                          <a:xfrm>
                            <a:off x="9280" y="2344"/>
                            <a:ext cx="2" cy="30"/>
                            <a:chOff x="9280" y="2344"/>
                            <a:chExt cx="2" cy="30"/>
                          </a:xfrm>
                        </wpg:grpSpPr>
                        <wps:wsp>
                          <wps:cNvPr id="16249" name="Freeform 3835"/>
                          <wps:cNvSpPr>
                            <a:spLocks/>
                          </wps:cNvSpPr>
                          <wps:spPr bwMode="auto">
                            <a:xfrm>
                              <a:off x="9280" y="2344"/>
                              <a:ext cx="2" cy="30"/>
                            </a:xfrm>
                            <a:custGeom>
                              <a:avLst/>
                              <a:gdLst>
                                <a:gd name="T0" fmla="+- 0 9282 9280"/>
                                <a:gd name="T1" fmla="*/ T0 w 2"/>
                                <a:gd name="T2" fmla="+- 0 2344 2344"/>
                                <a:gd name="T3" fmla="*/ 2344 h 30"/>
                                <a:gd name="T4" fmla="+- 0 9280 9280"/>
                                <a:gd name="T5" fmla="*/ T4 w 2"/>
                                <a:gd name="T6" fmla="+- 0 2344 2344"/>
                                <a:gd name="T7" fmla="*/ 2344 h 30"/>
                                <a:gd name="T8" fmla="+- 0 9280 9280"/>
                                <a:gd name="T9" fmla="*/ T8 w 2"/>
                                <a:gd name="T10" fmla="+- 0 2374 2344"/>
                                <a:gd name="T11" fmla="*/ 2374 h 30"/>
                                <a:gd name="T12" fmla="+- 0 9282 9280"/>
                                <a:gd name="T13" fmla="*/ T12 w 2"/>
                                <a:gd name="T14" fmla="+- 0 2374 2344"/>
                                <a:gd name="T15" fmla="*/ 2374 h 30"/>
                                <a:gd name="T16" fmla="+- 0 9282 9280"/>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50" name="Group 3836"/>
                        <wpg:cNvGrpSpPr>
                          <a:grpSpLocks/>
                        </wpg:cNvGrpSpPr>
                        <wpg:grpSpPr bwMode="auto">
                          <a:xfrm>
                            <a:off x="9117" y="2344"/>
                            <a:ext cx="2" cy="30"/>
                            <a:chOff x="9117" y="2344"/>
                            <a:chExt cx="2" cy="30"/>
                          </a:xfrm>
                        </wpg:grpSpPr>
                        <wps:wsp>
                          <wps:cNvPr id="16251" name="Freeform 3837"/>
                          <wps:cNvSpPr>
                            <a:spLocks/>
                          </wps:cNvSpPr>
                          <wps:spPr bwMode="auto">
                            <a:xfrm>
                              <a:off x="9117" y="2344"/>
                              <a:ext cx="2" cy="30"/>
                            </a:xfrm>
                            <a:custGeom>
                              <a:avLst/>
                              <a:gdLst>
                                <a:gd name="T0" fmla="+- 0 9119 9117"/>
                                <a:gd name="T1" fmla="*/ T0 w 2"/>
                                <a:gd name="T2" fmla="+- 0 2344 2344"/>
                                <a:gd name="T3" fmla="*/ 2344 h 30"/>
                                <a:gd name="T4" fmla="+- 0 9117 9117"/>
                                <a:gd name="T5" fmla="*/ T4 w 2"/>
                                <a:gd name="T6" fmla="+- 0 2344 2344"/>
                                <a:gd name="T7" fmla="*/ 2344 h 30"/>
                                <a:gd name="T8" fmla="+- 0 9117 9117"/>
                                <a:gd name="T9" fmla="*/ T8 w 2"/>
                                <a:gd name="T10" fmla="+- 0 2374 2344"/>
                                <a:gd name="T11" fmla="*/ 2374 h 30"/>
                                <a:gd name="T12" fmla="+- 0 9119 9117"/>
                                <a:gd name="T13" fmla="*/ T12 w 2"/>
                                <a:gd name="T14" fmla="+- 0 2374 2344"/>
                                <a:gd name="T15" fmla="*/ 2374 h 30"/>
                                <a:gd name="T16" fmla="+- 0 9119 911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52" name="Group 3838"/>
                        <wpg:cNvGrpSpPr>
                          <a:grpSpLocks/>
                        </wpg:cNvGrpSpPr>
                        <wpg:grpSpPr bwMode="auto">
                          <a:xfrm>
                            <a:off x="9278" y="2344"/>
                            <a:ext cx="2" cy="30"/>
                            <a:chOff x="9278" y="2344"/>
                            <a:chExt cx="2" cy="30"/>
                          </a:xfrm>
                        </wpg:grpSpPr>
                        <wps:wsp>
                          <wps:cNvPr id="16253" name="Freeform 3839"/>
                          <wps:cNvSpPr>
                            <a:spLocks/>
                          </wps:cNvSpPr>
                          <wps:spPr bwMode="auto">
                            <a:xfrm>
                              <a:off x="9278" y="2344"/>
                              <a:ext cx="2" cy="30"/>
                            </a:xfrm>
                            <a:custGeom>
                              <a:avLst/>
                              <a:gdLst>
                                <a:gd name="T0" fmla="+- 0 9280 9278"/>
                                <a:gd name="T1" fmla="*/ T0 w 2"/>
                                <a:gd name="T2" fmla="+- 0 2344 2344"/>
                                <a:gd name="T3" fmla="*/ 2344 h 30"/>
                                <a:gd name="T4" fmla="+- 0 9278 9278"/>
                                <a:gd name="T5" fmla="*/ T4 w 2"/>
                                <a:gd name="T6" fmla="+- 0 2344 2344"/>
                                <a:gd name="T7" fmla="*/ 2344 h 30"/>
                                <a:gd name="T8" fmla="+- 0 9278 9278"/>
                                <a:gd name="T9" fmla="*/ T8 w 2"/>
                                <a:gd name="T10" fmla="+- 0 2374 2344"/>
                                <a:gd name="T11" fmla="*/ 2374 h 30"/>
                                <a:gd name="T12" fmla="+- 0 9280 9278"/>
                                <a:gd name="T13" fmla="*/ T12 w 2"/>
                                <a:gd name="T14" fmla="+- 0 2374 2344"/>
                                <a:gd name="T15" fmla="*/ 2374 h 30"/>
                                <a:gd name="T16" fmla="+- 0 9280 9278"/>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54" name="Group 3840"/>
                        <wpg:cNvGrpSpPr>
                          <a:grpSpLocks/>
                        </wpg:cNvGrpSpPr>
                        <wpg:grpSpPr bwMode="auto">
                          <a:xfrm>
                            <a:off x="9119" y="2344"/>
                            <a:ext cx="2" cy="30"/>
                            <a:chOff x="9119" y="2344"/>
                            <a:chExt cx="2" cy="30"/>
                          </a:xfrm>
                        </wpg:grpSpPr>
                        <wps:wsp>
                          <wps:cNvPr id="16255" name="Freeform 3841"/>
                          <wps:cNvSpPr>
                            <a:spLocks/>
                          </wps:cNvSpPr>
                          <wps:spPr bwMode="auto">
                            <a:xfrm>
                              <a:off x="9119" y="2344"/>
                              <a:ext cx="2" cy="30"/>
                            </a:xfrm>
                            <a:custGeom>
                              <a:avLst/>
                              <a:gdLst>
                                <a:gd name="T0" fmla="+- 0 9121 9119"/>
                                <a:gd name="T1" fmla="*/ T0 w 2"/>
                                <a:gd name="T2" fmla="+- 0 2344 2344"/>
                                <a:gd name="T3" fmla="*/ 2344 h 30"/>
                                <a:gd name="T4" fmla="+- 0 9119 9119"/>
                                <a:gd name="T5" fmla="*/ T4 w 2"/>
                                <a:gd name="T6" fmla="+- 0 2344 2344"/>
                                <a:gd name="T7" fmla="*/ 2344 h 30"/>
                                <a:gd name="T8" fmla="+- 0 9119 9119"/>
                                <a:gd name="T9" fmla="*/ T8 w 2"/>
                                <a:gd name="T10" fmla="+- 0 2374 2344"/>
                                <a:gd name="T11" fmla="*/ 2374 h 30"/>
                                <a:gd name="T12" fmla="+- 0 9121 9119"/>
                                <a:gd name="T13" fmla="*/ T12 w 2"/>
                                <a:gd name="T14" fmla="+- 0 2374 2344"/>
                                <a:gd name="T15" fmla="*/ 2374 h 30"/>
                                <a:gd name="T16" fmla="+- 0 9121 911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256" name="Group 3842"/>
                        <wpg:cNvGrpSpPr>
                          <a:grpSpLocks/>
                        </wpg:cNvGrpSpPr>
                        <wpg:grpSpPr bwMode="auto">
                          <a:xfrm>
                            <a:off x="9277" y="2344"/>
                            <a:ext cx="2" cy="30"/>
                            <a:chOff x="9277" y="2344"/>
                            <a:chExt cx="2" cy="30"/>
                          </a:xfrm>
                        </wpg:grpSpPr>
                        <wps:wsp>
                          <wps:cNvPr id="16257" name="Freeform 3843"/>
                          <wps:cNvSpPr>
                            <a:spLocks/>
                          </wps:cNvSpPr>
                          <wps:spPr bwMode="auto">
                            <a:xfrm>
                              <a:off x="9277" y="2344"/>
                              <a:ext cx="2" cy="30"/>
                            </a:xfrm>
                            <a:custGeom>
                              <a:avLst/>
                              <a:gdLst>
                                <a:gd name="T0" fmla="+- 0 9278 9277"/>
                                <a:gd name="T1" fmla="*/ T0 w 2"/>
                                <a:gd name="T2" fmla="+- 0 2344 2344"/>
                                <a:gd name="T3" fmla="*/ 2344 h 30"/>
                                <a:gd name="T4" fmla="+- 0 9277 9277"/>
                                <a:gd name="T5" fmla="*/ T4 w 2"/>
                                <a:gd name="T6" fmla="+- 0 2344 2344"/>
                                <a:gd name="T7" fmla="*/ 2344 h 30"/>
                                <a:gd name="T8" fmla="+- 0 9277 9277"/>
                                <a:gd name="T9" fmla="*/ T8 w 2"/>
                                <a:gd name="T10" fmla="+- 0 2374 2344"/>
                                <a:gd name="T11" fmla="*/ 2374 h 30"/>
                                <a:gd name="T12" fmla="+- 0 9278 9277"/>
                                <a:gd name="T13" fmla="*/ T12 w 2"/>
                                <a:gd name="T14" fmla="+- 0 2374 2344"/>
                                <a:gd name="T15" fmla="*/ 2374 h 30"/>
                                <a:gd name="T16" fmla="+- 0 9278 927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258" name="Picture 3844"/>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9121" y="2344"/>
                              <a:ext cx="15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59" name="Picture 3845"/>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9123" y="2344"/>
                              <a:ext cx="15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0" name="Picture 3846"/>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9125" y="2344"/>
                              <a:ext cx="14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1" name="Picture 3847"/>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126" y="2344"/>
                              <a:ext cx="14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2" name="Picture 3848"/>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128" y="2344"/>
                              <a:ext cx="14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3" name="Picture 3849"/>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130" y="2344"/>
                              <a:ext cx="13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4" name="Picture 3850"/>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132" y="2344"/>
                              <a:ext cx="13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5" name="Picture 385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9134" y="2344"/>
                              <a:ext cx="13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6" name="Picture 3852"/>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136" y="2344"/>
                              <a:ext cx="12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7" name="Picture 3853"/>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137" y="2344"/>
                              <a:ext cx="12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8" name="Picture 3854"/>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139" y="2344"/>
                              <a:ext cx="11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69" name="Picture 3855"/>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141" y="2344"/>
                              <a:ext cx="11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0" name="Picture 3856"/>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9143" y="2344"/>
                              <a:ext cx="11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1" name="Picture 3857"/>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9145" y="2344"/>
                              <a:ext cx="10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2" name="Picture 3858"/>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9146" y="2344"/>
                              <a:ext cx="10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3" name="Picture 3859"/>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9148" y="2344"/>
                              <a:ext cx="10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4" name="Picture 3860"/>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9150" y="2344"/>
                              <a:ext cx="9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5" name="Picture 3861"/>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9152" y="2344"/>
                              <a:ext cx="9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6" name="Picture 3862"/>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9154" y="2344"/>
                              <a:ext cx="9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7" name="Picture 3863"/>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9156" y="2344"/>
                              <a:ext cx="8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8" name="Picture 3864"/>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9157" y="2344"/>
                              <a:ext cx="8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79" name="Picture 3865"/>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9159" y="2344"/>
                              <a:ext cx="7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0" name="Picture 3866"/>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9161" y="2344"/>
                              <a:ext cx="7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1" name="Picture 3867"/>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9163" y="2344"/>
                              <a:ext cx="7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2" name="Picture 3868"/>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9165" y="2344"/>
                              <a:ext cx="6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3" name="Picture 3869"/>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9166" y="2344"/>
                              <a:ext cx="6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4" name="Picture 3870"/>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9168" y="2344"/>
                              <a:ext cx="6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5" name="Picture 3871"/>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9170" y="2344"/>
                              <a:ext cx="5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6" name="Picture 3872"/>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9172" y="2344"/>
                              <a:ext cx="5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7" name="Picture 3873"/>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9174" y="2344"/>
                              <a:ext cx="5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8" name="Picture 3874"/>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9175" y="2344"/>
                              <a:ext cx="4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89" name="Picture 3875"/>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9176" y="2344"/>
                              <a:ext cx="4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0" name="Picture 3876"/>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9178" y="2344"/>
                              <a:ext cx="4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1" name="Picture 3877"/>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9180" y="2344"/>
                              <a:ext cx="3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2" name="Picture 3878"/>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9182" y="2344"/>
                              <a:ext cx="3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3" name="Picture 3879"/>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9184" y="2344"/>
                              <a:ext cx="2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4" name="Picture 3880"/>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9186" y="2344"/>
                              <a:ext cx="2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5" name="Picture 3881"/>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9187" y="2344"/>
                              <a:ext cx="2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6" name="Picture 3882"/>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9189" y="2344"/>
                              <a:ext cx="1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7" name="Picture 3883"/>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9191" y="2344"/>
                              <a:ext cx="1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8" name="Picture 3884"/>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9193" y="2344"/>
                              <a:ext cx="1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299" name="Picture 3885"/>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9195" y="2344"/>
                              <a:ext cx="7"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00" name="Group 3886"/>
                        <wpg:cNvGrpSpPr>
                          <a:grpSpLocks/>
                        </wpg:cNvGrpSpPr>
                        <wpg:grpSpPr bwMode="auto">
                          <a:xfrm>
                            <a:off x="9197" y="2344"/>
                            <a:ext cx="4" cy="30"/>
                            <a:chOff x="9197" y="2344"/>
                            <a:chExt cx="4" cy="30"/>
                          </a:xfrm>
                        </wpg:grpSpPr>
                        <wps:wsp>
                          <wps:cNvPr id="16301" name="Freeform 3887"/>
                          <wps:cNvSpPr>
                            <a:spLocks/>
                          </wps:cNvSpPr>
                          <wps:spPr bwMode="auto">
                            <a:xfrm>
                              <a:off x="9197" y="2344"/>
                              <a:ext cx="4" cy="30"/>
                            </a:xfrm>
                            <a:custGeom>
                              <a:avLst/>
                              <a:gdLst>
                                <a:gd name="T0" fmla="+- 0 9198 9197"/>
                                <a:gd name="T1" fmla="*/ T0 w 4"/>
                                <a:gd name="T2" fmla="+- 0 2344 2344"/>
                                <a:gd name="T3" fmla="*/ 2344 h 30"/>
                                <a:gd name="T4" fmla="+- 0 9197 9197"/>
                                <a:gd name="T5" fmla="*/ T4 w 4"/>
                                <a:gd name="T6" fmla="+- 0 2344 2344"/>
                                <a:gd name="T7" fmla="*/ 2344 h 30"/>
                                <a:gd name="T8" fmla="+- 0 9197 9197"/>
                                <a:gd name="T9" fmla="*/ T8 w 4"/>
                                <a:gd name="T10" fmla="+- 0 2374 2344"/>
                                <a:gd name="T11" fmla="*/ 2374 h 30"/>
                                <a:gd name="T12" fmla="+- 0 9198 9197"/>
                                <a:gd name="T13" fmla="*/ T12 w 4"/>
                                <a:gd name="T14" fmla="+- 0 2374 2344"/>
                                <a:gd name="T15" fmla="*/ 2374 h 30"/>
                                <a:gd name="T16" fmla="+- 0 9198 9197"/>
                                <a:gd name="T17" fmla="*/ T16 w 4"/>
                                <a:gd name="T18" fmla="+- 0 2344 2344"/>
                                <a:gd name="T19" fmla="*/ 2344 h 30"/>
                              </a:gdLst>
                              <a:ahLst/>
                              <a:cxnLst>
                                <a:cxn ang="0">
                                  <a:pos x="T1" y="T3"/>
                                </a:cxn>
                                <a:cxn ang="0">
                                  <a:pos x="T5" y="T7"/>
                                </a:cxn>
                                <a:cxn ang="0">
                                  <a:pos x="T9" y="T11"/>
                                </a:cxn>
                                <a:cxn ang="0">
                                  <a:pos x="T13" y="T15"/>
                                </a:cxn>
                                <a:cxn ang="0">
                                  <a:pos x="T17" y="T19"/>
                                </a:cxn>
                              </a:cxnLst>
                              <a:rect l="0" t="0" r="r" b="b"/>
                              <a:pathLst>
                                <a:path w="4"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02" name="Freeform 3888"/>
                          <wps:cNvSpPr>
                            <a:spLocks/>
                          </wps:cNvSpPr>
                          <wps:spPr bwMode="auto">
                            <a:xfrm>
                              <a:off x="9197" y="2344"/>
                              <a:ext cx="4" cy="30"/>
                            </a:xfrm>
                            <a:custGeom>
                              <a:avLst/>
                              <a:gdLst>
                                <a:gd name="T0" fmla="+- 0 9200 9197"/>
                                <a:gd name="T1" fmla="*/ T0 w 4"/>
                                <a:gd name="T2" fmla="+- 0 2344 2344"/>
                                <a:gd name="T3" fmla="*/ 2344 h 30"/>
                                <a:gd name="T4" fmla="+- 0 9198 9197"/>
                                <a:gd name="T5" fmla="*/ T4 w 4"/>
                                <a:gd name="T6" fmla="+- 0 2344 2344"/>
                                <a:gd name="T7" fmla="*/ 2344 h 30"/>
                                <a:gd name="T8" fmla="+- 0 9198 9197"/>
                                <a:gd name="T9" fmla="*/ T8 w 4"/>
                                <a:gd name="T10" fmla="+- 0 2374 2344"/>
                                <a:gd name="T11" fmla="*/ 2374 h 30"/>
                                <a:gd name="T12" fmla="+- 0 9200 9197"/>
                                <a:gd name="T13" fmla="*/ T12 w 4"/>
                                <a:gd name="T14" fmla="+- 0 2374 2344"/>
                                <a:gd name="T15" fmla="*/ 2374 h 30"/>
                                <a:gd name="T16" fmla="+- 0 9200 9197"/>
                                <a:gd name="T17" fmla="*/ T16 w 4"/>
                                <a:gd name="T18" fmla="+- 0 2344 2344"/>
                                <a:gd name="T19" fmla="*/ 2344 h 30"/>
                              </a:gdLst>
                              <a:ahLst/>
                              <a:cxnLst>
                                <a:cxn ang="0">
                                  <a:pos x="T1" y="T3"/>
                                </a:cxn>
                                <a:cxn ang="0">
                                  <a:pos x="T5" y="T7"/>
                                </a:cxn>
                                <a:cxn ang="0">
                                  <a:pos x="T9" y="T11"/>
                                </a:cxn>
                                <a:cxn ang="0">
                                  <a:pos x="T13" y="T15"/>
                                </a:cxn>
                                <a:cxn ang="0">
                                  <a:pos x="T17" y="T19"/>
                                </a:cxn>
                              </a:cxnLst>
                              <a:rect l="0" t="0" r="r" b="b"/>
                              <a:pathLst>
                                <a:path w="4" h="30">
                                  <a:moveTo>
                                    <a:pt x="3" y="0"/>
                                  </a:moveTo>
                                  <a:lnTo>
                                    <a:pt x="1" y="0"/>
                                  </a:lnTo>
                                  <a:lnTo>
                                    <a:pt x="1" y="30"/>
                                  </a:lnTo>
                                  <a:lnTo>
                                    <a:pt x="3" y="3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03" name="Group 3889"/>
                        <wpg:cNvGrpSpPr>
                          <a:grpSpLocks/>
                        </wpg:cNvGrpSpPr>
                        <wpg:grpSpPr bwMode="auto">
                          <a:xfrm>
                            <a:off x="9099" y="2374"/>
                            <a:ext cx="199" cy="2"/>
                            <a:chOff x="9099" y="2374"/>
                            <a:chExt cx="199" cy="2"/>
                          </a:xfrm>
                        </wpg:grpSpPr>
                        <wps:wsp>
                          <wps:cNvPr id="16304" name="Freeform 3890"/>
                          <wps:cNvSpPr>
                            <a:spLocks/>
                          </wps:cNvSpPr>
                          <wps:spPr bwMode="auto">
                            <a:xfrm>
                              <a:off x="9099" y="2374"/>
                              <a:ext cx="199" cy="2"/>
                            </a:xfrm>
                            <a:custGeom>
                              <a:avLst/>
                              <a:gdLst>
                                <a:gd name="T0" fmla="+- 0 9298 9099"/>
                                <a:gd name="T1" fmla="*/ T0 w 199"/>
                                <a:gd name="T2" fmla="+- 0 9099 9099"/>
                                <a:gd name="T3" fmla="*/ T2 w 199"/>
                              </a:gdLst>
                              <a:ahLst/>
                              <a:cxnLst>
                                <a:cxn ang="0">
                                  <a:pos x="T1" y="0"/>
                                </a:cxn>
                                <a:cxn ang="0">
                                  <a:pos x="T3" y="0"/>
                                </a:cxn>
                              </a:cxnLst>
                              <a:rect l="0" t="0" r="r" b="b"/>
                              <a:pathLst>
                                <a:path w="199">
                                  <a:moveTo>
                                    <a:pt x="199"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05" name="Picture 3891"/>
                            <pic:cNvPicPr>
                              <a:picLocks noChangeAspect="1" noChangeArrowheads="1"/>
                            </pic:cNvPicPr>
                          </pic:nvPicPr>
                          <pic:blipFill>
                            <a:blip r:embed="rId748">
                              <a:extLst>
                                <a:ext uri="{28A0092B-C50C-407E-A947-70E740481C1C}">
                                  <a14:useLocalDpi xmlns:a14="http://schemas.microsoft.com/office/drawing/2010/main" val="0"/>
                                </a:ext>
                              </a:extLst>
                            </a:blip>
                            <a:srcRect/>
                            <a:stretch>
                              <a:fillRect/>
                            </a:stretch>
                          </pic:blipFill>
                          <pic:spPr bwMode="auto">
                            <a:xfrm>
                              <a:off x="9105" y="2349"/>
                              <a:ext cx="43" cy="1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06" name="Group 3892"/>
                        <wpg:cNvGrpSpPr>
                          <a:grpSpLocks/>
                        </wpg:cNvGrpSpPr>
                        <wpg:grpSpPr bwMode="auto">
                          <a:xfrm>
                            <a:off x="9105" y="2369"/>
                            <a:ext cx="43" cy="2"/>
                            <a:chOff x="9105" y="2369"/>
                            <a:chExt cx="43" cy="2"/>
                          </a:xfrm>
                        </wpg:grpSpPr>
                        <wps:wsp>
                          <wps:cNvPr id="16307" name="Freeform 3893"/>
                          <wps:cNvSpPr>
                            <a:spLocks/>
                          </wps:cNvSpPr>
                          <wps:spPr bwMode="auto">
                            <a:xfrm>
                              <a:off x="9105" y="2369"/>
                              <a:ext cx="43" cy="2"/>
                            </a:xfrm>
                            <a:custGeom>
                              <a:avLst/>
                              <a:gdLst>
                                <a:gd name="T0" fmla="+- 0 9147 9105"/>
                                <a:gd name="T1" fmla="*/ T0 w 43"/>
                                <a:gd name="T2" fmla="+- 0 9105 9105"/>
                                <a:gd name="T3" fmla="*/ T2 w 43"/>
                              </a:gdLst>
                              <a:ahLst/>
                              <a:cxnLst>
                                <a:cxn ang="0">
                                  <a:pos x="T1" y="0"/>
                                </a:cxn>
                                <a:cxn ang="0">
                                  <a:pos x="T3" y="0"/>
                                </a:cxn>
                              </a:cxnLst>
                              <a:rect l="0" t="0" r="r" b="b"/>
                              <a:pathLst>
                                <a:path w="43">
                                  <a:moveTo>
                                    <a:pt x="42"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308" name="Group 3894"/>
                        <wpg:cNvGrpSpPr>
                          <a:grpSpLocks/>
                        </wpg:cNvGrpSpPr>
                        <wpg:grpSpPr bwMode="auto">
                          <a:xfrm>
                            <a:off x="9147" y="2349"/>
                            <a:ext cx="2" cy="19"/>
                            <a:chOff x="9147" y="2349"/>
                            <a:chExt cx="2" cy="19"/>
                          </a:xfrm>
                        </wpg:grpSpPr>
                        <wps:wsp>
                          <wps:cNvPr id="16309" name="Freeform 3895"/>
                          <wps:cNvSpPr>
                            <a:spLocks/>
                          </wps:cNvSpPr>
                          <wps:spPr bwMode="auto">
                            <a:xfrm>
                              <a:off x="9147" y="2349"/>
                              <a:ext cx="2" cy="19"/>
                            </a:xfrm>
                            <a:custGeom>
                              <a:avLst/>
                              <a:gdLst>
                                <a:gd name="T0" fmla="+- 0 2349 2349"/>
                                <a:gd name="T1" fmla="*/ 2349 h 19"/>
                                <a:gd name="T2" fmla="+- 0 2369 2349"/>
                                <a:gd name="T3" fmla="*/ 2369 h 19"/>
                              </a:gdLst>
                              <a:ahLst/>
                              <a:cxnLst>
                                <a:cxn ang="0">
                                  <a:pos x="0" y="T1"/>
                                </a:cxn>
                                <a:cxn ang="0">
                                  <a:pos x="0" y="T3"/>
                                </a:cxn>
                              </a:cxnLst>
                              <a:rect l="0" t="0" r="r" b="b"/>
                              <a:pathLst>
                                <a:path h="19">
                                  <a:moveTo>
                                    <a:pt x="0" y="0"/>
                                  </a:moveTo>
                                  <a:lnTo>
                                    <a:pt x="0" y="2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310" name="Group 3896"/>
                        <wpg:cNvGrpSpPr>
                          <a:grpSpLocks/>
                        </wpg:cNvGrpSpPr>
                        <wpg:grpSpPr bwMode="auto">
                          <a:xfrm>
                            <a:off x="9105" y="2349"/>
                            <a:ext cx="43" cy="2"/>
                            <a:chOff x="9105" y="2349"/>
                            <a:chExt cx="43" cy="2"/>
                          </a:xfrm>
                        </wpg:grpSpPr>
                        <wps:wsp>
                          <wps:cNvPr id="16311" name="Freeform 3897"/>
                          <wps:cNvSpPr>
                            <a:spLocks/>
                          </wps:cNvSpPr>
                          <wps:spPr bwMode="auto">
                            <a:xfrm>
                              <a:off x="9105" y="2349"/>
                              <a:ext cx="43" cy="2"/>
                            </a:xfrm>
                            <a:custGeom>
                              <a:avLst/>
                              <a:gdLst>
                                <a:gd name="T0" fmla="+- 0 9105 9105"/>
                                <a:gd name="T1" fmla="*/ T0 w 43"/>
                                <a:gd name="T2" fmla="+- 0 9147 9105"/>
                                <a:gd name="T3" fmla="*/ T2 w 43"/>
                              </a:gdLst>
                              <a:ahLst/>
                              <a:cxnLst>
                                <a:cxn ang="0">
                                  <a:pos x="T1" y="0"/>
                                </a:cxn>
                                <a:cxn ang="0">
                                  <a:pos x="T3" y="0"/>
                                </a:cxn>
                              </a:cxnLst>
                              <a:rect l="0" t="0" r="r" b="b"/>
                              <a:pathLst>
                                <a:path w="43">
                                  <a:moveTo>
                                    <a:pt x="0" y="0"/>
                                  </a:moveTo>
                                  <a:lnTo>
                                    <a:pt x="42"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312" name="Group 3898"/>
                        <wpg:cNvGrpSpPr>
                          <a:grpSpLocks/>
                        </wpg:cNvGrpSpPr>
                        <wpg:grpSpPr bwMode="auto">
                          <a:xfrm>
                            <a:off x="9105" y="2349"/>
                            <a:ext cx="2" cy="19"/>
                            <a:chOff x="9105" y="2349"/>
                            <a:chExt cx="2" cy="19"/>
                          </a:xfrm>
                        </wpg:grpSpPr>
                        <wps:wsp>
                          <wps:cNvPr id="16313" name="Freeform 3899"/>
                          <wps:cNvSpPr>
                            <a:spLocks/>
                          </wps:cNvSpPr>
                          <wps:spPr bwMode="auto">
                            <a:xfrm>
                              <a:off x="9105" y="2349"/>
                              <a:ext cx="2" cy="19"/>
                            </a:xfrm>
                            <a:custGeom>
                              <a:avLst/>
                              <a:gdLst>
                                <a:gd name="T0" fmla="+- 0 2369 2349"/>
                                <a:gd name="T1" fmla="*/ 2369 h 19"/>
                                <a:gd name="T2" fmla="+- 0 2349 2349"/>
                                <a:gd name="T3" fmla="*/ 2349 h 19"/>
                              </a:gdLst>
                              <a:ahLst/>
                              <a:cxnLst>
                                <a:cxn ang="0">
                                  <a:pos x="0" y="T1"/>
                                </a:cxn>
                                <a:cxn ang="0">
                                  <a:pos x="0" y="T3"/>
                                </a:cxn>
                              </a:cxnLst>
                              <a:rect l="0" t="0" r="r" b="b"/>
                              <a:pathLst>
                                <a:path h="19">
                                  <a:moveTo>
                                    <a:pt x="0" y="20"/>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14" name="Picture 3900"/>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9107" y="2352"/>
                              <a:ext cx="11"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15" name="Picture 390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134" y="2352"/>
                              <a:ext cx="11"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16" name="Group 3902"/>
                        <wpg:cNvGrpSpPr>
                          <a:grpSpLocks/>
                        </wpg:cNvGrpSpPr>
                        <wpg:grpSpPr bwMode="auto">
                          <a:xfrm>
                            <a:off x="9107" y="2360"/>
                            <a:ext cx="11" cy="6"/>
                            <a:chOff x="9107" y="2360"/>
                            <a:chExt cx="11" cy="6"/>
                          </a:xfrm>
                        </wpg:grpSpPr>
                        <wps:wsp>
                          <wps:cNvPr id="16317" name="Freeform 3903"/>
                          <wps:cNvSpPr>
                            <a:spLocks/>
                          </wps:cNvSpPr>
                          <wps:spPr bwMode="auto">
                            <a:xfrm>
                              <a:off x="9107" y="2360"/>
                              <a:ext cx="11" cy="6"/>
                            </a:xfrm>
                            <a:custGeom>
                              <a:avLst/>
                              <a:gdLst>
                                <a:gd name="T0" fmla="+- 0 9107 9107"/>
                                <a:gd name="T1" fmla="*/ T0 w 11"/>
                                <a:gd name="T2" fmla="+- 0 2366 2360"/>
                                <a:gd name="T3" fmla="*/ 2366 h 6"/>
                                <a:gd name="T4" fmla="+- 0 9118 9107"/>
                                <a:gd name="T5" fmla="*/ T4 w 11"/>
                                <a:gd name="T6" fmla="+- 0 2366 2360"/>
                                <a:gd name="T7" fmla="*/ 2366 h 6"/>
                                <a:gd name="T8" fmla="+- 0 9118 9107"/>
                                <a:gd name="T9" fmla="*/ T8 w 11"/>
                                <a:gd name="T10" fmla="+- 0 2360 2360"/>
                                <a:gd name="T11" fmla="*/ 2360 h 6"/>
                                <a:gd name="T12" fmla="+- 0 9107 9107"/>
                                <a:gd name="T13" fmla="*/ T12 w 11"/>
                                <a:gd name="T14" fmla="+- 0 2360 2360"/>
                                <a:gd name="T15" fmla="*/ 2360 h 6"/>
                                <a:gd name="T16" fmla="+- 0 9107 9107"/>
                                <a:gd name="T17" fmla="*/ T16 w 11"/>
                                <a:gd name="T18" fmla="+- 0 2366 2360"/>
                                <a:gd name="T19" fmla="*/ 2366 h 6"/>
                              </a:gdLst>
                              <a:ahLst/>
                              <a:cxnLst>
                                <a:cxn ang="0">
                                  <a:pos x="T1" y="T3"/>
                                </a:cxn>
                                <a:cxn ang="0">
                                  <a:pos x="T5" y="T7"/>
                                </a:cxn>
                                <a:cxn ang="0">
                                  <a:pos x="T9" y="T11"/>
                                </a:cxn>
                                <a:cxn ang="0">
                                  <a:pos x="T13" y="T15"/>
                                </a:cxn>
                                <a:cxn ang="0">
                                  <a:pos x="T17" y="T19"/>
                                </a:cxn>
                              </a:cxnLst>
                              <a:rect l="0" t="0" r="r" b="b"/>
                              <a:pathLst>
                                <a:path w="11" h="6">
                                  <a:moveTo>
                                    <a:pt x="0" y="6"/>
                                  </a:moveTo>
                                  <a:lnTo>
                                    <a:pt x="11" y="6"/>
                                  </a:lnTo>
                                  <a:lnTo>
                                    <a:pt x="11"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18" name="Group 3904"/>
                        <wpg:cNvGrpSpPr>
                          <a:grpSpLocks/>
                        </wpg:cNvGrpSpPr>
                        <wpg:grpSpPr bwMode="auto">
                          <a:xfrm>
                            <a:off x="9121" y="2360"/>
                            <a:ext cx="10" cy="6"/>
                            <a:chOff x="9121" y="2360"/>
                            <a:chExt cx="10" cy="6"/>
                          </a:xfrm>
                        </wpg:grpSpPr>
                        <wps:wsp>
                          <wps:cNvPr id="16319" name="Freeform 3905"/>
                          <wps:cNvSpPr>
                            <a:spLocks/>
                          </wps:cNvSpPr>
                          <wps:spPr bwMode="auto">
                            <a:xfrm>
                              <a:off x="9121" y="2360"/>
                              <a:ext cx="10" cy="6"/>
                            </a:xfrm>
                            <a:custGeom>
                              <a:avLst/>
                              <a:gdLst>
                                <a:gd name="T0" fmla="+- 0 9121 9121"/>
                                <a:gd name="T1" fmla="*/ T0 w 10"/>
                                <a:gd name="T2" fmla="+- 0 2366 2360"/>
                                <a:gd name="T3" fmla="*/ 2366 h 6"/>
                                <a:gd name="T4" fmla="+- 0 9131 9121"/>
                                <a:gd name="T5" fmla="*/ T4 w 10"/>
                                <a:gd name="T6" fmla="+- 0 2366 2360"/>
                                <a:gd name="T7" fmla="*/ 2366 h 6"/>
                                <a:gd name="T8" fmla="+- 0 9131 9121"/>
                                <a:gd name="T9" fmla="*/ T8 w 10"/>
                                <a:gd name="T10" fmla="+- 0 2360 2360"/>
                                <a:gd name="T11" fmla="*/ 2360 h 6"/>
                                <a:gd name="T12" fmla="+- 0 9121 9121"/>
                                <a:gd name="T13" fmla="*/ T12 w 10"/>
                                <a:gd name="T14" fmla="+- 0 2360 2360"/>
                                <a:gd name="T15" fmla="*/ 2360 h 6"/>
                                <a:gd name="T16" fmla="+- 0 9121 9121"/>
                                <a:gd name="T17" fmla="*/ T16 w 10"/>
                                <a:gd name="T18" fmla="+- 0 2366 2360"/>
                                <a:gd name="T19" fmla="*/ 2366 h 6"/>
                              </a:gdLst>
                              <a:ahLst/>
                              <a:cxnLst>
                                <a:cxn ang="0">
                                  <a:pos x="T1" y="T3"/>
                                </a:cxn>
                                <a:cxn ang="0">
                                  <a:pos x="T5" y="T7"/>
                                </a:cxn>
                                <a:cxn ang="0">
                                  <a:pos x="T9" y="T11"/>
                                </a:cxn>
                                <a:cxn ang="0">
                                  <a:pos x="T13" y="T15"/>
                                </a:cxn>
                                <a:cxn ang="0">
                                  <a:pos x="T17" y="T19"/>
                                </a:cxn>
                              </a:cxnLst>
                              <a:rect l="0" t="0" r="r" b="b"/>
                              <a:pathLst>
                                <a:path w="10" h="6">
                                  <a:moveTo>
                                    <a:pt x="0" y="6"/>
                                  </a:moveTo>
                                  <a:lnTo>
                                    <a:pt x="10" y="6"/>
                                  </a:lnTo>
                                  <a:lnTo>
                                    <a:pt x="10"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20" name="Picture 3906"/>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9121" y="2352"/>
                              <a:ext cx="1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21" name="Group 3907"/>
                        <wpg:cNvGrpSpPr>
                          <a:grpSpLocks/>
                        </wpg:cNvGrpSpPr>
                        <wpg:grpSpPr bwMode="auto">
                          <a:xfrm>
                            <a:off x="9134" y="2360"/>
                            <a:ext cx="11" cy="6"/>
                            <a:chOff x="9134" y="2360"/>
                            <a:chExt cx="11" cy="6"/>
                          </a:xfrm>
                        </wpg:grpSpPr>
                        <wps:wsp>
                          <wps:cNvPr id="16322" name="Freeform 3908"/>
                          <wps:cNvSpPr>
                            <a:spLocks/>
                          </wps:cNvSpPr>
                          <wps:spPr bwMode="auto">
                            <a:xfrm>
                              <a:off x="9134" y="2360"/>
                              <a:ext cx="11" cy="6"/>
                            </a:xfrm>
                            <a:custGeom>
                              <a:avLst/>
                              <a:gdLst>
                                <a:gd name="T0" fmla="+- 0 9134 9134"/>
                                <a:gd name="T1" fmla="*/ T0 w 11"/>
                                <a:gd name="T2" fmla="+- 0 2366 2360"/>
                                <a:gd name="T3" fmla="*/ 2366 h 6"/>
                                <a:gd name="T4" fmla="+- 0 9145 9134"/>
                                <a:gd name="T5" fmla="*/ T4 w 11"/>
                                <a:gd name="T6" fmla="+- 0 2366 2360"/>
                                <a:gd name="T7" fmla="*/ 2366 h 6"/>
                                <a:gd name="T8" fmla="+- 0 9145 9134"/>
                                <a:gd name="T9" fmla="*/ T8 w 11"/>
                                <a:gd name="T10" fmla="+- 0 2360 2360"/>
                                <a:gd name="T11" fmla="*/ 2360 h 6"/>
                                <a:gd name="T12" fmla="+- 0 9134 9134"/>
                                <a:gd name="T13" fmla="*/ T12 w 11"/>
                                <a:gd name="T14" fmla="+- 0 2360 2360"/>
                                <a:gd name="T15" fmla="*/ 2360 h 6"/>
                                <a:gd name="T16" fmla="+- 0 9134 9134"/>
                                <a:gd name="T17" fmla="*/ T16 w 11"/>
                                <a:gd name="T18" fmla="+- 0 2366 2360"/>
                                <a:gd name="T19" fmla="*/ 2366 h 6"/>
                              </a:gdLst>
                              <a:ahLst/>
                              <a:cxnLst>
                                <a:cxn ang="0">
                                  <a:pos x="T1" y="T3"/>
                                </a:cxn>
                                <a:cxn ang="0">
                                  <a:pos x="T5" y="T7"/>
                                </a:cxn>
                                <a:cxn ang="0">
                                  <a:pos x="T9" y="T11"/>
                                </a:cxn>
                                <a:cxn ang="0">
                                  <a:pos x="T13" y="T15"/>
                                </a:cxn>
                                <a:cxn ang="0">
                                  <a:pos x="T17" y="T19"/>
                                </a:cxn>
                              </a:cxnLst>
                              <a:rect l="0" t="0" r="r" b="b"/>
                              <a:pathLst>
                                <a:path w="11" h="6">
                                  <a:moveTo>
                                    <a:pt x="0" y="6"/>
                                  </a:moveTo>
                                  <a:lnTo>
                                    <a:pt x="11" y="6"/>
                                  </a:lnTo>
                                  <a:lnTo>
                                    <a:pt x="11"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23" name="Picture 3909"/>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9099" y="2637"/>
                              <a:ext cx="19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24" name="Picture 3910"/>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9099" y="2615"/>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25" name="Group 3911"/>
                        <wpg:cNvGrpSpPr>
                          <a:grpSpLocks/>
                        </wpg:cNvGrpSpPr>
                        <wpg:grpSpPr bwMode="auto">
                          <a:xfrm>
                            <a:off x="9099" y="2593"/>
                            <a:ext cx="199" cy="3"/>
                            <a:chOff x="9099" y="2593"/>
                            <a:chExt cx="199" cy="3"/>
                          </a:xfrm>
                        </wpg:grpSpPr>
                        <wps:wsp>
                          <wps:cNvPr id="16326" name="Freeform 3912"/>
                          <wps:cNvSpPr>
                            <a:spLocks/>
                          </wps:cNvSpPr>
                          <wps:spPr bwMode="auto">
                            <a:xfrm>
                              <a:off x="9099" y="2593"/>
                              <a:ext cx="199" cy="3"/>
                            </a:xfrm>
                            <a:custGeom>
                              <a:avLst/>
                              <a:gdLst>
                                <a:gd name="T0" fmla="+- 0 9298 9099"/>
                                <a:gd name="T1" fmla="*/ T0 w 199"/>
                                <a:gd name="T2" fmla="+- 0 2593 2593"/>
                                <a:gd name="T3" fmla="*/ 2593 h 3"/>
                                <a:gd name="T4" fmla="+- 0 9099 9099"/>
                                <a:gd name="T5" fmla="*/ T4 w 199"/>
                                <a:gd name="T6" fmla="+- 0 2593 2593"/>
                                <a:gd name="T7" fmla="*/ 2593 h 3"/>
                                <a:gd name="T8" fmla="+- 0 9099 9099"/>
                                <a:gd name="T9" fmla="*/ T8 w 199"/>
                                <a:gd name="T10" fmla="+- 0 2596 2593"/>
                                <a:gd name="T11" fmla="*/ 2596 h 3"/>
                                <a:gd name="T12" fmla="+- 0 9298 9099"/>
                                <a:gd name="T13" fmla="*/ T12 w 199"/>
                                <a:gd name="T14" fmla="+- 0 2596 2593"/>
                                <a:gd name="T15" fmla="*/ 2596 h 3"/>
                                <a:gd name="T16" fmla="+- 0 9298 9099"/>
                                <a:gd name="T17" fmla="*/ T16 w 199"/>
                                <a:gd name="T18" fmla="+- 0 2593 2593"/>
                                <a:gd name="T19" fmla="*/ 2593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27" name="Group 3913"/>
                        <wpg:cNvGrpSpPr>
                          <a:grpSpLocks/>
                        </wpg:cNvGrpSpPr>
                        <wpg:grpSpPr bwMode="auto">
                          <a:xfrm>
                            <a:off x="9277" y="2572"/>
                            <a:ext cx="22" cy="3"/>
                            <a:chOff x="9277" y="2572"/>
                            <a:chExt cx="22" cy="3"/>
                          </a:xfrm>
                        </wpg:grpSpPr>
                        <wps:wsp>
                          <wps:cNvPr id="16328" name="Freeform 3914"/>
                          <wps:cNvSpPr>
                            <a:spLocks/>
                          </wps:cNvSpPr>
                          <wps:spPr bwMode="auto">
                            <a:xfrm>
                              <a:off x="9277" y="2572"/>
                              <a:ext cx="22" cy="3"/>
                            </a:xfrm>
                            <a:custGeom>
                              <a:avLst/>
                              <a:gdLst>
                                <a:gd name="T0" fmla="+- 0 9298 9277"/>
                                <a:gd name="T1" fmla="*/ T0 w 22"/>
                                <a:gd name="T2" fmla="+- 0 2572 2572"/>
                                <a:gd name="T3" fmla="*/ 2572 h 3"/>
                                <a:gd name="T4" fmla="+- 0 9277 9277"/>
                                <a:gd name="T5" fmla="*/ T4 w 22"/>
                                <a:gd name="T6" fmla="+- 0 2572 2572"/>
                                <a:gd name="T7" fmla="*/ 2572 h 3"/>
                                <a:gd name="T8" fmla="+- 0 9277 9277"/>
                                <a:gd name="T9" fmla="*/ T8 w 22"/>
                                <a:gd name="T10" fmla="+- 0 2574 2572"/>
                                <a:gd name="T11" fmla="*/ 2574 h 3"/>
                                <a:gd name="T12" fmla="+- 0 9298 9277"/>
                                <a:gd name="T13" fmla="*/ T12 w 22"/>
                                <a:gd name="T14" fmla="+- 0 2574 2572"/>
                                <a:gd name="T15" fmla="*/ 2574 h 3"/>
                                <a:gd name="T16" fmla="+- 0 9298 9277"/>
                                <a:gd name="T17" fmla="*/ T16 w 22"/>
                                <a:gd name="T18" fmla="+- 0 2572 2572"/>
                                <a:gd name="T19" fmla="*/ 2572 h 3"/>
                              </a:gdLst>
                              <a:ahLst/>
                              <a:cxnLst>
                                <a:cxn ang="0">
                                  <a:pos x="T1" y="T3"/>
                                </a:cxn>
                                <a:cxn ang="0">
                                  <a:pos x="T5" y="T7"/>
                                </a:cxn>
                                <a:cxn ang="0">
                                  <a:pos x="T9" y="T11"/>
                                </a:cxn>
                                <a:cxn ang="0">
                                  <a:pos x="T13" y="T15"/>
                                </a:cxn>
                                <a:cxn ang="0">
                                  <a:pos x="T17" y="T19"/>
                                </a:cxn>
                              </a:cxnLst>
                              <a:rect l="0" t="0" r="r" b="b"/>
                              <a:pathLst>
                                <a:path w="22" h="3">
                                  <a:moveTo>
                                    <a:pt x="21" y="0"/>
                                  </a:moveTo>
                                  <a:lnTo>
                                    <a:pt x="0" y="0"/>
                                  </a:lnTo>
                                  <a:lnTo>
                                    <a:pt x="0" y="2"/>
                                  </a:lnTo>
                                  <a:lnTo>
                                    <a:pt x="21" y="2"/>
                                  </a:lnTo>
                                  <a:lnTo>
                                    <a:pt x="2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29" name="Group 3915"/>
                        <wpg:cNvGrpSpPr>
                          <a:grpSpLocks/>
                        </wpg:cNvGrpSpPr>
                        <wpg:grpSpPr bwMode="auto">
                          <a:xfrm>
                            <a:off x="9277" y="2550"/>
                            <a:ext cx="22" cy="3"/>
                            <a:chOff x="9277" y="2550"/>
                            <a:chExt cx="22" cy="3"/>
                          </a:xfrm>
                        </wpg:grpSpPr>
                        <wps:wsp>
                          <wps:cNvPr id="16330" name="Freeform 3916"/>
                          <wps:cNvSpPr>
                            <a:spLocks/>
                          </wps:cNvSpPr>
                          <wps:spPr bwMode="auto">
                            <a:xfrm>
                              <a:off x="9277" y="2550"/>
                              <a:ext cx="22" cy="3"/>
                            </a:xfrm>
                            <a:custGeom>
                              <a:avLst/>
                              <a:gdLst>
                                <a:gd name="T0" fmla="+- 0 9298 9277"/>
                                <a:gd name="T1" fmla="*/ T0 w 22"/>
                                <a:gd name="T2" fmla="+- 0 2550 2550"/>
                                <a:gd name="T3" fmla="*/ 2550 h 3"/>
                                <a:gd name="T4" fmla="+- 0 9277 9277"/>
                                <a:gd name="T5" fmla="*/ T4 w 22"/>
                                <a:gd name="T6" fmla="+- 0 2550 2550"/>
                                <a:gd name="T7" fmla="*/ 2550 h 3"/>
                                <a:gd name="T8" fmla="+- 0 9277 9277"/>
                                <a:gd name="T9" fmla="*/ T8 w 22"/>
                                <a:gd name="T10" fmla="+- 0 2552 2550"/>
                                <a:gd name="T11" fmla="*/ 2552 h 3"/>
                                <a:gd name="T12" fmla="+- 0 9298 9277"/>
                                <a:gd name="T13" fmla="*/ T12 w 22"/>
                                <a:gd name="T14" fmla="+- 0 2552 2550"/>
                                <a:gd name="T15" fmla="*/ 2552 h 3"/>
                                <a:gd name="T16" fmla="+- 0 9298 9277"/>
                                <a:gd name="T17" fmla="*/ T16 w 22"/>
                                <a:gd name="T18" fmla="+- 0 2550 2550"/>
                                <a:gd name="T19" fmla="*/ 2550 h 3"/>
                              </a:gdLst>
                              <a:ahLst/>
                              <a:cxnLst>
                                <a:cxn ang="0">
                                  <a:pos x="T1" y="T3"/>
                                </a:cxn>
                                <a:cxn ang="0">
                                  <a:pos x="T5" y="T7"/>
                                </a:cxn>
                                <a:cxn ang="0">
                                  <a:pos x="T9" y="T11"/>
                                </a:cxn>
                                <a:cxn ang="0">
                                  <a:pos x="T13" y="T15"/>
                                </a:cxn>
                                <a:cxn ang="0">
                                  <a:pos x="T17" y="T19"/>
                                </a:cxn>
                              </a:cxnLst>
                              <a:rect l="0" t="0" r="r" b="b"/>
                              <a:pathLst>
                                <a:path w="22" h="3">
                                  <a:moveTo>
                                    <a:pt x="21" y="0"/>
                                  </a:moveTo>
                                  <a:lnTo>
                                    <a:pt x="0" y="0"/>
                                  </a:lnTo>
                                  <a:lnTo>
                                    <a:pt x="0" y="2"/>
                                  </a:lnTo>
                                  <a:lnTo>
                                    <a:pt x="21" y="2"/>
                                  </a:lnTo>
                                  <a:lnTo>
                                    <a:pt x="2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31" name="Group 3917"/>
                        <wpg:cNvGrpSpPr>
                          <a:grpSpLocks/>
                        </wpg:cNvGrpSpPr>
                        <wpg:grpSpPr bwMode="auto">
                          <a:xfrm>
                            <a:off x="9099" y="2528"/>
                            <a:ext cx="199" cy="3"/>
                            <a:chOff x="9099" y="2528"/>
                            <a:chExt cx="199" cy="3"/>
                          </a:xfrm>
                        </wpg:grpSpPr>
                        <wps:wsp>
                          <wps:cNvPr id="16332" name="Freeform 3918"/>
                          <wps:cNvSpPr>
                            <a:spLocks/>
                          </wps:cNvSpPr>
                          <wps:spPr bwMode="auto">
                            <a:xfrm>
                              <a:off x="9099" y="2528"/>
                              <a:ext cx="199" cy="3"/>
                            </a:xfrm>
                            <a:custGeom>
                              <a:avLst/>
                              <a:gdLst>
                                <a:gd name="T0" fmla="+- 0 9298 9099"/>
                                <a:gd name="T1" fmla="*/ T0 w 199"/>
                                <a:gd name="T2" fmla="+- 0 2528 2528"/>
                                <a:gd name="T3" fmla="*/ 2528 h 3"/>
                                <a:gd name="T4" fmla="+- 0 9099 9099"/>
                                <a:gd name="T5" fmla="*/ T4 w 199"/>
                                <a:gd name="T6" fmla="+- 0 2528 2528"/>
                                <a:gd name="T7" fmla="*/ 2528 h 3"/>
                                <a:gd name="T8" fmla="+- 0 9099 9099"/>
                                <a:gd name="T9" fmla="*/ T8 w 199"/>
                                <a:gd name="T10" fmla="+- 0 2530 2528"/>
                                <a:gd name="T11" fmla="*/ 2530 h 3"/>
                                <a:gd name="T12" fmla="+- 0 9298 9099"/>
                                <a:gd name="T13" fmla="*/ T12 w 199"/>
                                <a:gd name="T14" fmla="+- 0 2530 2528"/>
                                <a:gd name="T15" fmla="*/ 2530 h 3"/>
                                <a:gd name="T16" fmla="+- 0 9298 9099"/>
                                <a:gd name="T17" fmla="*/ T16 w 199"/>
                                <a:gd name="T18" fmla="+- 0 2528 2528"/>
                                <a:gd name="T19" fmla="*/ 2528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33" name="Group 3919"/>
                        <wpg:cNvGrpSpPr>
                          <a:grpSpLocks/>
                        </wpg:cNvGrpSpPr>
                        <wpg:grpSpPr bwMode="auto">
                          <a:xfrm>
                            <a:off x="9099" y="2507"/>
                            <a:ext cx="199" cy="3"/>
                            <a:chOff x="9099" y="2507"/>
                            <a:chExt cx="199" cy="3"/>
                          </a:xfrm>
                        </wpg:grpSpPr>
                        <wps:wsp>
                          <wps:cNvPr id="16334" name="Freeform 3920"/>
                          <wps:cNvSpPr>
                            <a:spLocks/>
                          </wps:cNvSpPr>
                          <wps:spPr bwMode="auto">
                            <a:xfrm>
                              <a:off x="9099" y="2507"/>
                              <a:ext cx="199" cy="3"/>
                            </a:xfrm>
                            <a:custGeom>
                              <a:avLst/>
                              <a:gdLst>
                                <a:gd name="T0" fmla="+- 0 9298 9099"/>
                                <a:gd name="T1" fmla="*/ T0 w 199"/>
                                <a:gd name="T2" fmla="+- 0 2507 2507"/>
                                <a:gd name="T3" fmla="*/ 2507 h 3"/>
                                <a:gd name="T4" fmla="+- 0 9099 9099"/>
                                <a:gd name="T5" fmla="*/ T4 w 199"/>
                                <a:gd name="T6" fmla="+- 0 2507 2507"/>
                                <a:gd name="T7" fmla="*/ 2507 h 3"/>
                                <a:gd name="T8" fmla="+- 0 9099 9099"/>
                                <a:gd name="T9" fmla="*/ T8 w 199"/>
                                <a:gd name="T10" fmla="+- 0 2510 2507"/>
                                <a:gd name="T11" fmla="*/ 2510 h 3"/>
                                <a:gd name="T12" fmla="+- 0 9298 9099"/>
                                <a:gd name="T13" fmla="*/ T12 w 199"/>
                                <a:gd name="T14" fmla="+- 0 2510 2507"/>
                                <a:gd name="T15" fmla="*/ 2510 h 3"/>
                                <a:gd name="T16" fmla="+- 0 9298 9099"/>
                                <a:gd name="T17" fmla="*/ T16 w 199"/>
                                <a:gd name="T18" fmla="+- 0 2507 2507"/>
                                <a:gd name="T19" fmla="*/ 2507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35" name="Picture 3921"/>
                            <pic:cNvPicPr>
                              <a:picLocks noChangeAspect="1" noChangeArrowheads="1"/>
                            </pic:cNvPicPr>
                          </pic:nvPicPr>
                          <pic:blipFill>
                            <a:blip r:embed="rId749">
                              <a:extLst>
                                <a:ext uri="{28A0092B-C50C-407E-A947-70E740481C1C}">
                                  <a14:useLocalDpi xmlns:a14="http://schemas.microsoft.com/office/drawing/2010/main" val="0"/>
                                </a:ext>
                              </a:extLst>
                            </a:blip>
                            <a:srcRect/>
                            <a:stretch>
                              <a:fillRect/>
                            </a:stretch>
                          </pic:blipFill>
                          <pic:spPr bwMode="auto">
                            <a:xfrm>
                              <a:off x="9099" y="2485"/>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36" name="Group 3922"/>
                        <wpg:cNvGrpSpPr>
                          <a:grpSpLocks/>
                        </wpg:cNvGrpSpPr>
                        <wpg:grpSpPr bwMode="auto">
                          <a:xfrm>
                            <a:off x="9099" y="2463"/>
                            <a:ext cx="199" cy="3"/>
                            <a:chOff x="9099" y="2463"/>
                            <a:chExt cx="199" cy="3"/>
                          </a:xfrm>
                        </wpg:grpSpPr>
                        <wps:wsp>
                          <wps:cNvPr id="16337" name="Freeform 3923"/>
                          <wps:cNvSpPr>
                            <a:spLocks/>
                          </wps:cNvSpPr>
                          <wps:spPr bwMode="auto">
                            <a:xfrm>
                              <a:off x="9099" y="2463"/>
                              <a:ext cx="199" cy="3"/>
                            </a:xfrm>
                            <a:custGeom>
                              <a:avLst/>
                              <a:gdLst>
                                <a:gd name="T0" fmla="+- 0 9298 9099"/>
                                <a:gd name="T1" fmla="*/ T0 w 199"/>
                                <a:gd name="T2" fmla="+- 0 2463 2463"/>
                                <a:gd name="T3" fmla="*/ 2463 h 3"/>
                                <a:gd name="T4" fmla="+- 0 9099 9099"/>
                                <a:gd name="T5" fmla="*/ T4 w 199"/>
                                <a:gd name="T6" fmla="+- 0 2463 2463"/>
                                <a:gd name="T7" fmla="*/ 2463 h 3"/>
                                <a:gd name="T8" fmla="+- 0 9099 9099"/>
                                <a:gd name="T9" fmla="*/ T8 w 199"/>
                                <a:gd name="T10" fmla="+- 0 2466 2463"/>
                                <a:gd name="T11" fmla="*/ 2466 h 3"/>
                                <a:gd name="T12" fmla="+- 0 9298 9099"/>
                                <a:gd name="T13" fmla="*/ T12 w 199"/>
                                <a:gd name="T14" fmla="+- 0 2466 2463"/>
                                <a:gd name="T15" fmla="*/ 2466 h 3"/>
                                <a:gd name="T16" fmla="+- 0 9298 9099"/>
                                <a:gd name="T17" fmla="*/ T16 w 199"/>
                                <a:gd name="T18" fmla="+- 0 2463 2463"/>
                                <a:gd name="T19" fmla="*/ 2463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38" name="Group 3924"/>
                        <wpg:cNvGrpSpPr>
                          <a:grpSpLocks/>
                        </wpg:cNvGrpSpPr>
                        <wpg:grpSpPr bwMode="auto">
                          <a:xfrm>
                            <a:off x="9099" y="2442"/>
                            <a:ext cx="199" cy="3"/>
                            <a:chOff x="9099" y="2442"/>
                            <a:chExt cx="199" cy="3"/>
                          </a:xfrm>
                        </wpg:grpSpPr>
                        <wps:wsp>
                          <wps:cNvPr id="16339" name="Freeform 3925"/>
                          <wps:cNvSpPr>
                            <a:spLocks/>
                          </wps:cNvSpPr>
                          <wps:spPr bwMode="auto">
                            <a:xfrm>
                              <a:off x="9099" y="2442"/>
                              <a:ext cx="199" cy="3"/>
                            </a:xfrm>
                            <a:custGeom>
                              <a:avLst/>
                              <a:gdLst>
                                <a:gd name="T0" fmla="+- 0 9298 9099"/>
                                <a:gd name="T1" fmla="*/ T0 w 199"/>
                                <a:gd name="T2" fmla="+- 0 2442 2442"/>
                                <a:gd name="T3" fmla="*/ 2442 h 3"/>
                                <a:gd name="T4" fmla="+- 0 9099 9099"/>
                                <a:gd name="T5" fmla="*/ T4 w 199"/>
                                <a:gd name="T6" fmla="+- 0 2442 2442"/>
                                <a:gd name="T7" fmla="*/ 2442 h 3"/>
                                <a:gd name="T8" fmla="+- 0 9099 9099"/>
                                <a:gd name="T9" fmla="*/ T8 w 199"/>
                                <a:gd name="T10" fmla="+- 0 2445 2442"/>
                                <a:gd name="T11" fmla="*/ 2445 h 3"/>
                                <a:gd name="T12" fmla="+- 0 9298 9099"/>
                                <a:gd name="T13" fmla="*/ T12 w 199"/>
                                <a:gd name="T14" fmla="+- 0 2445 2442"/>
                                <a:gd name="T15" fmla="*/ 2445 h 3"/>
                                <a:gd name="T16" fmla="+- 0 9298 9099"/>
                                <a:gd name="T17" fmla="*/ T16 w 199"/>
                                <a:gd name="T18" fmla="+- 0 2442 2442"/>
                                <a:gd name="T19" fmla="*/ 2442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40" name="Group 3926"/>
                        <wpg:cNvGrpSpPr>
                          <a:grpSpLocks/>
                        </wpg:cNvGrpSpPr>
                        <wpg:grpSpPr bwMode="auto">
                          <a:xfrm>
                            <a:off x="9099" y="2420"/>
                            <a:ext cx="199" cy="3"/>
                            <a:chOff x="9099" y="2420"/>
                            <a:chExt cx="199" cy="3"/>
                          </a:xfrm>
                        </wpg:grpSpPr>
                        <wps:wsp>
                          <wps:cNvPr id="16341" name="Freeform 3927"/>
                          <wps:cNvSpPr>
                            <a:spLocks/>
                          </wps:cNvSpPr>
                          <wps:spPr bwMode="auto">
                            <a:xfrm>
                              <a:off x="9099" y="2420"/>
                              <a:ext cx="199" cy="3"/>
                            </a:xfrm>
                            <a:custGeom>
                              <a:avLst/>
                              <a:gdLst>
                                <a:gd name="T0" fmla="+- 0 9298 9099"/>
                                <a:gd name="T1" fmla="*/ T0 w 199"/>
                                <a:gd name="T2" fmla="+- 0 2420 2420"/>
                                <a:gd name="T3" fmla="*/ 2420 h 3"/>
                                <a:gd name="T4" fmla="+- 0 9099 9099"/>
                                <a:gd name="T5" fmla="*/ T4 w 199"/>
                                <a:gd name="T6" fmla="+- 0 2420 2420"/>
                                <a:gd name="T7" fmla="*/ 2420 h 3"/>
                                <a:gd name="T8" fmla="+- 0 9099 9099"/>
                                <a:gd name="T9" fmla="*/ T8 w 199"/>
                                <a:gd name="T10" fmla="+- 0 2423 2420"/>
                                <a:gd name="T11" fmla="*/ 2423 h 3"/>
                                <a:gd name="T12" fmla="+- 0 9298 9099"/>
                                <a:gd name="T13" fmla="*/ T12 w 199"/>
                                <a:gd name="T14" fmla="+- 0 2423 2420"/>
                                <a:gd name="T15" fmla="*/ 2423 h 3"/>
                                <a:gd name="T16" fmla="+- 0 9298 9099"/>
                                <a:gd name="T17" fmla="*/ T16 w 199"/>
                                <a:gd name="T18" fmla="+- 0 2420 2420"/>
                                <a:gd name="T19" fmla="*/ 2420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42" name="Picture 3928"/>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9260" y="2536"/>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43" name="Picture 3929"/>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9260" y="2536"/>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44" name="Picture 3930"/>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9262" y="2539"/>
                              <a:ext cx="31"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45" name="Picture 393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9264" y="2541"/>
                              <a:ext cx="29" cy="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46" name="Picture 3932"/>
                            <pic:cNvPicPr>
                              <a:picLocks noChangeAspect="1" noChangeArrowheads="1"/>
                            </pic:cNvPicPr>
                          </pic:nvPicPr>
                          <pic:blipFill>
                            <a:blip r:embed="rId750">
                              <a:extLst>
                                <a:ext uri="{28A0092B-C50C-407E-A947-70E740481C1C}">
                                  <a14:useLocalDpi xmlns:a14="http://schemas.microsoft.com/office/drawing/2010/main" val="0"/>
                                </a:ext>
                              </a:extLst>
                            </a:blip>
                            <a:srcRect/>
                            <a:stretch>
                              <a:fillRect/>
                            </a:stretch>
                          </pic:blipFill>
                          <pic:spPr bwMode="auto">
                            <a:xfrm>
                              <a:off x="9266" y="2544"/>
                              <a:ext cx="27" cy="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47" name="Picture 3933"/>
                            <pic:cNvPicPr>
                              <a:picLocks noChangeAspect="1" noChangeArrowheads="1"/>
                            </pic:cNvPicPr>
                          </pic:nvPicPr>
                          <pic:blipFill>
                            <a:blip r:embed="rId751">
                              <a:extLst>
                                <a:ext uri="{28A0092B-C50C-407E-A947-70E740481C1C}">
                                  <a14:useLocalDpi xmlns:a14="http://schemas.microsoft.com/office/drawing/2010/main" val="0"/>
                                </a:ext>
                              </a:extLst>
                            </a:blip>
                            <a:srcRect/>
                            <a:stretch>
                              <a:fillRect/>
                            </a:stretch>
                          </pic:blipFill>
                          <pic:spPr bwMode="auto">
                            <a:xfrm>
                              <a:off x="9267" y="2547"/>
                              <a:ext cx="25" cy="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48" name="Picture 3934"/>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9269" y="2550"/>
                              <a:ext cx="24" cy="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49" name="Picture 3935"/>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9271" y="2552"/>
                              <a:ext cx="22" cy="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0" name="Picture 3936"/>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9272" y="2555"/>
                              <a:ext cx="21" cy="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1" name="Picture 3937"/>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9274" y="2558"/>
                              <a:ext cx="19"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2" name="Picture 3938"/>
                            <pic:cNvPicPr>
                              <a:picLocks noChangeAspect="1" noChangeArrowheads="1"/>
                            </pic:cNvPicPr>
                          </pic:nvPicPr>
                          <pic:blipFill>
                            <a:blip r:embed="rId752">
                              <a:extLst>
                                <a:ext uri="{28A0092B-C50C-407E-A947-70E740481C1C}">
                                  <a14:useLocalDpi xmlns:a14="http://schemas.microsoft.com/office/drawing/2010/main" val="0"/>
                                </a:ext>
                              </a:extLst>
                            </a:blip>
                            <a:srcRect/>
                            <a:stretch>
                              <a:fillRect/>
                            </a:stretch>
                          </pic:blipFill>
                          <pic:spPr bwMode="auto">
                            <a:xfrm>
                              <a:off x="9276" y="2561"/>
                              <a:ext cx="17"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3" name="Picture 3939"/>
                            <pic:cNvPicPr>
                              <a:picLocks noChangeAspect="1" noChangeArrowheads="1"/>
                            </pic:cNvPicPr>
                          </pic:nvPicPr>
                          <pic:blipFill>
                            <a:blip r:embed="rId753">
                              <a:extLst>
                                <a:ext uri="{28A0092B-C50C-407E-A947-70E740481C1C}">
                                  <a14:useLocalDpi xmlns:a14="http://schemas.microsoft.com/office/drawing/2010/main" val="0"/>
                                </a:ext>
                              </a:extLst>
                            </a:blip>
                            <a:srcRect/>
                            <a:stretch>
                              <a:fillRect/>
                            </a:stretch>
                          </pic:blipFill>
                          <pic:spPr bwMode="auto">
                            <a:xfrm>
                              <a:off x="9277" y="2563"/>
                              <a:ext cx="15"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4" name="Picture 3940"/>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9279" y="2566"/>
                              <a:ext cx="14"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5" name="Picture 394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81" y="2569"/>
                              <a:ext cx="12"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6" name="Picture 394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83" y="2572"/>
                              <a:ext cx="10"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57" name="Picture 3943"/>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9284" y="2574"/>
                              <a:ext cx="9" cy="1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58" name="Group 3944"/>
                        <wpg:cNvGrpSpPr>
                          <a:grpSpLocks/>
                        </wpg:cNvGrpSpPr>
                        <wpg:grpSpPr bwMode="auto">
                          <a:xfrm>
                            <a:off x="9286" y="2577"/>
                            <a:ext cx="7" cy="10"/>
                            <a:chOff x="9286" y="2577"/>
                            <a:chExt cx="7" cy="10"/>
                          </a:xfrm>
                        </wpg:grpSpPr>
                        <wps:wsp>
                          <wps:cNvPr id="16359" name="Freeform 3945"/>
                          <wps:cNvSpPr>
                            <a:spLocks/>
                          </wps:cNvSpPr>
                          <wps:spPr bwMode="auto">
                            <a:xfrm>
                              <a:off x="9286" y="2577"/>
                              <a:ext cx="7" cy="10"/>
                            </a:xfrm>
                            <a:custGeom>
                              <a:avLst/>
                              <a:gdLst>
                                <a:gd name="T0" fmla="+- 0 9293 9286"/>
                                <a:gd name="T1" fmla="*/ T0 w 7"/>
                                <a:gd name="T2" fmla="+- 0 2577 2577"/>
                                <a:gd name="T3" fmla="*/ 2577 h 10"/>
                                <a:gd name="T4" fmla="+- 0 9290 9286"/>
                                <a:gd name="T5" fmla="*/ T4 w 7"/>
                                <a:gd name="T6" fmla="+- 0 2577 2577"/>
                                <a:gd name="T7" fmla="*/ 2577 h 10"/>
                                <a:gd name="T8" fmla="+- 0 9288 9286"/>
                                <a:gd name="T9" fmla="*/ T8 w 7"/>
                                <a:gd name="T10" fmla="+- 0 2580 2577"/>
                                <a:gd name="T11" fmla="*/ 2580 h 10"/>
                                <a:gd name="T12" fmla="+- 0 9287 9286"/>
                                <a:gd name="T13" fmla="*/ T12 w 7"/>
                                <a:gd name="T14" fmla="+- 0 2584 2577"/>
                                <a:gd name="T15" fmla="*/ 2584 h 10"/>
                                <a:gd name="T16" fmla="+- 0 9286 9286"/>
                                <a:gd name="T17" fmla="*/ T16 w 7"/>
                                <a:gd name="T18" fmla="+- 0 2587 2577"/>
                                <a:gd name="T19" fmla="*/ 2587 h 10"/>
                                <a:gd name="T20" fmla="+- 0 9287 9286"/>
                                <a:gd name="T21" fmla="*/ T20 w 7"/>
                                <a:gd name="T22" fmla="+- 0 2587 2577"/>
                                <a:gd name="T23" fmla="*/ 2587 h 10"/>
                                <a:gd name="T24" fmla="+- 0 9289 9286"/>
                                <a:gd name="T25" fmla="*/ T24 w 7"/>
                                <a:gd name="T26" fmla="+- 0 2582 2577"/>
                                <a:gd name="T27" fmla="*/ 2582 h 10"/>
                                <a:gd name="T28" fmla="+- 0 9291 9286"/>
                                <a:gd name="T29" fmla="*/ T28 w 7"/>
                                <a:gd name="T30" fmla="+- 0 2580 2577"/>
                                <a:gd name="T31" fmla="*/ 2580 h 10"/>
                                <a:gd name="T32" fmla="+- 0 9293 9286"/>
                                <a:gd name="T33" fmla="*/ T32 w 7"/>
                                <a:gd name="T34" fmla="+- 0 2580 2577"/>
                                <a:gd name="T35" fmla="*/ 2580 h 10"/>
                                <a:gd name="T36" fmla="+- 0 9293 9286"/>
                                <a:gd name="T37" fmla="*/ T36 w 7"/>
                                <a:gd name="T38" fmla="+- 0 2577 2577"/>
                                <a:gd name="T39" fmla="*/ 257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 h="10">
                                  <a:moveTo>
                                    <a:pt x="7" y="0"/>
                                  </a:moveTo>
                                  <a:lnTo>
                                    <a:pt x="4" y="0"/>
                                  </a:lnTo>
                                  <a:lnTo>
                                    <a:pt x="2" y="3"/>
                                  </a:lnTo>
                                  <a:lnTo>
                                    <a:pt x="1" y="7"/>
                                  </a:lnTo>
                                  <a:lnTo>
                                    <a:pt x="0" y="10"/>
                                  </a:lnTo>
                                  <a:lnTo>
                                    <a:pt x="1" y="10"/>
                                  </a:lnTo>
                                  <a:lnTo>
                                    <a:pt x="3" y="5"/>
                                  </a:lnTo>
                                  <a:lnTo>
                                    <a:pt x="5" y="3"/>
                                  </a:lnTo>
                                  <a:lnTo>
                                    <a:pt x="7" y="3"/>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60" name="Group 3946"/>
                        <wpg:cNvGrpSpPr>
                          <a:grpSpLocks/>
                        </wpg:cNvGrpSpPr>
                        <wpg:grpSpPr bwMode="auto">
                          <a:xfrm>
                            <a:off x="9287" y="2580"/>
                            <a:ext cx="5" cy="7"/>
                            <a:chOff x="9287" y="2580"/>
                            <a:chExt cx="5" cy="7"/>
                          </a:xfrm>
                        </wpg:grpSpPr>
                        <wps:wsp>
                          <wps:cNvPr id="16361" name="Freeform 3947"/>
                          <wps:cNvSpPr>
                            <a:spLocks/>
                          </wps:cNvSpPr>
                          <wps:spPr bwMode="auto">
                            <a:xfrm>
                              <a:off x="9287" y="2580"/>
                              <a:ext cx="5" cy="7"/>
                            </a:xfrm>
                            <a:custGeom>
                              <a:avLst/>
                              <a:gdLst>
                                <a:gd name="T0" fmla="+- 0 9293 9287"/>
                                <a:gd name="T1" fmla="*/ T0 w 5"/>
                                <a:gd name="T2" fmla="+- 0 2580 2580"/>
                                <a:gd name="T3" fmla="*/ 2580 h 7"/>
                                <a:gd name="T4" fmla="+- 0 9291 9287"/>
                                <a:gd name="T5" fmla="*/ T4 w 5"/>
                                <a:gd name="T6" fmla="+- 0 2580 2580"/>
                                <a:gd name="T7" fmla="*/ 2580 h 7"/>
                                <a:gd name="T8" fmla="+- 0 9289 9287"/>
                                <a:gd name="T9" fmla="*/ T8 w 5"/>
                                <a:gd name="T10" fmla="+- 0 2582 2580"/>
                                <a:gd name="T11" fmla="*/ 2582 h 7"/>
                                <a:gd name="T12" fmla="+- 0 9287 9287"/>
                                <a:gd name="T13" fmla="*/ T12 w 5"/>
                                <a:gd name="T14" fmla="+- 0 2587 2580"/>
                                <a:gd name="T15" fmla="*/ 2587 h 7"/>
                                <a:gd name="T16" fmla="+- 0 9289 9287"/>
                                <a:gd name="T17" fmla="*/ T16 w 5"/>
                                <a:gd name="T18" fmla="+- 0 2587 2580"/>
                                <a:gd name="T19" fmla="*/ 2587 h 7"/>
                                <a:gd name="T20" fmla="+- 0 9290 9287"/>
                                <a:gd name="T21" fmla="*/ T20 w 5"/>
                                <a:gd name="T22" fmla="+- 0 2585 2580"/>
                                <a:gd name="T23" fmla="*/ 2585 h 7"/>
                                <a:gd name="T24" fmla="+- 0 9291 9287"/>
                                <a:gd name="T25" fmla="*/ T24 w 5"/>
                                <a:gd name="T26" fmla="+- 0 2583 2580"/>
                                <a:gd name="T27" fmla="*/ 2583 h 7"/>
                                <a:gd name="T28" fmla="+- 0 9293 9287"/>
                                <a:gd name="T29" fmla="*/ T28 w 5"/>
                                <a:gd name="T30" fmla="+- 0 2582 2580"/>
                                <a:gd name="T31" fmla="*/ 2582 h 7"/>
                                <a:gd name="T32" fmla="+- 0 9293 9287"/>
                                <a:gd name="T33" fmla="*/ T32 w 5"/>
                                <a:gd name="T34" fmla="+- 0 2580 2580"/>
                                <a:gd name="T35" fmla="*/ 2580 h 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 h="7">
                                  <a:moveTo>
                                    <a:pt x="6" y="0"/>
                                  </a:moveTo>
                                  <a:lnTo>
                                    <a:pt x="4" y="0"/>
                                  </a:lnTo>
                                  <a:lnTo>
                                    <a:pt x="2" y="2"/>
                                  </a:lnTo>
                                  <a:lnTo>
                                    <a:pt x="0" y="7"/>
                                  </a:lnTo>
                                  <a:lnTo>
                                    <a:pt x="2" y="7"/>
                                  </a:lnTo>
                                  <a:lnTo>
                                    <a:pt x="3" y="5"/>
                                  </a:lnTo>
                                  <a:lnTo>
                                    <a:pt x="4" y="3"/>
                                  </a:lnTo>
                                  <a:lnTo>
                                    <a:pt x="6" y="2"/>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62" name="Group 3948"/>
                        <wpg:cNvGrpSpPr>
                          <a:grpSpLocks/>
                        </wpg:cNvGrpSpPr>
                        <wpg:grpSpPr bwMode="auto">
                          <a:xfrm>
                            <a:off x="9289" y="2582"/>
                            <a:ext cx="4" cy="6"/>
                            <a:chOff x="9289" y="2582"/>
                            <a:chExt cx="4" cy="6"/>
                          </a:xfrm>
                        </wpg:grpSpPr>
                        <wps:wsp>
                          <wps:cNvPr id="16363" name="Freeform 3949"/>
                          <wps:cNvSpPr>
                            <a:spLocks/>
                          </wps:cNvSpPr>
                          <wps:spPr bwMode="auto">
                            <a:xfrm>
                              <a:off x="9289" y="2582"/>
                              <a:ext cx="4" cy="6"/>
                            </a:xfrm>
                            <a:custGeom>
                              <a:avLst/>
                              <a:gdLst>
                                <a:gd name="T0" fmla="+- 0 9293 9289"/>
                                <a:gd name="T1" fmla="*/ T0 w 4"/>
                                <a:gd name="T2" fmla="+- 0 2582 2582"/>
                                <a:gd name="T3" fmla="*/ 2582 h 6"/>
                                <a:gd name="T4" fmla="+- 0 9291 9289"/>
                                <a:gd name="T5" fmla="*/ T4 w 4"/>
                                <a:gd name="T6" fmla="+- 0 2583 2582"/>
                                <a:gd name="T7" fmla="*/ 2583 h 6"/>
                                <a:gd name="T8" fmla="+- 0 9290 9289"/>
                                <a:gd name="T9" fmla="*/ T8 w 4"/>
                                <a:gd name="T10" fmla="+- 0 2585 2582"/>
                                <a:gd name="T11" fmla="*/ 2585 h 6"/>
                                <a:gd name="T12" fmla="+- 0 9289 9289"/>
                                <a:gd name="T13" fmla="*/ T12 w 4"/>
                                <a:gd name="T14" fmla="+- 0 2587 2582"/>
                                <a:gd name="T15" fmla="*/ 2587 h 6"/>
                                <a:gd name="T16" fmla="+- 0 9291 9289"/>
                                <a:gd name="T17" fmla="*/ T16 w 4"/>
                                <a:gd name="T18" fmla="+- 0 2587 2582"/>
                                <a:gd name="T19" fmla="*/ 2587 h 6"/>
                                <a:gd name="T20" fmla="+- 0 9292 9289"/>
                                <a:gd name="T21" fmla="*/ T20 w 4"/>
                                <a:gd name="T22" fmla="+- 0 2586 2582"/>
                                <a:gd name="T23" fmla="*/ 2586 h 6"/>
                                <a:gd name="T24" fmla="+- 0 9293 9289"/>
                                <a:gd name="T25" fmla="*/ T24 w 4"/>
                                <a:gd name="T26" fmla="+- 0 2585 2582"/>
                                <a:gd name="T27" fmla="*/ 2585 h 6"/>
                                <a:gd name="T28" fmla="+- 0 9293 9289"/>
                                <a:gd name="T29" fmla="*/ T28 w 4"/>
                                <a:gd name="T30" fmla="+- 0 2582 2582"/>
                                <a:gd name="T31" fmla="*/ 2582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 h="6">
                                  <a:moveTo>
                                    <a:pt x="4" y="0"/>
                                  </a:moveTo>
                                  <a:lnTo>
                                    <a:pt x="2" y="1"/>
                                  </a:lnTo>
                                  <a:lnTo>
                                    <a:pt x="1" y="3"/>
                                  </a:lnTo>
                                  <a:lnTo>
                                    <a:pt x="0" y="5"/>
                                  </a:lnTo>
                                  <a:lnTo>
                                    <a:pt x="2" y="5"/>
                                  </a:lnTo>
                                  <a:lnTo>
                                    <a:pt x="3" y="4"/>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64" name="Group 3950"/>
                        <wpg:cNvGrpSpPr>
                          <a:grpSpLocks/>
                        </wpg:cNvGrpSpPr>
                        <wpg:grpSpPr bwMode="auto">
                          <a:xfrm>
                            <a:off x="9291" y="2585"/>
                            <a:ext cx="2" cy="3"/>
                            <a:chOff x="9291" y="2585"/>
                            <a:chExt cx="2" cy="3"/>
                          </a:xfrm>
                        </wpg:grpSpPr>
                        <wps:wsp>
                          <wps:cNvPr id="16365" name="Freeform 3951"/>
                          <wps:cNvSpPr>
                            <a:spLocks/>
                          </wps:cNvSpPr>
                          <wps:spPr bwMode="auto">
                            <a:xfrm>
                              <a:off x="9291" y="2585"/>
                              <a:ext cx="2" cy="3"/>
                            </a:xfrm>
                            <a:custGeom>
                              <a:avLst/>
                              <a:gdLst>
                                <a:gd name="T0" fmla="+- 0 9293 9291"/>
                                <a:gd name="T1" fmla="*/ T0 w 2"/>
                                <a:gd name="T2" fmla="+- 0 2585 2585"/>
                                <a:gd name="T3" fmla="*/ 2585 h 3"/>
                                <a:gd name="T4" fmla="+- 0 9292 9291"/>
                                <a:gd name="T5" fmla="*/ T4 w 2"/>
                                <a:gd name="T6" fmla="+- 0 2586 2585"/>
                                <a:gd name="T7" fmla="*/ 2586 h 3"/>
                                <a:gd name="T8" fmla="+- 0 9291 9291"/>
                                <a:gd name="T9" fmla="*/ T8 w 2"/>
                                <a:gd name="T10" fmla="+- 0 2587 2585"/>
                                <a:gd name="T11" fmla="*/ 2587 h 3"/>
                                <a:gd name="T12" fmla="+- 0 9293 9291"/>
                                <a:gd name="T13" fmla="*/ T12 w 2"/>
                                <a:gd name="T14" fmla="+- 0 2587 2585"/>
                                <a:gd name="T15" fmla="*/ 2587 h 3"/>
                                <a:gd name="T16" fmla="+- 0 9293 9291"/>
                                <a:gd name="T17" fmla="*/ T16 w 2"/>
                                <a:gd name="T18" fmla="+- 0 2585 2585"/>
                                <a:gd name="T19" fmla="*/ 2585 h 3"/>
                              </a:gdLst>
                              <a:ahLst/>
                              <a:cxnLst>
                                <a:cxn ang="0">
                                  <a:pos x="T1" y="T3"/>
                                </a:cxn>
                                <a:cxn ang="0">
                                  <a:pos x="T5" y="T7"/>
                                </a:cxn>
                                <a:cxn ang="0">
                                  <a:pos x="T9" y="T11"/>
                                </a:cxn>
                                <a:cxn ang="0">
                                  <a:pos x="T13" y="T15"/>
                                </a:cxn>
                                <a:cxn ang="0">
                                  <a:pos x="T17" y="T19"/>
                                </a:cxn>
                              </a:cxnLst>
                              <a:rect l="0" t="0" r="r" b="b"/>
                              <a:pathLst>
                                <a:path w="2" h="3">
                                  <a:moveTo>
                                    <a:pt x="2" y="0"/>
                                  </a:moveTo>
                                  <a:lnTo>
                                    <a:pt x="1" y="1"/>
                                  </a:lnTo>
                                  <a:lnTo>
                                    <a:pt x="0" y="2"/>
                                  </a:lnTo>
                                  <a:lnTo>
                                    <a:pt x="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66" name="Group 3952"/>
                        <wpg:cNvGrpSpPr>
                          <a:grpSpLocks/>
                        </wpg:cNvGrpSpPr>
                        <wpg:grpSpPr bwMode="auto">
                          <a:xfrm>
                            <a:off x="9277" y="2374"/>
                            <a:ext cx="5" cy="281"/>
                            <a:chOff x="9277" y="2374"/>
                            <a:chExt cx="5" cy="281"/>
                          </a:xfrm>
                        </wpg:grpSpPr>
                        <wps:wsp>
                          <wps:cNvPr id="16367" name="Freeform 3953"/>
                          <wps:cNvSpPr>
                            <a:spLocks/>
                          </wps:cNvSpPr>
                          <wps:spPr bwMode="auto">
                            <a:xfrm>
                              <a:off x="9277" y="2374"/>
                              <a:ext cx="5" cy="281"/>
                            </a:xfrm>
                            <a:custGeom>
                              <a:avLst/>
                              <a:gdLst>
                                <a:gd name="T0" fmla="+- 0 9277 9277"/>
                                <a:gd name="T1" fmla="*/ T0 w 5"/>
                                <a:gd name="T2" fmla="+- 0 2374 2374"/>
                                <a:gd name="T3" fmla="*/ 2374 h 281"/>
                                <a:gd name="T4" fmla="+- 0 9277 9277"/>
                                <a:gd name="T5" fmla="*/ T4 w 5"/>
                                <a:gd name="T6" fmla="+- 0 2655 2374"/>
                                <a:gd name="T7" fmla="*/ 2655 h 281"/>
                                <a:gd name="T8" fmla="+- 0 9282 9277"/>
                                <a:gd name="T9" fmla="*/ T8 w 5"/>
                                <a:gd name="T10" fmla="+- 0 2655 2374"/>
                                <a:gd name="T11" fmla="*/ 2655 h 281"/>
                                <a:gd name="T12" fmla="+- 0 9282 9277"/>
                                <a:gd name="T13" fmla="*/ T12 w 5"/>
                                <a:gd name="T14" fmla="+- 0 2374 2374"/>
                                <a:gd name="T15" fmla="*/ 2374 h 281"/>
                                <a:gd name="T16" fmla="+- 0 9277 9277"/>
                                <a:gd name="T17" fmla="*/ T16 w 5"/>
                                <a:gd name="T18" fmla="+- 0 2374 2374"/>
                                <a:gd name="T19" fmla="*/ 2374 h 281"/>
                              </a:gdLst>
                              <a:ahLst/>
                              <a:cxnLst>
                                <a:cxn ang="0">
                                  <a:pos x="T1" y="T3"/>
                                </a:cxn>
                                <a:cxn ang="0">
                                  <a:pos x="T5" y="T7"/>
                                </a:cxn>
                                <a:cxn ang="0">
                                  <a:pos x="T9" y="T11"/>
                                </a:cxn>
                                <a:cxn ang="0">
                                  <a:pos x="T13" y="T15"/>
                                </a:cxn>
                                <a:cxn ang="0">
                                  <a:pos x="T17" y="T19"/>
                                </a:cxn>
                              </a:cxnLst>
                              <a:rect l="0" t="0" r="r" b="b"/>
                              <a:pathLst>
                                <a:path w="5" h="281">
                                  <a:moveTo>
                                    <a:pt x="0" y="0"/>
                                  </a:moveTo>
                                  <a:lnTo>
                                    <a:pt x="0" y="281"/>
                                  </a:lnTo>
                                  <a:lnTo>
                                    <a:pt x="5" y="281"/>
                                  </a:lnTo>
                                  <a:lnTo>
                                    <a:pt x="5" y="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68" name="Picture 3954"/>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9274" y="2374"/>
                              <a:ext cx="5"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69" name="Picture 395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9267" y="2607"/>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70" name="Picture 3956"/>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9267" y="2607"/>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71" name="Picture 3957"/>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9267" y="2607"/>
                              <a:ext cx="15"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72" name="Picture 3958"/>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9267" y="2607"/>
                              <a:ext cx="13"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73" name="Picture 395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67" y="2607"/>
                              <a:ext cx="1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74" name="Picture 396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67" y="2607"/>
                              <a:ext cx="8" cy="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75" name="Group 3961"/>
                        <wpg:cNvGrpSpPr>
                          <a:grpSpLocks/>
                        </wpg:cNvGrpSpPr>
                        <wpg:grpSpPr bwMode="auto">
                          <a:xfrm>
                            <a:off x="9267" y="2607"/>
                            <a:ext cx="5" cy="6"/>
                            <a:chOff x="9267" y="2607"/>
                            <a:chExt cx="5" cy="6"/>
                          </a:xfrm>
                        </wpg:grpSpPr>
                        <wps:wsp>
                          <wps:cNvPr id="16376" name="Freeform 3962"/>
                          <wps:cNvSpPr>
                            <a:spLocks/>
                          </wps:cNvSpPr>
                          <wps:spPr bwMode="auto">
                            <a:xfrm>
                              <a:off x="9267" y="2607"/>
                              <a:ext cx="5" cy="6"/>
                            </a:xfrm>
                            <a:custGeom>
                              <a:avLst/>
                              <a:gdLst>
                                <a:gd name="T0" fmla="+- 0 9273 9267"/>
                                <a:gd name="T1" fmla="*/ T0 w 5"/>
                                <a:gd name="T2" fmla="+- 0 2607 2607"/>
                                <a:gd name="T3" fmla="*/ 2607 h 6"/>
                                <a:gd name="T4" fmla="+- 0 9270 9267"/>
                                <a:gd name="T5" fmla="*/ T4 w 5"/>
                                <a:gd name="T6" fmla="+- 0 2607 2607"/>
                                <a:gd name="T7" fmla="*/ 2607 h 6"/>
                                <a:gd name="T8" fmla="+- 0 9269 9267"/>
                                <a:gd name="T9" fmla="*/ T8 w 5"/>
                                <a:gd name="T10" fmla="+- 0 2608 2607"/>
                                <a:gd name="T11" fmla="*/ 2608 h 6"/>
                                <a:gd name="T12" fmla="+- 0 9267 9267"/>
                                <a:gd name="T13" fmla="*/ T12 w 5"/>
                                <a:gd name="T14" fmla="+- 0 2609 2607"/>
                                <a:gd name="T15" fmla="*/ 2609 h 6"/>
                                <a:gd name="T16" fmla="+- 0 9267 9267"/>
                                <a:gd name="T17" fmla="*/ T16 w 5"/>
                                <a:gd name="T18" fmla="+- 0 2612 2607"/>
                                <a:gd name="T19" fmla="*/ 2612 h 6"/>
                                <a:gd name="T20" fmla="+- 0 9270 9267"/>
                                <a:gd name="T21" fmla="*/ T20 w 5"/>
                                <a:gd name="T22" fmla="+- 0 2611 2607"/>
                                <a:gd name="T23" fmla="*/ 2611 h 6"/>
                                <a:gd name="T24" fmla="+- 0 9272 9267"/>
                                <a:gd name="T25" fmla="*/ T24 w 5"/>
                                <a:gd name="T26" fmla="+- 0 2609 2607"/>
                                <a:gd name="T27" fmla="*/ 2609 h 6"/>
                                <a:gd name="T28" fmla="+- 0 9273 9267"/>
                                <a:gd name="T29" fmla="*/ T28 w 5"/>
                                <a:gd name="T30" fmla="+- 0 2607 2607"/>
                                <a:gd name="T31" fmla="*/ 2607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5" h="6">
                                  <a:moveTo>
                                    <a:pt x="6" y="0"/>
                                  </a:moveTo>
                                  <a:lnTo>
                                    <a:pt x="3" y="0"/>
                                  </a:lnTo>
                                  <a:lnTo>
                                    <a:pt x="2" y="1"/>
                                  </a:lnTo>
                                  <a:lnTo>
                                    <a:pt x="0" y="2"/>
                                  </a:lnTo>
                                  <a:lnTo>
                                    <a:pt x="0" y="5"/>
                                  </a:lnTo>
                                  <a:lnTo>
                                    <a:pt x="3" y="4"/>
                                  </a:lnTo>
                                  <a:lnTo>
                                    <a:pt x="5" y="2"/>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77" name="Group 3963"/>
                        <wpg:cNvGrpSpPr>
                          <a:grpSpLocks/>
                        </wpg:cNvGrpSpPr>
                        <wpg:grpSpPr bwMode="auto">
                          <a:xfrm>
                            <a:off x="9267" y="2607"/>
                            <a:ext cx="3" cy="3"/>
                            <a:chOff x="9267" y="2607"/>
                            <a:chExt cx="3" cy="3"/>
                          </a:xfrm>
                        </wpg:grpSpPr>
                        <wps:wsp>
                          <wps:cNvPr id="16378" name="Freeform 3964"/>
                          <wps:cNvSpPr>
                            <a:spLocks/>
                          </wps:cNvSpPr>
                          <wps:spPr bwMode="auto">
                            <a:xfrm>
                              <a:off x="9267" y="2607"/>
                              <a:ext cx="3" cy="3"/>
                            </a:xfrm>
                            <a:custGeom>
                              <a:avLst/>
                              <a:gdLst>
                                <a:gd name="T0" fmla="+- 0 9270 9267"/>
                                <a:gd name="T1" fmla="*/ T0 w 3"/>
                                <a:gd name="T2" fmla="+- 0 2607 2607"/>
                                <a:gd name="T3" fmla="*/ 2607 h 3"/>
                                <a:gd name="T4" fmla="+- 0 9267 9267"/>
                                <a:gd name="T5" fmla="*/ T4 w 3"/>
                                <a:gd name="T6" fmla="+- 0 2607 2607"/>
                                <a:gd name="T7" fmla="*/ 2607 h 3"/>
                                <a:gd name="T8" fmla="+- 0 9267 9267"/>
                                <a:gd name="T9" fmla="*/ T8 w 3"/>
                                <a:gd name="T10" fmla="+- 0 2609 2607"/>
                                <a:gd name="T11" fmla="*/ 2609 h 3"/>
                                <a:gd name="T12" fmla="+- 0 9269 9267"/>
                                <a:gd name="T13" fmla="*/ T12 w 3"/>
                                <a:gd name="T14" fmla="+- 0 2608 2607"/>
                                <a:gd name="T15" fmla="*/ 2608 h 3"/>
                                <a:gd name="T16" fmla="+- 0 9270 9267"/>
                                <a:gd name="T17" fmla="*/ T16 w 3"/>
                                <a:gd name="T18" fmla="+- 0 2607 2607"/>
                                <a:gd name="T19" fmla="*/ 2607 h 3"/>
                              </a:gdLst>
                              <a:ahLst/>
                              <a:cxnLst>
                                <a:cxn ang="0">
                                  <a:pos x="T1" y="T3"/>
                                </a:cxn>
                                <a:cxn ang="0">
                                  <a:pos x="T5" y="T7"/>
                                </a:cxn>
                                <a:cxn ang="0">
                                  <a:pos x="T9" y="T11"/>
                                </a:cxn>
                                <a:cxn ang="0">
                                  <a:pos x="T13" y="T15"/>
                                </a:cxn>
                                <a:cxn ang="0">
                                  <a:pos x="T17" y="T19"/>
                                </a:cxn>
                              </a:cxnLst>
                              <a:rect l="0" t="0" r="r" b="b"/>
                              <a:pathLst>
                                <a:path w="3" h="3">
                                  <a:moveTo>
                                    <a:pt x="3" y="0"/>
                                  </a:moveTo>
                                  <a:lnTo>
                                    <a:pt x="0" y="0"/>
                                  </a:lnTo>
                                  <a:lnTo>
                                    <a:pt x="0" y="2"/>
                                  </a:lnTo>
                                  <a:lnTo>
                                    <a:pt x="2" y="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79" name="Picture 396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71" y="2610"/>
                              <a:ext cx="11"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80" name="Picture 396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71" y="2610"/>
                              <a:ext cx="11"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81" name="Picture 3967"/>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9274" y="2613"/>
                              <a:ext cx="8" cy="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82" name="Group 3968"/>
                        <wpg:cNvGrpSpPr>
                          <a:grpSpLocks/>
                        </wpg:cNvGrpSpPr>
                        <wpg:grpSpPr bwMode="auto">
                          <a:xfrm>
                            <a:off x="9277" y="2616"/>
                            <a:ext cx="5" cy="6"/>
                            <a:chOff x="9277" y="2616"/>
                            <a:chExt cx="5" cy="6"/>
                          </a:xfrm>
                        </wpg:grpSpPr>
                        <wps:wsp>
                          <wps:cNvPr id="16383" name="Freeform 3969"/>
                          <wps:cNvSpPr>
                            <a:spLocks/>
                          </wps:cNvSpPr>
                          <wps:spPr bwMode="auto">
                            <a:xfrm>
                              <a:off x="9277" y="2616"/>
                              <a:ext cx="5" cy="6"/>
                            </a:xfrm>
                            <a:custGeom>
                              <a:avLst/>
                              <a:gdLst>
                                <a:gd name="T0" fmla="+- 0 9282 9277"/>
                                <a:gd name="T1" fmla="*/ T0 w 5"/>
                                <a:gd name="T2" fmla="+- 0 2616 2616"/>
                                <a:gd name="T3" fmla="*/ 2616 h 6"/>
                                <a:gd name="T4" fmla="+- 0 9279 9277"/>
                                <a:gd name="T5" fmla="*/ T4 w 5"/>
                                <a:gd name="T6" fmla="+- 0 2617 2616"/>
                                <a:gd name="T7" fmla="*/ 2617 h 6"/>
                                <a:gd name="T8" fmla="+- 0 9277 9277"/>
                                <a:gd name="T9" fmla="*/ T8 w 5"/>
                                <a:gd name="T10" fmla="+- 0 2619 2616"/>
                                <a:gd name="T11" fmla="*/ 2619 h 6"/>
                                <a:gd name="T12" fmla="+- 0 9277 9277"/>
                                <a:gd name="T13" fmla="*/ T12 w 5"/>
                                <a:gd name="T14" fmla="+- 0 2621 2616"/>
                                <a:gd name="T15" fmla="*/ 2621 h 6"/>
                                <a:gd name="T16" fmla="+- 0 9279 9277"/>
                                <a:gd name="T17" fmla="*/ T16 w 5"/>
                                <a:gd name="T18" fmla="+- 0 2621 2616"/>
                                <a:gd name="T19" fmla="*/ 2621 h 6"/>
                                <a:gd name="T20" fmla="+- 0 9280 9277"/>
                                <a:gd name="T21" fmla="*/ T20 w 5"/>
                                <a:gd name="T22" fmla="+- 0 2620 2616"/>
                                <a:gd name="T23" fmla="*/ 2620 h 6"/>
                                <a:gd name="T24" fmla="+- 0 9282 9277"/>
                                <a:gd name="T25" fmla="*/ T24 w 5"/>
                                <a:gd name="T26" fmla="+- 0 2619 2616"/>
                                <a:gd name="T27" fmla="*/ 2619 h 6"/>
                                <a:gd name="T28" fmla="+- 0 9282 9277"/>
                                <a:gd name="T29" fmla="*/ T28 w 5"/>
                                <a:gd name="T30" fmla="+- 0 2616 2616"/>
                                <a:gd name="T31" fmla="*/ 2616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5" h="6">
                                  <a:moveTo>
                                    <a:pt x="5" y="0"/>
                                  </a:moveTo>
                                  <a:lnTo>
                                    <a:pt x="2" y="1"/>
                                  </a:lnTo>
                                  <a:lnTo>
                                    <a:pt x="0" y="3"/>
                                  </a:lnTo>
                                  <a:lnTo>
                                    <a:pt x="0" y="5"/>
                                  </a:lnTo>
                                  <a:lnTo>
                                    <a:pt x="2" y="5"/>
                                  </a:lnTo>
                                  <a:lnTo>
                                    <a:pt x="3" y="4"/>
                                  </a:lnTo>
                                  <a:lnTo>
                                    <a:pt x="5" y="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384" name="Group 3970"/>
                        <wpg:cNvGrpSpPr>
                          <a:grpSpLocks/>
                        </wpg:cNvGrpSpPr>
                        <wpg:grpSpPr bwMode="auto">
                          <a:xfrm>
                            <a:off x="9279" y="2619"/>
                            <a:ext cx="3" cy="3"/>
                            <a:chOff x="9279" y="2619"/>
                            <a:chExt cx="3" cy="3"/>
                          </a:xfrm>
                        </wpg:grpSpPr>
                        <wps:wsp>
                          <wps:cNvPr id="16385" name="Freeform 3971"/>
                          <wps:cNvSpPr>
                            <a:spLocks/>
                          </wps:cNvSpPr>
                          <wps:spPr bwMode="auto">
                            <a:xfrm>
                              <a:off x="9279" y="2619"/>
                              <a:ext cx="3" cy="3"/>
                            </a:xfrm>
                            <a:custGeom>
                              <a:avLst/>
                              <a:gdLst>
                                <a:gd name="T0" fmla="+- 0 9282 9279"/>
                                <a:gd name="T1" fmla="*/ T0 w 3"/>
                                <a:gd name="T2" fmla="+- 0 2619 2619"/>
                                <a:gd name="T3" fmla="*/ 2619 h 3"/>
                                <a:gd name="T4" fmla="+- 0 9280 9279"/>
                                <a:gd name="T5" fmla="*/ T4 w 3"/>
                                <a:gd name="T6" fmla="+- 0 2620 2619"/>
                                <a:gd name="T7" fmla="*/ 2620 h 3"/>
                                <a:gd name="T8" fmla="+- 0 9279 9279"/>
                                <a:gd name="T9" fmla="*/ T8 w 3"/>
                                <a:gd name="T10" fmla="+- 0 2621 2619"/>
                                <a:gd name="T11" fmla="*/ 2621 h 3"/>
                                <a:gd name="T12" fmla="+- 0 9282 9279"/>
                                <a:gd name="T13" fmla="*/ T12 w 3"/>
                                <a:gd name="T14" fmla="+- 0 2621 2619"/>
                                <a:gd name="T15" fmla="*/ 2621 h 3"/>
                                <a:gd name="T16" fmla="+- 0 9282 9279"/>
                                <a:gd name="T17" fmla="*/ T16 w 3"/>
                                <a:gd name="T18" fmla="+- 0 2619 2619"/>
                                <a:gd name="T19" fmla="*/ 2619 h 3"/>
                              </a:gdLst>
                              <a:ahLst/>
                              <a:cxnLst>
                                <a:cxn ang="0">
                                  <a:pos x="T1" y="T3"/>
                                </a:cxn>
                                <a:cxn ang="0">
                                  <a:pos x="T5" y="T7"/>
                                </a:cxn>
                                <a:cxn ang="0">
                                  <a:pos x="T9" y="T11"/>
                                </a:cxn>
                                <a:cxn ang="0">
                                  <a:pos x="T13" y="T15"/>
                                </a:cxn>
                                <a:cxn ang="0">
                                  <a:pos x="T17" y="T19"/>
                                </a:cxn>
                              </a:cxnLst>
                              <a:rect l="0" t="0" r="r" b="b"/>
                              <a:pathLst>
                                <a:path w="3" h="3">
                                  <a:moveTo>
                                    <a:pt x="3" y="0"/>
                                  </a:moveTo>
                                  <a:lnTo>
                                    <a:pt x="1" y="1"/>
                                  </a:lnTo>
                                  <a:lnTo>
                                    <a:pt x="0" y="2"/>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86" name="Picture 3972"/>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275" y="2614"/>
                              <a:ext cx="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87" name="Group 3973"/>
                        <wpg:cNvGrpSpPr>
                          <a:grpSpLocks/>
                        </wpg:cNvGrpSpPr>
                        <wpg:grpSpPr bwMode="auto">
                          <a:xfrm>
                            <a:off x="9276" y="2616"/>
                            <a:ext cx="2" cy="2"/>
                            <a:chOff x="9276" y="2616"/>
                            <a:chExt cx="2" cy="2"/>
                          </a:xfrm>
                        </wpg:grpSpPr>
                        <wps:wsp>
                          <wps:cNvPr id="16388" name="Freeform 3974"/>
                          <wps:cNvSpPr>
                            <a:spLocks/>
                          </wps:cNvSpPr>
                          <wps:spPr bwMode="auto">
                            <a:xfrm>
                              <a:off x="9276" y="2616"/>
                              <a:ext cx="2" cy="2"/>
                            </a:xfrm>
                            <a:custGeom>
                              <a:avLst/>
                              <a:gdLst>
                                <a:gd name="T0" fmla="+- 0 9276 9276"/>
                                <a:gd name="T1" fmla="*/ T0 w 2"/>
                                <a:gd name="T2" fmla="+- 0 9277 9276"/>
                                <a:gd name="T3" fmla="*/ T2 w 2"/>
                              </a:gdLst>
                              <a:ahLst/>
                              <a:cxnLst>
                                <a:cxn ang="0">
                                  <a:pos x="T1" y="0"/>
                                </a:cxn>
                                <a:cxn ang="0">
                                  <a:pos x="T3" y="0"/>
                                </a:cxn>
                              </a:cxnLst>
                              <a:rect l="0" t="0" r="r" b="b"/>
                              <a:pathLst>
                                <a:path w="2">
                                  <a:moveTo>
                                    <a:pt x="0" y="0"/>
                                  </a:moveTo>
                                  <a:lnTo>
                                    <a:pt x="1" y="0"/>
                                  </a:lnTo>
                                </a:path>
                              </a:pathLst>
                            </a:custGeom>
                            <a:noFill/>
                            <a:ln w="29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389" name="Group 3975"/>
                        <wpg:cNvGrpSpPr>
                          <a:grpSpLocks/>
                        </wpg:cNvGrpSpPr>
                        <wpg:grpSpPr bwMode="auto">
                          <a:xfrm>
                            <a:off x="9277" y="2614"/>
                            <a:ext cx="2" cy="4"/>
                            <a:chOff x="9277" y="2614"/>
                            <a:chExt cx="2" cy="4"/>
                          </a:xfrm>
                        </wpg:grpSpPr>
                        <wps:wsp>
                          <wps:cNvPr id="16390" name="Freeform 3976"/>
                          <wps:cNvSpPr>
                            <a:spLocks/>
                          </wps:cNvSpPr>
                          <wps:spPr bwMode="auto">
                            <a:xfrm>
                              <a:off x="9277" y="2614"/>
                              <a:ext cx="2" cy="4"/>
                            </a:xfrm>
                            <a:custGeom>
                              <a:avLst/>
                              <a:gdLst>
                                <a:gd name="T0" fmla="+- 0 2618 2614"/>
                                <a:gd name="T1" fmla="*/ 2618 h 4"/>
                                <a:gd name="T2" fmla="+- 0 2614 2614"/>
                                <a:gd name="T3" fmla="*/ 2614 h 4"/>
                              </a:gdLst>
                              <a:ahLst/>
                              <a:cxnLst>
                                <a:cxn ang="0">
                                  <a:pos x="0" y="T1"/>
                                </a:cxn>
                                <a:cxn ang="0">
                                  <a:pos x="0" y="T3"/>
                                </a:cxn>
                              </a:cxnLst>
                              <a:rect l="0" t="0" r="r" b="b"/>
                              <a:pathLst>
                                <a:path h="4">
                                  <a:moveTo>
                                    <a:pt x="0" y="4"/>
                                  </a:moveTo>
                                  <a:lnTo>
                                    <a:pt x="0" y="0"/>
                                  </a:lnTo>
                                </a:path>
                              </a:pathLst>
                            </a:custGeom>
                            <a:noFill/>
                            <a:ln w="11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391" name="Group 3977"/>
                        <wpg:cNvGrpSpPr>
                          <a:grpSpLocks/>
                        </wpg:cNvGrpSpPr>
                        <wpg:grpSpPr bwMode="auto">
                          <a:xfrm>
                            <a:off x="9275" y="2616"/>
                            <a:ext cx="2" cy="2"/>
                            <a:chOff x="9275" y="2616"/>
                            <a:chExt cx="2" cy="2"/>
                          </a:xfrm>
                        </wpg:grpSpPr>
                        <wps:wsp>
                          <wps:cNvPr id="16392" name="Freeform 3978"/>
                          <wps:cNvSpPr>
                            <a:spLocks/>
                          </wps:cNvSpPr>
                          <wps:spPr bwMode="auto">
                            <a:xfrm>
                              <a:off x="9275" y="2616"/>
                              <a:ext cx="2" cy="2"/>
                            </a:xfrm>
                            <a:custGeom>
                              <a:avLst/>
                              <a:gdLst>
                                <a:gd name="T0" fmla="+- 0 9275 9275"/>
                                <a:gd name="T1" fmla="*/ T0 w 1"/>
                                <a:gd name="T2" fmla="+- 0 2616 2616"/>
                                <a:gd name="T3" fmla="*/ 2616 h 2"/>
                                <a:gd name="T4" fmla="+- 0 9276 9275"/>
                                <a:gd name="T5" fmla="*/ T4 w 1"/>
                                <a:gd name="T6" fmla="+- 0 2618 2616"/>
                                <a:gd name="T7" fmla="*/ 2618 h 2"/>
                              </a:gdLst>
                              <a:ahLst/>
                              <a:cxnLst>
                                <a:cxn ang="0">
                                  <a:pos x="T1" y="T3"/>
                                </a:cxn>
                                <a:cxn ang="0">
                                  <a:pos x="T5" y="T7"/>
                                </a:cxn>
                              </a:cxnLst>
                              <a:rect l="0" t="0" r="r" b="b"/>
                              <a:pathLst>
                                <a:path w="1" h="2">
                                  <a:moveTo>
                                    <a:pt x="0" y="0"/>
                                  </a:moveTo>
                                  <a:lnTo>
                                    <a:pt x="1" y="2"/>
                                  </a:lnTo>
                                </a:path>
                              </a:pathLst>
                            </a:custGeom>
                            <a:noFill/>
                            <a:ln w="5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93" name="Picture 3979"/>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9091" y="2655"/>
                              <a:ext cx="5"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94" name="Picture 3980"/>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080" y="2655"/>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95" name="Group 3981"/>
                        <wpg:cNvGrpSpPr>
                          <a:grpSpLocks/>
                        </wpg:cNvGrpSpPr>
                        <wpg:grpSpPr bwMode="auto">
                          <a:xfrm>
                            <a:off x="9080" y="2320"/>
                            <a:ext cx="5" cy="340"/>
                            <a:chOff x="9080" y="2320"/>
                            <a:chExt cx="5" cy="340"/>
                          </a:xfrm>
                        </wpg:grpSpPr>
                        <wps:wsp>
                          <wps:cNvPr id="16396" name="Freeform 3982"/>
                          <wps:cNvSpPr>
                            <a:spLocks/>
                          </wps:cNvSpPr>
                          <wps:spPr bwMode="auto">
                            <a:xfrm>
                              <a:off x="9080" y="2320"/>
                              <a:ext cx="5" cy="340"/>
                            </a:xfrm>
                            <a:custGeom>
                              <a:avLst/>
                              <a:gdLst>
                                <a:gd name="T0" fmla="+- 0 9080 9080"/>
                                <a:gd name="T1" fmla="*/ T0 w 5"/>
                                <a:gd name="T2" fmla="+- 0 2320 2320"/>
                                <a:gd name="T3" fmla="*/ 2320 h 340"/>
                                <a:gd name="T4" fmla="+- 0 9085 9080"/>
                                <a:gd name="T5" fmla="*/ T4 w 5"/>
                                <a:gd name="T6" fmla="+- 0 2320 2320"/>
                                <a:gd name="T7" fmla="*/ 2320 h 340"/>
                                <a:gd name="T8" fmla="+- 0 9085 9080"/>
                                <a:gd name="T9" fmla="*/ T8 w 5"/>
                                <a:gd name="T10" fmla="+- 0 2660 2320"/>
                                <a:gd name="T11" fmla="*/ 2660 h 340"/>
                                <a:gd name="T12" fmla="+- 0 9080 9080"/>
                                <a:gd name="T13" fmla="*/ T12 w 5"/>
                                <a:gd name="T14" fmla="+- 0 2660 2320"/>
                                <a:gd name="T15" fmla="*/ 2660 h 340"/>
                                <a:gd name="T16" fmla="+- 0 9080 9080"/>
                                <a:gd name="T17" fmla="*/ T16 w 5"/>
                                <a:gd name="T18" fmla="+- 0 2320 2320"/>
                                <a:gd name="T19" fmla="*/ 2320 h 340"/>
                              </a:gdLst>
                              <a:ahLst/>
                              <a:cxnLst>
                                <a:cxn ang="0">
                                  <a:pos x="T1" y="T3"/>
                                </a:cxn>
                                <a:cxn ang="0">
                                  <a:pos x="T5" y="T7"/>
                                </a:cxn>
                                <a:cxn ang="0">
                                  <a:pos x="T9" y="T11"/>
                                </a:cxn>
                                <a:cxn ang="0">
                                  <a:pos x="T13" y="T15"/>
                                </a:cxn>
                                <a:cxn ang="0">
                                  <a:pos x="T17" y="T19"/>
                                </a:cxn>
                              </a:cxnLst>
                              <a:rect l="0" t="0" r="r" b="b"/>
                              <a:pathLst>
                                <a:path w="5" h="340">
                                  <a:moveTo>
                                    <a:pt x="0" y="0"/>
                                  </a:moveTo>
                                  <a:lnTo>
                                    <a:pt x="5" y="0"/>
                                  </a:lnTo>
                                  <a:lnTo>
                                    <a:pt x="5" y="340"/>
                                  </a:lnTo>
                                  <a:lnTo>
                                    <a:pt x="0" y="34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397" name="Picture 3983"/>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9080" y="2276"/>
                              <a:ext cx="48"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98" name="Picture 3984"/>
                            <pic:cNvPicPr>
                              <a:picLocks noChangeAspect="1" noChangeArrowheads="1"/>
                            </pic:cNvPicPr>
                          </pic:nvPicPr>
                          <pic:blipFill>
                            <a:blip r:embed="rId758">
                              <a:extLst>
                                <a:ext uri="{28A0092B-C50C-407E-A947-70E740481C1C}">
                                  <a14:useLocalDpi xmlns:a14="http://schemas.microsoft.com/office/drawing/2010/main" val="0"/>
                                </a:ext>
                              </a:extLst>
                            </a:blip>
                            <a:srcRect/>
                            <a:stretch>
                              <a:fillRect/>
                            </a:stretch>
                          </pic:blipFill>
                          <pic:spPr bwMode="auto">
                            <a:xfrm>
                              <a:off x="9124" y="2276"/>
                              <a:ext cx="240"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399" name="Group 3985"/>
                        <wpg:cNvGrpSpPr>
                          <a:grpSpLocks/>
                        </wpg:cNvGrpSpPr>
                        <wpg:grpSpPr bwMode="auto">
                          <a:xfrm>
                            <a:off x="9359" y="2276"/>
                            <a:ext cx="5" cy="341"/>
                            <a:chOff x="9359" y="2276"/>
                            <a:chExt cx="5" cy="341"/>
                          </a:xfrm>
                        </wpg:grpSpPr>
                        <wps:wsp>
                          <wps:cNvPr id="16400" name="Freeform 3986"/>
                          <wps:cNvSpPr>
                            <a:spLocks/>
                          </wps:cNvSpPr>
                          <wps:spPr bwMode="auto">
                            <a:xfrm>
                              <a:off x="9359" y="2276"/>
                              <a:ext cx="5" cy="341"/>
                            </a:xfrm>
                            <a:custGeom>
                              <a:avLst/>
                              <a:gdLst>
                                <a:gd name="T0" fmla="+- 0 9359 9359"/>
                                <a:gd name="T1" fmla="*/ T0 w 5"/>
                                <a:gd name="T2" fmla="+- 0 2276 2276"/>
                                <a:gd name="T3" fmla="*/ 2276 h 341"/>
                                <a:gd name="T4" fmla="+- 0 9364 9359"/>
                                <a:gd name="T5" fmla="*/ T4 w 5"/>
                                <a:gd name="T6" fmla="+- 0 2276 2276"/>
                                <a:gd name="T7" fmla="*/ 2276 h 341"/>
                                <a:gd name="T8" fmla="+- 0 9364 9359"/>
                                <a:gd name="T9" fmla="*/ T8 w 5"/>
                                <a:gd name="T10" fmla="+- 0 2617 2276"/>
                                <a:gd name="T11" fmla="*/ 2617 h 341"/>
                                <a:gd name="T12" fmla="+- 0 9359 9359"/>
                                <a:gd name="T13" fmla="*/ T12 w 5"/>
                                <a:gd name="T14" fmla="+- 0 2617 2276"/>
                                <a:gd name="T15" fmla="*/ 2617 h 341"/>
                                <a:gd name="T16" fmla="+- 0 9359 9359"/>
                                <a:gd name="T17" fmla="*/ T16 w 5"/>
                                <a:gd name="T18" fmla="+- 0 2276 2276"/>
                                <a:gd name="T19" fmla="*/ 2276 h 341"/>
                              </a:gdLst>
                              <a:ahLst/>
                              <a:cxnLst>
                                <a:cxn ang="0">
                                  <a:pos x="T1" y="T3"/>
                                </a:cxn>
                                <a:cxn ang="0">
                                  <a:pos x="T5" y="T7"/>
                                </a:cxn>
                                <a:cxn ang="0">
                                  <a:pos x="T9" y="T11"/>
                                </a:cxn>
                                <a:cxn ang="0">
                                  <a:pos x="T13" y="T15"/>
                                </a:cxn>
                                <a:cxn ang="0">
                                  <a:pos x="T17" y="T19"/>
                                </a:cxn>
                              </a:cxnLst>
                              <a:rect l="0" t="0" r="r" b="b"/>
                              <a:pathLst>
                                <a:path w="5" h="341">
                                  <a:moveTo>
                                    <a:pt x="0" y="0"/>
                                  </a:moveTo>
                                  <a:lnTo>
                                    <a:pt x="5" y="0"/>
                                  </a:lnTo>
                                  <a:lnTo>
                                    <a:pt x="5" y="341"/>
                                  </a:lnTo>
                                  <a:lnTo>
                                    <a:pt x="0" y="34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01" name="Picture 398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354" y="2612"/>
                              <a:ext cx="1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02" name="Picture 3988"/>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54" y="2618"/>
                              <a:ext cx="5"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03" name="Picture 3989"/>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9312" y="2623"/>
                              <a:ext cx="46"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04" name="Picture 3990"/>
                            <pic:cNvPicPr>
                              <a:picLocks noChangeAspect="1" noChangeArrowheads="1"/>
                            </pic:cNvPicPr>
                          </pic:nvPicPr>
                          <pic:blipFill>
                            <a:blip r:embed="rId759">
                              <a:extLst>
                                <a:ext uri="{28A0092B-C50C-407E-A947-70E740481C1C}">
                                  <a14:useLocalDpi xmlns:a14="http://schemas.microsoft.com/office/drawing/2010/main" val="0"/>
                                </a:ext>
                              </a:extLst>
                            </a:blip>
                            <a:srcRect/>
                            <a:stretch>
                              <a:fillRect/>
                            </a:stretch>
                          </pic:blipFill>
                          <pic:spPr bwMode="auto">
                            <a:xfrm>
                              <a:off x="9091" y="2666"/>
                              <a:ext cx="226"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05" name="Group 3991"/>
                        <wpg:cNvGrpSpPr>
                          <a:grpSpLocks/>
                        </wpg:cNvGrpSpPr>
                        <wpg:grpSpPr bwMode="auto">
                          <a:xfrm>
                            <a:off x="9286" y="2718"/>
                            <a:ext cx="2" cy="545"/>
                            <a:chOff x="9286" y="2718"/>
                            <a:chExt cx="2" cy="545"/>
                          </a:xfrm>
                        </wpg:grpSpPr>
                        <wps:wsp>
                          <wps:cNvPr id="16406" name="Freeform 3992"/>
                          <wps:cNvSpPr>
                            <a:spLocks/>
                          </wps:cNvSpPr>
                          <wps:spPr bwMode="auto">
                            <a:xfrm>
                              <a:off x="9286" y="2718"/>
                              <a:ext cx="2" cy="545"/>
                            </a:xfrm>
                            <a:custGeom>
                              <a:avLst/>
                              <a:gdLst>
                                <a:gd name="T0" fmla="+- 0 2718 2718"/>
                                <a:gd name="T1" fmla="*/ 2718 h 545"/>
                                <a:gd name="T2" fmla="+- 0 3262 2718"/>
                                <a:gd name="T3" fmla="*/ 3262 h 545"/>
                              </a:gdLst>
                              <a:ahLst/>
                              <a:cxnLst>
                                <a:cxn ang="0">
                                  <a:pos x="0" y="T1"/>
                                </a:cxn>
                                <a:cxn ang="0">
                                  <a:pos x="0" y="T3"/>
                                </a:cxn>
                              </a:cxnLst>
                              <a:rect l="0" t="0" r="r" b="b"/>
                              <a:pathLst>
                                <a:path h="545">
                                  <a:moveTo>
                                    <a:pt x="0" y="0"/>
                                  </a:moveTo>
                                  <a:lnTo>
                                    <a:pt x="0" y="544"/>
                                  </a:lnTo>
                                </a:path>
                              </a:pathLst>
                            </a:custGeom>
                            <a:noFill/>
                            <a:ln w="6585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407" name="Group 3993"/>
                        <wpg:cNvGrpSpPr>
                          <a:grpSpLocks/>
                        </wpg:cNvGrpSpPr>
                        <wpg:grpSpPr bwMode="auto">
                          <a:xfrm>
                            <a:off x="9212" y="2656"/>
                            <a:ext cx="46" cy="66"/>
                            <a:chOff x="9212" y="2656"/>
                            <a:chExt cx="46" cy="66"/>
                          </a:xfrm>
                        </wpg:grpSpPr>
                        <wps:wsp>
                          <wps:cNvPr id="16408" name="Freeform 3994"/>
                          <wps:cNvSpPr>
                            <a:spLocks/>
                          </wps:cNvSpPr>
                          <wps:spPr bwMode="auto">
                            <a:xfrm>
                              <a:off x="9212" y="2656"/>
                              <a:ext cx="46" cy="66"/>
                            </a:xfrm>
                            <a:custGeom>
                              <a:avLst/>
                              <a:gdLst>
                                <a:gd name="T0" fmla="+- 0 9223 9212"/>
                                <a:gd name="T1" fmla="*/ T0 w 46"/>
                                <a:gd name="T2" fmla="+- 0 2656 2656"/>
                                <a:gd name="T3" fmla="*/ 2656 h 66"/>
                                <a:gd name="T4" fmla="+- 0 9212 9212"/>
                                <a:gd name="T5" fmla="*/ T4 w 46"/>
                                <a:gd name="T6" fmla="+- 0 2722 2656"/>
                                <a:gd name="T7" fmla="*/ 2722 h 66"/>
                                <a:gd name="T8" fmla="+- 0 9258 9212"/>
                                <a:gd name="T9" fmla="*/ T8 w 46"/>
                                <a:gd name="T10" fmla="+- 0 2713 2656"/>
                                <a:gd name="T11" fmla="*/ 2713 h 66"/>
                                <a:gd name="T12" fmla="+- 0 9223 9212"/>
                                <a:gd name="T13" fmla="*/ T12 w 46"/>
                                <a:gd name="T14" fmla="+- 0 2656 2656"/>
                                <a:gd name="T15" fmla="*/ 2656 h 66"/>
                              </a:gdLst>
                              <a:ahLst/>
                              <a:cxnLst>
                                <a:cxn ang="0">
                                  <a:pos x="T1" y="T3"/>
                                </a:cxn>
                                <a:cxn ang="0">
                                  <a:pos x="T5" y="T7"/>
                                </a:cxn>
                                <a:cxn ang="0">
                                  <a:pos x="T9" y="T11"/>
                                </a:cxn>
                                <a:cxn ang="0">
                                  <a:pos x="T13" y="T15"/>
                                </a:cxn>
                              </a:cxnLst>
                              <a:rect l="0" t="0" r="r" b="b"/>
                              <a:pathLst>
                                <a:path w="46" h="66">
                                  <a:moveTo>
                                    <a:pt x="11" y="0"/>
                                  </a:moveTo>
                                  <a:lnTo>
                                    <a:pt x="0" y="66"/>
                                  </a:lnTo>
                                  <a:lnTo>
                                    <a:pt x="46" y="57"/>
                                  </a:lnTo>
                                  <a:lnTo>
                                    <a:pt x="1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409" name="Group 3995"/>
                        <wpg:cNvGrpSpPr>
                          <a:grpSpLocks/>
                        </wpg:cNvGrpSpPr>
                        <wpg:grpSpPr bwMode="auto">
                          <a:xfrm>
                            <a:off x="9212" y="2656"/>
                            <a:ext cx="46" cy="66"/>
                            <a:chOff x="9212" y="2656"/>
                            <a:chExt cx="46" cy="66"/>
                          </a:xfrm>
                        </wpg:grpSpPr>
                        <wps:wsp>
                          <wps:cNvPr id="16410" name="Freeform 3996"/>
                          <wps:cNvSpPr>
                            <a:spLocks/>
                          </wps:cNvSpPr>
                          <wps:spPr bwMode="auto">
                            <a:xfrm>
                              <a:off x="9212" y="2656"/>
                              <a:ext cx="46" cy="66"/>
                            </a:xfrm>
                            <a:custGeom>
                              <a:avLst/>
                              <a:gdLst>
                                <a:gd name="T0" fmla="+- 0 9223 9212"/>
                                <a:gd name="T1" fmla="*/ T0 w 46"/>
                                <a:gd name="T2" fmla="+- 0 2656 2656"/>
                                <a:gd name="T3" fmla="*/ 2656 h 66"/>
                                <a:gd name="T4" fmla="+- 0 9212 9212"/>
                                <a:gd name="T5" fmla="*/ T4 w 46"/>
                                <a:gd name="T6" fmla="+- 0 2722 2656"/>
                                <a:gd name="T7" fmla="*/ 2722 h 66"/>
                                <a:gd name="T8" fmla="+- 0 9258 9212"/>
                                <a:gd name="T9" fmla="*/ T8 w 46"/>
                                <a:gd name="T10" fmla="+- 0 2713 2656"/>
                                <a:gd name="T11" fmla="*/ 2713 h 66"/>
                                <a:gd name="T12" fmla="+- 0 9223 9212"/>
                                <a:gd name="T13" fmla="*/ T12 w 46"/>
                                <a:gd name="T14" fmla="+- 0 2656 2656"/>
                                <a:gd name="T15" fmla="*/ 2656 h 66"/>
                              </a:gdLst>
                              <a:ahLst/>
                              <a:cxnLst>
                                <a:cxn ang="0">
                                  <a:pos x="T1" y="T3"/>
                                </a:cxn>
                                <a:cxn ang="0">
                                  <a:pos x="T5" y="T7"/>
                                </a:cxn>
                                <a:cxn ang="0">
                                  <a:pos x="T9" y="T11"/>
                                </a:cxn>
                                <a:cxn ang="0">
                                  <a:pos x="T13" y="T15"/>
                                </a:cxn>
                              </a:cxnLst>
                              <a:rect l="0" t="0" r="r" b="b"/>
                              <a:pathLst>
                                <a:path w="46" h="66">
                                  <a:moveTo>
                                    <a:pt x="11" y="0"/>
                                  </a:moveTo>
                                  <a:lnTo>
                                    <a:pt x="0" y="66"/>
                                  </a:lnTo>
                                  <a:lnTo>
                                    <a:pt x="46" y="57"/>
                                  </a:lnTo>
                                  <a:lnTo>
                                    <a:pt x="11"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11" name="Picture 3997"/>
                            <pic:cNvPicPr>
                              <a:picLocks noChangeAspect="1" noChangeArrowheads="1"/>
                            </pic:cNvPicPr>
                          </pic:nvPicPr>
                          <pic:blipFill>
                            <a:blip r:embed="rId760">
                              <a:extLst>
                                <a:ext uri="{28A0092B-C50C-407E-A947-70E740481C1C}">
                                  <a14:useLocalDpi xmlns:a14="http://schemas.microsoft.com/office/drawing/2010/main" val="0"/>
                                </a:ext>
                              </a:extLst>
                            </a:blip>
                            <a:srcRect/>
                            <a:stretch>
                              <a:fillRect/>
                            </a:stretch>
                          </pic:blipFill>
                          <pic:spPr bwMode="auto">
                            <a:xfrm>
                              <a:off x="9943" y="2612"/>
                              <a:ext cx="263" cy="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12" name="Picture 3998"/>
                            <pic:cNvPicPr>
                              <a:picLocks noChangeAspect="1" noChangeArrowheads="1"/>
                            </pic:cNvPicPr>
                          </pic:nvPicPr>
                          <pic:blipFill>
                            <a:blip r:embed="rId761">
                              <a:extLst>
                                <a:ext uri="{28A0092B-C50C-407E-A947-70E740481C1C}">
                                  <a14:useLocalDpi xmlns:a14="http://schemas.microsoft.com/office/drawing/2010/main" val="0"/>
                                </a:ext>
                              </a:extLst>
                            </a:blip>
                            <a:srcRect/>
                            <a:stretch>
                              <a:fillRect/>
                            </a:stretch>
                          </pic:blipFill>
                          <pic:spPr bwMode="auto">
                            <a:xfrm>
                              <a:off x="10169" y="2276"/>
                              <a:ext cx="43" cy="3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13" name="Picture 3999"/>
                            <pic:cNvPicPr>
                              <a:picLocks noChangeAspect="1" noChangeArrowheads="1"/>
                            </pic:cNvPicPr>
                          </pic:nvPicPr>
                          <pic:blipFill>
                            <a:blip r:embed="rId762">
                              <a:extLst>
                                <a:ext uri="{28A0092B-C50C-407E-A947-70E740481C1C}">
                                  <a14:useLocalDpi xmlns:a14="http://schemas.microsoft.com/office/drawing/2010/main" val="0"/>
                                </a:ext>
                              </a:extLst>
                            </a:blip>
                            <a:srcRect/>
                            <a:stretch>
                              <a:fillRect/>
                            </a:stretch>
                          </pic:blipFill>
                          <pic:spPr bwMode="auto">
                            <a:xfrm>
                              <a:off x="9932" y="2276"/>
                              <a:ext cx="279" cy="4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14" name="Picture 4000"/>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9932" y="2320"/>
                              <a:ext cx="237" cy="33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15" name="Group 4001"/>
                        <wpg:cNvGrpSpPr>
                          <a:grpSpLocks/>
                        </wpg:cNvGrpSpPr>
                        <wpg:grpSpPr bwMode="auto">
                          <a:xfrm>
                            <a:off x="9932" y="2655"/>
                            <a:ext cx="237" cy="2"/>
                            <a:chOff x="9932" y="2655"/>
                            <a:chExt cx="237" cy="2"/>
                          </a:xfrm>
                        </wpg:grpSpPr>
                        <wps:wsp>
                          <wps:cNvPr id="16416" name="Freeform 4002"/>
                          <wps:cNvSpPr>
                            <a:spLocks/>
                          </wps:cNvSpPr>
                          <wps:spPr bwMode="auto">
                            <a:xfrm>
                              <a:off x="9932" y="2655"/>
                              <a:ext cx="237" cy="2"/>
                            </a:xfrm>
                            <a:custGeom>
                              <a:avLst/>
                              <a:gdLst>
                                <a:gd name="T0" fmla="+- 0 10169 9932"/>
                                <a:gd name="T1" fmla="*/ T0 w 237"/>
                                <a:gd name="T2" fmla="+- 0 9932 9932"/>
                                <a:gd name="T3" fmla="*/ T2 w 237"/>
                              </a:gdLst>
                              <a:ahLst/>
                              <a:cxnLst>
                                <a:cxn ang="0">
                                  <a:pos x="T1" y="0"/>
                                </a:cxn>
                                <a:cxn ang="0">
                                  <a:pos x="T3" y="0"/>
                                </a:cxn>
                              </a:cxnLst>
                              <a:rect l="0" t="0" r="r" b="b"/>
                              <a:pathLst>
                                <a:path w="237">
                                  <a:moveTo>
                                    <a:pt x="237"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417" name="Group 4003"/>
                        <wpg:cNvGrpSpPr>
                          <a:grpSpLocks/>
                        </wpg:cNvGrpSpPr>
                        <wpg:grpSpPr bwMode="auto">
                          <a:xfrm>
                            <a:off x="10169" y="2320"/>
                            <a:ext cx="2" cy="335"/>
                            <a:chOff x="10169" y="2320"/>
                            <a:chExt cx="2" cy="335"/>
                          </a:xfrm>
                        </wpg:grpSpPr>
                        <wps:wsp>
                          <wps:cNvPr id="16418" name="Freeform 4004"/>
                          <wps:cNvSpPr>
                            <a:spLocks/>
                          </wps:cNvSpPr>
                          <wps:spPr bwMode="auto">
                            <a:xfrm>
                              <a:off x="10169" y="2320"/>
                              <a:ext cx="2" cy="335"/>
                            </a:xfrm>
                            <a:custGeom>
                              <a:avLst/>
                              <a:gdLst>
                                <a:gd name="T0" fmla="+- 0 2320 2320"/>
                                <a:gd name="T1" fmla="*/ 2320 h 335"/>
                                <a:gd name="T2" fmla="+- 0 2655 2320"/>
                                <a:gd name="T3" fmla="*/ 2655 h 335"/>
                              </a:gdLst>
                              <a:ahLst/>
                              <a:cxnLst>
                                <a:cxn ang="0">
                                  <a:pos x="0" y="T1"/>
                                </a:cxn>
                                <a:cxn ang="0">
                                  <a:pos x="0" y="T3"/>
                                </a:cxn>
                              </a:cxnLst>
                              <a:rect l="0" t="0" r="r" b="b"/>
                              <a:pathLst>
                                <a:path h="335">
                                  <a:moveTo>
                                    <a:pt x="0" y="0"/>
                                  </a:moveTo>
                                  <a:lnTo>
                                    <a:pt x="0" y="335"/>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419" name="Group 4005"/>
                        <wpg:cNvGrpSpPr>
                          <a:grpSpLocks/>
                        </wpg:cNvGrpSpPr>
                        <wpg:grpSpPr bwMode="auto">
                          <a:xfrm>
                            <a:off x="9932" y="2320"/>
                            <a:ext cx="237" cy="2"/>
                            <a:chOff x="9932" y="2320"/>
                            <a:chExt cx="237" cy="2"/>
                          </a:xfrm>
                        </wpg:grpSpPr>
                        <wps:wsp>
                          <wps:cNvPr id="16420" name="Freeform 4006"/>
                          <wps:cNvSpPr>
                            <a:spLocks/>
                          </wps:cNvSpPr>
                          <wps:spPr bwMode="auto">
                            <a:xfrm>
                              <a:off x="9932" y="2320"/>
                              <a:ext cx="237" cy="2"/>
                            </a:xfrm>
                            <a:custGeom>
                              <a:avLst/>
                              <a:gdLst>
                                <a:gd name="T0" fmla="+- 0 9932 9932"/>
                                <a:gd name="T1" fmla="*/ T0 w 237"/>
                                <a:gd name="T2" fmla="+- 0 10169 9932"/>
                                <a:gd name="T3" fmla="*/ T2 w 237"/>
                              </a:gdLst>
                              <a:ahLst/>
                              <a:cxnLst>
                                <a:cxn ang="0">
                                  <a:pos x="T1" y="0"/>
                                </a:cxn>
                                <a:cxn ang="0">
                                  <a:pos x="T3" y="0"/>
                                </a:cxn>
                              </a:cxnLst>
                              <a:rect l="0" t="0" r="r" b="b"/>
                              <a:pathLst>
                                <a:path w="237">
                                  <a:moveTo>
                                    <a:pt x="0" y="0"/>
                                  </a:moveTo>
                                  <a:lnTo>
                                    <a:pt x="237"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421" name="Group 4007"/>
                        <wpg:cNvGrpSpPr>
                          <a:grpSpLocks/>
                        </wpg:cNvGrpSpPr>
                        <wpg:grpSpPr bwMode="auto">
                          <a:xfrm>
                            <a:off x="9932" y="2320"/>
                            <a:ext cx="2" cy="335"/>
                            <a:chOff x="9932" y="2320"/>
                            <a:chExt cx="2" cy="335"/>
                          </a:xfrm>
                        </wpg:grpSpPr>
                        <wps:wsp>
                          <wps:cNvPr id="16422" name="Freeform 4008"/>
                          <wps:cNvSpPr>
                            <a:spLocks/>
                          </wps:cNvSpPr>
                          <wps:spPr bwMode="auto">
                            <a:xfrm>
                              <a:off x="9932" y="2320"/>
                              <a:ext cx="2" cy="335"/>
                            </a:xfrm>
                            <a:custGeom>
                              <a:avLst/>
                              <a:gdLst>
                                <a:gd name="T0" fmla="+- 0 2655 2320"/>
                                <a:gd name="T1" fmla="*/ 2655 h 335"/>
                                <a:gd name="T2" fmla="+- 0 2320 2320"/>
                                <a:gd name="T3" fmla="*/ 2320 h 335"/>
                              </a:gdLst>
                              <a:ahLst/>
                              <a:cxnLst>
                                <a:cxn ang="0">
                                  <a:pos x="0" y="T1"/>
                                </a:cxn>
                                <a:cxn ang="0">
                                  <a:pos x="0" y="T3"/>
                                </a:cxn>
                              </a:cxnLst>
                              <a:rect l="0" t="0" r="r" b="b"/>
                              <a:pathLst>
                                <a:path h="335">
                                  <a:moveTo>
                                    <a:pt x="0" y="335"/>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423" name="Group 4009"/>
                        <wpg:cNvGrpSpPr>
                          <a:grpSpLocks/>
                        </wpg:cNvGrpSpPr>
                        <wpg:grpSpPr bwMode="auto">
                          <a:xfrm>
                            <a:off x="9952" y="2631"/>
                            <a:ext cx="199" cy="6"/>
                            <a:chOff x="9952" y="2631"/>
                            <a:chExt cx="199" cy="6"/>
                          </a:xfrm>
                        </wpg:grpSpPr>
                        <wps:wsp>
                          <wps:cNvPr id="16424" name="Freeform 4010"/>
                          <wps:cNvSpPr>
                            <a:spLocks/>
                          </wps:cNvSpPr>
                          <wps:spPr bwMode="auto">
                            <a:xfrm>
                              <a:off x="9952" y="2631"/>
                              <a:ext cx="199" cy="6"/>
                            </a:xfrm>
                            <a:custGeom>
                              <a:avLst/>
                              <a:gdLst>
                                <a:gd name="T0" fmla="+- 0 10151 9952"/>
                                <a:gd name="T1" fmla="*/ T0 w 199"/>
                                <a:gd name="T2" fmla="+- 0 2631 2631"/>
                                <a:gd name="T3" fmla="*/ 2631 h 6"/>
                                <a:gd name="T4" fmla="+- 0 9952 9952"/>
                                <a:gd name="T5" fmla="*/ T4 w 199"/>
                                <a:gd name="T6" fmla="+- 0 2631 2631"/>
                                <a:gd name="T7" fmla="*/ 2631 h 6"/>
                                <a:gd name="T8" fmla="+- 0 9952 9952"/>
                                <a:gd name="T9" fmla="*/ T8 w 199"/>
                                <a:gd name="T10" fmla="+- 0 2637 2631"/>
                                <a:gd name="T11" fmla="*/ 2637 h 6"/>
                                <a:gd name="T12" fmla="+- 0 10151 9952"/>
                                <a:gd name="T13" fmla="*/ T12 w 199"/>
                                <a:gd name="T14" fmla="+- 0 2637 2631"/>
                                <a:gd name="T15" fmla="*/ 2637 h 6"/>
                                <a:gd name="T16" fmla="+- 0 10151 9952"/>
                                <a:gd name="T17" fmla="*/ T16 w 199"/>
                                <a:gd name="T18" fmla="+- 0 2631 2631"/>
                                <a:gd name="T19" fmla="*/ 263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25" name="Picture 4011"/>
                            <pic:cNvPicPr>
                              <a:picLocks noChangeAspect="1" noChangeArrowheads="1"/>
                            </pic:cNvPicPr>
                          </pic:nvPicPr>
                          <pic:blipFill>
                            <a:blip r:embed="rId764">
                              <a:extLst>
                                <a:ext uri="{28A0092B-C50C-407E-A947-70E740481C1C}">
                                  <a14:useLocalDpi xmlns:a14="http://schemas.microsoft.com/office/drawing/2010/main" val="0"/>
                                </a:ext>
                              </a:extLst>
                            </a:blip>
                            <a:srcRect/>
                            <a:stretch>
                              <a:fillRect/>
                            </a:stretch>
                          </pic:blipFill>
                          <pic:spPr bwMode="auto">
                            <a:xfrm>
                              <a:off x="9952" y="262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26" name="Group 4012"/>
                        <wpg:cNvGrpSpPr>
                          <a:grpSpLocks/>
                        </wpg:cNvGrpSpPr>
                        <wpg:grpSpPr bwMode="auto">
                          <a:xfrm>
                            <a:off x="9952" y="2620"/>
                            <a:ext cx="199" cy="6"/>
                            <a:chOff x="9952" y="2620"/>
                            <a:chExt cx="199" cy="6"/>
                          </a:xfrm>
                        </wpg:grpSpPr>
                        <wps:wsp>
                          <wps:cNvPr id="16427" name="Freeform 4013"/>
                          <wps:cNvSpPr>
                            <a:spLocks/>
                          </wps:cNvSpPr>
                          <wps:spPr bwMode="auto">
                            <a:xfrm>
                              <a:off x="9952" y="2620"/>
                              <a:ext cx="199" cy="6"/>
                            </a:xfrm>
                            <a:custGeom>
                              <a:avLst/>
                              <a:gdLst>
                                <a:gd name="T0" fmla="+- 0 10151 9952"/>
                                <a:gd name="T1" fmla="*/ T0 w 199"/>
                                <a:gd name="T2" fmla="+- 0 2620 2620"/>
                                <a:gd name="T3" fmla="*/ 2620 h 6"/>
                                <a:gd name="T4" fmla="+- 0 9952 9952"/>
                                <a:gd name="T5" fmla="*/ T4 w 199"/>
                                <a:gd name="T6" fmla="+- 0 2620 2620"/>
                                <a:gd name="T7" fmla="*/ 2620 h 6"/>
                                <a:gd name="T8" fmla="+- 0 9952 9952"/>
                                <a:gd name="T9" fmla="*/ T8 w 199"/>
                                <a:gd name="T10" fmla="+- 0 2625 2620"/>
                                <a:gd name="T11" fmla="*/ 2625 h 6"/>
                                <a:gd name="T12" fmla="+- 0 10151 9952"/>
                                <a:gd name="T13" fmla="*/ T12 w 199"/>
                                <a:gd name="T14" fmla="+- 0 2625 2620"/>
                                <a:gd name="T15" fmla="*/ 2625 h 6"/>
                                <a:gd name="T16" fmla="+- 0 10151 9952"/>
                                <a:gd name="T17" fmla="*/ T16 w 199"/>
                                <a:gd name="T18" fmla="+- 0 2620 2620"/>
                                <a:gd name="T19" fmla="*/ 262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28" name="Picture 4014"/>
                            <pic:cNvPicPr>
                              <a:picLocks noChangeAspect="1" noChangeArrowheads="1"/>
                            </pic:cNvPicPr>
                          </pic:nvPicPr>
                          <pic:blipFill>
                            <a:blip r:embed="rId765">
                              <a:extLst>
                                <a:ext uri="{28A0092B-C50C-407E-A947-70E740481C1C}">
                                  <a14:useLocalDpi xmlns:a14="http://schemas.microsoft.com/office/drawing/2010/main" val="0"/>
                                </a:ext>
                              </a:extLst>
                            </a:blip>
                            <a:srcRect/>
                            <a:stretch>
                              <a:fillRect/>
                            </a:stretch>
                          </pic:blipFill>
                          <pic:spPr bwMode="auto">
                            <a:xfrm>
                              <a:off x="9952" y="261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29" name="Group 4015"/>
                        <wpg:cNvGrpSpPr>
                          <a:grpSpLocks/>
                        </wpg:cNvGrpSpPr>
                        <wpg:grpSpPr bwMode="auto">
                          <a:xfrm>
                            <a:off x="9952" y="2608"/>
                            <a:ext cx="199" cy="6"/>
                            <a:chOff x="9952" y="2608"/>
                            <a:chExt cx="199" cy="6"/>
                          </a:xfrm>
                        </wpg:grpSpPr>
                        <wps:wsp>
                          <wps:cNvPr id="16430" name="Freeform 4016"/>
                          <wps:cNvSpPr>
                            <a:spLocks/>
                          </wps:cNvSpPr>
                          <wps:spPr bwMode="auto">
                            <a:xfrm>
                              <a:off x="9952" y="2608"/>
                              <a:ext cx="199" cy="6"/>
                            </a:xfrm>
                            <a:custGeom>
                              <a:avLst/>
                              <a:gdLst>
                                <a:gd name="T0" fmla="+- 0 10151 9952"/>
                                <a:gd name="T1" fmla="*/ T0 w 199"/>
                                <a:gd name="T2" fmla="+- 0 2608 2608"/>
                                <a:gd name="T3" fmla="*/ 2608 h 6"/>
                                <a:gd name="T4" fmla="+- 0 9952 9952"/>
                                <a:gd name="T5" fmla="*/ T4 w 199"/>
                                <a:gd name="T6" fmla="+- 0 2608 2608"/>
                                <a:gd name="T7" fmla="*/ 2608 h 6"/>
                                <a:gd name="T8" fmla="+- 0 9952 9952"/>
                                <a:gd name="T9" fmla="*/ T8 w 199"/>
                                <a:gd name="T10" fmla="+- 0 2614 2608"/>
                                <a:gd name="T11" fmla="*/ 2614 h 6"/>
                                <a:gd name="T12" fmla="+- 0 10151 9952"/>
                                <a:gd name="T13" fmla="*/ T12 w 199"/>
                                <a:gd name="T14" fmla="+- 0 2614 2608"/>
                                <a:gd name="T15" fmla="*/ 2614 h 6"/>
                                <a:gd name="T16" fmla="+- 0 10151 9952"/>
                                <a:gd name="T17" fmla="*/ T16 w 199"/>
                                <a:gd name="T18" fmla="+- 0 2608 2608"/>
                                <a:gd name="T19" fmla="*/ 260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31" name="Picture 4017"/>
                            <pic:cNvPicPr>
                              <a:picLocks noChangeAspect="1" noChangeArrowheads="1"/>
                            </pic:cNvPicPr>
                          </pic:nvPicPr>
                          <pic:blipFill>
                            <a:blip r:embed="rId766">
                              <a:extLst>
                                <a:ext uri="{28A0092B-C50C-407E-A947-70E740481C1C}">
                                  <a14:useLocalDpi xmlns:a14="http://schemas.microsoft.com/office/drawing/2010/main" val="0"/>
                                </a:ext>
                              </a:extLst>
                            </a:blip>
                            <a:srcRect/>
                            <a:stretch>
                              <a:fillRect/>
                            </a:stretch>
                          </pic:blipFill>
                          <pic:spPr bwMode="auto">
                            <a:xfrm>
                              <a:off x="9952" y="260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32" name="Picture 4018"/>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9952" y="2597"/>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33" name="Group 4019"/>
                        <wpg:cNvGrpSpPr>
                          <a:grpSpLocks/>
                        </wpg:cNvGrpSpPr>
                        <wpg:grpSpPr bwMode="auto">
                          <a:xfrm>
                            <a:off x="9952" y="2591"/>
                            <a:ext cx="199" cy="6"/>
                            <a:chOff x="9952" y="2591"/>
                            <a:chExt cx="199" cy="6"/>
                          </a:xfrm>
                        </wpg:grpSpPr>
                        <wps:wsp>
                          <wps:cNvPr id="16434" name="Freeform 4020"/>
                          <wps:cNvSpPr>
                            <a:spLocks/>
                          </wps:cNvSpPr>
                          <wps:spPr bwMode="auto">
                            <a:xfrm>
                              <a:off x="9952" y="2591"/>
                              <a:ext cx="199" cy="6"/>
                            </a:xfrm>
                            <a:custGeom>
                              <a:avLst/>
                              <a:gdLst>
                                <a:gd name="T0" fmla="+- 0 10151 9952"/>
                                <a:gd name="T1" fmla="*/ T0 w 199"/>
                                <a:gd name="T2" fmla="+- 0 2591 2591"/>
                                <a:gd name="T3" fmla="*/ 2591 h 6"/>
                                <a:gd name="T4" fmla="+- 0 9952 9952"/>
                                <a:gd name="T5" fmla="*/ T4 w 199"/>
                                <a:gd name="T6" fmla="+- 0 2591 2591"/>
                                <a:gd name="T7" fmla="*/ 2591 h 6"/>
                                <a:gd name="T8" fmla="+- 0 9952 9952"/>
                                <a:gd name="T9" fmla="*/ T8 w 199"/>
                                <a:gd name="T10" fmla="+- 0 2597 2591"/>
                                <a:gd name="T11" fmla="*/ 2597 h 6"/>
                                <a:gd name="T12" fmla="+- 0 10151 9952"/>
                                <a:gd name="T13" fmla="*/ T12 w 199"/>
                                <a:gd name="T14" fmla="+- 0 2597 2591"/>
                                <a:gd name="T15" fmla="*/ 2597 h 6"/>
                                <a:gd name="T16" fmla="+- 0 10151 9952"/>
                                <a:gd name="T17" fmla="*/ T16 w 199"/>
                                <a:gd name="T18" fmla="+- 0 2591 2591"/>
                                <a:gd name="T19" fmla="*/ 259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35" name="Picture 4021"/>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9952" y="258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36" name="Group 4022"/>
                        <wpg:cNvGrpSpPr>
                          <a:grpSpLocks/>
                        </wpg:cNvGrpSpPr>
                        <wpg:grpSpPr bwMode="auto">
                          <a:xfrm>
                            <a:off x="9952" y="2579"/>
                            <a:ext cx="199" cy="6"/>
                            <a:chOff x="9952" y="2579"/>
                            <a:chExt cx="199" cy="6"/>
                          </a:xfrm>
                        </wpg:grpSpPr>
                        <wps:wsp>
                          <wps:cNvPr id="16437" name="Freeform 4023"/>
                          <wps:cNvSpPr>
                            <a:spLocks/>
                          </wps:cNvSpPr>
                          <wps:spPr bwMode="auto">
                            <a:xfrm>
                              <a:off x="9952" y="2579"/>
                              <a:ext cx="199" cy="6"/>
                            </a:xfrm>
                            <a:custGeom>
                              <a:avLst/>
                              <a:gdLst>
                                <a:gd name="T0" fmla="+- 0 10151 9952"/>
                                <a:gd name="T1" fmla="*/ T0 w 199"/>
                                <a:gd name="T2" fmla="+- 0 2579 2579"/>
                                <a:gd name="T3" fmla="*/ 2579 h 6"/>
                                <a:gd name="T4" fmla="+- 0 9952 9952"/>
                                <a:gd name="T5" fmla="*/ T4 w 199"/>
                                <a:gd name="T6" fmla="+- 0 2579 2579"/>
                                <a:gd name="T7" fmla="*/ 2579 h 6"/>
                                <a:gd name="T8" fmla="+- 0 9952 9952"/>
                                <a:gd name="T9" fmla="*/ T8 w 199"/>
                                <a:gd name="T10" fmla="+- 0 2586 2579"/>
                                <a:gd name="T11" fmla="*/ 2586 h 6"/>
                                <a:gd name="T12" fmla="+- 0 10151 9952"/>
                                <a:gd name="T13" fmla="*/ T12 w 199"/>
                                <a:gd name="T14" fmla="+- 0 2586 2579"/>
                                <a:gd name="T15" fmla="*/ 2586 h 6"/>
                                <a:gd name="T16" fmla="+- 0 10151 9952"/>
                                <a:gd name="T17" fmla="*/ T16 w 199"/>
                                <a:gd name="T18" fmla="+- 0 2579 2579"/>
                                <a:gd name="T19" fmla="*/ 257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7"/>
                                  </a:lnTo>
                                  <a:lnTo>
                                    <a:pt x="199" y="7"/>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38" name="Picture 4024"/>
                            <pic:cNvPicPr>
                              <a:picLocks noChangeAspect="1" noChangeArrowheads="1"/>
                            </pic:cNvPicPr>
                          </pic:nvPicPr>
                          <pic:blipFill>
                            <a:blip r:embed="rId769">
                              <a:extLst>
                                <a:ext uri="{28A0092B-C50C-407E-A947-70E740481C1C}">
                                  <a14:useLocalDpi xmlns:a14="http://schemas.microsoft.com/office/drawing/2010/main" val="0"/>
                                </a:ext>
                              </a:extLst>
                            </a:blip>
                            <a:srcRect/>
                            <a:stretch>
                              <a:fillRect/>
                            </a:stretch>
                          </pic:blipFill>
                          <pic:spPr bwMode="auto">
                            <a:xfrm>
                              <a:off x="9952" y="257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39" name="Group 4025"/>
                        <wpg:cNvGrpSpPr>
                          <a:grpSpLocks/>
                        </wpg:cNvGrpSpPr>
                        <wpg:grpSpPr bwMode="auto">
                          <a:xfrm>
                            <a:off x="9952" y="2568"/>
                            <a:ext cx="199" cy="6"/>
                            <a:chOff x="9952" y="2568"/>
                            <a:chExt cx="199" cy="6"/>
                          </a:xfrm>
                        </wpg:grpSpPr>
                        <wps:wsp>
                          <wps:cNvPr id="16440" name="Freeform 4026"/>
                          <wps:cNvSpPr>
                            <a:spLocks/>
                          </wps:cNvSpPr>
                          <wps:spPr bwMode="auto">
                            <a:xfrm>
                              <a:off x="9952" y="2568"/>
                              <a:ext cx="199" cy="6"/>
                            </a:xfrm>
                            <a:custGeom>
                              <a:avLst/>
                              <a:gdLst>
                                <a:gd name="T0" fmla="+- 0 10151 9952"/>
                                <a:gd name="T1" fmla="*/ T0 w 199"/>
                                <a:gd name="T2" fmla="+- 0 2568 2568"/>
                                <a:gd name="T3" fmla="*/ 2568 h 6"/>
                                <a:gd name="T4" fmla="+- 0 9952 9952"/>
                                <a:gd name="T5" fmla="*/ T4 w 199"/>
                                <a:gd name="T6" fmla="+- 0 2568 2568"/>
                                <a:gd name="T7" fmla="*/ 2568 h 6"/>
                                <a:gd name="T8" fmla="+- 0 9952 9952"/>
                                <a:gd name="T9" fmla="*/ T8 w 199"/>
                                <a:gd name="T10" fmla="+- 0 2574 2568"/>
                                <a:gd name="T11" fmla="*/ 2574 h 6"/>
                                <a:gd name="T12" fmla="+- 0 10151 9952"/>
                                <a:gd name="T13" fmla="*/ T12 w 199"/>
                                <a:gd name="T14" fmla="+- 0 2574 2568"/>
                                <a:gd name="T15" fmla="*/ 2574 h 6"/>
                                <a:gd name="T16" fmla="+- 0 10151 9952"/>
                                <a:gd name="T17" fmla="*/ T16 w 199"/>
                                <a:gd name="T18" fmla="+- 0 2568 2568"/>
                                <a:gd name="T19" fmla="*/ 256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41" name="Picture 4027"/>
                            <pic:cNvPicPr>
                              <a:picLocks noChangeAspect="1" noChangeArrowheads="1"/>
                            </pic:cNvPicPr>
                          </pic:nvPicPr>
                          <pic:blipFill>
                            <a:blip r:embed="rId770">
                              <a:extLst>
                                <a:ext uri="{28A0092B-C50C-407E-A947-70E740481C1C}">
                                  <a14:useLocalDpi xmlns:a14="http://schemas.microsoft.com/office/drawing/2010/main" val="0"/>
                                </a:ext>
                              </a:extLst>
                            </a:blip>
                            <a:srcRect/>
                            <a:stretch>
                              <a:fillRect/>
                            </a:stretch>
                          </pic:blipFill>
                          <pic:spPr bwMode="auto">
                            <a:xfrm>
                              <a:off x="9952" y="2563"/>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42" name="Picture 4028"/>
                            <pic:cNvPicPr>
                              <a:picLocks noChangeAspect="1" noChangeArrowheads="1"/>
                            </pic:cNvPicPr>
                          </pic:nvPicPr>
                          <pic:blipFill>
                            <a:blip r:embed="rId771">
                              <a:extLst>
                                <a:ext uri="{28A0092B-C50C-407E-A947-70E740481C1C}">
                                  <a14:useLocalDpi xmlns:a14="http://schemas.microsoft.com/office/drawing/2010/main" val="0"/>
                                </a:ext>
                              </a:extLst>
                            </a:blip>
                            <a:srcRect/>
                            <a:stretch>
                              <a:fillRect/>
                            </a:stretch>
                          </pic:blipFill>
                          <pic:spPr bwMode="auto">
                            <a:xfrm>
                              <a:off x="9952" y="255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43" name="Group 4029"/>
                        <wpg:cNvGrpSpPr>
                          <a:grpSpLocks/>
                        </wpg:cNvGrpSpPr>
                        <wpg:grpSpPr bwMode="auto">
                          <a:xfrm>
                            <a:off x="9952" y="2551"/>
                            <a:ext cx="199" cy="6"/>
                            <a:chOff x="9952" y="2551"/>
                            <a:chExt cx="199" cy="6"/>
                          </a:xfrm>
                        </wpg:grpSpPr>
                        <wps:wsp>
                          <wps:cNvPr id="16444" name="Freeform 4030"/>
                          <wps:cNvSpPr>
                            <a:spLocks/>
                          </wps:cNvSpPr>
                          <wps:spPr bwMode="auto">
                            <a:xfrm>
                              <a:off x="9952" y="2551"/>
                              <a:ext cx="199" cy="6"/>
                            </a:xfrm>
                            <a:custGeom>
                              <a:avLst/>
                              <a:gdLst>
                                <a:gd name="T0" fmla="+- 0 10151 9952"/>
                                <a:gd name="T1" fmla="*/ T0 w 199"/>
                                <a:gd name="T2" fmla="+- 0 2551 2551"/>
                                <a:gd name="T3" fmla="*/ 2551 h 6"/>
                                <a:gd name="T4" fmla="+- 0 9952 9952"/>
                                <a:gd name="T5" fmla="*/ T4 w 199"/>
                                <a:gd name="T6" fmla="+- 0 2551 2551"/>
                                <a:gd name="T7" fmla="*/ 2551 h 6"/>
                                <a:gd name="T8" fmla="+- 0 9952 9952"/>
                                <a:gd name="T9" fmla="*/ T8 w 199"/>
                                <a:gd name="T10" fmla="+- 0 2556 2551"/>
                                <a:gd name="T11" fmla="*/ 2556 h 6"/>
                                <a:gd name="T12" fmla="+- 0 10151 9952"/>
                                <a:gd name="T13" fmla="*/ T12 w 199"/>
                                <a:gd name="T14" fmla="+- 0 2556 2551"/>
                                <a:gd name="T15" fmla="*/ 2556 h 6"/>
                                <a:gd name="T16" fmla="+- 0 10151 9952"/>
                                <a:gd name="T17" fmla="*/ T16 w 199"/>
                                <a:gd name="T18" fmla="+- 0 2551 2551"/>
                                <a:gd name="T19" fmla="*/ 255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45" name="Picture 4031"/>
                            <pic:cNvPicPr>
                              <a:picLocks noChangeAspect="1" noChangeArrowheads="1"/>
                            </pic:cNvPicPr>
                          </pic:nvPicPr>
                          <pic:blipFill>
                            <a:blip r:embed="rId772">
                              <a:extLst>
                                <a:ext uri="{28A0092B-C50C-407E-A947-70E740481C1C}">
                                  <a14:useLocalDpi xmlns:a14="http://schemas.microsoft.com/office/drawing/2010/main" val="0"/>
                                </a:ext>
                              </a:extLst>
                            </a:blip>
                            <a:srcRect/>
                            <a:stretch>
                              <a:fillRect/>
                            </a:stretch>
                          </pic:blipFill>
                          <pic:spPr bwMode="auto">
                            <a:xfrm>
                              <a:off x="9952" y="254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46" name="Group 4032"/>
                        <wpg:cNvGrpSpPr>
                          <a:grpSpLocks/>
                        </wpg:cNvGrpSpPr>
                        <wpg:grpSpPr bwMode="auto">
                          <a:xfrm>
                            <a:off x="9952" y="2540"/>
                            <a:ext cx="199" cy="6"/>
                            <a:chOff x="9952" y="2540"/>
                            <a:chExt cx="199" cy="6"/>
                          </a:xfrm>
                        </wpg:grpSpPr>
                        <wps:wsp>
                          <wps:cNvPr id="16447" name="Freeform 4033"/>
                          <wps:cNvSpPr>
                            <a:spLocks/>
                          </wps:cNvSpPr>
                          <wps:spPr bwMode="auto">
                            <a:xfrm>
                              <a:off x="9952" y="2540"/>
                              <a:ext cx="199" cy="6"/>
                            </a:xfrm>
                            <a:custGeom>
                              <a:avLst/>
                              <a:gdLst>
                                <a:gd name="T0" fmla="+- 0 10151 9952"/>
                                <a:gd name="T1" fmla="*/ T0 w 199"/>
                                <a:gd name="T2" fmla="+- 0 2540 2540"/>
                                <a:gd name="T3" fmla="*/ 2540 h 6"/>
                                <a:gd name="T4" fmla="+- 0 9952 9952"/>
                                <a:gd name="T5" fmla="*/ T4 w 199"/>
                                <a:gd name="T6" fmla="+- 0 2540 2540"/>
                                <a:gd name="T7" fmla="*/ 2540 h 6"/>
                                <a:gd name="T8" fmla="+- 0 9952 9952"/>
                                <a:gd name="T9" fmla="*/ T8 w 199"/>
                                <a:gd name="T10" fmla="+- 0 2545 2540"/>
                                <a:gd name="T11" fmla="*/ 2545 h 6"/>
                                <a:gd name="T12" fmla="+- 0 10151 9952"/>
                                <a:gd name="T13" fmla="*/ T12 w 199"/>
                                <a:gd name="T14" fmla="+- 0 2545 2540"/>
                                <a:gd name="T15" fmla="*/ 2545 h 6"/>
                                <a:gd name="T16" fmla="+- 0 10151 9952"/>
                                <a:gd name="T17" fmla="*/ T16 w 199"/>
                                <a:gd name="T18" fmla="+- 0 2540 2540"/>
                                <a:gd name="T19" fmla="*/ 254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48" name="Picture 4034"/>
                            <pic:cNvPicPr>
                              <a:picLocks noChangeAspect="1" noChangeArrowheads="1"/>
                            </pic:cNvPicPr>
                          </pic:nvPicPr>
                          <pic:blipFill>
                            <a:blip r:embed="rId773">
                              <a:extLst>
                                <a:ext uri="{28A0092B-C50C-407E-A947-70E740481C1C}">
                                  <a14:useLocalDpi xmlns:a14="http://schemas.microsoft.com/office/drawing/2010/main" val="0"/>
                                </a:ext>
                              </a:extLst>
                            </a:blip>
                            <a:srcRect/>
                            <a:stretch>
                              <a:fillRect/>
                            </a:stretch>
                          </pic:blipFill>
                          <pic:spPr bwMode="auto">
                            <a:xfrm>
                              <a:off x="9952" y="253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49" name="Group 4035"/>
                        <wpg:cNvGrpSpPr>
                          <a:grpSpLocks/>
                        </wpg:cNvGrpSpPr>
                        <wpg:grpSpPr bwMode="auto">
                          <a:xfrm>
                            <a:off x="9952" y="2528"/>
                            <a:ext cx="199" cy="6"/>
                            <a:chOff x="9952" y="2528"/>
                            <a:chExt cx="199" cy="6"/>
                          </a:xfrm>
                        </wpg:grpSpPr>
                        <wps:wsp>
                          <wps:cNvPr id="16450" name="Freeform 4036"/>
                          <wps:cNvSpPr>
                            <a:spLocks/>
                          </wps:cNvSpPr>
                          <wps:spPr bwMode="auto">
                            <a:xfrm>
                              <a:off x="9952" y="2528"/>
                              <a:ext cx="199" cy="6"/>
                            </a:xfrm>
                            <a:custGeom>
                              <a:avLst/>
                              <a:gdLst>
                                <a:gd name="T0" fmla="+- 0 10151 9952"/>
                                <a:gd name="T1" fmla="*/ T0 w 199"/>
                                <a:gd name="T2" fmla="+- 0 2528 2528"/>
                                <a:gd name="T3" fmla="*/ 2528 h 6"/>
                                <a:gd name="T4" fmla="+- 0 9952 9952"/>
                                <a:gd name="T5" fmla="*/ T4 w 199"/>
                                <a:gd name="T6" fmla="+- 0 2528 2528"/>
                                <a:gd name="T7" fmla="*/ 2528 h 6"/>
                                <a:gd name="T8" fmla="+- 0 9952 9952"/>
                                <a:gd name="T9" fmla="*/ T8 w 199"/>
                                <a:gd name="T10" fmla="+- 0 2534 2528"/>
                                <a:gd name="T11" fmla="*/ 2534 h 6"/>
                                <a:gd name="T12" fmla="+- 0 10151 9952"/>
                                <a:gd name="T13" fmla="*/ T12 w 199"/>
                                <a:gd name="T14" fmla="+- 0 2534 2528"/>
                                <a:gd name="T15" fmla="*/ 2534 h 6"/>
                                <a:gd name="T16" fmla="+- 0 10151 9952"/>
                                <a:gd name="T17" fmla="*/ T16 w 199"/>
                                <a:gd name="T18" fmla="+- 0 2528 2528"/>
                                <a:gd name="T19" fmla="*/ 252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51" name="Picture 4037"/>
                            <pic:cNvPicPr>
                              <a:picLocks noChangeAspect="1" noChangeArrowheads="1"/>
                            </pic:cNvPicPr>
                          </pic:nvPicPr>
                          <pic:blipFill>
                            <a:blip r:embed="rId774">
                              <a:extLst>
                                <a:ext uri="{28A0092B-C50C-407E-A947-70E740481C1C}">
                                  <a14:useLocalDpi xmlns:a14="http://schemas.microsoft.com/office/drawing/2010/main" val="0"/>
                                </a:ext>
                              </a:extLst>
                            </a:blip>
                            <a:srcRect/>
                            <a:stretch>
                              <a:fillRect/>
                            </a:stretch>
                          </pic:blipFill>
                          <pic:spPr bwMode="auto">
                            <a:xfrm>
                              <a:off x="9952" y="252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52" name="Group 4038"/>
                        <wpg:cNvGrpSpPr>
                          <a:grpSpLocks/>
                        </wpg:cNvGrpSpPr>
                        <wpg:grpSpPr bwMode="auto">
                          <a:xfrm>
                            <a:off x="9952" y="2518"/>
                            <a:ext cx="199" cy="5"/>
                            <a:chOff x="9952" y="2518"/>
                            <a:chExt cx="199" cy="5"/>
                          </a:xfrm>
                        </wpg:grpSpPr>
                        <wps:wsp>
                          <wps:cNvPr id="16453" name="Freeform 4039"/>
                          <wps:cNvSpPr>
                            <a:spLocks/>
                          </wps:cNvSpPr>
                          <wps:spPr bwMode="auto">
                            <a:xfrm>
                              <a:off x="9952" y="2518"/>
                              <a:ext cx="199" cy="5"/>
                            </a:xfrm>
                            <a:custGeom>
                              <a:avLst/>
                              <a:gdLst>
                                <a:gd name="T0" fmla="+- 0 10151 9952"/>
                                <a:gd name="T1" fmla="*/ T0 w 199"/>
                                <a:gd name="T2" fmla="+- 0 2518 2518"/>
                                <a:gd name="T3" fmla="*/ 2518 h 5"/>
                                <a:gd name="T4" fmla="+- 0 9952 9952"/>
                                <a:gd name="T5" fmla="*/ T4 w 199"/>
                                <a:gd name="T6" fmla="+- 0 2518 2518"/>
                                <a:gd name="T7" fmla="*/ 2518 h 5"/>
                                <a:gd name="T8" fmla="+- 0 9952 9952"/>
                                <a:gd name="T9" fmla="*/ T8 w 199"/>
                                <a:gd name="T10" fmla="+- 0 2522 2518"/>
                                <a:gd name="T11" fmla="*/ 2522 h 5"/>
                                <a:gd name="T12" fmla="+- 0 10151 9952"/>
                                <a:gd name="T13" fmla="*/ T12 w 199"/>
                                <a:gd name="T14" fmla="+- 0 2522 2518"/>
                                <a:gd name="T15" fmla="*/ 2522 h 5"/>
                                <a:gd name="T16" fmla="+- 0 10151 9952"/>
                                <a:gd name="T17" fmla="*/ T16 w 199"/>
                                <a:gd name="T18" fmla="+- 0 2518 2518"/>
                                <a:gd name="T19" fmla="*/ 2518 h 5"/>
                              </a:gdLst>
                              <a:ahLst/>
                              <a:cxnLst>
                                <a:cxn ang="0">
                                  <a:pos x="T1" y="T3"/>
                                </a:cxn>
                                <a:cxn ang="0">
                                  <a:pos x="T5" y="T7"/>
                                </a:cxn>
                                <a:cxn ang="0">
                                  <a:pos x="T9" y="T11"/>
                                </a:cxn>
                                <a:cxn ang="0">
                                  <a:pos x="T13" y="T15"/>
                                </a:cxn>
                                <a:cxn ang="0">
                                  <a:pos x="T17" y="T19"/>
                                </a:cxn>
                              </a:cxnLst>
                              <a:rect l="0" t="0" r="r" b="b"/>
                              <a:pathLst>
                                <a:path w="199" h="5">
                                  <a:moveTo>
                                    <a:pt x="199" y="0"/>
                                  </a:moveTo>
                                  <a:lnTo>
                                    <a:pt x="0" y="0"/>
                                  </a:lnTo>
                                  <a:lnTo>
                                    <a:pt x="0" y="4"/>
                                  </a:lnTo>
                                  <a:lnTo>
                                    <a:pt x="199" y="4"/>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54" name="Picture 4040"/>
                            <pic:cNvPicPr>
                              <a:picLocks noChangeAspect="1" noChangeArrowheads="1"/>
                            </pic:cNvPicPr>
                          </pic:nvPicPr>
                          <pic:blipFill>
                            <a:blip r:embed="rId775">
                              <a:extLst>
                                <a:ext uri="{28A0092B-C50C-407E-A947-70E740481C1C}">
                                  <a14:useLocalDpi xmlns:a14="http://schemas.microsoft.com/office/drawing/2010/main" val="0"/>
                                </a:ext>
                              </a:extLst>
                            </a:blip>
                            <a:srcRect/>
                            <a:stretch>
                              <a:fillRect/>
                            </a:stretch>
                          </pic:blipFill>
                          <pic:spPr bwMode="auto">
                            <a:xfrm>
                              <a:off x="9952" y="251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55" name="Picture 4041"/>
                            <pic:cNvPicPr>
                              <a:picLocks noChangeAspect="1" noChangeArrowheads="1"/>
                            </pic:cNvPicPr>
                          </pic:nvPicPr>
                          <pic:blipFill>
                            <a:blip r:embed="rId776">
                              <a:extLst>
                                <a:ext uri="{28A0092B-C50C-407E-A947-70E740481C1C}">
                                  <a14:useLocalDpi xmlns:a14="http://schemas.microsoft.com/office/drawing/2010/main" val="0"/>
                                </a:ext>
                              </a:extLst>
                            </a:blip>
                            <a:srcRect/>
                            <a:stretch>
                              <a:fillRect/>
                            </a:stretch>
                          </pic:blipFill>
                          <pic:spPr bwMode="auto">
                            <a:xfrm>
                              <a:off x="9952" y="250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56" name="Group 4042"/>
                        <wpg:cNvGrpSpPr>
                          <a:grpSpLocks/>
                        </wpg:cNvGrpSpPr>
                        <wpg:grpSpPr bwMode="auto">
                          <a:xfrm>
                            <a:off x="9952" y="2500"/>
                            <a:ext cx="199" cy="6"/>
                            <a:chOff x="9952" y="2500"/>
                            <a:chExt cx="199" cy="6"/>
                          </a:xfrm>
                        </wpg:grpSpPr>
                        <wps:wsp>
                          <wps:cNvPr id="16457" name="Freeform 4043"/>
                          <wps:cNvSpPr>
                            <a:spLocks/>
                          </wps:cNvSpPr>
                          <wps:spPr bwMode="auto">
                            <a:xfrm>
                              <a:off x="9952" y="2500"/>
                              <a:ext cx="199" cy="6"/>
                            </a:xfrm>
                            <a:custGeom>
                              <a:avLst/>
                              <a:gdLst>
                                <a:gd name="T0" fmla="+- 0 10151 9952"/>
                                <a:gd name="T1" fmla="*/ T0 w 199"/>
                                <a:gd name="T2" fmla="+- 0 2500 2500"/>
                                <a:gd name="T3" fmla="*/ 2500 h 6"/>
                                <a:gd name="T4" fmla="+- 0 9952 9952"/>
                                <a:gd name="T5" fmla="*/ T4 w 199"/>
                                <a:gd name="T6" fmla="+- 0 2500 2500"/>
                                <a:gd name="T7" fmla="*/ 2500 h 6"/>
                                <a:gd name="T8" fmla="+- 0 9952 9952"/>
                                <a:gd name="T9" fmla="*/ T8 w 199"/>
                                <a:gd name="T10" fmla="+- 0 2506 2500"/>
                                <a:gd name="T11" fmla="*/ 2506 h 6"/>
                                <a:gd name="T12" fmla="+- 0 10151 9952"/>
                                <a:gd name="T13" fmla="*/ T12 w 199"/>
                                <a:gd name="T14" fmla="+- 0 2506 2500"/>
                                <a:gd name="T15" fmla="*/ 2506 h 6"/>
                                <a:gd name="T16" fmla="+- 0 10151 9952"/>
                                <a:gd name="T17" fmla="*/ T16 w 199"/>
                                <a:gd name="T18" fmla="+- 0 2500 2500"/>
                                <a:gd name="T19" fmla="*/ 250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58" name="Picture 4044"/>
                            <pic:cNvPicPr>
                              <a:picLocks noChangeAspect="1" noChangeArrowheads="1"/>
                            </pic:cNvPicPr>
                          </pic:nvPicPr>
                          <pic:blipFill>
                            <a:blip r:embed="rId777">
                              <a:extLst>
                                <a:ext uri="{28A0092B-C50C-407E-A947-70E740481C1C}">
                                  <a14:useLocalDpi xmlns:a14="http://schemas.microsoft.com/office/drawing/2010/main" val="0"/>
                                </a:ext>
                              </a:extLst>
                            </a:blip>
                            <a:srcRect/>
                            <a:stretch>
                              <a:fillRect/>
                            </a:stretch>
                          </pic:blipFill>
                          <pic:spPr bwMode="auto">
                            <a:xfrm>
                              <a:off x="9952" y="2495"/>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59" name="Group 4045"/>
                        <wpg:cNvGrpSpPr>
                          <a:grpSpLocks/>
                        </wpg:cNvGrpSpPr>
                        <wpg:grpSpPr bwMode="auto">
                          <a:xfrm>
                            <a:off x="9952" y="2489"/>
                            <a:ext cx="199" cy="6"/>
                            <a:chOff x="9952" y="2489"/>
                            <a:chExt cx="199" cy="6"/>
                          </a:xfrm>
                        </wpg:grpSpPr>
                        <wps:wsp>
                          <wps:cNvPr id="16460" name="Freeform 4046"/>
                          <wps:cNvSpPr>
                            <a:spLocks/>
                          </wps:cNvSpPr>
                          <wps:spPr bwMode="auto">
                            <a:xfrm>
                              <a:off x="9952" y="2489"/>
                              <a:ext cx="199" cy="6"/>
                            </a:xfrm>
                            <a:custGeom>
                              <a:avLst/>
                              <a:gdLst>
                                <a:gd name="T0" fmla="+- 0 10151 9952"/>
                                <a:gd name="T1" fmla="*/ T0 w 199"/>
                                <a:gd name="T2" fmla="+- 0 2489 2489"/>
                                <a:gd name="T3" fmla="*/ 2489 h 6"/>
                                <a:gd name="T4" fmla="+- 0 9952 9952"/>
                                <a:gd name="T5" fmla="*/ T4 w 199"/>
                                <a:gd name="T6" fmla="+- 0 2489 2489"/>
                                <a:gd name="T7" fmla="*/ 2489 h 6"/>
                                <a:gd name="T8" fmla="+- 0 9952 9952"/>
                                <a:gd name="T9" fmla="*/ T8 w 199"/>
                                <a:gd name="T10" fmla="+- 0 2495 2489"/>
                                <a:gd name="T11" fmla="*/ 2495 h 6"/>
                                <a:gd name="T12" fmla="+- 0 10151 9952"/>
                                <a:gd name="T13" fmla="*/ T12 w 199"/>
                                <a:gd name="T14" fmla="+- 0 2495 2489"/>
                                <a:gd name="T15" fmla="*/ 2495 h 6"/>
                                <a:gd name="T16" fmla="+- 0 10151 9952"/>
                                <a:gd name="T17" fmla="*/ T16 w 199"/>
                                <a:gd name="T18" fmla="+- 0 2489 2489"/>
                                <a:gd name="T19" fmla="*/ 248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61" name="Picture 4047"/>
                            <pic:cNvPicPr>
                              <a:picLocks noChangeAspect="1" noChangeArrowheads="1"/>
                            </pic:cNvPicPr>
                          </pic:nvPicPr>
                          <pic:blipFill>
                            <a:blip r:embed="rId778">
                              <a:extLst>
                                <a:ext uri="{28A0092B-C50C-407E-A947-70E740481C1C}">
                                  <a14:useLocalDpi xmlns:a14="http://schemas.microsoft.com/office/drawing/2010/main" val="0"/>
                                </a:ext>
                              </a:extLst>
                            </a:blip>
                            <a:srcRect/>
                            <a:stretch>
                              <a:fillRect/>
                            </a:stretch>
                          </pic:blipFill>
                          <pic:spPr bwMode="auto">
                            <a:xfrm>
                              <a:off x="9952" y="2484"/>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62" name="Picture 4048"/>
                            <pic:cNvPicPr>
                              <a:picLocks noChangeAspect="1" noChangeArrowheads="1"/>
                            </pic:cNvPicPr>
                          </pic:nvPicPr>
                          <pic:blipFill>
                            <a:blip r:embed="rId779">
                              <a:extLst>
                                <a:ext uri="{28A0092B-C50C-407E-A947-70E740481C1C}">
                                  <a14:useLocalDpi xmlns:a14="http://schemas.microsoft.com/office/drawing/2010/main" val="0"/>
                                </a:ext>
                              </a:extLst>
                            </a:blip>
                            <a:srcRect/>
                            <a:stretch>
                              <a:fillRect/>
                            </a:stretch>
                          </pic:blipFill>
                          <pic:spPr bwMode="auto">
                            <a:xfrm>
                              <a:off x="9952" y="2477"/>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63" name="Group 4049"/>
                        <wpg:cNvGrpSpPr>
                          <a:grpSpLocks/>
                        </wpg:cNvGrpSpPr>
                        <wpg:grpSpPr bwMode="auto">
                          <a:xfrm>
                            <a:off x="9952" y="2472"/>
                            <a:ext cx="199" cy="6"/>
                            <a:chOff x="9952" y="2472"/>
                            <a:chExt cx="199" cy="6"/>
                          </a:xfrm>
                        </wpg:grpSpPr>
                        <wps:wsp>
                          <wps:cNvPr id="16464" name="Freeform 4050"/>
                          <wps:cNvSpPr>
                            <a:spLocks/>
                          </wps:cNvSpPr>
                          <wps:spPr bwMode="auto">
                            <a:xfrm>
                              <a:off x="9952" y="2472"/>
                              <a:ext cx="199" cy="6"/>
                            </a:xfrm>
                            <a:custGeom>
                              <a:avLst/>
                              <a:gdLst>
                                <a:gd name="T0" fmla="+- 0 10151 9952"/>
                                <a:gd name="T1" fmla="*/ T0 w 199"/>
                                <a:gd name="T2" fmla="+- 0 2472 2472"/>
                                <a:gd name="T3" fmla="*/ 2472 h 6"/>
                                <a:gd name="T4" fmla="+- 0 9952 9952"/>
                                <a:gd name="T5" fmla="*/ T4 w 199"/>
                                <a:gd name="T6" fmla="+- 0 2472 2472"/>
                                <a:gd name="T7" fmla="*/ 2472 h 6"/>
                                <a:gd name="T8" fmla="+- 0 9952 9952"/>
                                <a:gd name="T9" fmla="*/ T8 w 199"/>
                                <a:gd name="T10" fmla="+- 0 2477 2472"/>
                                <a:gd name="T11" fmla="*/ 2477 h 6"/>
                                <a:gd name="T12" fmla="+- 0 10151 9952"/>
                                <a:gd name="T13" fmla="*/ T12 w 199"/>
                                <a:gd name="T14" fmla="+- 0 2477 2472"/>
                                <a:gd name="T15" fmla="*/ 2477 h 6"/>
                                <a:gd name="T16" fmla="+- 0 10151 9952"/>
                                <a:gd name="T17" fmla="*/ T16 w 199"/>
                                <a:gd name="T18" fmla="+- 0 2472 2472"/>
                                <a:gd name="T19" fmla="*/ 2472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65" name="Picture 4051"/>
                            <pic:cNvPicPr>
                              <a:picLocks noChangeAspect="1" noChangeArrowheads="1"/>
                            </pic:cNvPicPr>
                          </pic:nvPicPr>
                          <pic:blipFill>
                            <a:blip r:embed="rId780">
                              <a:extLst>
                                <a:ext uri="{28A0092B-C50C-407E-A947-70E740481C1C}">
                                  <a14:useLocalDpi xmlns:a14="http://schemas.microsoft.com/office/drawing/2010/main" val="0"/>
                                </a:ext>
                              </a:extLst>
                            </a:blip>
                            <a:srcRect/>
                            <a:stretch>
                              <a:fillRect/>
                            </a:stretch>
                          </pic:blipFill>
                          <pic:spPr bwMode="auto">
                            <a:xfrm>
                              <a:off x="9952" y="246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66" name="Group 4052"/>
                        <wpg:cNvGrpSpPr>
                          <a:grpSpLocks/>
                        </wpg:cNvGrpSpPr>
                        <wpg:grpSpPr bwMode="auto">
                          <a:xfrm>
                            <a:off x="9952" y="2461"/>
                            <a:ext cx="199" cy="6"/>
                            <a:chOff x="9952" y="2461"/>
                            <a:chExt cx="199" cy="6"/>
                          </a:xfrm>
                        </wpg:grpSpPr>
                        <wps:wsp>
                          <wps:cNvPr id="16467" name="Freeform 4053"/>
                          <wps:cNvSpPr>
                            <a:spLocks/>
                          </wps:cNvSpPr>
                          <wps:spPr bwMode="auto">
                            <a:xfrm>
                              <a:off x="9952" y="2461"/>
                              <a:ext cx="199" cy="6"/>
                            </a:xfrm>
                            <a:custGeom>
                              <a:avLst/>
                              <a:gdLst>
                                <a:gd name="T0" fmla="+- 0 10151 9952"/>
                                <a:gd name="T1" fmla="*/ T0 w 199"/>
                                <a:gd name="T2" fmla="+- 0 2461 2461"/>
                                <a:gd name="T3" fmla="*/ 2461 h 6"/>
                                <a:gd name="T4" fmla="+- 0 9952 9952"/>
                                <a:gd name="T5" fmla="*/ T4 w 199"/>
                                <a:gd name="T6" fmla="+- 0 2461 2461"/>
                                <a:gd name="T7" fmla="*/ 2461 h 6"/>
                                <a:gd name="T8" fmla="+- 0 9952 9952"/>
                                <a:gd name="T9" fmla="*/ T8 w 199"/>
                                <a:gd name="T10" fmla="+- 0 2466 2461"/>
                                <a:gd name="T11" fmla="*/ 2466 h 6"/>
                                <a:gd name="T12" fmla="+- 0 10151 9952"/>
                                <a:gd name="T13" fmla="*/ T12 w 199"/>
                                <a:gd name="T14" fmla="+- 0 2466 2461"/>
                                <a:gd name="T15" fmla="*/ 2466 h 6"/>
                                <a:gd name="T16" fmla="+- 0 10151 9952"/>
                                <a:gd name="T17" fmla="*/ T16 w 199"/>
                                <a:gd name="T18" fmla="+- 0 2461 2461"/>
                                <a:gd name="T19" fmla="*/ 2461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68" name="Picture 4054"/>
                            <pic:cNvPicPr>
                              <a:picLocks noChangeAspect="1" noChangeArrowheads="1"/>
                            </pic:cNvPicPr>
                          </pic:nvPicPr>
                          <pic:blipFill>
                            <a:blip r:embed="rId781">
                              <a:extLst>
                                <a:ext uri="{28A0092B-C50C-407E-A947-70E740481C1C}">
                                  <a14:useLocalDpi xmlns:a14="http://schemas.microsoft.com/office/drawing/2010/main" val="0"/>
                                </a:ext>
                              </a:extLst>
                            </a:blip>
                            <a:srcRect/>
                            <a:stretch>
                              <a:fillRect/>
                            </a:stretch>
                          </pic:blipFill>
                          <pic:spPr bwMode="auto">
                            <a:xfrm>
                              <a:off x="9952" y="2454"/>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69" name="Group 4055"/>
                        <wpg:cNvGrpSpPr>
                          <a:grpSpLocks/>
                        </wpg:cNvGrpSpPr>
                        <wpg:grpSpPr bwMode="auto">
                          <a:xfrm>
                            <a:off x="9952" y="2449"/>
                            <a:ext cx="199" cy="6"/>
                            <a:chOff x="9952" y="2449"/>
                            <a:chExt cx="199" cy="6"/>
                          </a:xfrm>
                        </wpg:grpSpPr>
                        <wps:wsp>
                          <wps:cNvPr id="16470" name="Freeform 4056"/>
                          <wps:cNvSpPr>
                            <a:spLocks/>
                          </wps:cNvSpPr>
                          <wps:spPr bwMode="auto">
                            <a:xfrm>
                              <a:off x="9952" y="2449"/>
                              <a:ext cx="199" cy="6"/>
                            </a:xfrm>
                            <a:custGeom>
                              <a:avLst/>
                              <a:gdLst>
                                <a:gd name="T0" fmla="+- 0 10151 9952"/>
                                <a:gd name="T1" fmla="*/ T0 w 199"/>
                                <a:gd name="T2" fmla="+- 0 2449 2449"/>
                                <a:gd name="T3" fmla="*/ 2449 h 6"/>
                                <a:gd name="T4" fmla="+- 0 9952 9952"/>
                                <a:gd name="T5" fmla="*/ T4 w 199"/>
                                <a:gd name="T6" fmla="+- 0 2449 2449"/>
                                <a:gd name="T7" fmla="*/ 2449 h 6"/>
                                <a:gd name="T8" fmla="+- 0 9952 9952"/>
                                <a:gd name="T9" fmla="*/ T8 w 199"/>
                                <a:gd name="T10" fmla="+- 0 2454 2449"/>
                                <a:gd name="T11" fmla="*/ 2454 h 6"/>
                                <a:gd name="T12" fmla="+- 0 10151 9952"/>
                                <a:gd name="T13" fmla="*/ T12 w 199"/>
                                <a:gd name="T14" fmla="+- 0 2454 2449"/>
                                <a:gd name="T15" fmla="*/ 2454 h 6"/>
                                <a:gd name="T16" fmla="+- 0 10151 9952"/>
                                <a:gd name="T17" fmla="*/ T16 w 199"/>
                                <a:gd name="T18" fmla="+- 0 2449 2449"/>
                                <a:gd name="T19" fmla="*/ 2449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71" name="Picture 4057"/>
                            <pic:cNvPicPr>
                              <a:picLocks noChangeAspect="1" noChangeArrowheads="1"/>
                            </pic:cNvPicPr>
                          </pic:nvPicPr>
                          <pic:blipFill>
                            <a:blip r:embed="rId782">
                              <a:extLst>
                                <a:ext uri="{28A0092B-C50C-407E-A947-70E740481C1C}">
                                  <a14:useLocalDpi xmlns:a14="http://schemas.microsoft.com/office/drawing/2010/main" val="0"/>
                                </a:ext>
                              </a:extLst>
                            </a:blip>
                            <a:srcRect/>
                            <a:stretch>
                              <a:fillRect/>
                            </a:stretch>
                          </pic:blipFill>
                          <pic:spPr bwMode="auto">
                            <a:xfrm>
                              <a:off x="9952" y="2443"/>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72" name="Group 4058"/>
                        <wpg:cNvGrpSpPr>
                          <a:grpSpLocks/>
                        </wpg:cNvGrpSpPr>
                        <wpg:grpSpPr bwMode="auto">
                          <a:xfrm>
                            <a:off x="9952" y="2438"/>
                            <a:ext cx="199" cy="6"/>
                            <a:chOff x="9952" y="2438"/>
                            <a:chExt cx="199" cy="6"/>
                          </a:xfrm>
                        </wpg:grpSpPr>
                        <wps:wsp>
                          <wps:cNvPr id="16473" name="Freeform 4059"/>
                          <wps:cNvSpPr>
                            <a:spLocks/>
                          </wps:cNvSpPr>
                          <wps:spPr bwMode="auto">
                            <a:xfrm>
                              <a:off x="9952" y="2438"/>
                              <a:ext cx="199" cy="6"/>
                            </a:xfrm>
                            <a:custGeom>
                              <a:avLst/>
                              <a:gdLst>
                                <a:gd name="T0" fmla="+- 0 10151 9952"/>
                                <a:gd name="T1" fmla="*/ T0 w 199"/>
                                <a:gd name="T2" fmla="+- 0 2438 2438"/>
                                <a:gd name="T3" fmla="*/ 2438 h 6"/>
                                <a:gd name="T4" fmla="+- 0 9952 9952"/>
                                <a:gd name="T5" fmla="*/ T4 w 199"/>
                                <a:gd name="T6" fmla="+- 0 2438 2438"/>
                                <a:gd name="T7" fmla="*/ 2438 h 6"/>
                                <a:gd name="T8" fmla="+- 0 9952 9952"/>
                                <a:gd name="T9" fmla="*/ T8 w 199"/>
                                <a:gd name="T10" fmla="+- 0 2443 2438"/>
                                <a:gd name="T11" fmla="*/ 2443 h 6"/>
                                <a:gd name="T12" fmla="+- 0 10151 9952"/>
                                <a:gd name="T13" fmla="*/ T12 w 199"/>
                                <a:gd name="T14" fmla="+- 0 2443 2438"/>
                                <a:gd name="T15" fmla="*/ 2443 h 6"/>
                                <a:gd name="T16" fmla="+- 0 10151 9952"/>
                                <a:gd name="T17" fmla="*/ T16 w 199"/>
                                <a:gd name="T18" fmla="+- 0 2438 2438"/>
                                <a:gd name="T19" fmla="*/ 243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74" name="Picture 4060"/>
                            <pic:cNvPicPr>
                              <a:picLocks noChangeAspect="1" noChangeArrowheads="1"/>
                            </pic:cNvPicPr>
                          </pic:nvPicPr>
                          <pic:blipFill>
                            <a:blip r:embed="rId783">
                              <a:extLst>
                                <a:ext uri="{28A0092B-C50C-407E-A947-70E740481C1C}">
                                  <a14:useLocalDpi xmlns:a14="http://schemas.microsoft.com/office/drawing/2010/main" val="0"/>
                                </a:ext>
                              </a:extLst>
                            </a:blip>
                            <a:srcRect/>
                            <a:stretch>
                              <a:fillRect/>
                            </a:stretch>
                          </pic:blipFill>
                          <pic:spPr bwMode="auto">
                            <a:xfrm>
                              <a:off x="9952" y="2432"/>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475" name="Picture 4061"/>
                            <pic:cNvPicPr>
                              <a:picLocks noChangeAspect="1" noChangeArrowheads="1"/>
                            </pic:cNvPicPr>
                          </pic:nvPicPr>
                          <pic:blipFill>
                            <a:blip r:embed="rId784">
                              <a:extLst>
                                <a:ext uri="{28A0092B-C50C-407E-A947-70E740481C1C}">
                                  <a14:useLocalDpi xmlns:a14="http://schemas.microsoft.com/office/drawing/2010/main" val="0"/>
                                </a:ext>
                              </a:extLst>
                            </a:blip>
                            <a:srcRect/>
                            <a:stretch>
                              <a:fillRect/>
                            </a:stretch>
                          </pic:blipFill>
                          <pic:spPr bwMode="auto">
                            <a:xfrm>
                              <a:off x="9952" y="2426"/>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76" name="Group 4062"/>
                        <wpg:cNvGrpSpPr>
                          <a:grpSpLocks/>
                        </wpg:cNvGrpSpPr>
                        <wpg:grpSpPr bwMode="auto">
                          <a:xfrm>
                            <a:off x="9952" y="2420"/>
                            <a:ext cx="199" cy="6"/>
                            <a:chOff x="9952" y="2420"/>
                            <a:chExt cx="199" cy="6"/>
                          </a:xfrm>
                        </wpg:grpSpPr>
                        <wps:wsp>
                          <wps:cNvPr id="16477" name="Freeform 4063"/>
                          <wps:cNvSpPr>
                            <a:spLocks/>
                          </wps:cNvSpPr>
                          <wps:spPr bwMode="auto">
                            <a:xfrm>
                              <a:off x="9952" y="2420"/>
                              <a:ext cx="199" cy="6"/>
                            </a:xfrm>
                            <a:custGeom>
                              <a:avLst/>
                              <a:gdLst>
                                <a:gd name="T0" fmla="+- 0 10151 9952"/>
                                <a:gd name="T1" fmla="*/ T0 w 199"/>
                                <a:gd name="T2" fmla="+- 0 2420 2420"/>
                                <a:gd name="T3" fmla="*/ 2420 h 6"/>
                                <a:gd name="T4" fmla="+- 0 9952 9952"/>
                                <a:gd name="T5" fmla="*/ T4 w 199"/>
                                <a:gd name="T6" fmla="+- 0 2420 2420"/>
                                <a:gd name="T7" fmla="*/ 2420 h 6"/>
                                <a:gd name="T8" fmla="+- 0 9952 9952"/>
                                <a:gd name="T9" fmla="*/ T8 w 199"/>
                                <a:gd name="T10" fmla="+- 0 2426 2420"/>
                                <a:gd name="T11" fmla="*/ 2426 h 6"/>
                                <a:gd name="T12" fmla="+- 0 10151 9952"/>
                                <a:gd name="T13" fmla="*/ T12 w 199"/>
                                <a:gd name="T14" fmla="+- 0 2426 2420"/>
                                <a:gd name="T15" fmla="*/ 2426 h 6"/>
                                <a:gd name="T16" fmla="+- 0 10151 9952"/>
                                <a:gd name="T17" fmla="*/ T16 w 199"/>
                                <a:gd name="T18" fmla="+- 0 2420 2420"/>
                                <a:gd name="T19" fmla="*/ 2420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478" name="Group 4064"/>
                        <wpg:cNvGrpSpPr>
                          <a:grpSpLocks/>
                        </wpg:cNvGrpSpPr>
                        <wpg:grpSpPr bwMode="auto">
                          <a:xfrm>
                            <a:off x="9952" y="2420"/>
                            <a:ext cx="199" cy="2"/>
                            <a:chOff x="9952" y="2420"/>
                            <a:chExt cx="199" cy="2"/>
                          </a:xfrm>
                        </wpg:grpSpPr>
                        <wps:wsp>
                          <wps:cNvPr id="16479" name="Freeform 4065"/>
                          <wps:cNvSpPr>
                            <a:spLocks/>
                          </wps:cNvSpPr>
                          <wps:spPr bwMode="auto">
                            <a:xfrm>
                              <a:off x="9952" y="2420"/>
                              <a:ext cx="199" cy="2"/>
                            </a:xfrm>
                            <a:custGeom>
                              <a:avLst/>
                              <a:gdLst>
                                <a:gd name="T0" fmla="+- 0 9952 9952"/>
                                <a:gd name="T1" fmla="*/ T0 w 199"/>
                                <a:gd name="T2" fmla="+- 0 10151 9952"/>
                                <a:gd name="T3" fmla="*/ T2 w 199"/>
                                <a:gd name="T4" fmla="+- 0 9952 9952"/>
                                <a:gd name="T5" fmla="*/ T4 w 199"/>
                                <a:gd name="T6" fmla="+- 0 10151 9952"/>
                                <a:gd name="T7" fmla="*/ T6 w 199"/>
                                <a:gd name="T8" fmla="+- 0 9952 9952"/>
                                <a:gd name="T9" fmla="*/ T8 w 199"/>
                              </a:gdLst>
                              <a:ahLst/>
                              <a:cxnLst>
                                <a:cxn ang="0">
                                  <a:pos x="T1" y="0"/>
                                </a:cxn>
                                <a:cxn ang="0">
                                  <a:pos x="T3" y="0"/>
                                </a:cxn>
                                <a:cxn ang="0">
                                  <a:pos x="T5" y="0"/>
                                </a:cxn>
                                <a:cxn ang="0">
                                  <a:pos x="T7" y="0"/>
                                </a:cxn>
                                <a:cxn ang="0">
                                  <a:pos x="T9" y="0"/>
                                </a:cxn>
                              </a:cxnLst>
                              <a:rect l="0" t="0" r="r" b="b"/>
                              <a:pathLst>
                                <a:path w="199">
                                  <a:moveTo>
                                    <a:pt x="0" y="0"/>
                                  </a:moveTo>
                                  <a:lnTo>
                                    <a:pt x="199" y="0"/>
                                  </a:lnTo>
                                  <a:lnTo>
                                    <a:pt x="0" y="0"/>
                                  </a:lnTo>
                                  <a:lnTo>
                                    <a:pt x="199" y="0"/>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480" name="Group 4066"/>
                        <wpg:cNvGrpSpPr>
                          <a:grpSpLocks/>
                        </wpg:cNvGrpSpPr>
                        <wpg:grpSpPr bwMode="auto">
                          <a:xfrm>
                            <a:off x="10130" y="2529"/>
                            <a:ext cx="5" cy="63"/>
                            <a:chOff x="10130" y="2529"/>
                            <a:chExt cx="5" cy="63"/>
                          </a:xfrm>
                        </wpg:grpSpPr>
                        <wps:wsp>
                          <wps:cNvPr id="16481" name="Freeform 4067"/>
                          <wps:cNvSpPr>
                            <a:spLocks/>
                          </wps:cNvSpPr>
                          <wps:spPr bwMode="auto">
                            <a:xfrm>
                              <a:off x="10130" y="2529"/>
                              <a:ext cx="5" cy="63"/>
                            </a:xfrm>
                            <a:custGeom>
                              <a:avLst/>
                              <a:gdLst>
                                <a:gd name="T0" fmla="+- 0 10134 10130"/>
                                <a:gd name="T1" fmla="*/ T0 w 5"/>
                                <a:gd name="T2" fmla="+- 0 2529 2529"/>
                                <a:gd name="T3" fmla="*/ 2529 h 63"/>
                                <a:gd name="T4" fmla="+- 0 10130 10130"/>
                                <a:gd name="T5" fmla="*/ T4 w 5"/>
                                <a:gd name="T6" fmla="+- 0 2529 2529"/>
                                <a:gd name="T7" fmla="*/ 2529 h 63"/>
                                <a:gd name="T8" fmla="+- 0 10130 10130"/>
                                <a:gd name="T9" fmla="*/ T8 w 5"/>
                                <a:gd name="T10" fmla="+- 0 2593 2529"/>
                                <a:gd name="T11" fmla="*/ 2593 h 63"/>
                                <a:gd name="T12" fmla="+- 0 10134 10130"/>
                                <a:gd name="T13" fmla="*/ T12 w 5"/>
                                <a:gd name="T14" fmla="+- 0 2593 2529"/>
                                <a:gd name="T15" fmla="*/ 2593 h 63"/>
                                <a:gd name="T16" fmla="+- 0 10134 1013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82" name="Picture 4068"/>
                            <pic:cNvPicPr>
                              <a:picLocks noChangeAspect="1" noChangeArrowheads="1"/>
                            </pic:cNvPicPr>
                          </pic:nvPicPr>
                          <pic:blipFill>
                            <a:blip r:embed="rId729">
                              <a:extLst>
                                <a:ext uri="{28A0092B-C50C-407E-A947-70E740481C1C}">
                                  <a14:useLocalDpi xmlns:a14="http://schemas.microsoft.com/office/drawing/2010/main" val="0"/>
                                </a:ext>
                              </a:extLst>
                            </a:blip>
                            <a:srcRect/>
                            <a:stretch>
                              <a:fillRect/>
                            </a:stretch>
                          </pic:blipFill>
                          <pic:spPr bwMode="auto">
                            <a:xfrm>
                              <a:off x="1012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83" name="Group 4069"/>
                        <wpg:cNvGrpSpPr>
                          <a:grpSpLocks/>
                        </wpg:cNvGrpSpPr>
                        <wpg:grpSpPr bwMode="auto">
                          <a:xfrm>
                            <a:off x="10120" y="2529"/>
                            <a:ext cx="5" cy="63"/>
                            <a:chOff x="10120" y="2529"/>
                            <a:chExt cx="5" cy="63"/>
                          </a:xfrm>
                        </wpg:grpSpPr>
                        <wps:wsp>
                          <wps:cNvPr id="16484" name="Freeform 4070"/>
                          <wps:cNvSpPr>
                            <a:spLocks/>
                          </wps:cNvSpPr>
                          <wps:spPr bwMode="auto">
                            <a:xfrm>
                              <a:off x="10120" y="2529"/>
                              <a:ext cx="5" cy="63"/>
                            </a:xfrm>
                            <a:custGeom>
                              <a:avLst/>
                              <a:gdLst>
                                <a:gd name="T0" fmla="+- 0 10124 10120"/>
                                <a:gd name="T1" fmla="*/ T0 w 5"/>
                                <a:gd name="T2" fmla="+- 0 2529 2529"/>
                                <a:gd name="T3" fmla="*/ 2529 h 63"/>
                                <a:gd name="T4" fmla="+- 0 10120 10120"/>
                                <a:gd name="T5" fmla="*/ T4 w 5"/>
                                <a:gd name="T6" fmla="+- 0 2529 2529"/>
                                <a:gd name="T7" fmla="*/ 2529 h 63"/>
                                <a:gd name="T8" fmla="+- 0 10120 10120"/>
                                <a:gd name="T9" fmla="*/ T8 w 5"/>
                                <a:gd name="T10" fmla="+- 0 2593 2529"/>
                                <a:gd name="T11" fmla="*/ 2593 h 63"/>
                                <a:gd name="T12" fmla="+- 0 10124 10120"/>
                                <a:gd name="T13" fmla="*/ T12 w 5"/>
                                <a:gd name="T14" fmla="+- 0 2593 2529"/>
                                <a:gd name="T15" fmla="*/ 2593 h 63"/>
                                <a:gd name="T16" fmla="+- 0 10124 1012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485" name="Group 4071"/>
                        <wpg:cNvGrpSpPr>
                          <a:grpSpLocks/>
                        </wpg:cNvGrpSpPr>
                        <wpg:grpSpPr bwMode="auto">
                          <a:xfrm>
                            <a:off x="10115" y="2529"/>
                            <a:ext cx="5" cy="63"/>
                            <a:chOff x="10115" y="2529"/>
                            <a:chExt cx="5" cy="63"/>
                          </a:xfrm>
                        </wpg:grpSpPr>
                        <wps:wsp>
                          <wps:cNvPr id="16486" name="Freeform 4072"/>
                          <wps:cNvSpPr>
                            <a:spLocks/>
                          </wps:cNvSpPr>
                          <wps:spPr bwMode="auto">
                            <a:xfrm>
                              <a:off x="10115" y="2529"/>
                              <a:ext cx="5" cy="63"/>
                            </a:xfrm>
                            <a:custGeom>
                              <a:avLst/>
                              <a:gdLst>
                                <a:gd name="T0" fmla="+- 0 10120 10115"/>
                                <a:gd name="T1" fmla="*/ T0 w 5"/>
                                <a:gd name="T2" fmla="+- 0 2529 2529"/>
                                <a:gd name="T3" fmla="*/ 2529 h 63"/>
                                <a:gd name="T4" fmla="+- 0 10115 10115"/>
                                <a:gd name="T5" fmla="*/ T4 w 5"/>
                                <a:gd name="T6" fmla="+- 0 2529 2529"/>
                                <a:gd name="T7" fmla="*/ 2529 h 63"/>
                                <a:gd name="T8" fmla="+- 0 10115 10115"/>
                                <a:gd name="T9" fmla="*/ T8 w 5"/>
                                <a:gd name="T10" fmla="+- 0 2593 2529"/>
                                <a:gd name="T11" fmla="*/ 2593 h 63"/>
                                <a:gd name="T12" fmla="+- 0 10120 10115"/>
                                <a:gd name="T13" fmla="*/ T12 w 5"/>
                                <a:gd name="T14" fmla="+- 0 2593 2529"/>
                                <a:gd name="T15" fmla="*/ 2593 h 63"/>
                                <a:gd name="T16" fmla="+- 0 10120 1011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87" name="Picture 4073"/>
                            <pic:cNvPicPr>
                              <a:picLocks noChangeAspect="1" noChangeArrowheads="1"/>
                            </pic:cNvPicPr>
                          </pic:nvPicPr>
                          <pic:blipFill>
                            <a:blip r:embed="rId785">
                              <a:extLst>
                                <a:ext uri="{28A0092B-C50C-407E-A947-70E740481C1C}">
                                  <a14:useLocalDpi xmlns:a14="http://schemas.microsoft.com/office/drawing/2010/main" val="0"/>
                                </a:ext>
                              </a:extLst>
                            </a:blip>
                            <a:srcRect/>
                            <a:stretch>
                              <a:fillRect/>
                            </a:stretch>
                          </pic:blipFill>
                          <pic:spPr bwMode="auto">
                            <a:xfrm>
                              <a:off x="1011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88" name="Group 4074"/>
                        <wpg:cNvGrpSpPr>
                          <a:grpSpLocks/>
                        </wpg:cNvGrpSpPr>
                        <wpg:grpSpPr bwMode="auto">
                          <a:xfrm>
                            <a:off x="10105" y="2529"/>
                            <a:ext cx="5" cy="63"/>
                            <a:chOff x="10105" y="2529"/>
                            <a:chExt cx="5" cy="63"/>
                          </a:xfrm>
                        </wpg:grpSpPr>
                        <wps:wsp>
                          <wps:cNvPr id="16489" name="Freeform 4075"/>
                          <wps:cNvSpPr>
                            <a:spLocks/>
                          </wps:cNvSpPr>
                          <wps:spPr bwMode="auto">
                            <a:xfrm>
                              <a:off x="10105" y="2529"/>
                              <a:ext cx="5" cy="63"/>
                            </a:xfrm>
                            <a:custGeom>
                              <a:avLst/>
                              <a:gdLst>
                                <a:gd name="T0" fmla="+- 0 10111 10105"/>
                                <a:gd name="T1" fmla="*/ T0 w 5"/>
                                <a:gd name="T2" fmla="+- 0 2529 2529"/>
                                <a:gd name="T3" fmla="*/ 2529 h 63"/>
                                <a:gd name="T4" fmla="+- 0 10105 10105"/>
                                <a:gd name="T5" fmla="*/ T4 w 5"/>
                                <a:gd name="T6" fmla="+- 0 2529 2529"/>
                                <a:gd name="T7" fmla="*/ 2529 h 63"/>
                                <a:gd name="T8" fmla="+- 0 10105 10105"/>
                                <a:gd name="T9" fmla="*/ T8 w 5"/>
                                <a:gd name="T10" fmla="+- 0 2593 2529"/>
                                <a:gd name="T11" fmla="*/ 2593 h 63"/>
                                <a:gd name="T12" fmla="+- 0 10111 10105"/>
                                <a:gd name="T13" fmla="*/ T12 w 5"/>
                                <a:gd name="T14" fmla="+- 0 2593 2529"/>
                                <a:gd name="T15" fmla="*/ 2593 h 63"/>
                                <a:gd name="T16" fmla="+- 0 10111 1010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90" name="Picture 4076"/>
                            <pic:cNvPicPr>
                              <a:picLocks noChangeAspect="1" noChangeArrowheads="1"/>
                            </pic:cNvPicPr>
                          </pic:nvPicPr>
                          <pic:blipFill>
                            <a:blip r:embed="rId786">
                              <a:extLst>
                                <a:ext uri="{28A0092B-C50C-407E-A947-70E740481C1C}">
                                  <a14:useLocalDpi xmlns:a14="http://schemas.microsoft.com/office/drawing/2010/main" val="0"/>
                                </a:ext>
                              </a:extLst>
                            </a:blip>
                            <a:srcRect/>
                            <a:stretch>
                              <a:fillRect/>
                            </a:stretch>
                          </pic:blipFill>
                          <pic:spPr bwMode="auto">
                            <a:xfrm>
                              <a:off x="1010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91" name="Group 4077"/>
                        <wpg:cNvGrpSpPr>
                          <a:grpSpLocks/>
                        </wpg:cNvGrpSpPr>
                        <wpg:grpSpPr bwMode="auto">
                          <a:xfrm>
                            <a:off x="10096" y="2529"/>
                            <a:ext cx="5" cy="63"/>
                            <a:chOff x="10096" y="2529"/>
                            <a:chExt cx="5" cy="63"/>
                          </a:xfrm>
                        </wpg:grpSpPr>
                        <wps:wsp>
                          <wps:cNvPr id="16492" name="Freeform 4078"/>
                          <wps:cNvSpPr>
                            <a:spLocks/>
                          </wps:cNvSpPr>
                          <wps:spPr bwMode="auto">
                            <a:xfrm>
                              <a:off x="10096" y="2529"/>
                              <a:ext cx="5" cy="63"/>
                            </a:xfrm>
                            <a:custGeom>
                              <a:avLst/>
                              <a:gdLst>
                                <a:gd name="T0" fmla="+- 0 10101 10096"/>
                                <a:gd name="T1" fmla="*/ T0 w 5"/>
                                <a:gd name="T2" fmla="+- 0 2529 2529"/>
                                <a:gd name="T3" fmla="*/ 2529 h 63"/>
                                <a:gd name="T4" fmla="+- 0 10096 10096"/>
                                <a:gd name="T5" fmla="*/ T4 w 5"/>
                                <a:gd name="T6" fmla="+- 0 2529 2529"/>
                                <a:gd name="T7" fmla="*/ 2529 h 63"/>
                                <a:gd name="T8" fmla="+- 0 10096 10096"/>
                                <a:gd name="T9" fmla="*/ T8 w 5"/>
                                <a:gd name="T10" fmla="+- 0 2593 2529"/>
                                <a:gd name="T11" fmla="*/ 2593 h 63"/>
                                <a:gd name="T12" fmla="+- 0 10101 10096"/>
                                <a:gd name="T13" fmla="*/ T12 w 5"/>
                                <a:gd name="T14" fmla="+- 0 2593 2529"/>
                                <a:gd name="T15" fmla="*/ 2593 h 63"/>
                                <a:gd name="T16" fmla="+- 0 10101 1009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93" name="Picture 4079"/>
                            <pic:cNvPicPr>
                              <a:picLocks noChangeAspect="1" noChangeArrowheads="1"/>
                            </pic:cNvPicPr>
                          </pic:nvPicPr>
                          <pic:blipFill>
                            <a:blip r:embed="rId787">
                              <a:extLst>
                                <a:ext uri="{28A0092B-C50C-407E-A947-70E740481C1C}">
                                  <a14:useLocalDpi xmlns:a14="http://schemas.microsoft.com/office/drawing/2010/main" val="0"/>
                                </a:ext>
                              </a:extLst>
                            </a:blip>
                            <a:srcRect/>
                            <a:stretch>
                              <a:fillRect/>
                            </a:stretch>
                          </pic:blipFill>
                          <pic:spPr bwMode="auto">
                            <a:xfrm>
                              <a:off x="1009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94" name="Group 4080"/>
                        <wpg:cNvGrpSpPr>
                          <a:grpSpLocks/>
                        </wpg:cNvGrpSpPr>
                        <wpg:grpSpPr bwMode="auto">
                          <a:xfrm>
                            <a:off x="10086" y="2529"/>
                            <a:ext cx="5" cy="63"/>
                            <a:chOff x="10086" y="2529"/>
                            <a:chExt cx="5" cy="63"/>
                          </a:xfrm>
                        </wpg:grpSpPr>
                        <wps:wsp>
                          <wps:cNvPr id="16495" name="Freeform 4081"/>
                          <wps:cNvSpPr>
                            <a:spLocks/>
                          </wps:cNvSpPr>
                          <wps:spPr bwMode="auto">
                            <a:xfrm>
                              <a:off x="10086" y="2529"/>
                              <a:ext cx="5" cy="63"/>
                            </a:xfrm>
                            <a:custGeom>
                              <a:avLst/>
                              <a:gdLst>
                                <a:gd name="T0" fmla="+- 0 10091 10086"/>
                                <a:gd name="T1" fmla="*/ T0 w 5"/>
                                <a:gd name="T2" fmla="+- 0 2529 2529"/>
                                <a:gd name="T3" fmla="*/ 2529 h 63"/>
                                <a:gd name="T4" fmla="+- 0 10086 10086"/>
                                <a:gd name="T5" fmla="*/ T4 w 5"/>
                                <a:gd name="T6" fmla="+- 0 2529 2529"/>
                                <a:gd name="T7" fmla="*/ 2529 h 63"/>
                                <a:gd name="T8" fmla="+- 0 10086 10086"/>
                                <a:gd name="T9" fmla="*/ T8 w 5"/>
                                <a:gd name="T10" fmla="+- 0 2593 2529"/>
                                <a:gd name="T11" fmla="*/ 2593 h 63"/>
                                <a:gd name="T12" fmla="+- 0 10091 10086"/>
                                <a:gd name="T13" fmla="*/ T12 w 5"/>
                                <a:gd name="T14" fmla="+- 0 2593 2529"/>
                                <a:gd name="T15" fmla="*/ 2593 h 63"/>
                                <a:gd name="T16" fmla="+- 0 10091 1008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96" name="Picture 4082"/>
                            <pic:cNvPicPr>
                              <a:picLocks noChangeAspect="1" noChangeArrowheads="1"/>
                            </pic:cNvPicPr>
                          </pic:nvPicPr>
                          <pic:blipFill>
                            <a:blip r:embed="rId788">
                              <a:extLst>
                                <a:ext uri="{28A0092B-C50C-407E-A947-70E740481C1C}">
                                  <a14:useLocalDpi xmlns:a14="http://schemas.microsoft.com/office/drawing/2010/main" val="0"/>
                                </a:ext>
                              </a:extLst>
                            </a:blip>
                            <a:srcRect/>
                            <a:stretch>
                              <a:fillRect/>
                            </a:stretch>
                          </pic:blipFill>
                          <pic:spPr bwMode="auto">
                            <a:xfrm>
                              <a:off x="1008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497" name="Group 4083"/>
                        <wpg:cNvGrpSpPr>
                          <a:grpSpLocks/>
                        </wpg:cNvGrpSpPr>
                        <wpg:grpSpPr bwMode="auto">
                          <a:xfrm>
                            <a:off x="10077" y="2529"/>
                            <a:ext cx="5" cy="63"/>
                            <a:chOff x="10077" y="2529"/>
                            <a:chExt cx="5" cy="63"/>
                          </a:xfrm>
                        </wpg:grpSpPr>
                        <wps:wsp>
                          <wps:cNvPr id="16498" name="Freeform 4084"/>
                          <wps:cNvSpPr>
                            <a:spLocks/>
                          </wps:cNvSpPr>
                          <wps:spPr bwMode="auto">
                            <a:xfrm>
                              <a:off x="10077" y="2529"/>
                              <a:ext cx="5" cy="63"/>
                            </a:xfrm>
                            <a:custGeom>
                              <a:avLst/>
                              <a:gdLst>
                                <a:gd name="T0" fmla="+- 0 10082 10077"/>
                                <a:gd name="T1" fmla="*/ T0 w 5"/>
                                <a:gd name="T2" fmla="+- 0 2529 2529"/>
                                <a:gd name="T3" fmla="*/ 2529 h 63"/>
                                <a:gd name="T4" fmla="+- 0 10077 10077"/>
                                <a:gd name="T5" fmla="*/ T4 w 5"/>
                                <a:gd name="T6" fmla="+- 0 2529 2529"/>
                                <a:gd name="T7" fmla="*/ 2529 h 63"/>
                                <a:gd name="T8" fmla="+- 0 10077 10077"/>
                                <a:gd name="T9" fmla="*/ T8 w 5"/>
                                <a:gd name="T10" fmla="+- 0 2593 2529"/>
                                <a:gd name="T11" fmla="*/ 2593 h 63"/>
                                <a:gd name="T12" fmla="+- 0 10082 10077"/>
                                <a:gd name="T13" fmla="*/ T12 w 5"/>
                                <a:gd name="T14" fmla="+- 0 2593 2529"/>
                                <a:gd name="T15" fmla="*/ 2593 h 63"/>
                                <a:gd name="T16" fmla="+- 0 10082 1007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499" name="Picture 4085"/>
                            <pic:cNvPicPr>
                              <a:picLocks noChangeAspect="1" noChangeArrowheads="1"/>
                            </pic:cNvPicPr>
                          </pic:nvPicPr>
                          <pic:blipFill>
                            <a:blip r:embed="rId789">
                              <a:extLst>
                                <a:ext uri="{28A0092B-C50C-407E-A947-70E740481C1C}">
                                  <a14:useLocalDpi xmlns:a14="http://schemas.microsoft.com/office/drawing/2010/main" val="0"/>
                                </a:ext>
                              </a:extLst>
                            </a:blip>
                            <a:srcRect/>
                            <a:stretch>
                              <a:fillRect/>
                            </a:stretch>
                          </pic:blipFill>
                          <pic:spPr bwMode="auto">
                            <a:xfrm>
                              <a:off x="1007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00" name="Group 4086"/>
                        <wpg:cNvGrpSpPr>
                          <a:grpSpLocks/>
                        </wpg:cNvGrpSpPr>
                        <wpg:grpSpPr bwMode="auto">
                          <a:xfrm>
                            <a:off x="10067" y="2529"/>
                            <a:ext cx="5" cy="63"/>
                            <a:chOff x="10067" y="2529"/>
                            <a:chExt cx="5" cy="63"/>
                          </a:xfrm>
                        </wpg:grpSpPr>
                        <wps:wsp>
                          <wps:cNvPr id="16501" name="Freeform 4087"/>
                          <wps:cNvSpPr>
                            <a:spLocks/>
                          </wps:cNvSpPr>
                          <wps:spPr bwMode="auto">
                            <a:xfrm>
                              <a:off x="10067" y="2529"/>
                              <a:ext cx="5" cy="63"/>
                            </a:xfrm>
                            <a:custGeom>
                              <a:avLst/>
                              <a:gdLst>
                                <a:gd name="T0" fmla="+- 0 10072 10067"/>
                                <a:gd name="T1" fmla="*/ T0 w 5"/>
                                <a:gd name="T2" fmla="+- 0 2529 2529"/>
                                <a:gd name="T3" fmla="*/ 2529 h 63"/>
                                <a:gd name="T4" fmla="+- 0 10067 10067"/>
                                <a:gd name="T5" fmla="*/ T4 w 5"/>
                                <a:gd name="T6" fmla="+- 0 2529 2529"/>
                                <a:gd name="T7" fmla="*/ 2529 h 63"/>
                                <a:gd name="T8" fmla="+- 0 10067 10067"/>
                                <a:gd name="T9" fmla="*/ T8 w 5"/>
                                <a:gd name="T10" fmla="+- 0 2593 2529"/>
                                <a:gd name="T11" fmla="*/ 2593 h 63"/>
                                <a:gd name="T12" fmla="+- 0 10072 10067"/>
                                <a:gd name="T13" fmla="*/ T12 w 5"/>
                                <a:gd name="T14" fmla="+- 0 2593 2529"/>
                                <a:gd name="T15" fmla="*/ 2593 h 63"/>
                                <a:gd name="T16" fmla="+- 0 10072 1006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02" name="Picture 4088"/>
                            <pic:cNvPicPr>
                              <a:picLocks noChangeAspect="1" noChangeArrowheads="1"/>
                            </pic:cNvPicPr>
                          </pic:nvPicPr>
                          <pic:blipFill>
                            <a:blip r:embed="rId790">
                              <a:extLst>
                                <a:ext uri="{28A0092B-C50C-407E-A947-70E740481C1C}">
                                  <a14:useLocalDpi xmlns:a14="http://schemas.microsoft.com/office/drawing/2010/main" val="0"/>
                                </a:ext>
                              </a:extLst>
                            </a:blip>
                            <a:srcRect/>
                            <a:stretch>
                              <a:fillRect/>
                            </a:stretch>
                          </pic:blipFill>
                          <pic:spPr bwMode="auto">
                            <a:xfrm>
                              <a:off x="1006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03" name="Group 4089"/>
                        <wpg:cNvGrpSpPr>
                          <a:grpSpLocks/>
                        </wpg:cNvGrpSpPr>
                        <wpg:grpSpPr bwMode="auto">
                          <a:xfrm>
                            <a:off x="10057" y="2529"/>
                            <a:ext cx="5" cy="63"/>
                            <a:chOff x="10057" y="2529"/>
                            <a:chExt cx="5" cy="63"/>
                          </a:xfrm>
                        </wpg:grpSpPr>
                        <wps:wsp>
                          <wps:cNvPr id="16504" name="Freeform 4090"/>
                          <wps:cNvSpPr>
                            <a:spLocks/>
                          </wps:cNvSpPr>
                          <wps:spPr bwMode="auto">
                            <a:xfrm>
                              <a:off x="10057" y="2529"/>
                              <a:ext cx="5" cy="63"/>
                            </a:xfrm>
                            <a:custGeom>
                              <a:avLst/>
                              <a:gdLst>
                                <a:gd name="T0" fmla="+- 0 10063 10057"/>
                                <a:gd name="T1" fmla="*/ T0 w 5"/>
                                <a:gd name="T2" fmla="+- 0 2529 2529"/>
                                <a:gd name="T3" fmla="*/ 2529 h 63"/>
                                <a:gd name="T4" fmla="+- 0 10057 10057"/>
                                <a:gd name="T5" fmla="*/ T4 w 5"/>
                                <a:gd name="T6" fmla="+- 0 2529 2529"/>
                                <a:gd name="T7" fmla="*/ 2529 h 63"/>
                                <a:gd name="T8" fmla="+- 0 10057 10057"/>
                                <a:gd name="T9" fmla="*/ T8 w 5"/>
                                <a:gd name="T10" fmla="+- 0 2593 2529"/>
                                <a:gd name="T11" fmla="*/ 2593 h 63"/>
                                <a:gd name="T12" fmla="+- 0 10063 10057"/>
                                <a:gd name="T13" fmla="*/ T12 w 5"/>
                                <a:gd name="T14" fmla="+- 0 2593 2529"/>
                                <a:gd name="T15" fmla="*/ 2593 h 63"/>
                                <a:gd name="T16" fmla="+- 0 10063 10057"/>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05" name="Picture 4091"/>
                            <pic:cNvPicPr>
                              <a:picLocks noChangeAspect="1" noChangeArrowheads="1"/>
                            </pic:cNvPicPr>
                          </pic:nvPicPr>
                          <pic:blipFill>
                            <a:blip r:embed="rId791">
                              <a:extLst>
                                <a:ext uri="{28A0092B-C50C-407E-A947-70E740481C1C}">
                                  <a14:useLocalDpi xmlns:a14="http://schemas.microsoft.com/office/drawing/2010/main" val="0"/>
                                </a:ext>
                              </a:extLst>
                            </a:blip>
                            <a:srcRect/>
                            <a:stretch>
                              <a:fillRect/>
                            </a:stretch>
                          </pic:blipFill>
                          <pic:spPr bwMode="auto">
                            <a:xfrm>
                              <a:off x="1005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06" name="Group 4092"/>
                        <wpg:cNvGrpSpPr>
                          <a:grpSpLocks/>
                        </wpg:cNvGrpSpPr>
                        <wpg:grpSpPr bwMode="auto">
                          <a:xfrm>
                            <a:off x="10048" y="2529"/>
                            <a:ext cx="5" cy="63"/>
                            <a:chOff x="10048" y="2529"/>
                            <a:chExt cx="5" cy="63"/>
                          </a:xfrm>
                        </wpg:grpSpPr>
                        <wps:wsp>
                          <wps:cNvPr id="16507" name="Freeform 4093"/>
                          <wps:cNvSpPr>
                            <a:spLocks/>
                          </wps:cNvSpPr>
                          <wps:spPr bwMode="auto">
                            <a:xfrm>
                              <a:off x="10048" y="2529"/>
                              <a:ext cx="5" cy="63"/>
                            </a:xfrm>
                            <a:custGeom>
                              <a:avLst/>
                              <a:gdLst>
                                <a:gd name="T0" fmla="+- 0 10053 10048"/>
                                <a:gd name="T1" fmla="*/ T0 w 5"/>
                                <a:gd name="T2" fmla="+- 0 2529 2529"/>
                                <a:gd name="T3" fmla="*/ 2529 h 63"/>
                                <a:gd name="T4" fmla="+- 0 10048 10048"/>
                                <a:gd name="T5" fmla="*/ T4 w 5"/>
                                <a:gd name="T6" fmla="+- 0 2529 2529"/>
                                <a:gd name="T7" fmla="*/ 2529 h 63"/>
                                <a:gd name="T8" fmla="+- 0 10048 10048"/>
                                <a:gd name="T9" fmla="*/ T8 w 5"/>
                                <a:gd name="T10" fmla="+- 0 2593 2529"/>
                                <a:gd name="T11" fmla="*/ 2593 h 63"/>
                                <a:gd name="T12" fmla="+- 0 10053 10048"/>
                                <a:gd name="T13" fmla="*/ T12 w 5"/>
                                <a:gd name="T14" fmla="+- 0 2593 2529"/>
                                <a:gd name="T15" fmla="*/ 2593 h 63"/>
                                <a:gd name="T16" fmla="+- 0 10053 1004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08" name="Picture 4094"/>
                            <pic:cNvPicPr>
                              <a:picLocks noChangeAspect="1" noChangeArrowheads="1"/>
                            </pic:cNvPicPr>
                          </pic:nvPicPr>
                          <pic:blipFill>
                            <a:blip r:embed="rId734">
                              <a:extLst>
                                <a:ext uri="{28A0092B-C50C-407E-A947-70E740481C1C}">
                                  <a14:useLocalDpi xmlns:a14="http://schemas.microsoft.com/office/drawing/2010/main" val="0"/>
                                </a:ext>
                              </a:extLst>
                            </a:blip>
                            <a:srcRect/>
                            <a:stretch>
                              <a:fillRect/>
                            </a:stretch>
                          </pic:blipFill>
                          <pic:spPr bwMode="auto">
                            <a:xfrm>
                              <a:off x="1004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09" name="Group 4095"/>
                        <wpg:cNvGrpSpPr>
                          <a:grpSpLocks/>
                        </wpg:cNvGrpSpPr>
                        <wpg:grpSpPr bwMode="auto">
                          <a:xfrm>
                            <a:off x="10038" y="2529"/>
                            <a:ext cx="5" cy="63"/>
                            <a:chOff x="10038" y="2529"/>
                            <a:chExt cx="5" cy="63"/>
                          </a:xfrm>
                        </wpg:grpSpPr>
                        <wps:wsp>
                          <wps:cNvPr id="16510" name="Freeform 4096"/>
                          <wps:cNvSpPr>
                            <a:spLocks/>
                          </wps:cNvSpPr>
                          <wps:spPr bwMode="auto">
                            <a:xfrm>
                              <a:off x="10038" y="2529"/>
                              <a:ext cx="5" cy="63"/>
                            </a:xfrm>
                            <a:custGeom>
                              <a:avLst/>
                              <a:gdLst>
                                <a:gd name="T0" fmla="+- 0 10043 10038"/>
                                <a:gd name="T1" fmla="*/ T0 w 5"/>
                                <a:gd name="T2" fmla="+- 0 2529 2529"/>
                                <a:gd name="T3" fmla="*/ 2529 h 63"/>
                                <a:gd name="T4" fmla="+- 0 10038 10038"/>
                                <a:gd name="T5" fmla="*/ T4 w 5"/>
                                <a:gd name="T6" fmla="+- 0 2529 2529"/>
                                <a:gd name="T7" fmla="*/ 2529 h 63"/>
                                <a:gd name="T8" fmla="+- 0 10038 10038"/>
                                <a:gd name="T9" fmla="*/ T8 w 5"/>
                                <a:gd name="T10" fmla="+- 0 2593 2529"/>
                                <a:gd name="T11" fmla="*/ 2593 h 63"/>
                                <a:gd name="T12" fmla="+- 0 10043 10038"/>
                                <a:gd name="T13" fmla="*/ T12 w 5"/>
                                <a:gd name="T14" fmla="+- 0 2593 2529"/>
                                <a:gd name="T15" fmla="*/ 2593 h 63"/>
                                <a:gd name="T16" fmla="+- 0 10043 10038"/>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11" name="Picture 4097"/>
                            <pic:cNvPicPr>
                              <a:picLocks noChangeAspect="1" noChangeArrowheads="1"/>
                            </pic:cNvPicPr>
                          </pic:nvPicPr>
                          <pic:blipFill>
                            <a:blip r:embed="rId735">
                              <a:extLst>
                                <a:ext uri="{28A0092B-C50C-407E-A947-70E740481C1C}">
                                  <a14:useLocalDpi xmlns:a14="http://schemas.microsoft.com/office/drawing/2010/main" val="0"/>
                                </a:ext>
                              </a:extLst>
                            </a:blip>
                            <a:srcRect/>
                            <a:stretch>
                              <a:fillRect/>
                            </a:stretch>
                          </pic:blipFill>
                          <pic:spPr bwMode="auto">
                            <a:xfrm>
                              <a:off x="1003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12" name="Group 4098"/>
                        <wpg:cNvGrpSpPr>
                          <a:grpSpLocks/>
                        </wpg:cNvGrpSpPr>
                        <wpg:grpSpPr bwMode="auto">
                          <a:xfrm>
                            <a:off x="10029" y="2529"/>
                            <a:ext cx="5" cy="63"/>
                            <a:chOff x="10029" y="2529"/>
                            <a:chExt cx="5" cy="63"/>
                          </a:xfrm>
                        </wpg:grpSpPr>
                        <wps:wsp>
                          <wps:cNvPr id="16513" name="Freeform 4099"/>
                          <wps:cNvSpPr>
                            <a:spLocks/>
                          </wps:cNvSpPr>
                          <wps:spPr bwMode="auto">
                            <a:xfrm>
                              <a:off x="10029" y="2529"/>
                              <a:ext cx="5" cy="63"/>
                            </a:xfrm>
                            <a:custGeom>
                              <a:avLst/>
                              <a:gdLst>
                                <a:gd name="T0" fmla="+- 0 10033 10029"/>
                                <a:gd name="T1" fmla="*/ T0 w 5"/>
                                <a:gd name="T2" fmla="+- 0 2529 2529"/>
                                <a:gd name="T3" fmla="*/ 2529 h 63"/>
                                <a:gd name="T4" fmla="+- 0 10029 10029"/>
                                <a:gd name="T5" fmla="*/ T4 w 5"/>
                                <a:gd name="T6" fmla="+- 0 2529 2529"/>
                                <a:gd name="T7" fmla="*/ 2529 h 63"/>
                                <a:gd name="T8" fmla="+- 0 10029 10029"/>
                                <a:gd name="T9" fmla="*/ T8 w 5"/>
                                <a:gd name="T10" fmla="+- 0 2593 2529"/>
                                <a:gd name="T11" fmla="*/ 2593 h 63"/>
                                <a:gd name="T12" fmla="+- 0 10033 10029"/>
                                <a:gd name="T13" fmla="*/ T12 w 5"/>
                                <a:gd name="T14" fmla="+- 0 2593 2529"/>
                                <a:gd name="T15" fmla="*/ 2593 h 63"/>
                                <a:gd name="T16" fmla="+- 0 10033 1002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14" name="Picture 4100"/>
                            <pic:cNvPicPr>
                              <a:picLocks noChangeAspect="1" noChangeArrowheads="1"/>
                            </pic:cNvPicPr>
                          </pic:nvPicPr>
                          <pic:blipFill>
                            <a:blip r:embed="rId736">
                              <a:extLst>
                                <a:ext uri="{28A0092B-C50C-407E-A947-70E740481C1C}">
                                  <a14:useLocalDpi xmlns:a14="http://schemas.microsoft.com/office/drawing/2010/main" val="0"/>
                                </a:ext>
                              </a:extLst>
                            </a:blip>
                            <a:srcRect/>
                            <a:stretch>
                              <a:fillRect/>
                            </a:stretch>
                          </pic:blipFill>
                          <pic:spPr bwMode="auto">
                            <a:xfrm>
                              <a:off x="10023"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15" name="Group 4101"/>
                        <wpg:cNvGrpSpPr>
                          <a:grpSpLocks/>
                        </wpg:cNvGrpSpPr>
                        <wpg:grpSpPr bwMode="auto">
                          <a:xfrm>
                            <a:off x="10019" y="2529"/>
                            <a:ext cx="5" cy="63"/>
                            <a:chOff x="10019" y="2529"/>
                            <a:chExt cx="5" cy="63"/>
                          </a:xfrm>
                        </wpg:grpSpPr>
                        <wps:wsp>
                          <wps:cNvPr id="16516" name="Freeform 4102"/>
                          <wps:cNvSpPr>
                            <a:spLocks/>
                          </wps:cNvSpPr>
                          <wps:spPr bwMode="auto">
                            <a:xfrm>
                              <a:off x="10019" y="2529"/>
                              <a:ext cx="5" cy="63"/>
                            </a:xfrm>
                            <a:custGeom>
                              <a:avLst/>
                              <a:gdLst>
                                <a:gd name="T0" fmla="+- 0 10023 10019"/>
                                <a:gd name="T1" fmla="*/ T0 w 5"/>
                                <a:gd name="T2" fmla="+- 0 2529 2529"/>
                                <a:gd name="T3" fmla="*/ 2529 h 63"/>
                                <a:gd name="T4" fmla="+- 0 10019 10019"/>
                                <a:gd name="T5" fmla="*/ T4 w 5"/>
                                <a:gd name="T6" fmla="+- 0 2529 2529"/>
                                <a:gd name="T7" fmla="*/ 2529 h 63"/>
                                <a:gd name="T8" fmla="+- 0 10019 10019"/>
                                <a:gd name="T9" fmla="*/ T8 w 5"/>
                                <a:gd name="T10" fmla="+- 0 2593 2529"/>
                                <a:gd name="T11" fmla="*/ 2593 h 63"/>
                                <a:gd name="T12" fmla="+- 0 10023 10019"/>
                                <a:gd name="T13" fmla="*/ T12 w 5"/>
                                <a:gd name="T14" fmla="+- 0 2593 2529"/>
                                <a:gd name="T15" fmla="*/ 2593 h 63"/>
                                <a:gd name="T16" fmla="+- 0 10023 1001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17" name="Picture 4103"/>
                            <pic:cNvPicPr>
                              <a:picLocks noChangeAspect="1" noChangeArrowheads="1"/>
                            </pic:cNvPicPr>
                          </pic:nvPicPr>
                          <pic:blipFill>
                            <a:blip r:embed="rId792">
                              <a:extLst>
                                <a:ext uri="{28A0092B-C50C-407E-A947-70E740481C1C}">
                                  <a14:useLocalDpi xmlns:a14="http://schemas.microsoft.com/office/drawing/2010/main" val="0"/>
                                </a:ext>
                              </a:extLst>
                            </a:blip>
                            <a:srcRect/>
                            <a:stretch>
                              <a:fillRect/>
                            </a:stretch>
                          </pic:blipFill>
                          <pic:spPr bwMode="auto">
                            <a:xfrm>
                              <a:off x="1001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18" name="Group 4104"/>
                        <wpg:cNvGrpSpPr>
                          <a:grpSpLocks/>
                        </wpg:cNvGrpSpPr>
                        <wpg:grpSpPr bwMode="auto">
                          <a:xfrm>
                            <a:off x="10009" y="2529"/>
                            <a:ext cx="5" cy="63"/>
                            <a:chOff x="10009" y="2529"/>
                            <a:chExt cx="5" cy="63"/>
                          </a:xfrm>
                        </wpg:grpSpPr>
                        <wps:wsp>
                          <wps:cNvPr id="16519" name="Freeform 4105"/>
                          <wps:cNvSpPr>
                            <a:spLocks/>
                          </wps:cNvSpPr>
                          <wps:spPr bwMode="auto">
                            <a:xfrm>
                              <a:off x="10009" y="2529"/>
                              <a:ext cx="5" cy="63"/>
                            </a:xfrm>
                            <a:custGeom>
                              <a:avLst/>
                              <a:gdLst>
                                <a:gd name="T0" fmla="+- 0 10014 10009"/>
                                <a:gd name="T1" fmla="*/ T0 w 5"/>
                                <a:gd name="T2" fmla="+- 0 2529 2529"/>
                                <a:gd name="T3" fmla="*/ 2529 h 63"/>
                                <a:gd name="T4" fmla="+- 0 10009 10009"/>
                                <a:gd name="T5" fmla="*/ T4 w 5"/>
                                <a:gd name="T6" fmla="+- 0 2529 2529"/>
                                <a:gd name="T7" fmla="*/ 2529 h 63"/>
                                <a:gd name="T8" fmla="+- 0 10009 10009"/>
                                <a:gd name="T9" fmla="*/ T8 w 5"/>
                                <a:gd name="T10" fmla="+- 0 2593 2529"/>
                                <a:gd name="T11" fmla="*/ 2593 h 63"/>
                                <a:gd name="T12" fmla="+- 0 10014 10009"/>
                                <a:gd name="T13" fmla="*/ T12 w 5"/>
                                <a:gd name="T14" fmla="+- 0 2593 2529"/>
                                <a:gd name="T15" fmla="*/ 2593 h 63"/>
                                <a:gd name="T16" fmla="+- 0 10014 10009"/>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20" name="Picture 4106"/>
                            <pic:cNvPicPr>
                              <a:picLocks noChangeAspect="1" noChangeArrowheads="1"/>
                            </pic:cNvPicPr>
                          </pic:nvPicPr>
                          <pic:blipFill>
                            <a:blip r:embed="rId793">
                              <a:extLst>
                                <a:ext uri="{28A0092B-C50C-407E-A947-70E740481C1C}">
                                  <a14:useLocalDpi xmlns:a14="http://schemas.microsoft.com/office/drawing/2010/main" val="0"/>
                                </a:ext>
                              </a:extLst>
                            </a:blip>
                            <a:srcRect/>
                            <a:stretch>
                              <a:fillRect/>
                            </a:stretch>
                          </pic:blipFill>
                          <pic:spPr bwMode="auto">
                            <a:xfrm>
                              <a:off x="10004"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21" name="Group 4107"/>
                        <wpg:cNvGrpSpPr>
                          <a:grpSpLocks/>
                        </wpg:cNvGrpSpPr>
                        <wpg:grpSpPr bwMode="auto">
                          <a:xfrm>
                            <a:off x="10000" y="2529"/>
                            <a:ext cx="5" cy="63"/>
                            <a:chOff x="10000" y="2529"/>
                            <a:chExt cx="5" cy="63"/>
                          </a:xfrm>
                        </wpg:grpSpPr>
                        <wps:wsp>
                          <wps:cNvPr id="16522" name="Freeform 4108"/>
                          <wps:cNvSpPr>
                            <a:spLocks/>
                          </wps:cNvSpPr>
                          <wps:spPr bwMode="auto">
                            <a:xfrm>
                              <a:off x="10000" y="2529"/>
                              <a:ext cx="5" cy="63"/>
                            </a:xfrm>
                            <a:custGeom>
                              <a:avLst/>
                              <a:gdLst>
                                <a:gd name="T0" fmla="+- 0 10004 10000"/>
                                <a:gd name="T1" fmla="*/ T0 w 5"/>
                                <a:gd name="T2" fmla="+- 0 2529 2529"/>
                                <a:gd name="T3" fmla="*/ 2529 h 63"/>
                                <a:gd name="T4" fmla="+- 0 10000 10000"/>
                                <a:gd name="T5" fmla="*/ T4 w 5"/>
                                <a:gd name="T6" fmla="+- 0 2529 2529"/>
                                <a:gd name="T7" fmla="*/ 2529 h 63"/>
                                <a:gd name="T8" fmla="+- 0 10000 10000"/>
                                <a:gd name="T9" fmla="*/ T8 w 5"/>
                                <a:gd name="T10" fmla="+- 0 2593 2529"/>
                                <a:gd name="T11" fmla="*/ 2593 h 63"/>
                                <a:gd name="T12" fmla="+- 0 10004 10000"/>
                                <a:gd name="T13" fmla="*/ T12 w 5"/>
                                <a:gd name="T14" fmla="+- 0 2593 2529"/>
                                <a:gd name="T15" fmla="*/ 2593 h 63"/>
                                <a:gd name="T16" fmla="+- 0 10004 10000"/>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4"/>
                                  </a:lnTo>
                                  <a:lnTo>
                                    <a:pt x="4" y="64"/>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23" name="Group 4109"/>
                        <wpg:cNvGrpSpPr>
                          <a:grpSpLocks/>
                        </wpg:cNvGrpSpPr>
                        <wpg:grpSpPr bwMode="auto">
                          <a:xfrm>
                            <a:off x="9995" y="2529"/>
                            <a:ext cx="5" cy="63"/>
                            <a:chOff x="9995" y="2529"/>
                            <a:chExt cx="5" cy="63"/>
                          </a:xfrm>
                        </wpg:grpSpPr>
                        <wps:wsp>
                          <wps:cNvPr id="16524" name="Freeform 4110"/>
                          <wps:cNvSpPr>
                            <a:spLocks/>
                          </wps:cNvSpPr>
                          <wps:spPr bwMode="auto">
                            <a:xfrm>
                              <a:off x="9995" y="2529"/>
                              <a:ext cx="5" cy="63"/>
                            </a:xfrm>
                            <a:custGeom>
                              <a:avLst/>
                              <a:gdLst>
                                <a:gd name="T0" fmla="+- 0 10000 9995"/>
                                <a:gd name="T1" fmla="*/ T0 w 5"/>
                                <a:gd name="T2" fmla="+- 0 2529 2529"/>
                                <a:gd name="T3" fmla="*/ 2529 h 63"/>
                                <a:gd name="T4" fmla="+- 0 9995 9995"/>
                                <a:gd name="T5" fmla="*/ T4 w 5"/>
                                <a:gd name="T6" fmla="+- 0 2529 2529"/>
                                <a:gd name="T7" fmla="*/ 2529 h 63"/>
                                <a:gd name="T8" fmla="+- 0 9995 9995"/>
                                <a:gd name="T9" fmla="*/ T8 w 5"/>
                                <a:gd name="T10" fmla="+- 0 2593 2529"/>
                                <a:gd name="T11" fmla="*/ 2593 h 63"/>
                                <a:gd name="T12" fmla="+- 0 10000 9995"/>
                                <a:gd name="T13" fmla="*/ T12 w 5"/>
                                <a:gd name="T14" fmla="+- 0 2593 2529"/>
                                <a:gd name="T15" fmla="*/ 2593 h 63"/>
                                <a:gd name="T16" fmla="+- 0 10000 999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25" name="Picture 4111"/>
                            <pic:cNvPicPr>
                              <a:picLocks noChangeAspect="1" noChangeArrowheads="1"/>
                            </pic:cNvPicPr>
                          </pic:nvPicPr>
                          <pic:blipFill>
                            <a:blip r:embed="rId794">
                              <a:extLst>
                                <a:ext uri="{28A0092B-C50C-407E-A947-70E740481C1C}">
                                  <a14:useLocalDpi xmlns:a14="http://schemas.microsoft.com/office/drawing/2010/main" val="0"/>
                                </a:ext>
                              </a:extLst>
                            </a:blip>
                            <a:srcRect/>
                            <a:stretch>
                              <a:fillRect/>
                            </a:stretch>
                          </pic:blipFill>
                          <pic:spPr bwMode="auto">
                            <a:xfrm>
                              <a:off x="9990"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26" name="Group 4112"/>
                        <wpg:cNvGrpSpPr>
                          <a:grpSpLocks/>
                        </wpg:cNvGrpSpPr>
                        <wpg:grpSpPr bwMode="auto">
                          <a:xfrm>
                            <a:off x="9985" y="2529"/>
                            <a:ext cx="5" cy="63"/>
                            <a:chOff x="9985" y="2529"/>
                            <a:chExt cx="5" cy="63"/>
                          </a:xfrm>
                        </wpg:grpSpPr>
                        <wps:wsp>
                          <wps:cNvPr id="16527" name="Freeform 4113"/>
                          <wps:cNvSpPr>
                            <a:spLocks/>
                          </wps:cNvSpPr>
                          <wps:spPr bwMode="auto">
                            <a:xfrm>
                              <a:off x="9985" y="2529"/>
                              <a:ext cx="5" cy="63"/>
                            </a:xfrm>
                            <a:custGeom>
                              <a:avLst/>
                              <a:gdLst>
                                <a:gd name="T0" fmla="+- 0 9990 9985"/>
                                <a:gd name="T1" fmla="*/ T0 w 5"/>
                                <a:gd name="T2" fmla="+- 0 2529 2529"/>
                                <a:gd name="T3" fmla="*/ 2529 h 63"/>
                                <a:gd name="T4" fmla="+- 0 9985 9985"/>
                                <a:gd name="T5" fmla="*/ T4 w 5"/>
                                <a:gd name="T6" fmla="+- 0 2529 2529"/>
                                <a:gd name="T7" fmla="*/ 2529 h 63"/>
                                <a:gd name="T8" fmla="+- 0 9985 9985"/>
                                <a:gd name="T9" fmla="*/ T8 w 5"/>
                                <a:gd name="T10" fmla="+- 0 2593 2529"/>
                                <a:gd name="T11" fmla="*/ 2593 h 63"/>
                                <a:gd name="T12" fmla="+- 0 9990 9985"/>
                                <a:gd name="T13" fmla="*/ T12 w 5"/>
                                <a:gd name="T14" fmla="+- 0 2593 2529"/>
                                <a:gd name="T15" fmla="*/ 2593 h 63"/>
                                <a:gd name="T16" fmla="+- 0 9990 998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28" name="Picture 4114"/>
                            <pic:cNvPicPr>
                              <a:picLocks noChangeAspect="1" noChangeArrowheads="1"/>
                            </pic:cNvPicPr>
                          </pic:nvPicPr>
                          <pic:blipFill>
                            <a:blip r:embed="rId795">
                              <a:extLst>
                                <a:ext uri="{28A0092B-C50C-407E-A947-70E740481C1C}">
                                  <a14:useLocalDpi xmlns:a14="http://schemas.microsoft.com/office/drawing/2010/main" val="0"/>
                                </a:ext>
                              </a:extLst>
                            </a:blip>
                            <a:srcRect/>
                            <a:stretch>
                              <a:fillRect/>
                            </a:stretch>
                          </pic:blipFill>
                          <pic:spPr bwMode="auto">
                            <a:xfrm>
                              <a:off x="998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29" name="Group 4115"/>
                        <wpg:cNvGrpSpPr>
                          <a:grpSpLocks/>
                        </wpg:cNvGrpSpPr>
                        <wpg:grpSpPr bwMode="auto">
                          <a:xfrm>
                            <a:off x="9975" y="2529"/>
                            <a:ext cx="5" cy="63"/>
                            <a:chOff x="9975" y="2529"/>
                            <a:chExt cx="5" cy="63"/>
                          </a:xfrm>
                        </wpg:grpSpPr>
                        <wps:wsp>
                          <wps:cNvPr id="16530" name="Freeform 4116"/>
                          <wps:cNvSpPr>
                            <a:spLocks/>
                          </wps:cNvSpPr>
                          <wps:spPr bwMode="auto">
                            <a:xfrm>
                              <a:off x="9975" y="2529"/>
                              <a:ext cx="5" cy="63"/>
                            </a:xfrm>
                            <a:custGeom>
                              <a:avLst/>
                              <a:gdLst>
                                <a:gd name="T0" fmla="+- 0 9981 9975"/>
                                <a:gd name="T1" fmla="*/ T0 w 5"/>
                                <a:gd name="T2" fmla="+- 0 2529 2529"/>
                                <a:gd name="T3" fmla="*/ 2529 h 63"/>
                                <a:gd name="T4" fmla="+- 0 9975 9975"/>
                                <a:gd name="T5" fmla="*/ T4 w 5"/>
                                <a:gd name="T6" fmla="+- 0 2529 2529"/>
                                <a:gd name="T7" fmla="*/ 2529 h 63"/>
                                <a:gd name="T8" fmla="+- 0 9975 9975"/>
                                <a:gd name="T9" fmla="*/ T8 w 5"/>
                                <a:gd name="T10" fmla="+- 0 2593 2529"/>
                                <a:gd name="T11" fmla="*/ 2593 h 63"/>
                                <a:gd name="T12" fmla="+- 0 9981 9975"/>
                                <a:gd name="T13" fmla="*/ T12 w 5"/>
                                <a:gd name="T14" fmla="+- 0 2593 2529"/>
                                <a:gd name="T15" fmla="*/ 2593 h 63"/>
                                <a:gd name="T16" fmla="+- 0 9981 9975"/>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31" name="Picture 4117"/>
                            <pic:cNvPicPr>
                              <a:picLocks noChangeAspect="1" noChangeArrowheads="1"/>
                            </pic:cNvPicPr>
                          </pic:nvPicPr>
                          <pic:blipFill>
                            <a:blip r:embed="rId796">
                              <a:extLst>
                                <a:ext uri="{28A0092B-C50C-407E-A947-70E740481C1C}">
                                  <a14:useLocalDpi xmlns:a14="http://schemas.microsoft.com/office/drawing/2010/main" val="0"/>
                                </a:ext>
                              </a:extLst>
                            </a:blip>
                            <a:srcRect/>
                            <a:stretch>
                              <a:fillRect/>
                            </a:stretch>
                          </pic:blipFill>
                          <pic:spPr bwMode="auto">
                            <a:xfrm>
                              <a:off x="9971"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32" name="Group 4118"/>
                        <wpg:cNvGrpSpPr>
                          <a:grpSpLocks/>
                        </wpg:cNvGrpSpPr>
                        <wpg:grpSpPr bwMode="auto">
                          <a:xfrm>
                            <a:off x="9966" y="2529"/>
                            <a:ext cx="5" cy="63"/>
                            <a:chOff x="9966" y="2529"/>
                            <a:chExt cx="5" cy="63"/>
                          </a:xfrm>
                        </wpg:grpSpPr>
                        <wps:wsp>
                          <wps:cNvPr id="16533" name="Freeform 4119"/>
                          <wps:cNvSpPr>
                            <a:spLocks/>
                          </wps:cNvSpPr>
                          <wps:spPr bwMode="auto">
                            <a:xfrm>
                              <a:off x="9966" y="2529"/>
                              <a:ext cx="5" cy="63"/>
                            </a:xfrm>
                            <a:custGeom>
                              <a:avLst/>
                              <a:gdLst>
                                <a:gd name="T0" fmla="+- 0 9971 9966"/>
                                <a:gd name="T1" fmla="*/ T0 w 5"/>
                                <a:gd name="T2" fmla="+- 0 2529 2529"/>
                                <a:gd name="T3" fmla="*/ 2529 h 63"/>
                                <a:gd name="T4" fmla="+- 0 9966 9966"/>
                                <a:gd name="T5" fmla="*/ T4 w 5"/>
                                <a:gd name="T6" fmla="+- 0 2529 2529"/>
                                <a:gd name="T7" fmla="*/ 2529 h 63"/>
                                <a:gd name="T8" fmla="+- 0 9966 9966"/>
                                <a:gd name="T9" fmla="*/ T8 w 5"/>
                                <a:gd name="T10" fmla="+- 0 2593 2529"/>
                                <a:gd name="T11" fmla="*/ 2593 h 63"/>
                                <a:gd name="T12" fmla="+- 0 9971 9966"/>
                                <a:gd name="T13" fmla="*/ T12 w 5"/>
                                <a:gd name="T14" fmla="+- 0 2593 2529"/>
                                <a:gd name="T15" fmla="*/ 2593 h 63"/>
                                <a:gd name="T16" fmla="+- 0 9971 996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4"/>
                                  </a:lnTo>
                                  <a:lnTo>
                                    <a:pt x="5" y="64"/>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34" name="Picture 4120"/>
                            <pic:cNvPicPr>
                              <a:picLocks noChangeAspect="1" noChangeArrowheads="1"/>
                            </pic:cNvPicPr>
                          </pic:nvPicPr>
                          <pic:blipFill>
                            <a:blip r:embed="rId797">
                              <a:extLst>
                                <a:ext uri="{28A0092B-C50C-407E-A947-70E740481C1C}">
                                  <a14:useLocalDpi xmlns:a14="http://schemas.microsoft.com/office/drawing/2010/main" val="0"/>
                                </a:ext>
                              </a:extLst>
                            </a:blip>
                            <a:srcRect/>
                            <a:stretch>
                              <a:fillRect/>
                            </a:stretch>
                          </pic:blipFill>
                          <pic:spPr bwMode="auto">
                            <a:xfrm>
                              <a:off x="996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35" name="Group 4121"/>
                        <wpg:cNvGrpSpPr>
                          <a:grpSpLocks/>
                        </wpg:cNvGrpSpPr>
                        <wpg:grpSpPr bwMode="auto">
                          <a:xfrm>
                            <a:off x="9956" y="2529"/>
                            <a:ext cx="5" cy="63"/>
                            <a:chOff x="9956" y="2529"/>
                            <a:chExt cx="5" cy="63"/>
                          </a:xfrm>
                        </wpg:grpSpPr>
                        <wps:wsp>
                          <wps:cNvPr id="16536" name="Freeform 4122"/>
                          <wps:cNvSpPr>
                            <a:spLocks/>
                          </wps:cNvSpPr>
                          <wps:spPr bwMode="auto">
                            <a:xfrm>
                              <a:off x="9956" y="2529"/>
                              <a:ext cx="5" cy="63"/>
                            </a:xfrm>
                            <a:custGeom>
                              <a:avLst/>
                              <a:gdLst>
                                <a:gd name="T0" fmla="+- 0 9962 9956"/>
                                <a:gd name="T1" fmla="*/ T0 w 5"/>
                                <a:gd name="T2" fmla="+- 0 2529 2529"/>
                                <a:gd name="T3" fmla="*/ 2529 h 63"/>
                                <a:gd name="T4" fmla="+- 0 9956 9956"/>
                                <a:gd name="T5" fmla="*/ T4 w 5"/>
                                <a:gd name="T6" fmla="+- 0 2529 2529"/>
                                <a:gd name="T7" fmla="*/ 2529 h 63"/>
                                <a:gd name="T8" fmla="+- 0 9956 9956"/>
                                <a:gd name="T9" fmla="*/ T8 w 5"/>
                                <a:gd name="T10" fmla="+- 0 2593 2529"/>
                                <a:gd name="T11" fmla="*/ 2593 h 63"/>
                                <a:gd name="T12" fmla="+- 0 9962 9956"/>
                                <a:gd name="T13" fmla="*/ T12 w 5"/>
                                <a:gd name="T14" fmla="+- 0 2593 2529"/>
                                <a:gd name="T15" fmla="*/ 2593 h 63"/>
                                <a:gd name="T16" fmla="+- 0 9962 9956"/>
                                <a:gd name="T17" fmla="*/ T16 w 5"/>
                                <a:gd name="T18" fmla="+- 0 2529 2529"/>
                                <a:gd name="T19" fmla="*/ 2529 h 63"/>
                              </a:gdLst>
                              <a:ahLst/>
                              <a:cxnLst>
                                <a:cxn ang="0">
                                  <a:pos x="T1" y="T3"/>
                                </a:cxn>
                                <a:cxn ang="0">
                                  <a:pos x="T5" y="T7"/>
                                </a:cxn>
                                <a:cxn ang="0">
                                  <a:pos x="T9" y="T11"/>
                                </a:cxn>
                                <a:cxn ang="0">
                                  <a:pos x="T13" y="T15"/>
                                </a:cxn>
                                <a:cxn ang="0">
                                  <a:pos x="T17" y="T19"/>
                                </a:cxn>
                              </a:cxnLst>
                              <a:rect l="0" t="0" r="r" b="b"/>
                              <a:pathLst>
                                <a:path w="5" h="63">
                                  <a:moveTo>
                                    <a:pt x="6" y="0"/>
                                  </a:moveTo>
                                  <a:lnTo>
                                    <a:pt x="0" y="0"/>
                                  </a:lnTo>
                                  <a:lnTo>
                                    <a:pt x="0" y="64"/>
                                  </a:lnTo>
                                  <a:lnTo>
                                    <a:pt x="6" y="6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37" name="Picture 4123"/>
                            <pic:cNvPicPr>
                              <a:picLocks noChangeAspect="1" noChangeArrowheads="1"/>
                            </pic:cNvPicPr>
                          </pic:nvPicPr>
                          <pic:blipFill>
                            <a:blip r:embed="rId798">
                              <a:extLst>
                                <a:ext uri="{28A0092B-C50C-407E-A947-70E740481C1C}">
                                  <a14:useLocalDpi xmlns:a14="http://schemas.microsoft.com/office/drawing/2010/main" val="0"/>
                                </a:ext>
                              </a:extLst>
                            </a:blip>
                            <a:srcRect/>
                            <a:stretch>
                              <a:fillRect/>
                            </a:stretch>
                          </pic:blipFill>
                          <pic:spPr bwMode="auto">
                            <a:xfrm>
                              <a:off x="9952" y="2529"/>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38" name="Group 4124"/>
                        <wpg:cNvGrpSpPr>
                          <a:grpSpLocks/>
                        </wpg:cNvGrpSpPr>
                        <wpg:grpSpPr bwMode="auto">
                          <a:xfrm>
                            <a:off x="9952" y="2529"/>
                            <a:ext cx="2" cy="63"/>
                            <a:chOff x="9952" y="2529"/>
                            <a:chExt cx="2" cy="63"/>
                          </a:xfrm>
                        </wpg:grpSpPr>
                        <wps:wsp>
                          <wps:cNvPr id="16539" name="Freeform 4125"/>
                          <wps:cNvSpPr>
                            <a:spLocks/>
                          </wps:cNvSpPr>
                          <wps:spPr bwMode="auto">
                            <a:xfrm>
                              <a:off x="9952" y="2529"/>
                              <a:ext cx="2" cy="63"/>
                            </a:xfrm>
                            <a:custGeom>
                              <a:avLst/>
                              <a:gdLst>
                                <a:gd name="T0" fmla="+- 0 2529 2529"/>
                                <a:gd name="T1" fmla="*/ 2529 h 63"/>
                                <a:gd name="T2" fmla="+- 0 2593 2529"/>
                                <a:gd name="T3" fmla="*/ 2593 h 63"/>
                                <a:gd name="T4" fmla="+- 0 2529 2529"/>
                                <a:gd name="T5" fmla="*/ 2529 h 63"/>
                                <a:gd name="T6" fmla="+- 0 2593 2529"/>
                                <a:gd name="T7" fmla="*/ 2593 h 63"/>
                                <a:gd name="T8" fmla="+- 0 2529 2529"/>
                                <a:gd name="T9" fmla="*/ 2529 h 63"/>
                              </a:gdLst>
                              <a:ahLst/>
                              <a:cxnLst>
                                <a:cxn ang="0">
                                  <a:pos x="0" y="T1"/>
                                </a:cxn>
                                <a:cxn ang="0">
                                  <a:pos x="0" y="T3"/>
                                </a:cxn>
                                <a:cxn ang="0">
                                  <a:pos x="0" y="T5"/>
                                </a:cxn>
                                <a:cxn ang="0">
                                  <a:pos x="0" y="T7"/>
                                </a:cxn>
                                <a:cxn ang="0">
                                  <a:pos x="0" y="T9"/>
                                </a:cxn>
                              </a:cxnLst>
                              <a:rect l="0" t="0" r="r" b="b"/>
                              <a:pathLst>
                                <a:path h="63">
                                  <a:moveTo>
                                    <a:pt x="0" y="0"/>
                                  </a:moveTo>
                                  <a:lnTo>
                                    <a:pt x="0" y="64"/>
                                  </a:lnTo>
                                  <a:lnTo>
                                    <a:pt x="0" y="0"/>
                                  </a:lnTo>
                                  <a:lnTo>
                                    <a:pt x="0" y="64"/>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40" name="Group 4126"/>
                        <wpg:cNvGrpSpPr>
                          <a:grpSpLocks/>
                        </wpg:cNvGrpSpPr>
                        <wpg:grpSpPr bwMode="auto">
                          <a:xfrm>
                            <a:off x="9952" y="2342"/>
                            <a:ext cx="199" cy="2"/>
                            <a:chOff x="9952" y="2342"/>
                            <a:chExt cx="199" cy="2"/>
                          </a:xfrm>
                        </wpg:grpSpPr>
                        <wps:wsp>
                          <wps:cNvPr id="16541" name="Freeform 4127"/>
                          <wps:cNvSpPr>
                            <a:spLocks/>
                          </wps:cNvSpPr>
                          <wps:spPr bwMode="auto">
                            <a:xfrm>
                              <a:off x="9952" y="2342"/>
                              <a:ext cx="199" cy="2"/>
                            </a:xfrm>
                            <a:custGeom>
                              <a:avLst/>
                              <a:gdLst>
                                <a:gd name="T0" fmla="+- 0 10151 9952"/>
                                <a:gd name="T1" fmla="*/ T0 w 199"/>
                                <a:gd name="T2" fmla="+- 0 2342 2342"/>
                                <a:gd name="T3" fmla="*/ 2342 h 2"/>
                                <a:gd name="T4" fmla="+- 0 9952 9952"/>
                                <a:gd name="T5" fmla="*/ T4 w 199"/>
                                <a:gd name="T6" fmla="+- 0 2342 2342"/>
                                <a:gd name="T7" fmla="*/ 2342 h 2"/>
                                <a:gd name="T8" fmla="+- 0 9952 9952"/>
                                <a:gd name="T9" fmla="*/ T8 w 199"/>
                                <a:gd name="T10" fmla="+- 0 2344 2342"/>
                                <a:gd name="T11" fmla="*/ 2344 h 2"/>
                                <a:gd name="T12" fmla="+- 0 10151 9952"/>
                                <a:gd name="T13" fmla="*/ T12 w 199"/>
                                <a:gd name="T14" fmla="+- 0 2344 2342"/>
                                <a:gd name="T15" fmla="*/ 2344 h 2"/>
                                <a:gd name="T16" fmla="+- 0 10151 9952"/>
                                <a:gd name="T17" fmla="*/ T16 w 199"/>
                                <a:gd name="T18" fmla="+- 0 2342 2342"/>
                                <a:gd name="T19" fmla="*/ 2342 h 2"/>
                              </a:gdLst>
                              <a:ahLst/>
                              <a:cxnLst>
                                <a:cxn ang="0">
                                  <a:pos x="T1" y="T3"/>
                                </a:cxn>
                                <a:cxn ang="0">
                                  <a:pos x="T5" y="T7"/>
                                </a:cxn>
                                <a:cxn ang="0">
                                  <a:pos x="T9" y="T11"/>
                                </a:cxn>
                                <a:cxn ang="0">
                                  <a:pos x="T13" y="T15"/>
                                </a:cxn>
                                <a:cxn ang="0">
                                  <a:pos x="T17" y="T19"/>
                                </a:cxn>
                              </a:cxnLst>
                              <a:rect l="0" t="0" r="r" b="b"/>
                              <a:pathLst>
                                <a:path w="199" h="2">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42" name="Picture 4128"/>
                            <pic:cNvPicPr>
                              <a:picLocks noChangeAspect="1" noChangeArrowheads="1"/>
                            </pic:cNvPicPr>
                          </pic:nvPicPr>
                          <pic:blipFill>
                            <a:blip r:embed="rId799">
                              <a:extLst>
                                <a:ext uri="{28A0092B-C50C-407E-A947-70E740481C1C}">
                                  <a14:useLocalDpi xmlns:a14="http://schemas.microsoft.com/office/drawing/2010/main" val="0"/>
                                </a:ext>
                              </a:extLst>
                            </a:blip>
                            <a:srcRect/>
                            <a:stretch>
                              <a:fillRect/>
                            </a:stretch>
                          </pic:blipFill>
                          <pic:spPr bwMode="auto">
                            <a:xfrm>
                              <a:off x="9952" y="2336"/>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43" name="Group 4129"/>
                        <wpg:cNvGrpSpPr>
                          <a:grpSpLocks/>
                        </wpg:cNvGrpSpPr>
                        <wpg:grpSpPr bwMode="auto">
                          <a:xfrm>
                            <a:off x="9952" y="2338"/>
                            <a:ext cx="199" cy="4"/>
                            <a:chOff x="9952" y="2338"/>
                            <a:chExt cx="199" cy="4"/>
                          </a:xfrm>
                        </wpg:grpSpPr>
                        <wps:wsp>
                          <wps:cNvPr id="16544" name="Freeform 4130"/>
                          <wps:cNvSpPr>
                            <a:spLocks/>
                          </wps:cNvSpPr>
                          <wps:spPr bwMode="auto">
                            <a:xfrm>
                              <a:off x="9952" y="2338"/>
                              <a:ext cx="199" cy="4"/>
                            </a:xfrm>
                            <a:custGeom>
                              <a:avLst/>
                              <a:gdLst>
                                <a:gd name="T0" fmla="+- 0 10151 9952"/>
                                <a:gd name="T1" fmla="*/ T0 w 199"/>
                                <a:gd name="T2" fmla="+- 0 2338 2338"/>
                                <a:gd name="T3" fmla="*/ 2338 h 4"/>
                                <a:gd name="T4" fmla="+- 0 9952 9952"/>
                                <a:gd name="T5" fmla="*/ T4 w 199"/>
                                <a:gd name="T6" fmla="+- 0 2338 2338"/>
                                <a:gd name="T7" fmla="*/ 2338 h 4"/>
                                <a:gd name="T8" fmla="+- 0 9952 9952"/>
                                <a:gd name="T9" fmla="*/ T8 w 199"/>
                                <a:gd name="T10" fmla="+- 0 2342 2338"/>
                                <a:gd name="T11" fmla="*/ 2342 h 4"/>
                                <a:gd name="T12" fmla="+- 0 10151 9952"/>
                                <a:gd name="T13" fmla="*/ T12 w 199"/>
                                <a:gd name="T14" fmla="+- 0 2342 2338"/>
                                <a:gd name="T15" fmla="*/ 2342 h 4"/>
                                <a:gd name="T16" fmla="+- 0 10151 9952"/>
                                <a:gd name="T17" fmla="*/ T16 w 199"/>
                                <a:gd name="T18" fmla="+- 0 2338 2338"/>
                                <a:gd name="T19" fmla="*/ 2338 h 4"/>
                              </a:gdLst>
                              <a:ahLst/>
                              <a:cxnLst>
                                <a:cxn ang="0">
                                  <a:pos x="T1" y="T3"/>
                                </a:cxn>
                                <a:cxn ang="0">
                                  <a:pos x="T5" y="T7"/>
                                </a:cxn>
                                <a:cxn ang="0">
                                  <a:pos x="T9" y="T11"/>
                                </a:cxn>
                                <a:cxn ang="0">
                                  <a:pos x="T13" y="T15"/>
                                </a:cxn>
                                <a:cxn ang="0">
                                  <a:pos x="T17" y="T19"/>
                                </a:cxn>
                              </a:cxnLst>
                              <a:rect l="0" t="0" r="r" b="b"/>
                              <a:pathLst>
                                <a:path w="199" h="4">
                                  <a:moveTo>
                                    <a:pt x="199" y="0"/>
                                  </a:moveTo>
                                  <a:lnTo>
                                    <a:pt x="0" y="0"/>
                                  </a:lnTo>
                                  <a:lnTo>
                                    <a:pt x="0" y="4"/>
                                  </a:lnTo>
                                  <a:lnTo>
                                    <a:pt x="199" y="4"/>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45" name="Group 4131"/>
                        <wpg:cNvGrpSpPr>
                          <a:grpSpLocks/>
                        </wpg:cNvGrpSpPr>
                        <wpg:grpSpPr bwMode="auto">
                          <a:xfrm>
                            <a:off x="9952" y="2340"/>
                            <a:ext cx="199" cy="2"/>
                            <a:chOff x="9952" y="2340"/>
                            <a:chExt cx="199" cy="2"/>
                          </a:xfrm>
                        </wpg:grpSpPr>
                        <wps:wsp>
                          <wps:cNvPr id="16546" name="Freeform 4132"/>
                          <wps:cNvSpPr>
                            <a:spLocks/>
                          </wps:cNvSpPr>
                          <wps:spPr bwMode="auto">
                            <a:xfrm>
                              <a:off x="9952" y="2340"/>
                              <a:ext cx="199" cy="2"/>
                            </a:xfrm>
                            <a:custGeom>
                              <a:avLst/>
                              <a:gdLst>
                                <a:gd name="T0" fmla="+- 0 9952 9952"/>
                                <a:gd name="T1" fmla="*/ T0 w 199"/>
                                <a:gd name="T2" fmla="+- 0 10151 9952"/>
                                <a:gd name="T3" fmla="*/ T2 w 199"/>
                              </a:gdLst>
                              <a:ahLst/>
                              <a:cxnLst>
                                <a:cxn ang="0">
                                  <a:pos x="T1" y="0"/>
                                </a:cxn>
                                <a:cxn ang="0">
                                  <a:pos x="T3" y="0"/>
                                </a:cxn>
                              </a:cxnLst>
                              <a:rect l="0" t="0" r="r" b="b"/>
                              <a:pathLst>
                                <a:path w="199">
                                  <a:moveTo>
                                    <a:pt x="0" y="0"/>
                                  </a:moveTo>
                                  <a:lnTo>
                                    <a:pt x="199" y="0"/>
                                  </a:lnTo>
                                </a:path>
                              </a:pathLst>
                            </a:custGeom>
                            <a:noFill/>
                            <a:ln w="583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547" name="Group 4133"/>
                        <wpg:cNvGrpSpPr>
                          <a:grpSpLocks/>
                        </wpg:cNvGrpSpPr>
                        <wpg:grpSpPr bwMode="auto">
                          <a:xfrm>
                            <a:off x="10151" y="2336"/>
                            <a:ext cx="2" cy="39"/>
                            <a:chOff x="10151" y="2336"/>
                            <a:chExt cx="2" cy="39"/>
                          </a:xfrm>
                        </wpg:grpSpPr>
                        <wps:wsp>
                          <wps:cNvPr id="16548" name="Freeform 4134"/>
                          <wps:cNvSpPr>
                            <a:spLocks/>
                          </wps:cNvSpPr>
                          <wps:spPr bwMode="auto">
                            <a:xfrm>
                              <a:off x="10151" y="2336"/>
                              <a:ext cx="2" cy="39"/>
                            </a:xfrm>
                            <a:custGeom>
                              <a:avLst/>
                              <a:gdLst>
                                <a:gd name="T0" fmla="+- 0 2374 2336"/>
                                <a:gd name="T1" fmla="*/ 2374 h 39"/>
                                <a:gd name="T2" fmla="+- 0 2336 2336"/>
                                <a:gd name="T3" fmla="*/ 2336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549" name="Group 4135"/>
                        <wpg:cNvGrpSpPr>
                          <a:grpSpLocks/>
                        </wpg:cNvGrpSpPr>
                        <wpg:grpSpPr bwMode="auto">
                          <a:xfrm>
                            <a:off x="9952" y="2336"/>
                            <a:ext cx="2" cy="39"/>
                            <a:chOff x="9952" y="2336"/>
                            <a:chExt cx="2" cy="39"/>
                          </a:xfrm>
                        </wpg:grpSpPr>
                        <wps:wsp>
                          <wps:cNvPr id="16550" name="Freeform 4136"/>
                          <wps:cNvSpPr>
                            <a:spLocks/>
                          </wps:cNvSpPr>
                          <wps:spPr bwMode="auto">
                            <a:xfrm>
                              <a:off x="9952" y="2336"/>
                              <a:ext cx="2" cy="39"/>
                            </a:xfrm>
                            <a:custGeom>
                              <a:avLst/>
                              <a:gdLst>
                                <a:gd name="T0" fmla="+- 0 2374 2336"/>
                                <a:gd name="T1" fmla="*/ 2374 h 39"/>
                                <a:gd name="T2" fmla="+- 0 2336 2336"/>
                                <a:gd name="T3" fmla="*/ 2336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551" name="Group 4137"/>
                        <wpg:cNvGrpSpPr>
                          <a:grpSpLocks/>
                        </wpg:cNvGrpSpPr>
                        <wpg:grpSpPr bwMode="auto">
                          <a:xfrm>
                            <a:off x="9952" y="2344"/>
                            <a:ext cx="2" cy="30"/>
                            <a:chOff x="9952" y="2344"/>
                            <a:chExt cx="2" cy="30"/>
                          </a:xfrm>
                        </wpg:grpSpPr>
                        <wps:wsp>
                          <wps:cNvPr id="16552" name="Freeform 4138"/>
                          <wps:cNvSpPr>
                            <a:spLocks/>
                          </wps:cNvSpPr>
                          <wps:spPr bwMode="auto">
                            <a:xfrm>
                              <a:off x="9952" y="2344"/>
                              <a:ext cx="2" cy="30"/>
                            </a:xfrm>
                            <a:custGeom>
                              <a:avLst/>
                              <a:gdLst>
                                <a:gd name="T0" fmla="+- 0 9953 9952"/>
                                <a:gd name="T1" fmla="*/ T0 w 2"/>
                                <a:gd name="T2" fmla="+- 0 2344 2344"/>
                                <a:gd name="T3" fmla="*/ 2344 h 30"/>
                                <a:gd name="T4" fmla="+- 0 9952 9952"/>
                                <a:gd name="T5" fmla="*/ T4 w 2"/>
                                <a:gd name="T6" fmla="+- 0 2344 2344"/>
                                <a:gd name="T7" fmla="*/ 2344 h 30"/>
                                <a:gd name="T8" fmla="+- 0 9952 9952"/>
                                <a:gd name="T9" fmla="*/ T8 w 2"/>
                                <a:gd name="T10" fmla="+- 0 2374 2344"/>
                                <a:gd name="T11" fmla="*/ 2374 h 30"/>
                                <a:gd name="T12" fmla="+- 0 9953 9952"/>
                                <a:gd name="T13" fmla="*/ T12 w 2"/>
                                <a:gd name="T14" fmla="+- 0 2374 2344"/>
                                <a:gd name="T15" fmla="*/ 2374 h 30"/>
                                <a:gd name="T16" fmla="+- 0 9953 995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53" name="Group 4139"/>
                        <wpg:cNvGrpSpPr>
                          <a:grpSpLocks/>
                        </wpg:cNvGrpSpPr>
                        <wpg:grpSpPr bwMode="auto">
                          <a:xfrm>
                            <a:off x="10149" y="2344"/>
                            <a:ext cx="2" cy="30"/>
                            <a:chOff x="10149" y="2344"/>
                            <a:chExt cx="2" cy="30"/>
                          </a:xfrm>
                        </wpg:grpSpPr>
                        <wps:wsp>
                          <wps:cNvPr id="16554" name="Freeform 4140"/>
                          <wps:cNvSpPr>
                            <a:spLocks/>
                          </wps:cNvSpPr>
                          <wps:spPr bwMode="auto">
                            <a:xfrm>
                              <a:off x="10149" y="2344"/>
                              <a:ext cx="2" cy="30"/>
                            </a:xfrm>
                            <a:custGeom>
                              <a:avLst/>
                              <a:gdLst>
                                <a:gd name="T0" fmla="+- 0 10151 10149"/>
                                <a:gd name="T1" fmla="*/ T0 w 2"/>
                                <a:gd name="T2" fmla="+- 0 2344 2344"/>
                                <a:gd name="T3" fmla="*/ 2344 h 30"/>
                                <a:gd name="T4" fmla="+- 0 10149 10149"/>
                                <a:gd name="T5" fmla="*/ T4 w 2"/>
                                <a:gd name="T6" fmla="+- 0 2344 2344"/>
                                <a:gd name="T7" fmla="*/ 2344 h 30"/>
                                <a:gd name="T8" fmla="+- 0 10149 10149"/>
                                <a:gd name="T9" fmla="*/ T8 w 2"/>
                                <a:gd name="T10" fmla="+- 0 2374 2344"/>
                                <a:gd name="T11" fmla="*/ 2374 h 30"/>
                                <a:gd name="T12" fmla="+- 0 10151 10149"/>
                                <a:gd name="T13" fmla="*/ T12 w 2"/>
                                <a:gd name="T14" fmla="+- 0 2374 2344"/>
                                <a:gd name="T15" fmla="*/ 2374 h 30"/>
                                <a:gd name="T16" fmla="+- 0 10151 1014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55" name="Picture 4141"/>
                            <pic:cNvPicPr>
                              <a:picLocks noChangeAspect="1" noChangeArrowheads="1"/>
                            </pic:cNvPicPr>
                          </pic:nvPicPr>
                          <pic:blipFill>
                            <a:blip r:embed="rId742">
                              <a:extLst>
                                <a:ext uri="{28A0092B-C50C-407E-A947-70E740481C1C}">
                                  <a14:useLocalDpi xmlns:a14="http://schemas.microsoft.com/office/drawing/2010/main" val="0"/>
                                </a:ext>
                              </a:extLst>
                            </a:blip>
                            <a:srcRect/>
                            <a:stretch>
                              <a:fillRect/>
                            </a:stretch>
                          </pic:blipFill>
                          <pic:spPr bwMode="auto">
                            <a:xfrm>
                              <a:off x="9953"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56" name="Group 4142"/>
                        <wpg:cNvGrpSpPr>
                          <a:grpSpLocks/>
                        </wpg:cNvGrpSpPr>
                        <wpg:grpSpPr bwMode="auto">
                          <a:xfrm>
                            <a:off x="10147" y="2344"/>
                            <a:ext cx="2" cy="30"/>
                            <a:chOff x="10147" y="2344"/>
                            <a:chExt cx="2" cy="30"/>
                          </a:xfrm>
                        </wpg:grpSpPr>
                        <wps:wsp>
                          <wps:cNvPr id="16557" name="Freeform 4143"/>
                          <wps:cNvSpPr>
                            <a:spLocks/>
                          </wps:cNvSpPr>
                          <wps:spPr bwMode="auto">
                            <a:xfrm>
                              <a:off x="10147" y="2344"/>
                              <a:ext cx="2" cy="30"/>
                            </a:xfrm>
                            <a:custGeom>
                              <a:avLst/>
                              <a:gdLst>
                                <a:gd name="T0" fmla="+- 0 10149 10147"/>
                                <a:gd name="T1" fmla="*/ T0 w 2"/>
                                <a:gd name="T2" fmla="+- 0 2344 2344"/>
                                <a:gd name="T3" fmla="*/ 2344 h 30"/>
                                <a:gd name="T4" fmla="+- 0 10147 10147"/>
                                <a:gd name="T5" fmla="*/ T4 w 2"/>
                                <a:gd name="T6" fmla="+- 0 2344 2344"/>
                                <a:gd name="T7" fmla="*/ 2344 h 30"/>
                                <a:gd name="T8" fmla="+- 0 10147 10147"/>
                                <a:gd name="T9" fmla="*/ T8 w 2"/>
                                <a:gd name="T10" fmla="+- 0 2374 2344"/>
                                <a:gd name="T11" fmla="*/ 2374 h 30"/>
                                <a:gd name="T12" fmla="+- 0 10149 10147"/>
                                <a:gd name="T13" fmla="*/ T12 w 2"/>
                                <a:gd name="T14" fmla="+- 0 2374 2344"/>
                                <a:gd name="T15" fmla="*/ 2374 h 30"/>
                                <a:gd name="T16" fmla="+- 0 10149 1014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58" name="Group 4144"/>
                        <wpg:cNvGrpSpPr>
                          <a:grpSpLocks/>
                        </wpg:cNvGrpSpPr>
                        <wpg:grpSpPr bwMode="auto">
                          <a:xfrm>
                            <a:off x="9955" y="2344"/>
                            <a:ext cx="2" cy="30"/>
                            <a:chOff x="9955" y="2344"/>
                            <a:chExt cx="2" cy="30"/>
                          </a:xfrm>
                        </wpg:grpSpPr>
                        <wps:wsp>
                          <wps:cNvPr id="16559" name="Freeform 4145"/>
                          <wps:cNvSpPr>
                            <a:spLocks/>
                          </wps:cNvSpPr>
                          <wps:spPr bwMode="auto">
                            <a:xfrm>
                              <a:off x="9955" y="2344"/>
                              <a:ext cx="2" cy="30"/>
                            </a:xfrm>
                            <a:custGeom>
                              <a:avLst/>
                              <a:gdLst>
                                <a:gd name="T0" fmla="+- 0 9957 9955"/>
                                <a:gd name="T1" fmla="*/ T0 w 2"/>
                                <a:gd name="T2" fmla="+- 0 2344 2344"/>
                                <a:gd name="T3" fmla="*/ 2344 h 30"/>
                                <a:gd name="T4" fmla="+- 0 9955 9955"/>
                                <a:gd name="T5" fmla="*/ T4 w 2"/>
                                <a:gd name="T6" fmla="+- 0 2344 2344"/>
                                <a:gd name="T7" fmla="*/ 2344 h 30"/>
                                <a:gd name="T8" fmla="+- 0 9955 9955"/>
                                <a:gd name="T9" fmla="*/ T8 w 2"/>
                                <a:gd name="T10" fmla="+- 0 2374 2344"/>
                                <a:gd name="T11" fmla="*/ 2374 h 30"/>
                                <a:gd name="T12" fmla="+- 0 9957 9955"/>
                                <a:gd name="T13" fmla="*/ T12 w 2"/>
                                <a:gd name="T14" fmla="+- 0 2374 2344"/>
                                <a:gd name="T15" fmla="*/ 2374 h 30"/>
                                <a:gd name="T16" fmla="+- 0 9957 9955"/>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60" name="Group 4146"/>
                        <wpg:cNvGrpSpPr>
                          <a:grpSpLocks/>
                        </wpg:cNvGrpSpPr>
                        <wpg:grpSpPr bwMode="auto">
                          <a:xfrm>
                            <a:off x="10145" y="2344"/>
                            <a:ext cx="2" cy="30"/>
                            <a:chOff x="10145" y="2344"/>
                            <a:chExt cx="2" cy="30"/>
                          </a:xfrm>
                        </wpg:grpSpPr>
                        <wps:wsp>
                          <wps:cNvPr id="16561" name="Freeform 4147"/>
                          <wps:cNvSpPr>
                            <a:spLocks/>
                          </wps:cNvSpPr>
                          <wps:spPr bwMode="auto">
                            <a:xfrm>
                              <a:off x="10145" y="2344"/>
                              <a:ext cx="2" cy="30"/>
                            </a:xfrm>
                            <a:custGeom>
                              <a:avLst/>
                              <a:gdLst>
                                <a:gd name="T0" fmla="+- 0 10147 10145"/>
                                <a:gd name="T1" fmla="*/ T0 w 2"/>
                                <a:gd name="T2" fmla="+- 0 2344 2344"/>
                                <a:gd name="T3" fmla="*/ 2344 h 30"/>
                                <a:gd name="T4" fmla="+- 0 10145 10145"/>
                                <a:gd name="T5" fmla="*/ T4 w 2"/>
                                <a:gd name="T6" fmla="+- 0 2344 2344"/>
                                <a:gd name="T7" fmla="*/ 2344 h 30"/>
                                <a:gd name="T8" fmla="+- 0 10145 10145"/>
                                <a:gd name="T9" fmla="*/ T8 w 2"/>
                                <a:gd name="T10" fmla="+- 0 2374 2344"/>
                                <a:gd name="T11" fmla="*/ 2374 h 30"/>
                                <a:gd name="T12" fmla="+- 0 10147 10145"/>
                                <a:gd name="T13" fmla="*/ T12 w 2"/>
                                <a:gd name="T14" fmla="+- 0 2374 2344"/>
                                <a:gd name="T15" fmla="*/ 2374 h 30"/>
                                <a:gd name="T16" fmla="+- 0 10147 10145"/>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62" name="Group 4148"/>
                        <wpg:cNvGrpSpPr>
                          <a:grpSpLocks/>
                        </wpg:cNvGrpSpPr>
                        <wpg:grpSpPr bwMode="auto">
                          <a:xfrm>
                            <a:off x="9957" y="2344"/>
                            <a:ext cx="2" cy="30"/>
                            <a:chOff x="9957" y="2344"/>
                            <a:chExt cx="2" cy="30"/>
                          </a:xfrm>
                        </wpg:grpSpPr>
                        <wps:wsp>
                          <wps:cNvPr id="16563" name="Freeform 4149"/>
                          <wps:cNvSpPr>
                            <a:spLocks/>
                          </wps:cNvSpPr>
                          <wps:spPr bwMode="auto">
                            <a:xfrm>
                              <a:off x="9957" y="2344"/>
                              <a:ext cx="2" cy="30"/>
                            </a:xfrm>
                            <a:custGeom>
                              <a:avLst/>
                              <a:gdLst>
                                <a:gd name="T0" fmla="+- 0 9959 9957"/>
                                <a:gd name="T1" fmla="*/ T0 w 2"/>
                                <a:gd name="T2" fmla="+- 0 2344 2344"/>
                                <a:gd name="T3" fmla="*/ 2344 h 30"/>
                                <a:gd name="T4" fmla="+- 0 9957 9957"/>
                                <a:gd name="T5" fmla="*/ T4 w 2"/>
                                <a:gd name="T6" fmla="+- 0 2344 2344"/>
                                <a:gd name="T7" fmla="*/ 2344 h 30"/>
                                <a:gd name="T8" fmla="+- 0 9957 9957"/>
                                <a:gd name="T9" fmla="*/ T8 w 2"/>
                                <a:gd name="T10" fmla="+- 0 2374 2344"/>
                                <a:gd name="T11" fmla="*/ 2374 h 30"/>
                                <a:gd name="T12" fmla="+- 0 9959 9957"/>
                                <a:gd name="T13" fmla="*/ T12 w 2"/>
                                <a:gd name="T14" fmla="+- 0 2374 2344"/>
                                <a:gd name="T15" fmla="*/ 2374 h 30"/>
                                <a:gd name="T16" fmla="+- 0 9959 9957"/>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64" name="Picture 4150"/>
                            <pic:cNvPicPr>
                              <a:picLocks noChangeAspect="1" noChangeArrowheads="1"/>
                            </pic:cNvPicPr>
                          </pic:nvPicPr>
                          <pic:blipFill>
                            <a:blip r:embed="rId743">
                              <a:extLst>
                                <a:ext uri="{28A0092B-C50C-407E-A947-70E740481C1C}">
                                  <a14:useLocalDpi xmlns:a14="http://schemas.microsoft.com/office/drawing/2010/main" val="0"/>
                                </a:ext>
                              </a:extLst>
                            </a:blip>
                            <a:srcRect/>
                            <a:stretch>
                              <a:fillRect/>
                            </a:stretch>
                          </pic:blipFill>
                          <pic:spPr bwMode="auto">
                            <a:xfrm>
                              <a:off x="10143"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65" name="Group 4151"/>
                        <wpg:cNvGrpSpPr>
                          <a:grpSpLocks/>
                        </wpg:cNvGrpSpPr>
                        <wpg:grpSpPr bwMode="auto">
                          <a:xfrm>
                            <a:off x="9959" y="2344"/>
                            <a:ext cx="2" cy="30"/>
                            <a:chOff x="9959" y="2344"/>
                            <a:chExt cx="2" cy="30"/>
                          </a:xfrm>
                        </wpg:grpSpPr>
                        <wps:wsp>
                          <wps:cNvPr id="16566" name="Freeform 4152"/>
                          <wps:cNvSpPr>
                            <a:spLocks/>
                          </wps:cNvSpPr>
                          <wps:spPr bwMode="auto">
                            <a:xfrm>
                              <a:off x="9959" y="2344"/>
                              <a:ext cx="2" cy="30"/>
                            </a:xfrm>
                            <a:custGeom>
                              <a:avLst/>
                              <a:gdLst>
                                <a:gd name="T0" fmla="+- 0 9961 9959"/>
                                <a:gd name="T1" fmla="*/ T0 w 2"/>
                                <a:gd name="T2" fmla="+- 0 2344 2344"/>
                                <a:gd name="T3" fmla="*/ 2344 h 30"/>
                                <a:gd name="T4" fmla="+- 0 9959 9959"/>
                                <a:gd name="T5" fmla="*/ T4 w 2"/>
                                <a:gd name="T6" fmla="+- 0 2344 2344"/>
                                <a:gd name="T7" fmla="*/ 2344 h 30"/>
                                <a:gd name="T8" fmla="+- 0 9959 9959"/>
                                <a:gd name="T9" fmla="*/ T8 w 2"/>
                                <a:gd name="T10" fmla="+- 0 2374 2344"/>
                                <a:gd name="T11" fmla="*/ 2374 h 30"/>
                                <a:gd name="T12" fmla="+- 0 9961 9959"/>
                                <a:gd name="T13" fmla="*/ T12 w 2"/>
                                <a:gd name="T14" fmla="+- 0 2374 2344"/>
                                <a:gd name="T15" fmla="*/ 2374 h 30"/>
                                <a:gd name="T16" fmla="+- 0 9961 995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67" name="Group 4153"/>
                        <wpg:cNvGrpSpPr>
                          <a:grpSpLocks/>
                        </wpg:cNvGrpSpPr>
                        <wpg:grpSpPr bwMode="auto">
                          <a:xfrm>
                            <a:off x="10142" y="2344"/>
                            <a:ext cx="2" cy="30"/>
                            <a:chOff x="10142" y="2344"/>
                            <a:chExt cx="2" cy="30"/>
                          </a:xfrm>
                        </wpg:grpSpPr>
                        <wps:wsp>
                          <wps:cNvPr id="16568" name="Freeform 4154"/>
                          <wps:cNvSpPr>
                            <a:spLocks/>
                          </wps:cNvSpPr>
                          <wps:spPr bwMode="auto">
                            <a:xfrm>
                              <a:off x="10142" y="2344"/>
                              <a:ext cx="2" cy="30"/>
                            </a:xfrm>
                            <a:custGeom>
                              <a:avLst/>
                              <a:gdLst>
                                <a:gd name="T0" fmla="+- 0 10143 10142"/>
                                <a:gd name="T1" fmla="*/ T0 w 2"/>
                                <a:gd name="T2" fmla="+- 0 2344 2344"/>
                                <a:gd name="T3" fmla="*/ 2344 h 30"/>
                                <a:gd name="T4" fmla="+- 0 10142 10142"/>
                                <a:gd name="T5" fmla="*/ T4 w 2"/>
                                <a:gd name="T6" fmla="+- 0 2344 2344"/>
                                <a:gd name="T7" fmla="*/ 2344 h 30"/>
                                <a:gd name="T8" fmla="+- 0 10142 10142"/>
                                <a:gd name="T9" fmla="*/ T8 w 2"/>
                                <a:gd name="T10" fmla="+- 0 2374 2344"/>
                                <a:gd name="T11" fmla="*/ 2374 h 30"/>
                                <a:gd name="T12" fmla="+- 0 10143 10142"/>
                                <a:gd name="T13" fmla="*/ T12 w 2"/>
                                <a:gd name="T14" fmla="+- 0 2374 2344"/>
                                <a:gd name="T15" fmla="*/ 2374 h 30"/>
                                <a:gd name="T16" fmla="+- 0 10143 1014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69" name="Group 4155"/>
                        <wpg:cNvGrpSpPr>
                          <a:grpSpLocks/>
                        </wpg:cNvGrpSpPr>
                        <wpg:grpSpPr bwMode="auto">
                          <a:xfrm>
                            <a:off x="9961" y="2344"/>
                            <a:ext cx="2" cy="30"/>
                            <a:chOff x="9961" y="2344"/>
                            <a:chExt cx="2" cy="30"/>
                          </a:xfrm>
                        </wpg:grpSpPr>
                        <wps:wsp>
                          <wps:cNvPr id="16570" name="Freeform 4156"/>
                          <wps:cNvSpPr>
                            <a:spLocks/>
                          </wps:cNvSpPr>
                          <wps:spPr bwMode="auto">
                            <a:xfrm>
                              <a:off x="9961" y="2344"/>
                              <a:ext cx="2" cy="30"/>
                            </a:xfrm>
                            <a:custGeom>
                              <a:avLst/>
                              <a:gdLst>
                                <a:gd name="T0" fmla="+- 0 9962 9961"/>
                                <a:gd name="T1" fmla="*/ T0 w 2"/>
                                <a:gd name="T2" fmla="+- 0 2344 2344"/>
                                <a:gd name="T3" fmla="*/ 2344 h 30"/>
                                <a:gd name="T4" fmla="+- 0 9961 9961"/>
                                <a:gd name="T5" fmla="*/ T4 w 2"/>
                                <a:gd name="T6" fmla="+- 0 2344 2344"/>
                                <a:gd name="T7" fmla="*/ 2344 h 30"/>
                                <a:gd name="T8" fmla="+- 0 9961 9961"/>
                                <a:gd name="T9" fmla="*/ T8 w 2"/>
                                <a:gd name="T10" fmla="+- 0 2374 2344"/>
                                <a:gd name="T11" fmla="*/ 2374 h 30"/>
                                <a:gd name="T12" fmla="+- 0 9962 9961"/>
                                <a:gd name="T13" fmla="*/ T12 w 2"/>
                                <a:gd name="T14" fmla="+- 0 2374 2344"/>
                                <a:gd name="T15" fmla="*/ 2374 h 30"/>
                                <a:gd name="T16" fmla="+- 0 9962 9961"/>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71" name="Group 4157"/>
                        <wpg:cNvGrpSpPr>
                          <a:grpSpLocks/>
                        </wpg:cNvGrpSpPr>
                        <wpg:grpSpPr bwMode="auto">
                          <a:xfrm>
                            <a:off x="10140" y="2344"/>
                            <a:ext cx="2" cy="30"/>
                            <a:chOff x="10140" y="2344"/>
                            <a:chExt cx="2" cy="30"/>
                          </a:xfrm>
                        </wpg:grpSpPr>
                        <wps:wsp>
                          <wps:cNvPr id="16572" name="Freeform 4158"/>
                          <wps:cNvSpPr>
                            <a:spLocks/>
                          </wps:cNvSpPr>
                          <wps:spPr bwMode="auto">
                            <a:xfrm>
                              <a:off x="10140" y="2344"/>
                              <a:ext cx="2" cy="30"/>
                            </a:xfrm>
                            <a:custGeom>
                              <a:avLst/>
                              <a:gdLst>
                                <a:gd name="T0" fmla="+- 0 10142 10140"/>
                                <a:gd name="T1" fmla="*/ T0 w 2"/>
                                <a:gd name="T2" fmla="+- 0 2344 2344"/>
                                <a:gd name="T3" fmla="*/ 2344 h 30"/>
                                <a:gd name="T4" fmla="+- 0 10140 10140"/>
                                <a:gd name="T5" fmla="*/ T4 w 2"/>
                                <a:gd name="T6" fmla="+- 0 2344 2344"/>
                                <a:gd name="T7" fmla="*/ 2344 h 30"/>
                                <a:gd name="T8" fmla="+- 0 10140 10140"/>
                                <a:gd name="T9" fmla="*/ T8 w 2"/>
                                <a:gd name="T10" fmla="+- 0 2374 2344"/>
                                <a:gd name="T11" fmla="*/ 2374 h 30"/>
                                <a:gd name="T12" fmla="+- 0 10142 10140"/>
                                <a:gd name="T13" fmla="*/ T12 w 2"/>
                                <a:gd name="T14" fmla="+- 0 2374 2344"/>
                                <a:gd name="T15" fmla="*/ 2374 h 30"/>
                                <a:gd name="T16" fmla="+- 0 10142 10140"/>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73" name="Group 4159"/>
                        <wpg:cNvGrpSpPr>
                          <a:grpSpLocks/>
                        </wpg:cNvGrpSpPr>
                        <wpg:grpSpPr bwMode="auto">
                          <a:xfrm>
                            <a:off x="9962" y="2344"/>
                            <a:ext cx="2" cy="30"/>
                            <a:chOff x="9962" y="2344"/>
                            <a:chExt cx="2" cy="30"/>
                          </a:xfrm>
                        </wpg:grpSpPr>
                        <wps:wsp>
                          <wps:cNvPr id="16574" name="Freeform 4160"/>
                          <wps:cNvSpPr>
                            <a:spLocks/>
                          </wps:cNvSpPr>
                          <wps:spPr bwMode="auto">
                            <a:xfrm>
                              <a:off x="9962" y="2344"/>
                              <a:ext cx="2" cy="30"/>
                            </a:xfrm>
                            <a:custGeom>
                              <a:avLst/>
                              <a:gdLst>
                                <a:gd name="T0" fmla="+- 0 9964 9962"/>
                                <a:gd name="T1" fmla="*/ T0 w 2"/>
                                <a:gd name="T2" fmla="+- 0 2344 2344"/>
                                <a:gd name="T3" fmla="*/ 2344 h 30"/>
                                <a:gd name="T4" fmla="+- 0 9962 9962"/>
                                <a:gd name="T5" fmla="*/ T4 w 2"/>
                                <a:gd name="T6" fmla="+- 0 2344 2344"/>
                                <a:gd name="T7" fmla="*/ 2344 h 30"/>
                                <a:gd name="T8" fmla="+- 0 9962 9962"/>
                                <a:gd name="T9" fmla="*/ T8 w 2"/>
                                <a:gd name="T10" fmla="+- 0 2374 2344"/>
                                <a:gd name="T11" fmla="*/ 2374 h 30"/>
                                <a:gd name="T12" fmla="+- 0 9964 9962"/>
                                <a:gd name="T13" fmla="*/ T12 w 2"/>
                                <a:gd name="T14" fmla="+- 0 2374 2344"/>
                                <a:gd name="T15" fmla="*/ 2374 h 30"/>
                                <a:gd name="T16" fmla="+- 0 9964 996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75" name="Group 4161"/>
                        <wpg:cNvGrpSpPr>
                          <a:grpSpLocks/>
                        </wpg:cNvGrpSpPr>
                        <wpg:grpSpPr bwMode="auto">
                          <a:xfrm>
                            <a:off x="10138" y="2344"/>
                            <a:ext cx="2" cy="30"/>
                            <a:chOff x="10138" y="2344"/>
                            <a:chExt cx="2" cy="30"/>
                          </a:xfrm>
                        </wpg:grpSpPr>
                        <wps:wsp>
                          <wps:cNvPr id="16576" name="Freeform 4162"/>
                          <wps:cNvSpPr>
                            <a:spLocks/>
                          </wps:cNvSpPr>
                          <wps:spPr bwMode="auto">
                            <a:xfrm>
                              <a:off x="10138" y="2344"/>
                              <a:ext cx="2" cy="30"/>
                            </a:xfrm>
                            <a:custGeom>
                              <a:avLst/>
                              <a:gdLst>
                                <a:gd name="T0" fmla="+- 0 10140 10138"/>
                                <a:gd name="T1" fmla="*/ T0 w 2"/>
                                <a:gd name="T2" fmla="+- 0 2344 2344"/>
                                <a:gd name="T3" fmla="*/ 2344 h 30"/>
                                <a:gd name="T4" fmla="+- 0 10138 10138"/>
                                <a:gd name="T5" fmla="*/ T4 w 2"/>
                                <a:gd name="T6" fmla="+- 0 2344 2344"/>
                                <a:gd name="T7" fmla="*/ 2344 h 30"/>
                                <a:gd name="T8" fmla="+- 0 10138 10138"/>
                                <a:gd name="T9" fmla="*/ T8 w 2"/>
                                <a:gd name="T10" fmla="+- 0 2374 2344"/>
                                <a:gd name="T11" fmla="*/ 2374 h 30"/>
                                <a:gd name="T12" fmla="+- 0 10140 10138"/>
                                <a:gd name="T13" fmla="*/ T12 w 2"/>
                                <a:gd name="T14" fmla="+- 0 2374 2344"/>
                                <a:gd name="T15" fmla="*/ 2374 h 30"/>
                                <a:gd name="T16" fmla="+- 0 10140 10138"/>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77" name="Picture 4163"/>
                            <pic:cNvPicPr>
                              <a:picLocks noChangeAspect="1" noChangeArrowheads="1"/>
                            </pic:cNvPicPr>
                          </pic:nvPicPr>
                          <pic:blipFill>
                            <a:blip r:embed="rId744">
                              <a:extLst>
                                <a:ext uri="{28A0092B-C50C-407E-A947-70E740481C1C}">
                                  <a14:useLocalDpi xmlns:a14="http://schemas.microsoft.com/office/drawing/2010/main" val="0"/>
                                </a:ext>
                              </a:extLst>
                            </a:blip>
                            <a:srcRect/>
                            <a:stretch>
                              <a:fillRect/>
                            </a:stretch>
                          </pic:blipFill>
                          <pic:spPr bwMode="auto">
                            <a:xfrm>
                              <a:off x="9964"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78" name="Group 4164"/>
                        <wpg:cNvGrpSpPr>
                          <a:grpSpLocks/>
                        </wpg:cNvGrpSpPr>
                        <wpg:grpSpPr bwMode="auto">
                          <a:xfrm>
                            <a:off x="10136" y="2344"/>
                            <a:ext cx="2" cy="30"/>
                            <a:chOff x="10136" y="2344"/>
                            <a:chExt cx="2" cy="30"/>
                          </a:xfrm>
                        </wpg:grpSpPr>
                        <wps:wsp>
                          <wps:cNvPr id="16579" name="Freeform 4165"/>
                          <wps:cNvSpPr>
                            <a:spLocks/>
                          </wps:cNvSpPr>
                          <wps:spPr bwMode="auto">
                            <a:xfrm>
                              <a:off x="10136" y="2344"/>
                              <a:ext cx="2" cy="30"/>
                            </a:xfrm>
                            <a:custGeom>
                              <a:avLst/>
                              <a:gdLst>
                                <a:gd name="T0" fmla="+- 0 10138 10136"/>
                                <a:gd name="T1" fmla="*/ T0 w 2"/>
                                <a:gd name="T2" fmla="+- 0 2344 2344"/>
                                <a:gd name="T3" fmla="*/ 2344 h 30"/>
                                <a:gd name="T4" fmla="+- 0 10136 10136"/>
                                <a:gd name="T5" fmla="*/ T4 w 2"/>
                                <a:gd name="T6" fmla="+- 0 2344 2344"/>
                                <a:gd name="T7" fmla="*/ 2344 h 30"/>
                                <a:gd name="T8" fmla="+- 0 10136 10136"/>
                                <a:gd name="T9" fmla="*/ T8 w 2"/>
                                <a:gd name="T10" fmla="+- 0 2374 2344"/>
                                <a:gd name="T11" fmla="*/ 2374 h 30"/>
                                <a:gd name="T12" fmla="+- 0 10138 10136"/>
                                <a:gd name="T13" fmla="*/ T12 w 2"/>
                                <a:gd name="T14" fmla="+- 0 2374 2344"/>
                                <a:gd name="T15" fmla="*/ 2374 h 30"/>
                                <a:gd name="T16" fmla="+- 0 10138 1013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80" name="Group 4166"/>
                        <wpg:cNvGrpSpPr>
                          <a:grpSpLocks/>
                        </wpg:cNvGrpSpPr>
                        <wpg:grpSpPr bwMode="auto">
                          <a:xfrm>
                            <a:off x="9966" y="2344"/>
                            <a:ext cx="2" cy="30"/>
                            <a:chOff x="9966" y="2344"/>
                            <a:chExt cx="2" cy="30"/>
                          </a:xfrm>
                        </wpg:grpSpPr>
                        <wps:wsp>
                          <wps:cNvPr id="16581" name="Freeform 4167"/>
                          <wps:cNvSpPr>
                            <a:spLocks/>
                          </wps:cNvSpPr>
                          <wps:spPr bwMode="auto">
                            <a:xfrm>
                              <a:off x="9966" y="2344"/>
                              <a:ext cx="2" cy="30"/>
                            </a:xfrm>
                            <a:custGeom>
                              <a:avLst/>
                              <a:gdLst>
                                <a:gd name="T0" fmla="+- 0 9968 9966"/>
                                <a:gd name="T1" fmla="*/ T0 w 2"/>
                                <a:gd name="T2" fmla="+- 0 2344 2344"/>
                                <a:gd name="T3" fmla="*/ 2344 h 30"/>
                                <a:gd name="T4" fmla="+- 0 9966 9966"/>
                                <a:gd name="T5" fmla="*/ T4 w 2"/>
                                <a:gd name="T6" fmla="+- 0 2344 2344"/>
                                <a:gd name="T7" fmla="*/ 2344 h 30"/>
                                <a:gd name="T8" fmla="+- 0 9966 9966"/>
                                <a:gd name="T9" fmla="*/ T8 w 2"/>
                                <a:gd name="T10" fmla="+- 0 2374 2344"/>
                                <a:gd name="T11" fmla="*/ 2374 h 30"/>
                                <a:gd name="T12" fmla="+- 0 9968 9966"/>
                                <a:gd name="T13" fmla="*/ T12 w 2"/>
                                <a:gd name="T14" fmla="+- 0 2374 2344"/>
                                <a:gd name="T15" fmla="*/ 2374 h 30"/>
                                <a:gd name="T16" fmla="+- 0 9968 9966"/>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82" name="Picture 4168"/>
                            <pic:cNvPicPr>
                              <a:picLocks noChangeAspect="1" noChangeArrowheads="1"/>
                            </pic:cNvPicPr>
                          </pic:nvPicPr>
                          <pic:blipFill>
                            <a:blip r:embed="rId745">
                              <a:extLst>
                                <a:ext uri="{28A0092B-C50C-407E-A947-70E740481C1C}">
                                  <a14:useLocalDpi xmlns:a14="http://schemas.microsoft.com/office/drawing/2010/main" val="0"/>
                                </a:ext>
                              </a:extLst>
                            </a:blip>
                            <a:srcRect/>
                            <a:stretch>
                              <a:fillRect/>
                            </a:stretch>
                          </pic:blipFill>
                          <pic:spPr bwMode="auto">
                            <a:xfrm>
                              <a:off x="10134" y="2344"/>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583" name="Group 4169"/>
                        <wpg:cNvGrpSpPr>
                          <a:grpSpLocks/>
                        </wpg:cNvGrpSpPr>
                        <wpg:grpSpPr bwMode="auto">
                          <a:xfrm>
                            <a:off x="9968" y="2344"/>
                            <a:ext cx="2" cy="30"/>
                            <a:chOff x="9968" y="2344"/>
                            <a:chExt cx="2" cy="30"/>
                          </a:xfrm>
                        </wpg:grpSpPr>
                        <wps:wsp>
                          <wps:cNvPr id="16584" name="Freeform 4170"/>
                          <wps:cNvSpPr>
                            <a:spLocks/>
                          </wps:cNvSpPr>
                          <wps:spPr bwMode="auto">
                            <a:xfrm>
                              <a:off x="9968" y="2344"/>
                              <a:ext cx="2" cy="30"/>
                            </a:xfrm>
                            <a:custGeom>
                              <a:avLst/>
                              <a:gdLst>
                                <a:gd name="T0" fmla="+- 0 9970 9968"/>
                                <a:gd name="T1" fmla="*/ T0 w 2"/>
                                <a:gd name="T2" fmla="+- 0 2344 2344"/>
                                <a:gd name="T3" fmla="*/ 2344 h 30"/>
                                <a:gd name="T4" fmla="+- 0 9968 9968"/>
                                <a:gd name="T5" fmla="*/ T4 w 2"/>
                                <a:gd name="T6" fmla="+- 0 2344 2344"/>
                                <a:gd name="T7" fmla="*/ 2344 h 30"/>
                                <a:gd name="T8" fmla="+- 0 9968 9968"/>
                                <a:gd name="T9" fmla="*/ T8 w 2"/>
                                <a:gd name="T10" fmla="+- 0 2374 2344"/>
                                <a:gd name="T11" fmla="*/ 2374 h 30"/>
                                <a:gd name="T12" fmla="+- 0 9970 9968"/>
                                <a:gd name="T13" fmla="*/ T12 w 2"/>
                                <a:gd name="T14" fmla="+- 0 2374 2344"/>
                                <a:gd name="T15" fmla="*/ 2374 h 30"/>
                                <a:gd name="T16" fmla="+- 0 9970 9968"/>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85" name="Group 4171"/>
                        <wpg:cNvGrpSpPr>
                          <a:grpSpLocks/>
                        </wpg:cNvGrpSpPr>
                        <wpg:grpSpPr bwMode="auto">
                          <a:xfrm>
                            <a:off x="10133" y="2344"/>
                            <a:ext cx="2" cy="30"/>
                            <a:chOff x="10133" y="2344"/>
                            <a:chExt cx="2" cy="30"/>
                          </a:xfrm>
                        </wpg:grpSpPr>
                        <wps:wsp>
                          <wps:cNvPr id="16586" name="Freeform 4172"/>
                          <wps:cNvSpPr>
                            <a:spLocks/>
                          </wps:cNvSpPr>
                          <wps:spPr bwMode="auto">
                            <a:xfrm>
                              <a:off x="10133" y="2344"/>
                              <a:ext cx="2" cy="30"/>
                            </a:xfrm>
                            <a:custGeom>
                              <a:avLst/>
                              <a:gdLst>
                                <a:gd name="T0" fmla="+- 0 10134 10133"/>
                                <a:gd name="T1" fmla="*/ T0 w 2"/>
                                <a:gd name="T2" fmla="+- 0 2344 2344"/>
                                <a:gd name="T3" fmla="*/ 2344 h 30"/>
                                <a:gd name="T4" fmla="+- 0 10133 10133"/>
                                <a:gd name="T5" fmla="*/ T4 w 2"/>
                                <a:gd name="T6" fmla="+- 0 2344 2344"/>
                                <a:gd name="T7" fmla="*/ 2344 h 30"/>
                                <a:gd name="T8" fmla="+- 0 10133 10133"/>
                                <a:gd name="T9" fmla="*/ T8 w 2"/>
                                <a:gd name="T10" fmla="+- 0 2374 2344"/>
                                <a:gd name="T11" fmla="*/ 2374 h 30"/>
                                <a:gd name="T12" fmla="+- 0 10134 10133"/>
                                <a:gd name="T13" fmla="*/ T12 w 2"/>
                                <a:gd name="T14" fmla="+- 0 2374 2344"/>
                                <a:gd name="T15" fmla="*/ 2374 h 30"/>
                                <a:gd name="T16" fmla="+- 0 10134 10133"/>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87" name="Group 4173"/>
                        <wpg:cNvGrpSpPr>
                          <a:grpSpLocks/>
                        </wpg:cNvGrpSpPr>
                        <wpg:grpSpPr bwMode="auto">
                          <a:xfrm>
                            <a:off x="9970" y="2344"/>
                            <a:ext cx="2" cy="30"/>
                            <a:chOff x="9970" y="2344"/>
                            <a:chExt cx="2" cy="30"/>
                          </a:xfrm>
                        </wpg:grpSpPr>
                        <wps:wsp>
                          <wps:cNvPr id="16588" name="Freeform 4174"/>
                          <wps:cNvSpPr>
                            <a:spLocks/>
                          </wps:cNvSpPr>
                          <wps:spPr bwMode="auto">
                            <a:xfrm>
                              <a:off x="9970" y="2344"/>
                              <a:ext cx="2" cy="30"/>
                            </a:xfrm>
                            <a:custGeom>
                              <a:avLst/>
                              <a:gdLst>
                                <a:gd name="T0" fmla="+- 0 9972 9970"/>
                                <a:gd name="T1" fmla="*/ T0 w 2"/>
                                <a:gd name="T2" fmla="+- 0 2344 2344"/>
                                <a:gd name="T3" fmla="*/ 2344 h 30"/>
                                <a:gd name="T4" fmla="+- 0 9970 9970"/>
                                <a:gd name="T5" fmla="*/ T4 w 2"/>
                                <a:gd name="T6" fmla="+- 0 2344 2344"/>
                                <a:gd name="T7" fmla="*/ 2344 h 30"/>
                                <a:gd name="T8" fmla="+- 0 9970 9970"/>
                                <a:gd name="T9" fmla="*/ T8 w 2"/>
                                <a:gd name="T10" fmla="+- 0 2374 2344"/>
                                <a:gd name="T11" fmla="*/ 2374 h 30"/>
                                <a:gd name="T12" fmla="+- 0 9972 9970"/>
                                <a:gd name="T13" fmla="*/ T12 w 2"/>
                                <a:gd name="T14" fmla="+- 0 2374 2344"/>
                                <a:gd name="T15" fmla="*/ 2374 h 30"/>
                                <a:gd name="T16" fmla="+- 0 9972 9970"/>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89" name="Group 4175"/>
                        <wpg:cNvGrpSpPr>
                          <a:grpSpLocks/>
                        </wpg:cNvGrpSpPr>
                        <wpg:grpSpPr bwMode="auto">
                          <a:xfrm>
                            <a:off x="10131" y="2344"/>
                            <a:ext cx="2" cy="30"/>
                            <a:chOff x="10131" y="2344"/>
                            <a:chExt cx="2" cy="30"/>
                          </a:xfrm>
                        </wpg:grpSpPr>
                        <wps:wsp>
                          <wps:cNvPr id="16590" name="Freeform 4176"/>
                          <wps:cNvSpPr>
                            <a:spLocks/>
                          </wps:cNvSpPr>
                          <wps:spPr bwMode="auto">
                            <a:xfrm>
                              <a:off x="10131" y="2344"/>
                              <a:ext cx="2" cy="30"/>
                            </a:xfrm>
                            <a:custGeom>
                              <a:avLst/>
                              <a:gdLst>
                                <a:gd name="T0" fmla="+- 0 10133 10131"/>
                                <a:gd name="T1" fmla="*/ T0 w 2"/>
                                <a:gd name="T2" fmla="+- 0 2344 2344"/>
                                <a:gd name="T3" fmla="*/ 2344 h 30"/>
                                <a:gd name="T4" fmla="+- 0 10131 10131"/>
                                <a:gd name="T5" fmla="*/ T4 w 2"/>
                                <a:gd name="T6" fmla="+- 0 2344 2344"/>
                                <a:gd name="T7" fmla="*/ 2344 h 30"/>
                                <a:gd name="T8" fmla="+- 0 10131 10131"/>
                                <a:gd name="T9" fmla="*/ T8 w 2"/>
                                <a:gd name="T10" fmla="+- 0 2374 2344"/>
                                <a:gd name="T11" fmla="*/ 2374 h 30"/>
                                <a:gd name="T12" fmla="+- 0 10133 10131"/>
                                <a:gd name="T13" fmla="*/ T12 w 2"/>
                                <a:gd name="T14" fmla="+- 0 2374 2344"/>
                                <a:gd name="T15" fmla="*/ 2374 h 30"/>
                                <a:gd name="T16" fmla="+- 0 10133 10131"/>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91" name="Group 4177"/>
                        <wpg:cNvGrpSpPr>
                          <a:grpSpLocks/>
                        </wpg:cNvGrpSpPr>
                        <wpg:grpSpPr bwMode="auto">
                          <a:xfrm>
                            <a:off x="9972" y="2344"/>
                            <a:ext cx="2" cy="30"/>
                            <a:chOff x="9972" y="2344"/>
                            <a:chExt cx="2" cy="30"/>
                          </a:xfrm>
                        </wpg:grpSpPr>
                        <wps:wsp>
                          <wps:cNvPr id="16592" name="Freeform 4178"/>
                          <wps:cNvSpPr>
                            <a:spLocks/>
                          </wps:cNvSpPr>
                          <wps:spPr bwMode="auto">
                            <a:xfrm>
                              <a:off x="9972" y="2344"/>
                              <a:ext cx="2" cy="30"/>
                            </a:xfrm>
                            <a:custGeom>
                              <a:avLst/>
                              <a:gdLst>
                                <a:gd name="T0" fmla="+- 0 9973 9972"/>
                                <a:gd name="T1" fmla="*/ T0 w 2"/>
                                <a:gd name="T2" fmla="+- 0 2344 2344"/>
                                <a:gd name="T3" fmla="*/ 2344 h 30"/>
                                <a:gd name="T4" fmla="+- 0 9972 9972"/>
                                <a:gd name="T5" fmla="*/ T4 w 2"/>
                                <a:gd name="T6" fmla="+- 0 2344 2344"/>
                                <a:gd name="T7" fmla="*/ 2344 h 30"/>
                                <a:gd name="T8" fmla="+- 0 9972 9972"/>
                                <a:gd name="T9" fmla="*/ T8 w 2"/>
                                <a:gd name="T10" fmla="+- 0 2374 2344"/>
                                <a:gd name="T11" fmla="*/ 2374 h 30"/>
                                <a:gd name="T12" fmla="+- 0 9973 9972"/>
                                <a:gd name="T13" fmla="*/ T12 w 2"/>
                                <a:gd name="T14" fmla="+- 0 2374 2344"/>
                                <a:gd name="T15" fmla="*/ 2374 h 30"/>
                                <a:gd name="T16" fmla="+- 0 9973 9972"/>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593" name="Group 4179"/>
                        <wpg:cNvGrpSpPr>
                          <a:grpSpLocks/>
                        </wpg:cNvGrpSpPr>
                        <wpg:grpSpPr bwMode="auto">
                          <a:xfrm>
                            <a:off x="10129" y="2344"/>
                            <a:ext cx="2" cy="30"/>
                            <a:chOff x="10129" y="2344"/>
                            <a:chExt cx="2" cy="30"/>
                          </a:xfrm>
                        </wpg:grpSpPr>
                        <wps:wsp>
                          <wps:cNvPr id="16594" name="Freeform 4180"/>
                          <wps:cNvSpPr>
                            <a:spLocks/>
                          </wps:cNvSpPr>
                          <wps:spPr bwMode="auto">
                            <a:xfrm>
                              <a:off x="10129" y="2344"/>
                              <a:ext cx="2" cy="30"/>
                            </a:xfrm>
                            <a:custGeom>
                              <a:avLst/>
                              <a:gdLst>
                                <a:gd name="T0" fmla="+- 0 10131 10129"/>
                                <a:gd name="T1" fmla="*/ T0 w 2"/>
                                <a:gd name="T2" fmla="+- 0 2344 2344"/>
                                <a:gd name="T3" fmla="*/ 2344 h 30"/>
                                <a:gd name="T4" fmla="+- 0 10129 10129"/>
                                <a:gd name="T5" fmla="*/ T4 w 2"/>
                                <a:gd name="T6" fmla="+- 0 2344 2344"/>
                                <a:gd name="T7" fmla="*/ 2344 h 30"/>
                                <a:gd name="T8" fmla="+- 0 10129 10129"/>
                                <a:gd name="T9" fmla="*/ T8 w 2"/>
                                <a:gd name="T10" fmla="+- 0 2374 2344"/>
                                <a:gd name="T11" fmla="*/ 2374 h 30"/>
                                <a:gd name="T12" fmla="+- 0 10131 10129"/>
                                <a:gd name="T13" fmla="*/ T12 w 2"/>
                                <a:gd name="T14" fmla="+- 0 2374 2344"/>
                                <a:gd name="T15" fmla="*/ 2374 h 30"/>
                                <a:gd name="T16" fmla="+- 0 10131 10129"/>
                                <a:gd name="T17" fmla="*/ T16 w 2"/>
                                <a:gd name="T18" fmla="+- 0 2344 2344"/>
                                <a:gd name="T19" fmla="*/ 2344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595" name="Picture 4181"/>
                            <pic:cNvPicPr>
                              <a:picLocks noChangeAspect="1" noChangeArrowheads="1"/>
                            </pic:cNvPicPr>
                          </pic:nvPicPr>
                          <pic:blipFill>
                            <a:blip r:embed="rId746">
                              <a:extLst>
                                <a:ext uri="{28A0092B-C50C-407E-A947-70E740481C1C}">
                                  <a14:useLocalDpi xmlns:a14="http://schemas.microsoft.com/office/drawing/2010/main" val="0"/>
                                </a:ext>
                              </a:extLst>
                            </a:blip>
                            <a:srcRect/>
                            <a:stretch>
                              <a:fillRect/>
                            </a:stretch>
                          </pic:blipFill>
                          <pic:spPr bwMode="auto">
                            <a:xfrm>
                              <a:off x="9973" y="2344"/>
                              <a:ext cx="15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596" name="Picture 4182"/>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9975" y="2344"/>
                              <a:ext cx="15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597" name="Picture 4183"/>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9977" y="2344"/>
                              <a:ext cx="14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598" name="Picture 4184"/>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979" y="2344"/>
                              <a:ext cx="14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599" name="Picture 4185"/>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981" y="2344"/>
                              <a:ext cx="14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0" name="Picture 4186"/>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982" y="2344"/>
                              <a:ext cx="13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1" name="Picture 4187"/>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9984" y="2344"/>
                              <a:ext cx="13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2" name="Picture 4188"/>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9986" y="2344"/>
                              <a:ext cx="13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3" name="Picture 4189"/>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988" y="2344"/>
                              <a:ext cx="12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4" name="Picture 4190"/>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990" y="2344"/>
                              <a:ext cx="12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5" name="Picture 4191"/>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992" y="2344"/>
                              <a:ext cx="11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6" name="Picture 4192"/>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9993" y="2344"/>
                              <a:ext cx="11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7" name="Picture 4193"/>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9995" y="2344"/>
                              <a:ext cx="11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8" name="Picture 4194"/>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9997" y="2344"/>
                              <a:ext cx="10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09" name="Picture 4195"/>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9999" y="2344"/>
                              <a:ext cx="10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0" name="Picture 4196"/>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10001" y="2344"/>
                              <a:ext cx="10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1" name="Picture 4197"/>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10002" y="2344"/>
                              <a:ext cx="9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2" name="Picture 4198"/>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10004" y="2344"/>
                              <a:ext cx="9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3" name="Picture 4199"/>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10006" y="2344"/>
                              <a:ext cx="9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4" name="Picture 4200"/>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10008" y="2344"/>
                              <a:ext cx="8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5" name="Picture 4201"/>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10010" y="2344"/>
                              <a:ext cx="8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6" name="Picture 4202"/>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10012" y="2344"/>
                              <a:ext cx="7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7" name="Picture 4203"/>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10013" y="2344"/>
                              <a:ext cx="7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8" name="Picture 4204"/>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10015" y="2344"/>
                              <a:ext cx="7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19" name="Picture 4205"/>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10017" y="2344"/>
                              <a:ext cx="6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0" name="Picture 4206"/>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019" y="2344"/>
                              <a:ext cx="6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1" name="Picture 4207"/>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021" y="2344"/>
                              <a:ext cx="6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2" name="Picture 4208"/>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022" y="2344"/>
                              <a:ext cx="5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3" name="Picture 4209"/>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024" y="2344"/>
                              <a:ext cx="5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4" name="Picture 4210"/>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026" y="2344"/>
                              <a:ext cx="5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5" name="Picture 421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027" y="2344"/>
                              <a:ext cx="4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6" name="Picture 4212"/>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029" y="2344"/>
                              <a:ext cx="4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7" name="Picture 4213"/>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031" y="2344"/>
                              <a:ext cx="4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8" name="Picture 4214"/>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033" y="2344"/>
                              <a:ext cx="3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29" name="Picture 4215"/>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034" y="2344"/>
                              <a:ext cx="3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30" name="Picture 4216"/>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10036" y="2344"/>
                              <a:ext cx="2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31" name="Picture 4217"/>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10038" y="2344"/>
                              <a:ext cx="2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32" name="Picture 4218"/>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10040" y="2344"/>
                              <a:ext cx="2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33" name="Picture 4219"/>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10042" y="2344"/>
                              <a:ext cx="1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34" name="Picture 4220"/>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10043" y="2344"/>
                              <a:ext cx="1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35" name="Picture 4221"/>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10045" y="2344"/>
                              <a:ext cx="11"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636" name="Group 4222"/>
                        <wpg:cNvGrpSpPr>
                          <a:grpSpLocks/>
                        </wpg:cNvGrpSpPr>
                        <wpg:grpSpPr bwMode="auto">
                          <a:xfrm>
                            <a:off x="10047" y="2344"/>
                            <a:ext cx="7" cy="30"/>
                            <a:chOff x="10047" y="2344"/>
                            <a:chExt cx="7" cy="30"/>
                          </a:xfrm>
                        </wpg:grpSpPr>
                        <wps:wsp>
                          <wps:cNvPr id="16637" name="Freeform 4223"/>
                          <wps:cNvSpPr>
                            <a:spLocks/>
                          </wps:cNvSpPr>
                          <wps:spPr bwMode="auto">
                            <a:xfrm>
                              <a:off x="10047" y="2344"/>
                              <a:ext cx="7" cy="30"/>
                            </a:xfrm>
                            <a:custGeom>
                              <a:avLst/>
                              <a:gdLst>
                                <a:gd name="T0" fmla="+- 0 10049 10047"/>
                                <a:gd name="T1" fmla="*/ T0 w 7"/>
                                <a:gd name="T2" fmla="+- 0 2344 2344"/>
                                <a:gd name="T3" fmla="*/ 2344 h 30"/>
                                <a:gd name="T4" fmla="+- 0 10047 10047"/>
                                <a:gd name="T5" fmla="*/ T4 w 7"/>
                                <a:gd name="T6" fmla="+- 0 2344 2344"/>
                                <a:gd name="T7" fmla="*/ 2344 h 30"/>
                                <a:gd name="T8" fmla="+- 0 10047 10047"/>
                                <a:gd name="T9" fmla="*/ T8 w 7"/>
                                <a:gd name="T10" fmla="+- 0 2374 2344"/>
                                <a:gd name="T11" fmla="*/ 2374 h 30"/>
                                <a:gd name="T12" fmla="+- 0 10049 10047"/>
                                <a:gd name="T13" fmla="*/ T12 w 7"/>
                                <a:gd name="T14" fmla="+- 0 2374 2344"/>
                                <a:gd name="T15" fmla="*/ 2374 h 30"/>
                                <a:gd name="T16" fmla="+- 0 10049 10047"/>
                                <a:gd name="T17" fmla="*/ T16 w 7"/>
                                <a:gd name="T18" fmla="+- 0 2344 2344"/>
                                <a:gd name="T19" fmla="*/ 2344 h 30"/>
                              </a:gdLst>
                              <a:ahLst/>
                              <a:cxnLst>
                                <a:cxn ang="0">
                                  <a:pos x="T1" y="T3"/>
                                </a:cxn>
                                <a:cxn ang="0">
                                  <a:pos x="T5" y="T7"/>
                                </a:cxn>
                                <a:cxn ang="0">
                                  <a:pos x="T9" y="T11"/>
                                </a:cxn>
                                <a:cxn ang="0">
                                  <a:pos x="T13" y="T15"/>
                                </a:cxn>
                                <a:cxn ang="0">
                                  <a:pos x="T17" y="T19"/>
                                </a:cxn>
                              </a:cxnLst>
                              <a:rect l="0" t="0" r="r" b="b"/>
                              <a:pathLst>
                                <a:path w="7"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38" name="Freeform 4224"/>
                          <wps:cNvSpPr>
                            <a:spLocks/>
                          </wps:cNvSpPr>
                          <wps:spPr bwMode="auto">
                            <a:xfrm>
                              <a:off x="10047" y="2344"/>
                              <a:ext cx="7" cy="30"/>
                            </a:xfrm>
                            <a:custGeom>
                              <a:avLst/>
                              <a:gdLst>
                                <a:gd name="T0" fmla="+- 0 10054 10047"/>
                                <a:gd name="T1" fmla="*/ T0 w 7"/>
                                <a:gd name="T2" fmla="+- 0 2344 2344"/>
                                <a:gd name="T3" fmla="*/ 2344 h 30"/>
                                <a:gd name="T4" fmla="+- 0 10053 10047"/>
                                <a:gd name="T5" fmla="*/ T4 w 7"/>
                                <a:gd name="T6" fmla="+- 0 2344 2344"/>
                                <a:gd name="T7" fmla="*/ 2344 h 30"/>
                                <a:gd name="T8" fmla="+- 0 10053 10047"/>
                                <a:gd name="T9" fmla="*/ T8 w 7"/>
                                <a:gd name="T10" fmla="+- 0 2374 2344"/>
                                <a:gd name="T11" fmla="*/ 2374 h 30"/>
                                <a:gd name="T12" fmla="+- 0 10054 10047"/>
                                <a:gd name="T13" fmla="*/ T12 w 7"/>
                                <a:gd name="T14" fmla="+- 0 2374 2344"/>
                                <a:gd name="T15" fmla="*/ 2374 h 30"/>
                                <a:gd name="T16" fmla="+- 0 10054 10047"/>
                                <a:gd name="T17" fmla="*/ T16 w 7"/>
                                <a:gd name="T18" fmla="+- 0 2344 2344"/>
                                <a:gd name="T19" fmla="*/ 2344 h 30"/>
                              </a:gdLst>
                              <a:ahLst/>
                              <a:cxnLst>
                                <a:cxn ang="0">
                                  <a:pos x="T1" y="T3"/>
                                </a:cxn>
                                <a:cxn ang="0">
                                  <a:pos x="T5" y="T7"/>
                                </a:cxn>
                                <a:cxn ang="0">
                                  <a:pos x="T9" y="T11"/>
                                </a:cxn>
                                <a:cxn ang="0">
                                  <a:pos x="T13" y="T15"/>
                                </a:cxn>
                                <a:cxn ang="0">
                                  <a:pos x="T17" y="T19"/>
                                </a:cxn>
                              </a:cxnLst>
                              <a:rect l="0" t="0" r="r" b="b"/>
                              <a:pathLst>
                                <a:path w="7" h="30">
                                  <a:moveTo>
                                    <a:pt x="7" y="0"/>
                                  </a:moveTo>
                                  <a:lnTo>
                                    <a:pt x="6" y="0"/>
                                  </a:lnTo>
                                  <a:lnTo>
                                    <a:pt x="6" y="30"/>
                                  </a:lnTo>
                                  <a:lnTo>
                                    <a:pt x="7" y="30"/>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39" name="Group 4225"/>
                        <wpg:cNvGrpSpPr>
                          <a:grpSpLocks/>
                        </wpg:cNvGrpSpPr>
                        <wpg:grpSpPr bwMode="auto">
                          <a:xfrm>
                            <a:off x="10049" y="2344"/>
                            <a:ext cx="4" cy="30"/>
                            <a:chOff x="10049" y="2344"/>
                            <a:chExt cx="4" cy="30"/>
                          </a:xfrm>
                        </wpg:grpSpPr>
                        <wps:wsp>
                          <wps:cNvPr id="16640" name="Freeform 4226"/>
                          <wps:cNvSpPr>
                            <a:spLocks/>
                          </wps:cNvSpPr>
                          <wps:spPr bwMode="auto">
                            <a:xfrm>
                              <a:off x="10049" y="2344"/>
                              <a:ext cx="4" cy="30"/>
                            </a:xfrm>
                            <a:custGeom>
                              <a:avLst/>
                              <a:gdLst>
                                <a:gd name="T0" fmla="+- 0 10051 10049"/>
                                <a:gd name="T1" fmla="*/ T0 w 4"/>
                                <a:gd name="T2" fmla="+- 0 2344 2344"/>
                                <a:gd name="T3" fmla="*/ 2344 h 30"/>
                                <a:gd name="T4" fmla="+- 0 10049 10049"/>
                                <a:gd name="T5" fmla="*/ T4 w 4"/>
                                <a:gd name="T6" fmla="+- 0 2344 2344"/>
                                <a:gd name="T7" fmla="*/ 2344 h 30"/>
                                <a:gd name="T8" fmla="+- 0 10049 10049"/>
                                <a:gd name="T9" fmla="*/ T8 w 4"/>
                                <a:gd name="T10" fmla="+- 0 2374 2344"/>
                                <a:gd name="T11" fmla="*/ 2374 h 30"/>
                                <a:gd name="T12" fmla="+- 0 10051 10049"/>
                                <a:gd name="T13" fmla="*/ T12 w 4"/>
                                <a:gd name="T14" fmla="+- 0 2374 2344"/>
                                <a:gd name="T15" fmla="*/ 2374 h 30"/>
                                <a:gd name="T16" fmla="+- 0 10051 10049"/>
                                <a:gd name="T17" fmla="*/ T16 w 4"/>
                                <a:gd name="T18" fmla="+- 0 2344 2344"/>
                                <a:gd name="T19" fmla="*/ 2344 h 30"/>
                              </a:gdLst>
                              <a:ahLst/>
                              <a:cxnLst>
                                <a:cxn ang="0">
                                  <a:pos x="T1" y="T3"/>
                                </a:cxn>
                                <a:cxn ang="0">
                                  <a:pos x="T5" y="T7"/>
                                </a:cxn>
                                <a:cxn ang="0">
                                  <a:pos x="T9" y="T11"/>
                                </a:cxn>
                                <a:cxn ang="0">
                                  <a:pos x="T13" y="T15"/>
                                </a:cxn>
                                <a:cxn ang="0">
                                  <a:pos x="T17" y="T19"/>
                                </a:cxn>
                              </a:cxnLst>
                              <a:rect l="0" t="0" r="r" b="b"/>
                              <a:pathLst>
                                <a:path w="4"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41" name="Freeform 4227"/>
                          <wps:cNvSpPr>
                            <a:spLocks/>
                          </wps:cNvSpPr>
                          <wps:spPr bwMode="auto">
                            <a:xfrm>
                              <a:off x="10049" y="2344"/>
                              <a:ext cx="4" cy="30"/>
                            </a:xfrm>
                            <a:custGeom>
                              <a:avLst/>
                              <a:gdLst>
                                <a:gd name="T0" fmla="+- 0 10053 10049"/>
                                <a:gd name="T1" fmla="*/ T0 w 4"/>
                                <a:gd name="T2" fmla="+- 0 2344 2344"/>
                                <a:gd name="T3" fmla="*/ 2344 h 30"/>
                                <a:gd name="T4" fmla="+- 0 10051 10049"/>
                                <a:gd name="T5" fmla="*/ T4 w 4"/>
                                <a:gd name="T6" fmla="+- 0 2344 2344"/>
                                <a:gd name="T7" fmla="*/ 2344 h 30"/>
                                <a:gd name="T8" fmla="+- 0 10051 10049"/>
                                <a:gd name="T9" fmla="*/ T8 w 4"/>
                                <a:gd name="T10" fmla="+- 0 2374 2344"/>
                                <a:gd name="T11" fmla="*/ 2374 h 30"/>
                                <a:gd name="T12" fmla="+- 0 10053 10049"/>
                                <a:gd name="T13" fmla="*/ T12 w 4"/>
                                <a:gd name="T14" fmla="+- 0 2374 2344"/>
                                <a:gd name="T15" fmla="*/ 2374 h 30"/>
                                <a:gd name="T16" fmla="+- 0 10053 10049"/>
                                <a:gd name="T17" fmla="*/ T16 w 4"/>
                                <a:gd name="T18" fmla="+- 0 2344 2344"/>
                                <a:gd name="T19" fmla="*/ 2344 h 30"/>
                              </a:gdLst>
                              <a:ahLst/>
                              <a:cxnLst>
                                <a:cxn ang="0">
                                  <a:pos x="T1" y="T3"/>
                                </a:cxn>
                                <a:cxn ang="0">
                                  <a:pos x="T5" y="T7"/>
                                </a:cxn>
                                <a:cxn ang="0">
                                  <a:pos x="T9" y="T11"/>
                                </a:cxn>
                                <a:cxn ang="0">
                                  <a:pos x="T13" y="T15"/>
                                </a:cxn>
                                <a:cxn ang="0">
                                  <a:pos x="T17" y="T19"/>
                                </a:cxn>
                              </a:cxnLst>
                              <a:rect l="0" t="0" r="r" b="b"/>
                              <a:pathLst>
                                <a:path w="4" h="30">
                                  <a:moveTo>
                                    <a:pt x="4" y="0"/>
                                  </a:moveTo>
                                  <a:lnTo>
                                    <a:pt x="2" y="0"/>
                                  </a:lnTo>
                                  <a:lnTo>
                                    <a:pt x="2" y="30"/>
                                  </a:lnTo>
                                  <a:lnTo>
                                    <a:pt x="4" y="30"/>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42" name="Group 4228"/>
                        <wpg:cNvGrpSpPr>
                          <a:grpSpLocks/>
                        </wpg:cNvGrpSpPr>
                        <wpg:grpSpPr bwMode="auto">
                          <a:xfrm>
                            <a:off x="9952" y="2374"/>
                            <a:ext cx="199" cy="2"/>
                            <a:chOff x="9952" y="2374"/>
                            <a:chExt cx="199" cy="2"/>
                          </a:xfrm>
                        </wpg:grpSpPr>
                        <wps:wsp>
                          <wps:cNvPr id="16643" name="Freeform 4229"/>
                          <wps:cNvSpPr>
                            <a:spLocks/>
                          </wps:cNvSpPr>
                          <wps:spPr bwMode="auto">
                            <a:xfrm>
                              <a:off x="9952" y="2374"/>
                              <a:ext cx="199" cy="2"/>
                            </a:xfrm>
                            <a:custGeom>
                              <a:avLst/>
                              <a:gdLst>
                                <a:gd name="T0" fmla="+- 0 10151 9952"/>
                                <a:gd name="T1" fmla="*/ T0 w 199"/>
                                <a:gd name="T2" fmla="+- 0 9952 9952"/>
                                <a:gd name="T3" fmla="*/ T2 w 199"/>
                              </a:gdLst>
                              <a:ahLst/>
                              <a:cxnLst>
                                <a:cxn ang="0">
                                  <a:pos x="T1" y="0"/>
                                </a:cxn>
                                <a:cxn ang="0">
                                  <a:pos x="T3" y="0"/>
                                </a:cxn>
                              </a:cxnLst>
                              <a:rect l="0" t="0" r="r" b="b"/>
                              <a:pathLst>
                                <a:path w="199">
                                  <a:moveTo>
                                    <a:pt x="199"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44" name="Picture 4230"/>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9957" y="2349"/>
                              <a:ext cx="43" cy="1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645" name="Group 4231"/>
                        <wpg:cNvGrpSpPr>
                          <a:grpSpLocks/>
                        </wpg:cNvGrpSpPr>
                        <wpg:grpSpPr bwMode="auto">
                          <a:xfrm>
                            <a:off x="9957" y="2369"/>
                            <a:ext cx="43" cy="2"/>
                            <a:chOff x="9957" y="2369"/>
                            <a:chExt cx="43" cy="2"/>
                          </a:xfrm>
                        </wpg:grpSpPr>
                        <wps:wsp>
                          <wps:cNvPr id="16646" name="Freeform 4232"/>
                          <wps:cNvSpPr>
                            <a:spLocks/>
                          </wps:cNvSpPr>
                          <wps:spPr bwMode="auto">
                            <a:xfrm>
                              <a:off x="9957" y="2369"/>
                              <a:ext cx="43" cy="2"/>
                            </a:xfrm>
                            <a:custGeom>
                              <a:avLst/>
                              <a:gdLst>
                                <a:gd name="T0" fmla="+- 0 10000 9957"/>
                                <a:gd name="T1" fmla="*/ T0 w 43"/>
                                <a:gd name="T2" fmla="+- 0 9957 9957"/>
                                <a:gd name="T3" fmla="*/ T2 w 43"/>
                              </a:gdLst>
                              <a:ahLst/>
                              <a:cxnLst>
                                <a:cxn ang="0">
                                  <a:pos x="T1" y="0"/>
                                </a:cxn>
                                <a:cxn ang="0">
                                  <a:pos x="T3" y="0"/>
                                </a:cxn>
                              </a:cxnLst>
                              <a:rect l="0" t="0" r="r" b="b"/>
                              <a:pathLst>
                                <a:path w="43">
                                  <a:moveTo>
                                    <a:pt x="43"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47" name="Group 4233"/>
                        <wpg:cNvGrpSpPr>
                          <a:grpSpLocks/>
                        </wpg:cNvGrpSpPr>
                        <wpg:grpSpPr bwMode="auto">
                          <a:xfrm>
                            <a:off x="10000" y="2349"/>
                            <a:ext cx="2" cy="19"/>
                            <a:chOff x="10000" y="2349"/>
                            <a:chExt cx="2" cy="19"/>
                          </a:xfrm>
                        </wpg:grpSpPr>
                        <wps:wsp>
                          <wps:cNvPr id="16648" name="Freeform 4234"/>
                          <wps:cNvSpPr>
                            <a:spLocks/>
                          </wps:cNvSpPr>
                          <wps:spPr bwMode="auto">
                            <a:xfrm>
                              <a:off x="10000" y="2349"/>
                              <a:ext cx="2" cy="19"/>
                            </a:xfrm>
                            <a:custGeom>
                              <a:avLst/>
                              <a:gdLst>
                                <a:gd name="T0" fmla="+- 0 2349 2349"/>
                                <a:gd name="T1" fmla="*/ 2349 h 19"/>
                                <a:gd name="T2" fmla="+- 0 2369 2349"/>
                                <a:gd name="T3" fmla="*/ 2369 h 19"/>
                              </a:gdLst>
                              <a:ahLst/>
                              <a:cxnLst>
                                <a:cxn ang="0">
                                  <a:pos x="0" y="T1"/>
                                </a:cxn>
                                <a:cxn ang="0">
                                  <a:pos x="0" y="T3"/>
                                </a:cxn>
                              </a:cxnLst>
                              <a:rect l="0" t="0" r="r" b="b"/>
                              <a:pathLst>
                                <a:path h="19">
                                  <a:moveTo>
                                    <a:pt x="0" y="0"/>
                                  </a:moveTo>
                                  <a:lnTo>
                                    <a:pt x="0" y="2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49" name="Group 4235"/>
                        <wpg:cNvGrpSpPr>
                          <a:grpSpLocks/>
                        </wpg:cNvGrpSpPr>
                        <wpg:grpSpPr bwMode="auto">
                          <a:xfrm>
                            <a:off x="9957" y="2349"/>
                            <a:ext cx="43" cy="2"/>
                            <a:chOff x="9957" y="2349"/>
                            <a:chExt cx="43" cy="2"/>
                          </a:xfrm>
                        </wpg:grpSpPr>
                        <wps:wsp>
                          <wps:cNvPr id="16650" name="Freeform 4236"/>
                          <wps:cNvSpPr>
                            <a:spLocks/>
                          </wps:cNvSpPr>
                          <wps:spPr bwMode="auto">
                            <a:xfrm>
                              <a:off x="9957" y="2349"/>
                              <a:ext cx="43" cy="2"/>
                            </a:xfrm>
                            <a:custGeom>
                              <a:avLst/>
                              <a:gdLst>
                                <a:gd name="T0" fmla="+- 0 9957 9957"/>
                                <a:gd name="T1" fmla="*/ T0 w 43"/>
                                <a:gd name="T2" fmla="+- 0 10000 9957"/>
                                <a:gd name="T3" fmla="*/ T2 w 43"/>
                              </a:gdLst>
                              <a:ahLst/>
                              <a:cxnLst>
                                <a:cxn ang="0">
                                  <a:pos x="T1" y="0"/>
                                </a:cxn>
                                <a:cxn ang="0">
                                  <a:pos x="T3" y="0"/>
                                </a:cxn>
                              </a:cxnLst>
                              <a:rect l="0" t="0" r="r" b="b"/>
                              <a:pathLst>
                                <a:path w="43">
                                  <a:moveTo>
                                    <a:pt x="0" y="0"/>
                                  </a:moveTo>
                                  <a:lnTo>
                                    <a:pt x="43"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51" name="Group 4237"/>
                        <wpg:cNvGrpSpPr>
                          <a:grpSpLocks/>
                        </wpg:cNvGrpSpPr>
                        <wpg:grpSpPr bwMode="auto">
                          <a:xfrm>
                            <a:off x="9957" y="2349"/>
                            <a:ext cx="2" cy="19"/>
                            <a:chOff x="9957" y="2349"/>
                            <a:chExt cx="2" cy="19"/>
                          </a:xfrm>
                        </wpg:grpSpPr>
                        <wps:wsp>
                          <wps:cNvPr id="16652" name="Freeform 4238"/>
                          <wps:cNvSpPr>
                            <a:spLocks/>
                          </wps:cNvSpPr>
                          <wps:spPr bwMode="auto">
                            <a:xfrm>
                              <a:off x="9957" y="2349"/>
                              <a:ext cx="2" cy="19"/>
                            </a:xfrm>
                            <a:custGeom>
                              <a:avLst/>
                              <a:gdLst>
                                <a:gd name="T0" fmla="+- 0 2369 2349"/>
                                <a:gd name="T1" fmla="*/ 2369 h 19"/>
                                <a:gd name="T2" fmla="+- 0 2349 2349"/>
                                <a:gd name="T3" fmla="*/ 2349 h 19"/>
                              </a:gdLst>
                              <a:ahLst/>
                              <a:cxnLst>
                                <a:cxn ang="0">
                                  <a:pos x="0" y="T1"/>
                                </a:cxn>
                                <a:cxn ang="0">
                                  <a:pos x="0" y="T3"/>
                                </a:cxn>
                              </a:cxnLst>
                              <a:rect l="0" t="0" r="r" b="b"/>
                              <a:pathLst>
                                <a:path h="19">
                                  <a:moveTo>
                                    <a:pt x="0" y="20"/>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53" name="Picture 4239"/>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9960" y="2352"/>
                              <a:ext cx="11"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54" name="Picture 4240"/>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986" y="2352"/>
                              <a:ext cx="11"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655" name="Group 4241"/>
                        <wpg:cNvGrpSpPr>
                          <a:grpSpLocks/>
                        </wpg:cNvGrpSpPr>
                        <wpg:grpSpPr bwMode="auto">
                          <a:xfrm>
                            <a:off x="9960" y="2360"/>
                            <a:ext cx="11" cy="6"/>
                            <a:chOff x="9960" y="2360"/>
                            <a:chExt cx="11" cy="6"/>
                          </a:xfrm>
                        </wpg:grpSpPr>
                        <wps:wsp>
                          <wps:cNvPr id="16656" name="Freeform 4242"/>
                          <wps:cNvSpPr>
                            <a:spLocks/>
                          </wps:cNvSpPr>
                          <wps:spPr bwMode="auto">
                            <a:xfrm>
                              <a:off x="9960" y="2360"/>
                              <a:ext cx="11" cy="6"/>
                            </a:xfrm>
                            <a:custGeom>
                              <a:avLst/>
                              <a:gdLst>
                                <a:gd name="T0" fmla="+- 0 9960 9960"/>
                                <a:gd name="T1" fmla="*/ T0 w 11"/>
                                <a:gd name="T2" fmla="+- 0 2366 2360"/>
                                <a:gd name="T3" fmla="*/ 2366 h 6"/>
                                <a:gd name="T4" fmla="+- 0 9971 9960"/>
                                <a:gd name="T5" fmla="*/ T4 w 11"/>
                                <a:gd name="T6" fmla="+- 0 2366 2360"/>
                                <a:gd name="T7" fmla="*/ 2366 h 6"/>
                                <a:gd name="T8" fmla="+- 0 9971 9960"/>
                                <a:gd name="T9" fmla="*/ T8 w 11"/>
                                <a:gd name="T10" fmla="+- 0 2360 2360"/>
                                <a:gd name="T11" fmla="*/ 2360 h 6"/>
                                <a:gd name="T12" fmla="+- 0 9960 9960"/>
                                <a:gd name="T13" fmla="*/ T12 w 11"/>
                                <a:gd name="T14" fmla="+- 0 2360 2360"/>
                                <a:gd name="T15" fmla="*/ 2360 h 6"/>
                                <a:gd name="T16" fmla="+- 0 9960 9960"/>
                                <a:gd name="T17" fmla="*/ T16 w 11"/>
                                <a:gd name="T18" fmla="+- 0 2366 2360"/>
                                <a:gd name="T19" fmla="*/ 2366 h 6"/>
                              </a:gdLst>
                              <a:ahLst/>
                              <a:cxnLst>
                                <a:cxn ang="0">
                                  <a:pos x="T1" y="T3"/>
                                </a:cxn>
                                <a:cxn ang="0">
                                  <a:pos x="T5" y="T7"/>
                                </a:cxn>
                                <a:cxn ang="0">
                                  <a:pos x="T9" y="T11"/>
                                </a:cxn>
                                <a:cxn ang="0">
                                  <a:pos x="T13" y="T15"/>
                                </a:cxn>
                                <a:cxn ang="0">
                                  <a:pos x="T17" y="T19"/>
                                </a:cxn>
                              </a:cxnLst>
                              <a:rect l="0" t="0" r="r" b="b"/>
                              <a:pathLst>
                                <a:path w="11" h="6">
                                  <a:moveTo>
                                    <a:pt x="0" y="6"/>
                                  </a:moveTo>
                                  <a:lnTo>
                                    <a:pt x="11" y="6"/>
                                  </a:lnTo>
                                  <a:lnTo>
                                    <a:pt x="11"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57" name="Group 4243"/>
                        <wpg:cNvGrpSpPr>
                          <a:grpSpLocks/>
                        </wpg:cNvGrpSpPr>
                        <wpg:grpSpPr bwMode="auto">
                          <a:xfrm>
                            <a:off x="9973" y="2360"/>
                            <a:ext cx="10" cy="6"/>
                            <a:chOff x="9973" y="2360"/>
                            <a:chExt cx="10" cy="6"/>
                          </a:xfrm>
                        </wpg:grpSpPr>
                        <wps:wsp>
                          <wps:cNvPr id="16658" name="Freeform 4244"/>
                          <wps:cNvSpPr>
                            <a:spLocks/>
                          </wps:cNvSpPr>
                          <wps:spPr bwMode="auto">
                            <a:xfrm>
                              <a:off x="9973" y="2360"/>
                              <a:ext cx="10" cy="6"/>
                            </a:xfrm>
                            <a:custGeom>
                              <a:avLst/>
                              <a:gdLst>
                                <a:gd name="T0" fmla="+- 0 9973 9973"/>
                                <a:gd name="T1" fmla="*/ T0 w 10"/>
                                <a:gd name="T2" fmla="+- 0 2366 2360"/>
                                <a:gd name="T3" fmla="*/ 2366 h 6"/>
                                <a:gd name="T4" fmla="+- 0 9983 9973"/>
                                <a:gd name="T5" fmla="*/ T4 w 10"/>
                                <a:gd name="T6" fmla="+- 0 2366 2360"/>
                                <a:gd name="T7" fmla="*/ 2366 h 6"/>
                                <a:gd name="T8" fmla="+- 0 9983 9973"/>
                                <a:gd name="T9" fmla="*/ T8 w 10"/>
                                <a:gd name="T10" fmla="+- 0 2360 2360"/>
                                <a:gd name="T11" fmla="*/ 2360 h 6"/>
                                <a:gd name="T12" fmla="+- 0 9973 9973"/>
                                <a:gd name="T13" fmla="*/ T12 w 10"/>
                                <a:gd name="T14" fmla="+- 0 2360 2360"/>
                                <a:gd name="T15" fmla="*/ 2360 h 6"/>
                                <a:gd name="T16" fmla="+- 0 9973 9973"/>
                                <a:gd name="T17" fmla="*/ T16 w 10"/>
                                <a:gd name="T18" fmla="+- 0 2366 2360"/>
                                <a:gd name="T19" fmla="*/ 2366 h 6"/>
                              </a:gdLst>
                              <a:ahLst/>
                              <a:cxnLst>
                                <a:cxn ang="0">
                                  <a:pos x="T1" y="T3"/>
                                </a:cxn>
                                <a:cxn ang="0">
                                  <a:pos x="T5" y="T7"/>
                                </a:cxn>
                                <a:cxn ang="0">
                                  <a:pos x="T9" y="T11"/>
                                </a:cxn>
                                <a:cxn ang="0">
                                  <a:pos x="T13" y="T15"/>
                                </a:cxn>
                                <a:cxn ang="0">
                                  <a:pos x="T17" y="T19"/>
                                </a:cxn>
                              </a:cxnLst>
                              <a:rect l="0" t="0" r="r" b="b"/>
                              <a:pathLst>
                                <a:path w="10" h="6">
                                  <a:moveTo>
                                    <a:pt x="0" y="6"/>
                                  </a:moveTo>
                                  <a:lnTo>
                                    <a:pt x="10" y="6"/>
                                  </a:lnTo>
                                  <a:lnTo>
                                    <a:pt x="10"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659" name="Picture 4245"/>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9973" y="2352"/>
                              <a:ext cx="1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660" name="Group 4246"/>
                        <wpg:cNvGrpSpPr>
                          <a:grpSpLocks/>
                        </wpg:cNvGrpSpPr>
                        <wpg:grpSpPr bwMode="auto">
                          <a:xfrm>
                            <a:off x="9986" y="2360"/>
                            <a:ext cx="11" cy="6"/>
                            <a:chOff x="9986" y="2360"/>
                            <a:chExt cx="11" cy="6"/>
                          </a:xfrm>
                        </wpg:grpSpPr>
                        <wps:wsp>
                          <wps:cNvPr id="16661" name="Freeform 4247"/>
                          <wps:cNvSpPr>
                            <a:spLocks/>
                          </wps:cNvSpPr>
                          <wps:spPr bwMode="auto">
                            <a:xfrm>
                              <a:off x="9986" y="2360"/>
                              <a:ext cx="11" cy="6"/>
                            </a:xfrm>
                            <a:custGeom>
                              <a:avLst/>
                              <a:gdLst>
                                <a:gd name="T0" fmla="+- 0 9986 9986"/>
                                <a:gd name="T1" fmla="*/ T0 w 11"/>
                                <a:gd name="T2" fmla="+- 0 2366 2360"/>
                                <a:gd name="T3" fmla="*/ 2366 h 6"/>
                                <a:gd name="T4" fmla="+- 0 9997 9986"/>
                                <a:gd name="T5" fmla="*/ T4 w 11"/>
                                <a:gd name="T6" fmla="+- 0 2366 2360"/>
                                <a:gd name="T7" fmla="*/ 2366 h 6"/>
                                <a:gd name="T8" fmla="+- 0 9997 9986"/>
                                <a:gd name="T9" fmla="*/ T8 w 11"/>
                                <a:gd name="T10" fmla="+- 0 2360 2360"/>
                                <a:gd name="T11" fmla="*/ 2360 h 6"/>
                                <a:gd name="T12" fmla="+- 0 9986 9986"/>
                                <a:gd name="T13" fmla="*/ T12 w 11"/>
                                <a:gd name="T14" fmla="+- 0 2360 2360"/>
                                <a:gd name="T15" fmla="*/ 2360 h 6"/>
                                <a:gd name="T16" fmla="+- 0 9986 9986"/>
                                <a:gd name="T17" fmla="*/ T16 w 11"/>
                                <a:gd name="T18" fmla="+- 0 2366 2360"/>
                                <a:gd name="T19" fmla="*/ 2366 h 6"/>
                              </a:gdLst>
                              <a:ahLst/>
                              <a:cxnLst>
                                <a:cxn ang="0">
                                  <a:pos x="T1" y="T3"/>
                                </a:cxn>
                                <a:cxn ang="0">
                                  <a:pos x="T5" y="T7"/>
                                </a:cxn>
                                <a:cxn ang="0">
                                  <a:pos x="T9" y="T11"/>
                                </a:cxn>
                                <a:cxn ang="0">
                                  <a:pos x="T13" y="T15"/>
                                </a:cxn>
                                <a:cxn ang="0">
                                  <a:pos x="T17" y="T19"/>
                                </a:cxn>
                              </a:cxnLst>
                              <a:rect l="0" t="0" r="r" b="b"/>
                              <a:pathLst>
                                <a:path w="11" h="6">
                                  <a:moveTo>
                                    <a:pt x="0" y="6"/>
                                  </a:moveTo>
                                  <a:lnTo>
                                    <a:pt x="11" y="6"/>
                                  </a:lnTo>
                                  <a:lnTo>
                                    <a:pt x="11" y="0"/>
                                  </a:lnTo>
                                  <a:lnTo>
                                    <a:pt x="0" y="0"/>
                                  </a:lnTo>
                                  <a:lnTo>
                                    <a:pt x="0" y="6"/>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662" name="Picture 4248"/>
                            <pic:cNvPicPr>
                              <a:picLocks noChangeAspect="1" noChangeArrowheads="1"/>
                            </pic:cNvPicPr>
                          </pic:nvPicPr>
                          <pic:blipFill>
                            <a:blip r:embed="rId800">
                              <a:extLst>
                                <a:ext uri="{28A0092B-C50C-407E-A947-70E740481C1C}">
                                  <a14:useLocalDpi xmlns:a14="http://schemas.microsoft.com/office/drawing/2010/main" val="0"/>
                                </a:ext>
                              </a:extLst>
                            </a:blip>
                            <a:srcRect/>
                            <a:stretch>
                              <a:fillRect/>
                            </a:stretch>
                          </pic:blipFill>
                          <pic:spPr bwMode="auto">
                            <a:xfrm>
                              <a:off x="9952" y="2637"/>
                              <a:ext cx="19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63" name="Picture 4249"/>
                            <pic:cNvPicPr>
                              <a:picLocks noChangeAspect="1" noChangeArrowheads="1"/>
                            </pic:cNvPicPr>
                          </pic:nvPicPr>
                          <pic:blipFill>
                            <a:blip r:embed="rId800">
                              <a:extLst>
                                <a:ext uri="{28A0092B-C50C-407E-A947-70E740481C1C}">
                                  <a14:useLocalDpi xmlns:a14="http://schemas.microsoft.com/office/drawing/2010/main" val="0"/>
                                </a:ext>
                              </a:extLst>
                            </a:blip>
                            <a:srcRect/>
                            <a:stretch>
                              <a:fillRect/>
                            </a:stretch>
                          </pic:blipFill>
                          <pic:spPr bwMode="auto">
                            <a:xfrm>
                              <a:off x="9952" y="2615"/>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664" name="Group 4250"/>
                        <wpg:cNvGrpSpPr>
                          <a:grpSpLocks/>
                        </wpg:cNvGrpSpPr>
                        <wpg:grpSpPr bwMode="auto">
                          <a:xfrm>
                            <a:off x="9952" y="2593"/>
                            <a:ext cx="199" cy="3"/>
                            <a:chOff x="9952" y="2593"/>
                            <a:chExt cx="199" cy="3"/>
                          </a:xfrm>
                        </wpg:grpSpPr>
                        <wps:wsp>
                          <wps:cNvPr id="16665" name="Freeform 4251"/>
                          <wps:cNvSpPr>
                            <a:spLocks/>
                          </wps:cNvSpPr>
                          <wps:spPr bwMode="auto">
                            <a:xfrm>
                              <a:off x="9952" y="2593"/>
                              <a:ext cx="199" cy="3"/>
                            </a:xfrm>
                            <a:custGeom>
                              <a:avLst/>
                              <a:gdLst>
                                <a:gd name="T0" fmla="+- 0 10151 9952"/>
                                <a:gd name="T1" fmla="*/ T0 w 199"/>
                                <a:gd name="T2" fmla="+- 0 2593 2593"/>
                                <a:gd name="T3" fmla="*/ 2593 h 3"/>
                                <a:gd name="T4" fmla="+- 0 9952 9952"/>
                                <a:gd name="T5" fmla="*/ T4 w 199"/>
                                <a:gd name="T6" fmla="+- 0 2593 2593"/>
                                <a:gd name="T7" fmla="*/ 2593 h 3"/>
                                <a:gd name="T8" fmla="+- 0 9952 9952"/>
                                <a:gd name="T9" fmla="*/ T8 w 199"/>
                                <a:gd name="T10" fmla="+- 0 2596 2593"/>
                                <a:gd name="T11" fmla="*/ 2596 h 3"/>
                                <a:gd name="T12" fmla="+- 0 10151 9952"/>
                                <a:gd name="T13" fmla="*/ T12 w 199"/>
                                <a:gd name="T14" fmla="+- 0 2596 2593"/>
                                <a:gd name="T15" fmla="*/ 2596 h 3"/>
                                <a:gd name="T16" fmla="+- 0 10151 9952"/>
                                <a:gd name="T17" fmla="*/ T16 w 199"/>
                                <a:gd name="T18" fmla="+- 0 2593 2593"/>
                                <a:gd name="T19" fmla="*/ 2593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66" name="Group 4252"/>
                        <wpg:cNvGrpSpPr>
                          <a:grpSpLocks/>
                        </wpg:cNvGrpSpPr>
                        <wpg:grpSpPr bwMode="auto">
                          <a:xfrm>
                            <a:off x="10129" y="2572"/>
                            <a:ext cx="22" cy="3"/>
                            <a:chOff x="10129" y="2572"/>
                            <a:chExt cx="22" cy="3"/>
                          </a:xfrm>
                        </wpg:grpSpPr>
                        <wps:wsp>
                          <wps:cNvPr id="16667" name="Freeform 4253"/>
                          <wps:cNvSpPr>
                            <a:spLocks/>
                          </wps:cNvSpPr>
                          <wps:spPr bwMode="auto">
                            <a:xfrm>
                              <a:off x="10129" y="2572"/>
                              <a:ext cx="22" cy="3"/>
                            </a:xfrm>
                            <a:custGeom>
                              <a:avLst/>
                              <a:gdLst>
                                <a:gd name="T0" fmla="+- 0 10151 10129"/>
                                <a:gd name="T1" fmla="*/ T0 w 22"/>
                                <a:gd name="T2" fmla="+- 0 2572 2572"/>
                                <a:gd name="T3" fmla="*/ 2572 h 3"/>
                                <a:gd name="T4" fmla="+- 0 10129 10129"/>
                                <a:gd name="T5" fmla="*/ T4 w 22"/>
                                <a:gd name="T6" fmla="+- 0 2572 2572"/>
                                <a:gd name="T7" fmla="*/ 2572 h 3"/>
                                <a:gd name="T8" fmla="+- 0 10129 10129"/>
                                <a:gd name="T9" fmla="*/ T8 w 22"/>
                                <a:gd name="T10" fmla="+- 0 2574 2572"/>
                                <a:gd name="T11" fmla="*/ 2574 h 3"/>
                                <a:gd name="T12" fmla="+- 0 10151 10129"/>
                                <a:gd name="T13" fmla="*/ T12 w 22"/>
                                <a:gd name="T14" fmla="+- 0 2574 2572"/>
                                <a:gd name="T15" fmla="*/ 2574 h 3"/>
                                <a:gd name="T16" fmla="+- 0 10151 10129"/>
                                <a:gd name="T17" fmla="*/ T16 w 22"/>
                                <a:gd name="T18" fmla="+- 0 2572 2572"/>
                                <a:gd name="T19" fmla="*/ 2572 h 3"/>
                              </a:gdLst>
                              <a:ahLst/>
                              <a:cxnLst>
                                <a:cxn ang="0">
                                  <a:pos x="T1" y="T3"/>
                                </a:cxn>
                                <a:cxn ang="0">
                                  <a:pos x="T5" y="T7"/>
                                </a:cxn>
                                <a:cxn ang="0">
                                  <a:pos x="T9" y="T11"/>
                                </a:cxn>
                                <a:cxn ang="0">
                                  <a:pos x="T13" y="T15"/>
                                </a:cxn>
                                <a:cxn ang="0">
                                  <a:pos x="T17" y="T19"/>
                                </a:cxn>
                              </a:cxnLst>
                              <a:rect l="0" t="0" r="r" b="b"/>
                              <a:pathLst>
                                <a:path w="22" h="3">
                                  <a:moveTo>
                                    <a:pt x="22" y="0"/>
                                  </a:moveTo>
                                  <a:lnTo>
                                    <a:pt x="0" y="0"/>
                                  </a:lnTo>
                                  <a:lnTo>
                                    <a:pt x="0" y="2"/>
                                  </a:lnTo>
                                  <a:lnTo>
                                    <a:pt x="22" y="2"/>
                                  </a:lnTo>
                                  <a:lnTo>
                                    <a:pt x="2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68" name="Group 4254"/>
                        <wpg:cNvGrpSpPr>
                          <a:grpSpLocks/>
                        </wpg:cNvGrpSpPr>
                        <wpg:grpSpPr bwMode="auto">
                          <a:xfrm>
                            <a:off x="10129" y="2550"/>
                            <a:ext cx="22" cy="3"/>
                            <a:chOff x="10129" y="2550"/>
                            <a:chExt cx="22" cy="3"/>
                          </a:xfrm>
                        </wpg:grpSpPr>
                        <wps:wsp>
                          <wps:cNvPr id="16669" name="Freeform 4255"/>
                          <wps:cNvSpPr>
                            <a:spLocks/>
                          </wps:cNvSpPr>
                          <wps:spPr bwMode="auto">
                            <a:xfrm>
                              <a:off x="10129" y="2550"/>
                              <a:ext cx="22" cy="3"/>
                            </a:xfrm>
                            <a:custGeom>
                              <a:avLst/>
                              <a:gdLst>
                                <a:gd name="T0" fmla="+- 0 10151 10129"/>
                                <a:gd name="T1" fmla="*/ T0 w 22"/>
                                <a:gd name="T2" fmla="+- 0 2550 2550"/>
                                <a:gd name="T3" fmla="*/ 2550 h 3"/>
                                <a:gd name="T4" fmla="+- 0 10129 10129"/>
                                <a:gd name="T5" fmla="*/ T4 w 22"/>
                                <a:gd name="T6" fmla="+- 0 2550 2550"/>
                                <a:gd name="T7" fmla="*/ 2550 h 3"/>
                                <a:gd name="T8" fmla="+- 0 10129 10129"/>
                                <a:gd name="T9" fmla="*/ T8 w 22"/>
                                <a:gd name="T10" fmla="+- 0 2552 2550"/>
                                <a:gd name="T11" fmla="*/ 2552 h 3"/>
                                <a:gd name="T12" fmla="+- 0 10151 10129"/>
                                <a:gd name="T13" fmla="*/ T12 w 22"/>
                                <a:gd name="T14" fmla="+- 0 2552 2550"/>
                                <a:gd name="T15" fmla="*/ 2552 h 3"/>
                                <a:gd name="T16" fmla="+- 0 10151 10129"/>
                                <a:gd name="T17" fmla="*/ T16 w 22"/>
                                <a:gd name="T18" fmla="+- 0 2550 2550"/>
                                <a:gd name="T19" fmla="*/ 2550 h 3"/>
                              </a:gdLst>
                              <a:ahLst/>
                              <a:cxnLst>
                                <a:cxn ang="0">
                                  <a:pos x="T1" y="T3"/>
                                </a:cxn>
                                <a:cxn ang="0">
                                  <a:pos x="T5" y="T7"/>
                                </a:cxn>
                                <a:cxn ang="0">
                                  <a:pos x="T9" y="T11"/>
                                </a:cxn>
                                <a:cxn ang="0">
                                  <a:pos x="T13" y="T15"/>
                                </a:cxn>
                                <a:cxn ang="0">
                                  <a:pos x="T17" y="T19"/>
                                </a:cxn>
                              </a:cxnLst>
                              <a:rect l="0" t="0" r="r" b="b"/>
                              <a:pathLst>
                                <a:path w="22" h="3">
                                  <a:moveTo>
                                    <a:pt x="22" y="0"/>
                                  </a:moveTo>
                                  <a:lnTo>
                                    <a:pt x="0" y="0"/>
                                  </a:lnTo>
                                  <a:lnTo>
                                    <a:pt x="0" y="2"/>
                                  </a:lnTo>
                                  <a:lnTo>
                                    <a:pt x="22" y="2"/>
                                  </a:lnTo>
                                  <a:lnTo>
                                    <a:pt x="2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70" name="Group 4256"/>
                        <wpg:cNvGrpSpPr>
                          <a:grpSpLocks/>
                        </wpg:cNvGrpSpPr>
                        <wpg:grpSpPr bwMode="auto">
                          <a:xfrm>
                            <a:off x="9952" y="2528"/>
                            <a:ext cx="199" cy="3"/>
                            <a:chOff x="9952" y="2528"/>
                            <a:chExt cx="199" cy="3"/>
                          </a:xfrm>
                        </wpg:grpSpPr>
                        <wps:wsp>
                          <wps:cNvPr id="16671" name="Freeform 4257"/>
                          <wps:cNvSpPr>
                            <a:spLocks/>
                          </wps:cNvSpPr>
                          <wps:spPr bwMode="auto">
                            <a:xfrm>
                              <a:off x="9952" y="2528"/>
                              <a:ext cx="199" cy="3"/>
                            </a:xfrm>
                            <a:custGeom>
                              <a:avLst/>
                              <a:gdLst>
                                <a:gd name="T0" fmla="+- 0 10151 9952"/>
                                <a:gd name="T1" fmla="*/ T0 w 199"/>
                                <a:gd name="T2" fmla="+- 0 2528 2528"/>
                                <a:gd name="T3" fmla="*/ 2528 h 3"/>
                                <a:gd name="T4" fmla="+- 0 9952 9952"/>
                                <a:gd name="T5" fmla="*/ T4 w 199"/>
                                <a:gd name="T6" fmla="+- 0 2528 2528"/>
                                <a:gd name="T7" fmla="*/ 2528 h 3"/>
                                <a:gd name="T8" fmla="+- 0 9952 9952"/>
                                <a:gd name="T9" fmla="*/ T8 w 199"/>
                                <a:gd name="T10" fmla="+- 0 2530 2528"/>
                                <a:gd name="T11" fmla="*/ 2530 h 3"/>
                                <a:gd name="T12" fmla="+- 0 10151 9952"/>
                                <a:gd name="T13" fmla="*/ T12 w 199"/>
                                <a:gd name="T14" fmla="+- 0 2530 2528"/>
                                <a:gd name="T15" fmla="*/ 2530 h 3"/>
                                <a:gd name="T16" fmla="+- 0 10151 9952"/>
                                <a:gd name="T17" fmla="*/ T16 w 199"/>
                                <a:gd name="T18" fmla="+- 0 2528 2528"/>
                                <a:gd name="T19" fmla="*/ 2528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72" name="Group 4258"/>
                        <wpg:cNvGrpSpPr>
                          <a:grpSpLocks/>
                        </wpg:cNvGrpSpPr>
                        <wpg:grpSpPr bwMode="auto">
                          <a:xfrm>
                            <a:off x="9952" y="2507"/>
                            <a:ext cx="199" cy="3"/>
                            <a:chOff x="9952" y="2507"/>
                            <a:chExt cx="199" cy="3"/>
                          </a:xfrm>
                        </wpg:grpSpPr>
                        <wps:wsp>
                          <wps:cNvPr id="16673" name="Freeform 4259"/>
                          <wps:cNvSpPr>
                            <a:spLocks/>
                          </wps:cNvSpPr>
                          <wps:spPr bwMode="auto">
                            <a:xfrm>
                              <a:off x="9952" y="2507"/>
                              <a:ext cx="199" cy="3"/>
                            </a:xfrm>
                            <a:custGeom>
                              <a:avLst/>
                              <a:gdLst>
                                <a:gd name="T0" fmla="+- 0 10151 9952"/>
                                <a:gd name="T1" fmla="*/ T0 w 199"/>
                                <a:gd name="T2" fmla="+- 0 2507 2507"/>
                                <a:gd name="T3" fmla="*/ 2507 h 3"/>
                                <a:gd name="T4" fmla="+- 0 9952 9952"/>
                                <a:gd name="T5" fmla="*/ T4 w 199"/>
                                <a:gd name="T6" fmla="+- 0 2507 2507"/>
                                <a:gd name="T7" fmla="*/ 2507 h 3"/>
                                <a:gd name="T8" fmla="+- 0 9952 9952"/>
                                <a:gd name="T9" fmla="*/ T8 w 199"/>
                                <a:gd name="T10" fmla="+- 0 2510 2507"/>
                                <a:gd name="T11" fmla="*/ 2510 h 3"/>
                                <a:gd name="T12" fmla="+- 0 10151 9952"/>
                                <a:gd name="T13" fmla="*/ T12 w 199"/>
                                <a:gd name="T14" fmla="+- 0 2510 2507"/>
                                <a:gd name="T15" fmla="*/ 2510 h 3"/>
                                <a:gd name="T16" fmla="+- 0 10151 9952"/>
                                <a:gd name="T17" fmla="*/ T16 w 199"/>
                                <a:gd name="T18" fmla="+- 0 2507 2507"/>
                                <a:gd name="T19" fmla="*/ 2507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674" name="Picture 4260"/>
                            <pic:cNvPicPr>
                              <a:picLocks noChangeAspect="1" noChangeArrowheads="1"/>
                            </pic:cNvPicPr>
                          </pic:nvPicPr>
                          <pic:blipFill>
                            <a:blip r:embed="rId800">
                              <a:extLst>
                                <a:ext uri="{28A0092B-C50C-407E-A947-70E740481C1C}">
                                  <a14:useLocalDpi xmlns:a14="http://schemas.microsoft.com/office/drawing/2010/main" val="0"/>
                                </a:ext>
                              </a:extLst>
                            </a:blip>
                            <a:srcRect/>
                            <a:stretch>
                              <a:fillRect/>
                            </a:stretch>
                          </pic:blipFill>
                          <pic:spPr bwMode="auto">
                            <a:xfrm>
                              <a:off x="9952" y="2485"/>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675" name="Group 4261"/>
                        <wpg:cNvGrpSpPr>
                          <a:grpSpLocks/>
                        </wpg:cNvGrpSpPr>
                        <wpg:grpSpPr bwMode="auto">
                          <a:xfrm>
                            <a:off x="9952" y="2463"/>
                            <a:ext cx="199" cy="3"/>
                            <a:chOff x="9952" y="2463"/>
                            <a:chExt cx="199" cy="3"/>
                          </a:xfrm>
                        </wpg:grpSpPr>
                        <wps:wsp>
                          <wps:cNvPr id="16676" name="Freeform 4262"/>
                          <wps:cNvSpPr>
                            <a:spLocks/>
                          </wps:cNvSpPr>
                          <wps:spPr bwMode="auto">
                            <a:xfrm>
                              <a:off x="9952" y="2463"/>
                              <a:ext cx="199" cy="3"/>
                            </a:xfrm>
                            <a:custGeom>
                              <a:avLst/>
                              <a:gdLst>
                                <a:gd name="T0" fmla="+- 0 10151 9952"/>
                                <a:gd name="T1" fmla="*/ T0 w 199"/>
                                <a:gd name="T2" fmla="+- 0 2463 2463"/>
                                <a:gd name="T3" fmla="*/ 2463 h 3"/>
                                <a:gd name="T4" fmla="+- 0 9952 9952"/>
                                <a:gd name="T5" fmla="*/ T4 w 199"/>
                                <a:gd name="T6" fmla="+- 0 2463 2463"/>
                                <a:gd name="T7" fmla="*/ 2463 h 3"/>
                                <a:gd name="T8" fmla="+- 0 9952 9952"/>
                                <a:gd name="T9" fmla="*/ T8 w 199"/>
                                <a:gd name="T10" fmla="+- 0 2466 2463"/>
                                <a:gd name="T11" fmla="*/ 2466 h 3"/>
                                <a:gd name="T12" fmla="+- 0 10151 9952"/>
                                <a:gd name="T13" fmla="*/ T12 w 199"/>
                                <a:gd name="T14" fmla="+- 0 2466 2463"/>
                                <a:gd name="T15" fmla="*/ 2466 h 3"/>
                                <a:gd name="T16" fmla="+- 0 10151 9952"/>
                                <a:gd name="T17" fmla="*/ T16 w 199"/>
                                <a:gd name="T18" fmla="+- 0 2463 2463"/>
                                <a:gd name="T19" fmla="*/ 2463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77" name="Group 4263"/>
                        <wpg:cNvGrpSpPr>
                          <a:grpSpLocks/>
                        </wpg:cNvGrpSpPr>
                        <wpg:grpSpPr bwMode="auto">
                          <a:xfrm>
                            <a:off x="9952" y="2442"/>
                            <a:ext cx="199" cy="3"/>
                            <a:chOff x="9952" y="2442"/>
                            <a:chExt cx="199" cy="3"/>
                          </a:xfrm>
                        </wpg:grpSpPr>
                        <wps:wsp>
                          <wps:cNvPr id="16678" name="Freeform 4264"/>
                          <wps:cNvSpPr>
                            <a:spLocks/>
                          </wps:cNvSpPr>
                          <wps:spPr bwMode="auto">
                            <a:xfrm>
                              <a:off x="9952" y="2442"/>
                              <a:ext cx="199" cy="3"/>
                            </a:xfrm>
                            <a:custGeom>
                              <a:avLst/>
                              <a:gdLst>
                                <a:gd name="T0" fmla="+- 0 10151 9952"/>
                                <a:gd name="T1" fmla="*/ T0 w 199"/>
                                <a:gd name="T2" fmla="+- 0 2442 2442"/>
                                <a:gd name="T3" fmla="*/ 2442 h 3"/>
                                <a:gd name="T4" fmla="+- 0 9952 9952"/>
                                <a:gd name="T5" fmla="*/ T4 w 199"/>
                                <a:gd name="T6" fmla="+- 0 2442 2442"/>
                                <a:gd name="T7" fmla="*/ 2442 h 3"/>
                                <a:gd name="T8" fmla="+- 0 9952 9952"/>
                                <a:gd name="T9" fmla="*/ T8 w 199"/>
                                <a:gd name="T10" fmla="+- 0 2445 2442"/>
                                <a:gd name="T11" fmla="*/ 2445 h 3"/>
                                <a:gd name="T12" fmla="+- 0 10151 9952"/>
                                <a:gd name="T13" fmla="*/ T12 w 199"/>
                                <a:gd name="T14" fmla="+- 0 2445 2442"/>
                                <a:gd name="T15" fmla="*/ 2445 h 3"/>
                                <a:gd name="T16" fmla="+- 0 10151 9952"/>
                                <a:gd name="T17" fmla="*/ T16 w 199"/>
                                <a:gd name="T18" fmla="+- 0 2442 2442"/>
                                <a:gd name="T19" fmla="*/ 2442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679" name="Group 4265"/>
                        <wpg:cNvGrpSpPr>
                          <a:grpSpLocks/>
                        </wpg:cNvGrpSpPr>
                        <wpg:grpSpPr bwMode="auto">
                          <a:xfrm>
                            <a:off x="9952" y="2420"/>
                            <a:ext cx="199" cy="3"/>
                            <a:chOff x="9952" y="2420"/>
                            <a:chExt cx="199" cy="3"/>
                          </a:xfrm>
                        </wpg:grpSpPr>
                        <wps:wsp>
                          <wps:cNvPr id="16680" name="Freeform 4266"/>
                          <wps:cNvSpPr>
                            <a:spLocks/>
                          </wps:cNvSpPr>
                          <wps:spPr bwMode="auto">
                            <a:xfrm>
                              <a:off x="9952" y="2420"/>
                              <a:ext cx="199" cy="3"/>
                            </a:xfrm>
                            <a:custGeom>
                              <a:avLst/>
                              <a:gdLst>
                                <a:gd name="T0" fmla="+- 0 10151 9952"/>
                                <a:gd name="T1" fmla="*/ T0 w 199"/>
                                <a:gd name="T2" fmla="+- 0 2420 2420"/>
                                <a:gd name="T3" fmla="*/ 2420 h 3"/>
                                <a:gd name="T4" fmla="+- 0 9952 9952"/>
                                <a:gd name="T5" fmla="*/ T4 w 199"/>
                                <a:gd name="T6" fmla="+- 0 2420 2420"/>
                                <a:gd name="T7" fmla="*/ 2420 h 3"/>
                                <a:gd name="T8" fmla="+- 0 9952 9952"/>
                                <a:gd name="T9" fmla="*/ T8 w 199"/>
                                <a:gd name="T10" fmla="+- 0 2423 2420"/>
                                <a:gd name="T11" fmla="*/ 2423 h 3"/>
                                <a:gd name="T12" fmla="+- 0 10151 9952"/>
                                <a:gd name="T13" fmla="*/ T12 w 199"/>
                                <a:gd name="T14" fmla="+- 0 2423 2420"/>
                                <a:gd name="T15" fmla="*/ 2423 h 3"/>
                                <a:gd name="T16" fmla="+- 0 10151 9952"/>
                                <a:gd name="T17" fmla="*/ T16 w 199"/>
                                <a:gd name="T18" fmla="+- 0 2420 2420"/>
                                <a:gd name="T19" fmla="*/ 2420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681" name="Picture 4267"/>
                            <pic:cNvPicPr>
                              <a:picLocks noChangeAspect="1" noChangeArrowheads="1"/>
                            </pic:cNvPicPr>
                          </pic:nvPicPr>
                          <pic:blipFill>
                            <a:blip r:embed="rId801">
                              <a:extLst>
                                <a:ext uri="{28A0092B-C50C-407E-A947-70E740481C1C}">
                                  <a14:useLocalDpi xmlns:a14="http://schemas.microsoft.com/office/drawing/2010/main" val="0"/>
                                </a:ext>
                              </a:extLst>
                            </a:blip>
                            <a:srcRect/>
                            <a:stretch>
                              <a:fillRect/>
                            </a:stretch>
                          </pic:blipFill>
                          <pic:spPr bwMode="auto">
                            <a:xfrm>
                              <a:off x="10113" y="2536"/>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2" name="Picture 4268"/>
                            <pic:cNvPicPr>
                              <a:picLocks noChangeAspect="1" noChangeArrowheads="1"/>
                            </pic:cNvPicPr>
                          </pic:nvPicPr>
                          <pic:blipFill>
                            <a:blip r:embed="rId802">
                              <a:extLst>
                                <a:ext uri="{28A0092B-C50C-407E-A947-70E740481C1C}">
                                  <a14:useLocalDpi xmlns:a14="http://schemas.microsoft.com/office/drawing/2010/main" val="0"/>
                                </a:ext>
                              </a:extLst>
                            </a:blip>
                            <a:srcRect/>
                            <a:stretch>
                              <a:fillRect/>
                            </a:stretch>
                          </pic:blipFill>
                          <pic:spPr bwMode="auto">
                            <a:xfrm>
                              <a:off x="10113" y="2536"/>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3" name="Picture 4269"/>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10114" y="2539"/>
                              <a:ext cx="31"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4" name="Picture 4270"/>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10116" y="2541"/>
                              <a:ext cx="29" cy="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5" name="Picture 4271"/>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10118" y="2544"/>
                              <a:ext cx="27" cy="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6" name="Picture 4272"/>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10120" y="2547"/>
                              <a:ext cx="25" cy="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7" name="Picture 4273"/>
                            <pic:cNvPicPr>
                              <a:picLocks noChangeAspect="1" noChangeArrowheads="1"/>
                            </pic:cNvPicPr>
                          </pic:nvPicPr>
                          <pic:blipFill>
                            <a:blip r:embed="rId804">
                              <a:extLst>
                                <a:ext uri="{28A0092B-C50C-407E-A947-70E740481C1C}">
                                  <a14:useLocalDpi xmlns:a14="http://schemas.microsoft.com/office/drawing/2010/main" val="0"/>
                                </a:ext>
                              </a:extLst>
                            </a:blip>
                            <a:srcRect/>
                            <a:stretch>
                              <a:fillRect/>
                            </a:stretch>
                          </pic:blipFill>
                          <pic:spPr bwMode="auto">
                            <a:xfrm>
                              <a:off x="10122" y="2550"/>
                              <a:ext cx="24" cy="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8" name="Picture 4274"/>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10123" y="2552"/>
                              <a:ext cx="22" cy="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89" name="Picture 4275"/>
                            <pic:cNvPicPr>
                              <a:picLocks noChangeAspect="1" noChangeArrowheads="1"/>
                            </pic:cNvPicPr>
                          </pic:nvPicPr>
                          <pic:blipFill>
                            <a:blip r:embed="rId805">
                              <a:extLst>
                                <a:ext uri="{28A0092B-C50C-407E-A947-70E740481C1C}">
                                  <a14:useLocalDpi xmlns:a14="http://schemas.microsoft.com/office/drawing/2010/main" val="0"/>
                                </a:ext>
                              </a:extLst>
                            </a:blip>
                            <a:srcRect/>
                            <a:stretch>
                              <a:fillRect/>
                            </a:stretch>
                          </pic:blipFill>
                          <pic:spPr bwMode="auto">
                            <a:xfrm>
                              <a:off x="10124" y="2555"/>
                              <a:ext cx="21" cy="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0" name="Picture 4276"/>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126" y="2558"/>
                              <a:ext cx="19"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1" name="Picture 4277"/>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128" y="2561"/>
                              <a:ext cx="17"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2" name="Picture 4278"/>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10130" y="2563"/>
                              <a:ext cx="15"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3" name="Picture 4279"/>
                            <pic:cNvPicPr>
                              <a:picLocks noChangeAspect="1" noChangeArrowheads="1"/>
                            </pic:cNvPicPr>
                          </pic:nvPicPr>
                          <pic:blipFill>
                            <a:blip r:embed="rId806">
                              <a:extLst>
                                <a:ext uri="{28A0092B-C50C-407E-A947-70E740481C1C}">
                                  <a14:useLocalDpi xmlns:a14="http://schemas.microsoft.com/office/drawing/2010/main" val="0"/>
                                </a:ext>
                              </a:extLst>
                            </a:blip>
                            <a:srcRect/>
                            <a:stretch>
                              <a:fillRect/>
                            </a:stretch>
                          </pic:blipFill>
                          <pic:spPr bwMode="auto">
                            <a:xfrm>
                              <a:off x="10132" y="2566"/>
                              <a:ext cx="14"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4" name="Picture 428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133" y="2569"/>
                              <a:ext cx="12"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5" name="Picture 428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135" y="2572"/>
                              <a:ext cx="10"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6" name="Picture 4282"/>
                            <pic:cNvPicPr>
                              <a:picLocks noChangeAspect="1" noChangeArrowheads="1"/>
                            </pic:cNvPicPr>
                          </pic:nvPicPr>
                          <pic:blipFill>
                            <a:blip r:embed="rId754">
                              <a:extLst>
                                <a:ext uri="{28A0092B-C50C-407E-A947-70E740481C1C}">
                                  <a14:useLocalDpi xmlns:a14="http://schemas.microsoft.com/office/drawing/2010/main" val="0"/>
                                </a:ext>
                              </a:extLst>
                            </a:blip>
                            <a:srcRect/>
                            <a:stretch>
                              <a:fillRect/>
                            </a:stretch>
                          </pic:blipFill>
                          <pic:spPr bwMode="auto">
                            <a:xfrm>
                              <a:off x="10136" y="2574"/>
                              <a:ext cx="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97" name="Picture 428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138" y="2577"/>
                              <a:ext cx="7" cy="1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698" name="Group 4284"/>
                        <wpg:cNvGrpSpPr>
                          <a:grpSpLocks/>
                        </wpg:cNvGrpSpPr>
                        <wpg:grpSpPr bwMode="auto">
                          <a:xfrm>
                            <a:off x="10140" y="2580"/>
                            <a:ext cx="5" cy="7"/>
                            <a:chOff x="10140" y="2580"/>
                            <a:chExt cx="5" cy="7"/>
                          </a:xfrm>
                        </wpg:grpSpPr>
                        <wps:wsp>
                          <wps:cNvPr id="16699" name="Freeform 4285"/>
                          <wps:cNvSpPr>
                            <a:spLocks/>
                          </wps:cNvSpPr>
                          <wps:spPr bwMode="auto">
                            <a:xfrm>
                              <a:off x="10140" y="2580"/>
                              <a:ext cx="5" cy="7"/>
                            </a:xfrm>
                            <a:custGeom>
                              <a:avLst/>
                              <a:gdLst>
                                <a:gd name="T0" fmla="+- 0 10145 10140"/>
                                <a:gd name="T1" fmla="*/ T0 w 5"/>
                                <a:gd name="T2" fmla="+- 0 2580 2580"/>
                                <a:gd name="T3" fmla="*/ 2580 h 7"/>
                                <a:gd name="T4" fmla="+- 0 10143 10140"/>
                                <a:gd name="T5" fmla="*/ T4 w 5"/>
                                <a:gd name="T6" fmla="+- 0 2580 2580"/>
                                <a:gd name="T7" fmla="*/ 2580 h 7"/>
                                <a:gd name="T8" fmla="+- 0 10142 10140"/>
                                <a:gd name="T9" fmla="*/ T8 w 5"/>
                                <a:gd name="T10" fmla="+- 0 2582 2580"/>
                                <a:gd name="T11" fmla="*/ 2582 h 7"/>
                                <a:gd name="T12" fmla="+- 0 10140 10140"/>
                                <a:gd name="T13" fmla="*/ T12 w 5"/>
                                <a:gd name="T14" fmla="+- 0 2587 2580"/>
                                <a:gd name="T15" fmla="*/ 2587 h 7"/>
                                <a:gd name="T16" fmla="+- 0 10142 10140"/>
                                <a:gd name="T17" fmla="*/ T16 w 5"/>
                                <a:gd name="T18" fmla="+- 0 2587 2580"/>
                                <a:gd name="T19" fmla="*/ 2587 h 7"/>
                                <a:gd name="T20" fmla="+- 0 10143 10140"/>
                                <a:gd name="T21" fmla="*/ T20 w 5"/>
                                <a:gd name="T22" fmla="+- 0 2585 2580"/>
                                <a:gd name="T23" fmla="*/ 2585 h 7"/>
                                <a:gd name="T24" fmla="+- 0 10143 10140"/>
                                <a:gd name="T25" fmla="*/ T24 w 5"/>
                                <a:gd name="T26" fmla="+- 0 2583 2580"/>
                                <a:gd name="T27" fmla="*/ 2583 h 7"/>
                                <a:gd name="T28" fmla="+- 0 10145 10140"/>
                                <a:gd name="T29" fmla="*/ T28 w 5"/>
                                <a:gd name="T30" fmla="+- 0 2582 2580"/>
                                <a:gd name="T31" fmla="*/ 2582 h 7"/>
                                <a:gd name="T32" fmla="+- 0 10145 10140"/>
                                <a:gd name="T33" fmla="*/ T32 w 5"/>
                                <a:gd name="T34" fmla="+- 0 2580 2580"/>
                                <a:gd name="T35" fmla="*/ 2580 h 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 h="7">
                                  <a:moveTo>
                                    <a:pt x="5" y="0"/>
                                  </a:moveTo>
                                  <a:lnTo>
                                    <a:pt x="3" y="0"/>
                                  </a:lnTo>
                                  <a:lnTo>
                                    <a:pt x="2" y="2"/>
                                  </a:lnTo>
                                  <a:lnTo>
                                    <a:pt x="0" y="7"/>
                                  </a:lnTo>
                                  <a:lnTo>
                                    <a:pt x="2" y="7"/>
                                  </a:lnTo>
                                  <a:lnTo>
                                    <a:pt x="3" y="5"/>
                                  </a:lnTo>
                                  <a:lnTo>
                                    <a:pt x="3" y="3"/>
                                  </a:lnTo>
                                  <a:lnTo>
                                    <a:pt x="5" y="2"/>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00" name="Group 4286"/>
                        <wpg:cNvGrpSpPr>
                          <a:grpSpLocks/>
                        </wpg:cNvGrpSpPr>
                        <wpg:grpSpPr bwMode="auto">
                          <a:xfrm>
                            <a:off x="10142" y="2582"/>
                            <a:ext cx="4" cy="6"/>
                            <a:chOff x="10142" y="2582"/>
                            <a:chExt cx="4" cy="6"/>
                          </a:xfrm>
                        </wpg:grpSpPr>
                        <wps:wsp>
                          <wps:cNvPr id="16701" name="Freeform 4287"/>
                          <wps:cNvSpPr>
                            <a:spLocks/>
                          </wps:cNvSpPr>
                          <wps:spPr bwMode="auto">
                            <a:xfrm>
                              <a:off x="10142" y="2582"/>
                              <a:ext cx="4" cy="6"/>
                            </a:xfrm>
                            <a:custGeom>
                              <a:avLst/>
                              <a:gdLst>
                                <a:gd name="T0" fmla="+- 0 10145 10142"/>
                                <a:gd name="T1" fmla="*/ T0 w 4"/>
                                <a:gd name="T2" fmla="+- 0 2582 2582"/>
                                <a:gd name="T3" fmla="*/ 2582 h 6"/>
                                <a:gd name="T4" fmla="+- 0 10143 10142"/>
                                <a:gd name="T5" fmla="*/ T4 w 4"/>
                                <a:gd name="T6" fmla="+- 0 2583 2582"/>
                                <a:gd name="T7" fmla="*/ 2583 h 6"/>
                                <a:gd name="T8" fmla="+- 0 10143 10142"/>
                                <a:gd name="T9" fmla="*/ T8 w 4"/>
                                <a:gd name="T10" fmla="+- 0 2585 2582"/>
                                <a:gd name="T11" fmla="*/ 2585 h 6"/>
                                <a:gd name="T12" fmla="+- 0 10142 10142"/>
                                <a:gd name="T13" fmla="*/ T12 w 4"/>
                                <a:gd name="T14" fmla="+- 0 2587 2582"/>
                                <a:gd name="T15" fmla="*/ 2587 h 6"/>
                                <a:gd name="T16" fmla="+- 0 10143 10142"/>
                                <a:gd name="T17" fmla="*/ T16 w 4"/>
                                <a:gd name="T18" fmla="+- 0 2587 2582"/>
                                <a:gd name="T19" fmla="*/ 2587 h 6"/>
                                <a:gd name="T20" fmla="+- 0 10144 10142"/>
                                <a:gd name="T21" fmla="*/ T20 w 4"/>
                                <a:gd name="T22" fmla="+- 0 2586 2582"/>
                                <a:gd name="T23" fmla="*/ 2586 h 6"/>
                                <a:gd name="T24" fmla="+- 0 10145 10142"/>
                                <a:gd name="T25" fmla="*/ T24 w 4"/>
                                <a:gd name="T26" fmla="+- 0 2585 2582"/>
                                <a:gd name="T27" fmla="*/ 2585 h 6"/>
                                <a:gd name="T28" fmla="+- 0 10145 10142"/>
                                <a:gd name="T29" fmla="*/ T28 w 4"/>
                                <a:gd name="T30" fmla="+- 0 2582 2582"/>
                                <a:gd name="T31" fmla="*/ 2582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 h="6">
                                  <a:moveTo>
                                    <a:pt x="3" y="0"/>
                                  </a:moveTo>
                                  <a:lnTo>
                                    <a:pt x="1" y="1"/>
                                  </a:lnTo>
                                  <a:lnTo>
                                    <a:pt x="1" y="3"/>
                                  </a:lnTo>
                                  <a:lnTo>
                                    <a:pt x="0" y="5"/>
                                  </a:lnTo>
                                  <a:lnTo>
                                    <a:pt x="1" y="5"/>
                                  </a:lnTo>
                                  <a:lnTo>
                                    <a:pt x="2" y="4"/>
                                  </a:lnTo>
                                  <a:lnTo>
                                    <a:pt x="3" y="3"/>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02" name="Group 4288"/>
                        <wpg:cNvGrpSpPr>
                          <a:grpSpLocks/>
                        </wpg:cNvGrpSpPr>
                        <wpg:grpSpPr bwMode="auto">
                          <a:xfrm>
                            <a:off x="10143" y="2585"/>
                            <a:ext cx="2" cy="3"/>
                            <a:chOff x="10143" y="2585"/>
                            <a:chExt cx="2" cy="3"/>
                          </a:xfrm>
                        </wpg:grpSpPr>
                        <wps:wsp>
                          <wps:cNvPr id="16703" name="Freeform 4289"/>
                          <wps:cNvSpPr>
                            <a:spLocks/>
                          </wps:cNvSpPr>
                          <wps:spPr bwMode="auto">
                            <a:xfrm>
                              <a:off x="10143" y="2585"/>
                              <a:ext cx="2" cy="3"/>
                            </a:xfrm>
                            <a:custGeom>
                              <a:avLst/>
                              <a:gdLst>
                                <a:gd name="T0" fmla="+- 0 10145 10143"/>
                                <a:gd name="T1" fmla="*/ T0 w 2"/>
                                <a:gd name="T2" fmla="+- 0 2585 2585"/>
                                <a:gd name="T3" fmla="*/ 2585 h 3"/>
                                <a:gd name="T4" fmla="+- 0 10144 10143"/>
                                <a:gd name="T5" fmla="*/ T4 w 2"/>
                                <a:gd name="T6" fmla="+- 0 2586 2585"/>
                                <a:gd name="T7" fmla="*/ 2586 h 3"/>
                                <a:gd name="T8" fmla="+- 0 10143 10143"/>
                                <a:gd name="T9" fmla="*/ T8 w 2"/>
                                <a:gd name="T10" fmla="+- 0 2587 2585"/>
                                <a:gd name="T11" fmla="*/ 2587 h 3"/>
                                <a:gd name="T12" fmla="+- 0 10145 10143"/>
                                <a:gd name="T13" fmla="*/ T12 w 2"/>
                                <a:gd name="T14" fmla="+- 0 2587 2585"/>
                                <a:gd name="T15" fmla="*/ 2587 h 3"/>
                                <a:gd name="T16" fmla="+- 0 10145 10143"/>
                                <a:gd name="T17" fmla="*/ T16 w 2"/>
                                <a:gd name="T18" fmla="+- 0 2585 2585"/>
                                <a:gd name="T19" fmla="*/ 2585 h 3"/>
                              </a:gdLst>
                              <a:ahLst/>
                              <a:cxnLst>
                                <a:cxn ang="0">
                                  <a:pos x="T1" y="T3"/>
                                </a:cxn>
                                <a:cxn ang="0">
                                  <a:pos x="T5" y="T7"/>
                                </a:cxn>
                                <a:cxn ang="0">
                                  <a:pos x="T9" y="T11"/>
                                </a:cxn>
                                <a:cxn ang="0">
                                  <a:pos x="T13" y="T15"/>
                                </a:cxn>
                                <a:cxn ang="0">
                                  <a:pos x="T17" y="T19"/>
                                </a:cxn>
                              </a:cxnLst>
                              <a:rect l="0" t="0" r="r" b="b"/>
                              <a:pathLst>
                                <a:path w="2" h="3">
                                  <a:moveTo>
                                    <a:pt x="2" y="0"/>
                                  </a:moveTo>
                                  <a:lnTo>
                                    <a:pt x="1" y="1"/>
                                  </a:lnTo>
                                  <a:lnTo>
                                    <a:pt x="0" y="2"/>
                                  </a:lnTo>
                                  <a:lnTo>
                                    <a:pt x="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04" name="Group 4290"/>
                        <wpg:cNvGrpSpPr>
                          <a:grpSpLocks/>
                        </wpg:cNvGrpSpPr>
                        <wpg:grpSpPr bwMode="auto">
                          <a:xfrm>
                            <a:off x="10129" y="2374"/>
                            <a:ext cx="5" cy="281"/>
                            <a:chOff x="10129" y="2374"/>
                            <a:chExt cx="5" cy="281"/>
                          </a:xfrm>
                        </wpg:grpSpPr>
                        <wps:wsp>
                          <wps:cNvPr id="16705" name="Freeform 4291"/>
                          <wps:cNvSpPr>
                            <a:spLocks/>
                          </wps:cNvSpPr>
                          <wps:spPr bwMode="auto">
                            <a:xfrm>
                              <a:off x="10129" y="2374"/>
                              <a:ext cx="5" cy="281"/>
                            </a:xfrm>
                            <a:custGeom>
                              <a:avLst/>
                              <a:gdLst>
                                <a:gd name="T0" fmla="+- 0 10129 10129"/>
                                <a:gd name="T1" fmla="*/ T0 w 5"/>
                                <a:gd name="T2" fmla="+- 0 2374 2374"/>
                                <a:gd name="T3" fmla="*/ 2374 h 281"/>
                                <a:gd name="T4" fmla="+- 0 10129 10129"/>
                                <a:gd name="T5" fmla="*/ T4 w 5"/>
                                <a:gd name="T6" fmla="+- 0 2655 2374"/>
                                <a:gd name="T7" fmla="*/ 2655 h 281"/>
                                <a:gd name="T8" fmla="+- 0 10134 10129"/>
                                <a:gd name="T9" fmla="*/ T8 w 5"/>
                                <a:gd name="T10" fmla="+- 0 2655 2374"/>
                                <a:gd name="T11" fmla="*/ 2655 h 281"/>
                                <a:gd name="T12" fmla="+- 0 10134 10129"/>
                                <a:gd name="T13" fmla="*/ T12 w 5"/>
                                <a:gd name="T14" fmla="+- 0 2374 2374"/>
                                <a:gd name="T15" fmla="*/ 2374 h 281"/>
                                <a:gd name="T16" fmla="+- 0 10129 10129"/>
                                <a:gd name="T17" fmla="*/ T16 w 5"/>
                                <a:gd name="T18" fmla="+- 0 2374 2374"/>
                                <a:gd name="T19" fmla="*/ 2374 h 281"/>
                              </a:gdLst>
                              <a:ahLst/>
                              <a:cxnLst>
                                <a:cxn ang="0">
                                  <a:pos x="T1" y="T3"/>
                                </a:cxn>
                                <a:cxn ang="0">
                                  <a:pos x="T5" y="T7"/>
                                </a:cxn>
                                <a:cxn ang="0">
                                  <a:pos x="T9" y="T11"/>
                                </a:cxn>
                                <a:cxn ang="0">
                                  <a:pos x="T13" y="T15"/>
                                </a:cxn>
                                <a:cxn ang="0">
                                  <a:pos x="T17" y="T19"/>
                                </a:cxn>
                              </a:cxnLst>
                              <a:rect l="0" t="0" r="r" b="b"/>
                              <a:pathLst>
                                <a:path w="5" h="281">
                                  <a:moveTo>
                                    <a:pt x="0" y="0"/>
                                  </a:moveTo>
                                  <a:lnTo>
                                    <a:pt x="0" y="281"/>
                                  </a:lnTo>
                                  <a:lnTo>
                                    <a:pt x="5" y="281"/>
                                  </a:lnTo>
                                  <a:lnTo>
                                    <a:pt x="5" y="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06" name="Group 4292"/>
                        <wpg:cNvGrpSpPr>
                          <a:grpSpLocks/>
                        </wpg:cNvGrpSpPr>
                        <wpg:grpSpPr bwMode="auto">
                          <a:xfrm>
                            <a:off x="10126" y="2374"/>
                            <a:ext cx="5" cy="281"/>
                            <a:chOff x="10126" y="2374"/>
                            <a:chExt cx="5" cy="281"/>
                          </a:xfrm>
                        </wpg:grpSpPr>
                        <wps:wsp>
                          <wps:cNvPr id="16707" name="Freeform 4293"/>
                          <wps:cNvSpPr>
                            <a:spLocks/>
                          </wps:cNvSpPr>
                          <wps:spPr bwMode="auto">
                            <a:xfrm>
                              <a:off x="10126" y="2374"/>
                              <a:ext cx="5" cy="281"/>
                            </a:xfrm>
                            <a:custGeom>
                              <a:avLst/>
                              <a:gdLst>
                                <a:gd name="T0" fmla="+- 0 10126 10126"/>
                                <a:gd name="T1" fmla="*/ T0 w 5"/>
                                <a:gd name="T2" fmla="+- 0 2374 2374"/>
                                <a:gd name="T3" fmla="*/ 2374 h 281"/>
                                <a:gd name="T4" fmla="+- 0 10126 10126"/>
                                <a:gd name="T5" fmla="*/ T4 w 5"/>
                                <a:gd name="T6" fmla="+- 0 2655 2374"/>
                                <a:gd name="T7" fmla="*/ 2655 h 281"/>
                                <a:gd name="T8" fmla="+- 0 10132 10126"/>
                                <a:gd name="T9" fmla="*/ T8 w 5"/>
                                <a:gd name="T10" fmla="+- 0 2655 2374"/>
                                <a:gd name="T11" fmla="*/ 2655 h 281"/>
                                <a:gd name="T12" fmla="+- 0 10132 10126"/>
                                <a:gd name="T13" fmla="*/ T12 w 5"/>
                                <a:gd name="T14" fmla="+- 0 2374 2374"/>
                                <a:gd name="T15" fmla="*/ 2374 h 281"/>
                                <a:gd name="T16" fmla="+- 0 10126 10126"/>
                                <a:gd name="T17" fmla="*/ T16 w 5"/>
                                <a:gd name="T18" fmla="+- 0 2374 2374"/>
                                <a:gd name="T19" fmla="*/ 2374 h 281"/>
                              </a:gdLst>
                              <a:ahLst/>
                              <a:cxnLst>
                                <a:cxn ang="0">
                                  <a:pos x="T1" y="T3"/>
                                </a:cxn>
                                <a:cxn ang="0">
                                  <a:pos x="T5" y="T7"/>
                                </a:cxn>
                                <a:cxn ang="0">
                                  <a:pos x="T9" y="T11"/>
                                </a:cxn>
                                <a:cxn ang="0">
                                  <a:pos x="T13" y="T15"/>
                                </a:cxn>
                                <a:cxn ang="0">
                                  <a:pos x="T17" y="T19"/>
                                </a:cxn>
                              </a:cxnLst>
                              <a:rect l="0" t="0" r="r" b="b"/>
                              <a:pathLst>
                                <a:path w="5" h="281">
                                  <a:moveTo>
                                    <a:pt x="0" y="0"/>
                                  </a:moveTo>
                                  <a:lnTo>
                                    <a:pt x="0" y="281"/>
                                  </a:lnTo>
                                  <a:lnTo>
                                    <a:pt x="6" y="281"/>
                                  </a:lnTo>
                                  <a:lnTo>
                                    <a:pt x="6" y="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708" name="Picture 4294"/>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120" y="2607"/>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09" name="Picture 4295"/>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10120" y="2607"/>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10" name="Picture 4296"/>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10120" y="2607"/>
                              <a:ext cx="15"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11" name="Picture 4297"/>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10120" y="2607"/>
                              <a:ext cx="13"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12" name="Picture 429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120" y="2607"/>
                              <a:ext cx="1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13" name="Picture 429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120" y="2607"/>
                              <a:ext cx="8"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14" name="Picture 4300"/>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10120" y="2607"/>
                              <a:ext cx="5"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15" name="Group 4301"/>
                        <wpg:cNvGrpSpPr>
                          <a:grpSpLocks/>
                        </wpg:cNvGrpSpPr>
                        <wpg:grpSpPr bwMode="auto">
                          <a:xfrm>
                            <a:off x="10120" y="2607"/>
                            <a:ext cx="3" cy="3"/>
                            <a:chOff x="10120" y="2607"/>
                            <a:chExt cx="3" cy="3"/>
                          </a:xfrm>
                        </wpg:grpSpPr>
                        <wps:wsp>
                          <wps:cNvPr id="16716" name="Freeform 4302"/>
                          <wps:cNvSpPr>
                            <a:spLocks/>
                          </wps:cNvSpPr>
                          <wps:spPr bwMode="auto">
                            <a:xfrm>
                              <a:off x="10120" y="2607"/>
                              <a:ext cx="3" cy="3"/>
                            </a:xfrm>
                            <a:custGeom>
                              <a:avLst/>
                              <a:gdLst>
                                <a:gd name="T0" fmla="+- 0 10123 10120"/>
                                <a:gd name="T1" fmla="*/ T0 w 3"/>
                                <a:gd name="T2" fmla="+- 0 2607 2607"/>
                                <a:gd name="T3" fmla="*/ 2607 h 3"/>
                                <a:gd name="T4" fmla="+- 0 10120 10120"/>
                                <a:gd name="T5" fmla="*/ T4 w 3"/>
                                <a:gd name="T6" fmla="+- 0 2607 2607"/>
                                <a:gd name="T7" fmla="*/ 2607 h 3"/>
                                <a:gd name="T8" fmla="+- 0 10120 10120"/>
                                <a:gd name="T9" fmla="*/ T8 w 3"/>
                                <a:gd name="T10" fmla="+- 0 2609 2607"/>
                                <a:gd name="T11" fmla="*/ 2609 h 3"/>
                                <a:gd name="T12" fmla="+- 0 10122 10120"/>
                                <a:gd name="T13" fmla="*/ T12 w 3"/>
                                <a:gd name="T14" fmla="+- 0 2608 2607"/>
                                <a:gd name="T15" fmla="*/ 2608 h 3"/>
                                <a:gd name="T16" fmla="+- 0 10123 10120"/>
                                <a:gd name="T17" fmla="*/ T16 w 3"/>
                                <a:gd name="T18" fmla="+- 0 2607 2607"/>
                                <a:gd name="T19" fmla="*/ 2607 h 3"/>
                              </a:gdLst>
                              <a:ahLst/>
                              <a:cxnLst>
                                <a:cxn ang="0">
                                  <a:pos x="T1" y="T3"/>
                                </a:cxn>
                                <a:cxn ang="0">
                                  <a:pos x="T5" y="T7"/>
                                </a:cxn>
                                <a:cxn ang="0">
                                  <a:pos x="T9" y="T11"/>
                                </a:cxn>
                                <a:cxn ang="0">
                                  <a:pos x="T13" y="T15"/>
                                </a:cxn>
                                <a:cxn ang="0">
                                  <a:pos x="T17" y="T19"/>
                                </a:cxn>
                              </a:cxnLst>
                              <a:rect l="0" t="0" r="r" b="b"/>
                              <a:pathLst>
                                <a:path w="3" h="3">
                                  <a:moveTo>
                                    <a:pt x="3" y="0"/>
                                  </a:moveTo>
                                  <a:lnTo>
                                    <a:pt x="0" y="0"/>
                                  </a:lnTo>
                                  <a:lnTo>
                                    <a:pt x="0" y="2"/>
                                  </a:lnTo>
                                  <a:lnTo>
                                    <a:pt x="2" y="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717" name="Picture 430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123" y="2610"/>
                              <a:ext cx="11"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18" name="Picture 430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123" y="2610"/>
                              <a:ext cx="11" cy="1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19" name="Group 4305"/>
                        <wpg:cNvGrpSpPr>
                          <a:grpSpLocks/>
                        </wpg:cNvGrpSpPr>
                        <wpg:grpSpPr bwMode="auto">
                          <a:xfrm>
                            <a:off x="10126" y="2613"/>
                            <a:ext cx="8" cy="8"/>
                            <a:chOff x="10126" y="2613"/>
                            <a:chExt cx="8" cy="8"/>
                          </a:xfrm>
                        </wpg:grpSpPr>
                        <wps:wsp>
                          <wps:cNvPr id="16720" name="Freeform 4306"/>
                          <wps:cNvSpPr>
                            <a:spLocks/>
                          </wps:cNvSpPr>
                          <wps:spPr bwMode="auto">
                            <a:xfrm>
                              <a:off x="10126" y="2613"/>
                              <a:ext cx="8" cy="8"/>
                            </a:xfrm>
                            <a:custGeom>
                              <a:avLst/>
                              <a:gdLst>
                                <a:gd name="T0" fmla="+- 0 10134 10126"/>
                                <a:gd name="T1" fmla="*/ T0 w 8"/>
                                <a:gd name="T2" fmla="+- 0 2613 2613"/>
                                <a:gd name="T3" fmla="*/ 2613 h 8"/>
                                <a:gd name="T4" fmla="+- 0 10132 10126"/>
                                <a:gd name="T5" fmla="*/ T4 w 8"/>
                                <a:gd name="T6" fmla="+- 0 2614 2613"/>
                                <a:gd name="T7" fmla="*/ 2614 h 8"/>
                                <a:gd name="T8" fmla="+- 0 10129 10126"/>
                                <a:gd name="T9" fmla="*/ T8 w 8"/>
                                <a:gd name="T10" fmla="+- 0 2616 2613"/>
                                <a:gd name="T11" fmla="*/ 2616 h 8"/>
                                <a:gd name="T12" fmla="+- 0 10127 10126"/>
                                <a:gd name="T13" fmla="*/ T12 w 8"/>
                                <a:gd name="T14" fmla="+- 0 2618 2613"/>
                                <a:gd name="T15" fmla="*/ 2618 h 8"/>
                                <a:gd name="T16" fmla="+- 0 10126 10126"/>
                                <a:gd name="T17" fmla="*/ T16 w 8"/>
                                <a:gd name="T18" fmla="+- 0 2621 2613"/>
                                <a:gd name="T19" fmla="*/ 2621 h 8"/>
                                <a:gd name="T20" fmla="+- 0 10129 10126"/>
                                <a:gd name="T21" fmla="*/ T20 w 8"/>
                                <a:gd name="T22" fmla="+- 0 2621 2613"/>
                                <a:gd name="T23" fmla="*/ 2621 h 8"/>
                                <a:gd name="T24" fmla="+- 0 10130 10126"/>
                                <a:gd name="T25" fmla="*/ T24 w 8"/>
                                <a:gd name="T26" fmla="+- 0 2619 2613"/>
                                <a:gd name="T27" fmla="*/ 2619 h 8"/>
                                <a:gd name="T28" fmla="+- 0 10132 10126"/>
                                <a:gd name="T29" fmla="*/ T28 w 8"/>
                                <a:gd name="T30" fmla="+- 0 2617 2613"/>
                                <a:gd name="T31" fmla="*/ 2617 h 8"/>
                                <a:gd name="T32" fmla="+- 0 10134 10126"/>
                                <a:gd name="T33" fmla="*/ T32 w 8"/>
                                <a:gd name="T34" fmla="+- 0 2616 2613"/>
                                <a:gd name="T35" fmla="*/ 2616 h 8"/>
                                <a:gd name="T36" fmla="+- 0 10134 10126"/>
                                <a:gd name="T37" fmla="*/ T36 w 8"/>
                                <a:gd name="T38" fmla="+- 0 2613 2613"/>
                                <a:gd name="T39" fmla="*/ 2613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 h="8">
                                  <a:moveTo>
                                    <a:pt x="8" y="0"/>
                                  </a:moveTo>
                                  <a:lnTo>
                                    <a:pt x="6" y="1"/>
                                  </a:lnTo>
                                  <a:lnTo>
                                    <a:pt x="3" y="3"/>
                                  </a:lnTo>
                                  <a:lnTo>
                                    <a:pt x="1" y="5"/>
                                  </a:lnTo>
                                  <a:lnTo>
                                    <a:pt x="0" y="8"/>
                                  </a:lnTo>
                                  <a:lnTo>
                                    <a:pt x="3" y="8"/>
                                  </a:lnTo>
                                  <a:lnTo>
                                    <a:pt x="4" y="6"/>
                                  </a:lnTo>
                                  <a:lnTo>
                                    <a:pt x="6" y="4"/>
                                  </a:lnTo>
                                  <a:lnTo>
                                    <a:pt x="8" y="3"/>
                                  </a:lnTo>
                                  <a:lnTo>
                                    <a:pt x="8"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21" name="Group 4307"/>
                        <wpg:cNvGrpSpPr>
                          <a:grpSpLocks/>
                        </wpg:cNvGrpSpPr>
                        <wpg:grpSpPr bwMode="auto">
                          <a:xfrm>
                            <a:off x="10129" y="2616"/>
                            <a:ext cx="5" cy="6"/>
                            <a:chOff x="10129" y="2616"/>
                            <a:chExt cx="5" cy="6"/>
                          </a:xfrm>
                        </wpg:grpSpPr>
                        <wps:wsp>
                          <wps:cNvPr id="16722" name="Freeform 4308"/>
                          <wps:cNvSpPr>
                            <a:spLocks/>
                          </wps:cNvSpPr>
                          <wps:spPr bwMode="auto">
                            <a:xfrm>
                              <a:off x="10129" y="2616"/>
                              <a:ext cx="5" cy="6"/>
                            </a:xfrm>
                            <a:custGeom>
                              <a:avLst/>
                              <a:gdLst>
                                <a:gd name="T0" fmla="+- 0 10134 10129"/>
                                <a:gd name="T1" fmla="*/ T0 w 5"/>
                                <a:gd name="T2" fmla="+- 0 2616 2616"/>
                                <a:gd name="T3" fmla="*/ 2616 h 6"/>
                                <a:gd name="T4" fmla="+- 0 10132 10129"/>
                                <a:gd name="T5" fmla="*/ T4 w 5"/>
                                <a:gd name="T6" fmla="+- 0 2617 2616"/>
                                <a:gd name="T7" fmla="*/ 2617 h 6"/>
                                <a:gd name="T8" fmla="+- 0 10130 10129"/>
                                <a:gd name="T9" fmla="*/ T8 w 5"/>
                                <a:gd name="T10" fmla="+- 0 2619 2616"/>
                                <a:gd name="T11" fmla="*/ 2619 h 6"/>
                                <a:gd name="T12" fmla="+- 0 10129 10129"/>
                                <a:gd name="T13" fmla="*/ T12 w 5"/>
                                <a:gd name="T14" fmla="+- 0 2621 2616"/>
                                <a:gd name="T15" fmla="*/ 2621 h 6"/>
                                <a:gd name="T16" fmla="+- 0 10132 10129"/>
                                <a:gd name="T17" fmla="*/ T16 w 5"/>
                                <a:gd name="T18" fmla="+- 0 2621 2616"/>
                                <a:gd name="T19" fmla="*/ 2621 h 6"/>
                                <a:gd name="T20" fmla="+- 0 10133 10129"/>
                                <a:gd name="T21" fmla="*/ T20 w 5"/>
                                <a:gd name="T22" fmla="+- 0 2620 2616"/>
                                <a:gd name="T23" fmla="*/ 2620 h 6"/>
                                <a:gd name="T24" fmla="+- 0 10134 10129"/>
                                <a:gd name="T25" fmla="*/ T24 w 5"/>
                                <a:gd name="T26" fmla="+- 0 2619 2616"/>
                                <a:gd name="T27" fmla="*/ 2619 h 6"/>
                                <a:gd name="T28" fmla="+- 0 10134 10129"/>
                                <a:gd name="T29" fmla="*/ T28 w 5"/>
                                <a:gd name="T30" fmla="+- 0 2616 2616"/>
                                <a:gd name="T31" fmla="*/ 2616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5" h="6">
                                  <a:moveTo>
                                    <a:pt x="5" y="0"/>
                                  </a:moveTo>
                                  <a:lnTo>
                                    <a:pt x="3" y="1"/>
                                  </a:lnTo>
                                  <a:lnTo>
                                    <a:pt x="1" y="3"/>
                                  </a:lnTo>
                                  <a:lnTo>
                                    <a:pt x="0" y="5"/>
                                  </a:lnTo>
                                  <a:lnTo>
                                    <a:pt x="3" y="5"/>
                                  </a:lnTo>
                                  <a:lnTo>
                                    <a:pt x="4" y="4"/>
                                  </a:lnTo>
                                  <a:lnTo>
                                    <a:pt x="5" y="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23" name="Group 4309"/>
                        <wpg:cNvGrpSpPr>
                          <a:grpSpLocks/>
                        </wpg:cNvGrpSpPr>
                        <wpg:grpSpPr bwMode="auto">
                          <a:xfrm>
                            <a:off x="10132" y="2619"/>
                            <a:ext cx="3" cy="3"/>
                            <a:chOff x="10132" y="2619"/>
                            <a:chExt cx="3" cy="3"/>
                          </a:xfrm>
                        </wpg:grpSpPr>
                        <wps:wsp>
                          <wps:cNvPr id="16724" name="Freeform 4310"/>
                          <wps:cNvSpPr>
                            <a:spLocks/>
                          </wps:cNvSpPr>
                          <wps:spPr bwMode="auto">
                            <a:xfrm>
                              <a:off x="10132" y="2619"/>
                              <a:ext cx="3" cy="3"/>
                            </a:xfrm>
                            <a:custGeom>
                              <a:avLst/>
                              <a:gdLst>
                                <a:gd name="T0" fmla="+- 0 10134 10132"/>
                                <a:gd name="T1" fmla="*/ T0 w 3"/>
                                <a:gd name="T2" fmla="+- 0 2619 2619"/>
                                <a:gd name="T3" fmla="*/ 2619 h 3"/>
                                <a:gd name="T4" fmla="+- 0 10133 10132"/>
                                <a:gd name="T5" fmla="*/ T4 w 3"/>
                                <a:gd name="T6" fmla="+- 0 2620 2619"/>
                                <a:gd name="T7" fmla="*/ 2620 h 3"/>
                                <a:gd name="T8" fmla="+- 0 10132 10132"/>
                                <a:gd name="T9" fmla="*/ T8 w 3"/>
                                <a:gd name="T10" fmla="+- 0 2621 2619"/>
                                <a:gd name="T11" fmla="*/ 2621 h 3"/>
                                <a:gd name="T12" fmla="+- 0 10134 10132"/>
                                <a:gd name="T13" fmla="*/ T12 w 3"/>
                                <a:gd name="T14" fmla="+- 0 2621 2619"/>
                                <a:gd name="T15" fmla="*/ 2621 h 3"/>
                                <a:gd name="T16" fmla="+- 0 10134 10132"/>
                                <a:gd name="T17" fmla="*/ T16 w 3"/>
                                <a:gd name="T18" fmla="+- 0 2619 2619"/>
                                <a:gd name="T19" fmla="*/ 2619 h 3"/>
                              </a:gdLst>
                              <a:ahLst/>
                              <a:cxnLst>
                                <a:cxn ang="0">
                                  <a:pos x="T1" y="T3"/>
                                </a:cxn>
                                <a:cxn ang="0">
                                  <a:pos x="T5" y="T7"/>
                                </a:cxn>
                                <a:cxn ang="0">
                                  <a:pos x="T9" y="T11"/>
                                </a:cxn>
                                <a:cxn ang="0">
                                  <a:pos x="T13" y="T15"/>
                                </a:cxn>
                                <a:cxn ang="0">
                                  <a:pos x="T17" y="T19"/>
                                </a:cxn>
                              </a:cxnLst>
                              <a:rect l="0" t="0" r="r" b="b"/>
                              <a:pathLst>
                                <a:path w="3" h="3">
                                  <a:moveTo>
                                    <a:pt x="2" y="0"/>
                                  </a:moveTo>
                                  <a:lnTo>
                                    <a:pt x="1" y="1"/>
                                  </a:lnTo>
                                  <a:lnTo>
                                    <a:pt x="0" y="2"/>
                                  </a:lnTo>
                                  <a:lnTo>
                                    <a:pt x="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25" name="Group 4311"/>
                        <wpg:cNvGrpSpPr>
                          <a:grpSpLocks/>
                        </wpg:cNvGrpSpPr>
                        <wpg:grpSpPr bwMode="auto">
                          <a:xfrm>
                            <a:off x="10127" y="2614"/>
                            <a:ext cx="4" cy="4"/>
                            <a:chOff x="10127" y="2614"/>
                            <a:chExt cx="4" cy="4"/>
                          </a:xfrm>
                        </wpg:grpSpPr>
                        <wps:wsp>
                          <wps:cNvPr id="16726" name="Freeform 4312"/>
                          <wps:cNvSpPr>
                            <a:spLocks/>
                          </wps:cNvSpPr>
                          <wps:spPr bwMode="auto">
                            <a:xfrm>
                              <a:off x="10127" y="2614"/>
                              <a:ext cx="4" cy="4"/>
                            </a:xfrm>
                            <a:custGeom>
                              <a:avLst/>
                              <a:gdLst>
                                <a:gd name="T0" fmla="+- 0 10130 10127"/>
                                <a:gd name="T1" fmla="*/ T0 w 4"/>
                                <a:gd name="T2" fmla="+- 0 2614 2614"/>
                                <a:gd name="T3" fmla="*/ 2614 h 4"/>
                                <a:gd name="T4" fmla="+- 0 10128 10127"/>
                                <a:gd name="T5" fmla="*/ T4 w 4"/>
                                <a:gd name="T6" fmla="+- 0 2614 2614"/>
                                <a:gd name="T7" fmla="*/ 2614 h 4"/>
                                <a:gd name="T8" fmla="+- 0 10127 10127"/>
                                <a:gd name="T9" fmla="*/ T8 w 4"/>
                                <a:gd name="T10" fmla="+- 0 2616 2614"/>
                                <a:gd name="T11" fmla="*/ 2616 h 4"/>
                                <a:gd name="T12" fmla="+- 0 10128 10127"/>
                                <a:gd name="T13" fmla="*/ T12 w 4"/>
                                <a:gd name="T14" fmla="+- 0 2618 2614"/>
                                <a:gd name="T15" fmla="*/ 2618 h 4"/>
                                <a:gd name="T16" fmla="+- 0 10130 10127"/>
                                <a:gd name="T17" fmla="*/ T16 w 4"/>
                                <a:gd name="T18" fmla="+- 0 2618 2614"/>
                                <a:gd name="T19" fmla="*/ 2618 h 4"/>
                                <a:gd name="T20" fmla="+- 0 10131 10127"/>
                                <a:gd name="T21" fmla="*/ T20 w 4"/>
                                <a:gd name="T22" fmla="+- 0 2616 2614"/>
                                <a:gd name="T23" fmla="*/ 2616 h 4"/>
                                <a:gd name="T24" fmla="+- 0 10130 10127"/>
                                <a:gd name="T25" fmla="*/ T24 w 4"/>
                                <a:gd name="T26" fmla="+- 0 2614 2614"/>
                                <a:gd name="T27" fmla="*/ 2614 h 4"/>
                              </a:gdLst>
                              <a:ahLst/>
                              <a:cxnLst>
                                <a:cxn ang="0">
                                  <a:pos x="T1" y="T3"/>
                                </a:cxn>
                                <a:cxn ang="0">
                                  <a:pos x="T5" y="T7"/>
                                </a:cxn>
                                <a:cxn ang="0">
                                  <a:pos x="T9" y="T11"/>
                                </a:cxn>
                                <a:cxn ang="0">
                                  <a:pos x="T13" y="T15"/>
                                </a:cxn>
                                <a:cxn ang="0">
                                  <a:pos x="T17" y="T19"/>
                                </a:cxn>
                                <a:cxn ang="0">
                                  <a:pos x="T21" y="T23"/>
                                </a:cxn>
                                <a:cxn ang="0">
                                  <a:pos x="T25" y="T27"/>
                                </a:cxn>
                              </a:cxnLst>
                              <a:rect l="0" t="0" r="r" b="b"/>
                              <a:pathLst>
                                <a:path w="4" h="4">
                                  <a:moveTo>
                                    <a:pt x="3" y="0"/>
                                  </a:moveTo>
                                  <a:lnTo>
                                    <a:pt x="1" y="0"/>
                                  </a:lnTo>
                                  <a:lnTo>
                                    <a:pt x="0" y="2"/>
                                  </a:lnTo>
                                  <a:lnTo>
                                    <a:pt x="1" y="4"/>
                                  </a:lnTo>
                                  <a:lnTo>
                                    <a:pt x="3" y="4"/>
                                  </a:lnTo>
                                  <a:lnTo>
                                    <a:pt x="4"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27" name="Group 4313"/>
                        <wpg:cNvGrpSpPr>
                          <a:grpSpLocks/>
                        </wpg:cNvGrpSpPr>
                        <wpg:grpSpPr bwMode="auto">
                          <a:xfrm>
                            <a:off x="10128" y="2616"/>
                            <a:ext cx="2" cy="2"/>
                            <a:chOff x="10128" y="2616"/>
                            <a:chExt cx="2" cy="2"/>
                          </a:xfrm>
                        </wpg:grpSpPr>
                        <wps:wsp>
                          <wps:cNvPr id="16728" name="Freeform 4314"/>
                          <wps:cNvSpPr>
                            <a:spLocks/>
                          </wps:cNvSpPr>
                          <wps:spPr bwMode="auto">
                            <a:xfrm>
                              <a:off x="10128" y="2616"/>
                              <a:ext cx="2" cy="2"/>
                            </a:xfrm>
                            <a:custGeom>
                              <a:avLst/>
                              <a:gdLst>
                                <a:gd name="T0" fmla="+- 0 10128 10128"/>
                                <a:gd name="T1" fmla="*/ T0 w 2"/>
                                <a:gd name="T2" fmla="+- 0 10130 10128"/>
                                <a:gd name="T3" fmla="*/ T2 w 2"/>
                              </a:gdLst>
                              <a:ahLst/>
                              <a:cxnLst>
                                <a:cxn ang="0">
                                  <a:pos x="T1" y="0"/>
                                </a:cxn>
                                <a:cxn ang="0">
                                  <a:pos x="T3" y="0"/>
                                </a:cxn>
                              </a:cxnLst>
                              <a:rect l="0" t="0" r="r" b="b"/>
                              <a:pathLst>
                                <a:path w="2">
                                  <a:moveTo>
                                    <a:pt x="0" y="0"/>
                                  </a:moveTo>
                                  <a:lnTo>
                                    <a:pt x="2" y="0"/>
                                  </a:lnTo>
                                </a:path>
                              </a:pathLst>
                            </a:custGeom>
                            <a:noFill/>
                            <a:ln w="29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29" name="Group 4315"/>
                        <wpg:cNvGrpSpPr>
                          <a:grpSpLocks/>
                        </wpg:cNvGrpSpPr>
                        <wpg:grpSpPr bwMode="auto">
                          <a:xfrm>
                            <a:off x="10130" y="2614"/>
                            <a:ext cx="2" cy="4"/>
                            <a:chOff x="10130" y="2614"/>
                            <a:chExt cx="2" cy="4"/>
                          </a:xfrm>
                        </wpg:grpSpPr>
                        <wps:wsp>
                          <wps:cNvPr id="16730" name="Freeform 4316"/>
                          <wps:cNvSpPr>
                            <a:spLocks/>
                          </wps:cNvSpPr>
                          <wps:spPr bwMode="auto">
                            <a:xfrm>
                              <a:off x="10130" y="2614"/>
                              <a:ext cx="2" cy="4"/>
                            </a:xfrm>
                            <a:custGeom>
                              <a:avLst/>
                              <a:gdLst>
                                <a:gd name="T0" fmla="+- 0 2618 2614"/>
                                <a:gd name="T1" fmla="*/ 2618 h 4"/>
                                <a:gd name="T2" fmla="+- 0 2614 2614"/>
                                <a:gd name="T3" fmla="*/ 2614 h 4"/>
                              </a:gdLst>
                              <a:ahLst/>
                              <a:cxnLst>
                                <a:cxn ang="0">
                                  <a:pos x="0" y="T1"/>
                                </a:cxn>
                                <a:cxn ang="0">
                                  <a:pos x="0" y="T3"/>
                                </a:cxn>
                              </a:cxnLst>
                              <a:rect l="0" t="0" r="r" b="b"/>
                              <a:pathLst>
                                <a:path h="4">
                                  <a:moveTo>
                                    <a:pt x="0" y="4"/>
                                  </a:moveTo>
                                  <a:lnTo>
                                    <a:pt x="0" y="0"/>
                                  </a:lnTo>
                                </a:path>
                              </a:pathLst>
                            </a:custGeom>
                            <a:noFill/>
                            <a:ln w="11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31" name="Group 4317"/>
                        <wpg:cNvGrpSpPr>
                          <a:grpSpLocks/>
                        </wpg:cNvGrpSpPr>
                        <wpg:grpSpPr bwMode="auto">
                          <a:xfrm>
                            <a:off x="10127" y="2616"/>
                            <a:ext cx="2" cy="2"/>
                            <a:chOff x="10127" y="2616"/>
                            <a:chExt cx="2" cy="2"/>
                          </a:xfrm>
                        </wpg:grpSpPr>
                        <wps:wsp>
                          <wps:cNvPr id="16732" name="Freeform 4318"/>
                          <wps:cNvSpPr>
                            <a:spLocks/>
                          </wps:cNvSpPr>
                          <wps:spPr bwMode="auto">
                            <a:xfrm>
                              <a:off x="10127" y="2616"/>
                              <a:ext cx="2" cy="2"/>
                            </a:xfrm>
                            <a:custGeom>
                              <a:avLst/>
                              <a:gdLst>
                                <a:gd name="T0" fmla="+- 0 10127 10127"/>
                                <a:gd name="T1" fmla="*/ T0 w 1"/>
                                <a:gd name="T2" fmla="+- 0 2616 2616"/>
                                <a:gd name="T3" fmla="*/ 2616 h 2"/>
                                <a:gd name="T4" fmla="+- 0 10128 10127"/>
                                <a:gd name="T5" fmla="*/ T4 w 1"/>
                                <a:gd name="T6" fmla="+- 0 2618 2616"/>
                                <a:gd name="T7" fmla="*/ 2618 h 2"/>
                              </a:gdLst>
                              <a:ahLst/>
                              <a:cxnLst>
                                <a:cxn ang="0">
                                  <a:pos x="T1" y="T3"/>
                                </a:cxn>
                                <a:cxn ang="0">
                                  <a:pos x="T5" y="T7"/>
                                </a:cxn>
                              </a:cxnLst>
                              <a:rect l="0" t="0" r="r" b="b"/>
                              <a:pathLst>
                                <a:path w="1" h="2">
                                  <a:moveTo>
                                    <a:pt x="0" y="0"/>
                                  </a:moveTo>
                                  <a:lnTo>
                                    <a:pt x="1" y="2"/>
                                  </a:lnTo>
                                </a:path>
                              </a:pathLst>
                            </a:custGeom>
                            <a:noFill/>
                            <a:ln w="5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733" name="Picture 4319"/>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9943" y="2655"/>
                              <a:ext cx="5"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34" name="Picture 4320"/>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932" y="2655"/>
                              <a:ext cx="1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35" name="Picture 4321"/>
                            <pic:cNvPicPr>
                              <a:picLocks noChangeAspect="1" noChangeArrowheads="1"/>
                            </pic:cNvPicPr>
                          </pic:nvPicPr>
                          <pic:blipFill>
                            <a:blip r:embed="rId807">
                              <a:extLst>
                                <a:ext uri="{28A0092B-C50C-407E-A947-70E740481C1C}">
                                  <a14:useLocalDpi xmlns:a14="http://schemas.microsoft.com/office/drawing/2010/main" val="0"/>
                                </a:ext>
                              </a:extLst>
                            </a:blip>
                            <a:srcRect/>
                            <a:stretch>
                              <a:fillRect/>
                            </a:stretch>
                          </pic:blipFill>
                          <pic:spPr bwMode="auto">
                            <a:xfrm>
                              <a:off x="9932" y="2320"/>
                              <a:ext cx="5" cy="3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36" name="Picture 4322"/>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9932" y="2276"/>
                              <a:ext cx="48"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37" name="Picture 4323"/>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9976" y="2276"/>
                              <a:ext cx="240"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38" name="Picture 4324"/>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10212" y="2276"/>
                              <a:ext cx="5" cy="3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39" name="Picture 432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206" y="2612"/>
                              <a:ext cx="10" cy="1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40" name="Group 4326"/>
                        <wpg:cNvGrpSpPr>
                          <a:grpSpLocks/>
                        </wpg:cNvGrpSpPr>
                        <wpg:grpSpPr bwMode="auto">
                          <a:xfrm>
                            <a:off x="10206" y="2618"/>
                            <a:ext cx="5" cy="10"/>
                            <a:chOff x="10206" y="2618"/>
                            <a:chExt cx="5" cy="10"/>
                          </a:xfrm>
                        </wpg:grpSpPr>
                        <wps:wsp>
                          <wps:cNvPr id="16741" name="Freeform 4327"/>
                          <wps:cNvSpPr>
                            <a:spLocks/>
                          </wps:cNvSpPr>
                          <wps:spPr bwMode="auto">
                            <a:xfrm>
                              <a:off x="10206" y="2618"/>
                              <a:ext cx="5" cy="10"/>
                            </a:xfrm>
                            <a:custGeom>
                              <a:avLst/>
                              <a:gdLst>
                                <a:gd name="T0" fmla="+- 0 10206 10206"/>
                                <a:gd name="T1" fmla="*/ T0 w 5"/>
                                <a:gd name="T2" fmla="+- 0 2618 2618"/>
                                <a:gd name="T3" fmla="*/ 2618 h 10"/>
                                <a:gd name="T4" fmla="+- 0 10211 10206"/>
                                <a:gd name="T5" fmla="*/ T4 w 5"/>
                                <a:gd name="T6" fmla="+- 0 2618 2618"/>
                                <a:gd name="T7" fmla="*/ 2618 h 10"/>
                                <a:gd name="T8" fmla="+- 0 10211 10206"/>
                                <a:gd name="T9" fmla="*/ T8 w 5"/>
                                <a:gd name="T10" fmla="+- 0 2628 2618"/>
                                <a:gd name="T11" fmla="*/ 2628 h 10"/>
                                <a:gd name="T12" fmla="+- 0 10206 10206"/>
                                <a:gd name="T13" fmla="*/ T12 w 5"/>
                                <a:gd name="T14" fmla="+- 0 2628 2618"/>
                                <a:gd name="T15" fmla="*/ 2628 h 10"/>
                                <a:gd name="T16" fmla="+- 0 10206 10206"/>
                                <a:gd name="T17" fmla="*/ T16 w 5"/>
                                <a:gd name="T18" fmla="+- 0 2618 2618"/>
                                <a:gd name="T19" fmla="*/ 2618 h 10"/>
                              </a:gdLst>
                              <a:ahLst/>
                              <a:cxnLst>
                                <a:cxn ang="0">
                                  <a:pos x="T1" y="T3"/>
                                </a:cxn>
                                <a:cxn ang="0">
                                  <a:pos x="T5" y="T7"/>
                                </a:cxn>
                                <a:cxn ang="0">
                                  <a:pos x="T9" y="T11"/>
                                </a:cxn>
                                <a:cxn ang="0">
                                  <a:pos x="T13" y="T15"/>
                                </a:cxn>
                                <a:cxn ang="0">
                                  <a:pos x="T17" y="T19"/>
                                </a:cxn>
                              </a:cxnLst>
                              <a:rect l="0" t="0" r="r" b="b"/>
                              <a:pathLst>
                                <a:path w="5" h="10">
                                  <a:moveTo>
                                    <a:pt x="0" y="0"/>
                                  </a:moveTo>
                                  <a:lnTo>
                                    <a:pt x="5" y="0"/>
                                  </a:lnTo>
                                  <a:lnTo>
                                    <a:pt x="5" y="10"/>
                                  </a:lnTo>
                                  <a:lnTo>
                                    <a:pt x="0" y="1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742" name="Picture 432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10164" y="2623"/>
                              <a:ext cx="46"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43" name="Picture 4329"/>
                            <pic:cNvPicPr>
                              <a:picLocks noChangeAspect="1" noChangeArrowheads="1"/>
                            </pic:cNvPicPr>
                          </pic:nvPicPr>
                          <pic:blipFill>
                            <a:blip r:embed="rId810">
                              <a:extLst>
                                <a:ext uri="{28A0092B-C50C-407E-A947-70E740481C1C}">
                                  <a14:useLocalDpi xmlns:a14="http://schemas.microsoft.com/office/drawing/2010/main" val="0"/>
                                </a:ext>
                              </a:extLst>
                            </a:blip>
                            <a:srcRect/>
                            <a:stretch>
                              <a:fillRect/>
                            </a:stretch>
                          </pic:blipFill>
                          <pic:spPr bwMode="auto">
                            <a:xfrm>
                              <a:off x="9943" y="2666"/>
                              <a:ext cx="226"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44" name="Group 4330"/>
                        <wpg:cNvGrpSpPr>
                          <a:grpSpLocks/>
                        </wpg:cNvGrpSpPr>
                        <wpg:grpSpPr bwMode="auto">
                          <a:xfrm>
                            <a:off x="9408" y="2696"/>
                            <a:ext cx="609" cy="589"/>
                            <a:chOff x="9408" y="2696"/>
                            <a:chExt cx="609" cy="589"/>
                          </a:xfrm>
                        </wpg:grpSpPr>
                        <wps:wsp>
                          <wps:cNvPr id="16745" name="Freeform 4331"/>
                          <wps:cNvSpPr>
                            <a:spLocks/>
                          </wps:cNvSpPr>
                          <wps:spPr bwMode="auto">
                            <a:xfrm>
                              <a:off x="9408" y="2696"/>
                              <a:ext cx="609" cy="589"/>
                            </a:xfrm>
                            <a:custGeom>
                              <a:avLst/>
                              <a:gdLst>
                                <a:gd name="T0" fmla="+- 0 9408 9408"/>
                                <a:gd name="T1" fmla="*/ T0 w 609"/>
                                <a:gd name="T2" fmla="+- 0 3284 2696"/>
                                <a:gd name="T3" fmla="*/ 3284 h 589"/>
                                <a:gd name="T4" fmla="+- 0 10017 9408"/>
                                <a:gd name="T5" fmla="*/ T4 w 609"/>
                                <a:gd name="T6" fmla="+- 0 2696 2696"/>
                                <a:gd name="T7" fmla="*/ 2696 h 589"/>
                              </a:gdLst>
                              <a:ahLst/>
                              <a:cxnLst>
                                <a:cxn ang="0">
                                  <a:pos x="T1" y="T3"/>
                                </a:cxn>
                                <a:cxn ang="0">
                                  <a:pos x="T5" y="T7"/>
                                </a:cxn>
                              </a:cxnLst>
                              <a:rect l="0" t="0" r="r" b="b"/>
                              <a:pathLst>
                                <a:path w="609" h="589">
                                  <a:moveTo>
                                    <a:pt x="0" y="588"/>
                                  </a:moveTo>
                                  <a:lnTo>
                                    <a:pt x="609"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46" name="Group 4332"/>
                        <wpg:cNvGrpSpPr>
                          <a:grpSpLocks/>
                        </wpg:cNvGrpSpPr>
                        <wpg:grpSpPr bwMode="auto">
                          <a:xfrm>
                            <a:off x="10001" y="2652"/>
                            <a:ext cx="61" cy="60"/>
                            <a:chOff x="10001" y="2652"/>
                            <a:chExt cx="61" cy="60"/>
                          </a:xfrm>
                        </wpg:grpSpPr>
                        <wps:wsp>
                          <wps:cNvPr id="16747" name="Freeform 4333"/>
                          <wps:cNvSpPr>
                            <a:spLocks/>
                          </wps:cNvSpPr>
                          <wps:spPr bwMode="auto">
                            <a:xfrm>
                              <a:off x="10001" y="2652"/>
                              <a:ext cx="61" cy="60"/>
                            </a:xfrm>
                            <a:custGeom>
                              <a:avLst/>
                              <a:gdLst>
                                <a:gd name="T0" fmla="+- 0 10062 10001"/>
                                <a:gd name="T1" fmla="*/ T0 w 61"/>
                                <a:gd name="T2" fmla="+- 0 2652 2652"/>
                                <a:gd name="T3" fmla="*/ 2652 h 60"/>
                                <a:gd name="T4" fmla="+- 0 10001 10001"/>
                                <a:gd name="T5" fmla="*/ T4 w 61"/>
                                <a:gd name="T6" fmla="+- 0 2679 2652"/>
                                <a:gd name="T7" fmla="*/ 2679 h 60"/>
                                <a:gd name="T8" fmla="+- 0 10033 10001"/>
                                <a:gd name="T9" fmla="*/ T8 w 61"/>
                                <a:gd name="T10" fmla="+- 0 2712 2652"/>
                                <a:gd name="T11" fmla="*/ 2712 h 60"/>
                                <a:gd name="T12" fmla="+- 0 10062 10001"/>
                                <a:gd name="T13" fmla="*/ T12 w 61"/>
                                <a:gd name="T14" fmla="+- 0 2652 2652"/>
                                <a:gd name="T15" fmla="*/ 2652 h 60"/>
                              </a:gdLst>
                              <a:ahLst/>
                              <a:cxnLst>
                                <a:cxn ang="0">
                                  <a:pos x="T1" y="T3"/>
                                </a:cxn>
                                <a:cxn ang="0">
                                  <a:pos x="T5" y="T7"/>
                                </a:cxn>
                                <a:cxn ang="0">
                                  <a:pos x="T9" y="T11"/>
                                </a:cxn>
                                <a:cxn ang="0">
                                  <a:pos x="T13" y="T15"/>
                                </a:cxn>
                              </a:cxnLst>
                              <a:rect l="0" t="0" r="r" b="b"/>
                              <a:pathLst>
                                <a:path w="61" h="60">
                                  <a:moveTo>
                                    <a:pt x="61" y="0"/>
                                  </a:moveTo>
                                  <a:lnTo>
                                    <a:pt x="0" y="27"/>
                                  </a:lnTo>
                                  <a:lnTo>
                                    <a:pt x="32" y="60"/>
                                  </a:lnTo>
                                  <a:lnTo>
                                    <a:pt x="6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48" name="Group 4334"/>
                        <wpg:cNvGrpSpPr>
                          <a:grpSpLocks/>
                        </wpg:cNvGrpSpPr>
                        <wpg:grpSpPr bwMode="auto">
                          <a:xfrm>
                            <a:off x="10001" y="2652"/>
                            <a:ext cx="61" cy="60"/>
                            <a:chOff x="10001" y="2652"/>
                            <a:chExt cx="61" cy="60"/>
                          </a:xfrm>
                        </wpg:grpSpPr>
                        <wps:wsp>
                          <wps:cNvPr id="16749" name="Freeform 4335"/>
                          <wps:cNvSpPr>
                            <a:spLocks/>
                          </wps:cNvSpPr>
                          <wps:spPr bwMode="auto">
                            <a:xfrm>
                              <a:off x="10001" y="2652"/>
                              <a:ext cx="61" cy="60"/>
                            </a:xfrm>
                            <a:custGeom>
                              <a:avLst/>
                              <a:gdLst>
                                <a:gd name="T0" fmla="+- 0 10062 10001"/>
                                <a:gd name="T1" fmla="*/ T0 w 61"/>
                                <a:gd name="T2" fmla="+- 0 2652 2652"/>
                                <a:gd name="T3" fmla="*/ 2652 h 60"/>
                                <a:gd name="T4" fmla="+- 0 10001 10001"/>
                                <a:gd name="T5" fmla="*/ T4 w 61"/>
                                <a:gd name="T6" fmla="+- 0 2679 2652"/>
                                <a:gd name="T7" fmla="*/ 2679 h 60"/>
                                <a:gd name="T8" fmla="+- 0 10033 10001"/>
                                <a:gd name="T9" fmla="*/ T8 w 61"/>
                                <a:gd name="T10" fmla="+- 0 2712 2652"/>
                                <a:gd name="T11" fmla="*/ 2712 h 60"/>
                                <a:gd name="T12" fmla="+- 0 10062 10001"/>
                                <a:gd name="T13" fmla="*/ T12 w 61"/>
                                <a:gd name="T14" fmla="+- 0 2652 2652"/>
                                <a:gd name="T15" fmla="*/ 2652 h 60"/>
                              </a:gdLst>
                              <a:ahLst/>
                              <a:cxnLst>
                                <a:cxn ang="0">
                                  <a:pos x="T1" y="T3"/>
                                </a:cxn>
                                <a:cxn ang="0">
                                  <a:pos x="T5" y="T7"/>
                                </a:cxn>
                                <a:cxn ang="0">
                                  <a:pos x="T9" y="T11"/>
                                </a:cxn>
                                <a:cxn ang="0">
                                  <a:pos x="T13" y="T15"/>
                                </a:cxn>
                              </a:cxnLst>
                              <a:rect l="0" t="0" r="r" b="b"/>
                              <a:pathLst>
                                <a:path w="61" h="60">
                                  <a:moveTo>
                                    <a:pt x="61" y="0"/>
                                  </a:moveTo>
                                  <a:lnTo>
                                    <a:pt x="0" y="27"/>
                                  </a:lnTo>
                                  <a:lnTo>
                                    <a:pt x="32" y="60"/>
                                  </a:lnTo>
                                  <a:lnTo>
                                    <a:pt x="61"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50" name="Group 4336"/>
                        <wpg:cNvGrpSpPr>
                          <a:grpSpLocks/>
                        </wpg:cNvGrpSpPr>
                        <wpg:grpSpPr bwMode="auto">
                          <a:xfrm>
                            <a:off x="9363" y="3268"/>
                            <a:ext cx="61" cy="60"/>
                            <a:chOff x="9363" y="3268"/>
                            <a:chExt cx="61" cy="60"/>
                          </a:xfrm>
                        </wpg:grpSpPr>
                        <wps:wsp>
                          <wps:cNvPr id="16751" name="Freeform 4337"/>
                          <wps:cNvSpPr>
                            <a:spLocks/>
                          </wps:cNvSpPr>
                          <wps:spPr bwMode="auto">
                            <a:xfrm>
                              <a:off x="9363" y="3268"/>
                              <a:ext cx="61" cy="60"/>
                            </a:xfrm>
                            <a:custGeom>
                              <a:avLst/>
                              <a:gdLst>
                                <a:gd name="T0" fmla="+- 0 9392 9363"/>
                                <a:gd name="T1" fmla="*/ T0 w 61"/>
                                <a:gd name="T2" fmla="+- 0 3268 3268"/>
                                <a:gd name="T3" fmla="*/ 3268 h 60"/>
                                <a:gd name="T4" fmla="+- 0 9363 9363"/>
                                <a:gd name="T5" fmla="*/ T4 w 61"/>
                                <a:gd name="T6" fmla="+- 0 3328 3268"/>
                                <a:gd name="T7" fmla="*/ 3328 h 60"/>
                                <a:gd name="T8" fmla="+- 0 9424 9363"/>
                                <a:gd name="T9" fmla="*/ T8 w 61"/>
                                <a:gd name="T10" fmla="+- 0 3301 3268"/>
                                <a:gd name="T11" fmla="*/ 3301 h 60"/>
                                <a:gd name="T12" fmla="+- 0 9392 9363"/>
                                <a:gd name="T13" fmla="*/ T12 w 61"/>
                                <a:gd name="T14" fmla="+- 0 3268 3268"/>
                                <a:gd name="T15" fmla="*/ 3268 h 60"/>
                              </a:gdLst>
                              <a:ahLst/>
                              <a:cxnLst>
                                <a:cxn ang="0">
                                  <a:pos x="T1" y="T3"/>
                                </a:cxn>
                                <a:cxn ang="0">
                                  <a:pos x="T5" y="T7"/>
                                </a:cxn>
                                <a:cxn ang="0">
                                  <a:pos x="T9" y="T11"/>
                                </a:cxn>
                                <a:cxn ang="0">
                                  <a:pos x="T13" y="T15"/>
                                </a:cxn>
                              </a:cxnLst>
                              <a:rect l="0" t="0" r="r" b="b"/>
                              <a:pathLst>
                                <a:path w="61" h="60">
                                  <a:moveTo>
                                    <a:pt x="29" y="0"/>
                                  </a:moveTo>
                                  <a:lnTo>
                                    <a:pt x="0" y="60"/>
                                  </a:lnTo>
                                  <a:lnTo>
                                    <a:pt x="61" y="33"/>
                                  </a:lnTo>
                                  <a:lnTo>
                                    <a:pt x="2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52" name="Group 4338"/>
                        <wpg:cNvGrpSpPr>
                          <a:grpSpLocks/>
                        </wpg:cNvGrpSpPr>
                        <wpg:grpSpPr bwMode="auto">
                          <a:xfrm>
                            <a:off x="9363" y="3268"/>
                            <a:ext cx="61" cy="60"/>
                            <a:chOff x="9363" y="3268"/>
                            <a:chExt cx="61" cy="60"/>
                          </a:xfrm>
                        </wpg:grpSpPr>
                        <wps:wsp>
                          <wps:cNvPr id="16753" name="Freeform 4339"/>
                          <wps:cNvSpPr>
                            <a:spLocks/>
                          </wps:cNvSpPr>
                          <wps:spPr bwMode="auto">
                            <a:xfrm>
                              <a:off x="9363" y="3268"/>
                              <a:ext cx="61" cy="60"/>
                            </a:xfrm>
                            <a:custGeom>
                              <a:avLst/>
                              <a:gdLst>
                                <a:gd name="T0" fmla="+- 0 9363 9363"/>
                                <a:gd name="T1" fmla="*/ T0 w 61"/>
                                <a:gd name="T2" fmla="+- 0 3328 3268"/>
                                <a:gd name="T3" fmla="*/ 3328 h 60"/>
                                <a:gd name="T4" fmla="+- 0 9424 9363"/>
                                <a:gd name="T5" fmla="*/ T4 w 61"/>
                                <a:gd name="T6" fmla="+- 0 3301 3268"/>
                                <a:gd name="T7" fmla="*/ 3301 h 60"/>
                                <a:gd name="T8" fmla="+- 0 9392 9363"/>
                                <a:gd name="T9" fmla="*/ T8 w 61"/>
                                <a:gd name="T10" fmla="+- 0 3268 3268"/>
                                <a:gd name="T11" fmla="*/ 3268 h 60"/>
                                <a:gd name="T12" fmla="+- 0 9363 9363"/>
                                <a:gd name="T13" fmla="*/ T12 w 61"/>
                                <a:gd name="T14" fmla="+- 0 3328 3268"/>
                                <a:gd name="T15" fmla="*/ 3328 h 60"/>
                              </a:gdLst>
                              <a:ahLst/>
                              <a:cxnLst>
                                <a:cxn ang="0">
                                  <a:pos x="T1" y="T3"/>
                                </a:cxn>
                                <a:cxn ang="0">
                                  <a:pos x="T5" y="T7"/>
                                </a:cxn>
                                <a:cxn ang="0">
                                  <a:pos x="T9" y="T11"/>
                                </a:cxn>
                                <a:cxn ang="0">
                                  <a:pos x="T13" y="T15"/>
                                </a:cxn>
                              </a:cxnLst>
                              <a:rect l="0" t="0" r="r" b="b"/>
                              <a:pathLst>
                                <a:path w="61" h="60">
                                  <a:moveTo>
                                    <a:pt x="0" y="60"/>
                                  </a:moveTo>
                                  <a:lnTo>
                                    <a:pt x="61" y="33"/>
                                  </a:lnTo>
                                  <a:lnTo>
                                    <a:pt x="29" y="0"/>
                                  </a:lnTo>
                                  <a:lnTo>
                                    <a:pt x="0" y="6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54" name="Group 4340"/>
                        <wpg:cNvGrpSpPr>
                          <a:grpSpLocks/>
                        </wpg:cNvGrpSpPr>
                        <wpg:grpSpPr bwMode="auto">
                          <a:xfrm>
                            <a:off x="9315" y="3258"/>
                            <a:ext cx="46" cy="66"/>
                            <a:chOff x="9315" y="3258"/>
                            <a:chExt cx="46" cy="66"/>
                          </a:xfrm>
                        </wpg:grpSpPr>
                        <wps:wsp>
                          <wps:cNvPr id="16755" name="Freeform 4341"/>
                          <wps:cNvSpPr>
                            <a:spLocks/>
                          </wps:cNvSpPr>
                          <wps:spPr bwMode="auto">
                            <a:xfrm>
                              <a:off x="9315" y="3258"/>
                              <a:ext cx="46" cy="66"/>
                            </a:xfrm>
                            <a:custGeom>
                              <a:avLst/>
                              <a:gdLst>
                                <a:gd name="T0" fmla="+- 0 9361 9315"/>
                                <a:gd name="T1" fmla="*/ T0 w 46"/>
                                <a:gd name="T2" fmla="+- 0 3258 3258"/>
                                <a:gd name="T3" fmla="*/ 3258 h 66"/>
                                <a:gd name="T4" fmla="+- 0 9315 9315"/>
                                <a:gd name="T5" fmla="*/ T4 w 46"/>
                                <a:gd name="T6" fmla="+- 0 3267 3258"/>
                                <a:gd name="T7" fmla="*/ 3267 h 66"/>
                                <a:gd name="T8" fmla="+- 0 9350 9315"/>
                                <a:gd name="T9" fmla="*/ T8 w 46"/>
                                <a:gd name="T10" fmla="+- 0 3324 3258"/>
                                <a:gd name="T11" fmla="*/ 3324 h 66"/>
                                <a:gd name="T12" fmla="+- 0 9361 9315"/>
                                <a:gd name="T13" fmla="*/ T12 w 46"/>
                                <a:gd name="T14" fmla="+- 0 3258 3258"/>
                                <a:gd name="T15" fmla="*/ 3258 h 66"/>
                              </a:gdLst>
                              <a:ahLst/>
                              <a:cxnLst>
                                <a:cxn ang="0">
                                  <a:pos x="T1" y="T3"/>
                                </a:cxn>
                                <a:cxn ang="0">
                                  <a:pos x="T5" y="T7"/>
                                </a:cxn>
                                <a:cxn ang="0">
                                  <a:pos x="T9" y="T11"/>
                                </a:cxn>
                                <a:cxn ang="0">
                                  <a:pos x="T13" y="T15"/>
                                </a:cxn>
                              </a:cxnLst>
                              <a:rect l="0" t="0" r="r" b="b"/>
                              <a:pathLst>
                                <a:path w="46" h="66">
                                  <a:moveTo>
                                    <a:pt x="46" y="0"/>
                                  </a:moveTo>
                                  <a:lnTo>
                                    <a:pt x="0" y="9"/>
                                  </a:lnTo>
                                  <a:lnTo>
                                    <a:pt x="35" y="66"/>
                                  </a:lnTo>
                                  <a:lnTo>
                                    <a:pt x="4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56" name="Group 4342"/>
                        <wpg:cNvGrpSpPr>
                          <a:grpSpLocks/>
                        </wpg:cNvGrpSpPr>
                        <wpg:grpSpPr bwMode="auto">
                          <a:xfrm>
                            <a:off x="9315" y="3258"/>
                            <a:ext cx="46" cy="66"/>
                            <a:chOff x="9315" y="3258"/>
                            <a:chExt cx="46" cy="66"/>
                          </a:xfrm>
                        </wpg:grpSpPr>
                        <wps:wsp>
                          <wps:cNvPr id="16757" name="Freeform 4343"/>
                          <wps:cNvSpPr>
                            <a:spLocks/>
                          </wps:cNvSpPr>
                          <wps:spPr bwMode="auto">
                            <a:xfrm>
                              <a:off x="9315" y="3258"/>
                              <a:ext cx="46" cy="66"/>
                            </a:xfrm>
                            <a:custGeom>
                              <a:avLst/>
                              <a:gdLst>
                                <a:gd name="T0" fmla="+- 0 9350 9315"/>
                                <a:gd name="T1" fmla="*/ T0 w 46"/>
                                <a:gd name="T2" fmla="+- 0 3324 3258"/>
                                <a:gd name="T3" fmla="*/ 3324 h 66"/>
                                <a:gd name="T4" fmla="+- 0 9361 9315"/>
                                <a:gd name="T5" fmla="*/ T4 w 46"/>
                                <a:gd name="T6" fmla="+- 0 3258 3258"/>
                                <a:gd name="T7" fmla="*/ 3258 h 66"/>
                                <a:gd name="T8" fmla="+- 0 9315 9315"/>
                                <a:gd name="T9" fmla="*/ T8 w 46"/>
                                <a:gd name="T10" fmla="+- 0 3267 3258"/>
                                <a:gd name="T11" fmla="*/ 3267 h 66"/>
                                <a:gd name="T12" fmla="+- 0 9350 9315"/>
                                <a:gd name="T13" fmla="*/ T12 w 46"/>
                                <a:gd name="T14" fmla="+- 0 3324 3258"/>
                                <a:gd name="T15" fmla="*/ 3324 h 66"/>
                              </a:gdLst>
                              <a:ahLst/>
                              <a:cxnLst>
                                <a:cxn ang="0">
                                  <a:pos x="T1" y="T3"/>
                                </a:cxn>
                                <a:cxn ang="0">
                                  <a:pos x="T5" y="T7"/>
                                </a:cxn>
                                <a:cxn ang="0">
                                  <a:pos x="T9" y="T11"/>
                                </a:cxn>
                                <a:cxn ang="0">
                                  <a:pos x="T13" y="T15"/>
                                </a:cxn>
                              </a:cxnLst>
                              <a:rect l="0" t="0" r="r" b="b"/>
                              <a:pathLst>
                                <a:path w="46" h="66">
                                  <a:moveTo>
                                    <a:pt x="35" y="66"/>
                                  </a:moveTo>
                                  <a:lnTo>
                                    <a:pt x="46" y="0"/>
                                  </a:lnTo>
                                  <a:lnTo>
                                    <a:pt x="0" y="9"/>
                                  </a:lnTo>
                                  <a:lnTo>
                                    <a:pt x="35" y="66"/>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758" name="Picture 4344"/>
                            <pic:cNvPicPr>
                              <a:picLocks noChangeAspect="1" noChangeArrowheads="1"/>
                            </pic:cNvPicPr>
                          </pic:nvPicPr>
                          <pic:blipFill>
                            <a:blip r:embed="rId811">
                              <a:extLst>
                                <a:ext uri="{28A0092B-C50C-407E-A947-70E740481C1C}">
                                  <a14:useLocalDpi xmlns:a14="http://schemas.microsoft.com/office/drawing/2010/main" val="0"/>
                                </a:ext>
                              </a:extLst>
                            </a:blip>
                            <a:srcRect/>
                            <a:stretch>
                              <a:fillRect/>
                            </a:stretch>
                          </pic:blipFill>
                          <pic:spPr bwMode="auto">
                            <a:xfrm>
                              <a:off x="9268" y="1474"/>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59" name="Picture 4345"/>
                            <pic:cNvPicPr>
                              <a:picLocks noChangeAspect="1" noChangeArrowheads="1"/>
                            </pic:cNvPicPr>
                          </pic:nvPicPr>
                          <pic:blipFill>
                            <a:blip r:embed="rId812">
                              <a:extLst>
                                <a:ext uri="{28A0092B-C50C-407E-A947-70E740481C1C}">
                                  <a14:useLocalDpi xmlns:a14="http://schemas.microsoft.com/office/drawing/2010/main" val="0"/>
                                </a:ext>
                              </a:extLst>
                            </a:blip>
                            <a:srcRect/>
                            <a:stretch>
                              <a:fillRect/>
                            </a:stretch>
                          </pic:blipFill>
                          <pic:spPr bwMode="auto">
                            <a:xfrm>
                              <a:off x="9263" y="1474"/>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60" name="Picture 4346"/>
                            <pic:cNvPicPr>
                              <a:picLocks noChangeAspect="1" noChangeArrowheads="1"/>
                            </pic:cNvPicPr>
                          </pic:nvPicPr>
                          <pic:blipFill>
                            <a:blip r:embed="rId813">
                              <a:extLst>
                                <a:ext uri="{28A0092B-C50C-407E-A947-70E740481C1C}">
                                  <a14:useLocalDpi xmlns:a14="http://schemas.microsoft.com/office/drawing/2010/main" val="0"/>
                                </a:ext>
                              </a:extLst>
                            </a:blip>
                            <a:srcRect/>
                            <a:stretch>
                              <a:fillRect/>
                            </a:stretch>
                          </pic:blipFill>
                          <pic:spPr bwMode="auto">
                            <a:xfrm>
                              <a:off x="9609" y="1512"/>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61" name="Picture 4347"/>
                            <pic:cNvPicPr>
                              <a:picLocks noChangeAspect="1" noChangeArrowheads="1"/>
                            </pic:cNvPicPr>
                          </pic:nvPicPr>
                          <pic:blipFill>
                            <a:blip r:embed="rId814">
                              <a:extLst>
                                <a:ext uri="{28A0092B-C50C-407E-A947-70E740481C1C}">
                                  <a14:useLocalDpi xmlns:a14="http://schemas.microsoft.com/office/drawing/2010/main" val="0"/>
                                </a:ext>
                              </a:extLst>
                            </a:blip>
                            <a:srcRect/>
                            <a:stretch>
                              <a:fillRect/>
                            </a:stretch>
                          </pic:blipFill>
                          <pic:spPr bwMode="auto">
                            <a:xfrm>
                              <a:off x="9609" y="1514"/>
                              <a:ext cx="44" cy="4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62" name="Group 4348"/>
                        <wpg:cNvGrpSpPr>
                          <a:grpSpLocks/>
                        </wpg:cNvGrpSpPr>
                        <wpg:grpSpPr bwMode="auto">
                          <a:xfrm>
                            <a:off x="9268" y="1591"/>
                            <a:ext cx="5" cy="16"/>
                            <a:chOff x="9268" y="1591"/>
                            <a:chExt cx="5" cy="16"/>
                          </a:xfrm>
                        </wpg:grpSpPr>
                        <wps:wsp>
                          <wps:cNvPr id="16763" name="Freeform 4349"/>
                          <wps:cNvSpPr>
                            <a:spLocks/>
                          </wps:cNvSpPr>
                          <wps:spPr bwMode="auto">
                            <a:xfrm>
                              <a:off x="9268" y="1591"/>
                              <a:ext cx="5" cy="16"/>
                            </a:xfrm>
                            <a:custGeom>
                              <a:avLst/>
                              <a:gdLst>
                                <a:gd name="T0" fmla="+- 0 9268 9268"/>
                                <a:gd name="T1" fmla="*/ T0 w 5"/>
                                <a:gd name="T2" fmla="+- 0 1591 1591"/>
                                <a:gd name="T3" fmla="*/ 1591 h 16"/>
                                <a:gd name="T4" fmla="+- 0 9274 9268"/>
                                <a:gd name="T5" fmla="*/ T4 w 5"/>
                                <a:gd name="T6" fmla="+- 0 1591 1591"/>
                                <a:gd name="T7" fmla="*/ 1591 h 16"/>
                                <a:gd name="T8" fmla="+- 0 9274 9268"/>
                                <a:gd name="T9" fmla="*/ T8 w 5"/>
                                <a:gd name="T10" fmla="+- 0 1608 1591"/>
                                <a:gd name="T11" fmla="*/ 1608 h 16"/>
                                <a:gd name="T12" fmla="+- 0 9268 9268"/>
                                <a:gd name="T13" fmla="*/ T12 w 5"/>
                                <a:gd name="T14" fmla="+- 0 1608 1591"/>
                                <a:gd name="T15" fmla="*/ 1608 h 16"/>
                                <a:gd name="T16" fmla="+- 0 9268 9268"/>
                                <a:gd name="T17" fmla="*/ T16 w 5"/>
                                <a:gd name="T18" fmla="+- 0 1591 1591"/>
                                <a:gd name="T19" fmla="*/ 1591 h 16"/>
                              </a:gdLst>
                              <a:ahLst/>
                              <a:cxnLst>
                                <a:cxn ang="0">
                                  <a:pos x="T1" y="T3"/>
                                </a:cxn>
                                <a:cxn ang="0">
                                  <a:pos x="T5" y="T7"/>
                                </a:cxn>
                                <a:cxn ang="0">
                                  <a:pos x="T9" y="T11"/>
                                </a:cxn>
                                <a:cxn ang="0">
                                  <a:pos x="T13" y="T15"/>
                                </a:cxn>
                                <a:cxn ang="0">
                                  <a:pos x="T17" y="T19"/>
                                </a:cxn>
                              </a:cxnLst>
                              <a:rect l="0" t="0" r="r" b="b"/>
                              <a:pathLst>
                                <a:path w="5" h="16">
                                  <a:moveTo>
                                    <a:pt x="0" y="0"/>
                                  </a:moveTo>
                                  <a:lnTo>
                                    <a:pt x="6" y="0"/>
                                  </a:lnTo>
                                  <a:lnTo>
                                    <a:pt x="6" y="17"/>
                                  </a:lnTo>
                                  <a:lnTo>
                                    <a:pt x="0" y="1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64" name="Group 4350"/>
                        <wpg:cNvGrpSpPr>
                          <a:grpSpLocks/>
                        </wpg:cNvGrpSpPr>
                        <wpg:grpSpPr bwMode="auto">
                          <a:xfrm>
                            <a:off x="9263" y="1591"/>
                            <a:ext cx="11" cy="5"/>
                            <a:chOff x="9263" y="1591"/>
                            <a:chExt cx="11" cy="5"/>
                          </a:xfrm>
                        </wpg:grpSpPr>
                        <wps:wsp>
                          <wps:cNvPr id="16765" name="Freeform 4351"/>
                          <wps:cNvSpPr>
                            <a:spLocks/>
                          </wps:cNvSpPr>
                          <wps:spPr bwMode="auto">
                            <a:xfrm>
                              <a:off x="9263" y="1591"/>
                              <a:ext cx="11" cy="5"/>
                            </a:xfrm>
                            <a:custGeom>
                              <a:avLst/>
                              <a:gdLst>
                                <a:gd name="T0" fmla="+- 0 9263 9263"/>
                                <a:gd name="T1" fmla="*/ T0 w 11"/>
                                <a:gd name="T2" fmla="+- 0 1591 1591"/>
                                <a:gd name="T3" fmla="*/ 1591 h 5"/>
                                <a:gd name="T4" fmla="+- 0 9274 9263"/>
                                <a:gd name="T5" fmla="*/ T4 w 11"/>
                                <a:gd name="T6" fmla="+- 0 1591 1591"/>
                                <a:gd name="T7" fmla="*/ 1591 h 5"/>
                                <a:gd name="T8" fmla="+- 0 9274 9263"/>
                                <a:gd name="T9" fmla="*/ T8 w 11"/>
                                <a:gd name="T10" fmla="+- 0 1597 1591"/>
                                <a:gd name="T11" fmla="*/ 1597 h 5"/>
                                <a:gd name="T12" fmla="+- 0 9263 9263"/>
                                <a:gd name="T13" fmla="*/ T12 w 11"/>
                                <a:gd name="T14" fmla="+- 0 1597 1591"/>
                                <a:gd name="T15" fmla="*/ 1597 h 5"/>
                                <a:gd name="T16" fmla="+- 0 9263 9263"/>
                                <a:gd name="T17" fmla="*/ T16 w 11"/>
                                <a:gd name="T18" fmla="+- 0 1591 1591"/>
                                <a:gd name="T19" fmla="*/ 1591 h 5"/>
                              </a:gdLst>
                              <a:ahLst/>
                              <a:cxnLst>
                                <a:cxn ang="0">
                                  <a:pos x="T1" y="T3"/>
                                </a:cxn>
                                <a:cxn ang="0">
                                  <a:pos x="T5" y="T7"/>
                                </a:cxn>
                                <a:cxn ang="0">
                                  <a:pos x="T9" y="T11"/>
                                </a:cxn>
                                <a:cxn ang="0">
                                  <a:pos x="T13" y="T15"/>
                                </a:cxn>
                                <a:cxn ang="0">
                                  <a:pos x="T17" y="T19"/>
                                </a:cxn>
                              </a:cxnLst>
                              <a:rect l="0" t="0" r="r" b="b"/>
                              <a:pathLst>
                                <a:path w="11" h="5">
                                  <a:moveTo>
                                    <a:pt x="0" y="0"/>
                                  </a:moveTo>
                                  <a:lnTo>
                                    <a:pt x="11" y="0"/>
                                  </a:lnTo>
                                  <a:lnTo>
                                    <a:pt x="11" y="6"/>
                                  </a:lnTo>
                                  <a:lnTo>
                                    <a:pt x="0" y="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766" name="Picture 4352"/>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9263" y="1517"/>
                              <a:ext cx="5" cy="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67" name="Picture 4353"/>
                            <pic:cNvPicPr>
                              <a:picLocks noChangeAspect="1" noChangeArrowheads="1"/>
                            </pic:cNvPicPr>
                          </pic:nvPicPr>
                          <pic:blipFill>
                            <a:blip r:embed="rId816">
                              <a:extLst>
                                <a:ext uri="{28A0092B-C50C-407E-A947-70E740481C1C}">
                                  <a14:useLocalDpi xmlns:a14="http://schemas.microsoft.com/office/drawing/2010/main" val="0"/>
                                </a:ext>
                              </a:extLst>
                            </a:blip>
                            <a:srcRect/>
                            <a:stretch>
                              <a:fillRect/>
                            </a:stretch>
                          </pic:blipFill>
                          <pic:spPr bwMode="auto">
                            <a:xfrm>
                              <a:off x="9263" y="1474"/>
                              <a:ext cx="49"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68" name="Picture 4354"/>
                            <pic:cNvPicPr>
                              <a:picLocks noChangeAspect="1" noChangeArrowheads="1"/>
                            </pic:cNvPicPr>
                          </pic:nvPicPr>
                          <pic:blipFill>
                            <a:blip r:embed="rId817">
                              <a:extLst>
                                <a:ext uri="{28A0092B-C50C-407E-A947-70E740481C1C}">
                                  <a14:useLocalDpi xmlns:a14="http://schemas.microsoft.com/office/drawing/2010/main" val="0"/>
                                </a:ext>
                              </a:extLst>
                            </a:blip>
                            <a:srcRect/>
                            <a:stretch>
                              <a:fillRect/>
                            </a:stretch>
                          </pic:blipFill>
                          <pic:spPr bwMode="auto">
                            <a:xfrm>
                              <a:off x="9307" y="1474"/>
                              <a:ext cx="352"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69" name="Picture 4355"/>
                            <pic:cNvPicPr>
                              <a:picLocks noChangeAspect="1" noChangeArrowheads="1"/>
                            </pic:cNvPicPr>
                          </pic:nvPicPr>
                          <pic:blipFill>
                            <a:blip r:embed="rId818">
                              <a:extLst>
                                <a:ext uri="{28A0092B-C50C-407E-A947-70E740481C1C}">
                                  <a14:useLocalDpi xmlns:a14="http://schemas.microsoft.com/office/drawing/2010/main" val="0"/>
                                </a:ext>
                              </a:extLst>
                            </a:blip>
                            <a:srcRect/>
                            <a:stretch>
                              <a:fillRect/>
                            </a:stretch>
                          </pic:blipFill>
                          <pic:spPr bwMode="auto">
                            <a:xfrm>
                              <a:off x="9653" y="1474"/>
                              <a:ext cx="5" cy="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70" name="Picture 4356"/>
                            <pic:cNvPicPr>
                              <a:picLocks noChangeAspect="1" noChangeArrowheads="1"/>
                            </pic:cNvPicPr>
                          </pic:nvPicPr>
                          <pic:blipFill>
                            <a:blip r:embed="rId819">
                              <a:extLst>
                                <a:ext uri="{28A0092B-C50C-407E-A947-70E740481C1C}">
                                  <a14:useLocalDpi xmlns:a14="http://schemas.microsoft.com/office/drawing/2010/main" val="0"/>
                                </a:ext>
                              </a:extLst>
                            </a:blip>
                            <a:srcRect/>
                            <a:stretch>
                              <a:fillRect/>
                            </a:stretch>
                          </pic:blipFill>
                          <pic:spPr bwMode="auto">
                            <a:xfrm>
                              <a:off x="9599" y="1549"/>
                              <a:ext cx="60" cy="5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71" name="Picture 4357"/>
                            <pic:cNvPicPr>
                              <a:picLocks noChangeAspect="1" noChangeArrowheads="1"/>
                            </pic:cNvPicPr>
                          </pic:nvPicPr>
                          <pic:blipFill>
                            <a:blip r:embed="rId820">
                              <a:extLst>
                                <a:ext uri="{28A0092B-C50C-407E-A947-70E740481C1C}">
                                  <a14:useLocalDpi xmlns:a14="http://schemas.microsoft.com/office/drawing/2010/main" val="0"/>
                                </a:ext>
                              </a:extLst>
                            </a:blip>
                            <a:srcRect/>
                            <a:stretch>
                              <a:fillRect/>
                            </a:stretch>
                          </pic:blipFill>
                          <pic:spPr bwMode="auto">
                            <a:xfrm>
                              <a:off x="9268" y="1602"/>
                              <a:ext cx="336"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772" name="Picture 4358"/>
                            <pic:cNvPicPr>
                              <a:picLocks noChangeAspect="1" noChangeArrowheads="1"/>
                            </pic:cNvPicPr>
                          </pic:nvPicPr>
                          <pic:blipFill>
                            <a:blip r:embed="rId821">
                              <a:extLst>
                                <a:ext uri="{28A0092B-C50C-407E-A947-70E740481C1C}">
                                  <a14:useLocalDpi xmlns:a14="http://schemas.microsoft.com/office/drawing/2010/main" val="0"/>
                                </a:ext>
                              </a:extLst>
                            </a:blip>
                            <a:srcRect/>
                            <a:stretch>
                              <a:fillRect/>
                            </a:stretch>
                          </pic:blipFill>
                          <pic:spPr bwMode="auto">
                            <a:xfrm>
                              <a:off x="9263"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73" name="Group 4359"/>
                        <wpg:cNvGrpSpPr>
                          <a:grpSpLocks/>
                        </wpg:cNvGrpSpPr>
                        <wpg:grpSpPr bwMode="auto">
                          <a:xfrm>
                            <a:off x="9607" y="1517"/>
                            <a:ext cx="2" cy="91"/>
                            <a:chOff x="9607" y="1517"/>
                            <a:chExt cx="2" cy="91"/>
                          </a:xfrm>
                        </wpg:grpSpPr>
                        <wps:wsp>
                          <wps:cNvPr id="16774" name="Freeform 4360"/>
                          <wps:cNvSpPr>
                            <a:spLocks/>
                          </wps:cNvSpPr>
                          <wps:spPr bwMode="auto">
                            <a:xfrm>
                              <a:off x="9607" y="1517"/>
                              <a:ext cx="2" cy="91"/>
                            </a:xfrm>
                            <a:custGeom>
                              <a:avLst/>
                              <a:gdLst>
                                <a:gd name="T0" fmla="+- 0 9609 9607"/>
                                <a:gd name="T1" fmla="*/ T0 w 2"/>
                                <a:gd name="T2" fmla="+- 0 1517 1517"/>
                                <a:gd name="T3" fmla="*/ 1517 h 91"/>
                                <a:gd name="T4" fmla="+- 0 9607 9607"/>
                                <a:gd name="T5" fmla="*/ T4 w 2"/>
                                <a:gd name="T6" fmla="+- 0 1517 1517"/>
                                <a:gd name="T7" fmla="*/ 1517 h 91"/>
                                <a:gd name="T8" fmla="+- 0 9607 9607"/>
                                <a:gd name="T9" fmla="*/ T8 w 2"/>
                                <a:gd name="T10" fmla="+- 0 1608 1517"/>
                                <a:gd name="T11" fmla="*/ 1608 h 91"/>
                                <a:gd name="T12" fmla="+- 0 9609 9607"/>
                                <a:gd name="T13" fmla="*/ T12 w 2"/>
                                <a:gd name="T14" fmla="+- 0 1608 1517"/>
                                <a:gd name="T15" fmla="*/ 1608 h 91"/>
                                <a:gd name="T16" fmla="+- 0 9609 9607"/>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75" name="Group 4361"/>
                        <wpg:cNvGrpSpPr>
                          <a:grpSpLocks/>
                        </wpg:cNvGrpSpPr>
                        <wpg:grpSpPr bwMode="auto">
                          <a:xfrm>
                            <a:off x="9266" y="1517"/>
                            <a:ext cx="2" cy="91"/>
                            <a:chOff x="9266" y="1517"/>
                            <a:chExt cx="2" cy="91"/>
                          </a:xfrm>
                        </wpg:grpSpPr>
                        <wps:wsp>
                          <wps:cNvPr id="16776" name="Freeform 4362"/>
                          <wps:cNvSpPr>
                            <a:spLocks/>
                          </wps:cNvSpPr>
                          <wps:spPr bwMode="auto">
                            <a:xfrm>
                              <a:off x="9266" y="1517"/>
                              <a:ext cx="2" cy="91"/>
                            </a:xfrm>
                            <a:custGeom>
                              <a:avLst/>
                              <a:gdLst>
                                <a:gd name="T0" fmla="+- 0 9267 9266"/>
                                <a:gd name="T1" fmla="*/ T0 w 2"/>
                                <a:gd name="T2" fmla="+- 0 1517 1517"/>
                                <a:gd name="T3" fmla="*/ 1517 h 91"/>
                                <a:gd name="T4" fmla="+- 0 9266 9266"/>
                                <a:gd name="T5" fmla="*/ T4 w 2"/>
                                <a:gd name="T6" fmla="+- 0 1517 1517"/>
                                <a:gd name="T7" fmla="*/ 1517 h 91"/>
                                <a:gd name="T8" fmla="+- 0 9266 9266"/>
                                <a:gd name="T9" fmla="*/ T8 w 2"/>
                                <a:gd name="T10" fmla="+- 0 1608 1517"/>
                                <a:gd name="T11" fmla="*/ 1608 h 91"/>
                                <a:gd name="T12" fmla="+- 0 9267 9266"/>
                                <a:gd name="T13" fmla="*/ T12 w 2"/>
                                <a:gd name="T14" fmla="+- 0 1608 1517"/>
                                <a:gd name="T15" fmla="*/ 1608 h 91"/>
                                <a:gd name="T16" fmla="+- 0 9267 9266"/>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777" name="Picture 4363"/>
                            <pic:cNvPicPr>
                              <a:picLocks noChangeAspect="1" noChangeArrowheads="1"/>
                            </pic:cNvPicPr>
                          </pic:nvPicPr>
                          <pic:blipFill>
                            <a:blip r:embed="rId822">
                              <a:extLst>
                                <a:ext uri="{28A0092B-C50C-407E-A947-70E740481C1C}">
                                  <a14:useLocalDpi xmlns:a14="http://schemas.microsoft.com/office/drawing/2010/main" val="0"/>
                                </a:ext>
                              </a:extLst>
                            </a:blip>
                            <a:srcRect/>
                            <a:stretch>
                              <a:fillRect/>
                            </a:stretch>
                          </pic:blipFill>
                          <pic:spPr bwMode="auto">
                            <a:xfrm>
                              <a:off x="9604"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78" name="Group 4364"/>
                        <wpg:cNvGrpSpPr>
                          <a:grpSpLocks/>
                        </wpg:cNvGrpSpPr>
                        <wpg:grpSpPr bwMode="auto">
                          <a:xfrm>
                            <a:off x="9267" y="1517"/>
                            <a:ext cx="3" cy="91"/>
                            <a:chOff x="9267" y="1517"/>
                            <a:chExt cx="3" cy="91"/>
                          </a:xfrm>
                        </wpg:grpSpPr>
                        <wps:wsp>
                          <wps:cNvPr id="16779" name="Freeform 4365"/>
                          <wps:cNvSpPr>
                            <a:spLocks/>
                          </wps:cNvSpPr>
                          <wps:spPr bwMode="auto">
                            <a:xfrm>
                              <a:off x="9267" y="1517"/>
                              <a:ext cx="3" cy="91"/>
                            </a:xfrm>
                            <a:custGeom>
                              <a:avLst/>
                              <a:gdLst>
                                <a:gd name="T0" fmla="+- 0 9270 9267"/>
                                <a:gd name="T1" fmla="*/ T0 w 3"/>
                                <a:gd name="T2" fmla="+- 0 1517 1517"/>
                                <a:gd name="T3" fmla="*/ 1517 h 91"/>
                                <a:gd name="T4" fmla="+- 0 9267 9267"/>
                                <a:gd name="T5" fmla="*/ T4 w 3"/>
                                <a:gd name="T6" fmla="+- 0 1517 1517"/>
                                <a:gd name="T7" fmla="*/ 1517 h 91"/>
                                <a:gd name="T8" fmla="+- 0 9267 9267"/>
                                <a:gd name="T9" fmla="*/ T8 w 3"/>
                                <a:gd name="T10" fmla="+- 0 1608 1517"/>
                                <a:gd name="T11" fmla="*/ 1608 h 91"/>
                                <a:gd name="T12" fmla="+- 0 9270 9267"/>
                                <a:gd name="T13" fmla="*/ T12 w 3"/>
                                <a:gd name="T14" fmla="+- 0 1608 1517"/>
                                <a:gd name="T15" fmla="*/ 1608 h 91"/>
                                <a:gd name="T16" fmla="+- 0 9270 9267"/>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80" name="Group 4366"/>
                        <wpg:cNvGrpSpPr>
                          <a:grpSpLocks/>
                        </wpg:cNvGrpSpPr>
                        <wpg:grpSpPr bwMode="auto">
                          <a:xfrm>
                            <a:off x="9602" y="1517"/>
                            <a:ext cx="2" cy="91"/>
                            <a:chOff x="9602" y="1517"/>
                            <a:chExt cx="2" cy="91"/>
                          </a:xfrm>
                        </wpg:grpSpPr>
                        <wps:wsp>
                          <wps:cNvPr id="16781" name="Freeform 4367"/>
                          <wps:cNvSpPr>
                            <a:spLocks/>
                          </wps:cNvSpPr>
                          <wps:spPr bwMode="auto">
                            <a:xfrm>
                              <a:off x="9602" y="1517"/>
                              <a:ext cx="2" cy="91"/>
                            </a:xfrm>
                            <a:custGeom>
                              <a:avLst/>
                              <a:gdLst>
                                <a:gd name="T0" fmla="+- 0 9604 9602"/>
                                <a:gd name="T1" fmla="*/ T0 w 2"/>
                                <a:gd name="T2" fmla="+- 0 1517 1517"/>
                                <a:gd name="T3" fmla="*/ 1517 h 91"/>
                                <a:gd name="T4" fmla="+- 0 9602 9602"/>
                                <a:gd name="T5" fmla="*/ T4 w 2"/>
                                <a:gd name="T6" fmla="+- 0 1517 1517"/>
                                <a:gd name="T7" fmla="*/ 1517 h 91"/>
                                <a:gd name="T8" fmla="+- 0 9602 9602"/>
                                <a:gd name="T9" fmla="*/ T8 w 2"/>
                                <a:gd name="T10" fmla="+- 0 1608 1517"/>
                                <a:gd name="T11" fmla="*/ 1608 h 91"/>
                                <a:gd name="T12" fmla="+- 0 9604 9602"/>
                                <a:gd name="T13" fmla="*/ T12 w 2"/>
                                <a:gd name="T14" fmla="+- 0 1608 1517"/>
                                <a:gd name="T15" fmla="*/ 1608 h 91"/>
                                <a:gd name="T16" fmla="+- 0 9604 9602"/>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82" name="Group 4368"/>
                        <wpg:cNvGrpSpPr>
                          <a:grpSpLocks/>
                        </wpg:cNvGrpSpPr>
                        <wpg:grpSpPr bwMode="auto">
                          <a:xfrm>
                            <a:off x="9270" y="1517"/>
                            <a:ext cx="2" cy="91"/>
                            <a:chOff x="9270" y="1517"/>
                            <a:chExt cx="2" cy="91"/>
                          </a:xfrm>
                        </wpg:grpSpPr>
                        <wps:wsp>
                          <wps:cNvPr id="16783" name="Freeform 4369"/>
                          <wps:cNvSpPr>
                            <a:spLocks/>
                          </wps:cNvSpPr>
                          <wps:spPr bwMode="auto">
                            <a:xfrm>
                              <a:off x="9270" y="1517"/>
                              <a:ext cx="2" cy="91"/>
                            </a:xfrm>
                            <a:custGeom>
                              <a:avLst/>
                              <a:gdLst>
                                <a:gd name="T0" fmla="+- 0 9272 9270"/>
                                <a:gd name="T1" fmla="*/ T0 w 2"/>
                                <a:gd name="T2" fmla="+- 0 1517 1517"/>
                                <a:gd name="T3" fmla="*/ 1517 h 91"/>
                                <a:gd name="T4" fmla="+- 0 9270 9270"/>
                                <a:gd name="T5" fmla="*/ T4 w 2"/>
                                <a:gd name="T6" fmla="+- 0 1517 1517"/>
                                <a:gd name="T7" fmla="*/ 1517 h 91"/>
                                <a:gd name="T8" fmla="+- 0 9270 9270"/>
                                <a:gd name="T9" fmla="*/ T8 w 2"/>
                                <a:gd name="T10" fmla="+- 0 1608 1517"/>
                                <a:gd name="T11" fmla="*/ 1608 h 91"/>
                                <a:gd name="T12" fmla="+- 0 9272 9270"/>
                                <a:gd name="T13" fmla="*/ T12 w 2"/>
                                <a:gd name="T14" fmla="+- 0 1608 1517"/>
                                <a:gd name="T15" fmla="*/ 1608 h 91"/>
                                <a:gd name="T16" fmla="+- 0 9272 9270"/>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84" name="Group 4370"/>
                        <wpg:cNvGrpSpPr>
                          <a:grpSpLocks/>
                        </wpg:cNvGrpSpPr>
                        <wpg:grpSpPr bwMode="auto">
                          <a:xfrm>
                            <a:off x="9600" y="1517"/>
                            <a:ext cx="3" cy="91"/>
                            <a:chOff x="9600" y="1517"/>
                            <a:chExt cx="3" cy="91"/>
                          </a:xfrm>
                        </wpg:grpSpPr>
                        <wps:wsp>
                          <wps:cNvPr id="16785" name="Freeform 4371"/>
                          <wps:cNvSpPr>
                            <a:spLocks/>
                          </wps:cNvSpPr>
                          <wps:spPr bwMode="auto">
                            <a:xfrm>
                              <a:off x="9600" y="1517"/>
                              <a:ext cx="3" cy="91"/>
                            </a:xfrm>
                            <a:custGeom>
                              <a:avLst/>
                              <a:gdLst>
                                <a:gd name="T0" fmla="+- 0 9602 9600"/>
                                <a:gd name="T1" fmla="*/ T0 w 3"/>
                                <a:gd name="T2" fmla="+- 0 1517 1517"/>
                                <a:gd name="T3" fmla="*/ 1517 h 91"/>
                                <a:gd name="T4" fmla="+- 0 9600 9600"/>
                                <a:gd name="T5" fmla="*/ T4 w 3"/>
                                <a:gd name="T6" fmla="+- 0 1517 1517"/>
                                <a:gd name="T7" fmla="*/ 1517 h 91"/>
                                <a:gd name="T8" fmla="+- 0 9600 9600"/>
                                <a:gd name="T9" fmla="*/ T8 w 3"/>
                                <a:gd name="T10" fmla="+- 0 1608 1517"/>
                                <a:gd name="T11" fmla="*/ 1608 h 91"/>
                                <a:gd name="T12" fmla="+- 0 9602 9600"/>
                                <a:gd name="T13" fmla="*/ T12 w 3"/>
                                <a:gd name="T14" fmla="+- 0 1608 1517"/>
                                <a:gd name="T15" fmla="*/ 1608 h 91"/>
                                <a:gd name="T16" fmla="+- 0 9602 9600"/>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86" name="Group 4372"/>
                        <wpg:cNvGrpSpPr>
                          <a:grpSpLocks/>
                        </wpg:cNvGrpSpPr>
                        <wpg:grpSpPr bwMode="auto">
                          <a:xfrm>
                            <a:off x="9272" y="1517"/>
                            <a:ext cx="3" cy="91"/>
                            <a:chOff x="9272" y="1517"/>
                            <a:chExt cx="3" cy="91"/>
                          </a:xfrm>
                        </wpg:grpSpPr>
                        <wps:wsp>
                          <wps:cNvPr id="16787" name="Freeform 4373"/>
                          <wps:cNvSpPr>
                            <a:spLocks/>
                          </wps:cNvSpPr>
                          <wps:spPr bwMode="auto">
                            <a:xfrm>
                              <a:off x="9272" y="1517"/>
                              <a:ext cx="3" cy="91"/>
                            </a:xfrm>
                            <a:custGeom>
                              <a:avLst/>
                              <a:gdLst>
                                <a:gd name="T0" fmla="+- 0 9275 9272"/>
                                <a:gd name="T1" fmla="*/ T0 w 3"/>
                                <a:gd name="T2" fmla="+- 0 1517 1517"/>
                                <a:gd name="T3" fmla="*/ 1517 h 91"/>
                                <a:gd name="T4" fmla="+- 0 9272 9272"/>
                                <a:gd name="T5" fmla="*/ T4 w 3"/>
                                <a:gd name="T6" fmla="+- 0 1517 1517"/>
                                <a:gd name="T7" fmla="*/ 1517 h 91"/>
                                <a:gd name="T8" fmla="+- 0 9272 9272"/>
                                <a:gd name="T9" fmla="*/ T8 w 3"/>
                                <a:gd name="T10" fmla="+- 0 1608 1517"/>
                                <a:gd name="T11" fmla="*/ 1608 h 91"/>
                                <a:gd name="T12" fmla="+- 0 9275 9272"/>
                                <a:gd name="T13" fmla="*/ T12 w 3"/>
                                <a:gd name="T14" fmla="+- 0 1608 1517"/>
                                <a:gd name="T15" fmla="*/ 1608 h 91"/>
                                <a:gd name="T16" fmla="+- 0 9275 9272"/>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88" name="Group 4374"/>
                        <wpg:cNvGrpSpPr>
                          <a:grpSpLocks/>
                        </wpg:cNvGrpSpPr>
                        <wpg:grpSpPr bwMode="auto">
                          <a:xfrm>
                            <a:off x="9598" y="1517"/>
                            <a:ext cx="2" cy="91"/>
                            <a:chOff x="9598" y="1517"/>
                            <a:chExt cx="2" cy="91"/>
                          </a:xfrm>
                        </wpg:grpSpPr>
                        <wps:wsp>
                          <wps:cNvPr id="16789" name="Freeform 4375"/>
                          <wps:cNvSpPr>
                            <a:spLocks/>
                          </wps:cNvSpPr>
                          <wps:spPr bwMode="auto">
                            <a:xfrm>
                              <a:off x="9598" y="1517"/>
                              <a:ext cx="2" cy="91"/>
                            </a:xfrm>
                            <a:custGeom>
                              <a:avLst/>
                              <a:gdLst>
                                <a:gd name="T0" fmla="+- 0 9600 9598"/>
                                <a:gd name="T1" fmla="*/ T0 w 2"/>
                                <a:gd name="T2" fmla="+- 0 1517 1517"/>
                                <a:gd name="T3" fmla="*/ 1517 h 91"/>
                                <a:gd name="T4" fmla="+- 0 9598 9598"/>
                                <a:gd name="T5" fmla="*/ T4 w 2"/>
                                <a:gd name="T6" fmla="+- 0 1517 1517"/>
                                <a:gd name="T7" fmla="*/ 1517 h 91"/>
                                <a:gd name="T8" fmla="+- 0 9598 9598"/>
                                <a:gd name="T9" fmla="*/ T8 w 2"/>
                                <a:gd name="T10" fmla="+- 0 1608 1517"/>
                                <a:gd name="T11" fmla="*/ 1608 h 91"/>
                                <a:gd name="T12" fmla="+- 0 9600 9598"/>
                                <a:gd name="T13" fmla="*/ T12 w 2"/>
                                <a:gd name="T14" fmla="+- 0 1608 1517"/>
                                <a:gd name="T15" fmla="*/ 1608 h 91"/>
                                <a:gd name="T16" fmla="+- 0 9600 9598"/>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790" name="Picture 4376"/>
                            <pic:cNvPicPr>
                              <a:picLocks noChangeAspect="1" noChangeArrowheads="1"/>
                            </pic:cNvPicPr>
                          </pic:nvPicPr>
                          <pic:blipFill>
                            <a:blip r:embed="rId823">
                              <a:extLst>
                                <a:ext uri="{28A0092B-C50C-407E-A947-70E740481C1C}">
                                  <a14:useLocalDpi xmlns:a14="http://schemas.microsoft.com/office/drawing/2010/main" val="0"/>
                                </a:ext>
                              </a:extLst>
                            </a:blip>
                            <a:srcRect/>
                            <a:stretch>
                              <a:fillRect/>
                            </a:stretch>
                          </pic:blipFill>
                          <pic:spPr bwMode="auto">
                            <a:xfrm>
                              <a:off x="9275" y="151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91" name="Group 4377"/>
                        <wpg:cNvGrpSpPr>
                          <a:grpSpLocks/>
                        </wpg:cNvGrpSpPr>
                        <wpg:grpSpPr bwMode="auto">
                          <a:xfrm>
                            <a:off x="9595" y="1517"/>
                            <a:ext cx="3" cy="91"/>
                            <a:chOff x="9595" y="1517"/>
                            <a:chExt cx="3" cy="91"/>
                          </a:xfrm>
                        </wpg:grpSpPr>
                        <wps:wsp>
                          <wps:cNvPr id="16792" name="Freeform 4378"/>
                          <wps:cNvSpPr>
                            <a:spLocks/>
                          </wps:cNvSpPr>
                          <wps:spPr bwMode="auto">
                            <a:xfrm>
                              <a:off x="9595" y="1517"/>
                              <a:ext cx="3" cy="91"/>
                            </a:xfrm>
                            <a:custGeom>
                              <a:avLst/>
                              <a:gdLst>
                                <a:gd name="T0" fmla="+- 0 9598 9595"/>
                                <a:gd name="T1" fmla="*/ T0 w 3"/>
                                <a:gd name="T2" fmla="+- 0 1517 1517"/>
                                <a:gd name="T3" fmla="*/ 1517 h 91"/>
                                <a:gd name="T4" fmla="+- 0 9595 9595"/>
                                <a:gd name="T5" fmla="*/ T4 w 3"/>
                                <a:gd name="T6" fmla="+- 0 1517 1517"/>
                                <a:gd name="T7" fmla="*/ 1517 h 91"/>
                                <a:gd name="T8" fmla="+- 0 9595 9595"/>
                                <a:gd name="T9" fmla="*/ T8 w 3"/>
                                <a:gd name="T10" fmla="+- 0 1608 1517"/>
                                <a:gd name="T11" fmla="*/ 1608 h 91"/>
                                <a:gd name="T12" fmla="+- 0 9598 9595"/>
                                <a:gd name="T13" fmla="*/ T12 w 3"/>
                                <a:gd name="T14" fmla="+- 0 1608 1517"/>
                                <a:gd name="T15" fmla="*/ 1608 h 91"/>
                                <a:gd name="T16" fmla="+- 0 9598 9595"/>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93" name="Group 4379"/>
                        <wpg:cNvGrpSpPr>
                          <a:grpSpLocks/>
                        </wpg:cNvGrpSpPr>
                        <wpg:grpSpPr bwMode="auto">
                          <a:xfrm>
                            <a:off x="9277" y="1517"/>
                            <a:ext cx="3" cy="91"/>
                            <a:chOff x="9277" y="1517"/>
                            <a:chExt cx="3" cy="91"/>
                          </a:xfrm>
                        </wpg:grpSpPr>
                        <wps:wsp>
                          <wps:cNvPr id="16794" name="Freeform 4380"/>
                          <wps:cNvSpPr>
                            <a:spLocks/>
                          </wps:cNvSpPr>
                          <wps:spPr bwMode="auto">
                            <a:xfrm>
                              <a:off x="9277" y="1517"/>
                              <a:ext cx="3" cy="91"/>
                            </a:xfrm>
                            <a:custGeom>
                              <a:avLst/>
                              <a:gdLst>
                                <a:gd name="T0" fmla="+- 0 9279 9277"/>
                                <a:gd name="T1" fmla="*/ T0 w 3"/>
                                <a:gd name="T2" fmla="+- 0 1517 1517"/>
                                <a:gd name="T3" fmla="*/ 1517 h 91"/>
                                <a:gd name="T4" fmla="+- 0 9277 9277"/>
                                <a:gd name="T5" fmla="*/ T4 w 3"/>
                                <a:gd name="T6" fmla="+- 0 1517 1517"/>
                                <a:gd name="T7" fmla="*/ 1517 h 91"/>
                                <a:gd name="T8" fmla="+- 0 9277 9277"/>
                                <a:gd name="T9" fmla="*/ T8 w 3"/>
                                <a:gd name="T10" fmla="+- 0 1608 1517"/>
                                <a:gd name="T11" fmla="*/ 1608 h 91"/>
                                <a:gd name="T12" fmla="+- 0 9279 9277"/>
                                <a:gd name="T13" fmla="*/ T12 w 3"/>
                                <a:gd name="T14" fmla="+- 0 1608 1517"/>
                                <a:gd name="T15" fmla="*/ 1608 h 91"/>
                                <a:gd name="T16" fmla="+- 0 9279 9277"/>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795" name="Picture 4381"/>
                            <pic:cNvPicPr>
                              <a:picLocks noChangeAspect="1" noChangeArrowheads="1"/>
                            </pic:cNvPicPr>
                          </pic:nvPicPr>
                          <pic:blipFill>
                            <a:blip r:embed="rId824">
                              <a:extLst>
                                <a:ext uri="{28A0092B-C50C-407E-A947-70E740481C1C}">
                                  <a14:useLocalDpi xmlns:a14="http://schemas.microsoft.com/office/drawing/2010/main" val="0"/>
                                </a:ext>
                              </a:extLst>
                            </a:blip>
                            <a:srcRect/>
                            <a:stretch>
                              <a:fillRect/>
                            </a:stretch>
                          </pic:blipFill>
                          <pic:spPr bwMode="auto">
                            <a:xfrm>
                              <a:off x="9593" y="151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796" name="Group 4382"/>
                        <wpg:cNvGrpSpPr>
                          <a:grpSpLocks/>
                        </wpg:cNvGrpSpPr>
                        <wpg:grpSpPr bwMode="auto">
                          <a:xfrm>
                            <a:off x="9279" y="1517"/>
                            <a:ext cx="2" cy="91"/>
                            <a:chOff x="9279" y="1517"/>
                            <a:chExt cx="2" cy="91"/>
                          </a:xfrm>
                        </wpg:grpSpPr>
                        <wps:wsp>
                          <wps:cNvPr id="16797" name="Freeform 4383"/>
                          <wps:cNvSpPr>
                            <a:spLocks/>
                          </wps:cNvSpPr>
                          <wps:spPr bwMode="auto">
                            <a:xfrm>
                              <a:off x="9279" y="1517"/>
                              <a:ext cx="2" cy="91"/>
                            </a:xfrm>
                            <a:custGeom>
                              <a:avLst/>
                              <a:gdLst>
                                <a:gd name="T0" fmla="+- 0 9281 9279"/>
                                <a:gd name="T1" fmla="*/ T0 w 2"/>
                                <a:gd name="T2" fmla="+- 0 1517 1517"/>
                                <a:gd name="T3" fmla="*/ 1517 h 91"/>
                                <a:gd name="T4" fmla="+- 0 9279 9279"/>
                                <a:gd name="T5" fmla="*/ T4 w 2"/>
                                <a:gd name="T6" fmla="+- 0 1517 1517"/>
                                <a:gd name="T7" fmla="*/ 1517 h 91"/>
                                <a:gd name="T8" fmla="+- 0 9279 9279"/>
                                <a:gd name="T9" fmla="*/ T8 w 2"/>
                                <a:gd name="T10" fmla="+- 0 1608 1517"/>
                                <a:gd name="T11" fmla="*/ 1608 h 91"/>
                                <a:gd name="T12" fmla="+- 0 9281 9279"/>
                                <a:gd name="T13" fmla="*/ T12 w 2"/>
                                <a:gd name="T14" fmla="+- 0 1608 1517"/>
                                <a:gd name="T15" fmla="*/ 1608 h 91"/>
                                <a:gd name="T16" fmla="+- 0 9281 9279"/>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798" name="Group 4384"/>
                        <wpg:cNvGrpSpPr>
                          <a:grpSpLocks/>
                        </wpg:cNvGrpSpPr>
                        <wpg:grpSpPr bwMode="auto">
                          <a:xfrm>
                            <a:off x="9591" y="1517"/>
                            <a:ext cx="3" cy="91"/>
                            <a:chOff x="9591" y="1517"/>
                            <a:chExt cx="3" cy="91"/>
                          </a:xfrm>
                        </wpg:grpSpPr>
                        <wps:wsp>
                          <wps:cNvPr id="16799" name="Freeform 4385"/>
                          <wps:cNvSpPr>
                            <a:spLocks/>
                          </wps:cNvSpPr>
                          <wps:spPr bwMode="auto">
                            <a:xfrm>
                              <a:off x="9591" y="1517"/>
                              <a:ext cx="3" cy="91"/>
                            </a:xfrm>
                            <a:custGeom>
                              <a:avLst/>
                              <a:gdLst>
                                <a:gd name="T0" fmla="+- 0 9593 9591"/>
                                <a:gd name="T1" fmla="*/ T0 w 3"/>
                                <a:gd name="T2" fmla="+- 0 1517 1517"/>
                                <a:gd name="T3" fmla="*/ 1517 h 91"/>
                                <a:gd name="T4" fmla="+- 0 9591 9591"/>
                                <a:gd name="T5" fmla="*/ T4 w 3"/>
                                <a:gd name="T6" fmla="+- 0 1517 1517"/>
                                <a:gd name="T7" fmla="*/ 1517 h 91"/>
                                <a:gd name="T8" fmla="+- 0 9591 9591"/>
                                <a:gd name="T9" fmla="*/ T8 w 3"/>
                                <a:gd name="T10" fmla="+- 0 1608 1517"/>
                                <a:gd name="T11" fmla="*/ 1608 h 91"/>
                                <a:gd name="T12" fmla="+- 0 9593 9591"/>
                                <a:gd name="T13" fmla="*/ T12 w 3"/>
                                <a:gd name="T14" fmla="+- 0 1608 1517"/>
                                <a:gd name="T15" fmla="*/ 1608 h 91"/>
                                <a:gd name="T16" fmla="+- 0 9593 9591"/>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00" name="Group 4386"/>
                        <wpg:cNvGrpSpPr>
                          <a:grpSpLocks/>
                        </wpg:cNvGrpSpPr>
                        <wpg:grpSpPr bwMode="auto">
                          <a:xfrm>
                            <a:off x="9281" y="1517"/>
                            <a:ext cx="3" cy="91"/>
                            <a:chOff x="9281" y="1517"/>
                            <a:chExt cx="3" cy="91"/>
                          </a:xfrm>
                        </wpg:grpSpPr>
                        <wps:wsp>
                          <wps:cNvPr id="16801" name="Freeform 4387"/>
                          <wps:cNvSpPr>
                            <a:spLocks/>
                          </wps:cNvSpPr>
                          <wps:spPr bwMode="auto">
                            <a:xfrm>
                              <a:off x="9281" y="1517"/>
                              <a:ext cx="3" cy="91"/>
                            </a:xfrm>
                            <a:custGeom>
                              <a:avLst/>
                              <a:gdLst>
                                <a:gd name="T0" fmla="+- 0 9284 9281"/>
                                <a:gd name="T1" fmla="*/ T0 w 3"/>
                                <a:gd name="T2" fmla="+- 0 1517 1517"/>
                                <a:gd name="T3" fmla="*/ 1517 h 91"/>
                                <a:gd name="T4" fmla="+- 0 9281 9281"/>
                                <a:gd name="T5" fmla="*/ T4 w 3"/>
                                <a:gd name="T6" fmla="+- 0 1517 1517"/>
                                <a:gd name="T7" fmla="*/ 1517 h 91"/>
                                <a:gd name="T8" fmla="+- 0 9281 9281"/>
                                <a:gd name="T9" fmla="*/ T8 w 3"/>
                                <a:gd name="T10" fmla="+- 0 1608 1517"/>
                                <a:gd name="T11" fmla="*/ 1608 h 91"/>
                                <a:gd name="T12" fmla="+- 0 9284 9281"/>
                                <a:gd name="T13" fmla="*/ T12 w 3"/>
                                <a:gd name="T14" fmla="+- 0 1608 1517"/>
                                <a:gd name="T15" fmla="*/ 1608 h 91"/>
                                <a:gd name="T16" fmla="+- 0 9284 9281"/>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02" name="Group 4388"/>
                        <wpg:cNvGrpSpPr>
                          <a:grpSpLocks/>
                        </wpg:cNvGrpSpPr>
                        <wpg:grpSpPr bwMode="auto">
                          <a:xfrm>
                            <a:off x="9589" y="1517"/>
                            <a:ext cx="2" cy="91"/>
                            <a:chOff x="9589" y="1517"/>
                            <a:chExt cx="2" cy="91"/>
                          </a:xfrm>
                        </wpg:grpSpPr>
                        <wps:wsp>
                          <wps:cNvPr id="16803" name="Freeform 4389"/>
                          <wps:cNvSpPr>
                            <a:spLocks/>
                          </wps:cNvSpPr>
                          <wps:spPr bwMode="auto">
                            <a:xfrm>
                              <a:off x="9589" y="1517"/>
                              <a:ext cx="2" cy="91"/>
                            </a:xfrm>
                            <a:custGeom>
                              <a:avLst/>
                              <a:gdLst>
                                <a:gd name="T0" fmla="+- 0 9591 9589"/>
                                <a:gd name="T1" fmla="*/ T0 w 2"/>
                                <a:gd name="T2" fmla="+- 0 1517 1517"/>
                                <a:gd name="T3" fmla="*/ 1517 h 91"/>
                                <a:gd name="T4" fmla="+- 0 9589 9589"/>
                                <a:gd name="T5" fmla="*/ T4 w 2"/>
                                <a:gd name="T6" fmla="+- 0 1517 1517"/>
                                <a:gd name="T7" fmla="*/ 1517 h 91"/>
                                <a:gd name="T8" fmla="+- 0 9589 9589"/>
                                <a:gd name="T9" fmla="*/ T8 w 2"/>
                                <a:gd name="T10" fmla="+- 0 1608 1517"/>
                                <a:gd name="T11" fmla="*/ 1608 h 91"/>
                                <a:gd name="T12" fmla="+- 0 9591 9589"/>
                                <a:gd name="T13" fmla="*/ T12 w 2"/>
                                <a:gd name="T14" fmla="+- 0 1608 1517"/>
                                <a:gd name="T15" fmla="*/ 1608 h 91"/>
                                <a:gd name="T16" fmla="+- 0 9591 9589"/>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04" name="Picture 4390"/>
                            <pic:cNvPicPr>
                              <a:picLocks noChangeAspect="1" noChangeArrowheads="1"/>
                            </pic:cNvPicPr>
                          </pic:nvPicPr>
                          <pic:blipFill>
                            <a:blip r:embed="rId825">
                              <a:extLst>
                                <a:ext uri="{28A0092B-C50C-407E-A947-70E740481C1C}">
                                  <a14:useLocalDpi xmlns:a14="http://schemas.microsoft.com/office/drawing/2010/main" val="0"/>
                                </a:ext>
                              </a:extLst>
                            </a:blip>
                            <a:srcRect/>
                            <a:stretch>
                              <a:fillRect/>
                            </a:stretch>
                          </pic:blipFill>
                          <pic:spPr bwMode="auto">
                            <a:xfrm>
                              <a:off x="9284" y="151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05" name="Group 4391"/>
                        <wpg:cNvGrpSpPr>
                          <a:grpSpLocks/>
                        </wpg:cNvGrpSpPr>
                        <wpg:grpSpPr bwMode="auto">
                          <a:xfrm>
                            <a:off x="9587" y="1517"/>
                            <a:ext cx="2" cy="91"/>
                            <a:chOff x="9587" y="1517"/>
                            <a:chExt cx="2" cy="91"/>
                          </a:xfrm>
                        </wpg:grpSpPr>
                        <wps:wsp>
                          <wps:cNvPr id="16806" name="Freeform 4392"/>
                          <wps:cNvSpPr>
                            <a:spLocks/>
                          </wps:cNvSpPr>
                          <wps:spPr bwMode="auto">
                            <a:xfrm>
                              <a:off x="9587" y="1517"/>
                              <a:ext cx="2" cy="91"/>
                            </a:xfrm>
                            <a:custGeom>
                              <a:avLst/>
                              <a:gdLst>
                                <a:gd name="T0" fmla="+- 0 9589 9587"/>
                                <a:gd name="T1" fmla="*/ T0 w 2"/>
                                <a:gd name="T2" fmla="+- 0 1517 1517"/>
                                <a:gd name="T3" fmla="*/ 1517 h 91"/>
                                <a:gd name="T4" fmla="+- 0 9587 9587"/>
                                <a:gd name="T5" fmla="*/ T4 w 2"/>
                                <a:gd name="T6" fmla="+- 0 1517 1517"/>
                                <a:gd name="T7" fmla="*/ 1517 h 91"/>
                                <a:gd name="T8" fmla="+- 0 9587 9587"/>
                                <a:gd name="T9" fmla="*/ T8 w 2"/>
                                <a:gd name="T10" fmla="+- 0 1608 1517"/>
                                <a:gd name="T11" fmla="*/ 1608 h 91"/>
                                <a:gd name="T12" fmla="+- 0 9589 9587"/>
                                <a:gd name="T13" fmla="*/ T12 w 2"/>
                                <a:gd name="T14" fmla="+- 0 1608 1517"/>
                                <a:gd name="T15" fmla="*/ 1608 h 91"/>
                                <a:gd name="T16" fmla="+- 0 9589 9587"/>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07" name="Group 4393"/>
                        <wpg:cNvGrpSpPr>
                          <a:grpSpLocks/>
                        </wpg:cNvGrpSpPr>
                        <wpg:grpSpPr bwMode="auto">
                          <a:xfrm>
                            <a:off x="9286" y="1517"/>
                            <a:ext cx="3" cy="91"/>
                            <a:chOff x="9286" y="1517"/>
                            <a:chExt cx="3" cy="91"/>
                          </a:xfrm>
                        </wpg:grpSpPr>
                        <wps:wsp>
                          <wps:cNvPr id="16808" name="Freeform 4394"/>
                          <wps:cNvSpPr>
                            <a:spLocks/>
                          </wps:cNvSpPr>
                          <wps:spPr bwMode="auto">
                            <a:xfrm>
                              <a:off x="9286" y="1517"/>
                              <a:ext cx="3" cy="91"/>
                            </a:xfrm>
                            <a:custGeom>
                              <a:avLst/>
                              <a:gdLst>
                                <a:gd name="T0" fmla="+- 0 9288 9286"/>
                                <a:gd name="T1" fmla="*/ T0 w 3"/>
                                <a:gd name="T2" fmla="+- 0 1517 1517"/>
                                <a:gd name="T3" fmla="*/ 1517 h 91"/>
                                <a:gd name="T4" fmla="+- 0 9286 9286"/>
                                <a:gd name="T5" fmla="*/ T4 w 3"/>
                                <a:gd name="T6" fmla="+- 0 1517 1517"/>
                                <a:gd name="T7" fmla="*/ 1517 h 91"/>
                                <a:gd name="T8" fmla="+- 0 9286 9286"/>
                                <a:gd name="T9" fmla="*/ T8 w 3"/>
                                <a:gd name="T10" fmla="+- 0 1608 1517"/>
                                <a:gd name="T11" fmla="*/ 1608 h 91"/>
                                <a:gd name="T12" fmla="+- 0 9288 9286"/>
                                <a:gd name="T13" fmla="*/ T12 w 3"/>
                                <a:gd name="T14" fmla="+- 0 1608 1517"/>
                                <a:gd name="T15" fmla="*/ 1608 h 91"/>
                                <a:gd name="T16" fmla="+- 0 9288 9286"/>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09" name="Picture 4395"/>
                            <pic:cNvPicPr>
                              <a:picLocks noChangeAspect="1" noChangeArrowheads="1"/>
                            </pic:cNvPicPr>
                          </pic:nvPicPr>
                          <pic:blipFill>
                            <a:blip r:embed="rId826">
                              <a:extLst>
                                <a:ext uri="{28A0092B-C50C-407E-A947-70E740481C1C}">
                                  <a14:useLocalDpi xmlns:a14="http://schemas.microsoft.com/office/drawing/2010/main" val="0"/>
                                </a:ext>
                              </a:extLst>
                            </a:blip>
                            <a:srcRect/>
                            <a:stretch>
                              <a:fillRect/>
                            </a:stretch>
                          </pic:blipFill>
                          <pic:spPr bwMode="auto">
                            <a:xfrm>
                              <a:off x="9584"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10" name="Group 4396"/>
                        <wpg:cNvGrpSpPr>
                          <a:grpSpLocks/>
                        </wpg:cNvGrpSpPr>
                        <wpg:grpSpPr bwMode="auto">
                          <a:xfrm>
                            <a:off x="9288" y="1517"/>
                            <a:ext cx="2" cy="91"/>
                            <a:chOff x="9288" y="1517"/>
                            <a:chExt cx="2" cy="91"/>
                          </a:xfrm>
                        </wpg:grpSpPr>
                        <wps:wsp>
                          <wps:cNvPr id="16811" name="Freeform 4397"/>
                          <wps:cNvSpPr>
                            <a:spLocks/>
                          </wps:cNvSpPr>
                          <wps:spPr bwMode="auto">
                            <a:xfrm>
                              <a:off x="9288" y="1517"/>
                              <a:ext cx="2" cy="91"/>
                            </a:xfrm>
                            <a:custGeom>
                              <a:avLst/>
                              <a:gdLst>
                                <a:gd name="T0" fmla="+- 0 9290 9288"/>
                                <a:gd name="T1" fmla="*/ T0 w 2"/>
                                <a:gd name="T2" fmla="+- 0 1517 1517"/>
                                <a:gd name="T3" fmla="*/ 1517 h 91"/>
                                <a:gd name="T4" fmla="+- 0 9288 9288"/>
                                <a:gd name="T5" fmla="*/ T4 w 2"/>
                                <a:gd name="T6" fmla="+- 0 1517 1517"/>
                                <a:gd name="T7" fmla="*/ 1517 h 91"/>
                                <a:gd name="T8" fmla="+- 0 9288 9288"/>
                                <a:gd name="T9" fmla="*/ T8 w 2"/>
                                <a:gd name="T10" fmla="+- 0 1608 1517"/>
                                <a:gd name="T11" fmla="*/ 1608 h 91"/>
                                <a:gd name="T12" fmla="+- 0 9290 9288"/>
                                <a:gd name="T13" fmla="*/ T12 w 2"/>
                                <a:gd name="T14" fmla="+- 0 1608 1517"/>
                                <a:gd name="T15" fmla="*/ 1608 h 91"/>
                                <a:gd name="T16" fmla="+- 0 9290 9288"/>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12" name="Group 4398"/>
                        <wpg:cNvGrpSpPr>
                          <a:grpSpLocks/>
                        </wpg:cNvGrpSpPr>
                        <wpg:grpSpPr bwMode="auto">
                          <a:xfrm>
                            <a:off x="9582" y="1517"/>
                            <a:ext cx="2" cy="91"/>
                            <a:chOff x="9582" y="1517"/>
                            <a:chExt cx="2" cy="91"/>
                          </a:xfrm>
                        </wpg:grpSpPr>
                        <wps:wsp>
                          <wps:cNvPr id="16813" name="Freeform 4399"/>
                          <wps:cNvSpPr>
                            <a:spLocks/>
                          </wps:cNvSpPr>
                          <wps:spPr bwMode="auto">
                            <a:xfrm>
                              <a:off x="9582" y="1517"/>
                              <a:ext cx="2" cy="91"/>
                            </a:xfrm>
                            <a:custGeom>
                              <a:avLst/>
                              <a:gdLst>
                                <a:gd name="T0" fmla="+- 0 9584 9582"/>
                                <a:gd name="T1" fmla="*/ T0 w 2"/>
                                <a:gd name="T2" fmla="+- 0 1517 1517"/>
                                <a:gd name="T3" fmla="*/ 1517 h 91"/>
                                <a:gd name="T4" fmla="+- 0 9582 9582"/>
                                <a:gd name="T5" fmla="*/ T4 w 2"/>
                                <a:gd name="T6" fmla="+- 0 1517 1517"/>
                                <a:gd name="T7" fmla="*/ 1517 h 91"/>
                                <a:gd name="T8" fmla="+- 0 9582 9582"/>
                                <a:gd name="T9" fmla="*/ T8 w 2"/>
                                <a:gd name="T10" fmla="+- 0 1608 1517"/>
                                <a:gd name="T11" fmla="*/ 1608 h 91"/>
                                <a:gd name="T12" fmla="+- 0 9584 9582"/>
                                <a:gd name="T13" fmla="*/ T12 w 2"/>
                                <a:gd name="T14" fmla="+- 0 1608 1517"/>
                                <a:gd name="T15" fmla="*/ 1608 h 91"/>
                                <a:gd name="T16" fmla="+- 0 9584 9582"/>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14" name="Group 4400"/>
                        <wpg:cNvGrpSpPr>
                          <a:grpSpLocks/>
                        </wpg:cNvGrpSpPr>
                        <wpg:grpSpPr bwMode="auto">
                          <a:xfrm>
                            <a:off x="9290" y="1517"/>
                            <a:ext cx="3" cy="91"/>
                            <a:chOff x="9290" y="1517"/>
                            <a:chExt cx="3" cy="91"/>
                          </a:xfrm>
                        </wpg:grpSpPr>
                        <wps:wsp>
                          <wps:cNvPr id="16815" name="Freeform 4401"/>
                          <wps:cNvSpPr>
                            <a:spLocks/>
                          </wps:cNvSpPr>
                          <wps:spPr bwMode="auto">
                            <a:xfrm>
                              <a:off x="9290" y="1517"/>
                              <a:ext cx="3" cy="91"/>
                            </a:xfrm>
                            <a:custGeom>
                              <a:avLst/>
                              <a:gdLst>
                                <a:gd name="T0" fmla="+- 0 9293 9290"/>
                                <a:gd name="T1" fmla="*/ T0 w 3"/>
                                <a:gd name="T2" fmla="+- 0 1517 1517"/>
                                <a:gd name="T3" fmla="*/ 1517 h 91"/>
                                <a:gd name="T4" fmla="+- 0 9290 9290"/>
                                <a:gd name="T5" fmla="*/ T4 w 3"/>
                                <a:gd name="T6" fmla="+- 0 1517 1517"/>
                                <a:gd name="T7" fmla="*/ 1517 h 91"/>
                                <a:gd name="T8" fmla="+- 0 9290 9290"/>
                                <a:gd name="T9" fmla="*/ T8 w 3"/>
                                <a:gd name="T10" fmla="+- 0 1608 1517"/>
                                <a:gd name="T11" fmla="*/ 1608 h 91"/>
                                <a:gd name="T12" fmla="+- 0 9293 9290"/>
                                <a:gd name="T13" fmla="*/ T12 w 3"/>
                                <a:gd name="T14" fmla="+- 0 1608 1517"/>
                                <a:gd name="T15" fmla="*/ 1608 h 91"/>
                                <a:gd name="T16" fmla="+- 0 9293 9290"/>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16" name="Group 4402"/>
                        <wpg:cNvGrpSpPr>
                          <a:grpSpLocks/>
                        </wpg:cNvGrpSpPr>
                        <wpg:grpSpPr bwMode="auto">
                          <a:xfrm>
                            <a:off x="9580" y="1517"/>
                            <a:ext cx="3" cy="91"/>
                            <a:chOff x="9580" y="1517"/>
                            <a:chExt cx="3" cy="91"/>
                          </a:xfrm>
                        </wpg:grpSpPr>
                        <wps:wsp>
                          <wps:cNvPr id="16817" name="Freeform 4403"/>
                          <wps:cNvSpPr>
                            <a:spLocks/>
                          </wps:cNvSpPr>
                          <wps:spPr bwMode="auto">
                            <a:xfrm>
                              <a:off x="9580" y="1517"/>
                              <a:ext cx="3" cy="91"/>
                            </a:xfrm>
                            <a:custGeom>
                              <a:avLst/>
                              <a:gdLst>
                                <a:gd name="T0" fmla="+- 0 9582 9580"/>
                                <a:gd name="T1" fmla="*/ T0 w 3"/>
                                <a:gd name="T2" fmla="+- 0 1517 1517"/>
                                <a:gd name="T3" fmla="*/ 1517 h 91"/>
                                <a:gd name="T4" fmla="+- 0 9580 9580"/>
                                <a:gd name="T5" fmla="*/ T4 w 3"/>
                                <a:gd name="T6" fmla="+- 0 1517 1517"/>
                                <a:gd name="T7" fmla="*/ 1517 h 91"/>
                                <a:gd name="T8" fmla="+- 0 9580 9580"/>
                                <a:gd name="T9" fmla="*/ T8 w 3"/>
                                <a:gd name="T10" fmla="+- 0 1608 1517"/>
                                <a:gd name="T11" fmla="*/ 1608 h 91"/>
                                <a:gd name="T12" fmla="+- 0 9582 9580"/>
                                <a:gd name="T13" fmla="*/ T12 w 3"/>
                                <a:gd name="T14" fmla="+- 0 1608 1517"/>
                                <a:gd name="T15" fmla="*/ 1608 h 91"/>
                                <a:gd name="T16" fmla="+- 0 9582 9580"/>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18" name="Group 4404"/>
                        <wpg:cNvGrpSpPr>
                          <a:grpSpLocks/>
                        </wpg:cNvGrpSpPr>
                        <wpg:grpSpPr bwMode="auto">
                          <a:xfrm>
                            <a:off x="9293" y="1517"/>
                            <a:ext cx="2" cy="91"/>
                            <a:chOff x="9293" y="1517"/>
                            <a:chExt cx="2" cy="91"/>
                          </a:xfrm>
                        </wpg:grpSpPr>
                        <wps:wsp>
                          <wps:cNvPr id="16819" name="Freeform 4405"/>
                          <wps:cNvSpPr>
                            <a:spLocks/>
                          </wps:cNvSpPr>
                          <wps:spPr bwMode="auto">
                            <a:xfrm>
                              <a:off x="9293" y="1517"/>
                              <a:ext cx="2" cy="91"/>
                            </a:xfrm>
                            <a:custGeom>
                              <a:avLst/>
                              <a:gdLst>
                                <a:gd name="T0" fmla="+- 0 9295 9293"/>
                                <a:gd name="T1" fmla="*/ T0 w 2"/>
                                <a:gd name="T2" fmla="+- 0 1517 1517"/>
                                <a:gd name="T3" fmla="*/ 1517 h 91"/>
                                <a:gd name="T4" fmla="+- 0 9293 9293"/>
                                <a:gd name="T5" fmla="*/ T4 w 2"/>
                                <a:gd name="T6" fmla="+- 0 1517 1517"/>
                                <a:gd name="T7" fmla="*/ 1517 h 91"/>
                                <a:gd name="T8" fmla="+- 0 9293 9293"/>
                                <a:gd name="T9" fmla="*/ T8 w 2"/>
                                <a:gd name="T10" fmla="+- 0 1608 1517"/>
                                <a:gd name="T11" fmla="*/ 1608 h 91"/>
                                <a:gd name="T12" fmla="+- 0 9295 9293"/>
                                <a:gd name="T13" fmla="*/ T12 w 2"/>
                                <a:gd name="T14" fmla="+- 0 1608 1517"/>
                                <a:gd name="T15" fmla="*/ 1608 h 91"/>
                                <a:gd name="T16" fmla="+- 0 9295 9293"/>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20" name="Group 4406"/>
                        <wpg:cNvGrpSpPr>
                          <a:grpSpLocks/>
                        </wpg:cNvGrpSpPr>
                        <wpg:grpSpPr bwMode="auto">
                          <a:xfrm>
                            <a:off x="9578" y="1517"/>
                            <a:ext cx="2" cy="91"/>
                            <a:chOff x="9578" y="1517"/>
                            <a:chExt cx="2" cy="91"/>
                          </a:xfrm>
                        </wpg:grpSpPr>
                        <wps:wsp>
                          <wps:cNvPr id="16821" name="Freeform 4407"/>
                          <wps:cNvSpPr>
                            <a:spLocks/>
                          </wps:cNvSpPr>
                          <wps:spPr bwMode="auto">
                            <a:xfrm>
                              <a:off x="9578" y="1517"/>
                              <a:ext cx="2" cy="91"/>
                            </a:xfrm>
                            <a:custGeom>
                              <a:avLst/>
                              <a:gdLst>
                                <a:gd name="T0" fmla="+- 0 9580 9578"/>
                                <a:gd name="T1" fmla="*/ T0 w 2"/>
                                <a:gd name="T2" fmla="+- 0 1517 1517"/>
                                <a:gd name="T3" fmla="*/ 1517 h 91"/>
                                <a:gd name="T4" fmla="+- 0 9578 9578"/>
                                <a:gd name="T5" fmla="*/ T4 w 2"/>
                                <a:gd name="T6" fmla="+- 0 1517 1517"/>
                                <a:gd name="T7" fmla="*/ 1517 h 91"/>
                                <a:gd name="T8" fmla="+- 0 9578 9578"/>
                                <a:gd name="T9" fmla="*/ T8 w 2"/>
                                <a:gd name="T10" fmla="+- 0 1608 1517"/>
                                <a:gd name="T11" fmla="*/ 1608 h 91"/>
                                <a:gd name="T12" fmla="+- 0 9580 9578"/>
                                <a:gd name="T13" fmla="*/ T12 w 2"/>
                                <a:gd name="T14" fmla="+- 0 1608 1517"/>
                                <a:gd name="T15" fmla="*/ 1608 h 91"/>
                                <a:gd name="T16" fmla="+- 0 9580 9578"/>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22" name="Picture 4408"/>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9295" y="1517"/>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823" name="Picture 4409"/>
                            <pic:cNvPicPr>
                              <a:picLocks noChangeAspect="1" noChangeArrowheads="1"/>
                            </pic:cNvPicPr>
                          </pic:nvPicPr>
                          <pic:blipFill>
                            <a:blip r:embed="rId827">
                              <a:extLst>
                                <a:ext uri="{28A0092B-C50C-407E-A947-70E740481C1C}">
                                  <a14:useLocalDpi xmlns:a14="http://schemas.microsoft.com/office/drawing/2010/main" val="0"/>
                                </a:ext>
                              </a:extLst>
                            </a:blip>
                            <a:srcRect/>
                            <a:stretch>
                              <a:fillRect/>
                            </a:stretch>
                          </pic:blipFill>
                          <pic:spPr bwMode="auto">
                            <a:xfrm>
                              <a:off x="9575"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24" name="Group 4410"/>
                        <wpg:cNvGrpSpPr>
                          <a:grpSpLocks/>
                        </wpg:cNvGrpSpPr>
                        <wpg:grpSpPr bwMode="auto">
                          <a:xfrm>
                            <a:off x="9298" y="1517"/>
                            <a:ext cx="2" cy="91"/>
                            <a:chOff x="9298" y="1517"/>
                            <a:chExt cx="2" cy="91"/>
                          </a:xfrm>
                        </wpg:grpSpPr>
                        <wps:wsp>
                          <wps:cNvPr id="16825" name="Freeform 4411"/>
                          <wps:cNvSpPr>
                            <a:spLocks/>
                          </wps:cNvSpPr>
                          <wps:spPr bwMode="auto">
                            <a:xfrm>
                              <a:off x="9298" y="1517"/>
                              <a:ext cx="2" cy="91"/>
                            </a:xfrm>
                            <a:custGeom>
                              <a:avLst/>
                              <a:gdLst>
                                <a:gd name="T0" fmla="+- 0 9299 9298"/>
                                <a:gd name="T1" fmla="*/ T0 w 2"/>
                                <a:gd name="T2" fmla="+- 0 1517 1517"/>
                                <a:gd name="T3" fmla="*/ 1517 h 91"/>
                                <a:gd name="T4" fmla="+- 0 9298 9298"/>
                                <a:gd name="T5" fmla="*/ T4 w 2"/>
                                <a:gd name="T6" fmla="+- 0 1517 1517"/>
                                <a:gd name="T7" fmla="*/ 1517 h 91"/>
                                <a:gd name="T8" fmla="+- 0 9298 9298"/>
                                <a:gd name="T9" fmla="*/ T8 w 2"/>
                                <a:gd name="T10" fmla="+- 0 1608 1517"/>
                                <a:gd name="T11" fmla="*/ 1608 h 91"/>
                                <a:gd name="T12" fmla="+- 0 9299 9298"/>
                                <a:gd name="T13" fmla="*/ T12 w 2"/>
                                <a:gd name="T14" fmla="+- 0 1608 1517"/>
                                <a:gd name="T15" fmla="*/ 1608 h 91"/>
                                <a:gd name="T16" fmla="+- 0 9299 9298"/>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26" name="Group 4412"/>
                        <wpg:cNvGrpSpPr>
                          <a:grpSpLocks/>
                        </wpg:cNvGrpSpPr>
                        <wpg:grpSpPr bwMode="auto">
                          <a:xfrm>
                            <a:off x="9573" y="1517"/>
                            <a:ext cx="2" cy="91"/>
                            <a:chOff x="9573" y="1517"/>
                            <a:chExt cx="2" cy="91"/>
                          </a:xfrm>
                        </wpg:grpSpPr>
                        <wps:wsp>
                          <wps:cNvPr id="16827" name="Freeform 4413"/>
                          <wps:cNvSpPr>
                            <a:spLocks/>
                          </wps:cNvSpPr>
                          <wps:spPr bwMode="auto">
                            <a:xfrm>
                              <a:off x="9573" y="1517"/>
                              <a:ext cx="2" cy="91"/>
                            </a:xfrm>
                            <a:custGeom>
                              <a:avLst/>
                              <a:gdLst>
                                <a:gd name="T0" fmla="+- 0 9575 9573"/>
                                <a:gd name="T1" fmla="*/ T0 w 2"/>
                                <a:gd name="T2" fmla="+- 0 1517 1517"/>
                                <a:gd name="T3" fmla="*/ 1517 h 91"/>
                                <a:gd name="T4" fmla="+- 0 9573 9573"/>
                                <a:gd name="T5" fmla="*/ T4 w 2"/>
                                <a:gd name="T6" fmla="+- 0 1517 1517"/>
                                <a:gd name="T7" fmla="*/ 1517 h 91"/>
                                <a:gd name="T8" fmla="+- 0 9573 9573"/>
                                <a:gd name="T9" fmla="*/ T8 w 2"/>
                                <a:gd name="T10" fmla="+- 0 1608 1517"/>
                                <a:gd name="T11" fmla="*/ 1608 h 91"/>
                                <a:gd name="T12" fmla="+- 0 9575 9573"/>
                                <a:gd name="T13" fmla="*/ T12 w 2"/>
                                <a:gd name="T14" fmla="+- 0 1608 1517"/>
                                <a:gd name="T15" fmla="*/ 1608 h 91"/>
                                <a:gd name="T16" fmla="+- 0 9575 9573"/>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28" name="Group 4414"/>
                        <wpg:cNvGrpSpPr>
                          <a:grpSpLocks/>
                        </wpg:cNvGrpSpPr>
                        <wpg:grpSpPr bwMode="auto">
                          <a:xfrm>
                            <a:off x="9299" y="1517"/>
                            <a:ext cx="3" cy="91"/>
                            <a:chOff x="9299" y="1517"/>
                            <a:chExt cx="3" cy="91"/>
                          </a:xfrm>
                        </wpg:grpSpPr>
                        <wps:wsp>
                          <wps:cNvPr id="16829" name="Freeform 4415"/>
                          <wps:cNvSpPr>
                            <a:spLocks/>
                          </wps:cNvSpPr>
                          <wps:spPr bwMode="auto">
                            <a:xfrm>
                              <a:off x="9299" y="1517"/>
                              <a:ext cx="3" cy="91"/>
                            </a:xfrm>
                            <a:custGeom>
                              <a:avLst/>
                              <a:gdLst>
                                <a:gd name="T0" fmla="+- 0 9302 9299"/>
                                <a:gd name="T1" fmla="*/ T0 w 3"/>
                                <a:gd name="T2" fmla="+- 0 1517 1517"/>
                                <a:gd name="T3" fmla="*/ 1517 h 91"/>
                                <a:gd name="T4" fmla="+- 0 9299 9299"/>
                                <a:gd name="T5" fmla="*/ T4 w 3"/>
                                <a:gd name="T6" fmla="+- 0 1517 1517"/>
                                <a:gd name="T7" fmla="*/ 1517 h 91"/>
                                <a:gd name="T8" fmla="+- 0 9299 9299"/>
                                <a:gd name="T9" fmla="*/ T8 w 3"/>
                                <a:gd name="T10" fmla="+- 0 1608 1517"/>
                                <a:gd name="T11" fmla="*/ 1608 h 91"/>
                                <a:gd name="T12" fmla="+- 0 9302 9299"/>
                                <a:gd name="T13" fmla="*/ T12 w 3"/>
                                <a:gd name="T14" fmla="+- 0 1608 1517"/>
                                <a:gd name="T15" fmla="*/ 1608 h 91"/>
                                <a:gd name="T16" fmla="+- 0 9302 9299"/>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30" name="Group 4416"/>
                        <wpg:cNvGrpSpPr>
                          <a:grpSpLocks/>
                        </wpg:cNvGrpSpPr>
                        <wpg:grpSpPr bwMode="auto">
                          <a:xfrm>
                            <a:off x="9570" y="1517"/>
                            <a:ext cx="3" cy="91"/>
                            <a:chOff x="9570" y="1517"/>
                            <a:chExt cx="3" cy="91"/>
                          </a:xfrm>
                        </wpg:grpSpPr>
                        <wps:wsp>
                          <wps:cNvPr id="16831" name="Freeform 4417"/>
                          <wps:cNvSpPr>
                            <a:spLocks/>
                          </wps:cNvSpPr>
                          <wps:spPr bwMode="auto">
                            <a:xfrm>
                              <a:off x="9570" y="1517"/>
                              <a:ext cx="3" cy="91"/>
                            </a:xfrm>
                            <a:custGeom>
                              <a:avLst/>
                              <a:gdLst>
                                <a:gd name="T0" fmla="+- 0 9573 9570"/>
                                <a:gd name="T1" fmla="*/ T0 w 3"/>
                                <a:gd name="T2" fmla="+- 0 1517 1517"/>
                                <a:gd name="T3" fmla="*/ 1517 h 91"/>
                                <a:gd name="T4" fmla="+- 0 9570 9570"/>
                                <a:gd name="T5" fmla="*/ T4 w 3"/>
                                <a:gd name="T6" fmla="+- 0 1517 1517"/>
                                <a:gd name="T7" fmla="*/ 1517 h 91"/>
                                <a:gd name="T8" fmla="+- 0 9570 9570"/>
                                <a:gd name="T9" fmla="*/ T8 w 3"/>
                                <a:gd name="T10" fmla="+- 0 1608 1517"/>
                                <a:gd name="T11" fmla="*/ 1608 h 91"/>
                                <a:gd name="T12" fmla="+- 0 9573 9570"/>
                                <a:gd name="T13" fmla="*/ T12 w 3"/>
                                <a:gd name="T14" fmla="+- 0 1608 1517"/>
                                <a:gd name="T15" fmla="*/ 1608 h 91"/>
                                <a:gd name="T16" fmla="+- 0 9573 9570"/>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32" name="Group 4418"/>
                        <wpg:cNvGrpSpPr>
                          <a:grpSpLocks/>
                        </wpg:cNvGrpSpPr>
                        <wpg:grpSpPr bwMode="auto">
                          <a:xfrm>
                            <a:off x="9302" y="1517"/>
                            <a:ext cx="2" cy="91"/>
                            <a:chOff x="9302" y="1517"/>
                            <a:chExt cx="2" cy="91"/>
                          </a:xfrm>
                        </wpg:grpSpPr>
                        <wps:wsp>
                          <wps:cNvPr id="16833" name="Freeform 4419"/>
                          <wps:cNvSpPr>
                            <a:spLocks/>
                          </wps:cNvSpPr>
                          <wps:spPr bwMode="auto">
                            <a:xfrm>
                              <a:off x="9302" y="1517"/>
                              <a:ext cx="2" cy="91"/>
                            </a:xfrm>
                            <a:custGeom>
                              <a:avLst/>
                              <a:gdLst>
                                <a:gd name="T0" fmla="+- 0 9304 9302"/>
                                <a:gd name="T1" fmla="*/ T0 w 2"/>
                                <a:gd name="T2" fmla="+- 0 1517 1517"/>
                                <a:gd name="T3" fmla="*/ 1517 h 91"/>
                                <a:gd name="T4" fmla="+- 0 9302 9302"/>
                                <a:gd name="T5" fmla="*/ T4 w 2"/>
                                <a:gd name="T6" fmla="+- 0 1517 1517"/>
                                <a:gd name="T7" fmla="*/ 1517 h 91"/>
                                <a:gd name="T8" fmla="+- 0 9302 9302"/>
                                <a:gd name="T9" fmla="*/ T8 w 2"/>
                                <a:gd name="T10" fmla="+- 0 1608 1517"/>
                                <a:gd name="T11" fmla="*/ 1608 h 91"/>
                                <a:gd name="T12" fmla="+- 0 9304 9302"/>
                                <a:gd name="T13" fmla="*/ T12 w 2"/>
                                <a:gd name="T14" fmla="+- 0 1608 1517"/>
                                <a:gd name="T15" fmla="*/ 1608 h 91"/>
                                <a:gd name="T16" fmla="+- 0 9304 9302"/>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34" name="Group 4420"/>
                        <wpg:cNvGrpSpPr>
                          <a:grpSpLocks/>
                        </wpg:cNvGrpSpPr>
                        <wpg:grpSpPr bwMode="auto">
                          <a:xfrm>
                            <a:off x="9569" y="1517"/>
                            <a:ext cx="2" cy="91"/>
                            <a:chOff x="9569" y="1517"/>
                            <a:chExt cx="2" cy="91"/>
                          </a:xfrm>
                        </wpg:grpSpPr>
                        <wps:wsp>
                          <wps:cNvPr id="16835" name="Freeform 4421"/>
                          <wps:cNvSpPr>
                            <a:spLocks/>
                          </wps:cNvSpPr>
                          <wps:spPr bwMode="auto">
                            <a:xfrm>
                              <a:off x="9569" y="1517"/>
                              <a:ext cx="2" cy="91"/>
                            </a:xfrm>
                            <a:custGeom>
                              <a:avLst/>
                              <a:gdLst>
                                <a:gd name="T0" fmla="+- 0 9570 9569"/>
                                <a:gd name="T1" fmla="*/ T0 w 2"/>
                                <a:gd name="T2" fmla="+- 0 1517 1517"/>
                                <a:gd name="T3" fmla="*/ 1517 h 91"/>
                                <a:gd name="T4" fmla="+- 0 9569 9569"/>
                                <a:gd name="T5" fmla="*/ T4 w 2"/>
                                <a:gd name="T6" fmla="+- 0 1517 1517"/>
                                <a:gd name="T7" fmla="*/ 1517 h 91"/>
                                <a:gd name="T8" fmla="+- 0 9569 9569"/>
                                <a:gd name="T9" fmla="*/ T8 w 2"/>
                                <a:gd name="T10" fmla="+- 0 1608 1517"/>
                                <a:gd name="T11" fmla="*/ 1608 h 91"/>
                                <a:gd name="T12" fmla="+- 0 9570 9569"/>
                                <a:gd name="T13" fmla="*/ T12 w 2"/>
                                <a:gd name="T14" fmla="+- 0 1608 1517"/>
                                <a:gd name="T15" fmla="*/ 1608 h 91"/>
                                <a:gd name="T16" fmla="+- 0 9570 9569"/>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36" name="Picture 4422"/>
                            <pic:cNvPicPr>
                              <a:picLocks noChangeAspect="1" noChangeArrowheads="1"/>
                            </pic:cNvPicPr>
                          </pic:nvPicPr>
                          <pic:blipFill>
                            <a:blip r:embed="rId828">
                              <a:extLst>
                                <a:ext uri="{28A0092B-C50C-407E-A947-70E740481C1C}">
                                  <a14:useLocalDpi xmlns:a14="http://schemas.microsoft.com/office/drawing/2010/main" val="0"/>
                                </a:ext>
                              </a:extLst>
                            </a:blip>
                            <a:srcRect/>
                            <a:stretch>
                              <a:fillRect/>
                            </a:stretch>
                          </pic:blipFill>
                          <pic:spPr bwMode="auto">
                            <a:xfrm>
                              <a:off x="9304"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37" name="Group 4423"/>
                        <wpg:cNvGrpSpPr>
                          <a:grpSpLocks/>
                        </wpg:cNvGrpSpPr>
                        <wpg:grpSpPr bwMode="auto">
                          <a:xfrm>
                            <a:off x="9566" y="1517"/>
                            <a:ext cx="3" cy="91"/>
                            <a:chOff x="9566" y="1517"/>
                            <a:chExt cx="3" cy="91"/>
                          </a:xfrm>
                        </wpg:grpSpPr>
                        <wps:wsp>
                          <wps:cNvPr id="16838" name="Freeform 4424"/>
                          <wps:cNvSpPr>
                            <a:spLocks/>
                          </wps:cNvSpPr>
                          <wps:spPr bwMode="auto">
                            <a:xfrm>
                              <a:off x="9566" y="1517"/>
                              <a:ext cx="3" cy="91"/>
                            </a:xfrm>
                            <a:custGeom>
                              <a:avLst/>
                              <a:gdLst>
                                <a:gd name="T0" fmla="+- 0 9569 9566"/>
                                <a:gd name="T1" fmla="*/ T0 w 3"/>
                                <a:gd name="T2" fmla="+- 0 1517 1517"/>
                                <a:gd name="T3" fmla="*/ 1517 h 91"/>
                                <a:gd name="T4" fmla="+- 0 9566 9566"/>
                                <a:gd name="T5" fmla="*/ T4 w 3"/>
                                <a:gd name="T6" fmla="+- 0 1517 1517"/>
                                <a:gd name="T7" fmla="*/ 1517 h 91"/>
                                <a:gd name="T8" fmla="+- 0 9566 9566"/>
                                <a:gd name="T9" fmla="*/ T8 w 3"/>
                                <a:gd name="T10" fmla="+- 0 1608 1517"/>
                                <a:gd name="T11" fmla="*/ 1608 h 91"/>
                                <a:gd name="T12" fmla="+- 0 9569 9566"/>
                                <a:gd name="T13" fmla="*/ T12 w 3"/>
                                <a:gd name="T14" fmla="+- 0 1608 1517"/>
                                <a:gd name="T15" fmla="*/ 1608 h 91"/>
                                <a:gd name="T16" fmla="+- 0 9569 9566"/>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39" name="Group 4425"/>
                        <wpg:cNvGrpSpPr>
                          <a:grpSpLocks/>
                        </wpg:cNvGrpSpPr>
                        <wpg:grpSpPr bwMode="auto">
                          <a:xfrm>
                            <a:off x="9307" y="1517"/>
                            <a:ext cx="2" cy="91"/>
                            <a:chOff x="9307" y="1517"/>
                            <a:chExt cx="2" cy="91"/>
                          </a:xfrm>
                        </wpg:grpSpPr>
                        <wps:wsp>
                          <wps:cNvPr id="16840" name="Freeform 4426"/>
                          <wps:cNvSpPr>
                            <a:spLocks/>
                          </wps:cNvSpPr>
                          <wps:spPr bwMode="auto">
                            <a:xfrm>
                              <a:off x="9307" y="1517"/>
                              <a:ext cx="2" cy="91"/>
                            </a:xfrm>
                            <a:custGeom>
                              <a:avLst/>
                              <a:gdLst>
                                <a:gd name="T0" fmla="+- 0 9309 9307"/>
                                <a:gd name="T1" fmla="*/ T0 w 2"/>
                                <a:gd name="T2" fmla="+- 0 1517 1517"/>
                                <a:gd name="T3" fmla="*/ 1517 h 91"/>
                                <a:gd name="T4" fmla="+- 0 9307 9307"/>
                                <a:gd name="T5" fmla="*/ T4 w 2"/>
                                <a:gd name="T6" fmla="+- 0 1517 1517"/>
                                <a:gd name="T7" fmla="*/ 1517 h 91"/>
                                <a:gd name="T8" fmla="+- 0 9307 9307"/>
                                <a:gd name="T9" fmla="*/ T8 w 2"/>
                                <a:gd name="T10" fmla="+- 0 1608 1517"/>
                                <a:gd name="T11" fmla="*/ 1608 h 91"/>
                                <a:gd name="T12" fmla="+- 0 9309 9307"/>
                                <a:gd name="T13" fmla="*/ T12 w 2"/>
                                <a:gd name="T14" fmla="+- 0 1608 1517"/>
                                <a:gd name="T15" fmla="*/ 1608 h 91"/>
                                <a:gd name="T16" fmla="+- 0 9309 9307"/>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41" name="Picture 4427"/>
                            <pic:cNvPicPr>
                              <a:picLocks noChangeAspect="1" noChangeArrowheads="1"/>
                            </pic:cNvPicPr>
                          </pic:nvPicPr>
                          <pic:blipFill>
                            <a:blip r:embed="rId829">
                              <a:extLst>
                                <a:ext uri="{28A0092B-C50C-407E-A947-70E740481C1C}">
                                  <a14:useLocalDpi xmlns:a14="http://schemas.microsoft.com/office/drawing/2010/main" val="0"/>
                                </a:ext>
                              </a:extLst>
                            </a:blip>
                            <a:srcRect/>
                            <a:stretch>
                              <a:fillRect/>
                            </a:stretch>
                          </pic:blipFill>
                          <pic:spPr bwMode="auto">
                            <a:xfrm>
                              <a:off x="9564" y="151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42" name="Group 4428"/>
                        <wpg:cNvGrpSpPr>
                          <a:grpSpLocks/>
                        </wpg:cNvGrpSpPr>
                        <wpg:grpSpPr bwMode="auto">
                          <a:xfrm>
                            <a:off x="9309" y="1517"/>
                            <a:ext cx="3" cy="91"/>
                            <a:chOff x="9309" y="1517"/>
                            <a:chExt cx="3" cy="91"/>
                          </a:xfrm>
                        </wpg:grpSpPr>
                        <wps:wsp>
                          <wps:cNvPr id="16843" name="Freeform 4429"/>
                          <wps:cNvSpPr>
                            <a:spLocks/>
                          </wps:cNvSpPr>
                          <wps:spPr bwMode="auto">
                            <a:xfrm>
                              <a:off x="9309" y="1517"/>
                              <a:ext cx="3" cy="91"/>
                            </a:xfrm>
                            <a:custGeom>
                              <a:avLst/>
                              <a:gdLst>
                                <a:gd name="T0" fmla="+- 0 9311 9309"/>
                                <a:gd name="T1" fmla="*/ T0 w 3"/>
                                <a:gd name="T2" fmla="+- 0 1517 1517"/>
                                <a:gd name="T3" fmla="*/ 1517 h 91"/>
                                <a:gd name="T4" fmla="+- 0 9309 9309"/>
                                <a:gd name="T5" fmla="*/ T4 w 3"/>
                                <a:gd name="T6" fmla="+- 0 1517 1517"/>
                                <a:gd name="T7" fmla="*/ 1517 h 91"/>
                                <a:gd name="T8" fmla="+- 0 9309 9309"/>
                                <a:gd name="T9" fmla="*/ T8 w 3"/>
                                <a:gd name="T10" fmla="+- 0 1608 1517"/>
                                <a:gd name="T11" fmla="*/ 1608 h 91"/>
                                <a:gd name="T12" fmla="+- 0 9311 9309"/>
                                <a:gd name="T13" fmla="*/ T12 w 3"/>
                                <a:gd name="T14" fmla="+- 0 1608 1517"/>
                                <a:gd name="T15" fmla="*/ 1608 h 91"/>
                                <a:gd name="T16" fmla="+- 0 9311 9309"/>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44" name="Group 4430"/>
                        <wpg:cNvGrpSpPr>
                          <a:grpSpLocks/>
                        </wpg:cNvGrpSpPr>
                        <wpg:grpSpPr bwMode="auto">
                          <a:xfrm>
                            <a:off x="9561" y="1517"/>
                            <a:ext cx="3" cy="91"/>
                            <a:chOff x="9561" y="1517"/>
                            <a:chExt cx="3" cy="91"/>
                          </a:xfrm>
                        </wpg:grpSpPr>
                        <wps:wsp>
                          <wps:cNvPr id="16845" name="Freeform 4431"/>
                          <wps:cNvSpPr>
                            <a:spLocks/>
                          </wps:cNvSpPr>
                          <wps:spPr bwMode="auto">
                            <a:xfrm>
                              <a:off x="9561" y="1517"/>
                              <a:ext cx="3" cy="91"/>
                            </a:xfrm>
                            <a:custGeom>
                              <a:avLst/>
                              <a:gdLst>
                                <a:gd name="T0" fmla="+- 0 9564 9561"/>
                                <a:gd name="T1" fmla="*/ T0 w 3"/>
                                <a:gd name="T2" fmla="+- 0 1517 1517"/>
                                <a:gd name="T3" fmla="*/ 1517 h 91"/>
                                <a:gd name="T4" fmla="+- 0 9561 9561"/>
                                <a:gd name="T5" fmla="*/ T4 w 3"/>
                                <a:gd name="T6" fmla="+- 0 1517 1517"/>
                                <a:gd name="T7" fmla="*/ 1517 h 91"/>
                                <a:gd name="T8" fmla="+- 0 9561 9561"/>
                                <a:gd name="T9" fmla="*/ T8 w 3"/>
                                <a:gd name="T10" fmla="+- 0 1608 1517"/>
                                <a:gd name="T11" fmla="*/ 1608 h 91"/>
                                <a:gd name="T12" fmla="+- 0 9564 9561"/>
                                <a:gd name="T13" fmla="*/ T12 w 3"/>
                                <a:gd name="T14" fmla="+- 0 1608 1517"/>
                                <a:gd name="T15" fmla="*/ 1608 h 91"/>
                                <a:gd name="T16" fmla="+- 0 9564 9561"/>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46" name="Group 4432"/>
                        <wpg:cNvGrpSpPr>
                          <a:grpSpLocks/>
                        </wpg:cNvGrpSpPr>
                        <wpg:grpSpPr bwMode="auto">
                          <a:xfrm>
                            <a:off x="9311" y="1517"/>
                            <a:ext cx="2" cy="91"/>
                            <a:chOff x="9311" y="1517"/>
                            <a:chExt cx="2" cy="91"/>
                          </a:xfrm>
                        </wpg:grpSpPr>
                        <wps:wsp>
                          <wps:cNvPr id="16847" name="Freeform 4433"/>
                          <wps:cNvSpPr>
                            <a:spLocks/>
                          </wps:cNvSpPr>
                          <wps:spPr bwMode="auto">
                            <a:xfrm>
                              <a:off x="9311" y="1517"/>
                              <a:ext cx="2" cy="91"/>
                            </a:xfrm>
                            <a:custGeom>
                              <a:avLst/>
                              <a:gdLst>
                                <a:gd name="T0" fmla="+- 0 9313 9311"/>
                                <a:gd name="T1" fmla="*/ T0 w 2"/>
                                <a:gd name="T2" fmla="+- 0 1517 1517"/>
                                <a:gd name="T3" fmla="*/ 1517 h 91"/>
                                <a:gd name="T4" fmla="+- 0 9311 9311"/>
                                <a:gd name="T5" fmla="*/ T4 w 2"/>
                                <a:gd name="T6" fmla="+- 0 1517 1517"/>
                                <a:gd name="T7" fmla="*/ 1517 h 91"/>
                                <a:gd name="T8" fmla="+- 0 9311 9311"/>
                                <a:gd name="T9" fmla="*/ T8 w 2"/>
                                <a:gd name="T10" fmla="+- 0 1608 1517"/>
                                <a:gd name="T11" fmla="*/ 1608 h 91"/>
                                <a:gd name="T12" fmla="+- 0 9313 9311"/>
                                <a:gd name="T13" fmla="*/ T12 w 2"/>
                                <a:gd name="T14" fmla="+- 0 1608 1517"/>
                                <a:gd name="T15" fmla="*/ 1608 h 91"/>
                                <a:gd name="T16" fmla="+- 0 9313 9311"/>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48" name="Group 4434"/>
                        <wpg:cNvGrpSpPr>
                          <a:grpSpLocks/>
                        </wpg:cNvGrpSpPr>
                        <wpg:grpSpPr bwMode="auto">
                          <a:xfrm>
                            <a:off x="9559" y="1517"/>
                            <a:ext cx="2" cy="91"/>
                            <a:chOff x="9559" y="1517"/>
                            <a:chExt cx="2" cy="91"/>
                          </a:xfrm>
                        </wpg:grpSpPr>
                        <wps:wsp>
                          <wps:cNvPr id="16849" name="Freeform 4435"/>
                          <wps:cNvSpPr>
                            <a:spLocks/>
                          </wps:cNvSpPr>
                          <wps:spPr bwMode="auto">
                            <a:xfrm>
                              <a:off x="9559" y="1517"/>
                              <a:ext cx="2" cy="91"/>
                            </a:xfrm>
                            <a:custGeom>
                              <a:avLst/>
                              <a:gdLst>
                                <a:gd name="T0" fmla="+- 0 9561 9559"/>
                                <a:gd name="T1" fmla="*/ T0 w 2"/>
                                <a:gd name="T2" fmla="+- 0 1517 1517"/>
                                <a:gd name="T3" fmla="*/ 1517 h 91"/>
                                <a:gd name="T4" fmla="+- 0 9559 9559"/>
                                <a:gd name="T5" fmla="*/ T4 w 2"/>
                                <a:gd name="T6" fmla="+- 0 1517 1517"/>
                                <a:gd name="T7" fmla="*/ 1517 h 91"/>
                                <a:gd name="T8" fmla="+- 0 9559 9559"/>
                                <a:gd name="T9" fmla="*/ T8 w 2"/>
                                <a:gd name="T10" fmla="+- 0 1608 1517"/>
                                <a:gd name="T11" fmla="*/ 1608 h 91"/>
                                <a:gd name="T12" fmla="+- 0 9561 9559"/>
                                <a:gd name="T13" fmla="*/ T12 w 2"/>
                                <a:gd name="T14" fmla="+- 0 1608 1517"/>
                                <a:gd name="T15" fmla="*/ 1608 h 91"/>
                                <a:gd name="T16" fmla="+- 0 9561 9559"/>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50" name="Picture 4436"/>
                            <pic:cNvPicPr>
                              <a:picLocks noChangeAspect="1" noChangeArrowheads="1"/>
                            </pic:cNvPicPr>
                          </pic:nvPicPr>
                          <pic:blipFill>
                            <a:blip r:embed="rId830">
                              <a:extLst>
                                <a:ext uri="{28A0092B-C50C-407E-A947-70E740481C1C}">
                                  <a14:useLocalDpi xmlns:a14="http://schemas.microsoft.com/office/drawing/2010/main" val="0"/>
                                </a:ext>
                              </a:extLst>
                            </a:blip>
                            <a:srcRect/>
                            <a:stretch>
                              <a:fillRect/>
                            </a:stretch>
                          </pic:blipFill>
                          <pic:spPr bwMode="auto">
                            <a:xfrm>
                              <a:off x="9313"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51" name="Group 4437"/>
                        <wpg:cNvGrpSpPr>
                          <a:grpSpLocks/>
                        </wpg:cNvGrpSpPr>
                        <wpg:grpSpPr bwMode="auto">
                          <a:xfrm>
                            <a:off x="9557" y="1517"/>
                            <a:ext cx="3" cy="91"/>
                            <a:chOff x="9557" y="1517"/>
                            <a:chExt cx="3" cy="91"/>
                          </a:xfrm>
                        </wpg:grpSpPr>
                        <wps:wsp>
                          <wps:cNvPr id="16852" name="Freeform 4438"/>
                          <wps:cNvSpPr>
                            <a:spLocks/>
                          </wps:cNvSpPr>
                          <wps:spPr bwMode="auto">
                            <a:xfrm>
                              <a:off x="9557" y="1517"/>
                              <a:ext cx="3" cy="91"/>
                            </a:xfrm>
                            <a:custGeom>
                              <a:avLst/>
                              <a:gdLst>
                                <a:gd name="T0" fmla="+- 0 9559 9557"/>
                                <a:gd name="T1" fmla="*/ T0 w 3"/>
                                <a:gd name="T2" fmla="+- 0 1517 1517"/>
                                <a:gd name="T3" fmla="*/ 1517 h 91"/>
                                <a:gd name="T4" fmla="+- 0 9557 9557"/>
                                <a:gd name="T5" fmla="*/ T4 w 3"/>
                                <a:gd name="T6" fmla="+- 0 1517 1517"/>
                                <a:gd name="T7" fmla="*/ 1517 h 91"/>
                                <a:gd name="T8" fmla="+- 0 9557 9557"/>
                                <a:gd name="T9" fmla="*/ T8 w 3"/>
                                <a:gd name="T10" fmla="+- 0 1608 1517"/>
                                <a:gd name="T11" fmla="*/ 1608 h 91"/>
                                <a:gd name="T12" fmla="+- 0 9559 9557"/>
                                <a:gd name="T13" fmla="*/ T12 w 3"/>
                                <a:gd name="T14" fmla="+- 0 1608 1517"/>
                                <a:gd name="T15" fmla="*/ 1608 h 91"/>
                                <a:gd name="T16" fmla="+- 0 9559 9557"/>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53" name="Group 4439"/>
                        <wpg:cNvGrpSpPr>
                          <a:grpSpLocks/>
                        </wpg:cNvGrpSpPr>
                        <wpg:grpSpPr bwMode="auto">
                          <a:xfrm>
                            <a:off x="9316" y="1517"/>
                            <a:ext cx="2" cy="91"/>
                            <a:chOff x="9316" y="1517"/>
                            <a:chExt cx="2" cy="91"/>
                          </a:xfrm>
                        </wpg:grpSpPr>
                        <wps:wsp>
                          <wps:cNvPr id="16854" name="Freeform 4440"/>
                          <wps:cNvSpPr>
                            <a:spLocks/>
                          </wps:cNvSpPr>
                          <wps:spPr bwMode="auto">
                            <a:xfrm>
                              <a:off x="9316" y="1517"/>
                              <a:ext cx="2" cy="91"/>
                            </a:xfrm>
                            <a:custGeom>
                              <a:avLst/>
                              <a:gdLst>
                                <a:gd name="T0" fmla="+- 0 9318 9316"/>
                                <a:gd name="T1" fmla="*/ T0 w 2"/>
                                <a:gd name="T2" fmla="+- 0 1517 1517"/>
                                <a:gd name="T3" fmla="*/ 1517 h 91"/>
                                <a:gd name="T4" fmla="+- 0 9316 9316"/>
                                <a:gd name="T5" fmla="*/ T4 w 2"/>
                                <a:gd name="T6" fmla="+- 0 1517 1517"/>
                                <a:gd name="T7" fmla="*/ 1517 h 91"/>
                                <a:gd name="T8" fmla="+- 0 9316 9316"/>
                                <a:gd name="T9" fmla="*/ T8 w 2"/>
                                <a:gd name="T10" fmla="+- 0 1608 1517"/>
                                <a:gd name="T11" fmla="*/ 1608 h 91"/>
                                <a:gd name="T12" fmla="+- 0 9318 9316"/>
                                <a:gd name="T13" fmla="*/ T12 w 2"/>
                                <a:gd name="T14" fmla="+- 0 1608 1517"/>
                                <a:gd name="T15" fmla="*/ 1608 h 91"/>
                                <a:gd name="T16" fmla="+- 0 9318 9316"/>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55" name="Picture 4441"/>
                            <pic:cNvPicPr>
                              <a:picLocks noChangeAspect="1" noChangeArrowheads="1"/>
                            </pic:cNvPicPr>
                          </pic:nvPicPr>
                          <pic:blipFill>
                            <a:blip r:embed="rId831">
                              <a:extLst>
                                <a:ext uri="{28A0092B-C50C-407E-A947-70E740481C1C}">
                                  <a14:useLocalDpi xmlns:a14="http://schemas.microsoft.com/office/drawing/2010/main" val="0"/>
                                </a:ext>
                              </a:extLst>
                            </a:blip>
                            <a:srcRect/>
                            <a:stretch>
                              <a:fillRect/>
                            </a:stretch>
                          </pic:blipFill>
                          <pic:spPr bwMode="auto">
                            <a:xfrm>
                              <a:off x="9555" y="151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56" name="Group 4442"/>
                        <wpg:cNvGrpSpPr>
                          <a:grpSpLocks/>
                        </wpg:cNvGrpSpPr>
                        <wpg:grpSpPr bwMode="auto">
                          <a:xfrm>
                            <a:off x="9318" y="1517"/>
                            <a:ext cx="3" cy="91"/>
                            <a:chOff x="9318" y="1517"/>
                            <a:chExt cx="3" cy="91"/>
                          </a:xfrm>
                        </wpg:grpSpPr>
                        <wps:wsp>
                          <wps:cNvPr id="16857" name="Freeform 4443"/>
                          <wps:cNvSpPr>
                            <a:spLocks/>
                          </wps:cNvSpPr>
                          <wps:spPr bwMode="auto">
                            <a:xfrm>
                              <a:off x="9318" y="1517"/>
                              <a:ext cx="3" cy="91"/>
                            </a:xfrm>
                            <a:custGeom>
                              <a:avLst/>
                              <a:gdLst>
                                <a:gd name="T0" fmla="+- 0 9320 9318"/>
                                <a:gd name="T1" fmla="*/ T0 w 3"/>
                                <a:gd name="T2" fmla="+- 0 1517 1517"/>
                                <a:gd name="T3" fmla="*/ 1517 h 91"/>
                                <a:gd name="T4" fmla="+- 0 9318 9318"/>
                                <a:gd name="T5" fmla="*/ T4 w 3"/>
                                <a:gd name="T6" fmla="+- 0 1517 1517"/>
                                <a:gd name="T7" fmla="*/ 1517 h 91"/>
                                <a:gd name="T8" fmla="+- 0 9318 9318"/>
                                <a:gd name="T9" fmla="*/ T8 w 3"/>
                                <a:gd name="T10" fmla="+- 0 1608 1517"/>
                                <a:gd name="T11" fmla="*/ 1608 h 91"/>
                                <a:gd name="T12" fmla="+- 0 9320 9318"/>
                                <a:gd name="T13" fmla="*/ T12 w 3"/>
                                <a:gd name="T14" fmla="+- 0 1608 1517"/>
                                <a:gd name="T15" fmla="*/ 1608 h 91"/>
                                <a:gd name="T16" fmla="+- 0 9320 9318"/>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58" name="Group 4444"/>
                        <wpg:cNvGrpSpPr>
                          <a:grpSpLocks/>
                        </wpg:cNvGrpSpPr>
                        <wpg:grpSpPr bwMode="auto">
                          <a:xfrm>
                            <a:off x="9552" y="1517"/>
                            <a:ext cx="3" cy="91"/>
                            <a:chOff x="9552" y="1517"/>
                            <a:chExt cx="3" cy="91"/>
                          </a:xfrm>
                        </wpg:grpSpPr>
                        <wps:wsp>
                          <wps:cNvPr id="16859" name="Freeform 4445"/>
                          <wps:cNvSpPr>
                            <a:spLocks/>
                          </wps:cNvSpPr>
                          <wps:spPr bwMode="auto">
                            <a:xfrm>
                              <a:off x="9552" y="1517"/>
                              <a:ext cx="3" cy="91"/>
                            </a:xfrm>
                            <a:custGeom>
                              <a:avLst/>
                              <a:gdLst>
                                <a:gd name="T0" fmla="+- 0 9555 9552"/>
                                <a:gd name="T1" fmla="*/ T0 w 3"/>
                                <a:gd name="T2" fmla="+- 0 1517 1517"/>
                                <a:gd name="T3" fmla="*/ 1517 h 91"/>
                                <a:gd name="T4" fmla="+- 0 9552 9552"/>
                                <a:gd name="T5" fmla="*/ T4 w 3"/>
                                <a:gd name="T6" fmla="+- 0 1517 1517"/>
                                <a:gd name="T7" fmla="*/ 1517 h 91"/>
                                <a:gd name="T8" fmla="+- 0 9552 9552"/>
                                <a:gd name="T9" fmla="*/ T8 w 3"/>
                                <a:gd name="T10" fmla="+- 0 1608 1517"/>
                                <a:gd name="T11" fmla="*/ 1608 h 91"/>
                                <a:gd name="T12" fmla="+- 0 9555 9552"/>
                                <a:gd name="T13" fmla="*/ T12 w 3"/>
                                <a:gd name="T14" fmla="+- 0 1608 1517"/>
                                <a:gd name="T15" fmla="*/ 1608 h 91"/>
                                <a:gd name="T16" fmla="+- 0 9555 9552"/>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60" name="Group 4446"/>
                        <wpg:cNvGrpSpPr>
                          <a:grpSpLocks/>
                        </wpg:cNvGrpSpPr>
                        <wpg:grpSpPr bwMode="auto">
                          <a:xfrm>
                            <a:off x="9320" y="1517"/>
                            <a:ext cx="2" cy="91"/>
                            <a:chOff x="9320" y="1517"/>
                            <a:chExt cx="2" cy="91"/>
                          </a:xfrm>
                        </wpg:grpSpPr>
                        <wps:wsp>
                          <wps:cNvPr id="16861" name="Freeform 4447"/>
                          <wps:cNvSpPr>
                            <a:spLocks/>
                          </wps:cNvSpPr>
                          <wps:spPr bwMode="auto">
                            <a:xfrm>
                              <a:off x="9320" y="1517"/>
                              <a:ext cx="2" cy="91"/>
                            </a:xfrm>
                            <a:custGeom>
                              <a:avLst/>
                              <a:gdLst>
                                <a:gd name="T0" fmla="+- 0 9322 9320"/>
                                <a:gd name="T1" fmla="*/ T0 w 2"/>
                                <a:gd name="T2" fmla="+- 0 1517 1517"/>
                                <a:gd name="T3" fmla="*/ 1517 h 91"/>
                                <a:gd name="T4" fmla="+- 0 9320 9320"/>
                                <a:gd name="T5" fmla="*/ T4 w 2"/>
                                <a:gd name="T6" fmla="+- 0 1517 1517"/>
                                <a:gd name="T7" fmla="*/ 1517 h 91"/>
                                <a:gd name="T8" fmla="+- 0 9320 9320"/>
                                <a:gd name="T9" fmla="*/ T8 w 2"/>
                                <a:gd name="T10" fmla="+- 0 1608 1517"/>
                                <a:gd name="T11" fmla="*/ 1608 h 91"/>
                                <a:gd name="T12" fmla="+- 0 9322 9320"/>
                                <a:gd name="T13" fmla="*/ T12 w 2"/>
                                <a:gd name="T14" fmla="+- 0 1608 1517"/>
                                <a:gd name="T15" fmla="*/ 1608 h 91"/>
                                <a:gd name="T16" fmla="+- 0 9322 9320"/>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62" name="Group 4448"/>
                        <wpg:cNvGrpSpPr>
                          <a:grpSpLocks/>
                        </wpg:cNvGrpSpPr>
                        <wpg:grpSpPr bwMode="auto">
                          <a:xfrm>
                            <a:off x="9550" y="1517"/>
                            <a:ext cx="2" cy="91"/>
                            <a:chOff x="9550" y="1517"/>
                            <a:chExt cx="2" cy="91"/>
                          </a:xfrm>
                        </wpg:grpSpPr>
                        <wps:wsp>
                          <wps:cNvPr id="16863" name="Freeform 4449"/>
                          <wps:cNvSpPr>
                            <a:spLocks/>
                          </wps:cNvSpPr>
                          <wps:spPr bwMode="auto">
                            <a:xfrm>
                              <a:off x="9550" y="1517"/>
                              <a:ext cx="2" cy="91"/>
                            </a:xfrm>
                            <a:custGeom>
                              <a:avLst/>
                              <a:gdLst>
                                <a:gd name="T0" fmla="+- 0 9552 9550"/>
                                <a:gd name="T1" fmla="*/ T0 w 2"/>
                                <a:gd name="T2" fmla="+- 0 1517 1517"/>
                                <a:gd name="T3" fmla="*/ 1517 h 91"/>
                                <a:gd name="T4" fmla="+- 0 9550 9550"/>
                                <a:gd name="T5" fmla="*/ T4 w 2"/>
                                <a:gd name="T6" fmla="+- 0 1517 1517"/>
                                <a:gd name="T7" fmla="*/ 1517 h 91"/>
                                <a:gd name="T8" fmla="+- 0 9550 9550"/>
                                <a:gd name="T9" fmla="*/ T8 w 2"/>
                                <a:gd name="T10" fmla="+- 0 1608 1517"/>
                                <a:gd name="T11" fmla="*/ 1608 h 91"/>
                                <a:gd name="T12" fmla="+- 0 9552 9550"/>
                                <a:gd name="T13" fmla="*/ T12 w 2"/>
                                <a:gd name="T14" fmla="+- 0 1608 1517"/>
                                <a:gd name="T15" fmla="*/ 1608 h 91"/>
                                <a:gd name="T16" fmla="+- 0 9552 9550"/>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64" name="Picture 4450"/>
                            <pic:cNvPicPr>
                              <a:picLocks noChangeAspect="1" noChangeArrowheads="1"/>
                            </pic:cNvPicPr>
                          </pic:nvPicPr>
                          <pic:blipFill>
                            <a:blip r:embed="rId832">
                              <a:extLst>
                                <a:ext uri="{28A0092B-C50C-407E-A947-70E740481C1C}">
                                  <a14:useLocalDpi xmlns:a14="http://schemas.microsoft.com/office/drawing/2010/main" val="0"/>
                                </a:ext>
                              </a:extLst>
                            </a:blip>
                            <a:srcRect/>
                            <a:stretch>
                              <a:fillRect/>
                            </a:stretch>
                          </pic:blipFill>
                          <pic:spPr bwMode="auto">
                            <a:xfrm>
                              <a:off x="9322"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65" name="Group 4451"/>
                        <wpg:cNvGrpSpPr>
                          <a:grpSpLocks/>
                        </wpg:cNvGrpSpPr>
                        <wpg:grpSpPr bwMode="auto">
                          <a:xfrm>
                            <a:off x="9548" y="1517"/>
                            <a:ext cx="3" cy="91"/>
                            <a:chOff x="9548" y="1517"/>
                            <a:chExt cx="3" cy="91"/>
                          </a:xfrm>
                        </wpg:grpSpPr>
                        <wps:wsp>
                          <wps:cNvPr id="16866" name="Freeform 4452"/>
                          <wps:cNvSpPr>
                            <a:spLocks/>
                          </wps:cNvSpPr>
                          <wps:spPr bwMode="auto">
                            <a:xfrm>
                              <a:off x="9548" y="1517"/>
                              <a:ext cx="3" cy="91"/>
                            </a:xfrm>
                            <a:custGeom>
                              <a:avLst/>
                              <a:gdLst>
                                <a:gd name="T0" fmla="+- 0 9550 9548"/>
                                <a:gd name="T1" fmla="*/ T0 w 3"/>
                                <a:gd name="T2" fmla="+- 0 1517 1517"/>
                                <a:gd name="T3" fmla="*/ 1517 h 91"/>
                                <a:gd name="T4" fmla="+- 0 9548 9548"/>
                                <a:gd name="T5" fmla="*/ T4 w 3"/>
                                <a:gd name="T6" fmla="+- 0 1517 1517"/>
                                <a:gd name="T7" fmla="*/ 1517 h 91"/>
                                <a:gd name="T8" fmla="+- 0 9548 9548"/>
                                <a:gd name="T9" fmla="*/ T8 w 3"/>
                                <a:gd name="T10" fmla="+- 0 1608 1517"/>
                                <a:gd name="T11" fmla="*/ 1608 h 91"/>
                                <a:gd name="T12" fmla="+- 0 9550 9548"/>
                                <a:gd name="T13" fmla="*/ T12 w 3"/>
                                <a:gd name="T14" fmla="+- 0 1608 1517"/>
                                <a:gd name="T15" fmla="*/ 1608 h 91"/>
                                <a:gd name="T16" fmla="+- 0 9550 9548"/>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67" name="Group 4453"/>
                        <wpg:cNvGrpSpPr>
                          <a:grpSpLocks/>
                        </wpg:cNvGrpSpPr>
                        <wpg:grpSpPr bwMode="auto">
                          <a:xfrm>
                            <a:off x="9325" y="1517"/>
                            <a:ext cx="2" cy="91"/>
                            <a:chOff x="9325" y="1517"/>
                            <a:chExt cx="2" cy="91"/>
                          </a:xfrm>
                        </wpg:grpSpPr>
                        <wps:wsp>
                          <wps:cNvPr id="16868" name="Freeform 4454"/>
                          <wps:cNvSpPr>
                            <a:spLocks/>
                          </wps:cNvSpPr>
                          <wps:spPr bwMode="auto">
                            <a:xfrm>
                              <a:off x="9325" y="1517"/>
                              <a:ext cx="2" cy="91"/>
                            </a:xfrm>
                            <a:custGeom>
                              <a:avLst/>
                              <a:gdLst>
                                <a:gd name="T0" fmla="+- 0 9327 9325"/>
                                <a:gd name="T1" fmla="*/ T0 w 2"/>
                                <a:gd name="T2" fmla="+- 0 1517 1517"/>
                                <a:gd name="T3" fmla="*/ 1517 h 91"/>
                                <a:gd name="T4" fmla="+- 0 9325 9325"/>
                                <a:gd name="T5" fmla="*/ T4 w 2"/>
                                <a:gd name="T6" fmla="+- 0 1517 1517"/>
                                <a:gd name="T7" fmla="*/ 1517 h 91"/>
                                <a:gd name="T8" fmla="+- 0 9325 9325"/>
                                <a:gd name="T9" fmla="*/ T8 w 2"/>
                                <a:gd name="T10" fmla="+- 0 1608 1517"/>
                                <a:gd name="T11" fmla="*/ 1608 h 91"/>
                                <a:gd name="T12" fmla="+- 0 9327 9325"/>
                                <a:gd name="T13" fmla="*/ T12 w 2"/>
                                <a:gd name="T14" fmla="+- 0 1608 1517"/>
                                <a:gd name="T15" fmla="*/ 1608 h 91"/>
                                <a:gd name="T16" fmla="+- 0 9327 9325"/>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69" name="Group 4455"/>
                        <wpg:cNvGrpSpPr>
                          <a:grpSpLocks/>
                        </wpg:cNvGrpSpPr>
                        <wpg:grpSpPr bwMode="auto">
                          <a:xfrm>
                            <a:off x="9546" y="1517"/>
                            <a:ext cx="2" cy="91"/>
                            <a:chOff x="9546" y="1517"/>
                            <a:chExt cx="2" cy="91"/>
                          </a:xfrm>
                        </wpg:grpSpPr>
                        <wps:wsp>
                          <wps:cNvPr id="16870" name="Freeform 4456"/>
                          <wps:cNvSpPr>
                            <a:spLocks/>
                          </wps:cNvSpPr>
                          <wps:spPr bwMode="auto">
                            <a:xfrm>
                              <a:off x="9546" y="1517"/>
                              <a:ext cx="2" cy="91"/>
                            </a:xfrm>
                            <a:custGeom>
                              <a:avLst/>
                              <a:gdLst>
                                <a:gd name="T0" fmla="+- 0 9548 9546"/>
                                <a:gd name="T1" fmla="*/ T0 w 2"/>
                                <a:gd name="T2" fmla="+- 0 1517 1517"/>
                                <a:gd name="T3" fmla="*/ 1517 h 91"/>
                                <a:gd name="T4" fmla="+- 0 9546 9546"/>
                                <a:gd name="T5" fmla="*/ T4 w 2"/>
                                <a:gd name="T6" fmla="+- 0 1517 1517"/>
                                <a:gd name="T7" fmla="*/ 1517 h 91"/>
                                <a:gd name="T8" fmla="+- 0 9546 9546"/>
                                <a:gd name="T9" fmla="*/ T8 w 2"/>
                                <a:gd name="T10" fmla="+- 0 1608 1517"/>
                                <a:gd name="T11" fmla="*/ 1608 h 91"/>
                                <a:gd name="T12" fmla="+- 0 9548 9546"/>
                                <a:gd name="T13" fmla="*/ T12 w 2"/>
                                <a:gd name="T14" fmla="+- 0 1608 1517"/>
                                <a:gd name="T15" fmla="*/ 1608 h 91"/>
                                <a:gd name="T16" fmla="+- 0 9548 9546"/>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71" name="Group 4457"/>
                        <wpg:cNvGrpSpPr>
                          <a:grpSpLocks/>
                        </wpg:cNvGrpSpPr>
                        <wpg:grpSpPr bwMode="auto">
                          <a:xfrm>
                            <a:off x="9327" y="1517"/>
                            <a:ext cx="2" cy="91"/>
                            <a:chOff x="9327" y="1517"/>
                            <a:chExt cx="2" cy="91"/>
                          </a:xfrm>
                        </wpg:grpSpPr>
                        <wps:wsp>
                          <wps:cNvPr id="16872" name="Freeform 4458"/>
                          <wps:cNvSpPr>
                            <a:spLocks/>
                          </wps:cNvSpPr>
                          <wps:spPr bwMode="auto">
                            <a:xfrm>
                              <a:off x="9327" y="1517"/>
                              <a:ext cx="2" cy="91"/>
                            </a:xfrm>
                            <a:custGeom>
                              <a:avLst/>
                              <a:gdLst>
                                <a:gd name="T0" fmla="+- 0 9329 9327"/>
                                <a:gd name="T1" fmla="*/ T0 w 2"/>
                                <a:gd name="T2" fmla="+- 0 1517 1517"/>
                                <a:gd name="T3" fmla="*/ 1517 h 91"/>
                                <a:gd name="T4" fmla="+- 0 9327 9327"/>
                                <a:gd name="T5" fmla="*/ T4 w 2"/>
                                <a:gd name="T6" fmla="+- 0 1517 1517"/>
                                <a:gd name="T7" fmla="*/ 1517 h 91"/>
                                <a:gd name="T8" fmla="+- 0 9327 9327"/>
                                <a:gd name="T9" fmla="*/ T8 w 2"/>
                                <a:gd name="T10" fmla="+- 0 1608 1517"/>
                                <a:gd name="T11" fmla="*/ 1608 h 91"/>
                                <a:gd name="T12" fmla="+- 0 9329 9327"/>
                                <a:gd name="T13" fmla="*/ T12 w 2"/>
                                <a:gd name="T14" fmla="+- 0 1608 1517"/>
                                <a:gd name="T15" fmla="*/ 1608 h 91"/>
                                <a:gd name="T16" fmla="+- 0 9329 9327"/>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73" name="Picture 4459"/>
                            <pic:cNvPicPr>
                              <a:picLocks noChangeAspect="1" noChangeArrowheads="1"/>
                            </pic:cNvPicPr>
                          </pic:nvPicPr>
                          <pic:blipFill>
                            <a:blip r:embed="rId833">
                              <a:extLst>
                                <a:ext uri="{28A0092B-C50C-407E-A947-70E740481C1C}">
                                  <a14:useLocalDpi xmlns:a14="http://schemas.microsoft.com/office/drawing/2010/main" val="0"/>
                                </a:ext>
                              </a:extLst>
                            </a:blip>
                            <a:srcRect/>
                            <a:stretch>
                              <a:fillRect/>
                            </a:stretch>
                          </pic:blipFill>
                          <pic:spPr bwMode="auto">
                            <a:xfrm>
                              <a:off x="9543"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74" name="Group 4460"/>
                        <wpg:cNvGrpSpPr>
                          <a:grpSpLocks/>
                        </wpg:cNvGrpSpPr>
                        <wpg:grpSpPr bwMode="auto">
                          <a:xfrm>
                            <a:off x="9329" y="1517"/>
                            <a:ext cx="3" cy="91"/>
                            <a:chOff x="9329" y="1517"/>
                            <a:chExt cx="3" cy="91"/>
                          </a:xfrm>
                        </wpg:grpSpPr>
                        <wps:wsp>
                          <wps:cNvPr id="16875" name="Freeform 4461"/>
                          <wps:cNvSpPr>
                            <a:spLocks/>
                          </wps:cNvSpPr>
                          <wps:spPr bwMode="auto">
                            <a:xfrm>
                              <a:off x="9329" y="1517"/>
                              <a:ext cx="3" cy="91"/>
                            </a:xfrm>
                            <a:custGeom>
                              <a:avLst/>
                              <a:gdLst>
                                <a:gd name="T0" fmla="+- 0 9331 9329"/>
                                <a:gd name="T1" fmla="*/ T0 w 3"/>
                                <a:gd name="T2" fmla="+- 0 1517 1517"/>
                                <a:gd name="T3" fmla="*/ 1517 h 91"/>
                                <a:gd name="T4" fmla="+- 0 9329 9329"/>
                                <a:gd name="T5" fmla="*/ T4 w 3"/>
                                <a:gd name="T6" fmla="+- 0 1517 1517"/>
                                <a:gd name="T7" fmla="*/ 1517 h 91"/>
                                <a:gd name="T8" fmla="+- 0 9329 9329"/>
                                <a:gd name="T9" fmla="*/ T8 w 3"/>
                                <a:gd name="T10" fmla="+- 0 1608 1517"/>
                                <a:gd name="T11" fmla="*/ 1608 h 91"/>
                                <a:gd name="T12" fmla="+- 0 9331 9329"/>
                                <a:gd name="T13" fmla="*/ T12 w 3"/>
                                <a:gd name="T14" fmla="+- 0 1608 1517"/>
                                <a:gd name="T15" fmla="*/ 1608 h 91"/>
                                <a:gd name="T16" fmla="+- 0 9331 9329"/>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76" name="Group 4462"/>
                        <wpg:cNvGrpSpPr>
                          <a:grpSpLocks/>
                        </wpg:cNvGrpSpPr>
                        <wpg:grpSpPr bwMode="auto">
                          <a:xfrm>
                            <a:off x="9541" y="1517"/>
                            <a:ext cx="2" cy="91"/>
                            <a:chOff x="9541" y="1517"/>
                            <a:chExt cx="2" cy="91"/>
                          </a:xfrm>
                        </wpg:grpSpPr>
                        <wps:wsp>
                          <wps:cNvPr id="16877" name="Freeform 4463"/>
                          <wps:cNvSpPr>
                            <a:spLocks/>
                          </wps:cNvSpPr>
                          <wps:spPr bwMode="auto">
                            <a:xfrm>
                              <a:off x="9541" y="1517"/>
                              <a:ext cx="2" cy="91"/>
                            </a:xfrm>
                            <a:custGeom>
                              <a:avLst/>
                              <a:gdLst>
                                <a:gd name="T0" fmla="+- 0 9543 9541"/>
                                <a:gd name="T1" fmla="*/ T0 w 2"/>
                                <a:gd name="T2" fmla="+- 0 1517 1517"/>
                                <a:gd name="T3" fmla="*/ 1517 h 91"/>
                                <a:gd name="T4" fmla="+- 0 9541 9541"/>
                                <a:gd name="T5" fmla="*/ T4 w 2"/>
                                <a:gd name="T6" fmla="+- 0 1517 1517"/>
                                <a:gd name="T7" fmla="*/ 1517 h 91"/>
                                <a:gd name="T8" fmla="+- 0 9541 9541"/>
                                <a:gd name="T9" fmla="*/ T8 w 2"/>
                                <a:gd name="T10" fmla="+- 0 1608 1517"/>
                                <a:gd name="T11" fmla="*/ 1608 h 91"/>
                                <a:gd name="T12" fmla="+- 0 9543 9541"/>
                                <a:gd name="T13" fmla="*/ T12 w 2"/>
                                <a:gd name="T14" fmla="+- 0 1608 1517"/>
                                <a:gd name="T15" fmla="*/ 1608 h 91"/>
                                <a:gd name="T16" fmla="+- 0 9543 9541"/>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78" name="Group 4464"/>
                        <wpg:cNvGrpSpPr>
                          <a:grpSpLocks/>
                        </wpg:cNvGrpSpPr>
                        <wpg:grpSpPr bwMode="auto">
                          <a:xfrm>
                            <a:off x="9331" y="1517"/>
                            <a:ext cx="2" cy="91"/>
                            <a:chOff x="9331" y="1517"/>
                            <a:chExt cx="2" cy="91"/>
                          </a:xfrm>
                        </wpg:grpSpPr>
                        <wps:wsp>
                          <wps:cNvPr id="16879" name="Freeform 4465"/>
                          <wps:cNvSpPr>
                            <a:spLocks/>
                          </wps:cNvSpPr>
                          <wps:spPr bwMode="auto">
                            <a:xfrm>
                              <a:off x="9331" y="1517"/>
                              <a:ext cx="2" cy="91"/>
                            </a:xfrm>
                            <a:custGeom>
                              <a:avLst/>
                              <a:gdLst>
                                <a:gd name="T0" fmla="+- 0 9333 9331"/>
                                <a:gd name="T1" fmla="*/ T0 w 2"/>
                                <a:gd name="T2" fmla="+- 0 1517 1517"/>
                                <a:gd name="T3" fmla="*/ 1517 h 91"/>
                                <a:gd name="T4" fmla="+- 0 9331 9331"/>
                                <a:gd name="T5" fmla="*/ T4 w 2"/>
                                <a:gd name="T6" fmla="+- 0 1517 1517"/>
                                <a:gd name="T7" fmla="*/ 1517 h 91"/>
                                <a:gd name="T8" fmla="+- 0 9331 9331"/>
                                <a:gd name="T9" fmla="*/ T8 w 2"/>
                                <a:gd name="T10" fmla="+- 0 1608 1517"/>
                                <a:gd name="T11" fmla="*/ 1608 h 91"/>
                                <a:gd name="T12" fmla="+- 0 9333 9331"/>
                                <a:gd name="T13" fmla="*/ T12 w 2"/>
                                <a:gd name="T14" fmla="+- 0 1608 1517"/>
                                <a:gd name="T15" fmla="*/ 1608 h 91"/>
                                <a:gd name="T16" fmla="+- 0 9333 9331"/>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80" name="Group 4466"/>
                        <wpg:cNvGrpSpPr>
                          <a:grpSpLocks/>
                        </wpg:cNvGrpSpPr>
                        <wpg:grpSpPr bwMode="auto">
                          <a:xfrm>
                            <a:off x="9538" y="1517"/>
                            <a:ext cx="3" cy="91"/>
                            <a:chOff x="9538" y="1517"/>
                            <a:chExt cx="3" cy="91"/>
                          </a:xfrm>
                        </wpg:grpSpPr>
                        <wps:wsp>
                          <wps:cNvPr id="16881" name="Freeform 4467"/>
                          <wps:cNvSpPr>
                            <a:spLocks/>
                          </wps:cNvSpPr>
                          <wps:spPr bwMode="auto">
                            <a:xfrm>
                              <a:off x="9538" y="1517"/>
                              <a:ext cx="3" cy="91"/>
                            </a:xfrm>
                            <a:custGeom>
                              <a:avLst/>
                              <a:gdLst>
                                <a:gd name="T0" fmla="+- 0 9541 9538"/>
                                <a:gd name="T1" fmla="*/ T0 w 3"/>
                                <a:gd name="T2" fmla="+- 0 1517 1517"/>
                                <a:gd name="T3" fmla="*/ 1517 h 91"/>
                                <a:gd name="T4" fmla="+- 0 9538 9538"/>
                                <a:gd name="T5" fmla="*/ T4 w 3"/>
                                <a:gd name="T6" fmla="+- 0 1517 1517"/>
                                <a:gd name="T7" fmla="*/ 1517 h 91"/>
                                <a:gd name="T8" fmla="+- 0 9538 9538"/>
                                <a:gd name="T9" fmla="*/ T8 w 3"/>
                                <a:gd name="T10" fmla="+- 0 1608 1517"/>
                                <a:gd name="T11" fmla="*/ 1608 h 91"/>
                                <a:gd name="T12" fmla="+- 0 9541 9538"/>
                                <a:gd name="T13" fmla="*/ T12 w 3"/>
                                <a:gd name="T14" fmla="+- 0 1608 1517"/>
                                <a:gd name="T15" fmla="*/ 1608 h 91"/>
                                <a:gd name="T16" fmla="+- 0 9541 9538"/>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82" name="Picture 4468"/>
                            <pic:cNvPicPr>
                              <a:picLocks noChangeAspect="1" noChangeArrowheads="1"/>
                            </pic:cNvPicPr>
                          </pic:nvPicPr>
                          <pic:blipFill>
                            <a:blip r:embed="rId834">
                              <a:extLst>
                                <a:ext uri="{28A0092B-C50C-407E-A947-70E740481C1C}">
                                  <a14:useLocalDpi xmlns:a14="http://schemas.microsoft.com/office/drawing/2010/main" val="0"/>
                                </a:ext>
                              </a:extLst>
                            </a:blip>
                            <a:srcRect/>
                            <a:stretch>
                              <a:fillRect/>
                            </a:stretch>
                          </pic:blipFill>
                          <pic:spPr bwMode="auto">
                            <a:xfrm>
                              <a:off x="9333"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83" name="Group 4469"/>
                        <wpg:cNvGrpSpPr>
                          <a:grpSpLocks/>
                        </wpg:cNvGrpSpPr>
                        <wpg:grpSpPr bwMode="auto">
                          <a:xfrm>
                            <a:off x="9537" y="1517"/>
                            <a:ext cx="2" cy="91"/>
                            <a:chOff x="9537" y="1517"/>
                            <a:chExt cx="2" cy="91"/>
                          </a:xfrm>
                        </wpg:grpSpPr>
                        <wps:wsp>
                          <wps:cNvPr id="16884" name="Freeform 4470"/>
                          <wps:cNvSpPr>
                            <a:spLocks/>
                          </wps:cNvSpPr>
                          <wps:spPr bwMode="auto">
                            <a:xfrm>
                              <a:off x="9537" y="1517"/>
                              <a:ext cx="2" cy="91"/>
                            </a:xfrm>
                            <a:custGeom>
                              <a:avLst/>
                              <a:gdLst>
                                <a:gd name="T0" fmla="+- 0 9538 9537"/>
                                <a:gd name="T1" fmla="*/ T0 w 2"/>
                                <a:gd name="T2" fmla="+- 0 1517 1517"/>
                                <a:gd name="T3" fmla="*/ 1517 h 91"/>
                                <a:gd name="T4" fmla="+- 0 9537 9537"/>
                                <a:gd name="T5" fmla="*/ T4 w 2"/>
                                <a:gd name="T6" fmla="+- 0 1517 1517"/>
                                <a:gd name="T7" fmla="*/ 1517 h 91"/>
                                <a:gd name="T8" fmla="+- 0 9537 9537"/>
                                <a:gd name="T9" fmla="*/ T8 w 2"/>
                                <a:gd name="T10" fmla="+- 0 1608 1517"/>
                                <a:gd name="T11" fmla="*/ 1608 h 91"/>
                                <a:gd name="T12" fmla="+- 0 9538 9537"/>
                                <a:gd name="T13" fmla="*/ T12 w 2"/>
                                <a:gd name="T14" fmla="+- 0 1608 1517"/>
                                <a:gd name="T15" fmla="*/ 1608 h 91"/>
                                <a:gd name="T16" fmla="+- 0 9538 9537"/>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85" name="Group 4471"/>
                        <wpg:cNvGrpSpPr>
                          <a:grpSpLocks/>
                        </wpg:cNvGrpSpPr>
                        <wpg:grpSpPr bwMode="auto">
                          <a:xfrm>
                            <a:off x="9336" y="1517"/>
                            <a:ext cx="2" cy="91"/>
                            <a:chOff x="9336" y="1517"/>
                            <a:chExt cx="2" cy="91"/>
                          </a:xfrm>
                        </wpg:grpSpPr>
                        <wps:wsp>
                          <wps:cNvPr id="16886" name="Freeform 4472"/>
                          <wps:cNvSpPr>
                            <a:spLocks/>
                          </wps:cNvSpPr>
                          <wps:spPr bwMode="auto">
                            <a:xfrm>
                              <a:off x="9336" y="1517"/>
                              <a:ext cx="2" cy="91"/>
                            </a:xfrm>
                            <a:custGeom>
                              <a:avLst/>
                              <a:gdLst>
                                <a:gd name="T0" fmla="+- 0 9338 9336"/>
                                <a:gd name="T1" fmla="*/ T0 w 2"/>
                                <a:gd name="T2" fmla="+- 0 1517 1517"/>
                                <a:gd name="T3" fmla="*/ 1517 h 91"/>
                                <a:gd name="T4" fmla="+- 0 9336 9336"/>
                                <a:gd name="T5" fmla="*/ T4 w 2"/>
                                <a:gd name="T6" fmla="+- 0 1517 1517"/>
                                <a:gd name="T7" fmla="*/ 1517 h 91"/>
                                <a:gd name="T8" fmla="+- 0 9336 9336"/>
                                <a:gd name="T9" fmla="*/ T8 w 2"/>
                                <a:gd name="T10" fmla="+- 0 1608 1517"/>
                                <a:gd name="T11" fmla="*/ 1608 h 91"/>
                                <a:gd name="T12" fmla="+- 0 9338 9336"/>
                                <a:gd name="T13" fmla="*/ T12 w 2"/>
                                <a:gd name="T14" fmla="+- 0 1608 1517"/>
                                <a:gd name="T15" fmla="*/ 1608 h 91"/>
                                <a:gd name="T16" fmla="+- 0 9338 9336"/>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87" name="Picture 4473"/>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9534"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88" name="Group 4474"/>
                        <wpg:cNvGrpSpPr>
                          <a:grpSpLocks/>
                        </wpg:cNvGrpSpPr>
                        <wpg:grpSpPr bwMode="auto">
                          <a:xfrm>
                            <a:off x="9338" y="1517"/>
                            <a:ext cx="3" cy="91"/>
                            <a:chOff x="9338" y="1517"/>
                            <a:chExt cx="3" cy="91"/>
                          </a:xfrm>
                        </wpg:grpSpPr>
                        <wps:wsp>
                          <wps:cNvPr id="16889" name="Freeform 4475"/>
                          <wps:cNvSpPr>
                            <a:spLocks/>
                          </wps:cNvSpPr>
                          <wps:spPr bwMode="auto">
                            <a:xfrm>
                              <a:off x="9338" y="1517"/>
                              <a:ext cx="3" cy="91"/>
                            </a:xfrm>
                            <a:custGeom>
                              <a:avLst/>
                              <a:gdLst>
                                <a:gd name="T0" fmla="+- 0 9341 9338"/>
                                <a:gd name="T1" fmla="*/ T0 w 3"/>
                                <a:gd name="T2" fmla="+- 0 1517 1517"/>
                                <a:gd name="T3" fmla="*/ 1517 h 91"/>
                                <a:gd name="T4" fmla="+- 0 9338 9338"/>
                                <a:gd name="T5" fmla="*/ T4 w 3"/>
                                <a:gd name="T6" fmla="+- 0 1517 1517"/>
                                <a:gd name="T7" fmla="*/ 1517 h 91"/>
                                <a:gd name="T8" fmla="+- 0 9338 9338"/>
                                <a:gd name="T9" fmla="*/ T8 w 3"/>
                                <a:gd name="T10" fmla="+- 0 1608 1517"/>
                                <a:gd name="T11" fmla="*/ 1608 h 91"/>
                                <a:gd name="T12" fmla="+- 0 9341 9338"/>
                                <a:gd name="T13" fmla="*/ T12 w 3"/>
                                <a:gd name="T14" fmla="+- 0 1608 1517"/>
                                <a:gd name="T15" fmla="*/ 1608 h 91"/>
                                <a:gd name="T16" fmla="+- 0 9341 9338"/>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90" name="Group 4476"/>
                        <wpg:cNvGrpSpPr>
                          <a:grpSpLocks/>
                        </wpg:cNvGrpSpPr>
                        <wpg:grpSpPr bwMode="auto">
                          <a:xfrm>
                            <a:off x="9532" y="1517"/>
                            <a:ext cx="2" cy="91"/>
                            <a:chOff x="9532" y="1517"/>
                            <a:chExt cx="2" cy="91"/>
                          </a:xfrm>
                        </wpg:grpSpPr>
                        <wps:wsp>
                          <wps:cNvPr id="16891" name="Freeform 4477"/>
                          <wps:cNvSpPr>
                            <a:spLocks/>
                          </wps:cNvSpPr>
                          <wps:spPr bwMode="auto">
                            <a:xfrm>
                              <a:off x="9532" y="1517"/>
                              <a:ext cx="2" cy="91"/>
                            </a:xfrm>
                            <a:custGeom>
                              <a:avLst/>
                              <a:gdLst>
                                <a:gd name="T0" fmla="+- 0 9534 9532"/>
                                <a:gd name="T1" fmla="*/ T0 w 2"/>
                                <a:gd name="T2" fmla="+- 0 1517 1517"/>
                                <a:gd name="T3" fmla="*/ 1517 h 91"/>
                                <a:gd name="T4" fmla="+- 0 9532 9532"/>
                                <a:gd name="T5" fmla="*/ T4 w 2"/>
                                <a:gd name="T6" fmla="+- 0 1517 1517"/>
                                <a:gd name="T7" fmla="*/ 1517 h 91"/>
                                <a:gd name="T8" fmla="+- 0 9532 9532"/>
                                <a:gd name="T9" fmla="*/ T8 w 2"/>
                                <a:gd name="T10" fmla="+- 0 1608 1517"/>
                                <a:gd name="T11" fmla="*/ 1608 h 91"/>
                                <a:gd name="T12" fmla="+- 0 9534 9532"/>
                                <a:gd name="T13" fmla="*/ T12 w 2"/>
                                <a:gd name="T14" fmla="+- 0 1608 1517"/>
                                <a:gd name="T15" fmla="*/ 1608 h 91"/>
                                <a:gd name="T16" fmla="+- 0 9534 9532"/>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92" name="Group 4478"/>
                        <wpg:cNvGrpSpPr>
                          <a:grpSpLocks/>
                        </wpg:cNvGrpSpPr>
                        <wpg:grpSpPr bwMode="auto">
                          <a:xfrm>
                            <a:off x="9341" y="1517"/>
                            <a:ext cx="2" cy="91"/>
                            <a:chOff x="9341" y="1517"/>
                            <a:chExt cx="2" cy="91"/>
                          </a:xfrm>
                        </wpg:grpSpPr>
                        <wps:wsp>
                          <wps:cNvPr id="16893" name="Freeform 4479"/>
                          <wps:cNvSpPr>
                            <a:spLocks/>
                          </wps:cNvSpPr>
                          <wps:spPr bwMode="auto">
                            <a:xfrm>
                              <a:off x="9341" y="1517"/>
                              <a:ext cx="2" cy="91"/>
                            </a:xfrm>
                            <a:custGeom>
                              <a:avLst/>
                              <a:gdLst>
                                <a:gd name="T0" fmla="+- 0 9342 9341"/>
                                <a:gd name="T1" fmla="*/ T0 w 2"/>
                                <a:gd name="T2" fmla="+- 0 1517 1517"/>
                                <a:gd name="T3" fmla="*/ 1517 h 91"/>
                                <a:gd name="T4" fmla="+- 0 9341 9341"/>
                                <a:gd name="T5" fmla="*/ T4 w 2"/>
                                <a:gd name="T6" fmla="+- 0 1517 1517"/>
                                <a:gd name="T7" fmla="*/ 1517 h 91"/>
                                <a:gd name="T8" fmla="+- 0 9341 9341"/>
                                <a:gd name="T9" fmla="*/ T8 w 2"/>
                                <a:gd name="T10" fmla="+- 0 1608 1517"/>
                                <a:gd name="T11" fmla="*/ 1608 h 91"/>
                                <a:gd name="T12" fmla="+- 0 9342 9341"/>
                                <a:gd name="T13" fmla="*/ T12 w 2"/>
                                <a:gd name="T14" fmla="+- 0 1608 1517"/>
                                <a:gd name="T15" fmla="*/ 1608 h 91"/>
                                <a:gd name="T16" fmla="+- 0 9342 9341"/>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94" name="Group 4480"/>
                        <wpg:cNvGrpSpPr>
                          <a:grpSpLocks/>
                        </wpg:cNvGrpSpPr>
                        <wpg:grpSpPr bwMode="auto">
                          <a:xfrm>
                            <a:off x="9529" y="1517"/>
                            <a:ext cx="3" cy="91"/>
                            <a:chOff x="9529" y="1517"/>
                            <a:chExt cx="3" cy="91"/>
                          </a:xfrm>
                        </wpg:grpSpPr>
                        <wps:wsp>
                          <wps:cNvPr id="16895" name="Freeform 4481"/>
                          <wps:cNvSpPr>
                            <a:spLocks/>
                          </wps:cNvSpPr>
                          <wps:spPr bwMode="auto">
                            <a:xfrm>
                              <a:off x="9529" y="1517"/>
                              <a:ext cx="3" cy="91"/>
                            </a:xfrm>
                            <a:custGeom>
                              <a:avLst/>
                              <a:gdLst>
                                <a:gd name="T0" fmla="+- 0 9532 9529"/>
                                <a:gd name="T1" fmla="*/ T0 w 3"/>
                                <a:gd name="T2" fmla="+- 0 1517 1517"/>
                                <a:gd name="T3" fmla="*/ 1517 h 91"/>
                                <a:gd name="T4" fmla="+- 0 9529 9529"/>
                                <a:gd name="T5" fmla="*/ T4 w 3"/>
                                <a:gd name="T6" fmla="+- 0 1517 1517"/>
                                <a:gd name="T7" fmla="*/ 1517 h 91"/>
                                <a:gd name="T8" fmla="+- 0 9529 9529"/>
                                <a:gd name="T9" fmla="*/ T8 w 3"/>
                                <a:gd name="T10" fmla="+- 0 1608 1517"/>
                                <a:gd name="T11" fmla="*/ 1608 h 91"/>
                                <a:gd name="T12" fmla="+- 0 9532 9529"/>
                                <a:gd name="T13" fmla="*/ T12 w 3"/>
                                <a:gd name="T14" fmla="+- 0 1608 1517"/>
                                <a:gd name="T15" fmla="*/ 1608 h 91"/>
                                <a:gd name="T16" fmla="+- 0 9532 9529"/>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896" name="Picture 4482"/>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9342"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897" name="Group 4483"/>
                        <wpg:cNvGrpSpPr>
                          <a:grpSpLocks/>
                        </wpg:cNvGrpSpPr>
                        <wpg:grpSpPr bwMode="auto">
                          <a:xfrm>
                            <a:off x="9527" y="1517"/>
                            <a:ext cx="2" cy="91"/>
                            <a:chOff x="9527" y="1517"/>
                            <a:chExt cx="2" cy="91"/>
                          </a:xfrm>
                        </wpg:grpSpPr>
                        <wps:wsp>
                          <wps:cNvPr id="16898" name="Freeform 4484"/>
                          <wps:cNvSpPr>
                            <a:spLocks/>
                          </wps:cNvSpPr>
                          <wps:spPr bwMode="auto">
                            <a:xfrm>
                              <a:off x="9527" y="1517"/>
                              <a:ext cx="2" cy="91"/>
                            </a:xfrm>
                            <a:custGeom>
                              <a:avLst/>
                              <a:gdLst>
                                <a:gd name="T0" fmla="+- 0 9529 9527"/>
                                <a:gd name="T1" fmla="*/ T0 w 2"/>
                                <a:gd name="T2" fmla="+- 0 1517 1517"/>
                                <a:gd name="T3" fmla="*/ 1517 h 91"/>
                                <a:gd name="T4" fmla="+- 0 9527 9527"/>
                                <a:gd name="T5" fmla="*/ T4 w 2"/>
                                <a:gd name="T6" fmla="+- 0 1517 1517"/>
                                <a:gd name="T7" fmla="*/ 1517 h 91"/>
                                <a:gd name="T8" fmla="+- 0 9527 9527"/>
                                <a:gd name="T9" fmla="*/ T8 w 2"/>
                                <a:gd name="T10" fmla="+- 0 1608 1517"/>
                                <a:gd name="T11" fmla="*/ 1608 h 91"/>
                                <a:gd name="T12" fmla="+- 0 9529 9527"/>
                                <a:gd name="T13" fmla="*/ T12 w 2"/>
                                <a:gd name="T14" fmla="+- 0 1608 1517"/>
                                <a:gd name="T15" fmla="*/ 1608 h 91"/>
                                <a:gd name="T16" fmla="+- 0 9529 9527"/>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899" name="Group 4485"/>
                        <wpg:cNvGrpSpPr>
                          <a:grpSpLocks/>
                        </wpg:cNvGrpSpPr>
                        <wpg:grpSpPr bwMode="auto">
                          <a:xfrm>
                            <a:off x="9345" y="1517"/>
                            <a:ext cx="2" cy="91"/>
                            <a:chOff x="9345" y="1517"/>
                            <a:chExt cx="2" cy="91"/>
                          </a:xfrm>
                        </wpg:grpSpPr>
                        <wps:wsp>
                          <wps:cNvPr id="16900" name="Freeform 4486"/>
                          <wps:cNvSpPr>
                            <a:spLocks/>
                          </wps:cNvSpPr>
                          <wps:spPr bwMode="auto">
                            <a:xfrm>
                              <a:off x="9345" y="1517"/>
                              <a:ext cx="2" cy="91"/>
                            </a:xfrm>
                            <a:custGeom>
                              <a:avLst/>
                              <a:gdLst>
                                <a:gd name="T0" fmla="+- 0 9347 9345"/>
                                <a:gd name="T1" fmla="*/ T0 w 2"/>
                                <a:gd name="T2" fmla="+- 0 1517 1517"/>
                                <a:gd name="T3" fmla="*/ 1517 h 91"/>
                                <a:gd name="T4" fmla="+- 0 9345 9345"/>
                                <a:gd name="T5" fmla="*/ T4 w 2"/>
                                <a:gd name="T6" fmla="+- 0 1517 1517"/>
                                <a:gd name="T7" fmla="*/ 1517 h 91"/>
                                <a:gd name="T8" fmla="+- 0 9345 9345"/>
                                <a:gd name="T9" fmla="*/ T8 w 2"/>
                                <a:gd name="T10" fmla="+- 0 1608 1517"/>
                                <a:gd name="T11" fmla="*/ 1608 h 91"/>
                                <a:gd name="T12" fmla="+- 0 9347 9345"/>
                                <a:gd name="T13" fmla="*/ T12 w 2"/>
                                <a:gd name="T14" fmla="+- 0 1608 1517"/>
                                <a:gd name="T15" fmla="*/ 1608 h 91"/>
                                <a:gd name="T16" fmla="+- 0 9347 9345"/>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901" name="Picture 4487"/>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9525" y="1517"/>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902" name="Group 4488"/>
                        <wpg:cNvGrpSpPr>
                          <a:grpSpLocks/>
                        </wpg:cNvGrpSpPr>
                        <wpg:grpSpPr bwMode="auto">
                          <a:xfrm>
                            <a:off x="9347" y="1517"/>
                            <a:ext cx="3" cy="91"/>
                            <a:chOff x="9347" y="1517"/>
                            <a:chExt cx="3" cy="91"/>
                          </a:xfrm>
                        </wpg:grpSpPr>
                        <wps:wsp>
                          <wps:cNvPr id="16903" name="Freeform 4489"/>
                          <wps:cNvSpPr>
                            <a:spLocks/>
                          </wps:cNvSpPr>
                          <wps:spPr bwMode="auto">
                            <a:xfrm>
                              <a:off x="9347" y="1517"/>
                              <a:ext cx="3" cy="91"/>
                            </a:xfrm>
                            <a:custGeom>
                              <a:avLst/>
                              <a:gdLst>
                                <a:gd name="T0" fmla="+- 0 9350 9347"/>
                                <a:gd name="T1" fmla="*/ T0 w 3"/>
                                <a:gd name="T2" fmla="+- 0 1517 1517"/>
                                <a:gd name="T3" fmla="*/ 1517 h 91"/>
                                <a:gd name="T4" fmla="+- 0 9347 9347"/>
                                <a:gd name="T5" fmla="*/ T4 w 3"/>
                                <a:gd name="T6" fmla="+- 0 1517 1517"/>
                                <a:gd name="T7" fmla="*/ 1517 h 91"/>
                                <a:gd name="T8" fmla="+- 0 9347 9347"/>
                                <a:gd name="T9" fmla="*/ T8 w 3"/>
                                <a:gd name="T10" fmla="+- 0 1608 1517"/>
                                <a:gd name="T11" fmla="*/ 1608 h 91"/>
                                <a:gd name="T12" fmla="+- 0 9350 9347"/>
                                <a:gd name="T13" fmla="*/ T12 w 3"/>
                                <a:gd name="T14" fmla="+- 0 1608 1517"/>
                                <a:gd name="T15" fmla="*/ 1608 h 91"/>
                                <a:gd name="T16" fmla="+- 0 9350 9347"/>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04" name="Group 4490"/>
                        <wpg:cNvGrpSpPr>
                          <a:grpSpLocks/>
                        </wpg:cNvGrpSpPr>
                        <wpg:grpSpPr bwMode="auto">
                          <a:xfrm>
                            <a:off x="9523" y="1517"/>
                            <a:ext cx="2" cy="91"/>
                            <a:chOff x="9523" y="1517"/>
                            <a:chExt cx="2" cy="91"/>
                          </a:xfrm>
                        </wpg:grpSpPr>
                        <wps:wsp>
                          <wps:cNvPr id="16905" name="Freeform 4491"/>
                          <wps:cNvSpPr>
                            <a:spLocks/>
                          </wps:cNvSpPr>
                          <wps:spPr bwMode="auto">
                            <a:xfrm>
                              <a:off x="9523" y="1517"/>
                              <a:ext cx="2" cy="91"/>
                            </a:xfrm>
                            <a:custGeom>
                              <a:avLst/>
                              <a:gdLst>
                                <a:gd name="T0" fmla="+- 0 9525 9523"/>
                                <a:gd name="T1" fmla="*/ T0 w 2"/>
                                <a:gd name="T2" fmla="+- 0 1517 1517"/>
                                <a:gd name="T3" fmla="*/ 1517 h 91"/>
                                <a:gd name="T4" fmla="+- 0 9523 9523"/>
                                <a:gd name="T5" fmla="*/ T4 w 2"/>
                                <a:gd name="T6" fmla="+- 0 1517 1517"/>
                                <a:gd name="T7" fmla="*/ 1517 h 91"/>
                                <a:gd name="T8" fmla="+- 0 9523 9523"/>
                                <a:gd name="T9" fmla="*/ T8 w 2"/>
                                <a:gd name="T10" fmla="+- 0 1608 1517"/>
                                <a:gd name="T11" fmla="*/ 1608 h 91"/>
                                <a:gd name="T12" fmla="+- 0 9525 9523"/>
                                <a:gd name="T13" fmla="*/ T12 w 2"/>
                                <a:gd name="T14" fmla="+- 0 1608 1517"/>
                                <a:gd name="T15" fmla="*/ 1608 h 91"/>
                                <a:gd name="T16" fmla="+- 0 9525 9523"/>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06" name="Group 4492"/>
                        <wpg:cNvGrpSpPr>
                          <a:grpSpLocks/>
                        </wpg:cNvGrpSpPr>
                        <wpg:grpSpPr bwMode="auto">
                          <a:xfrm>
                            <a:off x="9350" y="1517"/>
                            <a:ext cx="2" cy="91"/>
                            <a:chOff x="9350" y="1517"/>
                            <a:chExt cx="2" cy="91"/>
                          </a:xfrm>
                        </wpg:grpSpPr>
                        <wps:wsp>
                          <wps:cNvPr id="16907" name="Freeform 4493"/>
                          <wps:cNvSpPr>
                            <a:spLocks/>
                          </wps:cNvSpPr>
                          <wps:spPr bwMode="auto">
                            <a:xfrm>
                              <a:off x="9350" y="1517"/>
                              <a:ext cx="2" cy="91"/>
                            </a:xfrm>
                            <a:custGeom>
                              <a:avLst/>
                              <a:gdLst>
                                <a:gd name="T0" fmla="+- 0 9352 9350"/>
                                <a:gd name="T1" fmla="*/ T0 w 2"/>
                                <a:gd name="T2" fmla="+- 0 1517 1517"/>
                                <a:gd name="T3" fmla="*/ 1517 h 91"/>
                                <a:gd name="T4" fmla="+- 0 9350 9350"/>
                                <a:gd name="T5" fmla="*/ T4 w 2"/>
                                <a:gd name="T6" fmla="+- 0 1517 1517"/>
                                <a:gd name="T7" fmla="*/ 1517 h 91"/>
                                <a:gd name="T8" fmla="+- 0 9350 9350"/>
                                <a:gd name="T9" fmla="*/ T8 w 2"/>
                                <a:gd name="T10" fmla="+- 0 1608 1517"/>
                                <a:gd name="T11" fmla="*/ 1608 h 91"/>
                                <a:gd name="T12" fmla="+- 0 9352 9350"/>
                                <a:gd name="T13" fmla="*/ T12 w 2"/>
                                <a:gd name="T14" fmla="+- 0 1608 1517"/>
                                <a:gd name="T15" fmla="*/ 1608 h 91"/>
                                <a:gd name="T16" fmla="+- 0 9352 9350"/>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08" name="Group 4494"/>
                        <wpg:cNvGrpSpPr>
                          <a:grpSpLocks/>
                        </wpg:cNvGrpSpPr>
                        <wpg:grpSpPr bwMode="auto">
                          <a:xfrm>
                            <a:off x="9520" y="1517"/>
                            <a:ext cx="3" cy="91"/>
                            <a:chOff x="9520" y="1517"/>
                            <a:chExt cx="3" cy="91"/>
                          </a:xfrm>
                        </wpg:grpSpPr>
                        <wps:wsp>
                          <wps:cNvPr id="16909" name="Freeform 4495"/>
                          <wps:cNvSpPr>
                            <a:spLocks/>
                          </wps:cNvSpPr>
                          <wps:spPr bwMode="auto">
                            <a:xfrm>
                              <a:off x="9520" y="1517"/>
                              <a:ext cx="3" cy="91"/>
                            </a:xfrm>
                            <a:custGeom>
                              <a:avLst/>
                              <a:gdLst>
                                <a:gd name="T0" fmla="+- 0 9523 9520"/>
                                <a:gd name="T1" fmla="*/ T0 w 3"/>
                                <a:gd name="T2" fmla="+- 0 1517 1517"/>
                                <a:gd name="T3" fmla="*/ 1517 h 91"/>
                                <a:gd name="T4" fmla="+- 0 9520 9520"/>
                                <a:gd name="T5" fmla="*/ T4 w 3"/>
                                <a:gd name="T6" fmla="+- 0 1517 1517"/>
                                <a:gd name="T7" fmla="*/ 1517 h 91"/>
                                <a:gd name="T8" fmla="+- 0 9520 9520"/>
                                <a:gd name="T9" fmla="*/ T8 w 3"/>
                                <a:gd name="T10" fmla="+- 0 1608 1517"/>
                                <a:gd name="T11" fmla="*/ 1608 h 91"/>
                                <a:gd name="T12" fmla="+- 0 9523 9520"/>
                                <a:gd name="T13" fmla="*/ T12 w 3"/>
                                <a:gd name="T14" fmla="+- 0 1608 1517"/>
                                <a:gd name="T15" fmla="*/ 1608 h 91"/>
                                <a:gd name="T16" fmla="+- 0 9523 9520"/>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10" name="Group 4496"/>
                        <wpg:cNvGrpSpPr>
                          <a:grpSpLocks/>
                        </wpg:cNvGrpSpPr>
                        <wpg:grpSpPr bwMode="auto">
                          <a:xfrm>
                            <a:off x="9352" y="1517"/>
                            <a:ext cx="3" cy="91"/>
                            <a:chOff x="9352" y="1517"/>
                            <a:chExt cx="3" cy="91"/>
                          </a:xfrm>
                        </wpg:grpSpPr>
                        <wps:wsp>
                          <wps:cNvPr id="16911" name="Freeform 4497"/>
                          <wps:cNvSpPr>
                            <a:spLocks/>
                          </wps:cNvSpPr>
                          <wps:spPr bwMode="auto">
                            <a:xfrm>
                              <a:off x="9352" y="1517"/>
                              <a:ext cx="3" cy="91"/>
                            </a:xfrm>
                            <a:custGeom>
                              <a:avLst/>
                              <a:gdLst>
                                <a:gd name="T0" fmla="+- 0 9354 9352"/>
                                <a:gd name="T1" fmla="*/ T0 w 3"/>
                                <a:gd name="T2" fmla="+- 0 1517 1517"/>
                                <a:gd name="T3" fmla="*/ 1517 h 91"/>
                                <a:gd name="T4" fmla="+- 0 9352 9352"/>
                                <a:gd name="T5" fmla="*/ T4 w 3"/>
                                <a:gd name="T6" fmla="+- 0 1517 1517"/>
                                <a:gd name="T7" fmla="*/ 1517 h 91"/>
                                <a:gd name="T8" fmla="+- 0 9352 9352"/>
                                <a:gd name="T9" fmla="*/ T8 w 3"/>
                                <a:gd name="T10" fmla="+- 0 1608 1517"/>
                                <a:gd name="T11" fmla="*/ 1608 h 91"/>
                                <a:gd name="T12" fmla="+- 0 9354 9352"/>
                                <a:gd name="T13" fmla="*/ T12 w 3"/>
                                <a:gd name="T14" fmla="+- 0 1608 1517"/>
                                <a:gd name="T15" fmla="*/ 1608 h 91"/>
                                <a:gd name="T16" fmla="+- 0 9354 9352"/>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12" name="Group 4498"/>
                        <wpg:cNvGrpSpPr>
                          <a:grpSpLocks/>
                        </wpg:cNvGrpSpPr>
                        <wpg:grpSpPr bwMode="auto">
                          <a:xfrm>
                            <a:off x="9518" y="1517"/>
                            <a:ext cx="2" cy="91"/>
                            <a:chOff x="9518" y="1517"/>
                            <a:chExt cx="2" cy="91"/>
                          </a:xfrm>
                        </wpg:grpSpPr>
                        <wps:wsp>
                          <wps:cNvPr id="16913" name="Freeform 4499"/>
                          <wps:cNvSpPr>
                            <a:spLocks/>
                          </wps:cNvSpPr>
                          <wps:spPr bwMode="auto">
                            <a:xfrm>
                              <a:off x="9518" y="1517"/>
                              <a:ext cx="2" cy="91"/>
                            </a:xfrm>
                            <a:custGeom>
                              <a:avLst/>
                              <a:gdLst>
                                <a:gd name="T0" fmla="+- 0 9520 9518"/>
                                <a:gd name="T1" fmla="*/ T0 w 2"/>
                                <a:gd name="T2" fmla="+- 0 1517 1517"/>
                                <a:gd name="T3" fmla="*/ 1517 h 91"/>
                                <a:gd name="T4" fmla="+- 0 9518 9518"/>
                                <a:gd name="T5" fmla="*/ T4 w 2"/>
                                <a:gd name="T6" fmla="+- 0 1517 1517"/>
                                <a:gd name="T7" fmla="*/ 1517 h 91"/>
                                <a:gd name="T8" fmla="+- 0 9518 9518"/>
                                <a:gd name="T9" fmla="*/ T8 w 2"/>
                                <a:gd name="T10" fmla="+- 0 1608 1517"/>
                                <a:gd name="T11" fmla="*/ 1608 h 91"/>
                                <a:gd name="T12" fmla="+- 0 9520 9518"/>
                                <a:gd name="T13" fmla="*/ T12 w 2"/>
                                <a:gd name="T14" fmla="+- 0 1608 1517"/>
                                <a:gd name="T15" fmla="*/ 1608 h 91"/>
                                <a:gd name="T16" fmla="+- 0 9520 9518"/>
                                <a:gd name="T17" fmla="*/ T16 w 2"/>
                                <a:gd name="T18" fmla="+- 0 1517 1517"/>
                                <a:gd name="T19" fmla="*/ 1517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914" name="Picture 4500"/>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9354" y="1517"/>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915" name="Group 4501"/>
                        <wpg:cNvGrpSpPr>
                          <a:grpSpLocks/>
                        </wpg:cNvGrpSpPr>
                        <wpg:grpSpPr bwMode="auto">
                          <a:xfrm>
                            <a:off x="9515" y="1517"/>
                            <a:ext cx="3" cy="91"/>
                            <a:chOff x="9515" y="1517"/>
                            <a:chExt cx="3" cy="91"/>
                          </a:xfrm>
                        </wpg:grpSpPr>
                        <wps:wsp>
                          <wps:cNvPr id="16916" name="Freeform 4502"/>
                          <wps:cNvSpPr>
                            <a:spLocks/>
                          </wps:cNvSpPr>
                          <wps:spPr bwMode="auto">
                            <a:xfrm>
                              <a:off x="9515" y="1517"/>
                              <a:ext cx="3" cy="91"/>
                            </a:xfrm>
                            <a:custGeom>
                              <a:avLst/>
                              <a:gdLst>
                                <a:gd name="T0" fmla="+- 0 9518 9515"/>
                                <a:gd name="T1" fmla="*/ T0 w 3"/>
                                <a:gd name="T2" fmla="+- 0 1517 1517"/>
                                <a:gd name="T3" fmla="*/ 1517 h 91"/>
                                <a:gd name="T4" fmla="+- 0 9515 9515"/>
                                <a:gd name="T5" fmla="*/ T4 w 3"/>
                                <a:gd name="T6" fmla="+- 0 1517 1517"/>
                                <a:gd name="T7" fmla="*/ 1517 h 91"/>
                                <a:gd name="T8" fmla="+- 0 9515 9515"/>
                                <a:gd name="T9" fmla="*/ T8 w 3"/>
                                <a:gd name="T10" fmla="+- 0 1608 1517"/>
                                <a:gd name="T11" fmla="*/ 1608 h 91"/>
                                <a:gd name="T12" fmla="+- 0 9518 9515"/>
                                <a:gd name="T13" fmla="*/ T12 w 3"/>
                                <a:gd name="T14" fmla="+- 0 1608 1517"/>
                                <a:gd name="T15" fmla="*/ 1608 h 91"/>
                                <a:gd name="T16" fmla="+- 0 9518 9515"/>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17" name="Group 4503"/>
                        <wpg:cNvGrpSpPr>
                          <a:grpSpLocks/>
                        </wpg:cNvGrpSpPr>
                        <wpg:grpSpPr bwMode="auto">
                          <a:xfrm>
                            <a:off x="9356" y="1517"/>
                            <a:ext cx="3" cy="91"/>
                            <a:chOff x="9356" y="1517"/>
                            <a:chExt cx="3" cy="91"/>
                          </a:xfrm>
                        </wpg:grpSpPr>
                        <wps:wsp>
                          <wps:cNvPr id="16918" name="Freeform 4504"/>
                          <wps:cNvSpPr>
                            <a:spLocks/>
                          </wps:cNvSpPr>
                          <wps:spPr bwMode="auto">
                            <a:xfrm>
                              <a:off x="9356" y="1517"/>
                              <a:ext cx="3" cy="91"/>
                            </a:xfrm>
                            <a:custGeom>
                              <a:avLst/>
                              <a:gdLst>
                                <a:gd name="T0" fmla="+- 0 9359 9356"/>
                                <a:gd name="T1" fmla="*/ T0 w 3"/>
                                <a:gd name="T2" fmla="+- 0 1517 1517"/>
                                <a:gd name="T3" fmla="*/ 1517 h 91"/>
                                <a:gd name="T4" fmla="+- 0 9356 9356"/>
                                <a:gd name="T5" fmla="*/ T4 w 3"/>
                                <a:gd name="T6" fmla="+- 0 1517 1517"/>
                                <a:gd name="T7" fmla="*/ 1517 h 91"/>
                                <a:gd name="T8" fmla="+- 0 9356 9356"/>
                                <a:gd name="T9" fmla="*/ T8 w 3"/>
                                <a:gd name="T10" fmla="+- 0 1608 1517"/>
                                <a:gd name="T11" fmla="*/ 1608 h 91"/>
                                <a:gd name="T12" fmla="+- 0 9359 9356"/>
                                <a:gd name="T13" fmla="*/ T12 w 3"/>
                                <a:gd name="T14" fmla="+- 0 1608 1517"/>
                                <a:gd name="T15" fmla="*/ 1608 h 91"/>
                                <a:gd name="T16" fmla="+- 0 9359 9356"/>
                                <a:gd name="T17" fmla="*/ T16 w 3"/>
                                <a:gd name="T18" fmla="+- 0 1517 1517"/>
                                <a:gd name="T19" fmla="*/ 1517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919" name="Picture 4505"/>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9514" y="1517"/>
                              <a:ext cx="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0" name="Picture 4506"/>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9359" y="1517"/>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1" name="Picture 4507"/>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9361" y="1517"/>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2" name="Picture 4508"/>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9363" y="1517"/>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3" name="Picture 4509"/>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9365" y="1517"/>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4" name="Picture 4510"/>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9368" y="1517"/>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5" name="Picture 4511"/>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9370" y="1517"/>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6" name="Picture 4512"/>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9373" y="1517"/>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7" name="Picture 4513"/>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9374" y="1517"/>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8" name="Picture 4514"/>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9377" y="1517"/>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29" name="Picture 4515"/>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9379" y="1517"/>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0" name="Picture 4516"/>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9382" y="1517"/>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1" name="Picture 4517"/>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9384" y="1517"/>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2" name="Picture 4518"/>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9386" y="1517"/>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3" name="Picture 4519"/>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9388" y="1517"/>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4" name="Picture 4520"/>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9391" y="1517"/>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5" name="Picture 4521"/>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9393" y="1517"/>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6" name="Picture 4522"/>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9396" y="1517"/>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7" name="Picture 4523"/>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9397" y="1517"/>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8" name="Picture 4524"/>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9400" y="1517"/>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39" name="Picture 4525"/>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9402" y="1517"/>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0" name="Picture 4526"/>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9405" y="1517"/>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1" name="Picture 4527"/>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9407" y="1517"/>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2" name="Picture 4528"/>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9409" y="1517"/>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3" name="Picture 4529"/>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9411" y="1517"/>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4" name="Picture 4530"/>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9414" y="1517"/>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5" name="Picture 4531"/>
                            <pic:cNvPicPr>
                              <a:picLocks noChangeAspect="1" noChangeArrowheads="1"/>
                            </pic:cNvPicPr>
                          </pic:nvPicPr>
                          <pic:blipFill>
                            <a:blip r:embed="rId851">
                              <a:extLst>
                                <a:ext uri="{28A0092B-C50C-407E-A947-70E740481C1C}">
                                  <a14:useLocalDpi xmlns:a14="http://schemas.microsoft.com/office/drawing/2010/main" val="0"/>
                                </a:ext>
                              </a:extLst>
                            </a:blip>
                            <a:srcRect/>
                            <a:stretch>
                              <a:fillRect/>
                            </a:stretch>
                          </pic:blipFill>
                          <pic:spPr bwMode="auto">
                            <a:xfrm>
                              <a:off x="9416" y="1517"/>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6" name="Picture 4532"/>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9418" y="1517"/>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7" name="Picture 4533"/>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9420" y="1517"/>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8" name="Picture 4534"/>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9422" y="1517"/>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49" name="Picture 4535"/>
                            <pic:cNvPicPr>
                              <a:picLocks noChangeAspect="1" noChangeArrowheads="1"/>
                            </pic:cNvPicPr>
                          </pic:nvPicPr>
                          <pic:blipFill>
                            <a:blip r:embed="rId852">
                              <a:extLst>
                                <a:ext uri="{28A0092B-C50C-407E-A947-70E740481C1C}">
                                  <a14:useLocalDpi xmlns:a14="http://schemas.microsoft.com/office/drawing/2010/main" val="0"/>
                                </a:ext>
                              </a:extLst>
                            </a:blip>
                            <a:srcRect/>
                            <a:stretch>
                              <a:fillRect/>
                            </a:stretch>
                          </pic:blipFill>
                          <pic:spPr bwMode="auto">
                            <a:xfrm>
                              <a:off x="9425" y="1517"/>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50" name="Picture 4536"/>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9427" y="1517"/>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51" name="Picture 4537"/>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9429" y="1517"/>
                              <a:ext cx="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52" name="Picture 4538"/>
                            <pic:cNvPicPr>
                              <a:picLocks noChangeAspect="1" noChangeArrowheads="1"/>
                            </pic:cNvPicPr>
                          </pic:nvPicPr>
                          <pic:blipFill>
                            <a:blip r:embed="rId853">
                              <a:extLst>
                                <a:ext uri="{28A0092B-C50C-407E-A947-70E740481C1C}">
                                  <a14:useLocalDpi xmlns:a14="http://schemas.microsoft.com/office/drawing/2010/main" val="0"/>
                                </a:ext>
                              </a:extLst>
                            </a:blip>
                            <a:srcRect/>
                            <a:stretch>
                              <a:fillRect/>
                            </a:stretch>
                          </pic:blipFill>
                          <pic:spPr bwMode="auto">
                            <a:xfrm>
                              <a:off x="9431" y="1517"/>
                              <a:ext cx="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53" name="Picture 4539"/>
                            <pic:cNvPicPr>
                              <a:picLocks noChangeAspect="1" noChangeArrowheads="1"/>
                            </pic:cNvPicPr>
                          </pic:nvPicPr>
                          <pic:blipFill>
                            <a:blip r:embed="rId854">
                              <a:extLst>
                                <a:ext uri="{28A0092B-C50C-407E-A947-70E740481C1C}">
                                  <a14:useLocalDpi xmlns:a14="http://schemas.microsoft.com/office/drawing/2010/main" val="0"/>
                                </a:ext>
                              </a:extLst>
                            </a:blip>
                            <a:srcRect/>
                            <a:stretch>
                              <a:fillRect/>
                            </a:stretch>
                          </pic:blipFill>
                          <pic:spPr bwMode="auto">
                            <a:xfrm>
                              <a:off x="9434" y="1517"/>
                              <a:ext cx="5"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954" name="Group 4540"/>
                        <wpg:cNvGrpSpPr>
                          <a:grpSpLocks/>
                        </wpg:cNvGrpSpPr>
                        <wpg:grpSpPr bwMode="auto">
                          <a:xfrm>
                            <a:off x="9414" y="1532"/>
                            <a:ext cx="24" cy="2"/>
                            <a:chOff x="9414" y="1532"/>
                            <a:chExt cx="24" cy="2"/>
                          </a:xfrm>
                        </wpg:grpSpPr>
                        <wps:wsp>
                          <wps:cNvPr id="16955" name="Freeform 4541"/>
                          <wps:cNvSpPr>
                            <a:spLocks/>
                          </wps:cNvSpPr>
                          <wps:spPr bwMode="auto">
                            <a:xfrm>
                              <a:off x="9414" y="1532"/>
                              <a:ext cx="24" cy="2"/>
                            </a:xfrm>
                            <a:custGeom>
                              <a:avLst/>
                              <a:gdLst>
                                <a:gd name="T0" fmla="+- 0 9414 9414"/>
                                <a:gd name="T1" fmla="*/ T0 w 24"/>
                                <a:gd name="T2" fmla="+- 0 1532 1532"/>
                                <a:gd name="T3" fmla="*/ 1532 h 2"/>
                                <a:gd name="T4" fmla="+- 0 9438 9414"/>
                                <a:gd name="T5" fmla="*/ T4 w 24"/>
                                <a:gd name="T6" fmla="+- 0 1532 1532"/>
                                <a:gd name="T7" fmla="*/ 1532 h 2"/>
                                <a:gd name="T8" fmla="+- 0 9438 9414"/>
                                <a:gd name="T9" fmla="*/ T8 w 24"/>
                                <a:gd name="T10" fmla="+- 0 1534 1532"/>
                                <a:gd name="T11" fmla="*/ 1534 h 2"/>
                                <a:gd name="T12" fmla="+- 0 9414 9414"/>
                                <a:gd name="T13" fmla="*/ T12 w 24"/>
                                <a:gd name="T14" fmla="+- 0 1534 1532"/>
                                <a:gd name="T15" fmla="*/ 1534 h 2"/>
                                <a:gd name="T16" fmla="+- 0 9414 9414"/>
                                <a:gd name="T17" fmla="*/ T16 w 24"/>
                                <a:gd name="T18" fmla="+- 0 1532 1532"/>
                                <a:gd name="T19" fmla="*/ 1532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56" name="Group 4542"/>
                        <wpg:cNvGrpSpPr>
                          <a:grpSpLocks/>
                        </wpg:cNvGrpSpPr>
                        <wpg:grpSpPr bwMode="auto">
                          <a:xfrm>
                            <a:off x="9396" y="1531"/>
                            <a:ext cx="19" cy="3"/>
                            <a:chOff x="9396" y="1531"/>
                            <a:chExt cx="19" cy="3"/>
                          </a:xfrm>
                        </wpg:grpSpPr>
                        <wps:wsp>
                          <wps:cNvPr id="16957" name="Freeform 4543"/>
                          <wps:cNvSpPr>
                            <a:spLocks/>
                          </wps:cNvSpPr>
                          <wps:spPr bwMode="auto">
                            <a:xfrm>
                              <a:off x="9396" y="1531"/>
                              <a:ext cx="19" cy="3"/>
                            </a:xfrm>
                            <a:custGeom>
                              <a:avLst/>
                              <a:gdLst>
                                <a:gd name="T0" fmla="+- 0 9398 9396"/>
                                <a:gd name="T1" fmla="*/ T0 w 19"/>
                                <a:gd name="T2" fmla="+- 0 1531 1531"/>
                                <a:gd name="T3" fmla="*/ 1531 h 3"/>
                                <a:gd name="T4" fmla="+- 0 9396 9396"/>
                                <a:gd name="T5" fmla="*/ T4 w 19"/>
                                <a:gd name="T6" fmla="+- 0 1531 1531"/>
                                <a:gd name="T7" fmla="*/ 1531 h 3"/>
                                <a:gd name="T8" fmla="+- 0 9396 9396"/>
                                <a:gd name="T9" fmla="*/ T8 w 19"/>
                                <a:gd name="T10" fmla="+- 0 1533 1531"/>
                                <a:gd name="T11" fmla="*/ 1533 h 3"/>
                                <a:gd name="T12" fmla="+- 0 9414 9396"/>
                                <a:gd name="T13" fmla="*/ T12 w 19"/>
                                <a:gd name="T14" fmla="+- 0 1534 1531"/>
                                <a:gd name="T15" fmla="*/ 1534 h 3"/>
                                <a:gd name="T16" fmla="+- 0 9416 9396"/>
                                <a:gd name="T17" fmla="*/ T16 w 19"/>
                                <a:gd name="T18" fmla="+- 0 1534 1531"/>
                                <a:gd name="T19" fmla="*/ 1534 h 3"/>
                                <a:gd name="T20" fmla="+- 0 9416 9396"/>
                                <a:gd name="T21" fmla="*/ T20 w 19"/>
                                <a:gd name="T22" fmla="+- 0 1532 1531"/>
                                <a:gd name="T23" fmla="*/ 1532 h 3"/>
                                <a:gd name="T24" fmla="+- 0 9398 9396"/>
                                <a:gd name="T25" fmla="*/ T24 w 19"/>
                                <a:gd name="T26" fmla="+- 0 1531 1531"/>
                                <a:gd name="T27" fmla="*/ 1531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2"/>
                                  </a:lnTo>
                                  <a:lnTo>
                                    <a:pt x="18" y="3"/>
                                  </a:lnTo>
                                  <a:lnTo>
                                    <a:pt x="20" y="3"/>
                                  </a:lnTo>
                                  <a:lnTo>
                                    <a:pt x="2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58" name="Group 4544"/>
                        <wpg:cNvGrpSpPr>
                          <a:grpSpLocks/>
                        </wpg:cNvGrpSpPr>
                        <wpg:grpSpPr bwMode="auto">
                          <a:xfrm>
                            <a:off x="9383" y="1530"/>
                            <a:ext cx="16" cy="4"/>
                            <a:chOff x="9383" y="1530"/>
                            <a:chExt cx="16" cy="4"/>
                          </a:xfrm>
                        </wpg:grpSpPr>
                        <wps:wsp>
                          <wps:cNvPr id="16959" name="Freeform 4545"/>
                          <wps:cNvSpPr>
                            <a:spLocks/>
                          </wps:cNvSpPr>
                          <wps:spPr bwMode="auto">
                            <a:xfrm>
                              <a:off x="9383" y="1530"/>
                              <a:ext cx="16" cy="4"/>
                            </a:xfrm>
                            <a:custGeom>
                              <a:avLst/>
                              <a:gdLst>
                                <a:gd name="T0" fmla="+- 0 9385 9383"/>
                                <a:gd name="T1" fmla="*/ T0 w 16"/>
                                <a:gd name="T2" fmla="+- 0 1530 1530"/>
                                <a:gd name="T3" fmla="*/ 1530 h 4"/>
                                <a:gd name="T4" fmla="+- 0 9383 9383"/>
                                <a:gd name="T5" fmla="*/ T4 w 16"/>
                                <a:gd name="T6" fmla="+- 0 1530 1530"/>
                                <a:gd name="T7" fmla="*/ 1530 h 4"/>
                                <a:gd name="T8" fmla="+- 0 9383 9383"/>
                                <a:gd name="T9" fmla="*/ T8 w 16"/>
                                <a:gd name="T10" fmla="+- 0 1531 1530"/>
                                <a:gd name="T11" fmla="*/ 1531 h 4"/>
                                <a:gd name="T12" fmla="+- 0 9396 9383"/>
                                <a:gd name="T13" fmla="*/ T12 w 16"/>
                                <a:gd name="T14" fmla="+- 0 1533 1530"/>
                                <a:gd name="T15" fmla="*/ 1533 h 4"/>
                                <a:gd name="T16" fmla="+- 0 9398 9383"/>
                                <a:gd name="T17" fmla="*/ T16 w 16"/>
                                <a:gd name="T18" fmla="+- 0 1533 1530"/>
                                <a:gd name="T19" fmla="*/ 1533 h 4"/>
                                <a:gd name="T20" fmla="+- 0 9398 9383"/>
                                <a:gd name="T21" fmla="*/ T20 w 16"/>
                                <a:gd name="T22" fmla="+- 0 1531 1530"/>
                                <a:gd name="T23" fmla="*/ 1531 h 4"/>
                                <a:gd name="T24" fmla="+- 0 9385 9383"/>
                                <a:gd name="T25" fmla="*/ T24 w 16"/>
                                <a:gd name="T26" fmla="+- 0 1530 1530"/>
                                <a:gd name="T27" fmla="*/ 1530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1"/>
                                  </a:lnTo>
                                  <a:lnTo>
                                    <a:pt x="13" y="3"/>
                                  </a:lnTo>
                                  <a:lnTo>
                                    <a:pt x="15" y="3"/>
                                  </a:lnTo>
                                  <a:lnTo>
                                    <a:pt x="15"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60" name="Group 4546"/>
                        <wpg:cNvGrpSpPr>
                          <a:grpSpLocks/>
                        </wpg:cNvGrpSpPr>
                        <wpg:grpSpPr bwMode="auto">
                          <a:xfrm>
                            <a:off x="9373" y="1528"/>
                            <a:ext cx="12" cy="4"/>
                            <a:chOff x="9373" y="1528"/>
                            <a:chExt cx="12" cy="4"/>
                          </a:xfrm>
                        </wpg:grpSpPr>
                        <wps:wsp>
                          <wps:cNvPr id="16961" name="Freeform 4547"/>
                          <wps:cNvSpPr>
                            <a:spLocks/>
                          </wps:cNvSpPr>
                          <wps:spPr bwMode="auto">
                            <a:xfrm>
                              <a:off x="9373" y="1528"/>
                              <a:ext cx="12" cy="4"/>
                            </a:xfrm>
                            <a:custGeom>
                              <a:avLst/>
                              <a:gdLst>
                                <a:gd name="T0" fmla="+- 0 9374 9373"/>
                                <a:gd name="T1" fmla="*/ T0 w 12"/>
                                <a:gd name="T2" fmla="+- 0 1528 1528"/>
                                <a:gd name="T3" fmla="*/ 1528 h 4"/>
                                <a:gd name="T4" fmla="+- 0 9373 9373"/>
                                <a:gd name="T5" fmla="*/ T4 w 12"/>
                                <a:gd name="T6" fmla="+- 0 1528 1528"/>
                                <a:gd name="T7" fmla="*/ 1528 h 4"/>
                                <a:gd name="T8" fmla="+- 0 9373 9373"/>
                                <a:gd name="T9" fmla="*/ T8 w 12"/>
                                <a:gd name="T10" fmla="+- 0 1530 1528"/>
                                <a:gd name="T11" fmla="*/ 1530 h 4"/>
                                <a:gd name="T12" fmla="+- 0 9383 9373"/>
                                <a:gd name="T13" fmla="*/ T12 w 12"/>
                                <a:gd name="T14" fmla="+- 0 1531 1528"/>
                                <a:gd name="T15" fmla="*/ 1531 h 4"/>
                                <a:gd name="T16" fmla="+- 0 9385 9373"/>
                                <a:gd name="T17" fmla="*/ T16 w 12"/>
                                <a:gd name="T18" fmla="+- 0 1531 1528"/>
                                <a:gd name="T19" fmla="*/ 1531 h 4"/>
                                <a:gd name="T20" fmla="+- 0 9385 9373"/>
                                <a:gd name="T21" fmla="*/ T20 w 12"/>
                                <a:gd name="T22" fmla="+- 0 1530 1528"/>
                                <a:gd name="T23" fmla="*/ 1530 h 4"/>
                                <a:gd name="T24" fmla="+- 0 9374 9373"/>
                                <a:gd name="T25" fmla="*/ T24 w 12"/>
                                <a:gd name="T26" fmla="+- 0 1528 1528"/>
                                <a:gd name="T27" fmla="*/ 1528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1" y="0"/>
                                  </a:moveTo>
                                  <a:lnTo>
                                    <a:pt x="0" y="0"/>
                                  </a:lnTo>
                                  <a:lnTo>
                                    <a:pt x="0" y="2"/>
                                  </a:lnTo>
                                  <a:lnTo>
                                    <a:pt x="10" y="3"/>
                                  </a:lnTo>
                                  <a:lnTo>
                                    <a:pt x="12" y="3"/>
                                  </a:lnTo>
                                  <a:lnTo>
                                    <a:pt x="12"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962" name="Picture 454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363" y="1526"/>
                              <a:ext cx="11"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63" name="Picture 4549"/>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357" y="1524"/>
                              <a:ext cx="8"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964" name="Group 4550"/>
                        <wpg:cNvGrpSpPr>
                          <a:grpSpLocks/>
                        </wpg:cNvGrpSpPr>
                        <wpg:grpSpPr bwMode="auto">
                          <a:xfrm>
                            <a:off x="9351" y="1522"/>
                            <a:ext cx="8" cy="4"/>
                            <a:chOff x="9351" y="1522"/>
                            <a:chExt cx="8" cy="4"/>
                          </a:xfrm>
                        </wpg:grpSpPr>
                        <wps:wsp>
                          <wps:cNvPr id="16965" name="Freeform 4551"/>
                          <wps:cNvSpPr>
                            <a:spLocks/>
                          </wps:cNvSpPr>
                          <wps:spPr bwMode="auto">
                            <a:xfrm>
                              <a:off x="9351" y="1522"/>
                              <a:ext cx="8" cy="4"/>
                            </a:xfrm>
                            <a:custGeom>
                              <a:avLst/>
                              <a:gdLst>
                                <a:gd name="T0" fmla="+- 0 9353 9351"/>
                                <a:gd name="T1" fmla="*/ T0 w 8"/>
                                <a:gd name="T2" fmla="+- 0 1522 1522"/>
                                <a:gd name="T3" fmla="*/ 1522 h 4"/>
                                <a:gd name="T4" fmla="+- 0 9351 9351"/>
                                <a:gd name="T5" fmla="*/ T4 w 8"/>
                                <a:gd name="T6" fmla="+- 0 1522 1522"/>
                                <a:gd name="T7" fmla="*/ 1522 h 4"/>
                                <a:gd name="T8" fmla="+- 0 9351 9351"/>
                                <a:gd name="T9" fmla="*/ T8 w 8"/>
                                <a:gd name="T10" fmla="+- 0 1524 1522"/>
                                <a:gd name="T11" fmla="*/ 1524 h 4"/>
                                <a:gd name="T12" fmla="+- 0 9357 9351"/>
                                <a:gd name="T13" fmla="*/ T12 w 8"/>
                                <a:gd name="T14" fmla="+- 0 1526 1522"/>
                                <a:gd name="T15" fmla="*/ 1526 h 4"/>
                                <a:gd name="T16" fmla="+- 0 9359 9351"/>
                                <a:gd name="T17" fmla="*/ T16 w 8"/>
                                <a:gd name="T18" fmla="+- 0 1526 1522"/>
                                <a:gd name="T19" fmla="*/ 1526 h 4"/>
                                <a:gd name="T20" fmla="+- 0 9359 9351"/>
                                <a:gd name="T21" fmla="*/ T20 w 8"/>
                                <a:gd name="T22" fmla="+- 0 1524 1522"/>
                                <a:gd name="T23" fmla="*/ 1524 h 4"/>
                                <a:gd name="T24" fmla="+- 0 9353 9351"/>
                                <a:gd name="T25" fmla="*/ T24 w 8"/>
                                <a:gd name="T26" fmla="+- 0 1522 1522"/>
                                <a:gd name="T27" fmla="*/ 1522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66" name="Group 4552"/>
                        <wpg:cNvGrpSpPr>
                          <a:grpSpLocks/>
                        </wpg:cNvGrpSpPr>
                        <wpg:grpSpPr bwMode="auto">
                          <a:xfrm>
                            <a:off x="9338" y="1520"/>
                            <a:ext cx="15" cy="5"/>
                            <a:chOff x="9338" y="1520"/>
                            <a:chExt cx="15" cy="5"/>
                          </a:xfrm>
                        </wpg:grpSpPr>
                        <wps:wsp>
                          <wps:cNvPr id="16967" name="Freeform 4553"/>
                          <wps:cNvSpPr>
                            <a:spLocks/>
                          </wps:cNvSpPr>
                          <wps:spPr bwMode="auto">
                            <a:xfrm>
                              <a:off x="9338" y="1520"/>
                              <a:ext cx="15" cy="5"/>
                            </a:xfrm>
                            <a:custGeom>
                              <a:avLst/>
                              <a:gdLst>
                                <a:gd name="T0" fmla="+- 0 9340 9338"/>
                                <a:gd name="T1" fmla="*/ T0 w 15"/>
                                <a:gd name="T2" fmla="+- 0 1520 1520"/>
                                <a:gd name="T3" fmla="*/ 1520 h 5"/>
                                <a:gd name="T4" fmla="+- 0 9338 9338"/>
                                <a:gd name="T5" fmla="*/ T4 w 15"/>
                                <a:gd name="T6" fmla="+- 0 1520 1520"/>
                                <a:gd name="T7" fmla="*/ 1520 h 5"/>
                                <a:gd name="T8" fmla="+- 0 9338 9338"/>
                                <a:gd name="T9" fmla="*/ T8 w 15"/>
                                <a:gd name="T10" fmla="+- 0 1522 1520"/>
                                <a:gd name="T11" fmla="*/ 1522 h 5"/>
                                <a:gd name="T12" fmla="+- 0 9351 9338"/>
                                <a:gd name="T13" fmla="*/ T12 w 15"/>
                                <a:gd name="T14" fmla="+- 0 1524 1520"/>
                                <a:gd name="T15" fmla="*/ 1524 h 5"/>
                                <a:gd name="T16" fmla="+- 0 9353 9338"/>
                                <a:gd name="T17" fmla="*/ T16 w 15"/>
                                <a:gd name="T18" fmla="+- 0 1524 1520"/>
                                <a:gd name="T19" fmla="*/ 1524 h 5"/>
                                <a:gd name="T20" fmla="+- 0 9353 9338"/>
                                <a:gd name="T21" fmla="*/ T20 w 15"/>
                                <a:gd name="T22" fmla="+- 0 1522 1520"/>
                                <a:gd name="T23" fmla="*/ 1522 h 5"/>
                                <a:gd name="T24" fmla="+- 0 9340 9338"/>
                                <a:gd name="T25" fmla="*/ T24 w 15"/>
                                <a:gd name="T26" fmla="+- 0 1520 1520"/>
                                <a:gd name="T27" fmla="*/ 1520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2"/>
                                  </a:lnTo>
                                  <a:lnTo>
                                    <a:pt x="13" y="4"/>
                                  </a:lnTo>
                                  <a:lnTo>
                                    <a:pt x="15" y="4"/>
                                  </a:lnTo>
                                  <a:lnTo>
                                    <a:pt x="15"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68" name="Group 4554"/>
                        <wpg:cNvGrpSpPr>
                          <a:grpSpLocks/>
                        </wpg:cNvGrpSpPr>
                        <wpg:grpSpPr bwMode="auto">
                          <a:xfrm>
                            <a:off x="9331" y="1519"/>
                            <a:ext cx="8" cy="3"/>
                            <a:chOff x="9331" y="1519"/>
                            <a:chExt cx="8" cy="3"/>
                          </a:xfrm>
                        </wpg:grpSpPr>
                        <wps:wsp>
                          <wps:cNvPr id="16969" name="Freeform 4555"/>
                          <wps:cNvSpPr>
                            <a:spLocks/>
                          </wps:cNvSpPr>
                          <wps:spPr bwMode="auto">
                            <a:xfrm>
                              <a:off x="9331" y="1519"/>
                              <a:ext cx="8" cy="3"/>
                            </a:xfrm>
                            <a:custGeom>
                              <a:avLst/>
                              <a:gdLst>
                                <a:gd name="T0" fmla="+- 0 9333 9331"/>
                                <a:gd name="T1" fmla="*/ T0 w 8"/>
                                <a:gd name="T2" fmla="+- 0 1519 1519"/>
                                <a:gd name="T3" fmla="*/ 1519 h 3"/>
                                <a:gd name="T4" fmla="+- 0 9331 9331"/>
                                <a:gd name="T5" fmla="*/ T4 w 8"/>
                                <a:gd name="T6" fmla="+- 0 1519 1519"/>
                                <a:gd name="T7" fmla="*/ 1519 h 3"/>
                                <a:gd name="T8" fmla="+- 0 9331 9331"/>
                                <a:gd name="T9" fmla="*/ T8 w 8"/>
                                <a:gd name="T10" fmla="+- 0 1521 1519"/>
                                <a:gd name="T11" fmla="*/ 1521 h 3"/>
                                <a:gd name="T12" fmla="+- 0 9338 9331"/>
                                <a:gd name="T13" fmla="*/ T12 w 8"/>
                                <a:gd name="T14" fmla="+- 0 1522 1519"/>
                                <a:gd name="T15" fmla="*/ 1522 h 3"/>
                                <a:gd name="T16" fmla="+- 0 9340 9331"/>
                                <a:gd name="T17" fmla="*/ T16 w 8"/>
                                <a:gd name="T18" fmla="+- 0 1522 1519"/>
                                <a:gd name="T19" fmla="*/ 1522 h 3"/>
                                <a:gd name="T20" fmla="+- 0 9340 9331"/>
                                <a:gd name="T21" fmla="*/ T20 w 8"/>
                                <a:gd name="T22" fmla="+- 0 1520 1519"/>
                                <a:gd name="T23" fmla="*/ 1520 h 3"/>
                                <a:gd name="T24" fmla="+- 0 9333 9331"/>
                                <a:gd name="T25" fmla="*/ T24 w 8"/>
                                <a:gd name="T26" fmla="+- 0 1519 1519"/>
                                <a:gd name="T27" fmla="*/ 1519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70" name="Group 4556"/>
                        <wpg:cNvGrpSpPr>
                          <a:grpSpLocks/>
                        </wpg:cNvGrpSpPr>
                        <wpg:grpSpPr bwMode="auto">
                          <a:xfrm>
                            <a:off x="9324" y="1518"/>
                            <a:ext cx="9" cy="3"/>
                            <a:chOff x="9324" y="1518"/>
                            <a:chExt cx="9" cy="3"/>
                          </a:xfrm>
                        </wpg:grpSpPr>
                        <wps:wsp>
                          <wps:cNvPr id="16971" name="Freeform 4557"/>
                          <wps:cNvSpPr>
                            <a:spLocks/>
                          </wps:cNvSpPr>
                          <wps:spPr bwMode="auto">
                            <a:xfrm>
                              <a:off x="9324" y="1518"/>
                              <a:ext cx="9" cy="3"/>
                            </a:xfrm>
                            <a:custGeom>
                              <a:avLst/>
                              <a:gdLst>
                                <a:gd name="T0" fmla="+- 0 9326 9324"/>
                                <a:gd name="T1" fmla="*/ T0 w 9"/>
                                <a:gd name="T2" fmla="+- 0 1518 1518"/>
                                <a:gd name="T3" fmla="*/ 1518 h 3"/>
                                <a:gd name="T4" fmla="+- 0 9324 9324"/>
                                <a:gd name="T5" fmla="*/ T4 w 9"/>
                                <a:gd name="T6" fmla="+- 0 1518 1518"/>
                                <a:gd name="T7" fmla="*/ 1518 h 3"/>
                                <a:gd name="T8" fmla="+- 0 9324 9324"/>
                                <a:gd name="T9" fmla="*/ T8 w 9"/>
                                <a:gd name="T10" fmla="+- 0 1520 1518"/>
                                <a:gd name="T11" fmla="*/ 1520 h 3"/>
                                <a:gd name="T12" fmla="+- 0 9331 9324"/>
                                <a:gd name="T13" fmla="*/ T12 w 9"/>
                                <a:gd name="T14" fmla="+- 0 1521 1518"/>
                                <a:gd name="T15" fmla="*/ 1521 h 3"/>
                                <a:gd name="T16" fmla="+- 0 9333 9324"/>
                                <a:gd name="T17" fmla="*/ T16 w 9"/>
                                <a:gd name="T18" fmla="+- 0 1521 1518"/>
                                <a:gd name="T19" fmla="*/ 1521 h 3"/>
                                <a:gd name="T20" fmla="+- 0 9333 9324"/>
                                <a:gd name="T21" fmla="*/ T20 w 9"/>
                                <a:gd name="T22" fmla="+- 0 1519 1518"/>
                                <a:gd name="T23" fmla="*/ 1519 h 3"/>
                                <a:gd name="T24" fmla="+- 0 9326 9324"/>
                                <a:gd name="T25" fmla="*/ T24 w 9"/>
                                <a:gd name="T26" fmla="+- 0 1518 1518"/>
                                <a:gd name="T27" fmla="*/ 1518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972" name="Picture 4558"/>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315" y="1517"/>
                              <a:ext cx="11"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73" name="Picture 4559"/>
                            <pic:cNvPicPr>
                              <a:picLocks noChangeAspect="1" noChangeArrowheads="1"/>
                            </pic:cNvPicPr>
                          </pic:nvPicPr>
                          <pic:blipFill>
                            <a:blip r:embed="rId855">
                              <a:extLst>
                                <a:ext uri="{28A0092B-C50C-407E-A947-70E740481C1C}">
                                  <a14:useLocalDpi xmlns:a14="http://schemas.microsoft.com/office/drawing/2010/main" val="0"/>
                                </a:ext>
                              </a:extLst>
                            </a:blip>
                            <a:srcRect/>
                            <a:stretch>
                              <a:fillRect/>
                            </a:stretch>
                          </pic:blipFill>
                          <pic:spPr bwMode="auto">
                            <a:xfrm>
                              <a:off x="9306" y="1517"/>
                              <a:ext cx="11"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74" name="Picture 4560"/>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9296" y="1517"/>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975" name="Picture 4561"/>
                            <pic:cNvPicPr>
                              <a:picLocks noChangeAspect="1" noChangeArrowheads="1"/>
                            </pic:cNvPicPr>
                          </pic:nvPicPr>
                          <pic:blipFill>
                            <a:blip r:embed="rId857">
                              <a:extLst>
                                <a:ext uri="{28A0092B-C50C-407E-A947-70E740481C1C}">
                                  <a14:useLocalDpi xmlns:a14="http://schemas.microsoft.com/office/drawing/2010/main" val="0"/>
                                </a:ext>
                              </a:extLst>
                            </a:blip>
                            <a:srcRect/>
                            <a:stretch>
                              <a:fillRect/>
                            </a:stretch>
                          </pic:blipFill>
                          <pic:spPr bwMode="auto">
                            <a:xfrm>
                              <a:off x="9263" y="1517"/>
                              <a:ext cx="35"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976" name="Group 4562"/>
                        <wpg:cNvGrpSpPr>
                          <a:grpSpLocks/>
                        </wpg:cNvGrpSpPr>
                        <wpg:grpSpPr bwMode="auto">
                          <a:xfrm>
                            <a:off x="9263" y="1517"/>
                            <a:ext cx="2" cy="76"/>
                            <a:chOff x="9263" y="1517"/>
                            <a:chExt cx="2" cy="76"/>
                          </a:xfrm>
                        </wpg:grpSpPr>
                        <wps:wsp>
                          <wps:cNvPr id="16977" name="Freeform 4563"/>
                          <wps:cNvSpPr>
                            <a:spLocks/>
                          </wps:cNvSpPr>
                          <wps:spPr bwMode="auto">
                            <a:xfrm>
                              <a:off x="9263" y="1517"/>
                              <a:ext cx="2" cy="76"/>
                            </a:xfrm>
                            <a:custGeom>
                              <a:avLst/>
                              <a:gdLst>
                                <a:gd name="T0" fmla="+- 0 9263 9263"/>
                                <a:gd name="T1" fmla="*/ T0 w 2"/>
                                <a:gd name="T2" fmla="+- 0 1517 1517"/>
                                <a:gd name="T3" fmla="*/ 1517 h 76"/>
                                <a:gd name="T4" fmla="+- 0 9265 9263"/>
                                <a:gd name="T5" fmla="*/ T4 w 2"/>
                                <a:gd name="T6" fmla="+- 0 1517 1517"/>
                                <a:gd name="T7" fmla="*/ 1517 h 76"/>
                                <a:gd name="T8" fmla="+- 0 9265 9263"/>
                                <a:gd name="T9" fmla="*/ T8 w 2"/>
                                <a:gd name="T10" fmla="+- 0 1593 1517"/>
                                <a:gd name="T11" fmla="*/ 1593 h 76"/>
                                <a:gd name="T12" fmla="+- 0 9263 9263"/>
                                <a:gd name="T13" fmla="*/ T12 w 2"/>
                                <a:gd name="T14" fmla="+- 0 1593 1517"/>
                                <a:gd name="T15" fmla="*/ 1593 h 76"/>
                                <a:gd name="T16" fmla="+- 0 9263 9263"/>
                                <a:gd name="T17" fmla="*/ T16 w 2"/>
                                <a:gd name="T18" fmla="+- 0 1517 1517"/>
                                <a:gd name="T19" fmla="*/ 1517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78" name="Group 4564"/>
                        <wpg:cNvGrpSpPr>
                          <a:grpSpLocks/>
                        </wpg:cNvGrpSpPr>
                        <wpg:grpSpPr bwMode="auto">
                          <a:xfrm>
                            <a:off x="9263" y="1591"/>
                            <a:ext cx="35" cy="2"/>
                            <a:chOff x="9263" y="1591"/>
                            <a:chExt cx="35" cy="2"/>
                          </a:xfrm>
                        </wpg:grpSpPr>
                        <wps:wsp>
                          <wps:cNvPr id="16979" name="Freeform 4565"/>
                          <wps:cNvSpPr>
                            <a:spLocks/>
                          </wps:cNvSpPr>
                          <wps:spPr bwMode="auto">
                            <a:xfrm>
                              <a:off x="9263" y="1591"/>
                              <a:ext cx="35" cy="2"/>
                            </a:xfrm>
                            <a:custGeom>
                              <a:avLst/>
                              <a:gdLst>
                                <a:gd name="T0" fmla="+- 0 9263 9263"/>
                                <a:gd name="T1" fmla="*/ T0 w 35"/>
                                <a:gd name="T2" fmla="+- 0 1591 1591"/>
                                <a:gd name="T3" fmla="*/ 1591 h 2"/>
                                <a:gd name="T4" fmla="+- 0 9298 9263"/>
                                <a:gd name="T5" fmla="*/ T4 w 35"/>
                                <a:gd name="T6" fmla="+- 0 1591 1591"/>
                                <a:gd name="T7" fmla="*/ 1591 h 2"/>
                                <a:gd name="T8" fmla="+- 0 9298 9263"/>
                                <a:gd name="T9" fmla="*/ T8 w 35"/>
                                <a:gd name="T10" fmla="+- 0 1593 1591"/>
                                <a:gd name="T11" fmla="*/ 1593 h 2"/>
                                <a:gd name="T12" fmla="+- 0 9263 9263"/>
                                <a:gd name="T13" fmla="*/ T12 w 35"/>
                                <a:gd name="T14" fmla="+- 0 1593 1591"/>
                                <a:gd name="T15" fmla="*/ 1593 h 2"/>
                                <a:gd name="T16" fmla="+- 0 9263 9263"/>
                                <a:gd name="T17" fmla="*/ T16 w 35"/>
                                <a:gd name="T18" fmla="+- 0 1591 1591"/>
                                <a:gd name="T19" fmla="*/ 1591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80" name="Group 4566"/>
                        <wpg:cNvGrpSpPr>
                          <a:grpSpLocks/>
                        </wpg:cNvGrpSpPr>
                        <wpg:grpSpPr bwMode="auto">
                          <a:xfrm>
                            <a:off x="9296" y="1591"/>
                            <a:ext cx="12" cy="2"/>
                            <a:chOff x="9296" y="1591"/>
                            <a:chExt cx="12" cy="2"/>
                          </a:xfrm>
                        </wpg:grpSpPr>
                        <wps:wsp>
                          <wps:cNvPr id="16981" name="Freeform 4567"/>
                          <wps:cNvSpPr>
                            <a:spLocks/>
                          </wps:cNvSpPr>
                          <wps:spPr bwMode="auto">
                            <a:xfrm>
                              <a:off x="9296" y="1591"/>
                              <a:ext cx="12" cy="2"/>
                            </a:xfrm>
                            <a:custGeom>
                              <a:avLst/>
                              <a:gdLst>
                                <a:gd name="T0" fmla="+- 0 9296 9296"/>
                                <a:gd name="T1" fmla="*/ T0 w 12"/>
                                <a:gd name="T2" fmla="+- 0 1591 1591"/>
                                <a:gd name="T3" fmla="*/ 1591 h 2"/>
                                <a:gd name="T4" fmla="+- 0 9308 9296"/>
                                <a:gd name="T5" fmla="*/ T4 w 12"/>
                                <a:gd name="T6" fmla="+- 0 1591 1591"/>
                                <a:gd name="T7" fmla="*/ 1591 h 2"/>
                                <a:gd name="T8" fmla="+- 0 9308 9296"/>
                                <a:gd name="T9" fmla="*/ T8 w 12"/>
                                <a:gd name="T10" fmla="+- 0 1593 1591"/>
                                <a:gd name="T11" fmla="*/ 1593 h 2"/>
                                <a:gd name="T12" fmla="+- 0 9296 9296"/>
                                <a:gd name="T13" fmla="*/ T12 w 12"/>
                                <a:gd name="T14" fmla="+- 0 1593 1591"/>
                                <a:gd name="T15" fmla="*/ 1593 h 2"/>
                                <a:gd name="T16" fmla="+- 0 9296 9296"/>
                                <a:gd name="T17" fmla="*/ T16 w 12"/>
                                <a:gd name="T18" fmla="+- 0 1591 1591"/>
                                <a:gd name="T19" fmla="*/ 1591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82" name="Group 4568"/>
                        <wpg:cNvGrpSpPr>
                          <a:grpSpLocks/>
                        </wpg:cNvGrpSpPr>
                        <wpg:grpSpPr bwMode="auto">
                          <a:xfrm>
                            <a:off x="9306" y="1591"/>
                            <a:ext cx="11" cy="3"/>
                            <a:chOff x="9306" y="1591"/>
                            <a:chExt cx="11" cy="3"/>
                          </a:xfrm>
                        </wpg:grpSpPr>
                        <wps:wsp>
                          <wps:cNvPr id="16983" name="Freeform 4569"/>
                          <wps:cNvSpPr>
                            <a:spLocks/>
                          </wps:cNvSpPr>
                          <wps:spPr bwMode="auto">
                            <a:xfrm>
                              <a:off x="9306" y="1591"/>
                              <a:ext cx="11" cy="3"/>
                            </a:xfrm>
                            <a:custGeom>
                              <a:avLst/>
                              <a:gdLst>
                                <a:gd name="T0" fmla="+- 0 9308 9306"/>
                                <a:gd name="T1" fmla="*/ T0 w 11"/>
                                <a:gd name="T2" fmla="+- 0 1591 1591"/>
                                <a:gd name="T3" fmla="*/ 1591 h 3"/>
                                <a:gd name="T4" fmla="+- 0 9306 9306"/>
                                <a:gd name="T5" fmla="*/ T4 w 11"/>
                                <a:gd name="T6" fmla="+- 0 1591 1591"/>
                                <a:gd name="T7" fmla="*/ 1591 h 3"/>
                                <a:gd name="T8" fmla="+- 0 9306 9306"/>
                                <a:gd name="T9" fmla="*/ T8 w 11"/>
                                <a:gd name="T10" fmla="+- 0 1593 1591"/>
                                <a:gd name="T11" fmla="*/ 1593 h 3"/>
                                <a:gd name="T12" fmla="+- 0 9315 9306"/>
                                <a:gd name="T13" fmla="*/ T12 w 11"/>
                                <a:gd name="T14" fmla="+- 0 1594 1591"/>
                                <a:gd name="T15" fmla="*/ 1594 h 3"/>
                                <a:gd name="T16" fmla="+- 0 9317 9306"/>
                                <a:gd name="T17" fmla="*/ T16 w 11"/>
                                <a:gd name="T18" fmla="+- 0 1594 1591"/>
                                <a:gd name="T19" fmla="*/ 1594 h 3"/>
                                <a:gd name="T20" fmla="+- 0 9317 9306"/>
                                <a:gd name="T21" fmla="*/ T20 w 11"/>
                                <a:gd name="T22" fmla="+- 0 1592 1591"/>
                                <a:gd name="T23" fmla="*/ 1592 h 3"/>
                                <a:gd name="T24" fmla="+- 0 9308 9306"/>
                                <a:gd name="T25" fmla="*/ T24 w 11"/>
                                <a:gd name="T26" fmla="+- 0 1591 1591"/>
                                <a:gd name="T27" fmla="*/ 1591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3"/>
                                  </a:lnTo>
                                  <a:lnTo>
                                    <a:pt x="11" y="3"/>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84" name="Group 4570"/>
                        <wpg:cNvGrpSpPr>
                          <a:grpSpLocks/>
                        </wpg:cNvGrpSpPr>
                        <wpg:grpSpPr bwMode="auto">
                          <a:xfrm>
                            <a:off x="9315" y="1592"/>
                            <a:ext cx="11" cy="2"/>
                            <a:chOff x="9315" y="1592"/>
                            <a:chExt cx="11" cy="2"/>
                          </a:xfrm>
                        </wpg:grpSpPr>
                        <wps:wsp>
                          <wps:cNvPr id="16985" name="Freeform 4571"/>
                          <wps:cNvSpPr>
                            <a:spLocks/>
                          </wps:cNvSpPr>
                          <wps:spPr bwMode="auto">
                            <a:xfrm>
                              <a:off x="9315" y="1592"/>
                              <a:ext cx="11" cy="2"/>
                            </a:xfrm>
                            <a:custGeom>
                              <a:avLst/>
                              <a:gdLst>
                                <a:gd name="T0" fmla="+- 0 9315 9315"/>
                                <a:gd name="T1" fmla="*/ T0 w 11"/>
                                <a:gd name="T2" fmla="+- 0 1592 1592"/>
                                <a:gd name="T3" fmla="*/ 1592 h 2"/>
                                <a:gd name="T4" fmla="+- 0 9326 9315"/>
                                <a:gd name="T5" fmla="*/ T4 w 11"/>
                                <a:gd name="T6" fmla="+- 0 1592 1592"/>
                                <a:gd name="T7" fmla="*/ 1592 h 2"/>
                                <a:gd name="T8" fmla="+- 0 9326 9315"/>
                                <a:gd name="T9" fmla="*/ T8 w 11"/>
                                <a:gd name="T10" fmla="+- 0 1594 1592"/>
                                <a:gd name="T11" fmla="*/ 1594 h 2"/>
                                <a:gd name="T12" fmla="+- 0 9315 9315"/>
                                <a:gd name="T13" fmla="*/ T12 w 11"/>
                                <a:gd name="T14" fmla="+- 0 1594 1592"/>
                                <a:gd name="T15" fmla="*/ 1594 h 2"/>
                                <a:gd name="T16" fmla="+- 0 9315 9315"/>
                                <a:gd name="T17" fmla="*/ T16 w 11"/>
                                <a:gd name="T18" fmla="+- 0 1592 1592"/>
                                <a:gd name="T19" fmla="*/ 1592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86" name="Group 4572"/>
                        <wpg:cNvGrpSpPr>
                          <a:grpSpLocks/>
                        </wpg:cNvGrpSpPr>
                        <wpg:grpSpPr bwMode="auto">
                          <a:xfrm>
                            <a:off x="9324" y="1592"/>
                            <a:ext cx="9" cy="3"/>
                            <a:chOff x="9324" y="1592"/>
                            <a:chExt cx="9" cy="3"/>
                          </a:xfrm>
                        </wpg:grpSpPr>
                        <wps:wsp>
                          <wps:cNvPr id="16987" name="Freeform 4573"/>
                          <wps:cNvSpPr>
                            <a:spLocks/>
                          </wps:cNvSpPr>
                          <wps:spPr bwMode="auto">
                            <a:xfrm>
                              <a:off x="9324" y="1592"/>
                              <a:ext cx="9" cy="3"/>
                            </a:xfrm>
                            <a:custGeom>
                              <a:avLst/>
                              <a:gdLst>
                                <a:gd name="T0" fmla="+- 0 9326 9324"/>
                                <a:gd name="T1" fmla="*/ T0 w 9"/>
                                <a:gd name="T2" fmla="+- 0 1592 1592"/>
                                <a:gd name="T3" fmla="*/ 1592 h 3"/>
                                <a:gd name="T4" fmla="+- 0 9324 9324"/>
                                <a:gd name="T5" fmla="*/ T4 w 9"/>
                                <a:gd name="T6" fmla="+- 0 1592 1592"/>
                                <a:gd name="T7" fmla="*/ 1592 h 3"/>
                                <a:gd name="T8" fmla="+- 0 9324 9324"/>
                                <a:gd name="T9" fmla="*/ T8 w 9"/>
                                <a:gd name="T10" fmla="+- 0 1594 1592"/>
                                <a:gd name="T11" fmla="*/ 1594 h 3"/>
                                <a:gd name="T12" fmla="+- 0 9331 9324"/>
                                <a:gd name="T13" fmla="*/ T12 w 9"/>
                                <a:gd name="T14" fmla="+- 0 1595 1592"/>
                                <a:gd name="T15" fmla="*/ 1595 h 3"/>
                                <a:gd name="T16" fmla="+- 0 9333 9324"/>
                                <a:gd name="T17" fmla="*/ T16 w 9"/>
                                <a:gd name="T18" fmla="+- 0 1595 1592"/>
                                <a:gd name="T19" fmla="*/ 1595 h 3"/>
                                <a:gd name="T20" fmla="+- 0 9333 9324"/>
                                <a:gd name="T21" fmla="*/ T20 w 9"/>
                                <a:gd name="T22" fmla="+- 0 1593 1592"/>
                                <a:gd name="T23" fmla="*/ 1593 h 3"/>
                                <a:gd name="T24" fmla="+- 0 9326 9324"/>
                                <a:gd name="T25" fmla="*/ T24 w 9"/>
                                <a:gd name="T26" fmla="+- 0 1592 1592"/>
                                <a:gd name="T27" fmla="*/ 159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88" name="Group 4574"/>
                        <wpg:cNvGrpSpPr>
                          <a:grpSpLocks/>
                        </wpg:cNvGrpSpPr>
                        <wpg:grpSpPr bwMode="auto">
                          <a:xfrm>
                            <a:off x="9331" y="1593"/>
                            <a:ext cx="8" cy="3"/>
                            <a:chOff x="9331" y="1593"/>
                            <a:chExt cx="8" cy="3"/>
                          </a:xfrm>
                        </wpg:grpSpPr>
                        <wps:wsp>
                          <wps:cNvPr id="16989" name="Freeform 4575"/>
                          <wps:cNvSpPr>
                            <a:spLocks/>
                          </wps:cNvSpPr>
                          <wps:spPr bwMode="auto">
                            <a:xfrm>
                              <a:off x="9331" y="1593"/>
                              <a:ext cx="8" cy="3"/>
                            </a:xfrm>
                            <a:custGeom>
                              <a:avLst/>
                              <a:gdLst>
                                <a:gd name="T0" fmla="+- 0 9333 9331"/>
                                <a:gd name="T1" fmla="*/ T0 w 8"/>
                                <a:gd name="T2" fmla="+- 0 1593 1593"/>
                                <a:gd name="T3" fmla="*/ 1593 h 3"/>
                                <a:gd name="T4" fmla="+- 0 9331 9331"/>
                                <a:gd name="T5" fmla="*/ T4 w 8"/>
                                <a:gd name="T6" fmla="+- 0 1593 1593"/>
                                <a:gd name="T7" fmla="*/ 1593 h 3"/>
                                <a:gd name="T8" fmla="+- 0 9331 9331"/>
                                <a:gd name="T9" fmla="*/ T8 w 8"/>
                                <a:gd name="T10" fmla="+- 0 1595 1593"/>
                                <a:gd name="T11" fmla="*/ 1595 h 3"/>
                                <a:gd name="T12" fmla="+- 0 9338 9331"/>
                                <a:gd name="T13" fmla="*/ T12 w 8"/>
                                <a:gd name="T14" fmla="+- 0 1596 1593"/>
                                <a:gd name="T15" fmla="*/ 1596 h 3"/>
                                <a:gd name="T16" fmla="+- 0 9340 9331"/>
                                <a:gd name="T17" fmla="*/ T16 w 8"/>
                                <a:gd name="T18" fmla="+- 0 1596 1593"/>
                                <a:gd name="T19" fmla="*/ 1596 h 3"/>
                                <a:gd name="T20" fmla="+- 0 9340 9331"/>
                                <a:gd name="T21" fmla="*/ T20 w 8"/>
                                <a:gd name="T22" fmla="+- 0 1594 1593"/>
                                <a:gd name="T23" fmla="*/ 1594 h 3"/>
                                <a:gd name="T24" fmla="+- 0 9333 9331"/>
                                <a:gd name="T25" fmla="*/ T24 w 8"/>
                                <a:gd name="T26" fmla="+- 0 1593 1593"/>
                                <a:gd name="T27" fmla="*/ 1593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7" y="3"/>
                                  </a:lnTo>
                                  <a:lnTo>
                                    <a:pt x="9" y="3"/>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990" name="Picture 457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338" y="1594"/>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6991" name="Group 4577"/>
                        <wpg:cNvGrpSpPr>
                          <a:grpSpLocks/>
                        </wpg:cNvGrpSpPr>
                        <wpg:grpSpPr bwMode="auto">
                          <a:xfrm>
                            <a:off x="9351" y="1598"/>
                            <a:ext cx="8" cy="4"/>
                            <a:chOff x="9351" y="1598"/>
                            <a:chExt cx="8" cy="4"/>
                          </a:xfrm>
                        </wpg:grpSpPr>
                        <wps:wsp>
                          <wps:cNvPr id="16992" name="Freeform 4578"/>
                          <wps:cNvSpPr>
                            <a:spLocks/>
                          </wps:cNvSpPr>
                          <wps:spPr bwMode="auto">
                            <a:xfrm>
                              <a:off x="9351" y="1598"/>
                              <a:ext cx="8" cy="4"/>
                            </a:xfrm>
                            <a:custGeom>
                              <a:avLst/>
                              <a:gdLst>
                                <a:gd name="T0" fmla="+- 0 9353 9351"/>
                                <a:gd name="T1" fmla="*/ T0 w 8"/>
                                <a:gd name="T2" fmla="+- 0 1598 1598"/>
                                <a:gd name="T3" fmla="*/ 1598 h 4"/>
                                <a:gd name="T4" fmla="+- 0 9351 9351"/>
                                <a:gd name="T5" fmla="*/ T4 w 8"/>
                                <a:gd name="T6" fmla="+- 0 1598 1598"/>
                                <a:gd name="T7" fmla="*/ 1598 h 4"/>
                                <a:gd name="T8" fmla="+- 0 9351 9351"/>
                                <a:gd name="T9" fmla="*/ T8 w 8"/>
                                <a:gd name="T10" fmla="+- 0 1599 1598"/>
                                <a:gd name="T11" fmla="*/ 1599 h 4"/>
                                <a:gd name="T12" fmla="+- 0 9357 9351"/>
                                <a:gd name="T13" fmla="*/ T12 w 8"/>
                                <a:gd name="T14" fmla="+- 0 1601 1598"/>
                                <a:gd name="T15" fmla="*/ 1601 h 4"/>
                                <a:gd name="T16" fmla="+- 0 9359 9351"/>
                                <a:gd name="T17" fmla="*/ T16 w 8"/>
                                <a:gd name="T18" fmla="+- 0 1601 1598"/>
                                <a:gd name="T19" fmla="*/ 1601 h 4"/>
                                <a:gd name="T20" fmla="+- 0 9359 9351"/>
                                <a:gd name="T21" fmla="*/ T20 w 8"/>
                                <a:gd name="T22" fmla="+- 0 1599 1598"/>
                                <a:gd name="T23" fmla="*/ 1599 h 4"/>
                                <a:gd name="T24" fmla="+- 0 9353 9351"/>
                                <a:gd name="T25" fmla="*/ T24 w 8"/>
                                <a:gd name="T26" fmla="+- 0 1598 1598"/>
                                <a:gd name="T27" fmla="*/ 1598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1"/>
                                  </a:lnTo>
                                  <a:lnTo>
                                    <a:pt x="6" y="3"/>
                                  </a:lnTo>
                                  <a:lnTo>
                                    <a:pt x="8" y="3"/>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93" name="Group 4579"/>
                        <wpg:cNvGrpSpPr>
                          <a:grpSpLocks/>
                        </wpg:cNvGrpSpPr>
                        <wpg:grpSpPr bwMode="auto">
                          <a:xfrm>
                            <a:off x="9357" y="1599"/>
                            <a:ext cx="8" cy="4"/>
                            <a:chOff x="9357" y="1599"/>
                            <a:chExt cx="8" cy="4"/>
                          </a:xfrm>
                        </wpg:grpSpPr>
                        <wps:wsp>
                          <wps:cNvPr id="16994" name="Freeform 4580"/>
                          <wps:cNvSpPr>
                            <a:spLocks/>
                          </wps:cNvSpPr>
                          <wps:spPr bwMode="auto">
                            <a:xfrm>
                              <a:off x="9357" y="1599"/>
                              <a:ext cx="8" cy="4"/>
                            </a:xfrm>
                            <a:custGeom>
                              <a:avLst/>
                              <a:gdLst>
                                <a:gd name="T0" fmla="+- 0 9359 9357"/>
                                <a:gd name="T1" fmla="*/ T0 w 8"/>
                                <a:gd name="T2" fmla="+- 0 1599 1599"/>
                                <a:gd name="T3" fmla="*/ 1599 h 4"/>
                                <a:gd name="T4" fmla="+- 0 9357 9357"/>
                                <a:gd name="T5" fmla="*/ T4 w 8"/>
                                <a:gd name="T6" fmla="+- 0 1599 1599"/>
                                <a:gd name="T7" fmla="*/ 1599 h 4"/>
                                <a:gd name="T8" fmla="+- 0 9357 9357"/>
                                <a:gd name="T9" fmla="*/ T8 w 8"/>
                                <a:gd name="T10" fmla="+- 0 1601 1599"/>
                                <a:gd name="T11" fmla="*/ 1601 h 4"/>
                                <a:gd name="T12" fmla="+- 0 9363 9357"/>
                                <a:gd name="T13" fmla="*/ T12 w 8"/>
                                <a:gd name="T14" fmla="+- 0 1603 1599"/>
                                <a:gd name="T15" fmla="*/ 1603 h 4"/>
                                <a:gd name="T16" fmla="+- 0 9365 9357"/>
                                <a:gd name="T17" fmla="*/ T16 w 8"/>
                                <a:gd name="T18" fmla="+- 0 1603 1599"/>
                                <a:gd name="T19" fmla="*/ 1603 h 4"/>
                                <a:gd name="T20" fmla="+- 0 9365 9357"/>
                                <a:gd name="T21" fmla="*/ T20 w 8"/>
                                <a:gd name="T22" fmla="+- 0 1601 1599"/>
                                <a:gd name="T23" fmla="*/ 1601 h 4"/>
                                <a:gd name="T24" fmla="+- 0 9359 9357"/>
                                <a:gd name="T25" fmla="*/ T24 w 8"/>
                                <a:gd name="T26" fmla="+- 0 1599 1599"/>
                                <a:gd name="T27" fmla="*/ 1599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95" name="Group 4581"/>
                        <wpg:cNvGrpSpPr>
                          <a:grpSpLocks/>
                        </wpg:cNvGrpSpPr>
                        <wpg:grpSpPr bwMode="auto">
                          <a:xfrm>
                            <a:off x="9363" y="1601"/>
                            <a:ext cx="11" cy="4"/>
                            <a:chOff x="9363" y="1601"/>
                            <a:chExt cx="11" cy="4"/>
                          </a:xfrm>
                        </wpg:grpSpPr>
                        <wps:wsp>
                          <wps:cNvPr id="16996" name="Freeform 4582"/>
                          <wps:cNvSpPr>
                            <a:spLocks/>
                          </wps:cNvSpPr>
                          <wps:spPr bwMode="auto">
                            <a:xfrm>
                              <a:off x="9363" y="1601"/>
                              <a:ext cx="11" cy="4"/>
                            </a:xfrm>
                            <a:custGeom>
                              <a:avLst/>
                              <a:gdLst>
                                <a:gd name="T0" fmla="+- 0 9365 9363"/>
                                <a:gd name="T1" fmla="*/ T0 w 11"/>
                                <a:gd name="T2" fmla="+- 0 1601 1601"/>
                                <a:gd name="T3" fmla="*/ 1601 h 4"/>
                                <a:gd name="T4" fmla="+- 0 9363 9363"/>
                                <a:gd name="T5" fmla="*/ T4 w 11"/>
                                <a:gd name="T6" fmla="+- 0 1601 1601"/>
                                <a:gd name="T7" fmla="*/ 1601 h 4"/>
                                <a:gd name="T8" fmla="+- 0 9363 9363"/>
                                <a:gd name="T9" fmla="*/ T8 w 11"/>
                                <a:gd name="T10" fmla="+- 0 1603 1601"/>
                                <a:gd name="T11" fmla="*/ 1603 h 4"/>
                                <a:gd name="T12" fmla="+- 0 9373 9363"/>
                                <a:gd name="T13" fmla="*/ T12 w 11"/>
                                <a:gd name="T14" fmla="+- 0 1605 1601"/>
                                <a:gd name="T15" fmla="*/ 1605 h 4"/>
                                <a:gd name="T16" fmla="+- 0 9374 9363"/>
                                <a:gd name="T17" fmla="*/ T16 w 11"/>
                                <a:gd name="T18" fmla="+- 0 1605 1601"/>
                                <a:gd name="T19" fmla="*/ 1605 h 4"/>
                                <a:gd name="T20" fmla="+- 0 9374 9363"/>
                                <a:gd name="T21" fmla="*/ T20 w 11"/>
                                <a:gd name="T22" fmla="+- 0 1603 1601"/>
                                <a:gd name="T23" fmla="*/ 1603 h 4"/>
                                <a:gd name="T24" fmla="+- 0 9365 9363"/>
                                <a:gd name="T25" fmla="*/ T24 w 11"/>
                                <a:gd name="T26" fmla="+- 0 1601 1601"/>
                                <a:gd name="T27" fmla="*/ 1601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2"/>
                                  </a:lnTo>
                                  <a:lnTo>
                                    <a:pt x="10" y="4"/>
                                  </a:lnTo>
                                  <a:lnTo>
                                    <a:pt x="11" y="4"/>
                                  </a:lnTo>
                                  <a:lnTo>
                                    <a:pt x="11"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997" name="Group 4583"/>
                        <wpg:cNvGrpSpPr>
                          <a:grpSpLocks/>
                        </wpg:cNvGrpSpPr>
                        <wpg:grpSpPr bwMode="auto">
                          <a:xfrm>
                            <a:off x="9373" y="1603"/>
                            <a:ext cx="12" cy="4"/>
                            <a:chOff x="9373" y="1603"/>
                            <a:chExt cx="12" cy="4"/>
                          </a:xfrm>
                        </wpg:grpSpPr>
                        <wps:wsp>
                          <wps:cNvPr id="16998" name="Freeform 4584"/>
                          <wps:cNvSpPr>
                            <a:spLocks/>
                          </wps:cNvSpPr>
                          <wps:spPr bwMode="auto">
                            <a:xfrm>
                              <a:off x="9373" y="1603"/>
                              <a:ext cx="12" cy="4"/>
                            </a:xfrm>
                            <a:custGeom>
                              <a:avLst/>
                              <a:gdLst>
                                <a:gd name="T0" fmla="+- 0 9374 9373"/>
                                <a:gd name="T1" fmla="*/ T0 w 12"/>
                                <a:gd name="T2" fmla="+- 0 1603 1603"/>
                                <a:gd name="T3" fmla="*/ 1603 h 4"/>
                                <a:gd name="T4" fmla="+- 0 9373 9373"/>
                                <a:gd name="T5" fmla="*/ T4 w 12"/>
                                <a:gd name="T6" fmla="+- 0 1603 1603"/>
                                <a:gd name="T7" fmla="*/ 1603 h 4"/>
                                <a:gd name="T8" fmla="+- 0 9373 9373"/>
                                <a:gd name="T9" fmla="*/ T8 w 12"/>
                                <a:gd name="T10" fmla="+- 0 1605 1603"/>
                                <a:gd name="T11" fmla="*/ 1605 h 4"/>
                                <a:gd name="T12" fmla="+- 0 9383 9373"/>
                                <a:gd name="T13" fmla="*/ T12 w 12"/>
                                <a:gd name="T14" fmla="+- 0 1607 1603"/>
                                <a:gd name="T15" fmla="*/ 1607 h 4"/>
                                <a:gd name="T16" fmla="+- 0 9385 9373"/>
                                <a:gd name="T17" fmla="*/ T16 w 12"/>
                                <a:gd name="T18" fmla="+- 0 1607 1603"/>
                                <a:gd name="T19" fmla="*/ 1607 h 4"/>
                                <a:gd name="T20" fmla="+- 0 9385 9373"/>
                                <a:gd name="T21" fmla="*/ T20 w 12"/>
                                <a:gd name="T22" fmla="+- 0 1605 1603"/>
                                <a:gd name="T23" fmla="*/ 1605 h 4"/>
                                <a:gd name="T24" fmla="+- 0 9374 9373"/>
                                <a:gd name="T25" fmla="*/ T24 w 12"/>
                                <a:gd name="T26" fmla="+- 0 1603 1603"/>
                                <a:gd name="T27" fmla="*/ 1603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1" y="0"/>
                                  </a:moveTo>
                                  <a:lnTo>
                                    <a:pt x="0" y="0"/>
                                  </a:lnTo>
                                  <a:lnTo>
                                    <a:pt x="0" y="2"/>
                                  </a:lnTo>
                                  <a:lnTo>
                                    <a:pt x="10" y="4"/>
                                  </a:lnTo>
                                  <a:lnTo>
                                    <a:pt x="12" y="4"/>
                                  </a:lnTo>
                                  <a:lnTo>
                                    <a:pt x="12"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6999" name="Picture 458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383" y="1605"/>
                              <a:ext cx="16"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00" name="Picture 4586"/>
                            <pic:cNvPicPr>
                              <a:picLocks noChangeAspect="1" noChangeArrowheads="1"/>
                            </pic:cNvPicPr>
                          </pic:nvPicPr>
                          <pic:blipFill>
                            <a:blip r:embed="rId858">
                              <a:extLst>
                                <a:ext uri="{28A0092B-C50C-407E-A947-70E740481C1C}">
                                  <a14:useLocalDpi xmlns:a14="http://schemas.microsoft.com/office/drawing/2010/main" val="0"/>
                                </a:ext>
                              </a:extLst>
                            </a:blip>
                            <a:srcRect/>
                            <a:stretch>
                              <a:fillRect/>
                            </a:stretch>
                          </pic:blipFill>
                          <pic:spPr bwMode="auto">
                            <a:xfrm>
                              <a:off x="9396" y="1607"/>
                              <a:ext cx="1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01" name="Group 4587"/>
                        <wpg:cNvGrpSpPr>
                          <a:grpSpLocks/>
                        </wpg:cNvGrpSpPr>
                        <wpg:grpSpPr bwMode="auto">
                          <a:xfrm>
                            <a:off x="9414" y="1608"/>
                            <a:ext cx="24" cy="2"/>
                            <a:chOff x="9414" y="1608"/>
                            <a:chExt cx="24" cy="2"/>
                          </a:xfrm>
                        </wpg:grpSpPr>
                        <wps:wsp>
                          <wps:cNvPr id="17002" name="Freeform 4588"/>
                          <wps:cNvSpPr>
                            <a:spLocks/>
                          </wps:cNvSpPr>
                          <wps:spPr bwMode="auto">
                            <a:xfrm>
                              <a:off x="9414" y="1608"/>
                              <a:ext cx="24" cy="2"/>
                            </a:xfrm>
                            <a:custGeom>
                              <a:avLst/>
                              <a:gdLst>
                                <a:gd name="T0" fmla="+- 0 9414 9414"/>
                                <a:gd name="T1" fmla="*/ T0 w 24"/>
                                <a:gd name="T2" fmla="+- 0 1608 1608"/>
                                <a:gd name="T3" fmla="*/ 1608 h 2"/>
                                <a:gd name="T4" fmla="+- 0 9438 9414"/>
                                <a:gd name="T5" fmla="*/ T4 w 24"/>
                                <a:gd name="T6" fmla="+- 0 1608 1608"/>
                                <a:gd name="T7" fmla="*/ 1608 h 2"/>
                                <a:gd name="T8" fmla="+- 0 9438 9414"/>
                                <a:gd name="T9" fmla="*/ T8 w 24"/>
                                <a:gd name="T10" fmla="+- 0 1609 1608"/>
                                <a:gd name="T11" fmla="*/ 1609 h 2"/>
                                <a:gd name="T12" fmla="+- 0 9414 9414"/>
                                <a:gd name="T13" fmla="*/ T12 w 24"/>
                                <a:gd name="T14" fmla="+- 0 1609 1608"/>
                                <a:gd name="T15" fmla="*/ 1609 h 2"/>
                                <a:gd name="T16" fmla="+- 0 9414 9414"/>
                                <a:gd name="T17" fmla="*/ T16 w 24"/>
                                <a:gd name="T18" fmla="+- 0 1608 1608"/>
                                <a:gd name="T19" fmla="*/ 1608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03" name="Picture 4589"/>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436" y="1606"/>
                              <a:ext cx="24"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04" name="Picture 4590"/>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458" y="1604"/>
                              <a:ext cx="19"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05" name="Group 4591"/>
                        <wpg:cNvGrpSpPr>
                          <a:grpSpLocks/>
                        </wpg:cNvGrpSpPr>
                        <wpg:grpSpPr bwMode="auto">
                          <a:xfrm>
                            <a:off x="9475" y="1602"/>
                            <a:ext cx="16" cy="4"/>
                            <a:chOff x="9475" y="1602"/>
                            <a:chExt cx="16" cy="4"/>
                          </a:xfrm>
                        </wpg:grpSpPr>
                        <wps:wsp>
                          <wps:cNvPr id="17006" name="Freeform 4592"/>
                          <wps:cNvSpPr>
                            <a:spLocks/>
                          </wps:cNvSpPr>
                          <wps:spPr bwMode="auto">
                            <a:xfrm>
                              <a:off x="9475" y="1602"/>
                              <a:ext cx="16" cy="4"/>
                            </a:xfrm>
                            <a:custGeom>
                              <a:avLst/>
                              <a:gdLst>
                                <a:gd name="T0" fmla="+- 0 9491 9475"/>
                                <a:gd name="T1" fmla="*/ T0 w 16"/>
                                <a:gd name="T2" fmla="+- 0 1602 1602"/>
                                <a:gd name="T3" fmla="*/ 1602 h 4"/>
                                <a:gd name="T4" fmla="+- 0 9489 9475"/>
                                <a:gd name="T5" fmla="*/ T4 w 16"/>
                                <a:gd name="T6" fmla="+- 0 1602 1602"/>
                                <a:gd name="T7" fmla="*/ 1602 h 4"/>
                                <a:gd name="T8" fmla="+- 0 9475 9475"/>
                                <a:gd name="T9" fmla="*/ T8 w 16"/>
                                <a:gd name="T10" fmla="+- 0 1604 1602"/>
                                <a:gd name="T11" fmla="*/ 1604 h 4"/>
                                <a:gd name="T12" fmla="+- 0 9475 9475"/>
                                <a:gd name="T13" fmla="*/ T12 w 16"/>
                                <a:gd name="T14" fmla="+- 0 1606 1602"/>
                                <a:gd name="T15" fmla="*/ 1606 h 4"/>
                                <a:gd name="T16" fmla="+- 0 9477 9475"/>
                                <a:gd name="T17" fmla="*/ T16 w 16"/>
                                <a:gd name="T18" fmla="+- 0 1606 1602"/>
                                <a:gd name="T19" fmla="*/ 1606 h 4"/>
                                <a:gd name="T20" fmla="+- 0 9491 9475"/>
                                <a:gd name="T21" fmla="*/ T20 w 16"/>
                                <a:gd name="T22" fmla="+- 0 1604 1602"/>
                                <a:gd name="T23" fmla="*/ 1604 h 4"/>
                                <a:gd name="T24" fmla="+- 0 9491 9475"/>
                                <a:gd name="T25" fmla="*/ T24 w 16"/>
                                <a:gd name="T26" fmla="+- 0 1602 1602"/>
                                <a:gd name="T27" fmla="*/ 1602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2"/>
                                  </a:lnTo>
                                  <a:lnTo>
                                    <a:pt x="0" y="4"/>
                                  </a:lnTo>
                                  <a:lnTo>
                                    <a:pt x="2" y="4"/>
                                  </a:lnTo>
                                  <a:lnTo>
                                    <a:pt x="16" y="2"/>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07" name="Group 4593"/>
                        <wpg:cNvGrpSpPr>
                          <a:grpSpLocks/>
                        </wpg:cNvGrpSpPr>
                        <wpg:grpSpPr bwMode="auto">
                          <a:xfrm>
                            <a:off x="9489" y="1601"/>
                            <a:ext cx="13" cy="3"/>
                            <a:chOff x="9489" y="1601"/>
                            <a:chExt cx="13" cy="3"/>
                          </a:xfrm>
                        </wpg:grpSpPr>
                        <wps:wsp>
                          <wps:cNvPr id="17008" name="Freeform 4594"/>
                          <wps:cNvSpPr>
                            <a:spLocks/>
                          </wps:cNvSpPr>
                          <wps:spPr bwMode="auto">
                            <a:xfrm>
                              <a:off x="9489" y="1601"/>
                              <a:ext cx="13" cy="3"/>
                            </a:xfrm>
                            <a:custGeom>
                              <a:avLst/>
                              <a:gdLst>
                                <a:gd name="T0" fmla="+- 0 9502 9489"/>
                                <a:gd name="T1" fmla="*/ T0 w 13"/>
                                <a:gd name="T2" fmla="+- 0 1601 1601"/>
                                <a:gd name="T3" fmla="*/ 1601 h 3"/>
                                <a:gd name="T4" fmla="+- 0 9500 9489"/>
                                <a:gd name="T5" fmla="*/ T4 w 13"/>
                                <a:gd name="T6" fmla="+- 0 1601 1601"/>
                                <a:gd name="T7" fmla="*/ 1601 h 3"/>
                                <a:gd name="T8" fmla="+- 0 9489 9489"/>
                                <a:gd name="T9" fmla="*/ T8 w 13"/>
                                <a:gd name="T10" fmla="+- 0 1602 1601"/>
                                <a:gd name="T11" fmla="*/ 1602 h 3"/>
                                <a:gd name="T12" fmla="+- 0 9489 9489"/>
                                <a:gd name="T13" fmla="*/ T12 w 13"/>
                                <a:gd name="T14" fmla="+- 0 1604 1601"/>
                                <a:gd name="T15" fmla="*/ 1604 h 3"/>
                                <a:gd name="T16" fmla="+- 0 9491 9489"/>
                                <a:gd name="T17" fmla="*/ T16 w 13"/>
                                <a:gd name="T18" fmla="+- 0 1604 1601"/>
                                <a:gd name="T19" fmla="*/ 1604 h 3"/>
                                <a:gd name="T20" fmla="+- 0 9502 9489"/>
                                <a:gd name="T21" fmla="*/ T20 w 13"/>
                                <a:gd name="T22" fmla="+- 0 1603 1601"/>
                                <a:gd name="T23" fmla="*/ 1603 h 3"/>
                                <a:gd name="T24" fmla="+- 0 9502 9489"/>
                                <a:gd name="T25" fmla="*/ T24 w 13"/>
                                <a:gd name="T26" fmla="+- 0 1601 1601"/>
                                <a:gd name="T27" fmla="*/ 1601 h 3"/>
                              </a:gdLst>
                              <a:ahLst/>
                              <a:cxnLst>
                                <a:cxn ang="0">
                                  <a:pos x="T1" y="T3"/>
                                </a:cxn>
                                <a:cxn ang="0">
                                  <a:pos x="T5" y="T7"/>
                                </a:cxn>
                                <a:cxn ang="0">
                                  <a:pos x="T9" y="T11"/>
                                </a:cxn>
                                <a:cxn ang="0">
                                  <a:pos x="T13" y="T15"/>
                                </a:cxn>
                                <a:cxn ang="0">
                                  <a:pos x="T17" y="T19"/>
                                </a:cxn>
                                <a:cxn ang="0">
                                  <a:pos x="T21" y="T23"/>
                                </a:cxn>
                                <a:cxn ang="0">
                                  <a:pos x="T25" y="T27"/>
                                </a:cxn>
                              </a:cxnLst>
                              <a:rect l="0" t="0" r="r" b="b"/>
                              <a:pathLst>
                                <a:path w="13" h="3">
                                  <a:moveTo>
                                    <a:pt x="13" y="0"/>
                                  </a:moveTo>
                                  <a:lnTo>
                                    <a:pt x="11" y="0"/>
                                  </a:lnTo>
                                  <a:lnTo>
                                    <a:pt x="0" y="1"/>
                                  </a:lnTo>
                                  <a:lnTo>
                                    <a:pt x="0" y="3"/>
                                  </a:lnTo>
                                  <a:lnTo>
                                    <a:pt x="2" y="3"/>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09" name="Group 4595"/>
                        <wpg:cNvGrpSpPr>
                          <a:grpSpLocks/>
                        </wpg:cNvGrpSpPr>
                        <wpg:grpSpPr bwMode="auto">
                          <a:xfrm>
                            <a:off x="9500" y="1599"/>
                            <a:ext cx="10" cy="4"/>
                            <a:chOff x="9500" y="1599"/>
                            <a:chExt cx="10" cy="4"/>
                          </a:xfrm>
                        </wpg:grpSpPr>
                        <wps:wsp>
                          <wps:cNvPr id="17010" name="Freeform 4596"/>
                          <wps:cNvSpPr>
                            <a:spLocks/>
                          </wps:cNvSpPr>
                          <wps:spPr bwMode="auto">
                            <a:xfrm>
                              <a:off x="9500" y="1599"/>
                              <a:ext cx="10" cy="4"/>
                            </a:xfrm>
                            <a:custGeom>
                              <a:avLst/>
                              <a:gdLst>
                                <a:gd name="T0" fmla="+- 0 9510 9500"/>
                                <a:gd name="T1" fmla="*/ T0 w 10"/>
                                <a:gd name="T2" fmla="+- 0 1599 1599"/>
                                <a:gd name="T3" fmla="*/ 1599 h 4"/>
                                <a:gd name="T4" fmla="+- 0 9508 9500"/>
                                <a:gd name="T5" fmla="*/ T4 w 10"/>
                                <a:gd name="T6" fmla="+- 0 1599 1599"/>
                                <a:gd name="T7" fmla="*/ 1599 h 4"/>
                                <a:gd name="T8" fmla="+- 0 9500 9500"/>
                                <a:gd name="T9" fmla="*/ T8 w 10"/>
                                <a:gd name="T10" fmla="+- 0 1601 1599"/>
                                <a:gd name="T11" fmla="*/ 1601 h 4"/>
                                <a:gd name="T12" fmla="+- 0 9500 9500"/>
                                <a:gd name="T13" fmla="*/ T12 w 10"/>
                                <a:gd name="T14" fmla="+- 0 1603 1599"/>
                                <a:gd name="T15" fmla="*/ 1603 h 4"/>
                                <a:gd name="T16" fmla="+- 0 9502 9500"/>
                                <a:gd name="T17" fmla="*/ T16 w 10"/>
                                <a:gd name="T18" fmla="+- 0 1603 1599"/>
                                <a:gd name="T19" fmla="*/ 1603 h 4"/>
                                <a:gd name="T20" fmla="+- 0 9510 9500"/>
                                <a:gd name="T21" fmla="*/ T20 w 10"/>
                                <a:gd name="T22" fmla="+- 0 1601 1599"/>
                                <a:gd name="T23" fmla="*/ 1601 h 4"/>
                                <a:gd name="T24" fmla="+- 0 9510 9500"/>
                                <a:gd name="T25" fmla="*/ T24 w 10"/>
                                <a:gd name="T26" fmla="+- 0 1599 1599"/>
                                <a:gd name="T27" fmla="*/ 1599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8" y="0"/>
                                  </a:lnTo>
                                  <a:lnTo>
                                    <a:pt x="0" y="2"/>
                                  </a:lnTo>
                                  <a:lnTo>
                                    <a:pt x="0" y="4"/>
                                  </a:lnTo>
                                  <a:lnTo>
                                    <a:pt x="2" y="4"/>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11" name="Group 4597"/>
                        <wpg:cNvGrpSpPr>
                          <a:grpSpLocks/>
                        </wpg:cNvGrpSpPr>
                        <wpg:grpSpPr bwMode="auto">
                          <a:xfrm>
                            <a:off x="9508" y="1598"/>
                            <a:ext cx="9" cy="3"/>
                            <a:chOff x="9508" y="1598"/>
                            <a:chExt cx="9" cy="3"/>
                          </a:xfrm>
                        </wpg:grpSpPr>
                        <wps:wsp>
                          <wps:cNvPr id="17012" name="Freeform 4598"/>
                          <wps:cNvSpPr>
                            <a:spLocks/>
                          </wps:cNvSpPr>
                          <wps:spPr bwMode="auto">
                            <a:xfrm>
                              <a:off x="9508" y="1598"/>
                              <a:ext cx="9" cy="3"/>
                            </a:xfrm>
                            <a:custGeom>
                              <a:avLst/>
                              <a:gdLst>
                                <a:gd name="T0" fmla="+- 0 9517 9508"/>
                                <a:gd name="T1" fmla="*/ T0 w 9"/>
                                <a:gd name="T2" fmla="+- 0 1598 1598"/>
                                <a:gd name="T3" fmla="*/ 1598 h 3"/>
                                <a:gd name="T4" fmla="+- 0 9515 9508"/>
                                <a:gd name="T5" fmla="*/ T4 w 9"/>
                                <a:gd name="T6" fmla="+- 0 1598 1598"/>
                                <a:gd name="T7" fmla="*/ 1598 h 3"/>
                                <a:gd name="T8" fmla="+- 0 9508 9508"/>
                                <a:gd name="T9" fmla="*/ T8 w 9"/>
                                <a:gd name="T10" fmla="+- 0 1599 1598"/>
                                <a:gd name="T11" fmla="*/ 1599 h 3"/>
                                <a:gd name="T12" fmla="+- 0 9508 9508"/>
                                <a:gd name="T13" fmla="*/ T12 w 9"/>
                                <a:gd name="T14" fmla="+- 0 1601 1598"/>
                                <a:gd name="T15" fmla="*/ 1601 h 3"/>
                                <a:gd name="T16" fmla="+- 0 9510 9508"/>
                                <a:gd name="T17" fmla="*/ T16 w 9"/>
                                <a:gd name="T18" fmla="+- 0 1601 1598"/>
                                <a:gd name="T19" fmla="*/ 1601 h 3"/>
                                <a:gd name="T20" fmla="+- 0 9517 9508"/>
                                <a:gd name="T21" fmla="*/ T20 w 9"/>
                                <a:gd name="T22" fmla="+- 0 1600 1598"/>
                                <a:gd name="T23" fmla="*/ 1600 h 3"/>
                                <a:gd name="T24" fmla="+- 0 9517 9508"/>
                                <a:gd name="T25" fmla="*/ T24 w 9"/>
                                <a:gd name="T26" fmla="+- 0 1598 1598"/>
                                <a:gd name="T27" fmla="*/ 1598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13" name="Group 4599"/>
                        <wpg:cNvGrpSpPr>
                          <a:grpSpLocks/>
                        </wpg:cNvGrpSpPr>
                        <wpg:grpSpPr bwMode="auto">
                          <a:xfrm>
                            <a:off x="9515" y="1598"/>
                            <a:ext cx="8" cy="3"/>
                            <a:chOff x="9515" y="1598"/>
                            <a:chExt cx="8" cy="3"/>
                          </a:xfrm>
                        </wpg:grpSpPr>
                        <wps:wsp>
                          <wps:cNvPr id="17014" name="Freeform 4600"/>
                          <wps:cNvSpPr>
                            <a:spLocks/>
                          </wps:cNvSpPr>
                          <wps:spPr bwMode="auto">
                            <a:xfrm>
                              <a:off x="9515" y="1598"/>
                              <a:ext cx="8" cy="3"/>
                            </a:xfrm>
                            <a:custGeom>
                              <a:avLst/>
                              <a:gdLst>
                                <a:gd name="T0" fmla="+- 0 9524 9515"/>
                                <a:gd name="T1" fmla="*/ T0 w 8"/>
                                <a:gd name="T2" fmla="+- 0 1598 1598"/>
                                <a:gd name="T3" fmla="*/ 1598 h 3"/>
                                <a:gd name="T4" fmla="+- 0 9522 9515"/>
                                <a:gd name="T5" fmla="*/ T4 w 8"/>
                                <a:gd name="T6" fmla="+- 0 1598 1598"/>
                                <a:gd name="T7" fmla="*/ 1598 h 3"/>
                                <a:gd name="T8" fmla="+- 0 9515 9515"/>
                                <a:gd name="T9" fmla="*/ T8 w 8"/>
                                <a:gd name="T10" fmla="+- 0 1598 1598"/>
                                <a:gd name="T11" fmla="*/ 1598 h 3"/>
                                <a:gd name="T12" fmla="+- 0 9515 9515"/>
                                <a:gd name="T13" fmla="*/ T12 w 8"/>
                                <a:gd name="T14" fmla="+- 0 1600 1598"/>
                                <a:gd name="T15" fmla="*/ 1600 h 3"/>
                                <a:gd name="T16" fmla="+- 0 9517 9515"/>
                                <a:gd name="T17" fmla="*/ T16 w 8"/>
                                <a:gd name="T18" fmla="+- 0 1600 1598"/>
                                <a:gd name="T19" fmla="*/ 1600 h 3"/>
                                <a:gd name="T20" fmla="+- 0 9524 9515"/>
                                <a:gd name="T21" fmla="*/ T20 w 8"/>
                                <a:gd name="T22" fmla="+- 0 1599 1598"/>
                                <a:gd name="T23" fmla="*/ 1599 h 3"/>
                                <a:gd name="T24" fmla="+- 0 9524 9515"/>
                                <a:gd name="T25" fmla="*/ T24 w 8"/>
                                <a:gd name="T26" fmla="+- 0 1598 1598"/>
                                <a:gd name="T27" fmla="*/ 1598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9" y="0"/>
                                  </a:moveTo>
                                  <a:lnTo>
                                    <a:pt x="7" y="0"/>
                                  </a:lnTo>
                                  <a:lnTo>
                                    <a:pt x="0" y="0"/>
                                  </a:lnTo>
                                  <a:lnTo>
                                    <a:pt x="0" y="2"/>
                                  </a:lnTo>
                                  <a:lnTo>
                                    <a:pt x="2" y="2"/>
                                  </a:lnTo>
                                  <a:lnTo>
                                    <a:pt x="9" y="1"/>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15" name="Picture 460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522" y="1595"/>
                              <a:ext cx="14"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16" name="Group 4602"/>
                        <wpg:cNvGrpSpPr>
                          <a:grpSpLocks/>
                        </wpg:cNvGrpSpPr>
                        <wpg:grpSpPr bwMode="auto">
                          <a:xfrm>
                            <a:off x="9534" y="1594"/>
                            <a:ext cx="9" cy="3"/>
                            <a:chOff x="9534" y="1594"/>
                            <a:chExt cx="9" cy="3"/>
                          </a:xfrm>
                        </wpg:grpSpPr>
                        <wps:wsp>
                          <wps:cNvPr id="17017" name="Freeform 4603"/>
                          <wps:cNvSpPr>
                            <a:spLocks/>
                          </wps:cNvSpPr>
                          <wps:spPr bwMode="auto">
                            <a:xfrm>
                              <a:off x="9534" y="1594"/>
                              <a:ext cx="9" cy="3"/>
                            </a:xfrm>
                            <a:custGeom>
                              <a:avLst/>
                              <a:gdLst>
                                <a:gd name="T0" fmla="+- 0 9543 9534"/>
                                <a:gd name="T1" fmla="*/ T0 w 9"/>
                                <a:gd name="T2" fmla="+- 0 1594 1594"/>
                                <a:gd name="T3" fmla="*/ 1594 h 3"/>
                                <a:gd name="T4" fmla="+- 0 9541 9534"/>
                                <a:gd name="T5" fmla="*/ T4 w 9"/>
                                <a:gd name="T6" fmla="+- 0 1594 1594"/>
                                <a:gd name="T7" fmla="*/ 1594 h 3"/>
                                <a:gd name="T8" fmla="+- 0 9534 9534"/>
                                <a:gd name="T9" fmla="*/ T8 w 9"/>
                                <a:gd name="T10" fmla="+- 0 1595 1594"/>
                                <a:gd name="T11" fmla="*/ 1595 h 3"/>
                                <a:gd name="T12" fmla="+- 0 9534 9534"/>
                                <a:gd name="T13" fmla="*/ T12 w 9"/>
                                <a:gd name="T14" fmla="+- 0 1597 1594"/>
                                <a:gd name="T15" fmla="*/ 1597 h 3"/>
                                <a:gd name="T16" fmla="+- 0 9536 9534"/>
                                <a:gd name="T17" fmla="*/ T16 w 9"/>
                                <a:gd name="T18" fmla="+- 0 1597 1594"/>
                                <a:gd name="T19" fmla="*/ 1597 h 3"/>
                                <a:gd name="T20" fmla="+- 0 9543 9534"/>
                                <a:gd name="T21" fmla="*/ T20 w 9"/>
                                <a:gd name="T22" fmla="+- 0 1596 1594"/>
                                <a:gd name="T23" fmla="*/ 1596 h 3"/>
                                <a:gd name="T24" fmla="+- 0 9543 9534"/>
                                <a:gd name="T25" fmla="*/ T24 w 9"/>
                                <a:gd name="T26" fmla="+- 0 1594 1594"/>
                                <a:gd name="T27" fmla="*/ 1594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18" name="Group 4604"/>
                        <wpg:cNvGrpSpPr>
                          <a:grpSpLocks/>
                        </wpg:cNvGrpSpPr>
                        <wpg:grpSpPr bwMode="auto">
                          <a:xfrm>
                            <a:off x="9541" y="1593"/>
                            <a:ext cx="9" cy="3"/>
                            <a:chOff x="9541" y="1593"/>
                            <a:chExt cx="9" cy="3"/>
                          </a:xfrm>
                        </wpg:grpSpPr>
                        <wps:wsp>
                          <wps:cNvPr id="17019" name="Freeform 4605"/>
                          <wps:cNvSpPr>
                            <a:spLocks/>
                          </wps:cNvSpPr>
                          <wps:spPr bwMode="auto">
                            <a:xfrm>
                              <a:off x="9541" y="1593"/>
                              <a:ext cx="9" cy="3"/>
                            </a:xfrm>
                            <a:custGeom>
                              <a:avLst/>
                              <a:gdLst>
                                <a:gd name="T0" fmla="+- 0 9550 9541"/>
                                <a:gd name="T1" fmla="*/ T0 w 9"/>
                                <a:gd name="T2" fmla="+- 0 1593 1593"/>
                                <a:gd name="T3" fmla="*/ 1593 h 3"/>
                                <a:gd name="T4" fmla="+- 0 9548 9541"/>
                                <a:gd name="T5" fmla="*/ T4 w 9"/>
                                <a:gd name="T6" fmla="+- 0 1593 1593"/>
                                <a:gd name="T7" fmla="*/ 1593 h 3"/>
                                <a:gd name="T8" fmla="+- 0 9541 9541"/>
                                <a:gd name="T9" fmla="*/ T8 w 9"/>
                                <a:gd name="T10" fmla="+- 0 1594 1593"/>
                                <a:gd name="T11" fmla="*/ 1594 h 3"/>
                                <a:gd name="T12" fmla="+- 0 9541 9541"/>
                                <a:gd name="T13" fmla="*/ T12 w 9"/>
                                <a:gd name="T14" fmla="+- 0 1596 1593"/>
                                <a:gd name="T15" fmla="*/ 1596 h 3"/>
                                <a:gd name="T16" fmla="+- 0 9543 9541"/>
                                <a:gd name="T17" fmla="*/ T16 w 9"/>
                                <a:gd name="T18" fmla="+- 0 1596 1593"/>
                                <a:gd name="T19" fmla="*/ 1596 h 3"/>
                                <a:gd name="T20" fmla="+- 0 9550 9541"/>
                                <a:gd name="T21" fmla="*/ T20 w 9"/>
                                <a:gd name="T22" fmla="+- 0 1595 1593"/>
                                <a:gd name="T23" fmla="*/ 1595 h 3"/>
                                <a:gd name="T24" fmla="+- 0 9550 9541"/>
                                <a:gd name="T25" fmla="*/ T24 w 9"/>
                                <a:gd name="T26" fmla="+- 0 1593 1593"/>
                                <a:gd name="T27" fmla="*/ 1593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20" name="Group 4606"/>
                        <wpg:cNvGrpSpPr>
                          <a:grpSpLocks/>
                        </wpg:cNvGrpSpPr>
                        <wpg:grpSpPr bwMode="auto">
                          <a:xfrm>
                            <a:off x="9548" y="1592"/>
                            <a:ext cx="10" cy="3"/>
                            <a:chOff x="9548" y="1592"/>
                            <a:chExt cx="10" cy="3"/>
                          </a:xfrm>
                        </wpg:grpSpPr>
                        <wps:wsp>
                          <wps:cNvPr id="17021" name="Freeform 4607"/>
                          <wps:cNvSpPr>
                            <a:spLocks/>
                          </wps:cNvSpPr>
                          <wps:spPr bwMode="auto">
                            <a:xfrm>
                              <a:off x="9548" y="1592"/>
                              <a:ext cx="10" cy="3"/>
                            </a:xfrm>
                            <a:custGeom>
                              <a:avLst/>
                              <a:gdLst>
                                <a:gd name="T0" fmla="+- 0 9558 9548"/>
                                <a:gd name="T1" fmla="*/ T0 w 10"/>
                                <a:gd name="T2" fmla="+- 0 1592 1592"/>
                                <a:gd name="T3" fmla="*/ 1592 h 3"/>
                                <a:gd name="T4" fmla="+- 0 9557 9548"/>
                                <a:gd name="T5" fmla="*/ T4 w 10"/>
                                <a:gd name="T6" fmla="+- 0 1592 1592"/>
                                <a:gd name="T7" fmla="*/ 1592 h 3"/>
                                <a:gd name="T8" fmla="+- 0 9548 9548"/>
                                <a:gd name="T9" fmla="*/ T8 w 10"/>
                                <a:gd name="T10" fmla="+- 0 1593 1592"/>
                                <a:gd name="T11" fmla="*/ 1593 h 3"/>
                                <a:gd name="T12" fmla="+- 0 9548 9548"/>
                                <a:gd name="T13" fmla="*/ T12 w 10"/>
                                <a:gd name="T14" fmla="+- 0 1595 1592"/>
                                <a:gd name="T15" fmla="*/ 1595 h 3"/>
                                <a:gd name="T16" fmla="+- 0 9550 9548"/>
                                <a:gd name="T17" fmla="*/ T16 w 10"/>
                                <a:gd name="T18" fmla="+- 0 1595 1592"/>
                                <a:gd name="T19" fmla="*/ 1595 h 3"/>
                                <a:gd name="T20" fmla="+- 0 9558 9548"/>
                                <a:gd name="T21" fmla="*/ T20 w 10"/>
                                <a:gd name="T22" fmla="+- 0 1594 1592"/>
                                <a:gd name="T23" fmla="*/ 1594 h 3"/>
                                <a:gd name="T24" fmla="+- 0 9558 9548"/>
                                <a:gd name="T25" fmla="*/ T24 w 10"/>
                                <a:gd name="T26" fmla="+- 0 1592 1592"/>
                                <a:gd name="T27" fmla="*/ 1592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9"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22" name="Group 4608"/>
                        <wpg:cNvGrpSpPr>
                          <a:grpSpLocks/>
                        </wpg:cNvGrpSpPr>
                        <wpg:grpSpPr bwMode="auto">
                          <a:xfrm>
                            <a:off x="9557" y="1592"/>
                            <a:ext cx="12" cy="2"/>
                            <a:chOff x="9557" y="1592"/>
                            <a:chExt cx="12" cy="2"/>
                          </a:xfrm>
                        </wpg:grpSpPr>
                        <wps:wsp>
                          <wps:cNvPr id="17023" name="Freeform 4609"/>
                          <wps:cNvSpPr>
                            <a:spLocks/>
                          </wps:cNvSpPr>
                          <wps:spPr bwMode="auto">
                            <a:xfrm>
                              <a:off x="9557" y="1592"/>
                              <a:ext cx="12" cy="2"/>
                            </a:xfrm>
                            <a:custGeom>
                              <a:avLst/>
                              <a:gdLst>
                                <a:gd name="T0" fmla="+- 0 9557 9557"/>
                                <a:gd name="T1" fmla="*/ T0 w 12"/>
                                <a:gd name="T2" fmla="+- 0 1592 1592"/>
                                <a:gd name="T3" fmla="*/ 1592 h 2"/>
                                <a:gd name="T4" fmla="+- 0 9569 9557"/>
                                <a:gd name="T5" fmla="*/ T4 w 12"/>
                                <a:gd name="T6" fmla="+- 0 1592 1592"/>
                                <a:gd name="T7" fmla="*/ 1592 h 2"/>
                                <a:gd name="T8" fmla="+- 0 9569 9557"/>
                                <a:gd name="T9" fmla="*/ T8 w 12"/>
                                <a:gd name="T10" fmla="+- 0 1594 1592"/>
                                <a:gd name="T11" fmla="*/ 1594 h 2"/>
                                <a:gd name="T12" fmla="+- 0 9557 9557"/>
                                <a:gd name="T13" fmla="*/ T12 w 12"/>
                                <a:gd name="T14" fmla="+- 0 1594 1592"/>
                                <a:gd name="T15" fmla="*/ 1594 h 2"/>
                                <a:gd name="T16" fmla="+- 0 9557 9557"/>
                                <a:gd name="T17" fmla="*/ T16 w 12"/>
                                <a:gd name="T18" fmla="+- 0 1592 1592"/>
                                <a:gd name="T19" fmla="*/ 1592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24" name="Group 4610"/>
                        <wpg:cNvGrpSpPr>
                          <a:grpSpLocks/>
                        </wpg:cNvGrpSpPr>
                        <wpg:grpSpPr bwMode="auto">
                          <a:xfrm>
                            <a:off x="9567" y="1591"/>
                            <a:ext cx="12" cy="3"/>
                            <a:chOff x="9567" y="1591"/>
                            <a:chExt cx="12" cy="3"/>
                          </a:xfrm>
                        </wpg:grpSpPr>
                        <wps:wsp>
                          <wps:cNvPr id="17025" name="Freeform 4611"/>
                          <wps:cNvSpPr>
                            <a:spLocks/>
                          </wps:cNvSpPr>
                          <wps:spPr bwMode="auto">
                            <a:xfrm>
                              <a:off x="9567" y="1591"/>
                              <a:ext cx="12" cy="3"/>
                            </a:xfrm>
                            <a:custGeom>
                              <a:avLst/>
                              <a:gdLst>
                                <a:gd name="T0" fmla="+- 0 9579 9567"/>
                                <a:gd name="T1" fmla="*/ T0 w 12"/>
                                <a:gd name="T2" fmla="+- 0 1591 1591"/>
                                <a:gd name="T3" fmla="*/ 1591 h 3"/>
                                <a:gd name="T4" fmla="+- 0 9577 9567"/>
                                <a:gd name="T5" fmla="*/ T4 w 12"/>
                                <a:gd name="T6" fmla="+- 0 1591 1591"/>
                                <a:gd name="T7" fmla="*/ 1591 h 3"/>
                                <a:gd name="T8" fmla="+- 0 9567 9567"/>
                                <a:gd name="T9" fmla="*/ T8 w 12"/>
                                <a:gd name="T10" fmla="+- 0 1592 1591"/>
                                <a:gd name="T11" fmla="*/ 1592 h 3"/>
                                <a:gd name="T12" fmla="+- 0 9567 9567"/>
                                <a:gd name="T13" fmla="*/ T12 w 12"/>
                                <a:gd name="T14" fmla="+- 0 1594 1591"/>
                                <a:gd name="T15" fmla="*/ 1594 h 3"/>
                                <a:gd name="T16" fmla="+- 0 9569 9567"/>
                                <a:gd name="T17" fmla="*/ T16 w 12"/>
                                <a:gd name="T18" fmla="+- 0 1594 1591"/>
                                <a:gd name="T19" fmla="*/ 1594 h 3"/>
                                <a:gd name="T20" fmla="+- 0 9579 9567"/>
                                <a:gd name="T21" fmla="*/ T20 w 12"/>
                                <a:gd name="T22" fmla="+- 0 1593 1591"/>
                                <a:gd name="T23" fmla="*/ 1593 h 3"/>
                                <a:gd name="T24" fmla="+- 0 9579 9567"/>
                                <a:gd name="T25" fmla="*/ T24 w 12"/>
                                <a:gd name="T26" fmla="+- 0 1591 1591"/>
                                <a:gd name="T27" fmla="*/ 1591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12" y="0"/>
                                  </a:moveTo>
                                  <a:lnTo>
                                    <a:pt x="10" y="0"/>
                                  </a:lnTo>
                                  <a:lnTo>
                                    <a:pt x="0" y="1"/>
                                  </a:lnTo>
                                  <a:lnTo>
                                    <a:pt x="0" y="3"/>
                                  </a:lnTo>
                                  <a:lnTo>
                                    <a:pt x="2" y="3"/>
                                  </a:lnTo>
                                  <a:lnTo>
                                    <a:pt x="12" y="2"/>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26" name="Group 4612"/>
                        <wpg:cNvGrpSpPr>
                          <a:grpSpLocks/>
                        </wpg:cNvGrpSpPr>
                        <wpg:grpSpPr bwMode="auto">
                          <a:xfrm>
                            <a:off x="9577" y="1591"/>
                            <a:ext cx="34" cy="2"/>
                            <a:chOff x="9577" y="1591"/>
                            <a:chExt cx="34" cy="2"/>
                          </a:xfrm>
                        </wpg:grpSpPr>
                        <wps:wsp>
                          <wps:cNvPr id="17027" name="Freeform 4613"/>
                          <wps:cNvSpPr>
                            <a:spLocks/>
                          </wps:cNvSpPr>
                          <wps:spPr bwMode="auto">
                            <a:xfrm>
                              <a:off x="9577" y="1591"/>
                              <a:ext cx="34" cy="2"/>
                            </a:xfrm>
                            <a:custGeom>
                              <a:avLst/>
                              <a:gdLst>
                                <a:gd name="T0" fmla="+- 0 9577 9577"/>
                                <a:gd name="T1" fmla="*/ T0 w 34"/>
                                <a:gd name="T2" fmla="+- 0 1591 1591"/>
                                <a:gd name="T3" fmla="*/ 1591 h 2"/>
                                <a:gd name="T4" fmla="+- 0 9611 9577"/>
                                <a:gd name="T5" fmla="*/ T4 w 34"/>
                                <a:gd name="T6" fmla="+- 0 1591 1591"/>
                                <a:gd name="T7" fmla="*/ 1591 h 2"/>
                                <a:gd name="T8" fmla="+- 0 9611 9577"/>
                                <a:gd name="T9" fmla="*/ T8 w 34"/>
                                <a:gd name="T10" fmla="+- 0 1593 1591"/>
                                <a:gd name="T11" fmla="*/ 1593 h 2"/>
                                <a:gd name="T12" fmla="+- 0 9577 9577"/>
                                <a:gd name="T13" fmla="*/ T12 w 34"/>
                                <a:gd name="T14" fmla="+- 0 1593 1591"/>
                                <a:gd name="T15" fmla="*/ 1593 h 2"/>
                                <a:gd name="T16" fmla="+- 0 9577 9577"/>
                                <a:gd name="T17" fmla="*/ T16 w 34"/>
                                <a:gd name="T18" fmla="+- 0 1591 1591"/>
                                <a:gd name="T19" fmla="*/ 1591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28" name="Group 4614"/>
                        <wpg:cNvGrpSpPr>
                          <a:grpSpLocks/>
                        </wpg:cNvGrpSpPr>
                        <wpg:grpSpPr bwMode="auto">
                          <a:xfrm>
                            <a:off x="9609" y="1517"/>
                            <a:ext cx="2" cy="76"/>
                            <a:chOff x="9609" y="1517"/>
                            <a:chExt cx="2" cy="76"/>
                          </a:xfrm>
                        </wpg:grpSpPr>
                        <wps:wsp>
                          <wps:cNvPr id="17029" name="Freeform 4615"/>
                          <wps:cNvSpPr>
                            <a:spLocks/>
                          </wps:cNvSpPr>
                          <wps:spPr bwMode="auto">
                            <a:xfrm>
                              <a:off x="9609" y="1517"/>
                              <a:ext cx="2" cy="76"/>
                            </a:xfrm>
                            <a:custGeom>
                              <a:avLst/>
                              <a:gdLst>
                                <a:gd name="T0" fmla="+- 0 9609 9609"/>
                                <a:gd name="T1" fmla="*/ T0 w 2"/>
                                <a:gd name="T2" fmla="+- 0 1517 1517"/>
                                <a:gd name="T3" fmla="*/ 1517 h 76"/>
                                <a:gd name="T4" fmla="+- 0 9611 9609"/>
                                <a:gd name="T5" fmla="*/ T4 w 2"/>
                                <a:gd name="T6" fmla="+- 0 1517 1517"/>
                                <a:gd name="T7" fmla="*/ 1517 h 76"/>
                                <a:gd name="T8" fmla="+- 0 9611 9609"/>
                                <a:gd name="T9" fmla="*/ T8 w 2"/>
                                <a:gd name="T10" fmla="+- 0 1593 1517"/>
                                <a:gd name="T11" fmla="*/ 1593 h 76"/>
                                <a:gd name="T12" fmla="+- 0 9609 9609"/>
                                <a:gd name="T13" fmla="*/ T12 w 2"/>
                                <a:gd name="T14" fmla="+- 0 1593 1517"/>
                                <a:gd name="T15" fmla="*/ 1593 h 76"/>
                                <a:gd name="T16" fmla="+- 0 9609 9609"/>
                                <a:gd name="T17" fmla="*/ T16 w 2"/>
                                <a:gd name="T18" fmla="+- 0 1517 1517"/>
                                <a:gd name="T19" fmla="*/ 1517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30" name="Picture 4616"/>
                            <pic:cNvPicPr>
                              <a:picLocks noChangeAspect="1" noChangeArrowheads="1"/>
                            </pic:cNvPicPr>
                          </pic:nvPicPr>
                          <pic:blipFill>
                            <a:blip r:embed="rId859">
                              <a:extLst>
                                <a:ext uri="{28A0092B-C50C-407E-A947-70E740481C1C}">
                                  <a14:useLocalDpi xmlns:a14="http://schemas.microsoft.com/office/drawing/2010/main" val="0"/>
                                </a:ext>
                              </a:extLst>
                            </a:blip>
                            <a:srcRect/>
                            <a:stretch>
                              <a:fillRect/>
                            </a:stretch>
                          </pic:blipFill>
                          <pic:spPr bwMode="auto">
                            <a:xfrm>
                              <a:off x="9577" y="1517"/>
                              <a:ext cx="3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31" name="Picture 4617"/>
                            <pic:cNvPicPr>
                              <a:picLocks noChangeAspect="1" noChangeArrowheads="1"/>
                            </pic:cNvPicPr>
                          </pic:nvPicPr>
                          <pic:blipFill>
                            <a:blip r:embed="rId856">
                              <a:extLst>
                                <a:ext uri="{28A0092B-C50C-407E-A947-70E740481C1C}">
                                  <a14:useLocalDpi xmlns:a14="http://schemas.microsoft.com/office/drawing/2010/main" val="0"/>
                                </a:ext>
                              </a:extLst>
                            </a:blip>
                            <a:srcRect/>
                            <a:stretch>
                              <a:fillRect/>
                            </a:stretch>
                          </pic:blipFill>
                          <pic:spPr bwMode="auto">
                            <a:xfrm>
                              <a:off x="9567" y="1517"/>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32" name="Picture 4618"/>
                            <pic:cNvPicPr>
                              <a:picLocks noChangeAspect="1" noChangeArrowheads="1"/>
                            </pic:cNvPicPr>
                          </pic:nvPicPr>
                          <pic:blipFill>
                            <a:blip r:embed="rId860">
                              <a:extLst>
                                <a:ext uri="{28A0092B-C50C-407E-A947-70E740481C1C}">
                                  <a14:useLocalDpi xmlns:a14="http://schemas.microsoft.com/office/drawing/2010/main" val="0"/>
                                </a:ext>
                              </a:extLst>
                            </a:blip>
                            <a:srcRect/>
                            <a:stretch>
                              <a:fillRect/>
                            </a:stretch>
                          </pic:blipFill>
                          <pic:spPr bwMode="auto">
                            <a:xfrm>
                              <a:off x="9557" y="1517"/>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33" name="Picture 4619"/>
                            <pic:cNvPicPr>
                              <a:picLocks noChangeAspect="1" noChangeArrowheads="1"/>
                            </pic:cNvPicPr>
                          </pic:nvPicPr>
                          <pic:blipFill>
                            <a:blip r:embed="rId861">
                              <a:extLst>
                                <a:ext uri="{28A0092B-C50C-407E-A947-70E740481C1C}">
                                  <a14:useLocalDpi xmlns:a14="http://schemas.microsoft.com/office/drawing/2010/main" val="0"/>
                                </a:ext>
                              </a:extLst>
                            </a:blip>
                            <a:srcRect/>
                            <a:stretch>
                              <a:fillRect/>
                            </a:stretch>
                          </pic:blipFill>
                          <pic:spPr bwMode="auto">
                            <a:xfrm>
                              <a:off x="9548" y="1517"/>
                              <a:ext cx="10"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34" name="Group 4620"/>
                        <wpg:cNvGrpSpPr>
                          <a:grpSpLocks/>
                        </wpg:cNvGrpSpPr>
                        <wpg:grpSpPr bwMode="auto">
                          <a:xfrm>
                            <a:off x="9541" y="1518"/>
                            <a:ext cx="9" cy="3"/>
                            <a:chOff x="9541" y="1518"/>
                            <a:chExt cx="9" cy="3"/>
                          </a:xfrm>
                        </wpg:grpSpPr>
                        <wps:wsp>
                          <wps:cNvPr id="17035" name="Freeform 4621"/>
                          <wps:cNvSpPr>
                            <a:spLocks/>
                          </wps:cNvSpPr>
                          <wps:spPr bwMode="auto">
                            <a:xfrm>
                              <a:off x="9541" y="1518"/>
                              <a:ext cx="9" cy="3"/>
                            </a:xfrm>
                            <a:custGeom>
                              <a:avLst/>
                              <a:gdLst>
                                <a:gd name="T0" fmla="+- 0 9550 9541"/>
                                <a:gd name="T1" fmla="*/ T0 w 9"/>
                                <a:gd name="T2" fmla="+- 0 1518 1518"/>
                                <a:gd name="T3" fmla="*/ 1518 h 3"/>
                                <a:gd name="T4" fmla="+- 0 9548 9541"/>
                                <a:gd name="T5" fmla="*/ T4 w 9"/>
                                <a:gd name="T6" fmla="+- 0 1518 1518"/>
                                <a:gd name="T7" fmla="*/ 1518 h 3"/>
                                <a:gd name="T8" fmla="+- 0 9541 9541"/>
                                <a:gd name="T9" fmla="*/ T8 w 9"/>
                                <a:gd name="T10" fmla="+- 0 1519 1518"/>
                                <a:gd name="T11" fmla="*/ 1519 h 3"/>
                                <a:gd name="T12" fmla="+- 0 9541 9541"/>
                                <a:gd name="T13" fmla="*/ T12 w 9"/>
                                <a:gd name="T14" fmla="+- 0 1521 1518"/>
                                <a:gd name="T15" fmla="*/ 1521 h 3"/>
                                <a:gd name="T16" fmla="+- 0 9543 9541"/>
                                <a:gd name="T17" fmla="*/ T16 w 9"/>
                                <a:gd name="T18" fmla="+- 0 1521 1518"/>
                                <a:gd name="T19" fmla="*/ 1521 h 3"/>
                                <a:gd name="T20" fmla="+- 0 9550 9541"/>
                                <a:gd name="T21" fmla="*/ T20 w 9"/>
                                <a:gd name="T22" fmla="+- 0 1520 1518"/>
                                <a:gd name="T23" fmla="*/ 1520 h 3"/>
                                <a:gd name="T24" fmla="+- 0 9550 9541"/>
                                <a:gd name="T25" fmla="*/ T24 w 9"/>
                                <a:gd name="T26" fmla="+- 0 1518 1518"/>
                                <a:gd name="T27" fmla="*/ 1518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36" name="Group 4622"/>
                        <wpg:cNvGrpSpPr>
                          <a:grpSpLocks/>
                        </wpg:cNvGrpSpPr>
                        <wpg:grpSpPr bwMode="auto">
                          <a:xfrm>
                            <a:off x="9534" y="1519"/>
                            <a:ext cx="9" cy="3"/>
                            <a:chOff x="9534" y="1519"/>
                            <a:chExt cx="9" cy="3"/>
                          </a:xfrm>
                        </wpg:grpSpPr>
                        <wps:wsp>
                          <wps:cNvPr id="17037" name="Freeform 4623"/>
                          <wps:cNvSpPr>
                            <a:spLocks/>
                          </wps:cNvSpPr>
                          <wps:spPr bwMode="auto">
                            <a:xfrm>
                              <a:off x="9534" y="1519"/>
                              <a:ext cx="9" cy="3"/>
                            </a:xfrm>
                            <a:custGeom>
                              <a:avLst/>
                              <a:gdLst>
                                <a:gd name="T0" fmla="+- 0 9543 9534"/>
                                <a:gd name="T1" fmla="*/ T0 w 9"/>
                                <a:gd name="T2" fmla="+- 0 1519 1519"/>
                                <a:gd name="T3" fmla="*/ 1519 h 3"/>
                                <a:gd name="T4" fmla="+- 0 9541 9534"/>
                                <a:gd name="T5" fmla="*/ T4 w 9"/>
                                <a:gd name="T6" fmla="+- 0 1519 1519"/>
                                <a:gd name="T7" fmla="*/ 1519 h 3"/>
                                <a:gd name="T8" fmla="+- 0 9534 9534"/>
                                <a:gd name="T9" fmla="*/ T8 w 9"/>
                                <a:gd name="T10" fmla="+- 0 1520 1519"/>
                                <a:gd name="T11" fmla="*/ 1520 h 3"/>
                                <a:gd name="T12" fmla="+- 0 9534 9534"/>
                                <a:gd name="T13" fmla="*/ T12 w 9"/>
                                <a:gd name="T14" fmla="+- 0 1522 1519"/>
                                <a:gd name="T15" fmla="*/ 1522 h 3"/>
                                <a:gd name="T16" fmla="+- 0 9536 9534"/>
                                <a:gd name="T17" fmla="*/ T16 w 9"/>
                                <a:gd name="T18" fmla="+- 0 1522 1519"/>
                                <a:gd name="T19" fmla="*/ 1522 h 3"/>
                                <a:gd name="T20" fmla="+- 0 9543 9534"/>
                                <a:gd name="T21" fmla="*/ T20 w 9"/>
                                <a:gd name="T22" fmla="+- 0 1521 1519"/>
                                <a:gd name="T23" fmla="*/ 1521 h 3"/>
                                <a:gd name="T24" fmla="+- 0 9543 9534"/>
                                <a:gd name="T25" fmla="*/ T24 w 9"/>
                                <a:gd name="T26" fmla="+- 0 1519 1519"/>
                                <a:gd name="T27" fmla="*/ 1519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38" name="Group 4624"/>
                        <wpg:cNvGrpSpPr>
                          <a:grpSpLocks/>
                        </wpg:cNvGrpSpPr>
                        <wpg:grpSpPr bwMode="auto">
                          <a:xfrm>
                            <a:off x="9522" y="1520"/>
                            <a:ext cx="14" cy="5"/>
                            <a:chOff x="9522" y="1520"/>
                            <a:chExt cx="14" cy="5"/>
                          </a:xfrm>
                        </wpg:grpSpPr>
                        <wps:wsp>
                          <wps:cNvPr id="17039" name="Freeform 4625"/>
                          <wps:cNvSpPr>
                            <a:spLocks/>
                          </wps:cNvSpPr>
                          <wps:spPr bwMode="auto">
                            <a:xfrm>
                              <a:off x="9522" y="1520"/>
                              <a:ext cx="14" cy="5"/>
                            </a:xfrm>
                            <a:custGeom>
                              <a:avLst/>
                              <a:gdLst>
                                <a:gd name="T0" fmla="+- 0 9536 9522"/>
                                <a:gd name="T1" fmla="*/ T0 w 14"/>
                                <a:gd name="T2" fmla="+- 0 1520 1520"/>
                                <a:gd name="T3" fmla="*/ 1520 h 5"/>
                                <a:gd name="T4" fmla="+- 0 9534 9522"/>
                                <a:gd name="T5" fmla="*/ T4 w 14"/>
                                <a:gd name="T6" fmla="+- 0 1520 1520"/>
                                <a:gd name="T7" fmla="*/ 1520 h 5"/>
                                <a:gd name="T8" fmla="+- 0 9522 9522"/>
                                <a:gd name="T9" fmla="*/ T8 w 14"/>
                                <a:gd name="T10" fmla="+- 0 1522 1520"/>
                                <a:gd name="T11" fmla="*/ 1522 h 5"/>
                                <a:gd name="T12" fmla="+- 0 9522 9522"/>
                                <a:gd name="T13" fmla="*/ T12 w 14"/>
                                <a:gd name="T14" fmla="+- 0 1524 1520"/>
                                <a:gd name="T15" fmla="*/ 1524 h 5"/>
                                <a:gd name="T16" fmla="+- 0 9524 9522"/>
                                <a:gd name="T17" fmla="*/ T16 w 14"/>
                                <a:gd name="T18" fmla="+- 0 1524 1520"/>
                                <a:gd name="T19" fmla="*/ 1524 h 5"/>
                                <a:gd name="T20" fmla="+- 0 9536 9522"/>
                                <a:gd name="T21" fmla="*/ T20 w 14"/>
                                <a:gd name="T22" fmla="+- 0 1522 1520"/>
                                <a:gd name="T23" fmla="*/ 1522 h 5"/>
                                <a:gd name="T24" fmla="+- 0 9536 9522"/>
                                <a:gd name="T25" fmla="*/ T24 w 14"/>
                                <a:gd name="T26" fmla="+- 0 1520 1520"/>
                                <a:gd name="T27" fmla="*/ 1520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2"/>
                                  </a:lnTo>
                                  <a:lnTo>
                                    <a:pt x="0" y="4"/>
                                  </a:lnTo>
                                  <a:lnTo>
                                    <a:pt x="2" y="4"/>
                                  </a:lnTo>
                                  <a:lnTo>
                                    <a:pt x="14" y="2"/>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40" name="Group 4626"/>
                        <wpg:cNvGrpSpPr>
                          <a:grpSpLocks/>
                        </wpg:cNvGrpSpPr>
                        <wpg:grpSpPr bwMode="auto">
                          <a:xfrm>
                            <a:off x="9515" y="1522"/>
                            <a:ext cx="8" cy="4"/>
                            <a:chOff x="9515" y="1522"/>
                            <a:chExt cx="8" cy="4"/>
                          </a:xfrm>
                        </wpg:grpSpPr>
                        <wps:wsp>
                          <wps:cNvPr id="17041" name="Freeform 4627"/>
                          <wps:cNvSpPr>
                            <a:spLocks/>
                          </wps:cNvSpPr>
                          <wps:spPr bwMode="auto">
                            <a:xfrm>
                              <a:off x="9515" y="1522"/>
                              <a:ext cx="8" cy="4"/>
                            </a:xfrm>
                            <a:custGeom>
                              <a:avLst/>
                              <a:gdLst>
                                <a:gd name="T0" fmla="+- 0 9524 9515"/>
                                <a:gd name="T1" fmla="*/ T0 w 8"/>
                                <a:gd name="T2" fmla="+- 0 1522 1522"/>
                                <a:gd name="T3" fmla="*/ 1522 h 4"/>
                                <a:gd name="T4" fmla="+- 0 9522 9515"/>
                                <a:gd name="T5" fmla="*/ T4 w 8"/>
                                <a:gd name="T6" fmla="+- 0 1522 1522"/>
                                <a:gd name="T7" fmla="*/ 1522 h 4"/>
                                <a:gd name="T8" fmla="+- 0 9515 9515"/>
                                <a:gd name="T9" fmla="*/ T8 w 8"/>
                                <a:gd name="T10" fmla="+- 0 1524 1522"/>
                                <a:gd name="T11" fmla="*/ 1524 h 4"/>
                                <a:gd name="T12" fmla="+- 0 9515 9515"/>
                                <a:gd name="T13" fmla="*/ T12 w 8"/>
                                <a:gd name="T14" fmla="+- 0 1526 1522"/>
                                <a:gd name="T15" fmla="*/ 1526 h 4"/>
                                <a:gd name="T16" fmla="+- 0 9517 9515"/>
                                <a:gd name="T17" fmla="*/ T16 w 8"/>
                                <a:gd name="T18" fmla="+- 0 1526 1522"/>
                                <a:gd name="T19" fmla="*/ 1526 h 4"/>
                                <a:gd name="T20" fmla="+- 0 9524 9515"/>
                                <a:gd name="T21" fmla="*/ T20 w 8"/>
                                <a:gd name="T22" fmla="+- 0 1524 1522"/>
                                <a:gd name="T23" fmla="*/ 1524 h 4"/>
                                <a:gd name="T24" fmla="+- 0 9524 9515"/>
                                <a:gd name="T25" fmla="*/ T24 w 8"/>
                                <a:gd name="T26" fmla="+- 0 1522 1522"/>
                                <a:gd name="T27" fmla="*/ 1522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9" y="0"/>
                                  </a:moveTo>
                                  <a:lnTo>
                                    <a:pt x="7" y="0"/>
                                  </a:lnTo>
                                  <a:lnTo>
                                    <a:pt x="0" y="2"/>
                                  </a:lnTo>
                                  <a:lnTo>
                                    <a:pt x="0" y="4"/>
                                  </a:lnTo>
                                  <a:lnTo>
                                    <a:pt x="2" y="4"/>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42" name="Picture 4628"/>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508" y="1524"/>
                              <a:ext cx="9"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43" name="Picture 462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500" y="1526"/>
                              <a:ext cx="10"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44" name="Group 4630"/>
                        <wpg:cNvGrpSpPr>
                          <a:grpSpLocks/>
                        </wpg:cNvGrpSpPr>
                        <wpg:grpSpPr bwMode="auto">
                          <a:xfrm>
                            <a:off x="9489" y="1528"/>
                            <a:ext cx="13" cy="4"/>
                            <a:chOff x="9489" y="1528"/>
                            <a:chExt cx="13" cy="4"/>
                          </a:xfrm>
                        </wpg:grpSpPr>
                        <wps:wsp>
                          <wps:cNvPr id="17045" name="Freeform 4631"/>
                          <wps:cNvSpPr>
                            <a:spLocks/>
                          </wps:cNvSpPr>
                          <wps:spPr bwMode="auto">
                            <a:xfrm>
                              <a:off x="9489" y="1528"/>
                              <a:ext cx="13" cy="4"/>
                            </a:xfrm>
                            <a:custGeom>
                              <a:avLst/>
                              <a:gdLst>
                                <a:gd name="T0" fmla="+- 0 9502 9489"/>
                                <a:gd name="T1" fmla="*/ T0 w 13"/>
                                <a:gd name="T2" fmla="+- 0 1528 1528"/>
                                <a:gd name="T3" fmla="*/ 1528 h 4"/>
                                <a:gd name="T4" fmla="+- 0 9500 9489"/>
                                <a:gd name="T5" fmla="*/ T4 w 13"/>
                                <a:gd name="T6" fmla="+- 0 1528 1528"/>
                                <a:gd name="T7" fmla="*/ 1528 h 4"/>
                                <a:gd name="T8" fmla="+- 0 9489 9489"/>
                                <a:gd name="T9" fmla="*/ T8 w 13"/>
                                <a:gd name="T10" fmla="+- 0 1530 1528"/>
                                <a:gd name="T11" fmla="*/ 1530 h 4"/>
                                <a:gd name="T12" fmla="+- 0 9489 9489"/>
                                <a:gd name="T13" fmla="*/ T12 w 13"/>
                                <a:gd name="T14" fmla="+- 0 1531 1528"/>
                                <a:gd name="T15" fmla="*/ 1531 h 4"/>
                                <a:gd name="T16" fmla="+- 0 9491 9489"/>
                                <a:gd name="T17" fmla="*/ T16 w 13"/>
                                <a:gd name="T18" fmla="+- 0 1531 1528"/>
                                <a:gd name="T19" fmla="*/ 1531 h 4"/>
                                <a:gd name="T20" fmla="+- 0 9502 9489"/>
                                <a:gd name="T21" fmla="*/ T20 w 13"/>
                                <a:gd name="T22" fmla="+- 0 1530 1528"/>
                                <a:gd name="T23" fmla="*/ 1530 h 4"/>
                                <a:gd name="T24" fmla="+- 0 9502 9489"/>
                                <a:gd name="T25" fmla="*/ T24 w 13"/>
                                <a:gd name="T26" fmla="+- 0 1528 1528"/>
                                <a:gd name="T27" fmla="*/ 1528 h 4"/>
                              </a:gdLst>
                              <a:ahLst/>
                              <a:cxnLst>
                                <a:cxn ang="0">
                                  <a:pos x="T1" y="T3"/>
                                </a:cxn>
                                <a:cxn ang="0">
                                  <a:pos x="T5" y="T7"/>
                                </a:cxn>
                                <a:cxn ang="0">
                                  <a:pos x="T9" y="T11"/>
                                </a:cxn>
                                <a:cxn ang="0">
                                  <a:pos x="T13" y="T15"/>
                                </a:cxn>
                                <a:cxn ang="0">
                                  <a:pos x="T17" y="T19"/>
                                </a:cxn>
                                <a:cxn ang="0">
                                  <a:pos x="T21" y="T23"/>
                                </a:cxn>
                                <a:cxn ang="0">
                                  <a:pos x="T25" y="T27"/>
                                </a:cxn>
                              </a:cxnLst>
                              <a:rect l="0" t="0" r="r" b="b"/>
                              <a:pathLst>
                                <a:path w="13" h="4">
                                  <a:moveTo>
                                    <a:pt x="13" y="0"/>
                                  </a:moveTo>
                                  <a:lnTo>
                                    <a:pt x="11" y="0"/>
                                  </a:lnTo>
                                  <a:lnTo>
                                    <a:pt x="0" y="2"/>
                                  </a:lnTo>
                                  <a:lnTo>
                                    <a:pt x="0" y="3"/>
                                  </a:lnTo>
                                  <a:lnTo>
                                    <a:pt x="2" y="3"/>
                                  </a:lnTo>
                                  <a:lnTo>
                                    <a:pt x="13" y="2"/>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46" name="Group 4632"/>
                        <wpg:cNvGrpSpPr>
                          <a:grpSpLocks/>
                        </wpg:cNvGrpSpPr>
                        <wpg:grpSpPr bwMode="auto">
                          <a:xfrm>
                            <a:off x="9475" y="1530"/>
                            <a:ext cx="16" cy="4"/>
                            <a:chOff x="9475" y="1530"/>
                            <a:chExt cx="16" cy="4"/>
                          </a:xfrm>
                        </wpg:grpSpPr>
                        <wps:wsp>
                          <wps:cNvPr id="17047" name="Freeform 4633"/>
                          <wps:cNvSpPr>
                            <a:spLocks/>
                          </wps:cNvSpPr>
                          <wps:spPr bwMode="auto">
                            <a:xfrm>
                              <a:off x="9475" y="1530"/>
                              <a:ext cx="16" cy="4"/>
                            </a:xfrm>
                            <a:custGeom>
                              <a:avLst/>
                              <a:gdLst>
                                <a:gd name="T0" fmla="+- 0 9491 9475"/>
                                <a:gd name="T1" fmla="*/ T0 w 16"/>
                                <a:gd name="T2" fmla="+- 0 1530 1530"/>
                                <a:gd name="T3" fmla="*/ 1530 h 4"/>
                                <a:gd name="T4" fmla="+- 0 9489 9475"/>
                                <a:gd name="T5" fmla="*/ T4 w 16"/>
                                <a:gd name="T6" fmla="+- 0 1530 1530"/>
                                <a:gd name="T7" fmla="*/ 1530 h 4"/>
                                <a:gd name="T8" fmla="+- 0 9475 9475"/>
                                <a:gd name="T9" fmla="*/ T8 w 16"/>
                                <a:gd name="T10" fmla="+- 0 1531 1530"/>
                                <a:gd name="T11" fmla="*/ 1531 h 4"/>
                                <a:gd name="T12" fmla="+- 0 9475 9475"/>
                                <a:gd name="T13" fmla="*/ T12 w 16"/>
                                <a:gd name="T14" fmla="+- 0 1533 1530"/>
                                <a:gd name="T15" fmla="*/ 1533 h 4"/>
                                <a:gd name="T16" fmla="+- 0 9477 9475"/>
                                <a:gd name="T17" fmla="*/ T16 w 16"/>
                                <a:gd name="T18" fmla="+- 0 1533 1530"/>
                                <a:gd name="T19" fmla="*/ 1533 h 4"/>
                                <a:gd name="T20" fmla="+- 0 9491 9475"/>
                                <a:gd name="T21" fmla="*/ T20 w 16"/>
                                <a:gd name="T22" fmla="+- 0 1531 1530"/>
                                <a:gd name="T23" fmla="*/ 1531 h 4"/>
                                <a:gd name="T24" fmla="+- 0 9491 9475"/>
                                <a:gd name="T25" fmla="*/ T24 w 16"/>
                                <a:gd name="T26" fmla="+- 0 1530 1530"/>
                                <a:gd name="T27" fmla="*/ 1530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1"/>
                                  </a:lnTo>
                                  <a:lnTo>
                                    <a:pt x="0" y="3"/>
                                  </a:lnTo>
                                  <a:lnTo>
                                    <a:pt x="2" y="3"/>
                                  </a:lnTo>
                                  <a:lnTo>
                                    <a:pt x="16" y="1"/>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48" name="Group 4634"/>
                        <wpg:cNvGrpSpPr>
                          <a:grpSpLocks/>
                        </wpg:cNvGrpSpPr>
                        <wpg:grpSpPr bwMode="auto">
                          <a:xfrm>
                            <a:off x="9458" y="1531"/>
                            <a:ext cx="19" cy="3"/>
                            <a:chOff x="9458" y="1531"/>
                            <a:chExt cx="19" cy="3"/>
                          </a:xfrm>
                        </wpg:grpSpPr>
                        <wps:wsp>
                          <wps:cNvPr id="17049" name="Freeform 4635"/>
                          <wps:cNvSpPr>
                            <a:spLocks/>
                          </wps:cNvSpPr>
                          <wps:spPr bwMode="auto">
                            <a:xfrm>
                              <a:off x="9458" y="1531"/>
                              <a:ext cx="19" cy="3"/>
                            </a:xfrm>
                            <a:custGeom>
                              <a:avLst/>
                              <a:gdLst>
                                <a:gd name="T0" fmla="+- 0 9477 9458"/>
                                <a:gd name="T1" fmla="*/ T0 w 19"/>
                                <a:gd name="T2" fmla="+- 0 1531 1531"/>
                                <a:gd name="T3" fmla="*/ 1531 h 3"/>
                                <a:gd name="T4" fmla="+- 0 9475 9458"/>
                                <a:gd name="T5" fmla="*/ T4 w 19"/>
                                <a:gd name="T6" fmla="+- 0 1531 1531"/>
                                <a:gd name="T7" fmla="*/ 1531 h 3"/>
                                <a:gd name="T8" fmla="+- 0 9458 9458"/>
                                <a:gd name="T9" fmla="*/ T8 w 19"/>
                                <a:gd name="T10" fmla="+- 0 1532 1531"/>
                                <a:gd name="T11" fmla="*/ 1532 h 3"/>
                                <a:gd name="T12" fmla="+- 0 9458 9458"/>
                                <a:gd name="T13" fmla="*/ T12 w 19"/>
                                <a:gd name="T14" fmla="+- 0 1534 1531"/>
                                <a:gd name="T15" fmla="*/ 1534 h 3"/>
                                <a:gd name="T16" fmla="+- 0 9460 9458"/>
                                <a:gd name="T17" fmla="*/ T16 w 19"/>
                                <a:gd name="T18" fmla="+- 0 1534 1531"/>
                                <a:gd name="T19" fmla="*/ 1534 h 3"/>
                                <a:gd name="T20" fmla="+- 0 9477 9458"/>
                                <a:gd name="T21" fmla="*/ T20 w 19"/>
                                <a:gd name="T22" fmla="+- 0 1533 1531"/>
                                <a:gd name="T23" fmla="*/ 1533 h 3"/>
                                <a:gd name="T24" fmla="+- 0 9477 9458"/>
                                <a:gd name="T25" fmla="*/ T24 w 19"/>
                                <a:gd name="T26" fmla="+- 0 1531 1531"/>
                                <a:gd name="T27" fmla="*/ 1531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19" y="0"/>
                                  </a:moveTo>
                                  <a:lnTo>
                                    <a:pt x="17" y="0"/>
                                  </a:lnTo>
                                  <a:lnTo>
                                    <a:pt x="0" y="1"/>
                                  </a:lnTo>
                                  <a:lnTo>
                                    <a:pt x="0" y="3"/>
                                  </a:lnTo>
                                  <a:lnTo>
                                    <a:pt x="2" y="3"/>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50" name="Group 4636"/>
                        <wpg:cNvGrpSpPr>
                          <a:grpSpLocks/>
                        </wpg:cNvGrpSpPr>
                        <wpg:grpSpPr bwMode="auto">
                          <a:xfrm>
                            <a:off x="9436" y="1532"/>
                            <a:ext cx="24" cy="2"/>
                            <a:chOff x="9436" y="1532"/>
                            <a:chExt cx="24" cy="2"/>
                          </a:xfrm>
                        </wpg:grpSpPr>
                        <wps:wsp>
                          <wps:cNvPr id="17051" name="Freeform 4637"/>
                          <wps:cNvSpPr>
                            <a:spLocks/>
                          </wps:cNvSpPr>
                          <wps:spPr bwMode="auto">
                            <a:xfrm>
                              <a:off x="9436" y="1532"/>
                              <a:ext cx="24" cy="2"/>
                            </a:xfrm>
                            <a:custGeom>
                              <a:avLst/>
                              <a:gdLst>
                                <a:gd name="T0" fmla="+- 0 9436 9436"/>
                                <a:gd name="T1" fmla="*/ T0 w 24"/>
                                <a:gd name="T2" fmla="+- 0 1532 1532"/>
                                <a:gd name="T3" fmla="*/ 1532 h 2"/>
                                <a:gd name="T4" fmla="+- 0 9460 9436"/>
                                <a:gd name="T5" fmla="*/ T4 w 24"/>
                                <a:gd name="T6" fmla="+- 0 1532 1532"/>
                                <a:gd name="T7" fmla="*/ 1532 h 2"/>
                                <a:gd name="T8" fmla="+- 0 9460 9436"/>
                                <a:gd name="T9" fmla="*/ T8 w 24"/>
                                <a:gd name="T10" fmla="+- 0 1534 1532"/>
                                <a:gd name="T11" fmla="*/ 1534 h 2"/>
                                <a:gd name="T12" fmla="+- 0 9436 9436"/>
                                <a:gd name="T13" fmla="*/ T12 w 24"/>
                                <a:gd name="T14" fmla="+- 0 1534 1532"/>
                                <a:gd name="T15" fmla="*/ 1534 h 2"/>
                                <a:gd name="T16" fmla="+- 0 9436 9436"/>
                                <a:gd name="T17" fmla="*/ T16 w 24"/>
                                <a:gd name="T18" fmla="+- 0 1532 1532"/>
                                <a:gd name="T19" fmla="*/ 1532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52" name="Picture 4638"/>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432" y="1530"/>
                              <a:ext cx="8" cy="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53" name="Group 4639"/>
                        <wpg:cNvGrpSpPr>
                          <a:grpSpLocks/>
                        </wpg:cNvGrpSpPr>
                        <wpg:grpSpPr bwMode="auto">
                          <a:xfrm>
                            <a:off x="9429" y="1532"/>
                            <a:ext cx="5" cy="5"/>
                            <a:chOff x="9429" y="1532"/>
                            <a:chExt cx="5" cy="5"/>
                          </a:xfrm>
                        </wpg:grpSpPr>
                        <wps:wsp>
                          <wps:cNvPr id="17054" name="Freeform 4640"/>
                          <wps:cNvSpPr>
                            <a:spLocks/>
                          </wps:cNvSpPr>
                          <wps:spPr bwMode="auto">
                            <a:xfrm>
                              <a:off x="9429" y="1532"/>
                              <a:ext cx="5" cy="5"/>
                            </a:xfrm>
                            <a:custGeom>
                              <a:avLst/>
                              <a:gdLst>
                                <a:gd name="T0" fmla="+- 0 9432 9429"/>
                                <a:gd name="T1" fmla="*/ T0 w 5"/>
                                <a:gd name="T2" fmla="+- 0 1532 1532"/>
                                <a:gd name="T3" fmla="*/ 1532 h 5"/>
                                <a:gd name="T4" fmla="+- 0 9429 9429"/>
                                <a:gd name="T5" fmla="*/ T4 w 5"/>
                                <a:gd name="T6" fmla="+- 0 1534 1532"/>
                                <a:gd name="T7" fmla="*/ 1534 h 5"/>
                                <a:gd name="T8" fmla="+- 0 9429 9429"/>
                                <a:gd name="T9" fmla="*/ T8 w 5"/>
                                <a:gd name="T10" fmla="+- 0 1538 1532"/>
                                <a:gd name="T11" fmla="*/ 1538 h 5"/>
                                <a:gd name="T12" fmla="+- 0 9435 9429"/>
                                <a:gd name="T13" fmla="*/ T12 w 5"/>
                                <a:gd name="T14" fmla="+- 0 1538 1532"/>
                                <a:gd name="T15" fmla="*/ 1538 h 5"/>
                                <a:gd name="T16" fmla="+- 0 9432 9429"/>
                                <a:gd name="T17" fmla="*/ T16 w 5"/>
                                <a:gd name="T18" fmla="+- 0 1532 1532"/>
                                <a:gd name="T19" fmla="*/ 1532 h 5"/>
                              </a:gdLst>
                              <a:ahLst/>
                              <a:cxnLst>
                                <a:cxn ang="0">
                                  <a:pos x="T1" y="T3"/>
                                </a:cxn>
                                <a:cxn ang="0">
                                  <a:pos x="T5" y="T7"/>
                                </a:cxn>
                                <a:cxn ang="0">
                                  <a:pos x="T9" y="T11"/>
                                </a:cxn>
                                <a:cxn ang="0">
                                  <a:pos x="T13" y="T15"/>
                                </a:cxn>
                                <a:cxn ang="0">
                                  <a:pos x="T17" y="T19"/>
                                </a:cxn>
                              </a:cxnLst>
                              <a:rect l="0" t="0" r="r" b="b"/>
                              <a:pathLst>
                                <a:path w="5" h="5">
                                  <a:moveTo>
                                    <a:pt x="3" y="0"/>
                                  </a:moveTo>
                                  <a:lnTo>
                                    <a:pt x="0" y="2"/>
                                  </a:lnTo>
                                  <a:lnTo>
                                    <a:pt x="0" y="6"/>
                                  </a:lnTo>
                                  <a:lnTo>
                                    <a:pt x="6" y="6"/>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55" name="Group 4641"/>
                        <wpg:cNvGrpSpPr>
                          <a:grpSpLocks/>
                        </wpg:cNvGrpSpPr>
                        <wpg:grpSpPr bwMode="auto">
                          <a:xfrm>
                            <a:off x="9429" y="1538"/>
                            <a:ext cx="5" cy="18"/>
                            <a:chOff x="9429" y="1538"/>
                            <a:chExt cx="5" cy="18"/>
                          </a:xfrm>
                        </wpg:grpSpPr>
                        <wps:wsp>
                          <wps:cNvPr id="17056" name="Freeform 4642"/>
                          <wps:cNvSpPr>
                            <a:spLocks/>
                          </wps:cNvSpPr>
                          <wps:spPr bwMode="auto">
                            <a:xfrm>
                              <a:off x="9429" y="1538"/>
                              <a:ext cx="5" cy="18"/>
                            </a:xfrm>
                            <a:custGeom>
                              <a:avLst/>
                              <a:gdLst>
                                <a:gd name="T0" fmla="+- 0 9429 9429"/>
                                <a:gd name="T1" fmla="*/ T0 w 5"/>
                                <a:gd name="T2" fmla="+- 0 1538 1538"/>
                                <a:gd name="T3" fmla="*/ 1538 h 18"/>
                                <a:gd name="T4" fmla="+- 0 9435 9429"/>
                                <a:gd name="T5" fmla="*/ T4 w 5"/>
                                <a:gd name="T6" fmla="+- 0 1538 1538"/>
                                <a:gd name="T7" fmla="*/ 1538 h 18"/>
                                <a:gd name="T8" fmla="+- 0 9435 9429"/>
                                <a:gd name="T9" fmla="*/ T8 w 5"/>
                                <a:gd name="T10" fmla="+- 0 1556 1538"/>
                                <a:gd name="T11" fmla="*/ 1556 h 18"/>
                                <a:gd name="T12" fmla="+- 0 9429 9429"/>
                                <a:gd name="T13" fmla="*/ T12 w 5"/>
                                <a:gd name="T14" fmla="+- 0 1556 1538"/>
                                <a:gd name="T15" fmla="*/ 1556 h 18"/>
                                <a:gd name="T16" fmla="+- 0 9429 9429"/>
                                <a:gd name="T17" fmla="*/ T16 w 5"/>
                                <a:gd name="T18" fmla="+- 0 1538 1538"/>
                                <a:gd name="T19" fmla="*/ 1538 h 18"/>
                              </a:gdLst>
                              <a:ahLst/>
                              <a:cxnLst>
                                <a:cxn ang="0">
                                  <a:pos x="T1" y="T3"/>
                                </a:cxn>
                                <a:cxn ang="0">
                                  <a:pos x="T5" y="T7"/>
                                </a:cxn>
                                <a:cxn ang="0">
                                  <a:pos x="T9" y="T11"/>
                                </a:cxn>
                                <a:cxn ang="0">
                                  <a:pos x="T13" y="T15"/>
                                </a:cxn>
                                <a:cxn ang="0">
                                  <a:pos x="T17" y="T19"/>
                                </a:cxn>
                              </a:cxnLst>
                              <a:rect l="0" t="0" r="r" b="b"/>
                              <a:pathLst>
                                <a:path w="5" h="18">
                                  <a:moveTo>
                                    <a:pt x="0" y="0"/>
                                  </a:moveTo>
                                  <a:lnTo>
                                    <a:pt x="6" y="0"/>
                                  </a:lnTo>
                                  <a:lnTo>
                                    <a:pt x="6" y="18"/>
                                  </a:lnTo>
                                  <a:lnTo>
                                    <a:pt x="0" y="1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57" name="Picture 4643"/>
                            <pic:cNvPicPr>
                              <a:picLocks noChangeAspect="1" noChangeArrowheads="1"/>
                            </pic:cNvPicPr>
                          </pic:nvPicPr>
                          <pic:blipFill>
                            <a:blip r:embed="rId862">
                              <a:extLst>
                                <a:ext uri="{28A0092B-C50C-407E-A947-70E740481C1C}">
                                  <a14:useLocalDpi xmlns:a14="http://schemas.microsoft.com/office/drawing/2010/main" val="0"/>
                                </a:ext>
                              </a:extLst>
                            </a:blip>
                            <a:srcRect/>
                            <a:stretch>
                              <a:fillRect/>
                            </a:stretch>
                          </pic:blipFill>
                          <pic:spPr bwMode="auto">
                            <a:xfrm>
                              <a:off x="9405" y="1530"/>
                              <a:ext cx="7"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58" name="Picture 464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402" y="1533"/>
                              <a:ext cx="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59" name="Picture 4645"/>
                            <pic:cNvPicPr>
                              <a:picLocks noChangeAspect="1" noChangeArrowheads="1"/>
                            </pic:cNvPicPr>
                          </pic:nvPicPr>
                          <pic:blipFill>
                            <a:blip r:embed="rId863">
                              <a:extLst>
                                <a:ext uri="{28A0092B-C50C-407E-A947-70E740481C1C}">
                                  <a14:useLocalDpi xmlns:a14="http://schemas.microsoft.com/office/drawing/2010/main" val="0"/>
                                </a:ext>
                              </a:extLst>
                            </a:blip>
                            <a:srcRect/>
                            <a:stretch>
                              <a:fillRect/>
                            </a:stretch>
                          </pic:blipFill>
                          <pic:spPr bwMode="auto">
                            <a:xfrm>
                              <a:off x="9402" y="1538"/>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60" name="Group 4646"/>
                        <wpg:cNvGrpSpPr>
                          <a:grpSpLocks/>
                        </wpg:cNvGrpSpPr>
                        <wpg:grpSpPr bwMode="auto">
                          <a:xfrm>
                            <a:off x="9377" y="1528"/>
                            <a:ext cx="7" cy="7"/>
                            <a:chOff x="9377" y="1528"/>
                            <a:chExt cx="7" cy="7"/>
                          </a:xfrm>
                        </wpg:grpSpPr>
                        <wps:wsp>
                          <wps:cNvPr id="17061" name="Freeform 4647"/>
                          <wps:cNvSpPr>
                            <a:spLocks/>
                          </wps:cNvSpPr>
                          <wps:spPr bwMode="auto">
                            <a:xfrm>
                              <a:off x="9377" y="1528"/>
                              <a:ext cx="7" cy="7"/>
                            </a:xfrm>
                            <a:custGeom>
                              <a:avLst/>
                              <a:gdLst>
                                <a:gd name="T0" fmla="+- 0 9383 9377"/>
                                <a:gd name="T1" fmla="*/ T0 w 7"/>
                                <a:gd name="T2" fmla="+- 0 1528 1528"/>
                                <a:gd name="T3" fmla="*/ 1528 h 7"/>
                                <a:gd name="T4" fmla="+- 0 9377 9377"/>
                                <a:gd name="T5" fmla="*/ T4 w 7"/>
                                <a:gd name="T6" fmla="+- 0 1530 1528"/>
                                <a:gd name="T7" fmla="*/ 1530 h 7"/>
                                <a:gd name="T8" fmla="+- 0 9379 9377"/>
                                <a:gd name="T9" fmla="*/ T8 w 7"/>
                                <a:gd name="T10" fmla="+- 0 1535 1528"/>
                                <a:gd name="T11" fmla="*/ 1535 h 7"/>
                                <a:gd name="T12" fmla="+- 0 9385 9377"/>
                                <a:gd name="T13" fmla="*/ T12 w 7"/>
                                <a:gd name="T14" fmla="+- 0 1533 1528"/>
                                <a:gd name="T15" fmla="*/ 1533 h 7"/>
                                <a:gd name="T16" fmla="+- 0 9383 9377"/>
                                <a:gd name="T17" fmla="*/ T16 w 7"/>
                                <a:gd name="T18" fmla="+- 0 1528 1528"/>
                                <a:gd name="T19" fmla="*/ 1528 h 7"/>
                              </a:gdLst>
                              <a:ahLst/>
                              <a:cxnLst>
                                <a:cxn ang="0">
                                  <a:pos x="T1" y="T3"/>
                                </a:cxn>
                                <a:cxn ang="0">
                                  <a:pos x="T5" y="T7"/>
                                </a:cxn>
                                <a:cxn ang="0">
                                  <a:pos x="T9" y="T11"/>
                                </a:cxn>
                                <a:cxn ang="0">
                                  <a:pos x="T13" y="T15"/>
                                </a:cxn>
                                <a:cxn ang="0">
                                  <a:pos x="T17" y="T19"/>
                                </a:cxn>
                              </a:cxnLst>
                              <a:rect l="0" t="0" r="r" b="b"/>
                              <a:pathLst>
                                <a:path w="7" h="7">
                                  <a:moveTo>
                                    <a:pt x="6" y="0"/>
                                  </a:moveTo>
                                  <a:lnTo>
                                    <a:pt x="0" y="2"/>
                                  </a:lnTo>
                                  <a:lnTo>
                                    <a:pt x="2" y="7"/>
                                  </a:lnTo>
                                  <a:lnTo>
                                    <a:pt x="8" y="5"/>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62" name="Group 4648"/>
                        <wpg:cNvGrpSpPr>
                          <a:grpSpLocks/>
                        </wpg:cNvGrpSpPr>
                        <wpg:grpSpPr bwMode="auto">
                          <a:xfrm>
                            <a:off x="9374" y="1530"/>
                            <a:ext cx="5" cy="5"/>
                            <a:chOff x="9374" y="1530"/>
                            <a:chExt cx="5" cy="5"/>
                          </a:xfrm>
                        </wpg:grpSpPr>
                        <wps:wsp>
                          <wps:cNvPr id="17063" name="Freeform 4649"/>
                          <wps:cNvSpPr>
                            <a:spLocks/>
                          </wps:cNvSpPr>
                          <wps:spPr bwMode="auto">
                            <a:xfrm>
                              <a:off x="9374" y="1530"/>
                              <a:ext cx="5" cy="5"/>
                            </a:xfrm>
                            <a:custGeom>
                              <a:avLst/>
                              <a:gdLst>
                                <a:gd name="T0" fmla="+- 0 9377 9374"/>
                                <a:gd name="T1" fmla="*/ T0 w 5"/>
                                <a:gd name="T2" fmla="+- 0 1530 1530"/>
                                <a:gd name="T3" fmla="*/ 1530 h 5"/>
                                <a:gd name="T4" fmla="+- 0 9374 9374"/>
                                <a:gd name="T5" fmla="*/ T4 w 5"/>
                                <a:gd name="T6" fmla="+- 0 1531 1530"/>
                                <a:gd name="T7" fmla="*/ 1531 h 5"/>
                                <a:gd name="T8" fmla="+- 0 9374 9374"/>
                                <a:gd name="T9" fmla="*/ T8 w 5"/>
                                <a:gd name="T10" fmla="+- 0 1535 1530"/>
                                <a:gd name="T11" fmla="*/ 1535 h 5"/>
                                <a:gd name="T12" fmla="+- 0 9379 9374"/>
                                <a:gd name="T13" fmla="*/ T12 w 5"/>
                                <a:gd name="T14" fmla="+- 0 1535 1530"/>
                                <a:gd name="T15" fmla="*/ 1535 h 5"/>
                                <a:gd name="T16" fmla="+- 0 9377 9374"/>
                                <a:gd name="T17" fmla="*/ T16 w 5"/>
                                <a:gd name="T18" fmla="+- 0 1530 1530"/>
                                <a:gd name="T19" fmla="*/ 1530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5"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64" name="Picture 4650"/>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374" y="1535"/>
                              <a:ext cx="5"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65" name="Picture 465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461" y="1530"/>
                              <a:ext cx="7" cy="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66" name="Group 4652"/>
                        <wpg:cNvGrpSpPr>
                          <a:grpSpLocks/>
                        </wpg:cNvGrpSpPr>
                        <wpg:grpSpPr bwMode="auto">
                          <a:xfrm>
                            <a:off x="9458" y="1533"/>
                            <a:ext cx="5" cy="5"/>
                            <a:chOff x="9458" y="1533"/>
                            <a:chExt cx="5" cy="5"/>
                          </a:xfrm>
                        </wpg:grpSpPr>
                        <wps:wsp>
                          <wps:cNvPr id="17067" name="Freeform 4653"/>
                          <wps:cNvSpPr>
                            <a:spLocks/>
                          </wps:cNvSpPr>
                          <wps:spPr bwMode="auto">
                            <a:xfrm>
                              <a:off x="9458" y="1533"/>
                              <a:ext cx="5" cy="5"/>
                            </a:xfrm>
                            <a:custGeom>
                              <a:avLst/>
                              <a:gdLst>
                                <a:gd name="T0" fmla="+- 0 9461 9458"/>
                                <a:gd name="T1" fmla="*/ T0 w 5"/>
                                <a:gd name="T2" fmla="+- 0 1533 1533"/>
                                <a:gd name="T3" fmla="*/ 1533 h 5"/>
                                <a:gd name="T4" fmla="+- 0 9458 9458"/>
                                <a:gd name="T5" fmla="*/ T4 w 5"/>
                                <a:gd name="T6" fmla="+- 0 1534 1533"/>
                                <a:gd name="T7" fmla="*/ 1534 h 5"/>
                                <a:gd name="T8" fmla="+- 0 9458 9458"/>
                                <a:gd name="T9" fmla="*/ T8 w 5"/>
                                <a:gd name="T10" fmla="+- 0 1538 1533"/>
                                <a:gd name="T11" fmla="*/ 1538 h 5"/>
                                <a:gd name="T12" fmla="+- 0 9463 9458"/>
                                <a:gd name="T13" fmla="*/ T12 w 5"/>
                                <a:gd name="T14" fmla="+- 0 1538 1533"/>
                                <a:gd name="T15" fmla="*/ 1538 h 5"/>
                                <a:gd name="T16" fmla="+- 0 9461 9458"/>
                                <a:gd name="T17" fmla="*/ T16 w 5"/>
                                <a:gd name="T18" fmla="+- 0 1533 1533"/>
                                <a:gd name="T19" fmla="*/ 1533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5"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68" name="Group 4654"/>
                        <wpg:cNvGrpSpPr>
                          <a:grpSpLocks/>
                        </wpg:cNvGrpSpPr>
                        <wpg:grpSpPr bwMode="auto">
                          <a:xfrm>
                            <a:off x="9458" y="1538"/>
                            <a:ext cx="5" cy="18"/>
                            <a:chOff x="9458" y="1538"/>
                            <a:chExt cx="5" cy="18"/>
                          </a:xfrm>
                        </wpg:grpSpPr>
                        <wps:wsp>
                          <wps:cNvPr id="17069" name="Freeform 4655"/>
                          <wps:cNvSpPr>
                            <a:spLocks/>
                          </wps:cNvSpPr>
                          <wps:spPr bwMode="auto">
                            <a:xfrm>
                              <a:off x="9458" y="1538"/>
                              <a:ext cx="5" cy="18"/>
                            </a:xfrm>
                            <a:custGeom>
                              <a:avLst/>
                              <a:gdLst>
                                <a:gd name="T0" fmla="+- 0 9458 9458"/>
                                <a:gd name="T1" fmla="*/ T0 w 5"/>
                                <a:gd name="T2" fmla="+- 0 1538 1538"/>
                                <a:gd name="T3" fmla="*/ 1538 h 18"/>
                                <a:gd name="T4" fmla="+- 0 9463 9458"/>
                                <a:gd name="T5" fmla="*/ T4 w 5"/>
                                <a:gd name="T6" fmla="+- 0 1538 1538"/>
                                <a:gd name="T7" fmla="*/ 1538 h 18"/>
                                <a:gd name="T8" fmla="+- 0 9463 9458"/>
                                <a:gd name="T9" fmla="*/ T8 w 5"/>
                                <a:gd name="T10" fmla="+- 0 1556 1538"/>
                                <a:gd name="T11" fmla="*/ 1556 h 18"/>
                                <a:gd name="T12" fmla="+- 0 9458 9458"/>
                                <a:gd name="T13" fmla="*/ T12 w 5"/>
                                <a:gd name="T14" fmla="+- 0 1556 1538"/>
                                <a:gd name="T15" fmla="*/ 1556 h 18"/>
                                <a:gd name="T16" fmla="+- 0 9458 9458"/>
                                <a:gd name="T17" fmla="*/ T16 w 5"/>
                                <a:gd name="T18" fmla="+- 0 1538 1538"/>
                                <a:gd name="T19" fmla="*/ 1538 h 18"/>
                              </a:gdLst>
                              <a:ahLst/>
                              <a:cxnLst>
                                <a:cxn ang="0">
                                  <a:pos x="T1" y="T3"/>
                                </a:cxn>
                                <a:cxn ang="0">
                                  <a:pos x="T5" y="T7"/>
                                </a:cxn>
                                <a:cxn ang="0">
                                  <a:pos x="T9" y="T11"/>
                                </a:cxn>
                                <a:cxn ang="0">
                                  <a:pos x="T13" y="T15"/>
                                </a:cxn>
                                <a:cxn ang="0">
                                  <a:pos x="T17" y="T19"/>
                                </a:cxn>
                              </a:cxnLst>
                              <a:rect l="0" t="0" r="r" b="b"/>
                              <a:pathLst>
                                <a:path w="5" h="18">
                                  <a:moveTo>
                                    <a:pt x="0" y="0"/>
                                  </a:moveTo>
                                  <a:lnTo>
                                    <a:pt x="5" y="0"/>
                                  </a:lnTo>
                                  <a:lnTo>
                                    <a:pt x="5" y="18"/>
                                  </a:lnTo>
                                  <a:lnTo>
                                    <a:pt x="0" y="1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70" name="Group 4656"/>
                        <wpg:cNvGrpSpPr>
                          <a:grpSpLocks/>
                        </wpg:cNvGrpSpPr>
                        <wpg:grpSpPr bwMode="auto">
                          <a:xfrm>
                            <a:off x="9489" y="1528"/>
                            <a:ext cx="6" cy="7"/>
                            <a:chOff x="9489" y="1528"/>
                            <a:chExt cx="6" cy="7"/>
                          </a:xfrm>
                        </wpg:grpSpPr>
                        <wps:wsp>
                          <wps:cNvPr id="17071" name="Freeform 4657"/>
                          <wps:cNvSpPr>
                            <a:spLocks/>
                          </wps:cNvSpPr>
                          <wps:spPr bwMode="auto">
                            <a:xfrm>
                              <a:off x="9489" y="1528"/>
                              <a:ext cx="6" cy="7"/>
                            </a:xfrm>
                            <a:custGeom>
                              <a:avLst/>
                              <a:gdLst>
                                <a:gd name="T0" fmla="+- 0 9493 9489"/>
                                <a:gd name="T1" fmla="*/ T0 w 6"/>
                                <a:gd name="T2" fmla="+- 0 1528 1528"/>
                                <a:gd name="T3" fmla="*/ 1528 h 7"/>
                                <a:gd name="T4" fmla="+- 0 9489 9489"/>
                                <a:gd name="T5" fmla="*/ T4 w 6"/>
                                <a:gd name="T6" fmla="+- 0 1530 1528"/>
                                <a:gd name="T7" fmla="*/ 1530 h 7"/>
                                <a:gd name="T8" fmla="+- 0 9491 9489"/>
                                <a:gd name="T9" fmla="*/ T8 w 6"/>
                                <a:gd name="T10" fmla="+- 0 1535 1528"/>
                                <a:gd name="T11" fmla="*/ 1535 h 7"/>
                                <a:gd name="T12" fmla="+- 0 9495 9489"/>
                                <a:gd name="T13" fmla="*/ T12 w 6"/>
                                <a:gd name="T14" fmla="+- 0 1533 1528"/>
                                <a:gd name="T15" fmla="*/ 1533 h 7"/>
                                <a:gd name="T16" fmla="+- 0 9493 9489"/>
                                <a:gd name="T17" fmla="*/ T16 w 6"/>
                                <a:gd name="T18" fmla="+- 0 1528 1528"/>
                                <a:gd name="T19" fmla="*/ 1528 h 7"/>
                              </a:gdLst>
                              <a:ahLst/>
                              <a:cxnLst>
                                <a:cxn ang="0">
                                  <a:pos x="T1" y="T3"/>
                                </a:cxn>
                                <a:cxn ang="0">
                                  <a:pos x="T5" y="T7"/>
                                </a:cxn>
                                <a:cxn ang="0">
                                  <a:pos x="T9" y="T11"/>
                                </a:cxn>
                                <a:cxn ang="0">
                                  <a:pos x="T13" y="T15"/>
                                </a:cxn>
                                <a:cxn ang="0">
                                  <a:pos x="T17" y="T19"/>
                                </a:cxn>
                              </a:cxnLst>
                              <a:rect l="0" t="0" r="r" b="b"/>
                              <a:pathLst>
                                <a:path w="6" h="7">
                                  <a:moveTo>
                                    <a:pt x="4" y="0"/>
                                  </a:moveTo>
                                  <a:lnTo>
                                    <a:pt x="0" y="2"/>
                                  </a:lnTo>
                                  <a:lnTo>
                                    <a:pt x="2" y="7"/>
                                  </a:lnTo>
                                  <a:lnTo>
                                    <a:pt x="6" y="5"/>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72" name="Group 4658"/>
                        <wpg:cNvGrpSpPr>
                          <a:grpSpLocks/>
                        </wpg:cNvGrpSpPr>
                        <wpg:grpSpPr bwMode="auto">
                          <a:xfrm>
                            <a:off x="9485" y="1530"/>
                            <a:ext cx="5" cy="5"/>
                            <a:chOff x="9485" y="1530"/>
                            <a:chExt cx="5" cy="5"/>
                          </a:xfrm>
                        </wpg:grpSpPr>
                        <wps:wsp>
                          <wps:cNvPr id="17073" name="Freeform 4659"/>
                          <wps:cNvSpPr>
                            <a:spLocks/>
                          </wps:cNvSpPr>
                          <wps:spPr bwMode="auto">
                            <a:xfrm>
                              <a:off x="9485" y="1530"/>
                              <a:ext cx="5" cy="5"/>
                            </a:xfrm>
                            <a:custGeom>
                              <a:avLst/>
                              <a:gdLst>
                                <a:gd name="T0" fmla="+- 0 9489 9485"/>
                                <a:gd name="T1" fmla="*/ T0 w 5"/>
                                <a:gd name="T2" fmla="+- 0 1530 1530"/>
                                <a:gd name="T3" fmla="*/ 1530 h 5"/>
                                <a:gd name="T4" fmla="+- 0 9485 9485"/>
                                <a:gd name="T5" fmla="*/ T4 w 5"/>
                                <a:gd name="T6" fmla="+- 0 1531 1530"/>
                                <a:gd name="T7" fmla="*/ 1531 h 5"/>
                                <a:gd name="T8" fmla="+- 0 9485 9485"/>
                                <a:gd name="T9" fmla="*/ T8 w 5"/>
                                <a:gd name="T10" fmla="+- 0 1535 1530"/>
                                <a:gd name="T11" fmla="*/ 1535 h 5"/>
                                <a:gd name="T12" fmla="+- 0 9491 9485"/>
                                <a:gd name="T13" fmla="*/ T12 w 5"/>
                                <a:gd name="T14" fmla="+- 0 1535 1530"/>
                                <a:gd name="T15" fmla="*/ 1535 h 5"/>
                                <a:gd name="T16" fmla="+- 0 9489 9485"/>
                                <a:gd name="T17" fmla="*/ T16 w 5"/>
                                <a:gd name="T18" fmla="+- 0 1530 1530"/>
                                <a:gd name="T19" fmla="*/ 1530 h 5"/>
                              </a:gdLst>
                              <a:ahLst/>
                              <a:cxnLst>
                                <a:cxn ang="0">
                                  <a:pos x="T1" y="T3"/>
                                </a:cxn>
                                <a:cxn ang="0">
                                  <a:pos x="T5" y="T7"/>
                                </a:cxn>
                                <a:cxn ang="0">
                                  <a:pos x="T9" y="T11"/>
                                </a:cxn>
                                <a:cxn ang="0">
                                  <a:pos x="T13" y="T15"/>
                                </a:cxn>
                                <a:cxn ang="0">
                                  <a:pos x="T17" y="T19"/>
                                </a:cxn>
                              </a:cxnLst>
                              <a:rect l="0" t="0" r="r" b="b"/>
                              <a:pathLst>
                                <a:path w="5" h="5">
                                  <a:moveTo>
                                    <a:pt x="4" y="0"/>
                                  </a:moveTo>
                                  <a:lnTo>
                                    <a:pt x="0" y="1"/>
                                  </a:lnTo>
                                  <a:lnTo>
                                    <a:pt x="0" y="5"/>
                                  </a:lnTo>
                                  <a:lnTo>
                                    <a:pt x="6" y="5"/>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74" name="Group 4660"/>
                        <wpg:cNvGrpSpPr>
                          <a:grpSpLocks/>
                        </wpg:cNvGrpSpPr>
                        <wpg:grpSpPr bwMode="auto">
                          <a:xfrm>
                            <a:off x="9485" y="1535"/>
                            <a:ext cx="5" cy="19"/>
                            <a:chOff x="9485" y="1535"/>
                            <a:chExt cx="5" cy="19"/>
                          </a:xfrm>
                        </wpg:grpSpPr>
                        <wps:wsp>
                          <wps:cNvPr id="17075" name="Freeform 4661"/>
                          <wps:cNvSpPr>
                            <a:spLocks/>
                          </wps:cNvSpPr>
                          <wps:spPr bwMode="auto">
                            <a:xfrm>
                              <a:off x="9485" y="1535"/>
                              <a:ext cx="5" cy="19"/>
                            </a:xfrm>
                            <a:custGeom>
                              <a:avLst/>
                              <a:gdLst>
                                <a:gd name="T0" fmla="+- 0 9485 9485"/>
                                <a:gd name="T1" fmla="*/ T0 w 5"/>
                                <a:gd name="T2" fmla="+- 0 1535 1535"/>
                                <a:gd name="T3" fmla="*/ 1535 h 19"/>
                                <a:gd name="T4" fmla="+- 0 9491 9485"/>
                                <a:gd name="T5" fmla="*/ T4 w 5"/>
                                <a:gd name="T6" fmla="+- 0 1535 1535"/>
                                <a:gd name="T7" fmla="*/ 1535 h 19"/>
                                <a:gd name="T8" fmla="+- 0 9491 9485"/>
                                <a:gd name="T9" fmla="*/ T8 w 5"/>
                                <a:gd name="T10" fmla="+- 0 1554 1535"/>
                                <a:gd name="T11" fmla="*/ 1554 h 19"/>
                                <a:gd name="T12" fmla="+- 0 9485 9485"/>
                                <a:gd name="T13" fmla="*/ T12 w 5"/>
                                <a:gd name="T14" fmla="+- 0 1554 1535"/>
                                <a:gd name="T15" fmla="*/ 1554 h 19"/>
                                <a:gd name="T16" fmla="+- 0 9485 9485"/>
                                <a:gd name="T17" fmla="*/ T16 w 5"/>
                                <a:gd name="T18" fmla="+- 0 1535 1535"/>
                                <a:gd name="T19" fmla="*/ 1535 h 19"/>
                              </a:gdLst>
                              <a:ahLst/>
                              <a:cxnLst>
                                <a:cxn ang="0">
                                  <a:pos x="T1" y="T3"/>
                                </a:cxn>
                                <a:cxn ang="0">
                                  <a:pos x="T5" y="T7"/>
                                </a:cxn>
                                <a:cxn ang="0">
                                  <a:pos x="T9" y="T11"/>
                                </a:cxn>
                                <a:cxn ang="0">
                                  <a:pos x="T13" y="T15"/>
                                </a:cxn>
                                <a:cxn ang="0">
                                  <a:pos x="T17" y="T19"/>
                                </a:cxn>
                              </a:cxnLst>
                              <a:rect l="0" t="0" r="r" b="b"/>
                              <a:pathLst>
                                <a:path w="5" h="19">
                                  <a:moveTo>
                                    <a:pt x="0" y="0"/>
                                  </a:moveTo>
                                  <a:lnTo>
                                    <a:pt x="6" y="0"/>
                                  </a:lnTo>
                                  <a:lnTo>
                                    <a:pt x="6"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76" name="Picture 4662"/>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9274" y="1524"/>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77" name="Picture 466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74" y="1524"/>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78" name="Picture 4664"/>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74" y="1524"/>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79" name="Picture 466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74" y="1524"/>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80" name="Picture 466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74" y="1524"/>
                              <a:ext cx="14"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81" name="Picture 4667"/>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274" y="1524"/>
                              <a:ext cx="12"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82" name="Picture 4668"/>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74" y="1524"/>
                              <a:ext cx="10"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83" name="Picture 46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74" y="1524"/>
                              <a:ext cx="7"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84" name="Picture 467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274" y="1524"/>
                              <a:ext cx="5"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85" name="Group 4671"/>
                        <wpg:cNvGrpSpPr>
                          <a:grpSpLocks/>
                        </wpg:cNvGrpSpPr>
                        <wpg:grpSpPr bwMode="auto">
                          <a:xfrm>
                            <a:off x="9274" y="1524"/>
                            <a:ext cx="4" cy="3"/>
                            <a:chOff x="9274" y="1524"/>
                            <a:chExt cx="4" cy="3"/>
                          </a:xfrm>
                        </wpg:grpSpPr>
                        <wps:wsp>
                          <wps:cNvPr id="17086" name="Freeform 4672"/>
                          <wps:cNvSpPr>
                            <a:spLocks/>
                          </wps:cNvSpPr>
                          <wps:spPr bwMode="auto">
                            <a:xfrm>
                              <a:off x="9274" y="1524"/>
                              <a:ext cx="4" cy="3"/>
                            </a:xfrm>
                            <a:custGeom>
                              <a:avLst/>
                              <a:gdLst>
                                <a:gd name="T0" fmla="+- 0 9277 9274"/>
                                <a:gd name="T1" fmla="*/ T0 w 4"/>
                                <a:gd name="T2" fmla="+- 0 1524 1524"/>
                                <a:gd name="T3" fmla="*/ 1524 h 3"/>
                                <a:gd name="T4" fmla="+- 0 9276 9274"/>
                                <a:gd name="T5" fmla="*/ T4 w 4"/>
                                <a:gd name="T6" fmla="+- 0 1524 1524"/>
                                <a:gd name="T7" fmla="*/ 1524 h 3"/>
                                <a:gd name="T8" fmla="+- 0 9276 9274"/>
                                <a:gd name="T9" fmla="*/ T8 w 4"/>
                                <a:gd name="T10" fmla="+- 0 1526 1524"/>
                                <a:gd name="T11" fmla="*/ 1526 h 3"/>
                                <a:gd name="T12" fmla="+- 0 9274 9274"/>
                                <a:gd name="T13" fmla="*/ T12 w 4"/>
                                <a:gd name="T14" fmla="+- 0 1526 1524"/>
                                <a:gd name="T15" fmla="*/ 1526 h 3"/>
                                <a:gd name="T16" fmla="+- 0 9274 9274"/>
                                <a:gd name="T17" fmla="*/ T16 w 4"/>
                                <a:gd name="T18" fmla="+- 0 1527 1524"/>
                                <a:gd name="T19" fmla="*/ 1527 h 3"/>
                                <a:gd name="T20" fmla="+- 0 9277 9274"/>
                                <a:gd name="T21" fmla="*/ T20 w 4"/>
                                <a:gd name="T22" fmla="+- 0 1527 1524"/>
                                <a:gd name="T23" fmla="*/ 1527 h 3"/>
                                <a:gd name="T24" fmla="+- 0 9277 9274"/>
                                <a:gd name="T25" fmla="*/ T24 w 4"/>
                                <a:gd name="T26" fmla="+- 0 1524 1524"/>
                                <a:gd name="T27" fmla="*/ 1524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3" y="0"/>
                                  </a:moveTo>
                                  <a:lnTo>
                                    <a:pt x="2" y="0"/>
                                  </a:lnTo>
                                  <a:lnTo>
                                    <a:pt x="2" y="2"/>
                                  </a:lnTo>
                                  <a:lnTo>
                                    <a:pt x="0" y="2"/>
                                  </a:lnTo>
                                  <a:lnTo>
                                    <a:pt x="0" y="3"/>
                                  </a:lnTo>
                                  <a:lnTo>
                                    <a:pt x="3" y="3"/>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87" name="Group 4673"/>
                        <wpg:cNvGrpSpPr>
                          <a:grpSpLocks/>
                        </wpg:cNvGrpSpPr>
                        <wpg:grpSpPr bwMode="auto">
                          <a:xfrm>
                            <a:off x="9274" y="1524"/>
                            <a:ext cx="2" cy="2"/>
                            <a:chOff x="9274" y="1524"/>
                            <a:chExt cx="2" cy="2"/>
                          </a:xfrm>
                        </wpg:grpSpPr>
                        <wps:wsp>
                          <wps:cNvPr id="17088" name="Freeform 4674"/>
                          <wps:cNvSpPr>
                            <a:spLocks/>
                          </wps:cNvSpPr>
                          <wps:spPr bwMode="auto">
                            <a:xfrm>
                              <a:off x="9274" y="1524"/>
                              <a:ext cx="2" cy="2"/>
                            </a:xfrm>
                            <a:custGeom>
                              <a:avLst/>
                              <a:gdLst>
                                <a:gd name="T0" fmla="+- 0 9274 9274"/>
                                <a:gd name="T1" fmla="*/ T0 w 2"/>
                                <a:gd name="T2" fmla="+- 0 1524 1524"/>
                                <a:gd name="T3" fmla="*/ 1524 h 2"/>
                                <a:gd name="T4" fmla="+- 0 9276 9274"/>
                                <a:gd name="T5" fmla="*/ T4 w 2"/>
                                <a:gd name="T6" fmla="+- 0 1524 1524"/>
                                <a:gd name="T7" fmla="*/ 1524 h 2"/>
                                <a:gd name="T8" fmla="+- 0 9276 9274"/>
                                <a:gd name="T9" fmla="*/ T8 w 2"/>
                                <a:gd name="T10" fmla="+- 0 1526 1524"/>
                                <a:gd name="T11" fmla="*/ 1526 h 2"/>
                                <a:gd name="T12" fmla="+- 0 9274 9274"/>
                                <a:gd name="T13" fmla="*/ T12 w 2"/>
                                <a:gd name="T14" fmla="+- 0 1526 1524"/>
                                <a:gd name="T15" fmla="*/ 1526 h 2"/>
                                <a:gd name="T16" fmla="+- 0 9274 9274"/>
                                <a:gd name="T17" fmla="*/ T16 w 2"/>
                                <a:gd name="T18" fmla="+- 0 1524 1524"/>
                                <a:gd name="T19" fmla="*/ 1524 h 2"/>
                              </a:gdLst>
                              <a:ahLst/>
                              <a:cxnLst>
                                <a:cxn ang="0">
                                  <a:pos x="T1" y="T3"/>
                                </a:cxn>
                                <a:cxn ang="0">
                                  <a:pos x="T5" y="T7"/>
                                </a:cxn>
                                <a:cxn ang="0">
                                  <a:pos x="T9" y="T11"/>
                                </a:cxn>
                                <a:cxn ang="0">
                                  <a:pos x="T13" y="T15"/>
                                </a:cxn>
                                <a:cxn ang="0">
                                  <a:pos x="T17" y="T19"/>
                                </a:cxn>
                              </a:cxnLst>
                              <a:rect l="0" t="0" r="r" b="b"/>
                              <a:pathLst>
                                <a:path w="2" h="2">
                                  <a:moveTo>
                                    <a:pt x="0" y="0"/>
                                  </a:moveTo>
                                  <a:lnTo>
                                    <a:pt x="2" y="0"/>
                                  </a:lnTo>
                                  <a:lnTo>
                                    <a:pt x="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89" name="Group 4675"/>
                        <wpg:cNvGrpSpPr>
                          <a:grpSpLocks/>
                        </wpg:cNvGrpSpPr>
                        <wpg:grpSpPr bwMode="auto">
                          <a:xfrm>
                            <a:off x="9274" y="1538"/>
                            <a:ext cx="23" cy="2"/>
                            <a:chOff x="9274" y="1538"/>
                            <a:chExt cx="23" cy="2"/>
                          </a:xfrm>
                        </wpg:grpSpPr>
                        <wps:wsp>
                          <wps:cNvPr id="17090" name="Freeform 4676"/>
                          <wps:cNvSpPr>
                            <a:spLocks/>
                          </wps:cNvSpPr>
                          <wps:spPr bwMode="auto">
                            <a:xfrm>
                              <a:off x="9274" y="1538"/>
                              <a:ext cx="23" cy="2"/>
                            </a:xfrm>
                            <a:custGeom>
                              <a:avLst/>
                              <a:gdLst>
                                <a:gd name="T0" fmla="+- 0 9274 9274"/>
                                <a:gd name="T1" fmla="*/ T0 w 23"/>
                                <a:gd name="T2" fmla="+- 0 1538 1538"/>
                                <a:gd name="T3" fmla="*/ 1538 h 2"/>
                                <a:gd name="T4" fmla="+- 0 9297 9274"/>
                                <a:gd name="T5" fmla="*/ T4 w 23"/>
                                <a:gd name="T6" fmla="+- 0 1538 1538"/>
                                <a:gd name="T7" fmla="*/ 1538 h 2"/>
                                <a:gd name="T8" fmla="+- 0 9297 9274"/>
                                <a:gd name="T9" fmla="*/ T8 w 23"/>
                                <a:gd name="T10" fmla="+- 0 1540 1538"/>
                                <a:gd name="T11" fmla="*/ 1540 h 2"/>
                                <a:gd name="T12" fmla="+- 0 9274 9274"/>
                                <a:gd name="T13" fmla="*/ T12 w 23"/>
                                <a:gd name="T14" fmla="+- 0 1540 1538"/>
                                <a:gd name="T15" fmla="*/ 1540 h 2"/>
                                <a:gd name="T16" fmla="+- 0 9274 9274"/>
                                <a:gd name="T17" fmla="*/ T16 w 23"/>
                                <a:gd name="T18" fmla="+- 0 1538 1538"/>
                                <a:gd name="T19" fmla="*/ 1538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91" name="Picture 4677"/>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9295" y="1524"/>
                              <a:ext cx="2" cy="1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92" name="Group 4678"/>
                        <wpg:cNvGrpSpPr>
                          <a:grpSpLocks/>
                        </wpg:cNvGrpSpPr>
                        <wpg:grpSpPr bwMode="auto">
                          <a:xfrm>
                            <a:off x="9274" y="1524"/>
                            <a:ext cx="23" cy="2"/>
                            <a:chOff x="9274" y="1524"/>
                            <a:chExt cx="23" cy="2"/>
                          </a:xfrm>
                        </wpg:grpSpPr>
                        <wps:wsp>
                          <wps:cNvPr id="17093" name="Freeform 4679"/>
                          <wps:cNvSpPr>
                            <a:spLocks/>
                          </wps:cNvSpPr>
                          <wps:spPr bwMode="auto">
                            <a:xfrm>
                              <a:off x="9274" y="1524"/>
                              <a:ext cx="23" cy="2"/>
                            </a:xfrm>
                            <a:custGeom>
                              <a:avLst/>
                              <a:gdLst>
                                <a:gd name="T0" fmla="+- 0 9274 9274"/>
                                <a:gd name="T1" fmla="*/ T0 w 23"/>
                                <a:gd name="T2" fmla="+- 0 1524 1524"/>
                                <a:gd name="T3" fmla="*/ 1524 h 2"/>
                                <a:gd name="T4" fmla="+- 0 9297 9274"/>
                                <a:gd name="T5" fmla="*/ T4 w 23"/>
                                <a:gd name="T6" fmla="+- 0 1524 1524"/>
                                <a:gd name="T7" fmla="*/ 1524 h 2"/>
                                <a:gd name="T8" fmla="+- 0 9297 9274"/>
                                <a:gd name="T9" fmla="*/ T8 w 23"/>
                                <a:gd name="T10" fmla="+- 0 1526 1524"/>
                                <a:gd name="T11" fmla="*/ 1526 h 2"/>
                                <a:gd name="T12" fmla="+- 0 9274 9274"/>
                                <a:gd name="T13" fmla="*/ T12 w 23"/>
                                <a:gd name="T14" fmla="+- 0 1526 1524"/>
                                <a:gd name="T15" fmla="*/ 1526 h 2"/>
                                <a:gd name="T16" fmla="+- 0 9274 9274"/>
                                <a:gd name="T17" fmla="*/ T16 w 23"/>
                                <a:gd name="T18" fmla="+- 0 1524 1524"/>
                                <a:gd name="T19" fmla="*/ 1524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094" name="Picture 4680"/>
                            <pic:cNvPicPr>
                              <a:picLocks noChangeAspect="1" noChangeArrowheads="1"/>
                            </pic:cNvPicPr>
                          </pic:nvPicPr>
                          <pic:blipFill>
                            <a:blip r:embed="rId757">
                              <a:extLst>
                                <a:ext uri="{28A0092B-C50C-407E-A947-70E740481C1C}">
                                  <a14:useLocalDpi xmlns:a14="http://schemas.microsoft.com/office/drawing/2010/main" val="0"/>
                                </a:ext>
                              </a:extLst>
                            </a:blip>
                            <a:srcRect/>
                            <a:stretch>
                              <a:fillRect/>
                            </a:stretch>
                          </pic:blipFill>
                          <pic:spPr bwMode="auto">
                            <a:xfrm>
                              <a:off x="9274" y="1524"/>
                              <a:ext cx="2" cy="1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95" name="Picture 4681"/>
                            <pic:cNvPicPr>
                              <a:picLocks noChangeAspect="1" noChangeArrowheads="1"/>
                            </pic:cNvPicPr>
                          </pic:nvPicPr>
                          <pic:blipFill>
                            <a:blip r:embed="rId864">
                              <a:extLst>
                                <a:ext uri="{28A0092B-C50C-407E-A947-70E740481C1C}">
                                  <a14:useLocalDpi xmlns:a14="http://schemas.microsoft.com/office/drawing/2010/main" val="0"/>
                                </a:ext>
                              </a:extLst>
                            </a:blip>
                            <a:srcRect/>
                            <a:stretch>
                              <a:fillRect/>
                            </a:stretch>
                          </pic:blipFill>
                          <pic:spPr bwMode="auto">
                            <a:xfrm>
                              <a:off x="9263" y="1554"/>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96" name="Picture 4682"/>
                            <pic:cNvPicPr>
                              <a:picLocks noChangeAspect="1" noChangeArrowheads="1"/>
                            </pic:cNvPicPr>
                          </pic:nvPicPr>
                          <pic:blipFill>
                            <a:blip r:embed="rId865">
                              <a:extLst>
                                <a:ext uri="{28A0092B-C50C-407E-A947-70E740481C1C}">
                                  <a14:useLocalDpi xmlns:a14="http://schemas.microsoft.com/office/drawing/2010/main" val="0"/>
                                </a:ext>
                              </a:extLst>
                            </a:blip>
                            <a:srcRect/>
                            <a:stretch>
                              <a:fillRect/>
                            </a:stretch>
                          </pic:blipFill>
                          <pic:spPr bwMode="auto">
                            <a:xfrm>
                              <a:off x="9436" y="1554"/>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97" name="Picture 4683"/>
                            <pic:cNvPicPr>
                              <a:picLocks noChangeAspect="1" noChangeArrowheads="1"/>
                            </pic:cNvPicPr>
                          </pic:nvPicPr>
                          <pic:blipFill>
                            <a:blip r:embed="rId866">
                              <a:extLst>
                                <a:ext uri="{28A0092B-C50C-407E-A947-70E740481C1C}">
                                  <a14:useLocalDpi xmlns:a14="http://schemas.microsoft.com/office/drawing/2010/main" val="0"/>
                                </a:ext>
                              </a:extLst>
                            </a:blip>
                            <a:srcRect/>
                            <a:stretch>
                              <a:fillRect/>
                            </a:stretch>
                          </pic:blipFill>
                          <pic:spPr bwMode="auto">
                            <a:xfrm>
                              <a:off x="9263" y="1557"/>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098" name="Picture 4684"/>
                            <pic:cNvPicPr>
                              <a:picLocks noChangeAspect="1" noChangeArrowheads="1"/>
                            </pic:cNvPicPr>
                          </pic:nvPicPr>
                          <pic:blipFill>
                            <a:blip r:embed="rId867">
                              <a:extLst>
                                <a:ext uri="{28A0092B-C50C-407E-A947-70E740481C1C}">
                                  <a14:useLocalDpi xmlns:a14="http://schemas.microsoft.com/office/drawing/2010/main" val="0"/>
                                </a:ext>
                              </a:extLst>
                            </a:blip>
                            <a:srcRect/>
                            <a:stretch>
                              <a:fillRect/>
                            </a:stretch>
                          </pic:blipFill>
                          <pic:spPr bwMode="auto">
                            <a:xfrm>
                              <a:off x="9436" y="1557"/>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099" name="Group 4685"/>
                        <wpg:cNvGrpSpPr>
                          <a:grpSpLocks/>
                        </wpg:cNvGrpSpPr>
                        <wpg:grpSpPr bwMode="auto">
                          <a:xfrm>
                            <a:off x="9676" y="1583"/>
                            <a:ext cx="366" cy="651"/>
                            <a:chOff x="9676" y="1583"/>
                            <a:chExt cx="366" cy="651"/>
                          </a:xfrm>
                        </wpg:grpSpPr>
                        <wps:wsp>
                          <wps:cNvPr id="17100" name="Freeform 4686"/>
                          <wps:cNvSpPr>
                            <a:spLocks/>
                          </wps:cNvSpPr>
                          <wps:spPr bwMode="auto">
                            <a:xfrm>
                              <a:off x="9676" y="1583"/>
                              <a:ext cx="366" cy="651"/>
                            </a:xfrm>
                            <a:custGeom>
                              <a:avLst/>
                              <a:gdLst>
                                <a:gd name="T0" fmla="+- 0 10041 9676"/>
                                <a:gd name="T1" fmla="*/ T0 w 366"/>
                                <a:gd name="T2" fmla="+- 0 2235 1583"/>
                                <a:gd name="T3" fmla="*/ 2235 h 651"/>
                                <a:gd name="T4" fmla="+- 0 9676 9676"/>
                                <a:gd name="T5" fmla="*/ T4 w 366"/>
                                <a:gd name="T6" fmla="+- 0 1583 1583"/>
                                <a:gd name="T7" fmla="*/ 1583 h 651"/>
                              </a:gdLst>
                              <a:ahLst/>
                              <a:cxnLst>
                                <a:cxn ang="0">
                                  <a:pos x="T1" y="T3"/>
                                </a:cxn>
                                <a:cxn ang="0">
                                  <a:pos x="T5" y="T7"/>
                                </a:cxn>
                              </a:cxnLst>
                              <a:rect l="0" t="0" r="r" b="b"/>
                              <a:pathLst>
                                <a:path w="366" h="651">
                                  <a:moveTo>
                                    <a:pt x="365" y="652"/>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01" name="Group 4687"/>
                        <wpg:cNvGrpSpPr>
                          <a:grpSpLocks/>
                        </wpg:cNvGrpSpPr>
                        <wpg:grpSpPr bwMode="auto">
                          <a:xfrm>
                            <a:off x="9645" y="1529"/>
                            <a:ext cx="51" cy="66"/>
                            <a:chOff x="9645" y="1529"/>
                            <a:chExt cx="51" cy="66"/>
                          </a:xfrm>
                        </wpg:grpSpPr>
                        <wps:wsp>
                          <wps:cNvPr id="17102" name="Freeform 4688"/>
                          <wps:cNvSpPr>
                            <a:spLocks/>
                          </wps:cNvSpPr>
                          <wps:spPr bwMode="auto">
                            <a:xfrm>
                              <a:off x="9645" y="1529"/>
                              <a:ext cx="51" cy="66"/>
                            </a:xfrm>
                            <a:custGeom>
                              <a:avLst/>
                              <a:gdLst>
                                <a:gd name="T0" fmla="+- 0 9645 9645"/>
                                <a:gd name="T1" fmla="*/ T0 w 51"/>
                                <a:gd name="T2" fmla="+- 0 1529 1529"/>
                                <a:gd name="T3" fmla="*/ 1529 h 66"/>
                                <a:gd name="T4" fmla="+- 0 9655 9645"/>
                                <a:gd name="T5" fmla="*/ T4 w 51"/>
                                <a:gd name="T6" fmla="+- 0 1595 1529"/>
                                <a:gd name="T7" fmla="*/ 1595 h 66"/>
                                <a:gd name="T8" fmla="+- 0 9696 9645"/>
                                <a:gd name="T9" fmla="*/ T8 w 51"/>
                                <a:gd name="T10" fmla="+- 0 1572 1529"/>
                                <a:gd name="T11" fmla="*/ 1572 h 66"/>
                                <a:gd name="T12" fmla="+- 0 9645 9645"/>
                                <a:gd name="T13" fmla="*/ T12 w 51"/>
                                <a:gd name="T14" fmla="+- 0 1529 1529"/>
                                <a:gd name="T15" fmla="*/ 1529 h 66"/>
                              </a:gdLst>
                              <a:ahLst/>
                              <a:cxnLst>
                                <a:cxn ang="0">
                                  <a:pos x="T1" y="T3"/>
                                </a:cxn>
                                <a:cxn ang="0">
                                  <a:pos x="T5" y="T7"/>
                                </a:cxn>
                                <a:cxn ang="0">
                                  <a:pos x="T9" y="T11"/>
                                </a:cxn>
                                <a:cxn ang="0">
                                  <a:pos x="T13" y="T15"/>
                                </a:cxn>
                              </a:cxnLst>
                              <a:rect l="0" t="0" r="r" b="b"/>
                              <a:pathLst>
                                <a:path w="51" h="66">
                                  <a:moveTo>
                                    <a:pt x="0" y="0"/>
                                  </a:moveTo>
                                  <a:lnTo>
                                    <a:pt x="10" y="66"/>
                                  </a:lnTo>
                                  <a:lnTo>
                                    <a:pt x="51" y="43"/>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03" name="Group 4689"/>
                        <wpg:cNvGrpSpPr>
                          <a:grpSpLocks/>
                        </wpg:cNvGrpSpPr>
                        <wpg:grpSpPr bwMode="auto">
                          <a:xfrm>
                            <a:off x="9645" y="1529"/>
                            <a:ext cx="51" cy="66"/>
                            <a:chOff x="9645" y="1529"/>
                            <a:chExt cx="51" cy="66"/>
                          </a:xfrm>
                        </wpg:grpSpPr>
                        <wps:wsp>
                          <wps:cNvPr id="17104" name="Freeform 4690"/>
                          <wps:cNvSpPr>
                            <a:spLocks/>
                          </wps:cNvSpPr>
                          <wps:spPr bwMode="auto">
                            <a:xfrm>
                              <a:off x="9645" y="1529"/>
                              <a:ext cx="51" cy="66"/>
                            </a:xfrm>
                            <a:custGeom>
                              <a:avLst/>
                              <a:gdLst>
                                <a:gd name="T0" fmla="+- 0 9645 9645"/>
                                <a:gd name="T1" fmla="*/ T0 w 51"/>
                                <a:gd name="T2" fmla="+- 0 1529 1529"/>
                                <a:gd name="T3" fmla="*/ 1529 h 66"/>
                                <a:gd name="T4" fmla="+- 0 9655 9645"/>
                                <a:gd name="T5" fmla="*/ T4 w 51"/>
                                <a:gd name="T6" fmla="+- 0 1595 1529"/>
                                <a:gd name="T7" fmla="*/ 1595 h 66"/>
                                <a:gd name="T8" fmla="+- 0 9696 9645"/>
                                <a:gd name="T9" fmla="*/ T8 w 51"/>
                                <a:gd name="T10" fmla="+- 0 1572 1529"/>
                                <a:gd name="T11" fmla="*/ 1572 h 66"/>
                                <a:gd name="T12" fmla="+- 0 9645 9645"/>
                                <a:gd name="T13" fmla="*/ T12 w 51"/>
                                <a:gd name="T14" fmla="+- 0 1529 1529"/>
                                <a:gd name="T15" fmla="*/ 1529 h 66"/>
                              </a:gdLst>
                              <a:ahLst/>
                              <a:cxnLst>
                                <a:cxn ang="0">
                                  <a:pos x="T1" y="T3"/>
                                </a:cxn>
                                <a:cxn ang="0">
                                  <a:pos x="T5" y="T7"/>
                                </a:cxn>
                                <a:cxn ang="0">
                                  <a:pos x="T9" y="T11"/>
                                </a:cxn>
                                <a:cxn ang="0">
                                  <a:pos x="T13" y="T15"/>
                                </a:cxn>
                              </a:cxnLst>
                              <a:rect l="0" t="0" r="r" b="b"/>
                              <a:pathLst>
                                <a:path w="51" h="66">
                                  <a:moveTo>
                                    <a:pt x="0" y="0"/>
                                  </a:moveTo>
                                  <a:lnTo>
                                    <a:pt x="10" y="66"/>
                                  </a:lnTo>
                                  <a:lnTo>
                                    <a:pt x="51" y="43"/>
                                  </a:lnTo>
                                  <a:lnTo>
                                    <a:pt x="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05" name="Group 4691"/>
                        <wpg:cNvGrpSpPr>
                          <a:grpSpLocks/>
                        </wpg:cNvGrpSpPr>
                        <wpg:grpSpPr bwMode="auto">
                          <a:xfrm>
                            <a:off x="10021" y="2223"/>
                            <a:ext cx="51" cy="66"/>
                            <a:chOff x="10021" y="2223"/>
                            <a:chExt cx="51" cy="66"/>
                          </a:xfrm>
                        </wpg:grpSpPr>
                        <wps:wsp>
                          <wps:cNvPr id="17106" name="Freeform 4692"/>
                          <wps:cNvSpPr>
                            <a:spLocks/>
                          </wps:cNvSpPr>
                          <wps:spPr bwMode="auto">
                            <a:xfrm>
                              <a:off x="10021" y="2223"/>
                              <a:ext cx="51" cy="66"/>
                            </a:xfrm>
                            <a:custGeom>
                              <a:avLst/>
                              <a:gdLst>
                                <a:gd name="T0" fmla="+- 0 10062 10021"/>
                                <a:gd name="T1" fmla="*/ T0 w 51"/>
                                <a:gd name="T2" fmla="+- 0 2223 2223"/>
                                <a:gd name="T3" fmla="*/ 2223 h 66"/>
                                <a:gd name="T4" fmla="+- 0 10021 10021"/>
                                <a:gd name="T5" fmla="*/ T4 w 51"/>
                                <a:gd name="T6" fmla="+- 0 2246 2223"/>
                                <a:gd name="T7" fmla="*/ 2246 h 66"/>
                                <a:gd name="T8" fmla="+- 0 10072 10021"/>
                                <a:gd name="T9" fmla="*/ T8 w 51"/>
                                <a:gd name="T10" fmla="+- 0 2289 2223"/>
                                <a:gd name="T11" fmla="*/ 2289 h 66"/>
                                <a:gd name="T12" fmla="+- 0 10062 10021"/>
                                <a:gd name="T13" fmla="*/ T12 w 51"/>
                                <a:gd name="T14" fmla="+- 0 2223 2223"/>
                                <a:gd name="T15" fmla="*/ 2223 h 66"/>
                              </a:gdLst>
                              <a:ahLst/>
                              <a:cxnLst>
                                <a:cxn ang="0">
                                  <a:pos x="T1" y="T3"/>
                                </a:cxn>
                                <a:cxn ang="0">
                                  <a:pos x="T5" y="T7"/>
                                </a:cxn>
                                <a:cxn ang="0">
                                  <a:pos x="T9" y="T11"/>
                                </a:cxn>
                                <a:cxn ang="0">
                                  <a:pos x="T13" y="T15"/>
                                </a:cxn>
                              </a:cxnLst>
                              <a:rect l="0" t="0" r="r" b="b"/>
                              <a:pathLst>
                                <a:path w="51" h="66">
                                  <a:moveTo>
                                    <a:pt x="41" y="0"/>
                                  </a:moveTo>
                                  <a:lnTo>
                                    <a:pt x="0" y="23"/>
                                  </a:lnTo>
                                  <a:lnTo>
                                    <a:pt x="51" y="66"/>
                                  </a:lnTo>
                                  <a:lnTo>
                                    <a:pt x="4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07" name="Group 4693"/>
                        <wpg:cNvGrpSpPr>
                          <a:grpSpLocks/>
                        </wpg:cNvGrpSpPr>
                        <wpg:grpSpPr bwMode="auto">
                          <a:xfrm>
                            <a:off x="10021" y="2223"/>
                            <a:ext cx="51" cy="66"/>
                            <a:chOff x="10021" y="2223"/>
                            <a:chExt cx="51" cy="66"/>
                          </a:xfrm>
                        </wpg:grpSpPr>
                        <wps:wsp>
                          <wps:cNvPr id="17108" name="Freeform 4694"/>
                          <wps:cNvSpPr>
                            <a:spLocks/>
                          </wps:cNvSpPr>
                          <wps:spPr bwMode="auto">
                            <a:xfrm>
                              <a:off x="10021" y="2223"/>
                              <a:ext cx="51" cy="66"/>
                            </a:xfrm>
                            <a:custGeom>
                              <a:avLst/>
                              <a:gdLst>
                                <a:gd name="T0" fmla="+- 0 10072 10021"/>
                                <a:gd name="T1" fmla="*/ T0 w 51"/>
                                <a:gd name="T2" fmla="+- 0 2289 2223"/>
                                <a:gd name="T3" fmla="*/ 2289 h 66"/>
                                <a:gd name="T4" fmla="+- 0 10062 10021"/>
                                <a:gd name="T5" fmla="*/ T4 w 51"/>
                                <a:gd name="T6" fmla="+- 0 2223 2223"/>
                                <a:gd name="T7" fmla="*/ 2223 h 66"/>
                                <a:gd name="T8" fmla="+- 0 10021 10021"/>
                                <a:gd name="T9" fmla="*/ T8 w 51"/>
                                <a:gd name="T10" fmla="+- 0 2246 2223"/>
                                <a:gd name="T11" fmla="*/ 2246 h 66"/>
                                <a:gd name="T12" fmla="+- 0 10072 10021"/>
                                <a:gd name="T13" fmla="*/ T12 w 51"/>
                                <a:gd name="T14" fmla="+- 0 2289 2223"/>
                                <a:gd name="T15" fmla="*/ 2289 h 66"/>
                              </a:gdLst>
                              <a:ahLst/>
                              <a:cxnLst>
                                <a:cxn ang="0">
                                  <a:pos x="T1" y="T3"/>
                                </a:cxn>
                                <a:cxn ang="0">
                                  <a:pos x="T5" y="T7"/>
                                </a:cxn>
                                <a:cxn ang="0">
                                  <a:pos x="T9" y="T11"/>
                                </a:cxn>
                                <a:cxn ang="0">
                                  <a:pos x="T13" y="T15"/>
                                </a:cxn>
                              </a:cxnLst>
                              <a:rect l="0" t="0" r="r" b="b"/>
                              <a:pathLst>
                                <a:path w="51" h="66">
                                  <a:moveTo>
                                    <a:pt x="51" y="66"/>
                                  </a:moveTo>
                                  <a:lnTo>
                                    <a:pt x="41" y="0"/>
                                  </a:lnTo>
                                  <a:lnTo>
                                    <a:pt x="0" y="23"/>
                                  </a:lnTo>
                                  <a:lnTo>
                                    <a:pt x="51" y="66"/>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09" name="Group 4695"/>
                        <wpg:cNvGrpSpPr>
                          <a:grpSpLocks/>
                        </wpg:cNvGrpSpPr>
                        <wpg:grpSpPr bwMode="auto">
                          <a:xfrm>
                            <a:off x="9338" y="1638"/>
                            <a:ext cx="2" cy="590"/>
                            <a:chOff x="9338" y="1638"/>
                            <a:chExt cx="2" cy="590"/>
                          </a:xfrm>
                        </wpg:grpSpPr>
                        <wps:wsp>
                          <wps:cNvPr id="17110" name="Freeform 4696"/>
                          <wps:cNvSpPr>
                            <a:spLocks/>
                          </wps:cNvSpPr>
                          <wps:spPr bwMode="auto">
                            <a:xfrm>
                              <a:off x="9338" y="1638"/>
                              <a:ext cx="2" cy="590"/>
                            </a:xfrm>
                            <a:custGeom>
                              <a:avLst/>
                              <a:gdLst>
                                <a:gd name="T0" fmla="+- 0 1638 1638"/>
                                <a:gd name="T1" fmla="*/ 1638 h 590"/>
                                <a:gd name="T2" fmla="+- 0 2228 1638"/>
                                <a:gd name="T3" fmla="*/ 2228 h 590"/>
                              </a:gdLst>
                              <a:ahLst/>
                              <a:cxnLst>
                                <a:cxn ang="0">
                                  <a:pos x="0" y="T1"/>
                                </a:cxn>
                                <a:cxn ang="0">
                                  <a:pos x="0" y="T3"/>
                                </a:cxn>
                              </a:cxnLst>
                              <a:rect l="0" t="0" r="r" b="b"/>
                              <a:pathLst>
                                <a:path h="590">
                                  <a:moveTo>
                                    <a:pt x="0" y="0"/>
                                  </a:moveTo>
                                  <a:lnTo>
                                    <a:pt x="0" y="590"/>
                                  </a:lnTo>
                                </a:path>
                              </a:pathLst>
                            </a:custGeom>
                            <a:noFill/>
                            <a:ln w="11322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11" name="Group 4697"/>
                        <wpg:cNvGrpSpPr>
                          <a:grpSpLocks/>
                        </wpg:cNvGrpSpPr>
                        <wpg:grpSpPr bwMode="auto">
                          <a:xfrm>
                            <a:off x="9227" y="2221"/>
                            <a:ext cx="45" cy="66"/>
                            <a:chOff x="9227" y="2221"/>
                            <a:chExt cx="45" cy="66"/>
                          </a:xfrm>
                        </wpg:grpSpPr>
                        <wps:wsp>
                          <wps:cNvPr id="17112" name="Freeform 4698"/>
                          <wps:cNvSpPr>
                            <a:spLocks/>
                          </wps:cNvSpPr>
                          <wps:spPr bwMode="auto">
                            <a:xfrm>
                              <a:off x="9227" y="2221"/>
                              <a:ext cx="45" cy="66"/>
                            </a:xfrm>
                            <a:custGeom>
                              <a:avLst/>
                              <a:gdLst>
                                <a:gd name="T0" fmla="+- 0 9227 9227"/>
                                <a:gd name="T1" fmla="*/ T0 w 45"/>
                                <a:gd name="T2" fmla="+- 0 2221 2221"/>
                                <a:gd name="T3" fmla="*/ 2221 h 66"/>
                                <a:gd name="T4" fmla="+- 0 9231 9227"/>
                                <a:gd name="T5" fmla="*/ T4 w 45"/>
                                <a:gd name="T6" fmla="+- 0 2288 2221"/>
                                <a:gd name="T7" fmla="*/ 2288 h 66"/>
                                <a:gd name="T8" fmla="+- 0 9271 9227"/>
                                <a:gd name="T9" fmla="*/ T8 w 45"/>
                                <a:gd name="T10" fmla="+- 0 2235 2221"/>
                                <a:gd name="T11" fmla="*/ 2235 h 66"/>
                                <a:gd name="T12" fmla="+- 0 9227 9227"/>
                                <a:gd name="T13" fmla="*/ T12 w 45"/>
                                <a:gd name="T14" fmla="+- 0 2221 2221"/>
                                <a:gd name="T15" fmla="*/ 2221 h 66"/>
                              </a:gdLst>
                              <a:ahLst/>
                              <a:cxnLst>
                                <a:cxn ang="0">
                                  <a:pos x="T1" y="T3"/>
                                </a:cxn>
                                <a:cxn ang="0">
                                  <a:pos x="T5" y="T7"/>
                                </a:cxn>
                                <a:cxn ang="0">
                                  <a:pos x="T9" y="T11"/>
                                </a:cxn>
                                <a:cxn ang="0">
                                  <a:pos x="T13" y="T15"/>
                                </a:cxn>
                              </a:cxnLst>
                              <a:rect l="0" t="0" r="r" b="b"/>
                              <a:pathLst>
                                <a:path w="45" h="66">
                                  <a:moveTo>
                                    <a:pt x="0" y="0"/>
                                  </a:moveTo>
                                  <a:lnTo>
                                    <a:pt x="4" y="67"/>
                                  </a:lnTo>
                                  <a:lnTo>
                                    <a:pt x="44" y="1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13" name="Group 4699"/>
                        <wpg:cNvGrpSpPr>
                          <a:grpSpLocks/>
                        </wpg:cNvGrpSpPr>
                        <wpg:grpSpPr bwMode="auto">
                          <a:xfrm>
                            <a:off x="9227" y="2221"/>
                            <a:ext cx="45" cy="66"/>
                            <a:chOff x="9227" y="2221"/>
                            <a:chExt cx="45" cy="66"/>
                          </a:xfrm>
                        </wpg:grpSpPr>
                        <wps:wsp>
                          <wps:cNvPr id="17114" name="Freeform 4700"/>
                          <wps:cNvSpPr>
                            <a:spLocks/>
                          </wps:cNvSpPr>
                          <wps:spPr bwMode="auto">
                            <a:xfrm>
                              <a:off x="9227" y="2221"/>
                              <a:ext cx="45" cy="66"/>
                            </a:xfrm>
                            <a:custGeom>
                              <a:avLst/>
                              <a:gdLst>
                                <a:gd name="T0" fmla="+- 0 9231 9227"/>
                                <a:gd name="T1" fmla="*/ T0 w 45"/>
                                <a:gd name="T2" fmla="+- 0 2288 2221"/>
                                <a:gd name="T3" fmla="*/ 2288 h 66"/>
                                <a:gd name="T4" fmla="+- 0 9271 9227"/>
                                <a:gd name="T5" fmla="*/ T4 w 45"/>
                                <a:gd name="T6" fmla="+- 0 2235 2221"/>
                                <a:gd name="T7" fmla="*/ 2235 h 66"/>
                                <a:gd name="T8" fmla="+- 0 9227 9227"/>
                                <a:gd name="T9" fmla="*/ T8 w 45"/>
                                <a:gd name="T10" fmla="+- 0 2221 2221"/>
                                <a:gd name="T11" fmla="*/ 2221 h 66"/>
                                <a:gd name="T12" fmla="+- 0 9231 9227"/>
                                <a:gd name="T13" fmla="*/ T12 w 45"/>
                                <a:gd name="T14" fmla="+- 0 2288 2221"/>
                                <a:gd name="T15" fmla="*/ 2288 h 66"/>
                              </a:gdLst>
                              <a:ahLst/>
                              <a:cxnLst>
                                <a:cxn ang="0">
                                  <a:pos x="T1" y="T3"/>
                                </a:cxn>
                                <a:cxn ang="0">
                                  <a:pos x="T5" y="T7"/>
                                </a:cxn>
                                <a:cxn ang="0">
                                  <a:pos x="T9" y="T11"/>
                                </a:cxn>
                                <a:cxn ang="0">
                                  <a:pos x="T13" y="T15"/>
                                </a:cxn>
                              </a:cxnLst>
                              <a:rect l="0" t="0" r="r" b="b"/>
                              <a:pathLst>
                                <a:path w="45" h="66">
                                  <a:moveTo>
                                    <a:pt x="4" y="67"/>
                                  </a:moveTo>
                                  <a:lnTo>
                                    <a:pt x="44" y="14"/>
                                  </a:lnTo>
                                  <a:lnTo>
                                    <a:pt x="0" y="0"/>
                                  </a:lnTo>
                                  <a:lnTo>
                                    <a:pt x="4" y="67"/>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15" name="Group 4701"/>
                        <wpg:cNvGrpSpPr>
                          <a:grpSpLocks/>
                        </wpg:cNvGrpSpPr>
                        <wpg:grpSpPr bwMode="auto">
                          <a:xfrm>
                            <a:off x="9405" y="1579"/>
                            <a:ext cx="45" cy="66"/>
                            <a:chOff x="9405" y="1579"/>
                            <a:chExt cx="45" cy="66"/>
                          </a:xfrm>
                        </wpg:grpSpPr>
                        <wps:wsp>
                          <wps:cNvPr id="17116" name="Freeform 4702"/>
                          <wps:cNvSpPr>
                            <a:spLocks/>
                          </wps:cNvSpPr>
                          <wps:spPr bwMode="auto">
                            <a:xfrm>
                              <a:off x="9405" y="1579"/>
                              <a:ext cx="45" cy="66"/>
                            </a:xfrm>
                            <a:custGeom>
                              <a:avLst/>
                              <a:gdLst>
                                <a:gd name="T0" fmla="+- 0 9445 9405"/>
                                <a:gd name="T1" fmla="*/ T0 w 45"/>
                                <a:gd name="T2" fmla="+- 0 1579 1579"/>
                                <a:gd name="T3" fmla="*/ 1579 h 66"/>
                                <a:gd name="T4" fmla="+- 0 9405 9405"/>
                                <a:gd name="T5" fmla="*/ T4 w 45"/>
                                <a:gd name="T6" fmla="+- 0 1631 1579"/>
                                <a:gd name="T7" fmla="*/ 1631 h 66"/>
                                <a:gd name="T8" fmla="+- 0 9450 9405"/>
                                <a:gd name="T9" fmla="*/ T8 w 45"/>
                                <a:gd name="T10" fmla="+- 0 1645 1579"/>
                                <a:gd name="T11" fmla="*/ 1645 h 66"/>
                                <a:gd name="T12" fmla="+- 0 9445 9405"/>
                                <a:gd name="T13" fmla="*/ T12 w 45"/>
                                <a:gd name="T14" fmla="+- 0 1579 1579"/>
                                <a:gd name="T15" fmla="*/ 1579 h 66"/>
                              </a:gdLst>
                              <a:ahLst/>
                              <a:cxnLst>
                                <a:cxn ang="0">
                                  <a:pos x="T1" y="T3"/>
                                </a:cxn>
                                <a:cxn ang="0">
                                  <a:pos x="T5" y="T7"/>
                                </a:cxn>
                                <a:cxn ang="0">
                                  <a:pos x="T9" y="T11"/>
                                </a:cxn>
                                <a:cxn ang="0">
                                  <a:pos x="T13" y="T15"/>
                                </a:cxn>
                              </a:cxnLst>
                              <a:rect l="0" t="0" r="r" b="b"/>
                              <a:pathLst>
                                <a:path w="45" h="66">
                                  <a:moveTo>
                                    <a:pt x="40" y="0"/>
                                  </a:moveTo>
                                  <a:lnTo>
                                    <a:pt x="0" y="52"/>
                                  </a:lnTo>
                                  <a:lnTo>
                                    <a:pt x="45" y="66"/>
                                  </a:lnTo>
                                  <a:lnTo>
                                    <a:pt x="4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17" name="Group 4703"/>
                        <wpg:cNvGrpSpPr>
                          <a:grpSpLocks/>
                        </wpg:cNvGrpSpPr>
                        <wpg:grpSpPr bwMode="auto">
                          <a:xfrm>
                            <a:off x="9405" y="1579"/>
                            <a:ext cx="45" cy="66"/>
                            <a:chOff x="9405" y="1579"/>
                            <a:chExt cx="45" cy="66"/>
                          </a:xfrm>
                        </wpg:grpSpPr>
                        <wps:wsp>
                          <wps:cNvPr id="17118" name="Freeform 4704"/>
                          <wps:cNvSpPr>
                            <a:spLocks/>
                          </wps:cNvSpPr>
                          <wps:spPr bwMode="auto">
                            <a:xfrm>
                              <a:off x="9405" y="1579"/>
                              <a:ext cx="45" cy="66"/>
                            </a:xfrm>
                            <a:custGeom>
                              <a:avLst/>
                              <a:gdLst>
                                <a:gd name="T0" fmla="+- 0 9445 9405"/>
                                <a:gd name="T1" fmla="*/ T0 w 45"/>
                                <a:gd name="T2" fmla="+- 0 1579 1579"/>
                                <a:gd name="T3" fmla="*/ 1579 h 66"/>
                                <a:gd name="T4" fmla="+- 0 9405 9405"/>
                                <a:gd name="T5" fmla="*/ T4 w 45"/>
                                <a:gd name="T6" fmla="+- 0 1631 1579"/>
                                <a:gd name="T7" fmla="*/ 1631 h 66"/>
                                <a:gd name="T8" fmla="+- 0 9450 9405"/>
                                <a:gd name="T9" fmla="*/ T8 w 45"/>
                                <a:gd name="T10" fmla="+- 0 1645 1579"/>
                                <a:gd name="T11" fmla="*/ 1645 h 66"/>
                                <a:gd name="T12" fmla="+- 0 9445 9405"/>
                                <a:gd name="T13" fmla="*/ T12 w 45"/>
                                <a:gd name="T14" fmla="+- 0 1579 1579"/>
                                <a:gd name="T15" fmla="*/ 1579 h 66"/>
                              </a:gdLst>
                              <a:ahLst/>
                              <a:cxnLst>
                                <a:cxn ang="0">
                                  <a:pos x="T1" y="T3"/>
                                </a:cxn>
                                <a:cxn ang="0">
                                  <a:pos x="T5" y="T7"/>
                                </a:cxn>
                                <a:cxn ang="0">
                                  <a:pos x="T9" y="T11"/>
                                </a:cxn>
                                <a:cxn ang="0">
                                  <a:pos x="T13" y="T15"/>
                                </a:cxn>
                              </a:cxnLst>
                              <a:rect l="0" t="0" r="r" b="b"/>
                              <a:pathLst>
                                <a:path w="45" h="66">
                                  <a:moveTo>
                                    <a:pt x="40" y="0"/>
                                  </a:moveTo>
                                  <a:lnTo>
                                    <a:pt x="0" y="52"/>
                                  </a:lnTo>
                                  <a:lnTo>
                                    <a:pt x="45" y="66"/>
                                  </a:lnTo>
                                  <a:lnTo>
                                    <a:pt x="4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19" name="Group 4705"/>
                        <wpg:cNvGrpSpPr>
                          <a:grpSpLocks/>
                        </wpg:cNvGrpSpPr>
                        <wpg:grpSpPr bwMode="auto">
                          <a:xfrm>
                            <a:off x="9062" y="981"/>
                            <a:ext cx="187" cy="475"/>
                            <a:chOff x="9062" y="981"/>
                            <a:chExt cx="187" cy="475"/>
                          </a:xfrm>
                        </wpg:grpSpPr>
                        <wps:wsp>
                          <wps:cNvPr id="17120" name="Freeform 4706"/>
                          <wps:cNvSpPr>
                            <a:spLocks/>
                          </wps:cNvSpPr>
                          <wps:spPr bwMode="auto">
                            <a:xfrm>
                              <a:off x="9062" y="981"/>
                              <a:ext cx="187" cy="475"/>
                            </a:xfrm>
                            <a:custGeom>
                              <a:avLst/>
                              <a:gdLst>
                                <a:gd name="T0" fmla="+- 0 9062 9062"/>
                                <a:gd name="T1" fmla="*/ T0 w 187"/>
                                <a:gd name="T2" fmla="+- 0 981 981"/>
                                <a:gd name="T3" fmla="*/ 981 h 475"/>
                                <a:gd name="T4" fmla="+- 0 9249 9062"/>
                                <a:gd name="T5" fmla="*/ T4 w 187"/>
                                <a:gd name="T6" fmla="+- 0 1456 981"/>
                                <a:gd name="T7" fmla="*/ 1456 h 475"/>
                              </a:gdLst>
                              <a:ahLst/>
                              <a:cxnLst>
                                <a:cxn ang="0">
                                  <a:pos x="T1" y="T3"/>
                                </a:cxn>
                                <a:cxn ang="0">
                                  <a:pos x="T5" y="T7"/>
                                </a:cxn>
                              </a:cxnLst>
                              <a:rect l="0" t="0" r="r" b="b"/>
                              <a:pathLst>
                                <a:path w="187" h="475">
                                  <a:moveTo>
                                    <a:pt x="0" y="0"/>
                                  </a:moveTo>
                                  <a:lnTo>
                                    <a:pt x="187" y="475"/>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21" name="Group 4707"/>
                        <wpg:cNvGrpSpPr>
                          <a:grpSpLocks/>
                        </wpg:cNvGrpSpPr>
                        <wpg:grpSpPr bwMode="auto">
                          <a:xfrm>
                            <a:off x="9228" y="1447"/>
                            <a:ext cx="45" cy="66"/>
                            <a:chOff x="9228" y="1447"/>
                            <a:chExt cx="45" cy="66"/>
                          </a:xfrm>
                        </wpg:grpSpPr>
                        <wps:wsp>
                          <wps:cNvPr id="17122" name="Freeform 4708"/>
                          <wps:cNvSpPr>
                            <a:spLocks/>
                          </wps:cNvSpPr>
                          <wps:spPr bwMode="auto">
                            <a:xfrm>
                              <a:off x="9228" y="1447"/>
                              <a:ext cx="45" cy="66"/>
                            </a:xfrm>
                            <a:custGeom>
                              <a:avLst/>
                              <a:gdLst>
                                <a:gd name="T0" fmla="+- 0 9271 9228"/>
                                <a:gd name="T1" fmla="*/ T0 w 45"/>
                                <a:gd name="T2" fmla="+- 0 1447 1447"/>
                                <a:gd name="T3" fmla="*/ 1447 h 66"/>
                                <a:gd name="T4" fmla="+- 0 9228 9228"/>
                                <a:gd name="T5" fmla="*/ T4 w 45"/>
                                <a:gd name="T6" fmla="+- 0 1464 1447"/>
                                <a:gd name="T7" fmla="*/ 1464 h 66"/>
                                <a:gd name="T8" fmla="+- 0 9272 9228"/>
                                <a:gd name="T9" fmla="*/ T8 w 45"/>
                                <a:gd name="T10" fmla="+- 0 1514 1447"/>
                                <a:gd name="T11" fmla="*/ 1514 h 66"/>
                                <a:gd name="T12" fmla="+- 0 9271 9228"/>
                                <a:gd name="T13" fmla="*/ T12 w 45"/>
                                <a:gd name="T14" fmla="+- 0 1447 1447"/>
                                <a:gd name="T15" fmla="*/ 1447 h 66"/>
                              </a:gdLst>
                              <a:ahLst/>
                              <a:cxnLst>
                                <a:cxn ang="0">
                                  <a:pos x="T1" y="T3"/>
                                </a:cxn>
                                <a:cxn ang="0">
                                  <a:pos x="T5" y="T7"/>
                                </a:cxn>
                                <a:cxn ang="0">
                                  <a:pos x="T9" y="T11"/>
                                </a:cxn>
                                <a:cxn ang="0">
                                  <a:pos x="T13" y="T15"/>
                                </a:cxn>
                              </a:cxnLst>
                              <a:rect l="0" t="0" r="r" b="b"/>
                              <a:pathLst>
                                <a:path w="45" h="66">
                                  <a:moveTo>
                                    <a:pt x="43" y="0"/>
                                  </a:moveTo>
                                  <a:lnTo>
                                    <a:pt x="0" y="17"/>
                                  </a:lnTo>
                                  <a:lnTo>
                                    <a:pt x="44" y="67"/>
                                  </a:lnTo>
                                  <a:lnTo>
                                    <a:pt x="4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23" name="Group 4709"/>
                        <wpg:cNvGrpSpPr>
                          <a:grpSpLocks/>
                        </wpg:cNvGrpSpPr>
                        <wpg:grpSpPr bwMode="auto">
                          <a:xfrm>
                            <a:off x="9228" y="1447"/>
                            <a:ext cx="45" cy="66"/>
                            <a:chOff x="9228" y="1447"/>
                            <a:chExt cx="45" cy="66"/>
                          </a:xfrm>
                        </wpg:grpSpPr>
                        <wps:wsp>
                          <wps:cNvPr id="17124" name="Freeform 4710"/>
                          <wps:cNvSpPr>
                            <a:spLocks/>
                          </wps:cNvSpPr>
                          <wps:spPr bwMode="auto">
                            <a:xfrm>
                              <a:off x="9228" y="1447"/>
                              <a:ext cx="45" cy="66"/>
                            </a:xfrm>
                            <a:custGeom>
                              <a:avLst/>
                              <a:gdLst>
                                <a:gd name="T0" fmla="+- 0 9272 9228"/>
                                <a:gd name="T1" fmla="*/ T0 w 45"/>
                                <a:gd name="T2" fmla="+- 0 1514 1447"/>
                                <a:gd name="T3" fmla="*/ 1514 h 66"/>
                                <a:gd name="T4" fmla="+- 0 9271 9228"/>
                                <a:gd name="T5" fmla="*/ T4 w 45"/>
                                <a:gd name="T6" fmla="+- 0 1447 1447"/>
                                <a:gd name="T7" fmla="*/ 1447 h 66"/>
                                <a:gd name="T8" fmla="+- 0 9228 9228"/>
                                <a:gd name="T9" fmla="*/ T8 w 45"/>
                                <a:gd name="T10" fmla="+- 0 1464 1447"/>
                                <a:gd name="T11" fmla="*/ 1464 h 66"/>
                                <a:gd name="T12" fmla="+- 0 9272 9228"/>
                                <a:gd name="T13" fmla="*/ T12 w 45"/>
                                <a:gd name="T14" fmla="+- 0 1514 1447"/>
                                <a:gd name="T15" fmla="*/ 1514 h 66"/>
                              </a:gdLst>
                              <a:ahLst/>
                              <a:cxnLst>
                                <a:cxn ang="0">
                                  <a:pos x="T1" y="T3"/>
                                </a:cxn>
                                <a:cxn ang="0">
                                  <a:pos x="T5" y="T7"/>
                                </a:cxn>
                                <a:cxn ang="0">
                                  <a:pos x="T9" y="T11"/>
                                </a:cxn>
                                <a:cxn ang="0">
                                  <a:pos x="T13" y="T15"/>
                                </a:cxn>
                              </a:cxnLst>
                              <a:rect l="0" t="0" r="r" b="b"/>
                              <a:pathLst>
                                <a:path w="45" h="66">
                                  <a:moveTo>
                                    <a:pt x="44" y="67"/>
                                  </a:moveTo>
                                  <a:lnTo>
                                    <a:pt x="43" y="0"/>
                                  </a:lnTo>
                                  <a:lnTo>
                                    <a:pt x="0" y="17"/>
                                  </a:lnTo>
                                  <a:lnTo>
                                    <a:pt x="44" y="67"/>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25" name="Group 4711"/>
                        <wpg:cNvGrpSpPr>
                          <a:grpSpLocks/>
                        </wpg:cNvGrpSpPr>
                        <wpg:grpSpPr bwMode="auto">
                          <a:xfrm>
                            <a:off x="9039" y="923"/>
                            <a:ext cx="45" cy="66"/>
                            <a:chOff x="9039" y="923"/>
                            <a:chExt cx="45" cy="66"/>
                          </a:xfrm>
                        </wpg:grpSpPr>
                        <wps:wsp>
                          <wps:cNvPr id="17126" name="Freeform 4712"/>
                          <wps:cNvSpPr>
                            <a:spLocks/>
                          </wps:cNvSpPr>
                          <wps:spPr bwMode="auto">
                            <a:xfrm>
                              <a:off x="9039" y="923"/>
                              <a:ext cx="45" cy="66"/>
                            </a:xfrm>
                            <a:custGeom>
                              <a:avLst/>
                              <a:gdLst>
                                <a:gd name="T0" fmla="+- 0 9039 9039"/>
                                <a:gd name="T1" fmla="*/ T0 w 45"/>
                                <a:gd name="T2" fmla="+- 0 923 923"/>
                                <a:gd name="T3" fmla="*/ 923 h 66"/>
                                <a:gd name="T4" fmla="+- 0 9040 9039"/>
                                <a:gd name="T5" fmla="*/ T4 w 45"/>
                                <a:gd name="T6" fmla="+- 0 990 923"/>
                                <a:gd name="T7" fmla="*/ 990 h 66"/>
                                <a:gd name="T8" fmla="+- 0 9084 9039"/>
                                <a:gd name="T9" fmla="*/ T8 w 45"/>
                                <a:gd name="T10" fmla="+- 0 973 923"/>
                                <a:gd name="T11" fmla="*/ 973 h 66"/>
                                <a:gd name="T12" fmla="+- 0 9039 9039"/>
                                <a:gd name="T13" fmla="*/ T12 w 45"/>
                                <a:gd name="T14" fmla="+- 0 923 923"/>
                                <a:gd name="T15" fmla="*/ 923 h 66"/>
                              </a:gdLst>
                              <a:ahLst/>
                              <a:cxnLst>
                                <a:cxn ang="0">
                                  <a:pos x="T1" y="T3"/>
                                </a:cxn>
                                <a:cxn ang="0">
                                  <a:pos x="T5" y="T7"/>
                                </a:cxn>
                                <a:cxn ang="0">
                                  <a:pos x="T9" y="T11"/>
                                </a:cxn>
                                <a:cxn ang="0">
                                  <a:pos x="T13" y="T15"/>
                                </a:cxn>
                              </a:cxnLst>
                              <a:rect l="0" t="0" r="r" b="b"/>
                              <a:pathLst>
                                <a:path w="45" h="66">
                                  <a:moveTo>
                                    <a:pt x="0" y="0"/>
                                  </a:moveTo>
                                  <a:lnTo>
                                    <a:pt x="1" y="67"/>
                                  </a:lnTo>
                                  <a:lnTo>
                                    <a:pt x="45" y="50"/>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27" name="Group 4713"/>
                        <wpg:cNvGrpSpPr>
                          <a:grpSpLocks/>
                        </wpg:cNvGrpSpPr>
                        <wpg:grpSpPr bwMode="auto">
                          <a:xfrm>
                            <a:off x="9039" y="923"/>
                            <a:ext cx="45" cy="66"/>
                            <a:chOff x="9039" y="923"/>
                            <a:chExt cx="45" cy="66"/>
                          </a:xfrm>
                        </wpg:grpSpPr>
                        <wps:wsp>
                          <wps:cNvPr id="17128" name="Freeform 4714"/>
                          <wps:cNvSpPr>
                            <a:spLocks/>
                          </wps:cNvSpPr>
                          <wps:spPr bwMode="auto">
                            <a:xfrm>
                              <a:off x="9039" y="923"/>
                              <a:ext cx="45" cy="66"/>
                            </a:xfrm>
                            <a:custGeom>
                              <a:avLst/>
                              <a:gdLst>
                                <a:gd name="T0" fmla="+- 0 9039 9039"/>
                                <a:gd name="T1" fmla="*/ T0 w 45"/>
                                <a:gd name="T2" fmla="+- 0 923 923"/>
                                <a:gd name="T3" fmla="*/ 923 h 66"/>
                                <a:gd name="T4" fmla="+- 0 9040 9039"/>
                                <a:gd name="T5" fmla="*/ T4 w 45"/>
                                <a:gd name="T6" fmla="+- 0 990 923"/>
                                <a:gd name="T7" fmla="*/ 990 h 66"/>
                                <a:gd name="T8" fmla="+- 0 9084 9039"/>
                                <a:gd name="T9" fmla="*/ T8 w 45"/>
                                <a:gd name="T10" fmla="+- 0 973 923"/>
                                <a:gd name="T11" fmla="*/ 973 h 66"/>
                                <a:gd name="T12" fmla="+- 0 9039 9039"/>
                                <a:gd name="T13" fmla="*/ T12 w 45"/>
                                <a:gd name="T14" fmla="+- 0 923 923"/>
                                <a:gd name="T15" fmla="*/ 923 h 66"/>
                              </a:gdLst>
                              <a:ahLst/>
                              <a:cxnLst>
                                <a:cxn ang="0">
                                  <a:pos x="T1" y="T3"/>
                                </a:cxn>
                                <a:cxn ang="0">
                                  <a:pos x="T5" y="T7"/>
                                </a:cxn>
                                <a:cxn ang="0">
                                  <a:pos x="T9" y="T11"/>
                                </a:cxn>
                                <a:cxn ang="0">
                                  <a:pos x="T13" y="T15"/>
                                </a:cxn>
                              </a:cxnLst>
                              <a:rect l="0" t="0" r="r" b="b"/>
                              <a:pathLst>
                                <a:path w="45" h="66">
                                  <a:moveTo>
                                    <a:pt x="0" y="0"/>
                                  </a:moveTo>
                                  <a:lnTo>
                                    <a:pt x="1" y="67"/>
                                  </a:lnTo>
                                  <a:lnTo>
                                    <a:pt x="45" y="50"/>
                                  </a:lnTo>
                                  <a:lnTo>
                                    <a:pt x="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29" name="Group 4715"/>
                        <wpg:cNvGrpSpPr>
                          <a:grpSpLocks/>
                        </wpg:cNvGrpSpPr>
                        <wpg:grpSpPr bwMode="auto">
                          <a:xfrm>
                            <a:off x="9446" y="1390"/>
                            <a:ext cx="45" cy="66"/>
                            <a:chOff x="9446" y="1390"/>
                            <a:chExt cx="45" cy="66"/>
                          </a:xfrm>
                        </wpg:grpSpPr>
                        <wps:wsp>
                          <wps:cNvPr id="17130" name="Freeform 4716"/>
                          <wps:cNvSpPr>
                            <a:spLocks/>
                          </wps:cNvSpPr>
                          <wps:spPr bwMode="auto">
                            <a:xfrm>
                              <a:off x="9446" y="1390"/>
                              <a:ext cx="45" cy="66"/>
                            </a:xfrm>
                            <a:custGeom>
                              <a:avLst/>
                              <a:gdLst>
                                <a:gd name="T0" fmla="+- 0 9446 9446"/>
                                <a:gd name="T1" fmla="*/ T0 w 45"/>
                                <a:gd name="T2" fmla="+- 0 1390 1390"/>
                                <a:gd name="T3" fmla="*/ 1390 h 66"/>
                                <a:gd name="T4" fmla="+- 0 9451 9446"/>
                                <a:gd name="T5" fmla="*/ T4 w 45"/>
                                <a:gd name="T6" fmla="+- 0 1456 1390"/>
                                <a:gd name="T7" fmla="*/ 1456 h 66"/>
                                <a:gd name="T8" fmla="+- 0 9491 9446"/>
                                <a:gd name="T9" fmla="*/ T8 w 45"/>
                                <a:gd name="T10" fmla="+- 0 1403 1390"/>
                                <a:gd name="T11" fmla="*/ 1403 h 66"/>
                                <a:gd name="T12" fmla="+- 0 9446 9446"/>
                                <a:gd name="T13" fmla="*/ T12 w 45"/>
                                <a:gd name="T14" fmla="+- 0 1390 1390"/>
                                <a:gd name="T15" fmla="*/ 1390 h 66"/>
                              </a:gdLst>
                              <a:ahLst/>
                              <a:cxnLst>
                                <a:cxn ang="0">
                                  <a:pos x="T1" y="T3"/>
                                </a:cxn>
                                <a:cxn ang="0">
                                  <a:pos x="T5" y="T7"/>
                                </a:cxn>
                                <a:cxn ang="0">
                                  <a:pos x="T9" y="T11"/>
                                </a:cxn>
                                <a:cxn ang="0">
                                  <a:pos x="T13" y="T15"/>
                                </a:cxn>
                              </a:cxnLst>
                              <a:rect l="0" t="0" r="r" b="b"/>
                              <a:pathLst>
                                <a:path w="45" h="66">
                                  <a:moveTo>
                                    <a:pt x="0" y="0"/>
                                  </a:moveTo>
                                  <a:lnTo>
                                    <a:pt x="5" y="66"/>
                                  </a:lnTo>
                                  <a:lnTo>
                                    <a:pt x="45" y="13"/>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31" name="Group 4717"/>
                        <wpg:cNvGrpSpPr>
                          <a:grpSpLocks/>
                        </wpg:cNvGrpSpPr>
                        <wpg:grpSpPr bwMode="auto">
                          <a:xfrm>
                            <a:off x="9446" y="1390"/>
                            <a:ext cx="45" cy="66"/>
                            <a:chOff x="9446" y="1390"/>
                            <a:chExt cx="45" cy="66"/>
                          </a:xfrm>
                        </wpg:grpSpPr>
                        <wps:wsp>
                          <wps:cNvPr id="17132" name="Freeform 4718"/>
                          <wps:cNvSpPr>
                            <a:spLocks/>
                          </wps:cNvSpPr>
                          <wps:spPr bwMode="auto">
                            <a:xfrm>
                              <a:off x="9446" y="1390"/>
                              <a:ext cx="45" cy="66"/>
                            </a:xfrm>
                            <a:custGeom>
                              <a:avLst/>
                              <a:gdLst>
                                <a:gd name="T0" fmla="+- 0 9451 9446"/>
                                <a:gd name="T1" fmla="*/ T0 w 45"/>
                                <a:gd name="T2" fmla="+- 0 1456 1390"/>
                                <a:gd name="T3" fmla="*/ 1456 h 66"/>
                                <a:gd name="T4" fmla="+- 0 9491 9446"/>
                                <a:gd name="T5" fmla="*/ T4 w 45"/>
                                <a:gd name="T6" fmla="+- 0 1403 1390"/>
                                <a:gd name="T7" fmla="*/ 1403 h 66"/>
                                <a:gd name="T8" fmla="+- 0 9446 9446"/>
                                <a:gd name="T9" fmla="*/ T8 w 45"/>
                                <a:gd name="T10" fmla="+- 0 1390 1390"/>
                                <a:gd name="T11" fmla="*/ 1390 h 66"/>
                                <a:gd name="T12" fmla="+- 0 9451 9446"/>
                                <a:gd name="T13" fmla="*/ T12 w 45"/>
                                <a:gd name="T14" fmla="+- 0 1456 1390"/>
                                <a:gd name="T15" fmla="*/ 1456 h 66"/>
                              </a:gdLst>
                              <a:ahLst/>
                              <a:cxnLst>
                                <a:cxn ang="0">
                                  <a:pos x="T1" y="T3"/>
                                </a:cxn>
                                <a:cxn ang="0">
                                  <a:pos x="T5" y="T7"/>
                                </a:cxn>
                                <a:cxn ang="0">
                                  <a:pos x="T9" y="T11"/>
                                </a:cxn>
                                <a:cxn ang="0">
                                  <a:pos x="T13" y="T15"/>
                                </a:cxn>
                              </a:cxnLst>
                              <a:rect l="0" t="0" r="r" b="b"/>
                              <a:pathLst>
                                <a:path w="45" h="66">
                                  <a:moveTo>
                                    <a:pt x="5" y="66"/>
                                  </a:moveTo>
                                  <a:lnTo>
                                    <a:pt x="45" y="13"/>
                                  </a:lnTo>
                                  <a:lnTo>
                                    <a:pt x="0" y="0"/>
                                  </a:lnTo>
                                  <a:lnTo>
                                    <a:pt x="5" y="66"/>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33" name="Group 4719"/>
                        <wpg:cNvGrpSpPr>
                          <a:grpSpLocks/>
                        </wpg:cNvGrpSpPr>
                        <wpg:grpSpPr bwMode="auto">
                          <a:xfrm>
                            <a:off x="9513" y="975"/>
                            <a:ext cx="790" cy="456"/>
                            <a:chOff x="9513" y="975"/>
                            <a:chExt cx="790" cy="456"/>
                          </a:xfrm>
                        </wpg:grpSpPr>
                        <wps:wsp>
                          <wps:cNvPr id="17134" name="Freeform 4720"/>
                          <wps:cNvSpPr>
                            <a:spLocks/>
                          </wps:cNvSpPr>
                          <wps:spPr bwMode="auto">
                            <a:xfrm>
                              <a:off x="9513" y="975"/>
                              <a:ext cx="790" cy="456"/>
                            </a:xfrm>
                            <a:custGeom>
                              <a:avLst/>
                              <a:gdLst>
                                <a:gd name="T0" fmla="+- 0 9513 9513"/>
                                <a:gd name="T1" fmla="*/ T0 w 790"/>
                                <a:gd name="T2" fmla="+- 0 1432 975"/>
                                <a:gd name="T3" fmla="*/ 1432 h 456"/>
                                <a:gd name="T4" fmla="+- 0 10303 9513"/>
                                <a:gd name="T5" fmla="*/ T4 w 790"/>
                                <a:gd name="T6" fmla="+- 0 975 975"/>
                                <a:gd name="T7" fmla="*/ 975 h 456"/>
                              </a:gdLst>
                              <a:ahLst/>
                              <a:cxnLst>
                                <a:cxn ang="0">
                                  <a:pos x="T1" y="T3"/>
                                </a:cxn>
                                <a:cxn ang="0">
                                  <a:pos x="T5" y="T7"/>
                                </a:cxn>
                              </a:cxnLst>
                              <a:rect l="0" t="0" r="r" b="b"/>
                              <a:pathLst>
                                <a:path w="790" h="456">
                                  <a:moveTo>
                                    <a:pt x="0" y="457"/>
                                  </a:moveTo>
                                  <a:lnTo>
                                    <a:pt x="79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35" name="Group 4721"/>
                        <wpg:cNvGrpSpPr>
                          <a:grpSpLocks/>
                        </wpg:cNvGrpSpPr>
                        <wpg:grpSpPr bwMode="auto">
                          <a:xfrm>
                            <a:off x="10292" y="944"/>
                            <a:ext cx="66" cy="51"/>
                            <a:chOff x="10292" y="944"/>
                            <a:chExt cx="66" cy="51"/>
                          </a:xfrm>
                        </wpg:grpSpPr>
                        <wps:wsp>
                          <wps:cNvPr id="17136" name="Freeform 4722"/>
                          <wps:cNvSpPr>
                            <a:spLocks/>
                          </wps:cNvSpPr>
                          <wps:spPr bwMode="auto">
                            <a:xfrm>
                              <a:off x="10292" y="944"/>
                              <a:ext cx="66" cy="51"/>
                            </a:xfrm>
                            <a:custGeom>
                              <a:avLst/>
                              <a:gdLst>
                                <a:gd name="T0" fmla="+- 0 10357 10292"/>
                                <a:gd name="T1" fmla="*/ T0 w 66"/>
                                <a:gd name="T2" fmla="+- 0 944 944"/>
                                <a:gd name="T3" fmla="*/ 944 h 51"/>
                                <a:gd name="T4" fmla="+- 0 10292 10292"/>
                                <a:gd name="T5" fmla="*/ T4 w 66"/>
                                <a:gd name="T6" fmla="+- 0 955 944"/>
                                <a:gd name="T7" fmla="*/ 955 h 51"/>
                                <a:gd name="T8" fmla="+- 0 10315 10292"/>
                                <a:gd name="T9" fmla="*/ T8 w 66"/>
                                <a:gd name="T10" fmla="+- 0 996 944"/>
                                <a:gd name="T11" fmla="*/ 996 h 51"/>
                                <a:gd name="T12" fmla="+- 0 10357 10292"/>
                                <a:gd name="T13" fmla="*/ T12 w 66"/>
                                <a:gd name="T14" fmla="+- 0 944 944"/>
                                <a:gd name="T15" fmla="*/ 944 h 51"/>
                              </a:gdLst>
                              <a:ahLst/>
                              <a:cxnLst>
                                <a:cxn ang="0">
                                  <a:pos x="T1" y="T3"/>
                                </a:cxn>
                                <a:cxn ang="0">
                                  <a:pos x="T5" y="T7"/>
                                </a:cxn>
                                <a:cxn ang="0">
                                  <a:pos x="T9" y="T11"/>
                                </a:cxn>
                                <a:cxn ang="0">
                                  <a:pos x="T13" y="T15"/>
                                </a:cxn>
                              </a:cxnLst>
                              <a:rect l="0" t="0" r="r" b="b"/>
                              <a:pathLst>
                                <a:path w="66" h="51">
                                  <a:moveTo>
                                    <a:pt x="65" y="0"/>
                                  </a:moveTo>
                                  <a:lnTo>
                                    <a:pt x="0" y="11"/>
                                  </a:lnTo>
                                  <a:lnTo>
                                    <a:pt x="23" y="52"/>
                                  </a:lnTo>
                                  <a:lnTo>
                                    <a:pt x="6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37" name="Group 4723"/>
                        <wpg:cNvGrpSpPr>
                          <a:grpSpLocks/>
                        </wpg:cNvGrpSpPr>
                        <wpg:grpSpPr bwMode="auto">
                          <a:xfrm>
                            <a:off x="10292" y="944"/>
                            <a:ext cx="66" cy="51"/>
                            <a:chOff x="10292" y="944"/>
                            <a:chExt cx="66" cy="51"/>
                          </a:xfrm>
                        </wpg:grpSpPr>
                        <wps:wsp>
                          <wps:cNvPr id="17138" name="Freeform 4724"/>
                          <wps:cNvSpPr>
                            <a:spLocks/>
                          </wps:cNvSpPr>
                          <wps:spPr bwMode="auto">
                            <a:xfrm>
                              <a:off x="10292" y="944"/>
                              <a:ext cx="66" cy="51"/>
                            </a:xfrm>
                            <a:custGeom>
                              <a:avLst/>
                              <a:gdLst>
                                <a:gd name="T0" fmla="+- 0 10357 10292"/>
                                <a:gd name="T1" fmla="*/ T0 w 66"/>
                                <a:gd name="T2" fmla="+- 0 944 944"/>
                                <a:gd name="T3" fmla="*/ 944 h 51"/>
                                <a:gd name="T4" fmla="+- 0 10292 10292"/>
                                <a:gd name="T5" fmla="*/ T4 w 66"/>
                                <a:gd name="T6" fmla="+- 0 955 944"/>
                                <a:gd name="T7" fmla="*/ 955 h 51"/>
                                <a:gd name="T8" fmla="+- 0 10315 10292"/>
                                <a:gd name="T9" fmla="*/ T8 w 66"/>
                                <a:gd name="T10" fmla="+- 0 996 944"/>
                                <a:gd name="T11" fmla="*/ 996 h 51"/>
                                <a:gd name="T12" fmla="+- 0 10357 10292"/>
                                <a:gd name="T13" fmla="*/ T12 w 66"/>
                                <a:gd name="T14" fmla="+- 0 944 944"/>
                                <a:gd name="T15" fmla="*/ 944 h 51"/>
                              </a:gdLst>
                              <a:ahLst/>
                              <a:cxnLst>
                                <a:cxn ang="0">
                                  <a:pos x="T1" y="T3"/>
                                </a:cxn>
                                <a:cxn ang="0">
                                  <a:pos x="T5" y="T7"/>
                                </a:cxn>
                                <a:cxn ang="0">
                                  <a:pos x="T9" y="T11"/>
                                </a:cxn>
                                <a:cxn ang="0">
                                  <a:pos x="T13" y="T15"/>
                                </a:cxn>
                              </a:cxnLst>
                              <a:rect l="0" t="0" r="r" b="b"/>
                              <a:pathLst>
                                <a:path w="66" h="51">
                                  <a:moveTo>
                                    <a:pt x="65" y="0"/>
                                  </a:moveTo>
                                  <a:lnTo>
                                    <a:pt x="0" y="11"/>
                                  </a:lnTo>
                                  <a:lnTo>
                                    <a:pt x="23" y="52"/>
                                  </a:lnTo>
                                  <a:lnTo>
                                    <a:pt x="65"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39" name="Group 4725"/>
                        <wpg:cNvGrpSpPr>
                          <a:grpSpLocks/>
                        </wpg:cNvGrpSpPr>
                        <wpg:grpSpPr bwMode="auto">
                          <a:xfrm>
                            <a:off x="9459" y="1412"/>
                            <a:ext cx="66" cy="51"/>
                            <a:chOff x="9459" y="1412"/>
                            <a:chExt cx="66" cy="51"/>
                          </a:xfrm>
                        </wpg:grpSpPr>
                        <wps:wsp>
                          <wps:cNvPr id="17140" name="Freeform 4726"/>
                          <wps:cNvSpPr>
                            <a:spLocks/>
                          </wps:cNvSpPr>
                          <wps:spPr bwMode="auto">
                            <a:xfrm>
                              <a:off x="9459" y="1412"/>
                              <a:ext cx="66" cy="51"/>
                            </a:xfrm>
                            <a:custGeom>
                              <a:avLst/>
                              <a:gdLst>
                                <a:gd name="T0" fmla="+- 0 9502 9459"/>
                                <a:gd name="T1" fmla="*/ T0 w 66"/>
                                <a:gd name="T2" fmla="+- 0 1412 1412"/>
                                <a:gd name="T3" fmla="*/ 1412 h 51"/>
                                <a:gd name="T4" fmla="+- 0 9459 9459"/>
                                <a:gd name="T5" fmla="*/ T4 w 66"/>
                                <a:gd name="T6" fmla="+- 0 1463 1412"/>
                                <a:gd name="T7" fmla="*/ 1463 h 51"/>
                                <a:gd name="T8" fmla="+- 0 9525 9459"/>
                                <a:gd name="T9" fmla="*/ T8 w 66"/>
                                <a:gd name="T10" fmla="+- 0 1452 1412"/>
                                <a:gd name="T11" fmla="*/ 1452 h 51"/>
                                <a:gd name="T12" fmla="+- 0 9502 9459"/>
                                <a:gd name="T13" fmla="*/ T12 w 66"/>
                                <a:gd name="T14" fmla="+- 0 1412 1412"/>
                                <a:gd name="T15" fmla="*/ 1412 h 51"/>
                              </a:gdLst>
                              <a:ahLst/>
                              <a:cxnLst>
                                <a:cxn ang="0">
                                  <a:pos x="T1" y="T3"/>
                                </a:cxn>
                                <a:cxn ang="0">
                                  <a:pos x="T5" y="T7"/>
                                </a:cxn>
                                <a:cxn ang="0">
                                  <a:pos x="T9" y="T11"/>
                                </a:cxn>
                                <a:cxn ang="0">
                                  <a:pos x="T13" y="T15"/>
                                </a:cxn>
                              </a:cxnLst>
                              <a:rect l="0" t="0" r="r" b="b"/>
                              <a:pathLst>
                                <a:path w="66" h="51">
                                  <a:moveTo>
                                    <a:pt x="43" y="0"/>
                                  </a:moveTo>
                                  <a:lnTo>
                                    <a:pt x="0" y="51"/>
                                  </a:lnTo>
                                  <a:lnTo>
                                    <a:pt x="66" y="40"/>
                                  </a:lnTo>
                                  <a:lnTo>
                                    <a:pt x="4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41" name="Group 4727"/>
                        <wpg:cNvGrpSpPr>
                          <a:grpSpLocks/>
                        </wpg:cNvGrpSpPr>
                        <wpg:grpSpPr bwMode="auto">
                          <a:xfrm>
                            <a:off x="9459" y="1412"/>
                            <a:ext cx="66" cy="51"/>
                            <a:chOff x="9459" y="1412"/>
                            <a:chExt cx="66" cy="51"/>
                          </a:xfrm>
                        </wpg:grpSpPr>
                        <wps:wsp>
                          <wps:cNvPr id="17142" name="Freeform 4728"/>
                          <wps:cNvSpPr>
                            <a:spLocks/>
                          </wps:cNvSpPr>
                          <wps:spPr bwMode="auto">
                            <a:xfrm>
                              <a:off x="9459" y="1412"/>
                              <a:ext cx="66" cy="51"/>
                            </a:xfrm>
                            <a:custGeom>
                              <a:avLst/>
                              <a:gdLst>
                                <a:gd name="T0" fmla="+- 0 9459 9459"/>
                                <a:gd name="T1" fmla="*/ T0 w 66"/>
                                <a:gd name="T2" fmla="+- 0 1463 1412"/>
                                <a:gd name="T3" fmla="*/ 1463 h 51"/>
                                <a:gd name="T4" fmla="+- 0 9525 9459"/>
                                <a:gd name="T5" fmla="*/ T4 w 66"/>
                                <a:gd name="T6" fmla="+- 0 1452 1412"/>
                                <a:gd name="T7" fmla="*/ 1452 h 51"/>
                                <a:gd name="T8" fmla="+- 0 9502 9459"/>
                                <a:gd name="T9" fmla="*/ T8 w 66"/>
                                <a:gd name="T10" fmla="+- 0 1412 1412"/>
                                <a:gd name="T11" fmla="*/ 1412 h 51"/>
                                <a:gd name="T12" fmla="+- 0 9459 9459"/>
                                <a:gd name="T13" fmla="*/ T12 w 66"/>
                                <a:gd name="T14" fmla="+- 0 1463 1412"/>
                                <a:gd name="T15" fmla="*/ 1463 h 51"/>
                              </a:gdLst>
                              <a:ahLst/>
                              <a:cxnLst>
                                <a:cxn ang="0">
                                  <a:pos x="T1" y="T3"/>
                                </a:cxn>
                                <a:cxn ang="0">
                                  <a:pos x="T5" y="T7"/>
                                </a:cxn>
                                <a:cxn ang="0">
                                  <a:pos x="T9" y="T11"/>
                                </a:cxn>
                                <a:cxn ang="0">
                                  <a:pos x="T13" y="T15"/>
                                </a:cxn>
                              </a:cxnLst>
                              <a:rect l="0" t="0" r="r" b="b"/>
                              <a:pathLst>
                                <a:path w="66" h="51">
                                  <a:moveTo>
                                    <a:pt x="0" y="51"/>
                                  </a:moveTo>
                                  <a:lnTo>
                                    <a:pt x="66" y="40"/>
                                  </a:lnTo>
                                  <a:lnTo>
                                    <a:pt x="43" y="0"/>
                                  </a:lnTo>
                                  <a:lnTo>
                                    <a:pt x="0" y="51"/>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143" name="Group 4729"/>
                        <wpg:cNvGrpSpPr>
                          <a:grpSpLocks/>
                        </wpg:cNvGrpSpPr>
                        <wpg:grpSpPr bwMode="auto">
                          <a:xfrm>
                            <a:off x="9739" y="1645"/>
                            <a:ext cx="512" cy="2"/>
                            <a:chOff x="9739" y="1645"/>
                            <a:chExt cx="512" cy="2"/>
                          </a:xfrm>
                        </wpg:grpSpPr>
                        <wps:wsp>
                          <wps:cNvPr id="17144" name="Freeform 4730"/>
                          <wps:cNvSpPr>
                            <a:spLocks/>
                          </wps:cNvSpPr>
                          <wps:spPr bwMode="auto">
                            <a:xfrm>
                              <a:off x="9739" y="1645"/>
                              <a:ext cx="512" cy="2"/>
                            </a:xfrm>
                            <a:custGeom>
                              <a:avLst/>
                              <a:gdLst>
                                <a:gd name="T0" fmla="+- 0 9739 9739"/>
                                <a:gd name="T1" fmla="*/ T0 w 512"/>
                                <a:gd name="T2" fmla="+- 0 10251 9739"/>
                                <a:gd name="T3" fmla="*/ T2 w 512"/>
                              </a:gdLst>
                              <a:ahLst/>
                              <a:cxnLst>
                                <a:cxn ang="0">
                                  <a:pos x="T1" y="0"/>
                                </a:cxn>
                                <a:cxn ang="0">
                                  <a:pos x="T3" y="0"/>
                                </a:cxn>
                              </a:cxnLst>
                              <a:rect l="0" t="0" r="r" b="b"/>
                              <a:pathLst>
                                <a:path w="512">
                                  <a:moveTo>
                                    <a:pt x="0" y="0"/>
                                  </a:moveTo>
                                  <a:lnTo>
                                    <a:pt x="512" y="0"/>
                                  </a:lnTo>
                                </a:path>
                              </a:pathLst>
                            </a:custGeom>
                            <a:noFill/>
                            <a:ln w="810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145" name="Picture 4731"/>
                            <pic:cNvPicPr>
                              <a:picLocks noChangeAspect="1" noChangeArrowheads="1"/>
                            </pic:cNvPicPr>
                          </pic:nvPicPr>
                          <pic:blipFill>
                            <a:blip r:embed="rId868">
                              <a:extLst>
                                <a:ext uri="{28A0092B-C50C-407E-A947-70E740481C1C}">
                                  <a14:useLocalDpi xmlns:a14="http://schemas.microsoft.com/office/drawing/2010/main" val="0"/>
                                </a:ext>
                              </a:extLst>
                            </a:blip>
                            <a:srcRect/>
                            <a:stretch>
                              <a:fillRect/>
                            </a:stretch>
                          </pic:blipFill>
                          <pic:spPr bwMode="auto">
                            <a:xfrm>
                              <a:off x="10363" y="1527"/>
                              <a:ext cx="385" cy="6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46" name="Picture 4732"/>
                            <pic:cNvPicPr>
                              <a:picLocks noChangeAspect="1" noChangeArrowheads="1"/>
                            </pic:cNvPicPr>
                          </pic:nvPicPr>
                          <pic:blipFill>
                            <a:blip r:embed="rId869">
                              <a:extLst>
                                <a:ext uri="{28A0092B-C50C-407E-A947-70E740481C1C}">
                                  <a14:useLocalDpi xmlns:a14="http://schemas.microsoft.com/office/drawing/2010/main" val="0"/>
                                </a:ext>
                              </a:extLst>
                            </a:blip>
                            <a:srcRect/>
                            <a:stretch>
                              <a:fillRect/>
                            </a:stretch>
                          </pic:blipFill>
                          <pic:spPr bwMode="auto">
                            <a:xfrm>
                              <a:off x="10687" y="1527"/>
                              <a:ext cx="60" cy="3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47" name="Picture 4733"/>
                            <pic:cNvPicPr>
                              <a:picLocks noChangeAspect="1" noChangeArrowheads="1"/>
                            </pic:cNvPicPr>
                          </pic:nvPicPr>
                          <pic:blipFill>
                            <a:blip r:embed="rId870">
                              <a:extLst>
                                <a:ext uri="{28A0092B-C50C-407E-A947-70E740481C1C}">
                                  <a14:useLocalDpi xmlns:a14="http://schemas.microsoft.com/office/drawing/2010/main" val="0"/>
                                </a:ext>
                              </a:extLst>
                            </a:blip>
                            <a:srcRect/>
                            <a:stretch>
                              <a:fillRect/>
                            </a:stretch>
                          </pic:blipFill>
                          <pic:spPr bwMode="auto">
                            <a:xfrm>
                              <a:off x="10364" y="1587"/>
                              <a:ext cx="324" cy="3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148" name="Group 4734"/>
                        <wpg:cNvGrpSpPr>
                          <a:grpSpLocks/>
                        </wpg:cNvGrpSpPr>
                        <wpg:grpSpPr bwMode="auto">
                          <a:xfrm>
                            <a:off x="10364" y="1913"/>
                            <a:ext cx="326" cy="2"/>
                            <a:chOff x="10364" y="1913"/>
                            <a:chExt cx="326" cy="2"/>
                          </a:xfrm>
                        </wpg:grpSpPr>
                        <wps:wsp>
                          <wps:cNvPr id="17149" name="Freeform 4735"/>
                          <wps:cNvSpPr>
                            <a:spLocks/>
                          </wps:cNvSpPr>
                          <wps:spPr bwMode="auto">
                            <a:xfrm>
                              <a:off x="10364" y="1913"/>
                              <a:ext cx="326" cy="2"/>
                            </a:xfrm>
                            <a:custGeom>
                              <a:avLst/>
                              <a:gdLst>
                                <a:gd name="T0" fmla="+- 0 10364 10364"/>
                                <a:gd name="T1" fmla="*/ T0 w 326"/>
                                <a:gd name="T2" fmla="+- 0 1913 1913"/>
                                <a:gd name="T3" fmla="*/ 1913 h 2"/>
                                <a:gd name="T4" fmla="+- 0 10690 10364"/>
                                <a:gd name="T5" fmla="*/ T4 w 326"/>
                                <a:gd name="T6" fmla="+- 0 1913 1913"/>
                                <a:gd name="T7" fmla="*/ 1913 h 2"/>
                                <a:gd name="T8" fmla="+- 0 10690 10364"/>
                                <a:gd name="T9" fmla="*/ T8 w 326"/>
                                <a:gd name="T10" fmla="+- 0 1915 1913"/>
                                <a:gd name="T11" fmla="*/ 1915 h 2"/>
                                <a:gd name="T12" fmla="+- 0 10364 10364"/>
                                <a:gd name="T13" fmla="*/ T12 w 326"/>
                                <a:gd name="T14" fmla="+- 0 1915 1913"/>
                                <a:gd name="T15" fmla="*/ 1915 h 2"/>
                                <a:gd name="T16" fmla="+- 0 10364 10364"/>
                                <a:gd name="T17" fmla="*/ T16 w 326"/>
                                <a:gd name="T18" fmla="+- 0 1913 1913"/>
                                <a:gd name="T19" fmla="*/ 1913 h 2"/>
                              </a:gdLst>
                              <a:ahLst/>
                              <a:cxnLst>
                                <a:cxn ang="0">
                                  <a:pos x="T1" y="T3"/>
                                </a:cxn>
                                <a:cxn ang="0">
                                  <a:pos x="T5" y="T7"/>
                                </a:cxn>
                                <a:cxn ang="0">
                                  <a:pos x="T9" y="T11"/>
                                </a:cxn>
                                <a:cxn ang="0">
                                  <a:pos x="T13" y="T15"/>
                                </a:cxn>
                                <a:cxn ang="0">
                                  <a:pos x="T17" y="T19"/>
                                </a:cxn>
                              </a:cxnLst>
                              <a:rect l="0" t="0" r="r" b="b"/>
                              <a:pathLst>
                                <a:path w="326" h="2">
                                  <a:moveTo>
                                    <a:pt x="0" y="0"/>
                                  </a:moveTo>
                                  <a:lnTo>
                                    <a:pt x="326" y="0"/>
                                  </a:lnTo>
                                  <a:lnTo>
                                    <a:pt x="326"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50" name="Group 4736"/>
                        <wpg:cNvGrpSpPr>
                          <a:grpSpLocks/>
                        </wpg:cNvGrpSpPr>
                        <wpg:grpSpPr bwMode="auto">
                          <a:xfrm>
                            <a:off x="10688" y="1587"/>
                            <a:ext cx="2" cy="328"/>
                            <a:chOff x="10688" y="1587"/>
                            <a:chExt cx="2" cy="328"/>
                          </a:xfrm>
                        </wpg:grpSpPr>
                        <wps:wsp>
                          <wps:cNvPr id="17151" name="Freeform 4737"/>
                          <wps:cNvSpPr>
                            <a:spLocks/>
                          </wps:cNvSpPr>
                          <wps:spPr bwMode="auto">
                            <a:xfrm>
                              <a:off x="10688" y="1587"/>
                              <a:ext cx="2" cy="328"/>
                            </a:xfrm>
                            <a:custGeom>
                              <a:avLst/>
                              <a:gdLst>
                                <a:gd name="T0" fmla="+- 0 10688 10688"/>
                                <a:gd name="T1" fmla="*/ T0 w 2"/>
                                <a:gd name="T2" fmla="+- 0 1587 1587"/>
                                <a:gd name="T3" fmla="*/ 1587 h 328"/>
                                <a:gd name="T4" fmla="+- 0 10690 10688"/>
                                <a:gd name="T5" fmla="*/ T4 w 2"/>
                                <a:gd name="T6" fmla="+- 0 1587 1587"/>
                                <a:gd name="T7" fmla="*/ 1587 h 328"/>
                                <a:gd name="T8" fmla="+- 0 10690 10688"/>
                                <a:gd name="T9" fmla="*/ T8 w 2"/>
                                <a:gd name="T10" fmla="+- 0 1915 1587"/>
                                <a:gd name="T11" fmla="*/ 1915 h 328"/>
                                <a:gd name="T12" fmla="+- 0 10688 10688"/>
                                <a:gd name="T13" fmla="*/ T12 w 2"/>
                                <a:gd name="T14" fmla="+- 0 1915 1587"/>
                                <a:gd name="T15" fmla="*/ 1915 h 328"/>
                                <a:gd name="T16" fmla="+- 0 10688 10688"/>
                                <a:gd name="T17" fmla="*/ T16 w 2"/>
                                <a:gd name="T18" fmla="+- 0 1587 1587"/>
                                <a:gd name="T19" fmla="*/ 1587 h 328"/>
                              </a:gdLst>
                              <a:ahLst/>
                              <a:cxnLst>
                                <a:cxn ang="0">
                                  <a:pos x="T1" y="T3"/>
                                </a:cxn>
                                <a:cxn ang="0">
                                  <a:pos x="T5" y="T7"/>
                                </a:cxn>
                                <a:cxn ang="0">
                                  <a:pos x="T9" y="T11"/>
                                </a:cxn>
                                <a:cxn ang="0">
                                  <a:pos x="T13" y="T15"/>
                                </a:cxn>
                                <a:cxn ang="0">
                                  <a:pos x="T17" y="T19"/>
                                </a:cxn>
                              </a:cxnLst>
                              <a:rect l="0" t="0" r="r" b="b"/>
                              <a:pathLst>
                                <a:path w="2" h="328">
                                  <a:moveTo>
                                    <a:pt x="0" y="0"/>
                                  </a:moveTo>
                                  <a:lnTo>
                                    <a:pt x="2" y="0"/>
                                  </a:lnTo>
                                  <a:lnTo>
                                    <a:pt x="2" y="328"/>
                                  </a:lnTo>
                                  <a:lnTo>
                                    <a:pt x="0" y="32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152" name="Picture 4738"/>
                            <pic:cNvPicPr>
                              <a:picLocks noChangeAspect="1" noChangeArrowheads="1"/>
                            </pic:cNvPicPr>
                          </pic:nvPicPr>
                          <pic:blipFill>
                            <a:blip r:embed="rId871">
                              <a:extLst>
                                <a:ext uri="{28A0092B-C50C-407E-A947-70E740481C1C}">
                                  <a14:useLocalDpi xmlns:a14="http://schemas.microsoft.com/office/drawing/2010/main" val="0"/>
                                </a:ext>
                              </a:extLst>
                            </a:blip>
                            <a:srcRect/>
                            <a:stretch>
                              <a:fillRect/>
                            </a:stretch>
                          </pic:blipFill>
                          <pic:spPr bwMode="auto">
                            <a:xfrm>
                              <a:off x="10364" y="1587"/>
                              <a:ext cx="326"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53" name="Picture 4739"/>
                            <pic:cNvPicPr>
                              <a:picLocks noChangeAspect="1" noChangeArrowheads="1"/>
                            </pic:cNvPicPr>
                          </pic:nvPicPr>
                          <pic:blipFill>
                            <a:blip r:embed="rId872">
                              <a:extLst>
                                <a:ext uri="{28A0092B-C50C-407E-A947-70E740481C1C}">
                                  <a14:useLocalDpi xmlns:a14="http://schemas.microsoft.com/office/drawing/2010/main" val="0"/>
                                </a:ext>
                              </a:extLst>
                            </a:blip>
                            <a:srcRect/>
                            <a:stretch>
                              <a:fillRect/>
                            </a:stretch>
                          </pic:blipFill>
                          <pic:spPr bwMode="auto">
                            <a:xfrm>
                              <a:off x="10364" y="1587"/>
                              <a:ext cx="2" cy="3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54" name="Picture 4740"/>
                            <pic:cNvPicPr>
                              <a:picLocks noChangeAspect="1" noChangeArrowheads="1"/>
                            </pic:cNvPicPr>
                          </pic:nvPicPr>
                          <pic:blipFill>
                            <a:blip r:embed="rId682">
                              <a:extLst>
                                <a:ext uri="{28A0092B-C50C-407E-A947-70E740481C1C}">
                                  <a14:useLocalDpi xmlns:a14="http://schemas.microsoft.com/office/drawing/2010/main" val="0"/>
                                </a:ext>
                              </a:extLst>
                            </a:blip>
                            <a:srcRect/>
                            <a:stretch>
                              <a:fillRect/>
                            </a:stretch>
                          </pic:blipFill>
                          <pic:spPr bwMode="auto">
                            <a:xfrm>
                              <a:off x="10508" y="1686"/>
                              <a:ext cx="150"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55" name="Picture 4741"/>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10508" y="1607"/>
                              <a:ext cx="150" cy="1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156" name="Group 4742"/>
                        <wpg:cNvGrpSpPr>
                          <a:grpSpLocks/>
                        </wpg:cNvGrpSpPr>
                        <wpg:grpSpPr bwMode="auto">
                          <a:xfrm>
                            <a:off x="10508" y="1703"/>
                            <a:ext cx="152" cy="2"/>
                            <a:chOff x="10508" y="1703"/>
                            <a:chExt cx="152" cy="2"/>
                          </a:xfrm>
                        </wpg:grpSpPr>
                        <wps:wsp>
                          <wps:cNvPr id="17157" name="Freeform 4743"/>
                          <wps:cNvSpPr>
                            <a:spLocks/>
                          </wps:cNvSpPr>
                          <wps:spPr bwMode="auto">
                            <a:xfrm>
                              <a:off x="10508" y="1703"/>
                              <a:ext cx="152" cy="2"/>
                            </a:xfrm>
                            <a:custGeom>
                              <a:avLst/>
                              <a:gdLst>
                                <a:gd name="T0" fmla="+- 0 10508 10508"/>
                                <a:gd name="T1" fmla="*/ T0 w 152"/>
                                <a:gd name="T2" fmla="+- 0 1703 1703"/>
                                <a:gd name="T3" fmla="*/ 1703 h 2"/>
                                <a:gd name="T4" fmla="+- 0 10660 10508"/>
                                <a:gd name="T5" fmla="*/ T4 w 152"/>
                                <a:gd name="T6" fmla="+- 0 1703 1703"/>
                                <a:gd name="T7" fmla="*/ 1703 h 2"/>
                                <a:gd name="T8" fmla="+- 0 10660 10508"/>
                                <a:gd name="T9" fmla="*/ T8 w 152"/>
                                <a:gd name="T10" fmla="+- 0 1705 1703"/>
                                <a:gd name="T11" fmla="*/ 1705 h 2"/>
                                <a:gd name="T12" fmla="+- 0 10508 10508"/>
                                <a:gd name="T13" fmla="*/ T12 w 152"/>
                                <a:gd name="T14" fmla="+- 0 1705 1703"/>
                                <a:gd name="T15" fmla="*/ 1705 h 2"/>
                                <a:gd name="T16" fmla="+- 0 10508 10508"/>
                                <a:gd name="T17" fmla="*/ T16 w 152"/>
                                <a:gd name="T18" fmla="+- 0 1703 1703"/>
                                <a:gd name="T19" fmla="*/ 1703 h 2"/>
                              </a:gdLst>
                              <a:ahLst/>
                              <a:cxnLst>
                                <a:cxn ang="0">
                                  <a:pos x="T1" y="T3"/>
                                </a:cxn>
                                <a:cxn ang="0">
                                  <a:pos x="T5" y="T7"/>
                                </a:cxn>
                                <a:cxn ang="0">
                                  <a:pos x="T9" y="T11"/>
                                </a:cxn>
                                <a:cxn ang="0">
                                  <a:pos x="T13" y="T15"/>
                                </a:cxn>
                                <a:cxn ang="0">
                                  <a:pos x="T17" y="T19"/>
                                </a:cxn>
                              </a:cxnLst>
                              <a:rect l="0" t="0" r="r" b="b"/>
                              <a:pathLst>
                                <a:path w="152" h="2">
                                  <a:moveTo>
                                    <a:pt x="0" y="0"/>
                                  </a:moveTo>
                                  <a:lnTo>
                                    <a:pt x="152" y="0"/>
                                  </a:lnTo>
                                  <a:lnTo>
                                    <a:pt x="15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58" name="Group 4744"/>
                        <wpg:cNvGrpSpPr>
                          <a:grpSpLocks/>
                        </wpg:cNvGrpSpPr>
                        <wpg:grpSpPr bwMode="auto">
                          <a:xfrm>
                            <a:off x="10658" y="1607"/>
                            <a:ext cx="2" cy="98"/>
                            <a:chOff x="10658" y="1607"/>
                            <a:chExt cx="2" cy="98"/>
                          </a:xfrm>
                        </wpg:grpSpPr>
                        <wps:wsp>
                          <wps:cNvPr id="17159" name="Freeform 4745"/>
                          <wps:cNvSpPr>
                            <a:spLocks/>
                          </wps:cNvSpPr>
                          <wps:spPr bwMode="auto">
                            <a:xfrm>
                              <a:off x="10658" y="1607"/>
                              <a:ext cx="2" cy="98"/>
                            </a:xfrm>
                            <a:custGeom>
                              <a:avLst/>
                              <a:gdLst>
                                <a:gd name="T0" fmla="+- 0 10658 10658"/>
                                <a:gd name="T1" fmla="*/ T0 w 2"/>
                                <a:gd name="T2" fmla="+- 0 1607 1607"/>
                                <a:gd name="T3" fmla="*/ 1607 h 98"/>
                                <a:gd name="T4" fmla="+- 0 10660 10658"/>
                                <a:gd name="T5" fmla="*/ T4 w 2"/>
                                <a:gd name="T6" fmla="+- 0 1607 1607"/>
                                <a:gd name="T7" fmla="*/ 1607 h 98"/>
                                <a:gd name="T8" fmla="+- 0 10660 10658"/>
                                <a:gd name="T9" fmla="*/ T8 w 2"/>
                                <a:gd name="T10" fmla="+- 0 1705 1607"/>
                                <a:gd name="T11" fmla="*/ 1705 h 98"/>
                                <a:gd name="T12" fmla="+- 0 10658 10658"/>
                                <a:gd name="T13" fmla="*/ T12 w 2"/>
                                <a:gd name="T14" fmla="+- 0 1705 1607"/>
                                <a:gd name="T15" fmla="*/ 1705 h 98"/>
                                <a:gd name="T16" fmla="+- 0 10658 10658"/>
                                <a:gd name="T17" fmla="*/ T16 w 2"/>
                                <a:gd name="T18" fmla="+- 0 1607 1607"/>
                                <a:gd name="T19" fmla="*/ 1607 h 98"/>
                              </a:gdLst>
                              <a:ahLst/>
                              <a:cxnLst>
                                <a:cxn ang="0">
                                  <a:pos x="T1" y="T3"/>
                                </a:cxn>
                                <a:cxn ang="0">
                                  <a:pos x="T5" y="T7"/>
                                </a:cxn>
                                <a:cxn ang="0">
                                  <a:pos x="T9" y="T11"/>
                                </a:cxn>
                                <a:cxn ang="0">
                                  <a:pos x="T13" y="T15"/>
                                </a:cxn>
                                <a:cxn ang="0">
                                  <a:pos x="T17" y="T19"/>
                                </a:cxn>
                              </a:cxnLst>
                              <a:rect l="0" t="0" r="r" b="b"/>
                              <a:pathLst>
                                <a:path w="2" h="98">
                                  <a:moveTo>
                                    <a:pt x="0" y="0"/>
                                  </a:moveTo>
                                  <a:lnTo>
                                    <a:pt x="2" y="0"/>
                                  </a:lnTo>
                                  <a:lnTo>
                                    <a:pt x="2" y="98"/>
                                  </a:lnTo>
                                  <a:lnTo>
                                    <a:pt x="0" y="9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160" name="Picture 4746"/>
                            <pic:cNvPicPr>
                              <a:picLocks noChangeAspect="1" noChangeArrowheads="1"/>
                            </pic:cNvPicPr>
                          </pic:nvPicPr>
                          <pic:blipFill>
                            <a:blip r:embed="rId873">
                              <a:extLst>
                                <a:ext uri="{28A0092B-C50C-407E-A947-70E740481C1C}">
                                  <a14:useLocalDpi xmlns:a14="http://schemas.microsoft.com/office/drawing/2010/main" val="0"/>
                                </a:ext>
                              </a:extLst>
                            </a:blip>
                            <a:srcRect/>
                            <a:stretch>
                              <a:fillRect/>
                            </a:stretch>
                          </pic:blipFill>
                          <pic:spPr bwMode="auto">
                            <a:xfrm>
                              <a:off x="10508" y="1607"/>
                              <a:ext cx="152" cy="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161" name="Group 4747"/>
                        <wpg:cNvGrpSpPr>
                          <a:grpSpLocks/>
                        </wpg:cNvGrpSpPr>
                        <wpg:grpSpPr bwMode="auto">
                          <a:xfrm>
                            <a:off x="10508" y="1607"/>
                            <a:ext cx="2" cy="98"/>
                            <a:chOff x="10508" y="1607"/>
                            <a:chExt cx="2" cy="98"/>
                          </a:xfrm>
                        </wpg:grpSpPr>
                        <wps:wsp>
                          <wps:cNvPr id="17162" name="Freeform 4748"/>
                          <wps:cNvSpPr>
                            <a:spLocks/>
                          </wps:cNvSpPr>
                          <wps:spPr bwMode="auto">
                            <a:xfrm>
                              <a:off x="10508" y="1607"/>
                              <a:ext cx="2" cy="98"/>
                            </a:xfrm>
                            <a:custGeom>
                              <a:avLst/>
                              <a:gdLst>
                                <a:gd name="T0" fmla="+- 0 10508 10508"/>
                                <a:gd name="T1" fmla="*/ T0 w 2"/>
                                <a:gd name="T2" fmla="+- 0 1607 1607"/>
                                <a:gd name="T3" fmla="*/ 1607 h 98"/>
                                <a:gd name="T4" fmla="+- 0 10510 10508"/>
                                <a:gd name="T5" fmla="*/ T4 w 2"/>
                                <a:gd name="T6" fmla="+- 0 1607 1607"/>
                                <a:gd name="T7" fmla="*/ 1607 h 98"/>
                                <a:gd name="T8" fmla="+- 0 10510 10508"/>
                                <a:gd name="T9" fmla="*/ T8 w 2"/>
                                <a:gd name="T10" fmla="+- 0 1705 1607"/>
                                <a:gd name="T11" fmla="*/ 1705 h 98"/>
                                <a:gd name="T12" fmla="+- 0 10508 10508"/>
                                <a:gd name="T13" fmla="*/ T12 w 2"/>
                                <a:gd name="T14" fmla="+- 0 1705 1607"/>
                                <a:gd name="T15" fmla="*/ 1705 h 98"/>
                                <a:gd name="T16" fmla="+- 0 10508 10508"/>
                                <a:gd name="T17" fmla="*/ T16 w 2"/>
                                <a:gd name="T18" fmla="+- 0 1607 1607"/>
                                <a:gd name="T19" fmla="*/ 1607 h 98"/>
                              </a:gdLst>
                              <a:ahLst/>
                              <a:cxnLst>
                                <a:cxn ang="0">
                                  <a:pos x="T1" y="T3"/>
                                </a:cxn>
                                <a:cxn ang="0">
                                  <a:pos x="T5" y="T7"/>
                                </a:cxn>
                                <a:cxn ang="0">
                                  <a:pos x="T9" y="T11"/>
                                </a:cxn>
                                <a:cxn ang="0">
                                  <a:pos x="T13" y="T15"/>
                                </a:cxn>
                                <a:cxn ang="0">
                                  <a:pos x="T17" y="T19"/>
                                </a:cxn>
                              </a:cxnLst>
                              <a:rect l="0" t="0" r="r" b="b"/>
                              <a:pathLst>
                                <a:path w="2" h="98">
                                  <a:moveTo>
                                    <a:pt x="0" y="0"/>
                                  </a:moveTo>
                                  <a:lnTo>
                                    <a:pt x="2" y="0"/>
                                  </a:lnTo>
                                  <a:lnTo>
                                    <a:pt x="2" y="98"/>
                                  </a:lnTo>
                                  <a:lnTo>
                                    <a:pt x="0" y="9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163" name="Picture 4749"/>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1625"/>
                              <a:ext cx="37"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64" name="Picture 4750"/>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1625"/>
                              <a:ext cx="35" cy="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65" name="Picture 4751"/>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1625"/>
                              <a:ext cx="33"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66" name="Picture 4752"/>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614" y="1625"/>
                              <a:ext cx="31" cy="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67" name="Picture 4753"/>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10614" y="1625"/>
                              <a:ext cx="29"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68" name="Picture 4754"/>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1625"/>
                              <a:ext cx="27"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69" name="Picture 475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1625"/>
                              <a:ext cx="26"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0" name="Picture 4756"/>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1625"/>
                              <a:ext cx="24"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1" name="Picture 4757"/>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614" y="1625"/>
                              <a:ext cx="22"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2" name="Picture 4758"/>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614" y="1625"/>
                              <a:ext cx="20"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3" name="Picture 4759"/>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614" y="1625"/>
                              <a:ext cx="18" cy="1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4" name="Picture 4760"/>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614" y="1625"/>
                              <a:ext cx="16"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5" name="Picture 476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614" y="1625"/>
                              <a:ext cx="15"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6" name="Picture 4762"/>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614" y="1625"/>
                              <a:ext cx="13"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7" name="Picture 476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1625"/>
                              <a:ext cx="11"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8" name="Picture 476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1625"/>
                              <a:ext cx="9"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79" name="Picture 476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1625"/>
                              <a:ext cx="7"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80" name="Picture 476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614" y="1625"/>
                              <a:ext cx="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81" name="Picture 4767"/>
                            <pic:cNvPicPr>
                              <a:picLocks noChangeAspect="1" noChangeArrowheads="1"/>
                            </pic:cNvPicPr>
                          </pic:nvPicPr>
                          <pic:blipFill>
                            <a:blip r:embed="rId874">
                              <a:extLst>
                                <a:ext uri="{28A0092B-C50C-407E-A947-70E740481C1C}">
                                  <a14:useLocalDpi xmlns:a14="http://schemas.microsoft.com/office/drawing/2010/main" val="0"/>
                                </a:ext>
                              </a:extLst>
                            </a:blip>
                            <a:srcRect/>
                            <a:stretch>
                              <a:fillRect/>
                            </a:stretch>
                          </pic:blipFill>
                          <pic:spPr bwMode="auto">
                            <a:xfrm>
                              <a:off x="10614" y="1625"/>
                              <a:ext cx="4"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182" name="Group 4768"/>
                        <wpg:cNvGrpSpPr>
                          <a:grpSpLocks/>
                        </wpg:cNvGrpSpPr>
                        <wpg:grpSpPr bwMode="auto">
                          <a:xfrm>
                            <a:off x="10614" y="1625"/>
                            <a:ext cx="2" cy="2"/>
                            <a:chOff x="10614" y="1625"/>
                            <a:chExt cx="2" cy="2"/>
                          </a:xfrm>
                        </wpg:grpSpPr>
                        <wps:wsp>
                          <wps:cNvPr id="17183" name="Freeform 4769"/>
                          <wps:cNvSpPr>
                            <a:spLocks/>
                          </wps:cNvSpPr>
                          <wps:spPr bwMode="auto">
                            <a:xfrm>
                              <a:off x="10614" y="1625"/>
                              <a:ext cx="2" cy="2"/>
                            </a:xfrm>
                            <a:custGeom>
                              <a:avLst/>
                              <a:gdLst>
                                <a:gd name="T0" fmla="+- 0 10614 10614"/>
                                <a:gd name="T1" fmla="*/ T0 w 2"/>
                                <a:gd name="T2" fmla="+- 0 1625 1625"/>
                                <a:gd name="T3" fmla="*/ 1625 h 1"/>
                                <a:gd name="T4" fmla="+- 0 10616 10614"/>
                                <a:gd name="T5" fmla="*/ T4 w 2"/>
                                <a:gd name="T6" fmla="+- 0 1625 1625"/>
                                <a:gd name="T7" fmla="*/ 1625 h 1"/>
                                <a:gd name="T8" fmla="+- 0 10616 10614"/>
                                <a:gd name="T9" fmla="*/ T8 w 2"/>
                                <a:gd name="T10" fmla="+- 0 1626 1625"/>
                                <a:gd name="T11" fmla="*/ 1626 h 1"/>
                                <a:gd name="T12" fmla="+- 0 10614 10614"/>
                                <a:gd name="T13" fmla="*/ T12 w 2"/>
                                <a:gd name="T14" fmla="+- 0 1626 1625"/>
                                <a:gd name="T15" fmla="*/ 1626 h 1"/>
                                <a:gd name="T16" fmla="+- 0 10614 10614"/>
                                <a:gd name="T17" fmla="*/ T16 w 2"/>
                                <a:gd name="T18" fmla="+- 0 1625 1625"/>
                                <a:gd name="T19" fmla="*/ 1625 h 1"/>
                              </a:gdLst>
                              <a:ahLst/>
                              <a:cxnLst>
                                <a:cxn ang="0">
                                  <a:pos x="T1" y="T3"/>
                                </a:cxn>
                                <a:cxn ang="0">
                                  <a:pos x="T5" y="T7"/>
                                </a:cxn>
                                <a:cxn ang="0">
                                  <a:pos x="T9" y="T11"/>
                                </a:cxn>
                                <a:cxn ang="0">
                                  <a:pos x="T13" y="T15"/>
                                </a:cxn>
                                <a:cxn ang="0">
                                  <a:pos x="T17" y="T19"/>
                                </a:cxn>
                              </a:cxnLst>
                              <a:rect l="0" t="0" r="r" b="b"/>
                              <a:pathLst>
                                <a:path w="2" h="1">
                                  <a:moveTo>
                                    <a:pt x="0" y="0"/>
                                  </a:moveTo>
                                  <a:lnTo>
                                    <a:pt x="2" y="0"/>
                                  </a:lnTo>
                                  <a:lnTo>
                                    <a:pt x="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84" name="Group 4770"/>
                        <wpg:cNvGrpSpPr>
                          <a:grpSpLocks/>
                        </wpg:cNvGrpSpPr>
                        <wpg:grpSpPr bwMode="auto">
                          <a:xfrm>
                            <a:off x="10614" y="1654"/>
                            <a:ext cx="38" cy="2"/>
                            <a:chOff x="10614" y="1654"/>
                            <a:chExt cx="38" cy="2"/>
                          </a:xfrm>
                        </wpg:grpSpPr>
                        <wps:wsp>
                          <wps:cNvPr id="17185" name="Freeform 4771"/>
                          <wps:cNvSpPr>
                            <a:spLocks/>
                          </wps:cNvSpPr>
                          <wps:spPr bwMode="auto">
                            <a:xfrm>
                              <a:off x="10614" y="1654"/>
                              <a:ext cx="38" cy="2"/>
                            </a:xfrm>
                            <a:custGeom>
                              <a:avLst/>
                              <a:gdLst>
                                <a:gd name="T0" fmla="+- 0 10614 10614"/>
                                <a:gd name="T1" fmla="*/ T0 w 38"/>
                                <a:gd name="T2" fmla="+- 0 1654 1654"/>
                                <a:gd name="T3" fmla="*/ 1654 h 2"/>
                                <a:gd name="T4" fmla="+- 0 10652 10614"/>
                                <a:gd name="T5" fmla="*/ T4 w 38"/>
                                <a:gd name="T6" fmla="+- 0 1654 1654"/>
                                <a:gd name="T7" fmla="*/ 1654 h 2"/>
                                <a:gd name="T8" fmla="+- 0 10652 10614"/>
                                <a:gd name="T9" fmla="*/ T8 w 38"/>
                                <a:gd name="T10" fmla="+- 0 1656 1654"/>
                                <a:gd name="T11" fmla="*/ 1656 h 2"/>
                                <a:gd name="T12" fmla="+- 0 10614 10614"/>
                                <a:gd name="T13" fmla="*/ T12 w 38"/>
                                <a:gd name="T14" fmla="+- 0 1656 1654"/>
                                <a:gd name="T15" fmla="*/ 1656 h 2"/>
                                <a:gd name="T16" fmla="+- 0 10614 10614"/>
                                <a:gd name="T17" fmla="*/ T16 w 38"/>
                                <a:gd name="T18" fmla="+- 0 1654 1654"/>
                                <a:gd name="T19" fmla="*/ 1654 h 2"/>
                              </a:gdLst>
                              <a:ahLst/>
                              <a:cxnLst>
                                <a:cxn ang="0">
                                  <a:pos x="T1" y="T3"/>
                                </a:cxn>
                                <a:cxn ang="0">
                                  <a:pos x="T5" y="T7"/>
                                </a:cxn>
                                <a:cxn ang="0">
                                  <a:pos x="T9" y="T11"/>
                                </a:cxn>
                                <a:cxn ang="0">
                                  <a:pos x="T13" y="T15"/>
                                </a:cxn>
                                <a:cxn ang="0">
                                  <a:pos x="T17" y="T19"/>
                                </a:cxn>
                              </a:cxnLst>
                              <a:rect l="0" t="0" r="r" b="b"/>
                              <a:pathLst>
                                <a:path w="38" h="2">
                                  <a:moveTo>
                                    <a:pt x="0" y="0"/>
                                  </a:moveTo>
                                  <a:lnTo>
                                    <a:pt x="38" y="0"/>
                                  </a:lnTo>
                                  <a:lnTo>
                                    <a:pt x="38"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86" name="Group 4772"/>
                        <wpg:cNvGrpSpPr>
                          <a:grpSpLocks/>
                        </wpg:cNvGrpSpPr>
                        <wpg:grpSpPr bwMode="auto">
                          <a:xfrm>
                            <a:off x="10651" y="1625"/>
                            <a:ext cx="2" cy="31"/>
                            <a:chOff x="10651" y="1625"/>
                            <a:chExt cx="2" cy="31"/>
                          </a:xfrm>
                        </wpg:grpSpPr>
                        <wps:wsp>
                          <wps:cNvPr id="17187" name="Freeform 4773"/>
                          <wps:cNvSpPr>
                            <a:spLocks/>
                          </wps:cNvSpPr>
                          <wps:spPr bwMode="auto">
                            <a:xfrm>
                              <a:off x="10651" y="1625"/>
                              <a:ext cx="2" cy="31"/>
                            </a:xfrm>
                            <a:custGeom>
                              <a:avLst/>
                              <a:gdLst>
                                <a:gd name="T0" fmla="+- 0 10651 10651"/>
                                <a:gd name="T1" fmla="*/ T0 w 2"/>
                                <a:gd name="T2" fmla="+- 0 1625 1625"/>
                                <a:gd name="T3" fmla="*/ 1625 h 31"/>
                                <a:gd name="T4" fmla="+- 0 10652 10651"/>
                                <a:gd name="T5" fmla="*/ T4 w 2"/>
                                <a:gd name="T6" fmla="+- 0 1625 1625"/>
                                <a:gd name="T7" fmla="*/ 1625 h 31"/>
                                <a:gd name="T8" fmla="+- 0 10652 10651"/>
                                <a:gd name="T9" fmla="*/ T8 w 2"/>
                                <a:gd name="T10" fmla="+- 0 1656 1625"/>
                                <a:gd name="T11" fmla="*/ 1656 h 31"/>
                                <a:gd name="T12" fmla="+- 0 10651 10651"/>
                                <a:gd name="T13" fmla="*/ T12 w 2"/>
                                <a:gd name="T14" fmla="+- 0 1656 1625"/>
                                <a:gd name="T15" fmla="*/ 1656 h 31"/>
                                <a:gd name="T16" fmla="+- 0 10651 10651"/>
                                <a:gd name="T17" fmla="*/ T16 w 2"/>
                                <a:gd name="T18" fmla="+- 0 1625 1625"/>
                                <a:gd name="T19" fmla="*/ 1625 h 31"/>
                              </a:gdLst>
                              <a:ahLst/>
                              <a:cxnLst>
                                <a:cxn ang="0">
                                  <a:pos x="T1" y="T3"/>
                                </a:cxn>
                                <a:cxn ang="0">
                                  <a:pos x="T5" y="T7"/>
                                </a:cxn>
                                <a:cxn ang="0">
                                  <a:pos x="T9" y="T11"/>
                                </a:cxn>
                                <a:cxn ang="0">
                                  <a:pos x="T13" y="T15"/>
                                </a:cxn>
                                <a:cxn ang="0">
                                  <a:pos x="T17" y="T19"/>
                                </a:cxn>
                              </a:cxnLst>
                              <a:rect l="0" t="0" r="r" b="b"/>
                              <a:pathLst>
                                <a:path w="2" h="31">
                                  <a:moveTo>
                                    <a:pt x="0" y="0"/>
                                  </a:moveTo>
                                  <a:lnTo>
                                    <a:pt x="1" y="0"/>
                                  </a:lnTo>
                                  <a:lnTo>
                                    <a:pt x="1" y="31"/>
                                  </a:lnTo>
                                  <a:lnTo>
                                    <a:pt x="0" y="3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188" name="Group 4774"/>
                        <wpg:cNvGrpSpPr>
                          <a:grpSpLocks/>
                        </wpg:cNvGrpSpPr>
                        <wpg:grpSpPr bwMode="auto">
                          <a:xfrm>
                            <a:off x="10614" y="1625"/>
                            <a:ext cx="38" cy="2"/>
                            <a:chOff x="10614" y="1625"/>
                            <a:chExt cx="38" cy="2"/>
                          </a:xfrm>
                        </wpg:grpSpPr>
                        <wps:wsp>
                          <wps:cNvPr id="17189" name="Freeform 4775"/>
                          <wps:cNvSpPr>
                            <a:spLocks/>
                          </wps:cNvSpPr>
                          <wps:spPr bwMode="auto">
                            <a:xfrm>
                              <a:off x="10614" y="1625"/>
                              <a:ext cx="38" cy="2"/>
                            </a:xfrm>
                            <a:custGeom>
                              <a:avLst/>
                              <a:gdLst>
                                <a:gd name="T0" fmla="+- 0 10614 10614"/>
                                <a:gd name="T1" fmla="*/ T0 w 38"/>
                                <a:gd name="T2" fmla="+- 0 1625 1625"/>
                                <a:gd name="T3" fmla="*/ 1625 h 2"/>
                                <a:gd name="T4" fmla="+- 0 10652 10614"/>
                                <a:gd name="T5" fmla="*/ T4 w 38"/>
                                <a:gd name="T6" fmla="+- 0 1625 1625"/>
                                <a:gd name="T7" fmla="*/ 1625 h 2"/>
                                <a:gd name="T8" fmla="+- 0 10652 10614"/>
                                <a:gd name="T9" fmla="*/ T8 w 38"/>
                                <a:gd name="T10" fmla="+- 0 1627 1625"/>
                                <a:gd name="T11" fmla="*/ 1627 h 2"/>
                                <a:gd name="T12" fmla="+- 0 10614 10614"/>
                                <a:gd name="T13" fmla="*/ T12 w 38"/>
                                <a:gd name="T14" fmla="+- 0 1627 1625"/>
                                <a:gd name="T15" fmla="*/ 1627 h 2"/>
                                <a:gd name="T16" fmla="+- 0 10614 10614"/>
                                <a:gd name="T17" fmla="*/ T16 w 38"/>
                                <a:gd name="T18" fmla="+- 0 1625 1625"/>
                                <a:gd name="T19" fmla="*/ 1625 h 2"/>
                              </a:gdLst>
                              <a:ahLst/>
                              <a:cxnLst>
                                <a:cxn ang="0">
                                  <a:pos x="T1" y="T3"/>
                                </a:cxn>
                                <a:cxn ang="0">
                                  <a:pos x="T5" y="T7"/>
                                </a:cxn>
                                <a:cxn ang="0">
                                  <a:pos x="T9" y="T11"/>
                                </a:cxn>
                                <a:cxn ang="0">
                                  <a:pos x="T13" y="T15"/>
                                </a:cxn>
                                <a:cxn ang="0">
                                  <a:pos x="T17" y="T19"/>
                                </a:cxn>
                              </a:cxnLst>
                              <a:rect l="0" t="0" r="r" b="b"/>
                              <a:pathLst>
                                <a:path w="38" h="2">
                                  <a:moveTo>
                                    <a:pt x="0" y="0"/>
                                  </a:moveTo>
                                  <a:lnTo>
                                    <a:pt x="38" y="0"/>
                                  </a:lnTo>
                                  <a:lnTo>
                                    <a:pt x="38"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190" name="Picture 4776"/>
                            <pic:cNvPicPr>
                              <a:picLocks noChangeAspect="1" noChangeArrowheads="1"/>
                            </pic:cNvPicPr>
                          </pic:nvPicPr>
                          <pic:blipFill>
                            <a:blip r:embed="rId685">
                              <a:extLst>
                                <a:ext uri="{28A0092B-C50C-407E-A947-70E740481C1C}">
                                  <a14:useLocalDpi xmlns:a14="http://schemas.microsoft.com/office/drawing/2010/main" val="0"/>
                                </a:ext>
                              </a:extLst>
                            </a:blip>
                            <a:srcRect/>
                            <a:stretch>
                              <a:fillRect/>
                            </a:stretch>
                          </pic:blipFill>
                          <pic:spPr bwMode="auto">
                            <a:xfrm>
                              <a:off x="10614" y="1625"/>
                              <a:ext cx="2" cy="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91" name="Picture 4777"/>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539" y="1625"/>
                              <a:ext cx="60"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92" name="Picture 4778"/>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539" y="1625"/>
                              <a:ext cx="59" cy="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93" name="Picture 4779"/>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10539" y="1625"/>
                              <a:ext cx="57" cy="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94" name="Picture 4780"/>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539" y="1625"/>
                              <a:ext cx="55"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95" name="Picture 4781"/>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539" y="1625"/>
                              <a:ext cx="53" cy="2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196" name="Picture 4782"/>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539" y="1625"/>
                              <a:ext cx="51" cy="2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197" name="Group 4783"/>
                        <wpg:cNvGrpSpPr>
                          <a:grpSpLocks/>
                        </wpg:cNvGrpSpPr>
                        <wpg:grpSpPr bwMode="auto">
                          <a:xfrm>
                            <a:off x="10586" y="1625"/>
                            <a:ext cx="2" cy="24"/>
                            <a:chOff x="10586" y="1625"/>
                            <a:chExt cx="2" cy="24"/>
                          </a:xfrm>
                        </wpg:grpSpPr>
                        <wps:wsp>
                          <wps:cNvPr id="17198" name="Freeform 4784"/>
                          <wps:cNvSpPr>
                            <a:spLocks/>
                          </wps:cNvSpPr>
                          <wps:spPr bwMode="auto">
                            <a:xfrm>
                              <a:off x="10586" y="1625"/>
                              <a:ext cx="2" cy="24"/>
                            </a:xfrm>
                            <a:custGeom>
                              <a:avLst/>
                              <a:gdLst>
                                <a:gd name="T0" fmla="+- 0 10588 10586"/>
                                <a:gd name="T1" fmla="*/ T0 w 2"/>
                                <a:gd name="T2" fmla="+- 0 1625 1625"/>
                                <a:gd name="T3" fmla="*/ 1625 h 24"/>
                                <a:gd name="T4" fmla="+- 0 10586 10586"/>
                                <a:gd name="T5" fmla="*/ T4 w 2"/>
                                <a:gd name="T6" fmla="+- 0 1625 1625"/>
                                <a:gd name="T7" fmla="*/ 1625 h 24"/>
                                <a:gd name="T8" fmla="+- 0 10586 10586"/>
                                <a:gd name="T9" fmla="*/ T8 w 2"/>
                                <a:gd name="T10" fmla="+- 0 1649 1625"/>
                                <a:gd name="T11" fmla="*/ 1649 h 24"/>
                                <a:gd name="T12" fmla="+- 0 10588 10586"/>
                                <a:gd name="T13" fmla="*/ T12 w 2"/>
                                <a:gd name="T14" fmla="+- 0 1649 1625"/>
                                <a:gd name="T15" fmla="*/ 1649 h 24"/>
                                <a:gd name="T16" fmla="+- 0 10588 10586"/>
                                <a:gd name="T17" fmla="*/ T16 w 2"/>
                                <a:gd name="T18" fmla="+- 0 1625 1625"/>
                                <a:gd name="T19" fmla="*/ 1625 h 24"/>
                              </a:gdLst>
                              <a:ahLst/>
                              <a:cxnLst>
                                <a:cxn ang="0">
                                  <a:pos x="T1" y="T3"/>
                                </a:cxn>
                                <a:cxn ang="0">
                                  <a:pos x="T5" y="T7"/>
                                </a:cxn>
                                <a:cxn ang="0">
                                  <a:pos x="T9" y="T11"/>
                                </a:cxn>
                                <a:cxn ang="0">
                                  <a:pos x="T13" y="T15"/>
                                </a:cxn>
                                <a:cxn ang="0">
                                  <a:pos x="T17" y="T19"/>
                                </a:cxn>
                              </a:cxnLst>
                              <a:rect l="0" t="0" r="r" b="b"/>
                              <a:pathLst>
                                <a:path w="2" h="24">
                                  <a:moveTo>
                                    <a:pt x="2" y="0"/>
                                  </a:moveTo>
                                  <a:lnTo>
                                    <a:pt x="0" y="0"/>
                                  </a:lnTo>
                                  <a:lnTo>
                                    <a:pt x="0" y="24"/>
                                  </a:lnTo>
                                  <a:lnTo>
                                    <a:pt x="2" y="24"/>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199" name="Picture 4785"/>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10539" y="1625"/>
                              <a:ext cx="48"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0" name="Picture 4786"/>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10539" y="1625"/>
                              <a:ext cx="46" cy="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1" name="Picture 4787"/>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1625"/>
                              <a:ext cx="44"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2" name="Picture 4788"/>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1625"/>
                              <a:ext cx="42"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3" name="Picture 4789"/>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1625"/>
                              <a:ext cx="40" cy="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4" name="Picture 4790"/>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1625"/>
                              <a:ext cx="38"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5" name="Picture 4791"/>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10539" y="1625"/>
                              <a:ext cx="37"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6" name="Picture 4792"/>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1625"/>
                              <a:ext cx="35"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7" name="Picture 4793"/>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1625"/>
                              <a:ext cx="33" cy="1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8" name="Picture 4794"/>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1625"/>
                              <a:ext cx="31"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09" name="Picture 4795"/>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1625"/>
                              <a:ext cx="29" cy="1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0" name="Picture 4796"/>
                            <pic:cNvPicPr>
                              <a:picLocks noChangeAspect="1" noChangeArrowheads="1"/>
                            </pic:cNvPicPr>
                          </pic:nvPicPr>
                          <pic:blipFill>
                            <a:blip r:embed="rId684">
                              <a:extLst>
                                <a:ext uri="{28A0092B-C50C-407E-A947-70E740481C1C}">
                                  <a14:useLocalDpi xmlns:a14="http://schemas.microsoft.com/office/drawing/2010/main" val="0"/>
                                </a:ext>
                              </a:extLst>
                            </a:blip>
                            <a:srcRect/>
                            <a:stretch>
                              <a:fillRect/>
                            </a:stretch>
                          </pic:blipFill>
                          <pic:spPr bwMode="auto">
                            <a:xfrm>
                              <a:off x="10539" y="1625"/>
                              <a:ext cx="27"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1" name="Picture 4797"/>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10539" y="1625"/>
                              <a:ext cx="26"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2" name="Picture 4798"/>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1625"/>
                              <a:ext cx="24"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3" name="Picture 4799"/>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1625"/>
                              <a:ext cx="22"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4" name="Picture 480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1625"/>
                              <a:ext cx="2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5" name="Picture 480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1625"/>
                              <a:ext cx="18"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6" name="Picture 4802"/>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10539" y="1625"/>
                              <a:ext cx="16"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7" name="Picture 480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1625"/>
                              <a:ext cx="15"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8" name="Picture 480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1625"/>
                              <a:ext cx="13"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19" name="Picture 480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1625"/>
                              <a:ext cx="11"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20" name="Picture 480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1625"/>
                              <a:ext cx="9"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221" name="Picture 480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39" y="1625"/>
                              <a:ext cx="7"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22" name="Group 4808"/>
                        <wpg:cNvGrpSpPr>
                          <a:grpSpLocks/>
                        </wpg:cNvGrpSpPr>
                        <wpg:grpSpPr bwMode="auto">
                          <a:xfrm>
                            <a:off x="10539" y="1625"/>
                            <a:ext cx="5" cy="3"/>
                            <a:chOff x="10539" y="1625"/>
                            <a:chExt cx="5" cy="3"/>
                          </a:xfrm>
                        </wpg:grpSpPr>
                        <wps:wsp>
                          <wps:cNvPr id="17223" name="Freeform 4809"/>
                          <wps:cNvSpPr>
                            <a:spLocks/>
                          </wps:cNvSpPr>
                          <wps:spPr bwMode="auto">
                            <a:xfrm>
                              <a:off x="10539" y="1625"/>
                              <a:ext cx="5" cy="3"/>
                            </a:xfrm>
                            <a:custGeom>
                              <a:avLst/>
                              <a:gdLst>
                                <a:gd name="T0" fmla="+- 0 10544 10539"/>
                                <a:gd name="T1" fmla="*/ T0 w 5"/>
                                <a:gd name="T2" fmla="+- 0 1625 1625"/>
                                <a:gd name="T3" fmla="*/ 1625 h 3"/>
                                <a:gd name="T4" fmla="+- 0 10542 10539"/>
                                <a:gd name="T5" fmla="*/ T4 w 5"/>
                                <a:gd name="T6" fmla="+- 0 1625 1625"/>
                                <a:gd name="T7" fmla="*/ 1625 h 3"/>
                                <a:gd name="T8" fmla="+- 0 10542 10539"/>
                                <a:gd name="T9" fmla="*/ T8 w 5"/>
                                <a:gd name="T10" fmla="+- 0 1627 1625"/>
                                <a:gd name="T11" fmla="*/ 1627 h 3"/>
                                <a:gd name="T12" fmla="+- 0 10539 10539"/>
                                <a:gd name="T13" fmla="*/ T12 w 5"/>
                                <a:gd name="T14" fmla="+- 0 1627 1625"/>
                                <a:gd name="T15" fmla="*/ 1627 h 3"/>
                                <a:gd name="T16" fmla="+- 0 10539 10539"/>
                                <a:gd name="T17" fmla="*/ T16 w 5"/>
                                <a:gd name="T18" fmla="+- 0 1628 1625"/>
                                <a:gd name="T19" fmla="*/ 1628 h 3"/>
                                <a:gd name="T20" fmla="+- 0 10544 10539"/>
                                <a:gd name="T21" fmla="*/ T20 w 5"/>
                                <a:gd name="T22" fmla="+- 0 1628 1625"/>
                                <a:gd name="T23" fmla="*/ 1628 h 3"/>
                                <a:gd name="T24" fmla="+- 0 10544 10539"/>
                                <a:gd name="T25" fmla="*/ T24 w 5"/>
                                <a:gd name="T26" fmla="+- 0 1625 1625"/>
                                <a:gd name="T27" fmla="*/ 1625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5" y="0"/>
                                  </a:moveTo>
                                  <a:lnTo>
                                    <a:pt x="3" y="0"/>
                                  </a:lnTo>
                                  <a:lnTo>
                                    <a:pt x="3" y="2"/>
                                  </a:lnTo>
                                  <a:lnTo>
                                    <a:pt x="0" y="2"/>
                                  </a:lnTo>
                                  <a:lnTo>
                                    <a:pt x="0" y="3"/>
                                  </a:lnTo>
                                  <a:lnTo>
                                    <a:pt x="5" y="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24" name="Group 4810"/>
                        <wpg:cNvGrpSpPr>
                          <a:grpSpLocks/>
                        </wpg:cNvGrpSpPr>
                        <wpg:grpSpPr bwMode="auto">
                          <a:xfrm>
                            <a:off x="10539" y="1625"/>
                            <a:ext cx="4" cy="2"/>
                            <a:chOff x="10539" y="1625"/>
                            <a:chExt cx="4" cy="2"/>
                          </a:xfrm>
                        </wpg:grpSpPr>
                        <wps:wsp>
                          <wps:cNvPr id="17225" name="Freeform 4811"/>
                          <wps:cNvSpPr>
                            <a:spLocks/>
                          </wps:cNvSpPr>
                          <wps:spPr bwMode="auto">
                            <a:xfrm>
                              <a:off x="10539" y="1625"/>
                              <a:ext cx="4" cy="2"/>
                            </a:xfrm>
                            <a:custGeom>
                              <a:avLst/>
                              <a:gdLst>
                                <a:gd name="T0" fmla="+- 0 10542 10539"/>
                                <a:gd name="T1" fmla="*/ T0 w 4"/>
                                <a:gd name="T2" fmla="+- 0 1625 1625"/>
                                <a:gd name="T3" fmla="*/ 1625 h 2"/>
                                <a:gd name="T4" fmla="+- 0 10541 10539"/>
                                <a:gd name="T5" fmla="*/ T4 w 4"/>
                                <a:gd name="T6" fmla="+- 0 1625 1625"/>
                                <a:gd name="T7" fmla="*/ 1625 h 2"/>
                                <a:gd name="T8" fmla="+- 0 10541 10539"/>
                                <a:gd name="T9" fmla="*/ T8 w 4"/>
                                <a:gd name="T10" fmla="+- 0 1626 1625"/>
                                <a:gd name="T11" fmla="*/ 1626 h 2"/>
                                <a:gd name="T12" fmla="+- 0 10539 10539"/>
                                <a:gd name="T13" fmla="*/ T12 w 4"/>
                                <a:gd name="T14" fmla="+- 0 1626 1625"/>
                                <a:gd name="T15" fmla="*/ 1626 h 2"/>
                                <a:gd name="T16" fmla="+- 0 10539 10539"/>
                                <a:gd name="T17" fmla="*/ T16 w 4"/>
                                <a:gd name="T18" fmla="+- 0 1627 1625"/>
                                <a:gd name="T19" fmla="*/ 1627 h 2"/>
                                <a:gd name="T20" fmla="+- 0 10542 10539"/>
                                <a:gd name="T21" fmla="*/ T20 w 4"/>
                                <a:gd name="T22" fmla="+- 0 1627 1625"/>
                                <a:gd name="T23" fmla="*/ 1627 h 2"/>
                                <a:gd name="T24" fmla="+- 0 10542 10539"/>
                                <a:gd name="T25" fmla="*/ T24 w 4"/>
                                <a:gd name="T26" fmla="+- 0 1625 1625"/>
                                <a:gd name="T27" fmla="*/ 1625 h 2"/>
                              </a:gdLst>
                              <a:ahLst/>
                              <a:cxnLst>
                                <a:cxn ang="0">
                                  <a:pos x="T1" y="T3"/>
                                </a:cxn>
                                <a:cxn ang="0">
                                  <a:pos x="T5" y="T7"/>
                                </a:cxn>
                                <a:cxn ang="0">
                                  <a:pos x="T9" y="T11"/>
                                </a:cxn>
                                <a:cxn ang="0">
                                  <a:pos x="T13" y="T15"/>
                                </a:cxn>
                                <a:cxn ang="0">
                                  <a:pos x="T17" y="T19"/>
                                </a:cxn>
                                <a:cxn ang="0">
                                  <a:pos x="T21" y="T23"/>
                                </a:cxn>
                                <a:cxn ang="0">
                                  <a:pos x="T25" y="T27"/>
                                </a:cxn>
                              </a:cxnLst>
                              <a:rect l="0" t="0" r="r" b="b"/>
                              <a:pathLst>
                                <a:path w="4" h="2">
                                  <a:moveTo>
                                    <a:pt x="3" y="0"/>
                                  </a:moveTo>
                                  <a:lnTo>
                                    <a:pt x="2" y="0"/>
                                  </a:lnTo>
                                  <a:lnTo>
                                    <a:pt x="2" y="1"/>
                                  </a:lnTo>
                                  <a:lnTo>
                                    <a:pt x="0" y="1"/>
                                  </a:lnTo>
                                  <a:lnTo>
                                    <a:pt x="0" y="2"/>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26" name="Group 4812"/>
                        <wpg:cNvGrpSpPr>
                          <a:grpSpLocks/>
                        </wpg:cNvGrpSpPr>
                        <wpg:grpSpPr bwMode="auto">
                          <a:xfrm>
                            <a:off x="10539" y="1625"/>
                            <a:ext cx="2" cy="2"/>
                            <a:chOff x="10539" y="1625"/>
                            <a:chExt cx="2" cy="2"/>
                          </a:xfrm>
                        </wpg:grpSpPr>
                        <wps:wsp>
                          <wps:cNvPr id="17227" name="Freeform 4813"/>
                          <wps:cNvSpPr>
                            <a:spLocks/>
                          </wps:cNvSpPr>
                          <wps:spPr bwMode="auto">
                            <a:xfrm>
                              <a:off x="10539" y="1625"/>
                              <a:ext cx="2" cy="2"/>
                            </a:xfrm>
                            <a:custGeom>
                              <a:avLst/>
                              <a:gdLst>
                                <a:gd name="T0" fmla="+- 0 10539 10539"/>
                                <a:gd name="T1" fmla="*/ T0 w 2"/>
                                <a:gd name="T2" fmla="+- 0 1625 1625"/>
                                <a:gd name="T3" fmla="*/ 1625 h 1"/>
                                <a:gd name="T4" fmla="+- 0 10541 10539"/>
                                <a:gd name="T5" fmla="*/ T4 w 2"/>
                                <a:gd name="T6" fmla="+- 0 1625 1625"/>
                                <a:gd name="T7" fmla="*/ 1625 h 1"/>
                                <a:gd name="T8" fmla="+- 0 10541 10539"/>
                                <a:gd name="T9" fmla="*/ T8 w 2"/>
                                <a:gd name="T10" fmla="+- 0 1626 1625"/>
                                <a:gd name="T11" fmla="*/ 1626 h 1"/>
                                <a:gd name="T12" fmla="+- 0 10539 10539"/>
                                <a:gd name="T13" fmla="*/ T12 w 2"/>
                                <a:gd name="T14" fmla="+- 0 1626 1625"/>
                                <a:gd name="T15" fmla="*/ 1626 h 1"/>
                                <a:gd name="T16" fmla="+- 0 10539 10539"/>
                                <a:gd name="T17" fmla="*/ T16 w 2"/>
                                <a:gd name="T18" fmla="+- 0 1625 1625"/>
                                <a:gd name="T19" fmla="*/ 1625 h 1"/>
                              </a:gdLst>
                              <a:ahLst/>
                              <a:cxnLst>
                                <a:cxn ang="0">
                                  <a:pos x="T1" y="T3"/>
                                </a:cxn>
                                <a:cxn ang="0">
                                  <a:pos x="T5" y="T7"/>
                                </a:cxn>
                                <a:cxn ang="0">
                                  <a:pos x="T9" y="T11"/>
                                </a:cxn>
                                <a:cxn ang="0">
                                  <a:pos x="T13" y="T15"/>
                                </a:cxn>
                                <a:cxn ang="0">
                                  <a:pos x="T17" y="T19"/>
                                </a:cxn>
                              </a:cxnLst>
                              <a:rect l="0" t="0" r="r" b="b"/>
                              <a:pathLst>
                                <a:path w="2" h="1">
                                  <a:moveTo>
                                    <a:pt x="0" y="0"/>
                                  </a:moveTo>
                                  <a:lnTo>
                                    <a:pt x="2" y="0"/>
                                  </a:lnTo>
                                  <a:lnTo>
                                    <a:pt x="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28" name="Group 4814"/>
                        <wpg:cNvGrpSpPr>
                          <a:grpSpLocks/>
                        </wpg:cNvGrpSpPr>
                        <wpg:grpSpPr bwMode="auto">
                          <a:xfrm>
                            <a:off x="10539" y="1654"/>
                            <a:ext cx="62" cy="2"/>
                            <a:chOff x="10539" y="1654"/>
                            <a:chExt cx="62" cy="2"/>
                          </a:xfrm>
                        </wpg:grpSpPr>
                        <wps:wsp>
                          <wps:cNvPr id="17229" name="Freeform 4815"/>
                          <wps:cNvSpPr>
                            <a:spLocks/>
                          </wps:cNvSpPr>
                          <wps:spPr bwMode="auto">
                            <a:xfrm>
                              <a:off x="10539" y="1654"/>
                              <a:ext cx="62" cy="2"/>
                            </a:xfrm>
                            <a:custGeom>
                              <a:avLst/>
                              <a:gdLst>
                                <a:gd name="T0" fmla="+- 0 10539 10539"/>
                                <a:gd name="T1" fmla="*/ T0 w 62"/>
                                <a:gd name="T2" fmla="+- 0 1654 1654"/>
                                <a:gd name="T3" fmla="*/ 1654 h 2"/>
                                <a:gd name="T4" fmla="+- 0 10601 10539"/>
                                <a:gd name="T5" fmla="*/ T4 w 62"/>
                                <a:gd name="T6" fmla="+- 0 1654 1654"/>
                                <a:gd name="T7" fmla="*/ 1654 h 2"/>
                                <a:gd name="T8" fmla="+- 0 10601 10539"/>
                                <a:gd name="T9" fmla="*/ T8 w 62"/>
                                <a:gd name="T10" fmla="+- 0 1656 1654"/>
                                <a:gd name="T11" fmla="*/ 1656 h 2"/>
                                <a:gd name="T12" fmla="+- 0 10539 10539"/>
                                <a:gd name="T13" fmla="*/ T12 w 62"/>
                                <a:gd name="T14" fmla="+- 0 1656 1654"/>
                                <a:gd name="T15" fmla="*/ 1656 h 2"/>
                                <a:gd name="T16" fmla="+- 0 10539 10539"/>
                                <a:gd name="T17" fmla="*/ T16 w 62"/>
                                <a:gd name="T18" fmla="+- 0 1654 1654"/>
                                <a:gd name="T19" fmla="*/ 1654 h 2"/>
                              </a:gdLst>
                              <a:ahLst/>
                              <a:cxnLst>
                                <a:cxn ang="0">
                                  <a:pos x="T1" y="T3"/>
                                </a:cxn>
                                <a:cxn ang="0">
                                  <a:pos x="T5" y="T7"/>
                                </a:cxn>
                                <a:cxn ang="0">
                                  <a:pos x="T9" y="T11"/>
                                </a:cxn>
                                <a:cxn ang="0">
                                  <a:pos x="T13" y="T15"/>
                                </a:cxn>
                                <a:cxn ang="0">
                                  <a:pos x="T17" y="T19"/>
                                </a:cxn>
                              </a:cxnLst>
                              <a:rect l="0" t="0" r="r" b="b"/>
                              <a:pathLst>
                                <a:path w="62" h="2">
                                  <a:moveTo>
                                    <a:pt x="0" y="0"/>
                                  </a:moveTo>
                                  <a:lnTo>
                                    <a:pt x="62" y="0"/>
                                  </a:lnTo>
                                  <a:lnTo>
                                    <a:pt x="6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30" name="Group 4816"/>
                        <wpg:cNvGrpSpPr>
                          <a:grpSpLocks/>
                        </wpg:cNvGrpSpPr>
                        <wpg:grpSpPr bwMode="auto">
                          <a:xfrm>
                            <a:off x="10599" y="1625"/>
                            <a:ext cx="2" cy="31"/>
                            <a:chOff x="10599" y="1625"/>
                            <a:chExt cx="2" cy="31"/>
                          </a:xfrm>
                        </wpg:grpSpPr>
                        <wps:wsp>
                          <wps:cNvPr id="17231" name="Freeform 4817"/>
                          <wps:cNvSpPr>
                            <a:spLocks/>
                          </wps:cNvSpPr>
                          <wps:spPr bwMode="auto">
                            <a:xfrm>
                              <a:off x="10599" y="1625"/>
                              <a:ext cx="2" cy="31"/>
                            </a:xfrm>
                            <a:custGeom>
                              <a:avLst/>
                              <a:gdLst>
                                <a:gd name="T0" fmla="+- 0 10599 10599"/>
                                <a:gd name="T1" fmla="*/ T0 w 2"/>
                                <a:gd name="T2" fmla="+- 0 1625 1625"/>
                                <a:gd name="T3" fmla="*/ 1625 h 31"/>
                                <a:gd name="T4" fmla="+- 0 10601 10599"/>
                                <a:gd name="T5" fmla="*/ T4 w 2"/>
                                <a:gd name="T6" fmla="+- 0 1625 1625"/>
                                <a:gd name="T7" fmla="*/ 1625 h 31"/>
                                <a:gd name="T8" fmla="+- 0 10601 10599"/>
                                <a:gd name="T9" fmla="*/ T8 w 2"/>
                                <a:gd name="T10" fmla="+- 0 1656 1625"/>
                                <a:gd name="T11" fmla="*/ 1656 h 31"/>
                                <a:gd name="T12" fmla="+- 0 10599 10599"/>
                                <a:gd name="T13" fmla="*/ T12 w 2"/>
                                <a:gd name="T14" fmla="+- 0 1656 1625"/>
                                <a:gd name="T15" fmla="*/ 1656 h 31"/>
                                <a:gd name="T16" fmla="+- 0 10599 10599"/>
                                <a:gd name="T17" fmla="*/ T16 w 2"/>
                                <a:gd name="T18" fmla="+- 0 1625 1625"/>
                                <a:gd name="T19" fmla="*/ 1625 h 31"/>
                              </a:gdLst>
                              <a:ahLst/>
                              <a:cxnLst>
                                <a:cxn ang="0">
                                  <a:pos x="T1" y="T3"/>
                                </a:cxn>
                                <a:cxn ang="0">
                                  <a:pos x="T5" y="T7"/>
                                </a:cxn>
                                <a:cxn ang="0">
                                  <a:pos x="T9" y="T11"/>
                                </a:cxn>
                                <a:cxn ang="0">
                                  <a:pos x="T13" y="T15"/>
                                </a:cxn>
                                <a:cxn ang="0">
                                  <a:pos x="T17" y="T19"/>
                                </a:cxn>
                              </a:cxnLst>
                              <a:rect l="0" t="0" r="r" b="b"/>
                              <a:pathLst>
                                <a:path w="2" h="31">
                                  <a:moveTo>
                                    <a:pt x="0" y="0"/>
                                  </a:moveTo>
                                  <a:lnTo>
                                    <a:pt x="2" y="0"/>
                                  </a:lnTo>
                                  <a:lnTo>
                                    <a:pt x="2" y="31"/>
                                  </a:lnTo>
                                  <a:lnTo>
                                    <a:pt x="0" y="3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32" name="Group 4818"/>
                        <wpg:cNvGrpSpPr>
                          <a:grpSpLocks/>
                        </wpg:cNvGrpSpPr>
                        <wpg:grpSpPr bwMode="auto">
                          <a:xfrm>
                            <a:off x="10539" y="1625"/>
                            <a:ext cx="62" cy="2"/>
                            <a:chOff x="10539" y="1625"/>
                            <a:chExt cx="62" cy="2"/>
                          </a:xfrm>
                        </wpg:grpSpPr>
                        <wps:wsp>
                          <wps:cNvPr id="17233" name="Freeform 4819"/>
                          <wps:cNvSpPr>
                            <a:spLocks/>
                          </wps:cNvSpPr>
                          <wps:spPr bwMode="auto">
                            <a:xfrm>
                              <a:off x="10539" y="1625"/>
                              <a:ext cx="62" cy="2"/>
                            </a:xfrm>
                            <a:custGeom>
                              <a:avLst/>
                              <a:gdLst>
                                <a:gd name="T0" fmla="+- 0 10539 10539"/>
                                <a:gd name="T1" fmla="*/ T0 w 62"/>
                                <a:gd name="T2" fmla="+- 0 1625 1625"/>
                                <a:gd name="T3" fmla="*/ 1625 h 2"/>
                                <a:gd name="T4" fmla="+- 0 10601 10539"/>
                                <a:gd name="T5" fmla="*/ T4 w 62"/>
                                <a:gd name="T6" fmla="+- 0 1625 1625"/>
                                <a:gd name="T7" fmla="*/ 1625 h 2"/>
                                <a:gd name="T8" fmla="+- 0 10601 10539"/>
                                <a:gd name="T9" fmla="*/ T8 w 62"/>
                                <a:gd name="T10" fmla="+- 0 1627 1625"/>
                                <a:gd name="T11" fmla="*/ 1627 h 2"/>
                                <a:gd name="T12" fmla="+- 0 10539 10539"/>
                                <a:gd name="T13" fmla="*/ T12 w 62"/>
                                <a:gd name="T14" fmla="+- 0 1627 1625"/>
                                <a:gd name="T15" fmla="*/ 1627 h 2"/>
                                <a:gd name="T16" fmla="+- 0 10539 10539"/>
                                <a:gd name="T17" fmla="*/ T16 w 62"/>
                                <a:gd name="T18" fmla="+- 0 1625 1625"/>
                                <a:gd name="T19" fmla="*/ 1625 h 2"/>
                              </a:gdLst>
                              <a:ahLst/>
                              <a:cxnLst>
                                <a:cxn ang="0">
                                  <a:pos x="T1" y="T3"/>
                                </a:cxn>
                                <a:cxn ang="0">
                                  <a:pos x="T5" y="T7"/>
                                </a:cxn>
                                <a:cxn ang="0">
                                  <a:pos x="T9" y="T11"/>
                                </a:cxn>
                                <a:cxn ang="0">
                                  <a:pos x="T13" y="T15"/>
                                </a:cxn>
                                <a:cxn ang="0">
                                  <a:pos x="T17" y="T19"/>
                                </a:cxn>
                              </a:cxnLst>
                              <a:rect l="0" t="0" r="r" b="b"/>
                              <a:pathLst>
                                <a:path w="62" h="2">
                                  <a:moveTo>
                                    <a:pt x="0" y="0"/>
                                  </a:moveTo>
                                  <a:lnTo>
                                    <a:pt x="62" y="0"/>
                                  </a:lnTo>
                                  <a:lnTo>
                                    <a:pt x="6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34" name="Group 4820"/>
                        <wpg:cNvGrpSpPr>
                          <a:grpSpLocks/>
                        </wpg:cNvGrpSpPr>
                        <wpg:grpSpPr bwMode="auto">
                          <a:xfrm>
                            <a:off x="10539" y="1625"/>
                            <a:ext cx="2" cy="31"/>
                            <a:chOff x="10539" y="1625"/>
                            <a:chExt cx="2" cy="31"/>
                          </a:xfrm>
                        </wpg:grpSpPr>
                        <wps:wsp>
                          <wps:cNvPr id="17235" name="Freeform 4821"/>
                          <wps:cNvSpPr>
                            <a:spLocks/>
                          </wps:cNvSpPr>
                          <wps:spPr bwMode="auto">
                            <a:xfrm>
                              <a:off x="10539" y="1625"/>
                              <a:ext cx="2" cy="31"/>
                            </a:xfrm>
                            <a:custGeom>
                              <a:avLst/>
                              <a:gdLst>
                                <a:gd name="T0" fmla="+- 0 10539 10539"/>
                                <a:gd name="T1" fmla="*/ T0 w 2"/>
                                <a:gd name="T2" fmla="+- 0 1625 1625"/>
                                <a:gd name="T3" fmla="*/ 1625 h 31"/>
                                <a:gd name="T4" fmla="+- 0 10541 10539"/>
                                <a:gd name="T5" fmla="*/ T4 w 2"/>
                                <a:gd name="T6" fmla="+- 0 1625 1625"/>
                                <a:gd name="T7" fmla="*/ 1625 h 31"/>
                                <a:gd name="T8" fmla="+- 0 10541 10539"/>
                                <a:gd name="T9" fmla="*/ T8 w 2"/>
                                <a:gd name="T10" fmla="+- 0 1656 1625"/>
                                <a:gd name="T11" fmla="*/ 1656 h 31"/>
                                <a:gd name="T12" fmla="+- 0 10539 10539"/>
                                <a:gd name="T13" fmla="*/ T12 w 2"/>
                                <a:gd name="T14" fmla="+- 0 1656 1625"/>
                                <a:gd name="T15" fmla="*/ 1656 h 31"/>
                                <a:gd name="T16" fmla="+- 0 10539 10539"/>
                                <a:gd name="T17" fmla="*/ T16 w 2"/>
                                <a:gd name="T18" fmla="+- 0 1625 1625"/>
                                <a:gd name="T19" fmla="*/ 1625 h 31"/>
                              </a:gdLst>
                              <a:ahLst/>
                              <a:cxnLst>
                                <a:cxn ang="0">
                                  <a:pos x="T1" y="T3"/>
                                </a:cxn>
                                <a:cxn ang="0">
                                  <a:pos x="T5" y="T7"/>
                                </a:cxn>
                                <a:cxn ang="0">
                                  <a:pos x="T9" y="T11"/>
                                </a:cxn>
                                <a:cxn ang="0">
                                  <a:pos x="T13" y="T15"/>
                                </a:cxn>
                                <a:cxn ang="0">
                                  <a:pos x="T17" y="T19"/>
                                </a:cxn>
                              </a:cxnLst>
                              <a:rect l="0" t="0" r="r" b="b"/>
                              <a:pathLst>
                                <a:path w="2" h="31">
                                  <a:moveTo>
                                    <a:pt x="0" y="0"/>
                                  </a:moveTo>
                                  <a:lnTo>
                                    <a:pt x="2" y="0"/>
                                  </a:lnTo>
                                  <a:lnTo>
                                    <a:pt x="2" y="31"/>
                                  </a:lnTo>
                                  <a:lnTo>
                                    <a:pt x="0" y="3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36" name="Group 4822"/>
                        <wpg:cNvGrpSpPr>
                          <a:grpSpLocks/>
                        </wpg:cNvGrpSpPr>
                        <wpg:grpSpPr bwMode="auto">
                          <a:xfrm>
                            <a:off x="10459" y="1607"/>
                            <a:ext cx="2" cy="66"/>
                            <a:chOff x="10459" y="1607"/>
                            <a:chExt cx="2" cy="66"/>
                          </a:xfrm>
                        </wpg:grpSpPr>
                        <wps:wsp>
                          <wps:cNvPr id="17237" name="Freeform 4823"/>
                          <wps:cNvSpPr>
                            <a:spLocks/>
                          </wps:cNvSpPr>
                          <wps:spPr bwMode="auto">
                            <a:xfrm>
                              <a:off x="10459" y="1607"/>
                              <a:ext cx="2" cy="66"/>
                            </a:xfrm>
                            <a:custGeom>
                              <a:avLst/>
                              <a:gdLst>
                                <a:gd name="T0" fmla="+- 0 10459 10459"/>
                                <a:gd name="T1" fmla="*/ T0 w 2"/>
                                <a:gd name="T2" fmla="+- 0 1607 1607"/>
                                <a:gd name="T3" fmla="*/ 1607 h 66"/>
                                <a:gd name="T4" fmla="+- 0 10461 10459"/>
                                <a:gd name="T5" fmla="*/ T4 w 2"/>
                                <a:gd name="T6" fmla="+- 0 1607 1607"/>
                                <a:gd name="T7" fmla="*/ 1607 h 66"/>
                                <a:gd name="T8" fmla="+- 0 10461 10459"/>
                                <a:gd name="T9" fmla="*/ T8 w 2"/>
                                <a:gd name="T10" fmla="+- 0 1673 1607"/>
                                <a:gd name="T11" fmla="*/ 1673 h 66"/>
                                <a:gd name="T12" fmla="+- 0 10459 10459"/>
                                <a:gd name="T13" fmla="*/ T12 w 2"/>
                                <a:gd name="T14" fmla="+- 0 1673 1607"/>
                                <a:gd name="T15" fmla="*/ 1673 h 66"/>
                                <a:gd name="T16" fmla="+- 0 10459 10459"/>
                                <a:gd name="T17" fmla="*/ T16 w 2"/>
                                <a:gd name="T18" fmla="+- 0 1607 1607"/>
                                <a:gd name="T19" fmla="*/ 160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38" name="Picture 4824"/>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10444" y="1607"/>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39" name="Group 4825"/>
                        <wpg:cNvGrpSpPr>
                          <a:grpSpLocks/>
                        </wpg:cNvGrpSpPr>
                        <wpg:grpSpPr bwMode="auto">
                          <a:xfrm>
                            <a:off x="10427" y="1607"/>
                            <a:ext cx="2" cy="66"/>
                            <a:chOff x="10427" y="1607"/>
                            <a:chExt cx="2" cy="66"/>
                          </a:xfrm>
                        </wpg:grpSpPr>
                        <wps:wsp>
                          <wps:cNvPr id="17240" name="Freeform 4826"/>
                          <wps:cNvSpPr>
                            <a:spLocks/>
                          </wps:cNvSpPr>
                          <wps:spPr bwMode="auto">
                            <a:xfrm>
                              <a:off x="10427" y="1607"/>
                              <a:ext cx="2" cy="66"/>
                            </a:xfrm>
                            <a:custGeom>
                              <a:avLst/>
                              <a:gdLst>
                                <a:gd name="T0" fmla="+- 0 10427 10427"/>
                                <a:gd name="T1" fmla="*/ T0 w 2"/>
                                <a:gd name="T2" fmla="+- 0 1607 1607"/>
                                <a:gd name="T3" fmla="*/ 1607 h 66"/>
                                <a:gd name="T4" fmla="+- 0 10429 10427"/>
                                <a:gd name="T5" fmla="*/ T4 w 2"/>
                                <a:gd name="T6" fmla="+- 0 1607 1607"/>
                                <a:gd name="T7" fmla="*/ 1607 h 66"/>
                                <a:gd name="T8" fmla="+- 0 10429 10427"/>
                                <a:gd name="T9" fmla="*/ T8 w 2"/>
                                <a:gd name="T10" fmla="+- 0 1673 1607"/>
                                <a:gd name="T11" fmla="*/ 1673 h 66"/>
                                <a:gd name="T12" fmla="+- 0 10427 10427"/>
                                <a:gd name="T13" fmla="*/ T12 w 2"/>
                                <a:gd name="T14" fmla="+- 0 1673 1607"/>
                                <a:gd name="T15" fmla="*/ 1673 h 66"/>
                                <a:gd name="T16" fmla="+- 0 10427 10427"/>
                                <a:gd name="T17" fmla="*/ T16 w 2"/>
                                <a:gd name="T18" fmla="+- 0 1607 1607"/>
                                <a:gd name="T19" fmla="*/ 160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41" name="Group 4827"/>
                        <wpg:cNvGrpSpPr>
                          <a:grpSpLocks/>
                        </wpg:cNvGrpSpPr>
                        <wpg:grpSpPr bwMode="auto">
                          <a:xfrm>
                            <a:off x="10412" y="1607"/>
                            <a:ext cx="2" cy="66"/>
                            <a:chOff x="10412" y="1607"/>
                            <a:chExt cx="2" cy="66"/>
                          </a:xfrm>
                        </wpg:grpSpPr>
                        <wps:wsp>
                          <wps:cNvPr id="17242" name="Freeform 4828"/>
                          <wps:cNvSpPr>
                            <a:spLocks/>
                          </wps:cNvSpPr>
                          <wps:spPr bwMode="auto">
                            <a:xfrm>
                              <a:off x="10412" y="1607"/>
                              <a:ext cx="2" cy="66"/>
                            </a:xfrm>
                            <a:custGeom>
                              <a:avLst/>
                              <a:gdLst>
                                <a:gd name="T0" fmla="+- 0 10412 10412"/>
                                <a:gd name="T1" fmla="*/ T0 w 2"/>
                                <a:gd name="T2" fmla="+- 0 1607 1607"/>
                                <a:gd name="T3" fmla="*/ 1607 h 66"/>
                                <a:gd name="T4" fmla="+- 0 10413 10412"/>
                                <a:gd name="T5" fmla="*/ T4 w 2"/>
                                <a:gd name="T6" fmla="+- 0 1607 1607"/>
                                <a:gd name="T7" fmla="*/ 1607 h 66"/>
                                <a:gd name="T8" fmla="+- 0 10413 10412"/>
                                <a:gd name="T9" fmla="*/ T8 w 2"/>
                                <a:gd name="T10" fmla="+- 0 1673 1607"/>
                                <a:gd name="T11" fmla="*/ 1673 h 66"/>
                                <a:gd name="T12" fmla="+- 0 10412 10412"/>
                                <a:gd name="T13" fmla="*/ T12 w 2"/>
                                <a:gd name="T14" fmla="+- 0 1673 1607"/>
                                <a:gd name="T15" fmla="*/ 1673 h 66"/>
                                <a:gd name="T16" fmla="+- 0 10412 10412"/>
                                <a:gd name="T17" fmla="*/ T16 w 2"/>
                                <a:gd name="T18" fmla="+- 0 1607 1607"/>
                                <a:gd name="T19" fmla="*/ 1607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43" name="Group 4829"/>
                        <wpg:cNvGrpSpPr>
                          <a:grpSpLocks/>
                        </wpg:cNvGrpSpPr>
                        <wpg:grpSpPr bwMode="auto">
                          <a:xfrm>
                            <a:off x="10395" y="1607"/>
                            <a:ext cx="2" cy="66"/>
                            <a:chOff x="10395" y="1607"/>
                            <a:chExt cx="2" cy="66"/>
                          </a:xfrm>
                        </wpg:grpSpPr>
                        <wps:wsp>
                          <wps:cNvPr id="17244" name="Freeform 4830"/>
                          <wps:cNvSpPr>
                            <a:spLocks/>
                          </wps:cNvSpPr>
                          <wps:spPr bwMode="auto">
                            <a:xfrm>
                              <a:off x="10395" y="1607"/>
                              <a:ext cx="2" cy="66"/>
                            </a:xfrm>
                            <a:custGeom>
                              <a:avLst/>
                              <a:gdLst>
                                <a:gd name="T0" fmla="+- 0 10395 10395"/>
                                <a:gd name="T1" fmla="*/ T0 w 2"/>
                                <a:gd name="T2" fmla="+- 0 1607 1607"/>
                                <a:gd name="T3" fmla="*/ 1607 h 66"/>
                                <a:gd name="T4" fmla="+- 0 10397 10395"/>
                                <a:gd name="T5" fmla="*/ T4 w 2"/>
                                <a:gd name="T6" fmla="+- 0 1607 1607"/>
                                <a:gd name="T7" fmla="*/ 1607 h 66"/>
                                <a:gd name="T8" fmla="+- 0 10397 10395"/>
                                <a:gd name="T9" fmla="*/ T8 w 2"/>
                                <a:gd name="T10" fmla="+- 0 1673 1607"/>
                                <a:gd name="T11" fmla="*/ 1673 h 66"/>
                                <a:gd name="T12" fmla="+- 0 10395 10395"/>
                                <a:gd name="T13" fmla="*/ T12 w 2"/>
                                <a:gd name="T14" fmla="+- 0 1673 1607"/>
                                <a:gd name="T15" fmla="*/ 1673 h 66"/>
                                <a:gd name="T16" fmla="+- 0 10395 10395"/>
                                <a:gd name="T17" fmla="*/ T16 w 2"/>
                                <a:gd name="T18" fmla="+- 0 1607 1607"/>
                                <a:gd name="T19" fmla="*/ 1607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45" name="Group 4831"/>
                        <wpg:cNvGrpSpPr>
                          <a:grpSpLocks/>
                        </wpg:cNvGrpSpPr>
                        <wpg:grpSpPr bwMode="auto">
                          <a:xfrm>
                            <a:off x="10459" y="1719"/>
                            <a:ext cx="2" cy="66"/>
                            <a:chOff x="10459" y="1719"/>
                            <a:chExt cx="2" cy="66"/>
                          </a:xfrm>
                        </wpg:grpSpPr>
                        <wps:wsp>
                          <wps:cNvPr id="17246" name="Freeform 4832"/>
                          <wps:cNvSpPr>
                            <a:spLocks/>
                          </wps:cNvSpPr>
                          <wps:spPr bwMode="auto">
                            <a:xfrm>
                              <a:off x="10459" y="1719"/>
                              <a:ext cx="2" cy="66"/>
                            </a:xfrm>
                            <a:custGeom>
                              <a:avLst/>
                              <a:gdLst>
                                <a:gd name="T0" fmla="+- 0 10459 10459"/>
                                <a:gd name="T1" fmla="*/ T0 w 2"/>
                                <a:gd name="T2" fmla="+- 0 1719 1719"/>
                                <a:gd name="T3" fmla="*/ 1719 h 66"/>
                                <a:gd name="T4" fmla="+- 0 10461 10459"/>
                                <a:gd name="T5" fmla="*/ T4 w 2"/>
                                <a:gd name="T6" fmla="+- 0 1719 1719"/>
                                <a:gd name="T7" fmla="*/ 1719 h 66"/>
                                <a:gd name="T8" fmla="+- 0 10461 10459"/>
                                <a:gd name="T9" fmla="*/ T8 w 2"/>
                                <a:gd name="T10" fmla="+- 0 1785 1719"/>
                                <a:gd name="T11" fmla="*/ 1785 h 66"/>
                                <a:gd name="T12" fmla="+- 0 10459 10459"/>
                                <a:gd name="T13" fmla="*/ T12 w 2"/>
                                <a:gd name="T14" fmla="+- 0 1785 1719"/>
                                <a:gd name="T15" fmla="*/ 1785 h 66"/>
                                <a:gd name="T16" fmla="+- 0 10459 10459"/>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47" name="Picture 4833"/>
                            <pic:cNvPicPr>
                              <a:picLocks noChangeAspect="1" noChangeArrowheads="1"/>
                            </pic:cNvPicPr>
                          </pic:nvPicPr>
                          <pic:blipFill>
                            <a:blip r:embed="rId875">
                              <a:extLst>
                                <a:ext uri="{28A0092B-C50C-407E-A947-70E740481C1C}">
                                  <a14:useLocalDpi xmlns:a14="http://schemas.microsoft.com/office/drawing/2010/main" val="0"/>
                                </a:ext>
                              </a:extLst>
                            </a:blip>
                            <a:srcRect/>
                            <a:stretch>
                              <a:fillRect/>
                            </a:stretch>
                          </pic:blipFill>
                          <pic:spPr bwMode="auto">
                            <a:xfrm>
                              <a:off x="10444" y="1719"/>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48" name="Group 4834"/>
                        <wpg:cNvGrpSpPr>
                          <a:grpSpLocks/>
                        </wpg:cNvGrpSpPr>
                        <wpg:grpSpPr bwMode="auto">
                          <a:xfrm>
                            <a:off x="10427" y="1719"/>
                            <a:ext cx="2" cy="66"/>
                            <a:chOff x="10427" y="1719"/>
                            <a:chExt cx="2" cy="66"/>
                          </a:xfrm>
                        </wpg:grpSpPr>
                        <wps:wsp>
                          <wps:cNvPr id="17249" name="Freeform 4835"/>
                          <wps:cNvSpPr>
                            <a:spLocks/>
                          </wps:cNvSpPr>
                          <wps:spPr bwMode="auto">
                            <a:xfrm>
                              <a:off x="10427" y="1719"/>
                              <a:ext cx="2" cy="66"/>
                            </a:xfrm>
                            <a:custGeom>
                              <a:avLst/>
                              <a:gdLst>
                                <a:gd name="T0" fmla="+- 0 10427 10427"/>
                                <a:gd name="T1" fmla="*/ T0 w 2"/>
                                <a:gd name="T2" fmla="+- 0 1719 1719"/>
                                <a:gd name="T3" fmla="*/ 1719 h 66"/>
                                <a:gd name="T4" fmla="+- 0 10429 10427"/>
                                <a:gd name="T5" fmla="*/ T4 w 2"/>
                                <a:gd name="T6" fmla="+- 0 1719 1719"/>
                                <a:gd name="T7" fmla="*/ 1719 h 66"/>
                                <a:gd name="T8" fmla="+- 0 10429 10427"/>
                                <a:gd name="T9" fmla="*/ T8 w 2"/>
                                <a:gd name="T10" fmla="+- 0 1785 1719"/>
                                <a:gd name="T11" fmla="*/ 1785 h 66"/>
                                <a:gd name="T12" fmla="+- 0 10427 10427"/>
                                <a:gd name="T13" fmla="*/ T12 w 2"/>
                                <a:gd name="T14" fmla="+- 0 1785 1719"/>
                                <a:gd name="T15" fmla="*/ 1785 h 66"/>
                                <a:gd name="T16" fmla="+- 0 10427 10427"/>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50" name="Group 4836"/>
                        <wpg:cNvGrpSpPr>
                          <a:grpSpLocks/>
                        </wpg:cNvGrpSpPr>
                        <wpg:grpSpPr bwMode="auto">
                          <a:xfrm>
                            <a:off x="10412" y="1719"/>
                            <a:ext cx="2" cy="66"/>
                            <a:chOff x="10412" y="1719"/>
                            <a:chExt cx="2" cy="66"/>
                          </a:xfrm>
                        </wpg:grpSpPr>
                        <wps:wsp>
                          <wps:cNvPr id="17251" name="Freeform 4837"/>
                          <wps:cNvSpPr>
                            <a:spLocks/>
                          </wps:cNvSpPr>
                          <wps:spPr bwMode="auto">
                            <a:xfrm>
                              <a:off x="10412" y="1719"/>
                              <a:ext cx="2" cy="66"/>
                            </a:xfrm>
                            <a:custGeom>
                              <a:avLst/>
                              <a:gdLst>
                                <a:gd name="T0" fmla="+- 0 10412 10412"/>
                                <a:gd name="T1" fmla="*/ T0 w 2"/>
                                <a:gd name="T2" fmla="+- 0 1719 1719"/>
                                <a:gd name="T3" fmla="*/ 1719 h 66"/>
                                <a:gd name="T4" fmla="+- 0 10413 10412"/>
                                <a:gd name="T5" fmla="*/ T4 w 2"/>
                                <a:gd name="T6" fmla="+- 0 1719 1719"/>
                                <a:gd name="T7" fmla="*/ 1719 h 66"/>
                                <a:gd name="T8" fmla="+- 0 10413 10412"/>
                                <a:gd name="T9" fmla="*/ T8 w 2"/>
                                <a:gd name="T10" fmla="+- 0 1785 1719"/>
                                <a:gd name="T11" fmla="*/ 1785 h 66"/>
                                <a:gd name="T12" fmla="+- 0 10412 10412"/>
                                <a:gd name="T13" fmla="*/ T12 w 2"/>
                                <a:gd name="T14" fmla="+- 0 1785 1719"/>
                                <a:gd name="T15" fmla="*/ 1785 h 66"/>
                                <a:gd name="T16" fmla="+- 0 10412 10412"/>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52" name="Group 4838"/>
                        <wpg:cNvGrpSpPr>
                          <a:grpSpLocks/>
                        </wpg:cNvGrpSpPr>
                        <wpg:grpSpPr bwMode="auto">
                          <a:xfrm>
                            <a:off x="10395" y="1719"/>
                            <a:ext cx="2" cy="66"/>
                            <a:chOff x="10395" y="1719"/>
                            <a:chExt cx="2" cy="66"/>
                          </a:xfrm>
                        </wpg:grpSpPr>
                        <wps:wsp>
                          <wps:cNvPr id="17253" name="Freeform 4839"/>
                          <wps:cNvSpPr>
                            <a:spLocks/>
                          </wps:cNvSpPr>
                          <wps:spPr bwMode="auto">
                            <a:xfrm>
                              <a:off x="10395" y="1719"/>
                              <a:ext cx="2" cy="66"/>
                            </a:xfrm>
                            <a:custGeom>
                              <a:avLst/>
                              <a:gdLst>
                                <a:gd name="T0" fmla="+- 0 10395 10395"/>
                                <a:gd name="T1" fmla="*/ T0 w 2"/>
                                <a:gd name="T2" fmla="+- 0 1719 1719"/>
                                <a:gd name="T3" fmla="*/ 1719 h 66"/>
                                <a:gd name="T4" fmla="+- 0 10397 10395"/>
                                <a:gd name="T5" fmla="*/ T4 w 2"/>
                                <a:gd name="T6" fmla="+- 0 1719 1719"/>
                                <a:gd name="T7" fmla="*/ 1719 h 66"/>
                                <a:gd name="T8" fmla="+- 0 10397 10395"/>
                                <a:gd name="T9" fmla="*/ T8 w 2"/>
                                <a:gd name="T10" fmla="+- 0 1785 1719"/>
                                <a:gd name="T11" fmla="*/ 1785 h 66"/>
                                <a:gd name="T12" fmla="+- 0 10395 10395"/>
                                <a:gd name="T13" fmla="*/ T12 w 2"/>
                                <a:gd name="T14" fmla="+- 0 1785 1719"/>
                                <a:gd name="T15" fmla="*/ 1785 h 66"/>
                                <a:gd name="T16" fmla="+- 0 10395 10395"/>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54" name="Group 4840"/>
                        <wpg:cNvGrpSpPr>
                          <a:grpSpLocks/>
                        </wpg:cNvGrpSpPr>
                        <wpg:grpSpPr bwMode="auto">
                          <a:xfrm>
                            <a:off x="10459" y="1824"/>
                            <a:ext cx="2" cy="66"/>
                            <a:chOff x="10459" y="1824"/>
                            <a:chExt cx="2" cy="66"/>
                          </a:xfrm>
                        </wpg:grpSpPr>
                        <wps:wsp>
                          <wps:cNvPr id="17255" name="Freeform 4841"/>
                          <wps:cNvSpPr>
                            <a:spLocks/>
                          </wps:cNvSpPr>
                          <wps:spPr bwMode="auto">
                            <a:xfrm>
                              <a:off x="10459" y="1824"/>
                              <a:ext cx="2" cy="66"/>
                            </a:xfrm>
                            <a:custGeom>
                              <a:avLst/>
                              <a:gdLst>
                                <a:gd name="T0" fmla="+- 0 10459 10459"/>
                                <a:gd name="T1" fmla="*/ T0 w 2"/>
                                <a:gd name="T2" fmla="+- 0 1824 1824"/>
                                <a:gd name="T3" fmla="*/ 1824 h 66"/>
                                <a:gd name="T4" fmla="+- 0 10461 10459"/>
                                <a:gd name="T5" fmla="*/ T4 w 2"/>
                                <a:gd name="T6" fmla="+- 0 1824 1824"/>
                                <a:gd name="T7" fmla="*/ 1824 h 66"/>
                                <a:gd name="T8" fmla="+- 0 10461 10459"/>
                                <a:gd name="T9" fmla="*/ T8 w 2"/>
                                <a:gd name="T10" fmla="+- 0 1890 1824"/>
                                <a:gd name="T11" fmla="*/ 1890 h 66"/>
                                <a:gd name="T12" fmla="+- 0 10459 10459"/>
                                <a:gd name="T13" fmla="*/ T12 w 2"/>
                                <a:gd name="T14" fmla="+- 0 1890 1824"/>
                                <a:gd name="T15" fmla="*/ 1890 h 66"/>
                                <a:gd name="T16" fmla="+- 0 10459 10459"/>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56" name="Picture 4842"/>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10444" y="1824"/>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57" name="Group 4843"/>
                        <wpg:cNvGrpSpPr>
                          <a:grpSpLocks/>
                        </wpg:cNvGrpSpPr>
                        <wpg:grpSpPr bwMode="auto">
                          <a:xfrm>
                            <a:off x="10427" y="1824"/>
                            <a:ext cx="2" cy="66"/>
                            <a:chOff x="10427" y="1824"/>
                            <a:chExt cx="2" cy="66"/>
                          </a:xfrm>
                        </wpg:grpSpPr>
                        <wps:wsp>
                          <wps:cNvPr id="17258" name="Freeform 4844"/>
                          <wps:cNvSpPr>
                            <a:spLocks/>
                          </wps:cNvSpPr>
                          <wps:spPr bwMode="auto">
                            <a:xfrm>
                              <a:off x="10427" y="1824"/>
                              <a:ext cx="2" cy="66"/>
                            </a:xfrm>
                            <a:custGeom>
                              <a:avLst/>
                              <a:gdLst>
                                <a:gd name="T0" fmla="+- 0 10427 10427"/>
                                <a:gd name="T1" fmla="*/ T0 w 2"/>
                                <a:gd name="T2" fmla="+- 0 1824 1824"/>
                                <a:gd name="T3" fmla="*/ 1824 h 66"/>
                                <a:gd name="T4" fmla="+- 0 10429 10427"/>
                                <a:gd name="T5" fmla="*/ T4 w 2"/>
                                <a:gd name="T6" fmla="+- 0 1824 1824"/>
                                <a:gd name="T7" fmla="*/ 1824 h 66"/>
                                <a:gd name="T8" fmla="+- 0 10429 10427"/>
                                <a:gd name="T9" fmla="*/ T8 w 2"/>
                                <a:gd name="T10" fmla="+- 0 1890 1824"/>
                                <a:gd name="T11" fmla="*/ 1890 h 66"/>
                                <a:gd name="T12" fmla="+- 0 10427 10427"/>
                                <a:gd name="T13" fmla="*/ T12 w 2"/>
                                <a:gd name="T14" fmla="+- 0 1890 1824"/>
                                <a:gd name="T15" fmla="*/ 1890 h 66"/>
                                <a:gd name="T16" fmla="+- 0 10427 10427"/>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59" name="Group 4845"/>
                        <wpg:cNvGrpSpPr>
                          <a:grpSpLocks/>
                        </wpg:cNvGrpSpPr>
                        <wpg:grpSpPr bwMode="auto">
                          <a:xfrm>
                            <a:off x="10412" y="1824"/>
                            <a:ext cx="2" cy="66"/>
                            <a:chOff x="10412" y="1824"/>
                            <a:chExt cx="2" cy="66"/>
                          </a:xfrm>
                        </wpg:grpSpPr>
                        <wps:wsp>
                          <wps:cNvPr id="17260" name="Freeform 4846"/>
                          <wps:cNvSpPr>
                            <a:spLocks/>
                          </wps:cNvSpPr>
                          <wps:spPr bwMode="auto">
                            <a:xfrm>
                              <a:off x="10412" y="1824"/>
                              <a:ext cx="2" cy="66"/>
                            </a:xfrm>
                            <a:custGeom>
                              <a:avLst/>
                              <a:gdLst>
                                <a:gd name="T0" fmla="+- 0 10412 10412"/>
                                <a:gd name="T1" fmla="*/ T0 w 2"/>
                                <a:gd name="T2" fmla="+- 0 1824 1824"/>
                                <a:gd name="T3" fmla="*/ 1824 h 66"/>
                                <a:gd name="T4" fmla="+- 0 10413 10412"/>
                                <a:gd name="T5" fmla="*/ T4 w 2"/>
                                <a:gd name="T6" fmla="+- 0 1824 1824"/>
                                <a:gd name="T7" fmla="*/ 1824 h 66"/>
                                <a:gd name="T8" fmla="+- 0 10413 10412"/>
                                <a:gd name="T9" fmla="*/ T8 w 2"/>
                                <a:gd name="T10" fmla="+- 0 1890 1824"/>
                                <a:gd name="T11" fmla="*/ 1890 h 66"/>
                                <a:gd name="T12" fmla="+- 0 10412 10412"/>
                                <a:gd name="T13" fmla="*/ T12 w 2"/>
                                <a:gd name="T14" fmla="+- 0 1890 1824"/>
                                <a:gd name="T15" fmla="*/ 1890 h 66"/>
                                <a:gd name="T16" fmla="+- 0 10412 10412"/>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61" name="Group 4847"/>
                        <wpg:cNvGrpSpPr>
                          <a:grpSpLocks/>
                        </wpg:cNvGrpSpPr>
                        <wpg:grpSpPr bwMode="auto">
                          <a:xfrm>
                            <a:off x="10395" y="1824"/>
                            <a:ext cx="2" cy="66"/>
                            <a:chOff x="10395" y="1824"/>
                            <a:chExt cx="2" cy="66"/>
                          </a:xfrm>
                        </wpg:grpSpPr>
                        <wps:wsp>
                          <wps:cNvPr id="17262" name="Freeform 4848"/>
                          <wps:cNvSpPr>
                            <a:spLocks/>
                          </wps:cNvSpPr>
                          <wps:spPr bwMode="auto">
                            <a:xfrm>
                              <a:off x="10395" y="1824"/>
                              <a:ext cx="2" cy="66"/>
                            </a:xfrm>
                            <a:custGeom>
                              <a:avLst/>
                              <a:gdLst>
                                <a:gd name="T0" fmla="+- 0 10395 10395"/>
                                <a:gd name="T1" fmla="*/ T0 w 2"/>
                                <a:gd name="T2" fmla="+- 0 1824 1824"/>
                                <a:gd name="T3" fmla="*/ 1824 h 66"/>
                                <a:gd name="T4" fmla="+- 0 10397 10395"/>
                                <a:gd name="T5" fmla="*/ T4 w 2"/>
                                <a:gd name="T6" fmla="+- 0 1824 1824"/>
                                <a:gd name="T7" fmla="*/ 1824 h 66"/>
                                <a:gd name="T8" fmla="+- 0 10397 10395"/>
                                <a:gd name="T9" fmla="*/ T8 w 2"/>
                                <a:gd name="T10" fmla="+- 0 1890 1824"/>
                                <a:gd name="T11" fmla="*/ 1890 h 66"/>
                                <a:gd name="T12" fmla="+- 0 10395 10395"/>
                                <a:gd name="T13" fmla="*/ T12 w 2"/>
                                <a:gd name="T14" fmla="+- 0 1890 1824"/>
                                <a:gd name="T15" fmla="*/ 1890 h 66"/>
                                <a:gd name="T16" fmla="+- 0 10395 10395"/>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63" name="Group 4849"/>
                        <wpg:cNvGrpSpPr>
                          <a:grpSpLocks/>
                        </wpg:cNvGrpSpPr>
                        <wpg:grpSpPr bwMode="auto">
                          <a:xfrm>
                            <a:off x="10651" y="1719"/>
                            <a:ext cx="2" cy="66"/>
                            <a:chOff x="10651" y="1719"/>
                            <a:chExt cx="2" cy="66"/>
                          </a:xfrm>
                        </wpg:grpSpPr>
                        <wps:wsp>
                          <wps:cNvPr id="17264" name="Freeform 4850"/>
                          <wps:cNvSpPr>
                            <a:spLocks/>
                          </wps:cNvSpPr>
                          <wps:spPr bwMode="auto">
                            <a:xfrm>
                              <a:off x="10651" y="1719"/>
                              <a:ext cx="2" cy="66"/>
                            </a:xfrm>
                            <a:custGeom>
                              <a:avLst/>
                              <a:gdLst>
                                <a:gd name="T0" fmla="+- 0 10651 10651"/>
                                <a:gd name="T1" fmla="*/ T0 w 2"/>
                                <a:gd name="T2" fmla="+- 0 1719 1719"/>
                                <a:gd name="T3" fmla="*/ 1719 h 66"/>
                                <a:gd name="T4" fmla="+- 0 10653 10651"/>
                                <a:gd name="T5" fmla="*/ T4 w 2"/>
                                <a:gd name="T6" fmla="+- 0 1719 1719"/>
                                <a:gd name="T7" fmla="*/ 1719 h 66"/>
                                <a:gd name="T8" fmla="+- 0 10653 10651"/>
                                <a:gd name="T9" fmla="*/ T8 w 2"/>
                                <a:gd name="T10" fmla="+- 0 1785 1719"/>
                                <a:gd name="T11" fmla="*/ 1785 h 66"/>
                                <a:gd name="T12" fmla="+- 0 10651 10651"/>
                                <a:gd name="T13" fmla="*/ T12 w 2"/>
                                <a:gd name="T14" fmla="+- 0 1785 1719"/>
                                <a:gd name="T15" fmla="*/ 1785 h 66"/>
                                <a:gd name="T16" fmla="+- 0 10651 10651"/>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65" name="Picture 4851"/>
                            <pic:cNvPicPr>
                              <a:picLocks noChangeAspect="1" noChangeArrowheads="1"/>
                            </pic:cNvPicPr>
                          </pic:nvPicPr>
                          <pic:blipFill>
                            <a:blip r:embed="rId876">
                              <a:extLst>
                                <a:ext uri="{28A0092B-C50C-407E-A947-70E740481C1C}">
                                  <a14:useLocalDpi xmlns:a14="http://schemas.microsoft.com/office/drawing/2010/main" val="0"/>
                                </a:ext>
                              </a:extLst>
                            </a:blip>
                            <a:srcRect/>
                            <a:stretch>
                              <a:fillRect/>
                            </a:stretch>
                          </pic:blipFill>
                          <pic:spPr bwMode="auto">
                            <a:xfrm>
                              <a:off x="10635" y="1719"/>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66" name="Group 4852"/>
                        <wpg:cNvGrpSpPr>
                          <a:grpSpLocks/>
                        </wpg:cNvGrpSpPr>
                        <wpg:grpSpPr bwMode="auto">
                          <a:xfrm>
                            <a:off x="10619" y="1719"/>
                            <a:ext cx="2" cy="66"/>
                            <a:chOff x="10619" y="1719"/>
                            <a:chExt cx="2" cy="66"/>
                          </a:xfrm>
                        </wpg:grpSpPr>
                        <wps:wsp>
                          <wps:cNvPr id="17267" name="Freeform 4853"/>
                          <wps:cNvSpPr>
                            <a:spLocks/>
                          </wps:cNvSpPr>
                          <wps:spPr bwMode="auto">
                            <a:xfrm>
                              <a:off x="10619" y="1719"/>
                              <a:ext cx="2" cy="66"/>
                            </a:xfrm>
                            <a:custGeom>
                              <a:avLst/>
                              <a:gdLst>
                                <a:gd name="T0" fmla="+- 0 10619 10619"/>
                                <a:gd name="T1" fmla="*/ T0 w 2"/>
                                <a:gd name="T2" fmla="+- 0 1719 1719"/>
                                <a:gd name="T3" fmla="*/ 1719 h 66"/>
                                <a:gd name="T4" fmla="+- 0 10621 10619"/>
                                <a:gd name="T5" fmla="*/ T4 w 2"/>
                                <a:gd name="T6" fmla="+- 0 1719 1719"/>
                                <a:gd name="T7" fmla="*/ 1719 h 66"/>
                                <a:gd name="T8" fmla="+- 0 10621 10619"/>
                                <a:gd name="T9" fmla="*/ T8 w 2"/>
                                <a:gd name="T10" fmla="+- 0 1785 1719"/>
                                <a:gd name="T11" fmla="*/ 1785 h 66"/>
                                <a:gd name="T12" fmla="+- 0 10619 10619"/>
                                <a:gd name="T13" fmla="*/ T12 w 2"/>
                                <a:gd name="T14" fmla="+- 0 1785 1719"/>
                                <a:gd name="T15" fmla="*/ 1785 h 66"/>
                                <a:gd name="T16" fmla="+- 0 10619 10619"/>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68" name="Group 4854"/>
                        <wpg:cNvGrpSpPr>
                          <a:grpSpLocks/>
                        </wpg:cNvGrpSpPr>
                        <wpg:grpSpPr bwMode="auto">
                          <a:xfrm>
                            <a:off x="10603" y="1719"/>
                            <a:ext cx="2" cy="66"/>
                            <a:chOff x="10603" y="1719"/>
                            <a:chExt cx="2" cy="66"/>
                          </a:xfrm>
                        </wpg:grpSpPr>
                        <wps:wsp>
                          <wps:cNvPr id="17269" name="Freeform 4855"/>
                          <wps:cNvSpPr>
                            <a:spLocks/>
                          </wps:cNvSpPr>
                          <wps:spPr bwMode="auto">
                            <a:xfrm>
                              <a:off x="10603" y="1719"/>
                              <a:ext cx="2" cy="66"/>
                            </a:xfrm>
                            <a:custGeom>
                              <a:avLst/>
                              <a:gdLst>
                                <a:gd name="T0" fmla="+- 0 10603 10603"/>
                                <a:gd name="T1" fmla="*/ T0 w 2"/>
                                <a:gd name="T2" fmla="+- 0 1719 1719"/>
                                <a:gd name="T3" fmla="*/ 1719 h 66"/>
                                <a:gd name="T4" fmla="+- 0 10605 10603"/>
                                <a:gd name="T5" fmla="*/ T4 w 2"/>
                                <a:gd name="T6" fmla="+- 0 1719 1719"/>
                                <a:gd name="T7" fmla="*/ 1719 h 66"/>
                                <a:gd name="T8" fmla="+- 0 10605 10603"/>
                                <a:gd name="T9" fmla="*/ T8 w 2"/>
                                <a:gd name="T10" fmla="+- 0 1785 1719"/>
                                <a:gd name="T11" fmla="*/ 1785 h 66"/>
                                <a:gd name="T12" fmla="+- 0 10603 10603"/>
                                <a:gd name="T13" fmla="*/ T12 w 2"/>
                                <a:gd name="T14" fmla="+- 0 1785 1719"/>
                                <a:gd name="T15" fmla="*/ 1785 h 66"/>
                                <a:gd name="T16" fmla="+- 0 10603 10603"/>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70" name="Group 4856"/>
                        <wpg:cNvGrpSpPr>
                          <a:grpSpLocks/>
                        </wpg:cNvGrpSpPr>
                        <wpg:grpSpPr bwMode="auto">
                          <a:xfrm>
                            <a:off x="10587" y="1719"/>
                            <a:ext cx="2" cy="66"/>
                            <a:chOff x="10587" y="1719"/>
                            <a:chExt cx="2" cy="66"/>
                          </a:xfrm>
                        </wpg:grpSpPr>
                        <wps:wsp>
                          <wps:cNvPr id="17271" name="Freeform 4857"/>
                          <wps:cNvSpPr>
                            <a:spLocks/>
                          </wps:cNvSpPr>
                          <wps:spPr bwMode="auto">
                            <a:xfrm>
                              <a:off x="10587" y="1719"/>
                              <a:ext cx="2" cy="66"/>
                            </a:xfrm>
                            <a:custGeom>
                              <a:avLst/>
                              <a:gdLst>
                                <a:gd name="T0" fmla="+- 0 10587 10587"/>
                                <a:gd name="T1" fmla="*/ T0 w 2"/>
                                <a:gd name="T2" fmla="+- 0 1719 1719"/>
                                <a:gd name="T3" fmla="*/ 1719 h 66"/>
                                <a:gd name="T4" fmla="+- 0 10589 10587"/>
                                <a:gd name="T5" fmla="*/ T4 w 2"/>
                                <a:gd name="T6" fmla="+- 0 1719 1719"/>
                                <a:gd name="T7" fmla="*/ 1719 h 66"/>
                                <a:gd name="T8" fmla="+- 0 10589 10587"/>
                                <a:gd name="T9" fmla="*/ T8 w 2"/>
                                <a:gd name="T10" fmla="+- 0 1785 1719"/>
                                <a:gd name="T11" fmla="*/ 1785 h 66"/>
                                <a:gd name="T12" fmla="+- 0 10587 10587"/>
                                <a:gd name="T13" fmla="*/ T12 w 2"/>
                                <a:gd name="T14" fmla="+- 0 1785 1719"/>
                                <a:gd name="T15" fmla="*/ 1785 h 66"/>
                                <a:gd name="T16" fmla="+- 0 10587 10587"/>
                                <a:gd name="T17" fmla="*/ T16 w 2"/>
                                <a:gd name="T18" fmla="+- 0 1719 1719"/>
                                <a:gd name="T19" fmla="*/ 171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72" name="Group 4858"/>
                        <wpg:cNvGrpSpPr>
                          <a:grpSpLocks/>
                        </wpg:cNvGrpSpPr>
                        <wpg:grpSpPr bwMode="auto">
                          <a:xfrm>
                            <a:off x="10651" y="1824"/>
                            <a:ext cx="2" cy="66"/>
                            <a:chOff x="10651" y="1824"/>
                            <a:chExt cx="2" cy="66"/>
                          </a:xfrm>
                        </wpg:grpSpPr>
                        <wps:wsp>
                          <wps:cNvPr id="17273" name="Freeform 4859"/>
                          <wps:cNvSpPr>
                            <a:spLocks/>
                          </wps:cNvSpPr>
                          <wps:spPr bwMode="auto">
                            <a:xfrm>
                              <a:off x="10651" y="1824"/>
                              <a:ext cx="2" cy="66"/>
                            </a:xfrm>
                            <a:custGeom>
                              <a:avLst/>
                              <a:gdLst>
                                <a:gd name="T0" fmla="+- 0 10651 10651"/>
                                <a:gd name="T1" fmla="*/ T0 w 2"/>
                                <a:gd name="T2" fmla="+- 0 1824 1824"/>
                                <a:gd name="T3" fmla="*/ 1824 h 66"/>
                                <a:gd name="T4" fmla="+- 0 10653 10651"/>
                                <a:gd name="T5" fmla="*/ T4 w 2"/>
                                <a:gd name="T6" fmla="+- 0 1824 1824"/>
                                <a:gd name="T7" fmla="*/ 1824 h 66"/>
                                <a:gd name="T8" fmla="+- 0 10653 10651"/>
                                <a:gd name="T9" fmla="*/ T8 w 2"/>
                                <a:gd name="T10" fmla="+- 0 1890 1824"/>
                                <a:gd name="T11" fmla="*/ 1890 h 66"/>
                                <a:gd name="T12" fmla="+- 0 10651 10651"/>
                                <a:gd name="T13" fmla="*/ T12 w 2"/>
                                <a:gd name="T14" fmla="+- 0 1890 1824"/>
                                <a:gd name="T15" fmla="*/ 1890 h 66"/>
                                <a:gd name="T16" fmla="+- 0 10651 10651"/>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74" name="Picture 4860"/>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10635" y="1824"/>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75" name="Group 4861"/>
                        <wpg:cNvGrpSpPr>
                          <a:grpSpLocks/>
                        </wpg:cNvGrpSpPr>
                        <wpg:grpSpPr bwMode="auto">
                          <a:xfrm>
                            <a:off x="10619" y="1824"/>
                            <a:ext cx="2" cy="66"/>
                            <a:chOff x="10619" y="1824"/>
                            <a:chExt cx="2" cy="66"/>
                          </a:xfrm>
                        </wpg:grpSpPr>
                        <wps:wsp>
                          <wps:cNvPr id="17276" name="Freeform 4862"/>
                          <wps:cNvSpPr>
                            <a:spLocks/>
                          </wps:cNvSpPr>
                          <wps:spPr bwMode="auto">
                            <a:xfrm>
                              <a:off x="10619" y="1824"/>
                              <a:ext cx="2" cy="66"/>
                            </a:xfrm>
                            <a:custGeom>
                              <a:avLst/>
                              <a:gdLst>
                                <a:gd name="T0" fmla="+- 0 10619 10619"/>
                                <a:gd name="T1" fmla="*/ T0 w 2"/>
                                <a:gd name="T2" fmla="+- 0 1824 1824"/>
                                <a:gd name="T3" fmla="*/ 1824 h 66"/>
                                <a:gd name="T4" fmla="+- 0 10621 10619"/>
                                <a:gd name="T5" fmla="*/ T4 w 2"/>
                                <a:gd name="T6" fmla="+- 0 1824 1824"/>
                                <a:gd name="T7" fmla="*/ 1824 h 66"/>
                                <a:gd name="T8" fmla="+- 0 10621 10619"/>
                                <a:gd name="T9" fmla="*/ T8 w 2"/>
                                <a:gd name="T10" fmla="+- 0 1890 1824"/>
                                <a:gd name="T11" fmla="*/ 1890 h 66"/>
                                <a:gd name="T12" fmla="+- 0 10619 10619"/>
                                <a:gd name="T13" fmla="*/ T12 w 2"/>
                                <a:gd name="T14" fmla="+- 0 1890 1824"/>
                                <a:gd name="T15" fmla="*/ 1890 h 66"/>
                                <a:gd name="T16" fmla="+- 0 10619 10619"/>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77" name="Group 4863"/>
                        <wpg:cNvGrpSpPr>
                          <a:grpSpLocks/>
                        </wpg:cNvGrpSpPr>
                        <wpg:grpSpPr bwMode="auto">
                          <a:xfrm>
                            <a:off x="10603" y="1824"/>
                            <a:ext cx="2" cy="66"/>
                            <a:chOff x="10603" y="1824"/>
                            <a:chExt cx="2" cy="66"/>
                          </a:xfrm>
                        </wpg:grpSpPr>
                        <wps:wsp>
                          <wps:cNvPr id="17278" name="Freeform 4864"/>
                          <wps:cNvSpPr>
                            <a:spLocks/>
                          </wps:cNvSpPr>
                          <wps:spPr bwMode="auto">
                            <a:xfrm>
                              <a:off x="10603" y="1824"/>
                              <a:ext cx="2" cy="66"/>
                            </a:xfrm>
                            <a:custGeom>
                              <a:avLst/>
                              <a:gdLst>
                                <a:gd name="T0" fmla="+- 0 10603 10603"/>
                                <a:gd name="T1" fmla="*/ T0 w 2"/>
                                <a:gd name="T2" fmla="+- 0 1824 1824"/>
                                <a:gd name="T3" fmla="*/ 1824 h 66"/>
                                <a:gd name="T4" fmla="+- 0 10605 10603"/>
                                <a:gd name="T5" fmla="*/ T4 w 2"/>
                                <a:gd name="T6" fmla="+- 0 1824 1824"/>
                                <a:gd name="T7" fmla="*/ 1824 h 66"/>
                                <a:gd name="T8" fmla="+- 0 10605 10603"/>
                                <a:gd name="T9" fmla="*/ T8 w 2"/>
                                <a:gd name="T10" fmla="+- 0 1890 1824"/>
                                <a:gd name="T11" fmla="*/ 1890 h 66"/>
                                <a:gd name="T12" fmla="+- 0 10603 10603"/>
                                <a:gd name="T13" fmla="*/ T12 w 2"/>
                                <a:gd name="T14" fmla="+- 0 1890 1824"/>
                                <a:gd name="T15" fmla="*/ 1890 h 66"/>
                                <a:gd name="T16" fmla="+- 0 10603 10603"/>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79" name="Group 4865"/>
                        <wpg:cNvGrpSpPr>
                          <a:grpSpLocks/>
                        </wpg:cNvGrpSpPr>
                        <wpg:grpSpPr bwMode="auto">
                          <a:xfrm>
                            <a:off x="10587" y="1824"/>
                            <a:ext cx="2" cy="66"/>
                            <a:chOff x="10587" y="1824"/>
                            <a:chExt cx="2" cy="66"/>
                          </a:xfrm>
                        </wpg:grpSpPr>
                        <wps:wsp>
                          <wps:cNvPr id="17280" name="Freeform 4866"/>
                          <wps:cNvSpPr>
                            <a:spLocks/>
                          </wps:cNvSpPr>
                          <wps:spPr bwMode="auto">
                            <a:xfrm>
                              <a:off x="10587" y="1824"/>
                              <a:ext cx="2" cy="66"/>
                            </a:xfrm>
                            <a:custGeom>
                              <a:avLst/>
                              <a:gdLst>
                                <a:gd name="T0" fmla="+- 0 10587 10587"/>
                                <a:gd name="T1" fmla="*/ T0 w 2"/>
                                <a:gd name="T2" fmla="+- 0 1824 1824"/>
                                <a:gd name="T3" fmla="*/ 1824 h 66"/>
                                <a:gd name="T4" fmla="+- 0 10589 10587"/>
                                <a:gd name="T5" fmla="*/ T4 w 2"/>
                                <a:gd name="T6" fmla="+- 0 1824 1824"/>
                                <a:gd name="T7" fmla="*/ 1824 h 66"/>
                                <a:gd name="T8" fmla="+- 0 10589 10587"/>
                                <a:gd name="T9" fmla="*/ T8 w 2"/>
                                <a:gd name="T10" fmla="+- 0 1890 1824"/>
                                <a:gd name="T11" fmla="*/ 1890 h 66"/>
                                <a:gd name="T12" fmla="+- 0 10587 10587"/>
                                <a:gd name="T13" fmla="*/ T12 w 2"/>
                                <a:gd name="T14" fmla="+- 0 1890 1824"/>
                                <a:gd name="T15" fmla="*/ 1890 h 66"/>
                                <a:gd name="T16" fmla="+- 0 10587 10587"/>
                                <a:gd name="T17" fmla="*/ T16 w 2"/>
                                <a:gd name="T18" fmla="+- 0 1824 1824"/>
                                <a:gd name="T19" fmla="*/ 1824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81" name="Group 4867"/>
                        <wpg:cNvGrpSpPr>
                          <a:grpSpLocks/>
                        </wpg:cNvGrpSpPr>
                        <wpg:grpSpPr bwMode="auto">
                          <a:xfrm>
                            <a:off x="10462" y="1829"/>
                            <a:ext cx="2" cy="66"/>
                            <a:chOff x="10462" y="1829"/>
                            <a:chExt cx="2" cy="66"/>
                          </a:xfrm>
                        </wpg:grpSpPr>
                        <wps:wsp>
                          <wps:cNvPr id="17282" name="Freeform 4868"/>
                          <wps:cNvSpPr>
                            <a:spLocks/>
                          </wps:cNvSpPr>
                          <wps:spPr bwMode="auto">
                            <a:xfrm>
                              <a:off x="10462" y="1829"/>
                              <a:ext cx="2" cy="66"/>
                            </a:xfrm>
                            <a:custGeom>
                              <a:avLst/>
                              <a:gdLst>
                                <a:gd name="T0" fmla="+- 0 10462 10462"/>
                                <a:gd name="T1" fmla="*/ T0 w 2"/>
                                <a:gd name="T2" fmla="+- 0 1829 1829"/>
                                <a:gd name="T3" fmla="*/ 1829 h 66"/>
                                <a:gd name="T4" fmla="+- 0 10464 10462"/>
                                <a:gd name="T5" fmla="*/ T4 w 2"/>
                                <a:gd name="T6" fmla="+- 0 1829 1829"/>
                                <a:gd name="T7" fmla="*/ 1829 h 66"/>
                                <a:gd name="T8" fmla="+- 0 10464 10462"/>
                                <a:gd name="T9" fmla="*/ T8 w 2"/>
                                <a:gd name="T10" fmla="+- 0 1895 1829"/>
                                <a:gd name="T11" fmla="*/ 1895 h 66"/>
                                <a:gd name="T12" fmla="+- 0 10462 10462"/>
                                <a:gd name="T13" fmla="*/ T12 w 2"/>
                                <a:gd name="T14" fmla="+- 0 1895 1829"/>
                                <a:gd name="T15" fmla="*/ 1895 h 66"/>
                                <a:gd name="T16" fmla="+- 0 10462 10462"/>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83" name="Group 4869"/>
                        <wpg:cNvGrpSpPr>
                          <a:grpSpLocks/>
                        </wpg:cNvGrpSpPr>
                        <wpg:grpSpPr bwMode="auto">
                          <a:xfrm>
                            <a:off x="10445" y="1829"/>
                            <a:ext cx="2" cy="66"/>
                            <a:chOff x="10445" y="1829"/>
                            <a:chExt cx="2" cy="66"/>
                          </a:xfrm>
                        </wpg:grpSpPr>
                        <wps:wsp>
                          <wps:cNvPr id="17284" name="Freeform 4870"/>
                          <wps:cNvSpPr>
                            <a:spLocks/>
                          </wps:cNvSpPr>
                          <wps:spPr bwMode="auto">
                            <a:xfrm>
                              <a:off x="10445" y="1829"/>
                              <a:ext cx="2" cy="66"/>
                            </a:xfrm>
                            <a:custGeom>
                              <a:avLst/>
                              <a:gdLst>
                                <a:gd name="T0" fmla="+- 0 10445 10445"/>
                                <a:gd name="T1" fmla="*/ T0 w 2"/>
                                <a:gd name="T2" fmla="+- 0 1829 1829"/>
                                <a:gd name="T3" fmla="*/ 1829 h 66"/>
                                <a:gd name="T4" fmla="+- 0 10447 10445"/>
                                <a:gd name="T5" fmla="*/ T4 w 2"/>
                                <a:gd name="T6" fmla="+- 0 1829 1829"/>
                                <a:gd name="T7" fmla="*/ 1829 h 66"/>
                                <a:gd name="T8" fmla="+- 0 10447 10445"/>
                                <a:gd name="T9" fmla="*/ T8 w 2"/>
                                <a:gd name="T10" fmla="+- 0 1895 1829"/>
                                <a:gd name="T11" fmla="*/ 1895 h 66"/>
                                <a:gd name="T12" fmla="+- 0 10445 10445"/>
                                <a:gd name="T13" fmla="*/ T12 w 2"/>
                                <a:gd name="T14" fmla="+- 0 1895 1829"/>
                                <a:gd name="T15" fmla="*/ 1895 h 66"/>
                                <a:gd name="T16" fmla="+- 0 10445 10445"/>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85" name="Group 4871"/>
                        <wpg:cNvGrpSpPr>
                          <a:grpSpLocks/>
                        </wpg:cNvGrpSpPr>
                        <wpg:grpSpPr bwMode="auto">
                          <a:xfrm>
                            <a:off x="10430" y="1829"/>
                            <a:ext cx="2" cy="66"/>
                            <a:chOff x="10430" y="1829"/>
                            <a:chExt cx="2" cy="66"/>
                          </a:xfrm>
                        </wpg:grpSpPr>
                        <wps:wsp>
                          <wps:cNvPr id="17286" name="Freeform 4872"/>
                          <wps:cNvSpPr>
                            <a:spLocks/>
                          </wps:cNvSpPr>
                          <wps:spPr bwMode="auto">
                            <a:xfrm>
                              <a:off x="10430" y="1829"/>
                              <a:ext cx="2" cy="66"/>
                            </a:xfrm>
                            <a:custGeom>
                              <a:avLst/>
                              <a:gdLst>
                                <a:gd name="T0" fmla="+- 0 10430 10430"/>
                                <a:gd name="T1" fmla="*/ T0 w 2"/>
                                <a:gd name="T2" fmla="+- 0 1829 1829"/>
                                <a:gd name="T3" fmla="*/ 1829 h 66"/>
                                <a:gd name="T4" fmla="+- 0 10432 10430"/>
                                <a:gd name="T5" fmla="*/ T4 w 2"/>
                                <a:gd name="T6" fmla="+- 0 1829 1829"/>
                                <a:gd name="T7" fmla="*/ 1829 h 66"/>
                                <a:gd name="T8" fmla="+- 0 10432 10430"/>
                                <a:gd name="T9" fmla="*/ T8 w 2"/>
                                <a:gd name="T10" fmla="+- 0 1895 1829"/>
                                <a:gd name="T11" fmla="*/ 1895 h 66"/>
                                <a:gd name="T12" fmla="+- 0 10430 10430"/>
                                <a:gd name="T13" fmla="*/ T12 w 2"/>
                                <a:gd name="T14" fmla="+- 0 1895 1829"/>
                                <a:gd name="T15" fmla="*/ 1895 h 66"/>
                                <a:gd name="T16" fmla="+- 0 10430 10430"/>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87" name="Picture 4873"/>
                            <pic:cNvPicPr>
                              <a:picLocks noChangeAspect="1" noChangeArrowheads="1"/>
                            </pic:cNvPicPr>
                          </pic:nvPicPr>
                          <pic:blipFill>
                            <a:blip r:embed="rId877">
                              <a:extLst>
                                <a:ext uri="{28A0092B-C50C-407E-A947-70E740481C1C}">
                                  <a14:useLocalDpi xmlns:a14="http://schemas.microsoft.com/office/drawing/2010/main" val="0"/>
                                </a:ext>
                              </a:extLst>
                            </a:blip>
                            <a:srcRect/>
                            <a:stretch>
                              <a:fillRect/>
                            </a:stretch>
                          </pic:blipFill>
                          <pic:spPr bwMode="auto">
                            <a:xfrm>
                              <a:off x="10413" y="1829"/>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88" name="Group 4874"/>
                        <wpg:cNvGrpSpPr>
                          <a:grpSpLocks/>
                        </wpg:cNvGrpSpPr>
                        <wpg:grpSpPr bwMode="auto">
                          <a:xfrm>
                            <a:off x="10398" y="1829"/>
                            <a:ext cx="2" cy="66"/>
                            <a:chOff x="10398" y="1829"/>
                            <a:chExt cx="2" cy="66"/>
                          </a:xfrm>
                        </wpg:grpSpPr>
                        <wps:wsp>
                          <wps:cNvPr id="17289" name="Freeform 4875"/>
                          <wps:cNvSpPr>
                            <a:spLocks/>
                          </wps:cNvSpPr>
                          <wps:spPr bwMode="auto">
                            <a:xfrm>
                              <a:off x="10398" y="1829"/>
                              <a:ext cx="2" cy="66"/>
                            </a:xfrm>
                            <a:custGeom>
                              <a:avLst/>
                              <a:gdLst>
                                <a:gd name="T0" fmla="+- 0 10398 10398"/>
                                <a:gd name="T1" fmla="*/ T0 w 2"/>
                                <a:gd name="T2" fmla="+- 0 1829 1829"/>
                                <a:gd name="T3" fmla="*/ 1829 h 66"/>
                                <a:gd name="T4" fmla="+- 0 10400 10398"/>
                                <a:gd name="T5" fmla="*/ T4 w 2"/>
                                <a:gd name="T6" fmla="+- 0 1829 1829"/>
                                <a:gd name="T7" fmla="*/ 1829 h 66"/>
                                <a:gd name="T8" fmla="+- 0 10400 10398"/>
                                <a:gd name="T9" fmla="*/ T8 w 2"/>
                                <a:gd name="T10" fmla="+- 0 1895 1829"/>
                                <a:gd name="T11" fmla="*/ 1895 h 66"/>
                                <a:gd name="T12" fmla="+- 0 10398 10398"/>
                                <a:gd name="T13" fmla="*/ T12 w 2"/>
                                <a:gd name="T14" fmla="+- 0 1895 1829"/>
                                <a:gd name="T15" fmla="*/ 1895 h 66"/>
                                <a:gd name="T16" fmla="+- 0 10398 10398"/>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90" name="Picture 4876"/>
                            <pic:cNvPicPr>
                              <a:picLocks noChangeAspect="1" noChangeArrowheads="1"/>
                            </pic:cNvPicPr>
                          </pic:nvPicPr>
                          <pic:blipFill>
                            <a:blip r:embed="rId878">
                              <a:extLst>
                                <a:ext uri="{28A0092B-C50C-407E-A947-70E740481C1C}">
                                  <a14:useLocalDpi xmlns:a14="http://schemas.microsoft.com/office/drawing/2010/main" val="0"/>
                                </a:ext>
                              </a:extLst>
                            </a:blip>
                            <a:srcRect/>
                            <a:stretch>
                              <a:fillRect/>
                            </a:stretch>
                          </pic:blipFill>
                          <pic:spPr bwMode="auto">
                            <a:xfrm>
                              <a:off x="10653" y="1829"/>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291" name="Group 4877"/>
                        <wpg:cNvGrpSpPr>
                          <a:grpSpLocks/>
                        </wpg:cNvGrpSpPr>
                        <wpg:grpSpPr bwMode="auto">
                          <a:xfrm>
                            <a:off x="10638" y="1829"/>
                            <a:ext cx="2" cy="66"/>
                            <a:chOff x="10638" y="1829"/>
                            <a:chExt cx="2" cy="66"/>
                          </a:xfrm>
                        </wpg:grpSpPr>
                        <wps:wsp>
                          <wps:cNvPr id="17292" name="Freeform 4878"/>
                          <wps:cNvSpPr>
                            <a:spLocks/>
                          </wps:cNvSpPr>
                          <wps:spPr bwMode="auto">
                            <a:xfrm>
                              <a:off x="10638" y="1829"/>
                              <a:ext cx="2" cy="66"/>
                            </a:xfrm>
                            <a:custGeom>
                              <a:avLst/>
                              <a:gdLst>
                                <a:gd name="T0" fmla="+- 0 10638 10638"/>
                                <a:gd name="T1" fmla="*/ T0 w 2"/>
                                <a:gd name="T2" fmla="+- 0 1829 1829"/>
                                <a:gd name="T3" fmla="*/ 1829 h 66"/>
                                <a:gd name="T4" fmla="+- 0 10640 10638"/>
                                <a:gd name="T5" fmla="*/ T4 w 2"/>
                                <a:gd name="T6" fmla="+- 0 1829 1829"/>
                                <a:gd name="T7" fmla="*/ 1829 h 66"/>
                                <a:gd name="T8" fmla="+- 0 10640 10638"/>
                                <a:gd name="T9" fmla="*/ T8 w 2"/>
                                <a:gd name="T10" fmla="+- 0 1895 1829"/>
                                <a:gd name="T11" fmla="*/ 1895 h 66"/>
                                <a:gd name="T12" fmla="+- 0 10638 10638"/>
                                <a:gd name="T13" fmla="*/ T12 w 2"/>
                                <a:gd name="T14" fmla="+- 0 1895 1829"/>
                                <a:gd name="T15" fmla="*/ 1895 h 66"/>
                                <a:gd name="T16" fmla="+- 0 10638 10638"/>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93" name="Group 4879"/>
                        <wpg:cNvGrpSpPr>
                          <a:grpSpLocks/>
                        </wpg:cNvGrpSpPr>
                        <wpg:grpSpPr bwMode="auto">
                          <a:xfrm>
                            <a:off x="10622" y="1829"/>
                            <a:ext cx="2" cy="66"/>
                            <a:chOff x="10622" y="1829"/>
                            <a:chExt cx="2" cy="66"/>
                          </a:xfrm>
                        </wpg:grpSpPr>
                        <wps:wsp>
                          <wps:cNvPr id="17294" name="Freeform 4880"/>
                          <wps:cNvSpPr>
                            <a:spLocks/>
                          </wps:cNvSpPr>
                          <wps:spPr bwMode="auto">
                            <a:xfrm>
                              <a:off x="10622" y="1829"/>
                              <a:ext cx="2" cy="66"/>
                            </a:xfrm>
                            <a:custGeom>
                              <a:avLst/>
                              <a:gdLst>
                                <a:gd name="T0" fmla="+- 0 10622 10622"/>
                                <a:gd name="T1" fmla="*/ T0 w 2"/>
                                <a:gd name="T2" fmla="+- 0 1829 1829"/>
                                <a:gd name="T3" fmla="*/ 1829 h 66"/>
                                <a:gd name="T4" fmla="+- 0 10624 10622"/>
                                <a:gd name="T5" fmla="*/ T4 w 2"/>
                                <a:gd name="T6" fmla="+- 0 1829 1829"/>
                                <a:gd name="T7" fmla="*/ 1829 h 66"/>
                                <a:gd name="T8" fmla="+- 0 10624 10622"/>
                                <a:gd name="T9" fmla="*/ T8 w 2"/>
                                <a:gd name="T10" fmla="+- 0 1895 1829"/>
                                <a:gd name="T11" fmla="*/ 1895 h 66"/>
                                <a:gd name="T12" fmla="+- 0 10622 10622"/>
                                <a:gd name="T13" fmla="*/ T12 w 2"/>
                                <a:gd name="T14" fmla="+- 0 1895 1829"/>
                                <a:gd name="T15" fmla="*/ 1895 h 66"/>
                                <a:gd name="T16" fmla="+- 0 10622 10622"/>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95" name="Group 4881"/>
                        <wpg:cNvGrpSpPr>
                          <a:grpSpLocks/>
                        </wpg:cNvGrpSpPr>
                        <wpg:grpSpPr bwMode="auto">
                          <a:xfrm>
                            <a:off x="10606" y="1829"/>
                            <a:ext cx="2" cy="66"/>
                            <a:chOff x="10606" y="1829"/>
                            <a:chExt cx="2" cy="66"/>
                          </a:xfrm>
                        </wpg:grpSpPr>
                        <wps:wsp>
                          <wps:cNvPr id="17296" name="Freeform 4882"/>
                          <wps:cNvSpPr>
                            <a:spLocks/>
                          </wps:cNvSpPr>
                          <wps:spPr bwMode="auto">
                            <a:xfrm>
                              <a:off x="10606" y="1829"/>
                              <a:ext cx="2" cy="66"/>
                            </a:xfrm>
                            <a:custGeom>
                              <a:avLst/>
                              <a:gdLst>
                                <a:gd name="T0" fmla="+- 0 10606 10606"/>
                                <a:gd name="T1" fmla="*/ T0 w 2"/>
                                <a:gd name="T2" fmla="+- 0 1829 1829"/>
                                <a:gd name="T3" fmla="*/ 1829 h 66"/>
                                <a:gd name="T4" fmla="+- 0 10607 10606"/>
                                <a:gd name="T5" fmla="*/ T4 w 2"/>
                                <a:gd name="T6" fmla="+- 0 1829 1829"/>
                                <a:gd name="T7" fmla="*/ 1829 h 66"/>
                                <a:gd name="T8" fmla="+- 0 10607 10606"/>
                                <a:gd name="T9" fmla="*/ T8 w 2"/>
                                <a:gd name="T10" fmla="+- 0 1895 1829"/>
                                <a:gd name="T11" fmla="*/ 1895 h 66"/>
                                <a:gd name="T12" fmla="+- 0 10606 10606"/>
                                <a:gd name="T13" fmla="*/ T12 w 2"/>
                                <a:gd name="T14" fmla="+- 0 1895 1829"/>
                                <a:gd name="T15" fmla="*/ 1895 h 66"/>
                                <a:gd name="T16" fmla="+- 0 10606 10606"/>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97" name="Group 4883"/>
                        <wpg:cNvGrpSpPr>
                          <a:grpSpLocks/>
                        </wpg:cNvGrpSpPr>
                        <wpg:grpSpPr bwMode="auto">
                          <a:xfrm>
                            <a:off x="10590" y="1829"/>
                            <a:ext cx="2" cy="66"/>
                            <a:chOff x="10590" y="1829"/>
                            <a:chExt cx="2" cy="66"/>
                          </a:xfrm>
                        </wpg:grpSpPr>
                        <wps:wsp>
                          <wps:cNvPr id="17298" name="Freeform 4884"/>
                          <wps:cNvSpPr>
                            <a:spLocks/>
                          </wps:cNvSpPr>
                          <wps:spPr bwMode="auto">
                            <a:xfrm>
                              <a:off x="10590" y="1829"/>
                              <a:ext cx="2" cy="66"/>
                            </a:xfrm>
                            <a:custGeom>
                              <a:avLst/>
                              <a:gdLst>
                                <a:gd name="T0" fmla="+- 0 10590 10590"/>
                                <a:gd name="T1" fmla="*/ T0 w 2"/>
                                <a:gd name="T2" fmla="+- 0 1829 1829"/>
                                <a:gd name="T3" fmla="*/ 1829 h 66"/>
                                <a:gd name="T4" fmla="+- 0 10592 10590"/>
                                <a:gd name="T5" fmla="*/ T4 w 2"/>
                                <a:gd name="T6" fmla="+- 0 1829 1829"/>
                                <a:gd name="T7" fmla="*/ 1829 h 66"/>
                                <a:gd name="T8" fmla="+- 0 10592 10590"/>
                                <a:gd name="T9" fmla="*/ T8 w 2"/>
                                <a:gd name="T10" fmla="+- 0 1895 1829"/>
                                <a:gd name="T11" fmla="*/ 1895 h 66"/>
                                <a:gd name="T12" fmla="+- 0 10590 10590"/>
                                <a:gd name="T13" fmla="*/ T12 w 2"/>
                                <a:gd name="T14" fmla="+- 0 1895 1829"/>
                                <a:gd name="T15" fmla="*/ 1895 h 66"/>
                                <a:gd name="T16" fmla="+- 0 10590 10590"/>
                                <a:gd name="T17" fmla="*/ T16 w 2"/>
                                <a:gd name="T18" fmla="+- 0 1829 1829"/>
                                <a:gd name="T19" fmla="*/ 1829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299" name="Picture 4885"/>
                            <pic:cNvPicPr>
                              <a:picLocks noChangeAspect="1" noChangeArrowheads="1"/>
                            </pic:cNvPicPr>
                          </pic:nvPicPr>
                          <pic:blipFill>
                            <a:blip r:embed="rId879">
                              <a:extLst>
                                <a:ext uri="{28A0092B-C50C-407E-A947-70E740481C1C}">
                                  <a14:useLocalDpi xmlns:a14="http://schemas.microsoft.com/office/drawing/2010/main" val="0"/>
                                </a:ext>
                              </a:extLst>
                            </a:blip>
                            <a:srcRect/>
                            <a:stretch>
                              <a:fillRect/>
                            </a:stretch>
                          </pic:blipFill>
                          <pic:spPr bwMode="auto">
                            <a:xfrm>
                              <a:off x="10653" y="1723"/>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00" name="Group 4886"/>
                        <wpg:cNvGrpSpPr>
                          <a:grpSpLocks/>
                        </wpg:cNvGrpSpPr>
                        <wpg:grpSpPr bwMode="auto">
                          <a:xfrm>
                            <a:off x="10638" y="1723"/>
                            <a:ext cx="2" cy="66"/>
                            <a:chOff x="10638" y="1723"/>
                            <a:chExt cx="2" cy="66"/>
                          </a:xfrm>
                        </wpg:grpSpPr>
                        <wps:wsp>
                          <wps:cNvPr id="17301" name="Freeform 4887"/>
                          <wps:cNvSpPr>
                            <a:spLocks/>
                          </wps:cNvSpPr>
                          <wps:spPr bwMode="auto">
                            <a:xfrm>
                              <a:off x="10638" y="1723"/>
                              <a:ext cx="2" cy="66"/>
                            </a:xfrm>
                            <a:custGeom>
                              <a:avLst/>
                              <a:gdLst>
                                <a:gd name="T0" fmla="+- 0 10638 10638"/>
                                <a:gd name="T1" fmla="*/ T0 w 2"/>
                                <a:gd name="T2" fmla="+- 0 1723 1723"/>
                                <a:gd name="T3" fmla="*/ 1723 h 66"/>
                                <a:gd name="T4" fmla="+- 0 10640 10638"/>
                                <a:gd name="T5" fmla="*/ T4 w 2"/>
                                <a:gd name="T6" fmla="+- 0 1723 1723"/>
                                <a:gd name="T7" fmla="*/ 1723 h 66"/>
                                <a:gd name="T8" fmla="+- 0 10640 10638"/>
                                <a:gd name="T9" fmla="*/ T8 w 2"/>
                                <a:gd name="T10" fmla="+- 0 1789 1723"/>
                                <a:gd name="T11" fmla="*/ 1789 h 66"/>
                                <a:gd name="T12" fmla="+- 0 10638 10638"/>
                                <a:gd name="T13" fmla="*/ T12 w 2"/>
                                <a:gd name="T14" fmla="+- 0 1789 1723"/>
                                <a:gd name="T15" fmla="*/ 1789 h 66"/>
                                <a:gd name="T16" fmla="+- 0 10638 10638"/>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02" name="Group 4888"/>
                        <wpg:cNvGrpSpPr>
                          <a:grpSpLocks/>
                        </wpg:cNvGrpSpPr>
                        <wpg:grpSpPr bwMode="auto">
                          <a:xfrm>
                            <a:off x="10622" y="1723"/>
                            <a:ext cx="2" cy="66"/>
                            <a:chOff x="10622" y="1723"/>
                            <a:chExt cx="2" cy="66"/>
                          </a:xfrm>
                        </wpg:grpSpPr>
                        <wps:wsp>
                          <wps:cNvPr id="17303" name="Freeform 4889"/>
                          <wps:cNvSpPr>
                            <a:spLocks/>
                          </wps:cNvSpPr>
                          <wps:spPr bwMode="auto">
                            <a:xfrm>
                              <a:off x="10622" y="1723"/>
                              <a:ext cx="2" cy="66"/>
                            </a:xfrm>
                            <a:custGeom>
                              <a:avLst/>
                              <a:gdLst>
                                <a:gd name="T0" fmla="+- 0 10622 10622"/>
                                <a:gd name="T1" fmla="*/ T0 w 2"/>
                                <a:gd name="T2" fmla="+- 0 1723 1723"/>
                                <a:gd name="T3" fmla="*/ 1723 h 66"/>
                                <a:gd name="T4" fmla="+- 0 10624 10622"/>
                                <a:gd name="T5" fmla="*/ T4 w 2"/>
                                <a:gd name="T6" fmla="+- 0 1723 1723"/>
                                <a:gd name="T7" fmla="*/ 1723 h 66"/>
                                <a:gd name="T8" fmla="+- 0 10624 10622"/>
                                <a:gd name="T9" fmla="*/ T8 w 2"/>
                                <a:gd name="T10" fmla="+- 0 1789 1723"/>
                                <a:gd name="T11" fmla="*/ 1789 h 66"/>
                                <a:gd name="T12" fmla="+- 0 10622 10622"/>
                                <a:gd name="T13" fmla="*/ T12 w 2"/>
                                <a:gd name="T14" fmla="+- 0 1789 1723"/>
                                <a:gd name="T15" fmla="*/ 1789 h 66"/>
                                <a:gd name="T16" fmla="+- 0 10622 10622"/>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04" name="Group 4890"/>
                        <wpg:cNvGrpSpPr>
                          <a:grpSpLocks/>
                        </wpg:cNvGrpSpPr>
                        <wpg:grpSpPr bwMode="auto">
                          <a:xfrm>
                            <a:off x="10606" y="1723"/>
                            <a:ext cx="2" cy="66"/>
                            <a:chOff x="10606" y="1723"/>
                            <a:chExt cx="2" cy="66"/>
                          </a:xfrm>
                        </wpg:grpSpPr>
                        <wps:wsp>
                          <wps:cNvPr id="17305" name="Freeform 4891"/>
                          <wps:cNvSpPr>
                            <a:spLocks/>
                          </wps:cNvSpPr>
                          <wps:spPr bwMode="auto">
                            <a:xfrm>
                              <a:off x="10606" y="1723"/>
                              <a:ext cx="2" cy="66"/>
                            </a:xfrm>
                            <a:custGeom>
                              <a:avLst/>
                              <a:gdLst>
                                <a:gd name="T0" fmla="+- 0 10606 10606"/>
                                <a:gd name="T1" fmla="*/ T0 w 2"/>
                                <a:gd name="T2" fmla="+- 0 1723 1723"/>
                                <a:gd name="T3" fmla="*/ 1723 h 66"/>
                                <a:gd name="T4" fmla="+- 0 10607 10606"/>
                                <a:gd name="T5" fmla="*/ T4 w 2"/>
                                <a:gd name="T6" fmla="+- 0 1723 1723"/>
                                <a:gd name="T7" fmla="*/ 1723 h 66"/>
                                <a:gd name="T8" fmla="+- 0 10607 10606"/>
                                <a:gd name="T9" fmla="*/ T8 w 2"/>
                                <a:gd name="T10" fmla="+- 0 1789 1723"/>
                                <a:gd name="T11" fmla="*/ 1789 h 66"/>
                                <a:gd name="T12" fmla="+- 0 10606 10606"/>
                                <a:gd name="T13" fmla="*/ T12 w 2"/>
                                <a:gd name="T14" fmla="+- 0 1789 1723"/>
                                <a:gd name="T15" fmla="*/ 1789 h 66"/>
                                <a:gd name="T16" fmla="+- 0 10606 10606"/>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1" y="0"/>
                                  </a:lnTo>
                                  <a:lnTo>
                                    <a:pt x="1"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06" name="Group 4892"/>
                        <wpg:cNvGrpSpPr>
                          <a:grpSpLocks/>
                        </wpg:cNvGrpSpPr>
                        <wpg:grpSpPr bwMode="auto">
                          <a:xfrm>
                            <a:off x="10590" y="1723"/>
                            <a:ext cx="2" cy="66"/>
                            <a:chOff x="10590" y="1723"/>
                            <a:chExt cx="2" cy="66"/>
                          </a:xfrm>
                        </wpg:grpSpPr>
                        <wps:wsp>
                          <wps:cNvPr id="17307" name="Freeform 4893"/>
                          <wps:cNvSpPr>
                            <a:spLocks/>
                          </wps:cNvSpPr>
                          <wps:spPr bwMode="auto">
                            <a:xfrm>
                              <a:off x="10590" y="1723"/>
                              <a:ext cx="2" cy="66"/>
                            </a:xfrm>
                            <a:custGeom>
                              <a:avLst/>
                              <a:gdLst>
                                <a:gd name="T0" fmla="+- 0 10590 10590"/>
                                <a:gd name="T1" fmla="*/ T0 w 2"/>
                                <a:gd name="T2" fmla="+- 0 1723 1723"/>
                                <a:gd name="T3" fmla="*/ 1723 h 66"/>
                                <a:gd name="T4" fmla="+- 0 10592 10590"/>
                                <a:gd name="T5" fmla="*/ T4 w 2"/>
                                <a:gd name="T6" fmla="+- 0 1723 1723"/>
                                <a:gd name="T7" fmla="*/ 1723 h 66"/>
                                <a:gd name="T8" fmla="+- 0 10592 10590"/>
                                <a:gd name="T9" fmla="*/ T8 w 2"/>
                                <a:gd name="T10" fmla="+- 0 1789 1723"/>
                                <a:gd name="T11" fmla="*/ 1789 h 66"/>
                                <a:gd name="T12" fmla="+- 0 10590 10590"/>
                                <a:gd name="T13" fmla="*/ T12 w 2"/>
                                <a:gd name="T14" fmla="+- 0 1789 1723"/>
                                <a:gd name="T15" fmla="*/ 1789 h 66"/>
                                <a:gd name="T16" fmla="+- 0 10590 10590"/>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08" name="Group 4894"/>
                        <wpg:cNvGrpSpPr>
                          <a:grpSpLocks/>
                        </wpg:cNvGrpSpPr>
                        <wpg:grpSpPr bwMode="auto">
                          <a:xfrm>
                            <a:off x="10462" y="1723"/>
                            <a:ext cx="2" cy="66"/>
                            <a:chOff x="10462" y="1723"/>
                            <a:chExt cx="2" cy="66"/>
                          </a:xfrm>
                        </wpg:grpSpPr>
                        <wps:wsp>
                          <wps:cNvPr id="17309" name="Freeform 4895"/>
                          <wps:cNvSpPr>
                            <a:spLocks/>
                          </wps:cNvSpPr>
                          <wps:spPr bwMode="auto">
                            <a:xfrm>
                              <a:off x="10462" y="1723"/>
                              <a:ext cx="2" cy="66"/>
                            </a:xfrm>
                            <a:custGeom>
                              <a:avLst/>
                              <a:gdLst>
                                <a:gd name="T0" fmla="+- 0 10462 10462"/>
                                <a:gd name="T1" fmla="*/ T0 w 2"/>
                                <a:gd name="T2" fmla="+- 0 1723 1723"/>
                                <a:gd name="T3" fmla="*/ 1723 h 66"/>
                                <a:gd name="T4" fmla="+- 0 10464 10462"/>
                                <a:gd name="T5" fmla="*/ T4 w 2"/>
                                <a:gd name="T6" fmla="+- 0 1723 1723"/>
                                <a:gd name="T7" fmla="*/ 1723 h 66"/>
                                <a:gd name="T8" fmla="+- 0 10464 10462"/>
                                <a:gd name="T9" fmla="*/ T8 w 2"/>
                                <a:gd name="T10" fmla="+- 0 1789 1723"/>
                                <a:gd name="T11" fmla="*/ 1789 h 66"/>
                                <a:gd name="T12" fmla="+- 0 10462 10462"/>
                                <a:gd name="T13" fmla="*/ T12 w 2"/>
                                <a:gd name="T14" fmla="+- 0 1789 1723"/>
                                <a:gd name="T15" fmla="*/ 1789 h 66"/>
                                <a:gd name="T16" fmla="+- 0 10462 10462"/>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10" name="Group 4896"/>
                        <wpg:cNvGrpSpPr>
                          <a:grpSpLocks/>
                        </wpg:cNvGrpSpPr>
                        <wpg:grpSpPr bwMode="auto">
                          <a:xfrm>
                            <a:off x="10445" y="1723"/>
                            <a:ext cx="2" cy="66"/>
                            <a:chOff x="10445" y="1723"/>
                            <a:chExt cx="2" cy="66"/>
                          </a:xfrm>
                        </wpg:grpSpPr>
                        <wps:wsp>
                          <wps:cNvPr id="17311" name="Freeform 4897"/>
                          <wps:cNvSpPr>
                            <a:spLocks/>
                          </wps:cNvSpPr>
                          <wps:spPr bwMode="auto">
                            <a:xfrm>
                              <a:off x="10445" y="1723"/>
                              <a:ext cx="2" cy="66"/>
                            </a:xfrm>
                            <a:custGeom>
                              <a:avLst/>
                              <a:gdLst>
                                <a:gd name="T0" fmla="+- 0 10445 10445"/>
                                <a:gd name="T1" fmla="*/ T0 w 2"/>
                                <a:gd name="T2" fmla="+- 0 1723 1723"/>
                                <a:gd name="T3" fmla="*/ 1723 h 66"/>
                                <a:gd name="T4" fmla="+- 0 10447 10445"/>
                                <a:gd name="T5" fmla="*/ T4 w 2"/>
                                <a:gd name="T6" fmla="+- 0 1723 1723"/>
                                <a:gd name="T7" fmla="*/ 1723 h 66"/>
                                <a:gd name="T8" fmla="+- 0 10447 10445"/>
                                <a:gd name="T9" fmla="*/ T8 w 2"/>
                                <a:gd name="T10" fmla="+- 0 1789 1723"/>
                                <a:gd name="T11" fmla="*/ 1789 h 66"/>
                                <a:gd name="T12" fmla="+- 0 10445 10445"/>
                                <a:gd name="T13" fmla="*/ T12 w 2"/>
                                <a:gd name="T14" fmla="+- 0 1789 1723"/>
                                <a:gd name="T15" fmla="*/ 1789 h 66"/>
                                <a:gd name="T16" fmla="+- 0 10445 10445"/>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12" name="Group 4898"/>
                        <wpg:cNvGrpSpPr>
                          <a:grpSpLocks/>
                        </wpg:cNvGrpSpPr>
                        <wpg:grpSpPr bwMode="auto">
                          <a:xfrm>
                            <a:off x="10430" y="1723"/>
                            <a:ext cx="2" cy="66"/>
                            <a:chOff x="10430" y="1723"/>
                            <a:chExt cx="2" cy="66"/>
                          </a:xfrm>
                        </wpg:grpSpPr>
                        <wps:wsp>
                          <wps:cNvPr id="17313" name="Freeform 4899"/>
                          <wps:cNvSpPr>
                            <a:spLocks/>
                          </wps:cNvSpPr>
                          <wps:spPr bwMode="auto">
                            <a:xfrm>
                              <a:off x="10430" y="1723"/>
                              <a:ext cx="2" cy="66"/>
                            </a:xfrm>
                            <a:custGeom>
                              <a:avLst/>
                              <a:gdLst>
                                <a:gd name="T0" fmla="+- 0 10430 10430"/>
                                <a:gd name="T1" fmla="*/ T0 w 2"/>
                                <a:gd name="T2" fmla="+- 0 1723 1723"/>
                                <a:gd name="T3" fmla="*/ 1723 h 66"/>
                                <a:gd name="T4" fmla="+- 0 10432 10430"/>
                                <a:gd name="T5" fmla="*/ T4 w 2"/>
                                <a:gd name="T6" fmla="+- 0 1723 1723"/>
                                <a:gd name="T7" fmla="*/ 1723 h 66"/>
                                <a:gd name="T8" fmla="+- 0 10432 10430"/>
                                <a:gd name="T9" fmla="*/ T8 w 2"/>
                                <a:gd name="T10" fmla="+- 0 1789 1723"/>
                                <a:gd name="T11" fmla="*/ 1789 h 66"/>
                                <a:gd name="T12" fmla="+- 0 10430 10430"/>
                                <a:gd name="T13" fmla="*/ T12 w 2"/>
                                <a:gd name="T14" fmla="+- 0 1789 1723"/>
                                <a:gd name="T15" fmla="*/ 1789 h 66"/>
                                <a:gd name="T16" fmla="+- 0 10430 10430"/>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14" name="Picture 4900"/>
                            <pic:cNvPicPr>
                              <a:picLocks noChangeAspect="1" noChangeArrowheads="1"/>
                            </pic:cNvPicPr>
                          </pic:nvPicPr>
                          <pic:blipFill>
                            <a:blip r:embed="rId880">
                              <a:extLst>
                                <a:ext uri="{28A0092B-C50C-407E-A947-70E740481C1C}">
                                  <a14:useLocalDpi xmlns:a14="http://schemas.microsoft.com/office/drawing/2010/main" val="0"/>
                                </a:ext>
                              </a:extLst>
                            </a:blip>
                            <a:srcRect/>
                            <a:stretch>
                              <a:fillRect/>
                            </a:stretch>
                          </pic:blipFill>
                          <pic:spPr bwMode="auto">
                            <a:xfrm>
                              <a:off x="10413" y="1723"/>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15" name="Group 4901"/>
                        <wpg:cNvGrpSpPr>
                          <a:grpSpLocks/>
                        </wpg:cNvGrpSpPr>
                        <wpg:grpSpPr bwMode="auto">
                          <a:xfrm>
                            <a:off x="10398" y="1723"/>
                            <a:ext cx="2" cy="66"/>
                            <a:chOff x="10398" y="1723"/>
                            <a:chExt cx="2" cy="66"/>
                          </a:xfrm>
                        </wpg:grpSpPr>
                        <wps:wsp>
                          <wps:cNvPr id="17316" name="Freeform 4902"/>
                          <wps:cNvSpPr>
                            <a:spLocks/>
                          </wps:cNvSpPr>
                          <wps:spPr bwMode="auto">
                            <a:xfrm>
                              <a:off x="10398" y="1723"/>
                              <a:ext cx="2" cy="66"/>
                            </a:xfrm>
                            <a:custGeom>
                              <a:avLst/>
                              <a:gdLst>
                                <a:gd name="T0" fmla="+- 0 10398 10398"/>
                                <a:gd name="T1" fmla="*/ T0 w 2"/>
                                <a:gd name="T2" fmla="+- 0 1723 1723"/>
                                <a:gd name="T3" fmla="*/ 1723 h 66"/>
                                <a:gd name="T4" fmla="+- 0 10400 10398"/>
                                <a:gd name="T5" fmla="*/ T4 w 2"/>
                                <a:gd name="T6" fmla="+- 0 1723 1723"/>
                                <a:gd name="T7" fmla="*/ 1723 h 66"/>
                                <a:gd name="T8" fmla="+- 0 10400 10398"/>
                                <a:gd name="T9" fmla="*/ T8 w 2"/>
                                <a:gd name="T10" fmla="+- 0 1789 1723"/>
                                <a:gd name="T11" fmla="*/ 1789 h 66"/>
                                <a:gd name="T12" fmla="+- 0 10398 10398"/>
                                <a:gd name="T13" fmla="*/ T12 w 2"/>
                                <a:gd name="T14" fmla="+- 0 1789 1723"/>
                                <a:gd name="T15" fmla="*/ 1789 h 66"/>
                                <a:gd name="T16" fmla="+- 0 10398 10398"/>
                                <a:gd name="T17" fmla="*/ T16 w 2"/>
                                <a:gd name="T18" fmla="+- 0 1723 1723"/>
                                <a:gd name="T19" fmla="*/ 1723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17" name="Group 4903"/>
                        <wpg:cNvGrpSpPr>
                          <a:grpSpLocks/>
                        </wpg:cNvGrpSpPr>
                        <wpg:grpSpPr bwMode="auto">
                          <a:xfrm>
                            <a:off x="10462" y="1611"/>
                            <a:ext cx="2" cy="66"/>
                            <a:chOff x="10462" y="1611"/>
                            <a:chExt cx="2" cy="66"/>
                          </a:xfrm>
                        </wpg:grpSpPr>
                        <wps:wsp>
                          <wps:cNvPr id="17318" name="Freeform 4904"/>
                          <wps:cNvSpPr>
                            <a:spLocks/>
                          </wps:cNvSpPr>
                          <wps:spPr bwMode="auto">
                            <a:xfrm>
                              <a:off x="10462" y="1611"/>
                              <a:ext cx="2" cy="66"/>
                            </a:xfrm>
                            <a:custGeom>
                              <a:avLst/>
                              <a:gdLst>
                                <a:gd name="T0" fmla="+- 0 10462 10462"/>
                                <a:gd name="T1" fmla="*/ T0 w 2"/>
                                <a:gd name="T2" fmla="+- 0 1611 1611"/>
                                <a:gd name="T3" fmla="*/ 1611 h 66"/>
                                <a:gd name="T4" fmla="+- 0 10464 10462"/>
                                <a:gd name="T5" fmla="*/ T4 w 2"/>
                                <a:gd name="T6" fmla="+- 0 1611 1611"/>
                                <a:gd name="T7" fmla="*/ 1611 h 66"/>
                                <a:gd name="T8" fmla="+- 0 10464 10462"/>
                                <a:gd name="T9" fmla="*/ T8 w 2"/>
                                <a:gd name="T10" fmla="+- 0 1677 1611"/>
                                <a:gd name="T11" fmla="*/ 1677 h 66"/>
                                <a:gd name="T12" fmla="+- 0 10462 10462"/>
                                <a:gd name="T13" fmla="*/ T12 w 2"/>
                                <a:gd name="T14" fmla="+- 0 1677 1611"/>
                                <a:gd name="T15" fmla="*/ 1677 h 66"/>
                                <a:gd name="T16" fmla="+- 0 10462 10462"/>
                                <a:gd name="T17" fmla="*/ T16 w 2"/>
                                <a:gd name="T18" fmla="+- 0 1611 1611"/>
                                <a:gd name="T19" fmla="*/ 161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19" name="Group 4905"/>
                        <wpg:cNvGrpSpPr>
                          <a:grpSpLocks/>
                        </wpg:cNvGrpSpPr>
                        <wpg:grpSpPr bwMode="auto">
                          <a:xfrm>
                            <a:off x="10445" y="1611"/>
                            <a:ext cx="2" cy="66"/>
                            <a:chOff x="10445" y="1611"/>
                            <a:chExt cx="2" cy="66"/>
                          </a:xfrm>
                        </wpg:grpSpPr>
                        <wps:wsp>
                          <wps:cNvPr id="17320" name="Freeform 4906"/>
                          <wps:cNvSpPr>
                            <a:spLocks/>
                          </wps:cNvSpPr>
                          <wps:spPr bwMode="auto">
                            <a:xfrm>
                              <a:off x="10445" y="1611"/>
                              <a:ext cx="2" cy="66"/>
                            </a:xfrm>
                            <a:custGeom>
                              <a:avLst/>
                              <a:gdLst>
                                <a:gd name="T0" fmla="+- 0 10445 10445"/>
                                <a:gd name="T1" fmla="*/ T0 w 2"/>
                                <a:gd name="T2" fmla="+- 0 1611 1611"/>
                                <a:gd name="T3" fmla="*/ 1611 h 66"/>
                                <a:gd name="T4" fmla="+- 0 10447 10445"/>
                                <a:gd name="T5" fmla="*/ T4 w 2"/>
                                <a:gd name="T6" fmla="+- 0 1611 1611"/>
                                <a:gd name="T7" fmla="*/ 1611 h 66"/>
                                <a:gd name="T8" fmla="+- 0 10447 10445"/>
                                <a:gd name="T9" fmla="*/ T8 w 2"/>
                                <a:gd name="T10" fmla="+- 0 1677 1611"/>
                                <a:gd name="T11" fmla="*/ 1677 h 66"/>
                                <a:gd name="T12" fmla="+- 0 10445 10445"/>
                                <a:gd name="T13" fmla="*/ T12 w 2"/>
                                <a:gd name="T14" fmla="+- 0 1677 1611"/>
                                <a:gd name="T15" fmla="*/ 1677 h 66"/>
                                <a:gd name="T16" fmla="+- 0 10445 10445"/>
                                <a:gd name="T17" fmla="*/ T16 w 2"/>
                                <a:gd name="T18" fmla="+- 0 1611 1611"/>
                                <a:gd name="T19" fmla="*/ 161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21" name="Group 4907"/>
                        <wpg:cNvGrpSpPr>
                          <a:grpSpLocks/>
                        </wpg:cNvGrpSpPr>
                        <wpg:grpSpPr bwMode="auto">
                          <a:xfrm>
                            <a:off x="10430" y="1611"/>
                            <a:ext cx="2" cy="66"/>
                            <a:chOff x="10430" y="1611"/>
                            <a:chExt cx="2" cy="66"/>
                          </a:xfrm>
                        </wpg:grpSpPr>
                        <wps:wsp>
                          <wps:cNvPr id="17322" name="Freeform 4908"/>
                          <wps:cNvSpPr>
                            <a:spLocks/>
                          </wps:cNvSpPr>
                          <wps:spPr bwMode="auto">
                            <a:xfrm>
                              <a:off x="10430" y="1611"/>
                              <a:ext cx="2" cy="66"/>
                            </a:xfrm>
                            <a:custGeom>
                              <a:avLst/>
                              <a:gdLst>
                                <a:gd name="T0" fmla="+- 0 10430 10430"/>
                                <a:gd name="T1" fmla="*/ T0 w 2"/>
                                <a:gd name="T2" fmla="+- 0 1611 1611"/>
                                <a:gd name="T3" fmla="*/ 1611 h 66"/>
                                <a:gd name="T4" fmla="+- 0 10432 10430"/>
                                <a:gd name="T5" fmla="*/ T4 w 2"/>
                                <a:gd name="T6" fmla="+- 0 1611 1611"/>
                                <a:gd name="T7" fmla="*/ 1611 h 66"/>
                                <a:gd name="T8" fmla="+- 0 10432 10430"/>
                                <a:gd name="T9" fmla="*/ T8 w 2"/>
                                <a:gd name="T10" fmla="+- 0 1677 1611"/>
                                <a:gd name="T11" fmla="*/ 1677 h 66"/>
                                <a:gd name="T12" fmla="+- 0 10430 10430"/>
                                <a:gd name="T13" fmla="*/ T12 w 2"/>
                                <a:gd name="T14" fmla="+- 0 1677 1611"/>
                                <a:gd name="T15" fmla="*/ 1677 h 66"/>
                                <a:gd name="T16" fmla="+- 0 10430 10430"/>
                                <a:gd name="T17" fmla="*/ T16 w 2"/>
                                <a:gd name="T18" fmla="+- 0 1611 1611"/>
                                <a:gd name="T19" fmla="*/ 161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23" name="Picture 4909"/>
                            <pic:cNvPicPr>
                              <a:picLocks noChangeAspect="1" noChangeArrowheads="1"/>
                            </pic:cNvPicPr>
                          </pic:nvPicPr>
                          <pic:blipFill>
                            <a:blip r:embed="rId697">
                              <a:extLst>
                                <a:ext uri="{28A0092B-C50C-407E-A947-70E740481C1C}">
                                  <a14:useLocalDpi xmlns:a14="http://schemas.microsoft.com/office/drawing/2010/main" val="0"/>
                                </a:ext>
                              </a:extLst>
                            </a:blip>
                            <a:srcRect/>
                            <a:stretch>
                              <a:fillRect/>
                            </a:stretch>
                          </pic:blipFill>
                          <pic:spPr bwMode="auto">
                            <a:xfrm>
                              <a:off x="10413" y="1611"/>
                              <a:ext cx="2" cy="6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24" name="Group 4910"/>
                        <wpg:cNvGrpSpPr>
                          <a:grpSpLocks/>
                        </wpg:cNvGrpSpPr>
                        <wpg:grpSpPr bwMode="auto">
                          <a:xfrm>
                            <a:off x="10398" y="1611"/>
                            <a:ext cx="2" cy="66"/>
                            <a:chOff x="10398" y="1611"/>
                            <a:chExt cx="2" cy="66"/>
                          </a:xfrm>
                        </wpg:grpSpPr>
                        <wps:wsp>
                          <wps:cNvPr id="17325" name="Freeform 4911"/>
                          <wps:cNvSpPr>
                            <a:spLocks/>
                          </wps:cNvSpPr>
                          <wps:spPr bwMode="auto">
                            <a:xfrm>
                              <a:off x="10398" y="1611"/>
                              <a:ext cx="2" cy="66"/>
                            </a:xfrm>
                            <a:custGeom>
                              <a:avLst/>
                              <a:gdLst>
                                <a:gd name="T0" fmla="+- 0 10398 10398"/>
                                <a:gd name="T1" fmla="*/ T0 w 2"/>
                                <a:gd name="T2" fmla="+- 0 1611 1611"/>
                                <a:gd name="T3" fmla="*/ 1611 h 66"/>
                                <a:gd name="T4" fmla="+- 0 10400 10398"/>
                                <a:gd name="T5" fmla="*/ T4 w 2"/>
                                <a:gd name="T6" fmla="+- 0 1611 1611"/>
                                <a:gd name="T7" fmla="*/ 1611 h 66"/>
                                <a:gd name="T8" fmla="+- 0 10400 10398"/>
                                <a:gd name="T9" fmla="*/ T8 w 2"/>
                                <a:gd name="T10" fmla="+- 0 1677 1611"/>
                                <a:gd name="T11" fmla="*/ 1677 h 66"/>
                                <a:gd name="T12" fmla="+- 0 10398 10398"/>
                                <a:gd name="T13" fmla="*/ T12 w 2"/>
                                <a:gd name="T14" fmla="+- 0 1677 1611"/>
                                <a:gd name="T15" fmla="*/ 1677 h 66"/>
                                <a:gd name="T16" fmla="+- 0 10398 10398"/>
                                <a:gd name="T17" fmla="*/ T16 w 2"/>
                                <a:gd name="T18" fmla="+- 0 1611 1611"/>
                                <a:gd name="T19" fmla="*/ 1611 h 66"/>
                              </a:gdLst>
                              <a:ahLst/>
                              <a:cxnLst>
                                <a:cxn ang="0">
                                  <a:pos x="T1" y="T3"/>
                                </a:cxn>
                                <a:cxn ang="0">
                                  <a:pos x="T5" y="T7"/>
                                </a:cxn>
                                <a:cxn ang="0">
                                  <a:pos x="T9" y="T11"/>
                                </a:cxn>
                                <a:cxn ang="0">
                                  <a:pos x="T13" y="T15"/>
                                </a:cxn>
                                <a:cxn ang="0">
                                  <a:pos x="T17" y="T19"/>
                                </a:cxn>
                              </a:cxnLst>
                              <a:rect l="0" t="0" r="r" b="b"/>
                              <a:pathLst>
                                <a:path w="2" h="66">
                                  <a:moveTo>
                                    <a:pt x="0" y="0"/>
                                  </a:moveTo>
                                  <a:lnTo>
                                    <a:pt x="2" y="0"/>
                                  </a:lnTo>
                                  <a:lnTo>
                                    <a:pt x="2" y="66"/>
                                  </a:lnTo>
                                  <a:lnTo>
                                    <a:pt x="0" y="6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26" name="Picture 4912"/>
                            <pic:cNvPicPr>
                              <a:picLocks noChangeAspect="1" noChangeArrowheads="1"/>
                            </pic:cNvPicPr>
                          </pic:nvPicPr>
                          <pic:blipFill>
                            <a:blip r:embed="rId881">
                              <a:extLst>
                                <a:ext uri="{28A0092B-C50C-407E-A947-70E740481C1C}">
                                  <a14:useLocalDpi xmlns:a14="http://schemas.microsoft.com/office/drawing/2010/main" val="0"/>
                                </a:ext>
                              </a:extLst>
                            </a:blip>
                            <a:srcRect/>
                            <a:stretch>
                              <a:fillRect/>
                            </a:stretch>
                          </pic:blipFill>
                          <pic:spPr bwMode="auto">
                            <a:xfrm>
                              <a:off x="10550" y="1670"/>
                              <a:ext cx="101" cy="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27" name="Group 4913"/>
                        <wpg:cNvGrpSpPr>
                          <a:grpSpLocks/>
                        </wpg:cNvGrpSpPr>
                        <wpg:grpSpPr bwMode="auto">
                          <a:xfrm>
                            <a:off x="10643" y="1679"/>
                            <a:ext cx="9" cy="2"/>
                            <a:chOff x="10643" y="1679"/>
                            <a:chExt cx="9" cy="2"/>
                          </a:xfrm>
                        </wpg:grpSpPr>
                        <wps:wsp>
                          <wps:cNvPr id="17328" name="Freeform 4914"/>
                          <wps:cNvSpPr>
                            <a:spLocks/>
                          </wps:cNvSpPr>
                          <wps:spPr bwMode="auto">
                            <a:xfrm>
                              <a:off x="10643" y="1679"/>
                              <a:ext cx="9" cy="2"/>
                            </a:xfrm>
                            <a:custGeom>
                              <a:avLst/>
                              <a:gdLst>
                                <a:gd name="T0" fmla="+- 0 10643 10643"/>
                                <a:gd name="T1" fmla="*/ T0 w 9"/>
                                <a:gd name="T2" fmla="+- 0 1679 1679"/>
                                <a:gd name="T3" fmla="*/ 1679 h 2"/>
                                <a:gd name="T4" fmla="+- 0 10652 10643"/>
                                <a:gd name="T5" fmla="*/ T4 w 9"/>
                                <a:gd name="T6" fmla="+- 0 1679 1679"/>
                                <a:gd name="T7" fmla="*/ 1679 h 2"/>
                                <a:gd name="T8" fmla="+- 0 10652 10643"/>
                                <a:gd name="T9" fmla="*/ T8 w 9"/>
                                <a:gd name="T10" fmla="+- 0 1681 1679"/>
                                <a:gd name="T11" fmla="*/ 1681 h 2"/>
                                <a:gd name="T12" fmla="+- 0 10643 10643"/>
                                <a:gd name="T13" fmla="*/ T12 w 9"/>
                                <a:gd name="T14" fmla="+- 0 1681 1679"/>
                                <a:gd name="T15" fmla="*/ 1681 h 2"/>
                                <a:gd name="T16" fmla="+- 0 10643 10643"/>
                                <a:gd name="T17" fmla="*/ T16 w 9"/>
                                <a:gd name="T18" fmla="+- 0 1679 1679"/>
                                <a:gd name="T19" fmla="*/ 1679 h 2"/>
                              </a:gdLst>
                              <a:ahLst/>
                              <a:cxnLst>
                                <a:cxn ang="0">
                                  <a:pos x="T1" y="T3"/>
                                </a:cxn>
                                <a:cxn ang="0">
                                  <a:pos x="T5" y="T7"/>
                                </a:cxn>
                                <a:cxn ang="0">
                                  <a:pos x="T9" y="T11"/>
                                </a:cxn>
                                <a:cxn ang="0">
                                  <a:pos x="T13" y="T15"/>
                                </a:cxn>
                                <a:cxn ang="0">
                                  <a:pos x="T17" y="T19"/>
                                </a:cxn>
                              </a:cxnLst>
                              <a:rect l="0" t="0" r="r" b="b"/>
                              <a:pathLst>
                                <a:path w="9" h="2">
                                  <a:moveTo>
                                    <a:pt x="0" y="0"/>
                                  </a:moveTo>
                                  <a:lnTo>
                                    <a:pt x="9" y="0"/>
                                  </a:lnTo>
                                  <a:lnTo>
                                    <a:pt x="9"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29" name="Group 4915"/>
                        <wpg:cNvGrpSpPr>
                          <a:grpSpLocks/>
                        </wpg:cNvGrpSpPr>
                        <wpg:grpSpPr bwMode="auto">
                          <a:xfrm>
                            <a:off x="10651" y="1672"/>
                            <a:ext cx="2" cy="9"/>
                            <a:chOff x="10651" y="1672"/>
                            <a:chExt cx="2" cy="9"/>
                          </a:xfrm>
                        </wpg:grpSpPr>
                        <wps:wsp>
                          <wps:cNvPr id="17330" name="Freeform 4916"/>
                          <wps:cNvSpPr>
                            <a:spLocks/>
                          </wps:cNvSpPr>
                          <wps:spPr bwMode="auto">
                            <a:xfrm>
                              <a:off x="10651" y="1672"/>
                              <a:ext cx="2" cy="9"/>
                            </a:xfrm>
                            <a:custGeom>
                              <a:avLst/>
                              <a:gdLst>
                                <a:gd name="T0" fmla="+- 0 10651 10651"/>
                                <a:gd name="T1" fmla="*/ T0 w 2"/>
                                <a:gd name="T2" fmla="+- 0 1672 1672"/>
                                <a:gd name="T3" fmla="*/ 1672 h 9"/>
                                <a:gd name="T4" fmla="+- 0 10652 10651"/>
                                <a:gd name="T5" fmla="*/ T4 w 2"/>
                                <a:gd name="T6" fmla="+- 0 1672 1672"/>
                                <a:gd name="T7" fmla="*/ 1672 h 9"/>
                                <a:gd name="T8" fmla="+- 0 10652 10651"/>
                                <a:gd name="T9" fmla="*/ T8 w 2"/>
                                <a:gd name="T10" fmla="+- 0 1681 1672"/>
                                <a:gd name="T11" fmla="*/ 1681 h 9"/>
                                <a:gd name="T12" fmla="+- 0 10651 10651"/>
                                <a:gd name="T13" fmla="*/ T12 w 2"/>
                                <a:gd name="T14" fmla="+- 0 1681 1672"/>
                                <a:gd name="T15" fmla="*/ 1681 h 9"/>
                                <a:gd name="T16" fmla="+- 0 10651 10651"/>
                                <a:gd name="T17" fmla="*/ T16 w 2"/>
                                <a:gd name="T18" fmla="+- 0 1672 1672"/>
                                <a:gd name="T19" fmla="*/ 1672 h 9"/>
                              </a:gdLst>
                              <a:ahLst/>
                              <a:cxnLst>
                                <a:cxn ang="0">
                                  <a:pos x="T1" y="T3"/>
                                </a:cxn>
                                <a:cxn ang="0">
                                  <a:pos x="T5" y="T7"/>
                                </a:cxn>
                                <a:cxn ang="0">
                                  <a:pos x="T9" y="T11"/>
                                </a:cxn>
                                <a:cxn ang="0">
                                  <a:pos x="T13" y="T15"/>
                                </a:cxn>
                                <a:cxn ang="0">
                                  <a:pos x="T17" y="T19"/>
                                </a:cxn>
                              </a:cxnLst>
                              <a:rect l="0" t="0" r="r" b="b"/>
                              <a:pathLst>
                                <a:path w="2" h="9">
                                  <a:moveTo>
                                    <a:pt x="0" y="0"/>
                                  </a:moveTo>
                                  <a:lnTo>
                                    <a:pt x="1" y="0"/>
                                  </a:lnTo>
                                  <a:lnTo>
                                    <a:pt x="1" y="9"/>
                                  </a:lnTo>
                                  <a:lnTo>
                                    <a:pt x="0" y="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31" name="Group 4917"/>
                        <wpg:cNvGrpSpPr>
                          <a:grpSpLocks/>
                        </wpg:cNvGrpSpPr>
                        <wpg:grpSpPr bwMode="auto">
                          <a:xfrm>
                            <a:off x="10643" y="1672"/>
                            <a:ext cx="9" cy="2"/>
                            <a:chOff x="10643" y="1672"/>
                            <a:chExt cx="9" cy="2"/>
                          </a:xfrm>
                        </wpg:grpSpPr>
                        <wps:wsp>
                          <wps:cNvPr id="17332" name="Freeform 4918"/>
                          <wps:cNvSpPr>
                            <a:spLocks/>
                          </wps:cNvSpPr>
                          <wps:spPr bwMode="auto">
                            <a:xfrm>
                              <a:off x="10643" y="1672"/>
                              <a:ext cx="9" cy="2"/>
                            </a:xfrm>
                            <a:custGeom>
                              <a:avLst/>
                              <a:gdLst>
                                <a:gd name="T0" fmla="+- 0 10643 10643"/>
                                <a:gd name="T1" fmla="*/ T0 w 9"/>
                                <a:gd name="T2" fmla="+- 0 1672 1672"/>
                                <a:gd name="T3" fmla="*/ 1672 h 2"/>
                                <a:gd name="T4" fmla="+- 0 10652 10643"/>
                                <a:gd name="T5" fmla="*/ T4 w 9"/>
                                <a:gd name="T6" fmla="+- 0 1672 1672"/>
                                <a:gd name="T7" fmla="*/ 1672 h 2"/>
                                <a:gd name="T8" fmla="+- 0 10652 10643"/>
                                <a:gd name="T9" fmla="*/ T8 w 9"/>
                                <a:gd name="T10" fmla="+- 0 1674 1672"/>
                                <a:gd name="T11" fmla="*/ 1674 h 2"/>
                                <a:gd name="T12" fmla="+- 0 10643 10643"/>
                                <a:gd name="T13" fmla="*/ T12 w 9"/>
                                <a:gd name="T14" fmla="+- 0 1674 1672"/>
                                <a:gd name="T15" fmla="*/ 1674 h 2"/>
                                <a:gd name="T16" fmla="+- 0 10643 10643"/>
                                <a:gd name="T17" fmla="*/ T16 w 9"/>
                                <a:gd name="T18" fmla="+- 0 1672 1672"/>
                                <a:gd name="T19" fmla="*/ 1672 h 2"/>
                              </a:gdLst>
                              <a:ahLst/>
                              <a:cxnLst>
                                <a:cxn ang="0">
                                  <a:pos x="T1" y="T3"/>
                                </a:cxn>
                                <a:cxn ang="0">
                                  <a:pos x="T5" y="T7"/>
                                </a:cxn>
                                <a:cxn ang="0">
                                  <a:pos x="T9" y="T11"/>
                                </a:cxn>
                                <a:cxn ang="0">
                                  <a:pos x="T13" y="T15"/>
                                </a:cxn>
                                <a:cxn ang="0">
                                  <a:pos x="T17" y="T19"/>
                                </a:cxn>
                              </a:cxnLst>
                              <a:rect l="0" t="0" r="r" b="b"/>
                              <a:pathLst>
                                <a:path w="9" h="2">
                                  <a:moveTo>
                                    <a:pt x="0" y="0"/>
                                  </a:moveTo>
                                  <a:lnTo>
                                    <a:pt x="9" y="0"/>
                                  </a:lnTo>
                                  <a:lnTo>
                                    <a:pt x="9"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33" name="Picture 4919"/>
                            <pic:cNvPicPr>
                              <a:picLocks noChangeAspect="1" noChangeArrowheads="1"/>
                            </pic:cNvPicPr>
                          </pic:nvPicPr>
                          <pic:blipFill>
                            <a:blip r:embed="rId699">
                              <a:extLst>
                                <a:ext uri="{28A0092B-C50C-407E-A947-70E740481C1C}">
                                  <a14:useLocalDpi xmlns:a14="http://schemas.microsoft.com/office/drawing/2010/main" val="0"/>
                                </a:ext>
                              </a:extLst>
                            </a:blip>
                            <a:srcRect/>
                            <a:stretch>
                              <a:fillRect/>
                            </a:stretch>
                          </pic:blipFill>
                          <pic:spPr bwMode="auto">
                            <a:xfrm>
                              <a:off x="10643" y="1672"/>
                              <a:ext cx="2" cy="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34" name="Group 4920"/>
                        <wpg:cNvGrpSpPr>
                          <a:grpSpLocks/>
                        </wpg:cNvGrpSpPr>
                        <wpg:grpSpPr bwMode="auto">
                          <a:xfrm>
                            <a:off x="10550" y="1674"/>
                            <a:ext cx="3" cy="6"/>
                            <a:chOff x="10550" y="1674"/>
                            <a:chExt cx="3" cy="6"/>
                          </a:xfrm>
                        </wpg:grpSpPr>
                        <wps:wsp>
                          <wps:cNvPr id="17335" name="Freeform 4921"/>
                          <wps:cNvSpPr>
                            <a:spLocks/>
                          </wps:cNvSpPr>
                          <wps:spPr bwMode="auto">
                            <a:xfrm>
                              <a:off x="10550" y="1674"/>
                              <a:ext cx="3" cy="6"/>
                            </a:xfrm>
                            <a:custGeom>
                              <a:avLst/>
                              <a:gdLst>
                                <a:gd name="T0" fmla="+- 0 10552 10550"/>
                                <a:gd name="T1" fmla="*/ T0 w 3"/>
                                <a:gd name="T2" fmla="+- 0 1674 1674"/>
                                <a:gd name="T3" fmla="*/ 1674 h 6"/>
                                <a:gd name="T4" fmla="+- 0 10550 10550"/>
                                <a:gd name="T5" fmla="*/ T4 w 3"/>
                                <a:gd name="T6" fmla="+- 0 1674 1674"/>
                                <a:gd name="T7" fmla="*/ 1674 h 6"/>
                                <a:gd name="T8" fmla="+- 0 10550 10550"/>
                                <a:gd name="T9" fmla="*/ T8 w 3"/>
                                <a:gd name="T10" fmla="+- 0 1675 1674"/>
                                <a:gd name="T11" fmla="*/ 1675 h 6"/>
                                <a:gd name="T12" fmla="+- 0 10551 10550"/>
                                <a:gd name="T13" fmla="*/ T12 w 3"/>
                                <a:gd name="T14" fmla="+- 0 1679 1674"/>
                                <a:gd name="T15" fmla="*/ 1679 h 6"/>
                                <a:gd name="T16" fmla="+- 0 10553 10550"/>
                                <a:gd name="T17" fmla="*/ T16 w 3"/>
                                <a:gd name="T18" fmla="+- 0 1679 1674"/>
                                <a:gd name="T19" fmla="*/ 1679 h 6"/>
                                <a:gd name="T20" fmla="+- 0 10553 10550"/>
                                <a:gd name="T21" fmla="*/ T20 w 3"/>
                                <a:gd name="T22" fmla="+- 0 1677 1674"/>
                                <a:gd name="T23" fmla="*/ 1677 h 6"/>
                                <a:gd name="T24" fmla="+- 0 10552 10550"/>
                                <a:gd name="T25" fmla="*/ T24 w 3"/>
                                <a:gd name="T26" fmla="+- 0 1674 1674"/>
                                <a:gd name="T27" fmla="*/ 1674 h 6"/>
                              </a:gdLst>
                              <a:ahLst/>
                              <a:cxnLst>
                                <a:cxn ang="0">
                                  <a:pos x="T1" y="T3"/>
                                </a:cxn>
                                <a:cxn ang="0">
                                  <a:pos x="T5" y="T7"/>
                                </a:cxn>
                                <a:cxn ang="0">
                                  <a:pos x="T9" y="T11"/>
                                </a:cxn>
                                <a:cxn ang="0">
                                  <a:pos x="T13" y="T15"/>
                                </a:cxn>
                                <a:cxn ang="0">
                                  <a:pos x="T17" y="T19"/>
                                </a:cxn>
                                <a:cxn ang="0">
                                  <a:pos x="T21" y="T23"/>
                                </a:cxn>
                                <a:cxn ang="0">
                                  <a:pos x="T25" y="T27"/>
                                </a:cxn>
                              </a:cxnLst>
                              <a:rect l="0" t="0" r="r" b="b"/>
                              <a:pathLst>
                                <a:path w="3" h="6">
                                  <a:moveTo>
                                    <a:pt x="2" y="0"/>
                                  </a:moveTo>
                                  <a:lnTo>
                                    <a:pt x="0" y="0"/>
                                  </a:lnTo>
                                  <a:lnTo>
                                    <a:pt x="0" y="1"/>
                                  </a:lnTo>
                                  <a:lnTo>
                                    <a:pt x="1" y="5"/>
                                  </a:lnTo>
                                  <a:lnTo>
                                    <a:pt x="3" y="5"/>
                                  </a:lnTo>
                                  <a:lnTo>
                                    <a:pt x="3"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36" name="Picture 4922"/>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551" y="1677"/>
                              <a:ext cx="5"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37" name="Picture 4923"/>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554" y="1677"/>
                              <a:ext cx="5"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38" name="Group 4924"/>
                        <wpg:cNvGrpSpPr>
                          <a:grpSpLocks/>
                        </wpg:cNvGrpSpPr>
                        <wpg:grpSpPr bwMode="auto">
                          <a:xfrm>
                            <a:off x="10557" y="1674"/>
                            <a:ext cx="4" cy="6"/>
                            <a:chOff x="10557" y="1674"/>
                            <a:chExt cx="4" cy="6"/>
                          </a:xfrm>
                        </wpg:grpSpPr>
                        <wps:wsp>
                          <wps:cNvPr id="17339" name="Freeform 4925"/>
                          <wps:cNvSpPr>
                            <a:spLocks/>
                          </wps:cNvSpPr>
                          <wps:spPr bwMode="auto">
                            <a:xfrm>
                              <a:off x="10557" y="1674"/>
                              <a:ext cx="4" cy="6"/>
                            </a:xfrm>
                            <a:custGeom>
                              <a:avLst/>
                              <a:gdLst>
                                <a:gd name="T0" fmla="+- 0 10561 10557"/>
                                <a:gd name="T1" fmla="*/ T0 w 4"/>
                                <a:gd name="T2" fmla="+- 0 1674 1674"/>
                                <a:gd name="T3" fmla="*/ 1674 h 6"/>
                                <a:gd name="T4" fmla="+- 0 10559 10557"/>
                                <a:gd name="T5" fmla="*/ T4 w 4"/>
                                <a:gd name="T6" fmla="+- 0 1674 1674"/>
                                <a:gd name="T7" fmla="*/ 1674 h 6"/>
                                <a:gd name="T8" fmla="+- 0 10557 10557"/>
                                <a:gd name="T9" fmla="*/ T8 w 4"/>
                                <a:gd name="T10" fmla="+- 0 1677 1674"/>
                                <a:gd name="T11" fmla="*/ 1677 h 6"/>
                                <a:gd name="T12" fmla="+- 0 10557 10557"/>
                                <a:gd name="T13" fmla="*/ T12 w 4"/>
                                <a:gd name="T14" fmla="+- 0 1679 1674"/>
                                <a:gd name="T15" fmla="*/ 1679 h 6"/>
                                <a:gd name="T16" fmla="+- 0 10559 10557"/>
                                <a:gd name="T17" fmla="*/ T16 w 4"/>
                                <a:gd name="T18" fmla="+- 0 1679 1674"/>
                                <a:gd name="T19" fmla="*/ 1679 h 6"/>
                                <a:gd name="T20" fmla="+- 0 10561 10557"/>
                                <a:gd name="T21" fmla="*/ T20 w 4"/>
                                <a:gd name="T22" fmla="+- 0 1675 1674"/>
                                <a:gd name="T23" fmla="*/ 1675 h 6"/>
                                <a:gd name="T24" fmla="+- 0 10561 10557"/>
                                <a:gd name="T25" fmla="*/ T24 w 4"/>
                                <a:gd name="T26" fmla="+- 0 1674 1674"/>
                                <a:gd name="T27" fmla="*/ 1674 h 6"/>
                              </a:gdLst>
                              <a:ahLst/>
                              <a:cxnLst>
                                <a:cxn ang="0">
                                  <a:pos x="T1" y="T3"/>
                                </a:cxn>
                                <a:cxn ang="0">
                                  <a:pos x="T5" y="T7"/>
                                </a:cxn>
                                <a:cxn ang="0">
                                  <a:pos x="T9" y="T11"/>
                                </a:cxn>
                                <a:cxn ang="0">
                                  <a:pos x="T13" y="T15"/>
                                </a:cxn>
                                <a:cxn ang="0">
                                  <a:pos x="T17" y="T19"/>
                                </a:cxn>
                                <a:cxn ang="0">
                                  <a:pos x="T21" y="T23"/>
                                </a:cxn>
                                <a:cxn ang="0">
                                  <a:pos x="T25" y="T27"/>
                                </a:cxn>
                              </a:cxnLst>
                              <a:rect l="0" t="0" r="r" b="b"/>
                              <a:pathLst>
                                <a:path w="4" h="6">
                                  <a:moveTo>
                                    <a:pt x="4" y="0"/>
                                  </a:moveTo>
                                  <a:lnTo>
                                    <a:pt x="2" y="0"/>
                                  </a:lnTo>
                                  <a:lnTo>
                                    <a:pt x="0" y="3"/>
                                  </a:lnTo>
                                  <a:lnTo>
                                    <a:pt x="0" y="5"/>
                                  </a:lnTo>
                                  <a:lnTo>
                                    <a:pt x="2" y="5"/>
                                  </a:lnTo>
                                  <a:lnTo>
                                    <a:pt x="4" y="1"/>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40" name="Group 4926"/>
                        <wpg:cNvGrpSpPr>
                          <a:grpSpLocks/>
                        </wpg:cNvGrpSpPr>
                        <wpg:grpSpPr bwMode="auto">
                          <a:xfrm>
                            <a:off x="10557" y="1671"/>
                            <a:ext cx="4" cy="5"/>
                            <a:chOff x="10557" y="1671"/>
                            <a:chExt cx="4" cy="5"/>
                          </a:xfrm>
                        </wpg:grpSpPr>
                        <wps:wsp>
                          <wps:cNvPr id="17341" name="Freeform 4927"/>
                          <wps:cNvSpPr>
                            <a:spLocks/>
                          </wps:cNvSpPr>
                          <wps:spPr bwMode="auto">
                            <a:xfrm>
                              <a:off x="10557" y="1671"/>
                              <a:ext cx="4" cy="5"/>
                            </a:xfrm>
                            <a:custGeom>
                              <a:avLst/>
                              <a:gdLst>
                                <a:gd name="T0" fmla="+- 0 10559 10557"/>
                                <a:gd name="T1" fmla="*/ T0 w 4"/>
                                <a:gd name="T2" fmla="+- 0 1671 1671"/>
                                <a:gd name="T3" fmla="*/ 1671 h 5"/>
                                <a:gd name="T4" fmla="+- 0 10557 10557"/>
                                <a:gd name="T5" fmla="*/ T4 w 4"/>
                                <a:gd name="T6" fmla="+- 0 1671 1671"/>
                                <a:gd name="T7" fmla="*/ 1671 h 5"/>
                                <a:gd name="T8" fmla="+- 0 10557 10557"/>
                                <a:gd name="T9" fmla="*/ T8 w 4"/>
                                <a:gd name="T10" fmla="+- 0 1673 1671"/>
                                <a:gd name="T11" fmla="*/ 1673 h 5"/>
                                <a:gd name="T12" fmla="+- 0 10559 10557"/>
                                <a:gd name="T13" fmla="*/ T12 w 4"/>
                                <a:gd name="T14" fmla="+- 0 1675 1671"/>
                                <a:gd name="T15" fmla="*/ 1675 h 5"/>
                                <a:gd name="T16" fmla="+- 0 10561 10557"/>
                                <a:gd name="T17" fmla="*/ T16 w 4"/>
                                <a:gd name="T18" fmla="+- 0 1675 1671"/>
                                <a:gd name="T19" fmla="*/ 1675 h 5"/>
                                <a:gd name="T20" fmla="+- 0 10561 10557"/>
                                <a:gd name="T21" fmla="*/ T20 w 4"/>
                                <a:gd name="T22" fmla="+- 0 1674 1671"/>
                                <a:gd name="T23" fmla="*/ 1674 h 5"/>
                                <a:gd name="T24" fmla="+- 0 10559 10557"/>
                                <a:gd name="T25" fmla="*/ T24 w 4"/>
                                <a:gd name="T26" fmla="+- 0 1671 1671"/>
                                <a:gd name="T27" fmla="*/ 1671 h 5"/>
                              </a:gdLst>
                              <a:ahLst/>
                              <a:cxnLst>
                                <a:cxn ang="0">
                                  <a:pos x="T1" y="T3"/>
                                </a:cxn>
                                <a:cxn ang="0">
                                  <a:pos x="T5" y="T7"/>
                                </a:cxn>
                                <a:cxn ang="0">
                                  <a:pos x="T9" y="T11"/>
                                </a:cxn>
                                <a:cxn ang="0">
                                  <a:pos x="T13" y="T15"/>
                                </a:cxn>
                                <a:cxn ang="0">
                                  <a:pos x="T17" y="T19"/>
                                </a:cxn>
                                <a:cxn ang="0">
                                  <a:pos x="T21" y="T23"/>
                                </a:cxn>
                                <a:cxn ang="0">
                                  <a:pos x="T25" y="T27"/>
                                </a:cxn>
                              </a:cxnLst>
                              <a:rect l="0" t="0" r="r" b="b"/>
                              <a:pathLst>
                                <a:path w="4" h="5">
                                  <a:moveTo>
                                    <a:pt x="2" y="0"/>
                                  </a:moveTo>
                                  <a:lnTo>
                                    <a:pt x="0" y="0"/>
                                  </a:lnTo>
                                  <a:lnTo>
                                    <a:pt x="0" y="2"/>
                                  </a:lnTo>
                                  <a:lnTo>
                                    <a:pt x="2" y="4"/>
                                  </a:lnTo>
                                  <a:lnTo>
                                    <a:pt x="4" y="4"/>
                                  </a:lnTo>
                                  <a:lnTo>
                                    <a:pt x="4"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42" name="Group 4928"/>
                        <wpg:cNvGrpSpPr>
                          <a:grpSpLocks/>
                        </wpg:cNvGrpSpPr>
                        <wpg:grpSpPr bwMode="auto">
                          <a:xfrm>
                            <a:off x="10554" y="1670"/>
                            <a:ext cx="5" cy="3"/>
                            <a:chOff x="10554" y="1670"/>
                            <a:chExt cx="5" cy="3"/>
                          </a:xfrm>
                        </wpg:grpSpPr>
                        <wps:wsp>
                          <wps:cNvPr id="17343" name="Freeform 4929"/>
                          <wps:cNvSpPr>
                            <a:spLocks/>
                          </wps:cNvSpPr>
                          <wps:spPr bwMode="auto">
                            <a:xfrm>
                              <a:off x="10554" y="1670"/>
                              <a:ext cx="5" cy="3"/>
                            </a:xfrm>
                            <a:custGeom>
                              <a:avLst/>
                              <a:gdLst>
                                <a:gd name="T0" fmla="+- 0 10556 10554"/>
                                <a:gd name="T1" fmla="*/ T0 w 5"/>
                                <a:gd name="T2" fmla="+- 0 1670 1670"/>
                                <a:gd name="T3" fmla="*/ 1670 h 3"/>
                                <a:gd name="T4" fmla="+- 0 10554 10554"/>
                                <a:gd name="T5" fmla="*/ T4 w 5"/>
                                <a:gd name="T6" fmla="+- 0 1670 1670"/>
                                <a:gd name="T7" fmla="*/ 1670 h 3"/>
                                <a:gd name="T8" fmla="+- 0 10554 10554"/>
                                <a:gd name="T9" fmla="*/ T8 w 5"/>
                                <a:gd name="T10" fmla="+- 0 1672 1670"/>
                                <a:gd name="T11" fmla="*/ 1672 h 3"/>
                                <a:gd name="T12" fmla="+- 0 10557 10554"/>
                                <a:gd name="T13" fmla="*/ T12 w 5"/>
                                <a:gd name="T14" fmla="+- 0 1673 1670"/>
                                <a:gd name="T15" fmla="*/ 1673 h 3"/>
                                <a:gd name="T16" fmla="+- 0 10559 10554"/>
                                <a:gd name="T17" fmla="*/ T16 w 5"/>
                                <a:gd name="T18" fmla="+- 0 1673 1670"/>
                                <a:gd name="T19" fmla="*/ 1673 h 3"/>
                                <a:gd name="T20" fmla="+- 0 10559 10554"/>
                                <a:gd name="T21" fmla="*/ T20 w 5"/>
                                <a:gd name="T22" fmla="+- 0 1671 1670"/>
                                <a:gd name="T23" fmla="*/ 1671 h 3"/>
                                <a:gd name="T24" fmla="+- 0 10556 10554"/>
                                <a:gd name="T25" fmla="*/ T24 w 5"/>
                                <a:gd name="T26" fmla="+- 0 1670 1670"/>
                                <a:gd name="T27" fmla="*/ 1670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2"/>
                                  </a:lnTo>
                                  <a:lnTo>
                                    <a:pt x="3" y="3"/>
                                  </a:lnTo>
                                  <a:lnTo>
                                    <a:pt x="5" y="3"/>
                                  </a:lnTo>
                                  <a:lnTo>
                                    <a:pt x="5"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44" name="Group 4930"/>
                        <wpg:cNvGrpSpPr>
                          <a:grpSpLocks/>
                        </wpg:cNvGrpSpPr>
                        <wpg:grpSpPr bwMode="auto">
                          <a:xfrm>
                            <a:off x="10551" y="1670"/>
                            <a:ext cx="5" cy="3"/>
                            <a:chOff x="10551" y="1670"/>
                            <a:chExt cx="5" cy="3"/>
                          </a:xfrm>
                        </wpg:grpSpPr>
                        <wps:wsp>
                          <wps:cNvPr id="17345" name="Freeform 4931"/>
                          <wps:cNvSpPr>
                            <a:spLocks/>
                          </wps:cNvSpPr>
                          <wps:spPr bwMode="auto">
                            <a:xfrm>
                              <a:off x="10551" y="1670"/>
                              <a:ext cx="5" cy="3"/>
                            </a:xfrm>
                            <a:custGeom>
                              <a:avLst/>
                              <a:gdLst>
                                <a:gd name="T0" fmla="+- 0 10556 10551"/>
                                <a:gd name="T1" fmla="*/ T0 w 5"/>
                                <a:gd name="T2" fmla="+- 0 1670 1670"/>
                                <a:gd name="T3" fmla="*/ 1670 h 3"/>
                                <a:gd name="T4" fmla="+- 0 10554 10551"/>
                                <a:gd name="T5" fmla="*/ T4 w 5"/>
                                <a:gd name="T6" fmla="+- 0 1670 1670"/>
                                <a:gd name="T7" fmla="*/ 1670 h 3"/>
                                <a:gd name="T8" fmla="+- 0 10551 10551"/>
                                <a:gd name="T9" fmla="*/ T8 w 5"/>
                                <a:gd name="T10" fmla="+- 0 1671 1670"/>
                                <a:gd name="T11" fmla="*/ 1671 h 3"/>
                                <a:gd name="T12" fmla="+- 0 10551 10551"/>
                                <a:gd name="T13" fmla="*/ T12 w 5"/>
                                <a:gd name="T14" fmla="+- 0 1673 1670"/>
                                <a:gd name="T15" fmla="*/ 1673 h 3"/>
                                <a:gd name="T16" fmla="+- 0 10553 10551"/>
                                <a:gd name="T17" fmla="*/ T16 w 5"/>
                                <a:gd name="T18" fmla="+- 0 1673 1670"/>
                                <a:gd name="T19" fmla="*/ 1673 h 3"/>
                                <a:gd name="T20" fmla="+- 0 10556 10551"/>
                                <a:gd name="T21" fmla="*/ T20 w 5"/>
                                <a:gd name="T22" fmla="+- 0 1672 1670"/>
                                <a:gd name="T23" fmla="*/ 1672 h 3"/>
                                <a:gd name="T24" fmla="+- 0 10556 10551"/>
                                <a:gd name="T25" fmla="*/ T24 w 5"/>
                                <a:gd name="T26" fmla="+- 0 1670 1670"/>
                                <a:gd name="T27" fmla="*/ 1670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5" y="0"/>
                                  </a:moveTo>
                                  <a:lnTo>
                                    <a:pt x="3" y="0"/>
                                  </a:lnTo>
                                  <a:lnTo>
                                    <a:pt x="0" y="1"/>
                                  </a:lnTo>
                                  <a:lnTo>
                                    <a:pt x="0" y="3"/>
                                  </a:lnTo>
                                  <a:lnTo>
                                    <a:pt x="2" y="3"/>
                                  </a:lnTo>
                                  <a:lnTo>
                                    <a:pt x="5" y="2"/>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46" name="Group 4932"/>
                        <wpg:cNvGrpSpPr>
                          <a:grpSpLocks/>
                        </wpg:cNvGrpSpPr>
                        <wpg:grpSpPr bwMode="auto">
                          <a:xfrm>
                            <a:off x="10550" y="1671"/>
                            <a:ext cx="3" cy="5"/>
                            <a:chOff x="10550" y="1671"/>
                            <a:chExt cx="3" cy="5"/>
                          </a:xfrm>
                        </wpg:grpSpPr>
                        <wps:wsp>
                          <wps:cNvPr id="17347" name="Freeform 4933"/>
                          <wps:cNvSpPr>
                            <a:spLocks/>
                          </wps:cNvSpPr>
                          <wps:spPr bwMode="auto">
                            <a:xfrm>
                              <a:off x="10550" y="1671"/>
                              <a:ext cx="3" cy="5"/>
                            </a:xfrm>
                            <a:custGeom>
                              <a:avLst/>
                              <a:gdLst>
                                <a:gd name="T0" fmla="+- 0 10553 10550"/>
                                <a:gd name="T1" fmla="*/ T0 w 3"/>
                                <a:gd name="T2" fmla="+- 0 1671 1671"/>
                                <a:gd name="T3" fmla="*/ 1671 h 5"/>
                                <a:gd name="T4" fmla="+- 0 10551 10550"/>
                                <a:gd name="T5" fmla="*/ T4 w 3"/>
                                <a:gd name="T6" fmla="+- 0 1671 1671"/>
                                <a:gd name="T7" fmla="*/ 1671 h 5"/>
                                <a:gd name="T8" fmla="+- 0 10550 10550"/>
                                <a:gd name="T9" fmla="*/ T8 w 3"/>
                                <a:gd name="T10" fmla="+- 0 1674 1671"/>
                                <a:gd name="T11" fmla="*/ 1674 h 5"/>
                                <a:gd name="T12" fmla="+- 0 10550 10550"/>
                                <a:gd name="T13" fmla="*/ T12 w 3"/>
                                <a:gd name="T14" fmla="+- 0 1675 1671"/>
                                <a:gd name="T15" fmla="*/ 1675 h 5"/>
                                <a:gd name="T16" fmla="+- 0 10552 10550"/>
                                <a:gd name="T17" fmla="*/ T16 w 3"/>
                                <a:gd name="T18" fmla="+- 0 1675 1671"/>
                                <a:gd name="T19" fmla="*/ 1675 h 5"/>
                                <a:gd name="T20" fmla="+- 0 10553 10550"/>
                                <a:gd name="T21" fmla="*/ T20 w 3"/>
                                <a:gd name="T22" fmla="+- 0 1673 1671"/>
                                <a:gd name="T23" fmla="*/ 1673 h 5"/>
                                <a:gd name="T24" fmla="+- 0 10553 10550"/>
                                <a:gd name="T25" fmla="*/ T24 w 3"/>
                                <a:gd name="T26" fmla="+- 0 1671 1671"/>
                                <a:gd name="T27" fmla="*/ 1671 h 5"/>
                              </a:gdLst>
                              <a:ahLst/>
                              <a:cxnLst>
                                <a:cxn ang="0">
                                  <a:pos x="T1" y="T3"/>
                                </a:cxn>
                                <a:cxn ang="0">
                                  <a:pos x="T5" y="T7"/>
                                </a:cxn>
                                <a:cxn ang="0">
                                  <a:pos x="T9" y="T11"/>
                                </a:cxn>
                                <a:cxn ang="0">
                                  <a:pos x="T13" y="T15"/>
                                </a:cxn>
                                <a:cxn ang="0">
                                  <a:pos x="T17" y="T19"/>
                                </a:cxn>
                                <a:cxn ang="0">
                                  <a:pos x="T21" y="T23"/>
                                </a:cxn>
                                <a:cxn ang="0">
                                  <a:pos x="T25" y="T27"/>
                                </a:cxn>
                              </a:cxnLst>
                              <a:rect l="0" t="0" r="r" b="b"/>
                              <a:pathLst>
                                <a:path w="3" h="5">
                                  <a:moveTo>
                                    <a:pt x="3" y="0"/>
                                  </a:moveTo>
                                  <a:lnTo>
                                    <a:pt x="1" y="0"/>
                                  </a:lnTo>
                                  <a:lnTo>
                                    <a:pt x="0" y="3"/>
                                  </a:lnTo>
                                  <a:lnTo>
                                    <a:pt x="0" y="4"/>
                                  </a:lnTo>
                                  <a:lnTo>
                                    <a:pt x="2" y="4"/>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48" name="Picture 493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575" y="1674"/>
                              <a:ext cx="4"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49" name="Group 4935"/>
                        <wpg:cNvGrpSpPr>
                          <a:grpSpLocks/>
                        </wpg:cNvGrpSpPr>
                        <wpg:grpSpPr bwMode="auto">
                          <a:xfrm>
                            <a:off x="10576" y="1677"/>
                            <a:ext cx="5" cy="3"/>
                            <a:chOff x="10576" y="1677"/>
                            <a:chExt cx="5" cy="3"/>
                          </a:xfrm>
                        </wpg:grpSpPr>
                        <wps:wsp>
                          <wps:cNvPr id="17350" name="Freeform 4936"/>
                          <wps:cNvSpPr>
                            <a:spLocks/>
                          </wps:cNvSpPr>
                          <wps:spPr bwMode="auto">
                            <a:xfrm>
                              <a:off x="10576" y="1677"/>
                              <a:ext cx="5" cy="3"/>
                            </a:xfrm>
                            <a:custGeom>
                              <a:avLst/>
                              <a:gdLst>
                                <a:gd name="T0" fmla="+- 0 10578 10576"/>
                                <a:gd name="T1" fmla="*/ T0 w 5"/>
                                <a:gd name="T2" fmla="+- 0 1677 1677"/>
                                <a:gd name="T3" fmla="*/ 1677 h 3"/>
                                <a:gd name="T4" fmla="+- 0 10576 10576"/>
                                <a:gd name="T5" fmla="*/ T4 w 5"/>
                                <a:gd name="T6" fmla="+- 0 1677 1677"/>
                                <a:gd name="T7" fmla="*/ 1677 h 3"/>
                                <a:gd name="T8" fmla="+- 0 10576 10576"/>
                                <a:gd name="T9" fmla="*/ T8 w 5"/>
                                <a:gd name="T10" fmla="+- 0 1679 1677"/>
                                <a:gd name="T11" fmla="*/ 1679 h 3"/>
                                <a:gd name="T12" fmla="+- 0 10579 10576"/>
                                <a:gd name="T13" fmla="*/ T12 w 5"/>
                                <a:gd name="T14" fmla="+- 0 1680 1677"/>
                                <a:gd name="T15" fmla="*/ 1680 h 3"/>
                                <a:gd name="T16" fmla="+- 0 10581 10576"/>
                                <a:gd name="T17" fmla="*/ T16 w 5"/>
                                <a:gd name="T18" fmla="+- 0 1680 1677"/>
                                <a:gd name="T19" fmla="*/ 1680 h 3"/>
                                <a:gd name="T20" fmla="+- 0 10581 10576"/>
                                <a:gd name="T21" fmla="*/ T20 w 5"/>
                                <a:gd name="T22" fmla="+- 0 1678 1677"/>
                                <a:gd name="T23" fmla="*/ 1678 h 3"/>
                                <a:gd name="T24" fmla="+- 0 10578 10576"/>
                                <a:gd name="T25" fmla="*/ T24 w 5"/>
                                <a:gd name="T26" fmla="+- 0 1677 1677"/>
                                <a:gd name="T27" fmla="*/ 1677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2"/>
                                  </a:lnTo>
                                  <a:lnTo>
                                    <a:pt x="3" y="3"/>
                                  </a:lnTo>
                                  <a:lnTo>
                                    <a:pt x="5" y="3"/>
                                  </a:lnTo>
                                  <a:lnTo>
                                    <a:pt x="5"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51" name="Group 4937"/>
                        <wpg:cNvGrpSpPr>
                          <a:grpSpLocks/>
                        </wpg:cNvGrpSpPr>
                        <wpg:grpSpPr bwMode="auto">
                          <a:xfrm>
                            <a:off x="10579" y="1677"/>
                            <a:ext cx="5" cy="3"/>
                            <a:chOff x="10579" y="1677"/>
                            <a:chExt cx="5" cy="3"/>
                          </a:xfrm>
                        </wpg:grpSpPr>
                        <wps:wsp>
                          <wps:cNvPr id="17352" name="Freeform 4938"/>
                          <wps:cNvSpPr>
                            <a:spLocks/>
                          </wps:cNvSpPr>
                          <wps:spPr bwMode="auto">
                            <a:xfrm>
                              <a:off x="10579" y="1677"/>
                              <a:ext cx="5" cy="3"/>
                            </a:xfrm>
                            <a:custGeom>
                              <a:avLst/>
                              <a:gdLst>
                                <a:gd name="T0" fmla="+- 0 10585 10579"/>
                                <a:gd name="T1" fmla="*/ T0 w 5"/>
                                <a:gd name="T2" fmla="+- 0 1677 1677"/>
                                <a:gd name="T3" fmla="*/ 1677 h 3"/>
                                <a:gd name="T4" fmla="+- 0 10583 10579"/>
                                <a:gd name="T5" fmla="*/ T4 w 5"/>
                                <a:gd name="T6" fmla="+- 0 1677 1677"/>
                                <a:gd name="T7" fmla="*/ 1677 h 3"/>
                                <a:gd name="T8" fmla="+- 0 10579 10579"/>
                                <a:gd name="T9" fmla="*/ T8 w 5"/>
                                <a:gd name="T10" fmla="+- 0 1678 1677"/>
                                <a:gd name="T11" fmla="*/ 1678 h 3"/>
                                <a:gd name="T12" fmla="+- 0 10579 10579"/>
                                <a:gd name="T13" fmla="*/ T12 w 5"/>
                                <a:gd name="T14" fmla="+- 0 1680 1677"/>
                                <a:gd name="T15" fmla="*/ 1680 h 3"/>
                                <a:gd name="T16" fmla="+- 0 10581 10579"/>
                                <a:gd name="T17" fmla="*/ T16 w 5"/>
                                <a:gd name="T18" fmla="+- 0 1680 1677"/>
                                <a:gd name="T19" fmla="*/ 1680 h 3"/>
                                <a:gd name="T20" fmla="+- 0 10585 10579"/>
                                <a:gd name="T21" fmla="*/ T20 w 5"/>
                                <a:gd name="T22" fmla="+- 0 1679 1677"/>
                                <a:gd name="T23" fmla="*/ 1679 h 3"/>
                                <a:gd name="T24" fmla="+- 0 10585 10579"/>
                                <a:gd name="T25" fmla="*/ T24 w 5"/>
                                <a:gd name="T26" fmla="+- 0 1677 1677"/>
                                <a:gd name="T27" fmla="*/ 1677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6" y="0"/>
                                  </a:moveTo>
                                  <a:lnTo>
                                    <a:pt x="4" y="0"/>
                                  </a:lnTo>
                                  <a:lnTo>
                                    <a:pt x="0" y="1"/>
                                  </a:lnTo>
                                  <a:lnTo>
                                    <a:pt x="0" y="3"/>
                                  </a:lnTo>
                                  <a:lnTo>
                                    <a:pt x="2" y="3"/>
                                  </a:lnTo>
                                  <a:lnTo>
                                    <a:pt x="6" y="2"/>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53" name="Picture 493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583" y="1674"/>
                              <a:ext cx="3"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54" name="Group 4940"/>
                        <wpg:cNvGrpSpPr>
                          <a:grpSpLocks/>
                        </wpg:cNvGrpSpPr>
                        <wpg:grpSpPr bwMode="auto">
                          <a:xfrm>
                            <a:off x="10583" y="1671"/>
                            <a:ext cx="3" cy="5"/>
                            <a:chOff x="10583" y="1671"/>
                            <a:chExt cx="3" cy="5"/>
                          </a:xfrm>
                        </wpg:grpSpPr>
                        <wps:wsp>
                          <wps:cNvPr id="17355" name="Freeform 4941"/>
                          <wps:cNvSpPr>
                            <a:spLocks/>
                          </wps:cNvSpPr>
                          <wps:spPr bwMode="auto">
                            <a:xfrm>
                              <a:off x="10583" y="1671"/>
                              <a:ext cx="3" cy="5"/>
                            </a:xfrm>
                            <a:custGeom>
                              <a:avLst/>
                              <a:gdLst>
                                <a:gd name="T0" fmla="+- 0 10585 10583"/>
                                <a:gd name="T1" fmla="*/ T0 w 3"/>
                                <a:gd name="T2" fmla="+- 0 1671 1671"/>
                                <a:gd name="T3" fmla="*/ 1671 h 5"/>
                                <a:gd name="T4" fmla="+- 0 10583 10583"/>
                                <a:gd name="T5" fmla="*/ T4 w 3"/>
                                <a:gd name="T6" fmla="+- 0 1671 1671"/>
                                <a:gd name="T7" fmla="*/ 1671 h 5"/>
                                <a:gd name="T8" fmla="+- 0 10583 10583"/>
                                <a:gd name="T9" fmla="*/ T8 w 3"/>
                                <a:gd name="T10" fmla="+- 0 1673 1671"/>
                                <a:gd name="T11" fmla="*/ 1673 h 5"/>
                                <a:gd name="T12" fmla="+- 0 10584 10583"/>
                                <a:gd name="T13" fmla="*/ T12 w 3"/>
                                <a:gd name="T14" fmla="+- 0 1675 1671"/>
                                <a:gd name="T15" fmla="*/ 1675 h 5"/>
                                <a:gd name="T16" fmla="+- 0 10586 10583"/>
                                <a:gd name="T17" fmla="*/ T16 w 3"/>
                                <a:gd name="T18" fmla="+- 0 1675 1671"/>
                                <a:gd name="T19" fmla="*/ 1675 h 5"/>
                                <a:gd name="T20" fmla="+- 0 10586 10583"/>
                                <a:gd name="T21" fmla="*/ T20 w 3"/>
                                <a:gd name="T22" fmla="+- 0 1674 1671"/>
                                <a:gd name="T23" fmla="*/ 1674 h 5"/>
                                <a:gd name="T24" fmla="+- 0 10585 10583"/>
                                <a:gd name="T25" fmla="*/ T24 w 3"/>
                                <a:gd name="T26" fmla="+- 0 1671 1671"/>
                                <a:gd name="T27" fmla="*/ 1671 h 5"/>
                              </a:gdLst>
                              <a:ahLst/>
                              <a:cxnLst>
                                <a:cxn ang="0">
                                  <a:pos x="T1" y="T3"/>
                                </a:cxn>
                                <a:cxn ang="0">
                                  <a:pos x="T5" y="T7"/>
                                </a:cxn>
                                <a:cxn ang="0">
                                  <a:pos x="T9" y="T11"/>
                                </a:cxn>
                                <a:cxn ang="0">
                                  <a:pos x="T13" y="T15"/>
                                </a:cxn>
                                <a:cxn ang="0">
                                  <a:pos x="T17" y="T19"/>
                                </a:cxn>
                                <a:cxn ang="0">
                                  <a:pos x="T21" y="T23"/>
                                </a:cxn>
                                <a:cxn ang="0">
                                  <a:pos x="T25" y="T27"/>
                                </a:cxn>
                              </a:cxnLst>
                              <a:rect l="0" t="0" r="r" b="b"/>
                              <a:pathLst>
                                <a:path w="3" h="5">
                                  <a:moveTo>
                                    <a:pt x="2" y="0"/>
                                  </a:moveTo>
                                  <a:lnTo>
                                    <a:pt x="0" y="0"/>
                                  </a:lnTo>
                                  <a:lnTo>
                                    <a:pt x="0" y="2"/>
                                  </a:lnTo>
                                  <a:lnTo>
                                    <a:pt x="1" y="4"/>
                                  </a:lnTo>
                                  <a:lnTo>
                                    <a:pt x="3" y="4"/>
                                  </a:lnTo>
                                  <a:lnTo>
                                    <a:pt x="3"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56" name="Group 4942"/>
                        <wpg:cNvGrpSpPr>
                          <a:grpSpLocks/>
                        </wpg:cNvGrpSpPr>
                        <wpg:grpSpPr bwMode="auto">
                          <a:xfrm>
                            <a:off x="10579" y="1670"/>
                            <a:ext cx="5" cy="3"/>
                            <a:chOff x="10579" y="1670"/>
                            <a:chExt cx="5" cy="3"/>
                          </a:xfrm>
                        </wpg:grpSpPr>
                        <wps:wsp>
                          <wps:cNvPr id="17357" name="Freeform 4943"/>
                          <wps:cNvSpPr>
                            <a:spLocks/>
                          </wps:cNvSpPr>
                          <wps:spPr bwMode="auto">
                            <a:xfrm>
                              <a:off x="10579" y="1670"/>
                              <a:ext cx="5" cy="3"/>
                            </a:xfrm>
                            <a:custGeom>
                              <a:avLst/>
                              <a:gdLst>
                                <a:gd name="T0" fmla="+- 0 10581 10579"/>
                                <a:gd name="T1" fmla="*/ T0 w 5"/>
                                <a:gd name="T2" fmla="+- 0 1670 1670"/>
                                <a:gd name="T3" fmla="*/ 1670 h 3"/>
                                <a:gd name="T4" fmla="+- 0 10579 10579"/>
                                <a:gd name="T5" fmla="*/ T4 w 5"/>
                                <a:gd name="T6" fmla="+- 0 1670 1670"/>
                                <a:gd name="T7" fmla="*/ 1670 h 3"/>
                                <a:gd name="T8" fmla="+- 0 10579 10579"/>
                                <a:gd name="T9" fmla="*/ T8 w 5"/>
                                <a:gd name="T10" fmla="+- 0 1672 1670"/>
                                <a:gd name="T11" fmla="*/ 1672 h 3"/>
                                <a:gd name="T12" fmla="+- 0 10583 10579"/>
                                <a:gd name="T13" fmla="*/ T12 w 5"/>
                                <a:gd name="T14" fmla="+- 0 1673 1670"/>
                                <a:gd name="T15" fmla="*/ 1673 h 3"/>
                                <a:gd name="T16" fmla="+- 0 10585 10579"/>
                                <a:gd name="T17" fmla="*/ T16 w 5"/>
                                <a:gd name="T18" fmla="+- 0 1673 1670"/>
                                <a:gd name="T19" fmla="*/ 1673 h 3"/>
                                <a:gd name="T20" fmla="+- 0 10585 10579"/>
                                <a:gd name="T21" fmla="*/ T20 w 5"/>
                                <a:gd name="T22" fmla="+- 0 1671 1670"/>
                                <a:gd name="T23" fmla="*/ 1671 h 3"/>
                                <a:gd name="T24" fmla="+- 0 10581 10579"/>
                                <a:gd name="T25" fmla="*/ T24 w 5"/>
                                <a:gd name="T26" fmla="+- 0 1670 1670"/>
                                <a:gd name="T27" fmla="*/ 1670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2"/>
                                  </a:lnTo>
                                  <a:lnTo>
                                    <a:pt x="4" y="3"/>
                                  </a:lnTo>
                                  <a:lnTo>
                                    <a:pt x="6" y="3"/>
                                  </a:lnTo>
                                  <a:lnTo>
                                    <a:pt x="6"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58" name="Group 4944"/>
                        <wpg:cNvGrpSpPr>
                          <a:grpSpLocks/>
                        </wpg:cNvGrpSpPr>
                        <wpg:grpSpPr bwMode="auto">
                          <a:xfrm>
                            <a:off x="10576" y="1670"/>
                            <a:ext cx="5" cy="3"/>
                            <a:chOff x="10576" y="1670"/>
                            <a:chExt cx="5" cy="3"/>
                          </a:xfrm>
                        </wpg:grpSpPr>
                        <wps:wsp>
                          <wps:cNvPr id="17359" name="Freeform 4945"/>
                          <wps:cNvSpPr>
                            <a:spLocks/>
                          </wps:cNvSpPr>
                          <wps:spPr bwMode="auto">
                            <a:xfrm>
                              <a:off x="10576" y="1670"/>
                              <a:ext cx="5" cy="3"/>
                            </a:xfrm>
                            <a:custGeom>
                              <a:avLst/>
                              <a:gdLst>
                                <a:gd name="T0" fmla="+- 0 10581 10576"/>
                                <a:gd name="T1" fmla="*/ T0 w 5"/>
                                <a:gd name="T2" fmla="+- 0 1670 1670"/>
                                <a:gd name="T3" fmla="*/ 1670 h 3"/>
                                <a:gd name="T4" fmla="+- 0 10579 10576"/>
                                <a:gd name="T5" fmla="*/ T4 w 5"/>
                                <a:gd name="T6" fmla="+- 0 1670 1670"/>
                                <a:gd name="T7" fmla="*/ 1670 h 3"/>
                                <a:gd name="T8" fmla="+- 0 10576 10576"/>
                                <a:gd name="T9" fmla="*/ T8 w 5"/>
                                <a:gd name="T10" fmla="+- 0 1671 1670"/>
                                <a:gd name="T11" fmla="*/ 1671 h 3"/>
                                <a:gd name="T12" fmla="+- 0 10576 10576"/>
                                <a:gd name="T13" fmla="*/ T12 w 5"/>
                                <a:gd name="T14" fmla="+- 0 1673 1670"/>
                                <a:gd name="T15" fmla="*/ 1673 h 3"/>
                                <a:gd name="T16" fmla="+- 0 10578 10576"/>
                                <a:gd name="T17" fmla="*/ T16 w 5"/>
                                <a:gd name="T18" fmla="+- 0 1673 1670"/>
                                <a:gd name="T19" fmla="*/ 1673 h 3"/>
                                <a:gd name="T20" fmla="+- 0 10581 10576"/>
                                <a:gd name="T21" fmla="*/ T20 w 5"/>
                                <a:gd name="T22" fmla="+- 0 1672 1670"/>
                                <a:gd name="T23" fmla="*/ 1672 h 3"/>
                                <a:gd name="T24" fmla="+- 0 10581 10576"/>
                                <a:gd name="T25" fmla="*/ T24 w 5"/>
                                <a:gd name="T26" fmla="+- 0 1670 1670"/>
                                <a:gd name="T27" fmla="*/ 1670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5" y="0"/>
                                  </a:moveTo>
                                  <a:lnTo>
                                    <a:pt x="3" y="0"/>
                                  </a:lnTo>
                                  <a:lnTo>
                                    <a:pt x="0" y="1"/>
                                  </a:lnTo>
                                  <a:lnTo>
                                    <a:pt x="0" y="3"/>
                                  </a:lnTo>
                                  <a:lnTo>
                                    <a:pt x="2" y="3"/>
                                  </a:lnTo>
                                  <a:lnTo>
                                    <a:pt x="5" y="2"/>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60" name="Group 4946"/>
                        <wpg:cNvGrpSpPr>
                          <a:grpSpLocks/>
                        </wpg:cNvGrpSpPr>
                        <wpg:grpSpPr bwMode="auto">
                          <a:xfrm>
                            <a:off x="10575" y="1671"/>
                            <a:ext cx="4" cy="5"/>
                            <a:chOff x="10575" y="1671"/>
                            <a:chExt cx="4" cy="5"/>
                          </a:xfrm>
                        </wpg:grpSpPr>
                        <wps:wsp>
                          <wps:cNvPr id="17361" name="Freeform 4947"/>
                          <wps:cNvSpPr>
                            <a:spLocks/>
                          </wps:cNvSpPr>
                          <wps:spPr bwMode="auto">
                            <a:xfrm>
                              <a:off x="10575" y="1671"/>
                              <a:ext cx="4" cy="5"/>
                            </a:xfrm>
                            <a:custGeom>
                              <a:avLst/>
                              <a:gdLst>
                                <a:gd name="T0" fmla="+- 0 10578 10575"/>
                                <a:gd name="T1" fmla="*/ T0 w 4"/>
                                <a:gd name="T2" fmla="+- 0 1671 1671"/>
                                <a:gd name="T3" fmla="*/ 1671 h 5"/>
                                <a:gd name="T4" fmla="+- 0 10576 10575"/>
                                <a:gd name="T5" fmla="*/ T4 w 4"/>
                                <a:gd name="T6" fmla="+- 0 1671 1671"/>
                                <a:gd name="T7" fmla="*/ 1671 h 5"/>
                                <a:gd name="T8" fmla="+- 0 10575 10575"/>
                                <a:gd name="T9" fmla="*/ T8 w 4"/>
                                <a:gd name="T10" fmla="+- 0 1674 1671"/>
                                <a:gd name="T11" fmla="*/ 1674 h 5"/>
                                <a:gd name="T12" fmla="+- 0 10575 10575"/>
                                <a:gd name="T13" fmla="*/ T12 w 4"/>
                                <a:gd name="T14" fmla="+- 0 1675 1671"/>
                                <a:gd name="T15" fmla="*/ 1675 h 5"/>
                                <a:gd name="T16" fmla="+- 0 10576 10575"/>
                                <a:gd name="T17" fmla="*/ T16 w 4"/>
                                <a:gd name="T18" fmla="+- 0 1675 1671"/>
                                <a:gd name="T19" fmla="*/ 1675 h 5"/>
                                <a:gd name="T20" fmla="+- 0 10578 10575"/>
                                <a:gd name="T21" fmla="*/ T20 w 4"/>
                                <a:gd name="T22" fmla="+- 0 1673 1671"/>
                                <a:gd name="T23" fmla="*/ 1673 h 5"/>
                                <a:gd name="T24" fmla="+- 0 10578 10575"/>
                                <a:gd name="T25" fmla="*/ T24 w 4"/>
                                <a:gd name="T26" fmla="+- 0 1671 1671"/>
                                <a:gd name="T27" fmla="*/ 1671 h 5"/>
                              </a:gdLst>
                              <a:ahLst/>
                              <a:cxnLst>
                                <a:cxn ang="0">
                                  <a:pos x="T1" y="T3"/>
                                </a:cxn>
                                <a:cxn ang="0">
                                  <a:pos x="T5" y="T7"/>
                                </a:cxn>
                                <a:cxn ang="0">
                                  <a:pos x="T9" y="T11"/>
                                </a:cxn>
                                <a:cxn ang="0">
                                  <a:pos x="T13" y="T15"/>
                                </a:cxn>
                                <a:cxn ang="0">
                                  <a:pos x="T17" y="T19"/>
                                </a:cxn>
                                <a:cxn ang="0">
                                  <a:pos x="T21" y="T23"/>
                                </a:cxn>
                                <a:cxn ang="0">
                                  <a:pos x="T25" y="T27"/>
                                </a:cxn>
                              </a:cxnLst>
                              <a:rect l="0" t="0" r="r" b="b"/>
                              <a:pathLst>
                                <a:path w="4" h="5">
                                  <a:moveTo>
                                    <a:pt x="3" y="0"/>
                                  </a:moveTo>
                                  <a:lnTo>
                                    <a:pt x="1" y="0"/>
                                  </a:lnTo>
                                  <a:lnTo>
                                    <a:pt x="0" y="3"/>
                                  </a:lnTo>
                                  <a:lnTo>
                                    <a:pt x="0" y="4"/>
                                  </a:lnTo>
                                  <a:lnTo>
                                    <a:pt x="1" y="4"/>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62" name="Group 4948"/>
                        <wpg:cNvGrpSpPr>
                          <a:grpSpLocks/>
                        </wpg:cNvGrpSpPr>
                        <wpg:grpSpPr bwMode="auto">
                          <a:xfrm>
                            <a:off x="10599" y="1674"/>
                            <a:ext cx="3" cy="6"/>
                            <a:chOff x="10599" y="1674"/>
                            <a:chExt cx="3" cy="6"/>
                          </a:xfrm>
                        </wpg:grpSpPr>
                        <wps:wsp>
                          <wps:cNvPr id="17363" name="Freeform 4949"/>
                          <wps:cNvSpPr>
                            <a:spLocks/>
                          </wps:cNvSpPr>
                          <wps:spPr bwMode="auto">
                            <a:xfrm>
                              <a:off x="10599" y="1674"/>
                              <a:ext cx="3" cy="6"/>
                            </a:xfrm>
                            <a:custGeom>
                              <a:avLst/>
                              <a:gdLst>
                                <a:gd name="T0" fmla="+- 0 10601 10599"/>
                                <a:gd name="T1" fmla="*/ T0 w 3"/>
                                <a:gd name="T2" fmla="+- 0 1674 1674"/>
                                <a:gd name="T3" fmla="*/ 1674 h 6"/>
                                <a:gd name="T4" fmla="+- 0 10599 10599"/>
                                <a:gd name="T5" fmla="*/ T4 w 3"/>
                                <a:gd name="T6" fmla="+- 0 1674 1674"/>
                                <a:gd name="T7" fmla="*/ 1674 h 6"/>
                                <a:gd name="T8" fmla="+- 0 10599 10599"/>
                                <a:gd name="T9" fmla="*/ T8 w 3"/>
                                <a:gd name="T10" fmla="+- 0 1675 1674"/>
                                <a:gd name="T11" fmla="*/ 1675 h 6"/>
                                <a:gd name="T12" fmla="+- 0 10600 10599"/>
                                <a:gd name="T13" fmla="*/ T12 w 3"/>
                                <a:gd name="T14" fmla="+- 0 1679 1674"/>
                                <a:gd name="T15" fmla="*/ 1679 h 6"/>
                                <a:gd name="T16" fmla="+- 0 10602 10599"/>
                                <a:gd name="T17" fmla="*/ T16 w 3"/>
                                <a:gd name="T18" fmla="+- 0 1679 1674"/>
                                <a:gd name="T19" fmla="*/ 1679 h 6"/>
                                <a:gd name="T20" fmla="+- 0 10602 10599"/>
                                <a:gd name="T21" fmla="*/ T20 w 3"/>
                                <a:gd name="T22" fmla="+- 0 1677 1674"/>
                                <a:gd name="T23" fmla="*/ 1677 h 6"/>
                                <a:gd name="T24" fmla="+- 0 10601 10599"/>
                                <a:gd name="T25" fmla="*/ T24 w 3"/>
                                <a:gd name="T26" fmla="+- 0 1674 1674"/>
                                <a:gd name="T27" fmla="*/ 1674 h 6"/>
                              </a:gdLst>
                              <a:ahLst/>
                              <a:cxnLst>
                                <a:cxn ang="0">
                                  <a:pos x="T1" y="T3"/>
                                </a:cxn>
                                <a:cxn ang="0">
                                  <a:pos x="T5" y="T7"/>
                                </a:cxn>
                                <a:cxn ang="0">
                                  <a:pos x="T9" y="T11"/>
                                </a:cxn>
                                <a:cxn ang="0">
                                  <a:pos x="T13" y="T15"/>
                                </a:cxn>
                                <a:cxn ang="0">
                                  <a:pos x="T17" y="T19"/>
                                </a:cxn>
                                <a:cxn ang="0">
                                  <a:pos x="T21" y="T23"/>
                                </a:cxn>
                                <a:cxn ang="0">
                                  <a:pos x="T25" y="T27"/>
                                </a:cxn>
                              </a:cxnLst>
                              <a:rect l="0" t="0" r="r" b="b"/>
                              <a:pathLst>
                                <a:path w="3" h="6">
                                  <a:moveTo>
                                    <a:pt x="2" y="0"/>
                                  </a:moveTo>
                                  <a:lnTo>
                                    <a:pt x="0" y="0"/>
                                  </a:lnTo>
                                  <a:lnTo>
                                    <a:pt x="0" y="1"/>
                                  </a:lnTo>
                                  <a:lnTo>
                                    <a:pt x="1" y="5"/>
                                  </a:lnTo>
                                  <a:lnTo>
                                    <a:pt x="3" y="5"/>
                                  </a:lnTo>
                                  <a:lnTo>
                                    <a:pt x="3"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64" name="Picture 4950"/>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600" y="1677"/>
                              <a:ext cx="5"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65" name="Picture 495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10604" y="1677"/>
                              <a:ext cx="5"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66" name="Group 4952"/>
                        <wpg:cNvGrpSpPr>
                          <a:grpSpLocks/>
                        </wpg:cNvGrpSpPr>
                        <wpg:grpSpPr bwMode="auto">
                          <a:xfrm>
                            <a:off x="10607" y="1674"/>
                            <a:ext cx="4" cy="6"/>
                            <a:chOff x="10607" y="1674"/>
                            <a:chExt cx="4" cy="6"/>
                          </a:xfrm>
                        </wpg:grpSpPr>
                        <wps:wsp>
                          <wps:cNvPr id="17367" name="Freeform 4953"/>
                          <wps:cNvSpPr>
                            <a:spLocks/>
                          </wps:cNvSpPr>
                          <wps:spPr bwMode="auto">
                            <a:xfrm>
                              <a:off x="10607" y="1674"/>
                              <a:ext cx="4" cy="6"/>
                            </a:xfrm>
                            <a:custGeom>
                              <a:avLst/>
                              <a:gdLst>
                                <a:gd name="T0" fmla="+- 0 10610 10607"/>
                                <a:gd name="T1" fmla="*/ T0 w 4"/>
                                <a:gd name="T2" fmla="+- 0 1674 1674"/>
                                <a:gd name="T3" fmla="*/ 1674 h 6"/>
                                <a:gd name="T4" fmla="+- 0 10608 10607"/>
                                <a:gd name="T5" fmla="*/ T4 w 4"/>
                                <a:gd name="T6" fmla="+- 0 1674 1674"/>
                                <a:gd name="T7" fmla="*/ 1674 h 6"/>
                                <a:gd name="T8" fmla="+- 0 10607 10607"/>
                                <a:gd name="T9" fmla="*/ T8 w 4"/>
                                <a:gd name="T10" fmla="+- 0 1677 1674"/>
                                <a:gd name="T11" fmla="*/ 1677 h 6"/>
                                <a:gd name="T12" fmla="+- 0 10607 10607"/>
                                <a:gd name="T13" fmla="*/ T12 w 4"/>
                                <a:gd name="T14" fmla="+- 0 1679 1674"/>
                                <a:gd name="T15" fmla="*/ 1679 h 6"/>
                                <a:gd name="T16" fmla="+- 0 10608 10607"/>
                                <a:gd name="T17" fmla="*/ T16 w 4"/>
                                <a:gd name="T18" fmla="+- 0 1679 1674"/>
                                <a:gd name="T19" fmla="*/ 1679 h 6"/>
                                <a:gd name="T20" fmla="+- 0 10610 10607"/>
                                <a:gd name="T21" fmla="*/ T20 w 4"/>
                                <a:gd name="T22" fmla="+- 0 1675 1674"/>
                                <a:gd name="T23" fmla="*/ 1675 h 6"/>
                                <a:gd name="T24" fmla="+- 0 10610 10607"/>
                                <a:gd name="T25" fmla="*/ T24 w 4"/>
                                <a:gd name="T26" fmla="+- 0 1674 1674"/>
                                <a:gd name="T27" fmla="*/ 1674 h 6"/>
                              </a:gdLst>
                              <a:ahLst/>
                              <a:cxnLst>
                                <a:cxn ang="0">
                                  <a:pos x="T1" y="T3"/>
                                </a:cxn>
                                <a:cxn ang="0">
                                  <a:pos x="T5" y="T7"/>
                                </a:cxn>
                                <a:cxn ang="0">
                                  <a:pos x="T9" y="T11"/>
                                </a:cxn>
                                <a:cxn ang="0">
                                  <a:pos x="T13" y="T15"/>
                                </a:cxn>
                                <a:cxn ang="0">
                                  <a:pos x="T17" y="T19"/>
                                </a:cxn>
                                <a:cxn ang="0">
                                  <a:pos x="T21" y="T23"/>
                                </a:cxn>
                                <a:cxn ang="0">
                                  <a:pos x="T25" y="T27"/>
                                </a:cxn>
                              </a:cxnLst>
                              <a:rect l="0" t="0" r="r" b="b"/>
                              <a:pathLst>
                                <a:path w="4" h="6">
                                  <a:moveTo>
                                    <a:pt x="3" y="0"/>
                                  </a:moveTo>
                                  <a:lnTo>
                                    <a:pt x="1" y="0"/>
                                  </a:lnTo>
                                  <a:lnTo>
                                    <a:pt x="0" y="3"/>
                                  </a:lnTo>
                                  <a:lnTo>
                                    <a:pt x="0" y="5"/>
                                  </a:lnTo>
                                  <a:lnTo>
                                    <a:pt x="1" y="5"/>
                                  </a:lnTo>
                                  <a:lnTo>
                                    <a:pt x="3" y="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68" name="Group 4954"/>
                        <wpg:cNvGrpSpPr>
                          <a:grpSpLocks/>
                        </wpg:cNvGrpSpPr>
                        <wpg:grpSpPr bwMode="auto">
                          <a:xfrm>
                            <a:off x="10607" y="1671"/>
                            <a:ext cx="4" cy="5"/>
                            <a:chOff x="10607" y="1671"/>
                            <a:chExt cx="4" cy="5"/>
                          </a:xfrm>
                        </wpg:grpSpPr>
                        <wps:wsp>
                          <wps:cNvPr id="17369" name="Freeform 4955"/>
                          <wps:cNvSpPr>
                            <a:spLocks/>
                          </wps:cNvSpPr>
                          <wps:spPr bwMode="auto">
                            <a:xfrm>
                              <a:off x="10607" y="1671"/>
                              <a:ext cx="4" cy="5"/>
                            </a:xfrm>
                            <a:custGeom>
                              <a:avLst/>
                              <a:gdLst>
                                <a:gd name="T0" fmla="+- 0 10608 10607"/>
                                <a:gd name="T1" fmla="*/ T0 w 4"/>
                                <a:gd name="T2" fmla="+- 0 1671 1671"/>
                                <a:gd name="T3" fmla="*/ 1671 h 5"/>
                                <a:gd name="T4" fmla="+- 0 10607 10607"/>
                                <a:gd name="T5" fmla="*/ T4 w 4"/>
                                <a:gd name="T6" fmla="+- 0 1671 1671"/>
                                <a:gd name="T7" fmla="*/ 1671 h 5"/>
                                <a:gd name="T8" fmla="+- 0 10607 10607"/>
                                <a:gd name="T9" fmla="*/ T8 w 4"/>
                                <a:gd name="T10" fmla="+- 0 1673 1671"/>
                                <a:gd name="T11" fmla="*/ 1673 h 5"/>
                                <a:gd name="T12" fmla="+- 0 10608 10607"/>
                                <a:gd name="T13" fmla="*/ T12 w 4"/>
                                <a:gd name="T14" fmla="+- 0 1675 1671"/>
                                <a:gd name="T15" fmla="*/ 1675 h 5"/>
                                <a:gd name="T16" fmla="+- 0 10610 10607"/>
                                <a:gd name="T17" fmla="*/ T16 w 4"/>
                                <a:gd name="T18" fmla="+- 0 1675 1671"/>
                                <a:gd name="T19" fmla="*/ 1675 h 5"/>
                                <a:gd name="T20" fmla="+- 0 10610 10607"/>
                                <a:gd name="T21" fmla="*/ T20 w 4"/>
                                <a:gd name="T22" fmla="+- 0 1674 1671"/>
                                <a:gd name="T23" fmla="*/ 1674 h 5"/>
                                <a:gd name="T24" fmla="+- 0 10608 10607"/>
                                <a:gd name="T25" fmla="*/ T24 w 4"/>
                                <a:gd name="T26" fmla="+- 0 1671 1671"/>
                                <a:gd name="T27" fmla="*/ 1671 h 5"/>
                              </a:gdLst>
                              <a:ahLst/>
                              <a:cxnLst>
                                <a:cxn ang="0">
                                  <a:pos x="T1" y="T3"/>
                                </a:cxn>
                                <a:cxn ang="0">
                                  <a:pos x="T5" y="T7"/>
                                </a:cxn>
                                <a:cxn ang="0">
                                  <a:pos x="T9" y="T11"/>
                                </a:cxn>
                                <a:cxn ang="0">
                                  <a:pos x="T13" y="T15"/>
                                </a:cxn>
                                <a:cxn ang="0">
                                  <a:pos x="T17" y="T19"/>
                                </a:cxn>
                                <a:cxn ang="0">
                                  <a:pos x="T21" y="T23"/>
                                </a:cxn>
                                <a:cxn ang="0">
                                  <a:pos x="T25" y="T27"/>
                                </a:cxn>
                              </a:cxnLst>
                              <a:rect l="0" t="0" r="r" b="b"/>
                              <a:pathLst>
                                <a:path w="4" h="5">
                                  <a:moveTo>
                                    <a:pt x="1" y="0"/>
                                  </a:moveTo>
                                  <a:lnTo>
                                    <a:pt x="0" y="0"/>
                                  </a:lnTo>
                                  <a:lnTo>
                                    <a:pt x="0" y="2"/>
                                  </a:lnTo>
                                  <a:lnTo>
                                    <a:pt x="1" y="4"/>
                                  </a:lnTo>
                                  <a:lnTo>
                                    <a:pt x="3" y="4"/>
                                  </a:lnTo>
                                  <a:lnTo>
                                    <a:pt x="3" y="3"/>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70" name="Group 4956"/>
                        <wpg:cNvGrpSpPr>
                          <a:grpSpLocks/>
                        </wpg:cNvGrpSpPr>
                        <wpg:grpSpPr bwMode="auto">
                          <a:xfrm>
                            <a:off x="10604" y="1670"/>
                            <a:ext cx="5" cy="3"/>
                            <a:chOff x="10604" y="1670"/>
                            <a:chExt cx="5" cy="3"/>
                          </a:xfrm>
                        </wpg:grpSpPr>
                        <wps:wsp>
                          <wps:cNvPr id="17371" name="Freeform 4957"/>
                          <wps:cNvSpPr>
                            <a:spLocks/>
                          </wps:cNvSpPr>
                          <wps:spPr bwMode="auto">
                            <a:xfrm>
                              <a:off x="10604" y="1670"/>
                              <a:ext cx="5" cy="3"/>
                            </a:xfrm>
                            <a:custGeom>
                              <a:avLst/>
                              <a:gdLst>
                                <a:gd name="T0" fmla="+- 0 10606 10604"/>
                                <a:gd name="T1" fmla="*/ T0 w 5"/>
                                <a:gd name="T2" fmla="+- 0 1670 1670"/>
                                <a:gd name="T3" fmla="*/ 1670 h 3"/>
                                <a:gd name="T4" fmla="+- 0 10604 10604"/>
                                <a:gd name="T5" fmla="*/ T4 w 5"/>
                                <a:gd name="T6" fmla="+- 0 1670 1670"/>
                                <a:gd name="T7" fmla="*/ 1670 h 3"/>
                                <a:gd name="T8" fmla="+- 0 10604 10604"/>
                                <a:gd name="T9" fmla="*/ T8 w 5"/>
                                <a:gd name="T10" fmla="+- 0 1672 1670"/>
                                <a:gd name="T11" fmla="*/ 1672 h 3"/>
                                <a:gd name="T12" fmla="+- 0 10607 10604"/>
                                <a:gd name="T13" fmla="*/ T12 w 5"/>
                                <a:gd name="T14" fmla="+- 0 1673 1670"/>
                                <a:gd name="T15" fmla="*/ 1673 h 3"/>
                                <a:gd name="T16" fmla="+- 0 10608 10604"/>
                                <a:gd name="T17" fmla="*/ T16 w 5"/>
                                <a:gd name="T18" fmla="+- 0 1673 1670"/>
                                <a:gd name="T19" fmla="*/ 1673 h 3"/>
                                <a:gd name="T20" fmla="+- 0 10608 10604"/>
                                <a:gd name="T21" fmla="*/ T20 w 5"/>
                                <a:gd name="T22" fmla="+- 0 1671 1670"/>
                                <a:gd name="T23" fmla="*/ 1671 h 3"/>
                                <a:gd name="T24" fmla="+- 0 10606 10604"/>
                                <a:gd name="T25" fmla="*/ T24 w 5"/>
                                <a:gd name="T26" fmla="+- 0 1670 1670"/>
                                <a:gd name="T27" fmla="*/ 1670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2" y="0"/>
                                  </a:moveTo>
                                  <a:lnTo>
                                    <a:pt x="0" y="0"/>
                                  </a:lnTo>
                                  <a:lnTo>
                                    <a:pt x="0" y="2"/>
                                  </a:lnTo>
                                  <a:lnTo>
                                    <a:pt x="3" y="3"/>
                                  </a:lnTo>
                                  <a:lnTo>
                                    <a:pt x="4" y="3"/>
                                  </a:lnTo>
                                  <a:lnTo>
                                    <a:pt x="4"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72" name="Group 4958"/>
                        <wpg:cNvGrpSpPr>
                          <a:grpSpLocks/>
                        </wpg:cNvGrpSpPr>
                        <wpg:grpSpPr bwMode="auto">
                          <a:xfrm>
                            <a:off x="10600" y="1670"/>
                            <a:ext cx="5" cy="3"/>
                            <a:chOff x="10600" y="1670"/>
                            <a:chExt cx="5" cy="3"/>
                          </a:xfrm>
                        </wpg:grpSpPr>
                        <wps:wsp>
                          <wps:cNvPr id="17373" name="Freeform 4959"/>
                          <wps:cNvSpPr>
                            <a:spLocks/>
                          </wps:cNvSpPr>
                          <wps:spPr bwMode="auto">
                            <a:xfrm>
                              <a:off x="10600" y="1670"/>
                              <a:ext cx="5" cy="3"/>
                            </a:xfrm>
                            <a:custGeom>
                              <a:avLst/>
                              <a:gdLst>
                                <a:gd name="T0" fmla="+- 0 10606 10600"/>
                                <a:gd name="T1" fmla="*/ T0 w 5"/>
                                <a:gd name="T2" fmla="+- 0 1670 1670"/>
                                <a:gd name="T3" fmla="*/ 1670 h 3"/>
                                <a:gd name="T4" fmla="+- 0 10604 10600"/>
                                <a:gd name="T5" fmla="*/ T4 w 5"/>
                                <a:gd name="T6" fmla="+- 0 1670 1670"/>
                                <a:gd name="T7" fmla="*/ 1670 h 3"/>
                                <a:gd name="T8" fmla="+- 0 10600 10600"/>
                                <a:gd name="T9" fmla="*/ T8 w 5"/>
                                <a:gd name="T10" fmla="+- 0 1671 1670"/>
                                <a:gd name="T11" fmla="*/ 1671 h 3"/>
                                <a:gd name="T12" fmla="+- 0 10600 10600"/>
                                <a:gd name="T13" fmla="*/ T12 w 5"/>
                                <a:gd name="T14" fmla="+- 0 1673 1670"/>
                                <a:gd name="T15" fmla="*/ 1673 h 3"/>
                                <a:gd name="T16" fmla="+- 0 10602 10600"/>
                                <a:gd name="T17" fmla="*/ T16 w 5"/>
                                <a:gd name="T18" fmla="+- 0 1673 1670"/>
                                <a:gd name="T19" fmla="*/ 1673 h 3"/>
                                <a:gd name="T20" fmla="+- 0 10606 10600"/>
                                <a:gd name="T21" fmla="*/ T20 w 5"/>
                                <a:gd name="T22" fmla="+- 0 1672 1670"/>
                                <a:gd name="T23" fmla="*/ 1672 h 3"/>
                                <a:gd name="T24" fmla="+- 0 10606 10600"/>
                                <a:gd name="T25" fmla="*/ T24 w 5"/>
                                <a:gd name="T26" fmla="+- 0 1670 1670"/>
                                <a:gd name="T27" fmla="*/ 1670 h 3"/>
                              </a:gdLst>
                              <a:ahLst/>
                              <a:cxnLst>
                                <a:cxn ang="0">
                                  <a:pos x="T1" y="T3"/>
                                </a:cxn>
                                <a:cxn ang="0">
                                  <a:pos x="T5" y="T7"/>
                                </a:cxn>
                                <a:cxn ang="0">
                                  <a:pos x="T9" y="T11"/>
                                </a:cxn>
                                <a:cxn ang="0">
                                  <a:pos x="T13" y="T15"/>
                                </a:cxn>
                                <a:cxn ang="0">
                                  <a:pos x="T17" y="T19"/>
                                </a:cxn>
                                <a:cxn ang="0">
                                  <a:pos x="T21" y="T23"/>
                                </a:cxn>
                                <a:cxn ang="0">
                                  <a:pos x="T25" y="T27"/>
                                </a:cxn>
                              </a:cxnLst>
                              <a:rect l="0" t="0" r="r" b="b"/>
                              <a:pathLst>
                                <a:path w="5" h="3">
                                  <a:moveTo>
                                    <a:pt x="6" y="0"/>
                                  </a:moveTo>
                                  <a:lnTo>
                                    <a:pt x="4" y="0"/>
                                  </a:lnTo>
                                  <a:lnTo>
                                    <a:pt x="0" y="1"/>
                                  </a:lnTo>
                                  <a:lnTo>
                                    <a:pt x="0" y="3"/>
                                  </a:lnTo>
                                  <a:lnTo>
                                    <a:pt x="2" y="3"/>
                                  </a:lnTo>
                                  <a:lnTo>
                                    <a:pt x="6" y="2"/>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74" name="Group 4960"/>
                        <wpg:cNvGrpSpPr>
                          <a:grpSpLocks/>
                        </wpg:cNvGrpSpPr>
                        <wpg:grpSpPr bwMode="auto">
                          <a:xfrm>
                            <a:off x="10599" y="1671"/>
                            <a:ext cx="3" cy="5"/>
                            <a:chOff x="10599" y="1671"/>
                            <a:chExt cx="3" cy="5"/>
                          </a:xfrm>
                        </wpg:grpSpPr>
                        <wps:wsp>
                          <wps:cNvPr id="17375" name="Freeform 4961"/>
                          <wps:cNvSpPr>
                            <a:spLocks/>
                          </wps:cNvSpPr>
                          <wps:spPr bwMode="auto">
                            <a:xfrm>
                              <a:off x="10599" y="1671"/>
                              <a:ext cx="3" cy="5"/>
                            </a:xfrm>
                            <a:custGeom>
                              <a:avLst/>
                              <a:gdLst>
                                <a:gd name="T0" fmla="+- 0 10602 10599"/>
                                <a:gd name="T1" fmla="*/ T0 w 3"/>
                                <a:gd name="T2" fmla="+- 0 1671 1671"/>
                                <a:gd name="T3" fmla="*/ 1671 h 5"/>
                                <a:gd name="T4" fmla="+- 0 10600 10599"/>
                                <a:gd name="T5" fmla="*/ T4 w 3"/>
                                <a:gd name="T6" fmla="+- 0 1671 1671"/>
                                <a:gd name="T7" fmla="*/ 1671 h 5"/>
                                <a:gd name="T8" fmla="+- 0 10599 10599"/>
                                <a:gd name="T9" fmla="*/ T8 w 3"/>
                                <a:gd name="T10" fmla="+- 0 1674 1671"/>
                                <a:gd name="T11" fmla="*/ 1674 h 5"/>
                                <a:gd name="T12" fmla="+- 0 10599 10599"/>
                                <a:gd name="T13" fmla="*/ T12 w 3"/>
                                <a:gd name="T14" fmla="+- 0 1675 1671"/>
                                <a:gd name="T15" fmla="*/ 1675 h 5"/>
                                <a:gd name="T16" fmla="+- 0 10601 10599"/>
                                <a:gd name="T17" fmla="*/ T16 w 3"/>
                                <a:gd name="T18" fmla="+- 0 1675 1671"/>
                                <a:gd name="T19" fmla="*/ 1675 h 5"/>
                                <a:gd name="T20" fmla="+- 0 10602 10599"/>
                                <a:gd name="T21" fmla="*/ T20 w 3"/>
                                <a:gd name="T22" fmla="+- 0 1673 1671"/>
                                <a:gd name="T23" fmla="*/ 1673 h 5"/>
                                <a:gd name="T24" fmla="+- 0 10602 10599"/>
                                <a:gd name="T25" fmla="*/ T24 w 3"/>
                                <a:gd name="T26" fmla="+- 0 1671 1671"/>
                                <a:gd name="T27" fmla="*/ 1671 h 5"/>
                              </a:gdLst>
                              <a:ahLst/>
                              <a:cxnLst>
                                <a:cxn ang="0">
                                  <a:pos x="T1" y="T3"/>
                                </a:cxn>
                                <a:cxn ang="0">
                                  <a:pos x="T5" y="T7"/>
                                </a:cxn>
                                <a:cxn ang="0">
                                  <a:pos x="T9" y="T11"/>
                                </a:cxn>
                                <a:cxn ang="0">
                                  <a:pos x="T13" y="T15"/>
                                </a:cxn>
                                <a:cxn ang="0">
                                  <a:pos x="T17" y="T19"/>
                                </a:cxn>
                                <a:cxn ang="0">
                                  <a:pos x="T21" y="T23"/>
                                </a:cxn>
                                <a:cxn ang="0">
                                  <a:pos x="T25" y="T27"/>
                                </a:cxn>
                              </a:cxnLst>
                              <a:rect l="0" t="0" r="r" b="b"/>
                              <a:pathLst>
                                <a:path w="3" h="5">
                                  <a:moveTo>
                                    <a:pt x="3" y="0"/>
                                  </a:moveTo>
                                  <a:lnTo>
                                    <a:pt x="1" y="0"/>
                                  </a:lnTo>
                                  <a:lnTo>
                                    <a:pt x="0" y="3"/>
                                  </a:lnTo>
                                  <a:lnTo>
                                    <a:pt x="0" y="4"/>
                                  </a:lnTo>
                                  <a:lnTo>
                                    <a:pt x="2" y="4"/>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76" name="Picture 4962"/>
                            <pic:cNvPicPr>
                              <a:picLocks noChangeAspect="1" noChangeArrowheads="1"/>
                            </pic:cNvPicPr>
                          </pic:nvPicPr>
                          <pic:blipFill>
                            <a:blip r:embed="rId882">
                              <a:extLst>
                                <a:ext uri="{28A0092B-C50C-407E-A947-70E740481C1C}">
                                  <a14:useLocalDpi xmlns:a14="http://schemas.microsoft.com/office/drawing/2010/main" val="0"/>
                                </a:ext>
                              </a:extLst>
                            </a:blip>
                            <a:srcRect/>
                            <a:stretch>
                              <a:fillRect/>
                            </a:stretch>
                          </pic:blipFill>
                          <pic:spPr bwMode="auto">
                            <a:xfrm>
                              <a:off x="10363" y="1587"/>
                              <a:ext cx="5" cy="3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77" name="Picture 4963"/>
                            <pic:cNvPicPr>
                              <a:picLocks noChangeAspect="1" noChangeArrowheads="1"/>
                            </pic:cNvPicPr>
                          </pic:nvPicPr>
                          <pic:blipFill>
                            <a:blip r:embed="rId883">
                              <a:extLst>
                                <a:ext uri="{28A0092B-C50C-407E-A947-70E740481C1C}">
                                  <a14:useLocalDpi xmlns:a14="http://schemas.microsoft.com/office/drawing/2010/main" val="0"/>
                                </a:ext>
                              </a:extLst>
                            </a:blip>
                            <a:srcRect/>
                            <a:stretch>
                              <a:fillRect/>
                            </a:stretch>
                          </pic:blipFill>
                          <pic:spPr bwMode="auto">
                            <a:xfrm>
                              <a:off x="10363" y="1527"/>
                              <a:ext cx="66" cy="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78" name="Picture 4964"/>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10423" y="1527"/>
                              <a:ext cx="33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79" name="Group 4965"/>
                        <wpg:cNvGrpSpPr>
                          <a:grpSpLocks/>
                        </wpg:cNvGrpSpPr>
                        <wpg:grpSpPr bwMode="auto">
                          <a:xfrm>
                            <a:off x="10748" y="1527"/>
                            <a:ext cx="5" cy="331"/>
                            <a:chOff x="10748" y="1527"/>
                            <a:chExt cx="5" cy="331"/>
                          </a:xfrm>
                        </wpg:grpSpPr>
                        <wps:wsp>
                          <wps:cNvPr id="17380" name="Freeform 4966"/>
                          <wps:cNvSpPr>
                            <a:spLocks/>
                          </wps:cNvSpPr>
                          <wps:spPr bwMode="auto">
                            <a:xfrm>
                              <a:off x="10748" y="1527"/>
                              <a:ext cx="5" cy="331"/>
                            </a:xfrm>
                            <a:custGeom>
                              <a:avLst/>
                              <a:gdLst>
                                <a:gd name="T0" fmla="+- 0 10748 10748"/>
                                <a:gd name="T1" fmla="*/ T0 w 5"/>
                                <a:gd name="T2" fmla="+- 0 1527 1527"/>
                                <a:gd name="T3" fmla="*/ 1527 h 331"/>
                                <a:gd name="T4" fmla="+- 0 10753 10748"/>
                                <a:gd name="T5" fmla="*/ T4 w 5"/>
                                <a:gd name="T6" fmla="+- 0 1527 1527"/>
                                <a:gd name="T7" fmla="*/ 1527 h 331"/>
                                <a:gd name="T8" fmla="+- 0 10753 10748"/>
                                <a:gd name="T9" fmla="*/ T8 w 5"/>
                                <a:gd name="T10" fmla="+- 0 1857 1527"/>
                                <a:gd name="T11" fmla="*/ 1857 h 331"/>
                                <a:gd name="T12" fmla="+- 0 10748 10748"/>
                                <a:gd name="T13" fmla="*/ T12 w 5"/>
                                <a:gd name="T14" fmla="+- 0 1857 1527"/>
                                <a:gd name="T15" fmla="*/ 1857 h 331"/>
                                <a:gd name="T16" fmla="+- 0 10748 10748"/>
                                <a:gd name="T17" fmla="*/ T16 w 5"/>
                                <a:gd name="T18" fmla="+- 0 1527 1527"/>
                                <a:gd name="T19" fmla="*/ 1527 h 331"/>
                              </a:gdLst>
                              <a:ahLst/>
                              <a:cxnLst>
                                <a:cxn ang="0">
                                  <a:pos x="T1" y="T3"/>
                                </a:cxn>
                                <a:cxn ang="0">
                                  <a:pos x="T5" y="T7"/>
                                </a:cxn>
                                <a:cxn ang="0">
                                  <a:pos x="T9" y="T11"/>
                                </a:cxn>
                                <a:cxn ang="0">
                                  <a:pos x="T13" y="T15"/>
                                </a:cxn>
                                <a:cxn ang="0">
                                  <a:pos x="T17" y="T19"/>
                                </a:cxn>
                              </a:cxnLst>
                              <a:rect l="0" t="0" r="r" b="b"/>
                              <a:pathLst>
                                <a:path w="5" h="331">
                                  <a:moveTo>
                                    <a:pt x="0" y="0"/>
                                  </a:moveTo>
                                  <a:lnTo>
                                    <a:pt x="5" y="0"/>
                                  </a:lnTo>
                                  <a:lnTo>
                                    <a:pt x="5" y="330"/>
                                  </a:lnTo>
                                  <a:lnTo>
                                    <a:pt x="0" y="33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381" name="Picture 4967"/>
                            <pic:cNvPicPr>
                              <a:picLocks noChangeAspect="1" noChangeArrowheads="1"/>
                            </pic:cNvPicPr>
                          </pic:nvPicPr>
                          <pic:blipFill>
                            <a:blip r:embed="rId884">
                              <a:extLst>
                                <a:ext uri="{28A0092B-C50C-407E-A947-70E740481C1C}">
                                  <a14:useLocalDpi xmlns:a14="http://schemas.microsoft.com/office/drawing/2010/main" val="0"/>
                                </a:ext>
                              </a:extLst>
                            </a:blip>
                            <a:srcRect/>
                            <a:stretch>
                              <a:fillRect/>
                            </a:stretch>
                          </pic:blipFill>
                          <pic:spPr bwMode="auto">
                            <a:xfrm>
                              <a:off x="10687" y="1852"/>
                              <a:ext cx="66" cy="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382" name="Picture 4968"/>
                            <pic:cNvPicPr>
                              <a:picLocks noChangeAspect="1" noChangeArrowheads="1"/>
                            </pic:cNvPicPr>
                          </pic:nvPicPr>
                          <pic:blipFill>
                            <a:blip r:embed="rId885">
                              <a:extLst>
                                <a:ext uri="{28A0092B-C50C-407E-A947-70E740481C1C}">
                                  <a14:useLocalDpi xmlns:a14="http://schemas.microsoft.com/office/drawing/2010/main" val="0"/>
                                </a:ext>
                              </a:extLst>
                            </a:blip>
                            <a:srcRect/>
                            <a:stretch>
                              <a:fillRect/>
                            </a:stretch>
                          </pic:blipFill>
                          <pic:spPr bwMode="auto">
                            <a:xfrm>
                              <a:off x="10363" y="1913"/>
                              <a:ext cx="33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383" name="Group 4969"/>
                        <wpg:cNvGrpSpPr>
                          <a:grpSpLocks/>
                        </wpg:cNvGrpSpPr>
                        <wpg:grpSpPr bwMode="auto">
                          <a:xfrm>
                            <a:off x="10245" y="1686"/>
                            <a:ext cx="66" cy="45"/>
                            <a:chOff x="10245" y="1686"/>
                            <a:chExt cx="66" cy="45"/>
                          </a:xfrm>
                        </wpg:grpSpPr>
                        <wps:wsp>
                          <wps:cNvPr id="17384" name="Freeform 4970"/>
                          <wps:cNvSpPr>
                            <a:spLocks/>
                          </wps:cNvSpPr>
                          <wps:spPr bwMode="auto">
                            <a:xfrm>
                              <a:off x="10245" y="1686"/>
                              <a:ext cx="66" cy="45"/>
                            </a:xfrm>
                            <a:custGeom>
                              <a:avLst/>
                              <a:gdLst>
                                <a:gd name="T0" fmla="+- 0 10257 10245"/>
                                <a:gd name="T1" fmla="*/ T0 w 66"/>
                                <a:gd name="T2" fmla="+- 0 1686 1686"/>
                                <a:gd name="T3" fmla="*/ 1686 h 45"/>
                                <a:gd name="T4" fmla="+- 0 10245 10245"/>
                                <a:gd name="T5" fmla="*/ T4 w 66"/>
                                <a:gd name="T6" fmla="+- 0 1731 1686"/>
                                <a:gd name="T7" fmla="*/ 1731 h 45"/>
                                <a:gd name="T8" fmla="+- 0 10311 10245"/>
                                <a:gd name="T9" fmla="*/ T8 w 66"/>
                                <a:gd name="T10" fmla="+- 0 1724 1686"/>
                                <a:gd name="T11" fmla="*/ 1724 h 45"/>
                                <a:gd name="T12" fmla="+- 0 10257 10245"/>
                                <a:gd name="T13" fmla="*/ T12 w 66"/>
                                <a:gd name="T14" fmla="+- 0 1686 1686"/>
                                <a:gd name="T15" fmla="*/ 1686 h 45"/>
                              </a:gdLst>
                              <a:ahLst/>
                              <a:cxnLst>
                                <a:cxn ang="0">
                                  <a:pos x="T1" y="T3"/>
                                </a:cxn>
                                <a:cxn ang="0">
                                  <a:pos x="T5" y="T7"/>
                                </a:cxn>
                                <a:cxn ang="0">
                                  <a:pos x="T9" y="T11"/>
                                </a:cxn>
                                <a:cxn ang="0">
                                  <a:pos x="T13" y="T15"/>
                                </a:cxn>
                              </a:cxnLst>
                              <a:rect l="0" t="0" r="r" b="b"/>
                              <a:pathLst>
                                <a:path w="66" h="45">
                                  <a:moveTo>
                                    <a:pt x="12" y="0"/>
                                  </a:moveTo>
                                  <a:lnTo>
                                    <a:pt x="0" y="45"/>
                                  </a:lnTo>
                                  <a:lnTo>
                                    <a:pt x="66" y="38"/>
                                  </a:lnTo>
                                  <a:lnTo>
                                    <a:pt x="1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85" name="Group 4971"/>
                        <wpg:cNvGrpSpPr>
                          <a:grpSpLocks/>
                        </wpg:cNvGrpSpPr>
                        <wpg:grpSpPr bwMode="auto">
                          <a:xfrm>
                            <a:off x="10245" y="1686"/>
                            <a:ext cx="66" cy="45"/>
                            <a:chOff x="10245" y="1686"/>
                            <a:chExt cx="66" cy="45"/>
                          </a:xfrm>
                        </wpg:grpSpPr>
                        <wps:wsp>
                          <wps:cNvPr id="17386" name="Freeform 4972"/>
                          <wps:cNvSpPr>
                            <a:spLocks/>
                          </wps:cNvSpPr>
                          <wps:spPr bwMode="auto">
                            <a:xfrm>
                              <a:off x="10245" y="1686"/>
                              <a:ext cx="66" cy="45"/>
                            </a:xfrm>
                            <a:custGeom>
                              <a:avLst/>
                              <a:gdLst>
                                <a:gd name="T0" fmla="+- 0 10311 10245"/>
                                <a:gd name="T1" fmla="*/ T0 w 66"/>
                                <a:gd name="T2" fmla="+- 0 1724 1686"/>
                                <a:gd name="T3" fmla="*/ 1724 h 45"/>
                                <a:gd name="T4" fmla="+- 0 10257 10245"/>
                                <a:gd name="T5" fmla="*/ T4 w 66"/>
                                <a:gd name="T6" fmla="+- 0 1686 1686"/>
                                <a:gd name="T7" fmla="*/ 1686 h 45"/>
                                <a:gd name="T8" fmla="+- 0 10245 10245"/>
                                <a:gd name="T9" fmla="*/ T8 w 66"/>
                                <a:gd name="T10" fmla="+- 0 1731 1686"/>
                                <a:gd name="T11" fmla="*/ 1731 h 45"/>
                                <a:gd name="T12" fmla="+- 0 10311 10245"/>
                                <a:gd name="T13" fmla="*/ T12 w 66"/>
                                <a:gd name="T14" fmla="+- 0 1724 1686"/>
                                <a:gd name="T15" fmla="*/ 1724 h 45"/>
                              </a:gdLst>
                              <a:ahLst/>
                              <a:cxnLst>
                                <a:cxn ang="0">
                                  <a:pos x="T1" y="T3"/>
                                </a:cxn>
                                <a:cxn ang="0">
                                  <a:pos x="T5" y="T7"/>
                                </a:cxn>
                                <a:cxn ang="0">
                                  <a:pos x="T9" y="T11"/>
                                </a:cxn>
                                <a:cxn ang="0">
                                  <a:pos x="T13" y="T15"/>
                                </a:cxn>
                              </a:cxnLst>
                              <a:rect l="0" t="0" r="r" b="b"/>
                              <a:pathLst>
                                <a:path w="66" h="45">
                                  <a:moveTo>
                                    <a:pt x="66" y="38"/>
                                  </a:moveTo>
                                  <a:lnTo>
                                    <a:pt x="12" y="0"/>
                                  </a:lnTo>
                                  <a:lnTo>
                                    <a:pt x="0" y="45"/>
                                  </a:lnTo>
                                  <a:lnTo>
                                    <a:pt x="66" y="38"/>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387" name="Group 4973"/>
                        <wpg:cNvGrpSpPr>
                          <a:grpSpLocks/>
                        </wpg:cNvGrpSpPr>
                        <wpg:grpSpPr bwMode="auto">
                          <a:xfrm>
                            <a:off x="9678" y="1558"/>
                            <a:ext cx="66" cy="45"/>
                            <a:chOff x="9678" y="1558"/>
                            <a:chExt cx="66" cy="45"/>
                          </a:xfrm>
                        </wpg:grpSpPr>
                        <wps:wsp>
                          <wps:cNvPr id="17388" name="Freeform 4974"/>
                          <wps:cNvSpPr>
                            <a:spLocks/>
                          </wps:cNvSpPr>
                          <wps:spPr bwMode="auto">
                            <a:xfrm>
                              <a:off x="9678" y="1558"/>
                              <a:ext cx="66" cy="45"/>
                            </a:xfrm>
                            <a:custGeom>
                              <a:avLst/>
                              <a:gdLst>
                                <a:gd name="T0" fmla="+- 0 9744 9678"/>
                                <a:gd name="T1" fmla="*/ T0 w 66"/>
                                <a:gd name="T2" fmla="+- 0 1558 1558"/>
                                <a:gd name="T3" fmla="*/ 1558 h 45"/>
                                <a:gd name="T4" fmla="+- 0 9678 9678"/>
                                <a:gd name="T5" fmla="*/ T4 w 66"/>
                                <a:gd name="T6" fmla="+- 0 1566 1558"/>
                                <a:gd name="T7" fmla="*/ 1566 h 45"/>
                                <a:gd name="T8" fmla="+- 0 9733 9678"/>
                                <a:gd name="T9" fmla="*/ T8 w 66"/>
                                <a:gd name="T10" fmla="+- 0 1604 1558"/>
                                <a:gd name="T11" fmla="*/ 1604 h 45"/>
                                <a:gd name="T12" fmla="+- 0 9744 9678"/>
                                <a:gd name="T13" fmla="*/ T12 w 66"/>
                                <a:gd name="T14" fmla="+- 0 1558 1558"/>
                                <a:gd name="T15" fmla="*/ 1558 h 45"/>
                              </a:gdLst>
                              <a:ahLst/>
                              <a:cxnLst>
                                <a:cxn ang="0">
                                  <a:pos x="T1" y="T3"/>
                                </a:cxn>
                                <a:cxn ang="0">
                                  <a:pos x="T5" y="T7"/>
                                </a:cxn>
                                <a:cxn ang="0">
                                  <a:pos x="T9" y="T11"/>
                                </a:cxn>
                                <a:cxn ang="0">
                                  <a:pos x="T13" y="T15"/>
                                </a:cxn>
                              </a:cxnLst>
                              <a:rect l="0" t="0" r="r" b="b"/>
                              <a:pathLst>
                                <a:path w="66" h="45">
                                  <a:moveTo>
                                    <a:pt x="66" y="0"/>
                                  </a:moveTo>
                                  <a:lnTo>
                                    <a:pt x="0" y="8"/>
                                  </a:lnTo>
                                  <a:lnTo>
                                    <a:pt x="55" y="46"/>
                                  </a:lnTo>
                                  <a:lnTo>
                                    <a:pt x="6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389" name="Group 4975"/>
                        <wpg:cNvGrpSpPr>
                          <a:grpSpLocks/>
                        </wpg:cNvGrpSpPr>
                        <wpg:grpSpPr bwMode="auto">
                          <a:xfrm>
                            <a:off x="9678" y="1558"/>
                            <a:ext cx="66" cy="45"/>
                            <a:chOff x="9678" y="1558"/>
                            <a:chExt cx="66" cy="45"/>
                          </a:xfrm>
                        </wpg:grpSpPr>
                        <wps:wsp>
                          <wps:cNvPr id="17390" name="Freeform 4976"/>
                          <wps:cNvSpPr>
                            <a:spLocks/>
                          </wps:cNvSpPr>
                          <wps:spPr bwMode="auto">
                            <a:xfrm>
                              <a:off x="9678" y="1558"/>
                              <a:ext cx="66" cy="45"/>
                            </a:xfrm>
                            <a:custGeom>
                              <a:avLst/>
                              <a:gdLst>
                                <a:gd name="T0" fmla="+- 0 9678 9678"/>
                                <a:gd name="T1" fmla="*/ T0 w 66"/>
                                <a:gd name="T2" fmla="+- 0 1566 1558"/>
                                <a:gd name="T3" fmla="*/ 1566 h 45"/>
                                <a:gd name="T4" fmla="+- 0 9733 9678"/>
                                <a:gd name="T5" fmla="*/ T4 w 66"/>
                                <a:gd name="T6" fmla="+- 0 1604 1558"/>
                                <a:gd name="T7" fmla="*/ 1604 h 45"/>
                                <a:gd name="T8" fmla="+- 0 9744 9678"/>
                                <a:gd name="T9" fmla="*/ T8 w 66"/>
                                <a:gd name="T10" fmla="+- 0 1558 1558"/>
                                <a:gd name="T11" fmla="*/ 1558 h 45"/>
                                <a:gd name="T12" fmla="+- 0 9678 9678"/>
                                <a:gd name="T13" fmla="*/ T12 w 66"/>
                                <a:gd name="T14" fmla="+- 0 1566 1558"/>
                                <a:gd name="T15" fmla="*/ 1566 h 45"/>
                              </a:gdLst>
                              <a:ahLst/>
                              <a:cxnLst>
                                <a:cxn ang="0">
                                  <a:pos x="T1" y="T3"/>
                                </a:cxn>
                                <a:cxn ang="0">
                                  <a:pos x="T5" y="T7"/>
                                </a:cxn>
                                <a:cxn ang="0">
                                  <a:pos x="T9" y="T11"/>
                                </a:cxn>
                                <a:cxn ang="0">
                                  <a:pos x="T13" y="T15"/>
                                </a:cxn>
                              </a:cxnLst>
                              <a:rect l="0" t="0" r="r" b="b"/>
                              <a:pathLst>
                                <a:path w="66" h="45">
                                  <a:moveTo>
                                    <a:pt x="0" y="8"/>
                                  </a:moveTo>
                                  <a:lnTo>
                                    <a:pt x="55" y="46"/>
                                  </a:lnTo>
                                  <a:lnTo>
                                    <a:pt x="66" y="0"/>
                                  </a:lnTo>
                                  <a:lnTo>
                                    <a:pt x="0" y="8"/>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5804" o:spid="_x0000_s1026" style="position:absolute;margin-left:451.75pt;margin-top:-11.35pt;width:85.9pt;height:177.95pt;z-index:-251468800;mso-position-horizontal-relative:page" coordorigin="9035,-227" coordsize="1718,35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">
                <v:shape id="Picture 3391" o:spid="_x0000_s1027" type="#_x0000_t75" style="position:absolute;left:9306;top:-227;width:1004;height: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WL1jDAAAA3gAAAA8AAABkcnMvZG93bnJldi54bWxET01rwkAQvQv9D8sUvEjdVVDT1FWKtOjV&#10;ROh1yE6TNNnZkF01/feuIHibx/uc9XawrbhQ72vHGmZTBYK4cKbmUsMp/35LQPiAbLB1TBr+ycN2&#10;8zJaY2rclY90yUIpYgj7FDVUIXSplL6oyKKfuo44cr+utxgi7EtperzGcNvKuVJLabHm2FBhR7uK&#10;iiY7Ww0/0nV59lWH2WqfT/6as2p270rr8evw+QEi0BCe4of7YOL8RaIWcH8n3iA3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lYvWMMAAADeAAAADwAAAAAAAAAAAAAAAACf&#10;AgAAZHJzL2Rvd25yZXYueG1sUEsFBgAAAAAEAAQA9wAAAI8DAAAAAA==&#10;">
                  <v:imagedata r:id="rId439" o:title=""/>
                </v:shape>
                <v:shape id="Picture 3392" o:spid="_x0000_s1028" type="#_x0000_t75" style="position:absolute;left:10363;top:725;width:385;height: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UjujBAAAA3gAAAA8AAABkcnMvZG93bnJldi54bWxET02LwjAQvQv7H8IIe9NEWaVUo8iCIIKI&#10;2oPHoRnbYjMJTdTuv98IC3ubx/uc5bq3rXhSFxrHGiZjBYK4dKbhSkNx2Y4yECEiG2wdk4YfCrBe&#10;fQyWmBv34hM9z7ESKYRDjhrqGH0uZShrshjGzhMn7uY6izHBrpKmw1cKt62cKjWXFhtODTV6+q6p&#10;vJ8fVsO9PPDVhz19Pbw1tsjMSR2j1p/DfrMAEamP/+I/986k+bNMzeH9TrpBr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VUjujBAAAA3gAAAA8AAAAAAAAAAAAAAAAAnwIA&#10;AGRycy9kb3ducmV2LnhtbFBLBQYAAAAABAAEAPcAAACNAwAAAAA=&#10;">
                  <v:imagedata r:id="rId886" o:title=""/>
                </v:shape>
                <v:shape id="Picture 3393" o:spid="_x0000_s1029" type="#_x0000_t75" style="position:absolute;left:10687;top:725;width:60;height:3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cVOXFAAAA3gAAAA8AAABkcnMvZG93bnJldi54bWxET0trwkAQvgv9D8sI3nSjwQepq1RBWjxZ&#10;W8Tchuw0G8zOhuyq6b/vCkJv8/E9Z7nubC1u1PrKsYLxKAFBXDhdcang+2s3XIDwAVlj7ZgU/JKH&#10;9eqlt8RMuzt/0u0YShFD2GeowITQZFL6wpBFP3INceR+XGsxRNiWUrd4j+G2lpMkmUmLFccGgw1t&#10;DRWX49Uq2M8Pm7TJzbS0+Tk/7fbpePOeKjXod2+vIAJ14V/8dH/oOH+6SObweCfeIF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83FTlxQAAAN4AAAAPAAAAAAAAAAAAAAAA&#10;AJ8CAABkcnMvZG93bnJldi54bWxQSwUGAAAAAAQABAD3AAAAkQMAAAAA&#10;">
                  <v:imagedata r:id="rId887" o:title=""/>
                </v:shape>
                <v:shape id="Picture 3394" o:spid="_x0000_s1030" type="#_x0000_t75" style="position:absolute;left:10364;top:786;width:324;height: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54rfIAAAA3gAAAA8AAABkcnMvZG93bnJldi54bWxEj91qwkAQhe8LvsMyBe90U7HBpq7iD7UF&#10;Eaz6AEN2TEKzsyG7auzTdy6E3s1wzpzzzXTeuVpdqQ2VZwMvwwQUce5txYWB0/FjMAEVIrLF2jMZ&#10;uFOA+az3NMXM+ht/0/UQCyUhHDI0UMbYZFqHvCSHYegbYtHOvnUYZW0LbVu8Sbir9ShJUu2wYmko&#10;saFVSfnP4eIMpON1mv9WpN/22+W5vm9G+8/dxpj+c7d4BxWpi//mx/WXFfzXSSK88o7MoG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H+eK3yAAAAN4AAAAPAAAAAAAAAAAA&#10;AAAAAJ8CAABkcnMvZG93bnJldi54bWxQSwUGAAAAAAQABAD3AAAAlAMAAAAA&#10;">
                  <v:imagedata r:id="rId888" o:title=""/>
                </v:shape>
                <v:group id="Group 3395" o:spid="_x0000_s1031" style="position:absolute;left:10364;top:1112;width:326;height:2" coordorigin="10364,1112" coordsize="3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XIsLFAAAA3gAA&#10;AA8AAAAAAAAAAAAAAAAAqgIAAGRycy9kb3ducmV2LnhtbFBLBQYAAAAABAAEAPoAAACcAwAAAAA=&#10;">
                  <v:shape id="Freeform 3396" o:spid="_x0000_s1032" style="position:absolute;left:10364;top:1112;width:326;height:2;visibility:visible;mso-wrap-style:square;v-text-anchor:top" coordsize="3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VEzscA&#10;AADeAAAADwAAAGRycy9kb3ducmV2LnhtbESPQWvCQBCF70L/wzKF3nQTJVGiq5SCIr0UtT9gyE6T&#10;aHY2ZFdN/fXOodDbDPPmvfetNoNr1Y360Hg2kE4SUMSltw1XBr5P2/ECVIjIFlvPZOCXAmzWL6MV&#10;Ftbf+UC3Y6yUmHAo0EAdY1doHcqaHIaJ74jl9uN7h1HWvtK2x7uYu1ZPkyTXDhuWhBo7+qipvByv&#10;zgCn83x3zb5meVk9sumnOz9mh7Mxb6/D+xJUpCH+i/++91bqZ4tUAARHZtDr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9lRM7HAAAA3gAAAA8AAAAAAAAAAAAAAAAAmAIAAGRy&#10;cy9kb3ducmV2LnhtbFBLBQYAAAAABAAEAPUAAACMAwAAAAA=&#10;" path="m,l326,r,1l,1,,e" filled="f" stroked="f">
                    <v:path arrowok="t" o:connecttype="custom" o:connectlocs="0,1112;326,1112;326,1113;0,1113;0,1112" o:connectangles="0,0,0,0,0"/>
                  </v:shape>
                </v:group>
                <v:group id="Group 3397" o:spid="_x0000_s1033" style="position:absolute;left:10688;top:786;width:2;height:328" coordorigin="10688,786" coordsize="2,3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7i4GcQAAADeAAAA&#10;DwAAAAAAAAAAAAAAAACqAgAAZHJzL2Rvd25yZXYueG1sUEsFBgAAAAAEAAQA+gAAAJsDAAAAAA==&#10;">
                  <v:shape id="Freeform 3398" o:spid="_x0000_s1034" style="position:absolute;left:10688;top:786;width:2;height:328;visibility:visible;mso-wrap-style:square;v-text-anchor:top" coordsize="2,3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hLMIA&#10;AADeAAAADwAAAGRycy9kb3ducmV2LnhtbERPS4vCMBC+C/6HMIIX0VRhl9I1ynZB8OhaDx6HZvrA&#10;ZlKSbK3/3gjC3ubje852P5pODOR8a1nBepWAIC6tbrlWcCkOyxSED8gaO8uk4EEe9rvpZIuZtnf+&#10;peEcahFD2GeooAmhz6T0ZUMG/cr2xJGrrDMYInS11A7vMdx0cpMkn9Jgy7GhwZ5+Gipv5z+jAE+5&#10;y8dbUVyrblgcqmuV98dBqfls/P4CEWgM/+K3+6jj/I90vYHXO/EGu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8CEswgAAAN4AAAAPAAAAAAAAAAAAAAAAAJgCAABkcnMvZG93&#10;bnJldi54bWxQSwUGAAAAAAQABAD1AAAAhwMAAAAA&#10;" path="m,l2,r,327l,327,,e" filled="f" stroked="f">
                    <v:path arrowok="t" o:connecttype="custom" o:connectlocs="0,786;2,786;2,1113;0,1113;0,786" o:connectangles="0,0,0,0,0"/>
                  </v:shape>
                </v:group>
                <v:group id="Group 3399" o:spid="_x0000_s1035" style="position:absolute;left:10364;top:786;width:326;height:2" coordorigin="10364,786" coordsize="3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CaD9cQAAADeAAAA&#10;DwAAAAAAAAAAAAAAAACqAgAAZHJzL2Rvd25yZXYueG1sUEsFBgAAAAAEAAQA+gAAAJsDAAAAAA==&#10;">
                  <v:shape id="Freeform 3400" o:spid="_x0000_s1036" style="position:absolute;left:10364;top:786;width:326;height:2;visibility:visible;mso-wrap-style:square;v-text-anchor:top" coordsize="3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5CzcQA&#10;AADeAAAADwAAAGRycy9kb3ducmV2LnhtbERP24rCMBB9F/yHMIJvmla3VbpGEUFZ9kW8fMDQzLbV&#10;ZlKaqF2/frMg+DaHc53FqjO1uFPrKssK4nEEgji3uuJCwfm0Hc1BOI+ssbZMCn7JwWrZ7y0w0/bB&#10;B7offSFCCLsMFZTeN5mULi/JoBvbhjhwP7Y16ANsC6lbfIRwU8tJFKXSYMWhocSGNiXl1+PNKOB4&#10;lu5uyX6a5sUzmXyby3N6uCg1HHTrTxCeOv8Wv9xfOsxP5vEH/L8Tbp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eQs3EAAAA3gAAAA8AAAAAAAAAAAAAAAAAmAIAAGRycy9k&#10;b3ducmV2LnhtbFBLBQYAAAAABAAEAPUAAACJAwAAAAA=&#10;" path="m,l326,r,1l,1,,e" filled="f" stroked="f">
                    <v:path arrowok="t" o:connecttype="custom" o:connectlocs="0,786;326,786;326,787;0,787;0,786" o:connectangles="0,0,0,0,0"/>
                  </v:shape>
                  <v:shape id="Picture 3401" o:spid="_x0000_s1037" type="#_x0000_t75" style="position:absolute;left:10364;top:786;width:2;height:3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8cwvGAAAA3gAAAA8AAABkcnMvZG93bnJldi54bWxET9tqwkAQfRf8h2UKfaub1AsSXUUsohSh&#10;NAqlb0N2TEKzs2F3q9Gv7woF3+ZwrjNfdqYRZ3K+tqwgHSQgiAuray4VHA+blykIH5A1NpZJwZU8&#10;LBf93hwzbS/8Sec8lCKGsM9QQRVCm0npi4oM+oFtiSN3ss5giNCVUju8xHDTyNckmUiDNceGClta&#10;V1T85L9GwVv+8ZW+f2/LY7677uvReuja21ap56duNQMRqAsP8b97p+P88TQdw/2deINc/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bxzC8YAAADeAAAADwAAAAAAAAAAAAAA&#10;AACfAgAAZHJzL2Rvd25yZXYueG1sUEsFBgAAAAAEAAQA9wAAAJIDAAAAAA==&#10;">
                    <v:imagedata r:id="rId889" o:title=""/>
                  </v:shape>
                  <v:shape id="Picture 3402" o:spid="_x0000_s1038" type="#_x0000_t75" style="position:absolute;left:10508;top:885;width:150;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ZUdXEAAAA3gAAAA8AAABkcnMvZG93bnJldi54bWxET01rwkAQvRf6H5Yp9NZsUqqEmFWspcRL&#10;oEa9D9kxCc3Oxuyq6b/vFgre5vE+J19NphdXGl1nWUESxSCIa6s7bhQc9p8vKQjnkTX2lknBDzlY&#10;LR8fcsy0vfGOrpVvRAhhl6GC1vshk9LVLRl0kR2IA3eyo0Ef4NhIPeIthJtevsbxXBrsODS0ONCm&#10;pfq7uhgFx/RCRfJ+7nGdfkzd25eui7JU6vlpWi9AeJr8Xfzv3uowf5Ymc/h7J9wgl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ZUdXEAAAA3gAAAA8AAAAAAAAAAAAAAAAA&#10;nwIAAGRycy9kb3ducmV2LnhtbFBLBQYAAAAABAAEAPcAAACQAwAAAAA=&#10;">
                    <v:imagedata r:id="rId890" o:title=""/>
                  </v:shape>
                  <v:shape id="Picture 3403" o:spid="_x0000_s1039" type="#_x0000_t75" style="position:absolute;left:10508;top:805;width:150;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O9XLAAAAA3gAAAA8AAABkcnMvZG93bnJldi54bWxET9tKAzEQfRf8hzBC32y2Qi+sTYsIgvrW&#10;tB8wbMbNtpvJmsTd+PdGKPRtDuc62312vRgpxM6zgsW8AkHceNNxq+B0fHvcgIgJ2WDvmRT8UoT9&#10;7v5ui7XxEx9o1KkVJYRjjQpsSkMtZWwsOYxzPxAX7ssHh6nA0EoTcCrhrpdPVbWSDjsuDRYHerXU&#10;XPSPU5Bza/XH93juAnmKk9b02WilZg/55RlEopxu4qv73ZT5y81iDf/vlBvk7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71csAAAADeAAAADwAAAAAAAAAAAAAAAACfAgAA&#10;ZHJzL2Rvd25yZXYueG1sUEsFBgAAAAAEAAQA9wAAAIwDAAAAAA==&#10;">
                    <v:imagedata r:id="rId891" o:title=""/>
                  </v:shape>
                </v:group>
                <v:group id="Group 3404" o:spid="_x0000_s1040" style="position:absolute;left:10508;top:901;width:152;height:2" coordorigin="10508,901" coordsize="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oIRhMcAAADe&#10;AAAADwAAAAAAAAAAAAAAAACqAgAAZHJzL2Rvd25yZXYueG1sUEsFBgAAAAAEAAQA+gAAAJ4DAAAA&#10;AA==&#10;">
                  <v:shape id="Freeform 3405" o:spid="_x0000_s1041" style="position:absolute;left:10508;top:901;width:152;height:2;visibility:visible;mso-wrap-style:square;v-text-anchor:top" coordsize="1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57zb8A&#10;AADeAAAADwAAAGRycy9kb3ducmV2LnhtbERPSwrCMBDdC94hjOBO0xYUW40iguBO/CAuh2Zsi82k&#10;NFHr7Y0guJvH+85i1ZlaPKl1lWUF8TgCQZxbXXGh4HzajmYgnEfWWFsmBW9ysFr2ewvMtH3xgZ5H&#10;X4gQwi5DBaX3TSaly0sy6Ma2IQ7czbYGfYBtIXWLrxBuaplE0VQarDg0lNjQpqT8fnwYBen5so33&#10;0+KNia9v1yZP0os2Sg0H3XoOwlPn/+Kfe6fD/MksTuH7TrhB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LnvNvwAAAN4AAAAPAAAAAAAAAAAAAAAAAJgCAABkcnMvZG93bnJl&#10;di54bWxQSwUGAAAAAAQABAD1AAAAhAMAAAAA&#10;" path="m,l152,r,2l,2,,e" filled="f" stroked="f">
                    <v:path arrowok="t" o:connecttype="custom" o:connectlocs="0,901;152,901;152,903;0,903;0,901" o:connectangles="0,0,0,0,0"/>
                  </v:shape>
                </v:group>
                <v:group id="Group 3406" o:spid="_x0000_s1042" style="position:absolute;left:10658;top:805;width:2;height:98" coordorigin="10658,805" coordsize="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aY1z/IAAAA&#10;3gAAAA8AAAAAAAAAAAAAAAAAqgIAAGRycy9kb3ducmV2LnhtbFBLBQYAAAAABAAEAPoAAACfAwAA&#10;AAA=&#10;">
                  <v:shape id="Freeform 3407" o:spid="_x0000_s1043" style="position:absolute;left:10658;top:805;width:2;height:98;visibility:visible;mso-wrap-style:square;v-text-anchor:top" coordsize="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1gL8IA&#10;AADeAAAADwAAAGRycy9kb3ducmV2LnhtbERPTWvCQBC9F/oflhF6qxsDLRJdRQttco3agrchO26C&#10;2dmQXU38925B8DaP9znL9WhbcaXeN44VzKYJCOLK6YaNgsP++30Owgdkja1jUnAjD+vV68sSM+0G&#10;Lum6C0bEEPYZKqhD6DIpfVWTRT91HXHkTq63GCLsjdQ9DjHctjJNkk9pseHYUGNHXzVV593FKvhN&#10;c7pseaMlFXsuc/NjquOfUm+TcbMAEWgMT/HDXeg4/2OezuD/nXiDX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PWAvwgAAAN4AAAAPAAAAAAAAAAAAAAAAAJgCAABkcnMvZG93&#10;bnJldi54bWxQSwUGAAAAAAQABAD1AAAAhwMAAAAA&#10;" path="m,l2,r,98l,98,,e" filled="f" stroked="f">
                    <v:path arrowok="t" o:connecttype="custom" o:connectlocs="0,805;2,805;2,903;0,903;0,805" o:connectangles="0,0,0,0,0"/>
                  </v:shape>
                </v:group>
                <v:group id="Group 3408" o:spid="_x0000_s1044" style="position:absolute;left:10508;top:805;width:152;height:2" coordorigin="10508,805" coordsize="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bs08QAAADeAAAADwAAAGRycy9kb3ducmV2LnhtbERPTYvCMBC9L/gfwgje&#10;1rQVF6lGEVHxIMLqwuJtaMa22ExKE9v6742wsLd5vM9ZrHpTiZYaV1pWEI8jEMSZ1SXnCn4uu88Z&#10;COeRNVaWScGTHKyWg48Fptp2/E3t2ecihLBLUUHhfZ1K6bKCDLqxrYkDd7ONQR9gk0vdYBfCTSWT&#10;KPqSBksODQXWtCkou58fRsG+w249ibft8X7bPK+X6en3GJNSo2G/noPw1Pt/8Z/7oMP86SxJ4P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Qbs08QAAADeAAAA&#10;DwAAAAAAAAAAAAAAAACqAgAAZHJzL2Rvd25yZXYueG1sUEsFBgAAAAAEAAQA+gAAAJsDAAAAAA==&#10;">
                  <v:shape id="Freeform 3409" o:spid="_x0000_s1045" style="position:absolute;left:10508;top:805;width:152;height:2;visibility:visible;mso-wrap-style:square;v-text-anchor:top" coordsize="1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qGmr8A&#10;AADeAAAADwAAAGRycy9kb3ducmV2LnhtbERPzQrCMAy+C75DieBNOyeKTquIIHgTdYjHsMZtuKZj&#10;rTrf3gqCt3x8v1muW1OJJzWutKxgNIxAEGdWl5wrSM+7wQyE88gaK8uk4E0O1qtuZ4mJti8+0vPk&#10;cxFC2CWooPC+TqR0WUEG3dDWxIG72cagD7DJpW7wFcJNJeMomkqDJYeGAmvaFpTdTw+jYJ5edqPD&#10;NH9j7Kvbtc7i+UUbpfq9drMA4an1f/HPvddh/mQWj+H7TrhBr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qoaavwAAAN4AAAAPAAAAAAAAAAAAAAAAAJgCAABkcnMvZG93bnJl&#10;di54bWxQSwUGAAAAAAQABAD1AAAAhAMAAAAA&#10;" path="m,l152,r,2l,2,,e" filled="f" stroked="f">
                    <v:path arrowok="t" o:connecttype="custom" o:connectlocs="0,805;152,805;152,807;0,807;0,805" o:connectangles="0,0,0,0,0"/>
                  </v:shape>
                </v:group>
                <v:group id="Group 3410" o:spid="_x0000_s1046" style="position:absolute;left:10508;top:805;width:2;height:98" coordorigin="10508,805" coordsize="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aPRPMQAAADeAAAA&#10;DwAAAAAAAAAAAAAAAACqAgAAZHJzL2Rvd25yZXYueG1sUEsFBgAAAAAEAAQA+gAAAJsDAAAAAA==&#10;">
                  <v:shape id="Freeform 3411" o:spid="_x0000_s1047" style="position:absolute;left:10508;top:805;width:2;height:98;visibility:visible;mso-wrap-style:square;v-text-anchor:top" coordsize="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mLMIA&#10;AADeAAAADwAAAGRycy9kb3ducmV2LnhtbERPS2vCQBC+F/wPywje6qYBi0RXsYWaXOMLvA3ZcRPM&#10;zobsatJ/3y0UepuP7znr7Whb8aTeN44VvM0TEMSV0w0bBafj1+sShA/IGlvHpOCbPGw3k5c1ZtoN&#10;XNLzEIyIIewzVFCH0GVS+qomi37uOuLI3VxvMUTYG6l7HGK4bWWaJO/SYsOxocaOPmuq7oeHVXBO&#10;c3p88E5LKo5c5mZvqutFqdl03K1ABBrDv/jPXeg4f7FMF/D7TrxBb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BmYswgAAAN4AAAAPAAAAAAAAAAAAAAAAAJgCAABkcnMvZG93&#10;bnJldi54bWxQSwUGAAAAAAQABAD1AAAAhwMAAAAA&#10;" path="m,l2,r,98l,98,,e" filled="f" stroked="f">
                    <v:path arrowok="t" o:connecttype="custom" o:connectlocs="0,805;2,805;2,903;0,903;0,805" o:connectangles="0,0,0,0,0"/>
                  </v:shape>
                  <v:shape id="Picture 3412" o:spid="_x0000_s1048" type="#_x0000_t75" style="position:absolute;left:10614;top:823;width:37;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im8vDAAAA3gAAAA8AAABkcnMvZG93bnJldi54bWxET0uLwjAQvi/4H8II3jRV8VWN4i4sKHjx&#10;cfE2NGNbbCa1SbXrrzeCsLf5+J6zWDWmEHeqXG5ZQb8XgSBOrM45VXA6/nanIJxH1lhYJgV/5GC1&#10;bH0tMNb2wXu6H3wqQgi7GBVk3pexlC7JyKDr2ZI4cBdbGfQBVqnUFT5CuCnkIIrG0mDOoSHDkn4y&#10;Sq6H2iiYFHq4lsfvels/dzO+zbZa52elOu1mPQfhqfH/4o97o8P80XQwhvc74Qa5f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uKby8MAAADeAAAADwAAAAAAAAAAAAAAAACf&#10;AgAAZHJzL2Rvd25yZXYueG1sUEsFBgAAAAAEAAQA9wAAAI8DAAAAAA==&#10;">
                    <v:imagedata r:id="rId607" o:title=""/>
                  </v:shape>
                  <v:shape id="Picture 3413" o:spid="_x0000_s1049" type="#_x0000_t75" style="position:absolute;left:10614;top:823;width:35;height: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uPlDDAAAA3gAAAA8AAABkcnMvZG93bnJldi54bWxET0uLwjAQvi/4H8II3tZUxVc1iruwoODF&#10;x8Xb0IxtsZnUJtWuv94Igrf5+J4zXzamEDeqXG5ZQa8bgSBOrM45VXA8/H1PQDiPrLGwTAr+ycFy&#10;0fqaY6ztnXd02/tUhBB2MSrIvC9jKV2SkUHXtSVx4M62MugDrFKpK7yHcFPIfhSNpMGcQ0OGJf1m&#10;lFz2tVEwLvRgJQ8/9aZ+bKd8nW60zk9KddrNagbCU+M/4rd7rcP84aQ/htc74Qa5e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a4+UMMAAADeAAAADwAAAAAAAAAAAAAAAACf&#10;AgAAZHJzL2Rvd25yZXYueG1sUEsFBgAAAAAEAAQA9wAAAI8DAAAAAA==&#10;">
                    <v:imagedata r:id="rId607" o:title=""/>
                  </v:shape>
                  <v:shape id="Picture 3414" o:spid="_x0000_s1050" type="#_x0000_t75" style="position:absolute;left:10614;top:823;width:33;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xqiLIAAAA3gAAAA8AAABkcnMvZG93bnJldi54bWxEj09rwkAQxe8Fv8MyBW+6qVI1MavYQqFC&#10;L/659DZkp0kwOxuzG0376TuHQm8zvDfv/SbfDq5RN+pC7dnA0zQBRVx4W3Np4Hx6m6xAhYhssfFM&#10;Br4pwHYzesgxs/7OB7odY6kkhEOGBqoY20zrUFTkMEx9Syzal+8cRlm7UtsO7xLuGj1LkoV2WLM0&#10;VNjSa0XF5dg7A8vGznf69NLv+5+PlK/p3tr605jx47Bbg4o0xH/z3/W7Ffzn1Ux45R2ZQW9+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gMaoiyAAAAN4AAAAPAAAAAAAAAAAA&#10;AAAAAJ8CAABkcnMvZG93bnJldi54bWxQSwUGAAAAAAQABAD3AAAAlAMAAAAA&#10;">
                    <v:imagedata r:id="rId607" o:title=""/>
                  </v:shape>
                  <v:shape id="Picture 3415" o:spid="_x0000_s1051" type="#_x0000_t75" style="position:absolute;left:10614;top:823;width:31;height: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9D7nFAAAA3gAAAA8AAABkcnMvZG93bnJldi54bWxET0trwkAQvgv+h2WE3nTTFFuTuooWCg30&#10;Uu2ltyE7TUKzszG7edRf7wqCt/n4nrPejqYWPbWusqzgcRGBIM6trrhQ8H18n69AOI+ssbZMCv7J&#10;wXYznawx1XbgL+oPvhAhhF2KCkrvm1RKl5dk0C1sQxy4X9sa9AG2hdQtDiHc1DKOomdpsOLQUGJD&#10;byXlf4fOKHip9dNOHvdd1p0/Ez4lmdbVj1IPs3H3CsLT6O/im/tDh/nLVZzA9Z1wg9x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fQ+5xQAAAN4AAAAPAAAAAAAAAAAAAAAA&#10;AJ8CAABkcnMvZG93bnJldi54bWxQSwUGAAAAAAQABAD3AAAAkQMAAAAA&#10;">
                    <v:imagedata r:id="rId607" o:title=""/>
                  </v:shape>
                  <v:shape id="Picture 3416" o:spid="_x0000_s1052" type="#_x0000_t75" style="position:absolute;left:10614;top:823;width:29;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60FrGAAAA3gAAAA8AAABkcnMvZG93bnJldi54bWxEj0FvwjAMhe+T9h8iT+I2UjY2sY6AJjRQ&#10;bxuwH2A1XlOtcaomawu/Hh+QuNny83vvW65H36ieulgHNjCbZqCIy2Brrgz8HLePC1AxIVtsApOB&#10;E0VYr+7vlpjbMPCe+kOqlJhwzNGAS6nNtY6lI49xGlpiuf2GzmOStau07XAQc9/opyx71R5rlgSH&#10;LW0clX+Hf2/A7tx3X80/6Y02w2x//iqOuCuMmTyMH++gEo3pJr5+F1bqvyyeBUBwZAa9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3vrQWsYAAADeAAAADwAAAAAAAAAAAAAA&#10;AACfAgAAZHJzL2Rvd25yZXYueG1sUEsFBgAAAAAEAAQA9wAAAJIDAAAAAA==&#10;">
                    <v:imagedata r:id="rId892" o:title=""/>
                  </v:shape>
                  <v:shape id="Picture 3417" o:spid="_x0000_s1053" type="#_x0000_t75" style="position:absolute;left:10614;top:823;width:27;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2dcHDAAAA3gAAAA8AAABkcnMvZG93bnJldi54bWxET9tqwkAQfS/4D8sIfaub1FZs6ioiVvJW&#10;L/2AITvNBrOzIbtNol/fFQTf5nCus1gNthYdtb5yrCCdJCCIC6crLhX8nL5e5iB8QNZYOyYFF/Kw&#10;Wo6eFphp1/OBumMoRQxhn6ECE0KTSekLQxb9xDXEkft1rcUQYVtK3WIfw20tX5NkJi1WHBsMNrQx&#10;VJyPf1aB3pl9V75t6YM2fXq4fucn3OVKPY+H9SeIQEN4iO/uXMf57/NpCrd34g1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bZ1wcMAAADeAAAADwAAAAAAAAAAAAAAAACf&#10;AgAAZHJzL2Rvd25yZXYueG1sUEsFBgAAAAAEAAQA9wAAAI8DAAAAAA==&#10;">
                    <v:imagedata r:id="rId892" o:title=""/>
                  </v:shape>
                  <v:shape id="Picture 3418" o:spid="_x0000_s1054" type="#_x0000_t75" style="position:absolute;left:10614;top:823;width:26;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k67bDAAAA3gAAAA8AAABkcnMvZG93bnJldi54bWxET9tqwkAQfRf8h2WEvukm9oKNWUWklby1&#10;aj9gyE6zwexsyK5J9Ou7hULf5nCuk29H24ieOl87VpAuEhDEpdM1Vwq+zu/zFQgfkDU2jknBjTxs&#10;N9NJjpl2Ax+pP4VKxBD2GSowIbSZlL40ZNEvXEscuW/XWQwRdpXUHQ4x3DZymSQv0mLNscFgS3tD&#10;5eV0tQr0wXz21dMbvdJ+SI/3j+KMh0Kph9m4W4MINIZ/8Z+70HH+8+pxCb/vxBv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WTrtsMAAADeAAAADwAAAAAAAAAAAAAAAACf&#10;AgAAZHJzL2Rvd25yZXYueG1sUEsFBgAAAAAEAAQA9wAAAI8DAAAAAA==&#10;">
                    <v:imagedata r:id="rId892" o:title=""/>
                  </v:shape>
                  <v:shape id="Picture 3419" o:spid="_x0000_s1055" type="#_x0000_t75" style="position:absolute;left:10614;top:823;width:24;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oTi3EAAAA3gAAAA8AAABkcnMvZG93bnJldi54bWxET81qwkAQvgu+wzJCb7qJtsXGrCLSSm6t&#10;2gcYstNsMDsbstsk+vTdQqG3+fh+J9+NthE9db52rCBdJCCIS6drrhR8Xt7maxA+IGtsHJOCG3nY&#10;baeTHDPtBj5Rfw6ViCHsM1RgQmgzKX1pyKJfuJY4cl+usxgi7CqpOxxiuG3kMkmepcWaY4PBlg6G&#10;yuv52yrQR/PRV4+v9EKHIT3d34sLHgulHmbjfgMi0Bj+xX/uQsf5T+vVCn7fiTfI7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4oTi3EAAAA3gAAAA8AAAAAAAAAAAAAAAAA&#10;nwIAAGRycy9kb3ducmV2LnhtbFBLBQYAAAAABAAEAPcAAACQAwAAAAA=&#10;">
                    <v:imagedata r:id="rId892" o:title=""/>
                  </v:shape>
                  <v:shape id="Picture 3420" o:spid="_x0000_s1056" type="#_x0000_t75" style="position:absolute;left:10614;top:823;width:22;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B1lnDAAAA3gAAAA8AAABkcnMvZG93bnJldi54bWxET9tqwkAQfRf8h2UE33TjpaLRVURayVvr&#10;5QOG7JgNZmdDdpuk/fpuodC3OZzr7A69rURLjS8dK5hNExDEudMlFwrut7fJGoQPyBorx6Tgizwc&#10;9sPBDlPtOr5Qew2FiCHsU1RgQqhTKX1uyKKfupo4cg/XWAwRNoXUDXYx3FZyniQrabHk2GCwppOh&#10;/Hn9tAr02Xy0xfKVNnTqZpfv9+yG50yp8ag/bkEE6sO/+M+d6Tj/Zb1Ywu878Qa5/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cHWWcMAAADeAAAADwAAAAAAAAAAAAAAAACf&#10;AgAAZHJzL2Rvd25yZXYueG1sUEsFBgAAAAAEAAQA9wAAAI8DAAAAAA==&#10;">
                    <v:imagedata r:id="rId892" o:title=""/>
                  </v:shape>
                  <v:shape id="Picture 3421" o:spid="_x0000_s1057" type="#_x0000_t75" style="position:absolute;left:10614;top:823;width:20;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FRe/DAAAA3gAAAA8AAABkcnMvZG93bnJldi54bWxET9tqwkAQfS/0H5Yp9K1urHghdRUpKoVS&#10;0KjvY3aaBLOzYXeq6d93C4W+zeFcZ77sXauuFGLj2cBwkIEiLr1tuDJwPGyeZqCiIFtsPZOBb4qw&#10;XNzfzTG3/sZ7uhZSqRTCMUcDtUiXax3LmhzGge+IE/fpg0NJMFTaBrylcNfq5yybaIcNp4YaO3qt&#10;qbwUX86ACG9DWJ/epdieG/qYTFeb3dSYx4d+9QJKqJd/8Z/7zab549loDL/vpBv04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8VF78MAAADeAAAADwAAAAAAAAAAAAAAAACf&#10;AgAAZHJzL2Rvd25yZXYueG1sUEsFBgAAAAAEAAQA9wAAAI8DAAAAAA==&#10;">
                    <v:imagedata r:id="rId624" o:title=""/>
                  </v:shape>
                  <v:shape id="Picture 3422" o:spid="_x0000_s1058" type="#_x0000_t75" style="position:absolute;left:10614;top:823;width:18;height: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25jDAAAA3gAAAA8AAABkcnMvZG93bnJldi54bWxET01rwkAQvRf8D8sUvOmmlUZJXUWkSqEU&#10;NLb3aXaahGZnw+5U03/fLQi9zeN9znI9uE6dKcTWs4G7aQaKuPK25drA22k3WYCKgmyx80wGfijC&#10;ejW6WWJh/YWPdC6lVimEY4EGGpG+0DpWDTmMU98TJ+7TB4eSYKi1DXhJ4a7T91mWa4ctp4YGe9o2&#10;VH2V386ACO9DeHp/kXL/0dJrPt/sDnNjxrfD5hGU0CD/4qv72ab5D4tZDn/vpBv0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xfbmMMAAADeAAAADwAAAAAAAAAAAAAAAACf&#10;AgAAZHJzL2Rvd25yZXYueG1sUEsFBgAAAAAEAAQA9wAAAI8DAAAAAA==&#10;">
                    <v:imagedata r:id="rId624" o:title=""/>
                  </v:shape>
                  <v:shape id="Picture 3423" o:spid="_x0000_s1059" type="#_x0000_t75" style="position:absolute;left:10614;top:823;width:16;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SUTjEAAAA3gAAAA8AAABkcnMvZG93bnJldi54bWxET01rwkAQvRf8D8sIXkrdqGg1uooKBa9N&#10;hdLbkB2zwexszK5J/PddodDbPN7nbHa9rURLjS8dK5iMExDEudMlFwrOXx9vSxA+IGusHJOCB3nY&#10;bQcvG0y16/iT2iwUIoawT1GBCaFOpfS5IYt+7GriyF1cYzFE2BRSN9jFcFvJaZIspMWSY4PBmo6G&#10;8mt2twr2K1Ot7q9td7jOk59b1n9fJreZUqNhv1+DCNSHf/Gf+6Tj/Ply9g7Pd+INcvs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gSUTjEAAAA3gAAAA8AAAAAAAAAAAAAAAAA&#10;nwIAAGRycy9kb3ducmV2LnhtbFBLBQYAAAAABAAEAPcAAACQAwAAAAA=&#10;">
                    <v:imagedata r:id="rId475" o:title=""/>
                  </v:shape>
                  <v:shape id="Picture 3424" o:spid="_x0000_s1060" type="#_x0000_t75" style="position:absolute;left:10614;top:823;width:15;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NxUrHAAAA3gAAAA8AAABkcnMvZG93bnJldi54bWxEj0FrwkAQhe8F/8MyQi+lbqxYNLqKFgq9&#10;Ni2U3obsmA1mZ2N2TeK/dw6F3mZ4b977ZrsffaN66mId2MB8loEiLoOtuTLw/fX+vAIVE7LFJjAZ&#10;uFGE/W7ysMXchoE/qS9SpSSEY44GXEptrnUsHXmMs9ASi3YKnccka1dp2+Eg4b7RL1n2qj3WLA0O&#10;W3pzVJ6LqzdwWLtmfX3qh+N5mf1eivHnNL8sjHmcjocNqERj+jf/XX9YwV+uFsIr78gMenc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mNxUrHAAAA3gAAAA8AAAAAAAAAAAAA&#10;AAAAnwIAAGRycy9kb3ducmV2LnhtbFBLBQYAAAAABAAEAPcAAACTAwAAAAA=&#10;">
                    <v:imagedata r:id="rId475" o:title=""/>
                  </v:shape>
                  <v:shape id="Picture 3425" o:spid="_x0000_s1061" type="#_x0000_t75" style="position:absolute;left:10614;top:823;width:13;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BYNHEAAAA3gAAAA8AAABkcnMvZG93bnJldi54bWxET01rwkAQvRf6H5YpeCm6UbGY6Cq2IPRq&#10;LJTehuyYDWZnY3ZN4r/vCoK3ebzPWW8HW4uOWl85VjCdJCCIC6crLhX8HPfjJQgfkDXWjknBjTxs&#10;N68va8y06/lAXR5KEUPYZ6jAhNBkUvrCkEU/cQ1x5E6utRgibEupW+xjuK3lLEk+pMWKY4PBhr4M&#10;Fef8ahXsUlOn1/eu/zwvkr9LPvyeppe5UqO3YbcCEWgIT/HD/a3j/MVynsL9nXiD3P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bBYNHEAAAA3gAAAA8AAAAAAAAAAAAAAAAA&#10;nwIAAGRycy9kb3ducmV2LnhtbFBLBQYAAAAABAAEAPcAAACQAwAAAAA=&#10;">
                    <v:imagedata r:id="rId475" o:title=""/>
                  </v:shape>
                  <v:shape id="Picture 3426" o:spid="_x0000_s1062" type="#_x0000_t75" style="position:absolute;left:10614;top:823;width:11;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GtFbIAAAA3gAAAA8AAABkcnMvZG93bnJldi54bWxEj09rwzAMxe+DfQejQS9jdfqXLq1bysag&#10;o6elhe0oYjVJF8vB9trs21eHwW4Senrv/Vab3rXqQiE2ng2Mhhko4tLbhisDx8Pb0wJUTMgWW89k&#10;4JcibNb3dyvMrb/yB12KVCkx4ZijgTqlLtc6ljU5jEPfEcvt5IPDJGuotA14FXPX6nGWzbXDhiWh&#10;xo5eaiq/ix9n4Hk62u73k3B8nJWvZzpP/Hvx+WXM4KHfLkEl6tO/+O97Z6X+bDEVAMGRGfT6B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5xrRWyAAAAN4AAAAPAAAAAAAAAAAA&#10;AAAAAJ8CAABkcnMvZG93bnJldi54bWxQSwUGAAAAAAQABAD3AAAAlAMAAAAA&#10;">
                    <v:imagedata r:id="rId472" o:title=""/>
                  </v:shape>
                  <v:shape id="Picture 3427" o:spid="_x0000_s1063" type="#_x0000_t75" style="position:absolute;left:10614;top:823;width:9;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KEc3FAAAA3gAAAA8AAABkcnMvZG93bnJldi54bWxET0trwkAQvgv9D8sUvEjdxEex0VVEKVg8&#10;NRXa45Adk2h2Nuyumv77riD0Nh/fcxarzjTiSs7XlhWkwwQEcWF1zaWCw9f7ywyED8gaG8uk4Jc8&#10;rJZPvQVm2t74k655KEUMYZ+hgiqENpPSFxUZ9EPbEkfuaJ3BEKErpXZ4i+GmkaMkeZUGa44NFba0&#10;qag45xej4G2Srvf7sTsMpsX2RKex/ci/f5TqP3frOYhAXfgXP9w7HedPZ5MU7u/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ihHNxQAAAN4AAAAPAAAAAAAAAAAAAAAA&#10;AJ8CAABkcnMvZG93bnJldi54bWxQSwUGAAAAAAQABAD3AAAAkQMAAAAA&#10;">
                    <v:imagedata r:id="rId472" o:title=""/>
                  </v:shape>
                  <v:shape id="Picture 3428" o:spid="_x0000_s1064" type="#_x0000_t75" style="position:absolute;left:10614;top:823;width:7;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Yj7rFAAAA3gAAAA8AAABkcnMvZG93bnJldi54bWxET0trAjEQvhf8D2EKXopmfaJbo4ilYPHk&#10;Kuhx2Iy7q5vJkqS6/feNUOhtPr7nLFatqcWdnK8sKxj0ExDEudUVFwqOh8/eDIQPyBpry6Tghzys&#10;lp2XBabaPnhP9ywUIoawT1FBGUKTSunzkgz6vm2II3exzmCI0BVSO3zEcFPLYZJMpcGKY0OJDW1K&#10;ym/Zt1EwHw/Wu93IHd8m+ceVriP7lZ3OSnVf2/U7iEBt+Bf/ubc6zp/MxkN4vhNvkM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WI+6xQAAAN4AAAAPAAAAAAAAAAAAAAAA&#10;AJ8CAABkcnMvZG93bnJldi54bWxQSwUGAAAAAAQABAD3AAAAkQMAAAAA&#10;">
                    <v:imagedata r:id="rId472" o:title=""/>
                  </v:shape>
                  <v:shape id="Picture 3429" o:spid="_x0000_s1065" type="#_x0000_t75" style="position:absolute;left:10614;top:823;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UKiHFAAAA3gAAAA8AAABkcnMvZG93bnJldi54bWxET01rwkAQvQv9D8sUvEjdaLTY6CqiFCye&#10;mgrtcciOSTQ7G3ZXTf99VxB6m8f7nMWqM424kvO1ZQWjYQKCuLC65lLB4ev9ZQbCB2SNjWVS8Ese&#10;Vsun3gIzbW/8Sdc8lCKGsM9QQRVCm0npi4oM+qFtiSN3tM5giNCVUju8xXDTyHGSvEqDNceGClva&#10;VFSc84tR8DYZrff71B0G02J7olNqP/LvH6X6z916DiJQF/7FD/dOx/nT2SSF+zvxBrn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FCohxQAAAN4AAAAPAAAAAAAAAAAAAAAA&#10;AJ8CAABkcnMvZG93bnJldi54bWxQSwUGAAAAAAQABAD3AAAAkQMAAAAA&#10;">
                    <v:imagedata r:id="rId472" o:title=""/>
                  </v:shape>
                </v:group>
                <v:group id="Group 3430" o:spid="_x0000_s1066" style="position:absolute;left:10614;top:823;width:4;height:3" coordorigin="10614,823"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Hw0nMQAAADeAAAA&#10;DwAAAAAAAAAAAAAAAACqAgAAZHJzL2Rvd25yZXYueG1sUEsFBgAAAAAEAAQA+gAAAJsDAAAAAA==&#10;">
                  <v:shape id="Freeform 3431" o:spid="_x0000_s1067" style="position:absolute;left:10614;top:823;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3rS8QA&#10;AADeAAAADwAAAGRycy9kb3ducmV2LnhtbERPTWvCQBC9F/oflin0UnRT0TZNXaUUWryqhcbbkB2T&#10;4M5smt1q/PfdguBtHu9z5suBnTpSH1ovBh7HGSiSyttWagNf249RDipEFIvOCxk4U4Dl4vZmjoX1&#10;J1nTcRNrlUIkFGigibErtA5VQ4xh7DuSxO19zxgT7GttezylcHZ6kmVPmrGV1NBgR+8NVYfNLxv4&#10;PLTPyO7FTfLdivffsfzhh9KY+7vh7RVUpCFexRf3yqb5s3w6g/930g16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d60vEAAAA3gAAAA8AAAAAAAAAAAAAAAAAmAIAAGRycy9k&#10;b3ducmV2LnhtbFBLBQYAAAAABAAEAPUAAACJAwAAAAA=&#10;" path="m4,l2,r,1l,1,,3r4,l4,e" filled="f" stroked="f">
                    <v:path arrowok="t" o:connecttype="custom" o:connectlocs="4,823;2,823;2,824;0,824;0,826;4,826;4,823" o:connectangles="0,0,0,0,0,0,0"/>
                  </v:shape>
                </v:group>
                <v:group id="Group 3432" o:spid="_x0000_s1068" style="position:absolute;left:10614;top:823;width:2;height:2" coordorigin="10614,823"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IPcMQAAADeAAAADwAAAGRycy9kb3ducmV2LnhtbERPTYvCMBC9C/sfwgje&#10;NO26ilSjiKjsQYTVhWVvQzO2xWZSmtjWf28Ewds83ucsVp0pRUO1KywriEcRCOLU6oIzBb/n3XAG&#10;wnlkjaVlUnAnB6vlR2+BibYt/1Bz8pkIIewSVJB7XyVSujQng25kK+LAXWxt0AdYZ1LX2IZwU8rP&#10;KJpKgwWHhhwr2uSUXk83o2DfYrsex9vmcL1s7v/nyfHvEJNSg363noPw1Pm3+OX+1mH+ZPY1he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IPcMQAAADeAAAA&#10;DwAAAAAAAAAAAAAAAACqAgAAZHJzL2Rvd25yZXYueG1sUEsFBgAAAAAEAAQA+gAAAJsDAAAAAA==&#10;">
                  <v:shape id="Freeform 3433" o:spid="_x0000_s1069" style="position:absolute;left:10614;top:823;width:2;height:2;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CS5cUA&#10;AADeAAAADwAAAGRycy9kb3ducmV2LnhtbERP22rCQBB9F/oPyxT6pptarSHNKkUplUrxFvB1yE6T&#10;YHY2Zrca/75bEHybw7lOOutMLc7UusqygudBBII4t7riQkG2/+jHIJxH1lhbJgVXcjCbPvRSTLS9&#10;8JbOO1+IEMIuQQWl900ipctLMugGtiEO3I9tDfoA20LqFi8h3NRyGEWv0mDFoaHEhuYl5cfdr1Ew&#10;6b6HfBytM1xsDvFXcXo5rfhTqafH7v0NhKfO38U391KH+eN4NIH/d8IN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UJLlxQAAAN4AAAAPAAAAAAAAAAAAAAAAAJgCAABkcnMv&#10;ZG93bnJldi54bWxQSwUGAAAAAAQABAD1AAAAigMAAAAA&#10;" path="m,l2,r,1l,1,,e" filled="f" stroked="f">
                    <v:path arrowok="t" o:connecttype="custom" o:connectlocs="0,1646;2,1646;2,1648;0,1648;0,1646" o:connectangles="0,0,0,0,0"/>
                  </v:shape>
                </v:group>
                <v:group id="Group 3434" o:spid="_x0000_s1070" style="position:absolute;left:10614;top:853;width:38;height:2" coordorigin="10614,853" coordsize="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UxPpnIAAAA&#10;3gAAAA8AAAAAAAAAAAAAAAAAqgIAAGRycy9kb3ducmV2LnhtbFBLBQYAAAAABAAEAPoAAACfAwAA&#10;AAA=&#10;">
                  <v:shape id="Freeform 3435" o:spid="_x0000_s1071" style="position:absolute;left:10614;top:853;width:38;height:2;visibility:visible;mso-wrap-style:square;v-text-anchor:top" coordsize="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mi0sMA&#10;AADeAAAADwAAAGRycy9kb3ducmV2LnhtbERP3WrCMBS+F/YO4Qx2p6kyXa1GccJwF4Ks2wMckmNb&#10;1pyUJjb17ZfBYHfn4/s92/1oWzFQ7xvHCuazDASxdqbhSsHX59s0B+EDssHWMSm4k4f97mGyxcK4&#10;yB80lKESKYR9gQrqELpCSq9rsuhnriNO3NX1FkOCfSVNjzGF21YusmwlLTacGmrs6FiT/i5vVoHU&#10;h3gpXzC+nu6L6Pg86Hx+VerpcTxsQAQaw7/4z/1u0vxl/ryG33fSDX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mi0sMAAADeAAAADwAAAAAAAAAAAAAAAACYAgAAZHJzL2Rv&#10;d25yZXYueG1sUEsFBgAAAAAEAAQA9QAAAIgDAAAAAA==&#10;" path="m,l38,r,1l,1,,e" filled="f" stroked="f">
                    <v:path arrowok="t" o:connecttype="custom" o:connectlocs="0,853;38,853;38,854;0,854;0,853" o:connectangles="0,0,0,0,0"/>
                  </v:shape>
                </v:group>
                <v:group id="Group 3436" o:spid="_x0000_s1072" style="position:absolute;left:10651;top:823;width:2;height:31" coordorigin="10651,823" coordsize="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p6kQscAAADe&#10;AAAADwAAAAAAAAAAAAAAAACqAgAAZHJzL2Rvd25yZXYueG1sUEsFBgAAAAAEAAQA+gAAAJ4DAAAA&#10;AA==&#10;">
                  <v:shape id="Freeform 3437" o:spid="_x0000_s1073" style="position:absolute;left:10651;top:823;width:2;height:31;visibility:visible;mso-wrap-style:square;v-text-anchor:top" coordsize="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KdncQA&#10;AADeAAAADwAAAGRycy9kb3ducmV2LnhtbERPS4vCMBC+C/sfwix407SCol2jLAVhL3vwgeBtaKYP&#10;tpl0m9hWf70RBG/z8T1nvR1MLTpqXWVZQTyNQBBnVldcKDgdd5MlCOeRNdaWScGNHGw3H6M1Jtr2&#10;vKfu4AsRQtglqKD0vkmkdFlJBt3UNsSBy21r0AfYFlK32IdwU8tZFC2kwYpDQ4kNpSVlf4erUXDN&#10;/7OuSvv6cj76++W0X0X570qp8efw/QXC0+Df4pf7R4f58+U8huc74Qa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inZ3EAAAA3gAAAA8AAAAAAAAAAAAAAAAAmAIAAGRycy9k&#10;b3ducmV2LnhtbFBLBQYAAAAABAAEAPUAAACJAwAAAAA=&#10;" path="m,l1,r,31l,31,,e" filled="f" stroked="f">
                    <v:path arrowok="t" o:connecttype="custom" o:connectlocs="0,823;1,823;1,854;0,854;0,823" o:connectangles="0,0,0,0,0"/>
                  </v:shape>
                </v:group>
                <v:group id="Group 3438" o:spid="_x0000_s1074" style="position:absolute;left:10614;top:823;width:38;height:2" coordorigin="10614,823" coordsize="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CfrsQAAADeAAAADwAAAGRycy9kb3ducmV2LnhtbERPTYvCMBC9L/gfwgje&#10;1rRKF6lGEVHxIAurC4u3oRnbYjMpTWzrvzcLgrd5vM9ZrHpTiZYaV1pWEI8jEMSZ1SXnCn7Pu88Z&#10;COeRNVaWScGDHKyWg48Fptp2/EPtyecihLBLUUHhfZ1K6bKCDLqxrYkDd7WNQR9gk0vdYBfCTSUn&#10;UfQlDZYcGgqsaVNQdjvdjYJ9h916Gm/b4+26eVzOyfffMSalRsN+PQfhqfdv8ct90GF+Mksm8P9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CfrsQAAADeAAAA&#10;DwAAAAAAAAAAAAAAAACqAgAAZHJzL2Rvd25yZXYueG1sUEsFBgAAAAAEAAQA+gAAAJsDAAAAAA==&#10;">
                  <v:shape id="Freeform 3439" o:spid="_x0000_s1075" style="position:absolute;left:10614;top:823;width:38;height:2;visibility:visible;mso-wrap-style:square;v-text-anchor:top" coordsize="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gD5cMA&#10;AADeAAAADwAAAGRycy9kb3ducmV2LnhtbERP3WrCMBS+H+wdwhG8m6kOt9IZxQ2GXgjDbg9wSI5t&#10;sTkpTdbUtzeC4N35+H7PajPaVgzU+8axgvksA0GsnWm4UvD3+/2Sg/AB2WDrmBRcyMNm/fy0wsK4&#10;yEcaylCJFMK+QAV1CF0hpdc1WfQz1xEn7uR6iyHBvpKmx5jCbSsXWfYmLTacGmrs6KsmfS7/rQKp&#10;t/GnfMf4ubssouPDoPP5SanpZNx+gAg0hof47t6bNH+ZL1/h9k66Qa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gD5cMAAADeAAAADwAAAAAAAAAAAAAAAACYAgAAZHJzL2Rv&#10;d25yZXYueG1sUEsFBgAAAAAEAAQA9QAAAIgDAAAAAA==&#10;" path="m,l38,r,2l,2,,e" filled="f" stroked="f">
                    <v:path arrowok="t" o:connecttype="custom" o:connectlocs="0,823;38,823;38,825;0,825;0,823" o:connectangles="0,0,0,0,0"/>
                  </v:shape>
                  <v:shape id="Picture 3440" o:spid="_x0000_s1076" type="#_x0000_t75" style="position:absolute;left:10614;top:823;width:2;height: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4LdLDAAAA3gAAAA8AAABkcnMvZG93bnJldi54bWxET0uLwjAQvgv7H8IseBFNfdSVapRFVvAm&#10;VaHXoZlti82kNFlb//1GELzNx/ecza43tbhT6yrLCqaTCARxbnXFhYLr5TBegXAeWWNtmRQ8yMFu&#10;+zHYYKJtxyndz74QIYRdggpK75tESpeXZNBNbEMcuF/bGvQBtoXULXYh3NRyFkVLabDi0FBiQ/uS&#10;8tv5zyjorr17xBedHrPRz/w0ms6+sswoNfzsv9cgPPX+LX65jzrMj1fxAp7vhBvk9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Dgt0sMAAADeAAAADwAAAAAAAAAAAAAAAACf&#10;AgAAZHJzL2Rvd25yZXYueG1sUEsFBgAAAAAEAAQA9wAAAI8DAAAAAA==&#10;">
                    <v:imagedata r:id="rId893" o:title=""/>
                  </v:shape>
                  <v:shape id="Picture 3441" o:spid="_x0000_s1077" type="#_x0000_t75" style="position:absolute;left:10539;top:823;width:60;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SopjEAAAA3gAAAA8AAABkcnMvZG93bnJldi54bWxET91qwjAUvh/4DuEIu5vpdJVaG0WUgWOD&#10;MecDHJqztrQ5KUms3dsvgrC78/H9nmI7mk4M5HxjWcHzLAFBXFrdcKXg/P36lIHwAVljZ5kU/JKH&#10;7WbyUGCu7ZW/aDiFSsQQ9jkqqEPocyl9WZNBP7M9ceR+rDMYInSV1A6vMdx0cp4kS2mw4dhQY0/7&#10;msr2dDEKKrviMHycXw6H9/2nWyyz9u3olXqcjrs1iEBj+Bff3Ucd56dZmsLtnXiD3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pSopjEAAAA3gAAAA8AAAAAAAAAAAAAAAAA&#10;nwIAAGRycy9kb3ducmV2LnhtbFBLBQYAAAAABAAEAPcAAACQAwAAAAA=&#10;">
                    <v:imagedata r:id="rId605" o:title=""/>
                  </v:shape>
                  <v:shape id="Picture 3442" o:spid="_x0000_s1078" type="#_x0000_t75" style="position:absolute;left:10539;top:823;width:59;height: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APO/EAAAA3gAAAA8AAABkcnMvZG93bnJldi54bWxET91qwjAUvhd8h3CE3Wk6N0utpiLKwOFg&#10;zPkAh+asLW1OSpLV7u2XwcC78/H9nu1uNJ0YyPnGsoLHRQKCuLS64UrB9fNlnoHwAVljZ5kU/JCH&#10;XTGdbDHX9sYfNFxCJWII+xwV1CH0uZS+rMmgX9ieOHJf1hkMEbpKaoe3GG46uUySVBpsODbU2NOh&#10;prK9fBsFlV1zGN6uz8fj+fDuntKsfT15pR5m434DItAY7uJ/90nH+atslcLfO/EG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qAPO/EAAAA3gAAAA8AAAAAAAAAAAAAAAAA&#10;nwIAAGRycy9kb3ducmV2LnhtbFBLBQYAAAAABAAEAPcAAACQAwAAAAA=&#10;">
                    <v:imagedata r:id="rId605" o:title=""/>
                  </v:shape>
                  <v:shape id="Picture 3443" o:spid="_x0000_s1079" type="#_x0000_t75" style="position:absolute;left:10539;top:823;width:57;height: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MmXTEAAAA3gAAAA8AAABkcnMvZG93bnJldi54bWxET91qwjAUvhd8h3AE72aqU1c7owxFcDgY&#10;Ux/g0Jy1xeakJLHWtzeDgXfn4/s9y3VnatGS85VlBeNRAoI4t7riQsH5tHtJQfiArLG2TAru5GG9&#10;6veWmGl74x9qj6EQMYR9hgrKEJpMSp+XZNCPbEMcuV/rDIYIXSG1w1sMN7WcJMlcGqw4NpTY0Kak&#10;/HK8GgWFXXBov87T7faw+Xav8/TyufdKDQfdxzuIQF14iv/dex3nz9LZG/y9E2+Qq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XMmXTEAAAA3gAAAA8AAAAAAAAAAAAAAAAA&#10;nwIAAGRycy9kb3ducmV2LnhtbFBLBQYAAAAABAAEAPcAAACQAwAAAAA=&#10;">
                    <v:imagedata r:id="rId605" o:title=""/>
                  </v:shape>
                  <v:shape id="Picture 3444" o:spid="_x0000_s1080" type="#_x0000_t75" style="position:absolute;left:10539;top:823;width:55;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SPMrHAAAA3gAAAA8AAABkcnMvZG93bnJldi54bWxEj0FvwjAMhe9I/IfISNwgZRIIdQQ0DaZx&#10;Yhrsws1rvKZb41RNRgu/fj5M4mbrPb/3ebXpfa0u1MYqsIHZNANFXARbcWng4/QyWYKKCdliHZgM&#10;XCnCZj0crDC3oeN3uhxTqSSEY44GXEpNrnUsHHmM09AQi/YVWo9J1rbUtsVOwn2tH7JsoT1WLA0O&#10;G3p2VPwcf72B21sX3ffiutuGT/eKB7c7+3NmzHjUPz2CStSnu/n/em8Ff76cC6+8IzPo9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SSPMrHAAAA3gAAAA8AAAAAAAAAAAAA&#10;AAAAnwIAAGRycy9kb3ducmV2LnhtbFBLBQYAAAAABAAEAPcAAACTAwAAAAA=&#10;">
                    <v:imagedata r:id="rId606" o:title=""/>
                  </v:shape>
                  <v:shape id="Picture 3445" o:spid="_x0000_s1081" type="#_x0000_t75" style="position:absolute;left:10539;top:823;width:53;height: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emVHEAAAA3gAAAA8AAABkcnMvZG93bnJldi54bWxET01rAjEQvRf8D2GE3mrWgmK3RhG16EnR&#10;9uJt3Iyb1c1k2aTu6q9vCoK3ebzPGU9bW4or1b5wrKDfS0AQZ04XnCv4+f56G4HwAVlj6ZgU3MjD&#10;dNJ5GWOqXcM7uu5DLmII+xQVmBCqVEqfGbLoe64ijtzJ1RZDhHUudY1NDLelfE+SobRYcGwwWNHc&#10;UHbZ/1oF923jzXl4Wy7c0axwY5YHe0iUeu22s08QgdrwFD/cax3nD0aDD/h/J94gJ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vemVHEAAAA3gAAAA8AAAAAAAAAAAAAAAAA&#10;nwIAAGRycy9kb3ducmV2LnhtbFBLBQYAAAAABAAEAPcAAACQAwAAAAA=&#10;">
                    <v:imagedata r:id="rId606" o:title=""/>
                  </v:shape>
                  <v:shape id="Picture 3446" o:spid="_x0000_s1082" type="#_x0000_t75" style="position:absolute;left:10539;top:823;width:51;height: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I+nHGAAAA3gAAAA8AAABkcnMvZG93bnJldi54bWxEj0FPwzAMhe9I/IfISNxoChLVVJZNCIrg&#10;BNrgsptpvKajcaomtB2/Hh8m7WbLz++9b7mefadGGmIb2MBtloMiroNtuTHw9flyswAVE7LFLjAZ&#10;OFKE9eryYomlDRNvaNymRokJxxINuJT6UutYO/IYs9ATy20fBo9J1qHRdsBJzH2n7/K80B5blgSH&#10;PT05qn+2v97A38cU3aE4Vs/h273iu6t2fpcbc301Pz6ASjSns/j0/Wal/v2iEADBkRn06h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Ij6ccYAAADeAAAADwAAAAAAAAAAAAAA&#10;AACfAgAAZHJzL2Rvd25yZXYueG1sUEsFBgAAAAAEAAQA9wAAAJIDAAAAAA==&#10;">
                    <v:imagedata r:id="rId606" o:title=""/>
                  </v:shape>
                </v:group>
                <v:group id="Group 3447" o:spid="_x0000_s1083" style="position:absolute;left:10586;top:823;width:2;height:24" coordorigin="10586,823" coordsize="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77LZMUAAADeAAAADwAAAGRycy9kb3ducmV2LnhtbERPTWuDQBC9B/oflin0&#10;lqy2KGKzCSG0pYdQiAZCb4M7UYk7K+5Wzb/vFgq5zeN9zno7m06MNLjWsoJ4FYEgrqxuuVZwKt+X&#10;GQjnkTV2lknBjRxsNw+LNebaTnyksfC1CCHsclTQeN/nUrqqIYNuZXviwF3sYNAHONRSDziFcNPJ&#10;5yhKpcGWQ0ODPe0bqq7Fj1HwMeG0e4nfxsP1sr99l8nX+RCTUk+P8+4VhKfZ38X/7k8d5idZGsP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2TFAAAA3gAA&#10;AA8AAAAAAAAAAAAAAAAAqgIAAGRycy9kb3ducmV2LnhtbFBLBQYAAAAABAAEAPoAAACcAwAAAAA=&#10;">
                  <v:shape id="Freeform 3448" o:spid="_x0000_s1084" style="position:absolute;left:10586;top:823;width:2;height:24;visibility:visible;mso-wrap-style:square;v-text-anchor:top" coordsize="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tAzsIA&#10;AADeAAAADwAAAGRycy9kb3ducmV2LnhtbERP3WrCMBS+H/gO4Qi7m6kFi6tGEVEQZLA5H+DQHNti&#10;clKTaLu3N4PB7s7H93uW68Ea8SAfWscKppMMBHHldMu1gvP3/m0OIkRkjcYxKfihAOvV6GWJpXY9&#10;f9HjFGuRQjiUqKCJsSulDFVDFsPEdcSJuzhvMSboa6k99incGplnWSEttpwaGuxo21B1Pd2tgrpw&#10;n7uduQ3vl+z40efe9OFslHodD5sFiEhD/Bf/uQ86zZ/Nixx+30k3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a0DOwgAAAN4AAAAPAAAAAAAAAAAAAAAAAJgCAABkcnMvZG93&#10;bnJldi54bWxQSwUGAAAAAAQABAD1AAAAhwMAAAAA&#10;" path="m2,l,,,24r2,l2,e" filled="f" stroked="f">
                    <v:path arrowok="t" o:connecttype="custom" o:connectlocs="2,823;0,823;0,847;2,847;2,823" o:connectangles="0,0,0,0,0"/>
                  </v:shape>
                  <v:shape id="Picture 3449" o:spid="_x0000_s1085" type="#_x0000_t75" style="position:absolute;left:10539;top:823;width:48;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6VmHEAAAA3gAAAA8AAABkcnMvZG93bnJldi54bWxET99rwjAQfhf8H8IJexFN3apIZxQZDNzw&#10;xW6+H83ZljWXkGS121+/DATf7uP7eZvdYDrRkw+tZQWLeQaCuLK65VrB58frbA0iRGSNnWVS8EMB&#10;dtvxaIOFtlc+UV/GWqQQDgUqaGJ0hZShashgmFtHnLiL9QZjgr6W2uM1hZtOPmbZShpsOTU06Oil&#10;oeqr/DYK2lweeMrulOehe7+c+7ffo3dKPUyG/TOISEO8i2/ug07zl+vVE/y/k26Q2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46VmHEAAAA3gAAAA8AAAAAAAAAAAAAAAAA&#10;nwIAAGRycy9kb3ducmV2LnhtbFBLBQYAAAAABAAEAPcAAACQAwAAAAA=&#10;">
                    <v:imagedata r:id="rId894" o:title=""/>
                  </v:shape>
                  <v:shape id="Picture 3450" o:spid="_x0000_s1086" type="#_x0000_t75" style="position:absolute;left:10539;top:823;width:46;height: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b/7TFAAAA3gAAAA8AAABkcnMvZG93bnJldi54bWxET01rwkAQvQv9D8sUepFm01ZFoqtUQdpD&#10;C20Uch2yYxLMzobd1cR/3y0I3ubxPme5HkwrLuR8Y1nBS5KCIC6tbrhScNjvnucgfEDW2FomBVfy&#10;sF49jJaYadvzL13yUIkYwj5DBXUIXSalL2sy6BPbEUfuaJ3BEKGrpHbYx3DTytc0nUmDDceGGjva&#10;1lSe8rNR4EI/3Ux88fE2/HwXh3Hv2/z6pdTT4/C+ABFoCHfxzf2p4/zpfDaB/3fiDXL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2/+0xQAAAN4AAAAPAAAAAAAAAAAAAAAA&#10;AJ8CAABkcnMvZG93bnJldi54bWxQSwUGAAAAAAQABAD3AAAAkQMAAAAA&#10;">
                    <v:imagedata r:id="rId895" o:title=""/>
                  </v:shape>
                  <v:shape id="Picture 3451" o:spid="_x0000_s1087" type="#_x0000_t75" style="position:absolute;left:10539;top:823;width:44;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XWi/FAAAA3gAAAA8AAABkcnMvZG93bnJldi54bWxET0trwkAQvgv9D8sUepG66SNBoqu0BdFD&#10;BU0Fr0N2TEKzs2F3a+K/7wqCt/n4njNfDqYVZ3K+sazgZZKAIC6tbrhScPhZPU9B+ICssbVMCi7k&#10;Ybl4GM0x17bnPZ2LUIkYwj5HBXUIXS6lL2sy6Ce2I47cyTqDIUJXSe2wj+Gmla9JkkmDDceGGjv6&#10;qqn8Lf6MAhf69PPdH9dvw257PIx73xaXb6WeHoePGYhAQ7iLb+6NjvPTaZbC9Z14g1z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l1ovxQAAAN4AAAAPAAAAAAAAAAAAAAAA&#10;AJ8CAABkcnMvZG93bnJldi54bWxQSwUGAAAAAAQABAD3AAAAkQMAAAAA&#10;">
                    <v:imagedata r:id="rId895" o:title=""/>
                  </v:shape>
                  <v:shape id="Picture 3452" o:spid="_x0000_s1088" type="#_x0000_t75" style="position:absolute;left:10539;top:823;width:42;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FxFjFAAAA3gAAAA8AAABkcnMvZG93bnJldi54bWxET01rwkAQvRf8D8sIvRTd1NYg0VWsUOqh&#10;gkbB65Adk2B2NuxuTfz3XaHQ2zze5yxWvWnEjZyvLSt4HScgiAuray4VnI6foxkIH5A1NpZJwZ08&#10;rJaDpwVm2nZ8oFseShFD2GeooAqhzaT0RUUG/di2xJG7WGcwROhKqR12Mdw0cpIkqTRYc2yosKVN&#10;RcU1/zEKXOimH+/+/PXW73fn00vnm/z+rdTzsF/PQQTqw7/4z73Vcf50lqbweCfeIJ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RcRYxQAAAN4AAAAPAAAAAAAAAAAAAAAA&#10;AJ8CAABkcnMvZG93bnJldi54bWxQSwUGAAAAAAQABAD3AAAAkQMAAAAA&#10;">
                    <v:imagedata r:id="rId895" o:title=""/>
                  </v:shape>
                  <v:shape id="Picture 3453" o:spid="_x0000_s1089" type="#_x0000_t75" style="position:absolute;left:10539;top:823;width:40;height: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JYcPFAAAA3gAAAA8AAABkcnMvZG93bnJldi54bWxET01rwkAQvRf8D8sIvZS6sWoq0VXagrQH&#10;BZsKXofsmASzs2F3a+K/7xYEb/N4n7Nc96YRF3K+tqxgPEpAEBdW11wqOPxsnucgfEDW2FgmBVfy&#10;sF4NHpaYadvxN13yUIoYwj5DBVUIbSalLyoy6Ee2JY7cyTqDIUJXSu2wi+GmkS9JkkqDNceGClv6&#10;qKg4579GgQvd7H3qj5+Tfr87Hp463+TXrVKPw/5tASJQH+7im/tLx/mzefoK/+/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CWHDxQAAAN4AAAAPAAAAAAAAAAAAAAAA&#10;AJ8CAABkcnMvZG93bnJldi54bWxQSwUGAAAAAAQABAD3AAAAkQMAAAAA&#10;">
                    <v:imagedata r:id="rId895" o:title=""/>
                  </v:shape>
                  <v:shape id="Picture 3454" o:spid="_x0000_s1090" type="#_x0000_t75" style="position:absolute;left:10539;top:823;width:38;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W9bHIAAAA3gAAAA8AAABkcnMvZG93bnJldi54bWxEj0FrwkAQhe+F/odlCl6kbmpVJLpKFUp7&#10;sNBGweuQnSah2dmwuzXx33cOQm8zvDfvfbPeDq5VFwqx8WzgaZKBIi69bbgycDq+Pi5BxYRssfVM&#10;Bq4UYbu5v1tjbn3PX3QpUqUkhGOOBuqUulzrWNbkME58Ryzatw8Ok6yh0jZgL+Gu1dMsW2iHDUtD&#10;jR3tayp/il9nIKR+vpvF89vz8PlxPo372BbXgzGjh+FlBSrRkP7Nt+t3K/jz5UJ45R2ZQW/+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jlvWxyAAAAN4AAAAPAAAAAAAAAAAA&#10;AAAAAJ8CAABkcnMvZG93bnJldi54bWxQSwUGAAAAAAQABAD3AAAAlAMAAAAA&#10;">
                    <v:imagedata r:id="rId895" o:title=""/>
                  </v:shape>
                  <v:shape id="Picture 3455" o:spid="_x0000_s1091" type="#_x0000_t75" style="position:absolute;left:10539;top:823;width:37;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aUCrFAAAA3gAAAA8AAABkcnMvZG93bnJldi54bWxET01rwkAQvRf8D8sIvZS6sWqw0VXagrQH&#10;BZsKXofsmASzs2F3a+K/7xYEb/N4n7Nc96YRF3K+tqxgPEpAEBdW11wqOPxsnucgfEDW2FgmBVfy&#10;sF4NHpaYadvxN13yUIoYwj5DBVUIbSalLyoy6Ee2JY7cyTqDIUJXSu2wi+GmkS9JkkqDNceGClv6&#10;qKg4579GgQvd7H3qj5+Tfr87Hp463+TXrVKPw/5tASJQH+7im/tLx/mzefoK/+/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2lAqxQAAAN4AAAAPAAAAAAAAAAAAAAAA&#10;AJ8CAABkcnMvZG93bnJldi54bWxQSwUGAAAAAAQABAD3AAAAkQMAAAAA&#10;">
                    <v:imagedata r:id="rId895" o:title=""/>
                  </v:shape>
                  <v:shape id="Picture 3456" o:spid="_x0000_s1092" type="#_x0000_t75" style="position:absolute;left:10539;top:823;width:35;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QaZrGAAAA3gAAAA8AAABkcnMvZG93bnJldi54bWxEj0FvwjAMhe+T9h8iT+I2UqaxsY6AJjRQ&#10;bxuwH2A1XlOtcaomawu/Hh+QuNny83vvW65H36ieulgHNjCbZqCIy2Brrgz8HLePC1AxIVtsApOB&#10;E0VYr+7vlpjbMPCe+kOqlJhwzNGAS6nNtY6lI49xGlpiuf2GzmOStau07XAQc9/opyx70R5rlgSH&#10;LW0clX+Hf2/A7tx3Xz1/0htthtn+/FUccVcYM3kYP95BJRrTTXz9LqzUny9eBUBwZAa9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JBpmsYAAADeAAAADwAAAAAAAAAAAAAA&#10;AACfAgAAZHJzL2Rvd25yZXYueG1sUEsFBgAAAAAEAAQA9wAAAJIDAAAAAA==&#10;">
                    <v:imagedata r:id="rId892" o:title=""/>
                  </v:shape>
                  <v:shape id="Picture 3457" o:spid="_x0000_s1093" type="#_x0000_t75" style="position:absolute;left:10539;top:823;width:33;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czAHDAAAA3gAAAA8AAABkcnMvZG93bnJldi54bWxET9tqwkAQfS/4D8sIfaubFFtt6ioiVvJW&#10;L/2AITvNBrOzIbtNol/fFQTf5nCus1gNthYdtb5yrCCdJCCIC6crLhX8nL5e5iB8QNZYOyYFF/Kw&#10;Wo6eFphp1/OBumMoRQxhn6ECE0KTSekLQxb9xDXEkft1rcUQYVtK3WIfw20tX5PkXVqsODYYbGhj&#10;qDgf/6wCvTP7rpxu6YM2fXq4fucn3OVKPY+H9SeIQEN4iO/uXMf5b/NZCrd34g1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9zMAcMAAADeAAAADwAAAAAAAAAAAAAAAACf&#10;AgAAZHJzL2Rvd25yZXYueG1sUEsFBgAAAAAEAAQA9wAAAI8DAAAAAA==&#10;">
                    <v:imagedata r:id="rId892" o:title=""/>
                  </v:shape>
                  <v:shape id="Picture 3458" o:spid="_x0000_s1094" type="#_x0000_t75" style="position:absolute;left:10539;top:823;width:31;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OUnbDAAAA3gAAAA8AAABkcnMvZG93bnJldi54bWxET9tqwkAQfRf8h2WEvukm0ouNWUWklby1&#10;aj9gyE6zwexsyK5J9Ou7hULf5nCuk29H24ieOl87VpAuEhDEpdM1Vwq+zu/zFQgfkDU2jknBjTxs&#10;N9NJjpl2Ax+pP4VKxBD2GSowIbSZlL40ZNEvXEscuW/XWQwRdpXUHQ4x3DZymSTP0mLNscFgS3tD&#10;5eV0tQr0wXz21eMbvdJ+SI/3j+KMh0Kph9m4W4MINIZ/8Z+70HH+0+plCb/vxBvk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w5SdsMAAADeAAAADwAAAAAAAAAAAAAAAACf&#10;AgAAZHJzL2Rvd25yZXYueG1sUEsFBgAAAAAEAAQA9wAAAI8DAAAAAA==&#10;">
                    <v:imagedata r:id="rId892" o:title=""/>
                  </v:shape>
                  <v:shape id="Picture 3459" o:spid="_x0000_s1095" type="#_x0000_t75" style="position:absolute;left:10539;top:823;width:29;height: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C9+3DAAAA3gAAAA8AAABkcnMvZG93bnJldi54bWxET8lqwzAQvRfyD2ICuTVykjaLEyWU0Abf&#10;sn7AYE0sE2tkLNV2+/VVodDbPN46m11vK9FS40vHCibjBARx7nTJhYLb9eN5CcIHZI2VY1LwRR52&#10;28HTBlPtOj5TewmFiCHsU1RgQqhTKX1uyKIfu5o4cnfXWAwRNoXUDXYx3FZymiRzabHk2GCwpr2h&#10;/HH5tAr0wZza4uWdVrTvJufvY3bFQ6bUaNi/rUEE6sO/+M+d6Tj/dbmYwe878Qa5/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EL37cMAAADeAAAADwAAAAAAAAAAAAAAAACf&#10;AgAAZHJzL2Rvd25yZXYueG1sUEsFBgAAAAAEAAQA9wAAAI8DAAAAAA==&#10;">
                    <v:imagedata r:id="rId892" o:title=""/>
                  </v:shape>
                  <v:shape id="Picture 3460" o:spid="_x0000_s1096" type="#_x0000_t75" style="position:absolute;left:10539;top:823;width:27;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9SBzEAAAA3gAAAA8AAABkcnMvZG93bnJldi54bWxET81Kw0AQvgt9h2UK3uymYtMQuy0iCr2I&#10;WvsAQ3aaTZudTbNjmr69Kwje5uP7ndVm9K0aqI9NYAPzWQaKuAq24drA/uv1rgAVBdliG5gMXCnC&#10;Zj25WWFpw4U/adhJrVIIxxINOJGu1DpWjjzGWeiIE3cIvUdJsK+17fGSwn2r77Ms1x4bTg0OO3p2&#10;VJ12395AXmzP17dQ7JfD+4dbHM/yMuZizO10fHoEJTTKv/jPvbVp/qJYPsDvO+kGvf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C9SBzEAAAA3gAAAA8AAAAAAAAAAAAAAAAA&#10;nwIAAGRycy9kb3ducmV2LnhtbFBLBQYAAAAABAAEAPcAAACQAwAAAAA=&#10;">
                    <v:imagedata r:id="rId896" o:title=""/>
                  </v:shape>
                  <v:shape id="Picture 3461" o:spid="_x0000_s1097" type="#_x0000_t75" style="position:absolute;left:10539;top:823;width:26;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m0xTFAAAA3gAAAA8AAABkcnMvZG93bnJldi54bWxET0trwkAQvhf6H5YpeCm60RIfqauoUOi1&#10;UZDehuyYDWZnY3ZN0n/fLRS8zcf3nPV2sLXoqPWVYwXTSQKCuHC64lLB6fgxXoLwAVlj7ZgU/JCH&#10;7eb5aY2Zdj1/UZeHUsQQ9hkqMCE0mZS+MGTRT1xDHLmLay2GCNtS6hb7GG5rOUuSubRYcWww2NDB&#10;UHHN71bBbmXq1f216/fXNPm+5cP5Mr29KTV6GXbvIAIN4SH+d3/qOD9dLlL4eyfeID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5tMUxQAAAN4AAAAPAAAAAAAAAAAAAAAA&#10;AJ8CAABkcnMvZG93bnJldi54bWxQSwUGAAAAAAQABAD3AAAAkQMAAAAA&#10;">
                    <v:imagedata r:id="rId475" o:title=""/>
                  </v:shape>
                  <v:shape id="Picture 3462" o:spid="_x0000_s1098" type="#_x0000_t75" style="position:absolute;left:10539;top:823;width:24;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0TWPEAAAA3gAAAA8AAABkcnMvZG93bnJldi54bWxET01rwkAQvRf6H5YpeCl1o6LV6CoqFLw2&#10;FcTbkB2zwexszK5J+u9dodDbPN7nrDa9rURLjS8dKxgNExDEudMlFwqOP18fcxA+IGusHJOCX/Kw&#10;Wb++rDDVruNvarNQiBjCPkUFJoQ6ldLnhiz6oauJI3dxjcUQYVNI3WAXw20lx0kykxZLjg0Ga9ob&#10;yq/Z3SrYLky1uL+33e46Tc63rD9dRreJUoO3frsEEagP/+I/90HH+dP55wye78Qb5P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E0TWPEAAAA3gAAAA8AAAAAAAAAAAAAAAAA&#10;nwIAAGRycy9kb3ducmV2LnhtbFBLBQYAAAAABAAEAPcAAACQAwAAAAA=&#10;">
                    <v:imagedata r:id="rId475" o:title=""/>
                  </v:shape>
                  <v:shape id="Picture 3463" o:spid="_x0000_s1099" type="#_x0000_t75" style="position:absolute;left:10539;top:823;width:22;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46PjEAAAA3gAAAA8AAABkcnMvZG93bnJldi54bWxET0trwkAQvhf8D8sIXkrdqPhKXUWFgtem&#10;QultyI7ZYHY2Ztck/feuUOhtPr7nbHa9rURLjS8dK5iMExDEudMlFwrOXx9vKxA+IGusHJOCX/Kw&#10;2w5eNphq1/EntVkoRAxhn6ICE0KdSulzQxb92NXEkbu4xmKIsCmkbrCL4baS0yRZSIslxwaDNR0N&#10;5dfsbhXs16Za31/b7nCdJz+3rP++TG4zpUbDfv8OIlAf/sV/7pOO8+er5RKe78Qb5P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546PjEAAAA3gAAAA8AAAAAAAAAAAAAAAAA&#10;nwIAAGRycy9kb3ducmV2LnhtbFBLBQYAAAAABAAEAPcAAACQAwAAAAA=&#10;">
                    <v:imagedata r:id="rId475" o:title=""/>
                  </v:shape>
                  <v:shape id="Picture 3464" o:spid="_x0000_s1100" type="#_x0000_t75" style="position:absolute;left:10539;top:823;width:2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fIrIAAAA3gAAAA8AAABkcnMvZG93bnJldi54bWxEj0FrwkAQhe+F/odlCr0U3WixauoqWij0&#10;2lSQ3obsmA1mZ2N2TdJ/3zkUepvhvXnvm81u9I3qqYt1YAOzaQaKuAy25srA8et9sgIVE7LFJjAZ&#10;+KEIu+393QZzGwb+pL5IlZIQjjkacCm1udaxdOQxTkNLLNo5dB6TrF2lbYeDhPtGz7PsRXusWRoc&#10;tvTmqLwUN29gv3bN+vbUD4fLIvu+FuPpPLs+G/P4MO5fQSUa07/57/rDCv5itRReeUdm0N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53yKyAAAAN4AAAAPAAAAAAAAAAAA&#10;AAAAAJ8CAABkcnMvZG93bnJldi54bWxQSwUGAAAAAAQABAD3AAAAlAMAAAAA&#10;">
                    <v:imagedata r:id="rId475" o:title=""/>
                  </v:shape>
                  <v:shape id="Picture 3465" o:spid="_x0000_s1101" type="#_x0000_t75" style="position:absolute;left:10539;top:823;width:18;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r2RHFAAAA3gAAAA8AAABkcnMvZG93bnJldi54bWxET01rwkAQvQv+h2WEXkQ3VqwmuootFHpt&#10;WijehuyYDWZnY3ZN0n/vFgre5vE+Z3cYbC06an3lWMFinoAgLpyuuFTw/fU+24DwAVlj7ZgU/JKH&#10;w3482mGmXc+f1OWhFDGEfYYKTAhNJqUvDFn0c9cQR+7sWoshwraUusU+httaPifJi7RYcWww2NCb&#10;oeKS36yCY2rq9Dbt+tfLKjld8+HnvLgulXqaDMctiEBDeIj/3R86zl9t1in8vRNvkP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q9kRxQAAAN4AAAAPAAAAAAAAAAAAAAAA&#10;AJ8CAABkcnMvZG93bnJldi54bWxQSwUGAAAAAAQABAD3AAAAkQMAAAAA&#10;">
                    <v:imagedata r:id="rId475" o:title=""/>
                  </v:shape>
                  <v:shape id="Picture 3466" o:spid="_x0000_s1102" type="#_x0000_t75" style="position:absolute;left:10539;top:823;width:16;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EAKvHAAAA3gAAAA8AAABkcnMvZG93bnJldi54bWxEj0FrwzAMhe+D/QejwS5jdbrRkmZ1Szco&#10;7Lq0MHYTsRqHxnIau0n676fDYDcJPb33vvV28q0aqI9NYAPzWQaKuAq24drA8bB/zkHFhGyxDUwG&#10;bhRhu7m/W2Nhw8hfNJSpVmLCsUADLqWu0DpWjjzGWeiI5XYKvccka19r2+Mo5r7VL1m21B4blgSH&#10;HX04qs7l1RvYrVy7uj4N4/t5kf1cyun7NL+8GvP4MO3eQCWa0r/47/vTSv1FnguA4MgMevM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REAKvHAAAA3gAAAA8AAAAAAAAAAAAA&#10;AAAAnwIAAGRycy9kb3ducmV2LnhtbFBLBQYAAAAABAAEAPcAAACTAwAAAAA=&#10;">
                    <v:imagedata r:id="rId475" o:title=""/>
                  </v:shape>
                  <v:shape id="Picture 3467" o:spid="_x0000_s1103" type="#_x0000_t75" style="position:absolute;left:10539;top:823;width:15;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zq1fFAAAA3gAAAA8AAABkcnMvZG93bnJldi54bWxET01rwkAQvQv9D8sUehHdpFZJU1eRloLF&#10;k1HQ45CdJrHZ2bC71fjvuwXB2zze58yXvWnFmZxvLCtIxwkI4tLqhisF+93nKAPhA7LG1jIpuJKH&#10;5eJhMMdc2wtv6VyESsQQ9jkqqEPocil9WZNBP7YdceS+rTMYInSV1A4vMdy08jlJZtJgw7Ghxo7e&#10;ayp/il+j4PUlXW02E7cfTsuPE50m9qs4HJV6euxXbyAC9eEuvrnXOs6fZlkK/+/EG+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M6tXxQAAAN4AAAAPAAAAAAAAAAAAAAAA&#10;AJ8CAABkcnMvZG93bnJldi54bWxQSwUGAAAAAAQABAD3AAAAkQMAAAAA&#10;">
                    <v:imagedata r:id="rId472" o:title=""/>
                  </v:shape>
                  <v:shape id="Picture 3468" o:spid="_x0000_s1104" type="#_x0000_t75" style="position:absolute;left:10539;top:823;width:13;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hNSDFAAAA3gAAAA8AAABkcnMvZG93bnJldi54bWxET01rwkAQvRf6H5YpeCl1o1ZJo6uIIlg8&#10;NQrtcciOSTQ7G3ZXjf++WxB6m8f7nNmiM424kvO1ZQWDfgKCuLC65lLBYb95S0H4gKyxsUwK7uRh&#10;MX9+mmGm7Y2/6JqHUsQQ9hkqqEJoMyl9UZFB37ctceSO1hkMEbpSaoe3GG4aOUySiTRYc2yosKVV&#10;RcU5vxgFH++D5W43cofXcbE+0WlkP/PvH6V6L91yCiJQF/7FD/dWx/njNB3C3zvxBj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4TUgxQAAAN4AAAAPAAAAAAAAAAAAAAAA&#10;AJ8CAABkcnMvZG93bnJldi54bWxQSwUGAAAAAAQABAD3AAAAkQMAAAAA&#10;">
                    <v:imagedata r:id="rId472" o:title=""/>
                  </v:shape>
                  <v:shape id="Picture 3469" o:spid="_x0000_s1105" type="#_x0000_t75" style="position:absolute;left:10539;top:823;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tkLvFAAAA3gAAAA8AAABkcnMvZG93bnJldi54bWxET01rwkAQvRf8D8sIXkrd2NQSo6tIS8Hi&#10;ySi0xyE7JtHsbNhdNf77bqHQ2zze5yxWvWnFlZxvLCuYjBMQxKXVDVcKDvuPpwyED8gaW8uk4E4e&#10;VsvBwwJzbW+8o2sRKhFD2OeooA6hy6X0ZU0G/dh2xJE7WmcwROgqqR3eYrhp5XOSvEqDDceGGjt6&#10;q6k8FxejYPYyWW+3qTs8Tsv3E51S+1l8fSs1GvbrOYhAffgX/7k3Os6fZlkKv+/EG+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rZC7xQAAAN4AAAAPAAAAAAAAAAAAAAAA&#10;AJ8CAABkcnMvZG93bnJldi54bWxQSwUGAAAAAAQABAD3AAAAkQMAAAAA&#10;">
                    <v:imagedata r:id="rId472" o:title=""/>
                  </v:shape>
                  <v:shape id="Picture 3470" o:spid="_x0000_s1106" type="#_x0000_t75" style="position:absolute;left:10539;top:823;width:9;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1ECM/FAAAA3gAAAA8AAABkcnMvZG93bnJldi54bWxET0trwkAQvhf8D8sIvZS6sT6I0VXEUmjx&#10;ZBTqcciOSTQ7G3a3mv77bkHwNh/fcxarzjTiSs7XlhUMBwkI4sLqmksFh/3HawrCB2SNjWVS8Ese&#10;Vsve0wIzbW+8o2seShFD2GeooAqhzaT0RUUG/cC2xJE7WWcwROhKqR3eYrhp5FuSTKXBmmNDhS1t&#10;Kiou+Y9RMBsP19vtyB1eJsX7mc4j+5V/H5V67nfrOYhAXXiI7+5PHedP0nQM/+/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9RAjPxQAAAN4AAAAPAAAAAAAAAAAAAAAA&#10;AJ8CAABkcnMvZG93bnJldi54bWxQSwUGAAAAAAQABAD3AAAAkQMAAAAA&#10;">
                    <v:imagedata r:id="rId472" o:title=""/>
                  </v:shape>
                </v:group>
                <v:group id="Group 3471" o:spid="_x0000_s1107" style="position:absolute;left:10539;top:823;width:7;height:4" coordorigin="10539,823" coordsize="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IkrncQAAADeAAAA&#10;DwAAAAAAAAAAAAAAAACqAgAAZHJzL2Rvd25yZXYueG1sUEsFBgAAAAAEAAQA+gAAAJsDAAAAAA==&#10;">
                  <v:shape id="Freeform 3472" o:spid="_x0000_s1108" style="position:absolute;left:10539;top:823;width:7;height:4;visibility:visible;mso-wrap-style:square;v-text-anchor:top" coordsize="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y55MIA&#10;AADeAAAADwAAAGRycy9kb3ducmV2LnhtbERPTYvCMBC9L+x/CLPgRdbUBaVUo4gorDdrRdjb0Ixt&#10;sZmUJGr990YQ9jaP9znzZW9acSPnG8sKxqMEBHFpdcOVgmOx/U5B+ICssbVMCh7kYbn4/Jhjpu2d&#10;c7odQiViCPsMFdQhdJmUvqzJoB/ZjjhyZ+sMhghdJbXDeww3rfxJkqk02HBsqLGjdU3l5XA1Cpo/&#10;W+6G46ogngw3p4fLT2GfKzX46lczEIH68C9+u391nD9J0ym83ok3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zLnkwgAAAN4AAAAPAAAAAAAAAAAAAAAAAJgCAABkcnMvZG93&#10;bnJldi54bWxQSwUGAAAAAAQABAD1AAAAhwMAAAAA&#10;" path="m7,l5,r,3l,3,,4r7,l7,e" filled="f" stroked="f">
                    <v:path arrowok="t" o:connecttype="custom" o:connectlocs="7,823;5,823;5,826;0,826;0,827;7,827;7,823" o:connectangles="0,0,0,0,0,0,0"/>
                  </v:shape>
                </v:group>
                <v:group id="Group 3473" o:spid="_x0000_s1109" style="position:absolute;left:10539;top:823;width:5;height:3" coordorigin="10539,823"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8XEHHFAAAA3gAA&#10;AA8AAAAAAAAAAAAAAAAAqgIAAGRycy9kb3ducmV2LnhtbFBLBQYAAAAABAAEAPoAAACcAwAAAAA=&#10;">
                  <v:shape id="Freeform 3474" o:spid="_x0000_s1110" style="position:absolute;left:10539;top:823;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g5b8cA&#10;AADeAAAADwAAAGRycy9kb3ducmV2LnhtbESPT2vCQBDF74V+h2UK3urG0j8hdZUi1YoHoSricchO&#10;k2B2NuyuMf32nYPQ2wzvzXu/mc4H16qeQmw8G5iMM1DEpbcNVwYO++VjDiomZIutZzLwSxHms/u7&#10;KRbWX/mb+l2qlIRwLNBAnVJXaB3LmhzGse+IRfvxwWGSNVTaBrxKuGv1U5a9aocNS0ONHS1qKs+7&#10;izPQfy3C29CdNku9ao56u3qmT782ZvQwfLyDSjSkf/Ptem0F/yXPhVfekRn07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oOW/HAAAA3gAAAA8AAAAAAAAAAAAAAAAAmAIAAGRy&#10;cy9kb3ducmV2LnhtbFBLBQYAAAAABAAEAPUAAACMAwAAAAA=&#10;" path="m5,l3,r,2l,2,,3r5,l5,e" filled="f" stroked="f">
                    <v:path arrowok="t" o:connecttype="custom" o:connectlocs="5,823;3,823;3,825;0,825;0,826;5,826;5,823" o:connectangles="0,0,0,0,0,0,0"/>
                  </v:shape>
                </v:group>
                <v:group id="Group 3475" o:spid="_x0000_s1111" style="position:absolute;left:10539;top:823;width:4;height:2" coordorigin="10539,823" coordsize="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QhmMQAAADeAAAADwAAAGRycy9kb3ducmV2LnhtbERPTWvCQBC9F/wPywi9&#10;1U0US4yuIqKlBylUBfE2ZMckmJ0N2TWJ/74rCL3N433OYtWbSrTUuNKygngUgSDOrC45V3A67j4S&#10;EM4ja6wsk4IHOVgtB28LTLXt+Jfag89FCGGXooLC+zqV0mUFGXQjWxMH7mobgz7AJpe6wS6Em0qO&#10;o+hTGiw5NBRY06ag7Ha4GwVfHXbrSbxt97fr5nE5Tn/O+5iUeh/26zkIT73/F7/c3zrMnybJD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cQhmMQAAADeAAAA&#10;DwAAAAAAAAAAAAAAAACqAgAAZHJzL2Rvd25yZXYueG1sUEsFBgAAAAAEAAQA+gAAAJsDAAAAAA==&#10;">
                  <v:shape id="Freeform 3476" o:spid="_x0000_s1112" style="position:absolute;left:10539;top:823;width:4;height:2;visibility:visible;mso-wrap-style:square;v-text-anchor:top" coordsize="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NWM8UA&#10;AADeAAAADwAAAGRycy9kb3ducmV2LnhtbESPzW4CMQyE75V4h8hI3EoWUPlZCAghUbihQh/AbMxm&#10;xcZZbQJs374+VOrNlscz8602na/Vk9pYBTYwGmagiItgKy4NfF/273NQMSFbrAOTgR+KsFn33laY&#10;2/DiL3qeU6nEhGOOBlxKTa51LBx5jMPQEMvtFlqPSda21LbFl5j7Wo+zbKo9ViwJDhvaOSru54c3&#10;MDslv+jGl6rczY7IV3c4fDYTYwb9brsElahL/+K/76OV+h/zhQAIjs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c1YzxQAAAN4AAAAPAAAAAAAAAAAAAAAAAJgCAABkcnMv&#10;ZG93bnJldi54bWxQSwUGAAAAAAQABAD1AAAAigMAAAAA&#10;" path="m3,l2,r,1l,1,,2r3,l3,e" filled="f" stroked="f">
                    <v:path arrowok="t" o:connecttype="custom" o:connectlocs="3,823;2,823;2,824;0,824;0,825;3,825;3,823" o:connectangles="0,0,0,0,0,0,0"/>
                  </v:shape>
                </v:group>
                <v:group id="Group 3477" o:spid="_x0000_s1113" style="position:absolute;left:10539;top:823;width:2;height:2" coordorigin="10539,823"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mu7Q8QAAADeAAAADwAAAGRycy9kb3ducmV2LnhtbERPTYvCMBC9C/sfwgh7&#10;07S7KG41ioi7eBBBXRBvQzO2xWZSmtjWf28Ewds83ufMFp0pRUO1KywriIcRCOLU6oIzBf/H38EE&#10;hPPIGkvLpOBODhbzj94ME21b3lNz8JkIIewSVJB7XyVSujQng25oK+LAXWxt0AdYZ1LX2IZwU8qv&#10;KBpLgwWHhhwrWuWUXg83o+CvxXb5Ha+b7fWyup+Po91pG5NSn/1uOQXhqfNv8cu90WH+aPITw/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mu7Q8QAAADeAAAA&#10;DwAAAAAAAAAAAAAAAACqAgAAZHJzL2Rvd25yZXYueG1sUEsFBgAAAAAEAAQA+gAAAJsDAAAAAA==&#10;">
                  <v:shape id="Freeform 3478" o:spid="_x0000_s1114" style="position:absolute;left:10539;top:823;width:2;height:2;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cdOsUA&#10;AADeAAAADwAAAGRycy9kb3ducmV2LnhtbERP22rCQBB9L/Qflin4phtjrTF1lVKRlpbiFfo6ZMck&#10;mJ2N2VXTv3cFoW9zONeZzFpTiTM1rrSsoN+LQBBnVpecK9htF90EhPPIGivLpOCPHMymjw8TTLW9&#10;8JrOG5+LEMIuRQWF93UqpcsKMuh6tiYO3N42Bn2ATS51g5cQbioZR9GLNFhyaCiwpveCssPmZBSM&#10;2p+YD8/LHc5Xv8lXfhwcv/lDqc5T+/YKwlPr/8V396cO84fJOIbbO+EG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Rx06xQAAAN4AAAAPAAAAAAAAAAAAAAAAAJgCAABkcnMv&#10;ZG93bnJldi54bWxQSwUGAAAAAAQABAD1AAAAigMAAAAA&#10;" path="m,l2,r,1l,1,,e" filled="f" stroked="f">
                    <v:path arrowok="t" o:connecttype="custom" o:connectlocs="0,1646;2,1646;2,1648;0,1648;0,1646" o:connectangles="0,0,0,0,0"/>
                  </v:shape>
                </v:group>
                <v:group id="Group 3479" o:spid="_x0000_s1115" style="position:absolute;left:10539;top:853;width:62;height:2" coordorigin="10539,853" coordsize="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fWAr8QAAADeAAAADwAAAGRycy9kb3ducmV2LnhtbERPS4vCMBC+L/gfwgje&#10;1rSKi1uNIqKyB1nwAYu3oRnbYjMpTWzrv98Igrf5+J4zX3amFA3VrrCsIB5GIIhTqwvOFJxP288p&#10;COeRNZaWScGDHCwXvY85Jtq2fKDm6DMRQtglqCD3vkqkdGlOBt3QVsSBu9raoA+wzqSusQ3hppSj&#10;KPqSBgsODTlWtM4pvR3vRsGuxXY1jjfN/nZdPy6nye/fPialBv1uNQPhqfNv8cv9o8P8yfR7D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fWAr8QAAADeAAAA&#10;DwAAAAAAAAAAAAAAAACqAgAAZHJzL2Rvd25yZXYueG1sUEsFBgAAAAAEAAQA+gAAAJsDAAAAAA==&#10;">
                  <v:shape id="Freeform 3480" o:spid="_x0000_s1116" style="position:absolute;left:10539;top:853;width:62;height: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VANsUA&#10;AADeAAAADwAAAGRycy9kb3ducmV2LnhtbERP22rCQBB9L/gPywh9q5tKLSa6ilgCFaTQeHkestNs&#10;2uxsmt2a+PduodC3OZzrLNeDbcSFOl87VvA4SUAQl07XXCk4HvKHOQgfkDU2jknBlTysV6O7JWba&#10;9fxOlyJUIoawz1CBCaHNpPSlIYt+4lriyH24zmKIsKuk7rCP4baR0yR5lhZrjg0GW9oaKr+KH6vg&#10;7dybl7Qw03TW7/Pd53eTu+NJqfvxsFmACDSEf/Gf+1XH+bN5+gS/78Qb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lUA2xQAAAN4AAAAPAAAAAAAAAAAAAAAAAJgCAABkcnMv&#10;ZG93bnJldi54bWxQSwUGAAAAAAQABAD1AAAAigMAAAAA&#10;" path="m,l62,r,1l,1,,e" filled="f" stroked="f">
                    <v:path arrowok="t" o:connecttype="custom" o:connectlocs="0,853;62,853;62,854;0,854;0,853" o:connectangles="0,0,0,0,0"/>
                  </v:shape>
                </v:group>
                <v:group id="Group 3481" o:spid="_x0000_s1117" style="position:absolute;left:10599;top:823;width:2;height:31" coordorigin="10599,823" coordsize="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C9QMQAAADeAAAADwAAAGRycy9kb3ducmV2LnhtbERPTWvCQBC9F/wPywje&#10;6iZKikZXEaniQQpVQbwN2TEJZmdDdpvEf+8WCr3N433Oct2bSrTUuNKygngcgSDOrC45V3A5795n&#10;IJxH1lhZJgVPcrBeDd6WmGrb8Te1J5+LEMIuRQWF93UqpcsKMujGtiYO3N02Bn2ATS51g10IN5Wc&#10;RNGHNFhyaCiwpm1B2eP0YxTsO+w20/izPT7u2+ftnHxdjzEpNRr2mwUIT73/F/+5DzrMT2bzBH7f&#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VC9QMQAAADeAAAA&#10;DwAAAAAAAAAAAAAAAACqAgAAZHJzL2Rvd25yZXYueG1sUEsFBgAAAAAEAAQA+gAAAJsDAAAAAA==&#10;">
                  <v:shape id="Freeform 3482" o:spid="_x0000_s1118" style="position:absolute;left:10599;top:823;width:2;height:31;visibility:visible;mso-wrap-style:square;v-text-anchor:top" coordsize="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c8QA&#10;AADeAAAADwAAAGRycy9kb3ducmV2LnhtbERPS4vCMBC+C/6HMAveNF1BsV2jiCDsZQ8+WOhtaKYP&#10;bCa1iW31128WBG/z8T1nvR1MLTpqXWVZwecsAkGcWV1xoeByPkxXIJxH1lhbJgUPcrDdjEdrTLTt&#10;+UjdyRcihLBLUEHpfZNI6bKSDLqZbYgDl9vWoA+wLaRusQ/hppbzKFpKgxWHhhIb2peUXU93o+Ce&#10;37Ku2vd1+nv2z/RyjKP8J1Zq8jHsvkB4Gvxb/HJ/6zB/sYqX8P9OuEF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v3PEAAAA3gAAAA8AAAAAAAAAAAAAAAAAmAIAAGRycy9k&#10;b3ducmV2LnhtbFBLBQYAAAAABAAEAPUAAACJAwAAAAA=&#10;" path="m,l2,r,31l,31,,e" filled="f" stroked="f">
                    <v:path arrowok="t" o:connecttype="custom" o:connectlocs="0,823;2,823;2,854;0,854;0,823" o:connectangles="0,0,0,0,0"/>
                  </v:shape>
                </v:group>
                <v:group id="Group 3483" o:spid="_x0000_s1119" style="position:absolute;left:10539;top:823;width:62;height:2" coordorigin="10539,823" coordsize="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6GrMUAAADeAAAADwAAAGRycy9kb3ducmV2LnhtbERPS2vCQBC+F/wPywje&#10;dBOLVaOriLSlBxF8gHgbsmMSzM6G7JrEf98tCL3Nx/ec5bozpWiodoVlBfEoAkGcWl1wpuB8+hrO&#10;QDiPrLG0TAqe5GC96r0tMdG25QM1R5+JEMIuQQW591UipUtzMuhGtiIO3M3WBn2AdSZ1jW0IN6Uc&#10;R9GHNFhwaMixom1O6f34MAq+W2w37/Fns7vfts/rabK/7GJSatDvNgsQnjr/L365f3SYP5nN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OhqzFAAAA3gAA&#10;AA8AAAAAAAAAAAAAAAAAqgIAAGRycy9kb3ducmV2LnhtbFBLBQYAAAAABAAEAPoAAACcAwAAAAA=&#10;">
                  <v:shape id="Freeform 3484" o:spid="_x0000_s1120" style="position:absolute;left:10539;top:823;width:62;height: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hKM8cA&#10;AADeAAAADwAAAGRycy9kb3ducmV2LnhtbESPQUvDQBCF70L/wzIFb3bTQqVJuy1FCSiIYKyeh+w0&#10;G83OxuzaxH/vHARvM7w3732zO0y+UxcaYhvYwHKRgSKug225MXB6LW82oGJCttgFJgM/FOGwn13t&#10;sLBh5Be6VKlREsKxQAMupb7QOtaOPMZF6IlFO4fBY5J1aLQdcJRw3+lVlt1qjy1Lg8Oe7hzVn9W3&#10;N/D8Prr7vHKrfD0+lY8fX10ZTm/GXM+n4xZUoin9m/+uH6zgrze58Mo7MoP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DYSjPHAAAA3gAAAA8AAAAAAAAAAAAAAAAAmAIAAGRy&#10;cy9kb3ducmV2LnhtbFBLBQYAAAAABAAEAPUAAACMAwAAAAA=&#10;" path="m,l62,r,2l,2,,e" filled="f" stroked="f">
                    <v:path arrowok="t" o:connecttype="custom" o:connectlocs="0,823;62,823;62,825;0,825;0,823" o:connectangles="0,0,0,0,0"/>
                  </v:shape>
                </v:group>
                <v:group id="Group 3485" o:spid="_x0000_s1121" style="position:absolute;left:10539;top:823;width:2;height:31" coordorigin="10539,823" coordsize="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23RcQAAADeAAAADwAAAGRycy9kb3ducmV2LnhtbERPS4vCMBC+C/6HMMLe&#10;NK3iotUoIuuyB1nwAeJtaMa22ExKk23rv98Igrf5+J6zXHemFA3VrrCsIB5FIIhTqwvOFJxPu+EM&#10;hPPIGkvLpOBBDtarfm+JibYtH6g5+kyEEHYJKsi9rxIpXZqTQTeyFXHgbrY26AOsM6lrbEO4KeU4&#10;ij6lwYJDQ44VbXNK78c/o+C7xXYzib+a/f22fVxP09/LPialPgbdZgHCU+ff4pf7R4f509l8D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B23RcQAAADeAAAA&#10;DwAAAAAAAAAAAAAAAACqAgAAZHJzL2Rvd25yZXYueG1sUEsFBgAAAAAEAAQA+gAAAJsDAAAAAA==&#10;">
                  <v:shape id="Freeform 3486" o:spid="_x0000_s1122" style="position:absolute;left:10539;top:823;width:2;height:31;visibility:visible;mso-wrap-style:square;v-text-anchor:top" coordsize="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wYhsgA&#10;AADeAAAADwAAAGRycy9kb3ducmV2LnhtbESPS2vDMBCE74X+B7GF3hophZTajRJCINBLDnkQyG2x&#10;1g9qrRxLsd3++u6h0NsuOzsz33I9+VYN1McmsIX5zIAiLoJruLJwPu1e3kHFhOywDUwWvinCevX4&#10;sMTchZEPNBxTpcSEY44W6pS6XOtY1OQxzkJHLLcy9B6TrH2lXY+jmPtWvxrzpj02LAk1drStqfg6&#10;3r2Fe3krhmY7ttfLKf1cz4fMlPvM2uenafMBKtGU/sV/359O6i8yIwCCIzPo1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vBiGyAAAAN4AAAAPAAAAAAAAAAAAAAAAAJgCAABk&#10;cnMvZG93bnJldi54bWxQSwUGAAAAAAQABAD1AAAAjQMAAAAA&#10;" path="m,l2,r,31l,31,,e" filled="f" stroked="f">
                    <v:path arrowok="t" o:connecttype="custom" o:connectlocs="0,823;2,823;2,854;0,854;0,823" o:connectangles="0,0,0,0,0"/>
                  </v:shape>
                </v:group>
                <v:group id="Group 3487" o:spid="_x0000_s1123" style="position:absolute;left:10459;top:805;width:2;height:66" coordorigin="10459,805"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SAIVnFAAAA3gAA&#10;AA8AAAAAAAAAAAAAAAAAqgIAAGRycy9kb3ducmV2LnhtbFBLBQYAAAAABAAEAPoAAACcAwAAAAA=&#10;">
                  <v:shape id="Freeform 3488" o:spid="_x0000_s1124" style="position:absolute;left:10459;top:805;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vSOMMA&#10;AADeAAAADwAAAGRycy9kb3ducmV2LnhtbERP32vCMBB+F/Y/hBv4pskK6uyaypgIPg3mFHw8m1tb&#10;1lxKEm333y+DgW/38f28YjPaTtzIh9axhqe5AkFcOdNyreH4uZs9gwgR2WDnmDT8UIBN+TApMDdu&#10;4A+6HWItUgiHHDU0Mfa5lKFqyGKYu544cV/OW4wJ+loaj0MKt53MlFpKiy2nhgZ7emuo+j5crQYK&#10;75dKZYPbrs6ZXx7jaRFwp/X0cXx9ARFpjHfxv3tv0vzFWmXw9066QZ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vSOMMAAADeAAAADwAAAAAAAAAAAAAAAACYAgAAZHJzL2Rv&#10;d25yZXYueG1sUEsFBgAAAAAEAAQA9QAAAIgDAAAAAA==&#10;" path="m,l2,r,66l,66,,e" filled="f" stroked="f">
                    <v:path arrowok="t" o:connecttype="custom" o:connectlocs="0,805;2,805;2,871;0,871;0,805" o:connectangles="0,0,0,0,0"/>
                  </v:shape>
                  <v:shape id="Picture 3489" o:spid="_x0000_s1125" type="#_x0000_t75" style="position:absolute;left:10444;top:805;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IF4/FAAAA3gAAAA8AAABkcnMvZG93bnJldi54bWxET0trwkAQvhf8D8sI3upGY6XGbETER6EH&#10;0fZQb0N2TILZ2ZBdY/rvu4VCb/PxPSdd9aYWHbWusqxgMo5AEOdWV1wo+PzYPb+CcB5ZY22ZFHyT&#10;g1U2eEox0fbBJ+rOvhAhhF2CCkrvm0RKl5dk0I1tQxy4q20N+gDbQuoWHyHc1HIaRXNpsOLQUGJD&#10;m5Ly2/luFHx17r1fHGZTs5fb+LiX8QXnB6VGw369BOGp9//iP/ebDvNfFlEMv++EG2T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CBePxQAAAN4AAAAPAAAAAAAAAAAAAAAA&#10;AJ8CAABkcnMvZG93bnJldi54bWxQSwUGAAAAAAQABAD3AAAAkQMAAAAA&#10;">
                    <v:imagedata r:id="rId897" o:title=""/>
                  </v:shape>
                </v:group>
                <v:group id="Group 3490" o:spid="_x0000_s1126" style="position:absolute;left:10427;top:805;width:2;height:66" coordorigin="10427,805"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eCwcUAAADeAAAADwAAAGRycy9kb3ducmV2LnhtbERPTWvCQBC9F/wPywje&#10;6iZqxEZXEbGlh1CoFkpvQ3ZMgtnZkF2T+O/dQqG3ebzP2ewGU4uOWldZVhBPIxDEudUVFwq+zq/P&#10;KxDOI2usLZOCOznYbUdPG0y17fmTupMvRAhhl6KC0vsmldLlJRl0U9sQB+5iW4M+wLaQusU+hJta&#10;zqJoKQ1WHBpKbOhQUn493YyCtx77/Tw+dtn1crj/nJOP7ywmpSbjYb8G4Wnw/+I/97sO85OXaAG/&#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T3gsHFAAAA3gAA&#10;AA8AAAAAAAAAAAAAAAAAqgIAAGRycy9kb3ducmV2LnhtbFBLBQYAAAAABAAEAPoAAACcAwAAAAA=&#10;">
                  <v:shape id="Freeform 3491" o:spid="_x0000_s1127" style="position:absolute;left:10427;top:805;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JKTMIA&#10;AADeAAAADwAAAGRycy9kb3ducmV2LnhtbERP32vCMBB+F/Y/hBv4pskKdbMziiiCT8Kcgz2eza0t&#10;ay4libb+90YY7O0+vp+3WA22FVfyoXGs4WWqQBCXzjRcaTh97iZvIEJENtg6Jg03CrBaPo0WWBjX&#10;8wddj7ESKYRDgRrqGLtCylDWZDFMXUecuB/nLcYEfSWNxz6F21ZmSs2kxYZTQ40dbWoqf48Xq4HC&#10;4VyqrHfb1+/Mz07xKw+403r8PKzfQUQa4r/4z703aX4+Vzk83kk3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YkpMwgAAAN4AAAAPAAAAAAAAAAAAAAAAAJgCAABkcnMvZG93&#10;bnJldi54bWxQSwUGAAAAAAQABAD1AAAAhwMAAAAA&#10;" path="m,l2,r,66l,66,,e" filled="f" stroked="f">
                    <v:path arrowok="t" o:connecttype="custom" o:connectlocs="0,805;2,805;2,871;0,871;0,805" o:connectangles="0,0,0,0,0"/>
                  </v:shape>
                </v:group>
                <v:group id="Group 3492" o:spid="_x0000_s1128" style="position:absolute;left:10412;top:805;width:2;height:66" coordorigin="10412,805"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m5LcQAAADeAAAADwAAAGRycy9kb3ducmV2LnhtbERPTYvCMBC9C/sfwgh7&#10;07S7KG41ioi7eBBBXRBvQzO2xWZSmtjWf28Ewds83ufMFp0pRUO1KywriIcRCOLU6oIzBf/H38EE&#10;hPPIGkvLpOBODhbzj94ME21b3lNz8JkIIewSVJB7XyVSujQng25oK+LAXWxt0AdYZ1LX2IZwU8qv&#10;KBpLgwWHhhwrWuWUXg83o+CvxXb5Ha+b7fWyup+Po91pG5NSn/1uOQXhqfNv8cu90WH+6Ccaw/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2m5LcQAAADeAAAA&#10;DwAAAAAAAAAAAAAAAACqAgAAZHJzL2Rvd25yZXYueG1sUEsFBgAAAAAEAAQA+gAAAJsDAAAAAA==&#10;">
                  <v:shape id="Freeform 3493" o:spid="_x0000_s1129" style="position:absolute;left:10412;top:805;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xxoMMA&#10;AADeAAAADwAAAGRycy9kb3ducmV2LnhtbERP32vCMBB+H+x/CCfsbSYW1K0ay1AKPglTB3s8m1tb&#10;1lxKktn635vBYG/38f28dTHaTlzJh9axhtlUgSCunGm51nA+lc8vIEJENtg5Jg03ClBsHh/WmBs3&#10;8Dtdj7EWKYRDjhqaGPtcylA1ZDFMXU+cuC/nLcYEfS2NxyGF205mSi2kxZZTQ4M9bRuqvo8/VgOF&#10;w6VS2eB2y8/ML87xYx6w1PppMr6tQEQa47/4z703af78VS3h9510g9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xxoMMAAADeAAAADwAAAAAAAAAAAAAAAACYAgAAZHJzL2Rv&#10;d25yZXYueG1sUEsFBgAAAAAEAAQA9QAAAIgDAAAAAA==&#10;" path="m,l1,r,66l,66,,e" filled="f" stroked="f">
                    <v:path arrowok="t" o:connecttype="custom" o:connectlocs="0,805;1,805;1,871;0,871;0,805" o:connectangles="0,0,0,0,0"/>
                  </v:shape>
                </v:group>
                <v:group id="Group 3494" o:spid="_x0000_s1130" style="position:absolute;left:10395;top:805;width:2;height:66" coordorigin="10395,805"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bqIxMcAAADe&#10;AAAADwAAAAAAAAAAAAAAAACqAgAAZHJzL2Rvd25yZXYueG1sUEsFBgAAAAAEAAQA+gAAAJ4DAAAA&#10;AA==&#10;">
                  <v:shape id="Freeform 3495" o:spid="_x0000_s1131" style="position:absolute;left:10395;top:805;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9AScIA&#10;AADeAAAADwAAAGRycy9kb3ducmV2LnhtbERPS2sCMRC+F/wPYQRvNemCVlejiCJ4KtQH9DjdjLtL&#10;N5Mlie76702h0Nt8fM9ZrnvbiDv5UDvW8DZWIIgLZ2ouNZxP+9cZiBCRDTaOScODAqxXg5cl5sZ1&#10;/En3YyxFCuGQo4YqxjaXMhQVWQxj1xIn7uq8xZigL6Xx2KVw28hMqam0WHNqqLClbUXFz/FmNVD4&#10;+C5U1rnd+1fmp+d4mQTcaz0a9psFiEh9/Bf/uQ8mzZ/M1Rx+30k3y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L0BJwgAAAN4AAAAPAAAAAAAAAAAAAAAAAJgCAABkcnMvZG93&#10;bnJldi54bWxQSwUGAAAAAAQABAD1AAAAhwMAAAAA&#10;" path="m,l2,r,66l,66,,e" filled="f" stroked="f">
                    <v:path arrowok="t" o:connecttype="custom" o:connectlocs="0,805;2,805;2,871;0,871;0,805" o:connectangles="0,0,0,0,0"/>
                  </v:shape>
                </v:group>
                <v:group id="Group 3496" o:spid="_x0000_s1132" style="position:absolute;left:10459;top:917;width:2;height:66" coordorigin="10459,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hUSH8cAAADe&#10;AAAADwAAAAAAAAAAAAAAAACqAgAAZHJzL2Rvd25yZXYueG1sUEsFBgAAAAAEAAQA+gAAAJ4DAAAA&#10;AA==&#10;">
                  <v:shape id="Freeform 3497" o:spid="_x0000_s1133" style="position:absolute;left:10459;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DaksMA&#10;AADeAAAADwAAAGRycy9kb3ducmV2LnhtbERPTWvCQBC9F/oflin0VjcJaNvoJpQWoSdBTaHHMTsm&#10;wexs2N2a+O9dQehtHu9zVuVkenEm5zvLCtJZAoK4trrjRkG1X7+8gfABWWNvmRRcyENZPD6sMNd2&#10;5C2dd6ERMYR9jgraEIZcSl+3ZNDP7EAcuaN1BkOErpHa4RjDTS+zJFlIgx3HhhYH+mypPu3+jALy&#10;m0OdZKP9ev3N3KIKP3OPa6Wen6aPJYhAU/gX393fOs6fv6cp3N6JN8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DaksMAAADeAAAADwAAAAAAAAAAAAAAAACYAgAAZHJzL2Rv&#10;d25yZXYueG1sUEsFBgAAAAAEAAQA9QAAAIgDAAAAAA==&#10;" path="m,l2,r,66l,66,,e" filled="f" stroked="f">
                    <v:path arrowok="t" o:connecttype="custom" o:connectlocs="0,917;2,917;2,983;0,983;0,917" o:connectangles="0,0,0,0,0"/>
                  </v:shape>
                  <v:shape id="Picture 3498" o:spid="_x0000_s1134" type="#_x0000_t75" style="position:absolute;left:10444;top:917;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d9zTEAAAA3gAAAA8AAABkcnMvZG93bnJldi54bWxET0uLwjAQvgv7H8IseBFNLSjbahQRBE8L&#10;PmA9Ds3YVJtJaaJWf/1mYcHbfHzPmS87W4s7tb5yrGA8SkAQF05XXCo4HjbDLxA+IGusHZOCJ3lY&#10;Lj56c8y1e/CO7vtQihjCPkcFJoQml9IXhiz6kWuII3d2rcUQYVtK3eIjhttapkkylRYrjg0GG1ob&#10;Kq77m1WQbibZd72rXqeBzczl9nNYna4vpfqf3WoGIlAX3uJ/91bH+ZNsnMLfO/EG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d9zTEAAAA3gAAAA8AAAAAAAAAAAAAAAAA&#10;nwIAAGRycy9kb3ducmV2LnhtbFBLBQYAAAAABAAEAPcAAACQAwAAAAA=&#10;">
                    <v:imagedata r:id="rId898" o:title=""/>
                  </v:shape>
                </v:group>
                <v:group id="Group 3499" o:spid="_x0000_s1135" style="position:absolute;left:10427;top:917;width:2;height:66" coordorigin="10427,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eMaMQAAADeAAAADwAAAGRycy9kb3ducmV2LnhtbERPTYvCMBC9C/sfwgh7&#10;07QriluNIuIuexBBXRBvQzO2xWZSmtjWf28Ewds83ufMl50pRUO1KywriIcRCOLU6oIzBf/Hn8EU&#10;hPPIGkvLpOBODpaLj94cE21b3lNz8JkIIewSVJB7XyVSujQng25oK+LAXWxt0AdYZ1LX2IZwU8qv&#10;KJpIgwWHhhwrWueUXg83o+C3xXY1ijfN9npZ38/H8e60jUmpz363moHw1Pm3+OX+02H++Ds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seMaMQAAADeAAAA&#10;DwAAAAAAAAAAAAAAAACqAgAAZHJzL2Rvd25yZXYueG1sUEsFBgAAAAAEAAQA+gAAAJsDAAAAAA==&#10;">
                  <v:shape id="Freeform 3500" o:spid="_x0000_s1136" style="position:absolute;left:10427;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5CsMA&#10;AADeAAAADwAAAGRycy9kb3ducmV2LnhtbERPTWvCQBC9F/wPywi91Y1BbY2uIorQk1BNoccxOybB&#10;7GzYXU3677tCwds83ucs171pxJ2cry0rGI8SEMSF1TWXCvLT/u0DhA/IGhvLpOCXPKxXg5clZtp2&#10;/EX3YyhFDGGfoYIqhDaT0hcVGfQj2xJH7mKdwRChK6V22MVw08g0SWbSYM2xocKWthUV1+PNKCB/&#10;OBdJ2tnd+0/qZnn4nnrcK/U67DcLEIH68BT/uz91nD+djyfweCfe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5CsMAAADeAAAADwAAAAAAAAAAAAAAAACYAgAAZHJzL2Rv&#10;d25yZXYueG1sUEsFBgAAAAAEAAQA9QAAAIgDAAAAAA==&#10;" path="m,l2,r,66l,66,,e" filled="f" stroked="f">
                    <v:path arrowok="t" o:connecttype="custom" o:connectlocs="0,917;2,917;2,983;0,983;0,917" o:connectangles="0,0,0,0,0"/>
                  </v:shape>
                </v:group>
                <v:group id="Group 3501" o:spid="_x0000_s1137" style="position:absolute;left:10412;top:917;width:2;height:66" coordorigin="10412,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Kxh8UAAADeAAAADwAAAGRycy9kb3ducmV2LnhtbERPS2vCQBC+F/wPywi9&#10;1U0sKRpdRUTFgxR8gHgbsmMSzM6G7JrEf98tFHqbj+8582VvKtFS40rLCuJRBII4s7rkXMHlvP2Y&#10;gHAeWWNlmRS8yMFyMXibY6ptx0dqTz4XIYRdigoK7+tUSpcVZNCNbE0cuLttDPoAm1zqBrsQbio5&#10;jqIvabDk0FBgTeuCssfpaRTsOuxWn/GmPTzu69ftnHxfDzEp9T7sVzMQnnr/L/5z73WYn0zj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5isYfFAAAA3gAA&#10;AA8AAAAAAAAAAAAAAAAAqgIAAGRycy9kb3ducmV2LnhtbFBLBQYAAAAABAAEAPoAAACcAwAAAAA=&#10;">
                  <v:shape id="Freeform 3502" o:spid="_x0000_s1138" style="position:absolute;left:10412;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lC5sMA&#10;AADeAAAADwAAAGRycy9kb3ducmV2LnhtbERPTWvCQBC9F/oflin0VjcJGNvoRkqL0FNBTaHHMTsm&#10;wexs2N2a+O/dguBtHu9zVuvJ9OJMzneWFaSzBARxbXXHjYJqv3l5BeEDssbeMim4kId1+fiwwkLb&#10;kbd03oVGxBD2BSpoQxgKKX3dkkE/swNx5I7WGQwRukZqh2MMN73MkiSXBjuODS0O9NFSfdr9GQXk&#10;vw91ko32c/GbubwKP3OPG6Wen6b3JYhAU7iLb+4vHefP39Ic/t+JN8jy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lC5sMAAADeAAAADwAAAAAAAAAAAAAAAACYAgAAZHJzL2Rv&#10;d25yZXYueG1sUEsFBgAAAAAEAAQA9QAAAIgDAAAAAA==&#10;" path="m,l1,r,66l,66,,e" filled="f" stroked="f">
                    <v:path arrowok="t" o:connecttype="custom" o:connectlocs="0,917;1,917;1,983;0,983;0,917" o:connectangles="0,0,0,0,0"/>
                  </v:shape>
                </v:group>
                <v:group id="Group 3503" o:spid="_x0000_s1139" style="position:absolute;left:10395;top:917;width:2;height:66" coordorigin="10395,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yKa8UAAADeAAAADwAAAGRycy9kb3ducmV2LnhtbERPTWvCQBC9F/oflin0&#10;pptUtDV1FREVD1JoFMTbkB2TYHY2ZLdJ/PeuIPQ2j/c5s0VvKtFS40rLCuJhBII4s7rkXMHxsBl8&#10;gXAeWWNlmRTcyMFi/voyw0Tbjn+pTX0uQgi7BBUU3teJlC4ryKAb2po4cBfbGPQBNrnUDXYh3FTy&#10;I4om0mDJoaHAmlYFZdf0zyjYdtgtR/G63V8vq9v5MP457WNS6v2tX36D8NT7f/HTvdNh/ngaf8L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H8imvFAAAA3gAA&#10;AA8AAAAAAAAAAAAAAAAAqgIAAGRycy9kb3ducmV2LnhtbFBLBQYAAAAABAAEAPoAAACcAwAAAAA=&#10;">
                  <v:shape id="Freeform 3504" o:spid="_x0000_s1140" style="position:absolute;left:10395;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zD8UA&#10;AADeAAAADwAAAGRycy9kb3ducmV2LnhtbESPQWvCQBCF7wX/wzKCt7oxoG2jq0iL4KmgtdDjNDsm&#10;wexs2F1N/Pedg9DbDO/Ne9+sNoNr1Y1CbDwbmE0zUMSltw1XBk5fu+dXUDEhW2w9k4E7RdisR08r&#10;LKzv+UC3Y6qUhHAs0ECdUldoHcuaHMap74hFO/vgMMkaKm0D9hLuWp1n2UI7bFgaauzovabycrw6&#10;AxQ/f8ss7/3Hy08eFqf0PY+4M2YyHrZLUImG9G9+XO+t4M/fZsIr78gM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nMPxQAAAN4AAAAPAAAAAAAAAAAAAAAAAJgCAABkcnMv&#10;ZG93bnJldi54bWxQSwUGAAAAAAQABAD1AAAAigMAAAAA&#10;" path="m,l2,r,66l,66,,e" filled="f" stroked="f">
                    <v:path arrowok="t" o:connecttype="custom" o:connectlocs="0,917;2,917;2,983;0,983;0,917" o:connectangles="0,0,0,0,0"/>
                  </v:shape>
                </v:group>
                <v:group id="Group 3505" o:spid="_x0000_s1141" style="position:absolute;left:10459;top:1023;width:2;height:66" coordorigin="10459,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7gsUAAADeAAAADwAAAGRycy9kb3ducmV2LnhtbERPS2vCQBC+F/wPywi9&#10;1U0slpq6EQkqHqRQLZTehuyYhGRnQ3bN4993C4Xe5uN7zmY7mkb01LnKsoJ4EYEgzq2uuFDweT08&#10;vYJwHlljY5kUTORgm84eNphoO/AH9RdfiBDCLkEFpfdtIqXLSzLoFrYlDtzNdgZ9gF0hdYdDCDeN&#10;XEbRizRYcWgosaWspLy+3I2C44DD7jne9+f6lk3f19X71zkmpR7n4+4NhKfR/4v/3Ccd5q/W8Rp+&#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vu4LFAAAA3gAA&#10;AA8AAAAAAAAAAAAAAAAAqgIAAGRycy9kb3ducmV2LnhtbFBLBQYAAAAABAAEAPoAAACcAwAAAAA=&#10;">
                  <v:shape id="Freeform 3506" o:spid="_x0000_s1142" style="position:absolute;left:10459;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C1tMYA&#10;AADeAAAADwAAAGRycy9kb3ducmV2LnhtbESPT2vCQBDF7wW/wzJCb3VjQG2jq0iL0FPBP4Uex+yY&#10;BLOzYXdr0m/fOQjeZpg3773fajO4Vt0oxMazgekkA0VcettwZeB03L28gooJ2WLrmQz8UYTNevS0&#10;wsL6nvd0O6RKiQnHAg3UKXWF1rGsyWGc+I5YbhcfHCZZQ6VtwF7MXavzLJtrhw1LQo0dvddUXg+/&#10;zgDFr3OZ5b3/WPzkYX5K37OIO2Oex8N2CSrRkB7i+/enlfqzt1wABEd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C1tMYAAADeAAAADwAAAAAAAAAAAAAAAACYAgAAZHJz&#10;L2Rvd25yZXYueG1sUEsFBgAAAAAEAAQA9QAAAIsDAAAAAA==&#10;" path="m,l2,r,66l,66,,e" filled="f" stroked="f">
                    <v:path arrowok="t" o:connecttype="custom" o:connectlocs="0,1023;2,1023;2,1089;0,1089;0,1023" o:connectangles="0,0,0,0,0"/>
                  </v:shape>
                  <v:shape id="Picture 3507" o:spid="_x0000_s1143" type="#_x0000_t75" style="position:absolute;left:10444;top:1023;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jcAPEAAAA3gAAAA8AAABkcnMvZG93bnJldi54bWxET01rwkAQvQv+h2WE3nRjrFKjq4hYFTxI&#10;1UN7G7JjEszOhuw2pv++Kwje5vE+Z75sTSkaql1hWcFwEIEgTq0uOFNwOX/2P0A4j6yxtEwK/sjB&#10;ctHtzDHR9s5f1Jx8JkIIuwQV5N5XiZQuzcmgG9iKOHBXWxv0AdaZ1DXeQ7gpZRxFE2mw4NCQY0Xr&#10;nNLb6dco+G7coZ3u3mOzlZvRcStHPzjZKfXWa1czEJ5a/xI/3Xsd5o+n8RAe74Qb5OI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8jcAPEAAAA3gAAAA8AAAAAAAAAAAAAAAAA&#10;nwIAAGRycy9kb3ducmV2LnhtbFBLBQYAAAAABAAEAPcAAACQAwAAAAA=&#10;">
                    <v:imagedata r:id="rId897" o:title=""/>
                  </v:shape>
                </v:group>
                <v:group id="Group 3508" o:spid="_x0000_s1144" style="position:absolute;left:10427;top:1023;width:2;height:66" coordorigin="10427,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TsQAAADeAAAADwAAAGRycy9kb3ducmV2LnhtbERPTWvCQBC9F/wPywje&#10;6iYRS42uImLFgwhVQbwN2TEJZmdDdpvEf98tCL3N433OYtWbSrTUuNKygngcgSDOrC45V3A5f71/&#10;gnAeWWNlmRQ8ycFqOXhbYKptx9/UnnwuQgi7FBUU3teplC4ryKAb25o4cHfbGPQBNrnUDXYh3FQy&#10;iaIPabDk0FBgTZuCssfpxyjYdditJ/G2PTzum+ftPD1eDzEpNRr26zkIT73/F7/cex3mT2dJ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TsQAAADeAAAA&#10;DwAAAAAAAAAAAAAAAACqAgAAZHJzL2Rvd25yZXYueG1sUEsFBgAAAAAEAAQA+gAAAJsDAAAAAA==&#10;">
                  <v:shape id="Freeform 3509" o:spid="_x0000_s1145" style="position:absolute;left:10427;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Irw8IA&#10;AADeAAAADwAAAGRycy9kb3ducmV2LnhtbERPS4vCMBC+C/sfwizsTdPt4qsaZdlF8CT4Ao9jM7bF&#10;ZlKSrO3+eyMI3ubje8582Zla3Mj5yrKCz0ECgji3uuJCwWG/6k9A+ICssbZMCv7Jw3Lx1ptjpm3L&#10;W7rtQiFiCPsMFZQhNJmUPi/JoB/YhjhyF+sMhghdIbXDNoabWqZJMpIGK44NJTb0U1J+3f0ZBeQ3&#10;5zxJW/s7PqVudAjHoceVUh/v3fcMRKAuvMRP91rH+cNp+gWPd+IN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ivDwgAAAN4AAAAPAAAAAAAAAAAAAAAAAJgCAABkcnMvZG93&#10;bnJldi54bWxQSwUGAAAAAAQABAD1AAAAhwMAAAAA&#10;" path="m,l2,r,66l,66,,e" filled="f" stroked="f">
                    <v:path arrowok="t" o:connecttype="custom" o:connectlocs="0,1023;2,1023;2,1089;0,1089;0,1023" o:connectangles="0,0,0,0,0"/>
                  </v:shape>
                </v:group>
                <v:group id="Group 3510" o:spid="_x0000_s1146" style="position:absolute;left:10412;top:1023;width:2;height:66" coordorigin="10412,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0LeocUAAADeAAAADwAAAGRycy9kb3ducmV2LnhtbERPTWvCQBC9F/oflil4&#10;0020lhpdRUTFgwjVgngbsmMSzM6G7JrEf98VhN7m8T5ntuhMKRqqXWFZQTyIQBCnVhecKfg9bfrf&#10;IJxH1lhaJgUPcrCYv7/NMNG25R9qjj4TIYRdggpy76tESpfmZNANbEUcuKutDfoA60zqGtsQbko5&#10;jKIvabDg0JBjRauc0tvxbhRsW2yXo3jd7G/X1eNyGh/O+5iU6n10yykIT53/F7/cOx3mjyfDT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9C3qHFAAAA3gAA&#10;AA8AAAAAAAAAAAAAAAAAqgIAAGRycy9kb3ducmV2LnhtbFBLBQYAAAAABAAEAPoAAACcAwAAAAA=&#10;">
                  <v:shape id="Freeform 3511" o:spid="_x0000_s1147" style="position:absolute;left:10412;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cWLMMA&#10;AADeAAAADwAAAGRycy9kb3ducmV2LnhtbERPTWvCQBC9F/wPywje6sZArKZuglgET4VqCj2O2WkS&#10;zM6G3a1J/323UOhtHu9zduVkenEn5zvLClbLBARxbXXHjYLqcnzcgPABWWNvmRR8k4eymD3sMNd2&#10;5De6n0MjYgj7HBW0IQy5lL5uyaBf2oE4cp/WGQwRukZqh2MMN71Mk2QtDXYcG1oc6NBSfTt/GQXk&#10;X691ko725ekjdesqvGcej0ot5tP+GUSgKfyL/9wnHedn2zSD33fiD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cWLMMAAADeAAAADwAAAAAAAAAAAAAAAACYAgAAZHJzL2Rv&#10;d25yZXYueG1sUEsFBgAAAAAEAAQA9QAAAIgDAAAAAA==&#10;" path="m,l1,r,66l,66,,e" filled="f" stroked="f">
                    <v:path arrowok="t" o:connecttype="custom" o:connectlocs="0,1023;1,1023;1,1089;0,1089;0,1023" o:connectangles="0,0,0,0,0"/>
                  </v:shape>
                </v:group>
                <v:group id="Group 3512" o:spid="_x0000_s1148" style="position:absolute;left:10395;top:1023;width:2;height:66" coordorigin="10395,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zlTcQAAADeAAAADwAAAGRycy9kb3ducmV2LnhtbERPS4vCMBC+C/sfwizs&#10;TdO6KG41ioi7eBDBByzehmZsi82kNLGt/94Igrf5+J4zW3SmFA3VrrCsIB5EIIhTqwvOFJyOv/0J&#10;COeRNZaWScGdHCzmH70ZJtq2vKfm4DMRQtglqCD3vkqkdGlOBt3AVsSBu9jaoA+wzqSusQ3hppTD&#10;KBpLgwWHhhwrWuWUXg83o+CvxXb5Ha+b7fWyup+Po93/Nialvj675RSEp86/xS/3Rof5o5/hG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NzlTcQAAADeAAAA&#10;DwAAAAAAAAAAAAAAAACqAgAAZHJzL2Rvd25yZXYueG1sUEsFBgAAAAAEAAQA+gAAAJsDAAAAAA==&#10;">
                  <v:shape id="Freeform 3513" o:spid="_x0000_s1149" style="position:absolute;left:10395;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ktwMIA&#10;AADeAAAADwAAAGRycy9kb3ducmV2LnhtbERPTYvCMBC9C/sfwgh709SCulajLIrgSVh1wePYjG2x&#10;mZQka+u/NwuCt3m8z1msOlOLOzlfWVYwGiYgiHOrKy4UnI7bwRcIH5A11pZJwYM8rJYfvQVm2rb8&#10;Q/dDKEQMYZ+hgjKEJpPS5yUZ9EPbEEfuap3BEKErpHbYxnBTyzRJJtJgxbGhxIbWJeW3w59RQH5/&#10;yZO0tZvpOXWTU/gde9wq9dnvvucgAnXhLX65dzrOH8/SKfy/E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SS3AwgAAAN4AAAAPAAAAAAAAAAAAAAAAAJgCAABkcnMvZG93&#10;bnJldi54bWxQSwUGAAAAAAQABAD1AAAAhwMAAAAA&#10;" path="m,l2,r,66l,66,,e" filled="f" stroked="f">
                    <v:path arrowok="t" o:connecttype="custom" o:connectlocs="0,1023;2,1023;2,1089;0,1089;0,1023" o:connectangles="0,0,0,0,0"/>
                  </v:shape>
                </v:group>
                <v:group id="Group 3514" o:spid="_x0000_s1150" style="position:absolute;left:10651;top:917;width:2;height:66" coordorigin="10651,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4P1KTIAAAA&#10;3gAAAA8AAAAAAAAAAAAAAAAAqgIAAGRycy9kb3ducmV2LnhtbFBLBQYAAAAABAAEAPoAAACfAwAA&#10;AAA=&#10;">
                  <v:shape id="Freeform 3515" o:spid="_x0000_s1151" style="position:absolute;left:10651;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cKcEA&#10;AADeAAAADwAAAGRycy9kb3ducmV2LnhtbERPS4vCMBC+C/6HMMLeNN2Cr2oUUYQ9Cb5gj7PN2JZt&#10;JiWJtvvvN4LgbT6+5yzXnanFg5yvLCv4HCUgiHOrKy4UXM774QyED8gaa8uk4I88rFf93hIzbVs+&#10;0uMUChFD2GeooAyhyaT0eUkG/cg2xJG7WWcwROgKqR22MdzUMk2SiTRYcWwosaFtSfnv6W4UkD/8&#10;5Ena2t30O3WTS7iOPe6V+hh0mwWIQF14i1/uLx3nj+fpHJ7vxBv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aHCnBAAAA3gAAAA8AAAAAAAAAAAAAAAAAmAIAAGRycy9kb3du&#10;cmV2LnhtbFBLBQYAAAAABAAEAPUAAACGAwAAAAA=&#10;" path="m,l2,r,66l,66,,e" filled="f" stroked="f">
                    <v:path arrowok="t" o:connecttype="custom" o:connectlocs="0,917;2,917;2,983;0,983;0,917" o:connectangles="0,0,0,0,0"/>
                  </v:shape>
                  <v:shape id="Picture 3516" o:spid="_x0000_s1152" type="#_x0000_t75" style="position:absolute;left:10635;top:917;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JV5DJAAAA3gAAAA8AAABkcnMvZG93bnJldi54bWxEj09PwzAMxe9I+w6RJ3FjKTD+rFs2ISRg&#10;2m1jkzhaideWNU5pQlv26fEBiZstP7/3fovV4GvVURurwAauJxkoYhtcxYWB/fvL1SOomJAd1oHJ&#10;wA9FWC1HFwvMXeh5S90uFUpMOOZooEypybWOtiSPcRIaYrkdQ+sxydoW2rXYi7mv9U2W3WuPFUtC&#10;iQ09l2RPu29voHs7rbeHaKcb+zD9mL1+nvuv4WzM5Xh4moNKNKR/8d/32kn9u9mtAAiOzKC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YlXkMkAAADeAAAADwAAAAAAAAAA&#10;AAAAAACfAgAAZHJzL2Rvd25yZXYueG1sUEsFBgAAAAAEAAQA9wAAAJUDAAAAAA==&#10;">
                    <v:imagedata r:id="rId899" o:title=""/>
                  </v:shape>
                </v:group>
                <v:group id="Group 3517" o:spid="_x0000_s1153" style="position:absolute;left:10619;top:917;width:2;height:66" coordorigin="10619,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zr5MQAAADeAAAADwAAAGRycy9kb3ducmV2LnhtbERPTYvCMBC9C/sfwgh7&#10;07QriluNIuIuexBBXRBvQzO2xWZSmtjWf28Ewds83ufMl50pRUO1KywriIcRCOLU6oIzBf/Hn8EU&#10;hPPIGkvLpOBODpaLj94cE21b3lNz8JkIIewSVJB7XyVSujQng25oK+LAXWxt0AdYZ1LX2IZwU8qv&#10;KJpIgwWHhhwrWueUXg83o+C3xXY1ijfN9npZ38/H8e60jUmpz363moHw1Pm3+OX+02H++HsU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uzr5MQAAADeAAAA&#10;DwAAAAAAAAAAAAAAAACqAgAAZHJzL2Rvd25yZXYueG1sUEsFBgAAAAAEAAQA+gAAAJsDAAAAAA==&#10;">
                  <v:shape id="Freeform 3518" o:spid="_x0000_s1154" style="position:absolute;left:10619;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cYhcIA&#10;AADeAAAADwAAAGRycy9kb3ducmV2LnhtbERPS4vCMBC+C/sfwizsTdPt4qsaZdlF8CT4Ao9jM7bF&#10;ZlKSrO3+eyMI3ubje8582Zla3Mj5yrKCz0ECgji3uuJCwWG/6k9A+ICssbZMCv7Jw3Lx1ptjpm3L&#10;W7rtQiFiCPsMFZQhNJmUPi/JoB/YhjhyF+sMhghdIbXDNoabWqZJMpIGK44NJTb0U1J+3f0ZBeQ3&#10;5zxJW/s7PqVudAjHoceVUh/v3fcMRKAuvMRP91rH+cPpVwqPd+IN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5xiFwgAAAN4AAAAPAAAAAAAAAAAAAAAAAJgCAABkcnMvZG93&#10;bnJldi54bWxQSwUGAAAAAAQABAD1AAAAhwMAAAAA&#10;" path="m,l2,r,66l,66,,e" filled="f" stroked="f">
                    <v:path arrowok="t" o:connecttype="custom" o:connectlocs="0,917;2,917;2,983;0,983;0,917" o:connectangles="0,0,0,0,0"/>
                  </v:shape>
                </v:group>
                <v:group id="Group 3519" o:spid="_x0000_s1155" style="position:absolute;left:10603;top:917;width:2;height:66" coordorigin="10603,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LQCMQAAADeAAAADwAAAGRycy9kb3ducmV2LnhtbERPTWvCQBC9F/wPywje&#10;6iYGS42uIlLFgwhVQbwN2TEJZmdDdpvEf98tCL3N433OYtWbSrTUuNKygngcgSDOrC45V3A5b98/&#10;QTiPrLGyTAqe5GC1HLwtMNW2429qTz4XIYRdigoK7+tUSpcVZNCNbU0cuLttDPoAm1zqBrsQbio5&#10;iaIPabDk0FBgTZuCssfpxyjYdditk/irPTzum+ftPD1eDzEpNRr26zkIT73/F7/cex3mT2dJ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XLQCMQAAADeAAAA&#10;DwAAAAAAAAAAAAAAAACqAgAAZHJzL2Rvd25yZXYueG1sUEsFBgAAAAAEAAQA+gAAAJsDAAAAAA==&#10;">
                  <v:shape id="Freeform 3520" o:spid="_x0000_s1156" style="position:absolute;left:10603;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IlasQA&#10;AADeAAAADwAAAGRycy9kb3ducmV2LnhtbERPS2vCQBC+F/wPywje6sb4aJu6CaIIPQm1Ch6n2WkS&#10;mp0Nu6tJ/323IPQ2H99z1sVgWnEj5xvLCmbTBARxaXXDlYLTx/7xGYQPyBpby6TghzwU+ehhjZm2&#10;Pb/T7RgqEUPYZ6igDqHLpPRlTQb91HbEkfuyzmCI0FVSO+xjuGllmiQrabDh2FBjR9uayu/j1Sgg&#10;f/gsk7S3u6dL6lancF563Cs1GQ+bVxCBhvAvvrvfdJy/fJkv4O+deIP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CJWrEAAAA3gAAAA8AAAAAAAAAAAAAAAAAmAIAAGRycy9k&#10;b3ducmV2LnhtbFBLBQYAAAAABAAEAPUAAACJAwAAAAA=&#10;" path="m,l2,r,66l,66,,e" filled="f" stroked="f">
                    <v:path arrowok="t" o:connecttype="custom" o:connectlocs="0,917;2,917;2,983;0,983;0,917" o:connectangles="0,0,0,0,0"/>
                  </v:shape>
                </v:group>
                <v:group id="Group 3521" o:spid="_x0000_s1157" style="position:absolute;left:10587;top:917;width:2;height:66" coordorigin="10587,91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dft58QAAADeAAAA&#10;DwAAAAAAAAAAAAAAAACqAgAAZHJzL2Rvd25yZXYueG1sUEsFBgAAAAAEAAQA+gAAAJsDAAAAAA==&#10;">
                  <v:shape id="Freeform 3522" o:spid="_x0000_s1158" style="position:absolute;left:10587;top:91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wehsQA&#10;AADeAAAADwAAAGRycy9kb3ducmV2LnhtbERPS2vCQBC+C/6HZQq96aYpxjZmI9Ii9FTwUehxzI5J&#10;MDsbdrcm/ffdguBtPr7nFOvRdOJKzreWFTzNExDEldUt1wqOh+3sBYQPyBo7y6Tglzysy+mkwFzb&#10;gXd03YdaxBD2OSpoQuhzKX3VkEE/tz1x5M7WGQwRulpqh0MMN51MkySTBluODQ329NZQddn/GAXk&#10;P09Vkg72ffmduuwYvhYet0o9PoybFYhAY7iLb+4PHecvXp8z+H8n3i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HobEAAAA3gAAAA8AAAAAAAAAAAAAAAAAmAIAAGRycy9k&#10;b3ducmV2LnhtbFBLBQYAAAAABAAEAPUAAACJAwAAAAA=&#10;" path="m,l2,r,66l,66,,e" filled="f" stroked="f">
                    <v:path arrowok="t" o:connecttype="custom" o:connectlocs="0,917;2,917;2,983;0,983;0,917" o:connectangles="0,0,0,0,0"/>
                  </v:shape>
                </v:group>
                <v:group id="Group 3523" o:spid="_x0000_s1159" style="position:absolute;left:10651;top:1023;width:2;height:66" coordorigin="10651,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nWC8UAAADeAAAADwAAAGRycy9kb3ducmV2LnhtbERPTWvCQBC9C/0PyxR6&#10;q5so2hpdRcQWDyI0FsTbkB2TYHY2ZLdJ/PeuUPA2j/c5i1VvKtFS40rLCuJhBII4s7rkXMHv8ev9&#10;E4TzyBory6TgRg5Wy5fBAhNtO/6hNvW5CCHsElRQeF8nUrqsIINuaGviwF1sY9AH2ORSN9iFcFPJ&#10;URRNpcGSQ0OBNW0Kyq7pn1Hw3WG3Hsfbdn+9bG7n4+Rw2sek1Ntrv56D8NT7p/jfvdNh/mQ2/oD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J1gvFAAAA3gAA&#10;AA8AAAAAAAAAAAAAAAAAqgIAAGRycy9kb3ducmV2LnhtbFBLBQYAAAAABAAEAPoAAACcAwAAAAA=&#10;">
                  <v:shape id="Freeform 3524" o:spid="_x0000_s1160" style="position:absolute;left:10651;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8vb8YA&#10;AADeAAAADwAAAGRycy9kb3ducmV2LnhtbESPQWvCQBCF74X+h2UEb3VjitqmrlIsgiehaqHHaXaa&#10;hGZnw+5q4r93DkJvM7w3732zXA+uVRcKsfFsYDrJQBGX3jZcGTgdt08voGJCtth6JgNXirBePT4s&#10;sbC+50+6HFKlJIRjgQbqlLpC61jW5DBOfEcs2q8PDpOsodI2YC/hrtV5ls21w4alocaONjWVf4ez&#10;M0Bx/1Nmee8/Ft95mJ/S1yzi1pjxaHh/A5VoSP/m+/XOCv7s9Vl45R2ZQa9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Q8vb8YAAADeAAAADwAAAAAAAAAAAAAAAACYAgAAZHJz&#10;L2Rvd25yZXYueG1sUEsFBgAAAAAEAAQA9QAAAIsDAAAAAA==&#10;" path="m,l2,r,66l,66,,e" filled="f" stroked="f">
                    <v:path arrowok="t" o:connecttype="custom" o:connectlocs="0,1023;2,1023;2,1089;0,1089;0,1023" o:connectangles="0,0,0,0,0"/>
                  </v:shape>
                  <v:shape id="Picture 3525" o:spid="_x0000_s1161" type="#_x0000_t75" style="position:absolute;left:10635;top:1023;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gTIbEAAAA3gAAAA8AAABkcnMvZG93bnJldi54bWxET0trwkAQvhf8D8sI3upGbaumriKCj2Nr&#10;PPQ4ZKfZYHY2ZFeT/PuuIPQ2H99zVpvOVuJOjS8dK5iMExDEudMlFwou2f51AcIHZI2VY1LQk4fN&#10;evCywlS7lr/pfg6FiCHsU1RgQqhTKX1uyKIfu5o4cr+usRgibAqpG2xjuK3kNEk+pMWSY4PBmnaG&#10;8uv5ZhUcT4EWl+zrrZ//mGN7mPfZftorNRp2208QgbrwL366TzrOf1/OlvB4J94g1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6gTIbEAAAA3gAAAA8AAAAAAAAAAAAAAAAA&#10;nwIAAGRycy9kb3ducmV2LnhtbFBLBQYAAAAABAAEAPcAAACQAwAAAAA=&#10;">
                    <v:imagedata r:id="rId900" o:title=""/>
                  </v:shape>
                </v:group>
                <v:group id="Group 3526" o:spid="_x0000_s1162" style="position:absolute;left:10619;top:1023;width:2;height:66" coordorigin="10619,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2mPQLIAAAA&#10;3gAAAA8AAAAAAAAAAAAAAAAAqgIAAGRycy9kb3ducmV2LnhtbFBLBQYAAAAABAAEAPoAAACfAwAA&#10;AAA=&#10;">
                  <v:shape id="Freeform 3527" o:spid="_x0000_s1163" style="position:absolute;left:10619;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1j8MA&#10;AADeAAAADwAAAGRycy9kb3ducmV2LnhtbERPTWvCQBC9F/wPywi91Y1BbY2uIorQk1BNoccxOybB&#10;7GzYXU3677tCwds83ucs171pxJ2cry0rGI8SEMSF1TWXCvLT/u0DhA/IGhvLpOCXPKxXg5clZtp2&#10;/EX3YyhFDGGfoYIqhDaT0hcVGfQj2xJH7mKdwRChK6V22MVw08g0SWbSYM2xocKWthUV1+PNKCB/&#10;OBdJ2tnd+0/qZnn4nnrcK/U67DcLEIH68BT/uz91nD+dT8bweCfe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P1j8MAAADeAAAADwAAAAAAAAAAAAAAAACYAgAAZHJzL2Rv&#10;d25yZXYueG1sUEsFBgAAAAAEAAQA9QAAAIgDAAAAAA==&#10;" path="m,l2,r,66l,66,,e" filled="f" stroked="f">
                    <v:path arrowok="t" o:connecttype="custom" o:connectlocs="0,1023;2,1023;2,1089;0,1089;0,1023" o:connectangles="0,0,0,0,0"/>
                  </v:shape>
                </v:group>
                <v:group id="Group 3528" o:spid="_x0000_s1164" style="position:absolute;left:10603;top:1023;width:2;height:66" coordorigin="10603,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gG7sUAAADeAAAADwAAAGRycy9kb3ducmV2LnhtbERPTWvCQBC9F/oflil4&#10;0020lhpdRUTFgwjVgngbsmMSzM6G7JrEf98VhN7m8T5ntuhMKRqqXWFZQTyIQBCnVhecKfg9bfrf&#10;IJxH1lhaJgUPcrCYv7/NMNG25R9qjj4TIYRdggpy76tESpfmZNANbEUcuKutDfoA60zqGtsQbko5&#10;jKIvabDg0JBjRauc0tvxbhRsW2yXo3jd7G/X1eNyGh/O+5iU6n10yykIT53/F7/cOx3mjyef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I4Bu7FAAAA3gAA&#10;AA8AAAAAAAAAAAAAAAAAqgIAAGRycy9kb3ducmV2LnhtbFBLBQYAAAAABAAEAPoAAACcAwAAAAA=&#10;">
                  <v:shape id="Freeform 3529" o:spid="_x0000_s1165" style="position:absolute;left:10603;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3OY8QA&#10;AADeAAAADwAAAGRycy9kb3ducmV2LnhtbERPS2vCQBC+F/wPywje6sb4aJu6CaIIPQm1Ch6n2WkS&#10;mp0Nu6tJ/323IPQ2H99z1sVgWnEj5xvLCmbTBARxaXXDlYLTx/7xGYQPyBpby6TghzwU+ehhjZm2&#10;Pb/T7RgqEUPYZ6igDqHLpPRlTQb91HbEkfuyzmCI0FVSO+xjuGllmiQrabDh2FBjR9uayu/j1Sgg&#10;f/gsk7S3u6dL6lancF563Cs1GQ+bVxCBhvAvvrvfdJy/fFnM4e+deIP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tzmPEAAAA3gAAAA8AAAAAAAAAAAAAAAAAmAIAAGRycy9k&#10;b3ducmV2LnhtbFBLBQYAAAAABAAEAPUAAACJAwAAAAA=&#10;" path="m,l2,r,66l,66,,e" filled="f" stroked="f">
                    <v:path arrowok="t" o:connecttype="custom" o:connectlocs="0,1023;2,1023;2,1089;0,1089;0,1023" o:connectangles="0,0,0,0,0"/>
                  </v:shape>
                </v:group>
                <v:group id="Group 3530" o:spid="_x0000_s1166" style="position:absolute;left:10587;top:1023;width:2;height:66" coordorigin="10587,10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07AcUAAADeAAAADwAAAGRycy9kb3ducmV2LnhtbERPS2vCQBC+C/0PyxS8&#10;1U18UVNXEdHiQQS1IL0N2TEJZmdDdk3iv+8KBW/z8T1nvuxMKRqqXWFZQTyIQBCnVhecKfg5bz8+&#10;QTiPrLG0TAoe5GC5eOvNMdG25SM1J5+JEMIuQQW591UipUtzMugGtiIO3NXWBn2AdSZ1jW0IN6Uc&#10;RtFUGiw4NORY0Tqn9Ha6GwXfLbarUbxp9rfr+vF7nhwu+5iU6r93qy8Qnjr/Ev+7dzrMn8zG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KdOwHFAAAA3gAA&#10;AA8AAAAAAAAAAAAAAAAAqgIAAGRycy9kb3ducmV2LnhtbFBLBQYAAAAABAAEAPoAAACcAwAAAAA=&#10;">
                  <v:shape id="Freeform 3531" o:spid="_x0000_s1167" style="position:absolute;left:10587;top:10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jzjMMA&#10;AADeAAAADwAAAGRycy9kb3ducmV2LnhtbERPTWvCQBC9C/0PywjedGMwVlNXKRXBk1Cr4HGanSah&#10;2dmwuzXx37tCwds83uesNr1pxJWcry0rmE4SEMSF1TWXCk5fu/EChA/IGhvLpOBGHjbrl8EKc207&#10;/qTrMZQihrDPUUEVQptL6YuKDPqJbYkj92OdwRChK6V22MVw08g0SebSYM2xocKWPioqfo9/RgH5&#10;w3eRpJ3dvl5SNz+Fc+Zxp9Ro2L+/gQjUh6f4373XcX62nGXweCfe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jzjMMAAADeAAAADwAAAAAAAAAAAAAAAACYAgAAZHJzL2Rv&#10;d25yZXYueG1sUEsFBgAAAAAEAAQA9QAAAIgDAAAAAA==&#10;" path="m,l2,r,66l,66,,e" filled="f" stroked="f">
                    <v:path arrowok="t" o:connecttype="custom" o:connectlocs="0,1023;2,1023;2,1089;0,1089;0,1023" o:connectangles="0,0,0,0,0"/>
                  </v:shape>
                </v:group>
                <v:group id="Group 3532" o:spid="_x0000_s1168" style="position:absolute;left:10462;top:1027;width:2;height:66" coordorigin="10462,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MA7cUAAADeAAAADwAAAGRycy9kb3ducmV2LnhtbERPS2vCQBC+C/6HZQRv&#10;dRNbRaOriLSlBxF8gHgbsmMSzM6G7JrEf98tFLzNx/ec5bozpWiodoVlBfEoAkGcWl1wpuB8+nqb&#10;gXAeWWNpmRQ8ycF61e8tMdG25QM1R5+JEMIuQQW591UipUtzMuhGtiIO3M3WBn2AdSZ1jW0IN6Uc&#10;R9FUGiw4NORY0Tan9H58GAXfLbab9/iz2d1v2+f1NNlfdjEpNRx0mwUIT51/if/dPzrMn8w/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0DAO3FAAAA3gAA&#10;AA8AAAAAAAAAAAAAAAAAqgIAAGRycy9kb3ducmV2LnhtbFBLBQYAAAAABAAEAPoAAACcAwAAAAA=&#10;">
                  <v:shape id="Freeform 3533" o:spid="_x0000_s1169" style="position:absolute;left:10462;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bIYMMA&#10;AADeAAAADwAAAGRycy9kb3ducmV2LnhtbERPS2vCQBC+C/0PyxS86aahvmJWKS2Cp4JWweOYnSah&#10;2dmwu03iv3cLQm/z8T0n3w6mER05X1tW8DJNQBAXVtdcKjh97SZLED4ga2wsk4IbedhunkY5Ztr2&#10;fKDuGEoRQ9hnqKAKoc2k9EVFBv3UtsSR+7bOYIjQlVI77GO4aWSaJHNpsObYUGFL7xUVP8dfo4D8&#10;57VI0t5+LC6pm5/CeeZxp9T4eXhbgwg0hH/xw73Xcf5s9bqAv3fiD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bIYMMAAADeAAAADwAAAAAAAAAAAAAAAACYAgAAZHJzL2Rv&#10;d25yZXYueG1sUEsFBgAAAAAEAAQA9QAAAIgDAAAAAA==&#10;" path="m,l2,r,66l,66,,e" filled="f" stroked="f">
                    <v:path arrowok="t" o:connecttype="custom" o:connectlocs="0,1027;2,1027;2,1093;0,1093;0,1027" o:connectangles="0,0,0,0,0"/>
                  </v:shape>
                </v:group>
                <v:group id="Group 3534" o:spid="_x0000_s1170" style="position:absolute;left:10445;top:1027;width:2;height:66" coordorigin="10445,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PQMQTIAAAA&#10;3gAAAA8AAAAAAAAAAAAAAAAAqgIAAGRycy9kb3ducmV2LnhtbFBLBQYAAAAABAAEAPoAAACfAwAA&#10;AAA=&#10;">
                  <v:shape id="Freeform 3535" o:spid="_x0000_s1171" style="position:absolute;left:10445;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X5icMA&#10;AADeAAAADwAAAGRycy9kb3ducmV2LnhtbERPS2vCQBC+C/6HZYTedGPwUWNWkYrQU0Gr0OOYnSah&#10;2dmwu03Sf98tCL3Nx/ecfD+YRnTkfG1ZwXyWgCAurK65VHB9P02fQfiArLGxTAp+yMN+Nx7lmGnb&#10;85m6SyhFDGGfoYIqhDaT0hcVGfQz2xJH7tM6gyFCV0rtsI/hppFpkqykwZpjQ4UtvVRUfF2+jQLy&#10;b/ciSXt7XH+kbnUNt6XHk1JPk+GwBRFoCP/ih/tVx/nLzWIDf+/EG+Tu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X5icMAAADeAAAADwAAAAAAAAAAAAAAAACYAgAAZHJzL2Rv&#10;d25yZXYueG1sUEsFBgAAAAAEAAQA9QAAAIgDAAAAAA==&#10;" path="m,l2,r,66l,66,,e" filled="f" stroked="f">
                    <v:path arrowok="t" o:connecttype="custom" o:connectlocs="0,1027;2,1027;2,1093;0,1093;0,1027" o:connectangles="0,0,0,0,0"/>
                  </v:shape>
                </v:group>
                <v:group id="Group 3536" o:spid="_x0000_s1172" style="position:absolute;left:10430;top:1027;width:2;height:66" coordorigin="10430,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h/q9/IAAAA&#10;3gAAAA8AAAAAAAAAAAAAAAAAqgIAAGRycy9kb3ducmV2LnhtbFBLBQYAAAAABAAEAPoAAACfAwAA&#10;AAA=&#10;">
                  <v:shape id="Freeform 3537" o:spid="_x0000_s1173" style="position:absolute;left:10430;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pjUsMA&#10;AADeAAAADwAAAGRycy9kb3ducmV2LnhtbERPTWvCQBC9C/0PyxR6000C0Ta6kdIi9FRQU+hxzI5J&#10;MDsbdrcm/ffdguBtHu9zNtvJ9OJKzneWFaSLBARxbXXHjYLquJs/g/ABWWNvmRT8kodt+TDbYKHt&#10;yHu6HkIjYgj7AhW0IQyFlL5uyaBf2IE4cmfrDIYIXSO1wzGGm15mSbKUBjuODS0O9NZSfTn8GAXk&#10;P091ko32ffWduWUVvnKPO6WeHqfXNYhAU7iLb+4PHefnL3kK/+/EG2T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pjUsMAAADeAAAADwAAAAAAAAAAAAAAAACYAgAAZHJzL2Rv&#10;d25yZXYueG1sUEsFBgAAAAAEAAQA9QAAAIgDAAAAAA==&#10;" path="m,l2,r,66l,66,,e" filled="f" stroked="f">
                    <v:path arrowok="t" o:connecttype="custom" o:connectlocs="0,1027;2,1027;2,1093;0,1093;0,1027" o:connectangles="0,0,0,0,0"/>
                  </v:shape>
                  <v:shape id="Picture 3538" o:spid="_x0000_s1174" type="#_x0000_t75" style="position:absolute;left:10413;top:1027;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7uZHGAAAA3gAAAA8AAABkcnMvZG93bnJldi54bWxET01rwkAQvQv+h2WEXopuFLU2ZiO2YG2x&#10;F6P0PGTHJJidDdmtSf99t1DwNo/3OcmmN7W4UesqywqmkwgEcW51xYWC82k3XoFwHlljbZkU/JCD&#10;TTocJBhr2/GRbpkvRAhhF6OC0vsmltLlJRl0E9sQB+5iW4M+wLaQusUuhJtazqJoKQ1WHBpKbOi1&#10;pPyafRsFX/vz8VN32f4t+3h5OtjHeXTaWqUeRv12DcJT7+/if/e7DvMXz4sZ/L0TbpDp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7u5kcYAAADeAAAADwAAAAAAAAAAAAAA&#10;AACfAgAAZHJzL2Rvd25yZXYueG1sUEsFBgAAAAAEAAQA9wAAAJIDAAAAAA==&#10;">
                    <v:imagedata r:id="rId901" o:title=""/>
                  </v:shape>
                </v:group>
                <v:group id="Group 3539" o:spid="_x0000_s1175" style="position:absolute;left:10398;top:1027;width:2;height:66" coordorigin="10398,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K01qMQAAADeAAAA&#10;DwAAAAAAAAAAAAAAAACqAgAAZHJzL2Rvd25yZXYueG1sUEsFBgAAAAAEAAQA+gAAAJsDAAAAAA==&#10;">
                  <v:shape id="Freeform 3540" o:spid="_x0000_s1176" style="position:absolute;left:10398;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3AysMA&#10;AADeAAAADwAAAGRycy9kb3ducmV2LnhtbERPTWvCQBC9C/0PywjedGMwVlNXKRXBk1Cr4HGanSah&#10;2dmwuzXx37tCwds83uesNr1pxJWcry0rmE4SEMSF1TWXCk5fu/EChA/IGhvLpOBGHjbrl8EKc207&#10;/qTrMZQihrDPUUEVQptL6YuKDPqJbYkj92OdwRChK6V22MVw08g0SebSYM2xocKWPioqfo9/RgH5&#10;w3eRpJ3dvl5SNz+Fc+Zxp9Ro2L+/gQjUh6f4373XcX62zGbweCfe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Z3AysMAAADeAAAADwAAAAAAAAAAAAAAAACYAgAAZHJzL2Rv&#10;d25yZXYueG1sUEsFBgAAAAAEAAQA9QAAAIgDAAAAAA==&#10;" path="m,l2,r,66l,66,,e" filled="f" stroked="f">
                    <v:path arrowok="t" o:connecttype="custom" o:connectlocs="0,1027;2,1027;2,1093;0,1093;0,1027" o:connectangles="0,0,0,0,0"/>
                  </v:shape>
                  <v:shape id="Picture 3541" o:spid="_x0000_s1177" type="#_x0000_t75" style="position:absolute;left:10653;top:1027;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Wf5PGAAAA3gAAAA8AAABkcnMvZG93bnJldi54bWxET9tqAjEQfS/4D2GEvtWswpa6GkULxUJL&#10;xQvavk03083iZhI2qW7/vikUfJvDuc503tlGnKkNtWMFw0EGgrh0uuZKwX73dPcAIkRkjY1jUvBD&#10;Aeaz3s0UC+0uvKHzNlYihXAoUIGJ0RdShtKQxTBwnjhxX661GBNsK6lbvKRw28hRlt1LizWnBoOe&#10;Hg2Vp+23VbD2b5+BV5XPD68j8/IhV+9Lf1Tqtt8tJiAidfEq/nc/6zQ/H+c5/L2TbpCz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xZ/k8YAAADeAAAADwAAAAAAAAAAAAAA&#10;AACfAgAAZHJzL2Rvd25yZXYueG1sUEsFBgAAAAAEAAQA9wAAAJIDAAAAAA==&#10;">
                    <v:imagedata r:id="rId902" o:title=""/>
                  </v:shape>
                </v:group>
                <v:group id="Group 3542" o:spid="_x0000_s1178" style="position:absolute;left:10638;top:1027;width:2;height:66" coordorigin="10638,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qWMMUAAADeAAAADwAAAGRycy9kb3ducmV2LnhtbERPS2vCQBC+F/wPywi9&#10;1U2UiEZXEamlByn4APE2ZMckmJ0N2W0S/31XEHqbj+85y3VvKtFS40rLCuJRBII4s7rkXMH5tPuY&#10;gXAeWWNlmRQ8yMF6NXhbYqptxwdqjz4XIYRdigoK7+tUSpcVZNCNbE0cuJttDPoAm1zqBrsQbio5&#10;jqKpNFhyaCiwpm1B2f34axR8ddhtJvFnu7/fto/rKfm57GNS6n3YbxYgPPX+X/xyf+swP5knU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jaljDFAAAA3gAA&#10;AA8AAAAAAAAAAAAAAAAAqgIAAGRycy9kb3ducmV2LnhtbFBLBQYAAAAABAAEAPoAAACcAwAAAAA=&#10;">
                  <v:shape id="Freeform 3543" o:spid="_x0000_s1179" style="position:absolute;left:10638;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9evcMA&#10;AADeAAAADwAAAGRycy9kb3ducmV2LnhtbERPTWvCQBC9C/0PyxS86aaBaJu6SlEET4KaQo/T7DQJ&#10;zc6G3dXEf+8Kgrd5vM9ZrAbTigs531hW8DZNQBCXVjdcKShO28k7CB+QNbaWScGVPKyWL6MF5tr2&#10;fKDLMVQihrDPUUEdQpdL6cuaDPqp7Ygj92edwRChq6R22Mdw08o0SWbSYMOxocaO1jWV/8ezUUB+&#10;/1smaW8385/UzYrwnXncKjV+Hb4+QQQawlP8cO90nJ99ZHO4vxNv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9evcMAAADeAAAADwAAAAAAAAAAAAAAAACYAgAAZHJzL2Rv&#10;d25yZXYueG1sUEsFBgAAAAAEAAQA9QAAAIgDAAAAAA==&#10;" path="m,l2,r,66l,66,,e" filled="f" stroked="f">
                    <v:path arrowok="t" o:connecttype="custom" o:connectlocs="0,1027;2,1027;2,1093;0,1093;0,1027" o:connectangles="0,0,0,0,0"/>
                  </v:shape>
                </v:group>
                <v:group id="Group 3544" o:spid="_x0000_s1180" style="position:absolute;left:10622;top:1027;width:2;height:66" coordorigin="10622,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YJp9nIAAAA&#10;3gAAAA8AAAAAAAAAAAAAAAAAqgIAAGRycy9kb3ducmV2LnhtbFBLBQYAAAAABAAEAPoAAACfAwAA&#10;AAA=&#10;">
                  <v:shape id="Freeform 3545" o:spid="_x0000_s1181" style="position:absolute;left:10622;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xvVMMA&#10;AADeAAAADwAAAGRycy9kb3ducmV2LnhtbERPTWvCQBC9C/0PyxR6000D0RqzkdIi9FRQU/A4Zsck&#10;NDsbdrcm/ffdguBtHu9ziu1kenEl5zvLCp4XCQji2uqOGwXVcTd/AeEDssbeMin4JQ/b8mFWYK7t&#10;yHu6HkIjYgj7HBW0IQy5lL5uyaBf2IE4chfrDIYIXSO1wzGGm16mSbKUBjuODS0O9NZS/X34MQrI&#10;f57rJB3t++qUumUVvjKPO6WeHqfXDYhAU7iLb+4PHedn62wN/+/EG2T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xvVMMAAADeAAAADwAAAAAAAAAAAAAAAACYAgAAZHJzL2Rv&#10;d25yZXYueG1sUEsFBgAAAAAEAAQA9QAAAIgDAAAAAA==&#10;" path="m,l2,r,66l,66,,e" filled="f" stroked="f">
                    <v:path arrowok="t" o:connecttype="custom" o:connectlocs="0,1027;2,1027;2,1093;0,1093;0,1027" o:connectangles="0,0,0,0,0"/>
                  </v:shape>
                </v:group>
                <v:group id="Group 3546" o:spid="_x0000_s1182" style="position:absolute;left:10606;top:1027;width:2;height:66" coordorigin="10606,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YTYWLIAAAA&#10;3gAAAA8AAAAAAAAAAAAAAAAAqgIAAGRycy9kb3ducmV2LnhtbFBLBQYAAAAABAAEAPoAAACfAwAA&#10;AAA=&#10;">
                  <v:shape id="Freeform 3547" o:spid="_x0000_s1183" style="position:absolute;left:10606;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ap78MA&#10;AADeAAAADwAAAGRycy9kb3ducmV2LnhtbERPTWvCQBC9F/oflin0VjcJGNvoRkqL0FNBTaHHMTsm&#10;wexs2N2a+O/dguBtHu9zVuvJ9OJMzneWFaSzBARxbXXHjYJqv3l5BeEDssbeMim4kId1+fiwwkLb&#10;kbd03oVGxBD2BSpoQxgKKX3dkkE/swNx5I7WGQwRukZqh2MMN73MkiSXBjuODS0O9NFSfdr9GQXk&#10;vw91ko32c/GbubwKP3OPG6Wen6b3JYhAU7iLb+4vHefP3/IU/t+JN8jy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4ap78MAAADeAAAADwAAAAAAAAAAAAAAAACYAgAAZHJzL2Rv&#10;d25yZXYueG1sUEsFBgAAAAAEAAQA9QAAAIgDAAAAAA==&#10;" path="m,l1,r,66l,66,,e" filled="f" stroked="f">
                    <v:path arrowok="t" o:connecttype="custom" o:connectlocs="0,1027;1,1027;1,1093;0,1093;0,1027" o:connectangles="0,0,0,0,0"/>
                  </v:shape>
                </v:group>
                <v:group id="Group 3548" o:spid="_x0000_s1184" style="position:absolute;left:10590;top:1027;width:2;height:66" coordorigin="10590,102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1ajsQAAADeAAAADwAAAGRycy9kb3ducmV2LnhtbERPS4vCMBC+C/sfwizs&#10;TdO6KG41ioi7eBDBByzehmZsi82kNLGt/94Igrf5+J4zW3SmFA3VrrCsIB5EIIhTqwvOFJyOv/0J&#10;COeRNZaWScGdHCzmH70ZJtq2vKfm4DMRQtglqCD3vkqkdGlOBt3AVsSBu9jaoA+wzqSusQ3hppTD&#10;KBpLgwWHhhwrWuWUXg83o+CvxXb5Ha+b7fWyup+Po93/Nialvj675RSEp86/xS/3Rof5o5/x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Y1ajsQAAADeAAAA&#10;DwAAAAAAAAAAAAAAAACqAgAAZHJzL2Rvd25yZXYueG1sUEsFBgAAAAAEAAQA+gAAAJsDAAAAAA==&#10;">
                  <v:shape id="Freeform 3549" o:spid="_x0000_s1185" style="position:absolute;left:10590;top:102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iSA8QA&#10;AADeAAAADwAAAGRycy9kb3ducmV2LnhtbERPS2vCQBC+C/6HZQq96aYpxjZmI9Ii9FTwUehxzI5J&#10;MDsbdrcm/ffdguBtPr7nFOvRdOJKzreWFTzNExDEldUt1wqOh+3sBYQPyBo7y6Tglzysy+mkwFzb&#10;gXd03YdaxBD2OSpoQuhzKX3VkEE/tz1x5M7WGQwRulpqh0MMN51MkySTBluODQ329NZQddn/GAXk&#10;P09Vkg72ffmduuwYvhYet0o9PoybFYhAY7iLb+4PHecvXrNn+H8n3i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YkgPEAAAA3gAAAA8AAAAAAAAAAAAAAAAAmAIAAGRycy9k&#10;b3ducmV2LnhtbFBLBQYAAAAABAAEAPUAAACJAwAAAAA=&#10;" path="m,l2,r,66l,66,,e" filled="f" stroked="f">
                    <v:path arrowok="t" o:connecttype="custom" o:connectlocs="0,1027;2,1027;2,1093;0,1093;0,1027" o:connectangles="0,0,0,0,0"/>
                  </v:shape>
                  <v:shape id="Picture 3550" o:spid="_x0000_s1186" type="#_x0000_t75" style="position:absolute;left:10653;top:921;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s2cPEAAAA3gAAAA8AAABkcnMvZG93bnJldi54bWxET9tqwkAQfRf6D8sUfBHdVKyX6CqloFix&#10;D41+wJAdk9DsbNhdTfr3XUHwbQ7nOqtNZ2pxI+crywreRgkI4tzqigsF59N2OAfhA7LG2jIp+CMP&#10;m/VLb4Wpti3/0C0LhYgh7FNUUIbQpFL6vCSDfmQb4shdrDMYInSF1A7bGG5qOU6SqTRYcWwosaHP&#10;kvLf7GoU2GaWfe2O7bfcHk5uMK9MQjRWqv/afSxBBOrCU/xw73Wc/76YTuD+TrxBr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ps2cPEAAAA3gAAAA8AAAAAAAAAAAAAAAAA&#10;nwIAAGRycy9kb3ducmV2LnhtbFBLBQYAAAAABAAEAPcAAACQAwAAAAA=&#10;">
                    <v:imagedata r:id="rId903" o:title=""/>
                  </v:shape>
                </v:group>
                <v:group id="Group 3551" o:spid="_x0000_s1187" style="position:absolute;left:10638;top:921;width:2;height:66" coordorigin="10638,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TC+sUAAADeAAAADwAAAGRycy9kb3ducmV2LnhtbERPS2vCQBC+F/wPywi9&#10;1U2UiEZXEamlByn4APE2ZMckmJ0N2W0S/31XEHqbj+85y3VvKtFS40rLCuJRBII4s7rkXMH5tPuY&#10;gXAeWWNlmRQ8yMF6NXhbYqptxwdqjz4XIYRdigoK7+tUSpcVZNCNbE0cuJttDPoAm1zqBrsQbio5&#10;jqKpNFhyaCiwpm1B2f34axR8ddhtJvFnu7/fto/rKfm57GNS6n3YbxYgPPX+X/xyf+swP5lPE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ZkwvrFAAAA3gAA&#10;AA8AAAAAAAAAAAAAAAAAqgIAAGRycy9kb3ducmV2LnhtbFBLBQYAAAAABAAEAPoAAACcAwAAAAA=&#10;">
                  <v:shape id="Freeform 3552" o:spid="_x0000_s1188" style="position:absolute;left:10638;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xm8MA&#10;AADeAAAADwAAAGRycy9kb3ducmV2LnhtbERPTWvCQBC9F/wPywi91Y0BY03dBFGEngq1KfQ4ZqdJ&#10;MDsbdleT/vtuoeBtHu9ztuVkenEj5zvLCpaLBARxbXXHjYLq4/j0DMIHZI29ZVLwQx7KYvawxVzb&#10;kd/pdgqNiCHsc1TQhjDkUvq6JYN+YQfiyH1bZzBE6BqpHY4x3PQyTZJMGuw4NrQ40L6l+nK6GgXk&#10;3851ko72sP5KXVaFz5XHo1KP82n3AiLQFO7if/erjvNXmyyDv3fiDb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8xm8MAAADeAAAADwAAAAAAAAAAAAAAAACYAgAAZHJzL2Rv&#10;d25yZXYueG1sUEsFBgAAAAAEAAQA9QAAAIgDAAAAAA==&#10;" path="m,l2,r,67l,67,,e" filled="f" stroked="f">
                    <v:path arrowok="t" o:connecttype="custom" o:connectlocs="0,921;2,921;2,988;0,988;0,921" o:connectangles="0,0,0,0,0"/>
                  </v:shape>
                </v:group>
                <v:group id="Group 3553" o:spid="_x0000_s1189" style="position:absolute;left:10622;top:921;width:2;height:66" coordorigin="10622,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r5FsUAAADeAAAADwAAAGRycy9kb3ducmV2LnhtbERPTWvCQBC9C/0PyxS8&#10;1U0UtaauIqLFgwhqQXobsmMSzM6G7JrEf98VCt7m8T5nvuxMKRqqXWFZQTyIQBCnVhecKfg5bz8+&#10;QTiPrLG0TAoe5GC5eOvNMdG25SM1J5+JEMIuQQW591UipUtzMugGtiIO3NXWBn2AdSZ1jW0IN6Uc&#10;RtFEGiw4NORY0Tqn9Ha6GwXfLbarUbxp9rfr+vF7Hh8u+5iU6r93qy8Qnjr/Ev+7dzrMH88mU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6+RbFAAAA3gAA&#10;AA8AAAAAAAAAAAAAAAAAqgIAAGRycy9kb3ducmV2LnhtbFBLBQYAAAAABAAEAPoAAACcAwAAAAA=&#10;">
                  <v:shape id="Freeform 3554" o:spid="_x0000_s1190" style="position:absolute;left:10622;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AcsYA&#10;AADeAAAADwAAAGRycy9kb3ducmV2LnhtbESPT2vDMAzF74N9B6NBb6uzQLMurVvGRqGnQf/Bjmqs&#10;JWGxHGy3Sb/9dCjsJvGe3vtpuR5dp64UYuvZwMs0A0VcedtybeB42DzPQcWEbLHzTAZuFGG9enxY&#10;Ymn9wDu67lOtJIRjiQaalPpS61g15DBOfU8s2o8PDpOsodY24CDhrtN5lhXaYcvS0GBPHw1Vv/uL&#10;M0Dx61xl+eA/X7/zUBzTaRZxY8zkaXxfgEo0pn/z/XprBX/2VgivvCMz6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rwAcsYAAADeAAAADwAAAAAAAAAAAAAAAACYAgAAZHJz&#10;L2Rvd25yZXYueG1sUEsFBgAAAAAEAAQA9QAAAIsDAAAAAA==&#10;" path="m,l2,r,67l,67,,e" filled="f" stroked="f">
                    <v:path arrowok="t" o:connecttype="custom" o:connectlocs="0,921;2,921;2,988;0,988;0,921" o:connectangles="0,0,0,0,0"/>
                  </v:shape>
                </v:group>
                <v:group id="Group 3555" o:spid="_x0000_s1191" style="position:absolute;left:10606;top:921;width:2;height:66" coordorigin="10606,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ynI/8QAAADeAAAADwAAAGRycy9kb3ducmV2LnhtbERPS4vCMBC+C/6HMMLe&#10;1rSKotUoIuuyB1nwAeJtaMa22ExKk23rv98Igrf5+J6zXHemFA3VrrCsIB5GIIhTqwvOFJxPu88Z&#10;COeRNZaWScGDHKxX/d4SE21bPlBz9JkIIewSVJB7XyVSujQng25oK+LA3Wxt0AdYZ1LX2IZwU8pR&#10;FE2lwYJDQ44VbXNK78c/o+C7xXYzjr+a/f22fVxPk9/LPialPgbdZgHCU+ff4pf7R4f5k/l0D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ynI/8QAAADeAAAA&#10;DwAAAAAAAAAAAAAAAACqAgAAZHJzL2Rvd25yZXYueG1sUEsFBgAAAAAEAAQA+gAAAJsDAAAAAA==&#10;">
                  <v:shape id="Freeform 3556" o:spid="_x0000_s1192" style="position:absolute;left:10606;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OaqcYA&#10;AADeAAAADwAAAGRycy9kb3ducmV2LnhtbESPS2vDMBCE74X8B7GB3hq5hjzqRgkhJdBTII9Cj1tr&#10;a5taKyOpsfPvs4dAbrvs7Mx8y/XgWnWhEBvPBl4nGSji0tuGKwPn0+5lASomZIutZzJwpQjr1ehp&#10;iYX1PR/ockyVEhOOBRqoU+oKrWNZk8M48R2x3H59cJhkDZW2AXsxd63Os2ymHTYsCTV2tK2p/Dv+&#10;OwMU9z9llvf+Y/6dh9k5fU0j7ox5Hg+bd1CJhvQQ378/rdSfvs0FQHBkBr2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OaqcYAAADeAAAADwAAAAAAAAAAAAAAAACYAgAAZHJz&#10;L2Rvd25yZXYueG1sUEsFBgAAAAAEAAQA9QAAAIsDAAAAAA==&#10;" path="m,l1,r,67l,67,,e" filled="f" stroked="f">
                    <v:path arrowok="t" o:connecttype="custom" o:connectlocs="0,921;1,921;1,988;0,988;0,921" o:connectangles="0,0,0,0,0"/>
                  </v:shape>
                </v:group>
                <v:group id="Group 3557" o:spid="_x0000_s1193" style="position:absolute;left:10590;top:921;width:2;height:66" coordorigin="10590,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ZSJMUAAADeAAAADwAAAGRycy9kb3ducmV2LnhtbERPTWvCQBC9F/oflin0&#10;pptUtDV1FREVD1JoFMTbkB2TYHY2ZLdJ/PeuIPQ2j/c5s0VvKtFS40rLCuJhBII4s7rkXMHxsBl8&#10;gXAeWWNlmRTcyMFi/voyw0Tbjn+pTX0uQgi7BBUU3teJlC4ryKAb2po4cBfbGPQBNrnUDXYh3FTy&#10;I4om0mDJoaHAmlYFZdf0zyjYdtgtR/G63V8vq9v5MP457WNS6v2tX36D8NT7f/HTvdNh/nj6GcP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yGUiTFAAAA3gAA&#10;AA8AAAAAAAAAAAAAAAAAqgIAAGRycy9kb3ducmV2LnhtbFBLBQYAAAAABAAEAPoAAACcAwAAAAA=&#10;">
                  <v:shape id="Freeform 3558" o:spid="_x0000_s1194" style="position:absolute;left:10590;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2hRcIA&#10;AADeAAAADwAAAGRycy9kb3ducmV2LnhtbERPTYvCMBC9C/sfwgh709SCulajLIrgSVh1wePYjG2x&#10;mZQka+u/NwuCt3m8z1msOlOLOzlfWVYwGiYgiHOrKy4UnI7bwRcIH5A11pZJwYM8rJYfvQVm2rb8&#10;Q/dDKEQMYZ+hgjKEJpPS5yUZ9EPbEEfuap3BEKErpHbYxnBTyzRJJtJgxbGhxIbWJeW3w59RQH5/&#10;yZO0tZvpOXWTU/gde9wq9dnvvucgAnXhLX65dzrOH8+mKfy/E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jaFFwgAAAN4AAAAPAAAAAAAAAAAAAAAAAJgCAABkcnMvZG93&#10;bnJldi54bWxQSwUGAAAAAAQABAD1AAAAhwMAAAAA&#10;" path="m,l2,r,67l,67,,e" filled="f" stroked="f">
                    <v:path arrowok="t" o:connecttype="custom" o:connectlocs="0,921;2,921;2,988;0,988;0,921" o:connectangles="0,0,0,0,0"/>
                  </v:shape>
                </v:group>
                <v:group id="Group 3559" o:spid="_x0000_s1195" style="position:absolute;left:10462;top:921;width:2;height:66" coordorigin="10462,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hpyMUAAADeAAAADwAAAGRycy9kb3ducmV2LnhtbERPTWvCQBC9C/0PyxR6&#10;q5so2hpdRcQWDyI0FsTbkB2TYHY2ZLdJ/PeuUPA2j/c5i1VvKtFS40rLCuJhBII4s7rkXMHv8ev9&#10;E4TzyBory6TgRg5Wy5fBAhNtO/6hNvW5CCHsElRQeF8nUrqsIINuaGviwF1sY9AH2ORSN9iFcFPJ&#10;URRNpcGSQ0OBNW0Kyq7pn1Hw3WG3Hsfbdn+9bG7n4+Rw2sek1Ntrv56D8NT7p/jfvdNh/mT2MYb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MYacjFAAAA3gAA&#10;AA8AAAAAAAAAAAAAAAAAqgIAAGRycy9kb3ducmV2LnhtbFBLBQYAAAAABAAEAPoAAACcAwAAAAA=&#10;">
                  <v:shape id="Freeform 3560" o:spid="_x0000_s1196" style="position:absolute;left:10462;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icqsMA&#10;AADeAAAADwAAAGRycy9kb3ducmV2LnhtbERPS2vCQBC+C/0PyxS86aahvmJWKS2Cp4JWweOYnSah&#10;2dmwu03iv3cLQm/z8T0n3w6mER05X1tW8DJNQBAXVtdcKjh97SZLED4ga2wsk4IbedhunkY5Ztr2&#10;fKDuGEoRQ9hnqKAKoc2k9EVFBv3UtsSR+7bOYIjQlVI77GO4aWSaJHNpsObYUGFL7xUVP8dfo4D8&#10;57VI0t5+LC6pm5/CeeZxp9T4eXhbgwg0hH/xw73Xcf5stXiFv3fiD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icqsMAAADeAAAADwAAAAAAAAAAAAAAAACYAgAAZHJzL2Rv&#10;d25yZXYueG1sUEsFBgAAAAAEAAQA9QAAAIgDAAAAAA==&#10;" path="m,l2,r,67l,67,,e" filled="f" stroked="f">
                    <v:path arrowok="t" o:connecttype="custom" o:connectlocs="0,921;2,921;2,988;0,988;0,921" o:connectangles="0,0,0,0,0"/>
                  </v:shape>
                </v:group>
                <v:group id="Group 3561" o:spid="_x0000_s1197" style="position:absolute;left:10445;top:921;width:2;height:66" coordorigin="10445,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O9VCfFAAAA3gAA&#10;AA8AAAAAAAAAAAAAAAAAqgIAAGRycy9kb3ducmV2LnhtbFBLBQYAAAAABAAEAPoAAACcAwAAAAA=&#10;">
                  <v:shape id="Freeform 3562" o:spid="_x0000_s1198" style="position:absolute;left:10445;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anRsMA&#10;AADeAAAADwAAAGRycy9kb3ducmV2LnhtbERPTWvCQBC9C/6HZYTedGPAWFM3QVoET0LVgsdpdpqE&#10;ZmfD7tbEf+8WCr3N433OthxNJ27kfGtZwXKRgCCurG65VnA57+fPIHxA1thZJgV38lAW08kWc20H&#10;fqfbKdQihrDPUUETQp9L6auGDPqF7Ykj92WdwRChq6V2OMRw08k0STJpsOXY0GBPrw1V36cfo4D8&#10;8bNK0sG+ra+pyy7hY+Vxr9TTbNy9gAg0hn/xn/ug4/zVZp3B7zvxBlk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anRsMAAADeAAAADwAAAAAAAAAAAAAAAACYAgAAZHJzL2Rv&#10;d25yZXYueG1sUEsFBgAAAAAEAAQA9QAAAIgDAAAAAA==&#10;" path="m,l2,r,67l,67,,e" filled="f" stroked="f">
                    <v:path arrowok="t" o:connecttype="custom" o:connectlocs="0,921;2,921;2,988;0,988;0,921" o:connectangles="0,0,0,0,0"/>
                  </v:shape>
                </v:group>
                <v:group id="Group 3563" o:spid="_x0000_s1199" style="position:absolute;left:10430;top:921;width:2;height:66" coordorigin="10430,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Nvy8UAAADeAAAADwAAAGRycy9kb3ducmV2LnhtbERPS2vCQBC+F/wPywje&#10;dBOLVaOriLSlBxF8gHgbsmMSzM6G7JrEf98tCL3Nx/ec5bozpWiodoVlBfEoAkGcWl1wpuB8+hrO&#10;QDiPrLG0TAqe5GC96r0tMdG25QM1R5+JEMIuQQW591UipUtzMuhGtiIO3M3WBn2AdSZ1jW0IN6Uc&#10;R9GHNFhwaMixom1O6f34MAq+W2w37/Fns7vfts/rabK/7GJSatDvNgsQnjr/L365f3SYP5lP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jb8vFAAAA3gAA&#10;AA8AAAAAAAAAAAAAAAAAqgIAAGRycy9kb3ducmV2LnhtbFBLBQYAAAAABAAEAPoAAACcAwAAAAA=&#10;">
                  <v:shape id="Freeform 3564" o:spid="_x0000_s1200" style="position:absolute;left:10430;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WWr8YA&#10;AADeAAAADwAAAGRycy9kb3ducmV2LnhtbESPS2vDMBCE74X8B7GB3hq5hjzqRgkhJdBTII9Cj1tr&#10;a5taKyOpsfPvs4dAbrvM7My3y/XgWnWhEBvPBl4nGSji0tuGKwPn0+5lASomZIutZzJwpQjr1ehp&#10;iYX1PR/ockyVkhCOBRqoU+oKrWNZk8M48R2xaL8+OEyyhkrbgL2Eu1bnWTbTDhuWhho72tZU/h3/&#10;nQGK+58yy3v/Mf/Ow+ycvqYRd8Y8j4fNO6hEQ3qY79efVvCnb3PhlXdkBr2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2WWr8YAAADeAAAADwAAAAAAAAAAAAAAAACYAgAAZHJz&#10;L2Rvd25yZXYueG1sUEsFBgAAAAAEAAQA9QAAAIsDAAAAAA==&#10;" path="m,l2,r,67l,67,,e" filled="f" stroked="f">
                    <v:path arrowok="t" o:connecttype="custom" o:connectlocs="0,921;2,921;2,988;0,988;0,921" o:connectangles="0,0,0,0,0"/>
                  </v:shape>
                  <v:shape id="Picture 3565" o:spid="_x0000_s1201" type="#_x0000_t75" style="position:absolute;left:10413;top:921;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Ud+LFAAAA3gAAAA8AAABkcnMvZG93bnJldi54bWxEj0FvwjAMhe+T+A+RkbiNFBAbdAQESExc&#10;doDxA0zjNRWNXTUByr9fkCbtZus9v+95sep8rW7UhkrYwGiYgSIuxFZcGjh9715noEJEtlgLk4EH&#10;BVgtey8LzK3c+UC3YyxVCuGQowEXY5NrHQpHHsNQGuKk/UjrMaa1LbVt8Z7Cfa3HWfamPVacCA4b&#10;2joqLserT1znz9NmLZvN+IsOk8enyOgkxgz63foDVKQu/pv/rvc21Z/O3+fwfCfNoJ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HfixQAAAN4AAAAPAAAAAAAAAAAAAAAA&#10;AJ8CAABkcnMvZG93bnJldi54bWxQSwUGAAAAAAQABAD3AAAAkQMAAAAA&#10;">
                    <v:imagedata r:id="rId904" o:title=""/>
                  </v:shape>
                </v:group>
                <v:group id="Group 3566" o:spid="_x0000_s1202" style="position:absolute;left:10398;top:921;width:2;height:66" coordorigin="10398,92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Yfh5jIAAAA&#10;3gAAAA8AAAAAAAAAAAAAAAAAqgIAAGRycy9kb3ducmV2LnhtbFBLBQYAAAAABAAEAPoAAACfAwAA&#10;AAA=&#10;">
                  <v:shape id="Freeform 3567" o:spid="_x0000_s1203" style="position:absolute;left:10398;top:92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pPFcIA&#10;AADeAAAADwAAAGRycy9kb3ducmV2LnhtbERPS4vCMBC+C/sfwizsTVMLvqpRll2EPQm+wOPYjG2x&#10;mZQka+u/N4LgbT6+5yxWnanFjZyvLCsYDhIQxLnVFRcKDvt1fwrCB2SNtWVScCcPq+VHb4GZti1v&#10;6bYLhYgh7DNUUIbQZFL6vCSDfmAb4shdrDMYInSF1A7bGG5qmSbJWBqsODaU2NBPSfl1928UkN+c&#10;8yRt7e/klLrxIRxHHtdKfX1233MQgbrwFr/cfzrOH82mQ3i+E2+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ik8VwgAAAN4AAAAPAAAAAAAAAAAAAAAAAJgCAABkcnMvZG93&#10;bnJldi54bWxQSwUGAAAAAAQABAD1AAAAhwMAAAAA&#10;" path="m,l2,r,67l,67,,e" filled="f" stroked="f">
                    <v:path arrowok="t" o:connecttype="custom" o:connectlocs="0,921;2,921;2,988;0,988;0,921" o:connectangles="0,0,0,0,0"/>
                  </v:shape>
                </v:group>
                <v:group id="Group 3568" o:spid="_x0000_s1204" style="position:absolute;left:10462;top:809;width:2;height:66" coordorigin="10462,80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YG8dMQAAADeAAAADwAAAGRycy9kb3ducmV2LnhtbERPS4vCMBC+C/sfwizs&#10;TdO6KG41ioi7eBDBByzehmZsi82kNLGt/94Igrf5+J4zW3SmFA3VrrCsIB5EIIhTqwvOFJyOv/0J&#10;COeRNZaWScGdHCzmH70ZJtq2vKfm4DMRQtglqCD3vkqkdGlOBt3AVsSBu9jaoA+wzqSusQ3hppTD&#10;KBpLgwWHhhwrWuWUXg83o+CvxXb5Ha+b7fWyup+Po93/Nialvj675RSEp86/xS/3Rof5o5/J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YG8dMQAAADeAAAA&#10;DwAAAAAAAAAAAAAAAACqAgAAZHJzL2Rvd25yZXYueG1sUEsFBgAAAAAEAAQA+gAAAJsDAAAAAA==&#10;">
                  <v:shape id="Freeform 3569" o:spid="_x0000_s1205" style="position:absolute;left:10462;top:80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R0+cMA&#10;AADeAAAADwAAAGRycy9kb3ducmV2LnhtbERPTWvCQBC9C/6HZYTedGNEa2NWkYrQU0FroccxOybB&#10;7GzY3Sbpv+8WhN7m8T4n3w2mER05X1tWMJ8lIIgLq2suFVw+jtM1CB+QNTaWScEPedhtx6McM217&#10;PlF3DqWIIewzVFCF0GZS+qIig35mW+LI3awzGCJ0pdQO+xhuGpkmyUoarDk2VNjSa0XF/fxtFJB/&#10;vxZJ2tvD81fqVpfwufR4VOppMuw3IAIN4V/8cL/pOH/5sl7A3zvxBr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R0+cMAAADeAAAADwAAAAAAAAAAAAAAAACYAgAAZHJzL2Rv&#10;d25yZXYueG1sUEsFBgAAAAAEAAQA9QAAAIgDAAAAAA==&#10;" path="m,l2,r,67l,67,,e" filled="f" stroked="f">
                    <v:path arrowok="t" o:connecttype="custom" o:connectlocs="0,809;2,809;2,876;0,876;0,809" o:connectangles="0,0,0,0,0"/>
                  </v:shape>
                </v:group>
                <v:group id="Group 3570" o:spid="_x0000_s1206" style="position:absolute;left:10445;top:809;width:2;height:66" coordorigin="10445,80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SBm8UAAADeAAAADwAAAGRycy9kb3ducmV2LnhtbERPS2vCQBC+C/6HZQRv&#10;dRNbRaOriLSlBxF8gHgbsmMSzM6G7JrEf98tFLzNx/ec5bozpWiodoVlBfEoAkGcWl1wpuB8+nqb&#10;gXAeWWNpmRQ8ycF61e8tMdG25QM1R5+JEMIuQQW591UipUtzMuhGtiIO3M3WBn2AdSZ1jW0IN6Uc&#10;R9FUGiw4NORY0Tan9H58GAXfLbab9/iz2d1v2+f1NNlfdjEpNRx0mwUIT51/if/dPzrMn8xnH/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kkgZvFAAAA3gAA&#10;AA8AAAAAAAAAAAAAAAAAqgIAAGRycy9kb3ducmV2LnhtbFBLBQYAAAAABAAEAPoAAACcAwAAAAA=&#10;">
                  <v:shape id="Freeform 3571" o:spid="_x0000_s1207" style="position:absolute;left:10445;top:80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FJFsMA&#10;AADeAAAADwAAAGRycy9kb3ducmV2LnhtbERPS2vCQBC+C/6HZYTedGMgmqauIhahp4Iv8DjNTpNg&#10;djbsbk3677sFwdt8fM9ZbQbTijs531hWMJ8lIIhLqxuuFJxP+2kOwgdkja1lUvBLHjbr8WiFhbY9&#10;H+h+DJWIIewLVFCH0BVS+rImg35mO+LIfVtnMEToKqkd9jHctDJNkoU02HBsqLGjXU3l7fhjFJD/&#10;/CqTtLfvy2vqFudwyTzulXqZDNs3EIGG8BQ/3B86zs9e8wz+34k3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LFJFsMAAADeAAAADwAAAAAAAAAAAAAAAACYAgAAZHJzL2Rv&#10;d25yZXYueG1sUEsFBgAAAAAEAAQA9QAAAIgDAAAAAA==&#10;" path="m,l2,r,67l,67,,e" filled="f" stroked="f">
                    <v:path arrowok="t" o:connecttype="custom" o:connectlocs="0,809;2,809;2,876;0,876;0,809" o:connectangles="0,0,0,0,0"/>
                  </v:shape>
                </v:group>
                <v:group id="Group 3572" o:spid="_x0000_s1208" style="position:absolute;left:10430;top:809;width:2;height:66" coordorigin="10430,80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q6d8QAAADeAAAADwAAAGRycy9kb3ducmV2LnhtbERPS4vCMBC+L+x/CLPg&#10;bU2rKG41iogrHkTwAYu3oRnbYjMpTbat/94Igrf5+J4zW3SmFA3VrrCsIO5HIIhTqwvOFJxPv98T&#10;EM4jaywtk4I7OVjMPz9mmGjb8oGao89ECGGXoILc+yqR0qU5GXR9WxEH7mprgz7AOpO6xjaEm1IO&#10;omgsDRYcGnKsaJVTejv+GwWbFtvlMF43u9t1db+cRvu/XUxK9b665RSEp86/xS/3Vof5o5/JG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rq6d8QAAADeAAAA&#10;DwAAAAAAAAAAAAAAAACqAgAAZHJzL2Rvd25yZXYueG1sUEsFBgAAAAAEAAQA+gAAAJsDAAAAAA==&#10;">
                  <v:shape id="Freeform 3573" o:spid="_x0000_s1209" style="position:absolute;left:10430;top:80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9y+sMA&#10;AADeAAAADwAAAGRycy9kb3ducmV2LnhtbERPTWvCQBC9F/wPywje6sZAoqauIi0BT4VaCx6n2WkS&#10;mp0Nu2sS/323UOhtHu9zdofJdGIg51vLClbLBARxZXXLtYLLe/m4AeEDssbOMim4k4fDfvaww0Lb&#10;kd9oOIdaxBD2BSpoQugLKX3VkEG/tD1x5L6sMxgidLXUDscYbjqZJkkuDbYcGxrs6bmh6vt8MwrI&#10;v35WSTral/U1dfklfGQeS6UW8+n4BCLQFP7Ff+6TjvOz7WYNv+/EG+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y9y+sMAAADeAAAADwAAAAAAAAAAAAAAAACYAgAAZHJzL2Rv&#10;d25yZXYueG1sUEsFBgAAAAAEAAQA9QAAAIgDAAAAAA==&#10;" path="m,l2,r,67l,67,,e" filled="f" stroked="f">
                    <v:path arrowok="t" o:connecttype="custom" o:connectlocs="0,809;2,809;2,876;0,876;0,809" o:connectangles="0,0,0,0,0"/>
                  </v:shape>
                  <v:shape id="Picture 3574" o:spid="_x0000_s1210" type="#_x0000_t75" style="position:absolute;left:10413;top:809;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NZzIAAAA3gAAAA8AAABkcnMvZG93bnJldi54bWxEj09Lw0AQxe9Cv8MyBW92U1Gbxm5LERQL&#10;XqwieBuy0yQ2Oxt2t/nz7Z2D4G2G9+a932x2o2tVTyE2ng0sFxko4tLbhisDnx/PNzmomJAttp7J&#10;wEQRdtvZ1QYL6wd+p/6YKiUhHAs0UKfUFVrHsiaHceE7YtFOPjhMsoZK24CDhLtW32bZg3bYsDTU&#10;2NFTTeX5eHEG3gaXrw/h+9L/fE2nafVyt18dvDHX83H/CCrRmP7Nf9evVvDv17nwyjsyg97+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mnDWcyAAAAN4AAAAPAAAAAAAAAAAA&#10;AAAAAJ8CAABkcnMvZG93bnJldi54bWxQSwUGAAAAAAQABAD3AAAAlAMAAAAA&#10;">
                    <v:imagedata r:id="rId905" o:title=""/>
                  </v:shape>
                </v:group>
                <v:group id="Group 3575" o:spid="_x0000_s1211" style="position:absolute;left:10398;top:809;width:2;height:66" coordorigin="10398,80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yUuBcQAAADeAAAADwAAAGRycy9kb3ducmV2LnhtbERPS4vCMBC+C/6HMMLe&#10;NK3iotUoIuuyB1nwAeJtaMa22ExKk23rv98Igrf5+J6zXHemFA3VrrCsIB5FIIhTqwvOFJxPu+EM&#10;hPPIGkvLpOBBDtarfm+JibYtH6g5+kyEEHYJKsi9rxIpXZqTQTeyFXHgbrY26AOsM6lrbEO4KeU4&#10;ij6lwYJDQ44VbXNK78c/o+C7xXYzib+a/f22fVxP09/LPialPgbdZgHCU+ff4pf7R4f50/lsD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yUuBcQAAADeAAAA&#10;DwAAAAAAAAAAAAAAAACqAgAAZHJzL2Rvd25yZXYueG1sUEsFBgAAAAAEAAQA+gAAAJsDAAAAAA==&#10;">
                  <v:shape id="Freeform 3576" o:spid="_x0000_s1212" style="position:absolute;left:10398;top:80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98U8UA&#10;AADeAAAADwAAAGRycy9kb3ducmV2LnhtbESPQWvCQBCF7wX/wzJCb3VjQK3RVUQReirUWuhxzI5J&#10;MDsbdrcm/fedQ8HbDPPmvfett4Nr1Z1CbDwbmE4yUMSltw1XBs6fx5dXUDEhW2w9k4FfirDdjJ7W&#10;WFjf8wfdT6lSYsKxQAN1Sl2hdSxrchgnviOW29UHh0nWUGkbsBdz1+o8y+baYcOSUGNH+5rK2+nH&#10;GaD4fimzvPeHxXce5uf0NYt4NOZ5POxWoBIN6SH+/36zUn+2XAqA4MgMe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3xTxQAAAN4AAAAPAAAAAAAAAAAAAAAAAJgCAABkcnMv&#10;ZG93bnJldi54bWxQSwUGAAAAAAQABAD1AAAAigMAAAAA&#10;" path="m,l2,r,67l,67,,e" filled="f" stroked="f">
                    <v:path arrowok="t" o:connecttype="custom" o:connectlocs="0,809;2,809;2,876;0,876;0,809" o:connectangles="0,0,0,0,0"/>
                  </v:shape>
                </v:group>
                <v:group id="Group 3577" o:spid="_x0000_s1213" style="position:absolute;left:10550;top:868;width:101;height:9" coordorigin="10550,868" coordsize="1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q03sUAAADeAAAADwAAAGRycy9kb3ducmV2LnhtbERPS2vCQBC+F/wPywi9&#10;1U0slpq6EQkqHqRQLZTehuyYhGRnQ3bN4993C4Xe5uN7zmY7mkb01LnKsoJ4EYEgzq2uuFDweT08&#10;vYJwHlljY5kUTORgm84eNphoO/AH9RdfiBDCLkEFpfdtIqXLSzLoFrYlDtzNdgZ9gF0hdYdDCDeN&#10;XEbRizRYcWgosaWspLy+3I2C44DD7jne9+f6lk3f19X71zkmpR7n4+4NhKfR/4v/3Ccd5q/W6xh+&#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yKtN7FAAAA3gAA&#10;AA8AAAAAAAAAAAAAAAAAqgIAAGRycy9kb3ducmV2LnhtbFBLBQYAAAAABAAEAPoAAACcAwAAAAA=&#10;">
                  <v:shape id="Freeform 3578" o:spid="_x0000_s1214"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VScYA&#10;AADeAAAADwAAAGRycy9kb3ducmV2LnhtbERPTWvCQBC9C/6HZQRvumkgomk2UjViD71oPbS3ITtN&#10;QrOzMbtq+u+7hYK3ebzPydaDacWNetdYVvA0j0AQl1Y3XCk4v+9nSxDOI2tsLZOCH3KwzsejDFNt&#10;73yk28lXIoSwS1FB7X2XSunKmgy6ue2IA/dle4M+wL6Susd7CDetjKNoIQ02HBpq7GhbU/l9uhoF&#10;9vC2SYp49/nRFMPysIuLyyY5KzWdDC/PIDwN/iH+d7/qMD9ZrWL4eyfcI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G+VScYAAADeAAAADwAAAAAAAAAAAAAAAACYAgAAZHJz&#10;L2Rvd25yZXYueG1sUEsFBgAAAAAEAAQA9QAAAIsDAAAAAA==&#10;" path="m101,2r-8,l93,9r8,l101,2e" filled="f" stroked="f">
                    <v:path arrowok="t" o:connecttype="custom" o:connectlocs="101,870;93,870;93,877;101,877;101,870" o:connectangles="0,0,0,0,0"/>
                  </v:shape>
                  <v:shape id="Freeform 3579" o:spid="_x0000_s1215"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Mw0sYA&#10;AADeAAAADwAAAGRycy9kb3ducmV2LnhtbERPO2/CMBDeK/EfrENiKw5BqSBgEJRUdGDhMcB2io8k&#10;Ij6nsQvpv68rVWK7T9/z5svO1OJOrassKxgNIxDEudUVFwpOx4/XCQjnkTXWlknBDzlYLnovc0y1&#10;ffCe7gdfiBDCLkUFpfdNKqXLSzLohrYhDtzVtgZ9gG0hdYuPEG5qGUfRmzRYcWgosaH3kvLb4dso&#10;sNvdOsnizeVcZd1ku4mzr3VyUmrQ71YzEJ46/xT/uz91mJ9Mp2P4eyfc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Mw0sYAAADeAAAADwAAAAAAAAAAAAAAAACYAgAAZHJz&#10;L2Rvd25yZXYueG1sUEsFBgAAAAAEAAQA9QAAAIsDAAAAAA==&#10;" path="m,4l1,8r3,l7,8,9,4,,4e" filled="f" stroked="f">
                    <v:path arrowok="t" o:connecttype="custom" o:connectlocs="0,872;1,876;4,876;7,876;9,872;0,872" o:connectangles="0,0,0,0,0,0"/>
                  </v:shape>
                  <v:shape id="Freeform 3580" o:spid="_x0000_s1216"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qopsYA&#10;AADeAAAADwAAAGRycy9kb3ducmV2LnhtbERPO2/CMBDeK/EfrENiKw4RqSBgEJRUdGDhMcB2io8k&#10;Ij6nsQvpv68rVWK7T9/z5svO1OJOrassKxgNIxDEudUVFwpOx4/XCQjnkTXWlknBDzlYLnovc0y1&#10;ffCe7gdfiBDCLkUFpfdNKqXLSzLohrYhDtzVtgZ9gG0hdYuPEG5qGUfRmzRYcWgosaH3kvLb4dso&#10;sNvdOsnizeVcZd1ku4mzr3VyUmrQ71YzEJ46/xT/uz91mJ9Mp2P4eyfc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qopsYAAADeAAAADwAAAAAAAAAAAAAAAACYAgAAZHJz&#10;L2Rvd25yZXYueG1sUEsFBgAAAAAEAAQA9QAAAIsDAAAAAA==&#10;" path="m25,5r1,3l29,8r4,l33,6,25,5e" filled="f" stroked="f">
                    <v:path arrowok="t" o:connecttype="custom" o:connectlocs="25,873;26,876;29,876;33,876;33,874;25,873" o:connectangles="0,0,0,0,0,0"/>
                  </v:shape>
                  <v:shape id="Freeform 3581" o:spid="_x0000_s1217"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YNPcYA&#10;AADeAAAADwAAAGRycy9kb3ducmV2LnhtbERPTWvCQBC9C/6HZQRvumkgomk2UjViD71oPbS3ITtN&#10;QrOzMbtq+u+7hYK3ebzPydaDacWNetdYVvA0j0AQl1Y3XCk4v+9nSxDOI2tsLZOCH3KwzsejDFNt&#10;73yk28lXIoSwS1FB7X2XSunKmgy6ue2IA/dle4M+wL6Susd7CDetjKNoIQ02HBpq7GhbU/l9uhoF&#10;9vC2SYp49/nRFMPysIuLyyY5KzWdDC/PIDwN/iH+d7/qMD9ZrRL4eyfcI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4YNPcYAAADeAAAADwAAAAAAAAAAAAAAAACYAgAAZHJz&#10;L2Rvd25yZXYueG1sUEsFBgAAAAAEAAQA9QAAAIsDAAAAAA==&#10;" path="m50,7r,1l54,8r3,l57,7r-7,e" filled="f" stroked="f">
                    <v:path arrowok="t" o:connecttype="custom" o:connectlocs="50,875;50,876;54,876;57,876;57,875;50,875" o:connectangles="0,0,0,0,0,0"/>
                  </v:shape>
                  <v:shape id="Freeform 3582" o:spid="_x0000_s1218"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STSsYA&#10;AADeAAAADwAAAGRycy9kb3ducmV2LnhtbERPS2vCQBC+F/oflhF6qxsDCRqzSq0Re/Di49DehuyY&#10;hGZn0+yq6b/vFgRv8/E9J18OphVX6l1jWcFkHIEgLq1uuFJwOm5epyCcR9bYWiYFv+RguXh+yjHT&#10;9sZ7uh58JUIIuwwV1N53mZSurMmgG9uOOHBn2xv0AfaV1D3eQrhpZRxFqTTYcGiosaP3msrvw8Uo&#10;sNvdKini9ddnUwzT7TouflbJSamX0fA2B+Fp8A/x3f2hw/xkNkvh/51wg1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1STSsYAAADeAAAADwAAAAAAAAAAAAAAAACYAgAAZHJz&#10;L2Rvd25yZXYueG1sUEsFBgAAAAAEAAQA9QAAAIsDAAAAAA==&#10;" path="m50,6r,1l57,7,50,6e" filled="f" stroked="f">
                    <v:path arrowok="t" o:connecttype="custom" o:connectlocs="50,874;50,875;57,875;57,875;50,874" o:connectangles="0,0,0,0,0"/>
                  </v:shape>
                  <v:shape id="Freeform 3583" o:spid="_x0000_s1219"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g20cYA&#10;AADeAAAADwAAAGRycy9kb3ducmV2LnhtbERPO2/CMBDeK/U/WIfEVhwipYWAQaWkogMLjwG2U3wk&#10;EfE5jQ2Ef48rVWK7T9/zpvPO1OJKrassKxgOIhDEudUVFwr2u++3EQjnkTXWlknBnRzMZ68vU0y1&#10;vfGGrltfiBDCLkUFpfdNKqXLSzLoBrYhDtzJtgZ9gG0hdYu3EG5qGUfRuzRYcWgosaGvkvLz9mIU&#10;2NV6kWTx8niosm60WsbZ7yLZK9XvdZ8TEJ46/xT/u390mJ+Mxx/w9064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g20cYAAADeAAAADwAAAAAAAAAAAAAAAACYAgAAZHJz&#10;L2Rvd25yZXYueG1sUEsFBgAAAAAEAAQA9QAAAIsDAAAAAA==&#10;" path="m49,4r1,2l57,7,58,5,49,4e" filled="f" stroked="f">
                    <v:path arrowok="t" o:connecttype="custom" o:connectlocs="49,872;50,874;57,875;58,873;49,872" o:connectangles="0,0,0,0,0"/>
                  </v:shape>
                  <v:shape id="Freeform 3584" o:spid="_x0000_s1220"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eio8gA&#10;AADeAAAADwAAAGRycy9kb3ducmV2LnhtbESPMW/CQAyF90r8h5MrsZVLI6WClAMVCKIDSylDu1k5&#10;N4ma84XcAem/rwckNlvv+b3P8+XgWnWhPjSeDTxPElDEpbcNVwaOn9unKagQkS22nsnAHwVYLkYP&#10;c8ytv/IHXQ6xUhLCIUcDdYxdrnUoa3IYJr4jFu3H9w6jrH2lbY9XCXetTpPkRTtsWBpq7GhdU/l7&#10;ODsDfrdfZUW6+f5qimG626TFaZUdjRk/Dm+voCIN8W6+Xb9bwc9mM+GVd2QGvfg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h6KjyAAAAN4AAAAPAAAAAAAAAAAAAAAAAJgCAABk&#10;cnMvZG93bnJldi54bWxQSwUGAAAAAAQABAD1AAAAjQMAAAAA&#10;" path="m25,4r,1l33,6,34,5,25,4e" filled="f" stroked="f">
                    <v:path arrowok="t" o:connecttype="custom" o:connectlocs="25,872;25,873;33,874;34,873;25,872" o:connectangles="0,0,0,0,0"/>
                  </v:shape>
                  <v:shape id="Freeform 3585" o:spid="_x0000_s1221"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HOMYA&#10;AADeAAAADwAAAGRycy9kb3ducmV2LnhtbERPS2vCQBC+F/wPywje6qaBiImuUmvEHnrxcdDbkJ0m&#10;odnZNLtq/PduoeBtPr7nzJe9acSVOldbVvA2jkAQF1bXXCo4HjavUxDOI2tsLJOCOzlYLgYvc8y0&#10;vfGOrntfihDCLkMFlfdtJqUrKjLoxrYlDty37Qz6ALtS6g5vIdw0Mo6iiTRYc2iosKWPioqf/cUo&#10;sNuvVZLH6/Opzvvpdh3nv6vkqNRo2L/PQHjq/VP87/7UYX6Spin8vRNu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HOMYAAADeAAAADwAAAAAAAAAAAAAAAACYAgAAZHJz&#10;L2Rvd25yZXYueG1sUEsFBgAAAAAEAAQA9QAAAIsDAAAAAA==&#10;" path="m54,l50,1,49,4r9,1l58,4,57,1,54,e" filled="f" stroked="f">
                    <v:path arrowok="t" o:connecttype="custom" o:connectlocs="54,868;50,869;49,872;58,873;58,872;57,869;54,868" o:connectangles="0,0,0,0,0,0,0"/>
                  </v:shape>
                  <v:shape id="Freeform 3586" o:spid="_x0000_s1222"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4QncgA&#10;AADeAAAADwAAAGRycy9kb3ducmV2LnhtbESPQW/CMAyF75P2HyJP2m0kqwRCHQGNUQQHLgMO7GY1&#10;XlutcbomQPfv8QFpN1t+fu99s8XgW3WhPjaBLbyODCjiMriGKwvHw/plCiomZIdtYLLwRxEW88eH&#10;GeYuXPmTLvtUKTHhmKOFOqUu1zqWNXmMo9ARy+079B6TrH2lXY9XMfetzoyZaI8NS0KNHX3UVP7s&#10;z95C2OyW4yJbfZ2aYphuVlnxuxwfrX1+Gt7fQCUa0r/4/r11Un9ijAAIjsyg5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6bhCdyAAAAN4AAAAPAAAAAAAAAAAAAAAAAJgCAABk&#10;cnMvZG93bnJldi54bWxQSwUGAAAAAAQABAD1AAAAjQMAAAAA&#10;" path="m29,l26,1,25,4r9,1l34,4,33,1,29,e" filled="f" stroked="f">
                    <v:path arrowok="t" o:connecttype="custom" o:connectlocs="29,868;26,869;25,872;34,873;34,872;33,869;29,868" o:connectangles="0,0,0,0,0,0,0"/>
                  </v:shape>
                  <v:shape id="Freeform 3587" o:spid="_x0000_s1223" style="position:absolute;left:10550;top:868;width:101;height:9;visibility:visible;mso-wrap-style:square;v-text-anchor:top" coordsize="10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K1BsUA&#10;AADeAAAADwAAAGRycy9kb3ducmV2LnhtbERPS4vCMBC+L/gfwgje1sSCItUoPrroYS/retDb0Ixt&#10;sZnUJqv135uFhb3Nx/ec+bKztbhT6yvHGkZDBYI4d6biQsPx++N9CsIHZIO1Y9LwJA/LRe9tjqlx&#10;D/6i+yEUIoawT1FDGUKTSunzkiz6oWuII3dxrcUQYVtI0+IjhttaJkpNpMWKY0OJDW1Kyq+HH6vB&#10;7T7X4yzZnk9V1k132yS7rcdHrQf9bjUDEagL/+I/997E+ROlRvD7TrxBL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IrUGxQAAAN4AAAAPAAAAAAAAAAAAAAAAAJgCAABkcnMv&#10;ZG93bnJldi54bWxQSwUGAAAAAAQABAD1AAAAigMAAAAA&#10;" path="m4,l1,1,,4r9,l7,1,4,e" filled="f" stroked="f">
                    <v:path arrowok="t" o:connecttype="custom" o:connectlocs="4,868;1,869;0,872;9,872;9,872;7,869;4,868" o:connectangles="0,0,0,0,0,0,0"/>
                  </v:shape>
                  <v:shape id="Picture 3588" o:spid="_x0000_s1224" type="#_x0000_t75" style="position:absolute;left:10643;top:877;width:9;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KZ9bDAAAA3gAAAA8AAABkcnMvZG93bnJldi54bWxET0uLwjAQvi/4H8II3tZEwVfXKCIIHrUr&#10;ep1tZtuuzaQ0UVt/vVlY2Nt8fM9ZrltbiTs1vnSsYTRUIIgzZ0rONZw+d+9zED4gG6wck4aOPKxX&#10;vbclJsY9+Ej3NOQihrBPUEMRQp1I6bOCLPqhq4kj9+0aiyHCJpemwUcMt5UcKzWVFkuODQXWtC0o&#10;u6Y3q2E2+xnxOZ1vFpejOky+Ft3zeeu0HvTbzQeIQG34F/+59ybOnyo1ht934g1y9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Upn1sMAAADeAAAADwAAAAAAAAAAAAAAAACf&#10;AgAAZHJzL2Rvd25yZXYueG1sUEsFBgAAAAAEAAQA9wAAAI8DAAAAAA==&#10;">
                    <v:imagedata r:id="rId906" o:title=""/>
                  </v:shape>
                </v:group>
                <v:group id="Group 3589" o:spid="_x0000_s1225" style="position:absolute;left:10651;top:870;width:2;height:9" coordorigin="10651,870" coordsize="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osxCsQAAADeAAAA&#10;DwAAAAAAAAAAAAAAAACqAgAAZHJzL2Rvd25yZXYueG1sUEsFBgAAAAAEAAQA+gAAAJsDAAAAAA==&#10;">
                  <v:shape id="Freeform 3590" o:spid="_x0000_s1226" style="position:absolute;left:10651;top:870;width:2;height:9;visibility:visible;mso-wrap-style:square;v-text-anchor:top" coordsize="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Y0FMQA&#10;AADeAAAADwAAAGRycy9kb3ducmV2LnhtbERPTUsDMRC9F/wPYQRvbWLRKmvTIkLBQ8F2VfQ4bMbN&#10;0s1kTdLd9d+bQqG3ebzPWa5H14qeQmw8a7idKRDElTcN1xo+3jfTRxAxIRtsPZOGP4qwXl1NllgY&#10;P/Ce+jLVIodwLFCDTakrpIyVJYdx5jvizP344DBlGGppAg453LVyrtRCOmw4N1js6MVSdSiPTsPX&#10;fBvLkKrP4fv3bfewuZd2OPRa31yPz08gEo3pIj67X02ev1DqDk7v5Bv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mNBTEAAAA3gAAAA8AAAAAAAAAAAAAAAAAmAIAAGRycy9k&#10;b3ducmV2LnhtbFBLBQYAAAAABAAEAPUAAACJAwAAAAA=&#10;" path="m,l1,r,9l,9,,e" filled="f" stroked="f">
                    <v:path arrowok="t" o:connecttype="custom" o:connectlocs="0,870;1,870;1,879;0,879;0,870" o:connectangles="0,0,0,0,0"/>
                  </v:shape>
                </v:group>
                <v:group id="Group 3591" o:spid="_x0000_s1227" style="position:absolute;left:10643;top:870;width:9;height:2" coordorigin="10643,870" coordsize="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4M5cQAAADeAAAA&#10;DwAAAAAAAAAAAAAAAACqAgAAZHJzL2Rvd25yZXYueG1sUEsFBgAAAAAEAAQA+gAAAJsDAAAAAA==&#10;">
                  <v:shape id="Freeform 3592" o:spid="_x0000_s1228" style="position:absolute;left:10643;top:870;width:9;height:2;visibility:visible;mso-wrap-style:square;v-text-anchor:top" coordsize="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tJ28UA&#10;AADeAAAADwAAAGRycy9kb3ducmV2LnhtbESPzWrDMBCE74G+g9hCb4mUQFzjRAmhEPAhlzr9Oy7W&#10;xnZrrYyl2u7bV4FAbrvMzLez2/1kWzFQ7xvHGpYLBYK4dKbhSsPb+ThPQfiAbLB1TBr+yMN+9zDb&#10;YmbcyK80FKESEcI+Qw11CF0mpS9rsugXriOO2sX1FkNc+0qaHscIt61cKZVIiw3HCzV29FJT+VP8&#10;Wg1qbVaEX9/5sU3Dx/vzp1c5nbR+epwOGxCBpnA339K5ifWTiITrO3EGuf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20nbxQAAAN4AAAAPAAAAAAAAAAAAAAAAAJgCAABkcnMv&#10;ZG93bnJldi54bWxQSwUGAAAAAAQABAD1AAAAigMAAAAA&#10;" path="m,l9,r,2l,2,,e" filled="f" stroked="f">
                    <v:path arrowok="t" o:connecttype="custom" o:connectlocs="0,870;9,870;9,872;0,872;0,870" o:connectangles="0,0,0,0,0"/>
                  </v:shape>
                  <v:shape id="Picture 3593" o:spid="_x0000_s1229" type="#_x0000_t75" style="position:absolute;left:10643;top:870;width:2;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crLrDAAAA3gAAAA8AAABkcnMvZG93bnJldi54bWxET02LwjAQvQv+hzDC3jRRsCtdo6yC4O5B&#10;qHrxNtuMbdlmUpuo9d9vhAVv83ifM192thY3an3lWMN4pEAQ585UXGg4HjbDGQgfkA3WjknDgzws&#10;F/3eHFPj7pzRbR8KEUPYp6ihDKFJpfR5SRb9yDXEkTu71mKIsC2kafEew20tJ0ol0mLFsaHEhtYl&#10;5b/7q9UQdtlkmn89su/TKpmu+Hz5URa1fht0nx8gAnXhJf53b02cnyj1Ds934g1y8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pysusMAAADeAAAADwAAAAAAAAAAAAAAAACf&#10;AgAAZHJzL2Rvd25yZXYueG1sUEsFBgAAAAAEAAQA9wAAAI8DAAAAAA==&#10;">
                    <v:imagedata r:id="rId907" o:title=""/>
                  </v:shape>
                </v:group>
                <v:group id="Group 3594" o:spid="_x0000_s1230" style="position:absolute;left:10550;top:872;width:3;height:6" coordorigin="10550,872" coordsize="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7C+je8cAAADe&#10;AAAADwAAAAAAAAAAAAAAAACqAgAAZHJzL2Rvd25yZXYueG1sUEsFBgAAAAAEAAQA+gAAAJ4DAAAA&#10;AA==&#10;">
                  <v:shape id="Freeform 3595" o:spid="_x0000_s1231" style="position:absolute;left:10550;top:872;width:3;height:6;visibility:visible;mso-wrap-style:square;v-text-anchor:top" coordsize="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ODNsMA&#10;AADeAAAADwAAAGRycy9kb3ducmV2LnhtbERPTWsCMRC9F/wPYQRvNdGD1tUoIgpexHYVep1uxt1t&#10;N5Mlibr++6ZQ8DaP9zmLVWcbcSMfascaRkMFgrhwpuZSw/m0e30DESKywcYxaXhQgNWy97LAzLg7&#10;f9Atj6VIIRwy1FDF2GZShqIii2HoWuLEXZy3GBP0pTQe7yncNnKs1ERarDk1VNjSpqLiJ79aDd3x&#10;83B8tGE7pe8vP81P650P71oP+t16DiJSF5/if/fepPkTpWbw9066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ODNsMAAADeAAAADwAAAAAAAAAAAAAAAACYAgAAZHJzL2Rv&#10;d25yZXYueG1sUEsFBgAAAAAEAAQA9QAAAIgDAAAAAA==&#10;" path="m2,l,,,2,1,5r2,l3,4,2,e" filled="f" stroked="f">
                    <v:path arrowok="t" o:connecttype="custom" o:connectlocs="2,872;0,872;0,874;1,877;3,877;3,876;2,872" o:connectangles="0,0,0,0,0,0,0"/>
                  </v:shape>
                  <v:shape id="Picture 3596" o:spid="_x0000_s1232" type="#_x0000_t75" style="position:absolute;left:10551;top:876;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EqyTGAAAA3gAAAA8AAABkcnMvZG93bnJldi54bWxEj0FrwkAQhe9C/8MyQm91YwpSU1eRiuhB&#10;Ck0LvQ7ZMQlmZ0N2TeK/dw6CtxnmzXvvW21G16ieulB7NjCfJaCIC29rLg38/e7fPkCFiGyx8UwG&#10;bhRgs36ZrDCzfuAf6vNYKjHhkKGBKsY20zoUFTkMM98Sy+3sO4dR1q7UtsNBzF2j0yRZaIc1S0KF&#10;LX1VVFzyqzNw/e7plN7a98N2mR52y/98iJfamNfpuP0EFWmMT/Hj+2il/iKZC4DgyAx6f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ASrJMYAAADeAAAADwAAAAAAAAAAAAAA&#10;AACfAgAAZHJzL2Rvd25yZXYueG1sUEsFBgAAAAAEAAQA9wAAAJIDAAAAAA==&#10;">
                    <v:imagedata r:id="rId483" o:title=""/>
                  </v:shape>
                  <v:shape id="Picture 3597" o:spid="_x0000_s1233" type="#_x0000_t75" style="position:absolute;left:10554;top:876;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IDr/DAAAA3gAAAA8AAABkcnMvZG93bnJldi54bWxET02LwjAQvS/4H8II3ta0FWStRhFF9CAL&#10;WwWvQzO2xWZSmtjWf28WFvY2j/c5q81gatFR6yrLCuJpBII4t7riQsH1cvj8AuE8ssbaMil4kYPN&#10;evSxwlTbnn+oy3whQgi7FBWU3jeplC4vyaCb2oY4cHfbGvQBtoXULfYh3NQyiaK5NFhxaCixoV1J&#10;+SN7GgXP747OyauZHbeL5Lhf3LLePyqlJuNhuwThafD/4j/3SYf58yiO4fedcINcv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0gOv8MAAADeAAAADwAAAAAAAAAAAAAAAACf&#10;AgAAZHJzL2Rvd25yZXYueG1sUEsFBgAAAAAEAAQA9wAAAI8DAAAAAA==&#10;">
                    <v:imagedata r:id="rId483" o:title=""/>
                  </v:shape>
                </v:group>
                <v:group id="Group 3598" o:spid="_x0000_s1234" style="position:absolute;left:10557;top:872;width:4;height:6" coordorigin="10557,872"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4CTMUAAADeAAAADwAAAGRycy9kb3ducmV2LnhtbERPTWvCQBC9F/oflin0&#10;1mxiqUjqGoKoeJBCjSC9DdkxCWZnQ3ZN4r93C4Xe5vE+Z5lNphUD9a6xrCCJYhDEpdUNVwpOxfZt&#10;AcJ5ZI2tZVJwJwfZ6vlpiam2I3/TcPSVCCHsUlRQe9+lUrqyJoMush1x4C62N+gD7CupexxDuGnl&#10;LI7n0mDDoaHGjtY1ldfjzSjYjTjm78lmOFwv6/tP8fF1PiSk1OvLlH+C8DT5f/Gfe6/D/HmczO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geAkzFAAAA3gAA&#10;AA8AAAAAAAAAAAAAAAAAqgIAAGRycy9kb3ducmV2LnhtbFBLBQYAAAAABAAEAPoAAACcAwAAAAA=&#10;">
                  <v:shape id="Freeform 3599" o:spid="_x0000_s1235" style="position:absolute;left:10557;top:872;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ZBt8YA&#10;AADeAAAADwAAAGRycy9kb3ducmV2LnhtbERP30vDMBB+F/wfwgm+ubROOq1LxxgMR1HGOhF8O5uz&#10;KTaX0mRb/e+XgeDbfXw/b74YbSeONPjWsYJ0koAgrp1uuVHwvl/fPYLwAVlj55gU/JKHRXF9Ncdc&#10;uxPv6FiFRsQQ9jkqMCH0uZS+NmTRT1xPHLlvN1gMEQ6N1AOeYrjt5H2SZNJiy7HBYE8rQ/VPdbAK&#10;PmfT6uN1+2Iesq96v3x7KsdZWSp1ezMun0EEGsO/+M+90XF+lqRTuLwTb5DF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xZBt8YAAADeAAAADwAAAAAAAAAAAAAAAACYAgAAZHJz&#10;L2Rvd25yZXYueG1sUEsFBgAAAAAEAAQA9QAAAIsDAAAAAA==&#10;" path="m4,l2,,,4,,5r2,l4,2,4,e" filled="f" stroked="f">
                    <v:path arrowok="t" o:connecttype="custom" o:connectlocs="4,872;2,872;0,876;0,877;2,877;4,874;4,872" o:connectangles="0,0,0,0,0,0,0"/>
                  </v:shape>
                </v:group>
                <v:group id="Group 3600" o:spid="_x0000_s1236" style="position:absolute;left:10557;top:869;width:4;height:5" coordorigin="10557,869" coordsize="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7P6PFAAAA3gAA&#10;AA8AAAAAAAAAAAAAAAAAqgIAAGRycy9kb3ducmV2LnhtbFBLBQYAAAAABAAEAPoAAACcAwAAAAA=&#10;">
                  <v:shape id="Freeform 3601" o:spid="_x0000_s1237" style="position:absolute;left:10557;top:86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LkncIA&#10;AADeAAAADwAAAGRycy9kb3ducmV2LnhtbERPTYvCMBC9C/sfwizsTVMtinSNsquseBOrB/c2NGNb&#10;bCYliVr/vREEb/N4nzNbdKYRV3K+tqxgOEhAEBdW11wqOOz/+lMQPiBrbCyTgjt5WMw/ejPMtL3x&#10;jq55KEUMYZ+hgiqENpPSFxUZ9APbEkfuZJ3BEKErpXZ4i+GmkaMkmUiDNceGCltaVlSc84tRsM9X&#10;qQw+XRuT7nzz+3/cbt1Rqa/P7ucbRKAuvMUv90bH+ZNkOIbnO/EG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AuSdwgAAAN4AAAAPAAAAAAAAAAAAAAAAAJgCAABkcnMvZG93&#10;bnJldi54bWxQSwUGAAAAAAQABAD1AAAAhwMAAAAA&#10;" path="m2,l,,,2,2,5r2,l4,3,2,e" filled="f" stroked="f">
                    <v:path arrowok="t" o:connecttype="custom" o:connectlocs="2,869;0,869;0,871;2,874;4,874;4,872;2,869" o:connectangles="0,0,0,0,0,0,0"/>
                  </v:shape>
                </v:group>
                <v:group id="Group 3602" o:spid="_x0000_s1238" style="position:absolute;left:10554;top:868;width:5;height:3" coordorigin="10554,868"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yUET8QAAADeAAAA&#10;DwAAAAAAAAAAAAAAAACqAgAAZHJzL2Rvd25yZXYueG1sUEsFBgAAAAAEAAQA+gAAAJsDAAAAAA==&#10;">
                  <v:shape id="Freeform 3603" o:spid="_x0000_s1239" style="position:absolute;left:10554;top:868;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kcuMUA&#10;AADeAAAADwAAAGRycy9kb3ducmV2LnhtbERPTWvCQBC9F/wPywi91U1K0RKzCSJqpYeCthSPQ3ZM&#10;gtnZsLuN6b/vCkJv83ifk5ej6cRAzreWFaSzBARxZXXLtYKvz+3TKwgfkDV2lknBL3koi8lDjpm2&#10;Vz7QcAy1iCHsM1TQhNBnUvqqIYN+ZnviyJ2tMxgidLXUDq8x3HTyOUnm0mDLsaHBntYNVZfjj1Ew&#10;vK3dYuxP71u5a7/lx+6FNnav1ON0XC1BBBrDv/ju3us4f56kC7i9E2+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yRy4xQAAAN4AAAAPAAAAAAAAAAAAAAAAAJgCAABkcnMv&#10;ZG93bnJldi54bWxQSwUGAAAAAAQABAD1AAAAigMAAAAA&#10;" path="m2,l,,,2,3,3r2,l5,1,2,e" filled="f" stroked="f">
                    <v:path arrowok="t" o:connecttype="custom" o:connectlocs="2,868;0,868;0,870;3,871;5,871;5,869;2,868" o:connectangles="0,0,0,0,0,0,0"/>
                  </v:shape>
                </v:group>
                <v:group id="Group 3604" o:spid="_x0000_s1240" style="position:absolute;left:10551;top:868;width:5;height:3" coordorigin="10551,868"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fY1pscAAADe&#10;AAAADwAAAAAAAAAAAAAAAACqAgAAZHJzL2Rvd25yZXYueG1sUEsFBgAAAAAEAAQA+gAAAJ4DAAAA&#10;AA==&#10;">
                  <v:shape id="Freeform 3605" o:spid="_x0000_s1241" style="position:absolute;left:10551;top:868;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otUcQA&#10;AADeAAAADwAAAGRycy9kb3ducmV2LnhtbERPTYvCMBC9L/gfwgh701QRXatRRNQVD8KqiMehmW3L&#10;NpOSZGv33xtB2Ns83ufMl62pREPOl5YVDPoJCOLM6pJzBZfztvcBwgdkjZVlUvBHHpaLztscU23v&#10;/EXNKeQihrBPUUERQp1K6bOCDPq+rYkj922dwRChy6V2eI/hppLDJBlLgyXHhgJrWheU/Zx+jYLm&#10;c+0mbX07bOWuvMrjbkQbu1fqvduuZiACteFf/HLvdZw/TgZTeL4Tb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aLVHEAAAA3gAAAA8AAAAAAAAAAAAAAAAAmAIAAGRycy9k&#10;b3ducmV2LnhtbFBLBQYAAAAABAAEAPUAAACJAwAAAAA=&#10;" path="m5,l3,,,1,,3r2,l5,2,5,e" filled="f" stroked="f">
                    <v:path arrowok="t" o:connecttype="custom" o:connectlocs="5,868;3,868;0,869;0,871;2,871;5,870;5,868" o:connectangles="0,0,0,0,0,0,0"/>
                  </v:shape>
                </v:group>
                <v:group id="Group 3606" o:spid="_x0000_s1242" style="position:absolute;left:10550;top:869;width:3;height:5" coordorigin="10550,869" coordsize="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ezzHccAAADe&#10;AAAADwAAAAAAAAAAAAAAAACqAgAAZHJzL2Rvd25yZXYueG1sUEsFBgAAAAAEAAQA+gAAAJ4DAAAA&#10;AA==&#10;">
                  <v:shape id="Freeform 3607" o:spid="_x0000_s1243" style="position:absolute;left:10550;top:86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R0xsEA&#10;AADeAAAADwAAAGRycy9kb3ducmV2LnhtbERP24rCMBB9F/yHMIJvmuiDSDVKWViQlQVvHzDbzDbF&#10;ZtJtsrb+vREE3+ZwrrPe9q4WN2pD5VnDbKpAEBfeVFxquJw/J0sQISIbrD2ThjsF2G6GgzVmxnd8&#10;pNspliKFcMhQg42xyaQMhSWHYeob4sT9+tZhTLAtpWmxS+GulnOlFtJhxanBYkMflorr6d9p6P7y&#10;/rD/4R0djlZ9X7+KkO+D1uNRn69AROrjW/xy70yav1DzGTzfSTfIz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kdMbBAAAA3gAAAA8AAAAAAAAAAAAAAAAAmAIAAGRycy9kb3du&#10;cmV2LnhtbFBLBQYAAAAABAAEAPUAAACGAwAAAAA=&#10;" path="m3,l1,,,3,,5r2,l3,2,3,e" filled="f" stroked="f">
                    <v:path arrowok="t" o:connecttype="custom" o:connectlocs="3,869;1,869;0,872;0,874;2,874;3,871;3,869" o:connectangles="0,0,0,0,0,0,0"/>
                  </v:shape>
                </v:group>
                <v:group id="Group 3608" o:spid="_x0000_s1244" style="position:absolute;left:10575;top:872;width:4;height:6" coordorigin="10575,872"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nLI8cQAAADeAAAADwAAAGRycy9kb3ducmV2LnhtbERPTYvCMBC9L/gfwgje&#10;1rSVFalGEVHxIAurgngbmrEtNpPSxLb+e7OwsLd5vM9ZrHpTiZYaV1pWEI8jEMSZ1SXnCi7n3ecM&#10;hPPIGivLpOBFDlbLwccCU207/qH25HMRQtilqKDwvk6ldFlBBt3Y1sSBu9vGoA+wyaVusAvhppJJ&#10;FE2lwZJDQ4E1bQrKHqenUbDvsFtP4m17fNw3r9v56/t6jEmp0bBfz0F46v2/+M990GH+NEo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nLI8cQAAADeAAAA&#10;DwAAAAAAAAAAAAAAAACqAgAAZHJzL2Rvd25yZXYueG1sUEsFBgAAAAAEAAQA+gAAAJsDAAAAAA==&#10;">
                  <v:shape id="Freeform 3609" o:spid="_x0000_s1245" style="position:absolute;left:10575;top:872;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qLCsYA&#10;AADeAAAADwAAAGRycy9kb3ducmV2LnhtbERP32vCMBB+H+x/CDfwbabTUbUzigyGozjEKsLebs2t&#10;KWsupcm0+++NIOztPr6fN1/2thEn6nztWMHTMAFBXDpdc6XgsH97nILwAVlj45gU/JGH5eL+bo6Z&#10;dmfe0akIlYgh7DNUYEJoMyl9aciiH7qWOHLfrrMYIuwqqTs8x3DbyFGSpNJizbHBYEuvhsqf4tcq&#10;+JyMi+NmuzbP6Ve5X33M8n6S50oNHvrVC4hAffgX39zvOs5Pk9EYru/EG+Ti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XqLCsYAAADeAAAADwAAAAAAAAAAAAAAAACYAgAAZHJz&#10;L2Rvd25yZXYueG1sUEsFBgAAAAAEAAQA9QAAAIsDAAAAAA==&#10;" path="m1,l,,,2,1,5r2,l3,4,1,e" filled="f" stroked="f">
                    <v:path arrowok="t" o:connecttype="custom" o:connectlocs="1,872;0,872;0,874;1,877;3,877;3,876;1,872" o:connectangles="0,0,0,0,0,0,0"/>
                  </v:shape>
                </v:group>
                <v:group id="Group 3610" o:spid="_x0000_s1246" style="position:absolute;left:10576;top:876;width:5;height:3" coordorigin="10576,876"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f1HsQAAADeAAAADwAAAGRycy9kb3ducmV2LnhtbERPTYvCMBC9C/sfwgh7&#10;07SuylKNIrIuexBBXRBvQzO2xWZSmtjWf28Ewds83ufMl50pRUO1KywriIcRCOLU6oIzBf/HzeAb&#10;hPPIGkvLpOBODpaLj94cE21b3lNz8JkIIewSVJB7XyVSujQng25oK+LAXWxt0AdYZ1LX2IZwU8pR&#10;FE2lwYJDQ44VrXNKr4ebUfDbYrv6in+a7fWyvp+Pk91pG5NSn/1uNQPhqfNv8cv9p8P8aTQa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tf1HsQAAADeAAAA&#10;DwAAAAAAAAAAAAAAAACqAgAAZHJzL2Rvd25yZXYueG1sUEsFBgAAAAAEAAQA+gAAAJsDAAAAAA==&#10;">
                  <v:shape id="Freeform 3611" o:spid="_x0000_s1247" style="position:absolute;left:10576;top:876;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vt6cUA&#10;AADeAAAADwAAAGRycy9kb3ducmV2LnhtbERPTWvCQBC9F/oflil4003F2pK6CUXUigehqUiPQ3aa&#10;hGZnw+4a4793BaG3ebzPWeSDaUVPzjeWFTxPEhDEpdUNVwoO3+vxGwgfkDW2lknBhTzk2ePDAlNt&#10;z/xFfREqEUPYp6igDqFLpfRlTQb9xHbEkfu1zmCI0FVSOzzHcNPKaZLMpcGGY0ONHS1rKv+Kk1HQ&#10;fy7d69D97NZy0xzlfjOjld0qNXoaPt5BBBrCv/ju3uo4f55MX+D2TrxBZ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O+3pxQAAAN4AAAAPAAAAAAAAAAAAAAAAAJgCAABkcnMv&#10;ZG93bnJldi54bWxQSwUGAAAAAAQABAD1AAAAigMAAAAA&#10;" path="m2,l,,,1,3,2r2,l5,,2,e" filled="f" stroked="f">
                    <v:path arrowok="t" o:connecttype="custom" o:connectlocs="2,876;0,876;0,877;3,878;5,878;5,876;2,876" o:connectangles="0,0,0,0,0,0,0"/>
                  </v:shape>
                </v:group>
                <v:group id="Group 3612" o:spid="_x0000_s1248" style="position:absolute;left:10579;top:876;width:5;height:3" coordorigin="10579,876"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UnO8sQAAADeAAAADwAAAGRycy9kb3ducmV2LnhtbERPTYvCMBC9L/gfwgh7&#10;W9O6WKQaRURlDyKsCuJtaMa22ExKE9v67zeCsLd5vM+ZL3tTiZYaV1pWEI8iEMSZ1SXnCs6n7dcU&#10;hPPIGivLpOBJDpaLwcccU207/qX26HMRQtilqKDwvk6ldFlBBt3I1sSBu9nGoA+wyaVusAvhppLj&#10;KEqkwZJDQ4E1rQvK7seHUbDrsFt9x5t2f7+tn9fT5HDZx6TU57BfzUB46v2/+O3+0WF+Eo0TeL0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UnO8sQAAADeAAAA&#10;DwAAAAAAAAAAAAAAAACqAgAAZHJzL2Rvd25yZXYueG1sUEsFBgAAAAAEAAQA+gAAAJsDAAAAAA==&#10;">
                  <v:shape id="Freeform 3613" o:spid="_x0000_s1249" style="position:absolute;left:10579;top:876;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XWBcMA&#10;AADeAAAADwAAAGRycy9kb3ducmV2LnhtbERPS4vCMBC+L/gfwgje1lQRlWoUEV/sYUFdFo9DM7bF&#10;ZlKSWOu/3wjC3ubje8582ZpKNOR8aVnBoJ+AIM6sLjlX8HPefk5B+ICssbJMCp7kYbnofMwx1fbB&#10;R2pOIRcxhH2KCooQ6lRKnxVk0PdtTRy5q3UGQ4Qul9rhI4abSg6TZCwNlhwbCqxpXVB2O92Ngma/&#10;dpO2vnxt5a78ld+7EW3sQalet13NQARqw7/47T7oOH+cDCfweif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XWBcMAAADeAAAADwAAAAAAAAAAAAAAAACYAgAAZHJzL2Rv&#10;d25yZXYueG1sUEsFBgAAAAAEAAQA9QAAAIgDAAAAAA==&#10;" path="m6,l4,,,,,2r2,l6,1,6,e" filled="f" stroked="f">
                    <v:path arrowok="t" o:connecttype="custom" o:connectlocs="6,876;4,876;0,876;0,878;2,878;6,877;6,876" o:connectangles="0,0,0,0,0,0,0"/>
                  </v:shape>
                </v:group>
                <v:group id="Group 3614" o:spid="_x0000_s1250" style="position:absolute;left:10583;top:872;width:3;height:6" coordorigin="10583,872" coordsize="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5r/G8cAAADeAAAADwAAAGRycy9kb3ducmV2LnhtbESPQWvCQBCF74X+h2WE&#10;3uomFkWiq4jU0oMIVaH0NmTHJJidDdk1if/eOQi9zfDevPfNcj24WnXUhsqzgXScgCLOva24MHA+&#10;7d7noEJEtlh7JgN3CrBevb4sMbO+5x/qjrFQEsIhQwNljE2mdchLchjGviEW7eJbh1HWttC2xV7C&#10;Xa0nSTLTDiuWhhIb2paUX483Z+Crx37zkX52++tle/87TQ+/+5SMeRsNmwWoSEP8Nz+vv63gz5KJ&#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5r/G8cAAADe&#10;AAAADwAAAAAAAAAAAAAAAACqAgAAZHJzL2Rvd25yZXYueG1sUEsFBgAAAAAEAAQA+gAAAJ4DAAAA&#10;AA==&#10;">
                  <v:shape id="Freeform 3615" o:spid="_x0000_s1251" style="position:absolute;left:10583;top:872;width:3;height:6;visibility:visible;mso-wrap-style:square;v-text-anchor:top" coordsize="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bfVsMA&#10;AADeAAAADwAAAGRycy9kb3ducmV2LnhtbERPTYvCMBC9L/gfwgje1lQPulajiCjsRdytgtexGdtq&#10;MylJVuu/3wiCt3m8z5ktWlOLGzlfWVYw6CcgiHOrKy4UHPabzy8QPiBrrC2Tggd5WMw7HzNMtb3z&#10;L92yUIgYwj5FBWUITSqlz0sy6Pu2IY7c2TqDIUJXSO3wHsNNLYdJMpIGK44NJTa0Kim/Zn9GQbs7&#10;bnePxq/HdDm5cbZfbpz/UarXbZdTEIHa8Ba/3N86zh8lwwk834k3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bfVsMAAADeAAAADwAAAAAAAAAAAAAAAACYAgAAZHJzL2Rv&#10;d25yZXYueG1sUEsFBgAAAAAEAAQA9QAAAIgDAAAAAA==&#10;" path="m3,l1,,,4,,5r2,l3,2,3,e" filled="f" stroked="f">
                    <v:path arrowok="t" o:connecttype="custom" o:connectlocs="3,872;1,872;0,876;0,877;2,877;3,874;3,872" o:connectangles="0,0,0,0,0,0,0"/>
                  </v:shape>
                </v:group>
                <v:group id="Group 3616" o:spid="_x0000_s1252" style="position:absolute;left:10583;top:869;width:3;height:5" coordorigin="10583,869" coordsize="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DVlwMcAAADe&#10;AAAADwAAAAAAAAAAAAAAAACqAgAAZHJzL2Rvd25yZXYueG1sUEsFBgAAAAAEAAQA+gAAAJ4DAAAA&#10;AA==&#10;">
                  <v:shape id="Freeform 3617" o:spid="_x0000_s1253" style="position:absolute;left:10583;top:86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3iG8IA&#10;AADeAAAADwAAAGRycy9kb3ducmV2LnhtbERP24rCMBB9X9h/CLPg25qoINI1SllYEEXw9gGzzWxT&#10;bCbdJtr690YQfJvDuc582btaXKkNlWcNo6ECQVx4U3Gp4XT8+ZyBCBHZYO2ZNNwowHLx/jbHzPiO&#10;93Q9xFKkEA4ZarAxNpmUobDkMAx9Q5y4P986jAm2pTQtdinc1XKs1FQ6rDg1WGzo21JxPlychu4/&#10;73ebX17Rbm/V9rwuQr4JWg8++vwLRKQ+vsRP98qk+VM1GcHjnXSD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PeIbwgAAAN4AAAAPAAAAAAAAAAAAAAAAAJgCAABkcnMvZG93&#10;bnJldi54bWxQSwUGAAAAAAQABAD1AAAAhwMAAAAA&#10;" path="m2,l,,,2,1,5r2,l3,3,2,e" filled="f" stroked="f">
                    <v:path arrowok="t" o:connecttype="custom" o:connectlocs="2,869;0,869;0,871;1,874;3,874;3,872;2,869" o:connectangles="0,0,0,0,0,0,0"/>
                  </v:shape>
                </v:group>
                <v:group id="Group 3618" o:spid="_x0000_s1254" style="position:absolute;left:10579;top:868;width:5;height:3" coordorigin="10579,868"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rXizFAAAA3gAA&#10;AA8AAAAAAAAAAAAAAAAAqgIAAGRycy9kb3ducmV2LnhtbFBLBQYAAAAABAAEAPoAAACcAwAAAAA=&#10;">
                  <v:shape id="Freeform 3619" o:spid="_x0000_s1255" style="position:absolute;left:10579;top:868;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dG28QA&#10;AADeAAAADwAAAGRycy9kb3ducmV2LnhtbERPS4vCMBC+L/gfwgje1tRVVKpRRNYHexB8IB6HZmyL&#10;zaQksXb//WZhYW/z8T1nvmxNJRpyvrSsYNBPQBBnVpecK7icN+9TED4ga6wsk4Jv8rBcdN7mmGr7&#10;4iM1p5CLGMI+RQVFCHUqpc8KMuj7tiaO3N06gyFCl0vt8BXDTSU/kmQsDZYcGwqsaV1Q9jg9jYJm&#10;t3aTtr59beS2vMrDdkSfdq9Ur9uuZiACteFf/Ofe6zh/nAyH8PtOvEE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HRtvEAAAA3gAAAA8AAAAAAAAAAAAAAAAAmAIAAGRycy9k&#10;b3ducmV2LnhtbFBLBQYAAAAABAAEAPUAAACJAwAAAAA=&#10;" path="m2,l,,,2,4,3r2,l6,1,2,e" filled="f" stroked="f">
                    <v:path arrowok="t" o:connecttype="custom" o:connectlocs="2,868;0,868;0,870;4,871;6,871;6,869;2,868" o:connectangles="0,0,0,0,0,0,0"/>
                  </v:shape>
                </v:group>
                <v:group id="Group 3620" o:spid="_x0000_s1256" style="position:absolute;left:10576;top:868;width:5;height:3" coordorigin="10576,868"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w5jw8YAAADeAAAADwAAAGRycy9kb3ducmV2LnhtbERPTWvCQBC9F/wPyxS8&#10;NZtoGyTNKiJVPIRCVSi9DdkxCWZnQ3abxH/fLRR6m8f7nHwzmVYM1LvGsoIkikEQl1Y3XCm4nPdP&#10;KxDOI2tsLZOCOznYrGcPOWbajvxBw8lXIoSwy1BB7X2XSenKmgy6yHbEgbva3qAPsK+k7nEM4aaV&#10;izhOpcGGQ0ONHe1qKm+nb6PgMOK4XSZvQ3G77u5f55f3zyIhpeaP0/YVhKfJ/4v/3Ecd5qfx8hl+&#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DmPDxgAAAN4A&#10;AAAPAAAAAAAAAAAAAAAAAKoCAABkcnMvZG93bnJldi54bWxQSwUGAAAAAAQABAD6AAAAnQMAAAAA&#10;">
                  <v:shape id="Freeform 3621" o:spid="_x0000_s1257" style="position:absolute;left:10576;top:868;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7NMUA&#10;AADeAAAADwAAAGRycy9kb3ducmV2LnhtbERPS2sCMRC+F/wPYYTeata2PliNUqQ+8CD4QDwOm3F3&#10;6WayJOm6/vumIHibj+8503lrKtGQ86VlBf1eAoI4s7rkXMHpuHwbg/ABWWNlmRTcycN81nmZYqrt&#10;jffUHEIuYgj7FBUUIdSplD4ryKDv2Zo4clfrDIYIXS61w1sMN5V8T5KhNFhybCiwpkVB2c/h1yho&#10;1gs3auvLdilX5VnuVp/0bTdKvXbbrwmIQG14ih/ujY7zh8nHAP7fiTf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4ns0xQAAAN4AAAAPAAAAAAAAAAAAAAAAAJgCAABkcnMv&#10;ZG93bnJldi54bWxQSwUGAAAAAAQABAD1AAAAigMAAAAA&#10;" path="m5,l3,,,1,,3r2,l5,2,5,e" filled="f" stroked="f">
                    <v:path arrowok="t" o:connecttype="custom" o:connectlocs="5,868;3,868;0,869;0,871;2,871;5,870;5,868" o:connectangles="0,0,0,0,0,0,0"/>
                  </v:shape>
                </v:group>
                <v:group id="Group 3622" o:spid="_x0000_s1258" style="position:absolute;left:10575;top:869;width:4;height:5" coordorigin="10575,869" coordsize="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JBYL8QAAADeAAAA&#10;DwAAAAAAAAAAAAAAAACqAgAAZHJzL2Rvd25yZXYueG1sUEsFBgAAAAAEAAQA+gAAAJsDAAAAAA==&#10;">
                  <v:shape id="Freeform 3623" o:spid="_x0000_s1259" style="position:absolute;left:10575;top:86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mDEcQA&#10;AADeAAAADwAAAGRycy9kb3ducmV2LnhtbERPTWvCQBC9F/wPywi91Y0NpBJdRVtaegtGD3obsmMS&#10;zM6G3W2S/vtuodDbPN7nbHaT6cRAzreWFSwXCQjiyuqWawXn0/vTCoQPyBo7y6TgmzzstrOHDeba&#10;jnykoQy1iCHsc1TQhNDnUvqqIYN+YXviyN2sMxgidLXUDscYbjr5nCSZNNhybGiwp9eGqnv5ZRSc&#10;yrdUBp9+GJMefXe4XorCXZR6nE/7NYhAU/gX/7k/dZyfJekL/L4Tb5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pgxHEAAAA3gAAAA8AAAAAAAAAAAAAAAAAmAIAAGRycy9k&#10;b3ducmV2LnhtbFBLBQYAAAAABAAEAPUAAACJAwAAAAA=&#10;" path="m3,l1,,,3,,5r1,l3,2,3,e" filled="f" stroked="f">
                    <v:path arrowok="t" o:connecttype="custom" o:connectlocs="3,869;1,869;0,872;0,874;1,874;3,871;3,869" o:connectangles="0,0,0,0,0,0,0"/>
                  </v:shape>
                </v:group>
                <v:group id="Group 3624" o:spid="_x0000_s1260" style="position:absolute;left:10599;top:872;width:3;height:6" coordorigin="10599,872" coordsize="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kNpxscAAADe&#10;AAAADwAAAAAAAAAAAAAAAACqAgAAZHJzL2Rvd25yZXYueG1sUEsFBgAAAAAEAAQA+gAAAJ4DAAAA&#10;AA==&#10;">
                  <v:shape id="Freeform 3625" o:spid="_x0000_s1261" style="position:absolute;left:10599;top:872;width:3;height:6;visibility:visible;mso-wrap-style:square;v-text-anchor:top" coordsize="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9Ji8UA&#10;AADeAAAADwAAAGRycy9kb3ducmV2LnhtbERPS2vCQBC+F/oflil4q5tW8BHdBCkVehFrIngds2OS&#10;Njsbdrca/71bKPQ2H99zVvlgOnEh51vLCl7GCQjiyuqWawWHcvM8B+EDssbOMim4kYc8e3xYYart&#10;lfd0KUItYgj7FBU0IfSplL5qyKAf2544cmfrDIYIXS21w2sMN518TZKpNNhybGiwp7eGqu/ixygY&#10;dsft7tb79xl9ndysKNcb5z+VGj0N6yWIQEP4F/+5P3ScP00mC/h9J94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z0mLxQAAAN4AAAAPAAAAAAAAAAAAAAAAAJgCAABkcnMv&#10;ZG93bnJldi54bWxQSwUGAAAAAAQABAD1AAAAigMAAAAA&#10;" path="m2,l,,,2,1,5r2,l3,4,2,e" filled="f" stroked="f">
                    <v:path arrowok="t" o:connecttype="custom" o:connectlocs="2,872;0,872;0,874;1,877;3,877;3,876;2,872" o:connectangles="0,0,0,0,0,0,0"/>
                  </v:shape>
                  <v:shape id="Picture 3626" o:spid="_x0000_s1262" type="#_x0000_t75" style="position:absolute;left:10600;top:876;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hDnHAAAA3gAAAA8AAABkcnMvZG93bnJldi54bWxEj0FrwkAQhe+F/odlCr01m8YiNbqKtIg9&#10;iNC04HXITpNgdjZk1yT++85B8DbDvHnvfavN5Fo1UB8azwZekxQUceltw5WB35/dyzuoEJEttp7J&#10;wJUCbNaPDyvMrR/5m4YiVkpMOORooI6xy7UOZU0OQ+I7Yrn9+d5hlLWvtO1xFHPX6ixN59phw5JQ&#10;Y0cfNZXn4uIMXI4DHbJrN9tvF9n+c3EqxnhujHl+mrZLUJGmeBffvr+s1J+nbwIgODKDXv8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3hDnHAAAA3gAAAA8AAAAAAAAAAAAA&#10;AAAAnwIAAGRycy9kb3ducmV2LnhtbFBLBQYAAAAABAAEAPcAAACTAwAAAAA=&#10;">
                    <v:imagedata r:id="rId483" o:title=""/>
                  </v:shape>
                  <v:shape id="Picture 3627" o:spid="_x0000_s1263" type="#_x0000_t75" style="position:absolute;left:10604;top:876;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7IaLFAAAA3gAAAA8AAABkcnMvZG93bnJldi54bWxET0trwkAQvgv9D8sUetONqQRN3QRpKfZQ&#10;BNNCr0N2mgSzsyG75vHvu0LB23x8z9nnk2nFQL1rLCtYryIQxKXVDVcKvr/el1sQziNrbC2Tgpkc&#10;5NnDYo+ptiOfaSh8JUIIuxQV1N53qZSurMmgW9mOOHC/tjfoA+wrqXscQ7hpZRxFiTTYcGiosaPX&#10;mspLcTUKrqeBPuO5ez4edvHxbfdTjP7SKPX0OB1eQHia/F387/7QYX4SbdZweyfcIL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yGixQAAAN4AAAAPAAAAAAAAAAAAAAAA&#10;AJ8CAABkcnMvZG93bnJldi54bWxQSwUGAAAAAAQABAD3AAAAkQMAAAAA&#10;">
                    <v:imagedata r:id="rId483" o:title=""/>
                  </v:shape>
                </v:group>
                <v:group id="Group 3628" o:spid="_x0000_s1264" style="position:absolute;left:10607;top:872;width:4;height:6" coordorigin="10607,872"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60tUcQAAADeAAAADwAAAGRycy9kb3ducmV2LnhtbERPTYvCMBC9C/sfwgh7&#10;07SuylKNIrIuexBBXRBvQzO2xWZSmtjWf28Ewds83ufMl50pRUO1KywriIcRCOLU6oIzBf/HzeAb&#10;hPPIGkvLpOBODpaLj94cE21b3lNz8JkIIewSVJB7XyVSujQng25oK+LAXWxt0AdYZ1LX2IZwU8pR&#10;FE2lwYJDQ44VrXNKr4ebUfDbYrv6in+a7fWyvp+Pk91pG5NSn/1uNQPhqfNv8cv9p8P8aTQ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60tUcQAAADeAAAA&#10;DwAAAAAAAAAAAAAAAACqAgAAZHJzL2Rvd25yZXYueG1sUEsFBgAAAAAEAAQA+gAAAJsDAAAAAA==&#10;">
                  <v:shape id="Freeform 3629" o:spid="_x0000_s1265" style="position:absolute;left:10607;top:872;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VuqsYA&#10;AADeAAAADwAAAGRycy9kb3ducmV2LnhtbERP30vDMBB+H/g/hBN821Ld6LQuLUMQR5mMdSL4djZn&#10;U2wupYlb998bYeDbfXw/b1WMthNHGnzrWMHtLAFBXDvdcqPg7fA8vQfhA7LGzjEpOJOHIr+arDDT&#10;7sR7OlahETGEfYYKTAh9JqWvDVn0M9cTR+7LDRZDhEMj9YCnGG47eZckqbTYcmww2NOTofq7+rEK&#10;Ppbz6n27ezGL9LM+rF8fynFZlkrdXI/rRxCBxvAvvrg3Os5Pk8Uc/t6JN8j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VuqsYAAADeAAAADwAAAAAAAAAAAAAAAACYAgAAZHJz&#10;L2Rvd25yZXYueG1sUEsFBgAAAAAEAAQA9QAAAIsDAAAAAA==&#10;" path="m3,l1,,,4,,5r1,l3,2,3,e" filled="f" stroked="f">
                    <v:path arrowok="t" o:connecttype="custom" o:connectlocs="3,872;1,872;0,876;0,877;1,877;3,874;3,872" o:connectangles="0,0,0,0,0,0,0"/>
                  </v:shape>
                </v:group>
                <v:group id="Group 3630" o:spid="_x0000_s1266" style="position:absolute;left:10607;top:869;width:4;height:5" coordorigin="10607,869" coordsize="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IEL7FAAAA3gAA&#10;AA8AAAAAAAAAAAAAAAAAqgIAAGRycy9kb3ducmV2LnhtbFBLBQYAAAAABAAEAPoAAACcAwAAAAA=&#10;">
                  <v:shape id="Freeform 3631" o:spid="_x0000_s1267" style="position:absolute;left:10607;top:869;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HLgMQA&#10;AADeAAAADwAAAGRycy9kb3ducmV2LnhtbERPTWvCQBC9C/0PyxS86aamSolZpVWU3sTYQ3obsmMS&#10;mp0Nu6vGf98tCL3N431Ovh5MJ67kfGtZwcs0AUFcWd1yreDrtJu8gfABWWNnmRTcycN69TTKMdP2&#10;xke6FqEWMYR9hgqaEPpMSl81ZNBPbU8cubN1BkOErpba4S2Gm07OkmQhDbYcGxrsadNQ9VNcjIJT&#10;sU1l8OnemPTou4/v8nBwpVLj5+F9CSLQEP7FD/enjvMXyesc/t6JN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xy4DEAAAA3gAAAA8AAAAAAAAAAAAAAAAAmAIAAGRycy9k&#10;b3ducmV2LnhtbFBLBQYAAAAABAAEAPUAAACJAwAAAAA=&#10;" path="m1,l,,,2,1,5r2,l3,3,1,e" filled="f" stroked="f">
                    <v:path arrowok="t" o:connecttype="custom" o:connectlocs="1,869;0,869;0,871;1,874;3,874;3,872;1,869" o:connectangles="0,0,0,0,0,0,0"/>
                  </v:shape>
                </v:group>
                <v:group id="Group 3632" o:spid="_x0000_s1268" style="position:absolute;left:10604;top:868;width:5;height:3" coordorigin="10604,868"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JYrUsUAAADeAAAADwAAAGRycy9kb3ducmV2LnhtbERPS2vCQBC+F/wPywi9&#10;1U1sGyS6ioiKByn4APE2ZMckmJ0N2TWJ/75bKHibj+85s0VvKtFS40rLCuJRBII4s7rkXMH5tPmY&#10;gHAeWWNlmRQ8ycFiPnibYaptxwdqjz4XIYRdigoK7+tUSpcVZNCNbE0cuJttDPoAm1zqBrsQbio5&#10;jqJEGiw5NBRY06qg7H58GAXbDrvlZ7xu9/fb6nk9ff9c9jEp9T7sl1MQnnr/Ev+7dzrMT6KvB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SWK1LFAAAA3gAA&#10;AA8AAAAAAAAAAAAAAAAAqgIAAGRycy9kb3ducmV2LnhtbFBLBQYAAAAABAAEAPoAAACcAwAAAAA=&#10;">
                  <v:shape id="Freeform 3633" o:spid="_x0000_s1269" style="position:absolute;left:10604;top:868;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ozpcUA&#10;AADeAAAADwAAAGRycy9kb3ducmV2LnhtbERPTWvCQBC9F/wPywi9NZuKqERXKWJS6aFgLMXjkB2T&#10;YHY27G5j+u+7hUJv83ifs9mNphMDOd9aVvCcpCCIK6tbrhV8nPOnFQgfkDV2lknBN3nYbScPG8y0&#10;vfOJhjLUIoawz1BBE0KfSemrhgz6xPbEkbtaZzBE6GqpHd5juOnkLE0X0mDLsaHBnvYNVbfyyygY&#10;XvduOfaXt1wW7ad8L+Z0sEelHqfjyxpEoDH8i//cRx3nL9L5En7fiTf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ejOlxQAAAN4AAAAPAAAAAAAAAAAAAAAAAJgCAABkcnMv&#10;ZG93bnJldi54bWxQSwUGAAAAAAQABAD1AAAAigMAAAAA&#10;" path="m2,l,,,2,3,3r1,l4,1,2,e" filled="f" stroked="f">
                    <v:path arrowok="t" o:connecttype="custom" o:connectlocs="2,868;0,868;0,870;3,871;4,871;4,869;2,868" o:connectangles="0,0,0,0,0,0,0"/>
                  </v:shape>
                </v:group>
                <v:group id="Group 3634" o:spid="_x0000_s1270" style="position:absolute;left:10600;top:868;width:5;height:3" coordorigin="10600,868"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pFGrvIAAAA&#10;3gAAAA8AAAAAAAAAAAAAAAAAqgIAAGRycy9kb3ducmV2LnhtbFBLBQYAAAAABAAEAPoAAACfAwAA&#10;AAA=&#10;">
                  <v:shape id="Freeform 3635" o:spid="_x0000_s1271" style="position:absolute;left:10600;top:868;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kCTMQA&#10;AADeAAAADwAAAGRycy9kb3ducmV2LnhtbERPS4vCMBC+L/gfwgje1tRFXK1GEVkf7EHwgXgcmrEt&#10;NpOSxFr//WZhYW/z8T1ntmhNJRpyvrSsYNBPQBBnVpecKzif1u9jED4ga6wsk4IXeVjMO28zTLV9&#10;8oGaY8hFDGGfooIihDqV0mcFGfR9WxNH7madwRChy6V2+IzhppIfSTKSBkuODQXWtCooux8fRkGz&#10;XbnPtr5+r+WmvMj9ZkhfdqdUr9supyACteFf/Ofe6Th/lAwn8PtOvEHO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pAkzEAAAA3gAAAA8AAAAAAAAAAAAAAAAAmAIAAGRycy9k&#10;b3ducmV2LnhtbFBLBQYAAAAABAAEAPUAAACJAwAAAAA=&#10;" path="m6,l4,,,1,,3r2,l6,2,6,e" filled="f" stroked="f">
                    <v:path arrowok="t" o:connecttype="custom" o:connectlocs="6,868;4,868;0,869;0,871;2,871;6,870;6,868" o:connectangles="0,0,0,0,0,0,0"/>
                  </v:shape>
                </v:group>
                <v:group id="Group 3636" o:spid="_x0000_s1272" style="position:absolute;left:10599;top:869;width:3;height:5" coordorigin="10599,869" coordsize="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eqAYMcAAADe&#10;AAAADwAAAAAAAAAAAAAAAACqAgAAZHJzL2Rvd25yZXYueG1sUEsFBgAAAAAEAAQA+gAAAJ4DAAAA&#10;AA==&#10;">
                  <v:shape id="Freeform 3637" o:spid="_x0000_s1273" style="position:absolute;left:10599;top:869;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IHu8IA&#10;AADeAAAADwAAAGRycy9kb3ducmV2LnhtbERP24rCMBB9X9h/CLPg25ooKNI1SllYEEXw9gGzzWxT&#10;bCbdJtr690YQfJvDuc582btaXKkNlWcNo6ECQVx4U3Gp4XT8+ZyBCBHZYO2ZNNwowHLx/jbHzPiO&#10;93Q9xFKkEA4ZarAxNpmUobDkMAx9Q5y4P986jAm2pTQtdinc1XKs1FQ6rDg1WGzo21JxPlychu4/&#10;73ebX17Rbm/V9rwuQr4JWg8++vwLRKQ+vsRP98qk+VM1GcHjnXSD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4ge7wgAAAN4AAAAPAAAAAAAAAAAAAAAAAJgCAABkcnMvZG93&#10;bnJldi54bWxQSwUGAAAAAAQABAD1AAAAhwMAAAAA&#10;" path="m3,l1,,,3,,5r2,l3,2,3,e" filled="f" stroked="f">
                    <v:path arrowok="t" o:connecttype="custom" o:connectlocs="3,869;1,869;0,872;0,874;2,874;3,871;3,869" o:connectangles="0,0,0,0,0,0,0"/>
                  </v:shape>
                  <v:shape id="Picture 3638" o:spid="_x0000_s1274" type="#_x0000_t75" style="position:absolute;left:10363;top:786;width:5;height: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h2B/DAAAA3gAAAA8AAABkcnMvZG93bnJldi54bWxET0trAjEQvhf6H8IUequJ0opdjSKCsKdC&#10;rdpr2Mw+MJksyeiu/74pFHqbj+85q83onbhhTF0gDdOJAoFUBdtRo+H4tX9ZgEhsyBoXCDXcMcFm&#10;/fiwMoUNA33i7cCNyCGUCqOhZe4LKVPVojdpEnqkzNUhesMZxkbaaIYc7p2cKTWX3nSUG1rT467F&#10;6nK4eg3x6qbv5x3Xw3fJp4+zK++qftX6+WncLkEwjvwv/nOXNs+fq7cZ/L6Tb5D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HYH8MAAADeAAAADwAAAAAAAAAAAAAAAACf&#10;AgAAZHJzL2Rvd25yZXYueG1sUEsFBgAAAAAEAAQA9wAAAI8DAAAAAA==&#10;">
                    <v:imagedata r:id="rId908" o:title=""/>
                  </v:shape>
                  <v:shape id="Picture 3639" o:spid="_x0000_s1275" type="#_x0000_t75" style="position:absolute;left:10363;top:725;width:66;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cbOfEAAAA3gAAAA8AAABkcnMvZG93bnJldi54bWxET01LAzEQvQv+hzBCbzaxxVXWpkVEiz14&#10;aKt7HjbTzeJmsiSxu/33TaHgbR7vcxar0XXiSCG2njU8TBUI4tqblhsN3/uP+2cQMSEb7DyThhNF&#10;WC1vbxZYGj/wlo671IgcwrFEDTalvpQy1pYcxqnviTN38MFhyjA00gQccrjr5EypQjpsOTdY7OnN&#10;Uv27+3MaNtXh670q1vufjqqkhibYmXzSenI3vr6ASDSmf/HV/Wny/EI9zuHyTr5BL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fcbOfEAAAA3gAAAA8AAAAAAAAAAAAAAAAA&#10;nwIAAGRycy9kb3ducmV2LnhtbFBLBQYAAAAABAAEAPcAAACQAwAAAAA=&#10;">
                    <v:imagedata r:id="rId909" o:title=""/>
                  </v:shape>
                  <v:shape id="Picture 3640" o:spid="_x0000_s1276" type="#_x0000_t75" style="position:absolute;left:10423;top:725;width:33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mgPPGAAAA3gAAAA8AAABkcnMvZG93bnJldi54bWxET99LwzAQfhf8H8IJe5Et2bB11GVDlIFv&#10;007GHm/N2RSbS2mytfrXG0Hw7T6+n7fajK4VF+pD41nDfKZAEFfeNFxreN9vp0sQISIbbD2Thi8K&#10;sFlfX62wMH7gN7qUsRYphEOBGmyMXSFlqCw5DDPfESfuw/cOY4J9LU2PQwp3rVwolUuHDacGix09&#10;Wao+y7PTkNlhNx6fs2F+yEv1utyd9rff91pPbsbHBxCRxvgv/nO/mDQ/V9kd/L6TbpD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aA88YAAADeAAAADwAAAAAAAAAAAAAA&#10;AACfAgAAZHJzL2Rvd25yZXYueG1sUEsFBgAAAAAEAAQA9wAAAJIDAAAAAA==&#10;">
                    <v:imagedata r:id="rId910" o:title=""/>
                  </v:shape>
                </v:group>
                <v:group id="Group 3641" o:spid="_x0000_s1277" style="position:absolute;left:10748;top:725;width:5;height:331" coordorigin="10748,725" coordsize="5,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0j+MQAAADeAAAADwAAAGRycy9kb3ducmV2LnhtbERPTYvCMBC9L/gfwgh7&#10;W9MqFalGEXFlDyKsCuJtaMa22ExKk23rvzeCsLd5vM9ZrHpTiZYaV1pWEI8iEMSZ1SXnCs6n768Z&#10;COeRNVaWScGDHKyWg48Fptp2/Evt0ecihLBLUUHhfZ1K6bKCDLqRrYkDd7ONQR9gk0vdYBfCTSXH&#10;UTSVBksODQXWtCkoux//jIJdh916Em/b/f22eVxPyeGyj0mpz2G/noPw1Pt/8dv9o8P8aZQk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Z0j+MQAAADeAAAA&#10;DwAAAAAAAAAAAAAAAACqAgAAZHJzL2Rvd25yZXYueG1sUEsFBgAAAAAEAAQA+gAAAJsDAAAAAA==&#10;">
                  <v:shape id="Freeform 3642" o:spid="_x0000_s1278" style="position:absolute;left:10748;top:725;width:5;height:331;visibility:visible;mso-wrap-style:square;v-text-anchor:top" coordsize="5,3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ECMQA&#10;AADeAAAADwAAAGRycy9kb3ducmV2LnhtbERP3WrCMBS+F3yHcATvNFWwSmdahmO4MSaoe4BDc9qU&#10;NSddk9Xu7ZfBwLvz8f2efTHaVgzU+8axgtUyAUFcOt1wreDj+rzYgfABWWPrmBT8kIcin072mGl3&#10;4zMNl1CLGMI+QwUmhC6T0peGLPql64gjV7neYoiwr6Xu8RbDbSvXSZJKiw3HBoMdHQyVn5dvq6B6&#10;P57s8PRa4ddG7qr1m9Hj1ig1n42PDyACjeEu/ne/6Dg/TTYp/L0Tb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IxAjEAAAA3gAAAA8AAAAAAAAAAAAAAAAAmAIAAGRycy9k&#10;b3ducmV2LnhtbFBLBQYAAAAABAAEAPUAAACJAwAAAAA=&#10;" path="m,l5,r,331l,331,,e" filled="f" stroked="f">
                    <v:path arrowok="t" o:connecttype="custom" o:connectlocs="0,725;5,725;5,1056;0,1056;0,725" o:connectangles="0,0,0,0,0"/>
                  </v:shape>
                  <v:shape id="Picture 3643" o:spid="_x0000_s1279" type="#_x0000_t75" style="position:absolute;left:10687;top:1050;width:66;height: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39+/FAAAA3gAAAA8AAABkcnMvZG93bnJldi54bWxET01rwkAQvQv9D8sUvOmmhcYSXaXUFkQR&#10;bFLxOs1Ok9DsbMiuMfrrXUHobR7vc2aL3tSio9ZVlhU8jSMQxLnVFRcKvrPP0SsI55E11pZJwZkc&#10;LOYPgxkm2p74i7rUFyKEsEtQQel9k0jp8pIMurFtiAP3a1uDPsC2kLrFUwg3tXyOolgarDg0lNjQ&#10;e0n5X3o0CvbbQ7fbZ8UalxT/mI28fFC2VGr42L9NQXjq/b/47l7pMD+OXiZweyfcIO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d/fvxQAAAN4AAAAPAAAAAAAAAAAAAAAA&#10;AJ8CAABkcnMvZG93bnJldi54bWxQSwUGAAAAAAQABAD3AAAAkQMAAAAA&#10;">
                    <v:imagedata r:id="rId911" o:title=""/>
                  </v:shape>
                </v:group>
                <v:group id="Group 3644" o:spid="_x0000_s1280" style="position:absolute;left:10363;top:1112;width:330;height:6" coordorigin="10363,1112" coordsize="3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yMZscAAADe&#10;AAAADwAAAAAAAAAAAAAAAACqAgAAZHJzL2Rvd25yZXYueG1sUEsFBgAAAAAEAAQA+gAAAJ4DAAAA&#10;AA==&#10;">
                  <v:shape id="Freeform 3645" o:spid="_x0000_s1281" style="position:absolute;left:10363;top:1112;width:330;height:6;visibility:visible;mso-wrap-style:square;v-text-anchor:top" coordsize="3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GzrcUA&#10;AADeAAAADwAAAGRycy9kb3ducmV2LnhtbERP32vCMBB+F/Y/hBv4NpMJylZNyxwIojBQx/Z6NGfb&#10;rbl0TbTVv34RBN/u4/t586y3tThR6yvHGp5HCgRx7kzFhYbP/fLpBYQPyAZrx6ThTB6y9GEwx8S4&#10;jrd02oVCxBD2CWooQ2gSKX1ekkU/cg1x5A6utRgibAtpWuxiuK3lWKmptFhxbCixofeS8t/d0WqY&#10;LDar4uPLq2+3DmO1UJf1X/ej9fCxf5uBCNSHu/jmXpk4f6omr3B9J94g0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QbOtxQAAAN4AAAAPAAAAAAAAAAAAAAAAAJgCAABkcnMv&#10;ZG93bnJldi54bWxQSwUGAAAAAAQABAD1AAAAigMAAAAA&#10;" path="m,l330,r,5l,5,,e" filled="f" stroked="f">
                    <v:path arrowok="t" o:connecttype="custom" o:connectlocs="0,1112;330,1112;330,1117;0,1117;0,1112" o:connectangles="0,0,0,0,0"/>
                  </v:shape>
                </v:group>
                <v:group id="Group 3646" o:spid="_x0000_s1282" style="position:absolute;left:9427;top:-155;width:663;height:768" coordorigin="9427,-155" coordsize="663,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GSt3IAAAA&#10;3gAAAA8AAAAAAAAAAAAAAAAAqgIAAGRycy9kb3ducmV2LnhtbFBLBQYAAAAABAAEAPoAAACfAwAA&#10;AAA=&#10;">
                  <v:shape id="Freeform 3647" o:spid="_x0000_s1283" style="position:absolute;left:9427;top:-15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gQ58IA&#10;AADeAAAADwAAAGRycy9kb3ducmV2LnhtbERPTWvCQBC9C/6HZYTe6sZWUomuosWI0FOj4nXIjkkw&#10;Oxuyq4n/3i0UvM3jfc5i1Zta3Kl1lWUFk3EEgji3uuJCwfGQvs9AOI+ssbZMCh7kYLUcDhaYaNvx&#10;L90zX4gQwi5BBaX3TSKly0sy6Ma2IQ7cxbYGfYBtIXWLXQg3tfyIolgarDg0lNjQd0n5NbsZBbuv&#10;3GafP53bT0165o0+pduuVupt1K/nIDz1/iX+d+91mB9H8QT+3gk3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2BDnwgAAAN4AAAAPAAAAAAAAAAAAAAAAAJgCAABkcnMvZG93&#10;bnJldi54bWxQSwUGAAAAAAQABAD1AAAAhwMAAAAA&#10;" path="m561,693r-264,l304,711r55,46l417,767r21,l496,753r56,-41l561,693e" stroked="f">
                    <v:path arrowok="t" o:connecttype="custom" o:connectlocs="561,538;297,538;304,556;359,602;417,612;438,612;496,598;552,557;561,538" o:connectangles="0,0,0,0,0,0,0,0,0"/>
                  </v:shape>
                  <v:shape id="Freeform 3648" o:spid="_x0000_s1284" style="position:absolute;left:9427;top:-15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qOkMQA&#10;AADeAAAADwAAAGRycy9kb3ducmV2LnhtbERPTWvCQBC9C/6HZYTezMZUYkldg0pTBE+mLb0O2WkS&#10;mp0N2a1J/71bKHibx/ucbT6ZTlxpcK1lBasoBkFcWd1yreD9rVg+gXAeWWNnmRT8koN8N59tMdN2&#10;5AtdS1+LEMIuQwWN930mpasaMugi2xMH7ssOBn2AQy31gGMIN51M4jiVBlsODQ32dGyo+i5/jILX&#10;TWXLx/PoTmtTfPJBfxQvY6fUw2LaP4PwNPm7+N990mF+GqcJ/L0TbpC7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KjpDEAAAA3gAAAA8AAAAAAAAAAAAAAAAAmAIAAGRycy9k&#10;b3ducmV2LnhtbFBLBQYAAAAABAAEAPUAAACJAwAAAAA=&#10;" path="m147,76l77,104,28,165,3,242,,296r2,26l25,388r48,38l48,454,30,482,17,510r-7,27l9,564r3,25l46,658r59,49l178,731r26,1l229,728r24,-7l276,709r21,-16l561,693r2,-9l626,684r17,-8l698,627r42,-70l763,478r1,-25l763,428,736,367,697,340r18,-20l728,298r9,-23l741,252r,-25l738,203,710,135,663,83r-456,l176,77,147,76e" stroked="f">
                    <v:path arrowok="t" o:connecttype="custom" o:connectlocs="147,-79;77,-51;28,10;3,87;0,141;2,167;25,233;73,271;48,299;30,327;17,355;10,382;9,409;12,434;46,503;105,552;178,576;204,577;229,573;253,566;276,554;297,538;561,538;563,529;626,529;643,521;698,472;740,402;763,323;764,298;763,273;736,212;697,185;715,165;728,143;737,120;741,97;741,72;738,48;710,-20;663,-72;207,-72;176,-78;147,-79" o:connectangles="0,0,0,0,0,0,0,0,0,0,0,0,0,0,0,0,0,0,0,0,0,0,0,0,0,0,0,0,0,0,0,0,0,0,0,0,0,0,0,0,0,0,0,0"/>
                  </v:shape>
                  <v:shape id="Freeform 3649" o:spid="_x0000_s1285" style="position:absolute;left:9427;top:-15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YrC8IA&#10;AADeAAAADwAAAGRycy9kb3ducmV2LnhtbERPTWvCQBC9C/6HZQRvdWOVtKSuYsWI0FOjpdchOybB&#10;7GzIrib+e1cQvM3jfc5i1ZtaXKl1lWUF00kEgji3uuJCwfGQvn2CcB5ZY22ZFNzIwWo5HCww0bbj&#10;X7pmvhAhhF2CCkrvm0RKl5dk0E1sQxy4k20N+gDbQuoWuxBuavkeRbE0WHFoKLGhTUn5ObsYBbuP&#10;3Gazn87t5yb952/9l267WqnxqF9/gfDU+5f46d7rMD+O4hk83gk3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RisLwgAAAN4AAAAPAAAAAAAAAAAAAAAAAJgCAABkcnMvZG93&#10;bnJldi54bWxQSwUGAAAAAAQABAD1AAAAhwMAAAAA&#10;" path="m626,684r-63,l583,690r20,l624,685r2,-1e" stroked="f">
                    <v:path arrowok="t" o:connecttype="custom" o:connectlocs="626,529;563,529;583,535;603,535;624,530;626,529" o:connectangles="0,0,0,0,0,0"/>
                  </v:shape>
                  <v:shape id="Freeform 3650" o:spid="_x0000_s1286" style="position:absolute;left:9427;top:-15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f8MA&#10;AADeAAAADwAAAGRycy9kb3ducmV2LnhtbERPTWvCQBC9F/wPywi96UYrUWI2oqUpgifTitchO01C&#10;s7MhuzXpv+8KQm/zeJ+T7kbTihv1rrGsYDGPQBCXVjdcKfj8yGcbEM4ja2wtk4JfcrDLJk8pJtoO&#10;fKZb4SsRQtglqKD2vkukdGVNBt3cdsSB+7K9QR9gX0nd4xDCTSuXURRLgw2Hhho7eq2p/C5+jIL3&#10;dWmLl9PgjiuTX/mgL/nb0Cr1PB33WxCeRv8vfriPOsyPo3gF93fCDT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zf8MAAADeAAAADwAAAAAAAAAAAAAAAACYAgAAZHJzL2Rv&#10;d25yZXYueG1sUEsFBgAAAAAEAAQA9QAAAIgDAAAAAA==&#10;" path="m348,l285,7,221,48,207,83r456,l660,80r-185,l472,65,427,18,369,1,348,e" stroked="f">
                    <v:path arrowok="t" o:connecttype="custom" o:connectlocs="348,-155;285,-148;221,-107;207,-72;663,-72;660,-75;475,-75;472,-90;427,-137;369,-154;348,-155" o:connectangles="0,0,0,0,0,0,0,0,0,0,0"/>
                  </v:shape>
                  <v:shape id="Freeform 3651" o:spid="_x0000_s1287" style="position:absolute;left:9427;top:-155;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W5MMA&#10;AADeAAAADwAAAGRycy9kb3ducmV2LnhtbERPTWvCQBC9C/6HZYTedFOrqaSuYksjgidTxeuQnSah&#10;2dmQ3Zr4711B8DaP9znLdW9qcaHWVZYVvE4iEMS51RUXCo4/6XgBwnlkjbVlUnAlB+vVcLDERNuO&#10;D3TJfCFCCLsEFZTeN4mULi/JoJvYhjhwv7Y16ANsC6lb7EK4qeU0imJpsOLQUGJDXyXlf9m/UbB9&#10;z232tu/cbmbSM3/qU/rd1Uq9jPrNBwhPvX+KH+6dDvPjKJ7D/Z1wg1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W5MMAAADeAAAADwAAAAAAAAAAAAAAAACYAgAAZHJzL2Rv&#10;d25yZXYueG1sUEsFBgAAAAAEAAQA9QAAAIgDAAAAAA==&#10;" path="m571,46r-24,2l523,53,499,64,475,80r185,l595,49,571,46e" stroked="f">
                    <v:path arrowok="t" o:connecttype="custom" o:connectlocs="571,-109;547,-107;523,-102;499,-91;475,-75;660,-75;595,-106;571,-109" o:connectangles="0,0,0,0,0,0,0,0"/>
                  </v:shape>
                </v:group>
                <v:group id="Group 3652" o:spid="_x0000_s1288" style="position:absolute;left:9427;top:-155;width:765;height:768" coordorigin="9427,-155" coordsize="765,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yN3MsQAAADeAAAA&#10;DwAAAAAAAAAAAAAAAACqAgAAZHJzL2Rvd25yZXYueG1sUEsFBgAAAAAEAAQA+gAAAJsDAAAAAA==&#10;">
                  <v:shape id="Freeform 3653" o:spid="_x0000_s1289" style="position:absolute;left:9427;top:-155;width:765;height:768;visibility:visible;mso-wrap-style:square;v-text-anchor:top" coordsize="765,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pMlMQA&#10;AADeAAAADwAAAGRycy9kb3ducmV2LnhtbERPTWvCQBC9F/wPywje6iYFU0ldRQwVPRSq8dDjkJ0m&#10;odnZsLvR+O/dQqG3ebzPWW1G04krOd9aVpDOExDEldUt1wou5fvzEoQPyBo7y6TgTh4268nTCnNt&#10;b3yi6znUIoawz1FBE0KfS+mrhgz6ue2JI/dtncEQoauldniL4aaTL0mSSYMtx4YGe9o1VP2cB6Pg&#10;o/xMZTEUPWdld9ynw2Hhii+lZtNx+wYi0Bj+xX/ug47zsyR7hd934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qTJTEAAAA3gAAAA8AAAAAAAAAAAAAAAAAmAIAAGRycy9k&#10;b3ducmV2LnhtbFBLBQYAAAAABAAEAPUAAACJAwAAAAA=&#10;" path="m73,426l25,388,2,322,,296,,269,17,189,58,122,121,81r26,-5l176,77r31,6l212,64,266,14,326,r22,l369,1r58,17l472,65r3,15l499,64,523,53r24,-5l571,46r24,3l660,80r50,55l738,203r3,24l741,252r-4,23l728,298r-13,22l697,340r22,12l758,406r6,47l763,478r-23,79l698,627r-55,49l603,690r-20,l563,684r-3,15l514,745r-76,22l417,767r-20,-1l327,739,297,693r-21,16l253,721r-24,7l204,732r-26,-1l105,707,46,658,12,589,9,564r1,-27l17,510,30,482,48,454,73,426xe" filled="f" strokeweight=".1373mm">
                    <v:path arrowok="t" o:connecttype="custom" o:connectlocs="25,233;0,141;17,34;121,-74;176,-78;212,-91;326,-155;369,-154;472,-90;499,-91;547,-107;595,-106;710,-20;741,72;737,120;715,165;719,197;764,298;740,402;643,521;583,535;560,544;438,612;397,611;297,538;253,566;204,577;105,552;12,434;10,382;30,327;73,271" o:connectangles="0,0,0,0,0,0,0,0,0,0,0,0,0,0,0,0,0,0,0,0,0,0,0,0,0,0,0,0,0,0,0,0"/>
                  </v:shape>
                </v:group>
                <v:group id="Group 3654" o:spid="_x0000_s1290" style="position:absolute;left:9468;top:610;width:229;height:787" coordorigin="9468,610" coordsize="229,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HwRtvIAAAA&#10;3gAAAA8AAAAAAAAAAAAAAAAAqgIAAGRycy9kb3ducmV2LnhtbFBLBQYAAAAABAAEAPoAAACfAwAA&#10;AAA=&#10;">
                  <v:shape id="Freeform 3655" o:spid="_x0000_s1291" style="position:absolute;left:9468;top:610;width:229;height:787;visibility:visible;mso-wrap-style:square;v-text-anchor:top" coordsize="229,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ylcQA&#10;AADeAAAADwAAAGRycy9kb3ducmV2LnhtbESP3YrCMBCF7wXfIYzgnaZ60dWuURZBEZYV/HmAoZlt&#10;yjaT0sQa394sCN7NcM6c78xqE20jeup87VjBbJqBIC6drrlScL3sJgsQPiBrbByTggd52KyHgxUW&#10;2t35RP05VCKFsC9QgQmhLaT0pSGLfupa4qT9us5iSGtXSd3hPYXbRs6zLJcWa04Egy1tDZV/55tN&#10;kG9zPPpTrD7sIsTyp9/1dj9TajyKX58gAsXwNr+uDzrVz7N8Cf/vpBn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f8pXEAAAA3gAAAA8AAAAAAAAAAAAAAAAAmAIAAGRycy9k&#10;b3ducmV2LnhtbFBLBQYAAAAABAAEAPUAAACJAwAAAAA=&#10;" path="m,786l229,e" filled="f" strokeweight=".1373mm">
                    <v:path arrowok="t" o:connecttype="custom" o:connectlocs="0,1396;229,610" o:connectangles="0,0"/>
                  </v:shape>
                </v:group>
                <v:group id="Group 3656" o:spid="_x0000_s1292" style="position:absolute;left:9675;top:550;width:45;height:66" coordorigin="9675,550"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l/cAMcAAADe&#10;AAAADwAAAAAAAAAAAAAAAACqAgAAZHJzL2Rvd25yZXYueG1sUEsFBgAAAAAEAAQA+gAAAJ4DAAAA&#10;AA==&#10;">
                  <v:shape id="Freeform 3657" o:spid="_x0000_s1293" style="position:absolute;left:9675;top:550;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7CfcQA&#10;AADeAAAADwAAAGRycy9kb3ducmV2LnhtbERPS4vCMBC+C/6HMIIXWVMXtVKNIsLCrnjxsex1thnb&#10;ajMpTdT6740geJuP7zmzRWNKcaXaFZYVDPoRCOLU6oIzBYf918cEhPPIGkvLpOBODhbzdmuGibY3&#10;3tJ15zMRQtglqCD3vkqkdGlOBl3fVsSBO9raoA+wzqSu8RbCTSk/o2gsDRYcGnKsaJVTet5djILm&#10;d/QTn8qN/Pfrw18P7SYe3idKdTvNcgrCU+Pf4pf7W4f54ygewPOdcIO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Own3EAAAA3gAAAA8AAAAAAAAAAAAAAAAAmAIAAGRycy9k&#10;b3ducmV2LnhtbFBLBQYAAAAABAAEAPUAAACJAwAAAAA=&#10;" path="m40,l,53,45,66,40,e" fillcolor="black" stroked="f">
                    <v:path arrowok="t" o:connecttype="custom" o:connectlocs="40,550;0,603;45,616;40,550" o:connectangles="0,0,0,0"/>
                  </v:shape>
                </v:group>
                <v:group id="Group 3658" o:spid="_x0000_s1294" style="position:absolute;left:9675;top:550;width:45;height:66" coordorigin="9675,550"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cHn7MYAAADeAAAADwAAAGRycy9kb3ducmV2LnhtbERPTWvCQBC9F/wPywi9&#10;NZtYmkrMKiJWPIRCVSi9DdkxCWZnQ3abxH/fLRR6m8f7nHwzmVYM1LvGsoIkikEQl1Y3XCm4nN+e&#10;liCcR9bYWiYFd3KwWc8ecsy0HfmDhpOvRAhhl6GC2vsuk9KVNRl0ke2IA3e1vUEfYF9J3eMYwk0r&#10;F3GcSoMNh4YaO9rVVN5O30bBYcRx+5zsh+J23d2/zi/vn0VCSj3Op+0KhKfJ/4v/3Ecd5qfx6w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wefsxgAAAN4A&#10;AAAPAAAAAAAAAAAAAAAAAKoCAABkcnMvZG93bnJldi54bWxQSwUGAAAAAAQABAD6AAAAnQMAAAAA&#10;">
                  <v:shape id="Freeform 3659" o:spid="_x0000_s1295" style="position:absolute;left:9675;top:550;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PussYA&#10;AADeAAAADwAAAGRycy9kb3ducmV2LnhtbERP30vDMBB+F/wfwgm+yJY6sVvrsrEJjqE+bJ3g69Gc&#10;TbG5lCRunX+9EQTf7uP7efPlYDtxJB9axwpuxxkI4trplhsFb4en0QxEiMgaO8ek4EwBlovLizmW&#10;2p14T8cqNiKFcChRgYmxL6UMtSGLYex64sR9OG8xJugbqT2eUrjt5CTLcmmx5dRgsKdHQ/Vn9WUV&#10;3Bc377KaFM+bIq/Wfve6/TYvTqnrq2H1ACLSEP/Ff+6tTvPzbHoHv++kG+Ti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tPussYAAADeAAAADwAAAAAAAAAAAAAAAACYAgAAZHJz&#10;L2Rvd25yZXYueG1sUEsFBgAAAAAEAAQA9QAAAIsDAAAAAA==&#10;" path="m40,l,53,45,66,40,xe" filled="f" strokeweight=".1373mm">
                    <v:path arrowok="t" o:connecttype="custom" o:connectlocs="40,550;0,603;45,616;40,550" o:connectangles="0,0,0,0"/>
                  </v:shape>
                  <v:shape id="Picture 3660" o:spid="_x0000_s1296" type="#_x0000_t75" style="position:absolute;left:9091;top:2612;width:263;height: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fJUPDAAAA3gAAAA8AAABkcnMvZG93bnJldi54bWxET01LAzEQvQv9D2EKXsQmFll1bVqKIIjg&#10;wVX0OmzGzbabyZKJ7frvjSD0No/3OavNFAZ1oCR9ZAtXCwOKuI2u587C+9vj5S0oycgOh8hk4YcE&#10;NuvZ2QprF4/8Socmd6qEsNRowec81lpL6ymgLOJIXLivmALmAlOnXcJjCQ+DXhpT6YA9lwaPIz14&#10;avfNd7Aw6E8jSzEf/m6/e5nkublIVW/t+Xza3oPKNOWT+N/95Mr8ytxcw9875Qa9/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p8lQ8MAAADeAAAADwAAAAAAAAAAAAAAAACf&#10;AgAAZHJzL2Rvd25yZXYueG1sUEsFBgAAAAAEAAQA9wAAAI8DAAAAAA==&#10;">
                    <v:imagedata r:id="rId912" o:title=""/>
                  </v:shape>
                  <v:shape id="Picture 3661" o:spid="_x0000_s1297" type="#_x0000_t75" style="position:absolute;left:9317;top:2276;width:43;height: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BurbGAAAA3gAAAA8AAABkcnMvZG93bnJldi54bWxET01rwkAQvRf8D8sUeim6aaFGUldRoaU9&#10;9NCo6HGanW6i2dmQXU38912h4G0e73Om897W4kytrxwreBolIIgLpys2Cjbrt+EEhA/IGmvHpOBC&#10;Huazwd0UM+06/qZzHoyIIewzVFCG0GRS+qIki37kGuLI/brWYoiwNVK32MVwW8vnJBlLixXHhhIb&#10;WpVUHPOTVbDcncz2Pd2v0s+GHn9y87U4dEGph/t+8QoiUB9u4n/3h47zx0n6Atd34g1y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8G6tsYAAADeAAAADwAAAAAAAAAAAAAA&#10;AACfAgAAZHJzL2Rvd25yZXYueG1sUEsFBgAAAAAEAAQA9wAAAJIDAAAAAA==&#10;">
                    <v:imagedata r:id="rId913" o:title=""/>
                  </v:shape>
                  <v:shape id="Picture 3662" o:spid="_x0000_s1298" type="#_x0000_t75" style="position:absolute;left:9080;top:2276;width:279;height: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rjv7FAAAA3gAAAA8AAABkcnMvZG93bnJldi54bWxET0tLAzEQvgv+hzCCN5u1h1W3TYsoLS3S&#10;Sh+XvQ2bcTe4mYQkbtd/bwTB23x8z5kvR9uLgUI0jhXcTwoQxI3ThlsF59Pq7hFETMgae8ek4Jsi&#10;LBfXV3OstLvwgYZjakUO4Vihgi4lX0kZm44sxonzxJn7cMFiyjC0Uge85HDby2lRlNKi4dzQoaeX&#10;jprP45dVYF53gw37sl4/Gf9Wb6f1sHv3St3ejM8zEInG9C/+c290nl8WDyX8vpNvkI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8K47+xQAAAN4AAAAPAAAAAAAAAAAAAAAA&#10;AJ8CAABkcnMvZG93bnJldi54bWxQSwUGAAAAAAQABAD3AAAAkQMAAAAA&#10;">
                    <v:imagedata r:id="rId914" o:title=""/>
                  </v:shape>
                  <v:shape id="Picture 3663" o:spid="_x0000_s1299" type="#_x0000_t75" style="position:absolute;left:9080;top:2320;width:237;height: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UWIXGAAAA3gAAAA8AAABkcnMvZG93bnJldi54bWxET0trwkAQvhf6H5YpeKubCj5Is0oqCl6K&#10;mvbibZKdJmmzszG71eiv7xYEb/PxPSdZ9KYRJ+pcbVnByzACQVxYXXOp4PNj/TwD4TyyxsYyKbiQ&#10;g8X88SHBWNsz7+mU+VKEEHYxKqi8b2MpXVGRQTe0LXHgvmxn0AfYlVJ3eA7hppGjKJpIgzWHhgpb&#10;WlZU/GS/RsEx/37LaLwZtYf8unq/1ukh3e6UGjz16SsIT72/i2/ujQ7zJ9F0Cv/vhBvk/A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JRYhcYAAADeAAAADwAAAAAAAAAAAAAA&#10;AACfAgAAZHJzL2Rvd25yZXYueG1sUEsFBgAAAAAEAAQA9wAAAJIDAAAAAA==&#10;">
                    <v:imagedata r:id="rId915" o:title=""/>
                  </v:shape>
                </v:group>
                <v:group id="Group 3664" o:spid="_x0000_s1300" style="position:absolute;left:9080;top:2655;width:237;height:2" coordorigin="9080,2655"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CnQBscAAADe&#10;AAAADwAAAAAAAAAAAAAAAACqAgAAZHJzL2Rvd25yZXYueG1sUEsFBgAAAAAEAAQA+gAAAJ4DAAAA&#10;AA==&#10;">
                  <v:shape id="Freeform 3665" o:spid="_x0000_s1301" style="position:absolute;left:9080;top:2655;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aPOMQA&#10;AADeAAAADwAAAGRycy9kb3ducmV2LnhtbERPTYvCMBC9C/6HMMLeNFVYXatRRHZxL4vYVfA4NmNT&#10;bCalyWr99xtB8DaP9znzZWsrcaXGl44VDAcJCOLc6ZILBfvfr/4HCB+QNVaOScGdPCwX3c4cU+1u&#10;vKNrFgoRQ9inqMCEUKdS+tyQRT9wNXHkzq6xGCJsCqkbvMVwW8lRkoylxZJjg8Ga1obyS/ZnFfDp&#10;sDm+j4rPySbbGh3a++r0s1bqrdeuZiACteElfrq/dZw/TiZTeLwTb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jzjEAAAA3gAAAA8AAAAAAAAAAAAAAAAAmAIAAGRycy9k&#10;b3ducmV2LnhtbFBLBQYAAAAABAAEAPUAAACJAwAAAAA=&#10;" path="m237,l,e" filled="f" strokeweight=".01622mm">
                    <v:path arrowok="t" o:connecttype="custom" o:connectlocs="237,0;0,0" o:connectangles="0,0"/>
                  </v:shape>
                </v:group>
                <v:group id="Group 3666" o:spid="_x0000_s1302" style="position:absolute;left:9317;top:2320;width:2;height:335" coordorigin="9317,2320"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4qsJ8cAAADe&#10;AAAADwAAAAAAAAAAAAAAAACqAgAAZHJzL2Rvd25yZXYueG1sUEsFBgAAAAAEAAQA+gAAAJ4DAAAA&#10;AA==&#10;">
                  <v:shape id="Freeform 3667" o:spid="_x0000_s1303" style="position:absolute;left:9317;top:2320;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W4MMA&#10;AADeAAAADwAAAGRycy9kb3ducmV2LnhtbERPS2vCQBC+F/wPywi91Y0PRKKriCjYY1NfxyE7JtHs&#10;bNzdmvTfdwuF3ubje85i1ZlaPMn5yrKC4SABQZxbXXGh4PC5e5uB8AFZY22ZFHyTh9Wy97LAVNuW&#10;P+iZhULEEPYpKihDaFIpfV6SQT+wDXHkrtYZDBG6QmqHbQw3tRwlyVQarDg2lNjQpqT8nn0ZBefb&#10;yJjTJHtvL+Pt/Rgmj5O7oVKv/W49BxGoC//iP/dex/nTZDaE33fiD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W4MMAAADeAAAADwAAAAAAAAAAAAAAAACYAgAAZHJzL2Rv&#10;d25yZXYueG1sUEsFBgAAAAAEAAQA9QAAAIgDAAAAAA==&#10;" path="m,l,335e" filled="f" strokeweight=".01608mm">
                    <v:path arrowok="t" o:connecttype="custom" o:connectlocs="0,2320;0,2655" o:connectangles="0,0"/>
                  </v:shape>
                </v:group>
                <v:group id="Group 3668" o:spid="_x0000_s1304" style="position:absolute;left:9080;top:2320;width:237;height:2" coordorigin="9080,2320"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BSXy8MAAADeAAAADwAAAGRycy9kb3ducmV2LnhtbERPS4vCMBC+C/sfwix4&#10;07TKinSNIqLiQQQfIHsbmrEtNpPSxLb+e7MgeJuP7zmzRWdK0VDtCssK4mEEgji1uuBMweW8GUxB&#10;OI+ssbRMCp7kYDH/6s0w0bblIzUnn4kQwi5BBbn3VSKlS3My6Ia2Ig7czdYGfYB1JnWNbQg3pRxF&#10;0UQaLDg05FjRKqf0fnoYBdsW2+U4Xjf7+231/Dv/HK77mJTqf3fLXxCeOv8Rv907HeZPoukI/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FJfLwwAAAN4AAAAP&#10;AAAAAAAAAAAAAAAAAKoCAABkcnMvZG93bnJldi54bWxQSwUGAAAAAAQABAD6AAAAmgMAAAAA&#10;">
                  <v:shape id="Freeform 3669" o:spid="_x0000_s1305" style="position:absolute;left:9080;top:2320;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vI9cQA&#10;AADeAAAADwAAAGRycy9kb3ducmV2LnhtbERPTWvCQBC9C/0PyxR6M5sqVYmuIlKxFylGBY9jdpoN&#10;zc6G7Fbjv3cLgrd5vM+ZLTpbiwu1vnKs4D1JQRAXTldcKjjs1/0JCB+QNdaOScGNPCzmL70ZZtpd&#10;eUeXPJQihrDPUIEJocmk9IUhiz5xDXHkflxrMUTYllK3eI3htpaDNB1JixXHBoMNrQwVv/mfVcDn&#10;4+b0MSg/x5v82+jQ3Zbn7Uqpt9duOQURqAtP8cP9peP8UToZwv878QY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LyPXEAAAA3gAAAA8AAAAAAAAAAAAAAAAAmAIAAGRycy9k&#10;b3ducmV2LnhtbFBLBQYAAAAABAAEAPUAAACJAwAAAAA=&#10;" path="m,l237,e" filled="f" strokeweight=".01622mm">
                    <v:path arrowok="t" o:connecttype="custom" o:connectlocs="0,0;237,0" o:connectangles="0,0"/>
                  </v:shape>
                </v:group>
                <v:group id="Group 3670" o:spid="_x0000_s1306" style="position:absolute;left:9080;top:2320;width:2;height:335" coordorigin="9080,2320"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GqJMQAAADeAAAADwAAAGRycy9kb3ducmV2LnhtbERPS4vCMBC+C/sfwix4&#10;07TrA6lGEdld9iCCDxBvQzO2xWZSmmxb/70RBG/z8T1nsepMKRqqXWFZQTyMQBCnVhecKTgdfwYz&#10;EM4jaywtk4I7OVgtP3oLTLRteU/NwWcihLBLUEHufZVI6dKcDLqhrYgDd7W1QR9gnUldYxvCTSm/&#10;omgqDRYcGnKsaJNTejv8GwW/LbbrUfzdbG/Xzf1ynOzO25iU6n926zkIT51/i1/uPx3mT6PZ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LGqJMQAAADeAAAA&#10;DwAAAAAAAAAAAAAAAACqAgAAZHJzL2Rvd25yZXYueG1sUEsFBgAAAAAEAAQA+gAAAJsDAAAAAA==&#10;">
                  <v:shape id="Freeform 3671" o:spid="_x0000_s1307" style="position:absolute;left:9080;top:2320;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TQ48QA&#10;AADeAAAADwAAAGRycy9kb3ducmV2LnhtbERPTWvCQBC9C/6HZYTedFNrRaKriLSgR2NrPQ7ZaRLN&#10;zqa7WxP/vSsUepvH+5zFqjO1uJLzlWUFz6MEBHFudcWFgo/D+3AGwgdkjbVlUnAjD6tlv7fAVNuW&#10;93TNQiFiCPsUFZQhNKmUPi/JoB/Zhjhy39YZDBG6QmqHbQw3tRwnyVQarDg2lNjQpqT8kv0aBV/n&#10;sTHHSbZrTy9vl88w+Tm6Myr1NOjWcxCBuvAv/nNvdZw/TWav8Hgn3i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00OPEAAAA3gAAAA8AAAAAAAAAAAAAAAAAmAIAAGRycy9k&#10;b3ducmV2LnhtbFBLBQYAAAAABAAEAPUAAACJAwAAAAA=&#10;" path="m,335l,e" filled="f" strokeweight=".01608mm">
                    <v:path arrowok="t" o:connecttype="custom" o:connectlocs="0,2655;0,2320" o:connectangles="0,0"/>
                  </v:shape>
                </v:group>
                <v:group id="Group 3672" o:spid="_x0000_s1308" style="position:absolute;left:9099;top:2631;width:199;height:6" coordorigin="9099,263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y+RyMQAAADeAAAADwAAAGRycy9kb3ducmV2LnhtbERPTYvCMBC9L/gfwgje&#10;1rQrW6QaRcQVDyKsCuJtaMa22ExKE9v6782CsLd5vM+ZL3tTiZYaV1pWEI8jEMSZ1SXnCs6nn88p&#10;COeRNVaWScGTHCwXg485ptp2/Evt0ecihLBLUUHhfZ1K6bKCDLqxrYkDd7ONQR9gk0vdYBfCTSW/&#10;oiiRBksODQXWtC4oux8fRsG2w241iTft/n5bP6+n78NlH5NSo2G/moHw1Pt/8du902F+Ek0T+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y+RyMQAAADeAAAA&#10;DwAAAAAAAAAAAAAAAACqAgAAZHJzL2Rvd25yZXYueG1sUEsFBgAAAAAEAAQA+gAAAJsDAAAAAA==&#10;">
                  <v:shape id="Freeform 3673" o:spid="_x0000_s1309" style="position:absolute;left:9099;top:263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4+PMYA&#10;AADeAAAADwAAAGRycy9kb3ducmV2LnhtbERPTWvCQBC9F/wPyxR6q5u2YEN0FU1RBKFg7MXbkB2T&#10;YHZ2yW5M7K/vFgq9zeN9zmI1mlbcqPONZQUv0wQEcWl1w5WCr9P2OQXhA7LG1jIpuJOH1XLysMBM&#10;24GPdCtCJWII+wwV1CG4TEpf1mTQT60jjtzFdgZDhF0ldYdDDDetfE2SmTTYcGyo0VFeU3kteqOg&#10;1x/Hb/t2vrhPtxv2m/ywPQ0HpZ4ex/UcRKAx/Iv/3Hsd58+S9B1+34k3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4+PMYAAADeAAAADwAAAAAAAAAAAAAAAACYAgAAZHJz&#10;L2Rvd25yZXYueG1sUEsFBgAAAAAEAAQA9QAAAIsDAAAAAA==&#10;" path="m199,l,,,6r199,l199,e" filled="f" stroked="f">
                    <v:path arrowok="t" o:connecttype="custom" o:connectlocs="199,2631;0,2631;0,2637;199,2637;199,2631" o:connectangles="0,0,0,0,0"/>
                  </v:shape>
                  <v:shape id="Picture 3674" o:spid="_x0000_s1310" type="#_x0000_t75" style="position:absolute;left:9099;top:262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dZU7GAAAA3gAAAA8AAABkcnMvZG93bnJldi54bWxEj0GLwkAMhe8L/ochwt7WqeKKVkeRXVbW&#10;gwerF2+hE9tiJ1M6o9Z/bw6Ct4T38t6XxapztbpRGyrPBoaDBBRx7m3FhYHj4e9rCipEZIu1ZzLw&#10;oACrZe9jgan1d97TLYuFkhAOKRooY2xSrUNeksMw8A2xaGffOoyytoW2Ld4l3NV6lCQT7bBiaSix&#10;oZ+S8kt2dQbqXcge4+t3lY1+xzu92W9nYXsy5rPfreegInXxbX5d/1vBnyRT4ZV3ZAa9f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51lTsYAAADeAAAADwAAAAAAAAAAAAAA&#10;AACfAgAAZHJzL2Rvd25yZXYueG1sUEsFBgAAAAAEAAQA9wAAAJIDAAAAAA==&#10;">
                    <v:imagedata r:id="rId916" o:title=""/>
                  </v:shape>
                </v:group>
                <v:group id="Group 3675" o:spid="_x0000_s1311" style="position:absolute;left:9099;top:2620;width:199;height:6" coordorigin="9099,262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AFusQAAADeAAAADwAAAGRycy9kb3ducmV2LnhtbERPTYvCMBC9L/gfwgh7&#10;W9MqilajiKyLBxFWBfE2NGNbbCalybb13xtB2Ns83ucsVp0pRUO1KywriAcRCOLU6oIzBefT9msK&#10;wnlkjaVlUvAgB6tl72OBibYt/1Jz9JkIIewSVJB7XyVSujQng25gK+LA3Wxt0AdYZ1LX2IZwU8ph&#10;FE2kwYJDQ44VbXJK78c/o+CnxXY9ir+b/f22eVxP48NlH5NSn/1uPQfhqfP/4rd7p8P8STSdwe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rAFusQAAADeAAAA&#10;DwAAAAAAAAAAAAAAAACqAgAAZHJzL2Rvd25yZXYueG1sUEsFBgAAAAAEAAQA+gAAAJsDAAAAAA==&#10;">
                  <v:shape id="Freeform 3676" o:spid="_x0000_s1312" style="position:absolute;left:9099;top:262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4wlcgA&#10;AADeAAAADwAAAGRycy9kb3ducmV2LnhtbESPQWvCQBCF70L/wzKF3nTTFsSmrmItFkEQor30NmTH&#10;JJidXbKrSf31zqHQ2wzz5r33zZeDa9WVuth4NvA8yUARl942XBn4Pm7GM1AxIVtsPZOBX4qwXDyM&#10;5phb33NB10OqlJhwzNFAnVLItY5lTQ7jxAdiuZ185zDJ2lXadtiLuWv1S5ZNtcOGJaHGQOuayvPh&#10;4gxc7Gdx868/p7APX/32Y73bHPudMU+Pw+odVKIh/Yv/vrdW6k+zNwEQHJlBL+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DjCVyAAAAN4AAAAPAAAAAAAAAAAAAAAAAJgCAABk&#10;cnMvZG93bnJldi54bWxQSwUGAAAAAAQABAD1AAAAjQMAAAAA&#10;" path="m199,l,,,5r199,l199,e" filled="f" stroked="f">
                    <v:path arrowok="t" o:connecttype="custom" o:connectlocs="199,2620;0,2620;0,2625;199,2625;199,2620" o:connectangles="0,0,0,0,0"/>
                  </v:shape>
                  <v:shape id="Picture 3677" o:spid="_x0000_s1313" type="#_x0000_t75" style="position:absolute;left:9099;top:261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Au03EAAAA3gAAAA8AAABkcnMvZG93bnJldi54bWxET01rwkAQvQv+h2UEL1I3SqttdBURpT1q&#10;LPE6Zsckmp0N2VXTf98tFLzN433OfNmaStypcaVlBaNhBII4s7rkXMH3YfvyDsJ5ZI2VZVLwQw6W&#10;i25njrG2D97TPfG5CCHsYlRQeF/HUrqsIINuaGviwJ1tY9AH2ORSN/gI4aaS4yiaSIMlh4YCa1oX&#10;lF2Tm1FwfEuqqRyk/tOuLqfX4y7dmI1Rqt9rVzMQnlr/FP+7v3SYP4k+RvD3TrhBL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Au03EAAAA3gAAAA8AAAAAAAAAAAAAAAAA&#10;nwIAAGRycy9kb3ducmV2LnhtbFBLBQYAAAAABAAEAPcAAACQAwAAAAA=&#10;">
                    <v:imagedata r:id="rId917" o:title=""/>
                  </v:shape>
                </v:group>
                <v:group id="Group 3678" o:spid="_x0000_s1314" style="position:absolute;left:9099;top:2608;width:199;height:6" coordorigin="9099,260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c0BFsYAAADeAAAADwAAAGRycy9kb3ducmV2LnhtbERPTWvCQBC9F/wPywi9&#10;NZtYGmrMKiJWPIRCVSi9DdkxCWZnQ3abxH/fLRR6m8f7nHwzmVYM1LvGsoIkikEQl1Y3XCm4nN+e&#10;XkE4j6yxtUwK7uRgs5495JhpO/IHDSdfiRDCLkMFtfddJqUrazLoItsRB+5qe4M+wL6SuscxhJtW&#10;LuI4lQYbDg01drSrqbydvo2Cw4jj9jnZD8Xturt/nV/eP4uElHqcT9sVCE+T/xf/uY86zE/j5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zQEWxgAAAN4A&#10;AAAPAAAAAAAAAAAAAAAAAKoCAABkcnMvZG93bnJldi54bWxQSwUGAAAAAAQABAD6AAAAnQMAAAAA&#10;">
                  <v:shape id="Freeform 3679" o:spid="_x0000_s1315" style="position:absolute;left:9099;top:260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yu4sQA&#10;AADeAAAADwAAAGRycy9kb3ducmV2LnhtbERPS4vCMBC+C/6HMMLeNFVB1q5R1EURhAUfF29DM7Zl&#10;m0looq376zeC4G0+vufMFq2pxJ1qX1pWMBwkIIgzq0vOFZxPm/4nCB+QNVaWScGDPCzm3c4MU20b&#10;PtD9GHIRQ9inqKAIwaVS+qwgg35gHXHkrrY2GCKsc6lrbGK4qeQoSSbSYMmxoUBH64Ky3+PNKLjp&#10;78OfHV+u7sdtm91qvd+cmr1SH712+QUiUBve4pd7p+P8STIdw/OdeIO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cruLEAAAA3gAAAA8AAAAAAAAAAAAAAAAAmAIAAGRycy9k&#10;b3ducmV2LnhtbFBLBQYAAAAABAAEAPUAAACJAwAAAAA=&#10;" path="m199,l,,,6r199,l199,e" filled="f" stroked="f">
                    <v:path arrowok="t" o:connecttype="custom" o:connectlocs="199,2608;0,2608;0,2614;199,2614;199,2608" o:connectangles="0,0,0,0,0"/>
                  </v:shape>
                  <v:shape id="Picture 3680" o:spid="_x0000_s1316" type="#_x0000_t75" style="position:absolute;left:9099;top:260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I2DXFAAAA3gAAAA8AAABkcnMvZG93bnJldi54bWxEj0FrAjEQhe+C/yGM0IvUrEVs3RpFBKEe&#10;q9tDb9PNuFmaTJYk6vrvm4LgbYb35n1vluveWXGhEFvPCqaTAgRx7XXLjYLquHt+AxETskbrmRTc&#10;KMJ6NRwssdT+yp90OaRG5BCOJSowKXWllLE25DBOfEectZMPDlNeQyN1wGsOd1a+FMVcOmw5Ewx2&#10;tDVU/x7OLkN+9uPKVq9kv90u9O2XNrfTQqmnUb95B5GoTw/z/fpD5/rzYjGD/3fyDHL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iNg1xQAAAN4AAAAPAAAAAAAAAAAAAAAA&#10;AJ8CAABkcnMvZG93bnJldi54bWxQSwUGAAAAAAQABAD3AAAAkQMAAAAA&#10;">
                    <v:imagedata r:id="rId918" o:title=""/>
                  </v:shape>
                  <v:shape id="Picture 3681" o:spid="_x0000_s1317" type="#_x0000_t75" style="position:absolute;left:9099;top:2597;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ZAT7EAAAA3gAAAA8AAABkcnMvZG93bnJldi54bWxET9tqAjEQfRf6D2EKvpSaKNS2W6OIIF5e&#10;Srf9gOlm3Gy7maybuG7/3ggF3+ZwrjNb9K4WHbWh8qxhPFIgiAtvKi41fH2uH19AhIhssPZMGv4o&#10;wGJ+N5hhZvyZP6jLYylSCIcMNdgYm0zKUFhyGEa+IU7cwbcOY4JtKU2L5xTuajlRaiodVpwaLDa0&#10;slT85ien4aE0ZDf57nufd8cf82wOtVXvWg/v++UbiEh9vIn/3VuT5k/V6xNc30k3yP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ZZAT7EAAAA3gAAAA8AAAAAAAAAAAAAAAAA&#10;nwIAAGRycy9kb3ducmV2LnhtbFBLBQYAAAAABAAEAPcAAACQAwAAAAA=&#10;">
                    <v:imagedata r:id="rId919" o:title=""/>
                  </v:shape>
                </v:group>
                <v:group id="Group 3682" o:spid="_x0000_s1318" style="position:absolute;left:9099;top:2591;width:199;height:6" coordorigin="9099,259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YHFcUAAADeAAAADwAAAGRycy9kb3ducmV2LnhtbERPS2vCQBC+F/wPywi9&#10;1U0sDRpdRUTFgxR8gHgbsmMSzM6G7JrEf98tFHqbj+8582VvKtFS40rLCuJRBII4s7rkXMHlvP2Y&#10;gHAeWWNlmRS8yMFyMXibY6ptx0dqTz4XIYRdigoK7+tUSpcVZNCNbE0cuLttDPoAm1zqBrsQbio5&#10;jqJEGiw5NBRY07qg7HF6GgW7DrvVZ7xpD4/7+nU7f31fDzEp9T7sVzMQnnr/L/5z73WYn0T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r2BxXFAAAA3gAA&#10;AA8AAAAAAAAAAAAAAAAAqgIAAGRycy9kb3ducmV2LnhtbFBLBQYAAAAABAAEAPoAAACcAwAAAAA=&#10;">
                  <v:shape id="Freeform 3683" o:spid="_x0000_s1319" style="position:absolute;left:9099;top:259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o4cYA&#10;AADeAAAADwAAAGRycy9kb3ducmV2LnhtbERPS2vCQBC+F/wPywi9mY0t2BpdRS0WQSj4uHgbsmMS&#10;zM4u2TVJ++u7BaG3+fieM1/2phYtNb6yrGCcpCCIc6srLhScT9vROwgfkDXWlknBN3lYLgZPc8y0&#10;7fhA7TEUIoawz1BBGYLLpPR5SQZ9Yh1x5K62MRgibAqpG+xiuKnlS5pOpMGKY0OJjjYl5bfj3Si4&#10;64/Dj329XN2X++x2681+e+r2Sj0P+9UMRKA+/Isf7p2O8yfp9A3+3ok3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eo4cYAAADeAAAADwAAAAAAAAAAAAAAAACYAgAAZHJz&#10;L2Rvd25yZXYueG1sUEsFBgAAAAAEAAQA9QAAAIsDAAAAAA==&#10;" path="m199,l,,,6r199,l199,e" filled="f" stroked="f">
                    <v:path arrowok="t" o:connecttype="custom" o:connectlocs="199,2591;0,2591;0,2597;199,2597;199,2591" o:connectangles="0,0,0,0,0"/>
                  </v:shape>
                  <v:shape id="Picture 3684" o:spid="_x0000_s1320" type="#_x0000_t75" style="position:absolute;left:9099;top:258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JNTzFAAAA3gAAAA8AAABkcnMvZG93bnJldi54bWxEj09rwzAMxe+FfQejwW6tsx7CmtUtZTAY&#10;o5ek/64iVpOwWA62m2bffjoMepN4T+/9tN5Orlcjhdh5NvC6yEAR19523Bg4Hj7nb6BiQrbYeyYD&#10;vxRhu3marbGw/s4ljVVqlIRwLNBAm9JQaB3rlhzGhR+IRbv64DDJGhptA94l3PV6mWW5dtixNLQ4&#10;0EdL9U91cwZ25/x03cf9JYzuVF7KMccKv415eZ5276ASTelh/r/+soKfZyvhlXdkBr3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yTU8xQAAAN4AAAAPAAAAAAAAAAAAAAAA&#10;AJ8CAABkcnMvZG93bnJldi54bWxQSwUGAAAAAAQABAD3AAAAkQMAAAAA&#10;">
                    <v:imagedata r:id="rId920" o:title=""/>
                  </v:shape>
                </v:group>
                <v:group id="Group 3685" o:spid="_x0000_s1321" style="position:absolute;left:9099;top:2579;width:199;height:6" coordorigin="9099,257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2mTZ8QAAADeAAAA&#10;DwAAAAAAAAAAAAAAAACqAgAAZHJzL2Rvd25yZXYueG1sUEsFBgAAAAAEAAQA+gAAAJsDAAAAAA==&#10;">
                  <v:shape id="Freeform 3686" o:spid="_x0000_s1322" style="position:absolute;left:9099;top:257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qj8cA&#10;AADeAAAADwAAAGRycy9kb3ducmV2LnhtbESPQWvCQBCF70L/wzKF3nRjBZHoKmpRBKGg9tLbkB2T&#10;YHZ2ya4m7a/vHAreZpg3771vsepdox7UxtqzgfEoA0VceFtzaeDrshvOQMWEbLHxTAZ+KMJq+TJY&#10;YG59xyd6nFOpxIRjjgaqlEKudSwqchhHPhDL7epbh0nWttS2xU7MXaPfs2yqHdYsCRUG2lZU3M53&#10;Z+BuP06/fvJ9DZ9h3x022+Pu0h2NeXvt13NQifr0FP9/H6zUn44zARAcmUE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lqo/HAAAA3gAAAA8AAAAAAAAAAAAAAAAAmAIAAGRy&#10;cy9kb3ducmV2LnhtbFBLBQYAAAAABAAEAPUAAACMAwAAAAA=&#10;" path="m199,l,,,7r199,l199,e" filled="f" stroked="f">
                    <v:path arrowok="t" o:connecttype="custom" o:connectlocs="199,2579;0,2579;0,2586;199,2586;199,2579" o:connectangles="0,0,0,0,0"/>
                  </v:shape>
                  <v:shape id="Picture 3687" o:spid="_x0000_s1323" type="#_x0000_t75" style="position:absolute;left:9099;top:257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K6YbFAAAA3gAAAA8AAABkcnMvZG93bnJldi54bWxET0trwkAQvgv9D8sUetNNLIimbkSUSku8&#10;GNv7NDt5YHY2Zrea9te7QqG3+fies1wNphUX6l1jWUE8iUAQF1Y3XCn4OL6O5yCcR9bYWiYFP+Rg&#10;lT6Mlphoe+UDXXJfiRDCLkEFtfddIqUrajLoJrYjDlxpe4M+wL6SusdrCDetnEbRTBpsODTU2NGm&#10;puKUfxsF2WaXZYvP5/Kwe/86M+1/t7neKvX0OKxfQHga/L/4z/2mw/xZHMVwfyfcIN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CumGxQAAAN4AAAAPAAAAAAAAAAAAAAAA&#10;AJ8CAABkcnMvZG93bnJldi54bWxQSwUGAAAAAAQABAD3AAAAkQMAAAAA&#10;">
                    <v:imagedata r:id="rId921" o:title=""/>
                  </v:shape>
                </v:group>
                <v:group id="Group 3688" o:spid="_x0000_s1324" style="position:absolute;left:9099;top:2568;width:199;height:6" coordorigin="9099,256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bDMUAAADeAAAADwAAAGRycy9kb3ducmV2LnhtbERPTWvCQBC9F/oflin0&#10;1mxiqUjqGoKoeJBCjSC9DdkxCWZnQ3ZN4r93C4Xe5vE+Z5lNphUD9a6xrCCJYhDEpdUNVwpOxfZt&#10;AcJ5ZI2tZVJwJwfZ6vlpiam2I3/TcPSVCCHsUlRQe9+lUrqyJoMush1x4C62N+gD7CupexxDuGnl&#10;LI7n0mDDoaHGjtY1ldfjzSjYjTjm78lmOFwv6/tP8fF1PiSk1OvLlH+C8DT5f/Gfe6/D/HkSz+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mmwzFAAAA3gAA&#10;AA8AAAAAAAAAAAAAAAAAqgIAAGRycy9kb3ducmV2LnhtbFBLBQYAAAAABAAEAPoAAACcAwAAAAA=&#10;">
                  <v:shape id="Freeform 3689" o:spid="_x0000_s1325" style="position:absolute;left:9099;top:256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c0+MMA&#10;AADeAAAADwAAAGRycy9kb3ducmV2LnhtbERPS4vCMBC+L/gfwgje1lQFWapRfKAIguDj4m1oxrbY&#10;TEITbfXXbxaEvc3H95zpvDWVeFLtS8sKBv0EBHFmdcm5gst58/0DwgdkjZVlUvAiD/NZ52uKqbYN&#10;H+l5CrmIIexTVFCE4FIpfVaQQd+3jjhyN1sbDBHWudQ1NjHcVHKYJGNpsOTYUKCjVUHZ/fQwCh56&#10;fXzb0fXmDm7b7Jar/ebc7JXqddvFBESgNvyLP+6djvPHg2QEf+/EG+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c0+MMAAADeAAAADwAAAAAAAAAAAAAAAACYAgAAZHJzL2Rv&#10;d25yZXYueG1sUEsFBgAAAAAEAAQA9QAAAIgDAAAAAA==&#10;" path="m199,l,,,6r199,l199,e" filled="f" stroked="f">
                    <v:path arrowok="t" o:connecttype="custom" o:connectlocs="199,2568;0,2568;0,2574;199,2574;199,2568" o:connectangles="0,0,0,0,0"/>
                  </v:shape>
                  <v:shape id="Picture 3690" o:spid="_x0000_s1326" type="#_x0000_t75" style="position:absolute;left:9099;top:256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uKNPDAAAA3gAAAA8AAABkcnMvZG93bnJldi54bWxET9tqwkAQfRf6D8sU+qablCKSuooUWkop&#10;gpf6PGbHJJiZDdltEv/eFQTf5nCuM18OXKuOWl85MZBOElAkubOVFAb2u8/xDJQPKBZrJ2TgQh6W&#10;i6fRHDPretlQtw2FiiHiMzRQhtBkWvu8JEY/cQ1J5E6uZQwRtoW2LfYxnGv9miRTzVhJbCixoY+S&#10;8vP2nw38bg59Wqy7nz/a8UkfZwde8ZcxL8/D6h1UoCE8xHf3t43zp2nyBrd34g16c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4o08MAAADeAAAADwAAAAAAAAAAAAAAAACf&#10;AgAAZHJzL2Rvd25yZXYueG1sUEsFBgAAAAAEAAQA9wAAAI8DAAAAAA==&#10;">
                    <v:imagedata r:id="rId922" o:title=""/>
                  </v:shape>
                  <v:shape id="Picture 3691" o:spid="_x0000_s1327" type="#_x0000_t75" style="position:absolute;left:9099;top:255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EzkvEAAAA3gAAAA8AAABkcnMvZG93bnJldi54bWxET01PAjEQvZv4H5ox4SYt4gJZKQRJiF5F&#10;OHAbtuN243a6bsvu6q+3JiTe5uV9znI9uFp01IbKs4bJWIEgLrypuNRweN/dL0CEiGyw9kwavinA&#10;enV7s8Tc+J7fqNvHUqQQDjlqsDE2uZShsOQwjH1DnLgP3zqMCbalNC32KdzV8kGpmXRYcWqw2NDW&#10;UvG5vzgNG3nuLvP+Mars6/kY7PBy+smmWo/uhs0TiEhD/Bdf3a8mzZ9NVAZ/76Qb5O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gEzkvEAAAA3gAAAA8AAAAAAAAAAAAAAAAA&#10;nwIAAGRycy9kb3ducmV2LnhtbFBLBQYAAAAABAAEAPcAAACQAwAAAAA=&#10;">
                    <v:imagedata r:id="rId923" o:title=""/>
                  </v:shape>
                </v:group>
                <v:group id="Group 3692" o:spid="_x0000_s1328" style="position:absolute;left:9099;top:2551;width:199;height:6" coordorigin="9099,255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B2dD8QAAADeAAAA&#10;DwAAAAAAAAAAAAAAAACqAgAAZHJzL2Rvd25yZXYueG1sUEsFBgAAAAAEAAQA+gAAAJsDAAAAAA==&#10;">
                  <v:shape id="Freeform 3693" o:spid="_x0000_s1329" style="position:absolute;left:9099;top:255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wy+8QA&#10;AADeAAAADwAAAGRycy9kb3ducmV2LnhtbERPTYvCMBC9L+x/CLPgbU1VUKlG2VUUQRDUvextaMa2&#10;2ExCE2311xtB8DaP9znTeWsqcaXal5YV9LoJCOLM6pJzBX/H1fcYhA/IGivLpOBGHuazz48ppto2&#10;vKfrIeQihrBPUUERgkul9FlBBn3XOuLInWxtMERY51LX2MRwU8l+kgylwZJjQ4GOFgVl58PFKLjo&#10;5f5uB/8nt3PrZvO72K6OzVapzlf7MwERqA1v8cu90XH+sJeM4PlOvEH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MMvvEAAAA3gAAAA8AAAAAAAAAAAAAAAAAmAIAAGRycy9k&#10;b3ducmV2LnhtbFBLBQYAAAAABAAEAPUAAACJAwAAAAA=&#10;" path="m199,l,,,5r199,l199,e" filled="f" stroked="f">
                    <v:path arrowok="t" o:connecttype="custom" o:connectlocs="199,2551;0,2551;0,2556;199,2556;199,2551" o:connectangles="0,0,0,0,0"/>
                  </v:shape>
                  <v:shape id="Picture 3694" o:spid="_x0000_s1330" type="#_x0000_t75" style="position:absolute;left:9099;top:254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cAqnEAAAA3gAAAA8AAABkcnMvZG93bnJldi54bWxEj0FrwkAQhe9C/8Myhd50Yw5SoquIUGgv&#10;JVrB65CdbkKzs0t21eTfdw6Ctxnem/e+2exG36sbDakLbGC5KEARN8F27Aycfz7m76BSRrbYByYD&#10;EyXYbV9mG6xsuPORbqfslIRwqtBAm3OstE5NSx7TIkRi0X7D4DHLOjhtB7xLuO91WRQr7bFjaWgx&#10;0qGl5u909Qasrb/LGpONzk1UThcXr1+1MW+v434NKtOYn+bH9acV/NWyEF55R2bQ2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BcAqnEAAAA3gAAAA8AAAAAAAAAAAAAAAAA&#10;nwIAAGRycy9kb3ducmV2LnhtbFBLBQYAAAAABAAEAPcAAACQAwAAAAA=&#10;">
                    <v:imagedata r:id="rId924" o:title=""/>
                  </v:shape>
                </v:group>
                <v:group id="Group 3695" o:spid="_x0000_s1331" style="position:absolute;left:9099;top:2540;width:199;height:6" coordorigin="9099,254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YIJfcQAAADeAAAADwAAAGRycy9kb3ducmV2LnhtbERPS4vCMBC+C/6HMIK3&#10;Na2y4naNIqLiQRZ8wLK3oRnbYjMpTWzrv98Igrf5+J4zX3amFA3VrrCsIB5FIIhTqwvOFFzO248Z&#10;COeRNZaWScGDHCwX/d4cE21bPlJz8pkIIewSVJB7XyVSujQng25kK+LAXW1t0AdYZ1LX2IZwU8px&#10;FE2lwYJDQ44VrXNKb6e7UbBrsV1N4k1zuF3Xj7/z58/vISalhoNu9Q3CU+ff4pd7r8P8aRx9wf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YIJfcQAAADeAAAA&#10;DwAAAAAAAAAAAAAAAACqAgAAZHJzL2Rvd25yZXYueG1sUEsFBgAAAAAEAAQA+gAAAJsDAAAAAA==&#10;">
                  <v:shape id="Freeform 3696" o:spid="_x0000_s1332" style="position:absolute;left:9099;top:254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w8UsgA&#10;AADeAAAADwAAAGRycy9kb3ducmV2LnhtbESPQWvCQBCF74X+h2UKvdVNKoikrqIWRRAKxl56G7Jj&#10;EpqdXbKrSfvrO4eCtxnmzXvvW6xG16kb9bH1bCCfZKCIK29brg18nncvc1AxIVvsPJOBH4qwWj4+&#10;LLCwfuAT3cpUKzHhWKCBJqVQaB2rhhzGiQ/Ecrv43mGSta+17XEQc9fp1yybaYctS0KDgbYNVd/l&#10;1Rm42vfTr59+XcJH2A+Hzfa4Ow9HY56fxvUbqERjuov/vw9W6s/yXAAER2b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PDxSyAAAAN4AAAAPAAAAAAAAAAAAAAAAAJgCAABk&#10;cnMvZG93bnJldi54bWxQSwUGAAAAAAQABAD1AAAAjQMAAAAA&#10;" path="m199,l,,,5r199,l199,e" filled="f" stroked="f">
                    <v:path arrowok="t" o:connecttype="custom" o:connectlocs="199,2540;0,2540;0,2545;199,2545;199,2540" o:connectangles="0,0,0,0,0"/>
                  </v:shape>
                  <v:shape id="Picture 3697" o:spid="_x0000_s1333" type="#_x0000_t75" style="position:absolute;left:9099;top:253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bhXTEAAAA3gAAAA8AAABkcnMvZG93bnJldi54bWxET01rwkAQvRf6H5YpeKubSJESsxEVlF5y&#10;iBXa45gdk5DsbMiuJv77bkHwNo/3Oel6Mp240eAaywrieQSCuLS64UrB6Xv//gnCeWSNnWVScCcH&#10;6+z1JcVE25ELuh19JUIIuwQV1N73iZSurMmgm9ueOHAXOxj0AQ6V1AOOIdx0chFFS2mw4dBQY0+7&#10;msr2eDUKttufMv8497vOHIo2z5v29Fu1Ss3eps0KhKfJP8UP95cO85dxHMP/O+EGmf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7bhXTEAAAA3gAAAA8AAAAAAAAAAAAAAAAA&#10;nwIAAGRycy9kb3ducmV2LnhtbFBLBQYAAAAABAAEAPcAAACQAwAAAAA=&#10;">
                    <v:imagedata r:id="rId925" o:title=""/>
                  </v:shape>
                </v:group>
                <v:group id="Group 3698" o:spid="_x0000_s1334" style="position:absolute;left:9099;top:2528;width:199;height:6" coordorigin="9099,252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v8N0cQAAADeAAAA&#10;DwAAAAAAAAAAAAAAAACqAgAAZHJzL2Rvd25yZXYueG1sUEsFBgAAAAAEAAQA+gAAAJsDAAAAAA==&#10;">
                  <v:shape id="Freeform 3699" o:spid="_x0000_s1335" style="position:absolute;left:9099;top:252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6iJcQA&#10;AADeAAAADwAAAGRycy9kb3ducmV2LnhtbERPS4vCMBC+C/6HMMLeNK2CLNUoPnARBEHdy96GZmyL&#10;zSQ00VZ//WZB2Nt8fM+ZLztTiwc1vrKsIB0lIIhzqysuFHxfdsNPED4ga6wtk4IneVgu+r05Ztq2&#10;fKLHORQihrDPUEEZgsuk9HlJBv3IOuLIXW1jMETYFFI32MZwU8txkkylwYpjQ4mONiXlt/PdKLjr&#10;7ellJz9Xd3Rf7X69Oewu7UGpj0G3moEI1IV/8du913H+NE0n8PdOvE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uoiXEAAAA3gAAAA8AAAAAAAAAAAAAAAAAmAIAAGRycy9k&#10;b3ducmV2LnhtbFBLBQYAAAAABAAEAPUAAACJAwAAAAA=&#10;" path="m199,l,,,6r199,l199,e" filled="f" stroked="f">
                    <v:path arrowok="t" o:connecttype="custom" o:connectlocs="199,2528;0,2528;0,2534;199,2534;199,2528" o:connectangles="0,0,0,0,0"/>
                  </v:shape>
                  <v:shape id="Picture 3700" o:spid="_x0000_s1336" type="#_x0000_t75" style="position:absolute;left:9099;top:252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i78LEAAAA3gAAAA8AAABkcnMvZG93bnJldi54bWxET01rwkAQvRf8D8sI3ppNbAkluooU1FxK&#10;2xg8D9kxCWZn0+w2xn/fLRR6m8f7nPV2Mp0YaXCtZQVJFIMgrqxuuVZQnvaPLyCcR9bYWSYFd3Kw&#10;3cwe1phpe+NPGgtfixDCLkMFjfd9JqWrGjLoItsTB+5iB4M+wKGWesBbCDedXMZxKg22HBoa7Om1&#10;oepafBsFhw/dPr2Vtl5Otnwfz/nxWH2xUov5tFuB8DT5f/GfO9dhfpokz/D7TrhBb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Ri78LEAAAA3gAAAA8AAAAAAAAAAAAAAAAA&#10;nwIAAGRycy9kb3ducmV2LnhtbFBLBQYAAAAABAAEAPcAAACQAwAAAAA=&#10;">
                    <v:imagedata r:id="rId926" o:title=""/>
                  </v:shape>
                </v:group>
                <v:group id="Group 3701" o:spid="_x0000_s1337" style="position:absolute;left:9099;top:2518;width:199;height:5" coordorigin="9099,2518" coordsize="1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RaVpcQAAADeAAAA&#10;DwAAAAAAAAAAAAAAAACqAgAAZHJzL2Rvd25yZXYueG1sUEsFBgAAAAAEAAQA+gAAAJsDAAAAAA==&#10;">
                  <v:shape id="Freeform 3702" o:spid="_x0000_s1338" style="position:absolute;left:9099;top:2518;width:199;height:5;visibility:visible;mso-wrap-style:square;v-text-anchor:top" coordsize="1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Qnu8UA&#10;AADeAAAADwAAAGRycy9kb3ducmV2LnhtbERPTWvCQBC9F/wPywje6iYhhJK6ShEED61g2oq9Ddlp&#10;EszOhuwmpv++Kwje5vE+Z7WZTCtG6l1jWUG8jEAQl1Y3XCn4+tw9v4BwHllja5kU/JGDzXr2tMJc&#10;2ysfaSx8JUIIuxwV1N53uZSurMmgW9qOOHC/tjfoA+wrqXu8hnDTyiSKMmmw4dBQY0fbmspLMRgF&#10;yfs4FOmPTU/VIcHtx3d6iYezUov59PYKwtPkH+K7e6/D/CyOM7i9E26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VCe7xQAAAN4AAAAPAAAAAAAAAAAAAAAAAJgCAABkcnMv&#10;ZG93bnJldi54bWxQSwUGAAAAAAQABAD1AAAAigMAAAAA&#10;" path="m199,l,,,4r199,l199,e" filled="f" stroked="f">
                    <v:path arrowok="t" o:connecttype="custom" o:connectlocs="199,2518;0,2518;0,2522;199,2522;199,2518" o:connectangles="0,0,0,0,0"/>
                  </v:shape>
                  <v:shape id="Picture 3703" o:spid="_x0000_s1339" type="#_x0000_t75" style="position:absolute;left:9099;top:251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A3CDDAAAA3gAAAA8AAABkcnMvZG93bnJldi54bWxET81qwkAQvhd8h2WE3uomhVqJriJKpb0I&#10;jXmAMTtmo9nZkF1j2qd3CwVv8/H9zmI12Eb01PnasYJ0koAgLp2uuVJQHD5eZiB8QNbYOCYFP+Rh&#10;tRw9LTDT7sbf1OehEjGEfYYKTAhtJqUvDVn0E9cSR+7kOoshwq6SusNbDLeNfE2SqbRYc2ww2NLG&#10;UHnJr1ZB/vZriq+z73m7o5AeqDji/qLU83hYz0EEGsJD/O/+1HH+NE3f4e+deIN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QDcIMMAAADeAAAADwAAAAAAAAAAAAAAAACf&#10;AgAAZHJzL2Rvd25yZXYueG1sUEsFBgAAAAAEAAQA9wAAAI8DAAAAAA==&#10;">
                    <v:imagedata r:id="rId927" o:title=""/>
                  </v:shape>
                  <v:shape id="Picture 3704" o:spid="_x0000_s1340" type="#_x0000_t75" style="position:absolute;left:9099;top:250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bDxvHAAAA3gAAAA8AAABkcnMvZG93bnJldi54bWxEj09LxDAQxe+C3yGM4EXctB6K1M0u/lsR&#10;b1ZX8DY0Y1tNJqXJpvXbOwdhbzO8N+/9Zr1dvFOZpjgENlCuClDEbbADdwbe33aX16BiQrboApOB&#10;X4qw3ZyerLG2YeZXyk3qlIRwrNFAn9JYax3bnjzGVRiJRfsKk8ck69RpO+Es4d7pq6KotMeBpaHH&#10;ke57an+agzdw+Gzcw67KT/u7j+/97F5yvnjUxpyfLbc3oBIt6Wj+v362gl+VpfDKOzKD3v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ObDxvHAAAA3gAAAA8AAAAAAAAAAAAA&#10;AAAAnwIAAGRycy9kb3ducmV2LnhtbFBLBQYAAAAABAAEAPcAAACTAwAAAAA=&#10;">
                    <v:imagedata r:id="rId928" o:title=""/>
                  </v:shape>
                </v:group>
                <v:group id="Group 3705" o:spid="_x0000_s1341" style="position:absolute;left:9099;top:2500;width:199;height:6" coordorigin="9099,250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bn6DFAAAA3gAA&#10;AA8AAAAAAAAAAAAAAAAAqgIAAGRycy9kb3ducmV2LnhtbFBLBQYAAAAABAAEAPoAAACcAwAAAAA=&#10;">
                  <v:shape id="Freeform 3706" o:spid="_x0000_s1342" style="position:absolute;left:9099;top:250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D278gA&#10;AADeAAAADwAAAGRycy9kb3ducmV2LnhtbESPS2vDMBCE74X+B7GF3ho5KYTiRg5pSkogUMjj0tti&#10;rR/EWglLid38+uyh0NsuOzsz32I5uk5dqY+tZwPTSQaKuPS25drA6bh5eQMVE7LFzjMZ+KUIy+Lx&#10;YYG59QPv6XpItRITjjkaaFIKudaxbMhhnPhALLfK9w6TrH2tbY+DmLtOz7Jsrh22LAkNBlo3VJ4P&#10;F2fgYj/3N//6U4Xv8DVsP9a7zXHYGfP8NK7eQSUa07/473trpf58OhMAwZEZdH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UPbvyAAAAN4AAAAPAAAAAAAAAAAAAAAAAJgCAABk&#10;cnMvZG93bnJldi54bWxQSwUGAAAAAAQABAD1AAAAjQMAAAAA&#10;" path="m199,l,,,6r199,l199,e" filled="f" stroked="f">
                    <v:path arrowok="t" o:connecttype="custom" o:connectlocs="199,2500;0,2500;0,2506;199,2506;199,2500" o:connectangles="0,0,0,0,0"/>
                  </v:shape>
                  <v:shape id="Picture 3707" o:spid="_x0000_s1343" type="#_x0000_t75" style="position:absolute;left:9099;top:249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WVt7EAAAA3gAAAA8AAABkcnMvZG93bnJldi54bWxET01rwkAQvRf6H5Yp9FY3UUglukpbKvZQ&#10;qCbieciOSTA7G7KrSf59VxC8zeN9znI9mEZcqXO1ZQXxJAJBXFhdc6ngkG/e5iCcR9bYWCYFIzlY&#10;r56flphq2/OerpkvRQhhl6KCyvs2ldIVFRl0E9sSB+5kO4M+wK6UusM+hJtGTqMokQZrDg0VtvRV&#10;UXHOLkbBVr5H7rf/no2XY/5XfO74UO+2Sr2+DB8LEJ4G/xDf3T86zE/iaQy3d8INcvU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WVt7EAAAA3gAAAA8AAAAAAAAAAAAAAAAA&#10;nwIAAGRycy9kb3ducmV2LnhtbFBLBQYAAAAABAAEAPcAAACQAwAAAAA=&#10;">
                    <v:imagedata r:id="rId929" o:title=""/>
                  </v:shape>
                </v:group>
                <v:group id="Group 3708" o:spid="_x0000_s1344" style="position:absolute;left:9099;top:2489;width:199;height:6" coordorigin="9099,248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PHbMQAAADeAAAADwAAAGRycy9kb3ducmV2LnhtbERPTYvCMBC9L/gfwgje&#10;1rSVFalGEVHxIAurgngbmrEtNpPSxLb+e7OwsLd5vM9ZrHpTiZYaV1pWEI8jEMSZ1SXnCi7n3ecM&#10;hPPIGivLpOBFDlbLwccCU207/qH25HMRQtilqKDwvk6ldFlBBt3Y1sSBu9vGoA+wyaVusAvhppJJ&#10;FE2lwZJDQ4E1bQrKHqenUbDvsFtP4m17fNw3r9v56/t6jEmp0bBfz0F46v2/+M990GH+NE4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PHbMQAAADeAAAA&#10;DwAAAAAAAAAAAAAAAACqAgAAZHJzL2Rvd25yZXYueG1sUEsFBgAAAAAEAAQA+gAAAJsDAAAAAA==&#10;">
                  <v:shape id="Freeform 3709" o:spid="_x0000_s1345" style="position:absolute;left:9099;top:248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JomMQA&#10;AADeAAAADwAAAGRycy9kb3ducmV2LnhtbERPS4vCMBC+L/gfwgje1lQFWapRfKAIguDj4m1oxrbY&#10;TEITbfXXbxaEvc3H95zpvDWVeFLtS8sKBv0EBHFmdcm5gst58/0DwgdkjZVlUvAiD/NZ52uKqbYN&#10;H+l5CrmIIexTVFCE4FIpfVaQQd+3jjhyN1sbDBHWudQ1NjHcVHKYJGNpsOTYUKCjVUHZ/fQwCh56&#10;fXzb0fXmDm7b7Jar/ebc7JXqddvFBESgNvyLP+6djvPHg+EI/t6JN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CaJjEAAAA3gAAAA8AAAAAAAAAAAAAAAAAmAIAAGRycy9k&#10;b3ducmV2LnhtbFBLBQYAAAAABAAEAPUAAACJAwAAAAA=&#10;" path="m199,l,,,6r199,l199,e" filled="f" stroked="f">
                    <v:path arrowok="t" o:connecttype="custom" o:connectlocs="199,2489;0,2489;0,2495;199,2495;199,2489" o:connectangles="0,0,0,0,0"/>
                  </v:shape>
                  <v:shape id="Picture 3710" o:spid="_x0000_s1346" type="#_x0000_t75" style="position:absolute;left:9099;top:248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oaBXDAAAA3gAAAA8AAABkcnMvZG93bnJldi54bWxET9tqAjEQfS/4D2EE32pWKa6sRhFhQZ+k&#10;2g+YbmYvupmsSaqrX98UCr7N4Vxnue5NK27kfGNZwWScgCAurG64UvB1yt/nIHxA1thaJgUP8rBe&#10;Dd6WmGl750+6HUMlYgj7DBXUIXSZlL6oyaAf2444cqV1BkOErpLa4T2Gm1ZOk2QmDTYcG2rsaFtT&#10;cTn+GAWH9uqe17zM0/PuMv8uu3SP+1Sp0bDfLEAE6sNL/O/e6Th/Npl+wN878Qa5+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KhoFcMAAADeAAAADwAAAAAAAAAAAAAAAACf&#10;AgAAZHJzL2Rvd25yZXYueG1sUEsFBgAAAAAEAAQA9wAAAI8DAAAAAA==&#10;">
                    <v:imagedata r:id="rId930" o:title=""/>
                  </v:shape>
                  <v:shape id="Picture 3711" o:spid="_x0000_s1347" type="#_x0000_t75" style="position:absolute;left:9099;top:2477;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WhxvCAAAA3gAAAA8AAABkcnMvZG93bnJldi54bWxET81qwkAQvhf6DssUems2K1QkuopKhR56&#10;MfEBhuyYDWZnY3Yb07fvCoK3+fh+Z7WZXCdGGkLrWYPKchDEtTctNxpO1eFjASJEZIOdZ9LwRwE2&#10;69eXFRbG3/hIYxkbkUI4FKjBxtgXUobaksOQ+Z44cWc/OIwJDo00A95SuOvkLM/n0mHLqcFiT3tL&#10;9aX8dRrKy5ejnY376qyqq/rZHRZmVFq/v03bJYhIU3yKH+5vk+bP1ewT7u+kG+T6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FocbwgAAAN4AAAAPAAAAAAAAAAAAAAAAAJ8C&#10;AABkcnMvZG93bnJldi54bWxQSwUGAAAAAAQABAD3AAAAjgMAAAAA&#10;">
                    <v:imagedata r:id="rId931" o:title=""/>
                  </v:shape>
                </v:group>
                <v:group id="Group 3712" o:spid="_x0000_s1348" style="position:absolute;left:9099;top:2472;width:199;height:6" coordorigin="9099,2472"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6jBb8QAAADeAAAADwAAAGRycy9kb3ducmV2LnhtbERPTYvCMBC9L/gfwgh7&#10;W9O6WKQaRURlDyKsCuJtaMa22ExKE9v67zeCsLd5vM+ZL3tTiZYaV1pWEI8iEMSZ1SXnCs6n7dcU&#10;hPPIGivLpOBJDpaLwcccU207/qX26HMRQtilqKDwvk6ldFlBBt3I1sSBu9nGoA+wyaVusAvhppLj&#10;KEqkwZJDQ4E1rQvK7seHUbDrsFt9x5t2f7+tn9fT5HDZx6TU57BfzUB46v2/+O3+0WF+Eo8TeL0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6jBb8QAAADeAAAA&#10;DwAAAAAAAAAAAAAAAACqAgAAZHJzL2Rvd25yZXYueG1sUEsFBgAAAAAEAAQA+gAAAJsDAAAAAA==&#10;">
                  <v:shape id="Freeform 3713" o:spid="_x0000_s1349" style="position:absolute;left:9099;top:2472;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lum8QA&#10;AADeAAAADwAAAGRycy9kb3ducmV2LnhtbERPS4vCMBC+L/gfwgh7W1NdUKlGcV0UQRB8XLwNzdgW&#10;m0looq3+erOw4G0+vudM562pxJ1qX1pW0O8lIIgzq0vOFZyOq68xCB+QNVaWScGDPMxnnY8ppto2&#10;vKf7IeQihrBPUUERgkul9FlBBn3POuLIXWxtMERY51LX2MRwU8lBkgylwZJjQ4GOlgVl18PNKLjp&#10;3/3Tfp8vbufWzeZnuV0dm61Sn912MQERqA1v8b97o+P8YX8wgr934g1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bpvEAAAA3gAAAA8AAAAAAAAAAAAAAAAAmAIAAGRycy9k&#10;b3ducmV2LnhtbFBLBQYAAAAABAAEAPUAAACJAwAAAAA=&#10;" path="m199,l,,,5r199,l199,e" filled="f" stroked="f">
                    <v:path arrowok="t" o:connecttype="custom" o:connectlocs="199,2472;0,2472;0,2477;199,2477;199,2472" o:connectangles="0,0,0,0,0"/>
                  </v:shape>
                  <v:shape id="Picture 3714" o:spid="_x0000_s1350" type="#_x0000_t75" style="position:absolute;left:9099;top:246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zIYvHAAAA3gAAAA8AAABkcnMvZG93bnJldi54bWxEj0FrwzAMhe+F/QejwW6t0x5KyeqWblA6&#10;Bjs0bcmOItbisFgOsZek/346DHaTeE/vfdruJ9+qgfrYBDawXGSgiKtgG64NXC/H+QZUTMgW28Bk&#10;4E4R9ruH2RZzG0Y+01CkWkkIxxwNuJS6XOtYOfIYF6EjFu0r9B6TrH2tbY+jhPtWr7JsrT02LA0O&#10;O3p1VH0XP97A+324vQzucir547OkYhyPJ38w5ulxOjyDSjSlf/Pf9ZsV/PVyJbzyjsygd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czIYvHAAAA3gAAAA8AAAAAAAAAAAAA&#10;AAAAnwIAAGRycy9kb3ducmV2LnhtbFBLBQYAAAAABAAEAPcAAACTAwAAAAA=&#10;">
                    <v:imagedata r:id="rId932" o:title=""/>
                  </v:shape>
                </v:group>
                <v:group id="Group 3715" o:spid="_x0000_s1351" style="position:absolute;left:9099;top:2461;width:199;height:6" coordorigin="9099,246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dVHcQAAADeAAAADwAAAGRycy9kb3ducmV2LnhtbERPTYvCMBC9C/sfwix4&#10;07SK4naNIrIuexBBXRBvQzO2xWZSmtjWf28Ewds83ufMl50pRUO1KywriIcRCOLU6oIzBf/HzWAG&#10;wnlkjaVlUnAnB8vFR2+OibYt76k5+EyEEHYJKsi9rxIpXZqTQTe0FXHgLrY26AOsM6lrbEO4KeUo&#10;iqbSYMGhIceK1jml18PNKPhtsV2N459me72s7+fjZHfaxqRU/7NbfYPw1Pm3+OX+02H+NB59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jdVHcQAAADeAAAA&#10;DwAAAAAAAAAAAAAAAACqAgAAZHJzL2Rvd25yZXYueG1sUEsFBgAAAAAEAAQA+gAAAJsDAAAAAA==&#10;">
                  <v:shape id="Freeform 3716" o:spid="_x0000_s1352" style="position:absolute;left:9099;top:246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gMsgA&#10;AADeAAAADwAAAGRycy9kb3ducmV2LnhtbESPT2vCQBDF70K/wzKF3nSjgkjqKq1FEYSCfy69Ddkx&#10;Cc3OLtnVpH5651DwNsO8ee/9FqveNepGbaw9GxiPMlDEhbc1lwbOp81wDiomZIuNZzLwRxFWy5fB&#10;AnPrOz7Q7ZhKJSYcczRQpRRyrWNRkcM48oFYbhffOkyytqW2LXZi7ho9ybKZdlizJFQYaF1R8Xu8&#10;OgNX+3W4++nPJXyHbbf7XO83p25vzNtr//EOKlGfnuL/752V+rPxVAAER2bQy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iWAyyAAAAN4AAAAPAAAAAAAAAAAAAAAAAJgCAABk&#10;cnMvZG93bnJldi54bWxQSwUGAAAAAAQABAD1AAAAjQMAAAAA&#10;" path="m199,l,,,5r199,l199,e" filled="f" stroked="f">
                    <v:path arrowok="t" o:connecttype="custom" o:connectlocs="199,2461;0,2461;0,2466;199,2466;199,2461" o:connectangles="0,0,0,0,0"/>
                  </v:shape>
                  <v:shape id="Picture 3717" o:spid="_x0000_s1353" type="#_x0000_t75" style="position:absolute;left:9099;top:245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SwubDAAAA3gAAAA8AAABkcnMvZG93bnJldi54bWxET0uLwjAQvi/sfwgjeFvTriJSjeIuCD0p&#10;PhCPQzM2xWZSmljrvzcLC97m43vOYtXbWnTU+sqxgnSUgCAunK64VHA6br5mIHxA1lg7JgVP8rBa&#10;fn4sMNPuwXvqDqEUMYR9hgpMCE0mpS8MWfQj1xBH7upaiyHCtpS6xUcMt7X8TpKptFhxbDDY0K+h&#10;4na4WwVr+2x2tx1OJudtfsy39U932RilhoN+PQcRqA9v8b8713H+NB2n8PdOvEEu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9LC5sMAAADeAAAADwAAAAAAAAAAAAAAAACf&#10;AgAAZHJzL2Rvd25yZXYueG1sUEsFBgAAAAAEAAQA9wAAAI8DAAAAAA==&#10;">
                    <v:imagedata r:id="rId933" o:title=""/>
                  </v:shape>
                </v:group>
                <v:group id="Group 3718" o:spid="_x0000_s1354" style="position:absolute;left:9099;top:2449;width:199;height:6" coordorigin="9099,244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KUbHFAAAA3gAA&#10;AA8AAAAAAAAAAAAAAAAAqgIAAGRycy9kb3ducmV2LnhtbFBLBQYAAAAABAAEAPoAAACcAwAAAAA=&#10;">
                  <v:shape id="Freeform 3719" o:spid="_x0000_s1355" style="position:absolute;left:9099;top:244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v+RcQA&#10;AADeAAAADwAAAGRycy9kb3ducmV2LnhtbERPS4vCMBC+L/gfwgje1lQLslSj+EARhAUfF29DM7bF&#10;ZhKaaKu/frOwsLf5+J4zW3SmFk9qfGVZwWiYgCDOra64UHA5bz+/QPiArLG2TApe5GEx733MMNO2&#10;5SM9T6EQMYR9hgrKEFwmpc9LMuiH1hFH7mYbgyHCppC6wTaGm1qOk2QiDVYcG0p0tC4pv58eRsFD&#10;b45vm15v7tvt2v1qfdie24NSg363nIII1IV/8Z97r+P8yShN4fedeIO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b/kXEAAAA3gAAAA8AAAAAAAAAAAAAAAAAmAIAAGRycy9k&#10;b3ducmV2LnhtbFBLBQYAAAAABAAEAPUAAACJAwAAAAA=&#10;" path="m199,l,,,5r199,l199,e" filled="f" stroked="f">
                    <v:path arrowok="t" o:connecttype="custom" o:connectlocs="199,2449;0,2449;0,2454;199,2454;199,2449" o:connectangles="0,0,0,0,0"/>
                  </v:shape>
                  <v:shape id="Picture 3720" o:spid="_x0000_s1356" type="#_x0000_t75" style="position:absolute;left:9099;top:244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mdcHFAAAA3gAAAA8AAABkcnMvZG93bnJldi54bWxET0trwkAQvgv+h2UEb3XjA7Gpq4ioFGoL&#10;VS+9DdkxG8zOhuyapP++KxS8zcf3nOW6s6VoqPaFYwXjUQKCOHO64FzB5bx/WYDwAVlj6ZgU/JKH&#10;9arfW2KqXcvf1JxCLmII+xQVmBCqVEqfGbLoR64ijtzV1RZDhHUudY1tDLelnCTJXFosODYYrGhr&#10;KLud7lbB9fj1Yz535b2dfVSLZjd93R+MVmo46DZvIAJ14Sn+d7/rOH8+ns7g8U68Qa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0ZnXBxQAAAN4AAAAPAAAAAAAAAAAAAAAA&#10;AJ8CAABkcnMvZG93bnJldi54bWxQSwUGAAAAAAQABAD3AAAAkQMAAAAA&#10;">
                    <v:imagedata r:id="rId934" o:title=""/>
                  </v:shape>
                </v:group>
                <v:group id="Group 3721" o:spid="_x0000_s1357" style="position:absolute;left:9099;top:2438;width:199;height:6" coordorigin="9099,243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PJxcQAAADeAAAADwAAAGRycy9kb3ducmV2LnhtbERPTYvCMBC9L+x/CLPg&#10;bU2rKEvXKCKreBDBuiDehmZsi82kNLGt/94Igrd5vM+ZLXpTiZYaV1pWEA8jEMSZ1SXnCv6P6+8f&#10;EM4ja6wsk4I7OVjMPz9mmGjb8YHa1OcihLBLUEHhfZ1I6bKCDLqhrYkDd7GNQR9gk0vdYBfCTSVH&#10;UTSVBksODQXWtCoou6Y3o2DTYbccx3/t7npZ3c/Hyf60i0mpwVe//AXhqfdv8cu91WH+NB5P4P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qPJxcQAAADeAAAA&#10;DwAAAAAAAAAAAAAAAACqAgAAZHJzL2Rvd25yZXYueG1sUEsFBgAAAAAEAAQA+gAAAJsDAAAAAA==&#10;">
                  <v:shape id="Freeform 3722" o:spid="_x0000_s1358" style="position:absolute;left:9099;top:243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xd3cQA&#10;AADeAAAADwAAAGRycy9kb3ducmV2LnhtbERPTYvCMBC9L/gfwgje1tQVinSNoi6KIAjqXvY2NGNb&#10;tpmEJtrqrzeC4G0e73Om887U4kqNrywrGA0TEMS51RUXCn5P688JCB+QNdaWScGNPMxnvY8pZtq2&#10;fKDrMRQihrDPUEEZgsuk9HlJBv3QOuLInW1jMETYFFI32MZwU8uvJEmlwYpjQ4mOViXl/8eLUXDR&#10;P4e7Hf+d3d5t2u1ytVuf2p1Sg363+AYRqAtv8cu91XF+Ohqn8Hwn3i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sXd3EAAAA3gAAAA8AAAAAAAAAAAAAAAAAmAIAAGRycy9k&#10;b3ducmV2LnhtbFBLBQYAAAAABAAEAPUAAACJAwAAAAA=&#10;" path="m199,l,,,5r199,l199,e" filled="f" stroked="f">
                    <v:path arrowok="t" o:connecttype="custom" o:connectlocs="199,2438;0,2438;0,2443;199,2443;199,2438" o:connectangles="0,0,0,0,0"/>
                  </v:shape>
                  <v:shape id="Picture 3723" o:spid="_x0000_s1359" type="#_x0000_t75" style="position:absolute;left:9099;top:243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RSbTCAAAA3gAAAA8AAABkcnMvZG93bnJldi54bWxET02LwjAQvS/4H8IIXhZN64Iu1SgiCIKX&#10;3breh2Zsqs2kNLHWf28EYW/zeJ+zXPe2Fh21vnKsIJ0kIIgLpysuFfwdd+NvED4ga6wdk4IHeViv&#10;Bh9LzLS78y91eShFDGGfoQITQpNJ6QtDFv3ENcSRO7vWYoiwLaVu8R7DbS2nSTKTFiuODQYb2hoq&#10;rvnNKsin3eHEuk9Nftidyp/N8TL/vCg1GvabBYhAffgXv917HefP0q85vN6JN8jV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UUm0wgAAAN4AAAAPAAAAAAAAAAAAAAAAAJ8C&#10;AABkcnMvZG93bnJldi54bWxQSwUGAAAAAAQABAD3AAAAjgMAAAAA&#10;">
                    <v:imagedata r:id="rId935" o:title=""/>
                  </v:shape>
                  <v:shape id="Picture 3724" o:spid="_x0000_s1360" type="#_x0000_t75" style="position:absolute;left:9099;top:242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hBKXHAAAA3gAAAA8AAABkcnMvZG93bnJldi54bWxEj0FrwkAQhe+F/odlCr3VjbUNGl2lFKSF&#10;eqlVwduQnWbTZmdDdjXpv3cOBW9vmDffvLdYDb5RZ+piHdjAeJSBIi6DrbkysPtaP0xBxYRssQlM&#10;Bv4owmp5e7PAwoaeP+m8TZUSCMcCDbiU2kLrWDryGEehJZbdd+g8Jhm7StsOe4H7Rj9mWa491iwf&#10;HLb06qj83Z68UI4/+6fAz/nHYcZHOvWbNzeUxtzfDS9zUImGdDX/X79biZ+PJ5JX6ogGvbw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3hBKXHAAAA3gAAAA8AAAAAAAAAAAAA&#10;AAAAnwIAAGRycy9kb3ducmV2LnhtbFBLBQYAAAAABAAEAPcAAACTAwAAAAA=&#10;">
                    <v:imagedata r:id="rId936" o:title=""/>
                  </v:shape>
                </v:group>
                <v:group id="Group 3725" o:spid="_x0000_s1361" style="position:absolute;left:9099;top:2420;width:199;height:6" coordorigin="9099,242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DwMUAAADeAAAADwAAAGRycy9kb3ducmV2LnhtbERPS2vCQBC+F/wPyxS8&#10;1U0MlZq6BpEqHqRQFUpvQ3ZMQrKzIbvN4993C4Xe5uN7ziYbTSN66lxlWUG8iEAQ51ZXXCi4XQ9P&#10;LyCcR9bYWCYFEznItrOHDabaDvxB/cUXIoSwS1FB6X2bSunykgy6hW2JA3e3nUEfYFdI3eEQwk0j&#10;l1G0kgYrDg0ltrQvKa8v30bBccBhl8Rv/bm+76ev6/P75zkmpeaP4+4VhKfR/4v/3Ccd5q/iZA2/&#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uw8DFAAAA3gAA&#10;AA8AAAAAAAAAAAAAAAAAqgIAAGRycy9kb3ducmV2LnhtbFBLBQYAAAAABAAEAPoAAACcAwAAAAA=&#10;">
                  <v:shape id="Freeform 3726" o:spid="_x0000_s1362" style="position:absolute;left:9099;top:242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8TT8gA&#10;AADeAAAADwAAAGRycy9kb3ducmV2LnhtbESPT2vCQBDF70K/wzKF3nRjKyKpq7QWiyAI/rl4G7Jj&#10;EpqdXbKrSf30nUPB2wzz5r33my9716gbtbH2bGA8ykARF97WXBo4HdfDGaiYkC02nsnAL0VYLp4G&#10;c8yt73hPt0MqlZhwzNFAlVLItY5FRQ7jyAdiuV186zDJ2pbattiJuWv0a5ZNtcOaJaHCQKuKip/D&#10;1Rm42q/93b+dL2EXvrvN52q7PnZbY16e+493UIn69BD/f2+s1J+OJwIgODKDXv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jxNPyAAAAN4AAAAPAAAAAAAAAAAAAAAAAJgCAABk&#10;cnMvZG93bnJldi54bWxQSwUGAAAAAAQABAD1AAAAjQMAAAAA&#10;" path="m199,l,,,6r199,l199,e" filled="f" stroked="f">
                    <v:path arrowok="t" o:connecttype="custom" o:connectlocs="199,2420;0,2420;0,2426;199,2426;199,2420" o:connectangles="0,0,0,0,0"/>
                  </v:shape>
                </v:group>
                <v:group id="Group 3727" o:spid="_x0000_s1363" style="position:absolute;left:9099;top:2420;width:199;height:2" coordorigin="9099,2420"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2evLvFAAAA3gAA&#10;AA8AAAAAAAAAAAAAAAAAqgIAAGRycy9kb3ducmV2LnhtbFBLBQYAAAAABAAEAPoAAACcAwAAAAA=&#10;">
                  <v:shape id="Freeform 3728" o:spid="_x0000_s1364" style="position:absolute;left:9099;top:2420;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FlhMUA&#10;AADeAAAADwAAAGRycy9kb3ducmV2LnhtbERPS2sCMRC+C/6HMEJv3awitm7NSrEUPInVKvQ2bGYf&#10;uJlsk1TX/vqmIHibj+85i2VvWnEm5xvLCsZJCoK4sLrhSsHn/v3xGYQPyBpby6TgSh6W+XCwwEzb&#10;C3/QeRcqEUPYZ6igDqHLpPRFTQZ9YjviyJXWGQwRukpqh5cYblo5SdOZNNhwbKixo1VNxWn3YxQc&#10;vsvGh+11c1y57dvv9OTmX8cnpR5G/esLiEB9uItv7rWO82fj6QT+34k3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EWWExQAAAN4AAAAPAAAAAAAAAAAAAAAAAJgCAABkcnMv&#10;ZG93bnJldi54bWxQSwUGAAAAAAQABAD1AAAAigMAAAAA&#10;" path="m,l199,,,,199,,,xe" filled="f" stroked="f">
                    <v:path arrowok="t" o:connecttype="custom" o:connectlocs="0,0;199,0;0,0;199,0;0,0" o:connectangles="0,0,0,0,0"/>
                  </v:shape>
                </v:group>
                <v:group id="Group 3729" o:spid="_x0000_s1365" style="position:absolute;left:9277;top:2529;width:5;height:63" coordorigin="927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CHV8QAAADeAAAADwAAAGRycy9kb3ducmV2LnhtbERPS4vCMBC+C/sfwgh7&#10;07Trg6UaRcRd9iCCuiDehmZsi82kNLGt/94Igrf5+J4zX3amFA3VrrCsIB5GIIhTqwvOFPwffwbf&#10;IJxH1lhaJgV3crBcfPTmmGjb8p6ag89ECGGXoILc+yqR0qU5GXRDWxEH7mJrgz7AOpO6xjaEm1J+&#10;RdFUGiw4NORY0Tqn9Hq4GQW/LbarUbxpttfL+n4+TnanbUxKffa71QyEp86/xS/3nw7zp/F4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CHV8QAAADeAAAA&#10;DwAAAAAAAAAAAAAAAACqAgAAZHJzL2Rvd25yZXYueG1sUEsFBgAAAAAEAAQA+gAAAJsDAAAAAA==&#10;">
                  <v:shape id="Freeform 3730" o:spid="_x0000_s1366" style="position:absolute;left:927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GBesMA&#10;AADeAAAADwAAAGRycy9kb3ducmV2LnhtbERPS2sCMRC+F/wPYQRvNWtZH6xGEYvgoYfWB3gcNuPu&#10;YjJZkuhu/31TKPQ2H99zVpveGvEkHxrHCibjDARx6XTDlYLzaf+6ABEiskbjmBR8U4DNevCywkK7&#10;jr/oeYyVSCEcClRQx9gWUoayJoth7FrixN2ctxgT9JXUHrsUbo18y7KZtNhwaqixpV1N5f34sApM&#10;11797ePzPVxOUz3nvJxGE5QaDfvtEkSkPv6L/9wHnebPJnkOv++kG+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kGBesMAAADeAAAADwAAAAAAAAAAAAAAAACYAgAAZHJzL2Rv&#10;d25yZXYueG1sUEsFBgAAAAAEAAQA9QAAAIgDAAAAAA==&#10;" path="m5,l,,,64r5,l5,e" filled="f" stroked="f">
                    <v:path arrowok="t" o:connecttype="custom" o:connectlocs="5,2529;0,2529;0,2593;5,2593;5,2529" o:connectangles="0,0,0,0,0"/>
                  </v:shape>
                  <v:shape id="Picture 3731" o:spid="_x0000_s1367" type="#_x0000_t75" style="position:absolute;left:927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EvxfCAAAA3gAAAA8AAABkcnMvZG93bnJldi54bWxET01rAjEQvQv9D2GE3jRRrOhqlFoo3fam&#10;7cHjsBk3i5vJsknd+O+bQqG3ebzP2e6Ta8WN+tB41jCbKhDElTcN1xq+Pl8nKxAhIhtsPZOGOwXY&#10;7x5GWyyMH/hIt1OsRQ7hUKAGG2NXSBkqSw7D1HfEmbv43mHMsK+l6XHI4a6Vc6WW0mHDucFiRy+W&#10;quvp22koD3eV+GOh3ocokzyv2a7KN60fx+l5AyJSiv/iP3dp8vzlbPEEv+/kG+Tu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hL8XwgAAAN4AAAAPAAAAAAAAAAAAAAAAAJ8C&#10;AABkcnMvZG93bnJldi54bWxQSwUGAAAAAAQABAD3AAAAjgMAAAAA&#10;">
                    <v:imagedata r:id="rId937" o:title=""/>
                  </v:shape>
                </v:group>
                <v:group id="Group 3732" o:spid="_x0000_s1368" style="position:absolute;left:9267;top:2529;width:5;height:63" coordorigin="926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ckz8UAAADeAAAADwAAAGRycy9kb3ducmV2LnhtbERPS2vCQBC+F/wPywi9&#10;1U1sGyS6ioiKByn4APE2ZMckmJ0N2TWJ/75bKHibj+85s0VvKtFS40rLCuJRBII4s7rkXMH5tPmY&#10;gHAeWWNlmRQ8ycFiPnibYaptxwdqjz4XIYRdigoK7+tUSpcVZNCNbE0cuJttDPoAm1zqBrsQbio5&#10;jqJEGiw5NBRY06qg7H58GAXbDrvlZ7xu9/fb6nk9ff9c9jEp9T7sl1MQnnr/Ev+7dzrMT+KvB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J3JM/FAAAA3gAA&#10;AA8AAAAAAAAAAAAAAAAAqgIAAGRycy9kb3ducmV2LnhtbFBLBQYAAAAABAAEAPoAAACcAwAAAAA=&#10;">
                  <v:shape id="Freeform 3733" o:spid="_x0000_s1369" style="position:absolute;left:926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MfDcQA&#10;AADeAAAADwAAAGRycy9kb3ducmV2LnhtbERPyWrDMBC9F/IPYgK5NXJKluJaDiElkEMPrZNAj4M1&#10;sU2lkZGU2P37qlDobR5vnWI7WiPu5EPnWMFinoEgrp3uuFFwPh0en0GEiKzROCYF3xRgW04eCsy1&#10;G/iD7lVsRArhkKOCNsY+lzLULVkMc9cTJ+7qvMWYoG+k9jikcGvkU5atpcWOU0OLPe1bqr+qm1Vg&#10;hv7TX9/eX8PltNIbXtaraIJSs+m4ewERaYz/4j/3Uaf568VyA7/vpBtk+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THw3EAAAA3gAAAA8AAAAAAAAAAAAAAAAAmAIAAGRycy9k&#10;b3ducmV2LnhtbFBLBQYAAAAABAAEAPUAAACJAwAAAAA=&#10;" path="m5,l,,,64r5,l5,e" filled="f" stroked="f">
                    <v:path arrowok="t" o:connecttype="custom" o:connectlocs="5,2529;0,2529;0,2593;5,2593;5,2529" o:connectangles="0,0,0,0,0"/>
                  </v:shape>
                  <v:shape id="Picture 3734" o:spid="_x0000_s1370" type="#_x0000_t75" style="position:absolute;left:926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VSnfIAAAA3gAAAA8AAABkcnMvZG93bnJldi54bWxEj0FvwjAMhe9I+w+RJ3GDFIbQ1BHQhJi0&#10;CwcKW3f0GtNWa5yuCdDt1+MDEjdb7/m9z4tV7xp1pi7Ung1Mxgko4sLbmksDh/3b6BlUiMgWG89k&#10;4I8CrJYPgwWm1l94R+cslkpCOKRooIqxTbUORUUOw9i3xKIdfecwytqV2nZ4kXDX6GmSzLXDmqWh&#10;wpbWFRU/2ckZwPxzm//mT8nmK/5/zI79tPzOnDHDx/71BVSkPt7Nt+t3K/jzyUx45R2ZQS+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mFUp3yAAAAN4AAAAPAAAAAAAAAAAA&#10;AAAAAJ8CAABkcnMvZG93bnJldi54bWxQSwUGAAAAAAQABAD3AAAAlAMAAAAA&#10;">
                    <v:imagedata r:id="rId938" o:title=""/>
                  </v:shape>
                </v:group>
                <v:group id="Group 3735" o:spid="_x0000_s1371" style="position:absolute;left:9258;top:2529;width:5;height:63" coordorigin="925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wvcUAAADeAAAADwAAAGRycy9kb3ducmV2LnhtbERPS2vCQBC+F/oflil4&#10;001qDZq6ikhbPIjgA6S3ITsmwexsyG6T+O9dQehtPr7nzJe9qURLjSstK4hHEQjizOqScwWn4/dw&#10;CsJ5ZI2VZVJwIwfLxevLHFNtO95Te/C5CCHsUlRQeF+nUrqsIINuZGviwF1sY9AH2ORSN9iFcFPJ&#10;9yhKpMGSQ0OBNa0Lyq6HP6Pgp8NuNY6/2u31sr79Hie78zYmpQZv/eoThKfe/4uf7o0O85P4Ywa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osL3FAAAA3gAA&#10;AA8AAAAAAAAAAAAAAAAAqgIAAGRycy9kb3ducmV2LnhtbFBLBQYAAAAABAAEAPoAAACcAwAAAAA=&#10;">
                  <v:shape id="Freeform 3736" o:spid="_x0000_s1372" style="position:absolute;left:925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MRpMcA&#10;AADeAAAADwAAAGRycy9kb3ducmV2LnhtbESPQWvDMAyF74P9B6PBbqvTsrQlrVvGymCHHbp2gx5F&#10;rCahthxsr8n+/XQo7Cahp/fet96O3qkrxdQFNjCdFKCI62A7bgx8Hd+elqBSRrboApOBX0qw3dzf&#10;rbGyYeBPuh5yo8SEU4UG2pz7SutUt+QxTUJPLLdziB6zrLHRNuIg5t7pWVHMtceOJaHFnl5bqi+H&#10;H2/ADf0pnj/2u/R9LO2Cn+syu2TM48P4sgKVacz/4tv3u5X682kpAIIjM+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jEaTHAAAA3gAAAA8AAAAAAAAAAAAAAAAAmAIAAGRy&#10;cy9kb3ducmV2LnhtbFBLBQYAAAAABAAEAPUAAACMAwAAAAA=&#10;" path="m5,l,,,64r5,l5,e" filled="f" stroked="f">
                    <v:path arrowok="t" o:connecttype="custom" o:connectlocs="5,2529;0,2529;0,2593;5,2593;5,2529" o:connectangles="0,0,0,0,0"/>
                  </v:shape>
                  <v:shape id="Picture 3737" o:spid="_x0000_s1373" type="#_x0000_t75" style="position:absolute;left:925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r88TCAAAA3gAAAA8AAABkcnMvZG93bnJldi54bWxET0trAjEQvgv9D2EK3mo2BaVujVLEglcf&#10;B70Nm+nu0s1kSdLN1l9vCgVv8/E9Z7UZbScG8qF1rEHNChDElTMt1xrOp8+XNxAhIhvsHJOGXwqw&#10;WT9NVlgal/hAwzHWIodwKFFDE2NfShmqhiyGmeuJM/flvMWYoa+l8ZhyuO3ka1EspMWWc0ODPW0b&#10;qr6PP1bD7TokTrv97uJVuqnLdsktGa2nz+PHO4hIY3yI/917k+cv1FzB3zv5Brm+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XK/PEwgAAAN4AAAAPAAAAAAAAAAAAAAAAAJ8C&#10;AABkcnMvZG93bnJldi54bWxQSwUGAAAAAAQABAD3AAAAjgMAAAAA&#10;">
                    <v:imagedata r:id="rId574" o:title=""/>
                  </v:shape>
                </v:group>
                <v:group id="Group 3738" o:spid="_x0000_s1374" style="position:absolute;left:9248;top:2529;width:5;height:63" coordorigin="924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JW0EcQAAADeAAAADwAAAGRycy9kb3ducmV2LnhtbERPTYvCMBC9L+x/CLPg&#10;bU2rKEvXKCKreBDBuiDehmZsi82kNLGt/94Igrd5vM+ZLXpTiZYaV1pWEA8jEMSZ1SXnCv6P6+8f&#10;EM4ja6wsk4I7OVjMPz9mmGjb8YHa1OcihLBLUEHhfZ1I6bKCDLqhrYkDd7GNQR9gk0vdYBfCTSVH&#10;UTSVBksODQXWtCoou6Y3o2DTYbccx3/t7npZ3c/Hyf60i0mpwVe//AXhqfdv8cu91WH+NJ6M4P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JW0EcQAAADeAAAA&#10;DwAAAAAAAAAAAAAAAACqAgAAZHJzL2Rvd25yZXYueG1sUEsFBgAAAAAEAAQA+gAAAJsDAAAAAA==&#10;">
                  <v:shape id="Freeform 3739" o:spid="_x0000_s1375" style="position:absolute;left:924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P08QA&#10;AADeAAAADwAAAGRycy9kb3ducmV2LnhtbERPS2sCMRC+F/wPYYTealbtqqxGkUqhhx7qCzwOm3F3&#10;MZksSepu/31TKHibj+85q01vjbiTD41jBeNRBoK4dLrhSsHp+P6yABEiskbjmBT8UIDNevC0wkK7&#10;jvd0P8RKpBAOBSqoY2wLKUNZk8Uwci1x4q7OW4wJ+kpqj10Kt0ZOsmwmLTacGmps6a2m8nb4tgpM&#10;11789fNrF87HXM/5tcyjCUo9D/vtEkSkPj7E/+4PnebPxvkU/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xj9PEAAAA3gAAAA8AAAAAAAAAAAAAAAAAmAIAAGRycy9k&#10;b3ducmV2LnhtbFBLBQYAAAAABAAEAPUAAACJAwAAAAA=&#10;" path="m5,l,,,64r5,l5,e" filled="f" stroked="f">
                    <v:path arrowok="t" o:connecttype="custom" o:connectlocs="5,2529;0,2529;0,2593;5,2593;5,2529" o:connectangles="0,0,0,0,0"/>
                  </v:shape>
                  <v:shape id="Picture 3740" o:spid="_x0000_s1376" type="#_x0000_t75" style="position:absolute;left:924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M3QfAAAAA3gAAAA8AAABkcnMvZG93bnJldi54bWxET82KwjAQvgu+QxjBm6YWW7QaRRYW9uJh&#10;1QcYmrEtJpPQRK1vvxGEvc3H9zvb/WCNeFAfOscKFvMMBHHtdMeNgsv5e7YCESKyRuOYFLwowH43&#10;Hm2x0u7Jv/Q4xUakEA4VKmhj9JWUoW7JYpg7T5y4q+stxgT7RuoenyncGplnWSktdpwaWvT01VJ9&#10;O92tglDE7LVeno+FQZ/7u8HrLS+Vmk6GwwZEpCH+iz/uH53ml4tiCe930g1y9w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4zdB8AAAADeAAAADwAAAAAAAAAAAAAAAACfAgAA&#10;ZHJzL2Rvd25yZXYueG1sUEsFBgAAAAAEAAQA9wAAAIwDAAAAAA==&#10;">
                    <v:imagedata r:id="rId575" o:title=""/>
                  </v:shape>
                </v:group>
                <v:group id="Group 3741" o:spid="_x0000_s1377" style="position:absolute;left:9238;top:2529;width:5;height:63" coordorigin="923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3wsZcQAAADeAAAADwAAAGRycy9kb3ducmV2LnhtbERPTYvCMBC9L/gfwgh7&#10;W9MqFalGEXFlDyKsCuJtaMa22ExKk23rvzeCsLd5vM9ZrHpTiZYaV1pWEI8iEMSZ1SXnCs6n768Z&#10;COeRNVaWScGDHKyWg48Fptp2/Evt0ecihLBLUUHhfZ1K6bKCDLqRrYkDd7ONQR9gk0vdYBfCTSXH&#10;UTSVBksODQXWtCkoux//jIJdh916Em/b/f22eVxPyeGyj0mpz2G/noPw1Pt/8dv9o8P8aZwk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3wsZcQAAADeAAAA&#10;DwAAAAAAAAAAAAAAAACqAgAAZHJzL2Rvd25yZXYueG1sUEsFBgAAAAAEAAQA+gAAAJsDAAAAAA==&#10;">
                  <v:shape id="Freeform 3742" o:spid="_x0000_s1378" style="position:absolute;left:923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YsS8MA&#10;AADeAAAADwAAAGRycy9kb3ducmV2LnhtbERPTWsCMRC9F/wPYYTealZxt7IaRSxCDz20WsHjsBl3&#10;F5PJkqTu+u9NodDbPN7nrDaDNeJGPrSOFUwnGQjiyumWawXfx/3LAkSIyBqNY1JwpwCb9ehphaV2&#10;PX/R7RBrkUI4lKigibErpQxVQxbDxHXEibs4bzEm6GupPfYp3Bo5y7JCWmw5NTTY0a6h6nr4sQpM&#10;35395ePzLZyOuX7leZVHE5R6Hg/bJYhIQ/wX/7nfdZpfTPMCft9JN8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AYsS8MAAADeAAAADwAAAAAAAAAAAAAAAACYAgAAZHJzL2Rv&#10;d25yZXYueG1sUEsFBgAAAAAEAAQA9QAAAIgDAAAAAA==&#10;" path="m6,l,,,64r6,l6,e" filled="f" stroked="f">
                    <v:path arrowok="t" o:connecttype="custom" o:connectlocs="6,2529;0,2529;0,2593;6,2593;6,2529" o:connectangles="0,0,0,0,0"/>
                  </v:shape>
                  <v:shape id="Picture 3743" o:spid="_x0000_s1379" type="#_x0000_t75" style="position:absolute;left:923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hnnnDAAAA3gAAAA8AAABkcnMvZG93bnJldi54bWxET0uLwjAQvgv+hzDC3jR1wQddo4i7C+LN&#10;B7jH2WZsujaT0sS2+++NIHibj+85i1VnS9FQ7QvHCsajBARx5nTBuYLT8Xs4B+EDssbSMSn4Jw+r&#10;Zb+3wFS7lvfUHEIuYgj7FBWYEKpUSp8ZsuhHriKO3MXVFkOEdS51jW0Mt6V8T5KptFhwbDBY0cZQ&#10;dj3crILrl28+d3+Ty820s06fs+0v0o9Sb4Nu/QEiUBde4qd7q+P86Xgyg8c78Qa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2GeecMAAADeAAAADwAAAAAAAAAAAAAAAACf&#10;AgAAZHJzL2Rvd25yZXYueG1sUEsFBgAAAAAEAAQA9wAAAI8DAAAAAA==&#10;">
                    <v:imagedata r:id="rId576" o:title=""/>
                  </v:shape>
                </v:group>
                <v:group id="Group 3744" o:spid="_x0000_s1380" style="position:absolute;left:9229;top:2529;width:5;height:63" coordorigin="922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X2D+8cAAADe&#10;AAAADwAAAAAAAAAAAAAAAACqAgAAZHJzL2Rvd25yZXYueG1sUEsFBgAAAAAEAAQA+gAAAJ4DAAAA&#10;AA==&#10;">
                  <v:shape id="Freeform 3745" o:spid="_x0000_s1381" style="position:absolute;left:922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m4OcQA&#10;AADeAAAADwAAAGRycy9kb3ducmV2LnhtbERPS2sCMRC+F/wPYYTealZxfaxGkUqhhx7qCzwOm3F3&#10;MZksSepu/31TKPQ2H99z1tveGvEgHxrHCsajDARx6XTDlYLz6e1lASJEZI3GMSn4pgDbzeBpjYV2&#10;HR/ocYyVSCEcClRQx9gWUoayJoth5FrixN2ctxgT9JXUHrsUbo2cZNlMWmw4NdTY0mtN5f34ZRWY&#10;rr3628fnPlxOuZ7ztMyjCUo9D/vdCkSkPv6L/9zvOs2fjfMl/L6Tbp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ZuDnEAAAA3gAAAA8AAAAAAAAAAAAAAAAAmAIAAGRycy9k&#10;b3ducmV2LnhtbFBLBQYAAAAABAAEAPUAAACJAwAAAAA=&#10;" path="m5,l,,,64r5,l5,e" filled="f" stroked="f">
                    <v:path arrowok="t" o:connecttype="custom" o:connectlocs="5,2529;0,2529;0,2593;5,2593;5,2529" o:connectangles="0,0,0,0,0"/>
                  </v:shape>
                  <v:shape id="Picture 3746" o:spid="_x0000_s1382" type="#_x0000_t75" style="position:absolute;left:9225;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iMQzFAAAA3gAAAA8AAABkcnMvZG93bnJldi54bWxEj0FrwzAMhe+D/QejwW6tkx6ykdUpZVDo&#10;dWkHO2qxmqSJ5WC7bbZfPx0Kuz3xnj7prTezG9WVQuw9G8iXGSjixtueWwPHw27xCiomZIujZzLw&#10;QxE21ePDGkvrb/xB1zq1SiAcSzTQpTSVWsemI4dx6Sdi8U4+OEwyhlbbgDeBu1GvsqzQDnuWCx1O&#10;9N5RM9QXJ5RzONXzXk/DLv/Gl9Xv5fOrJ2Oen+btG6hEc/oP37f3Vt4v8kIKSB3RoK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ojEMxQAAAN4AAAAPAAAAAAAAAAAAAAAA&#10;AJ8CAABkcnMvZG93bnJldi54bWxQSwUGAAAAAAQABAD3AAAAkQMAAAAA&#10;">
                    <v:imagedata r:id="rId939" o:title=""/>
                  </v:shape>
                </v:group>
                <v:group id="Group 3747" o:spid="_x0000_s1383" style="position:absolute;left:9219;top:2529;width:5;height:63" coordorigin="921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WK+DbxgAAAN4A&#10;AAAPAAAAAAAAAAAAAAAAAKoCAABkcnMvZG93bnJldi54bWxQSwUGAAAAAAQABAD6AAAAnQMAAAAA&#10;">
                  <v:shape id="Freeform 3748" o:spid="_x0000_s1384" style="position:absolute;left:921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Hg9cMA&#10;AADeAAAADwAAAGRycy9kb3ducmV2LnhtbERPS2sCMRC+F/wPYQRvNavoKqtRxCJ46KH1AR6Hzbi7&#10;mEyWJHW3/74pFHqbj+85621vjXiSD41jBZNxBoK4dLrhSsHlfHhdgggRWaNxTAq+KcB2M3hZY6Fd&#10;x5/0PMVKpBAOBSqoY2wLKUNZk8Uwdi1x4u7OW4wJ+kpqj10Kt0ZOsyyXFhtODTW2tK+pfJy+rALT&#10;tTd/f/94C9fzXC94Vs6jCUqNhv1uBSJSH//Ff+6jTvPzST6F33fSD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Hg9cMAAADeAAAADwAAAAAAAAAAAAAAAACYAgAAZHJzL2Rv&#10;d25yZXYueG1sUEsFBgAAAAAEAAQA9QAAAIgDAAAAAA==&#10;" path="m6,l,,,64r6,l6,e" filled="f" stroked="f">
                    <v:path arrowok="t" o:connecttype="custom" o:connectlocs="6,2529;0,2529;0,2593;6,2593;6,2529" o:connectangles="0,0,0,0,0"/>
                  </v:shape>
                  <v:shape id="Picture 3749" o:spid="_x0000_s1385" type="#_x0000_t75" style="position:absolute;left:9215;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gx8vEAAAA3gAAAA8AAABkcnMvZG93bnJldi54bWxET81qwkAQvhd8h2UEb3WTWoJGV5GKWKqX&#10;qg8wZMckmp0Nu2tM+/TdQqG3+fh+Z7HqTSM6cr62rCAdJyCIC6trLhWcT9vnKQgfkDU2lknBF3lY&#10;LQdPC8y1ffAndcdQihjCPkcFVQhtLqUvKjLox7YljtzFOoMhQldK7fARw00jX5IkkwZrjg0VtvRW&#10;UXE73o2Cmbsepnt6Te+7j+8OZbI57M1GqdGwX89BBOrDv/jP/a7j/CzNJvD7TrxB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hgx8vEAAAA3gAAAA8AAAAAAAAAAAAAAAAA&#10;nwIAAGRycy9kb3ducmV2LnhtbFBLBQYAAAAABAAEAPcAAACQAwAAAAA=&#10;">
                    <v:imagedata r:id="rId940" o:title=""/>
                  </v:shape>
                </v:group>
                <v:group id="Group 3750" o:spid="_x0000_s1386" style="position:absolute;left:9210;top:2529;width:5;height:63" coordorigin="921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lxDQ8UAAADeAAAADwAAAGRycy9kb3ducmV2LnhtbERPS2vCQBC+F/wPywi9&#10;1U1sGyS6ioiKByn4APE2ZMckmJ0N2TWJ/75bKHibj+85s0VvKtFS40rLCuJRBII4s7rkXMH5tPmY&#10;gHAeWWNlmRQ8ycFiPnibYaptxwdqjz4XIYRdigoK7+tUSpcVZNCNbE0cuJttDPoAm1zqBrsQbio5&#10;jqJEGiw5NBRY06qg7H58GAXbDrvlZ7xu9/fb6nk9ff9c9jEp9T7sl1MQnnr/Ev+7dzrMT+LkC/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ZcQ0PFAAAA3gAA&#10;AA8AAAAAAAAAAAAAAAAAqgIAAGRycy9kb3ducmV2LnhtbFBLBQYAAAAABAAEAPoAAACcAwAAAAA=&#10;">
                  <v:shape id="Freeform 3751" o:spid="_x0000_s1387" style="position:absolute;left:921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h4gcMA&#10;AADeAAAADwAAAGRycy9kb3ducmV2LnhtbERPTWsCMRC9F/wPYYTealZxt7IaRSxCDz20WsHjsBl3&#10;F5PJkqTu+u9NodDbPN7nrDaDNeJGPrSOFUwnGQjiyumWawXfx/3LAkSIyBqNY1JwpwCb9ehphaV2&#10;PX/R7RBrkUI4lKigibErpQxVQxbDxHXEibs4bzEm6GupPfYp3Bo5y7JCWmw5NTTY0a6h6nr4sQpM&#10;35395ePzLZyOuX7leZVHE5R6Hg/bJYhIQ/wX/7nfdZpfTIscft9JN8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h4gcMAAADeAAAADwAAAAAAAAAAAAAAAACYAgAAZHJzL2Rv&#10;d25yZXYueG1sUEsFBgAAAAAEAAQA9QAAAIgDAAAAAA==&#10;" path="m5,l,,,64r5,l5,e" filled="f" stroked="f">
                    <v:path arrowok="t" o:connecttype="custom" o:connectlocs="5,2529;0,2529;0,2593;5,2593;5,2529" o:connectangles="0,0,0,0,0"/>
                  </v:shape>
                  <v:shape id="Picture 3752" o:spid="_x0000_s1388" type="#_x0000_t75" style="position:absolute;left:9205;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IyIfEAAAA3gAAAA8AAABkcnMvZG93bnJldi54bWxET0trwkAQvgv9D8sUvEjdKBhK6ipa8EEP&#10;iqb0PGSn2dTsbMiuGv99VxC8zcf3nOm8s7W4UOsrxwpGwwQEceF0xaWC73z19g7CB2SNtWNScCMP&#10;89lLb4qZdlc+0OUYShFD2GeowITQZFL6wpBFP3QNceR+XWsxRNiWUrd4jeG2luMkSaXFimODwYY+&#10;DRWn49kq+Mt3ExcG6/3XzyJ3J0Rz3iyXSvVfu8UHiEBdeIof7q2O89NRmsL9nXiDn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IIyIfEAAAA3gAAAA8AAAAAAAAAAAAAAAAA&#10;nwIAAGRycy9kb3ducmV2LnhtbFBLBQYAAAAABAAEAPcAAACQAwAAAAA=&#10;">
                    <v:imagedata r:id="rId941" o:title=""/>
                  </v:shape>
                </v:group>
                <v:group id="Group 3753" o:spid="_x0000_s1389" style="position:absolute;left:9200;top:2529;width:5;height:63" coordorigin="920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7dNMUAAADeAAAADwAAAGRycy9kb3ducmV2LnhtbERPS2vCQBC+F/wPywi9&#10;1U0sjRJdRUTFgxR8gHgbsmMSzM6G7JrEf98tFHqbj+8582VvKtFS40rLCuJRBII4s7rkXMHlvP2Y&#10;gnAeWWNlmRS8yMFyMXibY6ptx0dqTz4XIYRdigoK7+tUSpcVZNCNbE0cuLttDPoAm1zqBrsQbio5&#10;jqJEGiw5NBRY07qg7HF6GgW7DrvVZ7xpD4/7+nU7f31fDzEp9T7sVzMQnnr/L/5z73WYn8TJ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aO3TTFAAAA3gAA&#10;AA8AAAAAAAAAAAAAAAAAqgIAAGRycy9kb3ducmV2LnhtbFBLBQYAAAAABAAEAPoAAACcAwAAAAA=&#10;">
                  <v:shape id="Freeform 3754" o:spid="_x0000_s1390" style="position:absolute;left:920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nXH8cA&#10;AADeAAAADwAAAGRycy9kb3ducmV2LnhtbESPQWvDMAyF74P9B6PBbqvTsqYlrVvGymCHHbp2gx5F&#10;rCahthxsr8n+/XQo7Cbxnt77tN6O3qkrxdQFNjCdFKCI62A7bgx8Hd+elqBSRrboApOBX0qw3dzf&#10;rbGyYeBPuh5yoySEU4UG2pz7SutUt+QxTUJPLNo5RI9Z1thoG3GQcO/0rChK7bFjaWixp9eW6svh&#10;xxtwQ3+K54/9Ln0f53bBz/U8u2TM48P4sgKVacz/5tv1uxX8cloKr7wjM+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51x/HAAAA3gAAAA8AAAAAAAAAAAAAAAAAmAIAAGRy&#10;cy9kb3ducmV2LnhtbFBLBQYAAAAABAAEAPUAAACMAwAAAAA=&#10;" path="m5,l,,,64r5,l5,e" filled="f" stroked="f">
                    <v:path arrowok="t" o:connecttype="custom" o:connectlocs="5,2529;0,2529;0,2593;5,2593;5,2529" o:connectangles="0,0,0,0,0"/>
                  </v:shape>
                </v:group>
                <v:group id="Group 3755" o:spid="_x0000_s1391" style="position:absolute;left:9196;top:2529;width:5;height:63" coordorigin="919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3s3cUAAADeAAAADwAAAGRycy9kb3ducmV2LnhtbERPS2vCQBC+F/wPywi9&#10;1U0sDRpdRUTFgxR8gHgbsmMSzM6G7JrEf98tFHqbj+8582VvKtFS40rLCuJRBII4s7rkXMHlvP2Y&#10;gHAeWWNlmRS8yMFyMXibY6ptx0dqTz4XIYRdigoK7+tUSpcVZNCNbE0cuLttDPoAm1zqBrsQbio5&#10;jqJEGiw5NBRY07qg7HF6GgW7DrvVZ7xpD4/7+nU7f31fDzEp9T7sVzMQnnr/L/5z73WYn8TJF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hd7N3FAAAA3gAA&#10;AA8AAAAAAAAAAAAAAAAAqgIAAGRycy9kb3ducmV2LnhtbFBLBQYAAAAABAAEAPoAAACcAwAAAAA=&#10;">
                  <v:shape id="Freeform 3756" o:spid="_x0000_s1392" style="position:absolute;left:919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ZNxMYA&#10;AADeAAAADwAAAGRycy9kb3ducmV2LnhtbESPT2vDMAzF74N9B6NBb6vT0n9kdctYGfSwQ9du0KOI&#10;1STMloPtNem3nw6F3ST09N77rbeDd+pKMbWBDUzGBSjiKtiWawNfp/fnFaiUkS26wGTgRgm2m8eH&#10;NZY29PxJ12OulZhwKtFAk3NXap2qhjymceiI5XYJ0WOWNdbaRuzF3Ds9LYqF9tiyJDTY0VtD1c/x&#10;1xtwfXeOl4/DLn2f5nbJs2qeXTJm9DS8voDKNOR/8f17b6X+YrIUAMGRGfTm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ZNxMYAAADeAAAADwAAAAAAAAAAAAAAAACYAgAAZHJz&#10;L2Rvd25yZXYueG1sUEsFBgAAAAAEAAQA9QAAAIsDAAAAAA==&#10;" path="m4,l,,,64r4,l4,e" filled="f" stroked="f">
                    <v:path arrowok="t" o:connecttype="custom" o:connectlocs="4,2529;0,2529;0,2593;4,2593;4,2529" o:connectangles="0,0,0,0,0"/>
                  </v:shape>
                  <v:shape id="Picture 3757" o:spid="_x0000_s1393" type="#_x0000_t75" style="position:absolute;left:9190;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1I7jEAAAA3gAAAA8AAABkcnMvZG93bnJldi54bWxET02LwjAQvQv+hzDCXkTTyuJqNYoUFoQ9&#10;uKsePA7N2BabSWmiqf9+syDsbR7vc9bb3jTiQZ2rLStIpwkI4sLqmksF59PnZAHCeWSNjWVS8CQH&#10;281wsMZM28A/9Dj6UsQQdhkqqLxvMyldUZFBN7UtceSutjPoI+xKqTsMMdw0cpYkc2mw5thQYUt5&#10;RcXteDcKlu+3fHwJh1MyK76/cjwHfb8Gpd5G/W4FwlPv/8Uv917H+fP0I4W/d+INcvM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U1I7jEAAAA3gAAAA8AAAAAAAAAAAAAAAAA&#10;nwIAAGRycy9kb3ducmV2LnhtbFBLBQYAAAAABAAEAPcAAACQAwAAAAA=&#10;">
                    <v:imagedata r:id="rId942" o:title=""/>
                  </v:shape>
                </v:group>
                <v:group id="Group 3758" o:spid="_x0000_s1394" style="position:absolute;left:9186;top:2529;width:5;height:63" coordorigin="918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yDoccQAAADeAAAADwAAAGRycy9kb3ducmV2LnhtbERPTYvCMBC9C/sfwix4&#10;07SKunSNIrIuexBBXRBvQzO2xWZSmtjWf28Ewds83ufMl50pRUO1KywriIcRCOLU6oIzBf/HzeAL&#10;hPPIGkvLpOBODpaLj94cE21b3lNz8JkIIewSVJB7XyVSujQng25oK+LAXWxt0AdYZ1LX2IZwU8pR&#10;FE2lwYJDQ44VrXNKr4ebUfDbYrsaxz/N9npZ38/Hye60jUmp/me3+gbhqfNv8cv9p8P8aTwb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yDoccQAAADeAAAA&#10;DwAAAAAAAAAAAAAAAACqAgAAZHJzL2Rvd25yZXYueG1sUEsFBgAAAAAEAAQA+gAAAJsDAAAAAA==&#10;">
                  <v:shape id="Freeform 3759" o:spid="_x0000_s1395" style="position:absolute;left:918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TTs8QA&#10;AADeAAAADwAAAGRycy9kb3ducmV2LnhtbERPS2sCMRC+C/0PYQreNGtbtWw3SrEIPXjw0UKPw2b2&#10;QZPJkkR3++8bQfA2H99zivVgjbiQD61jBbNpBoK4dLrlWsHXaTt5BREiskbjmBT8UYD16mFUYK5d&#10;zwe6HGMtUgiHHBU0MXa5lKFsyGKYuo44cZXzFmOCvpbaY5/CrZFPWbaQFltODQ12tGmo/D2erQLT&#10;dz++2u0/wvdprpf8Us6jCUqNH4f3NxCRhngX39yfOs1fzJbPcH0n3S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E07PEAAAA3gAAAA8AAAAAAAAAAAAAAAAAmAIAAGRycy9k&#10;b3ducmV2LnhtbFBLBQYAAAAABAAEAPUAAACJAwAAAAA=&#10;" path="m4,l,,,64r4,l4,e" filled="f" stroked="f">
                    <v:path arrowok="t" o:connecttype="custom" o:connectlocs="4,2529;0,2529;0,2593;4,2593;4,2529" o:connectangles="0,0,0,0,0"/>
                  </v:shape>
                  <v:shape id="Picture 3760" o:spid="_x0000_s1396" type="#_x0000_t75" style="position:absolute;left:918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IlRbFAAAA3gAAAA8AAABkcnMvZG93bnJldi54bWxET01rwkAQvQv+h2WE3nSjlCipq0gg2h56&#10;MO2ltyE7TUKzsyG7iVt/fbdQ6G0e73P2x2A6MdHgWssK1qsEBHFldcu1gve3YrkD4Tyyxs4yKfgm&#10;B8fDfLbHTNsbX2kqfS1iCLsMFTTe95mUrmrIoFvZnjhyn3Yw6CMcaqkHvMVw08lNkqTSYMuxocGe&#10;8oaqr3I0Cj7SHM9jcq+n3esll8W9D3Z6UephEU5PIDwF/y/+cz/rOD9dbx/h9514gz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yJUWxQAAAN4AAAAPAAAAAAAAAAAAAAAA&#10;AJ8CAABkcnMvZG93bnJldi54bWxQSwUGAAAAAAQABAD3AAAAkQMAAAAA&#10;">
                    <v:imagedata r:id="rId943" o:title=""/>
                  </v:shape>
                </v:group>
                <v:group id="Group 3761" o:spid="_x0000_s1397" style="position:absolute;left:9176;top:2529;width:5;height:63" coordorigin="917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lwBcUAAADeAAAADwAAAGRycy9kb3ducmV2LnhtbERPS2vCQBC+F/wPyxS8&#10;1U2UpJK6ikiVHkKhKpTehuyYBLOzIbvN4993C4Xe5uN7zmY3mkb01LnasoJ4EYEgLqyuuVRwvRyf&#10;1iCcR9bYWCYFEznYbWcPG8y0HfiD+rMvRQhhl6GCyvs2k9IVFRl0C9sSB+5mO4M+wK6UusMhhJtG&#10;LqMolQZrDg0VtnSoqLifv42C04DDfhW/9vn9dpi+Lsn7Zx6TUvPHcf8CwtPo/8V/7jcd5qfxcw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zJcAXFAAAA3gAA&#10;AA8AAAAAAAAAAAAAAAAAqgIAAGRycy9kb3ducmV2LnhtbFBLBQYAAAAABAAEAPoAAACcAwAAAAA=&#10;">
                  <v:shape id="Freeform 3762" o:spid="_x0000_s1398" style="position:absolute;left:917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NwK8MA&#10;AADeAAAADwAAAGRycy9kb3ducmV2LnhtbERPS2sCMRC+C/0PYYTeNKvoKlujFIvQQw8+ocdhM+4u&#10;JpMlSd3tv28Kgrf5+J6z2vTWiDv50DhWMBlnIIhLpxuuFJxPu9ESRIjIGo1jUvBLATbrl8EKC+06&#10;PtD9GCuRQjgUqKCOsS2kDGVNFsPYtcSJuzpvMSboK6k9dincGjnNslxabDg11NjStqbydvyxCkzX&#10;fvvr1/4jXE5zveBZOY8mKPU67N/fQETq41P8cH/qND+fLHL4fyfd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7NwK8MAAADeAAAADwAAAAAAAAAAAAAAAACYAgAAZHJzL2Rv&#10;d25yZXYueG1sUEsFBgAAAAAEAAQA9QAAAIgDAAAAAA==&#10;" path="m5,l,,,64r5,l5,e" filled="f" stroked="f">
                    <v:path arrowok="t" o:connecttype="custom" o:connectlocs="5,2529;0,2529;0,2593;5,2593;5,2529" o:connectangles="0,0,0,0,0"/>
                  </v:shape>
                  <v:shape id="Picture 3763" o:spid="_x0000_s1399" type="#_x0000_t75" style="position:absolute;left:917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yK0zDAAAA3gAAAA8AAABkcnMvZG93bnJldi54bWxET02LwjAQvS/sfwiz4G2bugeValpkoeBh&#10;PajF89iMbbGZlCbVrr/eCIK3ebzPWWWjacWVetdYVjCNYhDEpdUNVwqKQ/69AOE8ssbWMin4JwdZ&#10;+vmxwkTbG+/ouveVCCHsElRQe98lUrqyJoMush1x4M62N+gD7Cupe7yFcNPKnzieSYMNh4YaO/qt&#10;qbzsB6OgokO3O57uOW43fjj/NUU+mEKpyde4XoLwNPq3+OXe6DB/Np3P4flOuEGm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HIrTMMAAADeAAAADwAAAAAAAAAAAAAAAACf&#10;AgAAZHJzL2Rvd25yZXYueG1sUEsFBgAAAAAEAAQA9wAAAI8DAAAAAA==&#10;">
                    <v:imagedata r:id="rId944" o:title=""/>
                  </v:shape>
                </v:group>
                <v:group id="Group 3764" o:spid="_x0000_s1400" style="position:absolute;left:9166;top:2529;width:5;height:63" coordorigin="916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sjfm8cAAADe&#10;AAAADwAAAAAAAAAAAAAAAACqAgAAZHJzL2Rvd25yZXYueG1sUEsFBgAAAAAEAAQA+gAAAJ4DAAAA&#10;AA==&#10;">
                  <v:shape id="Freeform 3765" o:spid="_x0000_s1401" style="position:absolute;left:916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zkWcMA&#10;AADeAAAADwAAAGRycy9kb3ducmV2LnhtbERPS2sCMRC+C/0PYQq9aVapWlejFKXgoQcfFTwOm3F3&#10;aTJZkuhu/70pCN7m43vOYtVZI27kQ+1YwXCQgSAunK65VPBz/Op/gAgRWaNxTAr+KMBq+dJbYK5d&#10;y3u6HWIpUgiHHBVUMTa5lKGoyGIYuIY4cRfnLcYEfSm1xzaFWyNHWTaRFmtODRU2tK6o+D1crQLT&#10;Nmd/+d5twuk41lN+L8bRBKXeXrvPOYhIXXyKH+6tTvMnw+kM/t9JN8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izkWcMAAADeAAAADwAAAAAAAAAAAAAAAACYAgAAZHJzL2Rv&#10;d25yZXYueG1sUEsFBgAAAAAEAAQA9QAAAIgDAAAAAA==&#10;" path="m5,l,,,64r5,l5,e" filled="f" stroked="f">
                    <v:path arrowok="t" o:connecttype="custom" o:connectlocs="5,2529;0,2529;0,2593;5,2593;5,2529" o:connectangles="0,0,0,0,0"/>
                  </v:shape>
                  <v:shape id="Picture 3766" o:spid="_x0000_s1402" type="#_x0000_t75" style="position:absolute;left:916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EiafGAAAA3gAAAA8AAABkcnMvZG93bnJldi54bWxEj0FvwjAMhe9I/IfISFwQpOVQoUJA0yS0&#10;HbgUOOzoNV5brXGqJEDZr58Pk3az5ef33rc7jK5Xdwqx82wgX2WgiGtvO24MXC/H5QZUTMgWe89k&#10;4EkRDvvpZIel9Q+u6H5OjRITjiUaaFMaSq1j3ZLDuPIDsdy+fHCYZA2NtgEfYu56vc6yQjvsWBJa&#10;HOi1pfr7fHMGTh2G05vui/A5Lj7y5081RKqMmc/Gly2oRGP6F/99v1upX+QbARAcmUHv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sSJp8YAAADeAAAADwAAAAAAAAAAAAAA&#10;AACfAgAAZHJzL2Rvd25yZXYueG1sUEsFBgAAAAAEAAQA9wAAAJIDAAAAAA==&#10;">
                    <v:imagedata r:id="rId945" o:title=""/>
                  </v:shape>
                </v:group>
                <v:group id="Group 3767" o:spid="_x0000_s1403" style="position:absolute;left:9156;top:2529;width:5;height:63" coordorigin="915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icGIcQAAADeAAAA&#10;DwAAAAAAAAAAAAAAAACqAgAAZHJzL2Rvd25yZXYueG1sUEsFBgAAAAAEAAQA+gAAAJsDAAAAAA==&#10;">
                  <v:shape id="Freeform 3768" o:spid="_x0000_s1404" style="position:absolute;left:915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0GD8QA&#10;AADeAAAADwAAAGRycy9kb3ducmV2LnhtbERPyWrDMBC9F/oPYgq9NXJCs+BYDqWh0EMPrZNAjoM1&#10;sU2kkZGU2Pn7qFDobR5vnWIzWiOu5EPnWMF0koEgrp3uuFGw3328rECEiKzROCYFNwqwKR8fCsy1&#10;G/iHrlVsRArhkKOCNsY+lzLULVkME9cTJ+7kvMWYoG+k9jikcGvkLMsW0mLHqaHFnt5bqs/VxSow&#10;Q3/0p6/vbTjs5nrJr/U8mqDU89P4tgYRaYz/4j/3p07zF9PVDH7fSTfI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dBg/EAAAA3gAAAA8AAAAAAAAAAAAAAAAAmAIAAGRycy9k&#10;b3ducmV2LnhtbFBLBQYAAAAABAAEAPUAAACJAwAAAAA=&#10;" path="m6,l,,,64r6,l6,e" filled="f" stroked="f">
                    <v:path arrowok="t" o:connecttype="custom" o:connectlocs="6,2529;0,2529;0,2593;6,2593;6,2529" o:connectangles="0,0,0,0,0"/>
                  </v:shape>
                  <v:shape id="Picture 3769" o:spid="_x0000_s1405" type="#_x0000_t75" style="position:absolute;left:915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AuhHFAAAA3gAAAA8AAABkcnMvZG93bnJldi54bWxET01rwkAQvRf8D8sIvYhurFRidJXSUu3B&#10;Hoyi1yE7ZoPZ2TS71fjvu4VCb/N4n7NYdbYWV2p95VjBeJSAIC6crrhUcNi/D1MQPiBrrB2Tgjt5&#10;WC17DwvMtLvxjq55KEUMYZ+hAhNCk0npC0MW/cg1xJE7u9ZiiLAtpW7xFsNtLZ+SZCotVhwbDDb0&#10;aqi45N9WwXYWjvjJX/c385ycfLEZrCf5QKnHfvcyBxGoC//iP/eHjvOn43QCv+/EG+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gLoRxQAAAN4AAAAPAAAAAAAAAAAAAAAA&#10;AJ8CAABkcnMvZG93bnJldi54bWxQSwUGAAAAAAQABAD3AAAAkQMAAAAA&#10;">
                    <v:imagedata r:id="rId946" o:title=""/>
                  </v:shape>
                </v:group>
                <v:group id="Group 3770" o:spid="_x0000_s1406" style="position:absolute;left:9147;top:2529;width:5;height:63" coordorigin="914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ClucUAAADeAAAADwAAAGRycy9kb3ducmV2LnhtbERPS2vCQBC+F/wPywi9&#10;1U1sK5K6igQVD1JoUii9DdkxCWZnQ3bN4993C4Xe5uN7zmY3mkb01LnasoJ4EYEgLqyuuVTwmR+f&#10;1iCcR9bYWCYFEznYbWcPG0y0HfiD+syXIoSwS1BB5X2bSOmKigy6hW2JA3e1nUEfYFdK3eEQwk0j&#10;l1G0kgZrDg0VtpRWVNyyu1FwGnDYP8eH/nK7ptN3/vr+dYlJqcf5uH8D4Wn0/+I/91mH+at4/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ZQpbnFAAAA3gAA&#10;AA8AAAAAAAAAAAAAAAAAqgIAAGRycy9kb3ducmV2LnhtbFBLBQYAAAAABAAEAPoAAACcAwAAAAA=&#10;">
                  <v:shape id="Freeform 3771" o:spid="_x0000_s1407" style="position:absolute;left:914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See8MA&#10;AADeAAAADwAAAGRycy9kb3ducmV2LnhtbERPS2sCMRC+C/0PYQq9aVZxVVajFIvQg4f6Ao/DZtxd&#10;mkyWJHW3/74RCt7m43vOatNbI+7kQ+NYwXiUgSAunW64UnA+7YYLECEiazSOScEvBdisXwYrLLTr&#10;+ED3Y6xECuFQoII6xraQMpQ1WQwj1xIn7ua8xZigr6T22KVwa+Qky2bSYsOpocaWtjWV38cfq8B0&#10;7dXf9l8f4XLK9ZynZR5NUOrttX9fgojUx6f43/2p0/zZeJHD4510g1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See8MAAADeAAAADwAAAAAAAAAAAAAAAACYAgAAZHJzL2Rv&#10;d25yZXYueG1sUEsFBgAAAAAEAAQA9QAAAIgDAAAAAA==&#10;" path="m5,l,,,64r5,l5,e" filled="f" stroked="f">
                    <v:path arrowok="t" o:connecttype="custom" o:connectlocs="5,2529;0,2529;0,2593;5,2593;5,2529" o:connectangles="0,0,0,0,0"/>
                  </v:shape>
                  <v:shape id="Picture 3772" o:spid="_x0000_s1408" type="#_x0000_t75" style="position:absolute;left:914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hJPHFAAAA3gAAAA8AAABkcnMvZG93bnJldi54bWxET01LAzEQvQv9D2EK3mx2qyxl27SUVsGL&#10;h24FPY6b6Sa6mSxJbLf/3giCt3m8z1ltRteLM4VoPSsoZwUI4tZry52C1+PT3QJETMgae8+k4EoR&#10;NuvJzQpr7S98oHOTOpFDONaowKQ01FLG1pDDOPMDceZOPjhMGYZO6oCXHO56OS+KSjq0nBsMDrQz&#10;1H41305Bl94+B7N92L+Uzf7j8RDsvX2/KnU7HbdLEInG9C/+cz/rPL8qFxX8vpNvkO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oSTxxQAAAN4AAAAPAAAAAAAAAAAAAAAA&#10;AJ8CAABkcnMvZG93bnJldi54bWxQSwUGAAAAAAQABAD3AAAAkQMAAAAA&#10;">
                    <v:imagedata r:id="rId947" o:title=""/>
                  </v:shape>
                </v:group>
                <v:group id="Group 3773" o:spid="_x0000_s1409" style="position:absolute;left:9137;top:2529;width:5;height:63" coordorigin="913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I7zsUAAADeAAAADwAAAGRycy9kb3ducmV2LnhtbERPS2vCQBC+F/wPywi9&#10;1U0stZK6igQtPUihKkhvQ3bMBrOzIbvm8e+7hUJv8/E9Z7UZbC06an3lWEE6S0AQF05XXCo4n/ZP&#10;SxA+IGusHZOCkTxs1pOHFWba9fxF3TGUIoawz1CBCaHJpPSFIYt+5hriyF1dazFE2JZSt9jHcFvL&#10;eZIspMWKY4PBhnJDxe14twree+y3z+muO9yu+fh9evm8HFJS6nE6bN9ABBrCv/jP/aHj/EW6fI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CO87FAAAA3gAA&#10;AA8AAAAAAAAAAAAAAAAAqgIAAGRycy9kb3ducmV2LnhtbFBLBQYAAAAABAAEAPoAAACcAwAAAAA=&#10;">
                  <v:shape id="Freeform 3774" o:spid="_x0000_s1410" style="position:absolute;left:913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Ux5cYA&#10;AADeAAAADwAAAGRycy9kb3ducmV2LnhtbESPQWsCMRCF74X+hzAFbzWrqJXVKKVS8NCD1RZ6HDbj&#10;7mIyWZLUXf995yD0NsN789436+3gnbpSTG1gA5NxAYq4Crbl2sDX6f15CSplZIsuMBm4UYLt5vFh&#10;jaUNPX/S9ZhrJSGcSjTQ5NyVWqeqIY9pHDpi0c4hesyyxlrbiL2Ee6enRbHQHluWhgY7emuouhx/&#10;vQHXdz/x/HHYpe/T3L7wrJpnl4wZPQ2vK1CZhvxvvl/vreAvJkvhlXdkBr3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LUx5cYAAADeAAAADwAAAAAAAAAAAAAAAACYAgAAZHJz&#10;L2Rvd25yZXYueG1sUEsFBgAAAAAEAAQA9QAAAIsDAAAAAA==&#10;" path="m6,l,,,64r6,l6,e" filled="f" stroked="f">
                    <v:path arrowok="t" o:connecttype="custom" o:connectlocs="6,2529;0,2529;0,2593;6,2593;6,2529" o:connectangles="0,0,0,0,0"/>
                  </v:shape>
                  <v:shape id="Picture 3775" o:spid="_x0000_s1411" type="#_x0000_t75" style="position:absolute;left:913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4TF7DAAAA3gAAAA8AAABkcnMvZG93bnJldi54bWxET81KAzEQvgu+QxjBm022SFnXpkVKK3ro&#10;wa0PMG6mm8VksiSx3b69EQre5uP7neV68k6cKKYhsIZqpkAQd8EM3Gv4POweahApIxt0gUnDhRKs&#10;V7c3S2xMOPMHndrcixLCqUENNuexkTJ1ljymWRiJC3cM0WMuMPbSRDyXcO/kXKmF9DhwabA40sZS&#10;993+eA3O1tG4y9frvn2vdsodt49hq7S+v5tenkFkmvK/+Op+M2X+oqqf4O+dcoN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fhMXsMAAADeAAAADwAAAAAAAAAAAAAAAACf&#10;AgAAZHJzL2Rvd25yZXYueG1sUEsFBgAAAAAEAAQA9wAAAI8DAAAAAA==&#10;">
                    <v:imagedata r:id="rId948" o:title=""/>
                  </v:shape>
                </v:group>
                <v:group id="Group 3776" o:spid="_x0000_s1412" style="position:absolute;left:9128;top:2529;width:5;height:63" coordorigin="912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LI1Z8cAAADe&#10;AAAADwAAAAAAAAAAAAAAAACqAgAAZHJzL2Rvd25yZXYueG1sUEsFBgAAAAAEAAQA+gAAAJ4DAAAA&#10;AA==&#10;">
                  <v:shape id="Freeform 3777" o:spid="_x0000_s1413" style="position:absolute;left:912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OpcMA&#10;AADeAAAADwAAAGRycy9kb3ducmV2LnhtbERPyWrDMBC9F/IPYgK9NbJDVidKCA2FHnpoNshxsCa2&#10;iTQykhq7f18VCr3N462z3vbWiAf50DhWkI8yEMSl0w1XCs6nt5cFiBCRNRrHpOCbAmw3g6c1Ftp1&#10;fKDHMVYihXAoUEEdY1tIGcqaLIaRa4kTd3PeYkzQV1J77FK4NXKcZTNpseHUUGNLrzWV9+OXVWC6&#10;9upvH5/7cDlN9Zwn5TSaoNTzsN+tQETq47/4z/2u0/xZvszh9510g9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YOpcMAAADeAAAADwAAAAAAAAAAAAAAAACYAgAAZHJzL2Rv&#10;d25yZXYueG1sUEsFBgAAAAAEAAQA9QAAAIgDAAAAAA==&#10;" path="m5,l,,,64r5,l5,e" filled="f" stroked="f">
                    <v:path arrowok="t" o:connecttype="custom" o:connectlocs="5,2529;0,2529;0,2593;5,2593;5,2529" o:connectangles="0,0,0,0,0"/>
                  </v:shape>
                  <v:shape id="Picture 3778" o:spid="_x0000_s1414" type="#_x0000_t75" style="position:absolute;left:912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eo77FAAAA3gAAAA8AAABkcnMvZG93bnJldi54bWxET01rwkAQvQv+h2WEXkQ3ekhq6ioipJQe&#10;ilrteciO2WB2NmS3Gv99tyB4m8f7nOW6t424Uudrxwpm0wQEcel0zZWC43cxeQXhA7LGxjEpuJOH&#10;9Wo4WGKu3Y33dD2ESsQQ9jkqMCG0uZS+NGTRT11LHLmz6yyGCLtK6g5vMdw2cp4kqbRYc2ww2NLW&#10;UHk5/FoF2VeW9ikXn+Ps/fSzuZ9Nkez2Sr2M+s0biEB9eIof7g8d56ezxRz+34k3y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XqO+xQAAAN4AAAAPAAAAAAAAAAAAAAAA&#10;AJ8CAABkcnMvZG93bnJldi54bWxQSwUGAAAAAAQABAD3AAAAkQMAAAAA&#10;">
                    <v:imagedata r:id="rId587" o:title=""/>
                  </v:shape>
                </v:group>
                <v:group id="Group 3779" o:spid="_x0000_s1415" style="position:absolute;left:9118;top:2529;width:5;height:63" coordorigin="911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GCrEMUAAADeAAAADwAAAGRycy9kb3ducmV2LnhtbERPS2vCQBC+F/wPyxS8&#10;1U0MlZq6BpEqHqRQFUpvQ3ZMQrKzIbvN4993C4Xe5uN7ziYbTSN66lxlWUG8iEAQ51ZXXCi4XQ9P&#10;LyCcR9bYWCYFEznItrOHDabaDvxB/cUXIoSwS1FB6X2bSunykgy6hW2JA3e3nUEfYFdI3eEQwk0j&#10;l1G0kgYrDg0ltrQvKa8v30bBccBhl8Rv/bm+76ev6/P75zkmpeaP4+4VhKfR/4v/3Ccd5q/id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xgqxDFAAAA3gAA&#10;AA8AAAAAAAAAAAAAAAAAqgIAAGRycy9kb3ducmV2LnhtbFBLBQYAAAAABAAEAPoAAACcAwAAAAA=&#10;">
                  <v:shape id="Freeform 3780" o:spid="_x0000_s1416" style="position:absolute;left:911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GtPcQA&#10;AADeAAAADwAAAGRycy9kb3ducmV2LnhtbERPS2sCMRC+C/0PYQreNKv4aLdGKRbBgwcfLfQ4bMbd&#10;pclkSVJ3/fdGELzNx/ecxaqzRlzIh9qxgtEwA0FcOF1zqeD7tBm8gQgRWaNxTAquFGC1fOktMNeu&#10;5QNdjrEUKYRDjgqqGJtcylBUZDEMXUOcuLPzFmOCvpTaY5vCrZHjLJtJizWnhgobWldU/B3/rQLT&#10;Nr/+vNt/hZ/TVM95UkyjCUr1X7vPDxCRuvgUP9xbnebPRu8TuL+Tbp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hrT3EAAAA3gAAAA8AAAAAAAAAAAAAAAAAmAIAAGRycy9k&#10;b3ducmV2LnhtbFBLBQYAAAAABAAEAPUAAACJAwAAAAA=&#10;" path="m5,l,,,64r5,l5,e" filled="f" stroked="f">
                    <v:path arrowok="t" o:connecttype="custom" o:connectlocs="5,2529;0,2529;0,2593;5,2593;5,2529" o:connectangles="0,0,0,0,0"/>
                  </v:shape>
                  <v:shape id="Picture 3781" o:spid="_x0000_s1417" type="#_x0000_t75" style="position:absolute;left:911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Doy/CAAAA3gAAAA8AAABkcnMvZG93bnJldi54bWxET0uLwjAQvgv+hzDC3jStoLhdo4hg16uP&#10;XTwOzdgWm0lNotZ/v1kQvM3H95z5sjONuJPztWUF6SgBQVxYXXOp4HjYDGcgfEDW2FgmBU/ysFz0&#10;e3PMtH3wju77UIoYwj5DBVUIbSalLyoy6Ee2JY7c2TqDIUJXSu3wEcNNI8dJMpUGa44NFba0rqi4&#10;7G9GwW+xndyezuRpTj98Gp++r7uclfoYdKsvEIG68Ba/3Fsd50/Tzwn8vxNvkI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A6MvwgAAAN4AAAAPAAAAAAAAAAAAAAAAAJ8C&#10;AABkcnMvZG93bnJldi54bWxQSwUGAAAAAAQABAD3AAAAjgMAAAAA&#10;">
                    <v:imagedata r:id="rId588" o:title=""/>
                  </v:shape>
                </v:group>
                <v:group id="Group 3782" o:spid="_x0000_s1418" style="position:absolute;left:9109;top:2529;width:5;height:63" coordorigin="910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cIiMUAAADeAAAADwAAAGRycy9kb3ducmV2LnhtbERPS2vCQBC+F/wPywi9&#10;1U0sDRpdRUTFgxR8gHgbsmMSzM6G7JrEf98tFHqbj+8582VvKtFS40rLCuJRBII4s7rkXMHlvP2Y&#10;gHAeWWNlmRS8yMFyMXibY6ptx0dqTz4XIYRdigoK7+tUSpcVZNCNbE0cuLttDPoAm1zqBrsQbio5&#10;jqJEGiw5NBRY07qg7HF6GgW7DrvVZ7xpD4/7+nU7f31fDzEp9T7sVzMQnnr/L/5z73WYn8T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XCIjFAAAA3gAA&#10;AA8AAAAAAAAAAAAAAAAAqgIAAGRycy9kb3ducmV2LnhtbFBLBQYAAAAABAAEAPoAAACcAwAAAAA=&#10;">
                  <v:shape id="Freeform 3783" o:spid="_x0000_s1419" style="position:absolute;left:910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MzSsMA&#10;AADeAAAADwAAAGRycy9kb3ducmV2LnhtbERPS2sCMRC+C/0PYQq9aVapWlejFKXgoQcfFTwOm3F3&#10;aTJZkuhu/70pCN7m43vOYtVZI27kQ+1YwXCQgSAunK65VPBz/Op/gAgRWaNxTAr+KMBq+dJbYK5d&#10;y3u6HWIpUgiHHBVUMTa5lKGoyGIYuIY4cRfnLcYEfSm1xzaFWyNHWTaRFmtODRU2tK6o+D1crQLT&#10;Nmd/+d5twuk41lN+L8bRBKXeXrvPOYhIXXyKH+6tTvMnw9kU/t9JN8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MzSsMAAADeAAAADwAAAAAAAAAAAAAAAACYAgAAZHJzL2Rv&#10;d25yZXYueG1sUEsFBgAAAAAEAAQA9QAAAIgDAAAAAA==&#10;" path="m5,l,,,64r5,l5,e" filled="f" stroked="f">
                    <v:path arrowok="t" o:connecttype="custom" o:connectlocs="5,2529;0,2529;0,2593;5,2593;5,2529" o:connectangles="0,0,0,0,0"/>
                  </v:shape>
                  <v:shape id="Picture 3784" o:spid="_x0000_s1420" type="#_x0000_t75" style="position:absolute;left:910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U+jLFAAAA3gAAAA8AAABkcnMvZG93bnJldi54bWxEj8FuwkAMRO+V+IeVkXorGyoUlcCCEIWK&#10;Ywt8gJU1SSDrDdklSfv19aFSb7ZmPPO8XA+uVh21ofJsYDpJQBHn3lZcGDif9i9voEJEtlh7JgPf&#10;FGC9Gj0tMbO+5y/qjrFQEsIhQwNljE2mdchLchgmviEW7eJbh1HWttC2xV7CXa1fkyTVDiuWhhIb&#10;2paU344PZ4C9vvs6jR/b68y9H7qfT9a73pjn8bBZgIo0xH/z3/XBCn46nQuvvCMz6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FPoyxQAAAN4AAAAPAAAAAAAAAAAAAAAA&#10;AJ8CAABkcnMvZG93bnJldi54bWxQSwUGAAAAAAQABAD3AAAAkQMAAAAA&#10;">
                    <v:imagedata r:id="rId589" o:title=""/>
                  </v:shape>
                </v:group>
                <v:group id="Group 3785" o:spid="_x0000_s1421" style="position:absolute;left:9099;top:2529;width:5;height:63" coordorigin="909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ic+sUAAADeAAAADwAAAGRycy9kb3ducmV2LnhtbERPS2vCQBC+F/wPywi9&#10;1U0slZq6igQtPUihKkhvQ3bMBrOzIbvm8e+7hUJv8/E9Z7UZbC06an3lWEE6S0AQF05XXCo4n/ZP&#10;ryB8QNZYOyYFI3nYrCcPK8y06/mLumMoRQxhn6ECE0KTSekLQxb9zDXEkbu61mKIsC2lbrGP4baW&#10;8yRZSIsVxwaDDeWGitvxbhW899hvn9Ndd7hd8/H79PJ5OaSk1ON02L6BCDSEf/Gf+0PH+Yt0uYT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2InPrFAAAA3gAA&#10;AA8AAAAAAAAAAAAAAAAAqgIAAGRycy9kb3ducmV2LnhtbFBLBQYAAAAABAAEAPoAAACcAwAAAAA=&#10;">
                  <v:shape id="Freeform 3786" o:spid="_x0000_s1422" style="position:absolute;left:909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VfxcUA&#10;AADeAAAADwAAAGRycy9kb3ducmV2LnhtbESPzWsCMRDF7wX/hzCCt5q1+MVqFKkIHnpo/QCPw2bc&#10;XUwmSxLd9b83hUJvM7z3fvNmue6sEQ/yoXasYDTMQBAXTtdcKjgdd+9zECEiazSOScGTAqxXvbcl&#10;5tq1/EOPQyxFgnDIUUEVY5NLGYqKLIaha4iTdnXeYkyrL6X22Ca4NfIjy6bSYs3pQoUNfVZU3A53&#10;q8C0zcVfv7634Xyc6BmPi0k0QalBv9ssQETq4r/5L73Xqf40MeH3nTSDXL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NV/FxQAAAN4AAAAPAAAAAAAAAAAAAAAAAJgCAABkcnMv&#10;ZG93bnJldi54bWxQSwUGAAAAAAQABAD1AAAAigMAAAAA&#10;" path="m5,l,,,64r5,l5,e" filled="f" stroked="f">
                    <v:path arrowok="t" o:connecttype="custom" o:connectlocs="5,2529;0,2529;0,2593;5,2593;5,2529" o:connectangles="0,0,0,0,0"/>
                  </v:shape>
                </v:group>
                <v:group id="Group 3787" o:spid="_x0000_s1423" style="position:absolute;left:9099;top:2529;width:2;height:63" coordorigin="9099,2529" coordsize="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DRZAfFAAAA3gAA&#10;AA8AAAAAAAAAAAAAAAAAqgIAAGRycy9kb3ducmV2LnhtbFBLBQYAAAAABAAEAPoAAACcAwAAAAA=&#10;">
                  <v:shape id="Freeform 3788" o:spid="_x0000_s1424" style="position:absolute;left:9099;top:2529;width:2;height:63;visibility:visible;mso-wrap-style:square;v-text-anchor:top" coordsize="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6KdsQA&#10;AADeAAAADwAAAGRycy9kb3ducmV2LnhtbERPTUsDMRC9C/6HMII3m7jQbVmbFikIq9iDtfU8bKab&#10;pZvJmsR2/fdNQfA2j/c5i9XoenGiEDvPGh4nCgRx403HrYbd58vDHERMyAZ7z6ThlyKslrc3C6yM&#10;P/MHnbapFTmEY4UabEpDJWVsLDmMEz8QZ+7gg8OUYWilCXjO4a6XhVKldNhxbrA40NpSc9z+OA1v&#10;r2rzXa9Ls9nbvZ3WX7Ppe5hpfX83Pj+BSDSmf/GfuzZ5flmoAq7v5Bvk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OinbEAAAA3gAAAA8AAAAAAAAAAAAAAAAAmAIAAGRycy9k&#10;b3ducmV2LnhtbFBLBQYAAAAABAAEAPUAAACJAwAAAAA=&#10;" path="m,l,64,,,,64,,xe" filled="f" stroked="f">
                    <v:path arrowok="t" o:connecttype="custom" o:connectlocs="0,2529;0,2593;0,2529;0,2593;0,2529" o:connectangles="0,0,0,0,0"/>
                  </v:shape>
                </v:group>
                <v:group id="Group 3789" o:spid="_x0000_s1425" style="position:absolute;left:9099;top:2342;width:199;height:2" coordorigin="9099,2342"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9PX+vFAAAA3gAA&#10;AA8AAAAAAAAAAAAAAAAAqgIAAGRycy9kb3ducmV2LnhtbFBLBQYAAAAABAAEAPoAAACcAwAAAAA=&#10;">
                  <v:shape id="Freeform 3790" o:spid="_x0000_s1426" style="position:absolute;left:9099;top:2342;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JzR8kA&#10;AADeAAAADwAAAGRycy9kb3ducmV2LnhtbESPQWvCQBCF74X+h2UKXqTZGIqWNKuIKFgPRaPFHofs&#10;mIRmZ2N21fTfdwtCbzO89715k81604grda62rGAUxSCIC6trLhUc9qvnVxDOI2tsLJOCH3Iwmz4+&#10;ZJhqe+MdXXNfihDCLkUFlfdtKqUrKjLoItsSB+1kO4M+rF0pdYe3EG4amcTxWBqsOVyosKVFRcV3&#10;fjGhxud5Y5Zf5XH1rjenyUF+HLfJUKnBUz9/A+Gp9//mO73WgRsn8Qv8vRNmkNN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RkJzR8kAAADeAAAADwAAAAAAAAAAAAAAAACYAgAA&#10;ZHJzL2Rvd25yZXYueG1sUEsFBgAAAAAEAAQA9QAAAI4DAAAAAA==&#10;" path="m199,l,,,2r199,l199,e" filled="f" stroked="f">
                    <v:path arrowok="t" o:connecttype="custom" o:connectlocs="199,2342;0,2342;0,2344;199,2344;199,2342" o:connectangles="0,0,0,0,0"/>
                  </v:shape>
                  <v:shape id="Picture 3791" o:spid="_x0000_s1427" type="#_x0000_t75" style="position:absolute;left:9099;top:2336;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vVXjEAAAA3gAAAA8AAABkcnMvZG93bnJldi54bWxET99rwjAQfh/sfwg38G2mFhTtjCIbA0VE&#10;rOJej+bWljWXkmRa/euNIPh2H9/Pm84704gTOV9bVjDoJyCIC6trLhUc9t/vYxA+IGtsLJOCC3mY&#10;z15fpphpe+YdnfJQihjCPkMFVQhtJqUvKjLo+7YljtyvdQZDhK6U2uE5hptGpkkykgZrjg0VtvRZ&#10;UfGX/xsF69TtNtftJc3rr59yfTxMVrgNSvXeusUHiEBdeIof7qWO80dpMoT7O/EGOb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pvVXjEAAAA3gAAAA8AAAAAAAAAAAAAAAAA&#10;nwIAAGRycy9kb3ducmV2LnhtbFBLBQYAAAAABAAEAPcAAACQAwAAAAA=&#10;">
                    <v:imagedata r:id="rId949" o:title=""/>
                  </v:shape>
                </v:group>
                <v:group id="Group 3792" o:spid="_x0000_s1428" style="position:absolute;left:9099;top:2338;width:199;height:4" coordorigin="9099,2338" coordsize="1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zj8c8QAAADeAAAADwAAAGRycy9kb3ducmV2LnhtbERPTYvCMBC9L/gfwgh7&#10;W9O6WKQaRURlDyKsCuJtaMa22ExKE9v67zeCsLd5vM+ZL3tTiZYaV1pWEI8iEMSZ1SXnCs6n7dcU&#10;hPPIGivLpOBJDpaLwcccU207/qX26HMRQtilqKDwvk6ldFlBBt3I1sSBu9nGoA+wyaVusAvhppLj&#10;KEqkwZJDQ4E1rQvK7seHUbDrsFt9x5t2f7+tn9fT5HDZx6TU57BfzUB46v2/+O3+0WF+Mo4SeL0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zj8c8QAAADeAAAA&#10;DwAAAAAAAAAAAAAAAACqAgAAZHJzL2Rvd25yZXYueG1sUEsFBgAAAAAEAAQA+gAAAJsDAAAAAA==&#10;">
                  <v:shape id="Freeform 3793" o:spid="_x0000_s1429" style="position:absolute;left:9099;top:2338;width:199;height:4;visibility:visible;mso-wrap-style:square;v-text-anchor:top" coordsize="1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2w0MYA&#10;AADeAAAADwAAAGRycy9kb3ducmV2LnhtbESPQWsCMRCF74X+hzCFXkSzleLKapTSIpTeqoIex824&#10;2XYzWZK4pv++KRS8zfDevO/Ncp1sJwbyoXWs4GlSgCCunW65UbDfbcZzECEia+wck4IfCrBe3d8t&#10;sdLuyp80bGMjcgiHChWYGPtKylAbshgmrifO2tl5izGvvpHa4zWH205Oi2ImLbacCQZ7ejVUf28v&#10;NnOPu1P5dtBD+Rw/Rl8jn0wpk1KPD+llASJSijfz//W7zvVn06KEv3fyDH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52w0MYAAADeAAAADwAAAAAAAAAAAAAAAACYAgAAZHJz&#10;L2Rvd25yZXYueG1sUEsFBgAAAAAEAAQA9QAAAIsDAAAAAA==&#10;" path="m199,l,,,4r199,l199,e" filled="f" stroked="f">
                    <v:path arrowok="t" o:connecttype="custom" o:connectlocs="199,2338;0,2338;0,2342;199,2342;199,2338" o:connectangles="0,0,0,0,0"/>
                  </v:shape>
                </v:group>
                <v:group id="Group 3794" o:spid="_x0000_s1430" style="position:absolute;left:9099;top:2340;width:199;height:2" coordorigin="9099,2340"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vNmscAAADeAAAADwAAAGRycy9kb3ducmV2LnhtbESPQWvCQBCF74X+h2WE&#10;3uomFkWiq4jU0oMIVaH0NmTHJJidDdk1if/eOQi9zfDevPfNcj24WnXUhsqzgXScgCLOva24MHA+&#10;7d7noEJEtlh7JgN3CrBevb4sMbO+5x/qjrFQEsIhQwNljE2mdchLchjGviEW7eJbh1HWttC2xV7C&#10;Xa0nSTLTDiuWhhIb2paUX483Z+Crx37zkX52++tle/87TQ+/+5SMeRsNmwWoSEP8Nz+vv63gzyaJ&#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evNmscAAADe&#10;AAAADwAAAAAAAAAAAAAAAACqAgAAZHJzL2Rvd25yZXYueG1sUEsFBgAAAAAEAAQA+gAAAJ4DAAAA&#10;AA==&#10;">
                  <v:shape id="Freeform 3795" o:spid="_x0000_s1431" style="position:absolute;left:9099;top:2340;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FN2sQA&#10;AADeAAAADwAAAGRycy9kb3ducmV2LnhtbERPTYvCMBC9L/gfwgjeNNV1RatRXEHxsOxi9eJtaMa2&#10;2ExKE23990YQ9jaP9zmLVWtKcafaFZYVDAcRCOLU6oIzBafjtj8F4TyyxtIyKXiQg9Wy87HAWNuG&#10;D3RPfCZCCLsYFeTeV7GULs3JoBvYijhwF1sb9AHWmdQ1NiHclHIURRNpsODQkGNFm5zSa3IzCn7+&#10;LsPk99NSOt4UWXPefX3vzFmpXrddz0F4av2/+O3e6zB/Mopm8Hon3C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xTdrEAAAA3gAAAA8AAAAAAAAAAAAAAAAAmAIAAGRycy9k&#10;b3ducmV2LnhtbFBLBQYAAAAABAAEAPUAAACJAwAAAAA=&#10;" path="m,l199,e" filled="f" strokeweight=".16208mm">
                    <v:path arrowok="t" o:connecttype="custom" o:connectlocs="0,0;199,0" o:connectangles="0,0"/>
                  </v:shape>
                </v:group>
                <v:group id="Group 3796" o:spid="_x0000_s1432" style="position:absolute;left:9298;top:2336;width:2;height:39" coordorigin="9298,2336"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kRXQccAAADe&#10;AAAADwAAAAAAAAAAAAAAAACqAgAAZHJzL2Rvd25yZXYueG1sUEsFBgAAAAAEAAQA+gAAAJ4DAAAA&#10;AA==&#10;">
                  <v:shape id="Freeform 3797" o:spid="_x0000_s1433" style="position:absolute;left:9298;top:2336;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fWB8YA&#10;AADeAAAADwAAAGRycy9kb3ducmV2LnhtbESP0WrCQBBF3wX/YZmCb2YTC8FGV6lCIdiKqP2AITtm&#10;g9nZkF01/n23UOjbDPeeO3eW68G24k69bxwryJIUBHHldMO1gu/zx3QOwgdkja1jUvAkD+vVeLTE&#10;QrsHH+l+CrWIIewLVGBC6AopfWXIok9cRxy1i+sthrj2tdQ9PmK4beUsTXNpseF4wWBHW0PV9XSz&#10;CtJnebucN+Xb69fmkEV692n2uVKTl+F9ASLQEP7Nf3SpY/18lmXw+06cQa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fWB8YAAADeAAAADwAAAAAAAAAAAAAAAACYAgAAZHJz&#10;L2Rvd25yZXYueG1sUEsFBgAAAAAEAAQA9QAAAIsDAAAAAA==&#10;" path="m,38l,e" filled="f" strokeweight=".01608mm">
                    <v:path arrowok="t" o:connecttype="custom" o:connectlocs="0,2374;0,2336" o:connectangles="0,0"/>
                  </v:shape>
                </v:group>
                <v:group id="Group 3798" o:spid="_x0000_s1434" style="position:absolute;left:9099;top:2336;width:2;height:39" coordorigin="9099,2336"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psrcQAAADeAAAADwAAAGRycy9kb3ducmV2LnhtbERPTYvCMBC9L/gfwgje&#10;1rSVFalGEVHxIAurgngbmrEtNpPSxLb+e7OwsLd5vM9ZrHpTiZYaV1pWEI8jEMSZ1SXnCi7n3ecM&#10;hPPIGivLpOBFDlbLwccCU207/qH25HMRQtilqKDwvk6ldFlBBt3Y1sSBu9vGoA+wyaVusAvhppJJ&#10;FE2lwZJDQ4E1bQrKHqenUbDvsFtP4m17fNw3r9v56/t6jEmp0bBfz0F46v2/+M990GH+NIk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psrcQAAADeAAAA&#10;DwAAAAAAAAAAAAAAAACqAgAAZHJzL2Rvd25yZXYueG1sUEsFBgAAAAAEAAQA+gAAAJsDAAAAAA==&#10;">
                  <v:shape id="Freeform 3799" o:spid="_x0000_s1435" style="position:absolute;left:9099;top:2336;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nt68YA&#10;AADeAAAADwAAAGRycy9kb3ducmV2LnhtbESP0WrCQBBF3wX/YRmhb2YThWBTV6mCEFpFqv2AITtm&#10;Q7OzIbtq/PuuUOjbDPeeO3eW68G24ka9bxwryJIUBHHldMO1gu/zbroA4QOyxtYxKXiQh/VqPFpi&#10;od2dv+h2CrWIIewLVGBC6AopfWXIok9cRxy1i+sthrj2tdQ93mO4beUsTXNpseF4wWBHW0PVz+lq&#10;FaSP8no5b8rX+X5zzCL98WkOuVIvk+H9DUSgIfyb/+hSx/r5LJvD8504g1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2nt68YAAADeAAAADwAAAAAAAAAAAAAAAACYAgAAZHJz&#10;L2Rvd25yZXYueG1sUEsFBgAAAAAEAAQA9QAAAIsDAAAAAA==&#10;" path="m,38l,e" filled="f" strokeweight=".01608mm">
                    <v:path arrowok="t" o:connecttype="custom" o:connectlocs="0,2374;0,2336" o:connectangles="0,0"/>
                  </v:shape>
                </v:group>
                <v:group id="Group 3800" o:spid="_x0000_s1436" style="position:absolute;left:9099;top:2344;width:2;height:30" coordorigin="909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X9RQsYAAADeAAAADwAAAGRycy9kb3ducmV2LnhtbERPTWvCQBC9F/wPyxS8&#10;NZtoGyTNKiJWPIRCVSi9DdkxCWZnQ3abxH/fLRR6m8f7nHwzmVYM1LvGsoIkikEQl1Y3XCm4nN+e&#10;ViCcR9bYWiYFd3KwWc8ecsy0HfmDhpOvRAhhl6GC2vsuk9KVNRl0ke2IA3e1vUEfYF9J3eMYwk0r&#10;F3GcSoMNh4YaO9rVVN5O30bBYcRxu0z2Q3G77u5f55f3zyIhpeaP0/YVhKfJ/4v/3Ecd5qeL5Bl+&#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f1FCxgAAAN4A&#10;AAAPAAAAAAAAAAAAAAAAAKoCAABkcnMvZG93bnJldi54bWxQSwUGAAAAAAQABAD6AAAAnQMAAAAA&#10;">
                  <v:shape id="Freeform 3801" o:spid="_x0000_s1437" style="position:absolute;left:909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BH8QA&#10;AADeAAAADwAAAGRycy9kb3ducmV2LnhtbERPTWvCQBC9C/0PyxS81Y1iRaKrVNHSgz0YS89jdpoN&#10;ZmdDdhPTf+8Kgrd5vM9ZrntbiY4aXzpWMB4lIIhzp0suFPyc9m9zED4ga6wck4J/8rBevQyWmGp3&#10;5SN1WShEDGGfogITQp1K6XNDFv3I1cSR+3ONxRBhU0jd4DWG20pOkmQmLZYcGwzWtDWUX7LWKpDm&#10;tzvvavfZJ9PNYdp+Z+0Ft0oNX/uPBYhAfXiKH+4vHefPJuN3uL8Tb5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9QR/EAAAA3gAAAA8AAAAAAAAAAAAAAAAAmAIAAGRycy9k&#10;b3ducmV2LnhtbFBLBQYAAAAABAAEAPUAAACJAwAAAAA=&#10;" path="m2,l,,,30r2,l2,e" filled="f" stroked="f">
                    <v:path arrowok="t" o:connecttype="custom" o:connectlocs="2,2344;0,2344;0,2374;2,2374;2,2344" o:connectangles="0,0,0,0,0"/>
                  </v:shape>
                </v:group>
                <v:group id="Group 3802" o:spid="_x0000_s1438" style="position:absolute;left:9297;top:2344;width:2;height:30" coordorigin="929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uFqrsQAAADeAAAA&#10;DwAAAAAAAAAAAAAAAACqAgAAZHJzL2Rvd25yZXYueG1sUEsFBgAAAAAEAAQA+gAAAJsDAAAAAA==&#10;">
                  <v:shape id="Freeform 3803" o:spid="_x0000_s1439" style="position:absolute;left:929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N688QA&#10;AADeAAAADwAAAGRycy9kb3ducmV2LnhtbERPTWvCQBC9F/oflil4040iKtFVqmjxYA/G0vOYnWaD&#10;2dmQ3cT037tCobd5vM9ZbXpbiY4aXzpWMB4lIIhzp0suFHxdDsMFCB+QNVaOScEvedisX19WmGp3&#10;5zN1WShEDGGfogITQp1K6XNDFv3I1cSR+3GNxRBhU0jd4D2G20pOkmQmLZYcGwzWtDOU37LWKpDm&#10;u7vua/fRJ9Ptadp+Zu0Nd0oN3vr3JYhAffgX/7mPOs6fTcZzeL4Tb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jevPEAAAA3gAAAA8AAAAAAAAAAAAAAAAAmAIAAGRycy9k&#10;b3ducmV2LnhtbFBLBQYAAAAABAAEAPUAAACJAwAAAAA=&#10;" path="m1,l,,,30r1,l1,e" filled="f" stroked="f">
                    <v:path arrowok="t" o:connecttype="custom" o:connectlocs="1,2344;0,2344;0,2374;1,2374;1,2344" o:connectangles="0,0,0,0,0"/>
                  </v:shape>
                </v:group>
                <v:group id="Group 3804" o:spid="_x0000_s1440" style="position:absolute;left:9101;top:2344;width:2;height:30" coordorigin="9101,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DJbR8cAAADe&#10;AAAADwAAAAAAAAAAAAAAAACqAgAAZHJzL2Rvd25yZXYueG1sUEsFBgAAAAAEAAQA+gAAAJ4DAAAA&#10;AA==&#10;">
                  <v:shape id="Freeform 3805" o:spid="_x0000_s1441" style="position:absolute;left:9101;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BLGsQA&#10;AADeAAAADwAAAGRycy9kb3ducmV2LnhtbERPTWvCQBC9F/oflil4040iotFVqmjxYA/G0vOYnWaD&#10;2dmQ3cT037tCobd5vM9ZbXpbiY4aXzpWMB4lIIhzp0suFHxdDsM5CB+QNVaOScEvedisX19WmGp3&#10;5zN1WShEDGGfogITQp1K6XNDFv3I1cSR+3GNxRBhU0jd4D2G20pOkmQmLZYcGwzWtDOU37LWKpDm&#10;u7vua/fRJ9Ptadp+Zu0Nd0oN3vr3JYhAffgX/7mPOs6fTcYLeL4Tb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wSxrEAAAA3gAAAA8AAAAAAAAAAAAAAAAAmAIAAGRycy9k&#10;b3ducmV2LnhtbFBLBQYAAAAABAAEAPUAAACJAwAAAAA=&#10;" path="m2,l,,,30r2,l2,e" filled="f" stroked="f">
                    <v:path arrowok="t" o:connecttype="custom" o:connectlocs="2,2344;0,2344;0,2374;2,2374;2,2344" o:connectangles="0,0,0,0,0"/>
                  </v:shape>
                  <v:shape id="Picture 3806" o:spid="_x0000_s1442" type="#_x0000_t75" style="position:absolute;left:9295;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oWhnHAAAA3gAAAA8AAABkcnMvZG93bnJldi54bWxEj0FLw0AQhe+C/2EZwZvdGGnRtNuiouBB&#10;xaYKPQ7ZMQlmZ5fs2MZ/7xwEbzPMm/fet9pMYTAHGnMf2cHlrABD3ETfc+vgffd4cQ0mC7LHITI5&#10;+KEMm/XpyQorH4+8pUMtrVETzhU66ERSZW1uOgqYZzER6+0zjgFF17G1fsSjmofBlkWxsAF71oQO&#10;E9131HzV38HB7kFkv7U3V3L38fwyT2+pHl7nzp2fTbdLMEKT/Iv/vp+81l+UpQIojs5g1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2oWhnHAAAA3gAAAA8AAAAAAAAAAAAA&#10;AAAAnwIAAGRycy9kb3ducmV2LnhtbFBLBQYAAAAABAAEAPcAAACTAwAAAAA=&#10;">
                    <v:imagedata r:id="rId950" o:title=""/>
                  </v:shape>
                </v:group>
                <v:group id="Group 3807" o:spid="_x0000_s1443" style="position:absolute;left:9103;top:2344;width:2;height:30" coordorigin="9103,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2Q4Z8QAAADeAAAADwAAAGRycy9kb3ducmV2LnhtbERPTYvCMBC9L/gfwgje&#10;1rSVFalGEVHxIAurgngbmrEtNpPSxLb+e7OwsLd5vM9ZrHpTiZYaV1pWEI8jEMSZ1SXnCi7n3ecM&#10;hPPIGivLpOBFDlbLwccCU207/qH25HMRQtilqKDwvk6ldFlBBt3Y1sSBu9vGoA+wyaVusAvhppJJ&#10;FE2lwZJDQ4E1bQrKHqenUbDvsFtP4m17fNw3r9v56/t6jEmp0bBfz0F46v2/+M990GH+NEli+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2Q4Z8QAAADeAAAA&#10;DwAAAAAAAAAAAAAAAACqAgAAZHJzL2Rvd25yZXYueG1sUEsFBgAAAAAEAAQA+gAAAJsDAAAAAA==&#10;">
                  <v:shape id="Freeform 3808" o:spid="_x0000_s1444" style="position:absolute;left:9103;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gT1sMA&#10;AADeAAAADwAAAGRycy9kb3ducmV2LnhtbERPTWvCQBC9F/wPywi91Y1BpERXUdHioT00iucxO2aD&#10;2dmQ3cT477uFQm/zeJ+zXA+2Fj21vnKsYDpJQBAXTldcKjifDm/vIHxA1lg7JgVP8rBejV6WmGn3&#10;4G/q81CKGMI+QwUmhCaT0heGLPqJa4gjd3OtxRBhW0rd4iOG21qmSTKXFiuODQYb2hkq7nlnFUhz&#10;6a/7xn0MyWz7Oeu+8u6OO6Vex8NmASLQEP7Ff+6jjvPnaZrC7zvxBr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gT1sMAAADeAAAADwAAAAAAAAAAAAAAAACYAgAAZHJzL2Rv&#10;d25yZXYueG1sUEsFBgAAAAAEAAQA9QAAAIgDAAAAAA==&#10;" path="m2,l,,,30r2,l2,e" filled="f" stroked="f">
                    <v:path arrowok="t" o:connecttype="custom" o:connectlocs="2,2344;0,2344;0,2374;2,2374;2,2344" o:connectangles="0,0,0,0,0"/>
                  </v:shape>
                </v:group>
                <v:group id="Group 3809" o:spid="_x0000_s1445" style="position:absolute;left:9293;top:2344;width:2;height:30" coordorigin="9293,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oDi8QAAADeAAAA&#10;DwAAAAAAAAAAAAAAAACqAgAAZHJzL2Rvd25yZXYueG1sUEsFBgAAAAAEAAQA+gAAAJsDAAAAAA==&#10;">
                  <v:shape id="Freeform 3810" o:spid="_x0000_s1446" style="position:absolute;left:9293;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uOcQA&#10;AADeAAAADwAAAGRycy9kb3ducmV2LnhtbERPTWvCQBC9F/wPywje6sYQpKSuUkXFQ3toFM/T7DQb&#10;zM6G7CbGf98tFHqbx/uc1Wa0jRio87VjBYt5AoK4dLrmSsHlfHh+AeEDssbGMSl4kIfNevK0wly7&#10;O3/SUIRKxBD2OSowIbS5lL40ZNHPXUscuW/XWQwRdpXUHd5juG1kmiRLabHm2GCwpZ2h8lb0VoE0&#10;1+Fr37rjmGTb96z/KPob7pSaTce3VxCBxvAv/nOfdJy/TNMMft+JN8j1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dLjnEAAAA3gAAAA8AAAAAAAAAAAAAAAAAmAIAAGRycy9k&#10;b3ducmV2LnhtbFBLBQYAAAAABAAEAPUAAACJAwAAAAA=&#10;" path="m2,l,,,30r2,l2,e" filled="f" stroked="f">
                    <v:path arrowok="t" o:connecttype="custom" o:connectlocs="2,2344;0,2344;0,2374;2,2374;2,2344" o:connectangles="0,0,0,0,0"/>
                  </v:shape>
                  <v:shape id="Picture 3811" o:spid="_x0000_s1447" type="#_x0000_t75" style="position:absolute;left:9105;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mOlLDAAAA3gAAAA8AAABkcnMvZG93bnJldi54bWxET01rwkAQvRf6H5YRvNWNgQZJXSVICyE3&#10;owePQ3ZMUrOzMbua+O9dodDbPN7nrLeT6cSdBtdaVrBcRCCIK6tbrhUcDz8fKxDOI2vsLJOCBznY&#10;bt7f1phqO/Ke7qWvRQhhl6KCxvs+ldJVDRl0C9sTB+5sB4M+wKGWesAxhJtOxlGUSIMth4YGe9o1&#10;VF3Km1EgD9/1/hplbZ7F56L4lcXJ365KzWdT9gXC0+T/xX/uXIf5SRx/wuudcIPcP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Y6UsMAAADeAAAADwAAAAAAAAAAAAAAAACf&#10;AgAAZHJzL2Rvd25yZXYueG1sUEsFBgAAAAAEAAQA9wAAAI8DAAAAAA==&#10;">
                    <v:imagedata r:id="rId951" o:title=""/>
                  </v:shape>
                </v:group>
                <v:group id="Group 3812" o:spid="_x0000_s1448" style="position:absolute;left:9291;top:2344;width:2;height:30" coordorigin="9291,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SNoBPFAAAA3gAA&#10;AA8AAAAAAAAAAAAAAAAAqgIAAGRycy9kb3ducmV2LnhtbFBLBQYAAAAABAAEAPoAAACcAwAAAAA=&#10;">
                  <v:shape id="Freeform 3813" o:spid="_x0000_s1449" style="position:absolute;left:9291;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wTsQA&#10;AADeAAAADwAAAGRycy9kb3ducmV2LnhtbERPTWvCQBC9C/6HZYTedNMgWqKrtNKWHvTQKJ6n2Wk2&#10;mJ0N2U1M/31XELzN433OejvYWvTU+sqxgudZAoK4cLriUsHp+DF9AeEDssbaMSn4Iw/bzXi0xky7&#10;K39Tn4dSxBD2GSowITSZlL4wZNHPXEMcuV/XWgwRtqXULV5juK1lmiQLabHi2GCwoZ2h4pJ3VoE0&#10;5/7nvXGfQzJ/28+7Q95dcKfU02R4XYEINISH+O7+0nH+Ik2XcHsn3i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PsE7EAAAA3gAAAA8AAAAAAAAAAAAAAAAAmAIAAGRycy9k&#10;b3ducmV2LnhtbFBLBQYAAAAABAAEAPUAAACJAwAAAAA=&#10;" path="m2,l,,,30r2,l2,e" filled="f" stroked="f">
                    <v:path arrowok="t" o:connecttype="custom" o:connectlocs="2,2344;0,2344;0,2374;2,2374;2,2344" o:connectangles="0,0,0,0,0"/>
                  </v:shape>
                </v:group>
                <v:group id="Group 3814" o:spid="_x0000_s1450" style="position:absolute;left:9106;top:2344;width:2;height:30" coordorigin="910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l6R+scAAADe&#10;AAAADwAAAAAAAAAAAAAAAACqAgAAZHJzL2Rvd25yZXYueG1sUEsFBgAAAAAEAAQA+gAAAJ4DAAAA&#10;AA==&#10;">
                  <v:shape id="Freeform 3815" o:spid="_x0000_s1451" style="position:absolute;left:910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yBp8QA&#10;AADeAAAADwAAAGRycy9kb3ducmV2LnhtbERPTWvCQBC9C/6HZYTedNMgYqOrtNKWHvTQKJ6n2Wk2&#10;mJ0N2U1M/31XELzN433OejvYWvTU+sqxgudZAoK4cLriUsHp+DFdgvABWWPtmBT8kYftZjxaY6bd&#10;lb+pz0MpYgj7DBWYEJpMSl8YsuhnriGO3K9rLYYI21LqFq8x3NYyTZKFtFhxbDDY0M5Qcck7q0Ca&#10;c//z3rjPIZm/7efdIe8uuFPqaTK8rkAEGsJDfHd/6Th/kaYvcHsn3i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cgafEAAAA3gAAAA8AAAAAAAAAAAAAAAAAmAIAAGRycy9k&#10;b3ducmV2LnhtbFBLBQYAAAAABAAEAPUAAACJAwAAAAA=&#10;" path="m2,l,,,30r2,l2,e" filled="f" stroked="f">
                    <v:path arrowok="t" o:connecttype="custom" o:connectlocs="2,2344;0,2344;0,2374;2,2374;2,2344" o:connectangles="0,0,0,0,0"/>
                  </v:shape>
                </v:group>
                <v:group id="Group 3816" o:spid="_x0000_s1452" style="position:absolute;left:9289;top:2344;width:2;height:30" coordorigin="928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fELIccAAADe&#10;AAAADwAAAAAAAAAAAAAAAACqAgAAZHJzL2Rvd25yZXYueG1sUEsFBgAAAAAEAAQA+gAAAJ4DAAAA&#10;AA==&#10;">
                  <v:shape id="Freeform 3817" o:spid="_x0000_s1453" style="position:absolute;left:928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MbfMQA&#10;AADeAAAADwAAAGRycy9kb3ducmV2LnhtbERPS2vCQBC+F/wPywi91Y0PRKKrqGjpoT0YxfOYHbPB&#10;7GzIbmL677uFQm/z8T1nteltJTpqfOlYwXiUgCDOnS65UHA5H98WIHxA1lg5JgXf5GGzHrysMNXu&#10;ySfqslCIGMI+RQUmhDqV0ueGLPqRq4kjd3eNxRBhU0jd4DOG20pOkmQuLZYcGwzWtDeUP7LWKpDm&#10;2t0OtXvvk9nuc9Z+Ze0D90q9DvvtEkSgPvyL/9wfOs6fT6Zj+H0n3i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zG3zEAAAA3gAAAA8AAAAAAAAAAAAAAAAAmAIAAGRycy9k&#10;b3ducmV2LnhtbFBLBQYAAAAABAAEAPUAAACJAwAAAAA=&#10;" path="m2,l,,,30r2,l2,e" filled="f" stroked="f">
                    <v:path arrowok="t" o:connecttype="custom" o:connectlocs="2,2344;0,2344;0,2374;2,2374;2,2344" o:connectangles="0,0,0,0,0"/>
                  </v:shape>
                </v:group>
                <v:group id="Group 3818" o:spid="_x0000_s1454" style="position:absolute;left:9108;top:2344;width:2;height:30" coordorigin="9108,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m8wzcQAAADeAAAA&#10;DwAAAAAAAAAAAAAAAACqAgAAZHJzL2Rvd25yZXYueG1sUEsFBgAAAAAEAAQA+gAAAJsDAAAAAA==&#10;">
                  <v:shape id="Freeform 3819" o:spid="_x0000_s1455" style="position:absolute;left:9108;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gkMQA&#10;AADeAAAADwAAAGRycy9kb3ducmV2LnhtbERPS2vCQBC+F/wPywje6sYHItFVVFrpoT0YxfOYHbPB&#10;7GzIbmL677uFQm/z8T1nve1tJTpqfOlYwWScgCDOnS65UHA5v78uQfiArLFyTAq+ycN2M3hZY6rd&#10;k0/UZaEQMYR9igpMCHUqpc8NWfRjVxNH7u4aiyHCppC6wWcMt5WcJslCWiw5Nhis6WAof2StVSDN&#10;tbu91e7YJ/P957z9ytoHHpQaDfvdCkSgPvyL/9wfOs5fTGcz+H0n3i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tIJDEAAAA3gAAAA8AAAAAAAAAAAAAAAAAmAIAAGRycy9k&#10;b3ducmV2LnhtbFBLBQYAAAAABAAEAPUAAACJAwAAAAA=&#10;" path="m2,l,,,30r2,l2,e" filled="f" stroked="f">
                    <v:path arrowok="t" o:connecttype="custom" o:connectlocs="2,2344;0,2344;0,2374;2,2374;2,2344" o:connectangles="0,0,0,0,0"/>
                  </v:shape>
                </v:group>
                <v:group id="Group 3820" o:spid="_x0000_s1456" style="position:absolute;left:9287;top:2344;width:2;height:30" coordorigin="928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oNIsQAAADeAAAADwAAAGRycy9kb3ducmV2LnhtbERPS4vCMBC+C/sfwizs&#10;TdP6YqlGEXGXPYjgAxZvQzO2xWZSmtjWf28Ewdt8fM+ZLztTioZqV1hWEA8iEMSp1QVnCk7Hn/43&#10;COeRNZaWScGdHCwXH705Jtq2vKfm4DMRQtglqCD3vkqkdGlOBt3AVsSBu9jaoA+wzqSusQ3hppTD&#10;KJpKgwWHhhwrWueUXg83o+C3xXY1ijfN9npZ38/Hye5/G5NSX5/dagbCU+ff4pf7T4f50+FoD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soNIsQAAADeAAAA&#10;DwAAAAAAAAAAAAAAAACqAgAAZHJzL2Rvd25yZXYueG1sUEsFBgAAAAAEAAQA+gAAAJsDAAAAAA==&#10;">
                  <v:shape id="Freeform 3821" o:spid="_x0000_s1457" style="position:absolute;left:928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gdf8QA&#10;AADeAAAADwAAAGRycy9kb3ducmV2LnhtbERPS2vCQBC+F/wPywje6sZHRaKrWGlLD/VgFM9jdswG&#10;s7Mhu4npv+8WCr3Nx/ec9ba3leio8aVjBZNxAoI4d7rkQsH59P68BOEDssbKMSn4Jg/bzeBpjal2&#10;Dz5Sl4VCxBD2KSowIdSplD43ZNGPXU0cuZtrLIYIm0LqBh8x3FZymiQLabHk2GCwpr2h/J61VoE0&#10;l+76VruPPpm/fs3bQ9beca/UaNjvViAC9eFf/Of+1HH+Yjp7gd934g1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IHX/EAAAA3gAAAA8AAAAAAAAAAAAAAAAAmAIAAGRycy9k&#10;b3ducmV2LnhtbFBLBQYAAAAABAAEAPUAAACJAwAAAAA=&#10;" path="m2,l,,,30r2,l2,e" filled="f" stroked="f">
                    <v:path arrowok="t" o:connecttype="custom" o:connectlocs="2,2344;0,2344;0,2374;2,2374;2,2344" o:connectangles="0,0,0,0,0"/>
                  </v:shape>
                </v:group>
                <v:group id="Group 3822" o:spid="_x0000_s1458" style="position:absolute;left:9110;top:2344;width:2;height:30" coordorigin="9110,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VQ2zsQAAADeAAAA&#10;DwAAAAAAAAAAAAAAAACqAgAAZHJzL2Rvd25yZXYueG1sUEsFBgAAAAAEAAQA+gAAAJsDAAAAAA==&#10;">
                  <v:shape id="Freeform 3823" o:spid="_x0000_s1459" style="position:absolute;left:9110;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Ymk8QA&#10;AADeAAAADwAAAGRycy9kb3ducmV2LnhtbERPS2vCQBC+F/oflin0Vjc+UImu0oqVHurBKJ7H7JgN&#10;ZmdDdhPjv+8WCr3Nx/ec5bq3leio8aVjBcNBAoI4d7rkQsHp+Pk2B+EDssbKMSl4kIf16vlpial2&#10;dz5Ql4VCxBD2KSowIdSplD43ZNEPXE0cuatrLIYIm0LqBu8x3FZylCRTabHk2GCwpo2h/Ja1VoE0&#10;5+6yrd2uTyYf35N2n7U33Cj1+tK/L0AE6sO/+M/9peP86Wg8g9934g1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WJpPEAAAA3gAAAA8AAAAAAAAAAAAAAAAAmAIAAGRycy9k&#10;b3ducmV2LnhtbFBLBQYAAAAABAAEAPUAAACJAwAAAAA=&#10;" path="m2,l,,,30r2,l2,e" filled="f" stroked="f">
                    <v:path arrowok="t" o:connecttype="custom" o:connectlocs="2,2344;0,2344;0,2374;2,2374;2,2344" o:connectangles="0,0,0,0,0"/>
                  </v:shape>
                </v:group>
                <v:group id="Group 3824" o:spid="_x0000_s1460" style="position:absolute;left:9286;top:2344;width:2;height:30" coordorigin="928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4cHJ8cAAADe&#10;AAAADwAAAAAAAAAAAAAAAACqAgAAZHJzL2Rvd25yZXYueG1sUEsFBgAAAAAEAAQA+gAAAJ4DAAAA&#10;AA==&#10;">
                  <v:shape id="Freeform 3825" o:spid="_x0000_s1461" style="position:absolute;left:928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UXesQA&#10;AADeAAAADwAAAGRycy9kb3ducmV2LnhtbERPS2vCQBC+F/oflin0Vjc+EI2u0oqVHurBKJ7H7JgN&#10;ZmdDdhPjv+8WCr3Nx/ec5bq3leio8aVjBcNBAoI4d7rkQsHp+Pk2A+EDssbKMSl4kIf16vlpial2&#10;dz5Ql4VCxBD2KSowIdSplD43ZNEPXE0cuatrLIYIm0LqBu8x3FZylCRTabHk2GCwpo2h/Ja1VoE0&#10;5+6yrd2uTyYf35N2n7U33Cj1+tK/L0AE6sO/+M/9peP86Wg8h9934g1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FF3rEAAAA3gAAAA8AAAAAAAAAAAAAAAAAmAIAAGRycy9k&#10;b3ducmV2LnhtbFBLBQYAAAAABAAEAPUAAACJAwAAAAA=&#10;" path="m1,l,,,30r1,l1,e" filled="f" stroked="f">
                    <v:path arrowok="t" o:connecttype="custom" o:connectlocs="1,2344;0,2344;0,2374;1,2374;1,2344" o:connectangles="0,0,0,0,0"/>
                  </v:shape>
                </v:group>
                <v:group id="Group 3826" o:spid="_x0000_s1462" style="position:absolute;left:9112;top:2344;width:2;height:30" coordorigin="911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n3eFzIAAAA&#10;3gAAAA8AAAAAAAAAAAAAAAAAqgIAAGRycy9kb3ducmV2LnhtbFBLBQYAAAAABAAEAPoAAACfAwAA&#10;AAA=&#10;">
                  <v:shape id="Freeform 3827" o:spid="_x0000_s1463" style="position:absolute;left:911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VoAcMA&#10;AADeAAAADwAAAGRycy9kb3ducmV2LnhtbERPTWvCQBC9F/wPywje6kYJUqKrqKh4aA9Ni+cxO2aD&#10;2dmQ3cT477uFQm/zeJ+z2gy2Fj21vnKsYDZNQBAXTldcKvj+Or6+gfABWWPtmBQ8ycNmPXpZYabd&#10;gz+pz0MpYgj7DBWYEJpMSl8YsuinriGO3M21FkOEbSl1i48Ybms5T5KFtFhxbDDY0N5Qcc87q0Ca&#10;S389NO40JOnuPe0+8u6Oe6Um42G7BBFoCP/iP/dZx/mLeTqD33fiD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VoAcMAAADeAAAADwAAAAAAAAAAAAAAAACYAgAAZHJzL2Rv&#10;d25yZXYueG1sUEsFBgAAAAAEAAQA9QAAAIgDAAAAAA==&#10;" path="m2,l,,,30r2,l2,e" filled="f" stroked="f">
                    <v:path arrowok="t" o:connecttype="custom" o:connectlocs="2,2344;0,2344;0,2374;2,2374;2,2344" o:connectangles="0,0,0,0,0"/>
                  </v:shape>
                  <v:shape id="Picture 3828" o:spid="_x0000_s1464" type="#_x0000_t75" style="position:absolute;left:9284;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HkdjFAAAA3gAAAA8AAABkcnMvZG93bnJldi54bWxET0trwkAQvgv9D8sUvNVNF5ESXUMjCAUv&#10;1kfpcciOSUh2Ns2uGv313ULB23x8z1lkg23FhXpfO9bwOklAEBfO1FxqOOzXL28gfEA22DomDTfy&#10;kC2fRgtMjbvyJ112oRQxhH2KGqoQulRKX1Rk0U9cRxy5k+sthgj7UpoerzHctlIlyUxarDk2VNjR&#10;qqKi2Z2thp+tSvbdxt6/t6ugjl9NXjbrXOvx8/A+BxFoCA/xv/vDxPkzNVXw9068QS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B5HYxQAAAN4AAAAPAAAAAAAAAAAAAAAA&#10;AJ8CAABkcnMvZG93bnJldi54bWxQSwUGAAAAAAQABAD3AAAAkQMAAAAA&#10;">
                    <v:imagedata r:id="rId952" o:title=""/>
                  </v:shape>
                  <v:shape id="Picture 3829" o:spid="_x0000_s1465" type="#_x0000_t75" style="position:absolute;left:9114;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WdIfGAAAA3gAAAA8AAABkcnMvZG93bnJldi54bWxET99rwjAQfh/sfwg32MvQdJ2IdEYZgzEZ&#10;Q5wV9fFobklZcylNpnV/vRGEvd3H9/Om89414kBdqD0reBxmIIgrr2s2Cjbl22ACIkRkjY1nUnCi&#10;APPZ7c0UC+2P/EWHdTQihXAoUIGNsS2kDJUlh2HoW+LEffvOYUywM1J3eEzhrpF5lo2lw5pTg8WW&#10;Xi1VP+tfp8CV1WL5sdye/uihfM931pj950qp+7v+5RlEpD7+i6/uhU7zx/noCS7vpBvk7Aw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pZ0h8YAAADeAAAADwAAAAAAAAAAAAAA&#10;AACfAgAAZHJzL2Rvd25yZXYueG1sUEsFBgAAAAAEAAQA9wAAAJIDAAAAAA==&#10;">
                    <v:imagedata r:id="rId953" o:title=""/>
                  </v:shape>
                </v:group>
                <v:group id="Group 3830" o:spid="_x0000_s1466" style="position:absolute;left:9282;top:2344;width:2;height:30" coordorigin="928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sx+X8QAAADeAAAADwAAAGRycy9kb3ducmV2LnhtbERPS4vCMBC+C/sfwizs&#10;TdO6Kks1ioi7eBDBByzehmZsi82kNLGt/94Igrf5+J4zW3SmFA3VrrCsIB5EIIhTqwvOFJyOv/0f&#10;EM4jaywtk4I7OVjMP3ozTLRteU/NwWcihLBLUEHufZVI6dKcDLqBrYgDd7G1QR9gnUldYxvCTSmH&#10;UTSRBgsODTlWtMopvR5uRsFfi+3yO1432+tldT8fx7v/bUxKfX12yykIT51/i1/ujQ7zJ8PR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sx+X8QAAADeAAAA&#10;DwAAAAAAAAAAAAAAAACqAgAAZHJzL2Rvd25yZXYueG1sUEsFBgAAAAAEAAQA+gAAAJsDAAAAAA==&#10;">
                  <v:shape id="Freeform 3831" o:spid="_x0000_s1467" style="position:absolute;left:928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5uAsQA&#10;AADeAAAADwAAAGRycy9kb3ducmV2LnhtbERPTWvCQBC9F/wPywi96aYSpURXaaUtHvTQKJ6n2Wk2&#10;mJ0N2U1M/70rCL3N433OajPYWvTU+sqxgpdpAoK4cLriUsHp+Dl5BeEDssbaMSn4Iw+b9ehphZl2&#10;V/6mPg+liCHsM1RgQmgyKX1hyKKfuoY4cr+utRgibEupW7zGcFvLWZIspMWKY4PBhraGikveWQXS&#10;nPufj8Z9DUn6vk+7Q95dcKvU83h4W4IINIR/8cO903H+YpbO4f5OvEG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ObgLEAAAA3gAAAA8AAAAAAAAAAAAAAAAAmAIAAGRycy9k&#10;b3ducmV2LnhtbFBLBQYAAAAABAAEAPUAAACJAwAAAAA=&#10;" path="m2,l,,,30r2,l2,e" filled="f" stroked="f">
                    <v:path arrowok="t" o:connecttype="custom" o:connectlocs="2,2344;0,2344;0,2374;2,2374;2,2344" o:connectangles="0,0,0,0,0"/>
                  </v:shape>
                </v:group>
                <v:group id="Group 3832" o:spid="_x0000_s1468" style="position:absolute;left:9116;top:2344;width:2;height:30" coordorigin="911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VJFs8QAAADeAAAADwAAAGRycy9kb3ducmV2LnhtbERPTWvCQBC9F/wPywi9&#10;1U1sDRJdRUTFgwhVQbwN2TEJZmdDdk3iv+8WCr3N433OfNmbSrTUuNKygngUgSDOrC45V3A5bz+m&#10;IJxH1lhZJgUvcrBcDN7mmGrb8Te1J5+LEMIuRQWF93UqpcsKMuhGtiYO3N02Bn2ATS51g10IN5Uc&#10;R1EiDZYcGgqsaV1Q9jg9jYJdh93qM960h8d9/bqdJ8frISal3of9agbCU+//xX/uvQ7zk/FX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VJFs8QAAADeAAAA&#10;DwAAAAAAAAAAAAAAAACqAgAAZHJzL2Rvd25yZXYueG1sUEsFBgAAAAAEAAQA+gAAAJsDAAAAAA==&#10;">
                  <v:shape id="Freeform 3833" o:spid="_x0000_s1469" style="position:absolute;left:911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BV7sQA&#10;AADeAAAADwAAAGRycy9kb3ducmV2LnhtbERPTWvCQBC9C/6HZYTedFMJWqKrtNKWHvTQKJ6n2Wk2&#10;mJ0N2U1M/31XELzN433OejvYWvTU+sqxgudZAoK4cLriUsHp+DF9AeEDssbaMSn4Iw/bzXi0xky7&#10;K39Tn4dSxBD2GSowITSZlL4wZNHPXEMcuV/XWgwRtqXULV5juK3lPEkW0mLFscFgQztDxSXvrAJp&#10;zv3Pe+M+hyR926fdIe8uuFPqaTK8rkAEGsJDfHd/6Th/MU+XcHsn3i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QVe7EAAAA3gAAAA8AAAAAAAAAAAAAAAAAmAIAAGRycy9k&#10;b3ducmV2LnhtbFBLBQYAAAAABAAEAPUAAACJAwAAAAA=&#10;" path="m1,l,,,30r1,l1,e" filled="f" stroked="f">
                    <v:path arrowok="t" o:connecttype="custom" o:connectlocs="1,2344;0,2344;0,2374;1,2374;1,2344" o:connectangles="0,0,0,0,0"/>
                  </v:shape>
                </v:group>
                <v:group id="Group 3834" o:spid="_x0000_s1470" style="position:absolute;left:9280;top:2344;width:2;height:30" coordorigin="9280,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eBdFrIAAAA&#10;3gAAAA8AAAAAAAAAAAAAAAAAqgIAAGRycy9kb3ducmV2LnhtbFBLBQYAAAAABAAEAPoAAACfAwAA&#10;AAA=&#10;">
                  <v:shape id="Freeform 3835" o:spid="_x0000_s1471" style="position:absolute;left:9280;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NkB8QA&#10;AADeAAAADwAAAGRycy9kb3ducmV2LnhtbERPTWvCQBC9C/6HZYTedFMJYqOrtNKWHvTQKJ6n2Wk2&#10;mJ0N2U1M/31XELzN433OejvYWvTU+sqxgudZAoK4cLriUsHp+DFdgvABWWPtmBT8kYftZjxaY6bd&#10;lb+pz0MpYgj7DBWYEJpMSl8YsuhnriGO3K9rLYYI21LqFq8x3NZyniQLabHi2GCwoZ2h4pJ3VoE0&#10;5/7nvXGfQ5K+7dPukHcX3Cn1NBleVyACDeEhvru/dJy/mKcvcHsn3i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DZAfEAAAA3gAAAA8AAAAAAAAAAAAAAAAAmAIAAGRycy9k&#10;b3ducmV2LnhtbFBLBQYAAAAABAAEAPUAAACJAwAAAAA=&#10;" path="m2,l,,,30r2,l2,e" filled="f" stroked="f">
                    <v:path arrowok="t" o:connecttype="custom" o:connectlocs="2,2344;0,2344;0,2374;2,2374;2,2344" o:connectangles="0,0,0,0,0"/>
                  </v:shape>
                </v:group>
                <v:group id="Group 3836" o:spid="_x0000_s1472" style="position:absolute;left:9117;top:2344;width:2;height:30" coordorigin="911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wu7oHIAAAA&#10;3gAAAA8AAAAAAAAAAAAAAAAAqgIAAGRycy9kb3ducmV2LnhtbFBLBQYAAAAABAAEAPoAAACfAwAA&#10;AAA=&#10;">
                  <v:shape id="Freeform 3837" o:spid="_x0000_s1473" style="position:absolute;left:911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z+3MQA&#10;AADeAAAADwAAAGRycy9kb3ducmV2LnhtbERPTWvCQBC9C/0PyxS81Y1iRaKrVNHSgz0YS89jdpoN&#10;ZmdDdhPTf+8Kgrd5vM9ZrntbiY4aXzpWMB4lIIhzp0suFPyc9m9zED4ga6wck4J/8rBevQyWmGp3&#10;5SN1WShEDGGfogITQp1K6XNDFv3I1cSR+3ONxRBhU0jd4DWG20pOkmQmLZYcGwzWtDWUX7LWKpDm&#10;tzvvavfZJ9PNYdp+Z+0Ft0oNX/uPBYhAfXiKH+4vHefPJu9juL8Tb5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s/tzEAAAA3gAAAA8AAAAAAAAAAAAAAAAAmAIAAGRycy9k&#10;b3ducmV2LnhtbFBLBQYAAAAABAAEAPUAAACJAwAAAAA=&#10;" path="m2,l,,,30r2,l2,e" filled="f" stroked="f">
                    <v:path arrowok="t" o:connecttype="custom" o:connectlocs="2,2344;0,2344;0,2374;2,2374;2,2344" o:connectangles="0,0,0,0,0"/>
                  </v:shape>
                </v:group>
                <v:group id="Group 3838" o:spid="_x0000_s1474" style="position:absolute;left:9278;top:2344;width:2;height:30" coordorigin="9278,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7DVbcQAAADeAAAADwAAAGRycy9kb3ducmV2LnhtbERPTYvCMBC9L/gfwgje&#10;1rQVZalGEXHFgwirC+JtaMa22ExKk23rvzeCsLd5vM9ZrHpTiZYaV1pWEI8jEMSZ1SXnCn7P359f&#10;IJxH1lhZJgUPcrBaDj4WmGrb8Q+1J5+LEMIuRQWF93UqpcsKMujGtiYO3M02Bn2ATS51g10IN5VM&#10;omgmDZYcGgqsaVNQdj/9GQW7Drv1JN62h/tt87iep8fLISalRsN+PQfhqff/4rd7r8P8WTJN4PV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7DVbcQAAADeAAAA&#10;DwAAAAAAAAAAAAAAAACqAgAAZHJzL2Rvd25yZXYueG1sUEsFBgAAAAAEAAQA+gAAAJsDAAAAAA==&#10;">
                  <v:shape id="Freeform 3839" o:spid="_x0000_s1475" style="position:absolute;left:9278;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LFMMQA&#10;AADeAAAADwAAAGRycy9kb3ducmV2LnhtbERPS2vCQBC+F/wPywje6sZHRaKrWGlLD/VgFM9jdswG&#10;s7Mhu4npv+8WCr3Nx/ec9ba3leio8aVjBZNxAoI4d7rkQsH59P68BOEDssbKMSn4Jg/bzeBpjal2&#10;Dz5Sl4VCxBD2KSowIdSplD43ZNGPXU0cuZtrLIYIm0LqBh8x3FZymiQLabHk2GCwpr2h/J61VoE0&#10;l+76VruPPpm/fs3bQ9beca/UaNjvViAC9eFf/Of+1HH+Yvoyg9934g1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yxTDEAAAA3gAAAA8AAAAAAAAAAAAAAAAAmAIAAGRycy9k&#10;b3ducmV2LnhtbFBLBQYAAAAABAAEAPUAAACJAwAAAAA=&#10;" path="m2,l,,,30r2,l2,e" filled="f" stroked="f">
                    <v:path arrowok="t" o:connecttype="custom" o:connectlocs="2,2344;0,2344;0,2374;2,2374;2,2344" o:connectangles="0,0,0,0,0"/>
                  </v:shape>
                </v:group>
                <v:group id="Group 3840" o:spid="_x0000_s1476" style="position:absolute;left:9119;top:2344;width:2;height:30" coordorigin="911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xXogsQAAADeAAAADwAAAGRycy9kb3ducmV2LnhtbERPS4vCMBC+L/gfwgh7&#10;W9O6KlKNIrK7eBDBB4i3oRnbYjMpTbat/94Igrf5+J4zX3amFA3VrrCsIB5EIIhTqwvOFJyOv19T&#10;EM4jaywtk4I7OVgueh9zTLRteU/NwWcihLBLUEHufZVI6dKcDLqBrYgDd7W1QR9gnUldYxvCTSmH&#10;UTSRBgsODTlWtM4pvR3+jYK/FtvVd/zTbG/X9f1yHO/O25iU+ux3qxkIT51/i1/ujQ7zJ8PxC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xXogsQAAADeAAAA&#10;DwAAAAAAAAAAAAAAAACqAgAAZHJzL2Rvd25yZXYueG1sUEsFBgAAAAAEAAQA+gAAAJsDAAAAAA==&#10;">
                  <v:shape id="Freeform 3841" o:spid="_x0000_s1477" style="position:absolute;left:911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f438QA&#10;AADeAAAADwAAAGRycy9kb3ducmV2LnhtbERPTWvCQBC9F/wPywje6kZRkegqKq300B6M4nnMjtlg&#10;djZkNzH9991Cobd5vM9Zb3tbiY4aXzpWMBknIIhzp0suFFzO769LED4ga6wck4Jv8rDdDF7WmGr3&#10;5BN1WShEDGGfogITQp1K6XNDFv3Y1cSRu7vGYoiwKaRu8BnDbSWnSbKQFkuODQZrOhjKH1lrFUhz&#10;7W5vtTv2yWz/OWu/svaBB6VGw363AhGoD//iP/eHjvMX0/kcft+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X+N/EAAAA3gAAAA8AAAAAAAAAAAAAAAAAmAIAAGRycy9k&#10;b3ducmV2LnhtbFBLBQYAAAAABAAEAPUAAACJAwAAAAA=&#10;" path="m2,l,,,30r2,l2,e" filled="f" stroked="f">
                    <v:path arrowok="t" o:connecttype="custom" o:connectlocs="2,2344;0,2344;0,2374;2,2374;2,2344" o:connectangles="0,0,0,0,0"/>
                  </v:shape>
                </v:group>
                <v:group id="Group 3842" o:spid="_x0000_s1478" style="position:absolute;left:9277;top:2344;width:2;height:30" coordorigin="927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vTbsQAAADeAAAADwAAAGRycy9kb3ducmV2LnhtbERPTYvCMBC9L/gfwgje&#10;1rSKZalGEXHFgwirC+JtaMa22ExKk23rvzeCsLd5vM9ZrHpTiZYaV1pWEI8jEMSZ1SXnCn7P359f&#10;IJxH1lhZJgUPcrBaDj4WmGrb8Q+1J5+LEMIuRQWF93UqpcsKMujGtiYO3M02Bn2ATS51g10IN5Wc&#10;RFEiDZYcGgqsaVNQdj/9GQW7Drv1NN62h/tt87ieZ8fLISalRsN+PQfhqff/4rd7r8P8ZDJL4PV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vTbsQAAADeAAAA&#10;DwAAAAAAAAAAAAAAAACqAgAAZHJzL2Rvd25yZXYueG1sUEsFBgAAAAAEAAQA+gAAAJsDAAAAAA==&#10;">
                  <v:shape id="Freeform 3843" o:spid="_x0000_s1479" style="position:absolute;left:927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nDM8QA&#10;AADeAAAADwAAAGRycy9kb3ducmV2LnhtbERPTWvCQBC9F/oflin0phvFqkRXaaUtHurBKJ7H7JgN&#10;ZmdDdhPTf+8WhN7m8T5nue5tJTpqfOlYwWiYgCDOnS65UHA8fA3mIHxA1lg5JgW/5GG9en5aYqrd&#10;jffUZaEQMYR9igpMCHUqpc8NWfRDVxNH7uIaiyHCppC6wVsMt5UcJ8lUWiw5NhisaWMov2atVSDN&#10;qTt/1u67TyYfP5N2l7VX3Cj1+tK/L0AE6sO/+OHe6jh/On6bwd878Qa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JwzPEAAAA3gAAAA8AAAAAAAAAAAAAAAAAmAIAAGRycy9k&#10;b3ducmV2LnhtbFBLBQYAAAAABAAEAPUAAACJAwAAAAA=&#10;" path="m1,l,,,30r1,l1,e" filled="f" stroked="f">
                    <v:path arrowok="t" o:connecttype="custom" o:connectlocs="1,2344;0,2344;0,2374;1,2374;1,2344" o:connectangles="0,0,0,0,0"/>
                  </v:shape>
                  <v:shape id="Picture 3844" o:spid="_x0000_s1480" type="#_x0000_t75" style="position:absolute;left:9121;top:2344;width:15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n5Y3HAAAA3gAAAA8AAABkcnMvZG93bnJldi54bWxEj0FLAzEQhe+C/yGM4KXYrIsusjYtIhZE&#10;8GArnsfNdBPcTLabmK7/3jkI3mZ4b977ZrWZw6AKTclHNnC9rEARd9F67g2877dXd6BSRrY4RCYD&#10;P5Rgsz4/W2Fr44nfqOxyrySEU4sGXM5jq3XqHAVMyzgSi3aIU8As69RrO+FJwsOg66pqdEDP0uBw&#10;pEdH3dfuOxg41NujW9z07vO4eCmlvPqnj8Ybc3kxP9yDyjTnf/Pf9bMV/Ka+FV55R2b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0n5Y3HAAAA3gAAAA8AAAAAAAAAAAAA&#10;AAAAnwIAAGRycy9kb3ducmV2LnhtbFBLBQYAAAAABAAEAPcAAACTAwAAAAA=&#10;">
                    <v:imagedata r:id="rId954" o:title=""/>
                  </v:shape>
                  <v:shape id="Picture 3845" o:spid="_x0000_s1481" type="#_x0000_t75" style="position:absolute;left:9123;top:2344;width:15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5Bf7EAAAA3gAAAA8AAABkcnMvZG93bnJldi54bWxET99LwzAQfhf2P4Qb+CIutcOhddkYDkEQ&#10;B+vGno/mbIq9S2niFv97Iwi+3cf385brxL060xg6LwbuZgUoksbbTloDx8PL7QOoEFEs9l7IwDcF&#10;WK8mV0usrL/Ins51bFUOkVChARfjUGkdGkeMYeYHksx9+JExZji22o54yeHc67IoFpqxk9zgcKBn&#10;R81n/cUGUqrfuNw65nc9387rm7g7bawx19O0eQIVKcV/8Z/71eb5i/L+EX7fyTfo1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5Bf7EAAAA3gAAAA8AAAAAAAAAAAAAAAAA&#10;nwIAAGRycy9kb3ducmV2LnhtbFBLBQYAAAAABAAEAPcAAACQAwAAAAA=&#10;">
                    <v:imagedata r:id="rId596" o:title=""/>
                  </v:shape>
                  <v:shape id="Picture 3846" o:spid="_x0000_s1482" type="#_x0000_t75" style="position:absolute;left:9125;top:2344;width:14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Zt7FAAAA3gAAAA8AAABkcnMvZG93bnJldi54bWxEj0FLxEAMhe+C/2GI4EXcqV0oUnd2WVwE&#10;QRSs4jl0YqfYZEpn3B3/vTkI3hLy8t77NrvCkznSksYoDm5WFRiSPvpRBgfvbw/Xt2BSRvE4RSEH&#10;P5Rgtz0/22Dr40le6djlwaiJpBYdhJzn1trUB2JMqziT6O0zLoxZ12WwfsGTmvNk66pqLOMomhBw&#10;pvtA/Vf3zQ5K6Z64PgTmZ7s+rLur/PKx985dXpT9HZhMJf+L/74fvdZv6kYBFEdnsN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2bexQAAAN4AAAAPAAAAAAAAAAAAAAAA&#10;AJ8CAABkcnMvZG93bnJldi54bWxQSwUGAAAAAAQABAD3AAAAkQMAAAAA&#10;">
                    <v:imagedata r:id="rId596" o:title=""/>
                  </v:shape>
                  <v:shape id="Picture 3847" o:spid="_x0000_s1483" type="#_x0000_t75" style="position:absolute;left:9126;top:2344;width:14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zJyLFAAAA3gAAAA8AAABkcnMvZG93bnJldi54bWxEj9FqAjEQRd8L/Ycwhb7VRKGrrEYRQRD0&#10;peoHjJvpZutmsm7i7vr3TaHg2wz3zj13FqvB1aKjNlSeNYxHCgRx4U3FpYbzafsxAxEissHaM2l4&#10;UIDV8vVlgbnxPX9Rd4ylSCEcctRgY2xyKUNhyWEY+YY4ad++dRjT2pbStNincFfLiVKZdFhxIlhs&#10;aGOpuB7vLnEvZN2hXx8en9Mfxf66V7duqvX727Ceg4g0xKf5/3pnUv1sko3h7500g1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MycixQAAAN4AAAAPAAAAAAAAAAAAAAAA&#10;AJ8CAABkcnMvZG93bnJldi54bWxQSwUGAAAAAAQABAD3AAAAkQMAAAAA&#10;">
                    <v:imagedata r:id="rId597" o:title=""/>
                  </v:shape>
                  <v:shape id="Picture 3848" o:spid="_x0000_s1484" type="#_x0000_t75" style="position:absolute;left:9128;top:2344;width:14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huVXFAAAA3gAAAA8AAABkcnMvZG93bnJldi54bWxEj9FqwkAQRd8L/YdlCr7VXQPGkrqKFARB&#10;X7R+wDQ7zUazs2l2TeLfu4VC32a4d+65s1yPrhE9daH2rGE2VSCIS29qrjScP7evbyBCRDbYeCYN&#10;dwqwXj0/LbEwfuAj9adYiRTCoUANNsa2kDKUlhyGqW+Jk/btO4cxrV0lTYdDCneNzJTKpcOaE8Fi&#10;Sx+Wyuvp5hL3i6w7DJvDfb64KPbXvfrpF1pPXsbNO4hIY/w3/13vTKqfZ3kGv++kGeTq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4blVxQAAAN4AAAAPAAAAAAAAAAAAAAAA&#10;AJ8CAABkcnMvZG93bnJldi54bWxQSwUGAAAAAAQABAD3AAAAkQMAAAAA&#10;">
                    <v:imagedata r:id="rId597" o:title=""/>
                  </v:shape>
                  <v:shape id="Picture 3849" o:spid="_x0000_s1485" type="#_x0000_t75" style="position:absolute;left:9130;top:2344;width:13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HM7GAAAA3gAAAA8AAABkcnMvZG93bnJldi54bWxEj81qwzAQhO+BvIPYQG+J1JTaxY0SQqBQ&#10;aC75eYCttbXcWCvHUm3n7atAobddZna+2dVmdI3oqQu1Zw2PCwWCuPSm5krD+fQ2fwERIrLBxjNp&#10;uFGAzXo6WWFh/MAH6o+xEimEQ4EabIxtIWUoLTkMC98SJ+3Ldw5jWrtKmg6HFO4auVQqkw5rTgSL&#10;Le0slZfjj0vcT7JuP2z3t+f8W7G/fKhrn2v9MBu3ryAijfHf/Hf9blL9bJk9wf2dNIN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60czsYAAADeAAAADwAAAAAAAAAAAAAA&#10;AACfAgAAZHJzL2Rvd25yZXYueG1sUEsFBgAAAAAEAAQA9wAAAJIDAAAAAA==&#10;">
                    <v:imagedata r:id="rId597" o:title=""/>
                  </v:shape>
                  <v:shape id="Picture 3850" o:spid="_x0000_s1486" type="#_x0000_t75" style="position:absolute;left:9132;top:2344;width:13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EhLrGAAAA3gAAAA8AAABkcnMvZG93bnJldi54bWxEj81qwzAQhO+BvIPYQG+J1NDaxY0SQqBQ&#10;aC75eYCttbXcWCvHUm3n7atAobddZna+2dVmdI3oqQu1Zw2PCwWCuPSm5krD+fQ2fwERIrLBxjNp&#10;uFGAzXo6WWFh/MAH6o+xEimEQ4EabIxtIWUoLTkMC98SJ+3Ldw5jWrtKmg6HFO4auVQqkw5rTgSL&#10;Le0slZfjj0vcT7JuP2z3t+f8W7G/fKhrn2v9MBu3ryAijfHf/Hf9blL9bJk9wf2dNIN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ESEusYAAADeAAAADwAAAAAAAAAAAAAA&#10;AACfAgAAZHJzL2Rvd25yZXYueG1sUEsFBgAAAAAEAAQA9wAAAJIDAAAAAA==&#10;">
                    <v:imagedata r:id="rId597" o:title=""/>
                  </v:shape>
                  <v:shape id="Picture 3851" o:spid="_x0000_s1487" type="#_x0000_t75" style="position:absolute;left:9134;top:2344;width:13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k9gjFAAAA3gAAAA8AAABkcnMvZG93bnJldi54bWxET01rwkAQvRf8D8sI3upGobGNrlILBcGD&#10;GJXibcxOk9TsbMiuJv57VxB6m8f7nNmiM5W4UuNKywpGwwgEcWZ1ybmC/e779R2E88gaK8uk4EYO&#10;FvPeywwTbVve0jX1uQgh7BJUUHhfJ1K6rCCDbmhr4sD92sagD7DJpW6wDeGmkuMoiqXBkkNDgTV9&#10;FZSd04tRICe7v+PP8mN5aDcnuefD6ZauJ0oN+t3nFISnzv+Ln+6VDvPjcfwGj3fCDXJ+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5PYIxQAAAN4AAAAPAAAAAAAAAAAAAAAA&#10;AJ8CAABkcnMvZG93bnJldi54bWxQSwUGAAAAAAQABAD3AAAAkQMAAAAA&#10;">
                    <v:imagedata r:id="rId598" o:title=""/>
                  </v:shape>
                  <v:shape id="Picture 3852" o:spid="_x0000_s1488" type="#_x0000_t75" style="position:absolute;left:9136;top:2344;width:12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Rz6THAAAA3gAAAA8AAABkcnMvZG93bnJldi54bWxEj09rAjEQxe8Fv0MYwVvNamWR1SgiFZT2&#10;4h/wOmzG3dXNZE2ibv30TaHgbYb35v3eTOetqcWdnK8sKxj0ExDEudUVFwoO+9X7GIQPyBpry6Tg&#10;hzzMZ523KWbaPnhL910oRAxhn6GCMoQmk9LnJRn0fdsQR+1kncEQV1dI7fARw00th0mSSoMVR0KJ&#10;DS1Lyi+7m4ncLzf6XH2sF9etPW4O7nz+Xt6eSvW67WICIlAbXub/67WO9dNhmsLfO3EGOfs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SRz6THAAAA3gAAAA8AAAAAAAAAAAAA&#10;AAAAnwIAAGRycy9kb3ducmV2LnhtbFBLBQYAAAAABAAEAPcAAACTAwAAAAA=&#10;">
                    <v:imagedata r:id="rId599" o:title=""/>
                  </v:shape>
                  <v:shape id="Picture 3853" o:spid="_x0000_s1489" type="#_x0000_t75" style="position:absolute;left:9137;top:2344;width:12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daj/HAAAA3gAAAA8AAABkcnMvZG93bnJldi54bWxEj0FrAjEQhe9C/0OYQm+arZWtbI0ioqDY&#10;i1bwOmymu2s3kzWJuvrrG0HwNsN78743o0lranEm5yvLCt57CQji3OqKCwW7n0V3CMIHZI21ZVJw&#10;JQ+T8UtnhJm2F97QeRsKEUPYZ6igDKHJpPR5SQZ9zzbEUfu1zmCIqyukdniJ4aaW/SRJpcGKI6HE&#10;hmYl5X/bk4nctRvMFx/L6XFj96udOxy+Z6ebUm+v7fQLRKA2PM2P66WO9dN++gn3d+IMcvw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vdaj/HAAAA3gAAAA8AAAAAAAAAAAAA&#10;AAAAnwIAAGRycy9kb3ducmV2LnhtbFBLBQYAAAAABAAEAPcAAACTAwAAAAA=&#10;">
                    <v:imagedata r:id="rId599" o:title=""/>
                  </v:shape>
                  <v:shape id="Picture 3854" o:spid="_x0000_s1490" type="#_x0000_t75" style="position:absolute;left:9139;top:2344;width:11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C/k3HAAAA3gAAAA8AAABkcnMvZG93bnJldi54bWxEj01rwkAQhu8F/8MyQm91U1uCRFcRUbC0&#10;F63gdciOSWx2Nu6umvbXdw6F3maY9+OZ2aJ3rbpRiI1nA8+jDBRx6W3DlYHD5+ZpAiomZIutZzLw&#10;TREW88HDDAvr77yj2z5VSkI4FmigTqkrtI5lTQ7jyHfEcjv54DDJGiptA94l3LV6nGW5dtiwNNTY&#10;0aqm8mt/ddL7Hl7Xm5ft8rLzx7dDOJ8/VtcfYx6H/XIKKlGf/sV/7q0V/HycC6+8IzPo+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pC/k3HAAAA3gAAAA8AAAAAAAAAAAAA&#10;AAAAnwIAAGRycy9kb3ducmV2LnhtbFBLBQYAAAAABAAEAPcAAACTAwAAAAA=&#10;">
                    <v:imagedata r:id="rId599" o:title=""/>
                  </v:shape>
                  <v:shape id="Picture 3855" o:spid="_x0000_s1491" type="#_x0000_t75" style="position:absolute;left:9141;top:2344;width:11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OW9bHAAAA3gAAAA8AAABkcnMvZG93bnJldi54bWxEj0FrAjEQhe9C/0OYQm+arZWlbo0ioqDY&#10;i1bwOmymu2s3kzWJuvrrG0HwNsN78743o0lranEm5yvLCt57CQji3OqKCwW7n0X3E4QPyBpry6Tg&#10;Sh4m45fOCDNtL7yh8zYUIoawz1BBGUKTSenzkgz6nm2Io/ZrncEQV1dI7fASw00t+0mSSoMVR0KJ&#10;Dc1Kyv+2JxO5azeYLz6W0+PG7lc7dzh8z043pd5e2+kXiEBteJof10sd66f9dAj3d+IMcvw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UOW9bHAAAA3gAAAA8AAAAAAAAAAAAA&#10;AAAAnwIAAGRycy9kb3ducmV2LnhtbFBLBQYAAAAABAAEAPcAAACTAwAAAAA=&#10;">
                    <v:imagedata r:id="rId599" o:title=""/>
                  </v:shape>
                  <v:shape id="Picture 3856" o:spid="_x0000_s1492" type="#_x0000_t75" style="position:absolute;left:9143;top:2344;width:11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nIrvGAAAA3gAAAA8AAABkcnMvZG93bnJldi54bWxEj0FvwjAMhe+T+A+RkXYbKRxg7QgITZq2&#10;ndCg2tk0pi1tnCrJoPz7+TBpN1t+fu996+3oenWlEFvPBuazDBRx5W3LtYHy+Pb0DComZIu9ZzJw&#10;pwjbzeRhjYX1N/6i6yHVSkw4FmigSWkotI5VQw7jzA/Ecjv74DDJGmptA97E3PV6kWVL7bBlSWhw&#10;oNeGqu7w4wx8Zt9lV5/eT7t9GbpLXub3S5+MeZyOuxdQicb0L/77/rBSf7lYCYDgyAx68w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ciu8YAAADeAAAADwAAAAAAAAAAAAAA&#10;AACfAgAAZHJzL2Rvd25yZXYueG1sUEsFBgAAAAAEAAQA9wAAAJIDAAAAAA==&#10;">
                    <v:imagedata r:id="rId600" o:title=""/>
                  </v:shape>
                  <v:shape id="Picture 3857" o:spid="_x0000_s1493" type="#_x0000_t75" style="position:absolute;left:9145;top:2344;width:10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rhyDDAAAA3gAAAA8AAABkcnMvZG93bnJldi54bWxET02LwjAQvS/4H8II3tZUD7pWo4gg6mlZ&#10;LZ7HZmxrm0lJotZ/vxEW9jaP9zmLVWca8SDnK8sKRsMEBHFudcWFguy0/fwC4QOyxsYyKXiRh9Wy&#10;97HAVNsn/9DjGAoRQ9inqKAMoU2l9HlJBv3QtsSRu1pnMEToCqkdPmO4aeQ4SSbSYMWxocSWNiXl&#10;9fFuFBySc1YXl91l/Z25+jbLZq9bE5Qa9Lv1HESgLvyL/9x7HedPxtMRvN+JN8jl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KuHIMMAAADeAAAADwAAAAAAAAAAAAAAAACf&#10;AgAAZHJzL2Rvd25yZXYueG1sUEsFBgAAAAAEAAQA9wAAAI8DAAAAAA==&#10;">
                    <v:imagedata r:id="rId600" o:title=""/>
                  </v:shape>
                  <v:shape id="Picture 3858" o:spid="_x0000_s1494" type="#_x0000_t75" style="position:absolute;left:9146;top:2344;width:10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1UQfGAAAA3gAAAA8AAABkcnMvZG93bnJldi54bWxET0trAjEQvhf6H8IUvNVs9+BjNUptEcSL&#10;+ED0NmzG3cXNJG6ibv31plDobT6+54ynranFjRpfWVbw0U1AEOdWV1wo2G3n7wMQPiBrrC2Tgh/y&#10;MJ28vowx0/bOa7ptQiFiCPsMFZQhuExKn5dk0HetI47cyTYGQ4RNIXWD9xhuapkmSU8arDg2lOjo&#10;q6T8vLkaBe77MluEpVsdD6vlhQfDx+yx3yrVeWs/RyACteFf/Ode6Di/l/ZT+H0n3iAnT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VRB8YAAADeAAAADwAAAAAAAAAAAAAA&#10;AACfAgAAZHJzL2Rvd25yZXYueG1sUEsFBgAAAAAEAAQA9wAAAJIDAAAAAA==&#10;">
                    <v:imagedata r:id="rId601" o:title=""/>
                  </v:shape>
                  <v:shape id="Picture 3859" o:spid="_x0000_s1495" type="#_x0000_t75" style="position:absolute;left:9148;top:2344;width:10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59JzGAAAA3gAAAA8AAABkcnMvZG93bnJldi54bWxET01rwkAQvRf6H5YReqsbLahNs5GqFMSL&#10;qEXsbciOSTA7u2a3mvrr3UKht3m8z8mmnWnEhVpfW1Yw6CcgiAuray4VfO4+nicgfEDW2FgmBT/k&#10;YZo/PmSYanvlDV22oRQxhH2KCqoQXCqlLyoy6PvWEUfuaFuDIcK2lLrFaww3jRwmyUgarDk2VOho&#10;XlFx2n4bBW5xni3Dyq2/DuvVmSevt9ltv1Pqqde9v4EI1IV/8Z97qeP80XD8Ar/vxBtkf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Ln0nMYAAADeAAAADwAAAAAAAAAAAAAA&#10;AACfAgAAZHJzL2Rvd25yZXYueG1sUEsFBgAAAAAEAAQA9wAAAJIDAAAAAA==&#10;">
                    <v:imagedata r:id="rId601" o:title=""/>
                  </v:shape>
                  <v:shape id="Picture 3860" o:spid="_x0000_s1496" type="#_x0000_t75" style="position:absolute;left:9150;top:2344;width:9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QbOjGAAAA3gAAAA8AAABkcnMvZG93bnJldi54bWxET01rwkAQvRf6H5YReqsbpahNs5GqFMSL&#10;qEXsbciOSTA7u2a3mvrr3UKht3m8z8mmnWnEhVpfW1Yw6CcgiAuray4VfO4+nicgfEDW2FgmBT/k&#10;YZo/PmSYanvlDV22oRQxhH2KCqoQXCqlLyoy6PvWEUfuaFuDIcK2lLrFaww3jRwmyUgarDk2VOho&#10;XlFx2n4bBW5xni3Dyq2/DuvVmSevt9ltv1Pqqde9v4EI1IV/8Z97qeP80XD8Ar/vxBtkf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1Bs6MYAAADeAAAADwAAAAAAAAAAAAAA&#10;AACfAgAAZHJzL2Rvd25yZXYueG1sUEsFBgAAAAAEAAQA9wAAAJIDAAAAAA==&#10;">
                    <v:imagedata r:id="rId601" o:title=""/>
                  </v:shape>
                  <v:shape id="Picture 3861" o:spid="_x0000_s1497" type="#_x0000_t75" style="position:absolute;left:9152;top:2344;width:9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cyXPGAAAA3gAAAA8AAABkcnMvZG93bnJldi54bWxET01rwkAQvRf6H5YReqsbhapNs5GqFMSL&#10;qEXsbciOSTA7u2a3mvrr3UKht3m8z8mmnWnEhVpfW1Yw6CcgiAuray4VfO4+nicgfEDW2FgmBT/k&#10;YZo/PmSYanvlDV22oRQxhH2KCqoQXCqlLyoy6PvWEUfuaFuDIcK2lLrFaww3jRwmyUgarDk2VOho&#10;XlFx2n4bBW5xni3Dyq2/DuvVmSevt9ltv1Pqqde9v4EI1IV/8Z97qeP80XD8Ar/vxBtkf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BzJc8YAAADeAAAADwAAAAAAAAAAAAAA&#10;AACfAgAAZHJzL2Rvd25yZXYueG1sUEsFBgAAAAAEAAQA9wAAAJIDAAAAAA==&#10;">
                    <v:imagedata r:id="rId601" o:title=""/>
                  </v:shape>
                  <v:shape id="Picture 3862" o:spid="_x0000_s1498" type="#_x0000_t75" style="position:absolute;left:9154;top:2344;width:9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wkqjDAAAA3gAAAA8AAABkcnMvZG93bnJldi54bWxET99rwjAQfhf8H8INfNN0FaqrRnGisNd1&#10;E+bb0ZxNsbmUJNPuv18GA9/u4/t56+1gO3EjH1rHCp5nGQji2umWGwWfH8fpEkSIyBo7x6TghwJs&#10;N+PRGkvt7vxOtyo2IoVwKFGBibEvpQy1IYth5nrixF2ctxgT9I3UHu8p3HYyz7JCWmw5NRjsaW+o&#10;vlbfVsHX/uxeTsf5gQ/hFKtl/prV3ig1eRp2KxCRhvgQ/7vfdJpf5IsC/t5JN8j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PCSqMMAAADeAAAADwAAAAAAAAAAAAAAAACf&#10;AgAAZHJzL2Rvd25yZXYueG1sUEsFBgAAAAAEAAQA9wAAAI8DAAAAAA==&#10;">
                    <v:imagedata r:id="rId602" o:title=""/>
                  </v:shape>
                  <v:shape id="Picture 3863" o:spid="_x0000_s1499" type="#_x0000_t75" style="position:absolute;left:9156;top:2344;width:8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TqkLAAAAA3gAAAA8AAABkcnMvZG93bnJldi54bWxET02LwjAQvS/4H8II3tZUD1aqUVRQPHix&#10;iuehGdNiMylNtPXfm4UFb/N4n7Nc97YWL2p95VjBZJyAIC6crtgouF72v3MQPiBrrB2Tgjd5WK8G&#10;P0vMtOv4TK88GBFD2GeooAyhyaT0RUkW/dg1xJG7u9ZiiLA1UrfYxXBby2mSzKTFimNDiQ3tSioe&#10;+dMqCMZt6XTNEb15T27bQ9rt76lSo2G/WYAI1Iev+N991HH+bJqm8PdOvEGuP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lOqQsAAAADeAAAADwAAAAAAAAAAAAAAAACfAgAA&#10;ZHJzL2Rvd25yZXYueG1sUEsFBgAAAAAEAAQA9wAAAIwDAAAAAA==&#10;">
                    <v:imagedata r:id="rId603" o:title=""/>
                  </v:shape>
                  <v:shape id="Picture 3864" o:spid="_x0000_s1500" type="#_x0000_t75" style="position:absolute;left:9157;top:2344;width:8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MPjDEAAAA3gAAAA8AAABkcnMvZG93bnJldi54bWxEj0FvwjAMhe9I+w+RJ+0GKRwoKgQEk0Ac&#10;dllBnK3GpBWNUzUZLf9+PkzazdZ7fu/zZjf6Vj2pj01gA/NZBoq4CrZhZ+B6OU5XoGJCttgGJgMv&#10;irDbvk02WNgw8Dc9y+SUhHAs0ECdUldoHauaPMZZ6IhFu4feY5K1d9r2OEi4b/Uiy5baY8PSUGNH&#10;nzVVj/LHG0guHOjrWiJG95rfDqd8ON5zYz7ex/0aVKIx/Zv/rs9W8JeLXHjlHZlBb3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MPjDEAAAA3gAAAA8AAAAAAAAAAAAAAAAA&#10;nwIAAGRycy9kb3ducmV2LnhtbFBLBQYAAAAABAAEAPcAAACQAwAAAAA=&#10;">
                    <v:imagedata r:id="rId603" o:title=""/>
                  </v:shape>
                  <v:shape id="Picture 3865" o:spid="_x0000_s1501" type="#_x0000_t75" style="position:absolute;left:9159;top:2344;width:7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Am6vBAAAA3gAAAA8AAABkcnMvZG93bnJldi54bWxET02LwjAQvQv7H8IseNNUD9btGkUXFA9e&#10;7JY9D82YFptJabK2/nsjCN7m8T5ntRlsI27U+dqxgtk0AUFcOl2zUVD87idLED4ga2wck4I7edis&#10;P0YrzLTr+Uy3PBgRQ9hnqKAKoc2k9GVFFv3UtcSRu7jOYoiwM1J32Mdw28h5kiykxZpjQ4Ut/VRU&#10;XvN/qyAYt6NTkSN6c5/97Q5pv7+kSo0/h+03iEBDeItf7qOO8xfz9Aue78Qb5P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yAm6vBAAAA3gAAAA8AAAAAAAAAAAAAAAAAnwIA&#10;AGRycy9kb3ducmV2LnhtbFBLBQYAAAAABAAEAPcAAACNAwAAAAA=&#10;">
                    <v:imagedata r:id="rId603" o:title=""/>
                  </v:shape>
                  <v:shape id="Picture 3866" o:spid="_x0000_s1502" type="#_x0000_t75" style="position:absolute;left:9161;top:2344;width:7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vQhHEAAAA3gAAAA8AAABkcnMvZG93bnJldi54bWxEj0FvwjAMhe+T9h8iI+02UjgA6ggIJoF2&#10;4EJBnK3GpNUap2oCLf8eH5C42fLze+9brgffqDt1sQ5sYDLOQBGXwdbsDJxPu+8FqJiQLTaBycCD&#10;IqxXnx9LzG3o+Uj3IjklJhxzNFCl1OZax7Iij3EcWmK5XUPnMcnaOW077MXcN3qaZTPtsWZJqLCl&#10;34rK/+LmDSQXtnQ4F4jRPSaX7X7e765zY75Gw+YHVKIhvcWv7z8r9WfThQAIjsygV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vQhHEAAAA3gAAAA8AAAAAAAAAAAAAAAAA&#10;nwIAAGRycy9kb3ducmV2LnhtbFBLBQYAAAAABAAEAPcAAACQAwAAAAA=&#10;">
                    <v:imagedata r:id="rId603" o:title=""/>
                  </v:shape>
                  <v:shape id="Picture 3867" o:spid="_x0000_s1503" type="#_x0000_t75" style="position:absolute;left:9163;top:2344;width:7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CPUbEAAAA3gAAAA8AAABkcnMvZG93bnJldi54bWxET01rwkAQvQv9D8sUetPdpCghugZpUSo9&#10;1bboccyOSTA7G7Jbjf/eLRR6m8f7nEUx2FZcqPeNYw3JRIEgLp1puNLw9bkeZyB8QDbYOiYNN/JQ&#10;LB9GC8yNu/IHXXahEjGEfY4a6hC6XEpf1mTRT1xHHLmT6y2GCPtKmh6vMdy2MlVqJi02HBtq7Oil&#10;pvK8+7Ea1PT4Hdr9/hmHbfn6rsil2eag9dPjsJqDCDSEf/Gf+83E+bM0S+D3nXiDX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uCPUbEAAAA3gAAAA8AAAAAAAAAAAAAAAAA&#10;nwIAAGRycy9kb3ducmV2LnhtbFBLBQYAAAAABAAEAPcAAACQAwAAAAA=&#10;">
                    <v:imagedata r:id="rId604" o:title=""/>
                  </v:shape>
                  <v:shape id="Picture 3868" o:spid="_x0000_s1504" type="#_x0000_t75" style="position:absolute;left:9165;top:2344;width:6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QozHDAAAA3gAAAA8AAABkcnMvZG93bnJldi54bWxET01rwkAQvRf6H5YpeKu7jSghukppUSqe&#10;tBU9jtkxCWZnQ3ar8d+7guBtHu9zJrPO1uJMra8ca/joKxDEuTMVFxr+fufvKQgfkA3WjknDlTzM&#10;pq8vE8yMu/CazptQiBjCPkMNZQhNJqXPS7Lo+64hjtzRtRZDhG0hTYuXGG5rmSg1khYrjg0lNvRV&#10;Un7a/FsNanjYhnq3G2C3zL9XilySLvZa9966zzGIQF14ih/uHxPnj5I0gfs78QY5v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1CjMcMAAADeAAAADwAAAAAAAAAAAAAAAACf&#10;AgAAZHJzL2Rvd25yZXYueG1sUEsFBgAAAAAEAAQA9wAAAI8DAAAAAA==&#10;">
                    <v:imagedata r:id="rId604" o:title=""/>
                  </v:shape>
                  <v:shape id="Picture 3869" o:spid="_x0000_s1505" type="#_x0000_t75" style="position:absolute;left:9166;top:2344;width:6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n+fPDAAAA3gAAAA8AAABkcnMvZG93bnJldi54bWxET91qwjAUvh/4DuEI3s1UHaVWo4giOByM&#10;qQ9waI5tsTkpSaz17ZeBsLvz8f2e5bo3jejI+dqygsk4AUFcWF1zqeBy3r9nIHxA1thYJgVP8rBe&#10;Dd6WmGv74B/qTqEUMYR9jgqqENpcSl9UZNCPbUscuat1BkOErpTa4SOGm0ZOkySVBmuODRW2tK2o&#10;uJ3uRkFp5xy6r8vHbnfcfrtZmt0+D16p0bDfLEAE6sO/+OU+6Dg/nWYz+Hsn3iB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if588MAAADeAAAADwAAAAAAAAAAAAAAAACf&#10;AgAAZHJzL2Rvd25yZXYueG1sUEsFBgAAAAAEAAQA9wAAAI8DAAAAAA==&#10;">
                    <v:imagedata r:id="rId605" o:title=""/>
                  </v:shape>
                  <v:shape id="Picture 3870" o:spid="_x0000_s1506" type="#_x0000_t75" style="position:absolute;left:9168;top:2344;width:6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OYYfDAAAA3gAAAA8AAABkcnMvZG93bnJldi54bWxET9uKwjAQfV/wH8IIvq2pF0qtRhFlQdmF&#10;ZdUPGJqxLTaTkmRr/XsjLOzbHM51VpveNKIj52vLCibjBARxYXXNpYLL+eM9A+EDssbGMil4kIfN&#10;evC2wlzbO/9QdwqliCHsc1RQhdDmUvqiIoN+bFviyF2tMxgidKXUDu8x3DRymiSpNFhzbKiwpV1F&#10;xe30axSUdsGh+7rM9/vP3bebpdntePBKjYb9dgkiUB/+xX/ug47z02k2h9c78Qa5f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c5hh8MAAADeAAAADwAAAAAAAAAAAAAAAACf&#10;AgAAZHJzL2Rvd25yZXYueG1sUEsFBgAAAAAEAAQA9wAAAI8DAAAAAA==&#10;">
                    <v:imagedata r:id="rId605" o:title=""/>
                  </v:shape>
                  <v:shape id="Picture 3871" o:spid="_x0000_s1507" type="#_x0000_t75" style="position:absolute;left:9170;top:2344;width:5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CxBzEAAAA3gAAAA8AAABkcnMvZG93bnJldi54bWxET91qwjAUvhd8h3CE3Wk6N0utpiLKwLHB&#10;mPMBDs1ZW9qclCTW7u2XwcC78/H9nu1uNJ0YyPnGsoLHRQKCuLS64UrB5etlnoHwAVljZ5kU/JCH&#10;XTGdbDHX9safNJxDJWII+xwV1CH0uZS+rMmgX9ieOHLf1hkMEbpKaoe3GG46uUySVBpsODbU2NOh&#10;prI9X42Cyq45DO+X5+Px7fDhntKsfT15pR5m434DItAY7uJ/90nH+ekyW8HfO/EGWf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aCxBzEAAAA3gAAAA8AAAAAAAAAAAAAAAAA&#10;nwIAAGRycy9kb3ducmV2LnhtbFBLBQYAAAAABAAEAPcAAACQAwAAAAA=&#10;">
                    <v:imagedata r:id="rId605" o:title=""/>
                  </v:shape>
                  <v:shape id="Picture 3872" o:spid="_x0000_s1508" type="#_x0000_t75" style="position:absolute;left:9172;top:2344;width:5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QWmvDAAAA3gAAAA8AAABkcnMvZG93bnJldi54bWxET9uKwjAQfV/wH8IIvq2p7lJqNYooC8ou&#10;iJcPGJqxLTaTksRa/94sLOzbHM51FqveNKIj52vLCibjBARxYXXNpYLL+es9A+EDssbGMil4kofV&#10;cvC2wFzbBx+pO4VSxBD2OSqoQmhzKX1RkUE/ti1x5K7WGQwRulJqh48Ybho5TZJUGqw5NlTY0qai&#10;4na6GwWlnXHofi6f2+335uA+0uy233mlRsN+PQcRqA//4j/3Tsf56TRL4fedeINcv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lBaa8MAAADeAAAADwAAAAAAAAAAAAAAAACf&#10;AgAAZHJzL2Rvd25yZXYueG1sUEsFBgAAAAAEAAQA9wAAAI8DAAAAAA==&#10;">
                    <v:imagedata r:id="rId605" o:title=""/>
                  </v:shape>
                  <v:shape id="Picture 3873" o:spid="_x0000_s1509" type="#_x0000_t75" style="position:absolute;left:9174;top:2344;width:5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dzjzEAAAA3gAAAA8AAABkcnMvZG93bnJldi54bWxETztvwjAQ3iv1P1hXqVtxYEhRwCBEqejU&#10;isfCdsRHHIjPUWxI4NfjSkhs9+l73nja2UpcqPGlYwX9XgKCOHe65ELBdvP9MQThA7LGyjEpuJKH&#10;6eT1ZYyZdi2v6LIOhYgh7DNUYEKoMyl9bsii77maOHIH11gMETaF1A22MdxWcpAkqbRYcmwwWNPc&#10;UH5an62C21/rzTG9Lr7c3izx1yx2dpco9f7WzUYgAnXhKX64f3Scnw6Gn/D/TrxBT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ndzjzEAAAA3gAAAA8AAAAAAAAAAAAAAAAA&#10;nwIAAGRycy9kb3ducmV2LnhtbFBLBQYAAAAABAAEAPcAAACQAwAAAAA=&#10;">
                    <v:imagedata r:id="rId606" o:title=""/>
                  </v:shape>
                  <v:shape id="Picture 3874" o:spid="_x0000_s1510" type="#_x0000_t75" style="position:absolute;left:9175;top:2344;width:4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CWk7GAAAA3gAAAA8AAABkcnMvZG93bnJldi54bWxEj0FvwjAMhe+T9h8iT9ptpONQoY6AEGPa&#10;TpuAXbiZxjSFxqmajJb9enxA4mbrPb/3eToffKPO1MU6sIHXUQaKuAy25srA7/bjZQIqJmSLTWAy&#10;cKEI89njwxQLG3pe03mTKiUhHAs04FJqC61j6chjHIWWWLRD6DwmWbtK2w57CfeNHmdZrj3WLA0O&#10;W1o6Kk+bP2/g/6eP7phfVu9h7z7x2612fpcZ8/w0LN5AJRrS3Xy7/rKCn48nwivvyAx6d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EJaTsYAAADeAAAADwAAAAAAAAAAAAAA&#10;AACfAgAAZHJzL2Rvd25yZXYueG1sUEsFBgAAAAAEAAQA9wAAAJIDAAAAAA==&#10;">
                    <v:imagedata r:id="rId606" o:title=""/>
                  </v:shape>
                  <v:shape id="Picture 3875" o:spid="_x0000_s1511" type="#_x0000_t75" style="position:absolute;left:9176;top:2344;width:4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rGkDFAAAA3gAAAA8AAABkcnMvZG93bnJldi54bWxET01rwkAQvRf6H5Yp9FY3VYgmdQ1RECp4&#10;UXvpbchOk9DsbJrdmOivdwWht3m8z1lmo2nEmTpXW1bwPolAEBdW11wq+Dpt3xYgnEfW2FgmBRdy&#10;kK2en5aYajvwgc5HX4oQwi5FBZX3bSqlKyoy6Ca2JQ7cj+0M+gC7UuoOhxBuGjmNolgarDk0VNjS&#10;pqLi99gbBfNGz3J5Wve7/rpP+C/ZaV1/K/X6MuYfIDyN/l/8cH/qMD+eLhK4vxNukK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qxpAxQAAAN4AAAAPAAAAAAAAAAAAAAAA&#10;AJ8CAABkcnMvZG93bnJldi54bWxQSwUGAAAAAAQABAD3AAAAkQMAAAAA&#10;">
                    <v:imagedata r:id="rId607" o:title=""/>
                  </v:shape>
                  <v:shape id="Picture 3876" o:spid="_x0000_s1512" type="#_x0000_t75" style="position:absolute;left:9178;top:2344;width:4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IJQDGAAAA3gAAAA8AAABkcnMvZG93bnJldi54bWxEj0FrwkAQhe8F/8Mygre6UcE20VVUEBR6&#10;qfbibciOSTA7G7MbTfvrO4dCbzPMm/fet1z3rlYPakPl2cBknIAizr2tuDDwdd6/voMKEdli7ZkM&#10;fFOA9WrwssTM+id/0uMUCyUmHDI0UMbYZFqHvCSHYewbYrldfeswytoW2rb4FHNX62mSzLXDiiWh&#10;xIZ2JeW3U+cMvNV2ttHnbXfsfj5SvqdHa6uLMaNhv1mAitTHf/Hf98FK/fk0FQDBkRn06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0glAMYAAADeAAAADwAAAAAAAAAAAAAA&#10;AACfAgAAZHJzL2Rvd25yZXYueG1sUEsFBgAAAAAEAAQA9wAAAJIDAAAAAA==&#10;">
                    <v:imagedata r:id="rId607" o:title=""/>
                  </v:shape>
                  <v:shape id="Picture 3877" o:spid="_x0000_s1513" type="#_x0000_t75" style="position:absolute;left:9180;top:2344;width:3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EgJvFAAAA3gAAAA8AAABkcnMvZG93bnJldi54bWxET01rwkAQvRf8D8sI3upGhdSkriEtCApe&#10;qr30NmSnSTA7G7Mbk/bXu4WCt3m8z9lko2nEjTpXW1awmEcgiAuray4VfJ53z2sQziNrbCyTgh9y&#10;kG0nTxtMtR34g24nX4oQwi5FBZX3bSqlKyoy6Oa2JQ7ct+0M+gC7UuoOhxBuGrmMolgarDk0VNjS&#10;e0XF5dQbBS+NXuXy/NYf+t9jwtfkoHX9pdRsOuavIDyN/iH+d+91mB8vkwX8vRNukN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BICbxQAAAN4AAAAPAAAAAAAAAAAAAAAA&#10;AJ8CAABkcnMvZG93bnJldi54bWxQSwUGAAAAAAQABAD3AAAAkQMAAAAA&#10;">
                    <v:imagedata r:id="rId607" o:title=""/>
                  </v:shape>
                  <v:shape id="Picture 3878" o:spid="_x0000_s1514" type="#_x0000_t75" style="position:absolute;left:9182;top:2344;width:3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roBvDAAAA3gAAAA8AAABkcnMvZG93bnJldi54bWxET9uKwjAQfV/wH8IIvq2pRUSrUYoiuggL&#10;Xj5gaMa22kxKE2v9e7Mg7NscznUWq85UoqXGlZYVjIYRCOLM6pJzBZfz9nsKwnlkjZVlUvAiB6tl&#10;72uBibZPPlJ78rkIIewSVFB4XydSuqwgg25oa+LAXW1j0AfY5FI3+AzhppJxFE2kwZJDQ4E1rQvK&#10;7qeHUbBrZ69bNL7V53T6s5GH9Pe40Q+lBv0unYPw1Pl/8ce912H+JJ7F8PdOuEEu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uugG8MAAADeAAAADwAAAAAAAAAAAAAAAACf&#10;AgAAZHJzL2Rvd25yZXYueG1sUEsFBgAAAAAEAAQA9wAAAI8DAAAAAA==&#10;">
                    <v:imagedata r:id="rId608" o:title=""/>
                  </v:shape>
                  <v:shape id="Picture 3879" o:spid="_x0000_s1515" type="#_x0000_t75" style="position:absolute;left:9184;top:2344;width:2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nBYDEAAAA3gAAAA8AAABkcnMvZG93bnJldi54bWxET9tqwkAQfS/0H5Yp9K1uaiVo6ipBES0F&#10;wcsHDNlpEpudDdnN7e/dQsG3OZzrLNeDqURHjSstK3ifRCCIM6tLzhVcL7u3OQjnkTVWlknBSA7W&#10;q+enJSba9nyi7uxzEULYJaig8L5OpHRZQQbdxNbEgfuxjUEfYJNL3WAfwk0lp1EUS4Mlh4YCa9oU&#10;lP2eW6Ng3y3GWzS71Zd0/rWV3+nxtNWtUq8vQ/oJwtPgH+J/90GH+fF08QF/74Qb5Oo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nBYDEAAAA3gAAAA8AAAAAAAAAAAAAAAAA&#10;nwIAAGRycy9kb3ducmV2LnhtbFBLBQYAAAAABAAEAPcAAACQAwAAAAA=&#10;">
                    <v:imagedata r:id="rId608" o:title=""/>
                  </v:shape>
                  <v:shape id="Picture 3880" o:spid="_x0000_s1516" type="#_x0000_t75" style="position:absolute;left:9186;top:2344;width:2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t6/bFAAAA3gAAAA8AAABkcnMvZG93bnJldi54bWxET01rwkAQvQv+h2WE3sxGqWJTV1GhVUTU&#10;ag8eh+yYBLOzIbtq2l/vFgre5vE+ZzxtTCluVLvCsoJeFIMgTq0uOFPwffzojkA4j6yxtEwKfsjB&#10;dNJujTHR9s5fdDv4TIQQdgkqyL2vEildmpNBF9mKOHBnWxv0AdaZ1DXeQ7gpZT+Oh9JgwaEhx4oW&#10;OaWXw9UoOF4Gqy1tlnO51+sdf/6mW3saKfXSaWbvIDw1/in+d690mD/sv73C3zvhBjl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rev2xQAAAN4AAAAPAAAAAAAAAAAAAAAA&#10;AJ8CAABkcnMvZG93bnJldi54bWxQSwUGAAAAAAQABAD3AAAAkQMAAAAA&#10;">
                    <v:imagedata r:id="rId955" o:title=""/>
                  </v:shape>
                  <v:shape id="Picture 3881" o:spid="_x0000_s1517" type="#_x0000_t75" style="position:absolute;left:9187;top:2344;width:2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hTm3GAAAA3gAAAA8AAABkcnMvZG93bnJldi54bWxET01rwkAQvRf8D8sI3nSjYLBpVrGFtiLF&#10;qumhxyE7TYLZ2ZBdTeqv7wpCb/N4n5OuelOLC7WusqxgOolAEOdWV1wo+MpexwsQziNrrC2Tgl9y&#10;sFoOHlJMtO34QJejL0QIYZeggtL7JpHS5SUZdBPbEAfux7YGfYBtIXWLXQg3tZxFUSwNVhwaSmzo&#10;paT8dDwbBdlpvtnRx/uz3OvtJ79d8539Xig1GvbrJxCeev8vvrs3OsyPZ49zuL0Tbp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OFObcYAAADeAAAADwAAAAAAAAAAAAAA&#10;AACfAgAAZHJzL2Rvd25yZXYueG1sUEsFBgAAAAAEAAQA9wAAAJIDAAAAAA==&#10;">
                    <v:imagedata r:id="rId955" o:title=""/>
                  </v:shape>
                  <v:shape id="Picture 3882" o:spid="_x0000_s1518" type="#_x0000_t75" style="position:absolute;left:9189;top:2344;width:1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z0BrGAAAA3gAAAA8AAABkcnMvZG93bnJldi54bWxET0trwkAQvgv+h2WE3pqNgsGm2UgVfFDE&#10;ttpDj0N2mgSzsyG71dhf7xYK3ubje042700jztS52rKCcRSDIC6srrlU8HlcPc5AOI+ssbFMCq7k&#10;YJ4PBxmm2l74g84HX4oQwi5FBZX3bSqlKyoy6CLbEgfu23YGfYBdKXWHlxBuGjmJ40QarDk0VNjS&#10;sqLidPgxCo6n6XZPu81CvuvXN17/Fnv7NVPqYdS/PIPw1Pu7+N+91WF+MnlK4O+dcIPM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DPQGsYAAADeAAAADwAAAAAAAAAAAAAA&#10;AACfAgAAZHJzL2Rvd25yZXYueG1sUEsFBgAAAAAEAAQA9wAAAJIDAAAAAA==&#10;">
                    <v:imagedata r:id="rId955" o:title=""/>
                  </v:shape>
                  <v:shape id="Picture 3883" o:spid="_x0000_s1519" type="#_x0000_t75" style="position:absolute;left:9191;top:2344;width:1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dYHGAAAA3gAAAA8AAABkcnMvZG93bnJldi54bWxET0trwkAQvhf6H5YRvJmNQn3ErNIWqlLE&#10;VuOhxyE7TYLZ2ZBdNfbXu4VCb/PxPSdddqYWF2pdZVnBMIpBEOdWV1woOGZvgykI55E11pZJwY0c&#10;LBePDykm2l55T5eDL0QIYZeggtL7JpHS5SUZdJFtiAP3bVuDPsC2kLrFawg3tRzF8VgarDg0lNjQ&#10;a0n56XA2CrLT02ZH2/WL/NTvH7z6yXf2a6pUv9c9z0F46vy/+M+90WH+eDSbwO874Qa5u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391gcYAAADeAAAADwAAAAAAAAAAAAAA&#10;AACfAgAAZHJzL2Rvd25yZXYueG1sUEsFBgAAAAAEAAQA9wAAAJIDAAAAAA==&#10;">
                    <v:imagedata r:id="rId955" o:title=""/>
                  </v:shape>
                  <v:shape id="Picture 3884" o:spid="_x0000_s1520" type="#_x0000_t75" style="position:absolute;left:9193;top:2344;width:1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Pja/IAAAA3gAAAA8AAABkcnMvZG93bnJldi54bWxEjzFvwkAMhfdK/Q8nV2Kp4NIMaQkcqApC&#10;YmApbcVqciZJm/NFuYOEf4+HSt1svef3Pi/Xo2vVlfrQeDbwMktAEZfeNlwZ+PrcTt9AhYhssfVM&#10;Bm4UYL16fFhibv3AH3Q9xEpJCIccDdQxdrnWoazJYZj5jli0s+8dRln7StseBwl3rU6TJNMOG5aG&#10;Gjsqaip/DxdnIC307fI9Ftn+dBy2r8/2Zyj3G2MmT+P7AlSkMf6b/653VvCzdC688o7MoFd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dz42vyAAAAN4AAAAPAAAAAAAAAAAA&#10;AAAAAJ8CAABkcnMvZG93bnJldi54bWxQSwUGAAAAAAQABAD3AAAAlAMAAAAA&#10;">
                    <v:imagedata r:id="rId609" o:title=""/>
                  </v:shape>
                  <v:shape id="Picture 3885" o:spid="_x0000_s1521" type="#_x0000_t75" style="position:absolute;left:9195;top:2344;width: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DKDTGAAAA3gAAAA8AAABkcnMvZG93bnJldi54bWxET01rwkAQvRf8D8sIXqRumkM0qZsgKYIH&#10;L7WVXqfZaZKanQ3Z1cR/3y0UepvH+5xtMZlO3GhwrWUFT6sIBHFldcu1gve3/eMGhPPIGjvLpOBO&#10;Dop89rDFTNuRX+l28rUIIewyVNB432dSuqohg25le+LAfdnBoA9wqKUecAzhppNxFCXSYMuhocGe&#10;yoaqy+lqFMSlvF/PU5kcPz/G/Xqpv8fq+KLUYj7tnkF4mvy/+M990GF+Eqcp/L4TbpD5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oMoNMYAAADeAAAADwAAAAAAAAAAAAAA&#10;AACfAgAAZHJzL2Rvd25yZXYueG1sUEsFBgAAAAAEAAQA9wAAAJIDAAAAAA==&#10;">
                    <v:imagedata r:id="rId609" o:title=""/>
                  </v:shape>
                </v:group>
                <v:group id="Group 3886" o:spid="_x0000_s1522" style="position:absolute;left:9197;top:2344;width:4;height:30" coordorigin="9197,2344" coordsize="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XzOAccAAADe&#10;AAAADwAAAAAAAAAAAAAAAACqAgAAZHJzL2Rvd25yZXYueG1sUEsFBgAAAAAEAAQA+gAAAJ4DAAAA&#10;AA==&#10;">
                  <v:shape id="Freeform 3887" o:spid="_x0000_s1523" style="position:absolute;left:9197;top:2344;width:4;height:30;visibility:visible;mso-wrap-style:square;v-text-anchor:top" coordsize="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0eaMMA&#10;AADeAAAADwAAAGRycy9kb3ducmV2LnhtbERP32vCMBB+H+x/CDfwbaZu4LQaRQaF+eSm0uczOduy&#10;5lKSzNb/3gwE3+7j+3nL9WBbcSEfGscKJuMMBLF2puFKwfFQvM5AhIhssHVMCq4UYL16flpiblzP&#10;P3TZx0qkEA45Kqhj7HIpg67JYhi7jjhxZ+ctxgR9JY3HPoXbVr5l2VRabDg11NjRZ036d/9nFTQ7&#10;vZnrcldupf/wJ1cU331ZKDV6GTYLEJGG+BDf3V8mzZ++ZxP4fyfdIF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0eaMMAAADeAAAADwAAAAAAAAAAAAAAAACYAgAAZHJzL2Rv&#10;d25yZXYueG1sUEsFBgAAAAAEAAQA9QAAAIgDAAAAAA==&#10;" path="m1,l,,,30r1,l1,e" filled="f" stroked="f">
                    <v:path arrowok="t" o:connecttype="custom" o:connectlocs="1,2344;0,2344;0,2374;1,2374;1,2344" o:connectangles="0,0,0,0,0"/>
                  </v:shape>
                  <v:shape id="Freeform 3888" o:spid="_x0000_s1524" style="position:absolute;left:9197;top:2344;width:4;height:30;visibility:visible;mso-wrap-style:square;v-text-anchor:top" coordsize="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AH8MA&#10;AADeAAAADwAAAGRycy9kb3ducmV2LnhtbERP32vCMBB+H+x/CDfwbaZT0K0ziggFfXLq6PMtubVl&#10;zaUk0db/3gwE3+7j+3mL1WBbcSEfGscK3sYZCGLtTMOVgu9T8foOIkRkg61jUnClAKvl89MCc+N6&#10;PtDlGCuRQjjkqKCOsculDLomi2HsOuLE/TpvMSboK2k89inctnKSZTNpseHUUGNHm5r03/FsFTR7&#10;vf7Q5b7cST/3P64ovvqyUGr0Mqw/QUQa4kN8d29Nmj+bZhP4fyfd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AH8MAAADeAAAADwAAAAAAAAAAAAAAAACYAgAAZHJzL2Rv&#10;d25yZXYueG1sUEsFBgAAAAAEAAQA9QAAAIgDAAAAAA==&#10;" path="m3,l1,r,30l3,30,3,e" filled="f" stroked="f">
                    <v:path arrowok="t" o:connecttype="custom" o:connectlocs="3,2344;1,2344;1,2374;3,2374;3,2344" o:connectangles="0,0,0,0,0"/>
                  </v:shape>
                </v:group>
                <v:group id="Group 3889" o:spid="_x0000_s1525" style="position:absolute;left:9099;top:2374;width:199;height:2" coordorigin="9099,2374"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a5QdsQAAADeAAAADwAAAGRycy9kb3ducmV2LnhtbERPTYvCMBC9L/gfwgje&#10;1rSWFalGEVHxIAurgngbmrEtNpPSxLb+e7OwsLd5vM9ZrHpTiZYaV1pWEI8jEMSZ1SXnCi7n3ecM&#10;hPPIGivLpOBFDlbLwccCU207/qH25HMRQtilqKDwvk6ldFlBBt3Y1sSBu9vGoA+wyaVusAvhppKT&#10;KJpKgyWHhgJr2hSUPU5Po2DfYbdO4m17fNw3r9v56/t6jEmp0bBfz0F46v2/+M990GH+NI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a5QdsQAAADeAAAA&#10;DwAAAAAAAAAAAAAAAACqAgAAZHJzL2Rvd25yZXYueG1sUEsFBgAAAAAEAAQA+gAAAJsDAAAAAA==&#10;">
                  <v:shape id="Freeform 3890" o:spid="_x0000_s1526" style="position:absolute;left:9099;top:2374;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iQBMIA&#10;AADeAAAADwAAAGRycy9kb3ducmV2LnhtbERPTWvCQBC9F/wPywheSt2oRWzqKiIIXk1FPA7ZMQnN&#10;zobMJsZ/7wqF3ubxPme9HVytemql8mxgNk1AEefeVlwYOP8cPlagJCBbrD2TgQcJbDejtzWm1t/5&#10;RH0WChVDWFI0UIbQpFpLXpJDmfqGOHI33zoMEbaFti3eY7ir9TxJltphxbGhxIb2JeW/WecMNF/d&#10;+7WT3fCQoj9Idb102W1uzGQ87L5BBRrCv/jPfbRx/nKRfMLrnXiD3j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KJAEwgAAAN4AAAAPAAAAAAAAAAAAAAAAAJgCAABkcnMvZG93&#10;bnJldi54bWxQSwUGAAAAAAQABAD1AAAAhwMAAAAA&#10;" path="m199,l,e" filled="f" strokeweight=".01622mm">
                    <v:path arrowok="t" o:connecttype="custom" o:connectlocs="199,0;0,0" o:connectangles="0,0"/>
                  </v:shape>
                  <v:shape id="Picture 3891" o:spid="_x0000_s1527" type="#_x0000_t75" style="position:absolute;left:9105;top:2349;width:43;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5lANXGAAAA3gAAAA8AAABkcnMvZG93bnJldi54bWxET0trwkAQvgv9D8sUetNNK75SV2ltC+2p&#10;+EDwNmSn2aTZ2ZBdTeqvd4WCt/n4njNfdrYSJ2p84VjB4yABQZw5XXCuYLf96E9B+ICssXJMCv7I&#10;w3Jx15tjql3LazptQi5iCPsUFZgQ6lRKnxmy6AeuJo7cj2sshgibXOoG2xhuK/mUJGNpseDYYLCm&#10;laHsd3O0Cop39zY7fA/3r7ItJ1/mWK7Pq1Kph/vu5RlEoC7cxP/uTx3nj4fJCK7vxBvk4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UA1cYAAADeAAAADwAAAAAAAAAAAAAA&#10;AACfAgAAZHJzL2Rvd25yZXYueG1sUEsFBgAAAAAEAAQA9wAAAJIDAAAAAA==&#10;">
                    <v:imagedata r:id="rId956" o:title=""/>
                  </v:shape>
                </v:group>
                <v:group id="Group 3892" o:spid="_x0000_s1528" style="position:absolute;left:9105;top:2369;width:43;height:2" coordorigin="9105,2369"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dnz7sQAAADeAAAA&#10;DwAAAAAAAAAAAAAAAACqAgAAZHJzL2Rvd25yZXYueG1sUEsFBgAAAAAEAAQA+gAAAJsDAAAAAA==&#10;">
                  <v:shape id="Freeform 3893" o:spid="_x0000_s1529" style="position:absolute;left:9105;top:2369;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dCS8UA&#10;AADeAAAADwAAAGRycy9kb3ducmV2LnhtbERPS2vCQBC+C/6HZYReRDdVUYmuUiqCxEt9HbwN2TEJ&#10;ZmfT7Nak/94tCL3Nx/ec5bo1pXhQ7QrLCt6HEQji1OqCMwXn03YwB+E8ssbSMin4JQfrVbezxFjb&#10;hg/0OPpMhBB2MSrIva9iKV2ak0E3tBVx4G62NugDrDOpa2xCuCnlKIqm0mDBoSHHij5zSu/HH6Og&#10;314S1+y/v5LJdez6t8nJJ+eNUm+99mMBwlPr/8Uv906H+dNxNIO/d8INcvU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50JLxQAAAN4AAAAPAAAAAAAAAAAAAAAAAJgCAABkcnMv&#10;ZG93bnJldi54bWxQSwUGAAAAAAQABAD1AAAAigMAAAAA&#10;" path="m42,l,e" filled="f" strokeweight=".01622mm">
                    <v:path arrowok="t" o:connecttype="custom" o:connectlocs="42,0;0,0" o:connectangles="0,0"/>
                  </v:shape>
                </v:group>
                <v:group id="Group 3894" o:spid="_x0000_s1530" style="position:absolute;left:9147;top:2349;width:2;height:19" coordorigin="9147,2349"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wrCB8cAAADe&#10;AAAADwAAAAAAAAAAAAAAAACqAgAAZHJzL2Rvd25yZXYueG1sUEsFBgAAAAAEAAQA+gAAAJ4DAAAA&#10;AA==&#10;">
                  <v:shape id="Freeform 3895" o:spid="_x0000_s1531" style="position:absolute;left:9147;top:2349;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NTMcIA&#10;AADeAAAADwAAAGRycy9kb3ducmV2LnhtbERPTWsCMRC9F/ofwgi9dbNaanU1ShEEb1Jt6XXcjJvF&#10;zWRJohv/fVMo9DaP9znLdbKduJEPrWMF46IEQVw73XKj4PO4fZ6BCBFZY+eYFNwpwHr1+LDESruB&#10;P+h2iI3IIRwqVGBi7CspQ23IYihcT5y5s/MWY4a+kdrjkMNtJydlOZUWW84NBnvaGKovh6tVsB/i&#10;1rxevUlp/nVK4fttHy5eqadRel+AiJTiv/jPvdN5/vSlnMPvO/kG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A1MxwgAAAN4AAAAPAAAAAAAAAAAAAAAAAJgCAABkcnMvZG93&#10;bnJldi54bWxQSwUGAAAAAAQABAD1AAAAhwMAAAAA&#10;" path="m,l,20e" filled="f" strokeweight=".01608mm">
                    <v:path arrowok="t" o:connecttype="custom" o:connectlocs="0,2349;0,2369" o:connectangles="0,0"/>
                  </v:shape>
                </v:group>
                <v:group id="Group 3896" o:spid="_x0000_s1532" style="position:absolute;left:9105;top:2349;width:43;height:2" coordorigin="9105,2349"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KVY3McAAADe&#10;AAAADwAAAAAAAAAAAAAAAACqAgAAZHJzL2Rvd25yZXYueG1sUEsFBgAAAAAEAAQA+gAAAJ4DAAAA&#10;AA==&#10;">
                  <v:shape id="Freeform 3897" o:spid="_x0000_s1533" style="position:absolute;left:9105;top:2349;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vpecYA&#10;AADeAAAADwAAAGRycy9kb3ducmV2LnhtbERPS2vCQBC+C/0PyxS8SN1ERUrqRkQRJL1YtYfehuzk&#10;QbOzMbua+O+7hUJv8/E9Z7UeTCPu1LnasoJ4GoEgzq2uuVRwOe9fXkE4j6yxsUwKHuRgnT6NVpho&#10;2/MH3U++FCGEXYIKKu/bREqXV2TQTW1LHLjCdgZ9gF0pdYd9CDeNnEXRUhqsOTRU2NK2ovz7dDMK&#10;JsNn5vr36zFbfM3dpFicfXbZKTV+HjZvIDwN/l/85z7oMH85j2P4fSfcIN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vpecYAAADeAAAADwAAAAAAAAAAAAAAAACYAgAAZHJz&#10;L2Rvd25yZXYueG1sUEsFBgAAAAAEAAQA9QAAAIsDAAAAAA==&#10;" path="m,l42,e" filled="f" strokeweight=".01622mm">
                    <v:path arrowok="t" o:connecttype="custom" o:connectlocs="0,0;42,0" o:connectangles="0,0"/>
                  </v:shape>
                </v:group>
                <v:group id="Group 3898" o:spid="_x0000_s1534" style="position:absolute;left:9105;top:2349;width:2;height:19" coordorigin="9105,2349"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M7YzDFAAAA3gAA&#10;AA8AAAAAAAAAAAAAAAAAqgIAAGRycy9kb3ducmV2LnhtbFBLBQYAAAAABAAEAPoAAACcAwAAAAA=&#10;">
                  <v:shape id="Freeform 3899" o:spid="_x0000_s1535" style="position:absolute;left:9105;top:2349;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LyBsIA&#10;AADeAAAADwAAAGRycy9kb3ducmV2LnhtbERPS2sCMRC+F/ofwhR662ZVfG2NIgWhN6mteB03083i&#10;ZrIk0U3/vSkUepuP7zmrTbKduJEPrWMFo6IEQVw73XKj4Otz97IAESKyxs4xKfihAJv148MKK+0G&#10;/qDbITYih3CoUIGJsa+kDLUhi6FwPXHmvp23GDP0jdQehxxuOzkuy5m02HJuMNjTm6H6crhaBfsh&#10;7sz06k1Ky+M5hdN8Hy5eqeentH0FESnFf/Gf+13n+bPJaAK/7+Qb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MvIGwgAAAN4AAAAPAAAAAAAAAAAAAAAAAJgCAABkcnMvZG93&#10;bnJldi54bWxQSwUGAAAAAAQABAD1AAAAhwMAAAAA&#10;" path="m,20l,e" filled="f" strokeweight=".01608mm">
                    <v:path arrowok="t" o:connecttype="custom" o:connectlocs="0,2369;0,2349" o:connectangles="0,0"/>
                  </v:shape>
                  <v:shape id="Picture 3900" o:spid="_x0000_s1536" type="#_x0000_t75" style="position:absolute;left:9107;top:2352;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JoGzGAAAA3gAAAA8AAABkcnMvZG93bnJldi54bWxEj81qwzAQhO+FvoPYQm+17CaE1okSQiHY&#10;x/w0xcfF2lgm1spYSuK+fRQo9LbLzDc7u1iNthNXGnzrWEGWpCCIa6dbbhR8HzZvHyB8QNbYOSYF&#10;v+RhtXx+WmCu3Y13dN2HRsQQ9jkqMCH0uZS+NmTRJ64njtrJDRZDXIdG6gFvMdx28j1NZ9Jiy/GC&#10;wZ6+DNXn/cXGGke/HovqlP2k5hOLY7UtL9lWqdeXcT0HEWgM/+Y/utSRm02yKTzeiTPI5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UmgbMYAAADeAAAADwAAAAAAAAAAAAAA&#10;AACfAgAAZHJzL2Rvd25yZXYueG1sUEsFBgAAAAAEAAQA9wAAAJIDAAAAAA==&#10;">
                    <v:imagedata r:id="rId613" o:title=""/>
                  </v:shape>
                  <v:shape id="Picture 3901" o:spid="_x0000_s1537" type="#_x0000_t75" style="position:absolute;left:9134;top:2352;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WacDDAAAA3gAAAA8AAABkcnMvZG93bnJldi54bWxET02LwjAQvQv7H8IseNPUiqLVKLKLuAcR&#10;rAt7HZqxLTaT0sS2/vuNIHibx/uc9bY3lWipcaVlBZNxBII4s7rkXMHvZT9agHAeWWNlmRQ8yMF2&#10;8zFYY6Jtx2dqU5+LEMIuQQWF93UipcsKMujGtiYO3NU2Bn2ATS51g10IN5WMo2guDZYcGgqs6aug&#10;7JbejYL7qaVj/Kinh90yPnwv/9LO30qlhp/9bgXCU+/f4pf7R4f58+lkBs93wg1y8w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1ZpwMMAAADeAAAADwAAAAAAAAAAAAAAAACf&#10;AgAAZHJzL2Rvd25yZXYueG1sUEsFBgAAAAAEAAQA9wAAAI8DAAAAAA==&#10;">
                    <v:imagedata r:id="rId483" o:title=""/>
                  </v:shape>
                </v:group>
                <v:group id="Group 3902" o:spid="_x0000_s1538" style="position:absolute;left:9107;top:2360;width:11;height:6" coordorigin="9107,2360"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ABlM8QAAADeAAAA&#10;DwAAAAAAAAAAAAAAAACqAgAAZHJzL2Rvd25yZXYueG1sUEsFBgAAAAAEAAQA+gAAAJsDAAAAAA==&#10;">
                  <v:shape id="Freeform 3903" o:spid="_x0000_s1539" style="position:absolute;left:9107;top:2360;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USIMQA&#10;AADeAAAADwAAAGRycy9kb3ducmV2LnhtbERPzWoCMRC+F3yHMEJvNVHBymoUtS30INRufYBhM+4G&#10;N5Nlk9XVp2+EQm/z8f3Oct27WlyoDdazhvFIgSAuvLFcajj+fLzMQYSIbLD2TBpuFGC9GjwtMTP+&#10;yt90yWMpUgiHDDVUMTaZlKGoyGEY+YY4cSffOowJtqU0LV5TuKvlRKmZdGg5NVTY0K6i4px3TsN8&#10;srcH1W27r+m7lfcip616I62fh/1mASJSH//Ff+5Pk+bPpuNXeLyTbp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VEiDEAAAA3gAAAA8AAAAAAAAAAAAAAAAAmAIAAGRycy9k&#10;b3ducmV2LnhtbFBLBQYAAAAABAAEAPUAAACJAwAAAAA=&#10;" path="m,6r11,l11,,,,,6e" filled="f" stroked="f">
                    <v:path arrowok="t" o:connecttype="custom" o:connectlocs="0,2366;11,2366;11,2360;0,2360;0,2366" o:connectangles="0,0,0,0,0"/>
                  </v:shape>
                </v:group>
                <v:group id="Group 3904" o:spid="_x0000_s1540" style="position:absolute;left:9121;top:2360;width:10;height:6" coordorigin="9121,2360" coordsize="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tNU2scAAADe&#10;AAAADwAAAAAAAAAAAAAAAACqAgAAZHJzL2Rvd25yZXYueG1sUEsFBgAAAAAEAAQA+gAAAJ4DAAAA&#10;AA==&#10;">
                  <v:shape id="Freeform 3905" o:spid="_x0000_s1541" style="position:absolute;left:9121;top:2360;width:10;height:6;visibility:visible;mso-wrap-style:square;v-text-anchor:top" coordsize="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XQK8UA&#10;AADeAAAADwAAAGRycy9kb3ducmV2LnhtbERPTU8CMRC9m/AfmiHxJl00rLBSCDGaEE+ywoHbZDvu&#10;Nmyna1uXlV9vTUy4zcv7nOV6sK3oyQfjWMF0koEgrpw2XCvYf7zezUGEiKyxdUwKfijAejW6WWKh&#10;3Zl31JexFimEQ4EKmhi7QspQNWQxTFxHnLhP5y3GBH0ttcdzCretvM+yXFo0nBoa7Oi5oepUflsF&#10;/Tu9HBamfPT5cLmYo/+aZeZNqdvxsHkCEWmIV/G/e6vT/PxhuoC/d9IN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pdArxQAAAN4AAAAPAAAAAAAAAAAAAAAAAJgCAABkcnMv&#10;ZG93bnJldi54bWxQSwUGAAAAAAQABAD1AAAAigMAAAAA&#10;" path="m,6r10,l10,,,,,6e" filled="f" stroked="f">
                    <v:path arrowok="t" o:connecttype="custom" o:connectlocs="0,2366;10,2366;10,2360;0,2360;0,2366" o:connectangles="0,0,0,0,0"/>
                  </v:shape>
                  <v:shape id="Picture 3906" o:spid="_x0000_s1542" type="#_x0000_t75" style="position:absolute;left:9121;top:2352;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ebNLFAAAA3gAAAA8AAABkcnMvZG93bnJldi54bWxEj0FrwkAQhe+F/odlhN7qJgpiU1eRgujR&#10;alM8DtkxG8zOhuyq6b/vHARv85j3vZm3WA2+VTfqYxPYQD7OQBFXwTZcG/g5bt7noGJCttgGJgN/&#10;FGG1fH1ZYGHDnb/pdki1khCOBRpwKXWF1rFy5DGOQ0csu3PoPSaRfa1tj3cJ962eZNlMe2xYLjjs&#10;6MtRdTlcvbxRxvWwPZ3z38x94LY87XfXfG/M22hYf4JKNKSn+UHvrHCz6UQKSB2ZQS//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HmzSxQAAAN4AAAAPAAAAAAAAAAAAAAAA&#10;AJ8CAABkcnMvZG93bnJldi54bWxQSwUGAAAAAAQABAD3AAAAkQMAAAAA&#10;">
                    <v:imagedata r:id="rId613" o:title=""/>
                  </v:shape>
                </v:group>
                <v:group id="Group 3907" o:spid="_x0000_s1543" style="position:absolute;left:9134;top:2360;width:11;height:6" coordorigin="9134,2360"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2FN/rFAAAA3gAA&#10;AA8AAAAAAAAAAAAAAAAAqgIAAGRycy9kb3ducmV2LnhtbFBLBQYAAAAABAAEAPoAAACcAwAAAAA=&#10;">
                  <v:shape id="Freeform 3908" o:spid="_x0000_s1544" style="position:absolute;left:9134;top:2360;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57BcMA&#10;AADeAAAADwAAAGRycy9kb3ducmV2LnhtbERP3WrCMBS+H/gO4QjezcQKIp1RppvghbBZfYBDc9aG&#10;NSelSbXu6RdhsLvz8f2e1WZwjbhSF6xnDbOpAkFcemO50nA575+XIEJENth4Jg13CrBZj55WmBt/&#10;4xNdi1iJFMIhRw11jG0uZShrchimviVO3JfvHMYEu0qaDm8p3DUyU2ohHVpODTW2tKup/C56p2GZ&#10;He2n6rf9x/zdyp+yoK16I60n4+H1BUSkIf6L/9wHk+Yv5lkGj3fSD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57BcMAAADeAAAADwAAAAAAAAAAAAAAAACYAgAAZHJzL2Rv&#10;d25yZXYueG1sUEsFBgAAAAAEAAQA9QAAAIgDAAAAAA==&#10;" path="m,6r11,l11,,,,,6e" filled="f" stroked="f">
                    <v:path arrowok="t" o:connecttype="custom" o:connectlocs="0,2366;11,2366;11,2360;0,2360;0,2366" o:connectangles="0,0,0,0,0"/>
                  </v:shape>
                  <v:shape id="Picture 3909" o:spid="_x0000_s1545" type="#_x0000_t75" style="position:absolute;left:9099;top:2637;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AHd/DAAAA3gAAAA8AAABkcnMvZG93bnJldi54bWxET81qg0AQvhf6DssUeqtrIoTUukooKYaS&#10;S7QPMLhTlbiz4m7Uvn23UMhtPr7fyYrVDGKmyfWWFWyiGARxY3XPrYKv+uNlD8J5ZI2DZVLwQw6K&#10;/PEhw1TbhS80V74VIYRdigo678dUStd0ZNBFdiQO3LedDPoAp1bqCZcQbga5jeOdNNhzaOhwpPeO&#10;mmt1MwpmOpfH1/qzLA+X23g89bpu916p56f18AbC0+rv4n/3SYf5u2SbwN874QaZ/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UAd38MAAADeAAAADwAAAAAAAAAAAAAAAACf&#10;AgAAZHJzL2Rvd25yZXYueG1sUEsFBgAAAAAEAAQA9wAAAI8DAAAAAA==&#10;">
                    <v:imagedata r:id="rId957" o:title=""/>
                  </v:shape>
                  <v:shape id="Picture 3910" o:spid="_x0000_s1546" type="#_x0000_t75" style="position:absolute;left:9099;top:2615;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phavBAAAA3gAAAA8AAABkcnMvZG93bnJldi54bWxET82KwjAQvgu+QxjBm6bqIm41iohSES/a&#10;fYChGdtiMylNrPXtzYLgbT6+31ltOlOJlhpXWlYwGUcgiDOrS84V/KWH0QKE88gaK8uk4EUONut+&#10;b4Wxtk++UHv1uQgh7GJUUHhfx1K6rCCDbmxr4sDdbGPQB9jkUjf4DOGmktMomkuDJYeGAmvaFZTd&#10;rw+joKVzsv9NT0myvTzq/bHUab7wSg0H3XYJwlPnv+KP+6jD/Pls+gP/74Qb5Po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qphavBAAAA3gAAAA8AAAAAAAAAAAAAAAAAnwIA&#10;AGRycy9kb3ducmV2LnhtbFBLBQYAAAAABAAEAPcAAACNAwAAAAA=&#10;">
                    <v:imagedata r:id="rId957" o:title=""/>
                  </v:shape>
                </v:group>
                <v:group id="Group 3911" o:spid="_x0000_s1547" style="position:absolute;left:9099;top:2593;width:199;height:3" coordorigin="9099,2593"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r4x+cQAAADeAAAA&#10;DwAAAAAAAAAAAAAAAACqAgAAZHJzL2Rvd25yZXYueG1sUEsFBgAAAAAEAAQA+gAAAJsDAAAAAA==&#10;">
                  <v:shape id="Freeform 3912" o:spid="_x0000_s1548" style="position:absolute;left:9099;top:2593;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6XWcIA&#10;AADeAAAADwAAAGRycy9kb3ducmV2LnhtbERPS4vCMBC+C/sfwix401SFItUou8Iuyh7EB56HZGyr&#10;zaQ0sdZ/vxEEb/PxPWe+7GwlWmp86VjBaJiAINbOlJwrOB5+BlMQPiAbrByTggd5WC4+enPMjLvz&#10;jtp9yEUMYZ+hgiKEOpPS64Is+qGriSN3do3FEGGTS9PgPYbbSo6TJJUWS44NBda0Kkhf9zerYEIa&#10;v32rR6ftX57yQ25+L6taqf5n9zUDEagLb/HLvTZxfjoZp/B8J94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XpdZwgAAAN4AAAAPAAAAAAAAAAAAAAAAAJgCAABkcnMvZG93&#10;bnJldi54bWxQSwUGAAAAAAQABAD1AAAAhwMAAAAA&#10;" path="m199,l,,,3r199,l199,e" filled="f" stroked="f">
                    <v:path arrowok="t" o:connecttype="custom" o:connectlocs="199,2593;0,2593;0,2596;199,2596;199,2593" o:connectangles="0,0,0,0,0"/>
                  </v:shape>
                </v:group>
                <v:group id="Group 3913" o:spid="_x0000_s1549" style="position:absolute;left:9277;top:2572;width:22;height:3" coordorigin="9277,2572"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AKFcQAAADeAAAADwAAAGRycy9kb3ducmV2LnhtbERPS4vCMBC+C/6HMMLe&#10;1rTKqlSjiLjiQRZ8gHgbmrEtNpPSxLb++83Cgrf5+J6zWHWmFA3VrrCsIB5GIIhTqwvOFFzO358z&#10;EM4jaywtk4IXOVgt+70FJtq2fKTm5DMRQtglqCD3vkqkdGlOBt3QVsSBu9vaoA+wzqSusQ3hppSj&#10;KJpIgwWHhhwr2uSUPk5Po2DXYrsex9vm8LhvXrfz18/1EJNSH4NuPQfhqfNv8b97r8P8yXg0h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SAKFcQAAADeAAAA&#10;DwAAAAAAAAAAAAAAAACqAgAAZHJzL2Rvd25yZXYueG1sUEsFBgAAAAAEAAQA+gAAAJsDAAAAAA==&#10;">
                  <v:shape id="Freeform 3914" o:spid="_x0000_s1550" style="position:absolute;left:9277;top:2572;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qQcYA&#10;AADeAAAADwAAAGRycy9kb3ducmV2LnhtbESPzWoCQRCE70LeYehAbjqbDYpsHCWIopiTPw/Q7PT+&#10;kJ2eZWaia57ePgi5dVPVVV8vVoPr1JVCbD0beJ9koIhLb1uuDVzO2/EcVEzIFjvPZOBOEVbLl9EC&#10;C+tvfKTrKdVKQjgWaKBJqS+0jmVDDuPE98SiVT44TLKGWtuANwl3nc6zbKYdtiwNDfa0bqj8Of06&#10;A4dyet/l0z+cb87Hna3q73xbBWPeXoevT1CJhvRvfl7vreDPPnLhlXdkBr1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KqQcYAAADeAAAADwAAAAAAAAAAAAAAAACYAgAAZHJz&#10;L2Rvd25yZXYueG1sUEsFBgAAAAAEAAQA9QAAAIsDAAAAAA==&#10;" path="m21,l,,,2r21,l21,e" filled="f" stroked="f">
                    <v:path arrowok="t" o:connecttype="custom" o:connectlocs="21,2572;0,2572;0,2574;21,2574;21,2572" o:connectangles="0,0,0,0,0"/>
                  </v:shape>
                </v:group>
                <v:group id="Group 3915" o:spid="_x0000_s1551" style="position:absolute;left:9277;top:2550;width:22;height:3" coordorigin="9277,2550"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7/MQAAADeAAAADwAAAGRycy9kb3ducmV2LnhtbERPS4vCMBC+C/6HMMLe&#10;1rTKilajiLjiQRZ8gHgbmrEtNpPSxLb++83Cgrf5+J6zWHWmFA3VrrCsIB5GIIhTqwvOFFzO359T&#10;EM4jaywtk4IXOVgt+70FJtq2fKTm5DMRQtglqCD3vkqkdGlOBt3QVsSBu9vaoA+wzqSusQ3hppSj&#10;KJpIgwWHhhwr2uSUPk5Po2DXYrsex9vm8LhvXrfz18/1EJNSH4NuPQfhqfNv8b97r8P8yXg0g7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M7/MQAAADeAAAA&#10;DwAAAAAAAAAAAAAAAACqAgAAZHJzL2Rvd25yZXYueG1sUEsFBgAAAAAEAAQA+gAAAJsDAAAAAA==&#10;">
                  <v:shape id="Freeform 3916" o:spid="_x0000_s1552" style="position:absolute;left:9277;top:2550;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0wmscA&#10;AADeAAAADwAAAGRycy9kb3ducmV2LnhtbESPzWrDQAyE74G+w6JCb8m6DgnBzdqUkpDSnpL0AYRX&#10;/qFerdndJE6fvjoUepPQaGa+bTW5QV0pxN6zgedFBoq49rbn1sDXeT/fgIoJ2eLgmQzcKUJVPsy2&#10;WFh/4yNdT6lVYsKxQANdSmOhdaw7chgXfiSWW+ODwyRraLUNeBNzN+g8y9baYc+S0OFIbx3V36eL&#10;M/BRr+6HfPWDm935eLBN+5nvm2DM0+P0+gIq0ZT+xX/f71bqr5dLARAcmUG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YNMJrHAAAA3gAAAA8AAAAAAAAAAAAAAAAAmAIAAGRy&#10;cy9kb3ducmV2LnhtbFBLBQYAAAAABAAEAPUAAACMAwAAAAA=&#10;" path="m21,l,,,2r21,l21,e" filled="f" stroked="f">
                    <v:path arrowok="t" o:connecttype="custom" o:connectlocs="21,2550;0,2550;0,2552;21,2552;21,2550" o:connectangles="0,0,0,0,0"/>
                  </v:shape>
                </v:group>
                <v:group id="Group 3917" o:spid="_x0000_s1553" style="position:absolute;left:9099;top:2528;width:199;height:3" coordorigin="9099,2528"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FyhJ8QAAADeAAAA&#10;DwAAAAAAAAAAAAAAAACqAgAAZHJzL2Rvd25yZXYueG1sUEsFBgAAAAAEAAQA+gAAAJsDAAAAAA==&#10;">
                  <v:shape id="Freeform 3918" o:spid="_x0000_s1554" style="position:absolute;left:9099;top:2528;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wHh8MA&#10;AADeAAAADwAAAGRycy9kb3ducmV2LnhtbERPTWvCQBC9C/0PyxR6040GgkQ3oRVaWnoQY+l52B2T&#10;aHY2ZLcx/vuuUOhtHu9ztuVkOzHS4FvHCpaLBASxdqblWsHX8XW+BuEDssHOMSm4kYeyeJhtMTfu&#10;ygcaq1CLGMI+RwVNCH0updcNWfQL1xNH7uQGiyHCoZZmwGsMt51cJUkmLbYcGxrsadeQvlQ/VkFK&#10;Gl/8qJff+88645v8eDvveqWeHqfnDYhAU/gX/7nfTZyfpekK7u/EG2T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wHh8MAAADeAAAADwAAAAAAAAAAAAAAAACYAgAAZHJzL2Rv&#10;d25yZXYueG1sUEsFBgAAAAAEAAQA9QAAAIgDAAAAAA==&#10;" path="m199,l,,,2r199,l199,e" filled="f" stroked="f">
                    <v:path arrowok="t" o:connecttype="custom" o:connectlocs="199,2528;0,2528;0,2530;199,2530;199,2528" o:connectangles="0,0,0,0,0"/>
                  </v:shape>
                </v:group>
                <v:group id="Group 3919" o:spid="_x0000_s1555" style="position:absolute;left:9099;top:2507;width:199;height:3" coordorigin="9099,2507"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8Kay8QAAADeAAAA&#10;DwAAAAAAAAAAAAAAAACqAgAAZHJzL2Rvd25yZXYueG1sUEsFBgAAAAAEAAQA+gAAAJsDAAAAAA==&#10;">
                  <v:shape id="Freeform 3920" o:spid="_x0000_s1556" style="position:absolute;left:9099;top:2507;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k6aMMA&#10;AADeAAAADwAAAGRycy9kb3ducmV2LnhtbERPTWvCQBC9C/0PyxS86SaNhJK6hlaoKD2ItvQ87E6T&#10;tNnZkF1j/PddQfA2j/c5y3K0rRio941jBek8AUGsnWm4UvD1+T57BuEDssHWMSm4kIdy9TBZYmHc&#10;mQ80HEMlYgj7AhXUIXSFlF7XZNHPXUccuR/XWwwR9pU0PZ5juG3lU5Lk0mLDsaHGjtY16b/jySrI&#10;SOObH3T6vf+ocr7I3eZ33Sk1fRxfX0AEGsNdfHNvTZyfZ9kCru/EG+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k6aMMAAADeAAAADwAAAAAAAAAAAAAAAACYAgAAZHJzL2Rv&#10;d25yZXYueG1sUEsFBgAAAAAEAAQA9QAAAIgDAAAAAA==&#10;" path="m199,l,,,3r199,l199,e" filled="f" stroked="f">
                    <v:path arrowok="t" o:connecttype="custom" o:connectlocs="199,2507;0,2507;0,2510;199,2510;199,2507" o:connectangles="0,0,0,0,0"/>
                  </v:shape>
                  <v:shape id="Picture 3921" o:spid="_x0000_s1557" type="#_x0000_t75" style="position:absolute;left:9099;top:2485;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8tu3DAAAA3gAAAA8AAABkcnMvZG93bnJldi54bWxET82KwjAQvgv7DmEWvGnqiqLdRpFFqYgX&#10;rQ8wNLNtsZmUJq3dt98Igrf5+H4n2Q6mFj21rrKsYDaNQBDnVldcKLhlh8kKhPPIGmvLpOCPHGw3&#10;H6MEY20ffKH+6gsRQtjFqKD0vomldHlJBt3UNsSB+7WtQR9gW0jd4iOEm1p+RdFSGqw4NJTY0E9J&#10;+f3aGQU9ndP9Ojul6e7SNftjpbNi5ZUafw67bxCeBv8Wv9xHHeYv5/MFPN8JN8jN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Dy27cMAAADeAAAADwAAAAAAAAAAAAAAAACf&#10;AgAAZHJzL2Rvd25yZXYueG1sUEsFBgAAAAAEAAQA9wAAAI8DAAAAAA==&#10;">
                    <v:imagedata r:id="rId957" o:title=""/>
                  </v:shape>
                </v:group>
                <v:group id="Group 3922" o:spid="_x0000_s1558" style="position:absolute;left:9099;top:2463;width:199;height:3" coordorigin="9099,2463"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7U5U8QAAADeAAAADwAAAGRycy9kb3ducmV2LnhtbERPTWvCQBC9F/wPywi9&#10;1U0MDRJdRcQWDyJUBfE2ZMckmJ0N2W0S/71bEHqbx/ucxWowteiodZVlBfEkAkGcW11xoeB8+vqY&#10;gXAeWWNtmRQ8yMFqOXpbYKZtzz/UHX0hQgi7DBWU3jeZlC4vyaCb2IY4cDfbGvQBtoXULfYh3NRy&#10;GkWpNFhxaCixoU1J+f34axR899ivk3jb7e+3zeN6+jxc9jEp9T4e1nMQngb/L365dzrMT5Mkhb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7U5U8QAAADeAAAA&#10;DwAAAAAAAAAAAAAAAACqAgAAZHJzL2Rvd25yZXYueG1sUEsFBgAAAAAEAAQA+gAAAJsDAAAAAA==&#10;">
                  <v:shape id="Freeform 3923" o:spid="_x0000_s1559" style="position:absolute;left:9099;top:2463;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ukH8MA&#10;AADeAAAADwAAAGRycy9kb3ducmV2LnhtbERPTWvCQBC9F/wPywjedKOBKKmrqGCxeChq6XnYnSbR&#10;7GzIbmP8912h0Ns83ucs172tRUetrxwrmE4SEMTamYoLBZ+X/XgBwgdkg7VjUvAgD+vV4GWJuXF3&#10;PlF3DoWIIexzVFCG0ORSel2SRT9xDXHkvl1rMUTYFtK0eI/htpazJMmkxYpjQ4kN7UrSt/OPVZCS&#10;xq3v9PTr41hk/JDvb9ddo9Ro2G9eQQTqw7/4z30wcX6WpnN4vhNv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8ukH8MAAADeAAAADwAAAAAAAAAAAAAAAACYAgAAZHJzL2Rv&#10;d25yZXYueG1sUEsFBgAAAAAEAAQA9QAAAIgDAAAAAA==&#10;" path="m199,l,,,3r199,l199,e" filled="f" stroked="f">
                    <v:path arrowok="t" o:connecttype="custom" o:connectlocs="199,2463;0,2463;0,2466;199,2466;199,2463" o:connectangles="0,0,0,0,0"/>
                  </v:shape>
                </v:group>
                <v:group id="Group 3924" o:spid="_x0000_s1560" style="position:absolute;left:9099;top:2442;width:199;height:3" coordorigin="9099,2442"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YIuscAAADe&#10;AAAADwAAAAAAAAAAAAAAAACqAgAAZHJzL2Rvd25yZXYueG1sUEsFBgAAAAAEAAQA+gAAAJ4DAAAA&#10;AA==&#10;">
                  <v:shape id="Freeform 3925" o:spid="_x0000_s1561" style="position:absolute;left:9099;top:2442;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iV9sMA&#10;AADeAAAADwAAAGRycy9kb3ducmV2LnhtbERPTWvCQBC9F/wPywjedKOBoKmrqGCxeChq6XnYnSbR&#10;7GzIbmP8912h0Ns83ucs172tRUetrxwrmE4SEMTamYoLBZ+X/XgOwgdkg7VjUvAgD+vV4GWJuXF3&#10;PlF3DoWIIexzVFCG0ORSel2SRT9xDXHkvl1rMUTYFtK0eI/htpazJMmkxYpjQ4kN7UrSt/OPVZCS&#10;xq3v9PTr41hk/JDvb9ddo9Ro2G9eQQTqw7/4z30wcX6Wpgt4vhNv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iV9sMAAADeAAAADwAAAAAAAAAAAAAAAACYAgAAZHJzL2Rv&#10;d25yZXYueG1sUEsFBgAAAAAEAAQA9QAAAIgDAAAAAA==&#10;" path="m199,l,,,3r199,l199,e" filled="f" stroked="f">
                    <v:path arrowok="t" o:connecttype="custom" o:connectlocs="199,2442;0,2442;0,2445;199,2445;199,2442" o:connectangles="0,0,0,0,0"/>
                  </v:shape>
                </v:group>
                <v:group id="Group 3926" o:spid="_x0000_s1562" style="position:absolute;left:9099;top:2420;width:199;height:3" coordorigin="9099,2420"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8Wd8HIAAAA&#10;3gAAAA8AAAAAAAAAAAAAAAAAqgIAAGRycy9kb3ducmV2LnhtbFBLBQYAAAAABAAEAPoAAACfAwAA&#10;AAA=&#10;">
                  <v:shape id="Freeform 3927" o:spid="_x0000_s1563" style="position:absolute;left:9099;top:2420;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jqjcMA&#10;AADeAAAADwAAAGRycy9kb3ducmV2LnhtbERPS2vCQBC+F/wPywi91U1qCRJdRYVKSw/FB56H3TGJ&#10;ZmdDdo3x33cFobf5+J4zW/S2Fh21vnKsIB0lIIi1MxUXCg77z7cJCB+QDdaOScGdPCzmg5cZ5sbd&#10;eEvdLhQihrDPUUEZQpNL6XVJFv3INcSRO7nWYoiwLaRp8RbDbS3fkySTFiuODSU2tC5JX3ZXq2BM&#10;Gle+0+nx96fI+C6/N+d1o9TrsF9OQQTqw7/46f4ycX42/kjh8U68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jqjcMAAADeAAAADwAAAAAAAAAAAAAAAACYAgAAZHJzL2Rv&#10;d25yZXYueG1sUEsFBgAAAAAEAAQA9QAAAIgDAAAAAA==&#10;" path="m199,l,,,3r199,l199,e" filled="f" stroked="f">
                    <v:path arrowok="t" o:connecttype="custom" o:connectlocs="199,2420;0,2420;0,2423;199,2423;199,2420" o:connectangles="0,0,0,0,0"/>
                  </v:shape>
                  <v:shape id="Picture 3928" o:spid="_x0000_s1564" type="#_x0000_t75" style="position:absolute;left:9260;top:2536;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QTsHFAAAA3gAAAA8AAABkcnMvZG93bnJldi54bWxEj0FPwzAMhe9I/IfISNxYyjYKKssmtAoN&#10;ji1wtxLTVmuckmRt9+8JEtJutt7z+543u9n2YiQfOscK7hcZCGLtTMeNgs+P17snECEiG+wdk4Iz&#10;Bdhtr682WBg3cUVjHRuRQjgUqKCNcSikDLoli2HhBuKkfTtvMabVN9J4nFK47eUyy3JpseNEaHGg&#10;fUv6WJ9sgnyF5r18qKvDodSno69+9PSYK3V7M788g4g0x4v5//rNpPr5ar2Ev3fSDHL7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kE7BxQAAAN4AAAAPAAAAAAAAAAAAAAAA&#10;AJ8CAABkcnMvZG93bnJldi54bWxQSwUGAAAAAAQABAD3AAAAkQMAAAAA&#10;">
                    <v:imagedata r:id="rId615" o:title=""/>
                  </v:shape>
                  <v:shape id="Picture 3929" o:spid="_x0000_s1565" type="#_x0000_t75" style="position:absolute;left:9260;top:2536;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70x7DAAAA3gAAAA8AAABkcnMvZG93bnJldi54bWxET9tKAzEQfRf8hzBC32xWtxRZmxZRCkVQ&#10;sPoBw2bcpLuZhM20Xf16Iwi+zeFcZ7WZwqBONGYf2cDNvAJF3EbruTPw8b69vgOVBdniEJkMfFGG&#10;zfryYoWNjWd+o9NeOlVCODdowImkRuvcOgqY5zERF+4zjgGlwLHTdsRzCQ+Dvq2qpQ7ouTQ4TPTo&#10;qO33x2BgEdxTyvXzQV775L7lUL143xszu5oe7kEJTfIv/nPvbJm/rBc1/L5TbtD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HvTHsMAAADeAAAADwAAAAAAAAAAAAAAAACf&#10;AgAAZHJzL2Rvd25yZXYueG1sUEsFBgAAAAAEAAQA9wAAAI8DAAAAAA==&#10;">
                    <v:imagedata r:id="rId616" o:title=""/>
                  </v:shape>
                  <v:shape id="Picture 3930" o:spid="_x0000_s1566" type="#_x0000_t75" style="position:absolute;left:9262;top:2539;width:31;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LtHXBAAAA3gAAAA8AAABkcnMvZG93bnJldi54bWxET82KwjAQvi/4DmEEb2vqWkSrUUQQxIus&#10;+gBjM6alzaQkWa1vbxYW9jYf3++sNr1txYN8qB0rmIwzEMSl0zUbBdfL/nMOIkRkja1jUvCiAJv1&#10;4GOFhXZP/qbHORqRQjgUqKCKsSukDGVFFsPYdcSJuztvMSbojdQenynctvIry2bSYs2pocKOdhWV&#10;zfnHKjBI3s1PU3s7nha7a2+aUOeNUqNhv12CiNTHf/Gf+6DT/Nk0z+H3nXSDXL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SLtHXBAAAA3gAAAA8AAAAAAAAAAAAAAAAAnwIA&#10;AGRycy9kb3ducmV2LnhtbFBLBQYAAAAABAAEAPcAAACNAwAAAAA=&#10;">
                    <v:imagedata r:id="rId617" o:title=""/>
                  </v:shape>
                  <v:shape id="Picture 3931" o:spid="_x0000_s1567" type="#_x0000_t75" style="position:absolute;left:9264;top:2541;width:29;height: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goHPGAAAA3gAAAA8AAABkcnMvZG93bnJldi54bWxET0tPAjEQvpv4H5ox8WKgKyAhK4X4ghAO&#10;mgW8T7bDdnU7XdvCrv/emph4my/fc+bL3jbiTD7UjhXcDjMQxKXTNVcKDvvVYAYiRGSNjWNS8E0B&#10;lovLiznm2nVc0HkXK5FCOOSowMTY5lKG0pDFMHQtceKOzluMCfpKao9dCreNHGXZVFqsOTUYbOnJ&#10;UPm5O1kFb9vjafv45cO6Kz5eipvR6/O7IaWur/qHexCR+vgv/nNvdJo/HU/u4PeddINc/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3mCgc8YAAADeAAAADwAAAAAAAAAAAAAA&#10;AACfAgAAZHJzL2Rvd25yZXYueG1sUEsFBgAAAAAEAAQA9wAAAJIDAAAAAA==&#10;">
                    <v:imagedata r:id="rId618" o:title=""/>
                  </v:shape>
                  <v:shape id="Picture 3932" o:spid="_x0000_s1568" type="#_x0000_t75" style="position:absolute;left:9266;top:2544;width:27;height: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kG1DGAAAA3gAAAA8AAABkcnMvZG93bnJldi54bWxET9tqwkAQfS/4D8sIfdONqQSbuoZeENQi&#10;WBWfh+w0SZudDdlVo1/vCoW+zeFcZ5p1phYnal1lWcFoGIEgzq2uuFCw380HExDOI2usLZOCCznI&#10;Zr2HKabanvmLTltfiBDCLkUFpfdNKqXLSzLohrYhDty3bQ36ANtC6hbPIdzUMo6iRBqsODSU2NB7&#10;Sfnv9mgUrEfPi/lHvNr86HoZyfXq+vZ52Cn12O9eX0B46vy/+M+90GF+8jRO4P5OuEHO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OQbUMYAAADeAAAADwAAAAAAAAAAAAAA&#10;AACfAgAAZHJzL2Rvd25yZXYueG1sUEsFBgAAAAAEAAQA9wAAAJIDAAAAAA==&#10;">
                    <v:imagedata r:id="rId958" o:title=""/>
                  </v:shape>
                  <v:shape id="Picture 3933" o:spid="_x0000_s1569" type="#_x0000_t75" style="position:absolute;left:9267;top:2547;width:25;height: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PXyrFAAAA3gAAAA8AAABkcnMvZG93bnJldi54bWxET01rwkAQvRf8D8sIvdWNtWhJ3QQTKEgP&#10;BbWU9jZkxySanQ27W43/visI3ubxPmeZD6YTJ3K+taxgOklAEFdWt1wr+Nq9P72C8AFZY2eZFFzI&#10;Q56NHpaYanvmDZ22oRYxhH2KCpoQ+lRKXzVk0E9sTxy5vXUGQ4SultrhOYabTj4nyVwabDk2NNhT&#10;2VB13P4ZBTWvZ/vy9zj9uRwK/+n85ps/CqUex8PqDUSgIdzFN/dax/nz2csCru/EG2T2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T18qxQAAAN4AAAAPAAAAAAAAAAAAAAAA&#10;AJ8CAABkcnMvZG93bnJldi54bWxQSwUGAAAAAAQABAD3AAAAkQMAAAAA&#10;">
                    <v:imagedata r:id="rId959" o:title=""/>
                  </v:shape>
                  <v:shape id="Picture 3934" o:spid="_x0000_s1570" type="#_x0000_t75" style="position:absolute;left:9269;top:2550;width:24;height: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KZ53IAAAA3gAAAA8AAABkcnMvZG93bnJldi54bWxEj0FrwkAQhe9C/8MyhV5K3WiL1NRViiAK&#10;SqEqocchO01Cs7MhuzHpv3cOgrcZ3pv3vlmsBlerC7Wh8mxgMk5AEefeVlwYOJ82L++gQkS2WHsm&#10;A/8UYLV8GC0wtb7nb7ocY6EkhEOKBsoYm1TrkJfkMIx9Qyzar28dRlnbQtsWewl3tZ4myUw7rFga&#10;SmxoXVL+d+ycgW5O/VA8n6Z4yLL1fpt9bSY/nTFPj8PnB6hIQ7ybb9c7K/iz1zfhlXdkBr28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qCmedyAAAAN4AAAAPAAAAAAAAAAAA&#10;AAAAAJ8CAABkcnMvZG93bnJldi54bWxQSwUGAAAAAAQABAD3AAAAlAMAAAAA&#10;">
                    <v:imagedata r:id="rId621" o:title=""/>
                  </v:shape>
                  <v:shape id="Picture 3935" o:spid="_x0000_s1571" type="#_x0000_t75" style="position:absolute;left:9271;top:2552;width:22;height: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tZ7LFAAAA3gAAAA8AAABkcnMvZG93bnJldi54bWxET0trwkAQvhf8D8sI3upGbUWjq6igFSk+&#10;e+hxyI5JMDsbsqum/nq3UOhtPr7njKe1KcSNKpdbVtBpRyCIE6tzThV8nZavAxDOI2ssLJOCH3Iw&#10;nTRexhhre+cD3Y4+FSGEXYwKMu/LWEqXZGTQtW1JHLizrQz6AKtU6grvIdwUshtFfWkw59CQYUmL&#10;jJLL8WoUnC7v6y19fszlXm92vHokW/s9UKrVrGcjEJ5q/y/+c691mN/vvQ3h951wg5w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LWeyxQAAAN4AAAAPAAAAAAAAAAAAAAAA&#10;AJ8CAABkcnMvZG93bnJldi54bWxQSwUGAAAAAAQABAD3AAAAkQMAAAAA&#10;">
                    <v:imagedata r:id="rId955" o:title=""/>
                  </v:shape>
                  <v:shape id="Picture 3936" o:spid="_x0000_s1572" type="#_x0000_t75" style="position:absolute;left:9272;top:2555;width:21;height: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ZtHnGAAAA3gAAAA8AAABkcnMvZG93bnJldi54bWxEj81uAjEMhO+V+g6RK/VWsgWKqi0BoUqI&#10;n0vF0gewNu5m1Y2zTQIsb18fkLjZ8nhmvvly8J06U0xtYAOvowIUcR1sy42B7+P65R1UysgWu8Bk&#10;4EoJlovHhzmWNlz4QOcqN0pMOJVowOXcl1qn2pHHNAo9sdx+QvSYZY2NthEvYu47PS6KmfbYsiQ4&#10;7OnTUf1bnbwB0lN3iLvKrWzcnShu9tft158xz0/D6gNUpiHfxbfvrZX6s8mbAAiOzKA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m0ecYAAADeAAAADwAAAAAAAAAAAAAA&#10;AACfAgAAZHJzL2Rvd25yZXYueG1sUEsFBgAAAAAEAAQA9wAAAJIDAAAAAA==&#10;">
                    <v:imagedata r:id="rId623" o:title=""/>
                  </v:shape>
                  <v:shape id="Picture 3937" o:spid="_x0000_s1573" type="#_x0000_t75" style="position:absolute;left:9274;top:2558;width:19;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xLDAAAA3gAAAA8AAABkcnMvZG93bnJldi54bWxET01Lw0AQvQv+h2UEb3ZTxbTEbksQUwQR&#10;amzv0+yYBLOzYXds4793BcHbPN7nrDaTG9SJQuw9G5jPMlDEjbc9twb279XNElQUZIuDZzLwTRE2&#10;68uLFRbWn/mNTrW0KoVwLNBAJzIWWsemI4dx5kfixH344FASDK22Ac8p3A36Nsty7bDn1NDhSI8d&#10;NZ/1lzMgwtsQng4vUm+PPb3mi7LaLYy5vprKB1BCk/yL/9zPNs3P7+7n8PtOukGv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XDjEsMAAADeAAAADwAAAAAAAAAAAAAAAACf&#10;AgAAZHJzL2Rvd25yZXYueG1sUEsFBgAAAAAEAAQA9wAAAI8DAAAAAA==&#10;">
                    <v:imagedata r:id="rId624" o:title=""/>
                  </v:shape>
                  <v:shape id="Picture 3938" o:spid="_x0000_s1574" type="#_x0000_t75" style="position:absolute;left:9276;top:2561;width:17;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b6vHAAAAA3gAAAA8AAABkcnMvZG93bnJldi54bWxET0uLwjAQvgv+hzDCXmRNt2Ip1SgiLHhd&#10;H3sekrEtNpPSpLX++82C4G0+vudsdqNtxECdrx0r+FokIIi1MzWXCi7n788chA/IBhvHpOBJHnbb&#10;6WSDhXEP/qHhFEoRQ9gXqKAKoS2k9Loii37hWuLI3VxnMUTYldJ0+IjhtpFpkmTSYs2xocKWDhXp&#10;+6m3CpI67K8md4Tpb6/1YOe3Q9Yr9TEb92sQgcbwFr/cRxPnZ8tVCv/vxBvk9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Nvq8cAAAADeAAAADwAAAAAAAAAAAAAAAACfAgAA&#10;ZHJzL2Rvd25yZXYueG1sUEsFBgAAAAAEAAQA9wAAAIwDAAAAAA==&#10;">
                    <v:imagedata r:id="rId960" o:title=""/>
                  </v:shape>
                  <v:shape id="Picture 3939" o:spid="_x0000_s1575" type="#_x0000_t75" style="position:absolute;left:9277;top:2563;width:15;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qetPGAAAA3gAAAA8AAABkcnMvZG93bnJldi54bWxET0trwkAQvhf6H5Yp9NZsamgq0Y2EguCh&#10;Bx9FPQ7ZaR7NzobsqrG/3hUKvc3H95z5YjSdONPgGssKXqMYBHFpdcOVgq/d8mUKwnlkjZ1lUnAl&#10;B4v88WGOmbYX3tB56ysRQthlqKD2vs+kdGVNBl1ke+LAfdvBoA9wqKQe8BLCTScncZxKgw2Hhhp7&#10;+qip/NmejIL3cv/bFqlcrg+bYjVtP5O4P7JSz09jMQPhafT/4j/3Sof5afKWwP2dcIPM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ip608YAAADeAAAADwAAAAAAAAAAAAAA&#10;AACfAgAAZHJzL2Rvd25yZXYueG1sUEsFBgAAAAAEAAQA9wAAAJIDAAAAAA==&#10;">
                    <v:imagedata r:id="rId961" o:title=""/>
                  </v:shape>
                  <v:shape id="Picture 3940" o:spid="_x0000_s1576" type="#_x0000_t75" style="position:absolute;left:9279;top:2566;width:14;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Fw2nEAAAA3gAAAA8AAABkcnMvZG93bnJldi54bWxET01rwkAQvQv9D8sIvelGq1aiq0hpqSfR&#10;WDyP2WmSNjsbs6uJ/94VBG/zeJ8zX7amFBeqXWFZwaAfgSBOrS44U/Cz/+pNQTiPrLG0TAqu5GC5&#10;eOnMMda24R1dEp+JEMIuRgW591UspUtzMuj6tiIO3K+tDfoA60zqGpsQbko5jKKJNFhwaMixoo+c&#10;0v/kbBQct5+nze50OO+j9/bb/yWJaTaFUq/ddjUD4an1T/HDvdZh/uRtPIL7O+EG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OFw2nEAAAA3gAAAA8AAAAAAAAAAAAAAAAA&#10;nwIAAGRycy9kb3ducmV2LnhtbFBLBQYAAAAABAAEAPcAAACQAwAAAAA=&#10;">
                    <v:imagedata r:id="rId626" o:title=""/>
                  </v:shape>
                  <v:shape id="Picture 3941" o:spid="_x0000_s1577" type="#_x0000_t75" style="position:absolute;left:9281;top:2569;width:12;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5xE3FAAAA3gAAAA8AAABkcnMvZG93bnJldi54bWxET01rwkAQvRf6H5YRvJS60TTSRlcRS8Hi&#10;ySi0xyE7TWKzs2F31fjvuwXB2zze58yXvWnFmZxvLCsYjxIQxKXVDVcKDvuP51cQPiBrbC2Tgit5&#10;WC4eH+aYa3vhHZ2LUIkYwj5HBXUIXS6lL2sy6Ee2I47cj3UGQ4SuktrhJYabVk6SZCoNNhwbauxo&#10;XVP5W5yMgreX8Wq7Td3hKSvfj3RM7Wfx9a3UcNCvZiAC9eEuvrk3Os6fplkG/+/EG+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OcRNxQAAAN4AAAAPAAAAAAAAAAAAAAAA&#10;AJ8CAABkcnMvZG93bnJldi54bWxQSwUGAAAAAAQABAD3AAAAkQMAAAAA&#10;">
                    <v:imagedata r:id="rId472" o:title=""/>
                  </v:shape>
                  <v:shape id="Picture 3942" o:spid="_x0000_s1578" type="#_x0000_t75" style="position:absolute;left:9283;top:2572;width:10;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rWjrFAAAA3gAAAA8AAABkcnMvZG93bnJldi54bWxET01rwkAQvQv+h2UKvYhubGrQ1FWkpdDi&#10;qamgxyE7JtHsbNjdavrvuwXB2zze5yzXvWnFhZxvLCuYThIQxKXVDVcKdt/v4zkIH5A1tpZJwS95&#10;WK+GgyXm2l75iy5FqEQMYZ+jgjqELpfSlzUZ9BPbEUfuaJ3BEKGrpHZ4jeGmlU9JkkmDDceGGjt6&#10;rak8Fz9GweJ5utluU7cbzcq3E51S+1nsD0o9PvSbFxCB+nAX39wfOs7P0lkG/+/EG+Tq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61o6xQAAAN4AAAAPAAAAAAAAAAAAAAAA&#10;AJ8CAABkcnMvZG93bnJldi54bWxQSwUGAAAAAAQABAD3AAAAkQMAAAAA&#10;">
                    <v:imagedata r:id="rId472" o:title=""/>
                  </v:shape>
                  <v:shape id="Picture 3943" o:spid="_x0000_s1579" type="#_x0000_t75" style="position:absolute;left:9284;top:2574;width: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iYVzFAAAA3gAAAA8AAABkcnMvZG93bnJldi54bWxET01rAjEQvRf8D2EEL0WzVqqyNUorqKU3&#10;dVG8jZvpZulmsmyirv/eFAq9zeN9zmzR2kpcqfGlYwXDQQKCOHe65EJBtl/1pyB8QNZYOSYFd/Kw&#10;mHeeZphqd+MtXXehEDGEfYoKTAh1KqXPDVn0A1cTR+7bNRZDhE0hdYO3GG4r+ZIkY2mx5NhgsKal&#10;ofxnd7EKVnpzOGdrPm3WWXkafh3N8335oVSv276/gQjUhn/xn/tTx/nj0esEft+JN8j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ImFcxQAAAN4AAAAPAAAAAAAAAAAAAAAA&#10;AJ8CAABkcnMvZG93bnJldi54bWxQSwUGAAAAAAQABAD3AAAAkQMAAAAA&#10;">
                    <v:imagedata r:id="rId962" o:title=""/>
                  </v:shape>
                </v:group>
                <v:group id="Group 3944" o:spid="_x0000_s1580" style="position:absolute;left:9286;top:2577;width:7;height:10" coordorigin="9286,2577" coordsize="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LntGscAAADe&#10;AAAADwAAAAAAAAAAAAAAAACqAgAAZHJzL2Rvd25yZXYueG1sUEsFBgAAAAAEAAQA+gAAAJ4DAAAA&#10;AA==&#10;">
                  <v:shape id="Freeform 3945" o:spid="_x0000_s1581" style="position:absolute;left:9286;top:2577;width:7;height:10;visibility:visible;mso-wrap-style:square;v-text-anchor:top" coordsize="7,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qIzMUA&#10;AADeAAAADwAAAGRycy9kb3ducmV2LnhtbERPzWrCQBC+C77DMoIXaTZR1DbNKlKo1JPG9gHG7DQJ&#10;zc6m2a1J375bELzNx/c72XYwjbhS52rLCpIoBkFcWF1zqeDj/fXhEYTzyBoby6TglxxsN+NRhqm2&#10;Ped0PftShBB2KSqovG9TKV1RkUEX2ZY4cJ+2M+gD7EqpO+xDuGnkPI5X0mDNoaHCll4qKr7OP0bB&#10;6eD2x3iX+0Oy1uV30l9wpi9KTSfD7hmEp8HfxTf3mw7zV4vlE/y/E26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iojMxQAAAN4AAAAPAAAAAAAAAAAAAAAAAJgCAABkcnMv&#10;ZG93bnJldi54bWxQSwUGAAAAAAQABAD1AAAAigMAAAAA&#10;" path="m7,l4,,2,3,1,7,,10r1,l3,5,5,3r2,l7,e" filled="f" stroked="f">
                    <v:path arrowok="t" o:connecttype="custom" o:connectlocs="7,2577;4,2577;2,2580;1,2584;0,2587;1,2587;3,2582;5,2580;7,2580;7,2577" o:connectangles="0,0,0,0,0,0,0,0,0,0"/>
                  </v:shape>
                </v:group>
                <v:group id="Group 3946" o:spid="_x0000_s1582" style="position:absolute;left:9287;top:2580;width:5;height:7" coordorigin="9287,2580" coordsize="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KMroccAAADe&#10;AAAADwAAAAAAAAAAAAAAAACqAgAAZHJzL2Rvd25yZXYueG1sUEsFBgAAAAAEAAQA+gAAAJ4DAAAA&#10;AA==&#10;">
                  <v:shape id="Freeform 3947" o:spid="_x0000_s1583" style="position:absolute;left:9287;top:2580;width:5;height:7;visibility:visible;mso-wrap-style:square;v-text-anchor:top" coordsize="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QbdsQA&#10;AADeAAAADwAAAGRycy9kb3ducmV2LnhtbERPTWvCQBC9F/oflil4KbqJQlKiqxRBqOihar0P2TFJ&#10;zc6G7DZGf70rFLzN433ObNGbWnTUusqygngUgSDOra64UPBzWA0/QDiPrLG2TAqu5GAxf32ZYabt&#10;hXfU7X0hQgi7DBWU3jeZlC4vyaAb2YY4cCfbGvQBtoXULV5CuKnlOIoSabDi0FBiQ8uS8vP+zyj4&#10;Tm94PMabdbc9p7/veiPXqTwpNXjrP6cgPPX+Kf53f+kwP5kkMTzeCTf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UG3bEAAAA3gAAAA8AAAAAAAAAAAAAAAAAmAIAAGRycy9k&#10;b3ducmV2LnhtbFBLBQYAAAAABAAEAPUAAACJAwAAAAA=&#10;" path="m6,l4,,2,2,,7r2,l3,5,4,3,6,2,6,e" filled="f" stroked="f">
                    <v:path arrowok="t" o:connecttype="custom" o:connectlocs="6,2580;4,2580;2,2582;0,2587;2,2587;3,2585;4,2583;6,2582;6,2580" o:connectangles="0,0,0,0,0,0,0,0,0"/>
                  </v:shape>
                </v:group>
                <v:group id="Group 3948" o:spid="_x0000_s1584" style="position:absolute;left:9289;top:2582;width:4;height:6" coordorigin="9289,2582"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z0QTcQAAADeAAAA&#10;DwAAAAAAAAAAAAAAAACqAgAAZHJzL2Rvd25yZXYueG1sUEsFBgAAAAAEAAQA+gAAAJsDAAAAAA==&#10;">
                  <v:shape id="Freeform 3949" o:spid="_x0000_s1585" style="position:absolute;left:9289;top:2582;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VTtscA&#10;AADeAAAADwAAAGRycy9kb3ducmV2LnhtbERP32vCMBB+F/Y/hBvsTdOtUrUzigzGRpkMqwi+3Zpb&#10;U9ZcSpNp/e+XwWBv9/H9vOV6sK04U+8bxwruJwkI4srphmsFh/3zeA7CB2SNrWNScCUP69XNaIm5&#10;dhfe0bkMtYgh7HNUYELocil9Zciin7iOOHKfrrcYIuxrqXu8xHDbyockyaTFhmODwY6eDFVf5bdV&#10;cJql5fHt/cVMs49qv9kuimFWFErd3Q6bRxCBhvAv/nO/6jg/S7MUft+JN8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1U7bHAAAA3gAAAA8AAAAAAAAAAAAAAAAAmAIAAGRy&#10;cy9kb3ducmV2LnhtbFBLBQYAAAAABAAEAPUAAACMAwAAAAA=&#10;" path="m4,l2,1,1,3,,5r2,l3,4,4,3,4,e" filled="f" stroked="f">
                    <v:path arrowok="t" o:connecttype="custom" o:connectlocs="4,2582;2,2583;1,2585;0,2587;2,2587;3,2586;4,2585;4,2582" o:connectangles="0,0,0,0,0,0,0,0"/>
                  </v:shape>
                </v:group>
                <v:group id="Group 3950" o:spid="_x0000_s1586" style="position:absolute;left:9291;top:2585;width:2;height:3" coordorigin="9291,2585" coordsize="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gtosQAAADeAAAADwAAAGRycy9kb3ducmV2LnhtbERPTWvCQBC9C/6HZQre&#10;dBO1oaSuIlLFgxSqBfE2ZMckmJ0N2W0S/70rCL3N433OYtWbSrTUuNKygngSgSDOrC45V/B72o4/&#10;QDiPrLGyTAru5GC1HA4WmGrb8Q+1R5+LEMIuRQWF93UqpcsKMugmtiYO3NU2Bn2ATS51g10IN5Wc&#10;RlEiDZYcGgqsaVNQdjv+GQW7Drv1LP5qD7fr5n45vX+fDzEpNXrr158gPPX+X/xy73WYn8ySO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5gtosQAAADeAAAA&#10;DwAAAAAAAAAAAAAAAACqAgAAZHJzL2Rvd25yZXYueG1sUEsFBgAAAAAEAAQA+gAAAJsDAAAAAA==&#10;">
                  <v:shape id="Freeform 3951" o:spid="_x0000_s1587" style="position:absolute;left:9291;top:258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s8DsQA&#10;AADeAAAADwAAAGRycy9kb3ducmV2LnhtbERPS4vCMBC+L/gfwgje1tQVi1SjiMvKHvbgC7wOzdgW&#10;m0losrXdX78RBG/z8T1nue5MLVpqfGVZwWScgCDOra64UHA+fb3PQfiArLG2TAp68rBeDd6WmGl7&#10;5wO1x1CIGMI+QwVlCC6T0uclGfRj64gjd7WNwRBhU0jd4D2Gm1p+JEkqDVYcG0p0tC0pvx1/jYJi&#10;5+rr9Hb+nF/cYdbu//qfieyVGg27zQJEoC68xE/3t47z02k6g8c78Qa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LPA7EAAAA3gAAAA8AAAAAAAAAAAAAAAAAmAIAAGRycy9k&#10;b3ducmV2LnhtbFBLBQYAAAAABAAEAPUAAACJAwAAAAA=&#10;" path="m2,l1,1,,2r2,l2,e" filled="f" stroked="f">
                    <v:path arrowok="t" o:connecttype="custom" o:connectlocs="2,2585;1,2586;0,2587;2,2587;2,2585" o:connectangles="0,0,0,0,0"/>
                  </v:shape>
                </v:group>
                <v:group id="Group 3952" o:spid="_x0000_s1588" style="position:absolute;left:9277;top:2374;width:5;height:281" coordorigin="9277,2374" coordsize="5,2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AYWTsQAAADeAAAADwAAAGRycy9kb3ducmV2LnhtbERPTYvCMBC9L/gfwgje&#10;1rTKFqlGEVHxIAurgngbmrEtNpPSxLb+e7OwsLd5vM9ZrHpTiZYaV1pWEI8jEMSZ1SXnCi7n3ecM&#10;hPPIGivLpOBFDlbLwccCU207/qH25HMRQtilqKDwvk6ldFlBBt3Y1sSBu9vGoA+wyaVusAvhppKT&#10;KEqkwZJDQ4E1bQrKHqenUbDvsFtP4217fNw3r9v56/t6jEmp0bBfz0F46v2/+M990GF+Mk0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AYWTsQAAADeAAAA&#10;DwAAAAAAAAAAAAAAAACqAgAAZHJzL2Rvd25yZXYueG1sUEsFBgAAAAAEAAQA+gAAAJsDAAAAAA==&#10;">
                  <v:shape id="Freeform 3953" o:spid="_x0000_s1589" style="position:absolute;left:9277;top:2374;width:5;height:281;visibility:visible;mso-wrap-style:square;v-text-anchor:top" coordsize="5,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xxvMUA&#10;AADeAAAADwAAAGRycy9kb3ducmV2LnhtbERPTWvCQBC9C/0PyxR6002rjRqzkSIUeqo2etDbkB2T&#10;0OxsyK4x9dd3hUJv83ifk64H04ieOldbVvA8iUAQF1bXXCo47N/HCxDOI2tsLJOCH3Kwzh5GKSba&#10;XvmL+tyXIoSwS1BB5X2bSOmKigy6iW2JA3e2nUEfYFdK3eE1hJtGvkRRLA3WHBoqbGlTUfGdX4yC&#10;z+Ppdlpe5v1hFm93rzeUs0hLpZ4eh7cVCE+D/xf/uT90mB9P4znc3wk3y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PHG8xQAAAN4AAAAPAAAAAAAAAAAAAAAAAJgCAABkcnMv&#10;ZG93bnJldi54bWxQSwUGAAAAAAQABAD1AAAAigMAAAAA&#10;" path="m,l,281r5,l5,,,e" filled="f" stroked="f">
                    <v:path arrowok="t" o:connecttype="custom" o:connectlocs="0,2374;0,2655;5,2655;5,2374;0,2374" o:connectangles="0,0,0,0,0"/>
                  </v:shape>
                  <v:shape id="Picture 3954" o:spid="_x0000_s1590" type="#_x0000_t75" style="position:absolute;left:9274;top:2374;width:5;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BEcrGAAAA3gAAAA8AAABkcnMvZG93bnJldi54bWxEj09rwzAMxe+FfQejwW6t0w6ykdUtY9A/&#10;9NY27KzFapItlkPspe63nw6F3STe03s/LdfJdWqkIbSeDcxnGSjiytuWawPleTN9BRUissXOMxm4&#10;UYD16mGyxML6Kx9pPMVaSQiHAg00MfaF1qFqyGGY+Z5YtIsfHEZZh1rbAa8S7jq9yLJcO2xZGhrs&#10;6aOh6uf06wzsD5/zbRp3+ctu+23dpcR0+zoY8/SY3t9ARUrx33y/3lvBz59z4ZV3ZAa9+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3oERysYAAADeAAAADwAAAAAAAAAAAAAA&#10;AACfAgAAZHJzL2Rvd25yZXYueG1sUEsFBgAAAAAEAAQA9wAAAJIDAAAAAA==&#10;">
                    <v:imagedata r:id="rId629" o:title=""/>
                  </v:shape>
                  <v:shape id="Picture 3955" o:spid="_x0000_s1591" type="#_x0000_t75" style="position:absolute;left:9267;top:2607;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qJanDAAAA3gAAAA8AAABkcnMvZG93bnJldi54bWxET01rwkAQvRf6H5YpeKubthA1dRUpVYRS&#10;aKPex+w0Cc3Oht1R47/vFgq9zeN9znw5uE6dKcTWs4GHcQaKuPK25drAfre+n4KKgmyx80wGrhRh&#10;ubi9mWNh/YU/6VxKrVIIxwINNCJ9oXWsGnIYx74nTtyXDw4lwVBrG/CSwl2nH7Ms1w5bTg0N9vTS&#10;UPVdnpwBEd6E8Hp4k3JzbOk9n6zWHxNjRnfD6hmU0CD/4j/31qb5+VM+g9930g168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WolqcMAAADeAAAADwAAAAAAAAAAAAAAAACf&#10;AgAAZHJzL2Rvd25yZXYueG1sUEsFBgAAAAAEAAQA9wAAAI8DAAAAAA==&#10;">
                    <v:imagedata r:id="rId624" o:title=""/>
                  </v:shape>
                  <v:shape id="Picture 3956" o:spid="_x0000_s1592" type="#_x0000_t75" style="position:absolute;left:9267;top:2607;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so43GAAAA3gAAAA8AAABkcnMvZG93bnJldi54bWxEj0FLAzEQhe+C/yGM4M1ma7WVtWkRwcWD&#10;IN0KvQ6bcbO4mSxJ7MZ/7xwEbzPMm/fet90XP6ozxTQENrBcVKCIu2AH7g18HF9uHkCljGxxDEwG&#10;fijBfnd5scXahpkPdG5zr8SEU40GXM5TrXXqHHlMizARy+0zRI9Z1thrG3EWcz/q26paa48DS4LD&#10;iZ4ddV/ttzfQ5PFUTveb+S6+tW65em8OVWmMub4qT4+gMpX8L/77frVSf73aCIDgyAx69w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CyjjcYAAADeAAAADwAAAAAAAAAAAAAA&#10;AACfAgAAZHJzL2Rvd25yZXYueG1sUEsFBgAAAAAEAAQA9wAAAJIDAAAAAA==&#10;">
                    <v:imagedata r:id="rId630" o:title=""/>
                  </v:shape>
                  <v:shape id="Picture 3957" o:spid="_x0000_s1593" type="#_x0000_t75" style="position:absolute;left:9267;top:2607;width:1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XcSnGAAAA3gAAAA8AAABkcnMvZG93bnJldi54bWxET99rwjAQfh/sfwg38G2mzuGkGmWsjA02&#10;hEVRfDubs+3WXEoTte6vN4OBb/fx/bzpvLO1OFLrK8cKBv0EBHHuTMWFgtXy9X4Mwgdkg7VjUnAm&#10;D/PZ7c0UU+NO/EVHHQoRQ9inqKAMoUml9HlJFn3fNcSR27vWYoiwLaRp8RTDbS0fkmQkLVYcG0ps&#10;6KWk/EcfrIKN/n7LtiTPev2os8/fQNnHbqFU7657noAI1IWr+N/9buL80fBpAH/vxBvk7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ddxKcYAAADeAAAADwAAAAAAAAAAAAAA&#10;AACfAgAAZHJzL2Rvd25yZXYueG1sUEsFBgAAAAAEAAQA9wAAAJIDAAAAAA==&#10;">
                    <v:imagedata r:id="rId963" o:title=""/>
                  </v:shape>
                  <v:shape id="Picture 3958" o:spid="_x0000_s1594" type="#_x0000_t75" style="position:absolute;left:9267;top:2607;width:13;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R38zFAAAA3gAAAA8AAABkcnMvZG93bnJldi54bWxET01rwkAQvRf8D8sI3upGbVNJXUUEUUsv&#10;jfaQ25Adk9DsbNhdNf33rlDobR7vcxar3rTiSs43lhVMxgkI4tLqhisFp+P2eQ7CB2SNrWVS8Ese&#10;VsvB0wIzbW/8Rdc8VCKGsM9QQR1Cl0npy5oM+rHtiCN3ts5giNBVUju8xXDTymmSpNJgw7Ghxo42&#10;NZU/+cUoeJ2nxcfhpXV5kRSf5+/T7rg7sFKjYb9+BxGoD//iP/dex/np7G0Kj3fiDXJ5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Ed/MxQAAAN4AAAAPAAAAAAAAAAAAAAAA&#10;AJ8CAABkcnMvZG93bnJldi54bWxQSwUGAAAAAAQABAD3AAAAkQMAAAAA&#10;">
                    <v:imagedata r:id="rId964" o:title=""/>
                  </v:shape>
                  <v:shape id="Picture 3959" o:spid="_x0000_s1595" type="#_x0000_t75" style="position:absolute;left:9267;top:2607;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ppcLGAAAA3gAAAA8AAABkcnMvZG93bnJldi54bWxET0trwkAQvhf6H5Yp9FJ0Y1NfqatIRah4&#10;Mgp6HLJjEpudDbtbTf99t1DwNh/fc2aLzjTiSs7XlhUM+gkI4sLqmksFh/26NwHhA7LGxjIp+CEP&#10;i/njwwwzbW+8o2seShFD2GeooAqhzaT0RUUGfd+2xJE7W2cwROhKqR3eYrhp5GuSjKTBmmNDhS19&#10;VFR85d9GwfRtsNxuU3d4GRarC11Su8mPJ6Wen7rlO4hAXbiL/92fOs4fpeMU/t6JN8j5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ymlwsYAAADeAAAADwAAAAAAAAAAAAAA&#10;AACfAgAAZHJzL2Rvd25yZXYueG1sUEsFBgAAAAAEAAQA9wAAAJIDAAAAAA==&#10;">
                    <v:imagedata r:id="rId472" o:title=""/>
                  </v:shape>
                  <v:shape id="Picture 3960" o:spid="_x0000_s1596" type="#_x0000_t75" style="position:absolute;left:9267;top:2607;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APbbGAAAA3gAAAA8AAABkcnMvZG93bnJldi54bWxET01rwkAQvRf8D8sIvRTdaKzV6CrSUqh4&#10;MhXa45Adk2h2NuxuNf33rlDobR7vc5brzjTiQs7XlhWMhgkI4sLqmksFh8/3wQyED8gaG8uk4Jc8&#10;rFe9hyVm2l55T5c8lCKGsM9QQRVCm0npi4oM+qFtiSN3tM5giNCVUju8xnDTyHGSTKXBmmNDhS29&#10;VlSc8x+jYD4ZbXa71B2enou3E51Su82/vpV67HebBYhAXfgX/7k/dJw/TV8mcH8n3iB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MA9tsYAAADeAAAADwAAAAAAAAAAAAAA&#10;AACfAgAAZHJzL2Rvd25yZXYueG1sUEsFBgAAAAAEAAQA9wAAAJIDAAAAAA==&#10;">
                    <v:imagedata r:id="rId472" o:title=""/>
                  </v:shape>
                </v:group>
                <v:group id="Group 3961" o:spid="_x0000_s1597" style="position:absolute;left:9267;top:2607;width:5;height:6" coordorigin="9267,2607" coordsize="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Q0e5MQAAADeAAAADwAAAGRycy9kb3ducmV2LnhtbERPS4vCMBC+C/6HMMLe&#10;NO2KD6pRRHYXDyL4APE2NGNbbCalybb135uFBW/z8T1nue5MKRqqXWFZQTyKQBCnVhecKbicv4dz&#10;EM4jaywtk4InOViv+r0lJtq2fKTm5DMRQtglqCD3vkqkdGlOBt3IVsSBu9vaoA+wzqSusQ3hppSf&#10;UTSVBgsODTlWtM0pfZx+jYKfFtvNOP5q9o/79nk7Tw7XfUxKfQy6zQKEp86/xf/unQ7zp+PZB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Q0e5MQAAADeAAAA&#10;DwAAAAAAAAAAAAAAAACqAgAAZHJzL2Rvd25yZXYueG1sUEsFBgAAAAAEAAQA+gAAAJsDAAAAAA==&#10;">
                  <v:shape id="Freeform 3962" o:spid="_x0000_s1598" style="position:absolute;left:9267;top:2607;width:5;height:6;visibility:visible;mso-wrap-style:square;v-text-anchor:top" coordsize="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Yb0sYA&#10;AADeAAAADwAAAGRycy9kb3ducmV2LnhtbERP22rCQBB9F/oPyxR8043appK6iniplweLth8wZKdJ&#10;MDsbsqvGfr0rCL7N4VxnNGlMKc5Uu8Kygl43AkGcWl1wpuD3Z9kZgnAeWWNpmRRcycFk/NIaYaLt&#10;hfd0PvhMhBB2CSrIva8SKV2ak0HXtRVx4P5sbdAHWGdS13gJ4aaU/SiKpcGCQ0OOFc1ySo+Hk1Gw&#10;2K0260H/6+198/1vV6XdXue9rVLt12b6CcJT45/ih3utw/x48BHD/Z1wgx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wYb0sYAAADeAAAADwAAAAAAAAAAAAAAAACYAgAAZHJz&#10;L2Rvd25yZXYueG1sUEsFBgAAAAAEAAQA9QAAAIsDAAAAAA==&#10;" path="m6,l3,,2,1,,2,,5,3,4,5,2,6,e" filled="f" stroked="f">
                    <v:path arrowok="t" o:connecttype="custom" o:connectlocs="6,2607;3,2607;2,2608;0,2609;0,2612;3,2611;5,2609;6,2607" o:connectangles="0,0,0,0,0,0,0,0"/>
                  </v:shape>
                </v:group>
                <v:group id="Group 3963" o:spid="_x0000_s1599" style="position:absolute;left:9267;top:2607;width:3;height:3" coordorigin="9267,2607"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MlCMQAAADeAAAADwAAAGRycy9kb3ducmV2LnhtbERPS4vCMBC+L/gfwgh7&#10;W9Ou+KAaRWRdPMiCDxBvQzO2xWZSmtjWf2+EBW/z8T1nvuxMKRqqXWFZQTyIQBCnVhecKTgdN19T&#10;EM4jaywtk4IHOVgueh9zTLRteU/NwWcihLBLUEHufZVI6dKcDLqBrYgDd7W1QR9gnUldYxvCTSm/&#10;o2gsDRYcGnKsaJ1TejvcjYLfFtvVMP5pdrfr+nE5jv7Ou5iU+ux3qxkIT51/i//dWx3mj4eTCbz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pMlCMQAAADeAAAA&#10;DwAAAAAAAAAAAAAAAACqAgAAZHJzL2Rvd25yZXYueG1sUEsFBgAAAAAEAAQA+gAAAJsDAAAAAA==&#10;">
                  <v:shape id="Freeform 3964" o:spid="_x0000_s1600" style="position:absolute;left:9267;top:2607;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2tgsgA&#10;AADeAAAADwAAAGRycy9kb3ducmV2LnhtbESPQWsCMRCF74X+hzCF3mq2Cipbo0hFbAWFWlt6HDbT&#10;TehmsmxSXf+9cyj0NsN78943s0UfGnWiLvnIBh4HBSjiKlrPtYHj+/phCiplZItNZDJwoQSL+e3N&#10;DEsbz/xGp0OulYRwKtGAy7kttU6Vo4BpEFti0b5jFzDL2tXadniW8NDoYVGMdUDP0uCwpWdH1c/h&#10;NxjoV69LX7ud5/3n6GPytT1upq4w5v6uXz6BytTnf/Pf9YsV/PFoIrzyjsyg5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9Pa2CyAAAAN4AAAAPAAAAAAAAAAAAAAAAAJgCAABk&#10;cnMvZG93bnJldi54bWxQSwUGAAAAAAQABAD1AAAAjQMAAAAA&#10;" path="m3,l,,,2,2,1,3,e" filled="f" stroked="f">
                    <v:path arrowok="t" o:connecttype="custom" o:connectlocs="3,2607;0,2607;0,2609;2,2608;3,2607" o:connectangles="0,0,0,0,0"/>
                  </v:shape>
                  <v:shape id="Picture 3965" o:spid="_x0000_s1601" type="#_x0000_t75" style="position:absolute;left:9271;top:2610;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BkijGAAAA3gAAAA8AAABkcnMvZG93bnJldi54bWxET01rwkAQvQv9D8sIvYhubKrV6CpiKVQ8&#10;mQrtcciOSWx2Nuyumv77bqHgbR7vc5brzjTiSs7XlhWMRwkI4sLqmksFx4+34QyED8gaG8uk4Ic8&#10;rFcPvSVm2t74QNc8lCKGsM9QQRVCm0npi4oM+pFtiSN3ss5giNCVUju8xXDTyKckmUqDNceGClva&#10;VlR85xejYP483uz3qTsOJsXrmc6p3eWfX0o99rvNAkSgLtzF/+53HedP05c5/L0Tb5C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sGSKMYAAADeAAAADwAAAAAAAAAAAAAA&#10;AACfAgAAZHJzL2Rvd25yZXYueG1sUEsFBgAAAAAEAAQA9wAAAJIDAAAAAA==&#10;">
                    <v:imagedata r:id="rId472" o:title=""/>
                  </v:shape>
                  <v:shape id="Picture 3966" o:spid="_x0000_s1602" type="#_x0000_t75" style="position:absolute;left:9271;top:2610;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uS5LJAAAA3gAAAA8AAABkcnMvZG93bnJldi54bWxEj0FrwkAQhe+F/odlhF5K3di0YqOrSEvB&#10;4qmpoMchO01is7Nhd6vx33cOBW8zzJv33rdYDa5TJwqx9WxgMs5AEVfetlwb2H29P8xAxYRssfNM&#10;Bi4UYbW8vVlgYf2ZP+lUplqJCccCDTQp9YXWsWrIYRz7nlhu3z44TLKGWtuAZzF3nX7Msql22LIk&#10;NNjTa0PVT/nrDLw8TdbbbR5298/V25GOuf8o9wdj7kbDeg4q0ZCu4v/vjZX603wmAIIjM+jl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Fi5LkskAAADeAAAADwAAAAAAAAAA&#10;AAAAAACfAgAAZHJzL2Rvd25yZXYueG1sUEsFBgAAAAAEAAQA9wAAAJUDAAAAAA==&#10;">
                    <v:imagedata r:id="rId472" o:title=""/>
                  </v:shape>
                  <v:shape id="Picture 3967" o:spid="_x0000_s1603" type="#_x0000_t75" style="position:absolute;left:9274;top:2613;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bYqLFAAAA3gAAAA8AAABkcnMvZG93bnJldi54bWxET9tqwkAQfS/4D8sIvtWNChJSV6mCpSAF&#10;64WStyE7TYLZ2ZDdmNSvd4WCb3M411mselOJKzWutKxgMo5AEGdWl5wrOB23rzEI55E1VpZJwR85&#10;WC0HLwtMtO34m64Hn4sQwi5BBYX3dSKlywoy6Ma2Jg7cr20M+gCbXOoGuxBuKjmNork0WHJoKLCm&#10;TUHZ5dAaBe06xs3uJ71FabufubP23Uf6pdRo2L+/gfDU+6f43/2pw/z5LJ7A451wg1ze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G2KixQAAAN4AAAAPAAAAAAAAAAAAAAAA&#10;AJ8CAABkcnMvZG93bnJldi54bWxQSwUGAAAAAAQABAD3AAAAkQMAAAAA&#10;">
                    <v:imagedata r:id="rId635" o:title=""/>
                  </v:shape>
                </v:group>
                <v:group id="Group 3968" o:spid="_x0000_s1604" style="position:absolute;left:9277;top:2616;width:5;height:6" coordorigin="9277,2616" coordsize="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H2t8MAAADeAAAADwAAAGRycy9kb3ducmV2LnhtbERPTYvCMBC9L/gfwgje&#10;1rTKilSjiKh4EGFVEG9DM7bFZlKa2NZ/bxaEvc3jfc582ZlSNFS7wrKCeBiBIE6tLjhTcDlvv6cg&#10;nEfWWFomBS9ysFz0vuaYaNvyLzUnn4kQwi5BBbn3VSKlS3My6Ia2Ig7c3dYGfYB1JnWNbQg3pRxF&#10;0UQaLDg05FjROqf0cXoaBbsW29U43jSHx339up1/jtdDTEoN+t1qBsJT5//FH/deh/mT8XQE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7Mfa3wwAAAN4AAAAP&#10;AAAAAAAAAAAAAAAAAKoCAABkcnMvZG93bnJldi54bWxQSwUGAAAAAAQABAD6AAAAmgMAAAAA&#10;">
                  <v:shape id="Freeform 3969" o:spid="_x0000_s1605" style="position:absolute;left:9277;top:2616;width:5;height:6;visibility:visible;mso-wrap-style:square;v-text-anchor:top" coordsize="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TIbcYA&#10;AADeAAAADwAAAGRycy9kb3ducmV2LnhtbERP22rCQBB9F/oPyxR8MxtNFYmuUqqtlwfFywcM2WkS&#10;mp0N2VVjv94VCn2bw7nOdN6aSlypcaVlBf0oBkGcWV1yruB8+uyNQTiPrLGyTAru5GA+e+lMMdX2&#10;xge6Hn0uQgi7FBUU3teplC4ryKCLbE0cuG/bGPQBNrnUDd5CuKnkII5H0mDJoaHAmj4Kyn6OF6Ng&#10;uVtt1sng62242f/aVWW390V/q1T3tX2fgPDU+n/xn3utw/xRMk7g+U64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TIbcYAAADeAAAADwAAAAAAAAAAAAAAAACYAgAAZHJz&#10;L2Rvd25yZXYueG1sUEsFBgAAAAAEAAQA9QAAAIsDAAAAAA==&#10;" path="m5,l2,1,,3,,5r2,l3,4,5,3,5,e" filled="f" stroked="f">
                    <v:path arrowok="t" o:connecttype="custom" o:connectlocs="5,2616;2,2617;0,2619;0,2621;2,2621;3,2620;5,2619;5,2616" o:connectangles="0,0,0,0,0,0,0,0"/>
                  </v:shape>
                </v:group>
                <v:group id="Group 3970" o:spid="_x0000_s1606" style="position:absolute;left:9279;top:2619;width:3;height:3" coordorigin="9279,2619"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5TLWMQAAADeAAAADwAAAGRycy9kb3ducmV2LnhtbERPS4vCMBC+C/sfwgje&#10;NO36QKpRRHTZgwg+YNnb0IxtsZmUJrb135uFBW/z8T1nue5MKRqqXWFZQTyKQBCnVhecKbhe9sM5&#10;COeRNZaWScGTHKxXH70lJtq2fKLm7DMRQtglqCD3vkqkdGlOBt3IVsSBu9naoA+wzqSusQ3hppSf&#10;UTSTBgsODTlWtM0pvZ8fRsFXi+1mHO+aw/22ff5epsefQ0xKDfrdZgHCU+ff4n/3tw7zZ+P5B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5TLWMQAAADeAAAA&#10;DwAAAAAAAAAAAAAAAACqAgAAZHJzL2Rvd25yZXYueG1sUEsFBgAAAAAEAAQA+gAAAJsDAAAAAA==&#10;">
                  <v:shape id="Freeform 3971" o:spid="_x0000_s1607" style="position:absolute;left:9279;top:2619;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lyO8UA&#10;AADeAAAADwAAAGRycy9kb3ducmV2LnhtbERPTWsCMRC9C/0PYQRvNWuluqxGkZaiLbSgtdLjsJlu&#10;QjeTZRN1/femUPA2j/c582XnanGiNljPCkbDDARx6bXlSsH+8+U+BxEissbaMym4UIDl4q43x0L7&#10;M2/ptIuVSCEcClRgYmwKKUNpyGEY+oY4cT++dRgTbCupWzyncFfLhyybSIeWU4PBhp4Mlb+7o1PQ&#10;Pb+ubGXeLX8cxl/T77f9OjeZUoN+t5qBiNTFm/jfvdFp/mScP8LfO+kGu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6XI7xQAAAN4AAAAPAAAAAAAAAAAAAAAAAJgCAABkcnMv&#10;ZG93bnJldi54bWxQSwUGAAAAAAQABAD1AAAAigMAAAAA&#10;" path="m3,l1,1,,2r3,l3,e" filled="f" stroked="f">
                    <v:path arrowok="t" o:connecttype="custom" o:connectlocs="3,2619;1,2620;0,2621;3,2621;3,2619" o:connectangles="0,0,0,0,0"/>
                  </v:shape>
                  <v:shape id="Picture 3972" o:spid="_x0000_s1608" type="#_x0000_t75" style="position:absolute;left:9275;top:2614;width: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YjDDAAAA3gAAAA8AAABkcnMvZG93bnJldi54bWxET02LwjAQvS/4H8II3tbUCkWrUUQRPSzC&#10;dhe8Ds3YFptJaWJb/71ZEPY2j/c56+1gatFR6yrLCmbTCARxbnXFhYLfn+PnAoTzyBpry6TgSQ62&#10;m9HHGlNte/6mLvOFCCHsUlRQet+kUrq8JINuahviwN1sa9AH2BZSt9iHcFPLOIoSabDi0FBiQ/uS&#10;8nv2MAoel46+4mczP+2W8emwvGa9v1dKTcbDbgXC0+D/xW/3WYf5yXyRwN874Qa5e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45iMMMAAADeAAAADwAAAAAAAAAAAAAAAACf&#10;AgAAZHJzL2Rvd25yZXYueG1sUEsFBgAAAAAEAAQA9wAAAI8DAAAAAA==&#10;">
                    <v:imagedata r:id="rId483" o:title=""/>
                  </v:shape>
                </v:group>
                <v:group id="Group 3973" o:spid="_x0000_s1609" style="position:absolute;left:9276;top:2616;width:2;height:2" coordorigin="9276,2616"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0ZVL8QAAADeAAAADwAAAGRycy9kb3ducmV2LnhtbERPS4vCMBC+L/gfwgje&#10;1rSKD6pRRNZlD7LgA8Tb0IxtsZmUJtvWf28EYW/z8T1nue5MKRqqXWFZQTyMQBCnVhecKTifdp9z&#10;EM4jaywtk4IHOViveh9LTLRt+UDN0WcihLBLUEHufZVI6dKcDLqhrYgDd7O1QR9gnUldYxvCTSlH&#10;UTSVBgsODTlWtM0pvR//jILvFtvNOP5q9vfb9nE9TX4v+5iUGvS7zQKEp87/i9/uHx3mT8fzG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0ZVL8QAAADeAAAA&#10;DwAAAAAAAAAAAAAAAACqAgAAZHJzL2Rvd25yZXYueG1sUEsFBgAAAAAEAAQA+gAAAJsDAAAAAA==&#10;">
                  <v:shape id="Freeform 3974" o:spid="_x0000_s1610" style="position:absolute;left:9276;top:2616;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KS8ccA&#10;AADeAAAADwAAAGRycy9kb3ducmV2LnhtbESPQWvDMAyF74P9B6PBLmN10kLpsjhlFAqF0kOz/gAR&#10;q0mYLYfYS9N/Xx0Gu0m8p/c+ldvZOzXRGPvABvJFBoq4Cbbn1sDle/++ARUTskUXmAzcKcK2en4q&#10;sbDhxmea6tQqCeFYoIEupaHQOjYdeYyLMBCLdg2jxyTr2Go74k3CvdPLLFtrjz1LQ4cD7Tpqfupf&#10;b+Bo8+XkLm63muvTR3Z/C9d9fjDm9WX++gSVaE7/5r/rgxX89WojvPKOzKCr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ykvHHAAAA3gAAAA8AAAAAAAAAAAAAAAAAmAIAAGRy&#10;cy9kb3ducmV2LnhtbFBLBQYAAAAABAAEAPUAAACMAwAAAAA=&#10;" path="m,l1,e" filled="f" strokeweight=".08106mm">
                    <v:path arrowok="t" o:connecttype="custom" o:connectlocs="0,0;1,0" o:connectangles="0,0"/>
                  </v:shape>
                </v:group>
                <v:group id="Group 3975" o:spid="_x0000_s1611" style="position:absolute;left:9277;top:2614;width:2;height:4" coordorigin="9277,2614" coordsize="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VkxsQAAADeAAAADwAAAGRycy9kb3ducmV2LnhtbERPS4vCMBC+L/gfwgh7&#10;W9OuKFqNIrIuHmTBB4i3oRnbYjMpTWzrvzfCgrf5+J4zX3amFA3VrrCsIB5EIIhTqwvOFJyOm68J&#10;COeRNZaWScGDHCwXvY85Jtq2vKfm4DMRQtglqCD3vkqkdGlOBt3AVsSBu9raoA+wzqSusQ3hppTf&#10;UTSWBgsODTlWtM4pvR3uRsFvi+1qGP80u9t1/bgcR3/nXUxKffa71QyEp86/xf/urQ7zx8PJF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ZVkxsQAAADeAAAA&#10;DwAAAAAAAAAAAAAAAACqAgAAZHJzL2Rvd25yZXYueG1sUEsFBgAAAAAEAAQA+gAAAJsDAAAAAA==&#10;">
                  <v:shape id="Freeform 3976" o:spid="_x0000_s1612" style="position:absolute;left:9277;top:2614;width:2;height:4;visibility:visible;mso-wrap-style:square;v-text-anchor:top" coordsize="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TWGsUA&#10;AADeAAAADwAAAGRycy9kb3ducmV2LnhtbESPQUvEMBCF74L/IYzgzU1VWLRudlkWFpZFD23F89CM&#10;TbWZlCS21V/vHARv85j3vZm32S1+UBPF1Ac2cLsqQBG3wfbcGXhtjjcPoFJGtjgEJgPflGC3vbzY&#10;YGnDzBVNde6UhHAq0YDLeSy1Tq0jj2kVRmLZvYfoMYuMnbYRZwn3g74rirX22LNccDjSwVH7WX95&#10;eaOe+p/IL2/nqon547nZV97NxlxfLfsnUJmW/G/+o09WuPX9oxSQOjKD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lNYaxQAAAN4AAAAPAAAAAAAAAAAAAAAAAJgCAABkcnMv&#10;ZG93bnJldi54bWxQSwUGAAAAAAQABAD1AAAAigMAAAAA&#10;" path="m,4l,e" filled="f" strokeweight=".03206mm">
                    <v:path arrowok="t" o:connecttype="custom" o:connectlocs="0,2618;0,2614" o:connectangles="0,0"/>
                  </v:shape>
                </v:group>
                <v:group id="Group 3977" o:spid="_x0000_s1613" style="position:absolute;left:9275;top:2616;width:2;height:2" coordorigin="9275,2616"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r+HcUAAADeAAAADwAAAGRycy9kb3ducmV2LnhtbERPS2vCQBC+F/wPyxS8&#10;1U0MlZq6BpEqHqRQFUpvQ3ZMQrKzIbvN4993C4Xe5uN7ziYbTSN66lxlWUG8iEAQ51ZXXCi4XQ9P&#10;LyCcR9bYWCYFEznItrOHDabaDvxB/cUXIoSwS1FB6X2bSunykgy6hW2JA3e3nUEfYFdI3eEQwk0j&#10;l1G0kgYrDg0ltrQvKa8v30bBccBhl8Rv/bm+76ev6/P75zkmpeaP4+4VhKfR/4v/3Ccd5q+Sd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46/h3FAAAA3gAA&#10;AA8AAAAAAAAAAAAAAAAAqgIAAGRycy9kb3ducmV2LnhtbFBLBQYAAAAABAAEAPoAAACcAwAAAAA=&#10;">
                  <v:shape id="Freeform 3978" o:spid="_x0000_s1614" style="position:absolute;left:9275;top:2616;width:2;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BS78QA&#10;AADeAAAADwAAAGRycy9kb3ducmV2LnhtbERP32vCMBB+H/g/hBN8m6kKZVajiOAQB4NpEXw7m7Mt&#10;Npesidr998tg4Nt9fD9vvuxMI+7U+tqygtEwAUFcWF1zqSA/bF7fQPiArLGxTAp+yMNy0XuZY6bt&#10;g7/ovg+liCHsM1RQheAyKX1RkUE/tI44chfbGgwRtqXULT5iuGnkOElSabDm2FCho3VFxXV/MwrO&#10;+fF9mm9TffpwV3f6pN2o6L6VGvS71QxEoC48xf/urY7z08l0DH/vxBv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wUu/EAAAA3gAAAA8AAAAAAAAAAAAAAAAAmAIAAGRycy9k&#10;b3ducmV2LnhtbFBLBQYAAAAABAAEAPUAAACJAwAAAAA=&#10;" path="m,l1,2e" filled="f" strokeweight=".01611mm">
                    <v:path arrowok="t" o:connecttype="custom" o:connectlocs="0,2616;2,2618" o:connectangles="0,0"/>
                  </v:shape>
                  <v:shape id="Picture 3979" o:spid="_x0000_s1615" type="#_x0000_t75" style="position:absolute;left:9091;top:2655;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8pWrFAAAA3gAAAA8AAABkcnMvZG93bnJldi54bWxET99rwjAQfhf8H8IJe5GZqqCzaxQZE4TB&#10;YCr6emuuTbG5lCbTur/eCIO93cf387JVZ2txodZXjhWMRwkI4tzpiksFh/3m+QWED8gaa8ek4EYe&#10;Vst+L8NUuyt/0WUXShFD2KeowITQpFL63JBFP3INceQK11oMEbal1C1eY7it5SRJZtJixbHBYENv&#10;hvLz7scqGDafh9/3qlicJx+n483YOdX0rdTToFu/ggjUhX/xn3ur4/zZdDGFxzvxBrm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vKVqxQAAAN4AAAAPAAAAAAAAAAAAAAAA&#10;AJ8CAABkcnMvZG93bnJldi54bWxQSwUGAAAAAAQABAD3AAAAkQMAAAAA&#10;">
                    <v:imagedata r:id="rId965" o:title=""/>
                  </v:shape>
                  <v:shape id="Picture 3980" o:spid="_x0000_s1616" type="#_x0000_t75" style="position:absolute;left:9080;top:2655;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Dql7GAAAA3gAAAA8AAABkcnMvZG93bnJldi54bWxET0trwkAQvgv9D8sUehGzqYqPNKuIrVDw&#10;0sYHPQ7ZyYNmZ0N2q/HfdwsFb/PxPSdd96YRF+pcbVnBcxSDIM6trrlUcDzsRgsQziNrbCyTghs5&#10;WK8eBikm2l75ky6ZL0UIYZeggsr7NpHS5RUZdJFtiQNX2M6gD7Arpe7wGsJNI8dxPJMGaw4NFba0&#10;rSj/zn6MgpM+fiz22fn29badejkvqMhfh0o9PfabFxCeen8X/7vfdZg/myyn8PdOuEG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EOqXsYAAADeAAAADwAAAAAAAAAAAAAA&#10;AACfAgAAZHJzL2Rvd25yZXYueG1sUEsFBgAAAAAEAAQA9wAAAJIDAAAAAA==&#10;">
                    <v:imagedata r:id="rId484" o:title=""/>
                  </v:shape>
                </v:group>
                <v:group id="Group 3981" o:spid="_x0000_s1617" style="position:absolute;left:9080;top:2320;width:5;height:340" coordorigin="9080,2320" coordsize="5,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H4HsQAAADeAAAADwAAAGRycy9kb3ducmV2LnhtbERPS4vCMBC+C/6HMMLe&#10;NO2KotUoIruLBxF8gHgbmrEtNpPSZNv6783Cgrf5+J6zXHemFA3VrrCsIB5FIIhTqwvOFFzO38MZ&#10;COeRNZaWScGTHKxX/d4SE21bPlJz8pkIIewSVJB7XyVSujQng25kK+LA3W1t0AdYZ1LX2IZwU8rP&#10;KJpKgwWHhhwr2uaUPk6/RsFPi+1mHH81+8d9+7ydJ4frPialPgbdZgHCU+ff4n/3Tof50/F8An/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QH4HsQAAADeAAAA&#10;DwAAAAAAAAAAAAAAAACqAgAAZHJzL2Rvd25yZXYueG1sUEsFBgAAAAAEAAQA+gAAAJsDAAAAAA==&#10;">
                  <v:shape id="Freeform 3982" o:spid="_x0000_s1618" style="position:absolute;left:9080;top:2320;width:5;height:340;visibility:visible;mso-wrap-style:square;v-text-anchor:top" coordsize="5,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N8ysUA&#10;AADeAAAADwAAAGRycy9kb3ducmV2LnhtbERPTWvCQBC9F/oflil4KbqphaCpq9Si4KVgo2KPY3ZM&#10;QrOzITtq+u+7hUJv83ifM1v0rlFX6kLt2cDTKAFFXHhbc2lgv1sPJ6CCIFtsPJOBbwqwmN/fzTCz&#10;/sYfdM2lVDGEQ4YGKpE20zoUFTkMI98SR+7sO4cSYVdq2+EthrtGj5Mk1Q5rjg0VtvRWUfGVX5wB&#10;3Ep/XBX6kL+vmseTfC63l+PSmMFD//oCSqiXf/Gfe2Pj/PR5msLvO/EGP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U3zKxQAAAN4AAAAPAAAAAAAAAAAAAAAAAJgCAABkcnMv&#10;ZG93bnJldi54bWxQSwUGAAAAAAQABAD1AAAAigMAAAAA&#10;" path="m,l5,r,340l,340,,e" filled="f" stroked="f">
                    <v:path arrowok="t" o:connecttype="custom" o:connectlocs="0,2320;5,2320;5,2660;0,2660;0,2320" o:connectangles="0,0,0,0,0"/>
                  </v:shape>
                  <v:shape id="Picture 3983" o:spid="_x0000_s1619" type="#_x0000_t75" style="position:absolute;left:9080;top:2276;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t05jDAAAA3gAAAA8AAABkcnMvZG93bnJldi54bWxET0tuwjAQ3SP1DtZUYgdOQXyaYlCJCGJL&#10;2gOM4iFJG4+j2IDb02MkJHbz9L6z2gTTigv1rrGs4G2cgCAurW64UvD9lY+WIJxH1thaJgV/5GCz&#10;fhmsMNX2yke6FL4SMYRdigpq77tUSlfWZNCNbUccuZPtDfoI+0rqHq8x3LRykiRzabDh2FBjR1lN&#10;5W9xNgrO4Qe3Ju8Ou/9ZtXSnfbYNeabU8DV8foDwFPxT/HAfdJw/n74v4P5OvEGu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q3TmMMAAADeAAAADwAAAAAAAAAAAAAAAACf&#10;AgAAZHJzL2Rvd25yZXYueG1sUEsFBgAAAAAEAAQA9wAAAI8DAAAAAA==&#10;">
                    <v:imagedata r:id="rId636" o:title=""/>
                  </v:shape>
                  <v:shape id="Picture 3984" o:spid="_x0000_s1620" type="#_x0000_t75" style="position:absolute;left:9124;top:2276;width:240;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2sSzIAAAA3gAAAA8AAABkcnMvZG93bnJldi54bWxEj09rwkAQxe8Fv8MygpdSN1oqNbqKfxBa&#10;BKVW70N2TILZ2ZBdY/rtO4dCbzO8N+/9Zr7sXKVaakLp2cBomIAizrwtOTdw/t69vIMKEdli5ZkM&#10;/FCA5aL3NMfU+gd/UXuKuZIQDikaKGKsU61DVpDDMPQ1sWhX3ziMsja5tg0+JNxVepwkE+2wZGko&#10;sKZNQdntdHcGPvX2Njq0l+t+daHueT3V7fjtaMyg361moCJ18d/8d/1hBX/yOhVeeUdm0I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3drEsyAAAAN4AAAAPAAAAAAAAAAAA&#10;AAAAAJ8CAABkcnMvZG93bnJldi54bWxQSwUGAAAAAAQABAD3AAAAlAMAAAAA&#10;">
                    <v:imagedata r:id="rId966" o:title=""/>
                  </v:shape>
                </v:group>
                <v:group id="Group 3985" o:spid="_x0000_s1621" style="position:absolute;left:9359;top:2276;width:5;height:341" coordorigin="9359,2276" coordsize="5,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EzyG8QAAADeAAAA&#10;DwAAAAAAAAAAAAAAAACqAgAAZHJzL2Rvd25yZXYueG1sUEsFBgAAAAAEAAQA+gAAAJsDAAAAAA==&#10;">
                  <v:shape id="Freeform 3986" o:spid="_x0000_s1622" style="position:absolute;left:9359;top:2276;width:5;height:341;visibility:visible;mso-wrap-style:square;v-text-anchor:top" coordsize="5,3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Yme8YA&#10;AADeAAAADwAAAGRycy9kb3ducmV2LnhtbESPQWvDMAyF74P9B6PBbqu9roSS1S1jdLBCL01Ld9Vi&#10;LQmL5WC7bfbvp0OhNwk9vfe+xWr0vTpTTF1gC88TA4q4Dq7jxsJh//E0B5UyssM+MFn4owSr5f3d&#10;AksXLryjc5UbJSacSrTQ5jyUWqe6JY9pEgZiuf2E6DHLGhvtIl7E3Pd6akyhPXYsCS0O9N5S/Vud&#10;vIXN98wUlV53X3tzejluDiFvY7D28WF8ewWVacw38fX700n9YmYEQHBkBr38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Yme8YAAADeAAAADwAAAAAAAAAAAAAAAACYAgAAZHJz&#10;L2Rvd25yZXYueG1sUEsFBgAAAAAEAAQA9QAAAIsDAAAAAA==&#10;" path="m,l5,r,341l,341,,e" filled="f" stroked="f">
                    <v:path arrowok="t" o:connecttype="custom" o:connectlocs="0,2276;5,2276;5,2617;0,2617;0,2276" o:connectangles="0,0,0,0,0"/>
                  </v:shape>
                  <v:shape id="Picture 3987" o:spid="_x0000_s1623" type="#_x0000_t75" style="position:absolute;left:9354;top:2612;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bIDbFAAAA3gAAAA8AAABkcnMvZG93bnJldi54bWxET0trwkAQvhf6H5YReim6SX2g0VWkpdDi&#10;ySjocciOSWx2NuxuNf33riD0Nh/fcxarzjTiQs7XlhWkgwQEcWF1zaWC/e6zPwXhA7LGxjIp+CMP&#10;q+Xz0wIzba+8pUseShFD2GeooAqhzaT0RUUG/cC2xJE7WWcwROhKqR1eY7hp5FuSTKTBmmNDhS29&#10;V1T85L9GwWyUrjebodu/jouPM52H9js/HJV66XXrOYhAXfgXP9xfOs6fjJIU7u/EG+Ty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GyA2xQAAAN4AAAAPAAAAAAAAAAAAAAAA&#10;AJ8CAABkcnMvZG93bnJldi54bWxQSwUGAAAAAAQABAD3AAAAkQMAAAAA&#10;">
                    <v:imagedata r:id="rId472" o:title=""/>
                  </v:shape>
                  <v:shape id="Picture 3988" o:spid="_x0000_s1624" type="#_x0000_t75" style="position:absolute;left:9354;top:2618;width:5;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cFbbEAAAA3gAAAA8AAABkcnMvZG93bnJldi54bWxET01rg0AQvRfyH5YJ5NasFZFis5E2IWB6&#10;aqOHHAd3oqI7K+4mMf++Wyj0No/3OZt8NoO40eQ6ywpe1hEI4trqjhsFVXl4fgXhPLLGwTIpeJCD&#10;fLt42mCm7Z2/6XbyjQgh7DJU0Ho/ZlK6uiWDbm1H4sBd7GTQBzg1Uk94D+FmkHEUpdJgx6GhxZF2&#10;LdX96WoUlIfj5TMpPr4q0++bFOtzn6SFUqvl/P4GwtPs/8V/7kKH+WkSxfD7TrhBb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vcFbbEAAAA3gAAAA8AAAAAAAAAAAAAAAAA&#10;nwIAAGRycy9kb3ducmV2LnhtbFBLBQYAAAAABAAEAPcAAACQAwAAAAA=&#10;">
                    <v:imagedata r:id="rId474" o:title=""/>
                  </v:shape>
                  <v:shape id="Picture 3989" o:spid="_x0000_s1625" type="#_x0000_t75" style="position:absolute;left:9312;top:262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2jXnDAAAA3gAAAA8AAABkcnMvZG93bnJldi54bWxET81qwkAQvgt9h2UKvemmtgZJXaUGI16N&#10;fYAhOyZps7MhuybbPr1bKPQ2H9/vbHbBdGKkwbWWFTwvEhDEldUt1wo+LsV8DcJ5ZI2dZVLwTQ52&#10;24fZBjNtJz7TWPpaxBB2GSpovO8zKV3VkEG3sD1x5K52MOgjHGqpB5xiuOnkMklSabDl2NBgT3lD&#10;1Vd5Mwpu4RP3puhPh59VvXbXY74PRa7U02N4fwPhKfh/8Z/7pOP89DV5gd934g1ye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TaNecMAAADeAAAADwAAAAAAAAAAAAAAAACf&#10;AgAAZHJzL2Rvd25yZXYueG1sUEsFBgAAAAAEAAQA9wAAAI8DAAAAAA==&#10;">
                    <v:imagedata r:id="rId636" o:title=""/>
                  </v:shape>
                  <v:shape id="Picture 3990" o:spid="_x0000_s1626" type="#_x0000_t75" style="position:absolute;left:9091;top:2666;width:226;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JpU7EAAAA3gAAAA8AAABkcnMvZG93bnJldi54bWxET01LAzEQvQv9D2EEbzZrKausTYsUWnuQ&#10;YlehHofNuFncTJZMbLf/3giCt3m8z1msRt+rE0XpAhu4mxagiJtgO24NvL9tbh9ASUK22AcmAxcS&#10;WC0nVwusbDjzgU51alUOYanQgEtpqLSWxpFHmYaBOHOfIXpMGcZW24jnHO57PSuKUnvsODc4HGjt&#10;qPmqv72B8mif95cX2cru+Cpu/7G+j31tzM31+PQIKtGY/sV/7p3N88t5MYffd/INev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EJpU7EAAAA3gAAAA8AAAAAAAAAAAAAAAAA&#10;nwIAAGRycy9kb3ducmV2LnhtbFBLBQYAAAAABAAEAPcAAACQAwAAAAA=&#10;">
                    <v:imagedata r:id="rId967" o:title=""/>
                  </v:shape>
                </v:group>
                <v:group id="Group 3991" o:spid="_x0000_s1627" style="position:absolute;left:9286;top:2718;width:2;height:545" coordorigin="9286,2718" coordsize="2,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Gg/MQAAADeAAAADwAAAGRycy9kb3ducmV2LnhtbERPS4vCMBC+L/gfwgh7&#10;W9P6QqpRRNbFgwirgngbmrEtNpPSZNv6740g7G0+vucsVp0pRUO1KywriAcRCOLU6oIzBefT9msG&#10;wnlkjaVlUvAgB6tl72OBibYt/1Jz9JkIIewSVJB7XyVSujQng25gK+LA3Wxt0AdYZ1LX2IZwU8ph&#10;FE2lwYJDQ44VbXJK78c/o+CnxXY9ir+b/f22eVxPk8NlH5NSn/1uPQfhqfP/4rd7p8P86TiawO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aGg/MQAAADeAAAA&#10;DwAAAAAAAAAAAAAAAACqAgAAZHJzL2Rvd25yZXYueG1sUEsFBgAAAAAEAAQA+gAAAJsDAAAAAA==&#10;">
                  <v:shape id="Freeform 3992" o:spid="_x0000_s1628" style="position:absolute;left:9286;top:2718;width:2;height:545;visibility:visible;mso-wrap-style:square;v-text-anchor:top" coordsize="2,5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VI8sIA&#10;AADeAAAADwAAAGRycy9kb3ducmV2LnhtbERPzUoDMRC+C32HMAVvNquWRdamRYSCgpdWH2C6GTer&#10;mcmSZNttn94Igrf5+H5ntZnYqyPF1AcxcLuoQJG0wfbSGfh43948gEoZxaIPQgbOlGCznl2tsLHh&#10;JDs67nOnSoikBg24nIdG69Q6YkyLMJAU7jNExlxg7LSNeCrh7PVdVdWasZfS4HCgZ0ft935kA+zY&#10;jW/+sPT3/BXH7etuOlycMdfz6ekRVKYp/4v/3C+2zK+XVQ2/75Qb9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dUjywgAAAN4AAAAPAAAAAAAAAAAAAAAAAJgCAABkcnMvZG93&#10;bnJldi54bWxQSwUGAAAAAAQABAD1AAAAhwMAAAAA&#10;" path="m,l,544e" filled="f" strokeweight="1.82942mm">
                    <v:path arrowok="t" o:connecttype="custom" o:connectlocs="0,2718;0,3262" o:connectangles="0,0"/>
                  </v:shape>
                </v:group>
                <v:group id="Group 3993" o:spid="_x0000_s1629" style="position:absolute;left:9212;top:2656;width:46;height:66" coordorigin="9212,2656"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j+bEMUAAADeAAAADwAAAGRycy9kb3ducmV2LnhtbERPS2vCQBC+F/oflil4&#10;001qjZK6ikhbPIjgA6S3ITsmwexsyG6T+O9dQehtPr7nzJe9qURLjSstK4hHEQjizOqScwWn4/dw&#10;BsJ5ZI2VZVJwIwfLxevLHFNtO95Te/C5CCHsUlRQeF+nUrqsIINuZGviwF1sY9AH2ORSN9iFcFPJ&#10;9yhKpMGSQ0OBNa0Lyq6HP6Pgp8NuNY6/2u31sr79Hie78zYmpQZv/eoThKfe/4uf7o0O85OPaAq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Y/mxDFAAAA3gAA&#10;AA8AAAAAAAAAAAAAAAAAqgIAAGRycy9kb3ducmV2LnhtbFBLBQYAAAAABAAEAPoAAACcAwAAAAA=&#10;">
                  <v:shape id="Freeform 3994" o:spid="_x0000_s1630" style="position:absolute;left:9212;top:2656;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s5W8UA&#10;AADeAAAADwAAAGRycy9kb3ducmV2LnhtbESPQWvDMAyF74P+B6PCLqO1O0YpWd0yBoVcm5X1KmI1&#10;yRbLIdbabL9+Ogx2k3hP733a7qfYmyuNuUvsYbV0YIjrFDpuPJzeDosNmCzIAfvE5OGbMux3s7st&#10;FiHd+EjXShqjIZwL9NCKDIW1uW4pYl6mgVi1Sxojiq5jY8OINw2PvX10bm0jdqwNLQ702lL9WX1F&#10;D+9JDqeydg/D6nz++SilcsdUeX8/n16ewQhN8m/+uy6D4q+fnPLqOzqD3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CzlbxQAAAN4AAAAPAAAAAAAAAAAAAAAAAJgCAABkcnMv&#10;ZG93bnJldi54bWxQSwUGAAAAAAQABAD1AAAAigMAAAAA&#10;" path="m11,l,66,46,57,11,e" fillcolor="black" stroked="f">
                    <v:path arrowok="t" o:connecttype="custom" o:connectlocs="11,2656;0,2722;46,2713;11,2656" o:connectangles="0,0,0,0"/>
                  </v:shape>
                </v:group>
                <v:group id="Group 3995" o:spid="_x0000_s1631" style="position:absolute;left:9212;top:2656;width:46;height:66" coordorigin="9212,2656"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yq+cUAAADeAAAADwAAAGRycy9kb3ducmV2LnhtbERPS2vCQBC+F/oflil4&#10;001qDZq6ikhbPIjgA6S3ITsmwexsyG6T+O9dQehtPr7nzJe9qURLjSstK4hHEQjizOqScwWn4/dw&#10;CsJ5ZI2VZVJwIwfLxevLHFNtO95Te/C5CCHsUlRQeF+nUrqsIINuZGviwF1sY9AH2ORSN9iFcFPJ&#10;9yhKpMGSQ0OBNa0Lyq6HP6Pgp8NuNY6/2u31sr79Hie78zYmpQZv/eoThKfe/4uf7o0O85OPaAa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jsqvnFAAAA3gAA&#10;AA8AAAAAAAAAAAAAAAAAqgIAAGRycy9kb3ducmV2LnhtbFBLBQYAAAAABAAEAPoAAACcAwAAAAA=&#10;">
                  <v:shape id="Freeform 3996" o:spid="_x0000_s1632" style="position:absolute;left:9212;top:2656;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5DCcYA&#10;AADeAAAADwAAAGRycy9kb3ducmV2LnhtbESPQWvCQBCF7wX/wzJCb3WjLVKiq1ShtKVI0IrnITtm&#10;U7OzIbvV+O87B8HbDPPmvffNl71v1Jm6WAc2MB5loIjLYGuuDOx/3p9eQcWEbLEJTAauFGG5GDzM&#10;Mbfhwls671KlxIRjjgZcSm2udSwdeYyj0BLL7Rg6j0nWrtK2w4uY+0ZPsmyqPdYsCQ5bWjsqT7s/&#10;bwD1c3H4wl93LTYnt/quCv5YaWMeh/3bDFSiPt3Ft+9PK/WnL2MBEByZQS/+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W5DCcYAAADeAAAADwAAAAAAAAAAAAAAAACYAgAAZHJz&#10;L2Rvd25yZXYueG1sUEsFBgAAAAAEAAQA9QAAAIsDAAAAAA==&#10;" path="m11,l,66,46,57,11,xe" filled="f" strokeweight=".1373mm">
                    <v:path arrowok="t" o:connecttype="custom" o:connectlocs="11,2656;0,2722;46,2713;11,2656" o:connectangles="0,0,0,0"/>
                  </v:shape>
                  <v:shape id="Picture 3997" o:spid="_x0000_s1633" type="#_x0000_t75" style="position:absolute;left:9943;top:2612;width:263;height: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5zajBAAAA3gAAAA8AAABkcnMvZG93bnJldi54bWxET01rAjEQvQv9D2EKvUjNbim2XY1SBMGr&#10;q+x52Iybxc1kSVKN/94IQm/zeJ+zXCc7iAv50DtWUM4KEMSt0z13Co6H7fs3iBCRNQ6OScGNAqxX&#10;L5MlVtpdeU+XOnYih3CoUIGJcaykDK0hi2HmRuLMnZy3GDP0ndQerzncDvKjKObSYs+5weBIG0Pt&#10;uf6zCsK+ofqWmn7cnr820U/NofxJSr29pt8FiEgp/ouf7p3O8+efZQmPd/INcnU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V5zajBAAAA3gAAAA8AAAAAAAAAAAAAAAAAnwIA&#10;AGRycy9kb3ducmV2LnhtbFBLBQYAAAAABAAEAPcAAACNAwAAAAA=&#10;">
                    <v:imagedata r:id="rId968" o:title=""/>
                  </v:shape>
                  <v:shape id="Picture 3998" o:spid="_x0000_s1634" type="#_x0000_t75" style="position:absolute;left:10169;top:2276;width:43;height: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ztTrEAAAA3gAAAA8AAABkcnMvZG93bnJldi54bWxET01rwkAQvRf8D8sI3uomoQSJrlJFqZ7a&#10;2h48jtkxCc3Oht1NTP99t1DobR7vc1ab0bRiIOcbywrSeQKCuLS64UrB58fhcQHCB2SNrWVS8E0e&#10;NuvJwwoLbe/8TsM5VCKGsC9QQR1CV0jpy5oM+rntiCN3s85giNBVUju8x3DTyixJcmmw4dhQY0e7&#10;msqvc28UuH166i/bjE5daK79y+tbPiwqpWbT8XkJItAY/sV/7qOO8/OnNIPfd+INcv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QztTrEAAAA3gAAAA8AAAAAAAAAAAAAAAAA&#10;nwIAAGRycy9kb3ducmV2LnhtbFBLBQYAAAAABAAEAPcAAACQAwAAAAA=&#10;">
                    <v:imagedata r:id="rId969" o:title=""/>
                  </v:shape>
                  <v:shape id="Picture 3999" o:spid="_x0000_s1635" type="#_x0000_t75" style="position:absolute;left:9932;top:2276;width:279;height: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RGkhnEAAAA3gAAAA8AAABkcnMvZG93bnJldi54bWxET0trwkAQvhf8D8sI3urGR0Wiq2jBYqEX&#10;Ew8ex+yYDWZnQ3Zr0n/fLRS8zcf3nPW2t7V4UOsrxwom4wQEceF0xaWCc354XYLwAVlj7ZgU/JCH&#10;7WbwssZUu45P9MhCKWII+xQVmBCaVEpfGLLox64hjtzNtRZDhG0pdYtdDLe1nCbJQlqsODYYbOjd&#10;UHHPvq2Ct1u+L0z32WHydc2u+2r2cSlZqdGw361ABOrDU/zvPuo4fzGfzODvnXiD3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RGkhnEAAAA3gAAAA8AAAAAAAAAAAAAAAAA&#10;nwIAAGRycy9kb3ducmV2LnhtbFBLBQYAAAAABAAEAPcAAACQAwAAAAA=&#10;">
                    <v:imagedata r:id="rId970" o:title=""/>
                  </v:shape>
                  <v:shape id="Picture 4000" o:spid="_x0000_s1636" type="#_x0000_t75" style="position:absolute;left:9932;top:2320;width:237;height: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whRXEAAAA3gAAAA8AAABkcnMvZG93bnJldi54bWxET01rwkAQvQv9D8sUvOlGG4JEVxFB66GH&#10;VgXxNmTHbDA7G7Jrkv77bqHQ2zze56w2g61FR62vHCuYTRMQxIXTFZcKLuf9ZAHCB2SNtWNS8E0e&#10;NuuX0Qpz7Xr+ou4UShFD2OeowITQ5FL6wpBFP3UNceTurrUYImxLqVvsY7it5TxJMmmx4thgsKGd&#10;oeJxeloF1/1H8nkr3w7vZkFaPq87vNtKqfHrsF2CCDSEf/Gf+6jj/CydpfD7TrxB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MwhRXEAAAA3gAAAA8AAAAAAAAAAAAAAAAA&#10;nwIAAGRycy9kb3ducmV2LnhtbFBLBQYAAAAABAAEAPcAAACQAwAAAAA=&#10;">
                    <v:imagedata r:id="rId971" o:title=""/>
                  </v:shape>
                </v:group>
                <v:group id="Group 4001" o:spid="_x0000_s1637" style="position:absolute;left:9932;top:2655;width:237;height:2" coordorigin="9932,2655"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g2IcQAAADeAAAADwAAAGRycy9kb3ducmV2LnhtbERPTYvCMBC9C/sfwix4&#10;07S7KkvXKCKueBBBXRBvQzO2xWZSmtjWf28Ewds83udM550pRUO1KywriIcRCOLU6oIzBf/Hv8EP&#10;COeRNZaWScGdHMxnH70pJtq2vKfm4DMRQtglqCD3vkqkdGlOBt3QVsSBu9jaoA+wzqSusQ3hppRf&#10;UTSRBgsODTlWtMwpvR5uRsG6xXbxHa+a7fWyvJ+P491pG5NS/c9u8QvCU+ff4pd7o8P8ySge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Hg2IcQAAADeAAAA&#10;DwAAAAAAAAAAAAAAAACqAgAAZHJzL2Rvd25yZXYueG1sUEsFBgAAAAAEAAQA+gAAAJsDAAAAAA==&#10;">
                  <v:shape id="Freeform 4002" o:spid="_x0000_s1638" style="position:absolute;left:9932;top:2655;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lS88QA&#10;AADeAAAADwAAAGRycy9kb3ducmV2LnhtbERPTWvCQBC9F/wPywi91Y1io0RXEVHspRSjgscxO2aD&#10;2dmQ3Wr8991Cobd5vM+ZLztbizu1vnKsYDhIQBAXTldcKjgetm9TED4ga6wdk4IneVguei9zzLR7&#10;8J7ueShFDGGfoQITQpNJ6QtDFv3ANcSRu7rWYoiwLaVu8RHDbS1HSZJKixXHBoMNrQ0Vt/zbKuDL&#10;aXd+H5WbyS7/Mjp0z9Xlc63Ua79bzUAE6sK/+M/9oeP8dDxM4fedeIN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5UvPEAAAA3gAAAA8AAAAAAAAAAAAAAAAAmAIAAGRycy9k&#10;b3ducmV2LnhtbFBLBQYAAAAABAAEAPUAAACJAwAAAAA=&#10;" path="m237,l,e" filled="f" strokeweight=".01622mm">
                    <v:path arrowok="t" o:connecttype="custom" o:connectlocs="237,0;0,0" o:connectangles="0,0"/>
                  </v:shape>
                </v:group>
                <v:group id="Group 4003" o:spid="_x0000_s1639" style="position:absolute;left:10169;top:2320;width:2;height:335" coordorigin="10169,2320"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NzcUAAADeAAAADwAAAGRycy9kb3ducmV2LnhtbERPS2vCQBC+F/oflil4&#10;001qjZK6ikhbPIjgA6S3ITsmwexsyG6T+O9dQehtPr7nzJe9qURLjSstK4hHEQjizOqScwWn4/dw&#10;BsJ5ZI2VZVJwIwfLxevLHFNtO95Te/C5CCHsUlRQeF+nUrqsIINuZGviwF1sY9AH2ORSN9iFcFPJ&#10;9yhKpMGSQ0OBNa0Lyq6HP6Pgp8NuNY6/2u31sr79Hie78zYmpQZv/eoThKfe/4uf7o0O85OPeAq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PmDc3FAAAA3gAA&#10;AA8AAAAAAAAAAAAAAAAAqgIAAGRycy9kb3ducmV2LnhtbFBLBQYAAAAABAAEAPoAAACcAwAAAAA=&#10;">
                  <v:shape id="Freeform 4004" o:spid="_x0000_s1640" style="position:absolute;left:10169;top:2320;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BG48cA&#10;AADeAAAADwAAAGRycy9kb3ducmV2LnhtbESPQU/DMAyF70j7D5GRuLF0o5qmbtmEJpDgSNkGR6vx&#10;2m6NU5Kwln+PD0jcbL3n9z6vt6Pr1JVCbD0bmE0zUMSVty3XBvbvz/dLUDEhW+w8k4EfirDdTG7W&#10;WFg/8Btdy1QrCeFYoIEmpb7QOlYNOYxT3xOLdvLBYZI11NoGHCTcdXqeZQvtsGVpaLCnXUPVpfx2&#10;Bj7Oc+eOefk6fD48XQ4p/zqGMxpzdzs+rkAlGtO/+e/6xQr+Ip8Jr7wjM+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ywRuPHAAAA3gAAAA8AAAAAAAAAAAAAAAAAmAIAAGRy&#10;cy9kb3ducmV2LnhtbFBLBQYAAAAABAAEAPUAAACMAwAAAAA=&#10;" path="m,l,335e" filled="f" strokeweight=".01608mm">
                    <v:path arrowok="t" o:connecttype="custom" o:connectlocs="0,2320;0,2655" o:connectangles="0,0"/>
                  </v:shape>
                </v:group>
                <v:group id="Group 4005" o:spid="_x0000_s1641" style="position:absolute;left:9932;top:2320;width:237;height:2" coordorigin="9932,2320"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TU8JMUAAADeAAAADwAAAGRycy9kb3ducmV2LnhtbERPS2vCQBC+F/oflil4&#10;001qDZq6ikhbPIjgA6S3ITsmwexsyG6T+O9dQehtPr7nzJe9qURLjSstK4hHEQjizOqScwWn4/dw&#10;CsJ5ZI2VZVJwIwfLxevLHFNtO95Te/C5CCHsUlRQeF+nUrqsIINuZGviwF1sY9AH2ORSN9iFcFPJ&#10;9yhKpMGSQ0OBNa0Lyq6HP6Pgp8NuNY6/2u31sr79Hie78zYmpQZv/eoThKfe/4uf7o0O85OPeAa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01PCTFAAAA3gAA&#10;AA8AAAAAAAAAAAAAAAAAqgIAAGRycy9kb3ducmV2LnhtbFBLBQYAAAAABAAEAPoAAACcAwAAAAA=&#10;">
                  <v:shape id="Freeform 4006" o:spid="_x0000_s1642" style="position:absolute;left:9932;top:2320;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CloccA&#10;AADeAAAADwAAAGRycy9kb3ducmV2LnhtbESPQWvCQBCF74X+h2UK3uqmwdqSuoqIohcppi30OGan&#10;2dDsbMiuGv995yD0NsO8ee99s8XgW3WmPjaBDTyNM1DEVbAN1wY+PzaPr6BiQrbYBiYDV4qwmN/f&#10;zbCw4cIHOpepVmLCsUADLqWu0DpWjjzGceiI5fYTeo9J1r7WtseLmPtW51k21R4blgSHHa0cVb/l&#10;yRvg49f2+zmv1y/b8t3ZNFyXx/3KmNHDsHwDlWhI/+Lb985K/ekkFwDBkRn0/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wpaHHAAAA3gAAAA8AAAAAAAAAAAAAAAAAmAIAAGRy&#10;cy9kb3ducmV2LnhtbFBLBQYAAAAABAAEAPUAAACMAwAAAAA=&#10;" path="m,l237,e" filled="f" strokeweight=".01622mm">
                    <v:path arrowok="t" o:connecttype="custom" o:connectlocs="0,0;237,0" o:connectangles="0,0"/>
                  </v:shape>
                </v:group>
                <v:group id="Group 4007" o:spid="_x0000_s1643" style="position:absolute;left:9932;top:2320;width:2;height:335" coordorigin="9932,2320"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S/6n8YAAADeAAAADwAAAGRycy9kb3ducmV2LnhtbERPTWvCQBC9F/wPyxS8&#10;NZtoGyTNKiJWPIRCVSi9DdkxCWZnQ3abxH/fLRR6m8f7nHwzmVYM1LvGsoIkikEQl1Y3XCm4nN+e&#10;ViCcR9bYWiYFd3KwWc8ecsy0HfmDhpOvRAhhl6GC2vsuk9KVNRl0ke2IA3e1vUEfYF9J3eMYwk0r&#10;F3GcSoMNh4YaO9rVVN5O30bBYcRxu0z2Q3G77u5f55f3zyIhpeaP0/YVhKfJ/4v/3Ecd5qfPiw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L/qfxgAAAN4A&#10;AAAPAAAAAAAAAAAAAAAAAKoCAABkcnMvZG93bnJldi54bWxQSwUGAAAAAAQABAD6AAAAnQMAAAAA&#10;">
                  <v:shape id="Freeform 4008" o:spid="_x0000_s1644" style="position:absolute;left:9932;top:2320;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S7tMQA&#10;AADeAAAADwAAAGRycy9kb3ducmV2LnhtbERPS2vCQBC+F/oflin0VjdNg0jqKkUU6tH4aI9DdppE&#10;s7Nxd2viv3eFQm/z8T1nOh9MKy7kfGNZwesoAUFcWt1wpWC3Xb1MQPiArLG1TAqu5GE+e3yYYq5t&#10;zxu6FKESMYR9jgrqELpcSl/WZNCPbEccuR/rDIYIXSW1wz6Gm1amSTKWBhuODTV2tKipPBW/RsHX&#10;MTXmkBXr/vttedqH7HxwR1Tq+Wn4eAcRaAj/4j/3p47zx1mawv2deIO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0u7TEAAAA3gAAAA8AAAAAAAAAAAAAAAAAmAIAAGRycy9k&#10;b3ducmV2LnhtbFBLBQYAAAAABAAEAPUAAACJAwAAAAA=&#10;" path="m,335l,e" filled="f" strokeweight=".01608mm">
                    <v:path arrowok="t" o:connecttype="custom" o:connectlocs="0,2655;0,2320" o:connectangles="0,0"/>
                  </v:shape>
                </v:group>
                <v:group id="Group 4009" o:spid="_x0000_s1645" style="position:absolute;left:9952;top:2631;width:199;height:6" coordorigin="9952,263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rHBc8QAAADeAAAADwAAAGRycy9kb3ducmV2LnhtbERPS4vCMBC+C/sfwizs&#10;TdP6YqlGEXGXPYjgAxZvQzO2xWZSmtjWf28Ewdt8fM+ZLztTioZqV1hWEA8iEMSp1QVnCk7Hn/43&#10;COeRNZaWScGdHCwXH705Jtq2vKfm4DMRQtglqCD3vkqkdGlOBt3AVsSBu9jaoA+wzqSusQ3hppTD&#10;KJpKgwWHhhwrWueUXg83o+C3xXY1ijfN9npZ38/Hye5/G5NSX5/dagbCU+ff4pf7T4f50/Fw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rHBc8QAAADeAAAA&#10;DwAAAAAAAAAAAAAAAACqAgAAZHJzL2Rvd25yZXYueG1sUEsFBgAAAAAEAAQA+gAAAJsDAAAAAA==&#10;">
                  <v:shape id="Freeform 4010" o:spid="_x0000_s1646" style="position:absolute;left:9952;top:263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VTaMQA&#10;AADeAAAADwAAAGRycy9kb3ducmV2LnhtbERPS4vCMBC+C/6HMAt703RVZKlG8YGLICyoe/E2NGNb&#10;bCahibb6642w4G0+vudM562pxI1qX1pW8NVPQBBnVpecK/g7bnrfIHxA1lhZJgV38jCfdTtTTLVt&#10;eE+3Q8hFDGGfooIiBJdK6bOCDPq+dcSRO9vaYIiwzqWusYnhppKDJBlLgyXHhgIdrQrKLoerUXDV&#10;6/3DDk9n9+t+mu1ytdscm51Snx/tYgIiUBve4n/3Vsf549FgBK934g1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FU2jEAAAA3gAAAA8AAAAAAAAAAAAAAAAAmAIAAGRycy9k&#10;b3ducmV2LnhtbFBLBQYAAAAABAAEAPUAAACJAwAAAAA=&#10;" path="m199,l,,,6r199,l199,e" filled="f" stroked="f">
                    <v:path arrowok="t" o:connecttype="custom" o:connectlocs="199,2631;0,2631;0,2637;199,2637;199,2631" o:connectangles="0,0,0,0,0"/>
                  </v:shape>
                  <v:shape id="Picture 4011" o:spid="_x0000_s1647" type="#_x0000_t75" style="position:absolute;left:9952;top:262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kyJPGAAAA3gAAAA8AAABkcnMvZG93bnJldi54bWxET81qwkAQvhd8h2WEXorZNFiR6BqktLQe&#10;SmviAwzZMQlmZ0N2o7FP7wqF3ubj+511NppWnKl3jWUFz1EMgri0uuFKwaF4ny1BOI+ssbVMCq7k&#10;INtMHtaYanvhPZ1zX4kQwi5FBbX3XSqlK2sy6CLbEQfuaHuDPsC+krrHSwg3rUzieCENNhwaauzo&#10;tabylA9Gwc59vM2fhvx7tyyuX6f4N/nRrVHqcTpuVyA8jf5f/Of+1GH+Yp68wP2dcIPc3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aTIk8YAAADeAAAADwAAAAAAAAAAAAAA&#10;AACfAgAAZHJzL2Rvd25yZXYueG1sUEsFBgAAAAAEAAQA9wAAAJIDAAAAAA==&#10;">
                    <v:imagedata r:id="rId972" o:title=""/>
                  </v:shape>
                </v:group>
                <v:group id="Group 4012" o:spid="_x0000_s1648" style="position:absolute;left:9952;top:2620;width:199;height:6" coordorigin="9952,262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Zi68QAAADeAAAADwAAAGRycy9kb3ducmV2LnhtbERPTWvCQBC9F/wPywi9&#10;1U1sDRJdRUTFgwhVQbwN2TEJZmdDdk3iv+8WCr3N433OfNmbSrTUuNKygngUgSDOrC45V3A5bz+m&#10;IJxH1lhZJgUvcrBcDN7mmGrb8Te1J5+LEMIuRQWF93UqpcsKMuhGtiYO3N02Bn2ATS51g10IN5Uc&#10;R1EiDZYcGgqsaV1Q9jg9jYJdh93qM960h8d9/bqdJ8frISal3of9agbCU+//xX/uvQ7zk69x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sZi68QAAADeAAAA&#10;DwAAAAAAAAAAAAAAAACqAgAAZHJzL2Rvd25yZXYueG1sUEsFBgAAAAAEAAQA+gAAAJsDAAAAAA==&#10;">
                  <v:shape id="Freeform 4013" o:spid="_x0000_s1649" style="position:absolute;left:9952;top:262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fNH8UA&#10;AADeAAAADwAAAGRycy9kb3ducmV2LnhtbERPTYvCMBC9L+x/CLPgTdPVRaUaZVUUQRDUvextaMa2&#10;2ExCE23dX28EYW/zeJ8znbemEjeqfWlZwWcvAUGcWV1yruDntO6OQfiArLGyTAru5GE+e3+bYqpt&#10;wwe6HUMuYgj7FBUUIbhUSp8VZND3rCOO3NnWBkOEdS51jU0MN5XsJ8lQGiw5NhToaFlQdjlejYKr&#10;Xh3+7OD37PZu02wXy9361OyU6ny03xMQgdrwL365tzrOH371R/B8J94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180fxQAAAN4AAAAPAAAAAAAAAAAAAAAAAJgCAABkcnMv&#10;ZG93bnJldi54bWxQSwUGAAAAAAQABAD1AAAAigMAAAAA&#10;" path="m199,l,,,5r199,l199,e" filled="f" stroked="f">
                    <v:path arrowok="t" o:connecttype="custom" o:connectlocs="199,2620;0,2620;0,2625;199,2625;199,2620" o:connectangles="0,0,0,0,0"/>
                  </v:shape>
                  <v:shape id="Picture 4014" o:spid="_x0000_s1650" type="#_x0000_t75" style="position:absolute;left:9952;top:261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7w1nGAAAA3gAAAA8AAABkcnMvZG93bnJldi54bWxEj0FvwjAMhe9I+w+RJ3GDFITQ1BEQm4bE&#10;DShcuJnGtN0ap2oCFH49PiDtZus9v/d5tuhcra7UhsqzgdEwAUWce1txYeCwXw0+QIWIbLH2TAbu&#10;FGAxf+vNMLX+xju6ZrFQEsIhRQNljE2qdchLchiGviEW7exbh1HWttC2xZuEu1qPk2SqHVYsDSU2&#10;9F1S/pddnAGfn7+22Wh7+q2Px2W2fvzg5nQwpv/eLT9BReriv/l1vbaCP52MhVfekRn0/Ak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nvDWcYAAADeAAAADwAAAAAAAAAAAAAA&#10;AACfAgAAZHJzL2Rvd25yZXYueG1sUEsFBgAAAAAEAAQA9wAAAJIDAAAAAA==&#10;">
                    <v:imagedata r:id="rId973" o:title=""/>
                  </v:shape>
                </v:group>
                <v:group id="Group 4015" o:spid="_x0000_s1651" style="position:absolute;left:9952;top:2608;width:199;height:6" coordorigin="9952,260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1n2mcUAAADeAAAADwAAAGRycy9kb3ducmV2LnhtbERPS2vCQBC+F/wPywi9&#10;6Sa2FY2uIqKlBxF8gHgbsmMSzM6G7JrEf98tCL3Nx/ec+bIzpWiodoVlBfEwAkGcWl1wpuB82g4m&#10;IJxH1lhaJgVPcrBc9N7mmGjb8oGao89ECGGXoILc+yqR0qU5GXRDWxEH7mZrgz7AOpO6xjaEm1KO&#10;omgsDRYcGnKsaJ1Tej8+jILvFtvVR7xpdvfb+nk9fe0vu5iUeu93qxkIT53/F7/cPzrMH3+Op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NZ9pnFAAAA3gAA&#10;AA8AAAAAAAAAAAAAAAAAqgIAAGRycy9kb3ducmV2LnhtbFBLBQYAAAAABAAEAPoAAACcAwAAAAA=&#10;">
                  <v:shape id="Freeform 4016" o:spid="_x0000_s1652" style="position:absolute;left:9952;top:260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DtsgA&#10;AADeAAAADwAAAGRycy9kb3ducmV2LnhtbESPQWvCQBCF74X+h2UK3uqmVUSiq7SKRRAK0V56G7Jj&#10;EszOLtnVpP76zqHQ2wzz5r33LdeDa9WNuth4NvAyzkARl942XBn4Ou2e56BiQrbYeiYDPxRhvXp8&#10;WGJufc8F3Y6pUmLCMUcDdUoh1zqWNTmMYx+I5Xb2ncMka1dp22Ev5q7Vr1k20w4bloQaA21qKi/H&#10;qzNwtdvi7iff5/AZPvr9++awO/UHY0ZPw9sCVKIh/Yv/vvdW6s+mEwEQHJlBr3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458O2yAAAAN4AAAAPAAAAAAAAAAAAAAAAAJgCAABk&#10;cnMvZG93bnJldi54bWxQSwUGAAAAAAQABAD1AAAAjQMAAAAA&#10;" path="m199,l,,,6r199,l199,e" filled="f" stroked="f">
                    <v:path arrowok="t" o:connecttype="custom" o:connectlocs="199,2608;0,2608;0,2614;199,2614;199,2608" o:connectangles="0,0,0,0,0"/>
                  </v:shape>
                  <v:shape id="Picture 4017" o:spid="_x0000_s1653" type="#_x0000_t75" style="position:absolute;left:9952;top:260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Q8CfGAAAA3gAAAA8AAABkcnMvZG93bnJldi54bWxET0trwkAQvgv9D8sUvOnGByLRVUqh0EOh&#10;aXygtyE7JrHZ2ZDdauKvdwuCt/n4nrNct6YSF2pcaVnBaBiBIM6sLjlXsN18DOYgnEfWWFkmBR05&#10;WK9eekuMtb3yD11Sn4sQwi5GBYX3dSylywoy6Ia2Jg7cyTYGfYBNLnWD1xBuKjmOopk0WHJoKLCm&#10;94Ky3/TPKEgOhy4d57vNd7qX7e18TL66LlGq/9q+LUB4av1T/HB/6jB/Np2M4P+dcINc3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FDwJ8YAAADeAAAADwAAAAAAAAAAAAAA&#10;AACfAgAAZHJzL2Rvd25yZXYueG1sUEsFBgAAAAAEAAQA9wAAAJIDAAAAAA==&#10;">
                    <v:imagedata r:id="rId974" o:title=""/>
                  </v:shape>
                  <v:shape id="Picture 4018" o:spid="_x0000_s1654" type="#_x0000_t75" style="position:absolute;left:9952;top:2597;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mNd7FAAAA3gAAAA8AAABkcnMvZG93bnJldi54bWxET01rwkAQvQv+h2WE3nRTtSKpq6ggVKqU&#10;Wg8eh+w0Cc3OhuxqNv76rlDobR7vcxarYCpxo8aVlhU8jxIQxJnVJecKzl+74RyE88gaK8ukoCMH&#10;q2W/t8BU25Y/6XbyuYgh7FJUUHhfp1K6rCCDbmRr4sh928agj7DJpW6wjeGmkuMkmUmDJceGAmva&#10;FpT9nK5GwTtvP+5hc03u7b4+HrqXeXcJTqmnQVi/gvAU/L/4z/2m4/zZdDKGxzvxBrn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JjXexQAAAN4AAAAPAAAAAAAAAAAAAAAA&#10;AJ8CAABkcnMvZG93bnJldi54bWxQSwUGAAAAAAQABAD3AAAAkQMAAAAA&#10;">
                    <v:imagedata r:id="rId975" o:title=""/>
                  </v:shape>
                </v:group>
                <v:group id="Group 4019" o:spid="_x0000_s1655" style="position:absolute;left:9952;top:2591;width:199;height:6" coordorigin="9952,259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2hXrsQAAADeAAAADwAAAGRycy9kb3ducmV2LnhtbERPTWvCQBC9F/wPywje&#10;6iamFYmuIlLFgxSqgngbsmMSzM6G7DaJ/74rCL3N433OYtWbSrTUuNKygngcgSDOrC45V3A+bd9n&#10;IJxH1lhZJgUPcrBaDt4WmGrb8Q+1R5+LEMIuRQWF93UqpcsKMujGtiYO3M02Bn2ATS51g10IN5Wc&#10;RNFUGiw5NBRY06ag7H78NQp2HXbrJP5qD/fb5nE9fX5fDjEpNRr26zkIT73/F7/cex3mTz+S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2hXrsQAAADeAAAA&#10;DwAAAAAAAAAAAAAAAACqAgAAZHJzL2Rvd25yZXYueG1sUEsFBgAAAAAEAAQA+gAAAJsDAAAAAA==&#10;">
                  <v:shape id="Freeform 4020" o:spid="_x0000_s1656" style="position:absolute;left:9952;top:259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zFtcQA&#10;AADeAAAADwAAAGRycy9kb3ducmV2LnhtbERPS4vCMBC+L/gfwix4W9NVkaUaxQeKICyoe/E2NGNb&#10;bCahibb6642w4G0+vudMZq2pxI1qX1pW8N1LQBBnVpecK/g7rr9+QPiArLGyTAru5GE27XxMMNW2&#10;4T3dDiEXMYR9igqKEFwqpc8KMuh71hFH7mxrgyHCOpe6xiaGm0r2k2QkDZYcGwp0tCwouxyuRsFV&#10;r/YPOzid3a/bNNvFcrc+Njulup/tfAwiUBve4n/3Vsf5o+FgCK934g1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cxbXEAAAA3gAAAA8AAAAAAAAAAAAAAAAAmAIAAGRycy9k&#10;b3ducmV2LnhtbFBLBQYAAAAABAAEAPUAAACJAwAAAAA=&#10;" path="m199,l,,,6r199,l199,e" filled="f" stroked="f">
                    <v:path arrowok="t" o:connecttype="custom" o:connectlocs="199,2591;0,2591;0,2597;199,2597;199,2591" o:connectangles="0,0,0,0,0"/>
                  </v:shape>
                  <v:shape id="Picture 4021" o:spid="_x0000_s1657" type="#_x0000_t75" style="position:absolute;left:9952;top:258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FA2nAAAAA3gAAAA8AAABkcnMvZG93bnJldi54bWxET0uLwjAQvgv+hzCCN03dRynVKLIg63Vd&#10;EY9DMzbBZlKaqNVfv1kQvM3H95zFqneNuFIXrGcFs2kGgrjy2nKtYP+7mRQgQkTW2HgmBXcKsFoO&#10;Bwsstb/xD113sRYphEOJCkyMbSllqAw5DFPfEifu5DuHMcGulrrDWwp3jXzLslw6tJwaDLb0Zag6&#10;7y5OgT3KR+ECXnI+bQpjZodvsgelxqN+PQcRqY8v8dO91Wl+/vH+Cf/vpBvk8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MUDacAAAADeAAAADwAAAAAAAAAAAAAAAACfAgAA&#10;ZHJzL2Rvd25yZXYueG1sUEsFBgAAAAAEAAQA9wAAAIwDAAAAAA==&#10;">
                    <v:imagedata r:id="rId976" o:title=""/>
                  </v:shape>
                </v:group>
                <v:group id="Group 4022" o:spid="_x0000_s1658" style="position:absolute;left:9952;top:2579;width:199;height:6" coordorigin="9952,257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x/0NsQAAADeAAAADwAAAGRycy9kb3ducmV2LnhtbERPTWvCQBC9C/6HZQre&#10;dBO1oaSuIlLFgxSqBfE2ZMckmJ0N2W0S/70rCL3N433OYtWbSrTUuNKygngSgSDOrC45V/B72o4/&#10;QDiPrLGyTAru5GC1HA4WmGrb8Q+1R5+LEMIuRQWF93UqpcsKMugmtiYO3NU2Bn2ATS51g10IN5Wc&#10;RlEiDZYcGgqsaVNQdjv+GQW7Drv1LP5qD7fr5n45vX+fDzEpNXrr158gPPX+X/xy73WYn8xn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x/0NsQAAADeAAAA&#10;DwAAAAAAAAAAAAAAAACqAgAAZHJzL2Rvd25yZXYueG1sUEsFBgAAAAAEAAQA+gAAAJsDAAAAAA==&#10;">
                  <v:shape id="Freeform 4023" o:spid="_x0000_s1659" style="position:absolute;left:9952;top:257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5bwsUA&#10;AADeAAAADwAAAGRycy9kb3ducmV2LnhtbERPTYvCMBC9L+x/CLPgTdPVRaUaZVUUQRDUvextaMa2&#10;2ExCE23dX28EYW/zeJ8znbemEjeqfWlZwWcvAUGcWV1yruDntO6OQfiArLGyTAru5GE+e3+bYqpt&#10;wwe6HUMuYgj7FBUUIbhUSp8VZND3rCOO3NnWBkOEdS51jU0MN5XsJ8lQGiw5NhToaFlQdjlejYKr&#10;Xh3+7OD37PZu02wXy9361OyU6ny03xMQgdrwL365tzrOH34NRvB8J94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DlvCxQAAAN4AAAAPAAAAAAAAAAAAAAAAAJgCAABkcnMv&#10;ZG93bnJldi54bWxQSwUGAAAAAAQABAD1AAAAigMAAAAA&#10;" path="m199,l,,,7r199,l199,e" filled="f" stroked="f">
                    <v:path arrowok="t" o:connecttype="custom" o:connectlocs="199,2579;0,2579;0,2586;199,2586;199,2579" o:connectangles="0,0,0,0,0"/>
                  </v:shape>
                  <v:shape id="Picture 4024" o:spid="_x0000_s1660" type="#_x0000_t75" style="position:absolute;left:9952;top:257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YRfXHAAAA3gAAAA8AAABkcnMvZG93bnJldi54bWxEj0FvwjAMhe+T+A+RJ3Eb6WCCUQioQjBt&#10;J0RhB25W47XVGqdqApR/jw+TdrP1nt/7vFz3rlFX6kLt2cDrKAFFXHhbc2ngdNy9vIMKEdli45kM&#10;3CnAejV4WmJq/Y0PdM1jqSSEQ4oGqhjbVOtQVOQwjHxLLNqP7xxGWbtS2w5vEu4aPU6SqXZYszRU&#10;2NKmouI3vzgD88l8n++ysv0K/oNn5yI7bb8zY4bPfbYAFamP/+a/608r+NO3ifDKOzKDXj0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0YRfXHAAAA3gAAAA8AAAAAAAAAAAAA&#10;AAAAnwIAAGRycy9kb3ducmV2LnhtbFBLBQYAAAAABAAEAPcAAACTAwAAAAA=&#10;">
                    <v:imagedata r:id="rId977" o:title=""/>
                  </v:shape>
                </v:group>
                <v:group id="Group 4025" o:spid="_x0000_s1661" style="position:absolute;left:9952;top:2568;width:199;height:6" coordorigin="9952,256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oBgRMUAAADeAAAADwAAAGRycy9kb3ducmV2LnhtbERPS2vCQBC+F/wPywi9&#10;6SbaikZXEamlBxF8gHgbsmMSzM6G7JrEf98tCL3Nx/ecxaozpWiodoVlBfEwAkGcWl1wpuB82g6m&#10;IJxH1lhaJgVPcrBa9t4WmGjb8oGao89ECGGXoILc+yqR0qU5GXRDWxEH7mZrgz7AOpO6xjaEm1KO&#10;omgiDRYcGnKsaJNTej8+jILvFtv1OP5qdvfb5nk9fe4vu5iUeu936zkIT53/F7/cPzrMn3yMZ/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aAYETFAAAA3gAA&#10;AA8AAAAAAAAAAAAAAAAAqgIAAGRycy9kb3ducmV2LnhtbFBLBQYAAAAABAAEAPoAAACcAwAAAAA=&#10;">
                  <v:shape id="Freeform 4026" o:spid="_x0000_s1662" style="position:absolute;left:9952;top:256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Gwy8gA&#10;AADeAAAADwAAAGRycy9kb3ducmV2LnhtbESPQWvCQBCF70L/wzIFb7ppKyKpq7QWRRCEaC+9Ddkx&#10;Cc3OLtnVpP31nUPB2wzz5r33LdeDa9WNuth4NvA0zUARl942XBn4PG8nC1AxIVtsPZOBH4qwXj2M&#10;lphb33NBt1OqlJhwzNFAnVLItY5lTQ7j1AdiuV185zDJ2lXadtiLuWv1c5bNtcOGJaHGQJuayu/T&#10;1Rm42o/i1798XcIx7Pr9++awPfcHY8aPw9srqERDuov/v/dW6s9nMwEQHJlBr/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4bDLyAAAAN4AAAAPAAAAAAAAAAAAAAAAAJgCAABk&#10;cnMvZG93bnJldi54bWxQSwUGAAAAAAQABAD1AAAAjQMAAAAA&#10;" path="m199,l,,,6r199,l199,e" filled="f" stroked="f">
                    <v:path arrowok="t" o:connecttype="custom" o:connectlocs="199,2568;0,2568;0,2574;199,2574;199,2568" o:connectangles="0,0,0,0,0"/>
                  </v:shape>
                  <v:shape id="Picture 4027" o:spid="_x0000_s1663" type="#_x0000_t75" style="position:absolute;left:9952;top:256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1f3DFAAAA3gAAAA8AAABkcnMvZG93bnJldi54bWxET01rwkAQvRf6H5Yp9NZsFBFJXUWqUg9F&#10;MHqotzE7TYLZ2bC7xvTfu4LgbR7vc6bz3jSiI+drywoGSQqCuLC65lLBYb/+mIDwAVljY5kU/JOH&#10;+ez1ZYqZtlfeUZeHUsQQ9hkqqEJoMyl9UZFBn9iWOHJ/1hkMEbpSaofXGG4aOUzTsTRYc2yosKWv&#10;iopzfjEKuu/29+zCUZ+WG5n/rLar3XaRKvX+1i8+QQTqw1P8cG90nD8ejQZwfyfeIG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9X9wxQAAAN4AAAAPAAAAAAAAAAAAAAAA&#10;AJ8CAABkcnMvZG93bnJldi54bWxQSwUGAAAAAAQABAD3AAAAkQMAAAAA&#10;">
                    <v:imagedata r:id="rId978" o:title=""/>
                  </v:shape>
                  <v:shape id="Picture 4028" o:spid="_x0000_s1664" type="#_x0000_t75" style="position:absolute;left:9952;top:255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GKP7DAAAA3gAAAA8AAABkcnMvZG93bnJldi54bWxET91qwjAUvh/4DuEI3oyZTqRINYqMFWQM&#10;pboHODTHpticlCTT+vbLQPDufHy/Z7UZbCeu5EPrWMH7NANBXDvdcqPg51S+LUCEiKyxc0wK7hRg&#10;sx69rLDQ7sYVXY+xESmEQ4EKTIx9IWWoDVkMU9cTJ+7svMWYoG+k9nhL4baTsyzLpcWWU4PBnj4M&#10;1Zfjr1Vw2Md7dfgsX7/3pcMy92bx1VdKTcbDdgki0hCf4od7p9P8fD6fwf876Qa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kYo/sMAAADeAAAADwAAAAAAAAAAAAAAAACf&#10;AgAAZHJzL2Rvd25yZXYueG1sUEsFBgAAAAAEAAQA9wAAAI8DAAAAAA==&#10;">
                    <v:imagedata r:id="rId979" o:title=""/>
                  </v:shape>
                </v:group>
                <v:group id="Group 4029" o:spid="_x0000_s1665" style="position:absolute;left:9952;top:2551;width:199;height:6" coordorigin="9952,255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24k08QAAADeAAAADwAAAGRycy9kb3ducmV2LnhtbERPS4vCMBC+L/gfwgje&#10;1rTqylKNIqKyB1nwAYu3oRnbYjMpTWzrv98Igrf5+J4zX3amFA3VrrCsIB5GIIhTqwvOFJxP289v&#10;EM4jaywtk4IHOVgueh9zTLRt+UDN0WcihLBLUEHufZVI6dKcDLqhrYgDd7W1QR9gnUldYxvCTSlH&#10;UTSVBgsODTlWtM4pvR3vRsGuxXY1jjfN/nZdPy6nr9+/fUxKDfrdagbCU+ff4pf7R4f508lkD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24k08QAAADeAAAA&#10;DwAAAAAAAAAAAAAAAACqAgAAZHJzL2Rvd25yZXYueG1sUEsFBgAAAAAEAAQA+gAAAJsDAAAAAA==&#10;">
                  <v:shape id="Freeform 4030" o:spid="_x0000_s1666" style="position:absolute;left:9952;top:255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q2yMQA&#10;AADeAAAADwAAAGRycy9kb3ducmV2LnhtbERPTYvCMBC9C/6HMII3TVeLLNUoq6IIgqDuZW9DM7bF&#10;ZhKaaLv76zcLwt7m8T5nsepMLZ7U+MqygrdxAoI4t7riQsHndTd6B+EDssbaMin4Jg+rZb+3wEzb&#10;ls/0vIRCxBD2GSooQ3CZlD4vyaAfW0ccuZttDIYIm0LqBtsYbmo5SZKZNFhxbCjR0aak/H55GAUP&#10;vT3/2OnXzZ3cvj2sN8fdtT0qNRx0H3MQgbrwL365DzrOn6VpCn/vxBv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tsjEAAAA3gAAAA8AAAAAAAAAAAAAAAAAmAIAAGRycy9k&#10;b3ducmV2LnhtbFBLBQYAAAAABAAEAPUAAACJAwAAAAA=&#10;" path="m199,l,,,5r199,l199,e" filled="f" stroked="f">
                    <v:path arrowok="t" o:connecttype="custom" o:connectlocs="199,2551;0,2551;0,2556;199,2556;199,2551" o:connectangles="0,0,0,0,0"/>
                  </v:shape>
                  <v:shape id="Picture 4031" o:spid="_x0000_s1667" type="#_x0000_t75" style="position:absolute;left:9952;top:254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YcrTEAAAA3gAAAA8AAABkcnMvZG93bnJldi54bWxET99rwjAQfhf2P4Qb7E2TSSejGmUM6vRl&#10;Ojd8PppbU2wupYm2/vfLQPDtPr6ft1gNrhEX6kLtWcPzRIEgLr2pudLw812MX0GEiGyw8UwarhRg&#10;tXwYLTA3vucvuhxiJVIIhxw12BjbXMpQWnIYJr4lTtyv7xzGBLtKmg77FO4aOVVqJh3WnBostvRu&#10;qTwdzk5Dz+vCFeq8+zhuT0rtP/vMbvZaPz0Ob3MQkYZ4F9/cG5Pmz7LsBf7fSTfI5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UYcrTEAAAA3gAAAA8AAAAAAAAAAAAAAAAA&#10;nwIAAGRycy9kb3ducmV2LnhtbFBLBQYAAAAABAAEAPcAAACQAwAAAAA=&#10;">
                    <v:imagedata r:id="rId980" o:title=""/>
                  </v:shape>
                </v:group>
                <v:group id="Group 4032" o:spid="_x0000_s1668" style="position:absolute;left:9952;top:2540;width:199;height:6" coordorigin="9952,254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mHS8QAAADeAAAADwAAAGRycy9kb3ducmV2LnhtbERPTWvCQBC9F/wPywi9&#10;1U3UBomuIqKlBylUBfE2ZMckmJ0N2TWJ/74rCL3N433OYtWbSrTUuNKygngUgSDOrC45V3A67j5m&#10;IJxH1lhZJgUPcrBaDt4WmGrb8S+1B5+LEMIuRQWF93UqpcsKMuhGtiYO3NU2Bn2ATS51g10IN5Uc&#10;R1EiDZYcGgqsaVNQdjvcjYKvDrv1JN62+9t187gcP3/O+5iUeh/26zkIT73/F7/c3zrMT6b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xmHS8QAAADeAAAA&#10;DwAAAAAAAAAAAAAAAACqAgAAZHJzL2Rvd25yZXYueG1sUEsFBgAAAAAEAAQA+gAAAJsDAAAAAA==&#10;">
                  <v:shape id="Freeform 4033" o:spid="_x0000_s1669" style="position:absolute;left:9952;top:254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gov8UA&#10;AADeAAAADwAAAGRycy9kb3ducmV2LnhtbERPTWvCQBC9C/0PyxS81U2tqERXqRaLIAjRXnobsmMS&#10;zM4u2dXE/npXKHibx/uc+bIztbhS4yvLCt4HCQji3OqKCwU/x83bFIQPyBpry6TgRh6Wi5feHFNt&#10;W87oegiFiCHsU1RQhuBSKX1ekkE/sI44cifbGAwRNoXUDbYx3NRymCRjabDi2FCio3VJ+flwMQou&#10;+iv7sx+/J7d33+12td5tju1Oqf5r9zkDEagLT/G/e6vj/PFoNIHHO/EG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CCi/xQAAAN4AAAAPAAAAAAAAAAAAAAAAAJgCAABkcnMv&#10;ZG93bnJldi54bWxQSwUGAAAAAAQABAD1AAAAigMAAAAA&#10;" path="m199,l,,,5r199,l199,e" filled="f" stroked="f">
                    <v:path arrowok="t" o:connecttype="custom" o:connectlocs="199,2540;0,2540;0,2545;199,2545;199,2540" o:connectangles="0,0,0,0,0"/>
                  </v:shape>
                  <v:shape id="Picture 4034" o:spid="_x0000_s1670" type="#_x0000_t75" style="position:absolute;left:9952;top:253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T0vvHAAAA3gAAAA8AAABkcnMvZG93bnJldi54bWxEj8FuwkAMRO+V+g8rV+IGmwKiJbCgComq&#10;hwIl5QOsrEkist6QXSD9e3xA6s3WjGee58vO1epKbag8G3gdJKCIc28rLgwcftf9d1AhIlusPZOB&#10;PwqwXDw/zTG1/sZ7umaxUBLCIUUDZYxNqnXIS3IYBr4hFu3oW4dR1rbQtsWbhLtaD5Nkoh1WLA0l&#10;NrQqKT9lF2dgk2Qj/62PmT+P9tvL2276+TOMxvReuo8ZqEhd/Dc/rr+s4E/GY+GVd2QGvbg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ET0vvHAAAA3gAAAA8AAAAAAAAAAAAA&#10;AAAAnwIAAGRycy9kb3ducmV2LnhtbFBLBQYAAAAABAAEAPcAAACTAwAAAAA=&#10;">
                    <v:imagedata r:id="rId981" o:title=""/>
                  </v:shape>
                </v:group>
                <v:group id="Group 4035" o:spid="_x0000_s1671" style="position:absolute;left:9952;top:2528;width:199;height:6" coordorigin="9952,252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YTOcUAAADeAAAADwAAAGRycy9kb3ducmV2LnhtbERPS2vCQBC+F/wPywje&#10;dBNrRaOriLSlBxF8gHgbsmMSzM6G7JrEf98tCL3Nx/ec5bozpWiodoVlBfEoAkGcWl1wpuB8+hrO&#10;QDiPrLG0TAqe5GC96r0tMdG25QM1R5+JEMIuQQW591UipUtzMuhGtiIO3M3WBn2AdSZ1jW0IN6Uc&#10;R9FUGiw4NORY0Tan9H58GAXfLbab9/iz2d1v2+f19LG/7GJSatDvNgsQnjr/L365f3SYP51M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6GEznFAAAA3gAA&#10;AA8AAAAAAAAAAAAAAAAAqgIAAGRycy9kb3ducmV2LnhtbFBLBQYAAAAABAAEAPoAAACcAwAAAAA=&#10;">
                  <v:shape id="Freeform 4036" o:spid="_x0000_s1672" style="position:absolute;left:9952;top:252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gmFsgA&#10;AADeAAAADwAAAGRycy9kb3ducmV2LnhtbESPQWvCQBCF70L/wzKF3nRTrVJSV6mKRRAKai+9Ddkx&#10;Cc3OLtnVpP31nYPgbYZ589775sveNepKbaw9G3geZaCIC29rLg18nbbDV1AxIVtsPJOBX4qwXDwM&#10;5phb3/GBrsdUKjHhmKOBKqWQax2LihzGkQ/Ecjv71mGStS21bbETc9focZbNtMOaJaHCQOuKip/j&#10;xRm42M3hz0++z+EzfHS71Xq/PXV7Y54e+/c3UIn6dBffvndW6s9epgIgODKDXv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OCYWyAAAAN4AAAAPAAAAAAAAAAAAAAAAAJgCAABk&#10;cnMvZG93bnJldi54bWxQSwUGAAAAAAQABAD1AAAAjQMAAAAA&#10;" path="m199,l,,,6r199,l199,e" filled="f" stroked="f">
                    <v:path arrowok="t" o:connecttype="custom" o:connectlocs="199,2528;0,2528;0,2534;199,2534;199,2528" o:connectangles="0,0,0,0,0"/>
                  </v:shape>
                  <v:shape id="Picture 4037" o:spid="_x0000_s1673" type="#_x0000_t75" style="position:absolute;left:9952;top:252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Sju3DAAAA3gAAAA8AAABkcnMvZG93bnJldi54bWxET01rAjEQvRf6H8IUeima3aKyrkYRoeKp&#10;UCs9D5txdzGZhCTq9t8bodDbPN7nLNeDNeJKIfaOFZTjAgRx43TPrYLj98eoAhETskbjmBT8UoT1&#10;6vlpibV2N/6i6yG1IodwrFFBl5KvpYxNRxbj2HnizJ1csJgyDK3UAW853Br5XhQzabHn3NChp21H&#10;zflwsQp2qTxefowvzqbyzbz6nE7eglfq9WXYLEAkGtK/+M+913n+bDIt4fFOvkGu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hKO7cMAAADeAAAADwAAAAAAAAAAAAAAAACf&#10;AgAAZHJzL2Rvd25yZXYueG1sUEsFBgAAAAAEAAQA9wAAAI8DAAAAAA==&#10;">
                    <v:imagedata r:id="rId982" o:title=""/>
                  </v:shape>
                </v:group>
                <v:group id="Group 4038" o:spid="_x0000_s1674" style="position:absolute;left:9952;top:2518;width:199;height:5" coordorigin="9952,2518" coordsize="1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sXlcQAAADeAAAADwAAAGRycy9kb3ducmV2LnhtbERPS4vCMBC+L/gfwgh7&#10;W9O6KlKNIrK7eBDBB4i3oRnbYjMpTbat/94Igrf5+J4zX3amFA3VrrCsIB5EIIhTqwvOFJyOv19T&#10;EM4jaywtk4I7OVgueh9zTLRteU/NwWcihLBLUEHufZVI6dKcDLqBrYgDd7W1QR9gnUldYxvCTSmH&#10;UTSRBgsODTlWtM4pvR3+jYK/FtvVd/zTbG/X9f1yHO/O25iU+ux3qxkIT51/i1/ujQ7zJ6Px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fsXlcQAAADeAAAA&#10;DwAAAAAAAAAAAAAAAACqAgAAZHJzL2Rvd25yZXYueG1sUEsFBgAAAAAEAAQA+gAAAJsDAAAAAA==&#10;">
                  <v:shape id="Freeform 4039" o:spid="_x0000_s1675" style="position:absolute;left:9952;top:2518;width:199;height:5;visibility:visible;mso-wrap-style:square;v-text-anchor:top" coordsize="1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eeZ8UA&#10;AADeAAAADwAAAGRycy9kb3ducmV2LnhtbERPTWvCQBC9C/0PyxS86caYiqSuIoLgwQqNrbS3ITtN&#10;gtnZkN3E9N+7hYK3ebzPWW0GU4ueWldZVjCbRiCIc6srLhR8nPeTJQjnkTXWlknBLznYrJ9GK0y1&#10;vfE79ZkvRAhhl6KC0vsmldLlJRl0U9sQB+7HtgZ9gG0hdYu3EG5qGUfRQhqsODSU2NCupPyadUZB&#10;fOy7LPm2yaU4xbh7+0yus+5LqfHzsH0F4WnwD/G/+6DD/EXyMoe/d8IN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J55nxQAAAN4AAAAPAAAAAAAAAAAAAAAAAJgCAABkcnMv&#10;ZG93bnJldi54bWxQSwUGAAAAAAQABAD1AAAAigMAAAAA&#10;" path="m199,l,,,4r199,l199,e" filled="f" stroked="f">
                    <v:path arrowok="t" o:connecttype="custom" o:connectlocs="199,2518;0,2518;0,2522;199,2522;199,2518" o:connectangles="0,0,0,0,0"/>
                  </v:shape>
                  <v:shape id="Picture 4040" o:spid="_x0000_s1676" type="#_x0000_t75" style="position:absolute;left:9952;top:251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9qYbEAAAA3gAAAA8AAABkcnMvZG93bnJldi54bWxET81qwkAQvgt9h2UKvemmxQabuoqKFSGn&#10;RB9g2B2T2OxsyK6avr1bELzNx/c78+VgW3Gl3jeOFbxPEhDE2pmGKwXHw894BsIHZIOtY1LwRx6W&#10;i5fRHDPjblzQtQyViCHsM1RQh9BlUnpdk0U/cR1x5E6utxgi7CtperzFcNvKjyRJpcWGY0ONHW1q&#10;0r/lxSpYX7bnr3xfHNe53JZ5utG71Uwr9fY6rL5BBBrCU/xw702cn04/p/D/TrxB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q9qYbEAAAA3gAAAA8AAAAAAAAAAAAAAAAA&#10;nwIAAGRycy9kb3ducmV2LnhtbFBLBQYAAAAABAAEAPcAAACQAwAAAAA=&#10;">
                    <v:imagedata r:id="rId983" o:title=""/>
                  </v:shape>
                  <v:shape id="Picture 4041" o:spid="_x0000_s1677" type="#_x0000_t75" style="position:absolute;left:9952;top:250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bcePFAAAA3gAAAA8AAABkcnMvZG93bnJldi54bWxET01rwkAQvRf8D8sIvenGUEONrlIK0h5U&#10;MKngcciO2WB2NmS3mv57t1DobR7vc1abwbbiRr1vHCuYTRMQxJXTDdcKvsrt5BWED8gaW8ek4Ic8&#10;bNajpxXm2t35SLci1CKGsM9RgQmhy6X0lSGLfuo64shdXG8xRNjXUvd4j+G2lWmSZNJiw7HBYEfv&#10;hqpr8W0V7HZ7d9ieF2lZZh8yLbrT7GJOSj2Ph7cliEBD+Bf/uT91nJ+9zOfw+068Qa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G3HjxQAAAN4AAAAPAAAAAAAAAAAAAAAA&#10;AJ8CAABkcnMvZG93bnJldi54bWxQSwUGAAAAAAQABAD3AAAAkQMAAAAA&#10;">
                    <v:imagedata r:id="rId984" o:title=""/>
                  </v:shape>
                </v:group>
                <v:group id="Group 4042" o:spid="_x0000_s1678" style="position:absolute;left:9952;top:2500;width:199;height:6" coordorigin="9952,250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RlsQAAADeAAAADwAAAGRycy9kb3ducmV2LnhtbERPTWvCQBC9F/wPywi9&#10;1U20BomuIlJLDyJUBfE2ZMckmJ0N2W0S/70rCL3N433OYtWbSrTUuNKygngUgSDOrC45V3A6bj9m&#10;IJxH1lhZJgV3crBaDt4WmGrb8S+1B5+LEMIuRQWF93UqpcsKMuhGtiYO3NU2Bn2ATS51g10IN5Uc&#10;R1EiDZYcGgqsaVNQdjv8GQXfHXbrSfzV7m7Xzf1ynO7Pu5iUeh/26zkIT73/F7/cPzrMTz6n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ARlsQAAADeAAAA&#10;DwAAAAAAAAAAAAAAAACqAgAAZHJzL2Rvd25yZXYueG1sUEsFBgAAAAAEAAQA+gAAAJsDAAAAAA==&#10;">
                  <v:shape id="Freeform 4043" o:spid="_x0000_s1679" style="position:absolute;left:9952;top:250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G+YsYA&#10;AADeAAAADwAAAGRycy9kb3ducmV2LnhtbERPS2sCMRC+F/ofwhR6q9na+mA1SrUogiD4uHgbNuPu&#10;4mYSNtHd9tcbQfA2H99zxtPWVOJKtS8tK/jsJCCIM6tLzhUc9ouPIQgfkDVWlknBH3mYTl5fxphq&#10;2/CWrruQixjCPkUFRQguldJnBRn0HeuII3eytcEQYZ1LXWMTw00lu0nSlwZLjg0FOpoXlJ13F6Pg&#10;on+3//breHIbt2xWs/l6sW/WSr2/tT8jEIHa8BQ/3Csd5/e/ewO4vxNvkJ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tG+YsYAAADeAAAADwAAAAAAAAAAAAAAAACYAgAAZHJz&#10;L2Rvd25yZXYueG1sUEsFBgAAAAAEAAQA9QAAAIsDAAAAAA==&#10;" path="m199,l,,,6r199,l199,e" filled="f" stroked="f">
                    <v:path arrowok="t" o:connecttype="custom" o:connectlocs="199,2500;0,2500;0,2506;199,2506;199,2500" o:connectangles="0,0,0,0,0"/>
                  </v:shape>
                  <v:shape id="Picture 4044" o:spid="_x0000_s1680" type="#_x0000_t75" style="position:absolute;left:9952;top:2495;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wEGnIAAAA3gAAAA8AAABkcnMvZG93bnJldi54bWxEj0FrwkAQhe+F/odlCr3Vja0NGl0lFAo9&#10;FGm1oMchOybR7GzIbk38985B8DbDe/PeN4vV4Bp1pi7Ung2MRwko4sLbmksDf9vPlymoEJEtNp7J&#10;wIUCrJaPDwvMrO/5l86bWCoJ4ZChgSrGNtM6FBU5DCPfEot28J3DKGtXatthL+Gu0a9JkmqHNUtD&#10;hS19VFScNv/OwO5nnU7y7RS/j/vybewO+SwkvTHPT0M+BxVpiHfz7frLCn46eRdeeUdm0Msr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O8BBpyAAAAN4AAAAPAAAAAAAAAAAA&#10;AAAAAJ8CAABkcnMvZG93bnJldi54bWxQSwUGAAAAAAQABAD3AAAAlAMAAAAA&#10;">
                    <v:imagedata r:id="rId985" o:title=""/>
                  </v:shape>
                </v:group>
                <v:group id="Group 4045" o:spid="_x0000_s1681" style="position:absolute;left:9952;top:2489;width:199;height:6" coordorigin="9952,248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F5MUAAADeAAAADwAAAGRycy9kb3ducmV2LnhtbERPS2vCQBC+C/6HZQRv&#10;dRNbRaOriLSlBxF8gHgbsmMSzM6G7JrEf98tFLzNx/ec5bozpWiodoVlBfEoAkGcWl1wpuB8+nqb&#10;gXAeWWNpmRQ8ycF61e8tMdG25QM1R5+JEMIuQQW591UipUtzMuhGtiIO3M3WBn2AdSZ1jW0IN6Uc&#10;R9FUGiw4NORY0Tan9H58GAXfLbab9/iz2d1v2+f1NNlfdjEpNRx0mwUIT51/if/dPzrMn35M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tfheTFAAAA3gAA&#10;AA8AAAAAAAAAAAAAAAAAqgIAAGRycy9kb3ducmV2LnhtbFBLBQYAAAAABAAEAPoAAACcAwAAAAA=&#10;">
                  <v:shape id="Freeform 4046" o:spid="_x0000_s1682" style="position:absolute;left:9952;top:248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Tsq8gA&#10;AADeAAAADwAAAGRycy9kb3ducmV2LnhtbESPT2vCQBDF74V+h2UKvdVNWwmSukprsQiC4J9Lb0N2&#10;TEKzs0t2Namf3jkI3maYN++933Q+uFadqYuNZwOvowwUceltw5WBw375MgEVE7LF1jMZ+KcI89nj&#10;wxQL63ve0nmXKiUmHAs0UKcUCq1jWZPDOPKBWG5H3zlMsnaVth32Yu5a/ZZluXbYsCTUGGhRU/m3&#10;OzkDJ/u9vfj332PYhJ9+9bVYL/f92pjnp+HzA1SiId3Ft++Vlfr5OBcAwZEZ9Ow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VOyryAAAAN4AAAAPAAAAAAAAAAAAAAAAAJgCAABk&#10;cnMvZG93bnJldi54bWxQSwUGAAAAAAQABAD1AAAAjQMAAAAA&#10;" path="m199,l,,,6r199,l199,e" filled="f" stroked="f">
                    <v:path arrowok="t" o:connecttype="custom" o:connectlocs="199,2489;0,2489;0,2495;199,2495;199,2489" o:connectangles="0,0,0,0,0"/>
                  </v:shape>
                  <v:shape id="Picture 4047" o:spid="_x0000_s1683" type="#_x0000_t75" style="position:absolute;left:9952;top:248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71gXEAAAA3gAAAA8AAABkcnMvZG93bnJldi54bWxET9FqwkAQfBf8h2MLfdOLIrFEL6EIFulb&#10;tdQ+Lrk1ieb2Yu5qrn/fKwi+ze7szOysi2BacaPeNZYVzKYJCOLS6oYrBZ+H7eQFhPPIGlvLpOCX&#10;HBT5eLTGTNuBP+i295WIJuwyVFB732VSurImg25qO+LInWxv0Mexr6TucYjmppXzJEmlwYZjQo0d&#10;bWoqL/sfo2B5xTS8h+H8RcG/yaPfflfHVqnnp/C6AuHj9nF8V+90fD9dpDP4rxMxy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X71gXEAAAA3gAAAA8AAAAAAAAAAAAAAAAA&#10;nwIAAGRycy9kb3ducmV2LnhtbFBLBQYAAAAABAAEAPcAAACQAwAAAAA=&#10;">
                    <v:imagedata r:id="rId986" o:title=""/>
                  </v:shape>
                  <v:shape id="Picture 4048" o:spid="_x0000_s1684" type="#_x0000_t75" style="position:absolute;left:9952;top:2477;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aAQDEAAAA3gAAAA8AAABkcnMvZG93bnJldi54bWxET0trAjEQvhf8D2EEL0WzWll0axSRCl6E&#10;akvxOGxmH+xmsiSprv++EQre5uN7zmrTm1ZcyfnasoLpJAFBnFtdc6ng+2s/XoDwAVlja5kU3MnD&#10;Zj14WWGm7Y1PdD2HUsQQ9hkqqELoMil9XpFBP7EdceQK6wyGCF0ptcNbDDetnCVJKg3WHBsq7GhX&#10;Ud6cf42CpAlvH5+X/mdqln7ujq/FpVkWSo2G/fYdRKA+PMX/7oOO89N5OoPHO/EG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VaAQDEAAAA3gAAAA8AAAAAAAAAAAAAAAAA&#10;nwIAAGRycy9kb3ducmV2LnhtbFBLBQYAAAAABAAEAPcAAACQAwAAAAA=&#10;">
                    <v:imagedata r:id="rId987" o:title=""/>
                  </v:shape>
                </v:group>
                <v:group id="Group 4049" o:spid="_x0000_s1685" style="position:absolute;left:9952;top:2472;width:199;height:6" coordorigin="9952,2472"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t4s8QAAADeAAAADwAAAGRycy9kb3ducmV2LnhtbERPTWvCQBC9C/6HZQre&#10;dBO1oaSuIlLFgxSqBfE2ZMckmJ0N2W0S/70rCL3N433OYtWbSrTUuNKygngSgSDOrC45V/B72o4/&#10;QDiPrLGyTAru5GC1HA4WmGrb8Q+1R5+LEMIuRQWF93UqpcsKMugmtiYO3NU2Bn2ATS51g10IN5Wc&#10;RlEiDZYcGgqsaVNQdjv+GQW7Drv1LP5qD7fr5n45vX+fDzEpNXrr158gPPX+X/xy73WYn8yTG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Nt4s8QAAADeAAAA&#10;DwAAAAAAAAAAAAAAAACqAgAAZHJzL2Rvd25yZXYueG1sUEsFBgAAAAAEAAQA+gAAAJsDAAAAAA==&#10;">
                  <v:shape id="Freeform 4050" o:spid="_x0000_s1686" style="position:absolute;left:9952;top:2472;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qqMUA&#10;AADeAAAADwAAAGRycy9kb3ducmV2LnhtbERPS4vCMBC+C/6HMMLeNN1dKVKNsuviIgiCj4u3oRnb&#10;YjMJTbTVX79ZELzNx/ec2aIztbhR4yvLCt5HCQji3OqKCwXHw2o4AeEDssbaMim4k4fFvN+bYaZt&#10;yzu67UMhYgj7DBWUIbhMSp+XZNCPrCOO3Nk2BkOETSF1g20MN7X8SJJUGqw4NpToaFlSftlfjYKr&#10;/tk97Ofp7Lbut11/LzerQ7tR6m3QfU1BBOrCS/x0r3Wcn47TMfy/E2+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b+qoxQAAAN4AAAAPAAAAAAAAAAAAAAAAAJgCAABkcnMv&#10;ZG93bnJldi54bWxQSwUGAAAAAAQABAD1AAAAigMAAAAA&#10;" path="m199,l,,,5r199,l199,e" filled="f" stroked="f">
                    <v:path arrowok="t" o:connecttype="custom" o:connectlocs="199,2472;0,2472;0,2477;199,2477;199,2472" o:connectangles="0,0,0,0,0"/>
                  </v:shape>
                  <v:shape id="Picture 4051" o:spid="_x0000_s1687" type="#_x0000_t75" style="position:absolute;left:9952;top:246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x2fPDAAAA3gAAAA8AAABkcnMvZG93bnJldi54bWxET01rwkAQvRf6H5YpeBHdtNhQoquIVOjR&#10;bHvocciO2dDsbJrdJvHfdwXB2zze52x2k2vFQH1oPCt4XmYgiCtvGq4VfH0eF28gQkQ22HomBRcK&#10;sNs+PmywMH7kkgYda5FCOBSowMbYFVKGypLDsPQdceLOvncYE+xraXocU7hr5UuW5dJhw6nBYkcH&#10;S9WP/nMK5uZ71O9zW/7Wejrp8rji4eyVmj1N+zWISFO8i2/uD5Pm56v8Fa7vpBvk9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bHZ88MAAADeAAAADwAAAAAAAAAAAAAAAACf&#10;AgAAZHJzL2Rvd25yZXYueG1sUEsFBgAAAAAEAAQA9wAAAI8DAAAAAA==&#10;">
                    <v:imagedata r:id="rId988" o:title=""/>
                  </v:shape>
                </v:group>
                <v:group id="Group 4052" o:spid="_x0000_s1688" style="position:absolute;left:9952;top:2461;width:199;height:6" coordorigin="9952,2461"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zbK8UAAADeAAAADwAAAGRycy9kb3ducmV2LnhtbERPS2vCQBC+F/wPywi9&#10;1U1sGyS6ioiKByn4APE2ZMckmJ0N2TWJ/75bKHibj+85s0VvKtFS40rLCuJRBII4s7rkXMH5tPmY&#10;gHAeWWNlmRQ8ycFiPnibYaptxwdqjz4XIYRdigoK7+tUSpcVZNCNbE0cuJttDPoAm1zqBrsQbio5&#10;jqJEGiw5NBRY06qg7H58GAXbDrvlZ7xu9/fb6nk9ff9c9jEp9T7sl1MQnnr/Ev+7dzrMT76SB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Ss2yvFAAAA3gAA&#10;AA8AAAAAAAAAAAAAAAAAqgIAAGRycy9kb3ducmV2LnhtbFBLBQYAAAAABAAEAPoAAACcAwAAAAA=&#10;">
                  <v:shape id="Freeform 4053" o:spid="_x0000_s1689" style="position:absolute;left:9952;top:2461;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1038UA&#10;AADeAAAADwAAAGRycy9kb3ducmV2LnhtbERPTWvCQBC9C/6HZYTedKOVtKSu0iqKIBTUXnobsmMS&#10;zM4u2dVEf323IHibx/uc2aIztbhS4yvLCsajBARxbnXFhYKf43r4DsIHZI21ZVJwIw+Leb83w0zb&#10;lvd0PYRCxBD2GSooQ3CZlD4vyaAfWUccuZNtDIYIm0LqBtsYbmo5SZJUGqw4NpToaFlSfj5cjIKL&#10;Xu3v9vX35L7dpt1+LXfrY7tT6mXQfX6ACNSFp/jh3uo4P52mb/D/TrxB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vXTfxQAAAN4AAAAPAAAAAAAAAAAAAAAAAJgCAABkcnMv&#10;ZG93bnJldi54bWxQSwUGAAAAAAQABAD1AAAAigMAAAAA&#10;" path="m199,l,,,5r199,l199,e" filled="f" stroked="f">
                    <v:path arrowok="t" o:connecttype="custom" o:connectlocs="199,2461;0,2461;0,2466;199,2466;199,2461" o:connectangles="0,0,0,0,0"/>
                  </v:shape>
                  <v:shape id="Picture 4054" o:spid="_x0000_s1690" type="#_x0000_t75" style="position:absolute;left:9952;top:2454;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6BKnHAAAA3gAAAA8AAABkcnMvZG93bnJldi54bWxEj0FrwkAQhe9C/8Myhd50UylBUlcpQjGH&#10;UjBqz9PsmA3NzqbZrab+eudQ6G2G9+a9b5br0XfqTENsAxt4nGWgiOtgW24MHPav0wWomJAtdoHJ&#10;wC9FWK/uJkssbLjwjs5VapSEcCzQgEupL7SOtSOPcRZ6YtFOYfCYZB0abQe8SLjv9DzLcu2xZWlw&#10;2NPGUf1V/XgDH5m+Hrel2yy+x1NZvX2+73ctGfNwP748g0o0pn/z33VpBT9/yoVX3pEZ9Oo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p6BKnHAAAA3gAAAA8AAAAAAAAAAAAA&#10;AAAAnwIAAGRycy9kb3ducmV2LnhtbFBLBQYAAAAABAAEAPcAAACTAwAAAAA=&#10;">
                    <v:imagedata r:id="rId989" o:title=""/>
                  </v:shape>
                </v:group>
                <v:group id="Group 4055" o:spid="_x0000_s1691" style="position:absolute;left:9952;top:2449;width:199;height:6" coordorigin="9952,2449"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TNPWcUAAADeAAAADwAAAGRycy9kb3ducmV2LnhtbERPTWvCQBC9C/0PyxS8&#10;1U20hhpdRcQWD1KoFsTbkB2TYHY2ZLdJ/PeuUPA2j/c5i1VvKtFS40rLCuJRBII4s7rkXMHv8fPt&#10;A4TzyBory6TgRg5Wy5fBAlNtO/6h9uBzEULYpaig8L5OpXRZQQbdyNbEgbvYxqAPsMmlbrAL4aaS&#10;4yhKpMGSQ0OBNW0Kyq6HP6Pgq8NuPYm37f562dzOx+n3aR+TUsPXfj0H4an3T/G/e6fD/OQ9mcH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UzT1nFAAAA3gAA&#10;AA8AAAAAAAAAAAAAAAAAqgIAAGRycy9kb3ducmV2LnhtbFBLBQYAAAAABAAEAPoAAACcAwAAAAA=&#10;">
                  <v:shape id="Freeform 4056" o:spid="_x0000_s1692" style="position:absolute;left:9952;top:2449;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16dsgA&#10;AADeAAAADwAAAGRycy9kb3ducmV2LnhtbESPQWvCQBCF70L/wzKF3nRTK7akrlItiiAIai+9Ddkx&#10;Cc3OLtnVpP31nYPgbYZ58977ZoveNepKbaw9G3geZaCIC29rLg18ndbDN1AxIVtsPJOBX4qwmD8M&#10;Zphb3/GBrsdUKjHhmKOBKqWQax2LihzGkQ/Ecjv71mGStS21bbETc9focZZNtcOaJaHCQKuKip/j&#10;xRm42M/Dn3/5Pod92HTb5Wq3PnU7Y54e+493UIn6dBffvrdW6k8nrwIgODKDnv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jXp2yAAAAN4AAAAPAAAAAAAAAAAAAAAAAJgCAABk&#10;cnMvZG93bnJldi54bWxQSwUGAAAAAAQABAD1AAAAjQMAAAAA&#10;" path="m199,l,,,5r199,l199,e" filled="f" stroked="f">
                    <v:path arrowok="t" o:connecttype="custom" o:connectlocs="199,2449;0,2449;0,2454;199,2454;199,2449" o:connectangles="0,0,0,0,0"/>
                  </v:shape>
                  <v:shape id="Picture 4057" o:spid="_x0000_s1693" type="#_x0000_t75" style="position:absolute;left:9952;top:244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ARPXDAAAA3gAAAA8AAABkcnMvZG93bnJldi54bWxET01rAjEQvRf8D2GE3mrWUlZZjSKC0EMP&#10;VkvP42bcRDeTNUl1/fdNoeBtHu9z5sveteJKIVrPCsajAgRx7bXlRsHXfvMyBRETssbWMym4U4Tl&#10;YvA0x0r7G3/SdZcakUM4VqjApNRVUsbakMM48h1x5o4+OEwZhkbqgLcc7lr5WhSldGg5NxjsaG2o&#10;Pu9+nILSYhdM/U3b/qQPdjO9fEwOF6Weh/1qBiJRnx7if/e7zvPLt8kY/t7JN8jF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UBE9cMAAADeAAAADwAAAAAAAAAAAAAAAACf&#10;AgAAZHJzL2Rvd25yZXYueG1sUEsFBgAAAAAEAAQA9wAAAI8DAAAAAA==&#10;">
                    <v:imagedata r:id="rId990" o:title=""/>
                  </v:shape>
                </v:group>
                <v:group id="Group 4058" o:spid="_x0000_s1694" style="position:absolute;left:9952;top:2438;width:199;height:6" coordorigin="9952,243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k5L9cUAAADeAAAADwAAAGRycy9kb3ducmV2LnhtbERPS2vCQBC+F/wPywi9&#10;6Sa2VYmuIqKlBxF8gHgbsmMSzM6G7JrEf98tCL3Nx/ec+bIzpWiodoVlBfEwAkGcWl1wpuB82g6m&#10;IJxH1lhaJgVPcrBc9N7mmGjb8oGao89ECGGXoILc+yqR0qU5GXRDWxEH7mZrgz7AOpO6xjaEm1KO&#10;omgsDRYcGnKsaJ1Tej8+jILvFtvVR7xpdvfb+nk9fe0vu5iUeu93qxkIT53/F7/cPzrMH39OR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5OS/XFAAAA3gAA&#10;AA8AAAAAAAAAAAAAAAAAqgIAAGRycy9kb3ducmV2LnhtbFBLBQYAAAAABAAEAPoAAACcAwAAAAA=&#10;">
                  <v:shape id="Freeform 4059" o:spid="_x0000_s1695" style="position:absolute;left:9952;top:243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kAcUA&#10;AADeAAAADwAAAGRycy9kb3ducmV2LnhtbERPTYvCMBC9L+x/CLPgTdPVRaUaZVUUQRDUvextaMa2&#10;2ExCE23dX28EYW/zeJ8znbemEjeqfWlZwWcvAUGcWV1yruDntO6OQfiArLGyTAru5GE+e3+bYqpt&#10;wwe6HUMuYgj7FBUUIbhUSp8VZND3rCOO3NnWBkOEdS51jU0MN5XsJ8lQGiw5NhToaFlQdjlejYKr&#10;Xh3+7OD37PZu02wXy9361OyU6ny03xMQgdrwL365tzrOH36NBvB8J94gZ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X+QBxQAAAN4AAAAPAAAAAAAAAAAAAAAAAJgCAABkcnMv&#10;ZG93bnJldi54bWxQSwUGAAAAAAQABAD1AAAAigMAAAAA&#10;" path="m199,l,,,5r199,l199,e" filled="f" stroked="f">
                    <v:path arrowok="t" o:connecttype="custom" o:connectlocs="199,2438;0,2438;0,2443;199,2443;199,2438" o:connectangles="0,0,0,0,0"/>
                  </v:shape>
                  <v:shape id="Picture 4060" o:spid="_x0000_s1696" type="#_x0000_t75" style="position:absolute;left:9952;top:243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VvWnDAAAA3gAAAA8AAABkcnMvZG93bnJldi54bWxET9tqAjEQfS/4D2EE32q2KrZsjSKK6Itg&#10;Vz9g2Mxe6GayJNFd+/WNIPg2h3Odxao3jbiR87VlBR/jBARxbnXNpYLLeff+BcIHZI2NZVJwJw+r&#10;5eBtgam2Hf/QLQuliCHsU1RQhdCmUvq8IoN+bFviyBXWGQwRulJqh10MN42cJMlcGqw5NlTY0qai&#10;/De7GgWnrXfXwnSTzfGUHZK/PW/rYqrUaNivv0EE6sNL/HQfdJw/n33O4PFOvEE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W9acMAAADeAAAADwAAAAAAAAAAAAAAAACf&#10;AgAAZHJzL2Rvd25yZXYueG1sUEsFBgAAAAAEAAQA9wAAAI8DAAAAAA==&#10;">
                    <v:imagedata r:id="rId991" o:title=""/>
                  </v:shape>
                  <v:shape id="Picture 4061" o:spid="_x0000_s1697" type="#_x0000_t75" style="position:absolute;left:9952;top:2426;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lRF/FAAAA3gAAAA8AAABkcnMvZG93bnJldi54bWxET01rwkAQvQv+h2UKvelGW1NJXUVKg/bQ&#10;g1HodcxOk9TsbMiuSfrv3YLQ2zze56w2g6lFR62rLCuYTSMQxLnVFRcKTsd0sgThPLLG2jIp+CUH&#10;m/V4tMJE254P1GW+ECGEXYIKSu+bREqXl2TQTW1DHLhv2xr0AbaF1C32IdzUch5FsTRYcWgosaG3&#10;kvJLdjUK+vnnx7vedmm2wzT+eTrj7PQVK/X4MGxfQXga/L/47t7rMD9+flnA3zvhBrm+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pURfxQAAAN4AAAAPAAAAAAAAAAAAAAAA&#10;AJ8CAABkcnMvZG93bnJldi54bWxQSwUGAAAAAAQABAD3AAAAkQMAAAAA&#10;">
                    <v:imagedata r:id="rId992" o:title=""/>
                  </v:shape>
                </v:group>
                <v:group id="Group 4062" o:spid="_x0000_s1698" style="position:absolute;left:9952;top:2420;width:199;height:6" coordorigin="9952,2420"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VN9sUAAADeAAAADwAAAGRycy9kb3ducmV2LnhtbERPTWvCQBC9C/0PyxS8&#10;1U20phJdRcQWD1KoFsTbkB2TYHY2ZLdJ/PeuUPA2j/c5i1VvKtFS40rLCuJRBII4s7rkXMHv8fNt&#10;BsJ5ZI2VZVJwIwer5ctggam2Hf9Qe/C5CCHsUlRQeF+nUrqsIINuZGviwF1sY9AH2ORSN9iFcFPJ&#10;cRQl0mDJoaHAmjYFZdfDn1Hw1WG3nsTbdn+9bG7n4/T7tI9JqeFrv56D8NT7p/jfvdNhfvL+kc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F1TfbFAAAA3gAA&#10;AA8AAAAAAAAAAAAAAAAAqgIAAGRycy9kb3ducmV2LnhtbFBLBQYAAAAABAAEAPoAAACcAwAAAAA=&#10;">
                  <v:shape id="Freeform 4063" o:spid="_x0000_s1699" style="position:absolute;left:9952;top:2420;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TiAsUA&#10;AADeAAAADwAAAGRycy9kb3ducmV2LnhtbERPTWvCQBC9F/wPyxR6q5taUYmuohZFEISoF29DdkyC&#10;2dklu5q0v75bKHibx/uc2aIztXhQ4yvLCj76CQji3OqKCwXn0+Z9AsIHZI21ZVLwTR4W897LDFNt&#10;W87ocQyFiCHsU1RQhuBSKX1ekkHft444clfbGAwRNoXUDbYx3NRykCQjabDi2FCio3VJ+e14Nwru&#10;+iv7sZ+Xqzu4bbtbrfebU7tX6u21W05BBOrCU/zv3uk4fzQcj+HvnXiD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OICxQAAAN4AAAAPAAAAAAAAAAAAAAAAAJgCAABkcnMv&#10;ZG93bnJldi54bWxQSwUGAAAAAAQABAD1AAAAigMAAAAA&#10;" path="m199,l,,,6r199,l199,e" filled="f" stroked="f">
                    <v:path arrowok="t" o:connecttype="custom" o:connectlocs="199,2420;0,2420;0,2426;199,2426;199,2420" o:connectangles="0,0,0,0,0"/>
                  </v:shape>
                </v:group>
                <v:group id="Group 4064" o:spid="_x0000_s1700" style="position:absolute;left:9952;top:2420;width:199;height:2" coordorigin="9952,2420"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mfB/IAAAA&#10;3gAAAA8AAAAAAAAAAAAAAAAAqgIAAGRycy9kb3ducmV2LnhtbFBLBQYAAAAABAAEAPoAAACfAwAA&#10;AAA=&#10;">
                  <v:shape id="Freeform 4065" o:spid="_x0000_s1701" style="position:absolute;left:9952;top:2420;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eezMUA&#10;AADeAAAADwAAAGRycy9kb3ducmV2LnhtbERPS2sCMRC+F/ofwhR6c7MW0boapSiFnsRHFbwNm3F3&#10;cTNZk1RXf70RhN7m43vOeNqaWpzJ+cqygm6SgiDOra64UPC7+e58gvABWWNtmRRcycN08voyxkzb&#10;C6/ovA6FiCHsM1RQhtBkUvq8JIM+sQ1x5A7WGQwRukJqh5cYbmr5kaZ9abDi2FBiQ7OS8uP6zyjY&#10;ng6VD8vrYjdzy/mtd3TD/W6g1Ptb+zUCEagN/+Kn+0fH+f3eYAiPd+INcn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t57MxQAAAN4AAAAPAAAAAAAAAAAAAAAAAJgCAABkcnMv&#10;ZG93bnJldi54bWxQSwUGAAAAAAQABAD1AAAAigMAAAAA&#10;" path="m,l199,,,,199,,,xe" filled="f" stroked="f">
                    <v:path arrowok="t" o:connecttype="custom" o:connectlocs="0,0;199,0;0,0;199,0;0,0" o:connectangles="0,0,0,0,0"/>
                  </v:shape>
                </v:group>
                <v:group id="Group 4066" o:spid="_x0000_s1702" style="position:absolute;left:10130;top:2529;width:5;height:63" coordorigin="1013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QFAD7IAAAA&#10;3gAAAA8AAAAAAAAAAAAAAAAAqgIAAGRycy9kb3ducmV2LnhtbFBLBQYAAAAABAAEAPoAAACfAwAA&#10;AAA=&#10;">
                  <v:shape id="Freeform 4067" o:spid="_x0000_s1703" style="position:absolute;left:1013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E7/MQA&#10;AADeAAAADwAAAGRycy9kb3ducmV2LnhtbERPyWrDMBC9F/IPYgK5NXJKNlzLIaQEcuihdVLocbAm&#10;tqk0MpISu39fFQq9zeOtU+xGa8SdfOgcK1jMMxDEtdMdNwou5+PjFkSIyBqNY1LwTQF25eShwFy7&#10;gd/pXsVGpBAOOSpoY+xzKUPdksUwdz1x4q7OW4wJ+kZqj0MKt0Y+ZdlaWuw4NbTY06Gl+qu6WQVm&#10;6D/99fXtJXycV3rDy3oVTVBqNh33zyAijfFf/Oc+6TR/vdwu4PeddIMs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hO/zEAAAA3gAAAA8AAAAAAAAAAAAAAAAAmAIAAGRycy9k&#10;b3ducmV2LnhtbFBLBQYAAAAABAAEAPUAAACJAwAAAAA=&#10;" path="m4,l,,,64r4,l4,e" filled="f" stroked="f">
                    <v:path arrowok="t" o:connecttype="custom" o:connectlocs="4,2529;0,2529;0,2593;4,2593;4,2529" o:connectangles="0,0,0,0,0"/>
                  </v:shape>
                  <v:shape id="Picture 4068" o:spid="_x0000_s1704" type="#_x0000_t75" style="position:absolute;left:1012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6Pn3CAAAA3gAAAA8AAABkcnMvZG93bnJldi54bWxET01rAjEQvQv9D2EKvWlSEVlXo7RC6bY3&#10;tYceh824WbqZLJvoxn/fFAre5vE+Z7NLrhNXGkLrWcPzTIEgrr1pudHwdXqbFiBCRDbYeSYNNwqw&#10;2z5MNlgaP/KBrsfYiBzCoUQNNsa+lDLUlhyGme+JM3f2g8OY4dBIM+CYw10n50otpcOWc4PFnvaW&#10;6p/jxWmoXm8q8edCfYxRJvm9YltU71o/PaaXNYhIKd7F/+7K5PnLRTGHv3fyDXL7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uj59wgAAAN4AAAAPAAAAAAAAAAAAAAAAAJ8C&#10;AABkcnMvZG93bnJldi54bWxQSwUGAAAAAAQABAD3AAAAjgMAAAAA&#10;">
                    <v:imagedata r:id="rId937" o:title=""/>
                  </v:shape>
                </v:group>
                <v:group id="Group 4069" o:spid="_x0000_s1705" style="position:absolute;left:10120;top:2529;width:5;height:63" coordorigin="1012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eeScQAAADeAAAADwAAAGRycy9kb3ducmV2LnhtbERPS4vCMBC+C/sfwgje&#10;NO36QKpRRHTZgwg+YNnb0IxtsZmUJrb135uFBW/z8T1nue5MKRqqXWFZQTyKQBCnVhecKbhe9sM5&#10;COeRNZaWScGTHKxXH70lJtq2fKLm7DMRQtglqCD3vkqkdGlOBt3IVsSBu9naoA+wzqSusQ3hppSf&#10;UTSTBgsODTlWtM0pvZ8fRsFXi+1mHO+aw/22ff5epsefQ0xKDfrdZgHCU+ff4n/3tw7zZ5P5G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NeeScQAAADeAAAA&#10;DwAAAAAAAAAAAAAAAACqAgAAZHJzL2Rvd25yZXYueG1sUEsFBgAAAAAEAAQA+gAAAJsDAAAAAA==&#10;">
                  <v:shape id="Freeform 4070" o:spid="_x0000_s1706" style="position:absolute;left:1012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aYZMMA&#10;AADeAAAADwAAAGRycy9kb3ducmV2LnhtbERPS2sCMRC+F/wPYQRvNWtZH6xGEYvgoYfWB3gcNuPu&#10;YjJZkuhu/31TKPQ2H99zVpveGvEkHxrHCibjDARx6XTDlYLzaf+6ABEiskbjmBR8U4DNevCywkK7&#10;jr/oeYyVSCEcClRQx9gWUoayJoth7FrixN2ctxgT9JXUHrsUbo18y7KZtNhwaqixpV1N5f34sApM&#10;11797ePzPVxOUz3nvJxGE5QaDfvtEkSkPv6L/9wHnebP8kUOv++kG+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aYZMMAAADeAAAADwAAAAAAAAAAAAAAAACYAgAAZHJzL2Rv&#10;d25yZXYueG1sUEsFBgAAAAAEAAQA9QAAAIgDAAAAAA==&#10;" path="m4,l,,,64r4,l4,e" filled="f" stroked="f">
                    <v:path arrowok="t" o:connecttype="custom" o:connectlocs="4,2529;0,2529;0,2593;4,2593;4,2529" o:connectangles="0,0,0,0,0"/>
                  </v:shape>
                </v:group>
                <v:group id="Group 4071" o:spid="_x0000_s1707" style="position:absolute;left:10115;top:2529;width:5;height:63" coordorigin="1011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HKjpsQAAADeAAAADwAAAGRycy9kb3ducmV2LnhtbERPTYvCMBC9C/sfwgje&#10;NO26ilSjiKjsQYTVhWVvQzO2xWZSmtjWf28Ewds83ucsVp0pRUO1KywriEcRCOLU6oIzBb/n3XAG&#10;wnlkjaVlUnAnB6vlR2+BibYt/1Bz8pkIIewSVJB7XyVSujQng25kK+LAXWxt0AdYZ1LX2IZwU8rP&#10;KJpKgwWHhhwr2uSUXk83o2DfYrsex9vmcL1s7v/nyfHvEJNSg363noPw1Pm3+OX+1mH+9Gs2ge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HKjpsQAAADeAAAA&#10;DwAAAAAAAAAAAAAAAACqAgAAZHJzL2Rvd25yZXYueG1sUEsFBgAAAAAEAAQA+gAAAJsDAAAAAA==&#10;">
                  <v:shape id="Freeform 4072" o:spid="_x0000_s1708" style="position:absolute;left:1011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iMMA&#10;AADeAAAADwAAAGRycy9kb3ducmV2LnhtbERPS2sCMRC+C/0PYQreNFvRVVajlErBgwfrAzwOm3F3&#10;aTJZktTd/vtGEHqbj+85q01vjbiTD41jBW/jDARx6XTDlYLz6XO0ABEiskbjmBT8UoDN+mWwwkK7&#10;jr/ofoyVSCEcClRQx9gWUoayJoth7FrixN2ctxgT9JXUHrsUbo2cZFkuLTacGmps6aOm8vv4YxWY&#10;rr362/6wDZfTTM95Ws6iCUoNX/v3JYhIffwXP907nebn00UOj3fSD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jiMMAAADeAAAADwAAAAAAAAAAAAAAAACYAgAAZHJzL2Rv&#10;d25yZXYueG1sUEsFBgAAAAAEAAQA9QAAAIgDAAAAAA==&#10;" path="m5,l,,,64r5,l5,e" filled="f" stroked="f">
                    <v:path arrowok="t" o:connecttype="custom" o:connectlocs="5,2529;0,2529;0,2593;5,2593;5,2529" o:connectangles="0,0,0,0,0"/>
                  </v:shape>
                  <v:shape id="Picture 4073" o:spid="_x0000_s1709" type="#_x0000_t75" style="position:absolute;left:1011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TUh7DAAAA3gAAAA8AAABkcnMvZG93bnJldi54bWxET02LwjAQvS/4H8IseFvTFVGpRhFB8Wbt&#10;Loi3oRmbYjMpTdTqrzfCwt7m8T5nvuxsLW7U+sqxgu9BAoK4cLriUsHvz+ZrCsIHZI21Y1LwIA/L&#10;Re9jjql2dz7QLQ+liCHsU1RgQmhSKX1hyKIfuIY4cmfXWgwRtqXULd5juK3lMEnG0mLFscFgQ2tD&#10;xSW/WgX+tGVzzLLzMc/3bvW8ZHs7yZTqf3arGYhAXfgX/7l3Os4fj6YTeL8Tb5C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ZNSHsMAAADeAAAADwAAAAAAAAAAAAAAAACf&#10;AgAAZHJzL2Rvd25yZXYueG1sUEsFBgAAAAAEAAQA9wAAAI8DAAAAAA==&#10;">
                    <v:imagedata r:id="rId993" o:title=""/>
                  </v:shape>
                </v:group>
                <v:group id="Group 4074" o:spid="_x0000_s1710" style="position:absolute;left:10105;top:2529;width:5;height:63" coordorigin="1010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pzDDjIAAAA&#10;3gAAAA8AAAAAAAAAAAAAAAAAqgIAAGRycy9kb3ducmV2LnhtbFBLBQYAAAAABAAEAPoAAACfAwAA&#10;AAA=&#10;">
                  <v:shape id="Freeform 4075" o:spid="_x0000_s1711" style="position:absolute;left:1010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c3+sMA&#10;AADeAAAADwAAAGRycy9kb3ducmV2LnhtbERPS2sCMRC+C/0PYQreNFvx1a1RikXw4MFHCz0Om3F3&#10;aTJZktRd/70RBG/z8T1nseqsERfyoXas4G2YgSAunK65VPB92gzmIEJE1mgck4IrBVgtX3oLzLVr&#10;+UCXYyxFCuGQo4IqxiaXMhQVWQxD1xAn7uy8xZigL6X22KZwa+Qoy6bSYs2pocKG1hUVf8d/q8C0&#10;za8/7/Zf4ec00TMeF5NoglL91+7zA0SkLj7FD/dWp/nT8fwd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pc3+sMAAADeAAAADwAAAAAAAAAAAAAAAACYAgAAZHJzL2Rv&#10;d25yZXYueG1sUEsFBgAAAAAEAAQA9QAAAIgDAAAAAA==&#10;" path="m6,l,,,64r6,l6,e" filled="f" stroked="f">
                    <v:path arrowok="t" o:connecttype="custom" o:connectlocs="6,2529;0,2529;0,2593;6,2593;6,2529" o:connectangles="0,0,0,0,0"/>
                  </v:shape>
                  <v:shape id="Picture 4076" o:spid="_x0000_s1712" type="#_x0000_t75" style="position:absolute;left:1010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63ZHEAAAA3gAAAA8AAABkcnMvZG93bnJldi54bWxEj0FrwkAQhe8F/8MyQm91o22DRldJA2Kv&#10;VcHrkB2TYHY2ZNeY/nvnUOhthnnz3vs2u9G1aqA+NJ4NzGcJKOLS24YrA+fT/m0JKkRki61nMvBL&#10;AXbbycsGM+sf/EPDMVZKTDhkaKCOscu0DmVNDsPMd8Ryu/reYZS1r7Tt8SHmrtWLJEm1w4YlocaO&#10;iprK2/HuDBS3/FLE9P1C4/C1x3ywn/awMuZ1OuZrUJHG+C/++/62Uj/9WAmA4MgMevsE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63ZHEAAAA3gAAAA8AAAAAAAAAAAAAAAAA&#10;nwIAAGRycy9kb3ducmV2LnhtbFBLBQYAAAAABAAEAPcAAACQAwAAAAA=&#10;">
                    <v:imagedata r:id="rId994" o:title=""/>
                  </v:shape>
                </v:group>
                <v:group id="Group 4077" o:spid="_x0000_s1713" style="position:absolute;left:10096;top:2529;width:5;height:63" coordorigin="1009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AzeMUAAADeAAAADwAAAGRycy9kb3ducmV2LnhtbERPS2vCQBC+F/oflil4&#10;001qDZq6ikhbPIjgA6S3ITsmwexsyG6T+O9dQehtPr7nzJe9qURLjSstK4hHEQjizOqScwWn4/dw&#10;CsJ5ZI2VZVJwIwfLxevLHFNtO95Te/C5CCHsUlRQeF+nUrqsIINuZGviwF1sY9AH2ORSN9iFcFPJ&#10;9yhKpMGSQ0OBNa0Lyq6HP6Pgp8NuNY6/2u31sr79Hie78zYmpQZv/eoThKfe/4uf7o0O85OPWQy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6QM3jFAAAA3gAA&#10;AA8AAAAAAAAAAAAAAAAAqgIAAGRycy9kb3ducmV2LnhtbFBLBQYAAAAABAAEAPoAAACcAwAAAAA=&#10;">
                  <v:shape id="Freeform 4078" o:spid="_x0000_s1714" style="position:absolute;left:1009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ozVsMA&#10;AADeAAAADwAAAGRycy9kb3ducmV2LnhtbERPS2sCMRC+C/6HMEJvmlV8dWsUsRR68OCr0OOwGXcX&#10;k8mSpO7235tCwdt8fM9ZbTprxJ18qB0rGI8yEMSF0zWXCi7nj+ESRIjIGo1jUvBLATbrfm+FuXYt&#10;H+l+iqVIIRxyVFDF2ORShqIii2HkGuLEXZ23GBP0pdQe2xRujZxk2VxarDk1VNjQrqLidvqxCkzb&#10;fPvr/vAevs4zveBpMYsmKPUy6LZvICJ18Sn+d3/qNH8+fZ3A3zvpBr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ozVsMAAADeAAAADwAAAAAAAAAAAAAAAACYAgAAZHJzL2Rv&#10;d25yZXYueG1sUEsFBgAAAAAEAAQA9QAAAIgDAAAAAA==&#10;" path="m5,l,,,64r5,l5,e" filled="f" stroked="f">
                    <v:path arrowok="t" o:connecttype="custom" o:connectlocs="5,2529;0,2529;0,2593;5,2593;5,2529" o:connectangles="0,0,0,0,0"/>
                  </v:shape>
                  <v:shape id="Picture 4079" o:spid="_x0000_s1715" type="#_x0000_t75" style="position:absolute;left:1009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3azfDAAAA3gAAAA8AAABkcnMvZG93bnJldi54bWxET01rwkAQvRf8D8sUvNVNo0iNriKCpAcp&#10;aPQ+ZKdJanY27K4a++vdgtDbPN7nLFa9acWVnG8sK3gfJSCIS6sbrhQci+3bBwgfkDW2lknBnTys&#10;loOXBWba3nhP10OoRAxhn6GCOoQuk9KXNRn0I9sRR+7bOoMhQldJ7fAWw00r0ySZSoMNx4YaO9rU&#10;VJ4PF6NgezJUULpzPEmTn3vzlZ9/81yp4Wu/noMI1Id/8dP9qeP86WQ2hr934g1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drN8MAAADeAAAADwAAAAAAAAAAAAAAAACf&#10;AgAAZHJzL2Rvd25yZXYueG1sUEsFBgAAAAAEAAQA9wAAAI8DAAAAAA==&#10;">
                    <v:imagedata r:id="rId995" o:title=""/>
                  </v:shape>
                </v:group>
                <v:group id="Group 4080" o:spid="_x0000_s1716" style="position:absolute;left:10086;top:2529;width:5;height:63" coordorigin="1008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eQ4MUAAADeAAAADwAAAGRycy9kb3ducmV2LnhtbERPS2vCQBC+F/wPywje&#10;dBNrRaOriLSlBxF8gHgbsmMSzM6G7JrEf98tCL3Nx/ec5bozpWiodoVlBfEoAkGcWl1wpuB8+hrO&#10;QDiPrLG0TAqe5GC96r0tMdG25QM1R5+JEMIuQQW591UipUtzMuhGtiIO3M3WBn2AdSZ1jW0IN6Uc&#10;R9FUGiw4NORY0Tan9H58GAXfLbab9/iz2d1v2+f19LG/7GJSatDvNgsQnjr/L365f3SYP53M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7nkODFAAAA3gAA&#10;AA8AAAAAAAAAAAAAAAAAqgIAAGRycy9kb3ducmV2LnhtbFBLBQYAAAAABAAEAPoAAACcAwAAAAA=&#10;">
                  <v:shape id="Freeform 4081" o:spid="_x0000_s1717" style="position:absolute;left:1008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OrIsQA&#10;AADeAAAADwAAAGRycy9kb3ducmV2LnhtbERPS2sCMRC+F/wPYYTeatbi+liNIpVCDz3UF3gcNuPu&#10;YjJZkuhu/31TKPQ2H99zVpveGvEgHxrHCsajDARx6XTDlYLT8f1lDiJEZI3GMSn4pgCb9eBphYV2&#10;He/pcYiVSCEcClRQx9gWUoayJoth5FrixF2dtxgT9JXUHrsUbo18zbKptNhwaqixpbeaytvhbhWY&#10;rr346+fXLpyPuZ7xpMyjCUo9D/vtEkSkPv6L/9wfOs2fThY5/L6Tbp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DqyLEAAAA3gAAAA8AAAAAAAAAAAAAAAAAmAIAAGRycy9k&#10;b3ducmV2LnhtbFBLBQYAAAAABAAEAPUAAACJAwAAAAA=&#10;" path="m5,l,,,64r5,l5,e" filled="f" stroked="f">
                    <v:path arrowok="t" o:connecttype="custom" o:connectlocs="5,2529;0,2529;0,2593;5,2593;5,2529" o:connectangles="0,0,0,0,0"/>
                  </v:shape>
                  <v:shape id="Picture 4082" o:spid="_x0000_s1718" type="#_x0000_t75" style="position:absolute;left:1008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IdMzFAAAA3gAAAA8AAABkcnMvZG93bnJldi54bWxET81qwkAQvhd8h2UKvYhutDatqatIq9ic&#10;pKkPMGTHJJidDdltTH16VxB6m4/vdxar3tSio9ZVlhVMxhEI4tzqigsFh5/t6A2E88gaa8uk4I8c&#10;rJaDhwUm2p75m7rMFyKEsEtQQel9k0jp8pIMurFtiAN3tK1BH2BbSN3iOYSbWk6jKJYGKw4NJTb0&#10;UVJ+yn6Ngulh2NF+l76km8/o+XXWcBpfdko9PfbrdxCeev8vvru/dJgfz+Yx3N4JN8jl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SHTMxQAAAN4AAAAPAAAAAAAAAAAAAAAA&#10;AJ8CAABkcnMvZG93bnJldi54bWxQSwUGAAAAAAQABAD3AAAAkQMAAAAA&#10;">
                    <v:imagedata r:id="rId996" o:title=""/>
                  </v:shape>
                </v:group>
                <v:group id="Group 4083" o:spid="_x0000_s1719" style="position:absolute;left:10077;top:2529;width:5;height:63" coordorigin="1007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jUOl8UAAADeAAAADwAAAGRycy9kb3ducmV2LnhtbERPTWvCQBC9F/wPywi9&#10;1U20tRpdRURLDyJUhdLbkB2TYHY2ZLdJ/PeuIHibx/uc+bIzpWiodoVlBfEgAkGcWl1wpuB03L5N&#10;QDiPrLG0TAqu5GC56L3MMdG25R9qDj4TIYRdggpy76tESpfmZNANbEUcuLOtDfoA60zqGtsQbko5&#10;jKKxNFhwaMixonVO6eXwbxR8tdiuRvGm2V3O6+vf8WP/u4tJqdd+t5qB8NT5p/jh/tZh/vh9+gn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41DpfFAAAA3gAA&#10;AA8AAAAAAAAAAAAAAAAAqgIAAGRycy9kb3ducmV2LnhtbFBLBQYAAAAABAAEAPoAAACcAwAAAAA=&#10;">
                  <v:shape id="Freeform 4084" o:spid="_x0000_s1720" style="position:absolute;left:1007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IEvMYA&#10;AADeAAAADwAAAGRycy9kb3ducmV2LnhtbESPS2sDMQyE74X+B6NCb423Jc9NnFBaCj3k0LwgR7FW&#10;dpfa8mK72e2/rw6B3iRmNPNptRm8U1eKqQ1s4HlUgCKugm25NnA8fDzNQaWMbNEFJgO/lGCzvr9b&#10;YWlDzzu67nOtJIRTiQaanLtS61Q15DGNQkcs2iVEj1nWWGsbsZdw7/RLUUy1x5alocGO3hqqvvc/&#10;3oDru3O8bL/e0+kwsTMeV5PskjGPD8PrElSmIf+bb9efVvCn44Xwyjsyg1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AIEvMYAAADeAAAADwAAAAAAAAAAAAAAAACYAgAAZHJz&#10;L2Rvd25yZXYueG1sUEsFBgAAAAAEAAQA9QAAAIsDAAAAAA==&#10;" path="m5,l,,,64r5,l5,e" filled="f" stroked="f">
                    <v:path arrowok="t" o:connecttype="custom" o:connectlocs="5,2529;0,2529;0,2593;5,2593;5,2529" o:connectangles="0,0,0,0,0"/>
                  </v:shape>
                  <v:shape id="Picture 4085" o:spid="_x0000_s1721" type="#_x0000_t75" style="position:absolute;left:1007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Z7ejFAAAA3gAAAA8AAABkcnMvZG93bnJldi54bWxET01rwkAQvRf8D8sIvdWNpUQTXSUUKh7S&#10;g8aLtyE7JsHsbMhuk9Rf3y0UepvH+5ztfjKtGKh3jWUFy0UEgri0uuFKwaX4eFmDcB5ZY2uZFHyT&#10;g/1u9rTFVNuRTzScfSVCCLsUFdTed6mUrqzJoFvYjjhwN9sb9AH2ldQ9jiHctPI1imJpsOHQUGNH&#10;7zWV9/OXUfCZ+eu9yB75YXnNV0c5ysehHZR6nk/ZBoSnyf+L/9xHHebHb0kCv++EG+Tu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82e3oxQAAAN4AAAAPAAAAAAAAAAAAAAAA&#10;AJ8CAABkcnMvZG93bnJldi54bWxQSwUGAAAAAAQABAD3AAAAkQMAAAAA&#10;">
                    <v:imagedata r:id="rId997" o:title=""/>
                  </v:shape>
                </v:group>
                <v:group id="Group 4086" o:spid="_x0000_s1722" style="position:absolute;left:10067;top:2529;width:5;height:63" coordorigin="1006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zcM+ccAAADe&#10;AAAADwAAAAAAAAAAAAAAAACqAgAAZHJzL2Rvd25yZXYueG1sUEsFBgAAAAAEAAQA+gAAAJ4DAAAA&#10;AA==&#10;">
                  <v:shape id="Freeform 4087" o:spid="_x0000_s1723" style="position:absolute;left:1006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M3O8MA&#10;AADeAAAADwAAAGRycy9kb3ducmV2LnhtbERPS2sCMRC+F/wPYYTeulmLa2U1ilSEHnpotYLHYTP7&#10;wGSyJNHd/vumUOhtPr7nrLejNeJOPnSOFcyyHARx5XTHjYKv0+FpCSJEZI3GMSn4pgDbzeRhjaV2&#10;A3/S/RgbkUI4lKigjbEvpQxVSxZD5nrixNXOW4wJ+kZqj0MKt0Y+5/lCWuw4NbTY02tL1fV4swrM&#10;0F98/f6xD+dToV94XhXRBKUep+NuBSLSGP/Ff+43neYvinwGv++kG+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M3O8MAAADeAAAADwAAAAAAAAAAAAAAAACYAgAAZHJzL2Rv&#10;d25yZXYueG1sUEsFBgAAAAAEAAQA9QAAAIgDAAAAAA==&#10;" path="m5,l,,,64r5,l5,e" filled="f" stroked="f">
                    <v:path arrowok="t" o:connecttype="custom" o:connectlocs="5,2529;0,2529;0,2593;5,2593;5,2529" o:connectangles="0,0,0,0,0"/>
                  </v:shape>
                  <v:shape id="Picture 4088" o:spid="_x0000_s1724" type="#_x0000_t75" style="position:absolute;left:1006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8VVrDAAAA3gAAAA8AAABkcnMvZG93bnJldi54bWxET9uKwjAQfV/wH8IIvq2pomWpRhFRFEQW&#10;b+9DM7bFZlKaaKtfb4SFfZvDuc503ppSPKh2hWUFg34Egji1uuBMwfm0/v4B4TyyxtIyKXiSg/ms&#10;8zXFRNuGD/Q4+kyEEHYJKsi9rxIpXZqTQde3FXHgrrY26AOsM6lrbEK4KeUwimJpsODQkGNFy5zS&#10;2/FuFIx+X7vRcrM4y8tqT1nzileHS6xUr9suJiA8tf5f/Ofe6jA/HkdD+LwTbpCz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rxVWsMAAADeAAAADwAAAAAAAAAAAAAAAACf&#10;AgAAZHJzL2Rvd25yZXYueG1sUEsFBgAAAAAEAAQA9wAAAI8DAAAAAA==&#10;">
                    <v:imagedata r:id="rId998" o:title=""/>
                  </v:shape>
                </v:group>
                <v:group id="Group 4089" o:spid="_x0000_s1725" style="position:absolute;left:10057;top:2529;width:5;height:63" coordorigin="10057,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ko7FAAAA3gAA&#10;AA8AAAAAAAAAAAAAAAAAqgIAAGRycy9kb3ducmV2LnhtbFBLBQYAAAAABAAEAPoAAACcAwAAAAA=&#10;">
                  <v:shape id="Freeform 4090" o:spid="_x0000_s1726" style="position:absolute;left:10057;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SUo8MA&#10;AADeAAAADwAAAGRycy9kb3ducmV2LnhtbERPS2sCMRC+F/wPYQRv3azFtbIaRSwFDz20WsHjsJl9&#10;YDJZktTd/vumUOhtPr7nbHajNeJOPnSOFcyzHARx5XTHjYLP8+vjCkSIyBqNY1LwTQF228nDBkvt&#10;Bv6g+yk2IoVwKFFBG2NfShmqliyGzPXEiaudtxgT9I3UHocUbo18yvOltNhxamixp0NL1e30ZRWY&#10;ob/6+u39JVzOhX7mRVVEE5SaTcf9GkSkMf6L/9xHneYvi3wBv++kG+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SUo8MAAADeAAAADwAAAAAAAAAAAAAAAACYAgAAZHJzL2Rv&#10;d25yZXYueG1sUEsFBgAAAAAEAAQA9QAAAIgDAAAAAA==&#10;" path="m6,l,,,64r6,l6,e" filled="f" stroked="f">
                    <v:path arrowok="t" o:connecttype="custom" o:connectlocs="6,2529;0,2529;0,2593;6,2593;6,2529" o:connectangles="0,0,0,0,0"/>
                  </v:shape>
                  <v:shape id="Picture 4091" o:spid="_x0000_s1727" type="#_x0000_t75" style="position:absolute;left:1005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p77zGAAAA3gAAAA8AAABkcnMvZG93bnJldi54bWxEj0FrwzAMhe+F/QejwW6ts0HSkdYtY5Cx&#10;QCG03e5arCahsRxsL83+/Vwo9Cbxnt73tN5OphcjOd9ZVvC8SEAQ11Z33Cj4OhbzVxA+IGvsLZOC&#10;P/Kw3TzM1phre+E9jYfQiBjCPkcFbQhDLqWvWzLoF3YgjtrJOoMhrq6R2uElhpteviRJJg12HAkt&#10;DvTeUn0+/JrI5e9ip09NWX3UP1Nqy8qZ5ajU0+P0tgIRaAp38+36U8f6WZqkcH0nziA3/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anvvMYAAADeAAAADwAAAAAAAAAAAAAA&#10;AACfAgAAZHJzL2Rvd25yZXYueG1sUEsFBgAAAAAEAAQA9wAAAJIDAAAAAA==&#10;">
                    <v:imagedata r:id="rId999" o:title=""/>
                  </v:shape>
                </v:group>
                <v:group id="Group 4092" o:spid="_x0000_s1728" style="position:absolute;left:10048;top:2529;width:5;height:63" coordorigin="1004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5IxFsQAAADeAAAADwAAAGRycy9kb3ducmV2LnhtbERPTYvCMBC9L/gfwgh7&#10;W9MqFqlGEXFlDyKsCuJtaMa22ExKk23rvzeCsLd5vM9ZrHpTiZYaV1pWEI8iEMSZ1SXnCs6n768Z&#10;COeRNVaWScGDHKyWg48Fptp2/Evt0ecihLBLUUHhfZ1K6bKCDLqRrYkDd7ONQR9gk0vdYBfCTSXH&#10;UZRIgyWHhgJr2hSU3Y9/RsGuw249ibft/n7bPK6n6eGyj0mpz2G/noPw1Pt/8dv9o8P8ZBol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5IxFsQAAADeAAAA&#10;DwAAAAAAAAAAAAAAAACqAgAAZHJzL2Rvd25yZXYueG1sUEsFBgAAAAAEAAQA+gAAAJsDAAAAAA==&#10;">
                  <v:shape id="Freeform 4093" o:spid="_x0000_s1729" style="position:absolute;left:1004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YK1MMA&#10;AADeAAAADwAAAGRycy9kb3ducmV2LnhtbERPS2sCMRC+C/0PYQreNFvpatkapVgKHjz4hB6Hzbi7&#10;NJksSequ/94Igrf5+J4zX/bWiAv50DhW8DbOQBCXTjdcKTgefkYfIEJE1mgck4IrBVguXgZzLLTr&#10;eEeXfaxECuFQoII6xraQMpQ1WQxj1xIn7uy8xZigr6T22KVwa+Qky6bSYsOpocaWVjWVf/t/q8B0&#10;7a8/b7bf4XTI9YzfyzyaoNTwtf/6BBGpj0/xw73Waf40z2Zwfyfd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YK1MMAAADeAAAADwAAAAAAAAAAAAAAAACYAgAAZHJzL2Rv&#10;d25yZXYueG1sUEsFBgAAAAAEAAQA9QAAAIgDAAAAAA==&#10;" path="m5,l,,,64r5,l5,e" filled="f" stroked="f">
                    <v:path arrowok="t" o:connecttype="custom" o:connectlocs="5,2529;0,2529;0,2593;5,2593;5,2529" o:connectangles="0,0,0,0,0"/>
                  </v:shape>
                  <v:shape id="Picture 4094" o:spid="_x0000_s1730" type="#_x0000_t75" style="position:absolute;left:1004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GVUHIAAAA3gAAAA8AAABkcnMvZG93bnJldi54bWxEj0FrwzAMhe+D/QejwS5jtVu2sqZ1SwkM&#10;Cjtsa3vYUcRqEhrLIXbr9N9Ph8FuEu/pvU+rzeg7daUhtoEtTCcGFHEVXMu1hePh/fkNVEzIDrvA&#10;ZOFGETbr+7sVFi5k/qbrPtVKQjgWaKFJqS+0jlVDHuMk9MSincLgMck61NoNmCXcd3pmzFx7bFka&#10;GuypbKg67y/ewuLlXD795M+DmVVfHyUes7ucsrWPD+N2CSrRmP7Nf9c7J/jzVyO88o7MoN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XhlVByAAAAN4AAAAPAAAAAAAAAAAA&#10;AAAAAJ8CAABkcnMvZG93bnJldi54bWxQSwUGAAAAAAQABAD3AAAAlAMAAAAA&#10;">
                    <v:imagedata r:id="rId942" o:title=""/>
                  </v:shape>
                </v:group>
                <v:group id="Group 4095" o:spid="_x0000_s1731" style="position:absolute;left:10038;top:2529;width:5;height:63" coordorigin="10038,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g2lZMQAAADeAAAADwAAAGRycy9kb3ducmV2LnhtbERPTYvCMBC9C/sfwgh7&#10;07S7KG41ioi7eBBBXRBvQzO2xWZSmtjWf28Ewds83ufMFp0pRUO1KywriIcRCOLU6oIzBf/H38EE&#10;hPPIGkvLpOBODhbzj94ME21b3lNz8JkIIewSVJB7XyVSujQng25oK+LAXWxt0AdYZ1LX2IZwU8qv&#10;KBpLgwWHhhwrWuWUXg83o+CvxXb5Ha+b7fWyup+Po91pG5NSn/1uOQXhqfNv8cu90WH+eBT9wP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g2lZMQAAADeAAAA&#10;DwAAAAAAAAAAAAAAAACqAgAAZHJzL2Rvd25yZXYueG1sUEsFBgAAAAAEAAQA+gAAAJsDAAAAAA==&#10;">
                  <v:shape id="Freeform 4096" o:spid="_x0000_s1732" style="position:absolute;left:10038;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EfccA&#10;AADeAAAADwAAAGRycy9kb3ducmV2LnhtbESPQWvDMAyF74P9B6PBbqvTsrQlrVvGymCHHbp2gx5F&#10;rCahthxsr8n+/XQo7Cahp/fet96O3qkrxdQFNjCdFKCI62A7bgx8Hd+elqBSRrboApOBX0qw3dzf&#10;rbGyYeBPuh5yo8SEU4UG2pz7SutUt+QxTUJPLLdziB6zrLHRNuIg5t7pWVHMtceOJaHFnl5bqi+H&#10;H2/ADf0pnj/2u/R9LO2Cn+syu2TM48P4sgKVacz/4tv3u5X683IqAIIjM+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FGBH3HAAAA3gAAAA8AAAAAAAAAAAAAAAAAmAIAAGRy&#10;cy9kb3ducmV2LnhtbFBLBQYAAAAABAAEAPUAAACMAwAAAAA=&#10;" path="m5,l,,,64r5,l5,e" filled="f" stroked="f">
                    <v:path arrowok="t" o:connecttype="custom" o:connectlocs="5,2529;0,2529;0,2593;5,2593;5,2529" o:connectangles="0,0,0,0,0"/>
                  </v:shape>
                  <v:shape id="Picture 4097" o:spid="_x0000_s1733" type="#_x0000_t75" style="position:absolute;left:1003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vfzfDAAAA3gAAAA8AAABkcnMvZG93bnJldi54bWxET0uLwjAQvgv+hzDC3jStsEWqUaSgux72&#10;4OPibWjGtthMShNr9ddvBMHbfHzPWax6U4uOWldZVhBPIhDEudUVFwpOx814BsJ5ZI21ZVLwIAer&#10;5XCwwFTbO++pO/hChBB2KSoovW9SKV1ekkE3sQ1x4C62NegDbAupW7yHcFPLaRQl0mDFoaHEhrKS&#10;8uvhZhSckwy3t+hZdLO/n0xunk1vu51SX6N+PQfhqfcf8dv9q8P85DuO4fVOuEE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9/N8MAAADeAAAADwAAAAAAAAAAAAAAAACf&#10;AgAAZHJzL2Rvd25yZXYueG1sUEsFBgAAAAAEAAQA9wAAAI8DAAAAAA==&#10;">
                    <v:imagedata r:id="rId943" o:title=""/>
                  </v:shape>
                </v:group>
                <v:group id="Group 4098" o:spid="_x0000_s1734" style="position:absolute;left:10029;top:2529;width:5;height:63" coordorigin="1002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XChyMQAAADeAAAADwAAAGRycy9kb3ducmV2LnhtbERPTYvCMBC9L+x/CLPg&#10;bU2rKEvXKCKreBDBuiDehmZsi82kNLGt/94Igrd5vM+ZLXpTiZYaV1pWEA8jEMSZ1SXnCv6P6+8f&#10;EM4ja6wsk4I7OVjMPz9mmGjb8YHa1OcihLBLUEHhfZ1I6bKCDLqhrYkDd7GNQR9gk0vdYBfCTSVH&#10;UTSVBksODQXWtCoou6Y3o2DTYbccx3/t7npZ3c/Hyf60i0mpwVe//AXhqfdv8cu91WH+dBKP4P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XChyMQAAADeAAAA&#10;DwAAAAAAAAAAAAAAAACqAgAAZHJzL2Rvd25yZXYueG1sUEsFBgAAAAAEAAQA+gAAAJsDAAAAAA==&#10;">
                  <v:shape id="Freeform 4099" o:spid="_x0000_s1735" style="position:absolute;left:1002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SaCsQA&#10;AADeAAAADwAAAGRycy9kb3ducmV2LnhtbERPS2sCMRC+F/wPYYTealbtqqxGkUqhhx7qCzwOm3F3&#10;MZksSepu/31TKHibj+85q01vjbiTD41jBeNRBoK4dLrhSsHp+P6yABEiskbjmBT8UIDNevC0wkK7&#10;jvd0P8RKpBAOBSqoY2wLKUNZk8Uwci1x4q7OW4wJ+kpqj10Kt0ZOsmwmLTacGmps6a2m8nb4tgpM&#10;11789fNrF87HXM/5tcyjCUo9D/vtEkSkPj7E/+4PnebP8vEU/t5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UmgrEAAAA3gAAAA8AAAAAAAAAAAAAAAAAmAIAAGRycy9k&#10;b3ducmV2LnhtbFBLBQYAAAAABAAEAPUAAACJAwAAAAA=&#10;" path="m4,l,,,64r4,l4,e" filled="f" stroked="f">
                    <v:path arrowok="t" o:connecttype="custom" o:connectlocs="4,2529;0,2529;0,2593;4,2593;4,2529" o:connectangles="0,0,0,0,0"/>
                  </v:shape>
                  <v:shape id="Picture 4100" o:spid="_x0000_s1736" type="#_x0000_t75" style="position:absolute;left:10023;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w/ILEAAAA3gAAAA8AAABkcnMvZG93bnJldi54bWxET01rg0AQvQf6H5YJ9JashjYU6yqhIHhI&#10;D0kk56k7Uak7K+5qbH99t1DobR7vc9J8Mb2YaXSdZQXxNgJBXFvdcaOguhSbFxDOI2vsLZOCL3KQ&#10;Zw+rFBNt73yi+ewbEULYJaig9X5IpHR1Swbd1g7EgbvZ0aAPcGykHvEewk0vd1G0lwY7Dg0tDvTW&#10;Uv15noyChi7D6frxXeB76afbsauKyVRKPa6XwysIT4v/F/+5Sx3m75/jJ/h9J9wgs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bw/ILEAAAA3gAAAA8AAAAAAAAAAAAAAAAA&#10;nwIAAGRycy9kb3ducmV2LnhtbFBLBQYAAAAABAAEAPcAAACQAwAAAAA=&#10;">
                    <v:imagedata r:id="rId944" o:title=""/>
                  </v:shape>
                </v:group>
                <v:group id="Group 4101" o:spid="_x0000_s1737" style="position:absolute;left:10019;top:2529;width:5;height:63" coordorigin="1001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pk5vMQAAADeAAAADwAAAGRycy9kb3ducmV2LnhtbERPTYvCMBC9L/gfwgh7&#10;W9MqFalGEXFlDyKsCuJtaMa22ExKk23rvzeCsLd5vM9ZrHpTiZYaV1pWEI8iEMSZ1SXnCs6n768Z&#10;COeRNVaWScGDHKyWg48Fptp2/Evt0ecihLBLUUHhfZ1K6bKCDLqRrYkDd7ONQR9gk0vdYBfCTSXH&#10;UTSVBksODQXWtCkoux//jIJdh916Em/b/f22eVxPyeGyj0mpz2G/noPw1Pt/8dv9o8P8aRIn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pk5vMQAAADeAAAA&#10;DwAAAAAAAAAAAAAAAACqAgAAZHJzL2Rvd25yZXYueG1sUEsFBgAAAAAEAAQA+gAAAJsDAAAAAA==&#10;">
                  <v:shape id="Freeform 4102" o:spid="_x0000_s1738" style="position:absolute;left:1001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M5ksMA&#10;AADeAAAADwAAAGRycy9kb3ducmV2LnhtbERPTWsCMRC9F/wPYYTealZxt7IaRSxCDz20WsHjsBl3&#10;F5PJkqTu+u9NodDbPN7nrDaDNeJGPrSOFUwnGQjiyumWawXfx/3LAkSIyBqNY1JwpwCb9ehphaV2&#10;PX/R7RBrkUI4lKigibErpQxVQxbDxHXEibs4bzEm6GupPfYp3Bo5y7JCWmw5NTTY0a6h6nr4sQpM&#10;35395ePzLZyOuX7leZVHE5R6Hg/bJYhIQ/wX/7nfdZpf5NMCft9JN8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M5ksMAAADeAAAADwAAAAAAAAAAAAAAAACYAgAAZHJzL2Rv&#10;d25yZXYueG1sUEsFBgAAAAAEAAQA9QAAAIgDAAAAAA==&#10;" path="m4,l,,,64r4,l4,e" filled="f" stroked="f">
                    <v:path arrowok="t" o:connecttype="custom" o:connectlocs="4,2529;0,2529;0,2593;4,2593;4,2529" o:connectangles="0,0,0,0,0"/>
                  </v:shape>
                  <v:shape id="Picture 4103" o:spid="_x0000_s1739" type="#_x0000_t75" style="position:absolute;left:1001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ONRLEAAAA3gAAAA8AAABkcnMvZG93bnJldi54bWxET9tqAjEQfRf8hzCCL1KzCtWyGqUUCqVQ&#10;Wu31cdiMe3EzWZKo8e+NUPBtDuc6y3U0rTiS87VlBZNxBoK4sLrmUsHX5/PdAwgfkDW2lknBmTys&#10;V/3eEnNtT7yh4zaUIoWwz1FBFUKXS+mLigz6se2IE7ezzmBI0JVSOzylcNPKaZbNpMGaU0OFHT1V&#10;VOy3B6Og+Xjrmn38fTXfzbv7M+fRTywPSg0H8XEBIlAMN/G/+0Wn+bP7yRyu76Qb5O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cONRLEAAAA3gAAAA8AAAAAAAAAAAAAAAAA&#10;nwIAAGRycy9kb3ducmV2LnhtbFBLBQYAAAAABAAEAPcAAACQAwAAAAA=&#10;">
                    <v:imagedata r:id="rId1000" o:title=""/>
                  </v:shape>
                </v:group>
                <v:group id="Group 4104" o:spid="_x0000_s1740" style="position:absolute;left:10009;top:2529;width:5;height:63" coordorigin="10009,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JiWIscAAADe&#10;AAAADwAAAAAAAAAAAAAAAACqAgAAZHJzL2Rvd25yZXYueG1sUEsFBgAAAAAEAAQA+gAAAJ4DAAAA&#10;AA==&#10;">
                  <v:shape id="Freeform 4105" o:spid="_x0000_s1741" style="position:absolute;left:10009;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yt4MQA&#10;AADeAAAADwAAAGRycy9kb3ducmV2LnhtbERPS2sCMRC+F/wPYYTealZxfaxGkUqhhx7qCzwOm3F3&#10;MZksSepu/31TKPQ2H99z1tveGvEgHxrHCsajDARx6XTDlYLz6e1lASJEZI3GMSn4pgDbzeBpjYV2&#10;HR/ocYyVSCEcClRQx9gWUoayJoth5FrixN2ctxgT9JXUHrsUbo2cZNlMWmw4NdTY0mtN5f34ZRWY&#10;rr3628fnPlxOuZ7ztMyjCUo9D/vdCkSkPv6L/9zvOs2f5eMl/L6Tbp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8reDEAAAA3gAAAA8AAAAAAAAAAAAAAAAAmAIAAGRycy9k&#10;b3ducmV2LnhtbFBLBQYAAAAABAAEAPUAAACJAwAAAAA=&#10;" path="m5,l,,,64r5,l5,e" filled="f" stroked="f">
                    <v:path arrowok="t" o:connecttype="custom" o:connectlocs="5,2529;0,2529;0,2593;5,2593;5,2529" o:connectangles="0,0,0,0,0"/>
                  </v:shape>
                  <v:shape id="Picture 4106" o:spid="_x0000_s1742" type="#_x0000_t75" style="position:absolute;left:10004;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bswDEAAAA3gAAAA8AAABkcnMvZG93bnJldi54bWxEj0FrwkAQhe+F/odlCr3VjUKjpq4iguC1&#10;0YPehuw0WZKdDdk1xn/fORR6m2HevPe+zW7ynRppiC6wgfksA0VcBeu4NnA5Hz9WoGJCttgFJgNP&#10;irDbvr5ssLDhwd80lqlWYsKxQANNSn2hdawa8hhnoSeW208YPCZZh1rbAR9i7ju9yLJce3QsCQ32&#10;dGioasu7NzCuc9fd/HIez2Moqyu2jsvWmPe3af8FKtGU/sV/3ycr9fPPhQAIjsygt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tbswDEAAAA3gAAAA8AAAAAAAAAAAAAAAAA&#10;nwIAAGRycy9kb3ducmV2LnhtbFBLBQYAAAAABAAEAPcAAACQAwAAAAA=&#10;">
                    <v:imagedata r:id="rId1001" o:title=""/>
                  </v:shape>
                </v:group>
                <v:group id="Group 4107" o:spid="_x0000_s1743" style="position:absolute;left:10000;top:2529;width:5;height:63" coordorigin="10000,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871AsQAAADeAAAADwAAAGRycy9kb3ducmV2LnhtbERPTYvCMBC9L+x/CLPg&#10;bU2rKEvXKCKreBDBuiDehmZsi82kNLGt/94Igrd5vM+ZLXpTiZYaV1pWEA8jEMSZ1SXnCv6P6+8f&#10;EM4ja6wsk4I7OVjMPz9mmGjb8YHa1OcihLBLUEHhfZ1I6bKCDLqhrYkDd7GNQR9gk0vdYBfCTSVH&#10;UTSVBksODQXWtCoou6Y3o2DTYbccx3/t7npZ3c/Hyf60i0mpwVe//AXhqfdv8cu91WH+dDKK4f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871AsQAAADeAAAA&#10;DwAAAAAAAAAAAAAAAACqAgAAZHJzL2Rvd25yZXYueG1sUEsFBgAAAAAEAAQA+gAAAJsDAAAAAA==&#10;">
                  <v:shape id="Freeform 4108" o:spid="_x0000_s1744" style="position:absolute;left:10000;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T1LMMA&#10;AADeAAAADwAAAGRycy9kb3ducmV2LnhtbERPTWsCMRC9F/wPYQRvNeviWlmNIhbBQw+tVvA4bMbd&#10;xWSyJKm7/fdNodDbPN7nrLeDNeJBPrSOFcymGQjiyumWawWf58PzEkSIyBqNY1LwTQG2m9HTGkvt&#10;ev6gxynWIoVwKFFBE2NXShmqhiyGqeuIE3dz3mJM0NdSe+xTuDUyz7KFtNhyamiwo31D1f30ZRWY&#10;vrv629v7a7icC/3C86qIJig1GQ+7FYhIQ/wX/7mPOs1fFHkOv++kG+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T1LMMAAADeAAAADwAAAAAAAAAAAAAAAACYAgAAZHJzL2Rv&#10;d25yZXYueG1sUEsFBgAAAAAEAAQA9QAAAIgDAAAAAA==&#10;" path="m4,l,,,64r4,l4,e" filled="f" stroked="f">
                    <v:path arrowok="t" o:connecttype="custom" o:connectlocs="4,2529;0,2529;0,2593;4,2593;4,2529" o:connectangles="0,0,0,0,0"/>
                  </v:shape>
                </v:group>
                <v:group id="Group 4109" o:spid="_x0000_s1745" style="position:absolute;left:9995;top:2529;width:5;height:63" coordorigin="999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FDO7sQAAADeAAAA&#10;DwAAAAAAAAAAAAAAAACqAgAAZHJzL2Rvd25yZXYueG1sUEsFBgAAAAAEAAQA+gAAAJsDAAAAAA==&#10;">
                  <v:shape id="Freeform 4110" o:spid="_x0000_s1746" style="position:absolute;left:999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HIw8MA&#10;AADeAAAADwAAAGRycy9kb3ducmV2LnhtbERPS2sCMRC+F/wPYQRvNau4KqtRpEXw0EPrAzwOm3F3&#10;MZksSXS3/74pFHqbj+85621vjXiSD41jBZNxBoK4dLrhSsH5tH9dgggRWaNxTAq+KcB2M3hZY6Fd&#10;x1/0PMZKpBAOBSqoY2wLKUNZk8Uwdi1x4m7OW4wJ+kpqj10Kt0ZOs2wuLTacGmps6a2m8n58WAWm&#10;a6/+9vH5Hi6nXC94VubRBKVGw363AhGpj//iP/dBp/nzfDqD33fSD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HIw8MAAADeAAAADwAAAAAAAAAAAAAAAACYAgAAZHJzL2Rv&#10;d25yZXYueG1sUEsFBgAAAAAEAAQA9QAAAIgDAAAAAA==&#10;" path="m5,l,,,64r5,l5,e" filled="f" stroked="f">
                    <v:path arrowok="t" o:connecttype="custom" o:connectlocs="5,2529;0,2529;0,2593;5,2593;5,2529" o:connectangles="0,0,0,0,0"/>
                  </v:shape>
                  <v:shape id="Picture 4111" o:spid="_x0000_s1747" type="#_x0000_t75" style="position:absolute;left:9990;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4YXFAAAA3gAAAA8AAABkcnMvZG93bnJldi54bWxET9tqwkAQfRf6D8sUfNNNI5GaukopLbRQ&#10;tF7A1yE7JsHd2ZBdY/z7riD4Nodznfmyt0Z01PrasYKXcQKCuHC65lLBfvc1egXhA7JG45gUXMnD&#10;cvE0mGOu3YU31G1DKWII+xwVVCE0uZS+qMiiH7uGOHJH11oMEbal1C1eYrg1Mk2SqbRYc2yosKGP&#10;iorT9mwV9EZuPuv17PT7Jw8Tcz2ufsrsrNTwuX9/AxGoDw/x3f2t4/xplmZweyfeIB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m+GFxQAAAN4AAAAPAAAAAAAAAAAAAAAA&#10;AJ8CAABkcnMvZG93bnJldi54bWxQSwUGAAAAAAQABAD3AAAAkQMAAAAA&#10;">
                    <v:imagedata r:id="rId1002" o:title=""/>
                  </v:shape>
                </v:group>
                <v:group id="Group 4112" o:spid="_x0000_s1748" style="position:absolute;left:9985;top:2529;width:5;height:63" coordorigin="998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CdtdsQAAADeAAAADwAAAGRycy9kb3ducmV2LnhtbERPTYvCMBC9L/gfwgje&#10;1rSKZalGEXHFgwirC+JtaMa22ExKk23rvzeCsLd5vM9ZrHpTiZYaV1pWEI8jEMSZ1SXnCn7P359f&#10;IJxH1lhZJgUPcrBaDj4WmGrb8Q+1J5+LEMIuRQWF93UqpcsKMujGtiYO3M02Bn2ATS51g10IN5Wc&#10;RFEiDZYcGgqsaVNQdj/9GQW7Drv1NN62h/tt87ieZ8fLISalRsN+PQfhqff/4rd7r8P8ZDZJ4PV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CdtdsQAAADeAAAA&#10;DwAAAAAAAAAAAAAAAACqAgAAZHJzL2Rvd25yZXYueG1sUEsFBgAAAAAEAAQA+gAAAJsDAAAAAA==&#10;">
                  <v:shape id="Freeform 4113" o:spid="_x0000_s1749" style="position:absolute;left:998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WtMMA&#10;AADeAAAADwAAAGRycy9kb3ducmV2LnhtbERPS2sCMRC+F/wPYQRvNau4KqtRxCJ46KH1AR6Hzbi7&#10;mEyWJHW3/74pFHqbj+85621vjXiSD41jBZNxBoK4dLrhSsHlfHhdgggRWaNxTAq+KcB2M3hZY6Fd&#10;x5/0PMVKpBAOBSqoY2wLKUNZk8Uwdi1x4u7OW4wJ+kpqj10Kt0ZOs2wuLTacGmpsaV9T+Th9WQWm&#10;a2/+/v7xFq7nXC94VubRBKVGw363AhGpj//iP/dRp/nzfLqA33fSD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NWtMMAAADeAAAADwAAAAAAAAAAAAAAAACYAgAAZHJzL2Rv&#10;d25yZXYueG1sUEsFBgAAAAAEAAQA9QAAAIgDAAAAAA==&#10;" path="m5,l,,,64r5,l5,e" filled="f" stroked="f">
                    <v:path arrowok="t" o:connecttype="custom" o:connectlocs="5,2529;0,2529;0,2593;5,2593;5,2529" o:connectangles="0,0,0,0,0"/>
                  </v:shape>
                  <v:shape id="Picture 4114" o:spid="_x0000_s1750" type="#_x0000_t75" style="position:absolute;left:998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oSe7KAAAA3gAAAA8AAABkcnMvZG93bnJldi54bWxEj0FLw0AQhe9C/8MyghexG1ssmnZbSqGi&#10;HipWKfQ2ZMckNDsbdtcm8dc7h4K3Gd6b975ZrHrXqDOFWHs2cD/OQBEX3tZcGvj63N49gooJ2WLj&#10;mQwMFGG1HF0tMLe+4w8671OpJIRjjgaqlNpc61hU5DCOfUss2rcPDpOsodQ2YCfhrtGTLJtphzVL&#10;Q4UtbSoqTvsfZ+Bpepzy7Wb4fd/tDkN4Wx+33fOrMTfX/XoOKlGf/s2X6xcr+LOHifDKOzKDXv4B&#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HsoSe7KAAAA3gAAAA8AAAAAAAAA&#10;AAAAAAAAnwIAAGRycy9kb3ducmV2LnhtbFBLBQYAAAAABAAEAPcAAACWAwAAAAA=&#10;">
                    <v:imagedata r:id="rId1003" o:title=""/>
                  </v:shape>
                </v:group>
                <v:group id="Group 4115" o:spid="_x0000_s1751" style="position:absolute;left:9975;top:2529;width:5;height:63" coordorigin="9975,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bj5BMQAAADeAAAADwAAAGRycy9kb3ducmV2LnhtbERPS4vCMBC+C/sfwizs&#10;TdO6KG41ioi7eBDBByzehmZsi82kNLGt/94Igrf5+J4zW3SmFA3VrrCsIB5EIIhTqwvOFJyOv/0J&#10;COeRNZaWScGdHCzmH70ZJtq2vKfm4DMRQtglqCD3vkqkdGlOBt3AVsSBu9jaoA+wzqSusQ3hppTD&#10;KBpLgwWHhhwrWuWUXg83o+CvxXb5Ha+b7fWyup+Po93/Nialvj675RSEp86/xS/3Rof549HwB5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bj5BMQAAADeAAAA&#10;DwAAAAAAAAAAAAAAAACqAgAAZHJzL2Rvd25yZXYueG1sUEsFBgAAAAAEAAQA+gAAAJsDAAAAAA==&#10;">
                  <v:shape id="Freeform 4116" o:spid="_x0000_s1752" style="position:absolute;left:9975;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NYHccA&#10;AADeAAAADwAAAGRycy9kb3ducmV2LnhtbESPzUsDMRDF74L/QxjBm836sbVsNy2iCB482NZCj8Nm&#10;9gOTyZLE7vrfOwfB2wzz5r33q7ezd+pMMQ2BDdwuClDETbADdwY+D683K1ApI1t0gcnADyXYbi4v&#10;aqxsmHhH533ulJhwqtBAn/NYaZ2anjymRRiJ5daG6DHLGjttI05i7p2+K4ql9jiwJPQ40nNPzdf+&#10;2xtw03iK7fvHSzoeSvvID02ZXTLm+mp+WoPKNOd/8d/3m5X6y/JeAARHZt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zWB3HAAAA3gAAAA8AAAAAAAAAAAAAAAAAmAIAAGRy&#10;cy9kb3ducmV2LnhtbFBLBQYAAAAABAAEAPUAAACMAwAAAAA=&#10;" path="m6,l,,,64r6,l6,e" filled="f" stroked="f">
                    <v:path arrowok="t" o:connecttype="custom" o:connectlocs="6,2529;0,2529;0,2593;6,2593;6,2529" o:connectangles="0,0,0,0,0"/>
                  </v:shape>
                  <v:shape id="Picture 4117" o:spid="_x0000_s1753" type="#_x0000_t75" style="position:absolute;left:9971;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jX3FAAAA3gAAAA8AAABkcnMvZG93bnJldi54bWxET9FqwkAQfBf6D8cW+mYusSgh9ZRQsS0F&#10;wab9gCW3JsHcXpo7Tfr3XqAg87LL7MzsrLejacWVetdYVpBEMQji0uqGKwU/3/t5CsJ5ZI2tZVLw&#10;Rw62m4fZGjNtB/6ia+ErEUzYZaig9r7LpHRlTQZdZDviwJ1sb9CHta+k7nEI5qaVizheSYMNh4Qa&#10;O3qtqTwXF6Mgf3u/TEjxkH8eu91h/3vkRKmnxzF/AeFp9Pfjf/WHDu+vls8JTHXCDHJ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hY19xQAAAN4AAAAPAAAAAAAAAAAAAAAA&#10;AJ8CAABkcnMvZG93bnJldi54bWxQSwUGAAAAAAQABAD3AAAAkQMAAAAA&#10;">
                    <v:imagedata r:id="rId1004" o:title=""/>
                  </v:shape>
                </v:group>
                <v:group id="Group 4118" o:spid="_x0000_s1754" style="position:absolute;left:9966;top:2529;width:5;height:63" coordorigin="996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sX9qMQAAADeAAAA&#10;DwAAAAAAAAAAAAAAAACqAgAAZHJzL2Rvd25yZXYueG1sUEsFBgAAAAAEAAQA+gAAAJsDAAAAAA==&#10;">
                  <v:shape id="Freeform 4119" o:spid="_x0000_s1755" style="position:absolute;left:996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HGasQA&#10;AADeAAAADwAAAGRycy9kb3ducmV2LnhtbERPS2sCMRC+F/wPYYTeatbaVVmNIpVCDz3UF3gcNuPu&#10;YjJZkuhu/31TKHibj+85y3VvjbiTD41jBeNRBoK4dLrhSsHx8PEyBxEiskbjmBT8UID1avC0xEK7&#10;jnd038dKpBAOBSqoY2wLKUNZk8Uwci1x4i7OW4wJ+kpqj10Kt0a+ZtlUWmw4NdTY0ntN5XV/swpM&#10;15795et7G06HXM/4rcyjCUo9D/vNAkSkPj7E/+5PneZP88kE/t5JN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hxmrEAAAA3gAAAA8AAAAAAAAAAAAAAAAAmAIAAGRycy9k&#10;b3ducmV2LnhtbFBLBQYAAAAABAAEAPUAAACJAwAAAAA=&#10;" path="m5,l,,,64r5,l5,e" filled="f" stroked="f">
                    <v:path arrowok="t" o:connecttype="custom" o:connectlocs="5,2529;0,2529;0,2593;5,2593;5,2529" o:connectangles="0,0,0,0,0"/>
                  </v:shape>
                  <v:shape id="Picture 4120" o:spid="_x0000_s1756" type="#_x0000_t75" style="position:absolute;left:996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uvvnFAAAA3gAAAA8AAABkcnMvZG93bnJldi54bWxET0tLAzEQvgv+hzCCF2mzVbvYbdPiA6Un&#10;xVbodZqMu4ubybIZ2/jvTUHwNh/fcxar5Dt1oCG2gQ1MxgUoYhtcy7WBj+3z6A5UFGSHXWAy8EMR&#10;VsvzswVWLhz5nQ4bqVUO4VihgUakr7SOtiGPcRx64sx9hsGjZDjU2g14zOG+09dFUWqPLeeGBnt6&#10;bMh+bb69gatXeSrdvpu8vSSbHmTGU7veGXN5ke7noISS/Iv/3GuX55fTm1s4vZNv0M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7r75xQAAAN4AAAAPAAAAAAAAAAAAAAAA&#10;AJ8CAABkcnMvZG93bnJldi54bWxQSwUGAAAAAAQABAD3AAAAkQMAAAAA&#10;">
                    <v:imagedata r:id="rId1005" o:title=""/>
                  </v:shape>
                </v:group>
                <v:group id="Group 4121" o:spid="_x0000_s1757" style="position:absolute;left:9956;top:2529;width:5;height:63" coordorigin="9956,2529"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xl3MQAAADeAAAADwAAAGRycy9kb3ducmV2LnhtbERPTYvCMBC9L/gfwgh7&#10;W9MqFalGEVHZgwirgngbmrEtNpPSxLb++82CsLd5vM9ZrHpTiZYaV1pWEI8iEMSZ1SXnCi7n3dcM&#10;hPPIGivLpOBFDlbLwccCU207/qH25HMRQtilqKDwvk6ldFlBBt3I1sSBu9vGoA+wyaVusAvhppLj&#10;KJpKgyWHhgJr2hSUPU5Po2DfYbeexNv28LhvXrdzcrweYlLqc9iv5yA89f5f/HZ/6zB/mkwS+Hs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Sxl3MQAAADeAAAA&#10;DwAAAAAAAAAAAAAAAACqAgAAZHJzL2Rvd25yZXYueG1sUEsFBgAAAAAEAAQA+gAAAJsDAAAAAA==&#10;">
                  <v:shape id="Freeform 4122" o:spid="_x0000_s1758" style="position:absolute;left:9956;top:2529;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Zl8sQA&#10;AADeAAAADwAAAGRycy9kb3ducmV2LnhtbERPTWsCMRC9F/ofwhR6q9mquy1bo0il4MFD1Qoeh824&#10;uzSZLEnqrv/eCAVv83ifM1sM1ogz+dA6VvA6ykAQV063XCv42X+9vIMIEVmjcUwKLhRgMX98mGGp&#10;Xc9bOu9iLVIIhxIVNDF2pZShashiGLmOOHEn5y3GBH0ttcc+hVsjx1lWSIstp4YGO/psqPrd/VkF&#10;pu+O/rT5XoXDPtdvPK3yaIJSz0/D8gNEpCHexf/utU7zi3xSwO2ddIO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WZfLEAAAA3gAAAA8AAAAAAAAAAAAAAAAAmAIAAGRycy9k&#10;b3ducmV2LnhtbFBLBQYAAAAABAAEAPUAAACJAwAAAAA=&#10;" path="m6,l,,,64r6,l6,e" filled="f" stroked="f">
                    <v:path arrowok="t" o:connecttype="custom" o:connectlocs="6,2529;0,2529;0,2593;6,2593;6,2529" o:connectangles="0,0,0,0,0"/>
                  </v:shape>
                  <v:shape id="Picture 4123" o:spid="_x0000_s1759" type="#_x0000_t75" style="position:absolute;left:9952;top:2529;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BKbEAAAA3gAAAA8AAABkcnMvZG93bnJldi54bWxET0trAjEQvhf8D2GE3mpWi66sRhFBbIUe&#10;6uPgbdiMu4ubyZJETf99IxR6m4/vOfNlNK24k/ONZQXDQQaCuLS64UrB8bB5m4LwAVlja5kU/JCH&#10;5aL3MsdC2wd/030fKpFC2BeooA6hK6T0ZU0G/cB2xIm7WGcwJOgqqR0+Urhp5SjLJtJgw6mhxo7W&#10;NZXX/c0ouAx3XyGe5Pr06Y6di/k535qxUq/9uJqBCBTDv/jP/aHT/Mn4PYfnO+kGufg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BKbEAAAA3gAAAA8AAAAAAAAAAAAAAAAA&#10;nwIAAGRycy9kb3ducmV2LnhtbFBLBQYAAAAABAAEAPcAAACQAwAAAAA=&#10;">
                    <v:imagedata r:id="rId1006" o:title=""/>
                  </v:shape>
                </v:group>
                <v:group id="Group 4124" o:spid="_x0000_s1760" style="position:absolute;left:9952;top:2529;width:2;height:63" coordorigin="9952,2529" coordsize="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y3KQscAAADe&#10;AAAADwAAAAAAAAAAAAAAAACqAgAAZHJzL2Rvd25yZXYueG1sUEsFBgAAAAAEAAQA+gAAAJ4DAAAA&#10;AA==&#10;">
                  <v:shape id="Freeform 4125" o:spid="_x0000_s1761" style="position:absolute;left:9952;top:2529;width:2;height:63;visibility:visible;mso-wrap-style:square;v-text-anchor:top" coordsize="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f38UA&#10;AADeAAAADwAAAGRycy9kb3ducmV2LnhtbERP32vCMBB+H+x/CCfsbaZutG7VKEMYdDIf5qbPR3M2&#10;xebSJZl2//0iCHu7j+/nzZeD7cSJfGgdK5iMMxDEtdMtNwq+Pl/vn0CEiKyxc0wKfinAcnF7M8dS&#10;uzN/0GkbG5FCOJSowMTYl1KG2pDFMHY9ceIOzluMCfpGao/nFG47+ZBlhbTYcmow2NPKUH3c/lgF&#10;67ds812tCr3ZmZ3Jq/00f/dTpe5Gw8sMRKQh/ouv7kqn+UX++AyXd9IN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rB/fxQAAAN4AAAAPAAAAAAAAAAAAAAAAAJgCAABkcnMv&#10;ZG93bnJldi54bWxQSwUGAAAAAAQABAD1AAAAigMAAAAA&#10;" path="m,l,64,,,,64,,xe" filled="f" stroked="f">
                    <v:path arrowok="t" o:connecttype="custom" o:connectlocs="0,2529;0,2593;0,2529;0,2593;0,2529" o:connectangles="0,0,0,0,0"/>
                  </v:shape>
                </v:group>
                <v:group id="Group 4126" o:spid="_x0000_s1762" style="position:absolute;left:9952;top:2342;width:199;height:2" coordorigin="9952,2342"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ldtTnIAAAA&#10;3gAAAA8AAAAAAAAAAAAAAAAAqgIAAGRycy9kb3ducmV2LnhtbFBLBQYAAAAABAAEAPoAAACfAwAA&#10;AAA=&#10;">
                  <v:shape id="Freeform 4127" o:spid="_x0000_s1763" style="position:absolute;left:9952;top:2342;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WkeskA&#10;AADeAAAADwAAAGRycy9kb3ducmV2LnhtbESPQWvCQBCF7wX/wzJCL6XZKNaWmFVEKqiHoqmixyE7&#10;JsHsbJrdavrv3UKhtxne+968SWedqcWVWldZVjCIYhDEudUVFwr2n8vnNxDOI2usLZOCH3Iwm/Ye&#10;Uky0vfGOrpkvRAhhl6CC0vsmkdLlJRl0kW2Ig3a2rUEf1raQusVbCDe1HMbxWBqsOFwosaFFSfkl&#10;+zahxuFrY95PxXG51pvz615+HLfDJ6Ue+918AsJT5//Nf/RKB278MhrA7zthBjm9A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APWkeskAAADeAAAADwAAAAAAAAAAAAAAAACYAgAA&#10;ZHJzL2Rvd25yZXYueG1sUEsFBgAAAAAEAAQA9QAAAI4DAAAAAA==&#10;" path="m199,l,,,2r199,l199,e" filled="f" stroked="f">
                    <v:path arrowok="t" o:connecttype="custom" o:connectlocs="199,2342;0,2342;0,2344;199,2344;199,2342" o:connectangles="0,0,0,0,0"/>
                  </v:shape>
                  <v:shape id="Picture 4128" o:spid="_x0000_s1764" type="#_x0000_t75" style="position:absolute;left:9952;top:2336;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Hc7HAAAA3gAAAA8AAABkcnMvZG93bnJldi54bWxEj09rwkAQxe+C32EZoTfd+L+krlJSBA9e&#10;TBXsbchOk2B2NuxuNfrp3UKhtxnem/d7s9p0phFXcr62rGA8SkAQF1bXXCo4fm6HryB8QNbYWCYF&#10;d/KwWfd7K0y1vfGBrnkoRQxhn6KCKoQ2ldIXFRn0I9sSR+3bOoMhrq6U2uEthptGTpJkIQ3WHAkV&#10;tpRVVFzyHxO57pDL3fRU788PmWUf26/pbDlX6mXQvb+BCNSFf/Pf9U7H+ov5bAK/78QZ5PoJ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dxHc7HAAAA3gAAAA8AAAAAAAAAAAAA&#10;AAAAnwIAAGRycy9kb3ducmV2LnhtbFBLBQYAAAAABAAEAPcAAACTAwAAAAA=&#10;">
                    <v:imagedata r:id="rId1007" o:title=""/>
                  </v:shape>
                </v:group>
                <v:group id="Group 4129" o:spid="_x0000_s1765" style="position:absolute;left:9952;top:2338;width:199;height:4" coordorigin="9952,2338" coordsize="1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Y8rTsQAAADeAAAADwAAAGRycy9kb3ducmV2LnhtbERPS4vCMBC+L/gfwgh7&#10;W9OuD6QaRWRdPMiCDxBvQzO2xWZSmtjWf2+EBW/z8T1nvuxMKRqqXWFZQTyIQBCnVhecKTgdN19T&#10;EM4jaywtk4IHOVgueh9zTLRteU/NwWcihLBLUEHufZVI6dKcDLqBrYgDd7W1QR9gnUldYxvCTSm/&#10;o2giDRYcGnKsaJ1TejvcjYLfFtvVMP5pdrfr+nE5jv/Ou5iU+ux3qxkIT51/i//dWx3mT8ajIbz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Y8rTsQAAADeAAAA&#10;DwAAAAAAAAAAAAAAAACqAgAAZHJzL2Rvd25yZXYueG1sUEsFBgAAAAAEAAQA+gAAAJsDAAAAAA==&#10;">
                  <v:shape id="Freeform 4130" o:spid="_x0000_s1766" style="position:absolute;left:9952;top:2338;width:199;height:4;visibility:visible;mso-wrap-style:square;v-text-anchor:top" coordsize="1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9aAscA&#10;AADeAAAADwAAAGRycy9kb3ducmV2LnhtbESPQUsDMRCF7wX/Qxihl2Kzlm1X1qZFFKF4sxX0OG7G&#10;zbabyZLEbfrvjSB4m+G9ed+b9TbZXozkQ+dYwe28AEHcON1xq+Dt8HxzByJEZI29Y1JwoQDbzdVk&#10;jbV2Z36lcR9bkUM41KjAxDjUUobGkMUwdwNx1r6ctxjz6lupPZ5zuO3loihW0mLHmWBwoEdDzWn/&#10;bTP34/BZPb3rsSrjy+w488lUMik1vU4P9yAipfhv/rve6Vx/tSxL+H0nzyA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2PWgLHAAAA3gAAAA8AAAAAAAAAAAAAAAAAmAIAAGRy&#10;cy9kb3ducmV2LnhtbFBLBQYAAAAABAAEAPUAAACMAwAAAAA=&#10;" path="m199,l,,,4r199,l199,e" filled="f" stroked="f">
                    <v:path arrowok="t" o:connecttype="custom" o:connectlocs="199,2338;0,2338;0,2342;199,2342;199,2338" o:connectangles="0,0,0,0,0"/>
                  </v:shape>
                </v:group>
                <v:group id="Group 4131" o:spid="_x0000_s1767" style="position:absolute;left:9952;top:2340;width:199;height:2" coordorigin="9952,2340"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WocQAAADeAAAADwAAAGRycy9kb3ducmV2LnhtbERPTWvCQBC9F/wPywi9&#10;1U20EYmuIlJLDyJUBfE2ZMckmJ0N2W0S/70rCL3N433OYtWbSrTUuNKygngUgSDOrC45V3A6bj9m&#10;IJxH1lhZJgV3crBaDt4WmGrb8S+1B5+LEMIuRQWF93UqpcsKMuhGtiYO3NU2Bn2ATS51g10IN5Uc&#10;R9FUGiw5NBRY06ag7Hb4Mwq+O+zWk/ir3d2um/vlmOzPu5iUeh/26zkIT73/F7/cPzrMnyaf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WocQAAADeAAAA&#10;DwAAAAAAAAAAAAAAAACqAgAAZHJzL2Rvd25yZXYueG1sUEsFBgAAAAAEAAQA+gAAAJsDAAAAAA==&#10;">
                  <v:shape id="Freeform 4132" o:spid="_x0000_s1768" style="position:absolute;left:9952;top:2340;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6tDcQA&#10;AADeAAAADwAAAGRycy9kb3ducmV2LnhtbERPS4vCMBC+L/gfwgje1tRXkWoUFZQ9LCtWL96GZmyL&#10;zaQ00Xb//UYQ9jYf33OW685U4kmNKy0rGA0jEMSZ1SXnCi7n/ecchPPIGivLpOCXHKxXvY8lJtq2&#10;fKJn6nMRQtglqKDwvk6kdFlBBt3Q1sSBu9nGoA+wyaVusA3hppLjKIqlwZJDQ4E17QrK7unDKPg+&#10;3kbpz8RSNt2VeXs9zLYHc1Vq0O82CxCeOv8vfru/dJgfz6YxvN4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urQ3EAAAA3gAAAA8AAAAAAAAAAAAAAAAAmAIAAGRycy9k&#10;b3ducmV2LnhtbFBLBQYAAAAABAAEAPUAAACJAwAAAAA=&#10;" path="m,l199,e" filled="f" strokeweight=".16208mm">
                    <v:path arrowok="t" o:connecttype="custom" o:connectlocs="0,0;199,0" o:connectangles="0,0"/>
                  </v:shape>
                </v:group>
                <v:group id="Group 4133" o:spid="_x0000_s1769" style="position:absolute;left:10151;top:2336;width:2;height:39" coordorigin="10151,2336"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QtTcUAAADeAAAADwAAAGRycy9kb3ducmV2LnhtbERPS2vCQBC+C/6HZQRv&#10;dRNbH0RXEWlLDyL4APE2ZMckmJ0N2TWJ/75bKHibj+85y3VnStFQ7QrLCuJRBII4tbrgTMH59PU2&#10;B+E8ssbSMil4koP1qt9bYqJtywdqjj4TIYRdggpy76tESpfmZNCNbEUcuJutDfoA60zqGtsQbko5&#10;jqKpNFhwaMixom1O6f34MAq+W2w37/Fns7vfts/rabK/7GJSajjoNgsQnjr/Ev+7f3SYP518z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a0LU3FAAAA3gAA&#10;AA8AAAAAAAAAAAAAAAAAqgIAAGRycy9kb3ducmV2LnhtbFBLBQYAAAAABAAEAPoAAACcAwAAAAA=&#10;">
                  <v:shape id="Freeform 4134" o:spid="_x0000_s1770" style="position:absolute;left:10151;top:2336;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Sd4scA&#10;AADeAAAADwAAAGRycy9kb3ducmV2LnhtbESP3WrCQBCF74W+wzIF73Sj1tCmrlKFQugPpdoHGLJj&#10;NjQ7G7KrxrfvXBS8m8Oc78yZ1WbwrTpTH5vABmbTDBRxFWzDtYGfw+vkEVRMyBbbwGTgShE267vR&#10;CgsbLvxN532qlYRwLNCAS6krtI6VI49xGjpi2R1D7zGJ7Gtte7xIuG/1PMty7bFhueCwo52j6nd/&#10;8gaya3k6Hrbl0+Jj+zUT+u3dfebGjO+Hl2dQiYZ0M//TpZX6+fJB+so7MoNe/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UneLHAAAA3gAAAA8AAAAAAAAAAAAAAAAAmAIAAGRy&#10;cy9kb3ducmV2LnhtbFBLBQYAAAAABAAEAPUAAACMAwAAAAA=&#10;" path="m,38l,e" filled="f" strokeweight=".01608mm">
                    <v:path arrowok="t" o:connecttype="custom" o:connectlocs="0,2374;0,2336" o:connectangles="0,0"/>
                  </v:shape>
                </v:group>
                <v:group id="Group 4135" o:spid="_x0000_s1771" style="position:absolute;left:9952;top:2336;width:2;height:39" coordorigin="9952,2336"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ccpMUAAADeAAAADwAAAGRycy9kb3ducmV2LnhtbERPS2vCQBC+C/6HZQRv&#10;dRNbRaOriLSlBxF8gHgbsmMSzM6G7JrEf98tFLzNx/ec5bozpWiodoVlBfEoAkGcWl1wpuB8+nqb&#10;gXAeWWNpmRQ8ycF61e8tMdG25QM1R5+JEMIuQQW591UipUtzMuhGtiIO3M3WBn2AdSZ1jW0IN6Uc&#10;R9FUGiw4NORY0Tan9H58GAXfLbab9/iz2d1v2+f1NNlfdjEpNRx0mwUIT51/if/dPzrMn04+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hnHKTFAAAA3gAA&#10;AA8AAAAAAAAAAAAAAAAAqgIAAGRycy9kb3ducmV2LnhtbFBLBQYAAAAABAAEAPoAAACcAwAAAAA=&#10;">
                  <v:shape id="Freeform 4136" o:spid="_x0000_s1772" style="position:absolute;left:9952;top:2336;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sHOccA&#10;AADeAAAADwAAAGRycy9kb3ducmV2LnhtbESP0WrCQBBF3wv9h2UKfasbWwxt6ipVEIJWpNoPGLJj&#10;NjQ7G7Krxr93HoS+zWXuuTN3Oh98q87UxyawgfEoA0VcBdtwbeD3sHp5BxUTssU2MBm4UoT57PFh&#10;ioUNF/6h8z7VSkI4FmjApdQVWsfKkcc4Ch2x7I6h95hE9rW2PV4k3Lf6Ncty7bFhueCwo6Wj6m9/&#10;8gaya3k6Hhblx9v3YjcWer1x29yY56fh6xNUoiH9m+90aeX9fDKRAlJHZt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7BznHAAAA3gAAAA8AAAAAAAAAAAAAAAAAmAIAAGRy&#10;cy9kb3ducmV2LnhtbFBLBQYAAAAABAAEAPUAAACMAwAAAAA=&#10;" path="m,38l,e" filled="f" strokeweight=".01608mm">
                    <v:path arrowok="t" o:connecttype="custom" o:connectlocs="0,2374;0,2336" o:connectangles="0,0"/>
                  </v:shape>
                </v:group>
                <v:group id="Group 4137" o:spid="_x0000_s1773" style="position:absolute;left:9952;top:2344;width:2;height:30" coordorigin="995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iGf8QAAADeAAAADwAAAGRycy9kb3ducmV2LnhtbERPTYvCMBC9L/gfwgh7&#10;W9MqFalGEXFlDyKsCuJtaMa22ExKk23rvzeCsLd5vM9ZrHpTiZYaV1pWEI8iEMSZ1SXnCs6n768Z&#10;COeRNVaWScGDHKyWg48Fptp2/Evt0ecihLBLUUHhfZ1K6bKCDLqRrYkDd7ONQR9gk0vdYBfCTSXH&#10;UTSVBksODQXWtCkoux//jIJdh916Em/b/f22eVxPyeGyj0mpz2G/noPw1Pt/8dv9o8P8aZLE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8iGf8QAAADeAAAA&#10;DwAAAAAAAAAAAAAAAACqAgAAZHJzL2Rvd25yZXYueG1sUEsFBgAAAAAEAAQA+gAAAJsDAAAAAA==&#10;">
                  <v:shape id="Freeform 4138" o:spid="_x0000_s1774" style="position:absolute;left:995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tzsQA&#10;AADeAAAADwAAAGRycy9kb3ducmV2LnhtbERPTWvCQBC9F/wPywje6kZRkegqKq300B6M4nnMjtlg&#10;djZkNzH9991Cobd5vM9Zb3tbiY4aXzpWMBknIIhzp0suFFzO769LED4ga6wck4Jv8rDdDF7WmGr3&#10;5BN1WShEDGGfogITQp1K6XNDFv3Y1cSRu7vGYoiwKaRu8BnDbSWnSbKQFkuODQZrOhjKH1lrFUhz&#10;7W5vtTv2yWz/OWu/svaBB6VGw363AhGoD//iP/eHjvMX8/kUft+JN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Urc7EAAAA3gAAAA8AAAAAAAAAAAAAAAAAmAIAAGRycy9k&#10;b3ducmV2LnhtbFBLBQYAAAAABAAEAPUAAACJAwAAAAA=&#10;" path="m1,l,,,30r1,l1,e" filled="f" stroked="f">
                    <v:path arrowok="t" o:connecttype="custom" o:connectlocs="1,2344;0,2344;0,2374;1,2374;1,2344" o:connectangles="0,0,0,0,0"/>
                  </v:shape>
                </v:group>
                <v:group id="Group 4139" o:spid="_x0000_s1775" style="position:absolute;left:10149;top:2344;width:2;height:30" coordorigin="1014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Fa9k8QAAADeAAAADwAAAGRycy9kb3ducmV2LnhtbERPTYvCMBC9L/gfwgh7&#10;W9MqFalGEVHZgwirgngbmrEtNpPSxLb++82CsLd5vM9ZrHpTiZYaV1pWEI8iEMSZ1SXnCi7n3dcM&#10;hPPIGivLpOBFDlbLwccCU207/qH25HMRQtilqKDwvk6ldFlBBt3I1sSBu9vGoA+wyaVusAvhppLj&#10;KJpKgyWHhgJr2hSUPU5Po2DfYbeexNv28LhvXrdzcrweYlLqc9iv5yA89f5f/HZ/6zB/miQT+Hs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Fa9k8QAAADeAAAA&#10;DwAAAAAAAAAAAAAAAACqAgAAZHJzL2Rvd25yZXYueG1sUEsFBgAAAAAEAAQA+gAAAJsDAAAAAA==&#10;">
                  <v:shape id="Freeform 4140" o:spid="_x0000_s1776" style="position:absolute;left:1014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GQIcQA&#10;AADeAAAADwAAAGRycy9kb3ducmV2LnhtbERPTWvCQBC9F/wPywi96aYlikRXaaUtPejBKJ6n2Wk2&#10;mJ0N2U1M/70rCL3N433OajPYWvTU+sqxgpdpAoK4cLriUsHp+DlZgPABWWPtmBT8kYfNevS0wky7&#10;Kx+oz0MpYgj7DBWYEJpMSl8YsuinriGO3K9rLYYI21LqFq8x3NbyNUnm0mLFscFgQ1tDxSXvrAJp&#10;zv3PR+O+hiR936XdPu8uuFXqeTy8LUEEGsK/+OH+1nH+fDZL4f5OvEG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xkCHEAAAA3gAAAA8AAAAAAAAAAAAAAAAAmAIAAGRycy9k&#10;b3ducmV2LnhtbFBLBQYAAAAABAAEAPUAAACJAwAAAAA=&#10;" path="m2,l,,,30r2,l2,e" filled="f" stroked="f">
                    <v:path arrowok="t" o:connecttype="custom" o:connectlocs="2,2344;0,2344;0,2374;2,2374;2,2344" o:connectangles="0,0,0,0,0"/>
                  </v:shape>
                  <v:shape id="Picture 4141" o:spid="_x0000_s1777" type="#_x0000_t75" style="position:absolute;left:9953;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zR5nEAAAA3gAAAA8AAABkcnMvZG93bnJldi54bWxET01LAzEQvQv+hzCCN5tVSWm3TUsVBQ8q&#10;dqvQ47AZd5duJmEztuu/N4LgbR7vc5br0ffqSEPqAlu4nhSgiOvgOm4svO8er2agkiA77AOThW9K&#10;sF6dny2xdOHEWzpW0qgcwqlEC61ILLVOdUse0yRE4sx9hsGjZDg02g14yuG+1zdFMdUeO84NLUa6&#10;b6k+VF/ewu5BZL/V81u5+3h+MfEtVv2rsfbyYtwsQAmN8i/+cz+5PH9qjIHfd/INev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VzR5nEAAAA3gAAAA8AAAAAAAAAAAAAAAAA&#10;nwIAAGRycy9kb3ducmV2LnhtbFBLBQYAAAAABAAEAPcAAACQAwAAAAA=&#10;">
                    <v:imagedata r:id="rId950" o:title=""/>
                  </v:shape>
                </v:group>
                <v:group id="Group 4142" o:spid="_x0000_s1778" style="position:absolute;left:10147;top:2344;width:2;height:30" coordorigin="1014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hHgvFAAAA3gAA&#10;AA8AAAAAAAAAAAAAAAAAqgIAAGRycy9kb3ducmV2LnhtbFBLBQYAAAAABAAEAPoAAACcAwAAAAA=&#10;">
                  <v:shape id="Freeform 4143" o:spid="_x0000_s1779" style="position:absolute;left:1014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MOVsQA&#10;AADeAAAADwAAAGRycy9kb3ducmV2LnhtbERPS2vCQBC+C/0PyxR6qxuLL6KrtNIWD/VgFM9jdswG&#10;s7Mhu4npv3cLBW/z8T1nue5tJTpqfOlYwWiYgCDOnS65UHA8fL3OQfiArLFyTAp+ycN69TRYYqrd&#10;jffUZaEQMYR9igpMCHUqpc8NWfRDVxNH7uIaiyHCppC6wVsMt5V8S5KptFhybDBY08ZQfs1aq0Ca&#10;U3f+rN13n4w/fsbtLmuvuFHq5bl/X4AI1IeH+N+91XH+dDKZwd878Qa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jDlbEAAAA3gAAAA8AAAAAAAAAAAAAAAAAmAIAAGRycy9k&#10;b3ducmV2LnhtbFBLBQYAAAAABAAEAPUAAACJAwAAAAA=&#10;" path="m2,l,,,30r2,l2,e" filled="f" stroked="f">
                    <v:path arrowok="t" o:connecttype="custom" o:connectlocs="2,2344;0,2344;0,2374;2,2374;2,2344" o:connectangles="0,0,0,0,0"/>
                  </v:shape>
                </v:group>
                <v:group id="Group 4144" o:spid="_x0000_s1780" style="position:absolute;left:9955;top:2344;width:2;height:30" coordorigin="9955,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vIv4scAAADe&#10;AAAADwAAAAAAAAAAAAAAAACqAgAAZHJzL2Rvd25yZXYueG1sUEsFBgAAAAAEAAQA+gAAAJ4DAAAA&#10;AA==&#10;">
                  <v:shape id="Freeform 4145" o:spid="_x0000_s1781" style="position:absolute;left:9955;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A/v8QA&#10;AADeAAAADwAAAGRycy9kb3ducmV2LnhtbERPTWvCQBC9C/0PyxR6qxuLikZXaaUtHurBKJ7H7JgN&#10;ZmdDdhPTf+8WCt7m8T5nue5tJTpqfOlYwWiYgCDOnS65UHA8fL3OQPiArLFyTAp+ycN69TRYYqrd&#10;jffUZaEQMYR9igpMCHUqpc8NWfRDVxNH7uIaiyHCppC6wVsMt5V8S5KptFhybDBY08ZQfs1aq0Ca&#10;U3f+rN13n4w/fsbtLmuvuFHq5bl/X4AI1IeH+N+91XH+dDKZw9878Qa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wP7/EAAAA3gAAAA8AAAAAAAAAAAAAAAAAmAIAAGRycy9k&#10;b3ducmV2LnhtbFBLBQYAAAAABAAEAPUAAACJAwAAAAA=&#10;" path="m2,l,,,30r2,l2,e" filled="f" stroked="f">
                    <v:path arrowok="t" o:connecttype="custom" o:connectlocs="2,2344;0,2344;0,2374;2,2374;2,2344" o:connectangles="0,0,0,0,0"/>
                  </v:shape>
                </v:group>
                <v:group id="Group 4146" o:spid="_x0000_s1782" style="position:absolute;left:10145;top:2344;width:2;height:30" coordorigin="10145,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Lo6VnIAAAA&#10;3gAAAA8AAAAAAAAAAAAAAAAAqgIAAGRycy9kb3ducmV2LnhtbFBLBQYAAAAABAAEAPoAAACfAwAA&#10;AAA=&#10;">
                  <v:shape id="Freeform 4147" o:spid="_x0000_s1783" style="position:absolute;left:10145;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r5BMQA&#10;AADeAAAADwAAAGRycy9kb3ducmV2LnhtbERPTWvCQBC9F/wPyxR6qxuLhhJdpUorHuyhUTxPs9Ns&#10;MDsbspsY/70rCL3N433OYjXYWvTU+sqxgsk4AUFcOF1xqeB4+Hp9B+EDssbaMSm4kofVcvS0wEy7&#10;C/9Qn4dSxBD2GSowITSZlL4wZNGPXUMcuT/XWgwRtqXULV5iuK3lW5Kk0mLFscFgQxtDxTnvrAJp&#10;Tv3vZ+O2QzJd76fdd96dcaPUy/PwMQcRaAj/4od7p+P8dJZO4P5OvEE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q+QTEAAAA3gAAAA8AAAAAAAAAAAAAAAAAmAIAAGRycy9k&#10;b3ducmV2LnhtbFBLBQYAAAAABAAEAPUAAACJAwAAAAA=&#10;" path="m2,l,,,30r2,l2,e" filled="f" stroked="f">
                    <v:path arrowok="t" o:connecttype="custom" o:connectlocs="2,2344;0,2344;0,2374;2,2374;2,2344" o:connectangles="0,0,0,0,0"/>
                  </v:shape>
                </v:group>
                <v:group id="Group 4148" o:spid="_x0000_s1784" style="position:absolute;left:9957;top:2344;width:2;height:30" coordorigin="9957,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bStcQAAADeAAAADwAAAGRycy9kb3ducmV2LnhtbERPTYvCMBC9L/gfwgje&#10;1rSKZalGEXHFgwirC+JtaMa22ExKk23rvzeCsLd5vM9ZrHpTiZYaV1pWEI8jEMSZ1SXnCn7P359f&#10;IJxH1lhZJgUPcrBaDj4WmGrb8Q+1J5+LEMIuRQWF93UqpcsKMujGtiYO3M02Bn2ATS51g10IN5Wc&#10;RFEiDZYcGgqsaVNQdj/9GQW7Drv1NN62h/tt87ieZ8fLISalRsN+PQfhqff/4rd7r8P8ZJZM4PV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XbStcQAAADeAAAA&#10;DwAAAAAAAAAAAAAAAACqAgAAZHJzL2Rvd25yZXYueG1sUEsFBgAAAAAEAAQA+gAAAJsDAAAAAA==&#10;">
                  <v:shape id="Freeform 4149" o:spid="_x0000_s1785" style="position:absolute;left:9957;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TC6MQA&#10;AADeAAAADwAAAGRycy9kb3ducmV2LnhtbERPTWvCQBC9F/oflin0VjdaDSV1FRVbPNhDU/E8zY7Z&#10;YHY2ZDcx/ntXKPQ2j/c58+Vga9FT6yvHCsajBARx4XTFpYLDz8fLGwgfkDXWjknBlTwsF48Pc8y0&#10;u/A39XkoRQxhn6ECE0KTSekLQxb9yDXEkTu51mKIsC2lbvESw20tJ0mSSosVxwaDDW0MFee8swqk&#10;Ofa/28Z9Dsl0vZ92X3l3xo1Sz0/D6h1EoCH8i//cOx3np7P0Fe7vxBv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0wujEAAAA3gAAAA8AAAAAAAAAAAAAAAAAmAIAAGRycy9k&#10;b3ducmV2LnhtbFBLBQYAAAAABAAEAPUAAACJAwAAAAA=&#10;" path="m2,l,,,30r2,l2,e" filled="f" stroked="f">
                    <v:path arrowok="t" o:connecttype="custom" o:connectlocs="2,2344;0,2344;0,2374;2,2374;2,2344" o:connectangles="0,0,0,0,0"/>
                  </v:shape>
                  <v:shape id="Picture 4150" o:spid="_x0000_s1786" type="#_x0000_t75" style="position:absolute;left:10143;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q62zEAAAA3gAAAA8AAABkcnMvZG93bnJldi54bWxET01rwkAQvRf6H5YRvNWNYkNJXSWUFkJu&#10;0R56HLJjEs3OxuyaxH/vFgRv83ifs9lNphUD9a6xrGC5iEAQl1Y3XCn4Pfy8fYBwHllja5kU3MjB&#10;bvv6ssFE25ELGva+EiGEXYIKau+7REpX1mTQLWxHHLij7Q36APtK6h7HEG5auYqiWBpsODTU2NFX&#10;TeV5fzUK5OG7Ki5R2mTp6pjnJ5n/+etFqflsSj9BeJr8U/xwZzrMj9/jNfy/E26Q2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dq62zEAAAA3gAAAA8AAAAAAAAAAAAAAAAA&#10;nwIAAGRycy9kb3ducmV2LnhtbFBLBQYAAAAABAAEAPcAAACQAwAAAAA=&#10;">
                    <v:imagedata r:id="rId951" o:title=""/>
                  </v:shape>
                </v:group>
                <v:group id="Group 4151" o:spid="_x0000_s1787" style="position:absolute;left:9959;top:2344;width:2;height:30" coordorigin="995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KfSsHFAAAA3gAA&#10;AA8AAAAAAAAAAAAAAAAAqgIAAGRycy9kb3ducmV2LnhtbFBLBQYAAAAABAAEAPoAAACcAwAAAAA=&#10;">
                  <v:shape id="Freeform 4152" o:spid="_x0000_s1788" style="position:absolute;left:995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NhcMQA&#10;AADeAAAADwAAAGRycy9kb3ducmV2LnhtbERPTWvCQBC9F/wPywje6sZig0RXUamlh/ZgFM9jdswG&#10;s7Mhu4npv+8WCr3N433OajPYWvTU+sqxgtk0AUFcOF1xqeB8OjwvQPiArLF2TAq+ycNmPXpaYabd&#10;g4/U56EUMYR9hgpMCE0mpS8MWfRT1xBH7uZaiyHCtpS6xUcMt7V8SZJUWqw4NhhsaG+ouOedVSDN&#10;pb++Ne59SOa7z3n3lXd33Cs1GQ/bJYhAQ/gX/7k/dJyfvqYp/L4Tb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DYXDEAAAA3gAAAA8AAAAAAAAAAAAAAAAAmAIAAGRycy9k&#10;b3ducmV2LnhtbFBLBQYAAAAABAAEAPUAAACJAwAAAAA=&#10;" path="m2,l,,,30r2,l2,e" filled="f" stroked="f">
                    <v:path arrowok="t" o:connecttype="custom" o:connectlocs="2,2344;0,2344;0,2374;2,2374;2,2344" o:connectangles="0,0,0,0,0"/>
                  </v:shape>
                </v:group>
                <v:group id="Group 4153" o:spid="_x0000_s1789" style="position:absolute;left:10142;top:2344;width:2;height:30" coordorigin="1014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FxLcQAAADeAAAADwAAAGRycy9kb3ducmV2LnhtbERPTWvCQBC9F/wPywi9&#10;1U0UU4muIqKlBylUBfE2ZMckmJ0N2TWJ/74rCL3N433OYtWbSrTUuNKygngUgSDOrC45V3A67j5m&#10;IJxH1lhZJgUPcrBaDt4WmGrb8S+1B5+LEMIuRQWF93UqpcsKMuhGtiYO3NU2Bn2ATS51g10IN5Uc&#10;R1EiDZYcGgqsaVNQdjvcjYKvDrv1JN62+9t187gcpz/nfUxKvQ/79RyEp97/i1/ubx3mJ9PkE5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QFxLcQAAADeAAAA&#10;DwAAAAAAAAAAAAAAAACqAgAAZHJzL2Rvd25yZXYueG1sUEsFBgAAAAAEAAQA+gAAAJsDAAAAAA==&#10;">
                  <v:shape id="Freeform 4154" o:spid="_x0000_s1790" style="position:absolute;left:1014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BQmccA&#10;AADeAAAADwAAAGRycy9kb3ducmV2LnhtbESPQU/DMAyF70j8h8hIu7EUtFVTWTbBBBOHcVhBnE1j&#10;mmqNUzVpV/79fJjEzdZ7fu/zejv5Vo3UxyawgYd5Boq4Crbh2sDX59v9ClRMyBbbwGTgjyJsN7c3&#10;ayxsOPORxjLVSkI4FmjApdQVWsfKkcc4Dx2xaL+h95hk7WttezxLuG/1Y5bl2mPD0uCwo52j6lQO&#10;3oB23+PPaxf2U7Z4OSyGj3I44c6Y2d30/AQq0ZT+zdfrdyv4+TIXXnlHZtC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pQUJnHAAAA3gAAAA8AAAAAAAAAAAAAAAAAmAIAAGRy&#10;cy9kb3ducmV2LnhtbFBLBQYAAAAABAAEAPUAAACMAwAAAAA=&#10;" path="m1,l,,,30r1,l1,e" filled="f" stroked="f">
                    <v:path arrowok="t" o:connecttype="custom" o:connectlocs="1,2344;0,2344;0,2374;1,2374;1,2344" o:connectangles="0,0,0,0,0"/>
                  </v:shape>
                </v:group>
                <v:group id="Group 4155" o:spid="_x0000_s1791" style="position:absolute;left:9961;top:2344;width:2;height:30" coordorigin="9961,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9JAxMQAAADeAAAADwAAAGRycy9kb3ducmV2LnhtbERPTWvCQBC9F/wPywi9&#10;1U0UQ42uIqKlBylUBfE2ZMckmJ0N2TWJ/74rCL3N433OYtWbSrTUuNKygngUgSDOrC45V3A67j4+&#10;QTiPrLGyTAoe5GC1HLwtMNW2419qDz4XIYRdigoK7+tUSpcVZNCNbE0cuKttDPoAm1zqBrsQbio5&#10;jqJEGiw5NBRY06ag7Ha4GwVfHXbrSbxt97fr5nE5Tn/O+5iUeh/26zkIT73/F7/c3zrMT6bJD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9JAxMQAAADeAAAA&#10;DwAAAAAAAAAAAAAAAACqAgAAZHJzL2Rvd25yZXYueG1sUEsFBgAAAAAEAAQA+gAAAJsDAAAAAA==&#10;">
                  <v:shape id="Freeform 4156" o:spid="_x0000_s1792" style="position:absolute;left:9961;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QscA&#10;AADeAAAADwAAAGRycy9kb3ducmV2LnhtbESPQU/DMAyF70j8h8hI3LYUNAbqlk0wAeKwHSjTzl5j&#10;mmqNUzVp1/37+YDEzZaf33vfcj36Rg3UxTqwgYdpBoq4DLbmysD+52PyAiomZItNYDJwoQjr1e3N&#10;EnMbzvxNQ5EqJSYcczTgUmpzrWPpyGOchpZYbr+h85hk7SptOzyLuW/0Y5bNtceaJcFhSxtH5ano&#10;vQHtDsPxvQ2fYzZ72876XdGfcGPM/d34ugCVaEz/4r/vLyv150/PAiA4MoNe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ykLHAAAA3gAAAA8AAAAAAAAAAAAAAAAAmAIAAGRy&#10;cy9kb3ducmV2LnhtbFBLBQYAAAAABAAEAPUAAACMAwAAAAA=&#10;" path="m1,l,,,30r1,l1,e" filled="f" stroked="f">
                    <v:path arrowok="t" o:connecttype="custom" o:connectlocs="1,2344;0,2344;0,2374;1,2374;1,2344" o:connectangles="0,0,0,0,0"/>
                  </v:shape>
                </v:group>
                <v:group id="Group 4157" o:spid="_x0000_s1793" style="position:absolute;left:10140;top:2344;width:2;height:30" coordorigin="10140,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H3aH8UAAADeAAAADwAAAGRycy9kb3ducmV2LnhtbERPS2vCQBC+F/wPyxS8&#10;1U2UpJK6ikiVHkKhKpTehuyYBLOzIbvN4993C4Xe5uN7zmY3mkb01LnasoJ4EYEgLqyuuVRwvRyf&#10;1iCcR9bYWCYFEznYbWcPG8y0HfiD+rMvRQhhl6GCyvs2k9IVFRl0C9sSB+5mO4M+wK6UusMhhJtG&#10;LqMolQZrDg0VtnSoqLifv42C04DDfhW/9vn9dpi+Lsn7Zx6TUvPHcf8CwtPo/8V/7jcd5qfJcw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h92h/FAAAA3gAA&#10;AA8AAAAAAAAAAAAAAAAAqgIAAGRycy9kb3ducmV2LnhtbFBLBQYAAAAABAAEAPoAAACcAwAAAAA=&#10;">
                  <v:shape id="Freeform 4158" o:spid="_x0000_s1794" style="position:absolute;left:10140;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HxrsQA&#10;AADeAAAADwAAAGRycy9kb3ducmV2LnhtbERPTWvCQBC9F/oflin0phvFqkRXaaUtHurBKJ7H7JgN&#10;ZmdDdhPTf+8WhN7m8T5nue5tJTpqfOlYwWiYgCDOnS65UHA8fA3mIHxA1lg5JgW/5GG9en5aYqrd&#10;jffUZaEQMYR9igpMCHUqpc8NWfRDVxNH7uIaiyHCppC6wVsMt5UcJ8lUWiw5NhisaWMov2atVSDN&#10;qTt/1u67TyYfP5N2l7VX3Cj1+tK/L0AE6sO/+OHe6jh/+jYbw9878Qa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h8a7EAAAA3gAAAA8AAAAAAAAAAAAAAAAAmAIAAGRycy9k&#10;b3ducmV2LnhtbFBLBQYAAAAABAAEAPUAAACJAwAAAAA=&#10;" path="m2,l,,,30r2,l2,e" filled="f" stroked="f">
                    <v:path arrowok="t" o:connecttype="custom" o:connectlocs="2,2344;0,2344;0,2374;2,2374;2,2344" o:connectangles="0,0,0,0,0"/>
                  </v:shape>
                </v:group>
                <v:group id="Group 4159" o:spid="_x0000_s1795" style="position:absolute;left:9962;top:2344;width:2;height:30" coordorigin="996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Ph88QAAADeAAAADwAAAGRycy9kb3ducmV2LnhtbERPS4vCMBC+C/6HMMLe&#10;NO2KD6pRRHYXDyL4APE2NGNbbCalybb135uFBW/z8T1nue5MKRqqXWFZQTyKQBCnVhecKbicv4dz&#10;EM4jaywtk4InOViv+r0lJtq2fKTm5DMRQtglqCD3vkqkdGlOBt3IVsSBu9vaoA+wzqSusQ3hppSf&#10;UTSVBgsODTlWtM0pfZx+jYKfFtvNOP5q9o/79nk7Tw7XfUxKfQy6zQKEp86/xf/unQ7zp5PZG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Ph88QAAADeAAAA&#10;DwAAAAAAAAAAAAAAAACqAgAAZHJzL2Rvd25yZXYueG1sUEsFBgAAAAAEAAQA+gAAAJsDAAAAAA==&#10;">
                  <v:shape id="Freeform 4160" o:spid="_x0000_s1796" style="position:absolute;left:996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TMQcQA&#10;AADeAAAADwAAAGRycy9kb3ducmV2LnhtbERPTWvCQBC9F/wPyxS86aaS2pK6ioqKh/bQtHges9Ns&#10;MDsbspuY/nu3IPQ2j/c5i9Vga9FT6yvHCp6mCQjiwumKSwXfX/vJKwgfkDXWjknBL3lYLUcPC8y0&#10;u/In9XkoRQxhn6ECE0KTSekLQxb91DXEkftxrcUQYVtK3eI1httazpJkLi1WHBsMNrQ1VFzyziqQ&#10;5tSfd407DEm6eU+7j7y74Fap8eOwfgMRaAj/4rv7qOP8+fNLCn/vxBv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EzEHEAAAA3gAAAA8AAAAAAAAAAAAAAAAAmAIAAGRycy9k&#10;b3ducmV2LnhtbFBLBQYAAAAABAAEAPUAAACJAwAAAAA=&#10;" path="m2,l,,,30r2,l2,e" filled="f" stroked="f">
                    <v:path arrowok="t" o:connecttype="custom" o:connectlocs="2,2344;0,2344;0,2374;2,2374;2,2344" o:connectangles="0,0,0,0,0"/>
                  </v:shape>
                </v:group>
                <v:group id="Group 4161" o:spid="_x0000_s1797" style="position:absolute;left:10138;top:2344;width:2;height:30" coordorigin="10138,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0bcHMUAAADeAAAADwAAAGRycy9kb3ducmV2LnhtbERPS2vCQBC+F/wPywi9&#10;1U2UqERXEamlByn4APE2ZMckmJ0N2W0S/31XEHqbj+85y3VvKtFS40rLCuJRBII4s7rkXMH5tPuY&#10;g3AeWWNlmRQ8yMF6NXhbYqptxwdqjz4XIYRdigoK7+tUSpcVZNCNbE0cuJttDPoAm1zqBrsQbio5&#10;jqKpNFhyaCiwpm1B2f34axR8ddhtJvFnu7/fto/rKfm57GNS6n3YbxYgPPX+X/xyf+swf5rMEn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dG3BzFAAAA3gAA&#10;AA8AAAAAAAAAAAAAAAAAqgIAAGRycy9kb3ducmV2LnhtbFBLBQYAAAAABAAEAPoAAACcAwAAAAA=&#10;">
                  <v:shape id="Freeform 4162" o:spid="_x0000_s1798" style="position:absolute;left:10138;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3rcQA&#10;AADeAAAADwAAAGRycy9kb3ducmV2LnhtbERPTWvCQBC9C/6HZQq91U2LpiV1FStVPNSDafE8ZqfZ&#10;YHY2ZDcx/nu3UPA2j/c58+Vga9FT6yvHCp4nCQjiwumKSwU/35unNxA+IGusHZOCK3lYLsajOWba&#10;XfhAfR5KEUPYZ6jAhNBkUvrCkEU/cQ1x5H5dazFE2JZSt3iJ4baWL0mSSosVxwaDDa0NFee8swqk&#10;Ofanz8Zth2T68TXt9nl3xrVSjw/D6h1EoCHcxf/unY7z09lrCn/vxBv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a963EAAAA3gAAAA8AAAAAAAAAAAAAAAAAmAIAAGRycy9k&#10;b3ducmV2LnhtbFBLBQYAAAAABAAEAPUAAACJAwAAAAA=&#10;" path="m2,l,,,30r2,l2,e" filled="f" stroked="f">
                    <v:path arrowok="t" o:connecttype="custom" o:connectlocs="2,2344;0,2344;0,2374;2,2374;2,2344" o:connectangles="0,0,0,0,0"/>
                  </v:shape>
                  <v:shape id="Picture 4163" o:spid="_x0000_s1799" type="#_x0000_t75" style="position:absolute;left:9964;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2NZjEAAAA3gAAAA8AAABkcnMvZG93bnJldi54bWxET02LwjAQvQv+hzCCN00trEo1igrCghdX&#10;V/E4NGNb2kxqE7W7v34jCHubx/uc+bI1lXhQ4wrLCkbDCARxanXBmYLv43YwBeE8ssbKMin4IQfL&#10;Rbczx0TbJ3/R4+AzEULYJagg975OpHRpTgbd0NbEgbvaxqAPsMmkbvAZwk0l4ygaS4MFh4Yca9rk&#10;lJaHu1Fw28fRsd6Z38t+4+PTuVxn5XatVL/XrmYgPLX+X/x2f+owf/wxmcDrnXCDX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q2NZjEAAAA3gAAAA8AAAAAAAAAAAAAAAAA&#10;nwIAAGRycy9kb3ducmV2LnhtbFBLBQYAAAAABAAEAPcAAACQAwAAAAA=&#10;">
                    <v:imagedata r:id="rId952" o:title=""/>
                  </v:shape>
                </v:group>
                <v:group id="Group 4164" o:spid="_x0000_s1800" style="position:absolute;left:10136;top:2344;width:2;height:30" coordorigin="1013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lHc4LIAAAA&#10;3gAAAA8AAAAAAAAAAAAAAAAAqgIAAGRycy9kb3ducmV2LnhtbFBLBQYAAAAABAAEAPoAAACfAwAA&#10;AAA=&#10;">
                  <v:shape id="Freeform 4165" o:spid="_x0000_s1801" style="position:absolute;left:1013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Vj38UA&#10;AADeAAAADwAAAGRycy9kb3ducmV2LnhtbERPTWvCQBC9F/wPywi96aZitY2uYqWVHvTQKD2P2Wk2&#10;mJ0N2U1M/71bEHqbx/uc5bq3leio8aVjBU/jBARx7nTJhYLT8WP0AsIHZI2VY1LwSx7Wq8HDElPt&#10;rvxFXRYKEUPYp6jAhFCnUvrckEU/djVx5H5cYzFE2BRSN3iN4baSkySZSYslxwaDNW0N5ZestQqk&#10;+e7O77Xb9cn0bT9tD1l7wa1Sj8N+swARqA//4rv7U8f5s+f5K/y9E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xWPfxQAAAN4AAAAPAAAAAAAAAAAAAAAAAJgCAABkcnMv&#10;ZG93bnJldi54bWxQSwUGAAAAAAQABAD1AAAAigMAAAAA&#10;" path="m2,l,,,30r2,l2,e" filled="f" stroked="f">
                    <v:path arrowok="t" o:connecttype="custom" o:connectlocs="2,2344;0,2344;0,2374;2,2374;2,2344" o:connectangles="0,0,0,0,0"/>
                  </v:shape>
                </v:group>
                <v:group id="Group 4166" o:spid="_x0000_s1802" style="position:absolute;left:9966;top:2344;width:2;height:30" coordorigin="9966,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LkD6PIAAAA&#10;3gAAAA8AAAAAAAAAAAAAAAAAqgIAAGRycy9kb3ducmV2LnhtbFBLBQYAAAAABAAEAPoAAACfAwAA&#10;AAA=&#10;">
                  <v:shape id="Freeform 4167" o:spid="_x0000_s1803" style="position:absolute;left:9966;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Yf/sQA&#10;AADeAAAADwAAAGRycy9kb3ducmV2LnhtbERPTWvCQBC9F/wPywje6kaxItFVVFrpoT0YxfOYHbPB&#10;7GzIbmL677uFgrd5vM9ZbXpbiY4aXzpWMBknIIhzp0suFJxPH68LED4ga6wck4If8rBZD15WmGr3&#10;4CN1WShEDGGfogITQp1K6XNDFv3Y1cSRu7nGYoiwKaRu8BHDbSWnSTKXFkuODQZr2hvK71lrFUhz&#10;6a7vtTv0yWz3NWu/s/aOe6VGw367BBGoD0/xv/tTx/nzt8UE/t6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mH/7EAAAA3gAAAA8AAAAAAAAAAAAAAAAAmAIAAGRycy9k&#10;b3ducmV2LnhtbFBLBQYAAAAABAAEAPUAAACJAwAAAAA=&#10;" path="m2,l,,,30r2,l2,e" filled="f" stroked="f">
                    <v:path arrowok="t" o:connecttype="custom" o:connectlocs="2,2344;0,2344;0,2374;2,2374;2,2344" o:connectangles="0,0,0,0,0"/>
                  </v:shape>
                  <v:shape id="Picture 4168" o:spid="_x0000_s1804" type="#_x0000_t75" style="position:absolute;left:10134;top:2344;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JpuPGAAAA3gAAAA8AAABkcnMvZG93bnJldi54bWxET99rwjAQfh/sfwg38GVousJEqlFkMCYi&#10;Mu3QPR7NLSk2l9JErfvrl8Fgb/fx/bzZoneNuFAXas8KnkYZCOLK65qNgo/ydTgBESKyxsYzKbhR&#10;gMX8/m6GhfZX3tFlH41IIRwKVGBjbAspQ2XJYRj5ljhxX75zGBPsjNQdXlO4a2SeZWPpsObUYLGl&#10;F0vVaX92ClxZrbbr7eH2TY/lW360xnxu3pUaPPTLKYhIffwX/7lXOs0fP09y+H0n3SD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smm48YAAADeAAAADwAAAAAAAAAAAAAA&#10;AACfAgAAZHJzL2Rvd25yZXYueG1sUEsFBgAAAAAEAAQA9wAAAJIDAAAAAA==&#10;">
                    <v:imagedata r:id="rId953" o:title=""/>
                  </v:shape>
                </v:group>
                <v:group id="Group 4169" o:spid="_x0000_s1805" style="position:absolute;left:9968;top:2344;width:2;height:30" coordorigin="9968,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NpHUwwAAAN4AAAAP&#10;AAAAAAAAAAAAAAAAAKoCAABkcnMvZG93bnJldi54bWxQSwUGAAAAAAQABAD6AAAAmgMAAAAA&#10;">
                  <v:shape id="Freeform 4170" o:spid="_x0000_s1806" style="position:absolute;left:9968;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G8ZsQA&#10;AADeAAAADwAAAGRycy9kb3ducmV2LnhtbERPTWvCQBC9F/wPywi9NZuWKBJdpZW29KCHRvE8zU6z&#10;wexsyG5i+u9dQehtHu9zVpvRNmKgzteOFTwnKQji0umaKwXHw8fTAoQPyBobx6Tgjzxs1pOHFeba&#10;XfibhiJUIoawz1GBCaHNpfSlIYs+cS1x5H5dZzFE2FVSd3iJ4baRL2k6lxZrjg0GW9oaKs9FbxVI&#10;cxp+3lv3OabZ2y7r90V/xq1Sj9PxdQki0Bj+xXf3l47z57NFBrd34g1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RvGbEAAAA3gAAAA8AAAAAAAAAAAAAAAAAmAIAAGRycy9k&#10;b3ducmV2LnhtbFBLBQYAAAAABAAEAPUAAACJAwAAAAA=&#10;" path="m2,l,,,30r2,l2,e" filled="f" stroked="f">
                    <v:path arrowok="t" o:connecttype="custom" o:connectlocs="2,2344;0,2344;0,2374;2,2374;2,2344" o:connectangles="0,0,0,0,0"/>
                  </v:shape>
                </v:group>
                <v:group id="Group 4171" o:spid="_x0000_s1807" style="position:absolute;left:10133;top:2344;width:2;height:30" coordorigin="10133,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pOsO8QAAADeAAAA&#10;DwAAAAAAAAAAAAAAAACqAgAAZHJzL2Rvd25yZXYueG1sUEsFBgAAAAAEAAQA+gAAAJsDAAAAAA==&#10;">
                  <v:shape id="Freeform 4172" o:spid="_x0000_s1808" style="position:absolute;left:10133;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HisQA&#10;AADeAAAADwAAAGRycy9kb3ducmV2LnhtbERPTWvCQBC9F/wPywi9NZsWDRJdpZW29GAPRvE8zU6z&#10;wexsyG5i+u9doeBtHu9zVpvRNmKgzteOFTwnKQji0umaKwXHw8fTAoQPyBobx6Tgjzxs1pOHFeba&#10;XXhPQxEqEUPY56jAhNDmUvrSkEWfuJY4cr+usxgi7CqpO7zEcNvIlzTNpMWaY4PBlraGynPRWwXS&#10;nIaf99Z9junsbTfrv4v+jFulHqfj6xJEoDHcxf/uLx3nZ/NFBrd34g1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Ph4rEAAAA3gAAAA8AAAAAAAAAAAAAAAAAmAIAAGRycy9k&#10;b3ducmV2LnhtbFBLBQYAAAAABAAEAPUAAACJAwAAAAA=&#10;" path="m1,l,,,30r1,l1,e" filled="f" stroked="f">
                    <v:path arrowok="t" o:connecttype="custom" o:connectlocs="1,2344;0,2344;0,2374;1,2374;1,2344" o:connectangles="0,0,0,0,0"/>
                  </v:shape>
                </v:group>
                <v:group id="Group 4173" o:spid="_x0000_s1809" style="position:absolute;left:9970;top:2344;width:2;height:30" coordorigin="9970,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Q2X18QAAADeAAAADwAAAGRycy9kb3ducmV2LnhtbERPS4vCMBC+C/6HMMLe&#10;1rSKD6pRRNZlD7LgA8Tb0IxtsZmUJtvWf78RBG/z8T1nue5MKRqqXWFZQTyMQBCnVhecKTifdp9z&#10;EM4jaywtk4IHOViv+r0lJtq2fKDm6DMRQtglqCD3vkqkdGlOBt3QVsSBu9naoA+wzqSusQ3hppSj&#10;KJpKgwWHhhwr2uaU3o9/RsF3i+1mHH81+/tt+7ieJr+XfUxKfQy6zQKEp86/xS/3jw7zp5P5D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Q2X18QAAADeAAAA&#10;DwAAAAAAAAAAAAAAAACqAgAAZHJzL2Rvd25yZXYueG1sUEsFBgAAAAAEAAQA+gAAAJsDAAAAAA==&#10;">
                  <v:shape id="Freeform 4174" o:spid="_x0000_s1810" style="position:absolute;left:9970;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2Y8cA&#10;AADeAAAADwAAAGRycy9kb3ducmV2LnhtbESPQW/CMAyF75P2HyJP4jbSTQyhQkAb2hCH7UA3cTaN&#10;aSoap2rSUv79fJi0m633/N7n1Wb0jRqoi3VgA0/TDBRxGWzNlYGf74/HBaiYkC02gcnAjSJs1vd3&#10;K8xtuPKBhiJVSkI45mjApdTmWsfSkcc4DS2xaOfQeUyydpW2HV4l3Df6Ocvm2mPN0uCwpa2j8lL0&#10;3oB2x+H03obdmM3ePmf9V9FfcGvM5GF8XYJKNKZ/89/13gr+/GUhvPKOzK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pctmPHAAAA3gAAAA8AAAAAAAAAAAAAAAAAmAIAAGRy&#10;cy9kb3ducmV2LnhtbFBLBQYAAAAABAAEAPUAAACMAwAAAAA=&#10;" path="m2,l,,,30r2,l2,e" filled="f" stroked="f">
                    <v:path arrowok="t" o:connecttype="custom" o:connectlocs="2,2344;0,2344;0,2374;2,2374;2,2344" o:connectangles="0,0,0,0,0"/>
                  </v:shape>
                </v:group>
                <v:group id="Group 4175" o:spid="_x0000_s1811" style="position:absolute;left:10131;top:2344;width:2;height:30" coordorigin="10131,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6mPsQAAADeAAAADwAAAGRycy9kb3ducmV2LnhtbERPS4vCMBC+L+x/CLPg&#10;bU2rKG41iogrHkTwAYu3oRnbYjMpTbat/94Igrf5+J4zW3SmFA3VrrCsIO5HIIhTqwvOFJxPv98T&#10;EM4jaywtk4I7OVjMPz9mmGjb8oGao89ECGGXoILc+yqR0qU5GXR9WxEH7mprgz7AOpO6xjaEm1IO&#10;omgsDRYcGnKsaJVTejv+GwWbFtvlMF43u9t1db+cRvu/XUxK9b665RSEp86/xS/3Vof549HkB5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96mPsQAAADeAAAA&#10;DwAAAAAAAAAAAAAAAACqAgAAZHJzL2Rvd25yZXYueG1sUEsFBgAAAAAEAAQA+gAAAJsDAAAAAA==&#10;">
                  <v:shape id="Freeform 4176" o:spid="_x0000_s1812" style="position:absolute;left:10131;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MsuMcA&#10;AADeAAAADwAAAGRycy9kb3ducmV2LnhtbESPQU/DMAyF70j8h8hI3LYUNCbolk0wAeKwHSjTzl5j&#10;mmqNUzVp1/37+YDEzZaf33vfcj36Rg3UxTqwgYdpBoq4DLbmysD+52PyDComZItNYDJwoQjr1e3N&#10;EnMbzvxNQ5EqJSYcczTgUmpzrWPpyGOchpZYbr+h85hk7SptOzyLuW/0Y5bNtceaJcFhSxtH5ano&#10;vQHtDsPxvQ2fYzZ72876XdGfcGPM/d34ugCVaEz/4r/vLyv1508vAiA4MoNe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HzLLjHAAAA3gAAAA8AAAAAAAAAAAAAAAAAmAIAAGRy&#10;cy9kb3ducmV2LnhtbFBLBQYAAAAABAAEAPUAAACMAwAAAAA=&#10;" path="m2,l,,,30r2,l2,e" filled="f" stroked="f">
                    <v:path arrowok="t" o:connecttype="custom" o:connectlocs="2,2344;0,2344;0,2374;2,2374;2,2344" o:connectangles="0,0,0,0,0"/>
                  </v:shape>
                </v:group>
                <v:group id="Group 4177" o:spid="_x0000_s1813" style="position:absolute;left:9972;top:2344;width:2;height:30" coordorigin="9972,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85cUAAADeAAAADwAAAGRycy9kb3ducmV2LnhtbERPS2vCQBC+F/wPyxS8&#10;1U2UhJq6ikiVHkKhKpTehuyYBLOzIbvN4993C4Xe5uN7zmY3mkb01LnasoJ4EYEgLqyuuVRwvRyf&#10;nkE4j6yxsUwKJnKw284eNphpO/AH9WdfihDCLkMFlfdtJqUrKjLoFrYlDtzNdgZ9gF0pdYdDCDeN&#10;XEZRKg3WHBoqbOlQUXE/fxsFpwGH/Sp+7fP77TB9XZL3zzwmpeaP4/4FhKfR/4v/3G86zE+Td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hxPOXFAAAA3gAA&#10;AA8AAAAAAAAAAAAAAAAAqgIAAGRycy9kb3ducmV2LnhtbFBLBQYAAAAABAAEAPoAAACcAwAAAAA=&#10;">
                  <v:shape id="Freeform 4178" o:spid="_x0000_s1814" style="position:absolute;left:9972;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XVMQA&#10;AADeAAAADwAAAGRycy9kb3ducmV2LnhtbERPTWvCQBC9F/oflin0phvFikZXaaUtHurBKJ7H7JgN&#10;ZmdDdhPTf+8WhN7m8T5nue5tJTpqfOlYwWiYgCDOnS65UHA8fA1mIHxA1lg5JgW/5GG9en5aYqrd&#10;jffUZaEQMYR9igpMCHUqpc8NWfRDVxNH7uIaiyHCppC6wVsMt5UcJ8lUWiw5NhisaWMov2atVSDN&#10;qTt/1u67TyYfP5N2l7VX3Cj1+tK/L0AE6sO/+OHe6jh/+jYfw9878Qa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tF1TEAAAA3gAAAA8AAAAAAAAAAAAAAAAAmAIAAGRycy9k&#10;b3ducmV2LnhtbFBLBQYAAAAABAAEAPUAAACJAwAAAAA=&#10;" path="m1,l,,,30r1,l1,e" filled="f" stroked="f">
                    <v:path arrowok="t" o:connecttype="custom" o:connectlocs="1,2344;0,2344;0,2374;1,2374;1,2344" o:connectangles="0,0,0,0,0"/>
                  </v:shape>
                </v:group>
                <v:group id="Group 4179" o:spid="_x0000_s1815" style="position:absolute;left:10129;top:2344;width:2;height:30" coordorigin="10129,2344"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8HCcQAAADeAAAADwAAAGRycy9kb3ducmV2LnhtbERPS4vCMBC+C/6HMMLe&#10;NO2KotUoIruLBxF8gHgbmrEtNpPSZNv6783Cgrf5+J6zXHemFA3VrrCsIB5FIIhTqwvOFFzO38MZ&#10;COeRNZaWScGTHKxX/d4SE21bPlJz8pkIIewSVJB7XyVSujQng25kK+LA3W1t0AdYZ1LX2IZwU8rP&#10;KJpKgwWHhhwr2uaUPk6/RsFPi+1mHH81+8d9+7ydJ4frPialPgbdZgHCU+ff4n/3Tof508l8DH/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8HCcQAAADeAAAA&#10;DwAAAAAAAAAAAAAAAACqAgAAZHJzL2Rvd25yZXYueG1sUEsFBgAAAAAEAAQA+gAAAJsDAAAAAA==&#10;">
                  <v:shape id="Freeform 4180" o:spid="_x0000_s1816" style="position:absolute;left:10129;top:2344;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gqu8QA&#10;AADeAAAADwAAAGRycy9kb3ducmV2LnhtbERPTWvCQBC9F/wPyxS86aaSSpu6ioqKh/bQtHges9Ns&#10;MDsbspuY/nu3IPQ2j/c5i9Vga9FT6yvHCp6mCQjiwumKSwXfX/vJCwgfkDXWjknBL3lYLUcPC8y0&#10;u/In9XkoRQxhn6ECE0KTSekLQxb91DXEkftxrcUQYVtK3eI1httazpJkLi1WHBsMNrQ1VFzyziqQ&#10;5tSfd407DEm6eU+7j7y74Fap8eOwfgMRaAj/4rv7qOP8+fNrCn/vxBv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IKrvEAAAA3gAAAA8AAAAAAAAAAAAAAAAAmAIAAGRycy9k&#10;b3ducmV2LnhtbFBLBQYAAAAABAAEAPUAAACJAwAAAAA=&#10;" path="m2,l,,,30r2,l2,e" filled="f" stroked="f">
                    <v:path arrowok="t" o:connecttype="custom" o:connectlocs="2,2344;0,2344;0,2374;2,2374;2,2344" o:connectangles="0,0,0,0,0"/>
                  </v:shape>
                  <v:shape id="Picture 4181" o:spid="_x0000_s1817" type="#_x0000_t75" style="position:absolute;left:9973;top:2344;width:15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1PezFAAAA3gAAAA8AAABkcnMvZG93bnJldi54bWxET01LAzEQvRf8D2EEL6XNWuxSt02LiAUR&#10;erCK5+lmugluJttNTNd/bwoFb/N4n7PaDK4VifpgPSu4nxYgiGuvLTcKPj+2kwWIEJE1tp5JwS8F&#10;2KxvRiustD/zO6V9bEQO4VChAhNjV0kZakMOw9R3xJk7+t5hzLBvpO7xnMNdK2dFUUqHlnODwY6e&#10;DdXf+x+n4Djbnsz4oTGH0/gtpbSzL1+lVerudnhagog0xH/x1f2q8/xy/jiHyzv5Br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NT3sxQAAAN4AAAAPAAAAAAAAAAAAAAAA&#10;AJ8CAABkcnMvZG93bnJldi54bWxQSwUGAAAAAAQABAD3AAAAkQMAAAAA&#10;">
                    <v:imagedata r:id="rId954" o:title=""/>
                  </v:shape>
                  <v:shape id="Picture 4182" o:spid="_x0000_s1818" type="#_x0000_t75" style="position:absolute;left:9975;top:2344;width:15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15nPEAAAA3gAAAA8AAABkcnMvZG93bnJldi54bWxET99LwzAQfhf8H8IJvohL3bBoXTaGQxiI&#10;A+vY89HcmrLepTRxi//9Igi+3cf38+bLxL060Rg6LwYeJgUoksbbTloDu6+3+ydQIaJY7L2QgR8K&#10;sFxcX82xsv4sn3SqY6tyiIQKDbgYh0rr0DhiDBM/kGTu4EfGmOHYajviOYdzr6dFUWrGTnKDw4Fe&#10;HTXH+psNpFS/83TtmD/0bD2r7+J2v7LG3N6k1QuoSCn+i//cG5vnl4/PJfy+k2/Qiw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15nPEAAAA3gAAAA8AAAAAAAAAAAAAAAAA&#10;nwIAAGRycy9kb3ducmV2LnhtbFBLBQYAAAAABAAEAPcAAACQAwAAAAA=&#10;">
                    <v:imagedata r:id="rId596" o:title=""/>
                  </v:shape>
                  <v:shape id="Picture 4183" o:spid="_x0000_s1819" type="#_x0000_t75" style="position:absolute;left:9977;top:2344;width:14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5Q+jEAAAA3gAAAA8AAABkcnMvZG93bnJldi54bWxET01LAzEQvQv+hzBCL2Kztlh127SUloIg&#10;LbiK52Ez3SzuTJZN2sZ/bwTB2zze5yxWiTt1piG0XgzcjwtQJLW3rTQGPt53d0+gQkSx2HkhA98U&#10;YLW8vlpgaf1F3uhcxUblEAklGnAx9qXWoXbEGMa+J8nc0Q+MMcOh0XbASw7nTk+KYqYZW8kNDnva&#10;OKq/qhMbSKl65cnWMe/1dDutbuPhc22NGd2k9RxUpBT/xX/uF5vnzx6eH+H3nXyD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V5Q+jEAAAA3gAAAA8AAAAAAAAAAAAAAAAA&#10;nwIAAGRycy9kb3ducmV2LnhtbFBLBQYAAAAABAAEAPcAAACQAwAAAAA=&#10;">
                    <v:imagedata r:id="rId596" o:title=""/>
                  </v:shape>
                  <v:shape id="Picture 4184" o:spid="_x0000_s1820" type="#_x0000_t75" style="position:absolute;left:9979;top:2344;width:14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2M/3FAAAA3gAAAA8AAABkcnMvZG93bnJldi54bWxEj81uwjAMx++TeIfISLuNZJOArRAQmjRp&#10;0rgM9gBeY5qOxumarC1vjw9Iu9ny/+Pn9XYMjeqpS3VkC48zA4q4jK7mysLX8e3hGVTKyA6byGTh&#10;Qgm2m8ndGgsXB/6k/pArJSGcCrTgc24LrVPpKWCaxZZYbqfYBcyydpV2HQ4SHhr9ZMxCB6xZGjy2&#10;9OqpPB/+gvR+kw/7Ybe/zJc/huP5w/z2S2vvp+NuBSrTmP/FN/e7E/zF/EV45R2ZQW+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djP9xQAAAN4AAAAPAAAAAAAAAAAAAAAA&#10;AJ8CAABkcnMvZG93bnJldi54bWxQSwUGAAAAAAQABAD3AAAAkQMAAAAA&#10;">
                    <v:imagedata r:id="rId597" o:title=""/>
                  </v:shape>
                  <v:shape id="Picture 4185" o:spid="_x0000_s1821" type="#_x0000_t75" style="position:absolute;left:9981;top:2344;width:14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6lmbFAAAA3gAAAA8AAABkcnMvZG93bnJldi54bWxEj91qAjEQhe8LfYcwhd7VpAX/VqNIQSjo&#10;TdUHGDfjZnUz2W7i7vr2piB4N8M5c74z82XvKtFSE0rPGj4HCgRx7k3JhYbDfv0xAREissHKM2m4&#10;UYDl4vVljpnxHf9Su4uFSCEcMtRgY6wzKUNuyWEY+Jo4aSffOIxpbQppGuxSuKvkl1Ij6bDkRLBY&#10;07el/LK7usQ9knXbbrW9Dcdnxf6yUX/tWOv3t341AxGpj0/z4/rHpPqj4XQK/++kGeTi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OpZmxQAAAN4AAAAPAAAAAAAAAAAAAAAA&#10;AJ8CAABkcnMvZG93bnJldi54bWxQSwUGAAAAAAQABAD3AAAAkQMAAAAA&#10;">
                    <v:imagedata r:id="rId597" o:title=""/>
                  </v:shape>
                  <v:shape id="Picture 4186" o:spid="_x0000_s1822" type="#_x0000_t75" style="position:absolute;left:9982;top:2344;width:13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vywDFAAAA3gAAAA8AAABkcnMvZG93bnJldi54bWxEj0FrwzAMhe+D/QejwW6r3cHSktUtpTAY&#10;rJd1/QFqrMVpYzmNvST999NhsJuE3nuf3mozhVYN1KcmsoX5zIAirqJruLZw/Hp7WoJKGdlhG5ks&#10;3CjBZn1/t8LSxZE/aTjkWkkIpxIt+Jy7UutUeQqYZrEjltt37ANmWftaux5HCQ+tfjam0AEbFoLH&#10;jnaeqsvhJwj3RD7sx+3+9rI4G46XD3MdFtY+PkzbV1CZpvwv/nO/O3m/KIwUkDoyg1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L8sAxQAAAN4AAAAPAAAAAAAAAAAAAAAA&#10;AJ8CAABkcnMvZG93bnJldi54bWxQSwUGAAAAAAQABAD3AAAAkQMAAAAA&#10;">
                    <v:imagedata r:id="rId597" o:title=""/>
                  </v:shape>
                  <v:shape id="Picture 4187" o:spid="_x0000_s1823" type="#_x0000_t75" style="position:absolute;left:9984;top:2344;width:13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jbpvFAAAA3gAAAA8AAABkcnMvZG93bnJldi54bWxEj9FqAjEQRd8L/kOYQt9qotBVtkaRQkHQ&#10;l6ofMG6mm62bybqJu+vfN4Lg2wz3zj13FqvB1aKjNlSeNUzGCgRx4U3FpYbj4ft9DiJEZIO1Z9Jw&#10;owCr5ehlgbnxPf9Qt4+lSCEcctRgY2xyKUNhyWEY+4Y4ab++dRjT2pbStNincFfLqVKZdFhxIlhs&#10;6MtScd5fXeKeyLpdv97dPmZ/iv15qy7dTOu312H9CSLSEJ/mx/XGpPpZpiZwfyfNIJ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GY26bxQAAAN4AAAAPAAAAAAAAAAAAAAAA&#10;AJ8CAABkcnMvZG93bnJldi54bWxQSwUGAAAAAAQABAD3AAAAkQMAAAAA&#10;">
                    <v:imagedata r:id="rId597" o:title=""/>
                  </v:shape>
                  <v:shape id="Picture 4188" o:spid="_x0000_s1824" type="#_x0000_t75" style="position:absolute;left:9986;top:2344;width:13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dJ8XFAAAA3gAAAA8AAABkcnMvZG93bnJldi54bWxET01rwkAQvRf6H5Yp9FY3eohtzCoqCIUe&#10;ilERb5PsmESzsyG7NfHfd4VCb/N4n5MuBtOIG3WutqxgPIpAEBdW11wq2O82b+8gnEfW2FgmBXdy&#10;sJg/P6WYaNvzlm6ZL0UIYZeggsr7NpHSFRUZdCPbEgfubDuDPsCulLrDPoSbRk6iKJYGaw4NFba0&#10;rqi4Zj9GgZzuLqfj6mN16L9zuedDfs++pkq9vgzLGQhPg/8X/7k/dZgfx9EEHu+EG+T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XSfFxQAAAN4AAAAPAAAAAAAAAAAAAAAA&#10;AJ8CAABkcnMvZG93bnJldi54bWxQSwUGAAAAAAQABAD3AAAAkQMAAAAA&#10;">
                    <v:imagedata r:id="rId598" o:title=""/>
                  </v:shape>
                  <v:shape id="Picture 4189" o:spid="_x0000_s1825" type="#_x0000_t75" style="position:absolute;left:9988;top:2344;width:12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2JYXHAAAA3gAAAA8AAABkcnMvZG93bnJldi54bWxEj09rAjEQxe8Fv0MYwVvNWmWR1SgiFZT2&#10;4h/wOmzG3dXNZE2ibv30TaHgbYb35v3eTOetqcWdnK8sKxj0ExDEudUVFwoO+9X7GIQPyBpry6Tg&#10;hzzMZ523KWbaPnhL910oRAxhn6GCMoQmk9LnJRn0fdsQR+1kncEQV1dI7fARw00tP5IklQYrjoQS&#10;G1qWlF92NxO5X270uRquF9etPW4O7nz+Xt6eSvW67WICIlAbXub/67WO9dM0GcLfO3EGOfs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K2JYXHAAAA3gAAAA8AAAAAAAAAAAAA&#10;AAAAnwIAAGRycy9kb3ducmV2LnhtbFBLBQYAAAAABAAEAPcAAACTAwAAAAA=&#10;">
                    <v:imagedata r:id="rId599" o:title=""/>
                  </v:shape>
                  <v:shape id="Picture 4190" o:spid="_x0000_s1826" type="#_x0000_t75" style="position:absolute;left:9990;top:2344;width:12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fvfHHAAAA3gAAAA8AAABkcnMvZG93bnJldi54bWxEj09rAjEQxe8Fv0MYwVvNWmWR1SgiFSz1&#10;4h/wOmzG3dXNZE2ibvvpTaHgbYb35v3eTOetqcWdnK8sKxj0ExDEudUVFwoO+9X7GIQPyBpry6Tg&#10;hzzMZ523KWbaPnhL910oRAxhn6GCMoQmk9LnJRn0fdsQR+1kncEQV1dI7fARw00tP5IklQYrjoQS&#10;G1qWlF92NxO53270uRquF9etPX4d3Pm8Wd5+lep128UERKA2vMz/12sd66dpMoK/d+IMcvYE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1fvfHHAAAA3gAAAA8AAAAAAAAAAAAA&#10;AAAAnwIAAGRycy9kb3ducmV2LnhtbFBLBQYAAAAABAAEAPcAAACTAwAAAAA=&#10;">
                    <v:imagedata r:id="rId599" o:title=""/>
                  </v:shape>
                  <v:shape id="Picture 4191" o:spid="_x0000_s1827" type="#_x0000_t75" style="position:absolute;left:9992;top:2344;width:11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TGGrIAAAA3gAAAA8AAABkcnMvZG93bnJldi54bWxEj09rAjEQxe8Fv0MYobea1dZFVqOIVLDU&#10;i3/A67AZd1c3kzWJuu2nbwqCtxnem/d7M5m1phY3cr6yrKDfS0AQ51ZXXCjY75ZvIxA+IGusLZOC&#10;H/Iwm3ZeJphpe+cN3bahEDGEfYYKyhCaTEqfl2TQ92xDHLWjdQZDXF0htcN7DDe1HCRJKg1WHAkl&#10;NrQoKT9vryZyv93H5/J9Nb9s7OFr706n9eL6q9Rrt52PQQRqw9P8uF7pWD9NkyH8vxNnkNM/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iExhqyAAAAN4AAAAPAAAAAAAAAAAA&#10;AAAAAJ8CAABkcnMvZG93bnJldi54bWxQSwUGAAAAAAQABAD3AAAAlAMAAAAA&#10;">
                    <v:imagedata r:id="rId599" o:title=""/>
                  </v:shape>
                  <v:shape id="Picture 4192" o:spid="_x0000_s1828" type="#_x0000_t75" style="position:absolute;left:9993;top:2344;width:11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Bhh3IAAAA3gAAAA8AAABkcnMvZG93bnJldi54bWxEj1trAjEQhd+F/ocwBd80Wy1L2ZoVEQWl&#10;vniBvg6b6V66maxJ1G1/vSkUfJvhnDnfmdm8N624kvO1ZQUv4wQEcWF1zaWC03E9egPhA7LG1jIp&#10;+CEP8/xpMMNM2xvv6XoIpYgh7DNUUIXQZVL6oiKDfmw74qh9WWcwxNWVUju8xXDTykmSpNJgzZFQ&#10;YUfLiorvw8VE7od7Xa2nm8V5bz+3J9c0u+XlV6nhc794BxGoDw/z//VGx/ppmqTw906cQeZ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SwYYdyAAAAN4AAAAPAAAAAAAAAAAA&#10;AAAAAJ8CAABkcnMvZG93bnJldi54bWxQSwUGAAAAAAQABAD3AAAAlAMAAAAA&#10;">
                    <v:imagedata r:id="rId599" o:title=""/>
                  </v:shape>
                  <v:shape id="Picture 4193" o:spid="_x0000_s1829" type="#_x0000_t75" style="position:absolute;left:9995;top:2344;width:11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HZavEAAAA3gAAAA8AAABkcnMvZG93bnJldi54bWxET01rwkAQvQv9D8sUetNde4gmdRUplLan&#10;Ug09j9kxicnOht2txn/fFQre5vE+Z7UZbS/O5EPrWMN8pkAQV860XGso92/TJYgQkQ32jknDlQJs&#10;1g+TFRbGXfibzrtYixTCoUANTYxDIWWoGrIYZm4gTtzReYsxQV9L4/GSwm0vn5XKpMWWU0ODA702&#10;VHW7X6vhU/2UXX14P2y/St+d8jK/nvqo9dPjuH0BEWmMd/G/+8Ok+VmmFnB7J90g1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HZavEAAAA3gAAAA8AAAAAAAAAAAAAAAAA&#10;nwIAAGRycy9kb3ducmV2LnhtbFBLBQYAAAAABAAEAPcAAACQAwAAAAA=&#10;">
                    <v:imagedata r:id="rId600" o:title=""/>
                  </v:shape>
                  <v:shape id="Picture 4194" o:spid="_x0000_s1830" type="#_x0000_t75" style="position:absolute;left:9997;top:2344;width:10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Y8dnGAAAA3gAAAA8AAABkcnMvZG93bnJldi54bWxEj0FPwzAMhe9I+w+RJ3FjCRwqVpZNE9I0&#10;OCFGtbPXmLZr41RJ2Lp/jw9I3Gy95/c+rzaTH9SFYuoCW3hcGFDEdXAdNxaqr93DM6iUkR0OgcnC&#10;jRJs1rO7FZYuXPmTLofcKAnhVKKFNuex1DrVLXlMizASi/Ydoscsa2y0i3iVcD/oJ2MK7bFjaWhx&#10;pNeW6v7w4y28m2PVN6f9aftRxf68rJa385CtvZ9P2xdQmab8b/67fnOCXxRGeOUdmUGv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hjx2cYAAADeAAAADwAAAAAAAAAAAAAA&#10;AACfAgAAZHJzL2Rvd25yZXYueG1sUEsFBgAAAAAEAAQA9wAAAJIDAAAAAA==&#10;">
                    <v:imagedata r:id="rId600" o:title=""/>
                  </v:shape>
                  <v:shape id="Picture 4195" o:spid="_x0000_s1831" type="#_x0000_t75" style="position:absolute;left:9999;top:2344;width:10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YHBLFAAAA3gAAAA8AAABkcnMvZG93bnJldi54bWxET0uLwjAQvi/4H8IIe1tT91C0a5TVRRAv&#10;4gNZb0MztmWbSWyidv31RhC8zcf3nNGkNbW4UOMrywr6vQQEcW51xYWC3Xb+MQDhA7LG2jIp+CcP&#10;k3HnbYSZtlde02UTChFD2GeooAzBZVL6vCSDvmcdceSOtjEYImwKqRu8xnBTy88kSaXBimNDiY5m&#10;JeV/m7NR4H5O00VYutXhd7U88WB4m972W6Xeu+33F4hAbXiJn+6FjvPTNBnC4514gxzf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BwSxQAAAN4AAAAPAAAAAAAAAAAAAAAA&#10;AJ8CAABkcnMvZG93bnJldi54bWxQSwUGAAAAAAQABAD3AAAAkQMAAAAA&#10;">
                    <v:imagedata r:id="rId601" o:title=""/>
                  </v:shape>
                  <v:shape id="Picture 4196" o:spid="_x0000_s1832" type="#_x0000_t75" style="position:absolute;left:10001;top:2344;width:10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7I1LIAAAA3gAAAA8AAABkcnMvZG93bnJldi54bWxEj0FrwkAQhe9C/8Myhd50Yw/BRlepLQXx&#10;Imop9TZkxySYnV2zW0399c6h0NsM8+a9980WvWvVhbrYeDYwHmWgiEtvG64MfO4/hhNQMSFbbD2T&#10;gV+KsJg/DGZYWH/lLV12qVJiwrFAA3VKodA6ljU5jCMfiOV29J3DJGtXadvhVcxdq5+zLNcOG5aE&#10;GgO91VSedj/OQHg/L1dpHTaH7836zJOX2/L2tTfm6bF/nYJK1Kd/8d/3ykr9PB8LgODIDHp+B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qOyNSyAAAAN4AAAAPAAAAAAAAAAAA&#10;AAAAAJ8CAABkcnMvZG93bnJldi54bWxQSwUGAAAAAAQABAD3AAAAlAMAAAAA&#10;">
                    <v:imagedata r:id="rId601" o:title=""/>
                  </v:shape>
                  <v:shape id="Picture 4197" o:spid="_x0000_s1833" type="#_x0000_t75" style="position:absolute;left:10002;top:2344;width:9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3hsnFAAAA3gAAAA8AAABkcnMvZG93bnJldi54bWxET01rwkAQvQv9D8sUetNNPARNXaUqgniR&#10;qkh7G7LTJDQ7u2a3Gv31bkHwNo/3OZNZZxpxptbXlhWkgwQEcWF1zaWCw37VH4HwAVljY5kUXMnD&#10;bPrSm2Cu7YU/6bwLpYgh7HNUUIXgcil9UZFBP7COOHI/tjUYImxLqVu8xHDTyGGSZNJgzbGhQkeL&#10;iorf3Z9R4Jan+Tps3Pb7a7s58Wh8m9+Oe6XeXruPdxCBuvAUP9xrHednWZrC/zvxBjm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d4bJxQAAAN4AAAAPAAAAAAAAAAAAAAAA&#10;AJ8CAABkcnMvZG93bnJldi54bWxQSwUGAAAAAAQABAD3AAAAkQMAAAAA&#10;">
                    <v:imagedata r:id="rId601" o:title=""/>
                  </v:shape>
                  <v:shape id="Picture 4198" o:spid="_x0000_s1834" type="#_x0000_t75" style="position:absolute;left:10004;top:2344;width:9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lGL7FAAAA3gAAAA8AAABkcnMvZG93bnJldi54bWxET02LwjAQvQv+hzCCN031UNxqFHVZEC+y&#10;uojehmZsi80kNlG7/vrNwsLe5vE+Z7ZoTS0e1PjKsoLRMAFBnFtdcaHg6/AxmIDwAVljbZkUfJOH&#10;xbzbmWGm7ZM/6bEPhYgh7DNUUIbgMil9XpJBP7SOOHIX2xgMETaF1A0+Y7ip5ThJUmmw4thQoqN1&#10;Sfl1fzcK3PtttQlbtzufdtsbT95eq9fxoFS/1y6nIAK14V/8597oOD9NR2P4fSfeIO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pRi+xQAAAN4AAAAPAAAAAAAAAAAAAAAA&#10;AJ8CAABkcnMvZG93bnJldi54bWxQSwUGAAAAAAQABAD3AAAAkQMAAAAA&#10;">
                    <v:imagedata r:id="rId601" o:title=""/>
                  </v:shape>
                  <v:shape id="Picture 4199" o:spid="_x0000_s1835" type="#_x0000_t75" style="position:absolute;left:10006;top:2344;width:9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XeInCAAAA3gAAAA8AAABkcnMvZG93bnJldi54bWxET99rwjAQfh/4P4QTfJupCkU7o6go+LrO&#10;gns7mltT1lxKErX+98tgsLf7+H7eejvYTtzJh9axgtk0A0FcO91yo+DycXpdgggRWWPnmBQ8KcB2&#10;M3pZY6Hdg9/pXsZGpBAOBSowMfaFlKE2ZDFMXU+cuC/nLcYEfSO1x0cKt52cZ1kuLbacGgz2dDBU&#10;f5c3q+B6+HSr6rQ48jFUsVzO91ntjVKT8bB7AxFpiP/iP/dZp/l5PlvA7zvpBrn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13iJwgAAAN4AAAAPAAAAAAAAAAAAAAAAAJ8C&#10;AABkcnMvZG93bnJldi54bWxQSwUGAAAAAAQABAD3AAAAjgMAAAAA&#10;">
                    <v:imagedata r:id="rId602" o:title=""/>
                  </v:shape>
                  <v:shape id="Picture 4200" o:spid="_x0000_s1836" type="#_x0000_t75" style="position:absolute;left:10008;top:2344;width:8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RfYzBAAAA3gAAAA8AAABkcnMvZG93bnJldi54bWxET02LwjAQvS/4H8II3ta0i1SpRlFB2cNe&#10;rOJ5aMa02ExKk7X135uFBW/zeJ+z2gy2EQ/qfO1YQTpNQBCXTtdsFFzOh88FCB+QNTaOScGTPGzW&#10;o48V5tr1fKJHEYyIIexzVFCF0OZS+rIii37qWuLI3VxnMUTYGak77GO4beRXkmTSYs2xocKW9hWV&#10;9+LXKgjG7ejnUiB680yvu+O8P9zmSk3Gw3YJItAQ3uJ/97eO87MsncHfO/EGuX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TRfYzBAAAA3gAAAA8AAAAAAAAAAAAAAAAAnwIA&#10;AGRycy9kb3ducmV2LnhtbFBLBQYAAAAABAAEAPcAAACNAwAAAAA=&#10;">
                    <v:imagedata r:id="rId603" o:title=""/>
                  </v:shape>
                  <v:shape id="Picture 4201" o:spid="_x0000_s1837" type="#_x0000_t75" style="position:absolute;left:10010;top:2344;width:8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d2BfBAAAA3gAAAA8AAABkcnMvZG93bnJldi54bWxET02LwjAQvS/4H8II3ta0C1apRlFB2cNe&#10;rOJ5aMa02ExKk7X135uFBW/zeJ+z2gy2EQ/qfO1YQTpNQBCXTtdsFFzOh88FCB+QNTaOScGTPGzW&#10;o48V5tr1fKJHEYyIIexzVFCF0OZS+rIii37qWuLI3VxnMUTYGak77GO4beRXkmTSYs2xocKW9hWV&#10;9+LXKgjG7ejnUiB680yvu+O8P9zmSk3Gw3YJItAQ3uJ/97eO87MsncHfO/EGuX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d2BfBAAAA3gAAAA8AAAAAAAAAAAAAAAAAnwIA&#10;AGRycy9kb3ducmV2LnhtbFBLBQYAAAAABAAEAPcAAACNAwAAAAA=&#10;">
                    <v:imagedata r:id="rId603" o:title=""/>
                  </v:shape>
                  <v:shape id="Picture 4202" o:spid="_x0000_s1838" type="#_x0000_t75" style="position:absolute;left:10012;top:2344;width:7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PRmDBAAAA3gAAAA8AAABkcnMvZG93bnJldi54bWxET02LwjAQvQv7H8Is7E3T7qFKNYouuOzB&#10;i7V4HpoxLTaT0mRt/fdGELzN433OajPaVtyo941jBeksAUFcOd2wUVCe9tMFCB+QNbaOScGdPGzW&#10;H5MV5toNfKRbEYyIIexzVFCH0OVS+qomi37mOuLIXVxvMUTYG6l7HGK4beV3kmTSYsOxocaOfmqq&#10;rsW/VRCM29GhLBC9uafn3e982F/mSn19jtsliEBjeItf7j8d52dZmsHznXiDX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PRmDBAAAA3gAAAA8AAAAAAAAAAAAAAAAAnwIA&#10;AGRycy9kb3ducmV2LnhtbFBLBQYAAAAABAAEAPcAAACNAwAAAAA=&#10;">
                    <v:imagedata r:id="rId603" o:title=""/>
                  </v:shape>
                  <v:shape id="Picture 4203" o:spid="_x0000_s1839" type="#_x0000_t75" style="position:absolute;left:10013;top:2344;width:7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D4/vBAAAA3gAAAA8AAABkcnMvZG93bnJldi54bWxET02LwjAQvS/4H8II3ta0e2ilGkUFFw97&#10;sYrnoRnTYjMpTbT1328WFrzN433OajPaVjyp941jBek8AUFcOd2wUXA5Hz4XIHxA1tg6JgUv8rBZ&#10;Tz5WWGg38ImeZTAihrAvUEEdQldI6auaLPq564gjd3O9xRBhb6TucYjhtpVfSZJJiw3Hhho72tdU&#10;3cuHVRCM29HPpUT05pVed9/5cLjlSs2m43YJItAY3uJ/91HH+VmW5vD3TrxBrn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QD4/vBAAAA3gAAAA8AAAAAAAAAAAAAAAAAnwIA&#10;AGRycy9kb3ducmV2LnhtbFBLBQYAAAAABAAEAPcAAACNAwAAAAA=&#10;">
                    <v:imagedata r:id="rId603" o:title=""/>
                  </v:shape>
                  <v:shape id="Picture 4204" o:spid="_x0000_s1840" type="#_x0000_t75" style="position:absolute;left:10015;top:2344;width:7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9rUXGAAAA3gAAAA8AAABkcnMvZG93bnJldi54bWxEj0FrwkAQhe8F/8MyBW91V4tBUlcpikXx&#10;VNtij9PsNAnNzobsqvHfO4eCtxnem/e+mS9736gzdbEObGE8MqCIi+BqLi18fmyeZqBiQnbYBCYL&#10;V4qwXAwe5pi7cOF3Oh9SqSSEY44WqpTaXOtYVOQxjkJLLNpv6DwmWbtSuw4vEu4bPTEm0x5rloYK&#10;W1pVVPwdTt6Cmf58peZ4fMZ+V6z3hsJk9vZt7fCxf30BlahPd/P/9dYJfpaNhVfekRn04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T2tRcYAAADeAAAADwAAAAAAAAAAAAAA&#10;AACfAgAAZHJzL2Rvd25yZXYueG1sUEsFBgAAAAAEAAQA9wAAAJIDAAAAAA==&#10;">
                    <v:imagedata r:id="rId604" o:title=""/>
                  </v:shape>
                  <v:shape id="Picture 4205" o:spid="_x0000_s1841" type="#_x0000_t75" style="position:absolute;left:10017;top:2344;width:6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xCN7EAAAA3gAAAA8AAABkcnMvZG93bnJldi54bWxET01rwkAQvRf6H5Yp9FZ3YzFodCOlYrF4&#10;0ip6HLPTJDQ7G7JbTf+9Kwi9zeN9zmze20acqfO1Yw3JQIEgLpypudSw+1q+jEH4gGywcUwa/sjD&#10;PH98mGFm3IU3dN6GUsQQ9hlqqEJoMyl9UZFFP3AtceS+XWcxRNiV0nR4ieG2kUOlUmmx5thQYUvv&#10;FRU/21+rQY1O+9AcDq/YfxaLtSI3HH8ctX5+6t+mIAL14V98d69MnJ+myQRu78QbZH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ZxCN7EAAAA3gAAAA8AAAAAAAAAAAAAAAAA&#10;nwIAAGRycy9kb3ducmV2LnhtbFBLBQYAAAAABAAEAPcAAACQAwAAAAA=&#10;">
                    <v:imagedata r:id="rId604" o:title=""/>
                  </v:shape>
                  <v:shape id="Picture 4206" o:spid="_x0000_s1842" type="#_x0000_t75" style="position:absolute;left:10019;top:2344;width:6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clKfGAAAA3gAAAA8AAABkcnMvZG93bnJldi54bWxEj9FqwkAQRd8L/YdlCn2rm1oJNrpKUQqK&#10;Qqn1A4bsmASzs2F3G+PfOw+CbzPMnXvvmS8H16qeQmw8G3gfZaCIS28brgwc/77fpqBiQrbYeiYD&#10;V4qwXDw/zbGw/sK/1B9SpcSEY4EG6pS6QutY1uQwjnxHLLeTDw6TrKHSNuBFzF2rx1mWa4cNS0KN&#10;Ha1qKs+Hf2eg8p+c+v1xsl7vVj/hI5+et5tozOvL8DUDlWhID/H9e2Olfp6PBUBwZAa9u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xyUp8YAAADeAAAADwAAAAAAAAAAAAAA&#10;AACfAgAAZHJzL2Rvd25yZXYueG1sUEsFBgAAAAAEAAQA9wAAAJIDAAAAAA==&#10;">
                    <v:imagedata r:id="rId605" o:title=""/>
                  </v:shape>
                  <v:shape id="Picture 4207" o:spid="_x0000_s1843" type="#_x0000_t75" style="position:absolute;left:10021;top:2344;width:6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QMTzEAAAA3gAAAA8AAABkcnMvZG93bnJldi54bWxET91qwjAUvhd8h3CE3WmqG8VVo4yWQYeD&#10;MecDHJpjW2xOSpK13dsvA2F35+P7PfvjZDoxkPOtZQXrVQKCuLK65VrB5et1uQXhA7LGzjIp+CEP&#10;x8N8tsdM25E/aTiHWsQQ9hkqaELoMyl91ZBBv7I9ceSu1hkMEbpaaodjDDed3CRJKg22HBsa7Clv&#10;qLqdv42C2j5zGN4vT0Vxyj/cY7q9vZVeqYfF9LIDEWgK/+K7u9Rxfppu1vD3TrxBHn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RQMTzEAAAA3gAAAA8AAAAAAAAAAAAAAAAA&#10;nwIAAGRycy9kb3ducmV2LnhtbFBLBQYAAAAABAAEAPcAAACQAwAAAAA=&#10;">
                    <v:imagedata r:id="rId605" o:title=""/>
                  </v:shape>
                  <v:shape id="Picture 4208" o:spid="_x0000_s1844" type="#_x0000_t75" style="position:absolute;left:10022;top:2344;width:5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Cr0vDAAAA3gAAAA8AAABkcnMvZG93bnJldi54bWxET9uKwjAQfV/wH8IIvq2p3aVoNYooC8ou&#10;iJcPGJqxLTaTksRa/94sLOzbHM51FqveNKIj52vLCibjBARxYXXNpYLL+et9CsIHZI2NZVLwJA+r&#10;5eBtgbm2Dz5SdwqliCHsc1RQhdDmUvqiIoN+bFviyF2tMxgidKXUDh8x3DQyTZJMGqw5NlTY0qai&#10;4na6GwWlnXHofi6f2+335uA+sultv/NKjYb9eg4iUB/+xX/unY7zsyxN4fedeINcv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IKvS8MAAADeAAAADwAAAAAAAAAAAAAAAACf&#10;AgAAZHJzL2Rvd25yZXYueG1sUEsFBgAAAAAEAAQA9wAAAI8DAAAAAA==&#10;">
                    <v:imagedata r:id="rId605" o:title=""/>
                  </v:shape>
                  <v:shape id="Picture 4209" o:spid="_x0000_s1845" type="#_x0000_t75" style="position:absolute;left:10024;top:2344;width:5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OCtDCAAAA3gAAAA8AAABkcnMvZG93bnJldi54bWxET9uKwjAQfRf2H8II+6apF4pbjbIogouC&#10;6PoBQzO2xWZSkli7f78RBN/mcK6zWHWmFi05X1lWMBomIIhzqysuFFx+t4MZCB+QNdaWScEfeVgt&#10;P3oLzLR98InacyhEDGGfoYIyhCaT0uclGfRD2xBH7mqdwRChK6R2+IjhppbjJEmlwYpjQ4kNrUvK&#10;b+e7UVDYLw7t4TLdbPbro5uks9vPziv12e++5yACdeEtfrl3Os5P0/EEnu/EG+Ty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zgrQwgAAAN4AAAAPAAAAAAAAAAAAAAAAAJ8C&#10;AABkcnMvZG93bnJldi54bWxQSwUGAAAAAAQABAD3AAAAjgMAAAAA&#10;">
                    <v:imagedata r:id="rId605" o:title=""/>
                  </v:shape>
                  <v:shape id="Picture 4210" o:spid="_x0000_s1846" type="#_x0000_t75" style="position:absolute;left:10026;top:2344;width:5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mo2jDAAAA3gAAAA8AAABkcnMvZG93bnJldi54bWxET01rwkAQvRf6H5YRvNWNUkKJriLWUk9K&#10;1Yu3MTtmo9nZkN2a6K93CwVv83ifM5l1thJXanzpWMFwkIAgzp0uuVCw3329fYDwAVlj5ZgU3MjD&#10;bPr6MsFMu5Z/6LoNhYgh7DNUYEKoMyl9bsiiH7iaOHIn11gMETaF1A22MdxWcpQkqbRYcmwwWNPC&#10;UH7Z/loF903rzTm9LT/d0Xzj2iwP9pAo1e918zGIQF14iv/dKx3np+noHf7eiTfI6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OajaMMAAADeAAAADwAAAAAAAAAAAAAAAACf&#10;AgAAZHJzL2Rvd25yZXYueG1sUEsFBgAAAAAEAAQA9wAAAI8DAAAAAA==&#10;">
                    <v:imagedata r:id="rId606" o:title=""/>
                  </v:shape>
                  <v:shape id="Picture 4211" o:spid="_x0000_s1847" type="#_x0000_t75" style="position:absolute;left:10027;top:2344;width:4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P42bDAAAA3gAAAA8AAABkcnMvZG93bnJldi54bWxET02LwjAQvS/4H8II3jRVsavVKO6CoLCX&#10;VS/ehmZsi82kNqlWf71ZEPY2j/c5i1VrSnGj2hWWFQwHEQji1OqCMwXHw6Y/BeE8ssbSMil4kIPV&#10;svOxwETbO//Sbe8zEULYJagg975KpHRpTgbdwFbEgTvb2qAPsM6krvEewk0pR1EUS4MFh4YcK/rO&#10;Kb3sG6Pgs9TjtTx8Nbvm+TPj62yndXFSqtdt13MQnlr/L367tzrMj+PRBP7eCTfI5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jZsMAAADeAAAADwAAAAAAAAAAAAAAAACf&#10;AgAAZHJzL2Rvd25yZXYueG1sUEsFBgAAAAAEAAQA9wAAAI8DAAAAAA==&#10;">
                    <v:imagedata r:id="rId607" o:title=""/>
                  </v:shape>
                  <v:shape id="Picture 4212" o:spid="_x0000_s1848" type="#_x0000_t75" style="position:absolute;left:10029;top:2344;width:4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dfRHDAAAA3gAAAA8AAABkcnMvZG93bnJldi54bWxET02LwjAQvQv7H8Is7E3TVahajeIuCCt4&#10;0XrxNjRjW2wm3SbV6q83guBtHu9z5svOVOJCjSstK/geRCCIM6tLzhUc0nV/AsJ5ZI2VZVJwIwfL&#10;xUdvjom2V97RZe9zEULYJaig8L5OpHRZQQbdwNbEgTvZxqAPsMmlbvAawk0lh1EUS4Mlh4YCa/ot&#10;KDvvW6NgXOnRSqY/7aa9b6f8P91oXR6V+vrsVjMQnjr/Fr/cfzrMj+NhDM93wg1y8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919EcMAAADeAAAADwAAAAAAAAAAAAAAAACf&#10;AgAAZHJzL2Rvd25yZXYueG1sUEsFBgAAAAAEAAQA9wAAAI8DAAAAAA==&#10;">
                    <v:imagedata r:id="rId607" o:title=""/>
                  </v:shape>
                  <v:shape id="Picture 4213" o:spid="_x0000_s1849" type="#_x0000_t75" style="position:absolute;left:10031;top:2344;width:4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R2IrDAAAA3gAAAA8AAABkcnMvZG93bnJldi54bWxET02LwjAQvQv7H8Is7E1TXahajaKCsIIX&#10;7V72NjRjW2wmtUm16683guBtHu9z5svOVOJKjSstKxgOIhDEmdUl5wp+021/AsJ5ZI2VZVLwTw6W&#10;i4/eHBNtb3yg69HnIoSwS1BB4X2dSOmyggy6ga2JA3eyjUEfYJNL3eAthJtKjqIolgZLDg0F1rQp&#10;KDsfW6NgXOnvlUzX7a6976d8me60Lv+U+vrsVjMQnjr/Fr/cPzrMj+PRGJ7vhBvk4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JHYisMAAADeAAAADwAAAAAAAAAAAAAAAACf&#10;AgAAZHJzL2Rvd25yZXYueG1sUEsFBgAAAAAEAAQA9wAAAI8DAAAAAA==&#10;">
                    <v:imagedata r:id="rId607" o:title=""/>
                  </v:shape>
                  <v:shape id="Picture 4214" o:spid="_x0000_s1850" type="#_x0000_t75" style="position:absolute;left:10033;top:2344;width:3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OTPjGAAAA3gAAAA8AAABkcnMvZG93bnJldi54bWxEj0FrwkAQhe8F/8MyQm91o0Jao6vYglDB&#10;S7UXb0N2TILZ2ZjdaNpf7xwEbzO8N+99s1j1rlZXakPl2cB4lIAizr2tuDDwe9i8fYAKEdli7ZkM&#10;/FGA1XLwssDM+hv/0HUfCyUhHDI0UMbYZFqHvCSHYeQbYtFOvnUYZW0LbVu8Sbir9SRJUu2wYmko&#10;saGvkvLzvnMG3ms7XevDZ7ft/nczvsy21lZHY16H/XoOKlIfn+bH9bcV/DSdCK+8IzPo5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Q5M+MYAAADeAAAADwAAAAAAAAAAAAAA&#10;AACfAgAAZHJzL2Rvd25yZXYueG1sUEsFBgAAAAAEAAQA9wAAAJIDAAAAAA==&#10;">
                    <v:imagedata r:id="rId607" o:title=""/>
                  </v:shape>
                  <v:shape id="Picture 4215" o:spid="_x0000_s1851" type="#_x0000_t75" style="position:absolute;left:10034;top:2344;width:3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C6WPFAAAA3gAAAA8AAABkcnMvZG93bnJldi54bWxET01rwkAQvRf8D8sIvTUbLaQmuootFBro&#10;pcaLtyE7JsHsbMxuTNpf3y0UvM3jfc5mN5lW3Kh3jWUFiygGQVxa3XCl4Fi8P61AOI+ssbVMCr7J&#10;wW47e9hgpu3IX3Q7+EqEEHYZKqi97zIpXVmTQRfZjjhwZ9sb9AH2ldQ9jiHctHIZx4k02HBoqLGj&#10;t5rKy2EwCl5a/byXxeuQDz+fKV/TXOvmpNTjfNqvQXia/F387/7QYX6SLFP4eyfcIL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2QuljxQAAAN4AAAAPAAAAAAAAAAAAAAAA&#10;AJ8CAABkcnMvZG93bnJldi54bWxQSwUGAAAAAAQABAD3AAAAkQMAAAAA&#10;">
                    <v:imagedata r:id="rId607" o:title=""/>
                  </v:shape>
                  <v:shape id="Picture 4216" o:spid="_x0000_s1852" type="#_x0000_t75" style="position:absolute;left:10036;top:2344;width:2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caNTHAAAA3gAAAA8AAABkcnMvZG93bnJldi54bWxEj91qwkAQhe+FvsMyhd7ppj8Em7pKqBQV&#10;oaD2AYbsmESzsyG7xvj2nQvBuxnmzDnnmy0G16ieulB7NvA6SUARF97WXBr4O/yMp6BCRLbYeCYD&#10;NwqwmD+NZphZf+Ud9ftYKjHhkKGBKsY20zoUFTkME98Sy+3oO4dR1q7UtsOrmLtGvyVJqh3WLAkV&#10;tvRdUXHeX5yBVf95OyUfp/aQTzdLvc1/d0t7Mebleci/QEUa4kN8/15bqZ+m7wIgODKDnv8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ycaNTHAAAA3gAAAA8AAAAAAAAAAAAA&#10;AAAAnwIAAGRycy9kb3ducmV2LnhtbFBLBQYAAAAABAAEAPcAAACTAwAAAAA=&#10;">
                    <v:imagedata r:id="rId608" o:title=""/>
                  </v:shape>
                  <v:shape id="Picture 4217" o:spid="_x0000_s1853" type="#_x0000_t75" style="position:absolute;left:10038;top:2344;width:2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zu03GAAAA3gAAAA8AAABkcnMvZG93bnJldi54bWxET0trwkAQvhf8D8sIvTUbLQaJ2UgVrCLF&#10;1sfB45CdJsHsbMhuNfbXdwuF3ubje042700jrtS52rKCURSDIC6srrlUcDqunqYgnEfW2FgmBXdy&#10;MM8HDxmm2t54T9eDL0UIYZeigsr7NpXSFRUZdJFtiQP3aTuDPsCulLrDWwg3jRzHcSIN1hwaKmxp&#10;WVFxOXwZBcfLZLOjt/VCfujtO79+Fzt7nir1OOxfZiA89f5f/Ofe6DA/SZ5H8PtOuEHm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O7TcYAAADeAAAADwAAAAAAAAAAAAAA&#10;AACfAgAAZHJzL2Rvd25yZXYueG1sUEsFBgAAAAAEAAQA9wAAAJIDAAAAAA==&#10;">
                    <v:imagedata r:id="rId955" o:title=""/>
                  </v:shape>
                  <v:shape id="Picture 4218" o:spid="_x0000_s1854" type="#_x0000_t75" style="position:absolute;left:10040;top:2344;width:2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hJTrGAAAA3gAAAA8AAABkcnMvZG93bnJldi54bWxET0trwkAQvhf8D8sIvTUbFYOk2UgVfFDE&#10;ttpDj0N2mgSzsyG71bS/visI3ubje042700jztS52rKCURSDIC6srrlU8HlcPc1AOI+ssbFMCn7J&#10;wTwfPGSYanvhDzoffClCCLsUFVTet6mUrqjIoItsSxy4b9sZ9AF2pdQdXkK4aeQ4jhNpsObQUGFL&#10;y4qK0+HHKDiepts97TYL+a5f33j9V+zt10ypx2H/8gzCU+/v4pt7q8P8JJmM4fpOuEHm/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uElOsYAAADeAAAADwAAAAAAAAAAAAAA&#10;AACfAgAAZHJzL2Rvd25yZXYueG1sUEsFBgAAAAAEAAQA9wAAAJIDAAAAAA==&#10;">
                    <v:imagedata r:id="rId955" o:title=""/>
                  </v:shape>
                  <v:shape id="Picture 4219" o:spid="_x0000_s1855" type="#_x0000_t75" style="position:absolute;left:10042;top:2344;width:1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tgKHEAAAA3gAAAA8AAABkcnMvZG93bnJldi54bWxET0trwkAQvhf6H5YRvNWNlQaJrmILWhHx&#10;ffA4ZMckmJ0N2VVjf31XELzNx/ec4bgxpbhS7QrLCrqdCARxanXBmYLDfvrRB+E8ssbSMim4k4Px&#10;6P1tiIm2N97SdeczEULYJagg975KpHRpTgZdx1bEgTvZ2qAPsM6krvEWwk0pP6MolgYLDg05VvST&#10;U3reXYyC/flrvqLl77fc6MWaZ3/pyh77SrVbzWQAwlPjX+Kne67D/Dju9eDxTrhBj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mtgKHEAAAA3gAAAA8AAAAAAAAAAAAAAAAA&#10;nwIAAGRycy9kb3ducmV2LnhtbFBLBQYAAAAABAAEAPcAAACQAwAAAAA=&#10;">
                    <v:imagedata r:id="rId955" o:title=""/>
                  </v:shape>
                  <v:shape id="Picture 4220" o:spid="_x0000_s1856" type="#_x0000_t75" style="position:absolute;left:10043;top:2344;width:1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EGNXGAAAA3gAAAA8AAABkcnMvZG93bnJldi54bWxET01rwkAQvQv+h2WE3nSjtUGiq7RCqxSx&#10;rfbgcciOSUh2NmS3Me2v7wqCt3m8z1msOlOJlhpXWFYwHkUgiFOrC84UfB9fhzMQziNrrCyTgl9y&#10;sFr2ewtMtL3wF7UHn4kQwi5BBbn3dSKlS3My6Ea2Jg7c2TYGfYBNJnWDlxBuKjmJolgaLDg05FjT&#10;Oqe0PPwYBcfyabun3eZFfur3D377S/f2NFPqYdA9z0F46vxdfHNvdZgfx49TuL4TbpDL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kQY1cYAAADeAAAADwAAAAAAAAAAAAAA&#10;AACfAgAAZHJzL2Rvd25yZXYueG1sUEsFBgAAAAAEAAQA9wAAAJIDAAAAAA==&#10;">
                    <v:imagedata r:id="rId955" o:title=""/>
                  </v:shape>
                  <v:shape id="Picture 4221" o:spid="_x0000_s1857" type="#_x0000_t75" style="position:absolute;left:10045;top:2344;width:1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n0RLEAAAA3gAAAA8AAABkcnMvZG93bnJldi54bWxET01rwkAQvRf6H5YpeCm60WKU6ColInjw&#10;olW8jtkxic3Ohuxq4r/vCkJv83ifM192phJ3alxpWcFwEIEgzqwuOVdw+Fn3pyCcR9ZYWSYFD3Kw&#10;XLy/zTHRtuUd3fc+FyGEXYIKCu/rREqXFWTQDWxNHLiLbQz6AJtc6gbbEG4qOYqiWBosOTQUWFNa&#10;UPa7vxkFo1Q+bscujbfnU7uefOprm21XSvU+uu8ZCE+d/xe/3Bsd5sfx1xie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4n0RLEAAAA3gAAAA8AAAAAAAAAAAAAAAAA&#10;nwIAAGRycy9kb3ducmV2LnhtbFBLBQYAAAAABAAEAPcAAACQAwAAAAA=&#10;">
                    <v:imagedata r:id="rId609" o:title=""/>
                  </v:shape>
                </v:group>
                <v:group id="Group 4222" o:spid="_x0000_s1858" style="position:absolute;left:10047;top:2344;width:7;height:30" coordorigin="10047,2344" coordsize="7,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ua18QAAADeAAAADwAAAGRycy9kb3ducmV2LnhtbERPTYvCMBC9L/gfwgje&#10;1rTKFqlGEVHxIAurgngbmrEtNpPSxLb+e7OwsLd5vM9ZrHpTiZYaV1pWEI8jEMSZ1SXnCi7n3ecM&#10;hPPIGivLpOBFDlbLwccCU207/qH25HMRQtilqKDwvk6ldFlBBt3Y1sSBu9vGoA+wyaVusAvhppKT&#10;KEqkwZJDQ4E1bQrKHqenUbDvsFtP4217fNw3r9v56/t6jEmp0bBfz0F46v2/+M990GF+kkw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ua18QAAADeAAAA&#10;DwAAAAAAAAAAAAAAAACqAgAAZHJzL2Rvd25yZXYueG1sUEsFBgAAAAAEAAQA+gAAAJsDAAAAAA==&#10;">
                  <v:shape id="Freeform 4223" o:spid="_x0000_s1859" style="position:absolute;left:10047;top:2344;width:7;height:30;visibility:visible;mso-wrap-style:square;v-text-anchor:top" coordsize="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GtEMUA&#10;AADeAAAADwAAAGRycy9kb3ducmV2LnhtbERPTWvCQBC9F/wPyxS8lLqpQrTRVaxF0ZuaHnocsmM2&#10;NTsbsluN/75bELzN433ObNHZWlyo9ZVjBW+DBARx4XTFpYKvfP06AeEDssbaMSm4kYfFvPc0w0y7&#10;Kx/ocgyliCHsM1RgQmgyKX1hyKIfuIY4cifXWgwRtqXULV5juK3lMElSabHi2GCwoZWh4nz8tQrq&#10;w/v3JpiXyRk3u9vHfv+z+sxzpfrP3XIKIlAXHuK7e6vj/DQdjeH/nXiD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sa0QxQAAAN4AAAAPAAAAAAAAAAAAAAAAAJgCAABkcnMv&#10;ZG93bnJldi54bWxQSwUGAAAAAAQABAD1AAAAigMAAAAA&#10;" path="m2,l,,,30r2,l2,e" filled="f" stroked="f">
                    <v:path arrowok="t" o:connecttype="custom" o:connectlocs="2,2344;0,2344;0,2374;2,2374;2,2344" o:connectangles="0,0,0,0,0"/>
                  </v:shape>
                  <v:shape id="Freeform 4224" o:spid="_x0000_s1860" style="position:absolute;left:10047;top:2344;width:7;height:30;visibility:visible;mso-wrap-style:square;v-text-anchor:top" coordsize="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45YsgA&#10;AADeAAAADwAAAGRycy9kb3ducmV2LnhtbESPQW/CMAyF75P4D5En7TJBuk2qoBAQYxrabkB32NFq&#10;TNPROFWTQfn382ESN1vv+b3Pi9XgW3WmPjaBDTxNMlDEVbAN1wa+yvfxFFRMyBbbwGTgShFWy9Hd&#10;AgsbLryn8yHVSkI4FmjApdQVWsfKkcc4CR2xaMfQe0yy9rW2PV4k3Lf6Octy7bFhaXDY0cZRdTr8&#10;egPtfva9Te5xesLt5/V1t/vZvJWlMQ/3w3oOKtGQbub/6w8r+Hn+Irzyjsygl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9LjliyAAAAN4AAAAPAAAAAAAAAAAAAAAAAJgCAABk&#10;cnMvZG93bnJldi54bWxQSwUGAAAAAAQABAD1AAAAjQMAAAAA&#10;" path="m7,l6,r,30l7,30,7,e" filled="f" stroked="f">
                    <v:path arrowok="t" o:connecttype="custom" o:connectlocs="7,2344;6,2344;6,2374;7,2374;7,2344" o:connectangles="0,0,0,0,0"/>
                  </v:shape>
                </v:group>
                <v:group id="Group 4225" o:spid="_x0000_s1861" style="position:absolute;left:10049;top:2344;width:4;height:30" coordorigin="10049,2344" coordsize="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OpcQAAADeAAAADwAAAGRycy9kb3ducmV2LnhtbERPTWvCQBC9F/wPywje&#10;dBOloUZXEdHSgwhVQbwN2TEJZmdDdk3iv+8WCr3N433Oct2bSrTUuNKygngSgSDOrC45V3A578cf&#10;IJxH1lhZJgUvcrBeDd6WmGrb8Te1J5+LEMIuRQWF93UqpcsKMugmtiYO3N02Bn2ATS51g10IN5Wc&#10;RlEiDZYcGgqsaVtQ9jg9jYLPDrvNLN61h8d9+7qd34/XQ0xKjYb9ZgHCU+//xX/uLx3mJ8lsD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OpcQAAADeAAAA&#10;DwAAAAAAAAAAAAAAAACqAgAAZHJzL2Rvd25yZXYueG1sUEsFBgAAAAAEAAQA+gAAAJsDAAAAAA==&#10;">
                  <v:shape id="Freeform 4226" o:spid="_x0000_s1862" style="position:absolute;left:10049;top:2344;width:4;height:30;visibility:visible;mso-wrap-style:square;v-text-anchor:top" coordsize="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Wht8UA&#10;AADeAAAADwAAAGRycy9kb3ducmV2LnhtbESPQU/DMAyF70j8h8hI3FjKhMooy6ZpUiU4DbapZ5OY&#10;tqJxqiSs5d/jAxI3W35+733r7ewHdaGY+sAG7hcFKGIbXM+tgfOpvluBShnZ4RCYDPxQgu3m+mqN&#10;lQsTv9PlmFslJpwqNNDlPFZaJ9uRx7QII7HcPkP0mGWNrXYRJzH3g14WRak99iwJHY6078h+Hb+9&#10;gf5gd0+2OTSvOj7Gj1DXb1NTG3N7M++eQWWa87/47/vFSf2yfBAAwZEZ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xaG3xQAAAN4AAAAPAAAAAAAAAAAAAAAAAJgCAABkcnMv&#10;ZG93bnJldi54bWxQSwUGAAAAAAQABAD1AAAAigMAAAAA&#10;" path="m2,l,,,30r2,l2,e" filled="f" stroked="f">
                    <v:path arrowok="t" o:connecttype="custom" o:connectlocs="2,2344;0,2344;0,2374;2,2374;2,2344" o:connectangles="0,0,0,0,0"/>
                  </v:shape>
                  <v:shape id="Freeform 4227" o:spid="_x0000_s1863" style="position:absolute;left:10049;top:2344;width:4;height:30;visibility:visible;mso-wrap-style:square;v-text-anchor:top" coordsize="4,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kELMMA&#10;AADeAAAADwAAAGRycy9kb3ducmV2LnhtbERP32vCMBB+H/g/hBP2NlPH6LQaRYTC9uSm0uczOdti&#10;cylJZrv/fhkM9nYf389bb0fbiTv50DpWMJ9lIIi1My3XCs6n8mkBIkRkg51jUvBNAbabycMaC+MG&#10;/qT7MdYihXAoUEETY19IGXRDFsPM9cSJuzpvMSboa2k8DincdvI5y3JpseXU0GBP+4b07fhlFbQH&#10;vVvq6lC9S//qL64sP4aqVOpxOu5WICKN8V/8534zaX6ev8zh9510g9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4kELMMAAADeAAAADwAAAAAAAAAAAAAAAACYAgAAZHJzL2Rv&#10;d25yZXYueG1sUEsFBgAAAAAEAAQA9QAAAIgDAAAAAA==&#10;" path="m4,l2,r,30l4,30,4,e" filled="f" stroked="f">
                    <v:path arrowok="t" o:connecttype="custom" o:connectlocs="4,2344;2,2344;2,2374;4,2374;4,2344" o:connectangles="0,0,0,0,0"/>
                  </v:shape>
                </v:group>
                <v:group id="Group 4228" o:spid="_x0000_s1864" style="position:absolute;left:9952;top:2374;width:199;height:2" coordorigin="9952,2374"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bvqcQAAADeAAAADwAAAGRycy9kb3ducmV2LnhtbERPTWvCQBC9F/wPywi9&#10;1U1sDRJdRUTFgwhVQbwN2TEJZmdDdk3iv+8WCr3N433OfNmbSrTUuNKygngUgSDOrC45V3A5bz+m&#10;IJxH1lhZJgUvcrBcDN7mmGrb8Te1J5+LEMIuRQWF93UqpcsKMuhGtiYO3N02Bn2ATS51g10IN5Uc&#10;R1EiDZYcGgqsaV1Q9jg9jYJdh93qM960h8d9/bqdJ8frISal3of9agbCU+//xX/uvQ7zk+RrDL/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bvqcQAAADeAAAA&#10;DwAAAAAAAAAAAAAAAACqAgAAZHJzL2Rvd25yZXYueG1sUEsFBgAAAAAEAAQA+gAAAJsDAAAAAA==&#10;">
                  <v:shape id="Freeform 4229" o:spid="_x0000_s1865" style="position:absolute;left:9952;top:2374;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USNMMA&#10;AADeAAAADwAAAGRycy9kb3ducmV2LnhtbERPS2vCQBC+F/oflin0UuqmKqGNWUUKQq9GKR6H7OSB&#10;2dmQ2cT477uFQm/z8T0n382uUxMN0no28LZIQBGX3rZcGzifDq/voCQgW+w8k4E7Cey2jw85Ztbf&#10;+EhTEWoVQ1gyNNCE0GdaS9mQQ1n4njhylR8chgiHWtsBbzHcdXqZJKl22HJsaLCnz4bKazE6A/3H&#10;+HIZZT/fpZ4O0l6+x6JaGvP8NO83oALN4V/85/6ycX6arlfw+068Q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USNMMAAADeAAAADwAAAAAAAAAAAAAAAACYAgAAZHJzL2Rv&#10;d25yZXYueG1sUEsFBgAAAAAEAAQA9QAAAIgDAAAAAA==&#10;" path="m199,l,e" filled="f" strokeweight=".01622mm">
                    <v:path arrowok="t" o:connecttype="custom" o:connectlocs="199,0;0,0" o:connectangles="0,0"/>
                  </v:shape>
                  <v:shape id="Picture 4230" o:spid="_x0000_s1866" type="#_x0000_t75" style="position:absolute;left:9957;top:2349;width:43;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FRy3HAAAA3gAAAA8AAABkcnMvZG93bnJldi54bWxET0trwkAQvhf8D8sIvdWNRVOJriKFtlYP&#10;9YXQ25CdJsHsbJrdaPTXdwuCt/n4njOZtaYUJ6pdYVlBvxeBIE6tLjhTsN+9PY1AOI+ssbRMCi7k&#10;YDbtPEww0fbMGzptfSZCCLsEFeTeV4mULs3JoOvZijhwP7Y26AOsM6lrPIdwU8rnKIqlwYJDQ44V&#10;veaUHreNUbCbX4fvX7+Xw3r1EbvrZvnZNC/fSj122/kYhKfW38U390KH+XE8GMD/O+EGOf0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LFRy3HAAAA3gAAAA8AAAAAAAAAAAAA&#10;AAAAnwIAAGRycy9kb3ducmV2LnhtbFBLBQYAAAAABAAEAPcAAACTAwAAAAA=&#10;">
                    <v:imagedata r:id="rId611" o:title=""/>
                  </v:shape>
                </v:group>
                <v:group id="Group 4231" o:spid="_x0000_s1867" style="position:absolute;left:9957;top:2369;width:43;height:2" coordorigin="9957,2369"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933cQAAADeAAAADwAAAGRycy9kb3ducmV2LnhtbERPTWvCQBC9F/wPywi9&#10;1U20BomuIlJLDyJUBfE2ZMckmJ0N2W0S/70rCL3N433OYtWbSrTUuNKygngUgSDOrC45V3A6bj9m&#10;IJxH1lhZJgV3crBaDt4WmGrb8S+1B5+LEMIuRQWF93UqpcsKMuhGtiYO3NU2Bn2ATS51g10IN5Uc&#10;R1EiDZYcGgqsaVNQdjv8GQXfHXbrSfzV7m7Xzf1ynO7Pu5iUeh/26zkIT73/F7/cPzrMT5LPK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g933cQAAADeAAAA&#10;DwAAAAAAAAAAAAAAAACqAgAAZHJzL2Rvd25yZXYueG1sUEsFBgAAAAAEAAQA+gAAAJsDAAAAAA==&#10;">
                  <v:shape id="Freeform 4232" o:spid="_x0000_s1868" style="position:absolute;left:9957;top:2369;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9lMYA&#10;AADeAAAADwAAAGRycy9kb3ducmV2LnhtbERPS2vCQBC+F/wPywi9iG7ahiAxq4gilPTS+jh4G7KT&#10;B2Zn0+zWpP++Wyj0Nh/fc7LNaFpxp941lhU8LSIQxIXVDVcKzqfDfAnCeWSNrWVS8E0ONuvJQ4ap&#10;tgN/0P3oKxFC2KWooPa+S6V0RU0G3cJ2xIErbW/QB9hXUvc4hHDTyucoSqTBhkNDjR3taipuxy+j&#10;YDZecje8fb7n8fXFzcr45PPzXqnH6bhdgfA0+n/xn/tVh/lJEifw+064Qa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K/9lMYAAADeAAAADwAAAAAAAAAAAAAAAACYAgAAZHJz&#10;L2Rvd25yZXYueG1sUEsFBgAAAAAEAAQA9QAAAIsDAAAAAA==&#10;" path="m43,l,e" filled="f" strokeweight=".01622mm">
                    <v:path arrowok="t" o:connecttype="custom" o:connectlocs="43,0;0,0" o:connectangles="0,0"/>
                  </v:shape>
                </v:group>
                <v:group id="Group 4233" o:spid="_x0000_s1869" style="position:absolute;left:10000;top:2349;width:2;height:19" coordorigin="10000,2349"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FMMcUAAADeAAAADwAAAGRycy9kb3ducmV2LnhtbERPTWvCQBC9C/0PyxS8&#10;1U20phJdRcQWD1KoFsTbkB2TYHY2ZLdJ/PeuUPA2j/c5i1VvKtFS40rLCuJRBII4s7rkXMHv8fNt&#10;BsJ5ZI2VZVJwIwer5ctggam2Hf9Qe/C5CCHsUlRQeF+nUrqsIINuZGviwF1sY9AH2ORSN9iFcFPJ&#10;cRQl0mDJoaHAmjYFZdfDn1Hw1WG3nsTbdn+9bG7n4/T7tI9JqeFrv56D8NT7p/jfvdNhfpK8f8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2RTDHFAAAA3gAA&#10;AA8AAAAAAAAAAAAAAAAAqgIAAGRycy9kb3ducmV2LnhtbFBLBQYAAAAABAAEAPoAAACcAwAAAAA=&#10;">
                  <v:shape id="Freeform 4234" o:spid="_x0000_s1870" style="position:absolute;left:10000;top:2349;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s7sUA&#10;AADeAAAADwAAAGRycy9kb3ducmV2LnhtbESPQUsDMRCF70L/Q5iCN5tV6qpr0yKFgrdiq3gdN+Nm&#10;6WayJGk3/nvnIHib4b1575vVpvhBXSimPrCB20UFirgNtufOwPtxd/MIKmVki0NgMvBDCTbr2dUK&#10;GxsmfqPLIXdKQjg1aMDlPDZap9aRx7QII7Fo3yF6zLLGTtuIk4T7Qd9VVa099iwNDkfaOmpPh7M3&#10;sJ/yzt2foyvl6eOrpM+HfTpFY67n5eUZVKaS/81/169W8Ot6Kbzyjs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zuxQAAAN4AAAAPAAAAAAAAAAAAAAAAAJgCAABkcnMv&#10;ZG93bnJldi54bWxQSwUGAAAAAAQABAD1AAAAigMAAAAA&#10;" path="m,l,20e" filled="f" strokeweight=".01608mm">
                    <v:path arrowok="t" o:connecttype="custom" o:connectlocs="0,2349;0,2369" o:connectangles="0,0"/>
                  </v:shape>
                </v:group>
                <v:group id="Group 4235" o:spid="_x0000_s1871" style="position:absolute;left:9957;top:2349;width:43;height:2" coordorigin="9957,2349"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0J92MUAAADeAAAADwAAAGRycy9kb3ducmV2LnhtbERPTWvCQBC9C/0PyxS8&#10;1U20hhpdRcQWD1KoFsTbkB2TYHY2ZLdJ/PeuUPA2j/c5i1VvKtFS40rLCuJRBII4s7rkXMHv8fPt&#10;A4TzyBory6TgRg5Wy5fBAlNtO/6h9uBzEULYpaig8L5OpXRZQQbdyNbEgbvYxqAPsMmlbrAL4aaS&#10;4yhKpMGSQ0OBNW0Kyq6HP6Pgq8NuPYm37f562dzOx+n3aR+TUsPXfj0H4an3T/G/e6fD/CR5n8H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CfdjFAAAA3gAA&#10;AA8AAAAAAAAAAAAAAAAAqgIAAGRycy9kb3ducmV2LnhtbFBLBQYAAAAABAAEAPoAAACcAwAAAAA=&#10;">
                  <v:shape id="Freeform 4236" o:spid="_x0000_s1872" style="position:absolute;left:9957;top:2349;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NWpskA&#10;AADeAAAADwAAAGRycy9kb3ducmV2LnhtbESPT2vCQBDF70K/wzJCL1I3bW2Q6CqlpVDSS+ufg7ch&#10;OybB7Gya3Zr47Z1DwdsM8+a991uuB9eoM3Wh9mzgcZqAIi68rbk0sNt+PMxBhYhssfFMBi4UYL26&#10;Gy0xs77nHzpvYqnEhEOGBqoY20zrUFTkMEx9Syy3o+8cRlm7UtsOezF3jX5KklQ7rFkSKmzpraLi&#10;tPlzBibDPg/91+93Pjs8h8lxto357t2Y+/HwugAVaYg38f/3p5X6afoiAIIjM+jVF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dNWpskAAADeAAAADwAAAAAAAAAAAAAAAACYAgAA&#10;ZHJzL2Rvd25yZXYueG1sUEsFBgAAAAAEAAQA9QAAAI4DAAAAAA==&#10;" path="m,l43,e" filled="f" strokeweight=".01622mm">
                    <v:path arrowok="t" o:connecttype="custom" o:connectlocs="0,0;43,0" o:connectangles="0,0"/>
                  </v:shape>
                </v:group>
                <v:group id="Group 4237" o:spid="_x0000_s1873" style="position:absolute;left:9957;top:2349;width:2;height:19" coordorigin="9957,2349"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O3nA8QAAADeAAAADwAAAGRycy9kb3ducmV2LnhtbERPTYvCMBC9L/gfwgh7&#10;W9MqFqlGEXFlDyKsCuJtaMa22ExKk23rvzeCsLd5vM9ZrHpTiZYaV1pWEI8iEMSZ1SXnCs6n768Z&#10;COeRNVaWScGDHKyWg48Fptp2/Evt0ecihLBLUUHhfZ1K6bKCDLqRrYkDd7ONQR9gk0vdYBfCTSXH&#10;UZRIgyWHhgJr2hSU3Y9/RsGuw249ibft/n7bPK6n6eGyj0mpz2G/noPw1Pt/8dv9o8P8JJnG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O3nA8QAAADeAAAA&#10;DwAAAAAAAAAAAAAAAACqAgAAZHJzL2Rvd25yZXYueG1sUEsFBgAAAAAEAAQA+gAAAJsDAAAAAA==&#10;">
                  <v:shape id="Freeform 4238" o:spid="_x0000_s1874" style="position:absolute;left:9957;top:2349;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pN2cIA&#10;AADeAAAADwAAAGRycy9kb3ducmV2LnhtbERPTWsCMRC9C/0PYQq9abaCa7saRQShN6laeh03083i&#10;ZrIk0Y3/3hQKvc3jfc5ynWwnbuRD61jB66QAQVw73XKj4HTcjd9AhIissXNMCu4UYL16Gi2x0m7g&#10;T7odYiNyCIcKFZgY+0rKUBuyGCauJ87cj/MWY4a+kdrjkMNtJ6dFUUqLLecGgz1tDdWXw9Uq2A9x&#10;Z2ZXb1J6/zqn8D3fh4tX6uU5bRYgIqX4L/5zf+g8vyxnU/h9J98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k3ZwgAAAN4AAAAPAAAAAAAAAAAAAAAAAJgCAABkcnMvZG93&#10;bnJldi54bWxQSwUGAAAAAAQABAD1AAAAhwMAAAAA&#10;" path="m,20l,e" filled="f" strokeweight=".01608mm">
                    <v:path arrowok="t" o:connecttype="custom" o:connectlocs="0,2369;0,2349" o:connectangles="0,0"/>
                  </v:shape>
                  <v:shape id="Picture 4239" o:spid="_x0000_s1875" type="#_x0000_t75" style="position:absolute;left:9960;top:2352;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kIlzFAAAA3gAAAA8AAABkcnMvZG93bnJldi54bWxEj0+LwjAQxe/CfocwC9407S4WtxpFFhY9&#10;+nfxODRjU2wmpYlav70RBG8zvPd782Y672wtrtT6yrGCdJiAIC6crrhUsN/9DcYgfEDWWDsmBXfy&#10;MJ999KaYa3fjDV23oRQxhH2OCkwITS6lLwxZ9EPXEEft5FqLIa5tKXWLtxhua/mVJJm0WHG8YLCh&#10;X0PFeXuxscbBL7rl8ZT+J+YHl4fjenVJ10r1P7vFBESgLrzNL3qlI5dlo294vhNnkLM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pCJcxQAAAN4AAAAPAAAAAAAAAAAAAAAA&#10;AJ8CAABkcnMvZG93bnJldi54bWxQSwUGAAAAAAQABAD3AAAAkQMAAAAA&#10;">
                    <v:imagedata r:id="rId613" o:title=""/>
                  </v:shape>
                  <v:shape id="Picture 4240" o:spid="_x0000_s1876" type="#_x0000_t75" style="position:absolute;left:9986;top:2352;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e1h/EAAAA3gAAAA8AAABkcnMvZG93bnJldi54bWxET01rwkAQvRf8D8sIvdWNsQ01dRVRih5E&#10;MBW8DtlpEszOhuyaxH/fFYTe5vE+Z7EaTC06al1lWcF0EoEgzq2uuFBw/vl++wThPLLG2jIpuJOD&#10;1XL0ssBU255P1GW+ECGEXYoKSu+bVEqXl2TQTWxDHLhf2xr0AbaF1C32IdzUMo6iRBqsODSU2NCm&#10;pPya3YyC27GjQ3xvZrv1PN5t55es99dKqdfxsP4C4Wnw/+Kne6/D/CT5eIfHO+EGuf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Me1h/EAAAA3gAAAA8AAAAAAAAAAAAAAAAA&#10;nwIAAGRycy9kb3ducmV2LnhtbFBLBQYAAAAABAAEAPcAAACQAwAAAAA=&#10;">
                    <v:imagedata r:id="rId483" o:title=""/>
                  </v:shape>
                </v:group>
                <v:group id="Group 4241" o:spid="_x0000_s1877" style="position:absolute;left:9960;top:2360;width:11;height:6" coordorigin="9960,2360"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fW4QDFAAAA3gAA&#10;AA8AAAAAAAAAAAAAAAAAqgIAAGRycy9kb3ducmV2LnhtbFBLBQYAAAAABAAEAPoAAACcAwAAAAA=&#10;">
                  <v:shape id="Freeform 4242" o:spid="_x0000_s1878" style="position:absolute;left:9960;top:2360;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2t/8QA&#10;AADeAAAADwAAAGRycy9kb3ducmV2LnhtbERP3WrCMBS+H/gO4QjezUTHinRG8WfCLgbTugc4NGdt&#10;WHNSmlSrT78MBrs7H9/vWa4H14gLdcF61jCbKhDEpTeWKw2f58PjAkSIyAYbz6ThRgHWq9HDEnPj&#10;r3yiSxErkUI45KihjrHNpQxlTQ7D1LfEifvyncOYYFdJ0+E1hbtGzpXKpEPLqaHGlnY1ld9F7zQs&#10;5u/2qPpt//H0auW9LGir9qT1ZDxsXkBEGuK/+M/9ZtL8LHvO4PeddIN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drf/EAAAA3gAAAA8AAAAAAAAAAAAAAAAAmAIAAGRycy9k&#10;b3ducmV2LnhtbFBLBQYAAAAABAAEAPUAAACJAwAAAAA=&#10;" path="m,6r11,l11,,,,,6e" filled="f" stroked="f">
                    <v:path arrowok="t" o:connecttype="custom" o:connectlocs="0,2366;11,2366;11,2360;0,2360;0,2366" o:connectangles="0,0,0,0,0"/>
                  </v:shape>
                </v:group>
                <v:group id="Group 4243" o:spid="_x0000_s1879" style="position:absolute;left:9973;top:2360;width:10;height:6" coordorigin="9973,2360" coordsize="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Eja7MQAAADeAAAADwAAAGRycy9kb3ducmV2LnhtbERPTWvCQBC9F/wPywi9&#10;1U0UU4muIqKlBylUBfE2ZMckmJ0N2TWJ/74rCL3N433OYtWbSrTUuNKygngUgSDOrC45V3A67j5m&#10;IJxH1lhZJgUPcrBaDt4WmGrb8S+1B5+LEMIuRQWF93UqpcsKMuhGtiYO3NU2Bn2ATS51g10IN5Uc&#10;R1EiDZYcGgqsaVNQdjvcjYKvDrv1JN62+9t187gcpz/nfUxKvQ/79RyEp97/i1/ubx3mJ8n0E5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Eja7MQAAADeAAAA&#10;DwAAAAAAAAAAAAAAAACqAgAAZHJzL2Rvd25yZXYueG1sUEsFBgAAAAAEAAQA+gAAAJsDAAAAAA==&#10;">
                  <v:shape id="Freeform 4244" o:spid="_x0000_s1880" style="position:absolute;left:9973;top:2360;width:10;height:6;visibility:visible;mso-wrap-style:square;v-text-anchor:top" coordsize="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1v9McA&#10;AADeAAAADwAAAGRycy9kb3ducmV2LnhtbESPQU/DMAyF70j8h8hI3FgK0spWlk0TAglxgg4Ou1mN&#10;aSMap0tCV/br8QFpN1vv+b3Pq83kezVSTC6wgdtZAYq4CdZxa+Bj93yzAJUyssU+MBn4pQSb9eXF&#10;CisbjvxOY51bJSGcKjTQ5TxUWqemI49pFgZi0b5C9Jhlja22EY8S7nt9VxSl9uhYGjoc6LGj5rv+&#10;8QbGN3r6XLr6PpbT6eT28TAv3Ksx11fT9gFUpimfzf/XL1bwy3IuvPKOzK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tb/THAAAA3gAAAA8AAAAAAAAAAAAAAAAAmAIAAGRy&#10;cy9kb3ducmV2LnhtbFBLBQYAAAAABAAEAPUAAACMAwAAAAA=&#10;" path="m,6r10,l10,,,,,6e" filled="f" stroked="f">
                    <v:path arrowok="t" o:connecttype="custom" o:connectlocs="0,2366;10,2366;10,2360;0,2360;0,2366" o:connectangles="0,0,0,0,0"/>
                  </v:shape>
                  <v:shape id="Picture 4245" o:spid="_x0000_s1881" type="#_x0000_t75" style="position:absolute;left:9973;top:2352;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MFbbEAAAA3gAAAA8AAABkcnMvZG93bnJldi54bWxEj0GLwjAQhe+C/yGM4E3TLljWahQRFj26&#10;rorHoRmbYjMpTdT6782C4G2G9743b+bLztbiTq2vHCtIxwkI4sLpiksFh7+f0TcIH5A11o5JwZM8&#10;LBf93hxz7R78S/d9KEUMYZ+jAhNCk0vpC0MW/dg1xFG7uNZiiGtbSt3iI4bbWn4lSSYtVhwvGGxo&#10;bai47m821jj6Vbc5X9JTYqa4OZ5321u6U2o46FYzEIG68DG/6a2OXJZNpvD/TpxBLl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hMFbbEAAAA3gAAAA8AAAAAAAAAAAAAAAAA&#10;nwIAAGRycy9kb3ducmV2LnhtbFBLBQYAAAAABAAEAPcAAACQAwAAAAA=&#10;">
                    <v:imagedata r:id="rId613" o:title=""/>
                  </v:shape>
                </v:group>
                <v:group id="Group 4246" o:spid="_x0000_s1882" style="position:absolute;left:9986;top:2360;width:11;height:6" coordorigin="9986,2360"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c2IJccAAADe&#10;AAAADwAAAAAAAAAAAAAAAACqAgAAZHJzL2Rvd25yZXYueG1sUEsFBgAAAAAEAAQA+gAAAJ4DAAAA&#10;AA==&#10;">
                  <v:shape id="Freeform 4247" o:spid="_x0000_s1883" style="position:absolute;left:9986;top:2360;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j/NsQA&#10;AADeAAAADwAAAGRycy9kb3ducmV2LnhtbERP3WrCMBS+H/gO4Qi7m4kOilSj+LPBLgRntwc4NMc2&#10;2JyUJtVuT78Iwu7Ox/d7luvBNeJKXbCeNUwnCgRx6Y3lSsP31/vLHESIyAYbz6ThhwKsV6OnJebG&#10;3/hE1yJWIoVwyFFDHWObSxnKmhyGiW+JE3f2ncOYYFdJ0+EthbtGzpTKpEPLqaHGlnY1lZeidxrm&#10;s4P9VP22P76+WflbFrRVe9L6eTxsFiAiDfFf/HB/mDQ/y7Ip3N9JN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Y/zbEAAAA3gAAAA8AAAAAAAAAAAAAAAAAmAIAAGRycy9k&#10;b3ducmV2LnhtbFBLBQYAAAAABAAEAPUAAACJAwAAAAA=&#10;" path="m,6r11,l11,,,,,6e" filled="f" stroked="f">
                    <v:path arrowok="t" o:connecttype="custom" o:connectlocs="0,2366;11,2366;11,2360;0,2360;0,2366" o:connectangles="0,0,0,0,0"/>
                  </v:shape>
                  <v:shape id="Picture 4248" o:spid="_x0000_s1884" type="#_x0000_t75" style="position:absolute;left:9952;top:2637;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9VCzDAAAA3gAAAA8AAABkcnMvZG93bnJldi54bWxET01rAjEQvRf6H8II3mpWD0u7NYoIBS8i&#10;WtHrNBk3i5vJkkR3669vCoXe5vE+Z74cXCvuFGLjWcF0UoAg1t40XCs4fn68vIKICdlg65kUfFOE&#10;5eL5aY6V8T3v6X5ItcghHCtUYFPqKimjtuQwTnxHnLmLDw5ThqGWJmCfw10rZ0VRSocN5waLHa0t&#10;6evh5hQ8Tr09F6uv7c7iW3jsr/p4ummlxqNh9Q4i0ZD+xX/ujcnzy7Kcwe87+Qa5+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f1ULMMAAADeAAAADwAAAAAAAAAAAAAAAACf&#10;AgAAZHJzL2Rvd25yZXYueG1sUEsFBgAAAAAEAAQA9wAAAI8DAAAAAA==&#10;">
                    <v:imagedata r:id="rId1008" o:title=""/>
                  </v:shape>
                  <v:shape id="Picture 4249" o:spid="_x0000_s1885" type="#_x0000_t75" style="position:absolute;left:9952;top:2615;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x8bfEAAAA3gAAAA8AAABkcnMvZG93bnJldi54bWxET0trAjEQvhf6H8IIvdWsFhZdjSIFoZdS&#10;fGCv02TcLG4mSxLdrb++KRR6m4/vOcv14FpxoxAbzwom4wIEsfam4VrB8bB9noGICdlg65kUfFOE&#10;9erxYYmV8T3v6LZPtcghHCtUYFPqKimjtuQwjn1HnLmzDw5ThqGWJmCfw10rp0VRSocN5waLHb1a&#10;0pf91Sm4n3r7WWy+3j8szsN9d9HH01Ur9TQaNgsQiYb0L/5zv5k8vyzLF/h9J9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6x8bfEAAAA3gAAAA8AAAAAAAAAAAAAAAAA&#10;nwIAAGRycy9kb3ducmV2LnhtbFBLBQYAAAAABAAEAPcAAACQAwAAAAA=&#10;">
                    <v:imagedata r:id="rId1008" o:title=""/>
                  </v:shape>
                </v:group>
                <v:group id="Group 4250" o:spid="_x0000_s1886" style="position:absolute;left:9952;top:2593;width:199;height:3" coordorigin="9952,2593"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aOJsUAAADeAAAADwAAAGRycy9kb3ducmV2LnhtbERPS2vCQBC+F/wPywi9&#10;1U1sGyS6ioiKByn4APE2ZMckmJ0N2TWJ/75bKHibj+85s0VvKtFS40rLCuJRBII4s7rkXMH5tPmY&#10;gHAeWWNlmRQ8ycFiPnibYaptxwdqjz4XIYRdigoK7+tUSpcVZNCNbE0cuJttDPoAm1zqBrsQbio5&#10;jqJEGiw5NBRY06qg7H58GAXbDrvlZ7xu9/fb6nk9ff9c9jEp9T7sl1MQnnr/Ev+7dzrMT5LkC/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2jibFAAAA3gAA&#10;AA8AAAAAAAAAAAAAAAAAqgIAAGRycy9kb3ducmV2LnhtbFBLBQYAAAAABAAEAPoAAACcAwAAAAA=&#10;">
                  <v:shape id="Freeform 4251" o:spid="_x0000_s1887" style="position:absolute;left:9952;top:2593;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gTasMA&#10;AADeAAAADwAAAGRycy9kb3ducmV2LnhtbERP32vCMBB+F/Y/hBv4pqkbBqlG2YQNZQ9iN3w+krOt&#10;ay6lyWr975fBwLf7+H7eajO4RvTUhdqzhtk0A0FsvK251PD1+TZZgAgR2WLjmTTcKMBm/TBaYW79&#10;lY/UF7EUKYRDjhqqGNtcymAqchimviVO3Nl3DmOCXSlth9cU7hr5lGVKOqw5NVTY0rYi8138OA3P&#10;ZPA19GZ2OnyUim9y/37ZtlqPH4eXJYhIQ7yL/907m+Yrpebw9066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gTasMAAADeAAAADwAAAAAAAAAAAAAAAACYAgAAZHJzL2Rv&#10;d25yZXYueG1sUEsFBgAAAAAEAAQA9QAAAIgDAAAAAA==&#10;" path="m199,l,,,3r199,l199,e" filled="f" stroked="f">
                    <v:path arrowok="t" o:connecttype="custom" o:connectlocs="199,2593;0,2593;0,2596;199,2596;199,2593" o:connectangles="0,0,0,0,0"/>
                  </v:shape>
                </v:group>
                <v:group id="Group 4252" o:spid="_x0000_s1888" style="position:absolute;left:10129;top:2572;width:22;height:3" coordorigin="10129,2572"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aLXKxgAAAN4A&#10;AAAPAAAAAAAAAAAAAAAAAKoCAABkcnMvZG93bnJldi54bWxQSwUGAAAAAAQABAD6AAAAnQMAAAAA&#10;">
                  <v:shape id="Freeform 4253" o:spid="_x0000_s1889" style="position:absolute;left:10129;top:2572;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kkd8IA&#10;AADeAAAADwAAAGRycy9kb3ducmV2LnhtbERP24rCMBB9X9h/CLPg25puwSrVKLKsKPrk5QOGZnrB&#10;ZlKSrFa/3giCb3M415ktetOKCznfWFbwM0xAEBdWN1wpOB1X3xMQPiBrbC2Tght5WMw/P2aYa3vl&#10;PV0OoRIxhH2OCuoQulxKX9Rk0A9tRxy50jqDIUJXSe3wGsNNK9MkyaTBhmNDjR391lScD/9GwbYY&#10;3dbp6I6Tv+N+rctql65Kp9Tgq19OQQTqw1v8cm90nJ9l2Rie78Qb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OSR3wgAAAN4AAAAPAAAAAAAAAAAAAAAAAJgCAABkcnMvZG93&#10;bnJldi54bWxQSwUGAAAAAAQABAD1AAAAhwMAAAAA&#10;" path="m22,l,,,2r22,l22,e" filled="f" stroked="f">
                    <v:path arrowok="t" o:connecttype="custom" o:connectlocs="22,2572;0,2572;0,2574;22,2574;22,2572" o:connectangles="0,0,0,0,0"/>
                  </v:shape>
                </v:group>
                <v:group id="Group 4254" o:spid="_x0000_s1890" style="position:absolute;left:10129;top:2550;width:22;height:3" coordorigin="10129,2550"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7uEI8cAAADe&#10;AAAADwAAAAAAAAAAAAAAAACqAgAAZHJzL2Rvd25yZXYueG1sUEsFBgAAAAAEAAQA+gAAAJ4DAAAA&#10;AA==&#10;">
                  <v:shape id="Freeform 4255" o:spid="_x0000_s1891" style="position:absolute;left:10129;top:2550;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VnsIA&#10;AADeAAAADwAAAGRycy9kb3ducmV2LnhtbERP24rCMBB9X/Afwgj7tqYWLFqNIqIo65OXDxia6QWb&#10;SUmyWv36zcKCb3M411msetOKOznfWFYwHiUgiAurG64UXC+7rykIH5A1tpZJwZM8rJaDjwXm2j74&#10;RPdzqEQMYZ+jgjqELpfSFzUZ9CPbEUeutM5giNBVUjt8xHDTyjRJMmmw4dhQY0ebmorb+cco+C4m&#10;z306eeF0ezntdVkd013plPoc9us5iEB9eIv/3Qcd52dZNoO/d+IN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6hWewgAAAN4AAAAPAAAAAAAAAAAAAAAAAJgCAABkcnMvZG93&#10;bnJldi54bWxQSwUGAAAAAAQABAD1AAAAhwMAAAAA&#10;" path="m22,l,,,2r22,l22,e" filled="f" stroked="f">
                    <v:path arrowok="t" o:connecttype="custom" o:connectlocs="22,2550;0,2550;0,2552;22,2552;22,2550" o:connectangles="0,0,0,0,0"/>
                  </v:shape>
                </v:group>
                <v:group id="Group 4256" o:spid="_x0000_s1892" style="position:absolute;left:9952;top:2528;width:199;height:3" coordorigin="9952,2528"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wUHvjIAAAA&#10;3gAAAA8AAAAAAAAAAAAAAAAAqgIAAGRycy9kb3ducmV2LnhtbFBLBQYAAAAABAAEAPoAAACfAwAA&#10;AAA=&#10;">
                  <v:shape id="Freeform 4257" o:spid="_x0000_s1893" style="position:absolute;left:9952;top:2528;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qDtMMA&#10;AADeAAAADwAAAGRycy9kb3ducmV2LnhtbERPTWvCQBC9C/6HZYTedBOFKNFVVKi09CDa4nnYnSap&#10;2dmQ3cb477sFwds83uesNr2tRUetrxwrSCcJCGLtTMWFgq/P1/EChA/IBmvHpOBOHjbr4WCFuXE3&#10;PlF3DoWIIexzVFCG0ORSel2SRT9xDXHkvl1rMUTYFtK0eIvhtpbTJMmkxYpjQ4kN7UvS1/OvVTAj&#10;jTvf6fRy/Cgyvsv3w8++Uepl1G+XIAL14Sl+uN9MnJ9l8xT+34k3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qDtMMAAADeAAAADwAAAAAAAAAAAAAAAACYAgAAZHJzL2Rv&#10;d25yZXYueG1sUEsFBgAAAAAEAAQA9QAAAIgDAAAAAA==&#10;" path="m199,l,,,2r199,l199,e" filled="f" stroked="f">
                    <v:path arrowok="t" o:connecttype="custom" o:connectlocs="199,2528;0,2528;0,2530;199,2530;199,2528" o:connectangles="0,0,0,0,0"/>
                  </v:shape>
                </v:group>
                <v:group id="Group 4258" o:spid="_x0000_s1894" style="position:absolute;left:9952;top:2507;width:199;height:3" coordorigin="9952,2507"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4olFMQAAADeAAAADwAAAGRycy9kb3ducmV2LnhtbERPTWvCQBC9F/wPywi9&#10;6SaWphJdRUTFgwhVQbwN2TEJZmdDdk3iv+8WCr3N433OfNmbSrTUuNKygngcgSDOrC45V3A5b0dT&#10;EM4ja6wsk4IXOVguBm9zTLXt+Jvak89FCGGXooLC+zqV0mUFGXRjWxMH7m4bgz7AJpe6wS6Em0pO&#10;oiiRBksODQXWtC4oe5yeRsGuw271EW/aw+O+ft3On8frISal3of9agbCU+//xX/uvQ7zk+Rr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4olFMQAAADeAAAA&#10;DwAAAAAAAAAAAAAAAACqAgAAZHJzL2Rvd25yZXYueG1sUEsFBgAAAAAEAAQA+gAAAJsDAAAAAA==&#10;">
                  <v:shape id="Freeform 4259" o:spid="_x0000_s1895" style="position:absolute;left:9952;top:2507;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4WMMA&#10;AADeAAAADwAAAGRycy9kb3ducmV2LnhtbERPTWvCQBC9C/0PyxR6040VokRXaYVKSw9iFM/D7phE&#10;s7Mhu8b477sFwds83ucsVr2tRUetrxwrGI8SEMTamYoLBYf913AGwgdkg7VjUnAnD6vly2CBmXE3&#10;3lGXh0LEEPYZKihDaDIpvS7Joh+5hjhyJ9daDBG2hTQt3mK4reV7kqTSYsWxocSG1iXpS361Ciak&#10;8dN3enzc/hYp3+XP5rxulHp77T/mIAL14Sl+uL9NnJ+m0wn8vxNv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4WMMAAADeAAAADwAAAAAAAAAAAAAAAACYAgAAZHJzL2Rv&#10;d25yZXYueG1sUEsFBgAAAAAEAAQA9QAAAIgDAAAAAA==&#10;" path="m199,l,,,3r199,l199,e" filled="f" stroked="f">
                    <v:path arrowok="t" o:connecttype="custom" o:connectlocs="199,2507;0,2507;0,2510;199,2510;199,2507" o:connectangles="0,0,0,0,0"/>
                  </v:shape>
                  <v:shape id="Picture 4260" o:spid="_x0000_s1896" type="#_x0000_t75" style="position:absolute;left:9952;top:2485;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B/x7EAAAA3gAAAA8AAABkcnMvZG93bnJldi54bWxET01LAzEQvQv+hzCCtzaryLauTUsRBC9S&#10;2i71OibjZulmsiRpd+2vbwTB2zze5yxWo+vEmUJsPSt4mBYgiLU3LTcK6v3bZA4iJmSDnWdS8EMR&#10;VsvbmwVWxg+8pfMuNSKHcKxQgU2pr6SM2pLDOPU9cea+fXCYMgyNNAGHHO46+VgUpXTYcm6w2NOr&#10;JX3cnZyCy2Gwn8X662Nj8TlctkddH05aqfu7cf0CItGY/sV/7neT55fl7Al+38k3yOU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SB/x7EAAAA3gAAAA8AAAAAAAAAAAAAAAAA&#10;nwIAAGRycy9kb3ducmV2LnhtbFBLBQYAAAAABAAEAPcAAACQAwAAAAA=&#10;">
                    <v:imagedata r:id="rId1008" o:title=""/>
                  </v:shape>
                </v:group>
                <v:group id="Group 4261" o:spid="_x0000_s1897" style="position:absolute;left:9952;top:2463;width:199;height:3" coordorigin="9952,2463"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GO9YMQAAADeAAAADwAAAGRycy9kb3ducmV2LnhtbERPTWvCQBC9F/wPywi9&#10;1U0UU4muIqKlBylUBfE2ZMckmJ0N2TWJ/74rCL3N433OYtWbSrTUuNKygngUgSDOrC45V3A67j5m&#10;IJxH1lhZJgUPcrBaDt4WmGrb8S+1B5+LEMIuRQWF93UqpcsKMuhGtiYO3NU2Bn2ATS51g10IN5Uc&#10;R1EiDZYcGgqsaVNQdjvcjYKvDrv1JN62+9t187gcpz/nfUxKvQ/79RyEp97/i1/ubx3mJ8nnF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GO9YMQAAADeAAAA&#10;DwAAAAAAAAAAAAAAAACqAgAAZHJzL2Rvd25yZXYueG1sUEsFBgAAAAAEAAQA+gAAAJsDAAAAAA==&#10;">
                  <v:shape id="Freeform 4262" o:spid="_x0000_s1898" style="position:absolute;left:9952;top:2463;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MbwMMA&#10;AADeAAAADwAAAGRycy9kb3ducmV2LnhtbERP32vCMBB+F/Y/hBv4NlM3yKQaZRM2lD2I3fD5SM62&#10;rrmUJqv1vzcDwbf7+H7eYjW4RvTUhdqzhukkA0FsvK251PDz/fE0AxEissXGM2m4UIDV8mG0wNz6&#10;M++pL2IpUgiHHDVUMba5lMFU5DBMfEucuKPvHMYEu1LaDs8p3DXyOcuUdFhzaqiwpXVF5rf4cxpe&#10;yOB76M30sPsqFV/k9vO0brUePw5vcxCRhngX39wbm+Yr9arg/510g1x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4MbwMMAAADeAAAADwAAAAAAAAAAAAAAAACYAgAAZHJzL2Rv&#10;d25yZXYueG1sUEsFBgAAAAAEAAQA9QAAAIgDAAAAAA==&#10;" path="m199,l,,,3r199,l199,e" filled="f" stroked="f">
                    <v:path arrowok="t" o:connecttype="custom" o:connectlocs="199,2463;0,2463;0,2466;199,2466;199,2463" o:connectangles="0,0,0,0,0"/>
                  </v:shape>
                </v:group>
                <v:group id="Group 4263" o:spid="_x0000_s1899" style="position:absolute;left:9952;top:2442;width:199;height:3" coordorigin="9952,2442"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2GjMQAAADeAAAADwAAAGRycy9kb3ducmV2LnhtbERPTWvCQBC9F/wPywi9&#10;1U2URomuIlJLDyJUBfE2ZMckmJ0N2W0S/70rCL3N433OYtWbSrTUuNKygngUgSDOrC45V3A6bj9m&#10;IJxH1lhZJgV3crBaDt4WmGrb8S+1B5+LEMIuRQWF93UqpcsKMuhGtiYO3NU2Bn2ATS51g10IN5Uc&#10;R1EiDZYcGgqsaVNQdjv8GQXfHXbrSfzV7m7Xzf1y/NyfdzEp9T7s13MQnnr/L365f3SYnyTTK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2GjMQAAADeAAAA&#10;DwAAAAAAAAAAAAAAAACqAgAAZHJzL2Rvd25yZXYueG1sUEsFBgAAAAAEAAQA+gAAAJsDAAAAAA==&#10;">
                  <v:shape id="Freeform 4264" o:spid="_x0000_s1900" style="position:absolute;left:9952;top:2442;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AqKcYA&#10;AADeAAAADwAAAGRycy9kb3ducmV2LnhtbESPQWvCQBCF7wX/wzIFb3WjQiqpq1TBongoaul52J0m&#10;abOzIbuN8d87h0JvM7w3732zXA++UT11sQ5sYDrJQBHb4GouDXxcdk8LUDEhO2wCk4EbRVivRg9L&#10;LFy48on6cyqVhHAs0ECVUltoHW1FHuMktMSifYXOY5K1K7Xr8CrhvtGzLMu1x5qlocKWthXZn/Ov&#10;NzAni5vY2+nn+7HM+aYPb9/b1pjx4/D6AirRkP7Nf9d7J/h5/iy88o7Mo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VAqKcYAAADeAAAADwAAAAAAAAAAAAAAAACYAgAAZHJz&#10;L2Rvd25yZXYueG1sUEsFBgAAAAAEAAQA9QAAAIsDAAAAAA==&#10;" path="m199,l,,,3r199,l199,e" filled="f" stroked="f">
                    <v:path arrowok="t" o:connecttype="custom" o:connectlocs="199,2442;0,2442;0,2445;199,2445;199,2442" o:connectangles="0,0,0,0,0"/>
                  </v:shape>
                </v:group>
                <v:group id="Group 4265" o:spid="_x0000_s1901" style="position:absolute;left:9952;top:2420;width:199;height:3" coordorigin="9952,2420"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63ZcUAAADeAAAADwAAAGRycy9kb3ducmV2LnhtbERPTWvCQBC9F/oflil4&#10;q5tUTGvqKiIqHkRQC8XbkB2TYHY2ZNck/ntXKPQ2j/c503lvKtFS40rLCuJhBII4s7rkXMHPaf3+&#10;BcJ5ZI2VZVJwJwfz2evLFFNtOz5Qe/S5CCHsUlRQeF+nUrqsIINuaGviwF1sY9AH2ORSN9iFcFPJ&#10;jyhKpMGSQ0OBNS0Lyq7Hm1Gw6bBbjOJVu7telvfzabz/3cWk1OCtX3yD8NT7f/Gfe6vD/CT5nM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0ut2XFAAAA3gAA&#10;AA8AAAAAAAAAAAAAAAAAqgIAAGRycy9kb3ducmV2LnhtbFBLBQYAAAAABAAEAPoAAACcAwAAAAA=&#10;">
                  <v:shape id="Freeform 4266" o:spid="_x0000_s1902" style="position:absolute;left:9952;top:2420;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NWCMUA&#10;AADeAAAADwAAAGRycy9kb3ducmV2LnhtbESPQWvCQBCF7wX/wzJCb3WjQpDUVVRQLD2UqngedqdJ&#10;2uxsyK4x/vvOodDbDPPmvfct14NvVE9drAMbmE4yUMQ2uJpLA5fz/mUBKiZkh01gMvCgCOvV6GmJ&#10;hQt3/qT+lEolJhwLNFCl1BZaR1uRxzgJLbHcvkLnMcnaldp1eBdz3+hZluXaY82SUGFLu4rsz+nm&#10;DczJ4jb2dnr9eC9zfui3w/euNeZ5PGxeQSUa0r/47/vopH6eLwRAcGQG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81YIxQAAAN4AAAAPAAAAAAAAAAAAAAAAAJgCAABkcnMv&#10;ZG93bnJldi54bWxQSwUGAAAAAAQABAD1AAAAigMAAAAA&#10;" path="m199,l,,,3r199,l199,e" filled="f" stroked="f">
                    <v:path arrowok="t" o:connecttype="custom" o:connectlocs="199,2420;0,2420;0,2423;199,2423;199,2420" o:connectangles="0,0,0,0,0"/>
                  </v:shape>
                  <v:shape id="Picture 4267" o:spid="_x0000_s1903" type="#_x0000_t75" style="position:absolute;left:10113;top:2536;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TNKbFAAAA3gAAAA8AAABkcnMvZG93bnJldi54bWxEj91qAjEQhe8LvkMYoXc1q9RFVqOIi9BS&#10;EOrP/bAZN6vJZNmkun37RhB6N8M555szi1XvrLhRFxrPCsajDARx5XXDtYLjYfs2AxEiskbrmRT8&#10;UoDVcvCywEL7O3/TbR9rkSAcClRgYmwLKUNlyGEY+ZY4aWffOYxp7WqpO7wnuLNykmW5dNhwumCw&#10;pY2h6rr/cYmyeTcniusvW14+p3l7orK0O6Veh/16DiJSH//Nz/SHTvXzfDaGxztpBrn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UzSmxQAAAN4AAAAPAAAAAAAAAAAAAAAA&#10;AJ8CAABkcnMvZG93bnJldi54bWxQSwUGAAAAAAQABAD3AAAAkQMAAAAA&#10;">
                    <v:imagedata r:id="rId1009" o:title=""/>
                  </v:shape>
                  <v:shape id="Picture 4268" o:spid="_x0000_s1904" type="#_x0000_t75" style="position:absolute;left:10113;top:2536;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ogv/FAAAA3gAAAA8AAABkcnMvZG93bnJldi54bWxET01rwkAQvRf6H5Yp9FY35pBKdBUVCj0E&#10;oYkUehuyYzaYnY3Z1aT++m6h0Ns83uesNpPtxI0G3zpWMJ8lIIhrp1tuFByrt5cFCB+QNXaOScE3&#10;edisHx9WmGs38gfdytCIGMI+RwUmhD6X0teGLPqZ64kjd3KDxRDh0Eg94BjDbSfTJMmkxZZjg8Ge&#10;9obqc3m1Ci5VevoKtrh+3l/TYucO1ZnKSqnnp2m7BBFoCv/iP/e7jvOzbJHC7zvxBrn+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KIL/xQAAAN4AAAAPAAAAAAAAAAAAAAAA&#10;AJ8CAABkcnMvZG93bnJldi54bWxQSwUGAAAAAAQABAD3AAAAkQMAAAAA&#10;">
                    <v:imagedata r:id="rId1010" o:title=""/>
                  </v:shape>
                  <v:shape id="Picture 4269" o:spid="_x0000_s1905" type="#_x0000_t75" style="position:absolute;left:10114;top:2539;width:31;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QI3DAAAA3gAAAA8AAABkcnMvZG93bnJldi54bWxET82KwjAQvi/4DmEEb2uqYpGuUUQq7npZ&#10;6voAQzOmpc2kNFG7b78RhL3Nx/c76+1gW3Gn3teOFcymCQji0umajYLLz+F9BcIHZI2tY1LwSx62&#10;m9HbGjPtHlzQ/RyMiCHsM1RQhdBlUvqyIot+6jriyF1dbzFE2Bupe3zEcNvKeZKk0mLNsaHCjvYV&#10;lc35ZhV8FeaYN8XJyu6WH5aX1jTfuVFqMh52HyACDeFf/HJ/6jg/TVcLeL4Tb5C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5tAjcMAAADeAAAADwAAAAAAAAAAAAAAAACf&#10;AgAAZHJzL2Rvd25yZXYueG1sUEsFBgAAAAAEAAQA9wAAAI8DAAAAAA==&#10;">
                    <v:imagedata r:id="rId1011" o:title=""/>
                  </v:shape>
                  <v:shape id="Picture 4270" o:spid="_x0000_s1906" type="#_x0000_t75" style="position:absolute;left:10116;top:2541;width:29;height: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7HPbGAAAA3gAAAA8AAABkcnMvZG93bnJldi54bWxET99LwzAQfhf8H8IJexGXOqSMumyomyJ7&#10;mHTq+9Hcmmpz6ZJs7f57MxD2dh/fz5stBtuKI/nQOFZwP85AEFdON1wr+Pp8vZuCCBFZY+uYFJwo&#10;wGJ+fTXDQrueSzpuYy1SCIcCFZgYu0LKUBmyGMauI07cznmLMUFfS+2xT+G2lZMsy6XFhlODwY5e&#10;DFW/24NV8LHeHdbPex/e+vJnVd5ONstvQ0qNboanRxCRhngR/7vfdZqf59MHOL+TbpDz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sc9sYAAADeAAAADwAAAAAAAAAAAAAA&#10;AACfAgAAZHJzL2Rvd25yZXYueG1sUEsFBgAAAAAEAAQA9wAAAJIDAAAAAA==&#10;">
                    <v:imagedata r:id="rId618" o:title=""/>
                  </v:shape>
                  <v:shape id="Picture 4271" o:spid="_x0000_s1907" type="#_x0000_t75" style="position:absolute;left:10118;top:2544;width:27;height: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2DuXGAAAA3gAAAA8AAABkcnMvZG93bnJldi54bWxET01rwkAQvRf8D8sUvNWNFZc0dRUNFQR7&#10;qS0NvQ3ZMUnNzobsqvHfdwuF3ubxPmexGmwrLtT7xrGG6SQBQVw603Cl4eN9+5CC8AHZYOuYNNzI&#10;w2o5ultgZtyV3+hyCJWIIewz1FCH0GVS+rImi37iOuLIHV1vMUTYV9L0eI3htpWPSaKkxYZjQ40d&#10;5TWVp8PZakiPT1M1fObF7HXz/dKqffGV20Lr8f2wfgYRaAj/4j/3zsT5SqVz+H0n3iCX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HYO5cYAAADeAAAADwAAAAAAAAAAAAAA&#10;AACfAgAAZHJzL2Rvd25yZXYueG1sUEsFBgAAAAAEAAQA9wAAAJIDAAAAAA==&#10;">
                    <v:imagedata r:id="rId619" o:title=""/>
                  </v:shape>
                  <v:shape id="Picture 4272" o:spid="_x0000_s1908" type="#_x0000_t75" style="position:absolute;left:10120;top:2547;width:25;height: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nWGTEAAAA3gAAAA8AAABkcnMvZG93bnJldi54bWxET01rwkAQvRf6H5YpeKubKiwhdZUSEHpQ&#10;QeultyE7ZkOys2l21fjvXUHobR7vcxar0XXiQkNoPGv4mGYgiCtvGq41HH/W7zmIEJENdp5Jw40C&#10;rJavLwssjL/yni6HWIsUwqFADTbGvpAyVJYchqnviRN38oPDmOBQSzPgNYW7Ts6yTEmHDacGiz2V&#10;lqr2cHYaNred8v263Oa/x+pve2rLeWsbrSdv49cniEhj/Bc/3d8mzVcqV/B4J90gl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anWGTEAAAA3gAAAA8AAAAAAAAAAAAAAAAA&#10;nwIAAGRycy9kb3ducmV2LnhtbFBLBQYAAAAABAAEAPcAAACQAwAAAAA=&#10;">
                    <v:imagedata r:id="rId620" o:title=""/>
                  </v:shape>
                  <v:shape id="Picture 4273" o:spid="_x0000_s1909" type="#_x0000_t75" style="position:absolute;left:10122;top:2550;width:24;height: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xg5XCAAAA3gAAAA8AAABkcnMvZG93bnJldi54bWxET01rwkAQvQv9D8sUetNNLSQhdRUphOZo&#10;VUqPQ3aaRLOzITtq+u+7hYK3ebzPWW0m16srjaHzbOB5kYAirr3tuDFwPJTzHFQQZIu9ZzLwQwE2&#10;64fZCgvrb/xB1700KoZwKNBAKzIUWoe6JYdh4QfiyH370aFEODbajniL4a7XyyRJtcOOY0OLA721&#10;VJ/3F2eAfZmeK7vLSpFKPrOvl+q0ezfm6XHavoISmuQu/ndXNs5P0zyDv3fiDXr9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8YOVwgAAAN4AAAAPAAAAAAAAAAAAAAAAAJ8C&#10;AABkcnMvZG93bnJldi54bWxQSwUGAAAAAAQABAD3AAAAjgMAAAAA&#10;">
                    <v:imagedata r:id="rId1012" o:title=""/>
                  </v:shape>
                  <v:shape id="Picture 4274" o:spid="_x0000_s1910" type="#_x0000_t75" style="position:absolute;left:10123;top:2552;width:22;height: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VrTXHAAAA3gAAAA8AAABkcnMvZG93bnJldi54bWxEj9FqwkAQRd8L/YdlCr7VTaWEmLpKqEgV&#10;oaD2A4bsNInNzobsGuPfOw9C32a4d+49s1iNrlUD9aHxbOBtmoAiLr1tuDLwc9q8ZqBCRLbYeiYD&#10;NwqwWj4/LTC3/soHGo6xUhLCIUcDdYxdrnUoa3IYpr4jFu3X9w6jrH2lbY9XCXetniVJqh02LA01&#10;dvRZU/l3vDgDX8P8dk7ez92pyHZrvS++D2t7MWbyMhYfoCKN8d/8uN5awU/TTHjlHZlBL+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FVrTXHAAAA3gAAAA8AAAAAAAAAAAAA&#10;AAAAnwIAAGRycy9kb3ducmV2LnhtbFBLBQYAAAAABAAEAPcAAACTAwAAAAA=&#10;">
                    <v:imagedata r:id="rId608" o:title=""/>
                  </v:shape>
                  <v:shape id="Picture 4275" o:spid="_x0000_s1911" type="#_x0000_t75" style="position:absolute;left:10124;top:2555;width:21;height: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oki7CAAAA3gAAAA8AAABkcnMvZG93bnJldi54bWxET9tqAjEQfS/4D2EE32p2Rba6GkWFYqEv&#10;9fIBw2ZMFjeTZZPq6tc3hULf5nCus1z3rhE36kLtWUE+zkAQV17XbBScT++vMxAhImtsPJOCBwVY&#10;rwYvSyy1v/OBbsdoRArhUKICG2NbShkqSw7D2LfEibv4zmFMsDNSd3hP4a6RkywrpMOaU4PFlnaW&#10;quvx2ynAPOdt3NjpTn/i23T//DK+MEqNhv1mASJSH//Ff+4PneYXxWwOv++kG+Tq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qJIuwgAAAN4AAAAPAAAAAAAAAAAAAAAAAJ8C&#10;AABkcnMvZG93bnJldi54bWxQSwUGAAAAAAQABAD3AAAAjgMAAAAA&#10;">
                    <v:imagedata r:id="rId1013" o:title=""/>
                  </v:shape>
                  <v:shape id="Picture 4276" o:spid="_x0000_s1912" type="#_x0000_t75" style="position:absolute;left:10126;top:2558;width:19;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rX5fFAAAA3gAAAA8AAABkcnMvZG93bnJldi54bWxEj0FLw0AQhe9C/8MyBW92o4dUY7ellLYI&#10;ImjU+5gdk2B2NuyObfz3zkHwNsO8ee99q80UBnOilPvIDq4XBRjiJvqeWwdvr4erWzBZkD0OkcnB&#10;D2XYrGcXK6x8PPMLnWppjZpwrtBBJzJW1uamo4B5EUdivX3GFFB0Ta31Cc9qHgZ7UxSlDdizJnQ4&#10;0q6j5qv+Dg5E+JjS/v1R6uNHT0/lcnt4Xjp3OZ+292CEJvkX/30/eK1flncKoDg6g13/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61+XxQAAAN4AAAAPAAAAAAAAAAAAAAAA&#10;AJ8CAABkcnMvZG93bnJldi54bWxQSwUGAAAAAAQABAD3AAAAkQMAAAAA&#10;">
                    <v:imagedata r:id="rId624" o:title=""/>
                  </v:shape>
                  <v:shape id="Picture 4277" o:spid="_x0000_s1913" type="#_x0000_t75" style="position:absolute;left:10128;top:2561;width:17;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n+gzDAAAA3gAAAA8AAABkcnMvZG93bnJldi54bWxET01rwkAQvRf6H5YReqsbPcQaXUWKSqEU&#10;alrvY3ZMgtnZsDvV9N93C4Xe5vE+Z7keXKeuFGLr2cBknIEirrxtuTbw+bF7fAIVBdli55kMfFOE&#10;9er+bomF9Tc+0LWUWqUQjgUaaET6QutYNeQwjn1PnLizDw4lwVBrG/CWwl2np1mWa4ctp4YGe3pu&#10;qLqUX86ACO9D2B5fpdyfWnrLZ5vd+8yYh9GwWYASGuRf/Od+sWl+ns8n8PtOukGv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6f6DMMAAADeAAAADwAAAAAAAAAAAAAAAACf&#10;AgAAZHJzL2Rvd25yZXYueG1sUEsFBgAAAAAEAAQA9wAAAI8DAAAAAA==&#10;">
                    <v:imagedata r:id="rId624" o:title=""/>
                  </v:shape>
                  <v:shape id="Picture 4278" o:spid="_x0000_s1914" type="#_x0000_t75" style="position:absolute;left:10130;top:2563;width:15;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Bd7jDAAAA3gAAAA8AAABkcnMvZG93bnJldi54bWxET01rwkAQvQv+h2WE3sxGhaCpq9RCrT2q&#10;Lb1Os9MkNTMbsqum/75bELzN433Oct1zoy7U+dqJgUmSgiIpnK2lNPB+fBnPQfmAYrFxQgZ+ycN6&#10;NRwsMbfuKnu6HEKpYoj4HA1UIbS51r6oiNEnriWJ3LfrGEOEXalth9cYzo2epmmmGWuJDRW29FxR&#10;cTqc2cArf7zJhOvNz47783b2tTl90t6Yh1H/9AgqUB/u4pt7Z+P8LFtM4f+deINe/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IF3uMMAAADeAAAADwAAAAAAAAAAAAAAAACf&#10;AgAAZHJzL2Rvd25yZXYueG1sUEsFBgAAAAAEAAQA9wAAAI8DAAAAAA==&#10;">
                    <v:imagedata r:id="rId625" o:title=""/>
                  </v:shape>
                  <v:shape id="Picture 4279" o:spid="_x0000_s1915" type="#_x0000_t75" style="position:absolute;left:10132;top:2566;width:14;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D6vDEAAAA3gAAAA8AAABkcnMvZG93bnJldi54bWxET01rwkAQvRf6H5Yp9FY3KoYmuooKhaIn&#10;bQ96G7JjNpidDdmtif56VxB6m8f7nNmit7W4UOsrxwqGgwQEceF0xaWC35+vj08QPiBrrB2Tgit5&#10;WMxfX2aYa9fxji77UIoYwj5HBSaEJpfSF4Ys+oFriCN3cq3FEGFbSt1iF8NtLUdJkkqLFccGgw2t&#10;DRXn/Z9VsPPjZLLKuvXtcDBZtdo026M9KvX+1i+nIAL14V/8dH/rOD9NszE83ok3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D6vDEAAAA3gAAAA8AAAAAAAAAAAAAAAAA&#10;nwIAAGRycy9kb3ducmV2LnhtbFBLBQYAAAAABAAEAPcAAACQAwAAAAA=&#10;">
                    <v:imagedata r:id="rId1014" o:title=""/>
                  </v:shape>
                  <v:shape id="Picture 4280" o:spid="_x0000_s1916" type="#_x0000_t75" style="position:absolute;left:10133;top:2569;width:12;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Zdq/FAAAA3gAAAA8AAABkcnMvZG93bnJldi54bWxET01rwkAQvRf6H5YRvBTdaNtgoqvYQsFr&#10;04J4G7JjNpidjdk1Sf+9Wyj0No/3OZvdaBvRU+drxwoW8wQEcel0zZWC76+P2QqED8gaG8ek4Ic8&#10;7LaPDxvMtRv4k/oiVCKGsM9RgQmhzaX0pSGLfu5a4sidXWcxRNhVUnc4xHDbyGWSpNJizbHBYEvv&#10;hspLcbMK9plpsttTP7xdXpPTtRiP58X1WanpZNyvQQQaw7/4z33QcX6aZi/w+068QW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mXavxQAAAN4AAAAPAAAAAAAAAAAAAAAA&#10;AJ8CAABkcnMvZG93bnJldi54bWxQSwUGAAAAAAQABAD3AAAAkQMAAAAA&#10;">
                    <v:imagedata r:id="rId475" o:title=""/>
                  </v:shape>
                  <v:shape id="Picture 4281" o:spid="_x0000_s1917" type="#_x0000_t75" style="position:absolute;left:10135;top:2572;width:10;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7u3VPFAAAA3gAAAA8AAABkcnMvZG93bnJldi54bWxET01rwkAQvRf8D8sIXopurDXU6CrSUrB4&#10;MgrtcchOk2h2NuyuGv99tyB4m8f7nMWqM424kPO1ZQXjUQKCuLC65lLBYf85fAPhA7LGxjIpuJGH&#10;1bL3tMBM2yvv6JKHUsQQ9hkqqEJoMyl9UZFBP7ItceR+rTMYInSl1A6vMdw08iVJUmmw5thQYUvv&#10;FRWn/GwUzF7H6+124g7P0+LjSMeJ/cq/f5Qa9Lv1HESgLjzEd/dGx/lpOpvC/zvxBrn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7t1TxQAAAN4AAAAPAAAAAAAAAAAAAAAA&#10;AJ8CAABkcnMvZG93bnJldi54bWxQSwUGAAAAAAQABAD3AAAAkQMAAAAA&#10;">
                    <v:imagedata r:id="rId472" o:title=""/>
                  </v:shape>
                  <v:shape id="Picture 4282" o:spid="_x0000_s1918" type="#_x0000_t75" style="position:absolute;left:10136;top:2574;width: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53dnFAAAA3gAAAA8AAABkcnMvZG93bnJldi54bWxET0trwkAQvhf6H5Yp9FJ0Yw9Bo6u0gg96&#10;0wbF25gds8HsbMiuGv99VxB6m4/vOZNZZ2txpdZXjhUM+gkI4sLpiksF+e+iNwThA7LG2jEpuJOH&#10;2fT1ZYKZdjfe0HUbShFD2GeowITQZFL6wpBF33cNceROrrUYImxLqVu8xXBby88kSaXFimODwYbm&#10;horz9mIVLPRqd8yXfFgt8+ow+Nmbj/v8W6n3t+5rDCJQF/7FT/dax/lpOkrh8U68QU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ud3ZxQAAAN4AAAAPAAAAAAAAAAAAAAAA&#10;AJ8CAABkcnMvZG93bnJldi54bWxQSwUGAAAAAAQABAD3AAAAkQMAAAAA&#10;">
                    <v:imagedata r:id="rId962" o:title=""/>
                  </v:shape>
                  <v:shape id="Picture 4283" o:spid="_x0000_s1919" type="#_x0000_t75" style="position:absolute;left:10138;top:2577;width:7;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w5r/GAAAA3gAAAA8AAABkcnMvZG93bnJldi54bWxET01rwkAQvRf8D8sIvRTdWDXV6CrSUqh4&#10;MhXa45Adk2h2NuxuNf333YLgbR7vc5brzjTiQs7XlhWMhgkI4sLqmksFh8/3wQyED8gaG8uk4Jc8&#10;rFe9hyVm2l55T5c8lCKGsM9QQRVCm0npi4oM+qFtiSN3tM5giNCVUju8xnDTyOckSaXBmmNDhS29&#10;VlSc8x+jYD4ZbXa7sTs8TYu3E53Gdpt/fSv12O82CxCBunAX39wfOs5P0/kL/L8Tb5Cr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XDmv8YAAADeAAAADwAAAAAAAAAAAAAA&#10;AACfAgAAZHJzL2Rvd25yZXYueG1sUEsFBgAAAAAEAAQA9wAAAJIDAAAAAA==&#10;">
                    <v:imagedata r:id="rId472" o:title=""/>
                  </v:shape>
                </v:group>
                <v:group id="Group 4284" o:spid="_x0000_s1920" style="position:absolute;left:10140;top:2580;width:5;height:7" coordorigin="10140,2580" coordsize="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Ju9ATIAAAA&#10;3gAAAA8AAAAAAAAAAAAAAAAAqgIAAGRycy9kb3ducmV2LnhtbFBLBQYAAAAABAAEAPoAAACfAwAA&#10;AAA=&#10;">
                  <v:shape id="Freeform 4285" o:spid="_x0000_s1921" style="position:absolute;left:10140;top:2580;width:5;height:7;visibility:visible;mso-wrap-style:square;v-text-anchor:top" coordsize="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nE08UA&#10;AADeAAAADwAAAGRycy9kb3ducmV2LnhtbERPS2vCQBC+F/wPyxR6kWZjD0lNXUUKBUUPrY/7kJ08&#10;anY2ZNcY/fVuQehtPr7nzBaDaURPnastK5hEMQji3OqaSwWH/dfrOwjnkTU2lknBlRws5qOnGWba&#10;XviH+p0vRQhhl6GCyvs2k9LlFRl0kW2JA1fYzqAPsCul7vASwk0j3+I4kQZrDg0VtvRZUX7anY2C&#10;7/SGx+Nks+63p/R3rDdyncpCqZfnYfkBwtPg/8UP90qH+UkyncLfO+EG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WcTTxQAAAN4AAAAPAAAAAAAAAAAAAAAAAJgCAABkcnMv&#10;ZG93bnJldi54bWxQSwUGAAAAAAQABAD1AAAAigMAAAAA&#10;" path="m5,l3,,2,2,,7r2,l3,5,3,3,5,2,5,e" filled="f" stroked="f">
                    <v:path arrowok="t" o:connecttype="custom" o:connectlocs="5,2580;3,2580;2,2582;0,2587;2,2587;3,2585;3,2583;5,2582;5,2580" o:connectangles="0,0,0,0,0,0,0,0,0"/>
                  </v:shape>
                </v:group>
                <v:group id="Group 4286" o:spid="_x0000_s1922" style="position:absolute;left:10142;top:2582;width:4;height:6" coordorigin="10142,2582"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vNiGMcAAADe&#10;AAAADwAAAAAAAAAAAAAAAACqAgAAZHJzL2Rvd25yZXYueG1sUEsFBgAAAAAEAAQA+gAAAJ4DAAAA&#10;AA==&#10;">
                  <v:shape id="Freeform 4287" o:spid="_x0000_s1923" style="position:absolute;left:10142;top:2582;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sh48cA&#10;AADeAAAADwAAAGRycy9kb3ducmV2LnhtbERP32vCMBB+H+x/CDfwbaZu0mpnFBkMR5kMqwi+3Zpb&#10;U9ZcSpNp/e+XwWBv9/H9vMVqsK04U+8bxwom4wQEceV0w7WCw/7lfgbCB2SNrWNScCUPq+XtzQJz&#10;7S68o3MZahFD2OeowITQ5VL6ypBFP3YdceQ+XW8xRNjXUvd4ieG2lQ9JkkqLDccGgx09G6q+ym+r&#10;4JQ9lse3942Zph/Vfr2dF0NWFEqN7ob1E4hAQ/gX/7lfdZyfZskEft+JN8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n7IePHAAAA3gAAAA8AAAAAAAAAAAAAAAAAmAIAAGRy&#10;cy9kb3ducmV2LnhtbFBLBQYAAAAABAAEAPUAAACMAwAAAAA=&#10;" path="m3,l1,1r,2l,5r1,l2,4,3,3,3,e" filled="f" stroked="f">
                    <v:path arrowok="t" o:connecttype="custom" o:connectlocs="3,2582;1,2583;1,2585;0,2587;1,2587;2,2586;3,2585;3,2582" o:connectangles="0,0,0,0,0,0,0,0"/>
                  </v:shape>
                </v:group>
                <v:group id="Group 4288" o:spid="_x0000_s1924" style="position:absolute;left:10143;top:2585;width:2;height:3" coordorigin="10143,2585" coordsize="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W1Z9MYAAADeAAAADwAAAGRycy9kb3ducmV2LnhtbERPTWvCQBC9F/wPywi9&#10;NZtYmkrMKiJWPIRCVSi9DdkxCWZnQ3abxH/fLRR6m8f7nHwzmVYM1LvGsoIkikEQl1Y3XCm4nN+e&#10;liCcR9bYWiYFd3KwWc8ecsy0HfmDhpOvRAhhl6GC2vsuk9KVNRl0ke2IA3e1vUEfYF9J3eMYwk0r&#10;F3GcSoMNh4YaO9rVVN5O30bBYcRx+5zsh+J23d2/zi/vn0VCSj3Op+0KhKfJ/4v/3Ecd5qev8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NbVn0xgAAAN4A&#10;AAAPAAAAAAAAAAAAAAAAAKoCAABkcnMvZG93bnJldi54bWxQSwUGAAAAAAQABAD6AAAAnQMAAAAA&#10;">
                  <v:shape id="Freeform 4289" o:spid="_x0000_s1925" style="position:absolute;left:10143;top:2585;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5IWMUA&#10;AADeAAAADwAAAGRycy9kb3ducmV2LnhtbERPS4vCMBC+L/gfwgje1tSVValGERfFwx7WB3gdmrEt&#10;NpPQxNr66zcLC97m43vOYtWaSjRU+9KygtEwAUGcWV1yruB82r7PQPiArLGyTAo68rBa9t4WmGr7&#10;4AM1x5CLGMI+RQVFCC6V0mcFGfRD64gjd7W1wRBhnUtd4yOGm0p+JMlEGiw5NhToaFNQdjvejYJ8&#10;56rr+Hb+ml3c4bP5eXbfI9kpNei36zmIQG14if/dex3nT6bJGP7eiT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vkhYxQAAAN4AAAAPAAAAAAAAAAAAAAAAAJgCAABkcnMv&#10;ZG93bnJldi54bWxQSwUGAAAAAAQABAD1AAAAigMAAAAA&#10;" path="m2,l1,1,,2r2,l2,e" filled="f" stroked="f">
                    <v:path arrowok="t" o:connecttype="custom" o:connectlocs="2,2585;1,2586;0,2587;2,2587;2,2585" o:connectangles="0,0,0,0,0"/>
                  </v:shape>
                </v:group>
                <v:group id="Group 4290" o:spid="_x0000_s1926" style="position:absolute;left:10129;top:2374;width:5;height:281" coordorigin="10129,2374" coordsize="5,2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chkG8UAAADeAAAADwAAAGRycy9kb3ducmV2LnhtbERPS2vCQBC+F/oflil4&#10;001qjZK6ikhbPIjgA6S3ITsmwexsyG6T+O9dQehtPr7nzJe9qURLjSstK4hHEQjizOqScwWn4/dw&#10;BsJ5ZI2VZVJwIwfLxevLHFNtO95Te/C5CCHsUlRQeF+nUrqsIINuZGviwF1sY9AH2ORSN9iFcFPJ&#10;9yhKpMGSQ0OBNa0Lyq6HP6Pgp8NuNY6/2u31sr79Hie78zYmpQZv/eoThKfe/4uf7o0O85Np9A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3IZBvFAAAA3gAA&#10;AA8AAAAAAAAAAAAAAAAAqgIAAGRycy9kb3ducmV2LnhtbFBLBQYAAAAABAAEAPoAAACcAwAAAAA=&#10;">
                  <v:shape id="Freeform 4291" o:spid="_x0000_s1927" style="position:absolute;left:10129;top:2374;width:5;height:281;visibility:visible;mso-wrap-style:square;v-text-anchor:top" coordsize="5,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D6cUA&#10;AADeAAAADwAAAGRycy9kb3ducmV2LnhtbERPS2vCQBC+F/wPywi91V1FY42uIkKhJ62PQ70N2WkS&#10;mp0N2TWm/npXKHibj+85i1VnK9FS40vHGoYDBYI4c6bkXMPp+PH2DsIHZIOVY9LwRx5Wy97LAlPj&#10;rryn9hByEUPYp6ihCKFOpfRZQRb9wNXEkftxjcUQYZNL0+A1httKjpRKpMWSY0OBNW0Kyn4PF6th&#10;+32+nWeXaXsaJ7uvyQ3lWBmp9Wu/W89BBOrCU/zv/jRxfjJVE3i8E2+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8gPpxQAAAN4AAAAPAAAAAAAAAAAAAAAAAJgCAABkcnMv&#10;ZG93bnJldi54bWxQSwUGAAAAAAQABAD1AAAAigMAAAAA&#10;" path="m,l,281r5,l5,,,e" filled="f" stroked="f">
                    <v:path arrowok="t" o:connecttype="custom" o:connectlocs="0,2374;0,2655;5,2655;5,2374;0,2374" o:connectangles="0,0,0,0,0"/>
                  </v:shape>
                </v:group>
                <v:group id="Group 4292" o:spid="_x0000_s1928" style="position:absolute;left:10126;top:2374;width:5;height:281" coordorigin="10126,2374" coordsize="5,2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lZf98UAAADeAAAADwAAAGRycy9kb3ducmV2LnhtbERPS2vCQBC+F/wPywi9&#10;1U0sjRJdRUTFgxR8gHgbsmMSzM6G7JrEf98tFHqbj+8582VvKtFS40rLCuJRBII4s7rkXMHlvP2Y&#10;gnAeWWNlmRS8yMFyMXibY6ptx0dqTz4XIYRdigoK7+tUSpcVZNCNbE0cuLttDPoAm1zqBrsQbio5&#10;jqJEGiw5NBRY07qg7HF6GgW7DrvVZ7xpD4/7+nU7f31fDzEp9T7sVzMQnnr/L/5z73WYn0y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JWX/fFAAAA3gAA&#10;AA8AAAAAAAAAAAAAAAAAqgIAAGRycy9kb3ducmV2LnhtbFBLBQYAAAAABAAEAPoAAACcAwAAAAA=&#10;">
                  <v:shape id="Freeform 4293" o:spid="_x0000_s1929" style="position:absolute;left:10126;top:2374;width:5;height:281;visibility:visible;mso-wrap-style:square;v-text-anchor:top" coordsize="5,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w4BcUA&#10;AADeAAAADwAAAGRycy9kb3ducmV2LnhtbERPTWvCQBC9F/wPywi91d2KJjV1FSkUeqo19aC3ITtN&#10;QrOzIbvG1F/vCgVv83ifs1wPthE9db52rOF5okAQF87UXGrYf78/vYDwAdlg45g0/JGH9Wr0sMTM&#10;uDPvqM9DKWII+ww1VCG0mZS+qMiin7iWOHI/rrMYIuxKaTo8x3DbyKlSibRYc2yosKW3iorf/GQ1&#10;fB6Ol+PilPb7WbL9ml9QzpSRWj+Oh80riEBDuIv/3R8mzk9SlcLtnXiD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bDgFxQAAAN4AAAAPAAAAAAAAAAAAAAAAAJgCAABkcnMv&#10;ZG93bnJldi54bWxQSwUGAAAAAAQABAD1AAAAigMAAAAA&#10;" path="m,l,281r6,l6,,,e" filled="f" stroked="f">
                    <v:path arrowok="t" o:connecttype="custom" o:connectlocs="0,2374;0,2655;6,2655;6,2374;0,2374" o:connectangles="0,0,0,0,0"/>
                  </v:shape>
                  <v:shape id="Picture 4294" o:spid="_x0000_s1930" type="#_x0000_t75" style="position:absolute;left:10120;top:2607;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2yYvFAAAA3gAAAA8AAABkcnMvZG93bnJldi54bWxEj0FLw0AQhe+C/2EZwZvd6CGR2G0pYosg&#10;gqZ6H7PTJDQ7G3bHNv575yB4m+G9ee+b5XoOozlRykNkB7eLAgxxG/3AnYOP/fbmHkwWZI9jZHLw&#10;QxnWq8uLJdY+nvmdTo10RkM41+igF5lqa3PbU8C8iBOxaoeYAoquqbM+4VnDw2jviqK0AQfWhh4n&#10;euypPTbfwYEI71J6+nyRZvc10GtZbbZvlXPXV/PmAYzQLP/mv+tnr/hlVSivvqMz2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dsmLxQAAAN4AAAAPAAAAAAAAAAAAAAAA&#10;AJ8CAABkcnMvZG93bnJldi54bWxQSwUGAAAAAAQABAD3AAAAkQMAAAAA&#10;">
                    <v:imagedata r:id="rId624" o:title=""/>
                  </v:shape>
                  <v:shape id="Picture 4295" o:spid="_x0000_s1931" type="#_x0000_t75" style="position:absolute;left:10120;top:2607;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f1XTEAAAA3gAAAA8AAABkcnMvZG93bnJldi54bWxET01LAzEQvQv9D2EEbzZp1VbXpkUEFw+C&#10;dFvoddiMm8XNZEliN/57Iwje5vE+Z7PLbhBnCrH3rGExVyCIW2967jQcDy/X9yBiQjY4eCYN3xRh&#10;t51dbLAyfuI9nZvUiRLCsUINNqWxkjK2lhzGuR+JC/fhg8NUYOikCTiVcDfIpVIr6bDn0mBxpGdL&#10;7Wfz5TTUaTjl0916ug1vjV3cvNd7lWutry7z0yOIRDn9i//cr6bMX63VA/y+U26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f1XTEAAAA3gAAAA8AAAAAAAAAAAAAAAAA&#10;nwIAAGRycy9kb3ducmV2LnhtbFBLBQYAAAAABAAEAPcAAACQAwAAAAA=&#10;">
                    <v:imagedata r:id="rId630" o:title=""/>
                  </v:shape>
                  <v:shape id="Picture 4296" o:spid="_x0000_s1932" type="#_x0000_t75" style="position:absolute;left:10120;top:2607;width:1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5iH7HAAAA3gAAAA8AAABkcnMvZG93bnJldi54bWxEj9FKw0AQRd8F/2EZwRdpdyMaJXZbRCgW&#10;iqCxHzBkx01odjZm1yb9e+dB8G2GuXPvPavNHHp1ojF1kS0USwOKuImuY2/h8LldPIJKGdlhH5ks&#10;nCnBZn15scLKxYk/6FRnr8SEU4UW2pyHSuvUtBQwLeNALLevOAbMso5euxEnMQ+9vjWm1AE7loQW&#10;B3ppqTnWP8HC/sacX/dv77u7Yz31futLc198W3t9NT8/gco053/x3/fOSf3yoRAAwZEZ9PoX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u5iH7HAAAA3gAAAA8AAAAAAAAAAAAA&#10;AAAAnwIAAGRycy9kb3ducmV2LnhtbFBLBQYAAAAABAAEAPcAAACTAwAAAAA=&#10;">
                    <v:imagedata r:id="rId631" o:title=""/>
                  </v:shape>
                  <v:shape id="Picture 4297" o:spid="_x0000_s1933" type="#_x0000_t75" style="position:absolute;left:10120;top:2607;width:13;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TCALGAAAA3gAAAA8AAABkcnMvZG93bnJldi54bWxET0trwkAQvhf6H5YRequblJpK6iqlUHzQ&#10;SxN7yG3IjkkwOxt2txr/vSsUvM3H95zFajS9OJHznWUF6TQBQVxb3XGjYF9+Pc9B+ICssbdMCi7k&#10;YbV8fFhgru2Zf+hUhEbEEPY5KmhDGHIpfd2SQT+1A3HkDtYZDBG6RmqH5xhuevmSJJk02HFsaHGg&#10;z5bqY/FnFMzmWbXbvvauqJLq+/C7X5frLSv1NBk/3kEEGsNd/O/e6Dg/e0tTuL0Tb5D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pMIAsYAAADeAAAADwAAAAAAAAAAAAAA&#10;AACfAgAAZHJzL2Rvd25yZXYueG1sUEsFBgAAAAAEAAQA9wAAAJIDAAAAAA==&#10;">
                    <v:imagedata r:id="rId964" o:title=""/>
                  </v:shape>
                  <v:shape id="Picture 4298" o:spid="_x0000_s1934" type="#_x0000_t75" style="position:absolute;left:10120;top:2607;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1SeDGAAAA3gAAAA8AAABkcnMvZG93bnJldi54bWxET01rwkAQvQv+h2WEXkQ30Wo1uoq0FCqe&#10;TIX2OGTHJDY7G3a3mv77bqHgbR7vc9bbzjTiSs7XlhWk4wQEcWF1zaWC0/vraAHCB2SNjWVS8EMe&#10;tpt+b42Ztjc+0jUPpYgh7DNUUIXQZlL6oiKDfmxb4sidrTMYInSl1A5vMdw0cpIkc2mw5thQYUvP&#10;FRVf+bdRsHxMd4fD1J2Gs+LlQpep3ecfn0o9DLrdCkSgLtzF/+43HefPn9IJ/L0Tb5C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jVJ4MYAAADeAAAADwAAAAAAAAAAAAAA&#10;AACfAgAAZHJzL2Rvd25yZXYueG1sUEsFBgAAAAAEAAQA9wAAAJIDAAAAAA==&#10;">
                    <v:imagedata r:id="rId472" o:title=""/>
                  </v:shape>
                  <v:shape id="Picture 4299" o:spid="_x0000_s1935" type="#_x0000_t75" style="position:absolute;left:10120;top:2607;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57HvGAAAA3gAAAA8AAABkcnMvZG93bnJldi54bWxET0tLw0AQvgv+h2UEL9JuYmpbY7alKILS&#10;k2mhPQ7ZMQ+zs2F3beO/d4WCt/n4nlOsR9OLEznfWlaQThMQxJXVLdcK9rvXyRKED8gae8uk4Ic8&#10;rFfXVwXm2p75g05lqEUMYZ+jgiaEIZfSVw0Z9FM7EEfu0zqDIUJXS+3wHMNNL++TZC4NthwbGhzo&#10;uaHqq/w2Ch5n6Wa7zdz+7qF66ajL7Ht5OCp1ezNunkAEGsO/+OJ+03H+fJFm8PdOvEG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Xnse8YAAADeAAAADwAAAAAAAAAAAAAA&#10;AACfAgAAZHJzL2Rvd25yZXYueG1sUEsFBgAAAAAEAAQA9wAAAJIDAAAAAA==&#10;">
                    <v:imagedata r:id="rId472" o:title=""/>
                  </v:shape>
                  <v:shape id="Picture 4300" o:spid="_x0000_s1936" type="#_x0000_t75" style="position:absolute;left:10120;top:2607;width:5;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61ITDAAAA3gAAAA8AAABkcnMvZG93bnJldi54bWxET0trAjEQvgv9D2EKvUjNWsWW1ShLoSBI&#10;Dz7wPGymm+BmsiSppv/eFAq9zcf3nNUmu15cKUTrWcF0UoEgbr223Ck4HT+e30DEhKyx90wKfijC&#10;Zv0wWmGt/Y33dD2kTpQQjjUqMCkNtZSxNeQwTvxAXLgvHxymAkMndcBbCXe9fKmqhXRouTQYHOjd&#10;UHs5fDsF1g5h3M2OeVuh/owz05zzrlHq6TE3SxCJcvoX/7m3usxfvE7n8PtOuUGu7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rUhMMAAADeAAAADwAAAAAAAAAAAAAAAACf&#10;AgAAZHJzL2Rvd25yZXYueG1sUEsFBgAAAAAEAAQA9wAAAI8DAAAAAA==&#10;">
                    <v:imagedata r:id="rId633" o:title=""/>
                  </v:shape>
                </v:group>
                <v:group id="Group 4301" o:spid="_x0000_s1937" style="position:absolute;left:10120;top:2607;width:3;height:3" coordorigin="10120,2607"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11XXcUAAADeAAAADwAAAGRycy9kb3ducmV2LnhtbERPS2vCQBC+F/wPyxS8&#10;1U2UpJK6ikiVHkKhKpTehuyYBLOzIbvN4993C4Xe5uN7zmY3mkb01LnasoJ4EYEgLqyuuVRwvRyf&#10;1iCcR9bYWCYFEznYbWcPG8y0HfiD+rMvRQhhl6GCyvs2k9IVFRl0C9sSB+5mO4M+wK6UusMhhJtG&#10;LqMolQZrDg0VtnSoqLifv42C04DDfhW/9vn9dpi+Lsn7Zx6TUvPHcf8CwtPo/8V/7jcd5qfPc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ddV13FAAAA3gAA&#10;AA8AAAAAAAAAAAAAAAAAqgIAAGRycy9kb3ducmV2LnhtbFBLBQYAAAAABAAEAPoAAACcAwAAAAA=&#10;">
                  <v:shape id="Freeform 4302" o:spid="_x0000_s1938" style="position:absolute;left:10120;top:2607;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7V0sUA&#10;AADeAAAADwAAAGRycy9kb3ducmV2LnhtbERP22oCMRB9F/yHMIW+adYWVtkaRVpKW6GCl4qPw2a6&#10;CW4myybV9e+NUPBtDuc603nnanGiNljPCkbDDARx6bXlSsFu+z6YgAgRWWPtmRRcKMB81u9NsdD+&#10;zGs6bWIlUgiHAhWYGJtCylAachiGviFO3K9vHcYE20rqFs8p3NXyKcty6dByajDY0Kuh8rj5cwq6&#10;t6+Frcy35dX++Wd8WO4+JiZT6vGhW7yAiNTFu/jf/anT/Hw8yuH2TrpB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vtXSxQAAAN4AAAAPAAAAAAAAAAAAAAAAAJgCAABkcnMv&#10;ZG93bnJldi54bWxQSwUGAAAAAAQABAD1AAAAigMAAAAA&#10;" path="m3,l,,,2,2,1,3,e" filled="f" stroked="f">
                    <v:path arrowok="t" o:connecttype="custom" o:connectlocs="3,2607;0,2607;0,2609;2,2608;3,2607" o:connectangles="0,0,0,0,0"/>
                  </v:shape>
                  <v:shape id="Picture 4303" o:spid="_x0000_s1939" type="#_x0000_t75" style="position:absolute;left:10123;top:2610;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C6njFAAAA3gAAAA8AAABkcnMvZG93bnJldi54bWxET0trwkAQvhf8D8sIvZS6SX02uoq0FCqe&#10;GgU9DtlpEs3Oht2tpv++WxC8zcf3nMWqM424kPO1ZQXpIAFBXFhdc6lgv/t4noHwAVljY5kU/JKH&#10;1bL3sMBM2yt/0SUPpYgh7DNUUIXQZlL6oiKDfmBb4sh9W2cwROhKqR1eY7hp5EuSTKTBmmNDhS29&#10;VVSc8x+j4HWUrrfbods/jYv3E52GdpMfjko99rv1HESgLtzFN/enjvMn03QK/+/EG+T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Qup4xQAAAN4AAAAPAAAAAAAAAAAAAAAA&#10;AJ8CAABkcnMvZG93bnJldi54bWxQSwUGAAAAAAQABAD3AAAAkQMAAAAA&#10;">
                    <v:imagedata r:id="rId472" o:title=""/>
                  </v:shape>
                  <v:shape id="Picture 4304" o:spid="_x0000_s1940" type="#_x0000_t75" style="position:absolute;left:10123;top:2610;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dfgrJAAAA3gAAAA8AAABkcnMvZG93bnJldi54bWxEj09Lw0AQxe+C32EZwYvYTaz2T9ptKYpg&#10;6cm0oMchO01Ss7Nhd23jt3cOgrcZ3pv3frNcD65TZwqx9WwgH2WgiCtvW64NHPav9zNQMSFb7DyT&#10;gR+KsF5dXy2xsP7C73QuU60khGOBBpqU+kLrWDXkMI58Tyza0QeHSdZQaxvwIuGu0w9ZNtEOW5aG&#10;Bnt6bqj6Kr+dgfljvtntxuFw91S9nOg09tvy49OY25thswCVaEj/5r/rNyv4k2kuvPKOzKB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G91+CskAAADeAAAADwAAAAAAAAAA&#10;AAAAAACfAgAAZHJzL2Rvd25yZXYueG1sUEsFBgAAAAAEAAQA9wAAAJUDAAAAAA==&#10;">
                    <v:imagedata r:id="rId472" o:title=""/>
                  </v:shape>
                </v:group>
                <v:group id="Group 4305" o:spid="_x0000_s1941" style="position:absolute;left:10126;top:2613;width:8;height:8" coordorigin="10126,2613" coordsize="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hBdWMUAAADeAAAADwAAAGRycy9kb3ducmV2LnhtbERPTWvCQBC9C/0PyxR6&#10;001aamvqKiJVPIhgFMTbkB2TYHY2ZLdJ/PddQfA2j/c503lvKtFS40rLCuJRBII4s7rkXMHxsBp+&#10;g3AeWWNlmRTcyMF89jKYYqJtx3tqU5+LEMIuQQWF93UipcsKMuhGtiYO3MU2Bn2ATS51g10IN5V8&#10;j6KxNFhyaCiwpmVB2TX9MwrWHXaLj/i33V4vy9v58Lk7bWNS6u21X/yA8NT7p/jh3ugwf/wVT+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QXVjFAAAA3gAA&#10;AA8AAAAAAAAAAAAAAAAAqgIAAGRycy9kb3ducmV2LnhtbFBLBQYAAAAABAAEAPoAAACcAwAAAAA=&#10;">
                  <v:shape id="Freeform 4306" o:spid="_x0000_s1942" style="position:absolute;left:10126;top:2613;width:8;height:8;visibility:visible;mso-wrap-style:square;v-text-anchor:top" coordsize="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53wMYA&#10;AADeAAAADwAAAGRycy9kb3ducmV2LnhtbESPQWvCQBCF74X+h2UKvdWNFlJJXaUVChV7abT3ITtm&#10;g9nZkF1j9Nc7B6G3GebNe+9brEbfqoH62AQ2MJ1koIirYBuuDex3Xy9zUDEhW2wDk4ELRVgtHx8W&#10;WNhw5l8aylQrMeFYoAGXUldoHStHHuMkdMRyO4TeY5K1r7Xt8SzmvtWzLMu1x4YlwWFHa0fVsTx5&#10;AwPnG9eW2zl3m+n10+755/r3aszz0/jxDirRmP7F9+9vK/Xzt5kACI7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53wMYAAADeAAAADwAAAAAAAAAAAAAAAACYAgAAZHJz&#10;L2Rvd25yZXYueG1sUEsFBgAAAAAEAAQA9QAAAIsDAAAAAA==&#10;" path="m8,l6,1,3,3,1,5,,8r3,l4,6,6,4,8,3,8,e" filled="f" stroked="f">
                    <v:path arrowok="t" o:connecttype="custom" o:connectlocs="8,2613;6,2614;3,2616;1,2618;0,2621;3,2621;4,2619;6,2617;8,2616;8,2613" o:connectangles="0,0,0,0,0,0,0,0,0,0"/>
                  </v:shape>
                </v:group>
                <v:group id="Group 4307" o:spid="_x0000_s1943" style="position:absolute;left:10129;top:2616;width:5;height:6" coordorigin="10129,2616" coordsize="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gqb48QAAADeAAAADwAAAGRycy9kb3ducmV2LnhtbERPTYvCMBC9C/sfwix4&#10;07SKunSNIrIuexBBXRBvQzO2xWZSmtjWf28Ewds83ufMl50pRUO1KywriIcRCOLU6oIzBf/HzeAL&#10;hPPIGkvLpOBODpaLj94cE21b3lNz8JkIIewSVJB7XyVSujQng25oK+LAXWxt0AdYZ1LX2IZwU8pR&#10;FE2lwYJDQ44VrXNKr4ebUfDbYrsaxz/N9npZ38/Hye60jUmp/me3+gbhqfNv8cv9p8P86WwU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gqb48QAAADeAAAA&#10;DwAAAAAAAAAAAAAAAACqAgAAZHJzL2Rvd25yZXYueG1sUEsFBgAAAAAEAAQA+gAAAJsDAAAAAA==&#10;">
                  <v:shape id="Freeform 4308" o:spid="_x0000_s1944" style="position:absolute;left:10129;top:2616;width:5;height:6;visibility:visible;mso-wrap-style:square;v-text-anchor:top" coordsize="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e1cYA&#10;AADeAAAADwAAAGRycy9kb3ducmV2LnhtbERP22rCQBB9L/Qflin4Vjemakt0ldJ6iw8VrR8wZKdJ&#10;aHY2ZNcY/fpuQfBtDuc603lnKtFS40rLCgb9CARxZnXJuYLj9/L5DYTzyBory6TgQg7ms8eHKSba&#10;nnlP7cHnIoSwS1BB4X2dSOmyggy6vq2JA/djG4M+wCaXusFzCDeVjKNoLA2WHBoKrOmjoOz3cDIK&#10;Fl/rdPMSr4ajdHe168puL5+DrVK9p+59AsJT5+/im3ujw/zxaxzD/zvhBj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Ge1cYAAADeAAAADwAAAAAAAAAAAAAAAACYAgAAZHJz&#10;L2Rvd25yZXYueG1sUEsFBgAAAAAEAAQA9QAAAIsDAAAAAA==&#10;" path="m5,l3,1,1,3,,5r3,l4,4,5,3,5,e" filled="f" stroked="f">
                    <v:path arrowok="t" o:connecttype="custom" o:connectlocs="5,2616;3,2617;1,2619;0,2621;3,2621;4,2620;5,2619;5,2616" o:connectangles="0,0,0,0,0,0,0,0"/>
                  </v:shape>
                </v:group>
                <v:group id="Group 4309" o:spid="_x0000_s1945" style="position:absolute;left:10132;top:2619;width:3;height:3" coordorigin="10132,2619"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SgD8QAAADeAAAADwAAAGRycy9kb3ducmV2LnhtbERPS4vCMBC+C/6HMMLe&#10;1rTKqlSjiLjiQRZ8gHgbmrEtNpPSxLb++83Cgrf5+J6zWHWmFA3VrrCsIB5GIIhTqwvOFFzO358z&#10;EM4jaywtk4IXOVgt+70FJtq2fKTm5DMRQtglqCD3vkqkdGlOBt3QVsSBu9vaoA+wzqSusQ3hppSj&#10;KJpIgwWHhhwr2uSUPk5Po2DXYrsex9vm8LhvXrfz18/1EJNSH4NuPQfhqfNv8b97r8P8yXQ0h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ZSgD8QAAADeAAAA&#10;DwAAAAAAAAAAAAAAAACqAgAAZHJzL2Rvd25yZXYueG1sUEsFBgAAAAAEAAQA+gAAAJsDAAAAAA==&#10;">
                  <v:shape id="Freeform 4310" o:spid="_x0000_s1946" style="position:absolute;left:10132;top:2619;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wkg8UA&#10;AADeAAAADwAAAGRycy9kb3ducmV2LnhtbERP22oCMRB9L/gPYQTfalYtKlujiKX0Agq1Kn0cNuMm&#10;uJksm1S3f2+Egm9zONeZLVpXiTM1wXpWMOhnIIgLry2XCnbfr49TECEia6w8k4I/CrCYdx5mmGt/&#10;4S86b2MpUgiHHBWYGOtcylAYchj6viZO3NE3DmOCTSl1g5cU7io5zLKxdGg5NRisaWWoOG1/nYL2&#10;5WNpS7O2vDmM9pOfz93b1GRK9brt8hlEpDbexf/ud53mjyfDJ7i9k26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TCSDxQAAAN4AAAAPAAAAAAAAAAAAAAAAAJgCAABkcnMv&#10;ZG93bnJldi54bWxQSwUGAAAAAAQABAD1AAAAigMAAAAA&#10;" path="m2,l1,1,,2r2,l2,e" filled="f" stroked="f">
                    <v:path arrowok="t" o:connecttype="custom" o:connectlocs="2,2619;1,2620;0,2621;2,2621;2,2619" o:connectangles="0,0,0,0,0"/>
                  </v:shape>
                </v:group>
                <v:group id="Group 4311" o:spid="_x0000_s1947" style="position:absolute;left:10127;top:2614;width:4;height:4" coordorigin="10127,2614" coordsize="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Gd4MQAAADeAAAADwAAAGRycy9kb3ducmV2LnhtbERPS4vCMBC+C/sfwizs&#10;TdO6qEs1ioi7eBDBByzehmZsi82kNLGt/94Igrf5+J4zW3SmFA3VrrCsIB5EIIhTqwvOFJyOv/0f&#10;EM4jaywtk4I7OVjMP3ozTLRteU/NwWcihLBLUEHufZVI6dKcDLqBrYgDd7G1QR9gnUldYxvCTSmH&#10;UTSWBgsODTlWtMopvR5uRsFfi+3yO1432+tldT8fR7v/bUxKfX12yykIT51/i1/ujQ7zx5Ph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Gd4MQAAADeAAAA&#10;DwAAAAAAAAAAAAAAAACqAgAAZHJzL2Rvd25yZXYueG1sUEsFBgAAAAAEAAQA+gAAAJsDAAAAAA==&#10;">
                  <v:shape id="Freeform 4312" o:spid="_x0000_s1948" style="position:absolute;left:10127;top:2614;width:4;height:4;visibility:visible;mso-wrap-style:square;v-text-anchor:top" coordsize="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9cEA&#10;AADeAAAADwAAAGRycy9kb3ducmV2LnhtbERPTYvCMBC9C/sfwix403R7iEs1iggLKgiuiuehGZti&#10;MylN1PrvjbCwt3m8z5kteteIO3Wh9qzha5yBIC69qbnScDr+jL5BhIhssPFMGp4UYDH/GMywMP7B&#10;v3Q/xEqkEA4FarAxtoWUobTkMIx9S5y4i+8cxgS7SpoOHyncNTLPMiUd1pwaLLa0slReDzenoT2f&#10;nxu5ybd1aXdH3jdKTazSevjZL6cgIvXxX/znXps0X01yBe930g1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XBAAAA3gAAAA8AAAAAAAAAAAAAAAAAmAIAAGRycy9kb3du&#10;cmV2LnhtbFBLBQYAAAAABAAEAPUAAACGAwAAAAA=&#10;" path="m3,l1,,,2,1,4r2,l4,2,3,e" filled="f" stroked="f">
                    <v:path arrowok="t" o:connecttype="custom" o:connectlocs="3,2614;1,2614;0,2616;1,2618;3,2618;4,2616;3,2614" o:connectangles="0,0,0,0,0,0,0"/>
                  </v:shape>
                </v:group>
                <v:group id="Group 4313" o:spid="_x0000_s1949" style="position:absolute;left:10128;top:2616;width:2;height:2" coordorigin="10128,2616"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q+mDMQAAADeAAAA&#10;DwAAAAAAAAAAAAAAAACqAgAAZHJzL2Rvd25yZXYueG1sUEsFBgAAAAAEAAQA+gAAAJsDAAAAAA==&#10;">
                  <v:shape id="Freeform 4314" o:spid="_x0000_s1950" style="position:absolute;left:10128;top:2616;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th0scA&#10;AADeAAAADwAAAGRycy9kb3ducmV2LnhtbESPQWvCQBCF74X+h2UKvZS6SQS10VWKIAjSQ6M/YMiO&#10;SXB3NmS3Mf77zqHQ2wzvzXvfbHaTd2qkIXaBDeSzDBRxHWzHjYHL+fC+AhUTskUXmAw8KMJu+/y0&#10;wdKGO3/TWKVGSQjHEg20KfWl1rFuyWOchZ5YtGsYPCZZh0bbAe8S7p0usmyhPXYsDS32tG+pvlU/&#10;3sDJ5sXoLm4/n6qvj+zxFq6H/GjM68v0uQaVaEr/5r/roxX8xbIQXnlHZtD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bYdLHAAAA3gAAAA8AAAAAAAAAAAAAAAAAmAIAAGRy&#10;cy9kb3ducmV2LnhtbFBLBQYAAAAABAAEAPUAAACMAwAAAAA=&#10;" path="m,l2,e" filled="f" strokeweight=".08106mm">
                    <v:path arrowok="t" o:connecttype="custom" o:connectlocs="0,0;2,0" o:connectangles="0,0"/>
                  </v:shape>
                </v:group>
                <v:group id="Group 4315" o:spid="_x0000_s1951" style="position:absolute;left:10130;top:2614;width:2;height:4" coordorigin="10130,2614" coordsize="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HyX5cUAAADeAAAADwAAAGRycy9kb3ducmV2LnhtbERPTWvCQBC9F/oflil4&#10;002U2hpdRUTFgwjVgngbsmMSzM6G7JrEf98VhN7m8T5ntuhMKRqqXWFZQTyIQBCnVhecKfg9bfrf&#10;IJxH1lhaJgUPcrCYv7/NMNG25R9qjj4TIYRdggpy76tESpfmZNANbEUcuKutDfoA60zqGtsQbko5&#10;jKKxNFhwaMixolVO6e14Nwq2LbbLUbxu9rfr6nE5fR7O+5iU6n10yykIT53/F7/cOx3mj7+GE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h8l+XFAAAA3gAA&#10;AA8AAAAAAAAAAAAAAAAAqgIAAGRycy9kb3ducmV2LnhtbFBLBQYAAAAABAAEAPoAAACcAwAAAAA=&#10;">
                  <v:shape id="Freeform 4316" o:spid="_x0000_s1952" style="position:absolute;left:10130;top:2614;width:2;height:4;visibility:visible;mso-wrap-style:square;v-text-anchor:top" coordsize="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0lOcUA&#10;AADeAAAADwAAAGRycy9kb3ducmV2LnhtbESPQUvEMBCF74L/IYzgzU1VWKVudlkWFpZFD23F89CM&#10;TbWZlCS21V/vHARv85j3vZm32S1+UBPF1Ac2cLsqQBG3wfbcGXhtjjePoFJGtjgEJgPflGC3vbzY&#10;YGnDzBVNde6UhHAq0YDLeSy1Tq0jj2kVRmLZvYfoMYuMnbYRZwn3g74rirX22LNccDjSwVH7WX95&#10;eaOe+p/IL2/nqon547nZV97NxlxfLfsnUJmW/G/+o09WuPXDvRSQOjKD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fSU5xQAAAN4AAAAPAAAAAAAAAAAAAAAAAJgCAABkcnMv&#10;ZG93bnJldi54bWxQSwUGAAAAAAQABAD1AAAAigMAAAAA&#10;" path="m,4l,e" filled="f" strokeweight=".03206mm">
                    <v:path arrowok="t" o:connecttype="custom" o:connectlocs="0,2618;0,2614" o:connectangles="0,0"/>
                  </v:shape>
                </v:group>
                <v:group id="Group 4317" o:spid="_x0000_s1953" style="position:absolute;left:10127;top:2616;width:2;height:2" coordorigin="10127,2616"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9MNPsUAAADeAAAADwAAAGRycy9kb3ducmV2LnhtbERPS2vCQBC+F/wPyxS8&#10;1U0MtZK6BpEqHqRQFUpvQ3ZMQrKzIbvN4993C4Xe5uN7ziYbTSN66lxlWUG8iEAQ51ZXXCi4XQ9P&#10;axDOI2tsLJOCiRxk29nDBlNtB/6g/uILEULYpaig9L5NpXR5SQbdwrbEgbvbzqAPsCuk7nAI4aaR&#10;yyhaSYMVh4YSW9qXlNeXb6PgOOCwS+K3/lzf99PX9fn98xyTUvPHcfcKwtPo/8V/7pMO81cvS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PTDT7FAAAA3gAA&#10;AA8AAAAAAAAAAAAAAAAAqgIAAGRycy9kb3ducmV2LnhtbFBLBQYAAAAABAAEAPoAAACcAwAAAAA=&#10;">
                  <v:shape id="Freeform 4318" o:spid="_x0000_s1954" style="position:absolute;left:10127;top:2616;width:2;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mhzMUA&#10;AADeAAAADwAAAGRycy9kb3ducmV2LnhtbERP32vCMBB+H+x/CDfY20xVqK4zigiKTBjoiuDb2dza&#10;YnOJTabdf28Ggm/38f28yawzjbhQ62vLCvq9BARxYXXNpYL8e/k2BuEDssbGMin4Iw+z6fPTBDNt&#10;r7ylyy6UIoawz1BBFYLLpPRFRQZ9zzriyP3Y1mCIsC2lbvEaw00jB0mSSoM1x4YKHS0qKk67X6Pg&#10;mO9X7/k61YeNO7nDF332i+6s1OtLN/8AEagLD/HdvdZxfjoaDuD/nXiDn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aHMxQAAAN4AAAAPAAAAAAAAAAAAAAAAAJgCAABkcnMv&#10;ZG93bnJldi54bWxQSwUGAAAAAAQABAD1AAAAigMAAAAA&#10;" path="m,l1,2e" filled="f" strokeweight=".01611mm">
                    <v:path arrowok="t" o:connecttype="custom" o:connectlocs="0,2616;2,2618" o:connectangles="0,0"/>
                  </v:shape>
                  <v:shape id="Picture 4319" o:spid="_x0000_s1955" type="#_x0000_t75" style="position:absolute;left:9943;top:2655;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VVknFAAAA3gAAAA8AAABkcnMvZG93bnJldi54bWxET99rwjAQfhf8H8IJvoimU9CtmsoYEwRh&#10;MCfu9WzOprS5lCZq9a9fBoO93cf381brztbiSq0vHSt4miQgiHOnSy4UHL4242cQPiBrrB2Tgjt5&#10;WGf93gpT7W78Sdd9KEQMYZ+iAhNCk0rpc0MW/cQ1xJE7u9ZiiLAtpG7xFsNtLadJMpcWS44NBht6&#10;M5RX+4tVMGo+Do/38vxSTXffx7uxC6rppNRw0L0uQQTqwr/4z73Vcf58MZvB7zvxBpn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VVZJxQAAAN4AAAAPAAAAAAAAAAAAAAAA&#10;AJ8CAABkcnMvZG93bnJldi54bWxQSwUGAAAAAAQABAD3AAAAkQMAAAAA&#10;">
                    <v:imagedata r:id="rId965" o:title=""/>
                  </v:shape>
                  <v:shape id="Picture 4320" o:spid="_x0000_s1956" type="#_x0000_t75" style="position:absolute;left:9932;top:2655;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qWX3GAAAA3gAAAA8AAABkcnMvZG93bnJldi54bWxET0trwkAQvhf8D8sIvZRmUxUjMasUbUHo&#10;xaZWPA7ZyQOzsyG71fjvu4WCt/n4npOtB9OKC/WusazgJYpBEBdWN1wpOHy9Py9AOI+ssbVMCm7k&#10;YL0aPWSYanvlT7rkvhIhhF2KCmrvu1RKV9Rk0EW2Iw5caXuDPsC+krrHawg3rZzE8VwabDg01NjR&#10;pqbinP8YBd/6sF985Mfb6W0z8zIpqSy2T0o9jofXJQhPg7+L/907HebPk+kM/t4JN8jV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pZfcYAAADeAAAADwAAAAAAAAAAAAAA&#10;AACfAgAAZHJzL2Rvd25yZXYueG1sUEsFBgAAAAAEAAQA9wAAAJIDAAAAAA==&#10;">
                    <v:imagedata r:id="rId484" o:title=""/>
                  </v:shape>
                  <v:shape id="Picture 4321" o:spid="_x0000_s1957" type="#_x0000_t75" style="position:absolute;left:9932;top:2320;width:5;height:3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xZfXFAAAA3gAAAA8AAABkcnMvZG93bnJldi54bWxET01rwkAQvRf8D8sIXopuaqmW6CpFW2jF&#10;g8ZevA3ZMYlmZ8PuNqb/vlsQvM3jfc582ZlatOR8ZVnB0ygBQZxbXXGh4PvwMXwF4QOyxtoyKfgl&#10;D8tF72GOqbZX3lObhULEEPYpKihDaFIpfV6SQT+yDXHkTtYZDBG6QmqH1xhuajlOkok0WHFsKLGh&#10;VUn5JfsxCh5dc17vaKPd+xdv7bHNj+y2Sg363dsMRKAu3MU396eO8yfT5xf4fyfeIB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MWX1xQAAAN4AAAAPAAAAAAAAAAAAAAAA&#10;AJ8CAABkcnMvZG93bnJldi54bWxQSwUGAAAAAAQABAD3AAAAkQMAAAAA&#10;">
                    <v:imagedata r:id="rId1015" o:title=""/>
                  </v:shape>
                  <v:shape id="Picture 4322" o:spid="_x0000_s1958" type="#_x0000_t75" style="position:absolute;left:9932;top:2276;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IhSDCAAAA3gAAAA8AAABkcnMvZG93bnJldi54bWxET82KwjAQvi/4DmEEb2uqy1apRtGyXbyu&#10;+gBDM7bVZlKaqNGnNwsLe5uP73eW62BacaPeNZYVTMYJCOLS6oYrBcdD8T4H4TyyxtYyKXiQg/Vq&#10;8LbETNs7/9Bt7ysRQ9hlqKD2vsukdGVNBt3YdsSRO9neoI+wr6Tu8R7DTSunSZJKgw3Hhho7ymsq&#10;L/urUXANZ9yaott9PT+ruTt959tQ5EqNhmGzAOEp+H/xn3un4/x09pHC7zvxBrl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CIUgwgAAAN4AAAAPAAAAAAAAAAAAAAAAAJ8C&#10;AABkcnMvZG93bnJldi54bWxQSwUGAAAAAAQABAD3AAAAjgMAAAAA&#10;">
                    <v:imagedata r:id="rId636" o:title=""/>
                  </v:shape>
                  <v:shape id="Picture 4323" o:spid="_x0000_s1959" type="#_x0000_t75" style="position:absolute;left:9976;top:2276;width:240;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gaPbEAAAA3gAAAA8AAABkcnMvZG93bnJldi54bWxET01rwkAQvQv9D8sUetNNKzUa3QRRCoVe&#10;bCqItyE7TUKzs2F3Nem/7xYEb/N4n7MpRtOJKznfWlbwPEtAEFdWt1wrOH69TZcgfEDW2FkmBb/k&#10;ocgfJhvMtB34k65lqEUMYZ+hgiaEPpPSVw0Z9DPbE0fu2zqDIUJXS+1wiOGmky9JspAGW44NDfa0&#10;a6j6KS9GQZoc9/sPeeKdXW29ez2E4exXSj09jts1iEBjuItv7ncd5y/SeQr/78QbZ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gaPbEAAAA3gAAAA8AAAAAAAAAAAAAAAAA&#10;nwIAAGRycy9kb3ducmV2LnhtbFBLBQYAAAAABAAEAPcAAACQAwAAAAA=&#10;">
                    <v:imagedata r:id="rId1016" o:title=""/>
                  </v:shape>
                  <v:shape id="Picture 4324" o:spid="_x0000_s1960" type="#_x0000_t75" style="position:absolute;left:10212;top:2276;width:5;height:3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4vTrFAAAA3gAAAA8AAABkcnMvZG93bnJldi54bWxEj0FvwjAMhe+T9h8iI+02UpgEqCMgNJgE&#10;u630ws1qTFqtcaomQPfv8QGJm633/N7n5XrwrbpSH5vABibjDBRxFWzDzkB5/H5fgIoJ2WIbmAz8&#10;U4T16vVlibkNN/6la5GckhCOORqoU+pyrWNVk8c4Dh2xaOfQe0yy9k7bHm8S7ls9zbKZ9tiwNNTY&#10;0VdN1V9x8QaK0rr9FnfufPSbdr497X78oTTmbTRsPkElGtLT/LjeW8GfzT+EV96RGfTq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eL06xQAAAN4AAAAPAAAAAAAAAAAAAAAA&#10;AJ8CAABkcnMvZG93bnJldi54bWxQSwUGAAAAAAQABAD3AAAAkQMAAAAA&#10;">
                    <v:imagedata r:id="rId1017" o:title=""/>
                  </v:shape>
                  <v:shape id="Picture 4325" o:spid="_x0000_s1961" type="#_x0000_t75" style="position:absolute;left:10206;top:2612;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kh/HGAAAA3gAAAA8AAABkcnMvZG93bnJldi54bWxET01rwkAQvQv9D8sIvYhubKrV6CpiKVQ8&#10;mQrtcciOSWx2Nuyumv77bqHgbR7vc5brzjTiSs7XlhWMRwkI4sLqmksFx4+34QyED8gaG8uk4Ic8&#10;rFcPvSVm2t74QNc8lCKGsM9QQRVCm0npi4oM+pFtiSN3ss5giNCVUju8xXDTyKckmUqDNceGClva&#10;VlR85xejYP483uz3qTsOJsXrmc6p3eWfX0o99rvNAkSgLtzF/+53HedPX9I5/L0Tb5C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ySH8cYAAADeAAAADwAAAAAAAAAAAAAA&#10;AACfAgAAZHJzL2Rvd25yZXYueG1sUEsFBgAAAAAEAAQA9wAAAJIDAAAAAA==&#10;">
                    <v:imagedata r:id="rId472" o:title=""/>
                  </v:shape>
                </v:group>
                <v:group id="Group 4326" o:spid="_x0000_s1962" style="position:absolute;left:10206;top:2618;width:5;height:10" coordorigin="10206,2618" coordsize="5,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SZ29jIAAAA&#10;3gAAAA8AAAAAAAAAAAAAAAAAqgIAAGRycy9kb3ducmV2LnhtbFBLBQYAAAAABAAEAPoAAACfAwAA&#10;AAA=&#10;">
                  <v:shape id="Freeform 4327" o:spid="_x0000_s1963" style="position:absolute;left:10206;top:2618;width:5;height:10;visibility:visible;mso-wrap-style:square;v-text-anchor:top" coordsize="5,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6rsMEA&#10;AADeAAAADwAAAGRycy9kb3ducmV2LnhtbERPTYvCMBC9C/6HMII3TRVXpWsUFQrexOrF29DMNt1t&#10;JqWJWv/9RhC8zeN9zmrT2VrcqfWVYwWTcQKCuHC64lLB5ZyNliB8QNZYOyYFT/KwWfd7K0y1e/CJ&#10;7nkoRQxhn6ICE0KTSukLQxb92DXEkftxrcUQYVtK3eIjhttaTpNkLi1WHBsMNrQ3VPzlN6vATT2Z&#10;391xl+XX29cVs+WxqwqlhoNu+w0iUBc+4rf7oOP8+WI2gdc78Qa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eq7DBAAAA3gAAAA8AAAAAAAAAAAAAAAAAmAIAAGRycy9kb3du&#10;cmV2LnhtbFBLBQYAAAAABAAEAPUAAACGAwAAAAA=&#10;" path="m,l5,r,10l,10,,e" filled="f" stroked="f">
                    <v:path arrowok="t" o:connecttype="custom" o:connectlocs="0,2618;5,2618;5,2628;0,2628;0,2618" o:connectangles="0,0,0,0,0"/>
                  </v:shape>
                  <v:shape id="Picture 4328" o:spid="_x0000_s1964" type="#_x0000_t75" style="position:absolute;left:10164;top:2623;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18F7CAAAA3gAAAA8AAABkcnMvZG93bnJldi54bWxET9uKwjAQfRf2H8Is7JumK97oGmUtVnxV&#10;9wOGZmyrzaQ0UbN+vREE3+ZwrjNfBtOIK3Wutqzge5CAIC6srrlU8HfI+zMQziNrbCyTgn9ysFx8&#10;9OaYanvjHV33vhQxhF2KCirv21RKV1Rk0A1sSxy5o+0M+gi7UuoObzHcNHKYJBNpsObYUGFLWUXF&#10;eX8xCi7hhCuTt9v1fVzO3HGTrUKeKfX1GX5/QHgK/i1+ubc6zp9MR0N4vhNvkI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3NfBewgAAAN4AAAAPAAAAAAAAAAAAAAAAAJ8C&#10;AABkcnMvZG93bnJldi54bWxQSwUGAAAAAAQABAD3AAAAjgMAAAAA&#10;">
                    <v:imagedata r:id="rId636" o:title=""/>
                  </v:shape>
                  <v:shape id="Picture 4329" o:spid="_x0000_s1965" type="#_x0000_t75" style="position:absolute;left:9943;top:2666;width:226;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EBhHFAAAA3gAAAA8AAABkcnMvZG93bnJldi54bWxET01PwkAQvZv4HzZjwk22AkFTWQjBYOQg&#10;wcqF26Q7to3d2bo7QPn3LomJt3l5nzNb9K5VJwqx8WzgYZiBIi69bbgysP9c3z+BioJssfVMBi4U&#10;YTG/vZlhbv2ZP+hUSKVSCMccDdQiXa51LGtyGIe+I07clw8OJcFQaRvwnMJdq0dZNtUOG04NNXa0&#10;qqn8Lo7OQNiKH21edPG6/Ymy2zUbubwfjBnc9ctnUEK9/Iv/3G82zZ8+TsZwfSfdoO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xAYRxQAAAN4AAAAPAAAAAAAAAAAAAAAA&#10;AJ8CAABkcnMvZG93bnJldi54bWxQSwUGAAAAAAQABAD3AAAAkQMAAAAA&#10;">
                    <v:imagedata r:id="rId1018" o:title=""/>
                  </v:shape>
                </v:group>
                <v:group id="Group 4330" o:spid="_x0000_s1966" style="position:absolute;left:9408;top:2696;width:609;height:589" coordorigin="9408,2696" coordsize="609,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6Ld28UAAADeAAAADwAAAGRycy9kb3ducmV2LnhtbERPS2vCQBC+F/wPywje&#10;dBNrVaKriLSlBxF8gHgbsmMSzM6G7JrEf98tCL3Nx/ec5bozpWiodoVlBfEoAkGcWl1wpuB8+hrO&#10;QTiPrLG0TAqe5GC96r0tMdG25QM1R5+JEMIuQQW591UipUtzMuhGtiIO3M3WBn2AdSZ1jW0IN6Uc&#10;R9FUGiw4NORY0Tan9H58GAXfLbab9/iz2d1v2+f19LG/7GJSatDvNgsQnjr/L365f3SYP51N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ui3dvFAAAA3gAA&#10;AA8AAAAAAAAAAAAAAAAAqgIAAGRycy9kb3ducmV2LnhtbFBLBQYAAAAABAAEAPoAAACcAwAAAAA=&#10;">
                  <v:shape id="Freeform 4331" o:spid="_x0000_s1967" style="position:absolute;left:9408;top:2696;width:609;height:589;visibility:visible;mso-wrap-style:square;v-text-anchor:top" coordsize="609,5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kt9scA&#10;AADeAAAADwAAAGRycy9kb3ducmV2LnhtbERPS2vCQBC+C/0PyxS8iG6U1kfqKhK01EMpRg/2NmSn&#10;SWh2NmRXE/+9Wyh4m4/vOct1ZypxpcaVlhWMRxEI4szqknMFp+NuOAfhPLLGyjIpuJGD9eqpt8RY&#10;25YPdE19LkIIuxgVFN7XsZQuK8igG9maOHA/tjHoA2xyqRtsQ7ip5CSKptJgyaGhwJqSgrLf9GIU&#10;LNIkKdvT7pB/D/bvx/lX9Nmet0r1n7vNGwhPnX+I/90fOsyfzl5e4e+dcINc3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6ZLfbHAAAA3gAAAA8AAAAAAAAAAAAAAAAAmAIAAGRy&#10;cy9kb3ducmV2LnhtbFBLBQYAAAAABAAEAPUAAACMAwAAAAA=&#10;" path="m,588l609,e" filled="f" strokeweight=".1373mm">
                    <v:path arrowok="t" o:connecttype="custom" o:connectlocs="0,3284;609,2696" o:connectangles="0,0"/>
                  </v:shape>
                </v:group>
                <v:group id="Group 4332" o:spid="_x0000_s1968" style="position:absolute;left:10001;top:2652;width:61;height:60" coordorigin="10001,2652" coordsize="6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zmN8UAAADeAAAADwAAAGRycy9kb3ducmV2LnhtbERPTWvCQBC9C/0PyxS8&#10;1U20phJdRcQWD1KoFsTbkB2TYHY2ZLdJ/PeuUPA2j/c5i1VvKtFS40rLCuJRBII4s7rkXMHv8fNt&#10;BsJ5ZI2VZVJwIwer5ctggam2Hf9Qe/C5CCHsUlRQeF+nUrqsIINuZGviwF1sY9AH2ORSN9iFcFPJ&#10;cRQl0mDJoaHAmjYFZdfDn1Hw1WG3nsTbdn+9bG7n4/T7tI9JqeFrv56D8NT7p/jfvdNhfvLxn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Q85jfFAAAA3gAA&#10;AA8AAAAAAAAAAAAAAAAAqgIAAGRycy9kb3ducmV2LnhtbFBLBQYAAAAABAAEAPoAAACcAwAAAAA=&#10;">
                  <v:shape id="Freeform 4333" o:spid="_x0000_s1969" style="position:absolute;left:10001;top:2652;width:61;height:60;visibility:visible;mso-wrap-style:square;v-text-anchor:top" coordsize="6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SSsMMA&#10;AADeAAAADwAAAGRycy9kb3ducmV2LnhtbERPS4vCMBC+C/6HMII3TRRRtxrF9QF7E13R69DMtmWb&#10;SbeJtfvvNwuCt/n4nrNct7YUDdW+cKxhNFQgiFNnCs40XD4PgzkIH5ANlo5Jwy95WK+6nSUmxj34&#10;RM05ZCKGsE9QQx5ClUjp05ws+qGriCP35WqLIcI6k6bGRwy3pRwrNZUWC44NOVa0zSn9Pt+thuOY&#10;f7bX5vYWdpf3mzP7k1K21brfazcLEIHa8BI/3R8mzp/OJjP4fyfe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SSsMMAAADeAAAADwAAAAAAAAAAAAAAAACYAgAAZHJzL2Rv&#10;d25yZXYueG1sUEsFBgAAAAAEAAQA9QAAAIgDAAAAAA==&#10;" path="m61,l,27,32,60,61,e" fillcolor="black" stroked="f">
                    <v:path arrowok="t" o:connecttype="custom" o:connectlocs="61,2652;0,2679;32,2712;61,2652" o:connectangles="0,0,0,0"/>
                  </v:shape>
                </v:group>
                <v:group id="Group 4334" o:spid="_x0000_s1970" style="position:absolute;left:10001;top:2652;width:61;height:60" coordorigin="10001,2652" coordsize="6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rv197IAAAA&#10;3gAAAA8AAAAAAAAAAAAAAAAAqgIAAGRycy9kb3ducmV2LnhtbFBLBQYAAAAABAAEAPoAAACfAwAA&#10;AAA=&#10;">
                  <v:shape id="Freeform 4335" o:spid="_x0000_s1971" style="position:absolute;left:10001;top:2652;width:61;height:60;visibility:visible;mso-wrap-style:square;v-text-anchor:top" coordsize="6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mdysUA&#10;AADeAAAADwAAAGRycy9kb3ducmV2LnhtbERPS2vCQBC+F/wPywje6sZSYhuzSitUzKWoraK3ITt5&#10;0OxsyK4a/323IPQ2H99z0kVvGnGhztWWFUzGEQji3OqaSwXfXx+PLyCcR9bYWCYFN3KwmA8eUky0&#10;vfKWLjtfihDCLkEFlfdtIqXLKzLoxrYlDlxhO4M+wK6UusNrCDeNfIqiWBqsOTRU2NKyovxndzYK&#10;6Hh735+KPN5uNm3mVp/Zkg+ZUqNh/zYD4an3/+K7e63D/Hj6/Ap/74Qb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KZ3KxQAAAN4AAAAPAAAAAAAAAAAAAAAAAJgCAABkcnMv&#10;ZG93bnJldi54bWxQSwUGAAAAAAQABAD1AAAAigMAAAAA&#10;" path="m61,l,27,32,60,61,xe" filled="f" strokeweight=".1373mm">
                    <v:path arrowok="t" o:connecttype="custom" o:connectlocs="61,2652;0,2679;32,2712;61,2652" o:connectangles="0,0,0,0"/>
                  </v:shape>
                </v:group>
                <v:group id="Group 4336" o:spid="_x0000_s1972" style="position:absolute;left:9363;top:3268;width:61;height:60" coordorigin="9363,3268" coordsize="6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FATQXIAAAA&#10;3gAAAA8AAAAAAAAAAAAAAAAAqgIAAGRycy9kb3ducmV2LnhtbFBLBQYAAAAABAAEAPoAAACfAwAA&#10;AAA=&#10;">
                  <v:shape id="Freeform 4337" o:spid="_x0000_s1973" style="position:absolute;left:9363;top:3268;width:61;height:60;visibility:visible;mso-wrap-style:square;v-text-anchor:top" coordsize="6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g5gsQA&#10;AADeAAAADwAAAGRycy9kb3ducmV2LnhtbERPS2vCQBC+C/0PyxR6012Fao1ZpdUWehMfmOuQHZNg&#10;djZmtzH9911B6G0+vuekq97WoqPWV441jEcKBHHuTMWFhuPha/gGwgdkg7Vj0vBLHlbLp0GKiXE3&#10;3lG3D4WIIewT1FCG0CRS+rwki37kGuLInV1rMUTYFtK0eIvhtpYTpabSYsWxocSG1iXll/2P1bCd&#10;8HV96rJ52Bw/Mmc+d0rZXuuX5/59ASJQH/7FD/e3ifOns9cx3N+JN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4OYLEAAAA3gAAAA8AAAAAAAAAAAAAAAAAmAIAAGRycy9k&#10;b3ducmV2LnhtbFBLBQYAAAAABAAEAPUAAACJAwAAAAA=&#10;" path="m29,l,60,61,33,29,e" fillcolor="black" stroked="f">
                    <v:path arrowok="t" o:connecttype="custom" o:connectlocs="29,3268;0,3328;61,3301;29,3268" o:connectangles="0,0,0,0"/>
                  </v:shape>
                </v:group>
                <v:group id="Group 4338" o:spid="_x0000_s1974" style="position:absolute;left:9363;top:3268;width:61;height:60" coordorigin="9363,3268" coordsize="6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526cQAAADeAAAADwAAAGRycy9kb3ducmV2LnhtbERPS4vCMBC+C/sfwizs&#10;TdO6qEs1ioi7eBDBByzehmZsi82kNLGt/94Igrf5+J4zW3SmFA3VrrCsIB5EIIhTqwvOFJyOv/0f&#10;EM4jaywtk4I7OVjMP3ozTLRteU/NwWcihLBLUEHufZVI6dKcDLqBrYgDd7G1QR9gnUldYxvCTSmH&#10;UTSWBgsODTlWtMopvR5uRsFfi+3yO1432+tldT8fR7v/bUxKfX12yykIT51/i1/ujQ7zx5PR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t526cQAAADeAAAA&#10;DwAAAAAAAAAAAAAAAACqAgAAZHJzL2Rvd25yZXYueG1sUEsFBgAAAAAEAAQA+gAAAJsDAAAAAA==&#10;">
                  <v:shape id="Freeform 4339" o:spid="_x0000_s1975" style="position:absolute;left:9363;top:3268;width:61;height:60;visibility:visible;mso-wrap-style:square;v-text-anchor:top" coordsize="6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g8/cUA&#10;AADeAAAADwAAAGRycy9kb3ducmV2LnhtbERPS2vCQBC+F/wPywje6qZK05JmFRUUcylqq7S3ITt5&#10;YHY2ZFeN/75bKPQ2H99z0nlvGnGlztWWFTyNIxDEudU1lwo+P9aPryCcR9bYWCYFd3Iwnw0eUky0&#10;vfGergdfihDCLkEFlfdtIqXLKzLoxrYlDlxhO4M+wK6UusNbCDeNnERRLA3WHBoqbGlVUX4+XIwC&#10;+rovj99FHu93uzZzm/dsxadMqdGwX7yB8NT7f/Gfe6vD/PjleQq/74Qb5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GDz9xQAAAN4AAAAPAAAAAAAAAAAAAAAAAJgCAABkcnMv&#10;ZG93bnJldi54bWxQSwUGAAAAAAQABAD1AAAAigMAAAAA&#10;" path="m,60l61,33,29,,,60xe" filled="f" strokeweight=".1373mm">
                    <v:path arrowok="t" o:connecttype="custom" o:connectlocs="0,3328;61,3301;29,3268;0,3328" o:connectangles="0,0,0,0"/>
                  </v:shape>
                </v:group>
                <v:group id="Group 4340" o:spid="_x0000_s1976" style="position:absolute;left:9315;top:3258;width:46;height:66" coordorigin="9315,3258"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tLBsUAAADeAAAADwAAAGRycy9kb3ducmV2LnhtbERPS2vCQBC+C/6HZQRv&#10;dRNbH0RXEWlLDyL4APE2ZMckmJ0N2TWJ/75bKHibj+85y3VnStFQ7QrLCuJRBII4tbrgTMH59PU2&#10;B+E8ssbSMil4koP1qt9bYqJtywdqjj4TIYRdggpy76tESpfmZNCNbEUcuJutDfoA60zqGtsQbko5&#10;jqKpNFhwaMixom1O6f34MAq+W2w37/Fns7vfts/rabK/7GJSajjoNgsQnjr/Ev+7f3SYP51NP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57SwbFAAAA3gAA&#10;AA8AAAAAAAAAAAAAAAAAqgIAAGRycy9kb3ducmV2LnhtbFBLBQYAAAAABAAEAPoAAACcAwAAAAA=&#10;">
                  <v:shape id="Freeform 4341" o:spid="_x0000_s1977" style="position:absolute;left:9315;top:3258;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zYpMMA&#10;AADeAAAADwAAAGRycy9kb3ducmV2LnhtbERPTWvCQBC9C/0PyxS8SN21oJbUVUpByNVU9Dpkp0na&#10;7GzITjX6611B6G0e73NWm8G36kR9bAJbmE0NKOIyuIYrC/uv7csbqCjIDtvAZOFCETbrp9EKMxfO&#10;vKNTIZVKIRwztFCLdJnWsazJY5yGjjhx36H3KAn2lXY9nlO4b/WrMQvtseHUUGNHnzWVv8Wft3AI&#10;st3npZl0s+Px+pNLYXahsHb8PHy8gxIa5F/8cOcuzV8s53O4v5Nu0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5zYpMMAAADeAAAADwAAAAAAAAAAAAAAAACYAgAAZHJzL2Rv&#10;d25yZXYueG1sUEsFBgAAAAAEAAQA9QAAAIgDAAAAAA==&#10;" path="m46,l,9,35,66,46,e" fillcolor="black" stroked="f">
                    <v:path arrowok="t" o:connecttype="custom" o:connectlocs="46,3258;0,3267;35,3324;46,3258" o:connectangles="0,0,0,0"/>
                  </v:shape>
                </v:group>
                <v:group id="Group 4342" o:spid="_x0000_s1978" style="position:absolute;left:9315;top:3258;width:46;height:66" coordorigin="9315,3258"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eVw6sQAAADeAAAADwAAAGRycy9kb3ducmV2LnhtbERPTWvCQBC9F/wPywi9&#10;1U0UU4muIqKlBylUBfE2ZMckmJ0N2TWJ/74rCL3N433OYtWbSrTUuNKygngUgSDOrC45V3A67j5m&#10;IJxH1lhZJgUPcrBaDt4WmGrb8S+1B5+LEMIuRQWF93UqpcsKMuhGtiYO3NU2Bn2ATS51g10IN5Uc&#10;R1EiDZYcGgqsaVNQdjvcjYKvDrv1JN62+9t187gcpz/nfUxKvQ/79RyEp97/i1/ubx3mJ5/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eVw6sQAAADeAAAA&#10;DwAAAAAAAAAAAAAAAACqAgAAZHJzL2Rvd25yZXYueG1sUEsFBgAAAAAEAAQA+gAAAJsDAAAAAA==&#10;">
                  <v:shape id="Freeform 4343" o:spid="_x0000_s1979" style="position:absolute;left:9315;top:3258;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gDwcQA&#10;AADeAAAADwAAAGRycy9kb3ducmV2LnhtbERP22rCQBB9F/oPyxT6ppsqVYluQhWkLVKCF3westNs&#10;anY2ZLca/75bEPo2h3OdZd7bRlyo87VjBc+jBARx6XTNlYLjYTOcg/ABWWPjmBTcyEOePQyWmGp3&#10;5R1d9qESMYR9igpMCG0qpS8NWfQj1xJH7st1FkOEXSV1h9cYbhs5TpKptFhzbDDY0tpQed7/WAUo&#10;J8XpA7/Nrfg8m9W2KvhtJZV6euxfFyAC9eFffHe/6zh/OnuZwd878Qa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IA8HEAAAA3gAAAA8AAAAAAAAAAAAAAAAAmAIAAGRycy9k&#10;b3ducmV2LnhtbFBLBQYAAAAABAAEAPUAAACJAwAAAAA=&#10;" path="m35,66l46,,,9,35,66xe" filled="f" strokeweight=".1373mm">
                    <v:path arrowok="t" o:connecttype="custom" o:connectlocs="35,3324;46,3258;0,3267;35,3324" o:connectangles="0,0,0,0"/>
                  </v:shape>
                  <v:shape id="Picture 4344" o:spid="_x0000_s1980" type="#_x0000_t75" style="position:absolute;left:9268;top:1474;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Im7LFAAAA3gAAAA8AAABkcnMvZG93bnJldi54bWxEj0FLA0EMhe+C/2GI4EXsrKKr3XZaRBAF&#10;T239AWEn3V2cySyTcbv6681B8JbwXt77st7OMZiJsgyJHdwsKjDEbfIDdw4+Di/Xj2CkIHsMicnB&#10;NwlsN+dna2x8OvGOpn3pjIawNOigL2VsrJW2p4iySCOxaseUIxZdc2d9xpOGx2Bvq6q2EQfWhh5H&#10;eu6p/dx/RQdWroJUk/zcLZe74b0O+eBfs3OXF/PTCkyhufyb/67fvOLXD/fKq+/oDHbz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SJuyxQAAAN4AAAAPAAAAAAAAAAAAAAAA&#10;AJ8CAABkcnMvZG93bnJldi54bWxQSwUGAAAAAAQABAD3AAAAkQMAAAAA&#10;">
                    <v:imagedata r:id="rId1019" o:title=""/>
                  </v:shape>
                  <v:shape id="Picture 4345" o:spid="_x0000_s1981" type="#_x0000_t75" style="position:absolute;left:9263;top:1474;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r3mnDAAAA3gAAAA8AAABkcnMvZG93bnJldi54bWxET0tLw0AQvgv+h2UEb3bTgrGN3ZYqFT3k&#10;Yh/3ITsmoZnZkB3b6K93BcHbfHzPWa5H7syZhtgGcTCdZGBIquBbqR0c9i93czBRUTx2QcjBF0VY&#10;r66vllj4cJF3Ou+0NilEYoEOGtW+sDZWDTHGSehJEvcRBkZNcKitH/CSwrmzsyzLLWMrqaHBnp4b&#10;qk67T3bwlJeLb8XXspTjVuebLe95xs7d3oybRzBKo/6L/9xvPs3PH+4X8PtOusG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mveacMAAADeAAAADwAAAAAAAAAAAAAAAACf&#10;AgAAZHJzL2Rvd25yZXYueG1sUEsFBgAAAAAEAAQA9wAAAI8DAAAAAA==&#10;">
                    <v:imagedata r:id="rId1020" o:title=""/>
                  </v:shape>
                  <v:shape id="Picture 4346" o:spid="_x0000_s1982" type="#_x0000_t75" style="position:absolute;left:9609;top:1512;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GNVbFAAAA3gAAAA8AAABkcnMvZG93bnJldi54bWxEj09PwzAMxe9I+w6RJ3FjKRMqU7dsYuPv&#10;YRcK3K3Ga6o1TpWEtXx7fEDiZsvP773fZjf5Xl0opi6wgdtFAYq4Cbbj1sDnx/PNClTKyBb7wGTg&#10;hxLstrOrDVY2jPxOlzq3Skw4VWjA5TxUWqfGkce0CAOx3E4hesyyxlbbiKOY+14vi6LUHjuWBIcD&#10;HRw15/rbG6iPhy96KcZ2f35yd6/28ZjruDLmej49rEFlmvK/+O/7zUr98r4UAMGRGfT2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hjVWxQAAAN4AAAAPAAAAAAAAAAAAAAAA&#10;AJ8CAABkcnMvZG93bnJldi54bWxQSwUGAAAAAAQABAD3AAAAkQMAAAAA&#10;">
                    <v:imagedata r:id="rId1021" o:title=""/>
                  </v:shape>
                  <v:shape id="Picture 4347" o:spid="_x0000_s1983" type="#_x0000_t75" style="position:absolute;left:9609;top:1514;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VrvHEAAAA3gAAAA8AAABkcnMvZG93bnJldi54bWxET0trwkAQvhf8D8sIvdVdPaQ1uooUCvUi&#10;9QFex+yYRLOzIbvGxF/vFgq9zcf3nPmys5VoqfGlYw3jkQJBnDlTcq7hsP96+wDhA7LByjFp6MnD&#10;cjF4mWNq3J231O5CLmII+xQ1FCHUqZQ+K8iiH7maOHJn11gMETa5NA3eY7it5ESpRFosOTYUWNNn&#10;Qdl1d7MaqrVSvZucLsd1kh0fZb+Ztj83rV+H3WoGIlAX/sV/7m8T5yfvyRh+34k3yM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TVrvHEAAAA3gAAAA8AAAAAAAAAAAAAAAAA&#10;nwIAAGRycy9kb3ducmV2LnhtbFBLBQYAAAAABAAEAPcAAACQAwAAAAA=&#10;">
                    <v:imagedata r:id="rId1022" o:title=""/>
                  </v:shape>
                </v:group>
                <v:group id="Group 4348" o:spid="_x0000_s1984" style="position:absolute;left:9268;top:1591;width:5;height:16" coordorigin="9268,1591" coordsize="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LK8VMQAAADeAAAADwAAAGRycy9kb3ducmV2LnhtbERPTWvCQBC9F/wPywi9&#10;6SaWphJdRUTFgwhVQbwN2TEJZmdDdk3iv+8WCr3N433OfNmbSrTUuNKygngcgSDOrC45V3A5b0dT&#10;EM4ja6wsk4IXOVguBm9zTLXt+Jvak89FCGGXooLC+zqV0mUFGXRjWxMH7m4bgz7AJpe6wS6Em0pO&#10;oiiRBksODQXWtC4oe5yeRsGuw271EW/aw+O+ft3On8frISal3of9agbCU+//xX/uvQ7zk69k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LK8VMQAAADeAAAA&#10;DwAAAAAAAAAAAAAAAACqAgAAZHJzL2Rvd25yZXYueG1sUEsFBgAAAAAEAAQA+gAAAJsDAAAAAA==&#10;">
                  <v:shape id="Freeform 4349" o:spid="_x0000_s1985" style="position:absolute;left:9268;top:1591;width:5;height:16;visibility:visible;mso-wrap-style:square;v-text-anchor:top" coordsize="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3mePMQA&#10;AADeAAAADwAAAGRycy9kb3ducmV2LnhtbERP32vCMBB+H+x/CCfsbU1ViKMzyhjoJviibrjHo7m1&#10;Zc2lJLF2/70RBN/u4/t58+VgW9GTD41jDeMsB0FcOtNwpeHrsHp+AREissHWMWn4pwDLxePDHAvj&#10;zryjfh8rkUI4FKihjrErpAxlTRZD5jrixP06bzEm6CtpPJ5TuG3lJM+VtNhwaqixo/eayr/9yWrI&#10;eee/t6vZdHOyR7X5+LGqP661fhoNb68gIg3xLr65P02ar2ZqCtd30g1y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5njzEAAAA3gAAAA8AAAAAAAAAAAAAAAAAmAIAAGRycy9k&#10;b3ducmV2LnhtbFBLBQYAAAAABAAEAPUAAACJAwAAAAA=&#10;" path="m,l6,r,17l,17,,e" filled="f" stroked="f">
                    <v:path arrowok="t" o:connecttype="custom" o:connectlocs="0,1591;6,1591;6,1608;0,1608;0,1591" o:connectangles="0,0,0,0,0"/>
                  </v:shape>
                </v:group>
                <v:group id="Group 4350" o:spid="_x0000_s1986" style="position:absolute;left:9263;top:1591;width:11;height:5" coordorigin="9263,1591" coordsize="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eBu8UAAADeAAAADwAAAGRycy9kb3ducmV2LnhtbERPTWvCQBC9C/0PyxS8&#10;1U20phJdRcQWD1KoFsTbkB2TYHY2ZLdJ/PeuUPA2j/c5i1VvKtFS40rLCuJRBII4s7rkXMHv8fNt&#10;BsJ5ZI2VZVJwIwer5ctggam2Hf9Qe/C5CCHsUlRQeF+nUrqsIINuZGviwF1sY9AH2ORSN9iFcFPJ&#10;cRQl0mDJoaHAmjYFZdfDn1Hw1WG3nsTbdn+9bG7n4/T7tI9JqeFrv56D8NT7p/jfvdNhfvKRvMP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AXgbvFAAAA3gAA&#10;AA8AAAAAAAAAAAAAAAAAqgIAAGRycy9kb3ducmV2LnhtbFBLBQYAAAAABAAEAPoAAACcAwAAAAA=&#10;">
                  <v:shape id="Freeform 4351" o:spid="_x0000_s1987" style="position:absolute;left:9263;top:1591;width:11;height:5;visibility:visible;mso-wrap-style:square;v-text-anchor:top" coordsize="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5Ao8UA&#10;AADeAAAADwAAAGRycy9kb3ducmV2LnhtbERPS2vCQBC+C/0Pywje6q6FppK6itj6oB6kaQ8ex+yY&#10;hGZnQ3aN8d93CwVv8/E9Z7bobS06an3lWMNkrEAQ585UXGj4/lo/TkH4gGywdkwabuRhMX8YzDA1&#10;7sqf1GWhEDGEfYoayhCaVEqfl2TRj11DHLmzay2GCNtCmhavMdzW8kmpRFqsODaU2NCqpPwnu1gN&#10;azxt5C75WB3stn67dHul3o9K69GwX76CCNSHu/jfvTNxfvKSPMPfO/EG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jkCjxQAAAN4AAAAPAAAAAAAAAAAAAAAAAJgCAABkcnMv&#10;ZG93bnJldi54bWxQSwUGAAAAAAQABAD1AAAAigMAAAAA&#10;" path="m,l11,r,6l,6,,e" filled="f" stroked="f">
                    <v:path arrowok="t" o:connecttype="custom" o:connectlocs="0,1591;11,1591;11,1597;0,1597;0,1591" o:connectangles="0,0,0,0,0"/>
                  </v:shape>
                  <v:shape id="Picture 4352" o:spid="_x0000_s1988" type="#_x0000_t75" style="position:absolute;left:9263;top:1517;width:5;height: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uuLPEAAAA3gAAAA8AAABkcnMvZG93bnJldi54bWxET01rwkAQvQv+h2WE3nS3HlKJrlKqhRaK&#10;YMzB3obsmIRkZ0N2q/HfdwXB2zze56w2g23FhXpfO9bwOlMgiAtnai415MfP6QKED8gGW8ek4UYe&#10;NuvxaIWpcVc+0CULpYgh7FPUUIXQpVL6oiKLfuY64sidXW8xRNiX0vR4jeG2lXOlEmmx5thQYUcf&#10;FRVN9mc1/DRszqVSv832ltsdnZr99jvX+mUyvC9BBBrCU/xwf5k4P3lLEri/E2+Q6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YuuLPEAAAA3gAAAA8AAAAAAAAAAAAAAAAA&#10;nwIAAGRycy9kb3ducmV2LnhtbFBLBQYAAAAABAAEAPcAAACQAwAAAAA=&#10;">
                    <v:imagedata r:id="rId1023" o:title=""/>
                  </v:shape>
                  <v:shape id="Picture 4353" o:spid="_x0000_s1989" type="#_x0000_t75" style="position:absolute;left:9263;top:1474;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lZnLFAAAA3gAAAA8AAABkcnMvZG93bnJldi54bWxET01PAjEQvZv4H5ox8UKkK4fFrBQiJqhH&#10;QYR4m2yH7eJ2umnrUv69NSHxNi/vc2aLZDsxkA+tYwX34wIEce10y42C7cfq7gFEiMgaO8ek4EwB&#10;FvPrqxlW2p14TcMmNiKHcKhQgYmxr6QMtSGLYex64swdnLcYM/SN1B5POdx2clIUpbTYcm4w2NOz&#10;ofp782MVLJevwyjh58SbtD+e379e0mq7U+r2Jj09goiU4r/44n7TeX45Lafw906+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JWZyxQAAAN4AAAAPAAAAAAAAAAAAAAAA&#10;AJ8CAABkcnMvZG93bnJldi54bWxQSwUGAAAAAAQABAD3AAAAkQMAAAAA&#10;">
                    <v:imagedata r:id="rId1024" o:title=""/>
                  </v:shape>
                  <v:shape id="Picture 4354" o:spid="_x0000_s1990" type="#_x0000_t75" style="position:absolute;left:9307;top:1474;width:352;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c0QDHAAAA3gAAAA8AAABkcnMvZG93bnJldi54bWxEj0FrwkAQhe8F/8Mygre6qUiqqauIRagX&#10;QW3B3obsmIRmZ9Ps1sR/7xwK3mZ4b977ZrHqXa2u1IbKs4GXcQKKOPe24sLA52n7PAMVIrLF2jMZ&#10;uFGA1XLwtMDM+o4PdD3GQkkIhwwNlDE2mdYhL8lhGPuGWLSLbx1GWdtC2xY7CXe1niRJqh1WLA0l&#10;NrQpKf85/jkDcfvVTc7vfnoIF7//7bmY7747Y0bDfv0GKlIfH+b/6w8r+OlrKrzyjsygl3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Fc0QDHAAAA3gAAAA8AAAAAAAAAAAAA&#10;AAAAnwIAAGRycy9kb3ducmV2LnhtbFBLBQYAAAAABAAEAPcAAACTAwAAAAA=&#10;">
                    <v:imagedata r:id="rId1025" o:title=""/>
                  </v:shape>
                  <v:shape id="Picture 4355" o:spid="_x0000_s1991" type="#_x0000_t75" style="position:absolute;left:9653;top:1474;width:5;height: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II3HAAAAA3gAAAA8AAABkcnMvZG93bnJldi54bWxET02LwjAQvQv7H8II3jS1YN3tNpUiCHu1&#10;iuehGduyyaQ0Wa3/fiMI3ubxPqfYTdaIG42+d6xgvUpAEDdO99wqOJ8Oy08QPiBrNI5JwYM87MqP&#10;WYG5dnc+0q0OrYgh7HNU0IUw5FL6piOLfuUG4shd3WgxRDi2Uo94j+HWyDRJMmmx59jQ4UD7jprf&#10;+s8qSCuT1Nu0ul7MZrCVd6bft0apxXyqvkEEmsJb/HL/6Dg/22Zf8Hwn3iDL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sgjccAAAADeAAAADwAAAAAAAAAAAAAAAACfAgAA&#10;ZHJzL2Rvd25yZXYueG1sUEsFBgAAAAAEAAQA9wAAAIwDAAAAAA==&#10;">
                    <v:imagedata r:id="rId1026" o:title=""/>
                  </v:shape>
                  <v:shape id="Picture 4356" o:spid="_x0000_s1992" type="#_x0000_t75" style="position:absolute;left:9599;top:1549;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nc5/IAAAA3gAAAA8AAABkcnMvZG93bnJldi54bWxEj09rwkAQxe9Cv8MyhV6kblTQNnUVEUQJ&#10;PfinpdchOyah2dmY3Wr89p2D4G2GefPe+80WnavVhdpQeTYwHCSgiHNvKy4MfB3Xr2+gQkS2WHsm&#10;AzcKsJg/9WaYWn/lPV0OsVBiwiFFA2WMTap1yEtyGAa+IZbbybcOo6xtoW2LVzF3tR4lyUQ7rFgS&#10;SmxoVVL+e/hzBlyXvX+vbtlpd6Z8/DPuDz+zTW3My3O3/AAVqYsP8f17a6X+ZDoVAMGRGfT8H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J3OfyAAAAN4AAAAPAAAAAAAAAAAA&#10;AAAAAJ8CAABkcnMvZG93bnJldi54bWxQSwUGAAAAAAQABAD3AAAAlAMAAAAA&#10;">
                    <v:imagedata r:id="rId1027" o:title=""/>
                  </v:shape>
                  <v:shape id="Picture 4357" o:spid="_x0000_s1993" type="#_x0000_t75" style="position:absolute;left:9268;top:1602;width:336;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ir9XEAAAA3gAAAA8AAABkcnMvZG93bnJldi54bWxET01rwkAQvRf6H5Yp9NZs4iHW1FVaIdBe&#10;hBqh1yE7ZqPZ2ZBddf33XaHQ2zze5yzX0Q7iQpPvHSsoshwEcet0z52CfVO/vILwAVnj4JgU3MjD&#10;evX4sMRKuyt/02UXOpFC2FeowIQwVlL61pBFn7mROHEHN1kMCU6d1BNeU7gd5CzPS2mx59RgcKSN&#10;ofa0O1sFH+XZFOUixm1z/Kpvxc8wnppaqeen+P4GIlAM/+I/96dO88v5vID7O+kGu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zir9XEAAAA3gAAAA8AAAAAAAAAAAAAAAAA&#10;nwIAAGRycy9kb3ducmV2LnhtbFBLBQYAAAAABAAEAPcAAACQAwAAAAA=&#10;">
                    <v:imagedata r:id="rId1028" o:title=""/>
                  </v:shape>
                  <v:shape id="Picture 4358" o:spid="_x0000_s1994" type="#_x0000_t75" style="position:absolute;left:9263;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rnm3FAAAA3gAAAA8AAABkcnMvZG93bnJldi54bWxET0trAjEQvgv9D2EKvWlWD66uRmkLBcFD&#10;8XHocboZdxc3kzSJ6/rvG0HwNh/fc5br3rSiIx8aywrGowwEcWl1w5WC4+FrOAMRIrLG1jIpuFGA&#10;9eplsMRC2yvvqNvHSqQQDgUqqGN0hZShrMlgGFlHnLiT9QZjgr6S2uM1hZtWTrJsKg02nBpqdPRZ&#10;U3neX4yCclx9fB9d3s29k7+Hy99mOzv/KPX22r8vQETq41P8cG90mj/N8wnc30k3yN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a55txQAAAN4AAAAPAAAAAAAAAAAAAAAA&#10;AJ8CAABkcnMvZG93bnJldi54bWxQSwUGAAAAAAQABAD3AAAAkQMAAAAA&#10;">
                    <v:imagedata r:id="rId1029" o:title=""/>
                  </v:shape>
                </v:group>
                <v:group id="Group 4359" o:spid="_x0000_s1995" style="position:absolute;left:9607;top:1517;width:2;height:91" coordorigin="9607,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ePEsQAAADeAAAADwAAAGRycy9kb3ducmV2LnhtbERPS4vCMBC+L/gfwgh7&#10;W9Ou+KAaRWRdPMiCDxBvQzO2xWZSmtjWf2+EBW/z8T1nvuxMKRqqXWFZQTyIQBCnVhecKTgdN19T&#10;EM4jaywtk4IHOVgueh9zTLRteU/NwWcihLBLUEHufZVI6dKcDLqBrYgDd7W1QR9gnUldYxvCTSm/&#10;o2gsDRYcGnKsaJ1TejvcjYLfFtvVMP5pdrfr+nE5jv7Ou5iU+ux3qxkIT51/i//dWx3mjyeTIbz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iePEsQAAADeAAAA&#10;DwAAAAAAAAAAAAAAAACqAgAAZHJzL2Rvd25yZXYueG1sUEsFBgAAAAAEAAQA+gAAAJsDAAAAAA==&#10;">
                  <v:shape id="Freeform 4360" o:spid="_x0000_s1996" style="position:absolute;left:9607;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rp68MA&#10;AADeAAAADwAAAGRycy9kb3ducmV2LnhtbESP3YrCMBCF7wXfIYzgnaYuUks1yiIK7pW/DzA0s02x&#10;mZQma+vbmwXBuxnOmfOdWW16W4sHtb5yrGA2TUAQF05XXCq4XfeTDIQPyBprx6TgSR426+Fghbl2&#10;HZ/pcQmliCHsc1RgQmhyKX1hyKKfuoY4ar+utRji2pZSt9jFcFvLryRJpcWKI8FgQ1tDxf3yZyNE&#10;dvd9djrOfkImdwdD6bFBVGo86r+XIAL14WN+Xx90rJ8uFnP4fyfO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rp68MAAADeAAAADwAAAAAAAAAAAAAAAACYAgAAZHJzL2Rv&#10;d25yZXYueG1sUEsFBgAAAAAEAAQA9QAAAIgDAAAAAA==&#10;" path="m2,l,,,91r2,l2,e" filled="f" stroked="f">
                    <v:path arrowok="t" o:connecttype="custom" o:connectlocs="2,1517;0,1517;0,1608;2,1608;2,1517" o:connectangles="0,0,0,0,0"/>
                  </v:shape>
                </v:group>
                <v:group id="Group 4361" o:spid="_x0000_s1997" style="position:absolute;left:9266;top:1517;width:2;height:91" coordorigin="9266,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Ky/cQAAADeAAAADwAAAGRycy9kb3ducmV2LnhtbERPS4vCMBC+L+x/CLPg&#10;bU2rqEs1iogrHkTwAYu3oRnbYjMpTbat/94Igrf5+J4zW3SmFA3VrrCsIO5HIIhTqwvOFJxPv98/&#10;IJxH1lhaJgV3crCYf37MMNG25QM1R5+JEMIuQQW591UipUtzMuj6tiIO3NXWBn2AdSZ1jW0IN6Uc&#10;RNFYGiw4NORY0Sqn9Hb8Nwo2LbbLYbxudrfr6n45jfZ/u5iU6n11yykIT51/i1/urQ7zx5PJ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oKy/cQAAADeAAAA&#10;DwAAAAAAAAAAAAAAAACqAgAAZHJzL2Rvd25yZXYueG1sUEsFBgAAAAAEAAQA+gAAAJsDAAAAAA==&#10;">
                  <v:shape id="Freeform 4362" o:spid="_x0000_s1998" style="position:absolute;left:9266;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TSB8QA&#10;AADeAAAADwAAAGRycy9kb3ducmV2LnhtbESPwW7CMBBE75X4B2uReisOPZgoYBBCRKInWtoPWMVL&#10;HBGvo9gk6d9jpEq97Wpm581udpNrxUB9aDxrWC4yEMSVNw3XGn6+y7ccRIjIBlvPpOGXAuy2s5cN&#10;FsaP/EXDJdYihXAoUIONsSukDJUlh2HhO+KkXX3vMKa1r6XpcUzhrpXvWaakw4YTwWJHB0vV7XJ3&#10;CSLHW5l/npcfMZfHkyV17hC1fp1P+zWISFP8N/9dn0yqr1YrBc930gx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U0gfEAAAA3gAAAA8AAAAAAAAAAAAAAAAAmAIAAGRycy9k&#10;b3ducmV2LnhtbFBLBQYAAAAABAAEAPUAAACJAwAAAAA=&#10;" path="m1,l,,,91r1,l1,e" filled="f" stroked="f">
                    <v:path arrowok="t" o:connecttype="custom" o:connectlocs="1,1517;0,1517;0,1608;1,1608;1,1517" o:connectangles="0,0,0,0,0"/>
                  </v:shape>
                  <v:shape id="Picture 4363" o:spid="_x0000_s1999" type="#_x0000_t75" style="position:absolute;left:9604;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qLu3FAAAA3gAAAA8AAABkcnMvZG93bnJldi54bWxET01PwkAQvZv4HzZj4sXAVkxaKSyEkBKU&#10;m5QLt0l3aKvd2bW70vrvXRMTb/PyPme5Hk0nrtT71rKCx2kCgriyuuVawancTZ5B+ICssbNMCr7J&#10;w3p1e7PEXNuB3+h6DLWIIexzVNCE4HIpfdWQQT+1jjhyF9sbDBH2tdQ9DjHcdHKWJKk02HJsaNDR&#10;tqHq4/hlFDycy+Lw+uTSoqByfti7DX++D0rd342bBYhAY/gX/7lfdJyfZlkGv+/EG+Tq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qi7txQAAAN4AAAAPAAAAAAAAAAAAAAAA&#10;AJ8CAABkcnMvZG93bnJldi54bWxQSwUGAAAAAAQABAD3AAAAkQMAAAAA&#10;">
                    <v:imagedata r:id="rId1030" o:title=""/>
                  </v:shape>
                </v:group>
                <v:group id="Group 4364" o:spid="_x0000_s2000" style="position:absolute;left:9267;top:1517;width:3;height:91" coordorigin="9267,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SDHWPIAAAA&#10;3gAAAA8AAAAAAAAAAAAAAAAAqgIAAGRycy9kb3ducmV2LnhtbFBLBQYAAAAABAAEAPoAAACfAwAA&#10;AAA=&#10;">
                  <v:shape id="Freeform 4365" o:spid="_x0000_s2001" style="position:absolute;left:9267;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ZNBcQA&#10;AADeAAAADwAAAGRycy9kb3ducmV2LnhtbERP22rCQBB9F/yHZQRfRDct4iV1lWIRRIpozAdMs9Mk&#10;NDsbs6uJf98tFHybw7nOatOZStypcaVlBS+TCARxZnXJuYL0shsvQDiPrLGyTAoe5GCz7vdWGGvb&#10;8pnuic9FCGEXo4LC+zqW0mUFGXQTWxMH7ts2Bn2ATS51g20IN5V8jaKZNFhyaCiwpm1B2U9yMwpM&#10;uWs/P+rjNMX0lHyN7CH3yVWp4aB7fwPhqfNP8b97r8P82Xy+hL93wg1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TQXEAAAA3gAAAA8AAAAAAAAAAAAAAAAAmAIAAGRycy9k&#10;b3ducmV2LnhtbFBLBQYAAAAABAAEAPUAAACJAwAAAAA=&#10;" path="m3,l,,,91r3,l3,e" filled="f" stroked="f">
                    <v:path arrowok="t" o:connecttype="custom" o:connectlocs="3,1517;0,1517;0,1608;3,1608;3,1517" o:connectangles="0,0,0,0,0"/>
                  </v:shape>
                </v:group>
                <v:group id="Group 4366" o:spid="_x0000_s2002" style="position:absolute;left:9602;top:1517;width:2;height:91" coordorigin="9602,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8gYULIAAAA&#10;3gAAAA8AAAAAAAAAAAAAAAAAqgIAAGRycy9kb3ducmV2LnhtbFBLBQYAAAAABAAEAPoAAACfAwAA&#10;AAA=&#10;">
                  <v:shape id="Freeform 4367" o:spid="_x0000_s2003" style="position:absolute;left:9602;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g6VMMA&#10;AADeAAAADwAAAGRycy9kb3ducmV2LnhtbESP3YrCMBCF7wXfIczC3mnavailGkUWBb3y9wGGZmyK&#10;zaQ0WVvffiMI3s1wzpzvzGI12EY8qPO1YwXpNAFBXDpdc6XgetlOchA+IGtsHJOCJ3lYLcejBRba&#10;9XyixzlUIoawL1CBCaEtpPSlIYt+6lriqN1cZzHEtauk7rCP4baRP0mSSYs1R4LBln4Nlffzn40Q&#10;2d+3+fGQ7kMuNztD2aFFVOr7a1jPQQQawsf8vt7pWD+b5Sm83okz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g6VMMAAADeAAAADwAAAAAAAAAAAAAAAACYAgAAZHJzL2Rv&#10;d25yZXYueG1sUEsFBgAAAAAEAAQA9QAAAIgDAAAAAA==&#10;" path="m2,l,,,91r2,l2,e" filled="f" stroked="f">
                    <v:path arrowok="t" o:connecttype="custom" o:connectlocs="2,1517;0,1517;0,1608;2,1608;2,1517" o:connectangles="0,0,0,0,0"/>
                  </v:shape>
                </v:group>
                <v:group id="Group 4368" o:spid="_x0000_s2004" style="position:absolute;left:9270;top:1517;width:2;height:91" coordorigin="9270,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L5arsQAAADeAAAA&#10;DwAAAAAAAAAAAAAAAACqAgAAZHJzL2Rvd25yZXYueG1sUEsFBgAAAAAEAAQA+gAAAJsDAAAAAA==&#10;">
                  <v:shape id="Freeform 4369" o:spid="_x0000_s2005" style="position:absolute;left:9270;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YBuMMA&#10;AADeAAAADwAAAGRycy9kb3ducmV2LnhtbESP0YrCMBBF34X9hzDCvmmqQi1do8ii4D6p1Q8Ymtmm&#10;2ExKE2337zeC4NsM9849d1abwTbiQZ2vHSuYTRMQxKXTNVcKrpf9JAPhA7LGxjEp+CMPm/XHaIW5&#10;dj2f6VGESsQQ9jkqMCG0uZS+NGTRT11LHLVf11kMce0qqTvsY7ht5DxJUmmx5kgw2NK3ofJW3G2E&#10;yP62z07H2U/I5O5gKD22iEp9joftF4hAQ3ibX9cHHeuny2wB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YBuMMAAADeAAAADwAAAAAAAAAAAAAAAACYAgAAZHJzL2Rv&#10;d25yZXYueG1sUEsFBgAAAAAEAAQA9QAAAIgDAAAAAA==&#10;" path="m2,l,,,91r2,l2,e" filled="f" stroked="f">
                    <v:path arrowok="t" o:connecttype="custom" o:connectlocs="2,1517;0,1517;0,1608;2,1608;2,1517" o:connectangles="0,0,0,0,0"/>
                  </v:shape>
                </v:group>
                <v:group id="Group 4370" o:spid="_x0000_s2006" style="position:absolute;left:9600;top:1517;width:3;height:91" coordorigin="9600,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tnQcUAAADeAAAADwAAAGRycy9kb3ducmV2LnhtbERPS2vCQBC+F/wPywi9&#10;6Sa2VYmuIqKlBxF8gHgbsmMSzM6G7JrEf98tCL3Nx/ec+bIzpWiodoVlBfEwAkGcWl1wpuB82g6m&#10;IJxH1lhaJgVPcrBc9N7mmGjb8oGao89ECGGXoILc+yqR0qU5GXRDWxEH7mZrgz7AOpO6xjaEm1KO&#10;omgsDRYcGnKsaJ1Tej8+jILvFtvVR7xpdvfb+nk9fe0vu5iUeu93qxkIT53/F7/cPzrMH0+m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AbZ0HFAAAA3gAA&#10;AA8AAAAAAAAAAAAAAAAAqgIAAGRycy9kb3ducmV2LnhtbFBLBQYAAAAABAAEAPoAAACcAwAAAAA=&#10;">
                  <v:shape id="Freeform 4371" o:spid="_x0000_s2007" style="position:absolute;left:9600;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3J8UA&#10;AADeAAAADwAAAGRycy9kb3ducmV2LnhtbERP22rCQBB9F/yHZQp9Ed20WJU0G5EWQURKG/MBY3aa&#10;hGZn0+xq4t+7QqFvczjXSdaDacSFOldbVvA0i0AQF1bXXCrIj9vpCoTzyBoby6TgSg7W6XiUYKxt&#10;z190yXwpQgi7GBVU3rexlK6oyKCb2ZY4cN+2M+gD7EqpO+xDuGnkcxQtpMGaQ0OFLb1VVPxkZ6PA&#10;1Nv+8N5+zHPMP7PTxO5Ln/0q9fgwbF5BeBr8v/jPvdNh/mK5eoH7O+EGm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DjcnxQAAAN4AAAAPAAAAAAAAAAAAAAAAAJgCAABkcnMv&#10;ZG93bnJldi54bWxQSwUGAAAAAAQABAD1AAAAigMAAAAA&#10;" path="m2,l,,,91r2,l2,e" filled="f" stroked="f">
                    <v:path arrowok="t" o:connecttype="custom" o:connectlocs="2,1517;0,1517;0,1608;2,1608;2,1517" o:connectangles="0,0,0,0,0"/>
                  </v:shape>
                </v:group>
                <v:group id="Group 4372" o:spid="_x0000_s2008" style="position:absolute;left:9272;top:1517;width:3;height:91" coordorigin="9272,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4VcrcQAAADeAAAA&#10;DwAAAAAAAAAAAAAAAACqAgAAZHJzL2Rvd25yZXYueG1sUEsFBgAAAAAEAAQA+gAAAJsDAAAAAA==&#10;">
                  <v:shape id="Freeform 4373" o:spid="_x0000_s2009" style="position:absolute;left:9272;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AMy8QA&#10;AADeAAAADwAAAGRycy9kb3ducmV2LnhtbERP22rCQBB9F/oPyxR8kbqpFJXoKqIIIiJtmg8Ys2MS&#10;zM6m2dWkf+8Kgm9zONeZLztTiRs1rrSs4HMYgSDOrC45V5D+bj+mIJxH1lhZJgX/5GC5eOvNMda2&#10;5R+6JT4XIYRdjAoK7+tYSpcVZNANbU0cuLNtDPoAm1zqBtsQbio5iqKxNFhyaCiwpnVB2SW5GgWm&#10;3LaHTX38SjH9Tk4Du8998qdU/71bzUB46vxL/HTvdJg/nkwn8Hgn3C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QDMvEAAAA3gAAAA8AAAAAAAAAAAAAAAAAmAIAAGRycy9k&#10;b3ducmV2LnhtbFBLBQYAAAAABAAEAPUAAACJAwAAAAA=&#10;" path="m3,l,,,91r3,l3,e" filled="f" stroked="f">
                    <v:path arrowok="t" o:connecttype="custom" o:connectlocs="3,1517;0,1517;0,1608;3,1608;3,1517" o:connectangles="0,0,0,0,0"/>
                  </v:shape>
                </v:group>
                <v:group id="Group 4374" o:spid="_x0000_s2010" style="position:absolute;left:9598;top:1517;width:2;height:91" coordorigin="9598,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FWbUTIAAAA&#10;3gAAAA8AAAAAAAAAAAAAAAAAqgIAAGRycy9kb3ducmV2LnhtbFBLBQYAAAAABAAEAPoAAACfAwAA&#10;AAA=&#10;">
                  <v:shape id="Freeform 4375" o:spid="_x0000_s2011" style="position:absolute;left:9598;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42UsMA&#10;AADeAAAADwAAAGRycy9kb3ducmV2LnhtbESP3YrCMBCF7xd8hzCCd2uqF7VbjSKi4F75sz7A0IxN&#10;sZmUJtr69htB8G6Gc+Z8Zxar3tbiQa2vHCuYjBMQxIXTFZcKLn+77wyED8gaa8ek4EkeVsvB1wJz&#10;7To+0eMcShFD2OeowITQ5FL6wpBFP3YNcdSurrUY4tqWUrfYxXBby2mSpNJixZFgsKGNoeJ2vtsI&#10;kd1tlx0Pk9+Qye3eUHpoEJUaDfv1HESgPnzM7+u9jvXTWfYDr3fiDH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542UsMAAADeAAAADwAAAAAAAAAAAAAAAACYAgAAZHJzL2Rv&#10;d25yZXYueG1sUEsFBgAAAAAEAAQA9QAAAIgDAAAAAA==&#10;" path="m2,l,,,91r2,l2,e" filled="f" stroked="f">
                    <v:path arrowok="t" o:connecttype="custom" o:connectlocs="2,1517;0,1517;0,1608;2,1608;2,1517" o:connectangles="0,0,0,0,0"/>
                  </v:shape>
                  <v:shape id="Picture 4376" o:spid="_x0000_s2012" type="#_x0000_t75" style="position:absolute;left:9275;top:151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uXFHHAAAA3gAAAA8AAABkcnMvZG93bnJldi54bWxEj81uwkAMhO9IfYeVK/UGm4KUpCkLSpGo&#10;OHDgpw9gZd0kIuuNsgukb18fkLjZ8nhmvuV6dJ260RBazwbeZwko4srblmsDP+ftNAcVIrLFzjMZ&#10;+KMA69XLZImF9Xc+0u0UayUmHAo00MTYF1qHqiGHYeZ7Yrn9+sFhlHWotR3wLuau0/MkSbXDliWh&#10;wZ42DVWX09UZWCwu+8Mx77Py+7r5KjE/pDarjXl7HctPUJHG+BQ/vndW6qfZhwAIjsygV/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uXFHHAAAA3gAAAA8AAAAAAAAAAAAA&#10;AAAAnwIAAGRycy9kb3ducmV2LnhtbFBLBQYAAAAABAAEAPcAAACTAwAAAAA=&#10;">
                    <v:imagedata r:id="rId1031" o:title=""/>
                  </v:shape>
                </v:group>
                <v:group id="Group 4377" o:spid="_x0000_s2013" style="position:absolute;left:9595;top:1517;width:3;height:91" coordorigin="9595,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bVSBMUAAADeAAAADwAAAGRycy9kb3ducmV2LnhtbERPTWvCQBC9C/0PyxR6&#10;001aamvqKiJVPIhgFMTbkB2TYHY2ZLdJ/PddQfA2j/c503lvKtFS40rLCuJRBII4s7rkXMHxsBp+&#10;g3AeWWNlmRTcyMF89jKYYqJtx3tqU5+LEMIuQQWF93UipcsKMuhGtiYO3MU2Bn2ATS51g10IN5V8&#10;j6KxNFhyaCiwpmVB2TX9MwrWHXaLj/i33V4vy9v58Lk7bWNS6u21X/yA8NT7p/jh3ugwf/w1ie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1UgTFAAAA3gAA&#10;AA8AAAAAAAAAAAAAAAAAqgIAAGRycy9kb3ducmV2LnhtbFBLBQYAAAAABAAEAPoAAACcAwAAAAA=&#10;">
                  <v:shape id="Freeform 4378" o:spid="_x0000_s2014" style="position:absolute;left:9595;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45jsUA&#10;AADeAAAADwAAAGRycy9kb3ducmV2LnhtbERP22rCQBB9L/gPywh9kbpRxLapmyAWoYiITfMB0+w0&#10;Cc3OxuzWxL93BaFvczjXWaWDacSZOldbVjCbRiCIC6trLhXkX9unFxDOI2tsLJOCCzlIk9HDCmNt&#10;e/6kc+ZLEULYxaig8r6NpXRFRQbd1LbEgfuxnUEfYFdK3WEfwk0j51G0lAZrDg0VtrSpqPjN/owC&#10;U2/7/Xt7WOSYH7Pvid2VPjsp9Tge1m8gPA3+X3x3f+gwf/n8OofbO+EGm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jmOxQAAAN4AAAAPAAAAAAAAAAAAAAAAAJgCAABkcnMv&#10;ZG93bnJldi54bWxQSwUGAAAAAAQABAD1AAAAigMAAAAA&#10;" path="m3,l,,,91r3,l3,e" filled="f" stroked="f">
                    <v:path arrowok="t" o:connecttype="custom" o:connectlocs="3,1517;0,1517;0,1608;3,1608;3,1517" o:connectangles="0,0,0,0,0"/>
                  </v:shape>
                </v:group>
                <v:group id="Group 4379" o:spid="_x0000_s2015" style="position:absolute;left:9277;top:1517;width:3;height:91" coordorigin="9277,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tp6MUAAADeAAAADwAAAGRycy9kb3ducmV2LnhtbERPTWvCQBC9F/oflil4&#10;002U2hpdRUTFgwjVgngbsmMSzM6G7JrEf98VhN7m8T5ntuhMKRqqXWFZQTyIQBCnVhecKfg9bfrf&#10;IJxH1lhaJgUPcrCYv7/NMNG25R9qjj4TIYRdggpy76tESpfmZNANbEUcuKutDfoA60zqGtsQbko5&#10;jKKxNFhwaMixolVO6e14Nwq2LbbLUbxu9rfr6nE5fR7O+5iU6n10yykIT53/F7/cOx3mj78mI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oraejFAAAA3gAA&#10;AA8AAAAAAAAAAAAAAAAAqgIAAGRycy9kb3ducmV2LnhtbFBLBQYAAAAABAAEAPoAAACcAwAAAAA=&#10;">
                  <v:shape id="Freeform 4380" o:spid="_x0000_s2016" style="position:absolute;left:9277;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sEYcUA&#10;AADeAAAADwAAAGRycy9kb3ducmV2LnhtbERP22rCQBB9F/yHZQRfpG4sYmvqJkiLIEVKG/MB0+w0&#10;Cc3OptnVxL/vCoJvczjX2aSDacSZOldbVrCYRyCIC6trLhXkx93DMwjnkTU2lknBhRykyXi0wVjb&#10;nr/onPlShBB2MSqovG9jKV1RkUE3ty1x4H5sZ9AH2JVSd9iHcNPIxyhaSYM1h4YKW3qtqPjNTkaB&#10;qXf94a39WOaYf2bfM/te+uxPqelk2L6A8DT4u/jm3uswf/W0XsL1nXCDT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wRhxQAAAN4AAAAPAAAAAAAAAAAAAAAAAJgCAABkcnMv&#10;ZG93bnJldi54bWxQSwUGAAAAAAQABAD1AAAAigMAAAAA&#10;" path="m2,l,,,91r2,l2,e" filled="f" stroked="f">
                    <v:path arrowok="t" o:connecttype="custom" o:connectlocs="2,1517;0,1517;0,1608;2,1608;2,1517" o:connectangles="0,0,0,0,0"/>
                  </v:shape>
                  <v:shape id="Picture 4381" o:spid="_x0000_s2017" type="#_x0000_t75" style="position:absolute;left:9593;top:151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LF7EAAAA3gAAAA8AAABkcnMvZG93bnJldi54bWxET01rAjEQvRf6H8IIXqRmFVzr1ihFEYQe&#10;ilp6HjbTzeJmsiRxXf+9KQje5vE+Z7nubSM68qF2rGAyzkAQl07XXCn4Oe3e3kGEiKyxcUwKbhRg&#10;vXp9WWKh3ZUP1B1jJVIIhwIVmBjbQspQGrIYxq4lTtyf8xZjgr6S2uM1hdtGTrMslxZrTg0GW9oY&#10;Ks/Hi1Ww+Oq68vIb8t1oMv32M3sYxa1RajjoPz9AROrjU/xw73Wan88XM/h/J90gV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R+LF7EAAAA3gAAAA8AAAAAAAAAAAAAAAAA&#10;nwIAAGRycy9kb3ducmV2LnhtbFBLBQYAAAAABAAEAPcAAACQAwAAAAA=&#10;">
                    <v:imagedata r:id="rId1032" o:title=""/>
                  </v:shape>
                </v:group>
                <v:group id="Group 4382" o:spid="_x0000_s2018" style="position:absolute;left:9279;top:1517;width:2;height:91" coordorigin="9279,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zKcMUAAADeAAAADwAAAGRycy9kb3ducmV2LnhtbERPTWvCQBC9F/oflil4&#10;q5tUTGvqKiIqHkRQC8XbkB2TYHY2ZNck/ntXKPQ2j/c503lvKtFS40rLCuJhBII4s7rkXMHPaf3+&#10;BcJ5ZI2VZVJwJwfz2evLFFNtOz5Qe/S5CCHsUlRQeF+nUrqsIINuaGviwF1sY9AH2ORSN9iFcFPJ&#10;jyhKpMGSQ0OBNS0Lyq7Hm1Gw6bBbjOJVu7telvfzabz/3cWk1OCtX3yD8NT7f/Gfe6vD/ORzks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cynDFAAAA3gAA&#10;AA8AAAAAAAAAAAAAAAAAqgIAAGRycy9kb3ducmV2LnhtbFBLBQYAAAAABAAEAPoAAACcAwAAAAA=&#10;">
                  <v:shape id="Freeform 4383" o:spid="_x0000_s2019" style="position:absolute;left:9279;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SRZsQA&#10;AADeAAAADwAAAGRycy9kb3ducmV2LnhtbESPQYvCMBCF78L+hzCCN031ULvVKLIo6Emt+wOGZmyK&#10;zaQ00Xb//UZY2NsM78373qy3g23EizpfO1YwnyUgiEuna64UfN8O0wyED8gaG8ek4Ic8bDcfozXm&#10;2vV8pVcRKhFD2OeowITQ5lL60pBFP3MtcdTurrMY4tpVUnfYx3DbyEWSpNJizZFgsKUvQ+WjeNoI&#10;kf3jkF3O81PI5P5oKD23iEpNxsNuBSLQEP7Nf9dHHeuny88lvN+JM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UkWbEAAAA3gAAAA8AAAAAAAAAAAAAAAAAmAIAAGRycy9k&#10;b3ducmV2LnhtbFBLBQYAAAAABAAEAPUAAACJAwAAAAA=&#10;" path="m2,l,,,91r2,l2,e" filled="f" stroked="f">
                    <v:path arrowok="t" o:connecttype="custom" o:connectlocs="2,1517;0,1517;0,1608;2,1608;2,1517" o:connectangles="0,0,0,0,0"/>
                  </v:shape>
                </v:group>
                <v:group id="Group 4384" o:spid="_x0000_s2020" style="position:absolute;left:9591;top:1517;width:3;height:91" coordorigin="9591,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SP+5nIAAAA&#10;3gAAAA8AAAAAAAAAAAAAAAAAqgIAAGRycy9kb3ducmV2LnhtbFBLBQYAAAAABAAEAPoAAACfAwAA&#10;AAA=&#10;">
                  <v:shape id="Freeform 4385" o:spid="_x0000_s2021" style="position:absolute;left:9591;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qr/8UA&#10;AADeAAAADwAAAGRycy9kb3ducmV2LnhtbERP22rCQBB9F/yHZQp9KbppEatpNiItgoiUNuYDxuw0&#10;Cc3OptnVxL93hYJvczjXSVaDacSZOldbVvA8jUAQF1bXXCrID5vJAoTzyBoby6TgQg5W6XiUYKxt&#10;z990znwpQgi7GBVU3rexlK6oyKCb2pY4cD+2M+gD7EqpO+xDuGnkSxTNpcGaQ0OFLb1XVPxmJ6PA&#10;1Jt+/9F+znLMv7Ljk92VPvtT6vFhWL+B8DT4u/jfvdVh/vx1uYTbO+EG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mqv/xQAAAN4AAAAPAAAAAAAAAAAAAAAAAJgCAABkcnMv&#10;ZG93bnJldi54bWxQSwUGAAAAAAQABAD1AAAAigMAAAAA&#10;" path="m2,l,,,91r2,l2,e" filled="f" stroked="f">
                    <v:path arrowok="t" o:connecttype="custom" o:connectlocs="2,1517;0,1517;0,1608;2,1608;2,1517" o:connectangles="0,0,0,0,0"/>
                  </v:shape>
                </v:group>
                <v:group id="Group 4386" o:spid="_x0000_s2022" style="position:absolute;left:9281;top:1517;width:3;height:91" coordorigin="9281,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Ef2TscAAADe&#10;AAAADwAAAAAAAAAAAAAAAACqAgAAZHJzL2Rvd25yZXYueG1sUEsFBgAAAAAEAAQA+gAAAJ4DAAAA&#10;AA==&#10;">
                  <v:shape id="Freeform 4387" o:spid="_x0000_s2023" style="position:absolute;left:9281;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KmKMUA&#10;AADeAAAADwAAAGRycy9kb3ducmV2LnhtbERP22rCQBB9L/gPywi+lGajlCBpVhGLIFJKjfmAaXaa&#10;BLOzMbtN0r/vFgq+zeFcJ9tOphUD9a6xrGAZxSCIS6sbrhQUl8PTGoTzyBpby6TghxxsN7OHDFNt&#10;Rz7TkPtKhBB2KSqove9SKV1Zk0EX2Y44cF+2N+gD7CupexxDuGnlKo4TabDh0FBjR/uaymv+bRSY&#10;5jC+vXbvzwUWH/nnoz1VPr8ptZhPuxcQniZ/F/+7jzrMT9bxEv7eCT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YoxQAAAN4AAAAPAAAAAAAAAAAAAAAAAJgCAABkcnMv&#10;ZG93bnJldi54bWxQSwUGAAAAAAQABAD1AAAAigMAAAAA&#10;" path="m3,l,,,91r3,l3,e" filled="f" stroked="f">
                    <v:path arrowok="t" o:connecttype="custom" o:connectlocs="3,1517;0,1517;0,1608;3,1608;3,1517" o:connectangles="0,0,0,0,0"/>
                  </v:shape>
                </v:group>
                <v:group id="Group 4388" o:spid="_x0000_s2024" style="position:absolute;left:9589;top:1517;width:2;height:91" coordorigin="9589,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2c2iwwAAAN4AAAAP&#10;AAAAAAAAAAAAAAAAAKoCAABkcnMvZG93bnJldi54bWxQSwUGAAAAAAQABAD6AAAAmgMAAAAA&#10;">
                  <v:shape id="Freeform 4389" o:spid="_x0000_s2025" style="position:absolute;left:9589;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GWtMQA&#10;AADeAAAADwAAAGRycy9kb3ducmV2LnhtbESPwWrDMBBE74X+g9hAb7WcFIxxLYcSakhPSZN+wGJt&#10;LWNrZSzFdv++KgR622Vm582W+9UOYqbJd44VbJMUBHHjdMetgq9r/ZyD8AFZ4+CYFPyQh331+FBi&#10;od3CnzRfQitiCPsCFZgQxkJK3xiy6BM3Ekft200WQ1ynVuoJlxhuB7lL00xa7DgSDI50MNT0l5uN&#10;ELn0dX4+bT9CLt+PhrLTiKjU02Z9ewURaA3/5vv1Ucf6WZ6+wN87cQZ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RlrTEAAAA3gAAAA8AAAAAAAAAAAAAAAAAmAIAAGRycy9k&#10;b3ducmV2LnhtbFBLBQYAAAAABAAEAPUAAACJAwAAAAA=&#10;" path="m2,l,,,91r2,l2,e" filled="f" stroked="f">
                    <v:path arrowok="t" o:connecttype="custom" o:connectlocs="2,1517;0,1517;0,1608;2,1608;2,1517" o:connectangles="0,0,0,0,0"/>
                  </v:shape>
                  <v:shape id="Picture 4390" o:spid="_x0000_s2026" type="#_x0000_t75" style="position:absolute;left:9284;top:151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nRLXHAAAA3gAAAA8AAABkcnMvZG93bnJldi54bWxEj0FrwkAQhe8F/8MygpfSbCzFhOgqKko9&#10;1EPT/oAhO26C2dmQ3Wr8964g9DbDe/O+N4vVYFtxod43jhVMkxQEceV0w0bB78/+LQfhA7LG1jEp&#10;uJGH1XL0ssBCuyt/06UMRsQQ9gUqqEPoCil9VZNFn7iOOGon11sMce2N1D1eY7ht5XuazqTFhiOh&#10;xo62NVXn8s9Gbrb/XO+y6dcx35ibK83u8JqdlZqMh/UcRKAh/Juf1wcd68/y9AMe78QZ5PIO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EnRLXHAAAA3gAAAA8AAAAAAAAAAAAA&#10;AAAAnwIAAGRycy9kb3ducmV2LnhtbFBLBQYAAAAABAAEAPcAAACTAwAAAAA=&#10;">
                    <v:imagedata r:id="rId1033" o:title=""/>
                  </v:shape>
                </v:group>
                <v:group id="Group 4391" o:spid="_x0000_s2027" style="position:absolute;left:9587;top:1517;width:2;height:91" coordorigin="9587,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DBV1sUAAADeAAAADwAAAGRycy9kb3ducmV2LnhtbERPTWuDQBC9B/oflin0&#10;lqy2KGKzCSG0pYdQiAZCb4M7UYk7K+5Wzb/vFgq5zeN9zno7m06MNLjWsoJ4FYEgrqxuuVZwKt+X&#10;GQjnkTV2lknBjRxsNw+LNebaTnyksfC1CCHsclTQeN/nUrqqIYNuZXviwF3sYNAHONRSDziFcNPJ&#10;5yhKpcGWQ0ODPe0bqq7Fj1HwMeG0e4nfxsP1sr99l8nX+RCTUk+P8+4VhKfZ38X/7k8d5qdZlMD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QwVdbFAAAA3gAA&#10;AA8AAAAAAAAAAAAAAAAAqgIAAGRycy9kb3ducmV2LnhtbFBLBQYAAAAABAAEAPoAAACcAwAAAAA=&#10;">
                  <v:shape id="Freeform 4392" o:spid="_x0000_s2028" style="position:absolute;left:9587;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Y1LMQA&#10;AADeAAAADwAAAGRycy9kb3ducmV2LnhtbESPwWrDMBBE74X8g9hAb42cHIxxo5hSGnBOTt1+wGJt&#10;LWNrZSzFdv6+ChR622Vm580ei9UOYqbJd44V7HcJCOLG6Y5bBd9f55cMhA/IGgfHpOBOHorT5umI&#10;uXYLf9Jch1bEEPY5KjAhjLmUvjFk0e/cSBy1HzdZDHGdWqknXGK4HeQhSVJpseNIMDjSu6Gmr282&#10;QuTSn7Nrtb+ETH6UhtJqRFTqebu+vYIItIZ/8991qWP9NEtSeLwTZ5Cn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mNSzEAAAA3gAAAA8AAAAAAAAAAAAAAAAAmAIAAGRycy9k&#10;b3ducmV2LnhtbFBLBQYAAAAABAAEAPUAAACJAwAAAAA=&#10;" path="m2,l,,,91r2,l2,e" filled="f" stroked="f">
                    <v:path arrowok="t" o:connecttype="custom" o:connectlocs="2,1517;0,1517;0,1608;2,1608;2,1517" o:connectangles="0,0,0,0,0"/>
                  </v:shape>
                </v:group>
                <v:group id="Group 4393" o:spid="_x0000_s2029" style="position:absolute;left:9286;top:1517;width:3;height:91" coordorigin="9286,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65uOsQAAADeAAAADwAAAGRycy9kb3ducmV2LnhtbERPS4vCMBC+C/sfwix4&#10;07QrPqhGEdkVDyKoC4u3oRnbYjMpTbat/94Igrf5+J6zWHWmFA3VrrCsIB5GIIhTqwvOFPyefwYz&#10;EM4jaywtk4I7OVgtP3oLTLRt+UjNyWcihLBLUEHufZVI6dKcDLqhrYgDd7W1QR9gnUldYxvCTSm/&#10;omgiDRYcGnKsaJNTejv9GwXbFtv1KP5u9rfr5n45jw9/+5iU6n926zkIT51/i1/unQ7zJ7NoC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65uOsQAAADeAAAA&#10;DwAAAAAAAAAAAAAAAACqAgAAZHJzL2Rvd25yZXYueG1sUEsFBgAAAAAEAAQA+gAAAJsDAAAAAA==&#10;">
                  <v:shape id="Freeform 4394" o:spid="_x0000_s2030" style="position:absolute;left:9286;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PtccA&#10;AADeAAAADwAAAGRycy9kb3ducmV2LnhtbESP0WrCQBBF3wv+wzJCX4pulCISXUUsgpRSaswHjNkx&#10;CWZn0+xq0r/vPBT6NsO9c++Z9XZwjXpQF2rPBmbTBBRx4W3NpYH8fJgsQYWIbLHxTAZ+KMB2M3pa&#10;Y2p9zyd6ZLFUEsIhRQNVjG2qdSgqchimviUW7eo7h1HWrtS2w17CXaPnSbLQDmuWhgpb2ldU3LK7&#10;M+DqQ//x1n6+5ph/ZZcX/17G7NuY5/GwW4GKNMR/89/10Qr+YpkIr7wjM+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5oD7XHAAAA3gAAAA8AAAAAAAAAAAAAAAAAmAIAAGRy&#10;cy9kb3ducmV2LnhtbFBLBQYAAAAABAAEAPUAAACMAwAAAAA=&#10;" path="m2,l,,,91r2,l2,e" filled="f" stroked="f">
                    <v:path arrowok="t" o:connecttype="custom" o:connectlocs="2,1517;0,1517;0,1608;2,1608;2,1517" o:connectangles="0,0,0,0,0"/>
                  </v:shape>
                  <v:shape id="Picture 4395" o:spid="_x0000_s2031" type="#_x0000_t75" style="position:absolute;left:9584;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JrtnFAAAA3gAAAA8AAABkcnMvZG93bnJldi54bWxET9tqwkAQfS/4D8sU+lZ3tdaa1FWkUNCX&#10;ipcPGLLTJCQ7G7OriX69KxT6Nodznfmyt7W4UOtLxxpGQwWCOHOm5FzD8fD9OgPhA7LB2jFpuJKH&#10;5WLwNMfUuI53dNmHXMQQ9ilqKEJoUil9VpBFP3QNceR+XWsxRNjm0rTYxXBby7FSU2mx5NhQYENf&#10;BWXV/mw1bKrNafLz/rZNkg86NbY7qtGt0vrluV99ggjUh3/xn3tt4vzpTCXweCfeIB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ia7ZxQAAAN4AAAAPAAAAAAAAAAAAAAAA&#10;AJ8CAABkcnMvZG93bnJldi54bWxQSwUGAAAAAAQABAD3AAAAkQMAAAAA&#10;">
                    <v:imagedata r:id="rId1034" o:title=""/>
                  </v:shape>
                </v:group>
                <v:group id="Group 4396" o:spid="_x0000_s2032" style="position:absolute;left:9288;top:1517;width:2;height:91" coordorigin="9288,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Z5gk8cAAADe&#10;AAAADwAAAAAAAAAAAAAAAACqAgAAZHJzL2Rvd25yZXYueG1sUEsFBgAAAAAEAAQA+gAAAJ4DAAAA&#10;AA==&#10;">
                  <v:shape id="Freeform 4397" o:spid="_x0000_s2033" style="position:absolute;left:9288;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Y7hcIA&#10;AADeAAAADwAAAGRycy9kb3ducmV2LnhtbESPzarCMBCF9xd8hzCCu2taF6VUo4go6MrfBxiasSk2&#10;k9JEW9/eCBfuboZz5nxnFqvBNuJFna8dK0inCQji0umaKwW36+43B+EDssbGMSl4k4fVcvSzwEK7&#10;ns/0uoRKxBD2BSowIbSFlL40ZNFPXUsctbvrLIa4dpXUHfYx3DZyliSZtFhzJBhsaWOofFyeNkJk&#10;/9jlp2N6CLnc7g1lxxZRqcl4WM9BBBrCv/nveq9j/SxPU/i+E2eQy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VjuFwgAAAN4AAAAPAAAAAAAAAAAAAAAAAJgCAABkcnMvZG93&#10;bnJldi54bWxQSwUGAAAAAAQABAD1AAAAhwMAAAAA&#10;" path="m2,l,,,91r2,l2,e" filled="f" stroked="f">
                    <v:path arrowok="t" o:connecttype="custom" o:connectlocs="2,1517;0,1517;0,1608;2,1608;2,1517" o:connectangles="0,0,0,0,0"/>
                  </v:shape>
                </v:group>
                <v:group id="Group 4398" o:spid="_x0000_s2034" style="position:absolute;left:9582;top:1517;width:2;height:91" coordorigin="9582,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4AW3/FAAAA3gAA&#10;AA8AAAAAAAAAAAAAAAAAqgIAAGRycy9kb3ducmV2LnhtbFBLBQYAAAAABAAEAPoAAACcAwAAAAA=&#10;">
                  <v:shape id="Freeform 4399" o:spid="_x0000_s2035" style="position:absolute;left:9582;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gAacMA&#10;AADeAAAADwAAAGRycy9kb3ducmV2LnhtbESP3WqEMBCF7wt9hzCF3tVoCyJ2s1JKhe3V/vUBBjM1&#10;opmISdW+/WZhYe9mOGfOd2ZTrXYQM02+c6wgS1IQxI3THbcKfs71SwHCB2SNg2NS8E8equ3jwwZL&#10;7RY+0nwKrYgh7EtUYEIYSyl9Y8iiT9xIHLVfN1kMcZ1aqSdcYrgd5Gua5tJix5FgcKRPQ01/+rMR&#10;Ipe+Lg777DsU8mtnKN+PiEo9P60f7yACreFuvl3vdKyfF9kbXN+JM8jt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gAacMAAADeAAAADwAAAAAAAAAAAAAAAACYAgAAZHJzL2Rv&#10;d25yZXYueG1sUEsFBgAAAAAEAAQA9QAAAIgDAAAAAA==&#10;" path="m2,l,,,91r2,l2,e" filled="f" stroked="f">
                    <v:path arrowok="t" o:connecttype="custom" o:connectlocs="2,1517;0,1517;0,1608;2,1608;2,1517" o:connectangles="0,0,0,0,0"/>
                  </v:shape>
                </v:group>
                <v:group id="Group 4400" o:spid="_x0000_s2036" style="position:absolute;left:9290;top:1517;width:3;height:91" coordorigin="9290,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qVmkMUAAADeAAAADwAAAGRycy9kb3ducmV2LnhtbERPS2vCQBC+F/wPywi9&#10;1U1sK5K6igQVD1JoUii9DdkxCWZnQ3bN4993C4Xe5uN7zmY3mkb01LnasoJ4EYEgLqyuuVTwmR+f&#10;1iCcR9bYWCYFEznYbWcPG0y0HfiD+syXIoSwS1BB5X2bSOmKigy6hW2JA3e1nUEfYFdK3eEQwk0j&#10;l1G0kgZrDg0VtpRWVNyyu1FwGnDYP8eH/nK7ptN3/vr+dYlJqcf5uH8D4Wn0/+I/91mH+at1/A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6lZpDFAAAA3gAA&#10;AA8AAAAAAAAAAAAAAAAAqgIAAGRycy9kb3ducmV2LnhtbFBLBQYAAAAABAAEAPoAAACcAwAAAAA=&#10;">
                  <v:shape id="Freeform 4401" o:spid="_x0000_s2037" style="position:absolute;left:9290;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A29sUA&#10;AADeAAAADwAAAGRycy9kb3ducmV2LnhtbERP22rCQBB9F/oPyxR8kbpRapCYjYhFKKVIm+YDxuyY&#10;BLOzaXZr0r/vFgTf5nCuk25H04or9a6xrGAxj0AQl1Y3XCkovg5PaxDOI2tsLZOCX3KwzR4mKSba&#10;DvxJ19xXIoSwS1BB7X2XSOnKmgy6ue2IA3e2vUEfYF9J3eMQwk0rl1EUS4MNh4YaO9rXVF7yH6PA&#10;NIfh/aU7PhdYfOSnmX2rfP6t1PRx3G1AeBr9XXxzv+owP14vVv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Db2xQAAAN4AAAAPAAAAAAAAAAAAAAAAAJgCAABkcnMv&#10;ZG93bnJldi54bWxQSwUGAAAAAAQABAD1AAAAigMAAAAA&#10;" path="m3,l,,,91r3,l3,e" filled="f" stroked="f">
                    <v:path arrowok="t" o:connecttype="custom" o:connectlocs="3,1517;0,1517;0,1608;3,1608;3,1517" o:connectangles="0,0,0,0,0"/>
                  </v:shape>
                </v:group>
                <v:group id="Group 4402" o:spid="_x0000_s2038" style="position:absolute;left:9580;top:1517;width:3;height:91" coordorigin="9580,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TtdfMQAAADeAAAA&#10;DwAAAAAAAAAAAAAAAACqAgAAZHJzL2Rvd25yZXYueG1sUEsFBgAAAAAEAAQA+gAAAJsDAAAAAA==&#10;">
                  <v:shape id="Freeform 4403" o:spid="_x0000_s2039" style="position:absolute;left:9580;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4NGsUA&#10;AADeAAAADwAAAGRycy9kb3ducmV2LnhtbERP22rCQBB9F/yHZQq+lLqxiA2pmyAWoRQpmuYDptlp&#10;EpqdjdnVxL93CwXf5nCus85G04oL9a6xrGAxj0AQl1Y3XCkovnZPMQjnkTW2lknBlRxk6XSyxkTb&#10;gY90yX0lQgi7BBXU3neJlK6syaCb2444cD+2N+gD7CupexxCuGnlcxStpMGGQ0ONHW1rKn/zs1Fg&#10;mt2wf+s+lwUWh/z70X5UPj8pNXsYN68gPI3+Lv53v+swfxUvXuDvnXCD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Lg0axQAAAN4AAAAPAAAAAAAAAAAAAAAAAJgCAABkcnMv&#10;ZG93bnJldi54bWxQSwUGAAAAAAQABAD1AAAAigMAAAAA&#10;" path="m2,l,,,91r2,l2,e" filled="f" stroked="f">
                    <v:path arrowok="t" o:connecttype="custom" o:connectlocs="2,1517;0,1517;0,1608;2,1608;2,1517" o:connectangles="0,0,0,0,0"/>
                  </v:shape>
                </v:group>
                <v:group id="Group 4404" o:spid="_x0000_s2040" style="position:absolute;left:9293;top:1517;width:2;height:91" coordorigin="9293,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hslccAAADe&#10;AAAADwAAAAAAAAAAAAAAAACqAgAAZHJzL2Rvd25yZXYueG1sUEsFBgAAAAAEAAQA+gAAAJ4DAAAA&#10;AA==&#10;">
                  <v:shape id="Freeform 4405" o:spid="_x0000_s2041" style="position:absolute;left:9293;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A3g8MA&#10;AADeAAAADwAAAGRycy9kb3ducmV2LnhtbESP3YrCMBCF7xd8hzALe7em9aLUahRZFPTK3wcYmrEp&#10;NpPSRFvffiMI3s1wzpzvzHw52EY8qPO1YwXpOAFBXDpdc6Xgct785iB8QNbYOCYFT/KwXIy+5lho&#10;1/ORHqdQiRjCvkAFJoS2kNKXhiz6sWuJo3Z1ncUQ166SusM+httGTpIkkxZrjgSDLf0ZKm+nu40Q&#10;2d82+WGf7kIu11tD2b5FVOrne1jNQAQawsf8vt7qWD/L0ym83okz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A3g8MAAADeAAAADwAAAAAAAAAAAAAAAACYAgAAZHJzL2Rv&#10;d25yZXYueG1sUEsFBgAAAAAEAAQA9QAAAIgDAAAAAA==&#10;" path="m2,l,,,91r2,l2,e" filled="f" stroked="f">
                    <v:path arrowok="t" o:connecttype="custom" o:connectlocs="2,1517;0,1517;0,1608;2,1608;2,1517" o:connectangles="0,0,0,0,0"/>
                  </v:shape>
                </v:group>
                <v:group id="Group 4406" o:spid="_x0000_s2042" style="position:absolute;left:9578;top:1517;width:2;height:91" coordorigin="9578,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yqi7IAAAA&#10;3gAAAA8AAAAAAAAAAAAAAAAAqgIAAGRycy9kb3ducmV2LnhtbFBLBQYAAAAABAAEAPoAAACfAwAA&#10;AAA=&#10;">
                  <v:shape id="Freeform 4407" o:spid="_x0000_s2043" style="position:absolute;left:9578;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rxOMQA&#10;AADeAAAADwAAAGRycy9kb3ducmV2LnhtbESPwWrDMBBE74X8g9hAb7VsH4xxrIRSEkhPTtN8wGJt&#10;LBNrZSwldv++ChR622Vm583Wu8UO4kGT7x0ryJIUBHHrdM+dgsv34a0E4QOyxsExKfghD7vt6qXG&#10;SruZv+hxDp2IIewrVGBCGCspfWvIok/cSBy1q5sshrhOndQTzjHcDjJP00Ja7DkSDI70Yai9ne82&#10;QuR8O5SnJvsMpdwfDRXNiKjU63p534AItIR/89/1Ucf6RZln8Hwnzi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68TjEAAAA3gAAAA8AAAAAAAAAAAAAAAAAmAIAAGRycy9k&#10;b3ducmV2LnhtbFBLBQYAAAAABAAEAPUAAACJAwAAAAA=&#10;" path="m2,l,,,91r2,l2,e" filled="f" stroked="f">
                    <v:path arrowok="t" o:connecttype="custom" o:connectlocs="2,1517;0,1517;0,1608;2,1608;2,1517" o:connectangles="0,0,0,0,0"/>
                  </v:shape>
                  <v:shape id="Picture 4408" o:spid="_x0000_s2044" type="#_x0000_t75" style="position:absolute;left:9295;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WgH7DAAAA3gAAAA8AAABkcnMvZG93bnJldi54bWxET01rwkAQvQv+h2WE3nTjCkFTN6EIgjdp&#10;bA+9DdnpJjQ7G7Krxv76bqHQ2zze5+yryfXiRmPoPGtYrzIQxI03HVsNb5fjcgsiRGSDvWfS8KAA&#10;VTmf7bEw/s6vdKujFSmEQ4Ea2hiHQsrQtOQwrPxAnLhPPzqMCY5WmhHvKdz1UmVZLh12nBpaHOjQ&#10;UvNVX52GzSW36izV98HUD7vbDZv3jxNr/bSYXp5BRJriv/jPfTJpfr5VCn7fSTfI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taAfsMAAADeAAAADwAAAAAAAAAAAAAAAACf&#10;AgAAZHJzL2Rvd25yZXYueG1sUEsFBgAAAAAEAAQA9wAAAI8DAAAAAA==&#10;">
                    <v:imagedata r:id="rId1035" o:title=""/>
                  </v:shape>
                  <v:shape id="Picture 4409" o:spid="_x0000_s2045" type="#_x0000_t75" style="position:absolute;left:9575;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aJeXCAAAA3gAAAA8AAABkcnMvZG93bnJldi54bWxET02LwjAQvQv+hzCCN01toWg1iggL3pat&#10;u4e9Dc2YFptJaaJWf/1GEPY2j/c5m91gW3Gj3jeOFSzmCQjiyumGjYLv08dsCcIHZI2tY1LwIA+7&#10;7Xi0wUK7O3/RrQxGxBD2BSqoQ+gKKX1Vk0U/dx1x5M6utxgi7I3UPd5juG1lmiS5tNhwbKixo0NN&#10;1aW8WgXZKTfpp0yfB10+zGrVZT+/R1ZqOhn2axCBhvAvfruPOs7Pl2kGr3fiDXL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miXlwgAAAN4AAAAPAAAAAAAAAAAAAAAAAJ8C&#10;AABkcnMvZG93bnJldi54bWxQSwUGAAAAAAQABAD3AAAAjgMAAAAA&#10;">
                    <v:imagedata r:id="rId1035" o:title=""/>
                  </v:shape>
                </v:group>
                <v:group id="Group 4410" o:spid="_x0000_s2046" style="position:absolute;left:9298;top:1517;width:2;height:91" coordorigin="9298,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msLcQAAADeAAAADwAAAGRycy9kb3ducmV2LnhtbERPS4vCMBC+L/gfwgje&#10;1rS6K1KNIuKKB1nwAeJtaMa22ExKk23rv98Igrf5+J4zX3amFA3VrrCsIB5GIIhTqwvOFJxPP59T&#10;EM4jaywtk4IHOVgueh9zTLRt+UDN0WcihLBLUEHufZVI6dKcDLqhrYgDd7O1QR9gnUldYxvCTSlH&#10;UTSRBgsODTlWtM4pvR//jIJti+1qHG+a/f22flxP37+XfUxKDfrdagbCU+ff4pd7p8P8yXT0Bc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MmsLcQAAADeAAAA&#10;DwAAAAAAAAAAAAAAAACqAgAAZHJzL2Rvd25yZXYueG1sUEsFBgAAAAAEAAQA+gAAAJsDAAAAAA==&#10;">
                  <v:shape id="Freeform 4411" o:spid="_x0000_s2047" style="position:absolute;left:9298;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H3O8QA&#10;AADeAAAADwAAAGRycy9kb3ducmV2LnhtbESPwWrDMBBE74X8g9hAbo3sQIxxopgQEkhPbt1+wGJt&#10;LBNrZSwldv++KhR622Vm583uy9n24kmj7xwrSNcJCOLG6Y5bBV+fl9cchA/IGnvHpOCbPJSHxcse&#10;C+0m/qBnHVoRQ9gXqMCEMBRS+saQRb92A3HUbm60GOI6tlKPOMVw28tNkmTSYseRYHCgk6HmXj9s&#10;hMjpfsnfq/Qt5PJ8NZRVA6JSq+V83IEINId/89/1Vcf6Wb7Zwu87cQZ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B9zvEAAAA3gAAAA8AAAAAAAAAAAAAAAAAmAIAAGRycy9k&#10;b3ducmV2LnhtbFBLBQYAAAAABAAEAPUAAACJAwAAAAA=&#10;" path="m1,l,,,91r1,l1,e" filled="f" stroked="f">
                    <v:path arrowok="t" o:connecttype="custom" o:connectlocs="1,1517;0,1517;0,1608;1,1608;1,1517" o:connectangles="0,0,0,0,0"/>
                  </v:shape>
                </v:group>
                <v:group id="Group 4412" o:spid="_x0000_s2048" style="position:absolute;left:9573;top:1517;width:2;height:91" coordorigin="9573,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1eXwcQAAADeAAAADwAAAGRycy9kb3ducmV2LnhtbERPTYvCMBC9L/gfwgje&#10;1rTKFqlGEVHxIMLqwuJtaMa22ExKE9v6782CsLd5vM9ZrHpTiZYaV1pWEI8jEMSZ1SXnCn4uu88Z&#10;COeRNVaWScGTHKyWg48Fptp2/E3t2ecihLBLUUHhfZ1K6bKCDLqxrYkDd7ONQR9gk0vdYBfCTSUn&#10;UZRIgyWHhgJr2hSU3c8Po2DfYbeextv2eL9tntfL1+n3GJNSo2G/noPw1Pt/8dt90GF+Mpsk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1eXwcQAAADeAAAA&#10;DwAAAAAAAAAAAAAAAACqAgAAZHJzL2Rvd25yZXYueG1sUEsFBgAAAAAEAAQA+gAAAJsDAAAAAA==&#10;">
                  <v:shape id="Freeform 4413" o:spid="_x0000_s2049" style="position:absolute;left:9573;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M18QA&#10;AADeAAAADwAAAGRycy9kb3ducmV2LnhtbESPwWrDMBBE74H+g9hCb4nsHFzjRjalNJCe3Dj5gMXa&#10;WsbWylhq7P59VSjktsvMzps9VKsdxY1m3ztWkO4SEMSt0z13Cq6X4zYH4QOyxtExKfghD1X5sDlg&#10;od3CZ7o1oRMxhH2BCkwIUyGlbw1Z9Ds3EUfty80WQ1znTuoZlxhuR7lPkkxa7DkSDE70Zqgdmm8b&#10;IXIZjvlnnX6EXL6fDGX1hKjU0+P6+gIi0Bru5v/rk471s3z/DH/vxBl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fzNfEAAAA3gAAAA8AAAAAAAAAAAAAAAAAmAIAAGRycy9k&#10;b3ducmV2LnhtbFBLBQYAAAAABAAEAPUAAACJAwAAAAA=&#10;" path="m2,l,,,91r2,l2,e" filled="f" stroked="f">
                    <v:path arrowok="t" o:connecttype="custom" o:connectlocs="2,1517;0,1517;0,1608;2,1608;2,1517" o:connectangles="0,0,0,0,0"/>
                  </v:shape>
                </v:group>
                <v:group id="Group 4414" o:spid="_x0000_s2050" style="position:absolute;left:9299;top:1517;width:3;height:91" coordorigin="9299,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GEpijIAAAA&#10;3gAAAA8AAAAAAAAAAAAAAAAAqgIAAGRycy9kb3ducmV2LnhtbFBLBQYAAAAABAAEAPoAAACfAwAA&#10;AAA=&#10;">
                  <v:shape id="Freeform 4415" o:spid="_x0000_s2051" style="position:absolute;left:9299;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H2TsQA&#10;AADeAAAADwAAAGRycy9kb3ducmV2LnhtbERP22rCQBB9F/yHZQp9Ed0oIja6ilgEEZE2zQeM2TEJ&#10;zc6m2a2Jf+8Kgm9zONdZrjtTiSs1rrSsYDyKQBBnVpecK0h/dsM5COeRNVaWScGNHKxX/d4SY21b&#10;/qZr4nMRQtjFqKDwvo6ldFlBBt3I1sSBu9jGoA+wyaVusA3hppKTKJpJgyWHhgJr2haU/Sb/RoEp&#10;d+3xsz5NU0y/kvPAHnKf/Cn1/tZtFiA8df4lfrr3OsyfzScf8Hgn3C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R9k7EAAAA3gAAAA8AAAAAAAAAAAAAAAAAmAIAAGRycy9k&#10;b3ducmV2LnhtbFBLBQYAAAAABAAEAPUAAACJAwAAAAA=&#10;" path="m3,l,,,91r3,l3,e" filled="f" stroked="f">
                    <v:path arrowok="t" o:connecttype="custom" o:connectlocs="3,1517;0,1517;0,1608;3,1608;3,1517" o:connectangles="0,0,0,0,0"/>
                  </v:shape>
                </v:group>
                <v:group id="Group 4416" o:spid="_x0000_s2052" style="position:absolute;left:9570;top:1517;width:3;height:91" coordorigin="9570,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orPPPIAAAA&#10;3gAAAA8AAAAAAAAAAAAAAAAAqgIAAGRycy9kb3ducmV2LnhtbFBLBQYAAAAABAAEAPoAAACfAwAA&#10;AAA=&#10;">
                  <v:shape id="Freeform 4417" o:spid="_x0000_s2053" style="position:absolute;left:9570;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5slcUA&#10;AADeAAAADwAAAGRycy9kb3ducmV2LnhtbERP22rCQBB9F/oPyxR8kbrRSpCYjYhFKKVIm+YDxuyY&#10;BLOzaXZr0r/vFgTf5nCuk25H04or9a6xrGAxj0AQl1Y3XCkovg5PaxDOI2tsLZOCX3KwzR4mKSba&#10;DvxJ19xXIoSwS1BB7X2XSOnKmgy6ue2IA3e2vUEfYF9J3eMQwk0rl1EUS4MNh4YaO9rXVF7yH6PA&#10;NIfh/aU7rgosPvLTzL5VPv9Wavo47jYgPI3+Lr65X3WYH6+fF/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PmyVxQAAAN4AAAAPAAAAAAAAAAAAAAAAAJgCAABkcnMv&#10;ZG93bnJldi54bWxQSwUGAAAAAAQABAD1AAAAigMAAAAA&#10;" path="m3,l,,,91r3,l3,e" filled="f" stroked="f">
                    <v:path arrowok="t" o:connecttype="custom" o:connectlocs="3,1517;0,1517;0,1608;3,1608;3,1517" o:connectangles="0,0,0,0,0"/>
                  </v:shape>
                </v:group>
                <v:group id="Group 4418" o:spid="_x0000_s2054" style="position:absolute;left:9302;top:1517;width:2;height:91" coordorigin="9302,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tQcfwwAAAN4AAAAP&#10;AAAAAAAAAAAAAAAAAKoCAABkcnMvZG93bnJldi54bWxQSwUGAAAAAAQABAD6AAAAmgMAAAAA&#10;">
                  <v:shape id="Freeform 4419" o:spid="_x0000_s2055" style="position:absolute;left:9302;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1cCcIA&#10;AADeAAAADwAAAGRycy9kb3ducmV2LnhtbESP0YrCMBBF3wX/IYzgm6YqlFKNIqKgT67ufsDQjE2x&#10;mZQm2vr3RljwbYZ75547q01va/Gk1leOFcymCQjiwumKSwV/v4dJBsIHZI21Y1LwIg+b9XCwwly7&#10;ji/0vIZSxBD2OSowITS5lL4wZNFPXUMctZtrLYa4tqXULXYx3NZyniSptFhxJBhsaGeouF8fNkJk&#10;dz9kP+fZKWRyfzSUnhtEpcajfrsEEagPX/P/9VHH+mm2WMDnnTiDX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VwJwgAAAN4AAAAPAAAAAAAAAAAAAAAAAJgCAABkcnMvZG93&#10;bnJldi54bWxQSwUGAAAAAAQABAD1AAAAhwMAAAAA&#10;" path="m2,l,,,91r2,l2,e" filled="f" stroked="f">
                    <v:path arrowok="t" o:connecttype="custom" o:connectlocs="2,1517;0,1517;0,1608;2,1608;2,1517" o:connectangles="0,0,0,0,0"/>
                  </v:shape>
                </v:group>
                <v:group id="Group 4420" o:spid="_x0000_s2056" style="position:absolute;left:9569;top:1517;width:2;height:91" coordorigin="9569,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A68MQAAADeAAAADwAAAGRycy9kb3ducmV2LnhtbERPS4vCMBC+C/sfwgje&#10;NO36QKpRRHTZgwg+YNnb0IxtsZmUJrb135uFBW/z8T1nue5MKRqqXWFZQTyKQBCnVhecKbhe9sM5&#10;COeRNZaWScGTHKxXH70lJtq2fKLm7DMRQtglqCD3vkqkdGlOBt3IVsSBu9naoA+wzqSusQ3hppSf&#10;UTSTBgsODTlWtM0pvZ8fRsFXi+1mHO+aw/22ff5epsefQ0xKDfrdZgHCU+ff4n/3tw7zZ/PxB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RA68MQAAADeAAAA&#10;DwAAAAAAAAAAAAAAAACqAgAAZHJzL2Rvd25yZXYueG1sUEsFBgAAAAAEAAQA+gAAAJsDAAAAAA==&#10;">
                  <v:shape id="Freeform 4421" o:spid="_x0000_s2057" style="position:absolute;left:9569;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hh5sUA&#10;AADeAAAADwAAAGRycy9kb3ducmV2LnhtbESPwWrDMBBE74X+g9hAb43shBrjRjGhJOCe3Dr5gMXa&#10;WibWylhK7P59VSj0tsvMzpvdlYsdxJ0m3ztWkK4TEMSt0z13Ci7n03MOwgdkjYNjUvBNHsr948MO&#10;C+1m/qR7EzoRQ9gXqMCEMBZS+taQRb92I3HUvtxkMcR16qSecI7hdpCbJMmkxZ4jweBIb4baa3Oz&#10;ESLn6yn/qNP3kMtjZSirR0SlnlbL4RVEoCX8m/+uKx3rZ/n2BX7fiTP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2GHmxQAAAN4AAAAPAAAAAAAAAAAAAAAAAJgCAABkcnMv&#10;ZG93bnJldi54bWxQSwUGAAAAAAQABAD1AAAAigMAAAAA&#10;" path="m1,l,,,91r1,l1,e" filled="f" stroked="f">
                    <v:path arrowok="t" o:connecttype="custom" o:connectlocs="1,1517;0,1517;0,1608;1,1608;1,1517" o:connectangles="0,0,0,0,0"/>
                  </v:shape>
                  <v:shape id="Picture 4422" o:spid="_x0000_s2058" type="#_x0000_t75" style="position:absolute;left:9304;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2CobGAAAA3gAAAA8AAABkcnMvZG93bnJldi54bWxEj91qwkAQhe8LfYdlCt7VjUqDpK4iSkV6&#10;EfDnAabZMYnJzobsVOPbdwuF3s1wzvnmzGI1uFbdqA+1ZwOTcQKKuPC25tLA+fTxOgcVBNli65kM&#10;PCjAavn8tMDM+jsf6HaUUkUIhwwNVCJdpnUoKnIYxr4jjtrF9w4lrn2pbY/3CHetniZJqh3WHC9U&#10;2NGmoqI5frtI+co/8zfOi6YROW+v+90h6Kkxo5dh/Q5KaJB/8196b2P9dD5L4fedOINe/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HYKhsYAAADeAAAADwAAAAAAAAAAAAAA&#10;AACfAgAAZHJzL2Rvd25yZXYueG1sUEsFBgAAAAAEAAQA9wAAAJIDAAAAAA==&#10;">
                    <v:imagedata r:id="rId1036" o:title=""/>
                  </v:shape>
                </v:group>
                <v:group id="Group 4423" o:spid="_x0000_s2059" style="position:absolute;left:9566;top:1517;width:3;height:91" coordorigin="9566,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cKkh8QAAADeAAAADwAAAGRycy9kb3ducmV2LnhtbERPS4vCMBC+L/gfwgje&#10;1rSKD6pRRNZlD7LgA8Tb0IxtsZmUJtvWf28EYW/z8T1nue5MKRqqXWFZQTyMQBCnVhecKTifdp9z&#10;EM4jaywtk4IHOViveh9LTLRt+UDN0WcihLBLUEHufZVI6dKcDLqhrYgDd7O1QR9gnUldYxvCTSlH&#10;UTSVBgsODTlWtM0pvR//jILvFtvNOP5q9vfb9nE9TX4v+5iUGvS7zQKEp87/i9/uHx3mT+fjG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cKkh8QAAADeAAAA&#10;DwAAAAAAAAAAAAAAAACqAgAAZHJzL2Rvd25yZXYueG1sUEsFBgAAAAAEAAQA+gAAAJsDAAAAAA==&#10;">
                  <v:shape id="Freeform 4424" o:spid="_x0000_s2060" style="position:absolute;left:9566;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TFCMcA&#10;AADeAAAADwAAAGRycy9kb3ducmV2LnhtbESP3WrCQBCF7wXfYRmhN6Vu+oNIdBWxCKWIaJoHGLPT&#10;JDQ7m2a3Jn1750LwboZz5pxvluvBNepCXag9G3ieJqCIC29rLg3kX7unOagQkS02nsnAPwVYr8aj&#10;JabW93yiSxZLJSEcUjRQxdimWoeiIodh6lti0b595zDK2pXadthLuGv0S5LMtMOapaHClrYVFT/Z&#10;nzPg6l2/f28Pbznmx+z86D/LmP0a8zAZNgtQkYZ4N9+uP6zgz+avwivvyAx6d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ExQjHAAAA3gAAAA8AAAAAAAAAAAAAAAAAmAIAAGRy&#10;cy9kb3ducmV2LnhtbFBLBQYAAAAABAAEAPUAAACMAwAAAAA=&#10;" path="m3,l,,,91r3,l3,e" filled="f" stroked="f">
                    <v:path arrowok="t" o:connecttype="custom" o:connectlocs="3,1517;0,1517;0,1608;3,1608;3,1517" o:connectangles="0,0,0,0,0"/>
                  </v:shape>
                </v:group>
                <v:group id="Group 4425" o:spid="_x0000_s2061" style="position:absolute;left:9307;top:1517;width:2;height:91" coordorigin="9307,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xGVbsQAAADeAAAA&#10;DwAAAAAAAAAAAAAAAACqAgAAZHJzL2Rvd25yZXYueG1sUEsFBgAAAAAEAAQA+gAAAJsDAAAAAA==&#10;">
                  <v:shape id="Freeform 4426" o:spid="_x0000_s2062" style="position:absolute;left:9307;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mxA8QA&#10;AADeAAAADwAAAGRycy9kb3ducmV2LnhtbESP3WrCQBCF7wXfYRnBO91YJITUVUpR0Ct/2gcYstNs&#10;MDsbsqtJ3965KPRuhjnnfHM2u9G36kl9bAIbWC0zUMRVsA3XBr6/DosCVEzIFtvAZOCXIuy208kG&#10;SxsGvtLzlmolIRxLNOBS6kqtY+XIY1yGjlhuP6H3mGTta217HCTct/oty3LtsWEhOOzo01F1vz28&#10;QPRwPxSX8+qUCr0/OsrPHaIx89n48Q4q0Zj+xX/uo5X382ItBaSOzKC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psQPEAAAA3gAAAA8AAAAAAAAAAAAAAAAAmAIAAGRycy9k&#10;b3ducmV2LnhtbFBLBQYAAAAABAAEAPUAAACJAwAAAAA=&#10;" path="m2,l,,,91r2,l2,e" filled="f" stroked="f">
                    <v:path arrowok="t" o:connecttype="custom" o:connectlocs="2,1517;0,1517;0,1608;2,1608;2,1517" o:connectangles="0,0,0,0,0"/>
                  </v:shape>
                  <v:shape id="Picture 4427" o:spid="_x0000_s2063" type="#_x0000_t75" style="position:absolute;left:9564;top:151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9fETEAAAA3gAAAA8AAABkcnMvZG93bnJldi54bWxET01rAjEQvRf8D2EEbzVrsSJbo2ih4MlS&#10;XWh7GzbjJriZhE26u/33TaHQ2zze52x2o2tFT120nhUs5gUI4tpry42C6vJyvwYRE7LG1jMp+KYI&#10;u+3kboOl9gO/UX9OjcghHEtUYFIKpZSxNuQwzn0gztzVdw5Thl0jdYdDDnetfCiKlXRoOTcYDPRs&#10;qL6dv5yC/fvxVplT/RhCtbR2OPSfH/FVqdl03D+BSDSmf/Gf+6jz/NV6uYDfd/INcv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79fETEAAAA3gAAAA8AAAAAAAAAAAAAAAAA&#10;nwIAAGRycy9kb3ducmV2LnhtbFBLBQYAAAAABAAEAPcAAACQAwAAAAA=&#10;">
                    <v:imagedata r:id="rId1037" o:title=""/>
                  </v:shape>
                </v:group>
                <v:group id="Group 4428" o:spid="_x0000_s2064" style="position:absolute;left:9309;top:1517;width:3;height:91" coordorigin="9309,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bN0YsQAAADeAAAADwAAAGRycy9kb3ducmV2LnhtbERPS4vCMBC+L/gfwgje&#10;1rS6K1KNIuKKB1nwAeJtaMa22ExKk23rv98Igrf5+J4zX3amFA3VrrCsIB5GIIhTqwvOFJxPP59T&#10;EM4jaywtk4IHOVgueh9zTLRt+UDN0WcihLBLUEHufZVI6dKcDLqhrYgDd7O1QR9gnUldYxvCTSlH&#10;UTSRBgsODTlWtM4pvR//jIJti+1qHG+a/f22flxP37+XfUxKDfrdagbCU+ff4pd7p8P8yfRrB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bN0YsQAAADeAAAA&#10;DwAAAAAAAAAAAAAAAACqAgAAZHJzL2Rvd25yZXYueG1sUEsFBgAAAAAEAAQA+gAAAJsDAAAAAA==&#10;">
                  <v:shape id="Freeform 4429" o:spid="_x0000_s2065" style="position:absolute;left:9309;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YkBMQA&#10;AADeAAAADwAAAGRycy9kb3ducmV2LnhtbERP22rCQBB9F/oPyxR8kbqpFZHoKqIIIiJtmg8Ys2MS&#10;zM6m2dWkf+8Kgm9zONeZLztTiRs1rrSs4HMYgSDOrC45V5D+bj+mIJxH1lhZJgX/5GC5eOvNMda2&#10;5R+6JT4XIYRdjAoK7+tYSpcVZNANbU0cuLNtDPoAm1zqBtsQbio5iqKJNFhyaCiwpnVB2SW5GgWm&#10;3LaHTX0cp5h+J6eB3ec++VOq/96tZiA8df4lfrp3OsyfTMdf8Hgn3C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mJATEAAAA3gAAAA8AAAAAAAAAAAAAAAAAmAIAAGRycy9k&#10;b3ducmV2LnhtbFBLBQYAAAAABAAEAPUAAACJAwAAAAA=&#10;" path="m2,l,,,91r2,l2,e" filled="f" stroked="f">
                    <v:path arrowok="t" o:connecttype="custom" o:connectlocs="2,1517;0,1517;0,1608;2,1608;2,1517" o:connectangles="0,0,0,0,0"/>
                  </v:shape>
                </v:group>
                <v:group id="Group 4430" o:spid="_x0000_s2066" style="position:absolute;left:9561;top:1517;width:3;height:91" coordorigin="9561,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ZJjcQAAADeAAAADwAAAGRycy9kb3ducmV2LnhtbERPS4vCMBC+C/6HMMLe&#10;NK26ItUoIuuyB1nwAeJtaMa22ExKk23rv98Igrf5+J6zXHemFA3VrrCsIB5FIIhTqwvOFJxPu+Ec&#10;hPPIGkvLpOBBDtarfm+JibYtH6g5+kyEEHYJKsi9rxIpXZqTQTeyFXHgbrY26AOsM6lrbEO4KeU4&#10;imbSYMGhIceKtjml9+OfUfDdYruZxF/N/n7bPq6nz9/LPialPgbdZgHCU+ff4pf7R4f5s/l0C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RZJjcQAAADeAAAA&#10;DwAAAAAAAAAAAAAAAACqAgAAZHJzL2Rvd25yZXYueG1sUEsFBgAAAAAEAAQA+gAAAJsDAAAAAA==&#10;">
                  <v:shape id="Freeform 4431" o:spid="_x0000_s2067" style="position:absolute;left:9561;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MZ68UA&#10;AADeAAAADwAAAGRycy9kb3ducmV2LnhtbERP22rCQBB9F/oPyxT6UuqmokFiNiKKUEoRTfMBY3ZM&#10;gtnZNLs16d93CwXf5nCuk65H04ob9a6xrOB1GoEgLq1uuFJQfO5fliCcR9bYWiYFP+RgnT1MUky0&#10;HfhEt9xXIoSwS1BB7X2XSOnKmgy6qe2IA3exvUEfYF9J3eMQwk0rZ1EUS4MNh4YaO9rWVF7zb6PA&#10;NPvhY9cd5gUWx/z8bN8rn38p9fQ4blYgPI3+Lv53v+kwP17OF/D3TrhB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xnrxQAAAN4AAAAPAAAAAAAAAAAAAAAAAJgCAABkcnMv&#10;ZG93bnJldi54bWxQSwUGAAAAAAQABAD1AAAAigMAAAAA&#10;" path="m3,l,,,91r3,l3,e" filled="f" stroked="f">
                    <v:path arrowok="t" o:connecttype="custom" o:connectlocs="3,1517;0,1517;0,1608;3,1608;3,1517" o:connectangles="0,0,0,0,0"/>
                  </v:shape>
                </v:group>
                <v:group id="Group 4432" o:spid="_x0000_s2068" style="position:absolute;left:9311;top:1517;width:2;height:91" coordorigin="9311,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IcmHFAAAA3gAA&#10;AA8AAAAAAAAAAAAAAAAAqgIAAGRycy9kb3ducmV2LnhtbFBLBQYAAAAABAAEAPoAAACcAwAAAAA=&#10;">
                  <v:shape id="Freeform 4433" o:spid="_x0000_s2069" style="position:absolute;left:9311;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Apd8MA&#10;AADeAAAADwAAAGRycy9kb3ducmV2LnhtbESP0YrCMBBF34X9hzDCvmmqSC1do8ii4D6p1Q8Ymtmm&#10;2ExKE2337zeC4NsM9849d1abwTbiQZ2vHSuYTRMQxKXTNVcKrpf9JAPhA7LGxjEp+CMPm/XHaIW5&#10;dj2f6VGESsQQ9jkqMCG0uZS+NGTRT11LHLVf11kMce0qqTvsY7ht5DxJUmmx5kgw2NK3ofJW3G2E&#10;yP62z07H2U/I5O5gKD22iEp9joftF4hAQ3ibX9cHHeun2WIJ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Apd8MAAADeAAAADwAAAAAAAAAAAAAAAACYAgAAZHJzL2Rv&#10;d25yZXYueG1sUEsFBgAAAAAEAAQA9QAAAIgDAAAAAA==&#10;" path="m2,l,,,91r2,l2,e" filled="f" stroked="f">
                    <v:path arrowok="t" o:connecttype="custom" o:connectlocs="2,1517;0,1517;0,1608;2,1608;2,1517" o:connectangles="0,0,0,0,0"/>
                  </v:shape>
                </v:group>
                <v:group id="Group 4434" o:spid="_x0000_s2070" style="position:absolute;left:9559;top:1517;width:2;height:91" coordorigin="9559,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xbQ4jIAAAA&#10;3gAAAA8AAAAAAAAAAAAAAAAAqgIAAGRycy9kb3ducmV2LnhtbFBLBQYAAAAABAAEAPoAAACfAwAA&#10;AAA=&#10;">
                  <v:shape id="Freeform 4435" o:spid="_x0000_s2071" style="position:absolute;left:9559;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MYnsUA&#10;AADeAAAADwAAAGRycy9kb3ducmV2LnhtbESPwWrDMBBE74X8g9hAb42cUIzrRgmh1OCc3Kb9gMXa&#10;WCbWyliK7f59FQjktsvMzpvd7mfbiZEG3zpWsF4lIIhrp1tuFPz+FC8ZCB+QNXaOScEfedjvFk9b&#10;zLWb+JvGU2hEDGGfowITQp9L6WtDFv3K9cRRO7vBYojr0Eg94BTDbSc3SZJKiy1HgsGePgzVl9PV&#10;RoicLkX2Va2PIZOfpaG06hGVel7Oh3cQgebwMN+vSx3rp9nrG9zeiTPI3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xiexQAAAN4AAAAPAAAAAAAAAAAAAAAAAJgCAABkcnMv&#10;ZG93bnJldi54bWxQSwUGAAAAAAQABAD1AAAAigMAAAAA&#10;" path="m2,l,,,91r2,l2,e" filled="f" stroked="f">
                    <v:path arrowok="t" o:connecttype="custom" o:connectlocs="2,1517;0,1517;0,1608;2,1608;2,1517" o:connectangles="0,0,0,0,0"/>
                  </v:shape>
                  <v:shape id="Picture 4436" o:spid="_x0000_s2072" type="#_x0000_t75" style="position:absolute;left:9313;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v5FzGAAAA3gAAAA8AAABkcnMvZG93bnJldi54bWxEj81qw0AMhO+FvsOiQm/NOr+kTjahBAKF&#10;Hto4fQDhVbwmXq3r3djO21eHQm8SGs3Mt92PvlE9dbEObGA6yUARl8HWXBn4Ph9f1qBiQrbYBCYD&#10;d4qw3z0+bDG3YeAT9UWqlJhwzNGAS6nNtY6lI49xElpiuV1C5zHJ2lXadjiIuW/0LMtW2mPNkuCw&#10;pYOj8lrcvIFP/PoZPno6zuMyFW7RLF7vOhjz/DS+bUAlGtO/+O/73Ur91XopAIIjM+jd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q/kXMYAAADeAAAADwAAAAAAAAAAAAAA&#10;AACfAgAAZHJzL2Rvd25yZXYueG1sUEsFBgAAAAAEAAQA9wAAAJIDAAAAAA==&#10;">
                    <v:imagedata r:id="rId1038" o:title=""/>
                  </v:shape>
                </v:group>
                <v:group id="Group 4437" o:spid="_x0000_s2073" style="position:absolute;left:9557;top:1517;width:3;height:91" coordorigin="9557,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Lh8yMUAAADeAAAADwAAAGRycy9kb3ducmV2LnhtbERPTWuDQBC9B/oflin0&#10;lqy2KGKzCSG0pYdQiAZCb4M7UYk7K+5Wzb/vFgq5zeN9zno7m06MNLjWsoJ4FYEgrqxuuVZwKt+X&#10;GQjnkTV2lknBjRxsNw+LNebaTnyksfC1CCHsclTQeN/nUrqqIYNuZXviwF3sYNAHONRSDziFcNPJ&#10;5yhKpcGWQ0ODPe0bqq7Fj1HwMeG0e4nfxsP1sr99l8nX+RCTUk+P8+4VhKfZ38X/7k8d5qdZEsP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i4fMjFAAAA3gAA&#10;AA8AAAAAAAAAAAAAAAAAqgIAAGRycy9kb3ducmV2LnhtbFBLBQYAAAAABAAEAPoAAACcAwAAAAA=&#10;">
                  <v:shape id="Freeform 4438" o:spid="_x0000_s2074" style="position:absolute;left:9557;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XQsUA&#10;AADeAAAADwAAAGRycy9kb3ducmV2LnhtbERP22rCQBB9F/oPyxR8kbqp1CAxGxFFKKVIm+YDxuyY&#10;BLOzaXZr0r/vFgTf5nCuk25G04or9a6xrOB5HoEgLq1uuFJQfB2eViCcR9bYWiYFv+Rgkz1MUky0&#10;HfiTrrmvRAhhl6CC2vsukdKVNRl0c9sRB+5se4M+wL6SuschhJtWLqIolgYbDg01drSrqbzkP0aB&#10;aQ7D+747vhRYfOSnmX2rfP6t1PRx3K5BeBr9XXxzv+owP14tF/D/TrhB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dCxQAAAN4AAAAPAAAAAAAAAAAAAAAAAJgCAABkcnMv&#10;ZG93bnJldi54bWxQSwUGAAAAAAQABAD1AAAAigMAAAAA&#10;" path="m2,l,,,91r2,l2,e" filled="f" stroked="f">
                    <v:path arrowok="t" o:connecttype="custom" o:connectlocs="2,1517;0,1517;0,1608;2,1608;2,1517" o:connectangles="0,0,0,0,0"/>
                  </v:shape>
                </v:group>
                <v:group id="Group 4439" o:spid="_x0000_s2075" style="position:absolute;left:9316;top:1517;width:2;height:91" coordorigin="9316,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JkckwwAAAN4AAAAP&#10;AAAAAAAAAAAAAAAAAKoCAABkcnMvZG93bnJldi54bWxQSwUGAAAAAAQABAD6AAAAmgMAAAAA&#10;">
                  <v:shape id="Freeform 4440" o:spid="_x0000_s2076" style="position:absolute;left:9316;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sh3cUA&#10;AADeAAAADwAAAGRycy9kb3ducmV2LnhtbESPwWrDMBBE74X+g9hAb43skBrjRjGhJOCe3Dr5gMXa&#10;WibWylhK7P59VSj0tsvMzpvdlYsdxJ0m3ztWkK4TEMSt0z13Ci7n03MOwgdkjYNjUvBNHsr948MO&#10;C+1m/qR7EzoRQ9gXqMCEMBZS+taQRb92I3HUvtxkMcR16qSecI7hdpCbJMmkxZ4jweBIb4baa3Oz&#10;ESLn6yn/qNP3kMtjZSirR0SlnlbL4RVEoCX8m/+uKx3rZ/nLFn7fiTP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SyHdxQAAAN4AAAAPAAAAAAAAAAAAAAAAAJgCAABkcnMv&#10;ZG93bnJldi54bWxQSwUGAAAAAAQABAD1AAAAigMAAAAA&#10;" path="m2,l,,,91r2,l2,e" filled="f" stroked="f">
                    <v:path arrowok="t" o:connecttype="custom" o:connectlocs="2,1517;0,1517;0,1608;2,1608;2,1517" o:connectangles="0,0,0,0,0"/>
                  </v:shape>
                  <v:shape id="Picture 4441" o:spid="_x0000_s2077" type="#_x0000_t75" style="position:absolute;left:9555;top:151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ukbzCAAAA3gAAAA8AAABkcnMvZG93bnJldi54bWxET91qwjAUvh/4DuEI3gxNlamlGkUGk93J&#10;uj3AsTk2weakNNHWPf0yGOzufHy/Z7sfXCPu1AXrWcF8loEgrry2XCv4+nyb5iBCRNbYeCYFDwqw&#10;342etlho3/MH3ctYixTCoUAFJsa2kDJUhhyGmW+JE3fxncOYYFdL3WGfwl0jF1m2kg4tpwaDLb0a&#10;qq7lzSlA7G+lfjYn+322J7N+yY8yBKUm4+GwARFpiP/iP/e7TvNX+XIJv++kG+Tu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bpG8wgAAAN4AAAAPAAAAAAAAAAAAAAAAAJ8C&#10;AABkcnMvZG93bnJldi54bWxQSwUGAAAAAAQABAD3AAAAjgMAAAAA&#10;">
                    <v:imagedata r:id="rId1039" o:title=""/>
                  </v:shape>
                </v:group>
                <v:group id="Group 4442" o:spid="_x0000_s2078" style="position:absolute;left:9318;top:1517;width:3;height:91" coordorigin="9318,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1HkvMQAAADeAAAADwAAAGRycy9kb3ducmV2LnhtbERPTYvCMBC9L/gfwgh7&#10;W9MqFqlGEVHZgwirgngbmrEtNpPSxLb++82CsLd5vM9ZrHpTiZYaV1pWEI8iEMSZ1SXnCi7n3dcM&#10;hPPIGivLpOBFDlbLwccCU207/qH25HMRQtilqKDwvk6ldFlBBt3I1sSBu9vGoA+wyaVusAvhppLj&#10;KEqkwZJDQ4E1bQrKHqenUbDvsFtP4m17eNw3r9t5erweYlLqc9iv5yA89f5f/HZ/6zA/mU0T+Hs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1HkvMQAAADeAAAA&#10;DwAAAAAAAAAAAAAAAACqAgAAZHJzL2Rvd25yZXYueG1sUEsFBgAAAAAEAAQA+gAAAJsDAAAAAA==&#10;">
                  <v:shape id="Freeform 4443" o:spid="_x0000_s2079" style="position:absolute;left:9318;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S02sUA&#10;AADeAAAADwAAAGRycy9kb3ducmV2LnhtbERP22rCQBB9F/yHZQp9Ed20WJU0G5EWQURKG/MBY3aa&#10;hGZn0+xq4t+7QqFvczjXSdaDacSFOldbVvA0i0AQF1bXXCrIj9vpCoTzyBoby6TgSg7W6XiUYKxt&#10;z190yXwpQgi7GBVU3rexlK6oyKCb2ZY4cN+2M+gD7EqpO+xDuGnkcxQtpMGaQ0OFLb1VVPxkZ6PA&#10;1Nv+8N5+zHPMP7PTxO5Ln/0q9fgwbF5BeBr8v/jPvdNh/mL1soT7O+EGm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RLTaxQAAAN4AAAAPAAAAAAAAAAAAAAAAAJgCAABkcnMv&#10;ZG93bnJldi54bWxQSwUGAAAAAAQABAD1AAAAigMAAAAA&#10;" path="m2,l,,,91r2,l2,e" filled="f" stroked="f">
                    <v:path arrowok="t" o:connecttype="custom" o:connectlocs="2,1517;0,1517;0,1608;2,1608;2,1517" o:connectangles="0,0,0,0,0"/>
                  </v:shape>
                </v:group>
                <v:group id="Group 4444" o:spid="_x0000_s2080" style="position:absolute;left:9552;top:1517;width:3;height:91" coordorigin="9552,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mC1VXIAAAA&#10;3gAAAA8AAAAAAAAAAAAAAAAAqgIAAGRycy9kb3ducmV2LnhtbFBLBQYAAAAABAAEAPoAAACfAwAA&#10;AAA=&#10;">
                  <v:shape id="Freeform 4445" o:spid="_x0000_s2081" style="position:absolute;left:9552;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eFM8QA&#10;AADeAAAADwAAAGRycy9kb3ducmV2LnhtbERP22rCQBB9L/gPywi+lLpRqtjoKqIIRYpomg+YZsck&#10;mJ2N2a1J/94tCL7N4VxnsepMJW7UuNKygtEwAkGcWV1yriD93r3NQDiPrLGyTAr+yMFq2XtZYKxt&#10;yye6JT4XIYRdjAoK7+tYSpcVZNANbU0cuLNtDPoAm1zqBtsQbio5jqKpNFhyaCiwpk1B2SX5NQpM&#10;uWu/tvXhPcX0mPy82n3uk6tSg363noPw1Pmn+OH+1GH+dDb5gP93wg1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XhTPEAAAA3gAAAA8AAAAAAAAAAAAAAAAAmAIAAGRycy9k&#10;b3ducmV2LnhtbFBLBQYAAAAABAAEAPUAAACJAwAAAAA=&#10;" path="m3,l,,,91r3,l3,e" filled="f" stroked="f">
                    <v:path arrowok="t" o:connecttype="custom" o:connectlocs="3,1517;0,1517;0,1608;3,1608;3,1517" o:connectangles="0,0,0,0,0"/>
                  </v:shape>
                </v:group>
                <v:group id="Group 4446" o:spid="_x0000_s2082" style="position:absolute;left:9320;top:1517;width:2;height:91" coordorigin="9320,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mYE+7IAAAA&#10;3gAAAA8AAAAAAAAAAAAAAAAAqgIAAGRycy9kb3ducmV2LnhtbFBLBQYAAAAABAAEAPoAAACfAwAA&#10;AAA=&#10;">
                  <v:shape id="Freeform 4447" o:spid="_x0000_s2083" style="position:absolute;left:9320;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I+MIA&#10;AADeAAAADwAAAGRycy9kb3ducmV2LnhtbESPzarCMBCF9xd8hzCCu2taF6VUo4go6MrfBxiasSk2&#10;k9JEW9/eCBfuboZz5nxnFqvBNuJFna8dK0inCQji0umaKwW36+43B+EDssbGMSl4k4fVcvSzwEK7&#10;ns/0uoRKxBD2BSowIbSFlL40ZNFPXUsctbvrLIa4dpXUHfYx3DZyliSZtFhzJBhsaWOofFyeNkJk&#10;/9jlp2N6CLnc7g1lxxZRqcl4WM9BBBrCv/nveq9j/SzPUvi+E2eQy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j4wgAAAN4AAAAPAAAAAAAAAAAAAAAAAJgCAABkcnMvZG93&#10;bnJldi54bWxQSwUGAAAAAAQABAD1AAAAhwMAAAAA&#10;" path="m2,l,,,91r2,l2,e" filled="f" stroked="f">
                    <v:path arrowok="t" o:connecttype="custom" o:connectlocs="2,1517;0,1517;0,1608;2,1608;2,1517" o:connectangles="0,0,0,0,0"/>
                  </v:shape>
                </v:group>
                <v:group id="Group 4448" o:spid="_x0000_s2084" style="position:absolute;left:9550;top:1517;width:2;height:91" coordorigin="9550,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YoAsQAAADeAAAADwAAAGRycy9kb3ducmV2LnhtbERPTYvCMBC9L/gfwgje&#10;1rTKFqlGEVHxIMLqwuJtaMa22ExKE9v6782CsLd5vM9ZrHpTiZYaV1pWEI8jEMSZ1SXnCn4uu88Z&#10;COeRNVaWScGTHKyWg48Fptp2/E3t2ecihLBLUUHhfZ1K6bKCDLqxrYkDd7ONQR9gk0vdYBfCTSUn&#10;UZRIgyWHhgJr2hSU3c8Po2DfYbeextv2eL9tntfL1+n3GJNSo2G/noPw1Pt/8dt90GF+Mks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gYoAsQAAADeAAAA&#10;DwAAAAAAAAAAAAAAAACqAgAAZHJzL2Rvd25yZXYueG1sUEsFBgAAAAAEAAQA+gAAAJsDAAAAAA==&#10;">
                  <v:shape id="Freeform 4449" o:spid="_x0000_s2085" style="position:absolute;left:9550;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5zFMQA&#10;AADeAAAADwAAAGRycy9kb3ducmV2LnhtbESPwWrDMBBE74X+g9hAb7WcFIxxLYcSakhPSZN+wGJt&#10;LWNrZSzFdv++KgR622Vm582W+9UOYqbJd44VbJMUBHHjdMetgq9r/ZyD8AFZ4+CYFPyQh331+FBi&#10;od3CnzRfQitiCPsCFZgQxkJK3xiy6BM3Ekft200WQ1ynVuoJlxhuB7lL00xa7DgSDI50MNT0l5uN&#10;ELn0dX4+bT9CLt+PhrLTiKjU02Z9ewURaA3/5vv1Ucf6WZ69wN87cQZ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OcxTEAAAA3gAAAA8AAAAAAAAAAAAAAAAAmAIAAGRycy9k&#10;b3ducmV2LnhtbFBLBQYAAAAABAAEAPUAAACJAwAAAAA=&#10;" path="m2,l,,,91r2,l2,e" filled="f" stroked="f">
                    <v:path arrowok="t" o:connecttype="custom" o:connectlocs="2,1517;0,1517;0,1608;2,1608;2,1517" o:connectangles="0,0,0,0,0"/>
                  </v:shape>
                  <v:shape id="Picture 4450" o:spid="_x0000_s2086" type="#_x0000_t75" style="position:absolute;left:9322;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2POfFAAAA3gAAAA8AAABkcnMvZG93bnJldi54bWxET99rwjAQfhf8H8IJe9NENzupRhluwhBE&#10;5hy+Hs3ZljWX0mS121+/CIJv9/H9vMWqs5VoqfGlYw3jkQJBnDlTcq7h+LkZzkD4gGywckwafsnD&#10;atnvLTA17sIf1B5CLmII+xQ1FCHUqZQ+K8iiH7maOHJn11gMETa5NA1eYrit5ESpRFosOTYUWNO6&#10;oOz78GM1dK3aq7ft5rX+24XSPB8fafp10vph0L3MQQTqwl18c7+bOD+ZJU9wfSfeIJ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NjznxQAAAN4AAAAPAAAAAAAAAAAAAAAA&#10;AJ8CAABkcnMvZG93bnJldi54bWxQSwUGAAAAAAQABAD3AAAAkQMAAAAA&#10;">
                    <v:imagedata r:id="rId1040" o:title=""/>
                  </v:shape>
                </v:group>
                <v:group id="Group 4451" o:spid="_x0000_s2087" style="position:absolute;left:9548;top:1517;width:3;height:91" coordorigin="9548,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e+wdsQAAADeAAAADwAAAGRycy9kb3ducmV2LnhtbERPTYvCMBC9L/gfwgh7&#10;W9MqFqlGEVHZgwirgngbmrEtNpPSxLb++82CsLd5vM9ZrHpTiZYaV1pWEI8iEMSZ1SXnCi7n3dcM&#10;hPPIGivLpOBFDlbLwccCU207/qH25HMRQtilqKDwvk6ldFlBBt3I1sSBu9vGoA+wyaVusAvhppLj&#10;KEqkwZJDQ4E1bQrKHqenUbDvsFtP4m17eNw3r9t5erweYlLqc9iv5yA89f5f/HZ/6zA/mSVT+Hs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e+wdsQAAADeAAAA&#10;DwAAAAAAAAAAAAAAAACqAgAAZHJzL2Rvd25yZXYueG1sUEsFBgAAAAAEAAQA+gAAAJsDAAAAAA==&#10;">
                  <v:shape id="Freeform 4452" o:spid="_x0000_s2088" style="position:absolute;left:9548;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Tb/MQA&#10;AADeAAAADwAAAGRycy9kb3ducmV2LnhtbERP22rCQBB9L/QflhF8KXWjlCDRNUglIFKkTfMBY3ZM&#10;gtnZmF1N+vddodC3OZzrrNPRtOJOvWssK5jPIhDEpdUNVwqK7+x1CcJ5ZI2tZVLwQw7SzfPTGhNt&#10;B/6ie+4rEULYJaig9r5LpHRlTQbdzHbEgTvb3qAPsK+k7nEI4aaViyiKpcGGQ0ONHb3XVF7ym1Fg&#10;mmz42HXHtwKLz/z0Yg+Vz69KTSfjdgXC0+j/xX/uvQ7z42Ucw+OdcIP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k2/zEAAAA3gAAAA8AAAAAAAAAAAAAAAAAmAIAAGRycy9k&#10;b3ducmV2LnhtbFBLBQYAAAAABAAEAPUAAACJAwAAAAA=&#10;" path="m2,l,,,91r2,l2,e" filled="f" stroked="f">
                    <v:path arrowok="t" o:connecttype="custom" o:connectlocs="2,1517;0,1517;0,1608;2,1608;2,1517" o:connectangles="0,0,0,0,0"/>
                  </v:shape>
                </v:group>
                <v:group id="Group 4453" o:spid="_x0000_s2089" style="position:absolute;left:9325;top:1517;width:2;height:91" coordorigin="9325,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nGLmsQAAADeAAAA&#10;DwAAAAAAAAAAAAAAAACqAgAAZHJzL2Rvd25yZXYueG1sUEsFBgAAAAAEAAQA+gAAAJsDAAAAAA==&#10;">
                  <v:shape id="Freeform 4454" o:spid="_x0000_s2090" style="position:absolute;left:9325;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rhZcEA&#10;AADeAAAADwAAAGRycy9kb3ducmV2LnhtbESPzYrCMBDH7wu+Qxhhb2uqh1KqUZZFQU9+PsDQjE2x&#10;mZQm2u7b7xwWvM0w/4/frDajb9WL+tgENjCfZaCIq2Abrg3crruvAlRMyBbbwGTglyJs1pOPFZY2&#10;DHym1yXVSkI4lmjApdSVWsfKkcc4Cx2x3O6h95hk7Wttexwk3Ld6kWW59tiwNDjs6MdR9bg8vZTo&#10;4bErTsf5IRV6u3eUHztEYz6n4/cSVKIxvcX/7r0V/LzIhVfekRn0+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5q4WXBAAAA3gAAAA8AAAAAAAAAAAAAAAAAmAIAAGRycy9kb3du&#10;cmV2LnhtbFBLBQYAAAAABAAEAPUAAACGAwAAAAA=&#10;" path="m2,l,,,91r2,l2,e" filled="f" stroked="f">
                    <v:path arrowok="t" o:connecttype="custom" o:connectlocs="2,1517;0,1517;0,1608;2,1608;2,1517" o:connectangles="0,0,0,0,0"/>
                  </v:shape>
                </v:group>
                <v:group id="Group 4455" o:spid="_x0000_s2091" style="position:absolute;left:9546;top:1517;width:2;height:91" coordorigin="9546,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K6c8QAAADeAAAADwAAAGRycy9kb3ducmV2LnhtbERPTWvCQBC9F/wPywi9&#10;1U2UBo2uIlJLDyJUBfE2ZMckmJ0N2W0S/70rCL3N433OYtWbSrTUuNKygngUgSDOrC45V3A6bj+m&#10;IJxH1lhZJgV3crBaDt4WmGrb8S+1B5+LEMIuRQWF93UqpcsKMuhGtiYO3NU2Bn2ATS51g10IN5Uc&#10;R1EiDZYcGgqsaVNQdjv8GQXfHXbrSfzV7m7Xzf1y/NyfdzEp9T7s13MQnnr/L365f3SYn0yTG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KK6c8QAAADeAAAA&#10;DwAAAAAAAAAAAAAAAACqAgAAZHJzL2Rvd25yZXYueG1sUEsFBgAAAAAEAAQA+gAAAJsDAAAAAA==&#10;">
                  <v:shape id="Freeform 4456" o:spid="_x0000_s2092" style="position:absolute;left:9546;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V7vsMA&#10;AADeAAAADwAAAGRycy9kb3ducmV2LnhtbESPQW/CMAyF75P4D5GRuI2UHbqqEBBCIMGJje0HWI1p&#10;KhqnagLt/j0+IO1my++9z2+1GX2rHtTHJrCBxTwDRVwF23Bt4Pfn8F6AignZYhuYDPxRhM168rbC&#10;0oaBv+lxSbWSEI4lGnApdaXWsXLkMc5DRyy3a+g9Jln7WtseBwn3rf7Islx7bFgIDjvaOapul7sX&#10;iB5uh+LrvDilQu+PjvJzh2jMbDpul6ASjelf/HIfrbyfF59SQOrIDHr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V7vsMAAADeAAAADwAAAAAAAAAAAAAAAACYAgAAZHJzL2Rv&#10;d25yZXYueG1sUEsFBgAAAAAEAAQA9QAAAIgDAAAAAA==&#10;" path="m2,l,,,91r2,l2,e" filled="f" stroked="f">
                    <v:path arrowok="t" o:connecttype="custom" o:connectlocs="2,1517;0,1517;0,1608;2,1608;2,1517" o:connectangles="0,0,0,0,0"/>
                  </v:shape>
                </v:group>
                <v:group id="Group 4457" o:spid="_x0000_s2093" style="position:absolute;left:9327;top:1517;width:2;height:91" coordorigin="9327,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0gqMUAAADeAAAADwAAAGRycy9kb3ducmV2LnhtbERPS2vCQBC+F/wPywi9&#10;1U0stZK6igQtPUihKkhvQ3bMBrOzIbvm8e+7hUJv8/E9Z7UZbC06an3lWEE6S0AQF05XXCo4n/ZP&#10;SxA+IGusHZOCkTxs1pOHFWba9fxF3TGUIoawz1CBCaHJpPSFIYt+5hriyF1dazFE2JZSt9jHcFvL&#10;eZIspMWKY4PBhnJDxe14twree+y3z+muO9yu+fh9evm8HFJS6nE6bN9ABBrCv/jP/aHj/MXyNY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MNIKjFAAAA3gAA&#10;AA8AAAAAAAAAAAAAAAAAqgIAAGRycy9kb3ducmV2LnhtbFBLBQYAAAAABAAEAPoAAACcAwAAAAA=&#10;">
                  <v:shape id="Freeform 4458" o:spid="_x0000_s2094" style="position:absolute;left:9327;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tAUsQA&#10;AADeAAAADwAAAGRycy9kb3ducmV2LnhtbESPwWrDMBBE74H+g9hCb4nsHFzjRjalNJCe3Dj5gMXa&#10;WsbWylhq7P59VSjktsvMzps9VKsdxY1m3ztWkO4SEMSt0z13Cq6X4zYH4QOyxtExKfghD1X5sDlg&#10;od3CZ7o1oRMxhH2BCkwIUyGlbw1Z9Ds3EUfty80WQ1znTuoZlxhuR7lPkkxa7DkSDE70Zqgdmm8b&#10;IXIZjvlnnX6EXL6fDGX1hKjU0+P6+gIi0Bru5v/rk471s/x5D3/vxBl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bQFLEAAAA3gAAAA8AAAAAAAAAAAAAAAAAmAIAAGRycy9k&#10;b3ducmV2LnhtbFBLBQYAAAAABAAEAPUAAACJAwAAAAA=&#10;" path="m2,l,,,91r2,l2,e" filled="f" stroked="f">
                    <v:path arrowok="t" o:connecttype="custom" o:connectlocs="2,1517;0,1517;0,1608;2,1608;2,1517" o:connectangles="0,0,0,0,0"/>
                  </v:shape>
                  <v:shape id="Picture 4459" o:spid="_x0000_s2095" type="#_x0000_t75" style="position:absolute;left:9543;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n4YLEAAAA3gAAAA8AAABkcnMvZG93bnJldi54bWxET01rwkAQvRf8D8sIvdWNrWhIsxGxFXrp&#10;wejF25CdJsHsbMxONf77bqHQ2zze5+Tr0XXqSkNoPRuYzxJQxJW3LdcGjofdUwoqCLLFzjMZuFOA&#10;dTF5yDGz/sZ7upZSqxjCIUMDjUifaR2qhhyGme+JI/flB4cS4VBrO+AthrtOPyfJUjtsOTY02NO2&#10;oepcfjsDY7IKh8Xn2/vpJBdpFzVv9ikb8zgdN6+ghEb5F/+5P2ycv0xXL/D7TrxBF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ln4YLEAAAA3gAAAA8AAAAAAAAAAAAAAAAA&#10;nwIAAGRycy9kb3ducmV2LnhtbFBLBQYAAAAABAAEAPcAAACQAwAAAAA=&#10;">
                    <v:imagedata r:id="rId1041" o:title=""/>
                  </v:shape>
                </v:group>
                <v:group id="Group 4460" o:spid="_x0000_s2096" style="position:absolute;left:9329;top:1517;width:3;height:91" coordorigin="9329,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qDMMUAAADeAAAADwAAAGRycy9kb3ducmV2LnhtbERPS2vCQBC+F/wPywi9&#10;6Sa2VYmuIqKlBxF8gHgbsmMSzM6G7JrEf98tCL3Nx/ec+bIzpWiodoVlBfEwAkGcWl1wpuB82g6m&#10;IJxH1lhaJgVPcrBc9N7mmGjb8oGao89ECGGXoILc+yqR0qU5GXRDWxEH7mZrgz7AOpO6xjaEm1KO&#10;omgsDRYcGnKsaJ1Tej8+jILvFtvVR7xpdvfb+nk9fe0vu5iUeu93qxkIT53/F7/cPzrMH08nn/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N6gzDFAAAA3gAA&#10;AA8AAAAAAAAAAAAAAAAAqgIAAGRycy9kb3ducmV2LnhtbFBLBQYAAAAABAAEAPoAAACcAwAAAAA=&#10;">
                  <v:shape id="Freeform 4461" o:spid="_x0000_s2097" style="position:absolute;left:9329;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TVsUA&#10;AADeAAAADwAAAGRycy9kb3ducmV2LnhtbERP22rCQBB9F/yHZQp9Ed20WJU0G5EWQURKG/MBY3aa&#10;hGZn0+xq4t+7QqFvczjXSdaDacSFOldbVvA0i0AQF1bXXCrIj9vpCoTzyBoby6TgSg7W6XiUYKxt&#10;z190yXwpQgi7GBVU3rexlK6oyKCb2ZY4cN+2M+gD7EqpO+xDuGnkcxQtpMGaQ0OFLb1VVPxkZ6PA&#10;1Nv+8N5+zHPMP7PTxO5Ln/0q9fgwbF5BeBr8v/jPvdNh/mK1fIH7O+EGm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b9NWxQAAAN4AAAAPAAAAAAAAAAAAAAAAAJgCAABkcnMv&#10;ZG93bnJldi54bWxQSwUGAAAAAAQABAD1AAAAigMAAAAA&#10;" path="m2,l,,,91r2,l2,e" filled="f" stroked="f">
                    <v:path arrowok="t" o:connecttype="custom" o:connectlocs="2,1517;0,1517;0,1608;2,1608;2,1517" o:connectangles="0,0,0,0,0"/>
                  </v:shape>
                </v:group>
                <v:group id="Group 4462" o:spid="_x0000_s2098" style="position:absolute;left:9541;top:1517;width:2;height:91" coordorigin="9541,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OS43MQAAADeAAAA&#10;DwAAAAAAAAAAAAAAAACqAgAAZHJzL2Rvd25yZXYueG1sUEsFBgAAAAAEAAQA+gAAAJsDAAAAAA==&#10;">
                  <v:shape id="Freeform 4463" o:spid="_x0000_s2099" style="position:absolute;left:9541;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zjysQA&#10;AADeAAAADwAAAGRycy9kb3ducmV2LnhtbESPwW7CMBBE75X4B2uReisOPYQoYBBCRKInWtoPWMVL&#10;HBGvI9sk6d9jpEq97Wpm581udpPtxEA+tI4VLBcZCOLa6ZYbBT/f1VsBIkRkjZ1jUvBLAXbb2csG&#10;S+1G/qLhEhuRQjiUqMDE2JdShtqQxbBwPXHSrs5bjGn1jdQexxRuO/meZbm02HIiGOzpYKi+Xe42&#10;QeR4q4rP8/IjFvJ4MpSfe0SlXufTfg0i0hT/zX/XJ53q58VqBc930gxy+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s48rEAAAA3gAAAA8AAAAAAAAAAAAAAAAAmAIAAGRycy9k&#10;b3ducmV2LnhtbFBLBQYAAAAABAAEAPUAAACJAwAAAAA=&#10;" path="m2,l,,,91r2,l2,e" filled="f" stroked="f">
                    <v:path arrowok="t" o:connecttype="custom" o:connectlocs="2,1517;0,1517;0,1608;2,1608;2,1517" o:connectangles="0,0,0,0,0"/>
                  </v:shape>
                </v:group>
                <v:group id="Group 4464" o:spid="_x0000_s2100" style="position:absolute;left:9331;top:1517;width:2;height:91" coordorigin="9331,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I3iTXIAAAA&#10;3gAAAA8AAAAAAAAAAAAAAAAAqgIAAGRycy9kb3ducmV2LnhtbFBLBQYAAAAABAAEAPoAAACfAwAA&#10;AAA=&#10;">
                  <v:shape id="Freeform 4465" o:spid="_x0000_s2101" style="position:absolute;left:9331;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SI8MA&#10;AADeAAAADwAAAGRycy9kb3ducmV2LnhtbESP3YrCMBCF7xd8hzCCd2uqF7VbjSKi4F75sz7A0IxN&#10;sZmUJtr69htB8G6Gc+Z8Zxar3tbiQa2vHCuYjBMQxIXTFZcKLn+77wyED8gaa8ek4EkeVsvB1wJz&#10;7To+0eMcShFD2OeowITQ5FL6wpBFP3YNcdSurrUY4tqWUrfYxXBby2mSpNJixZFgsKGNoeJ2vtsI&#10;kd1tlx0Pk9+Qye3eUHpoEJUaDfv1HESgPnzM7+u9jvXTbPYDr3fiDH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SI8MAAADeAAAADwAAAAAAAAAAAAAAAACYAgAAZHJzL2Rv&#10;d25yZXYueG1sUEsFBgAAAAAEAAQA9QAAAIgDAAAAAA==&#10;" path="m2,l,,,91r2,l2,e" filled="f" stroked="f">
                    <v:path arrowok="t" o:connecttype="custom" o:connectlocs="2,1517;0,1517;0,1608;2,1608;2,1517" o:connectangles="0,0,0,0,0"/>
                  </v:shape>
                </v:group>
                <v:group id="Group 4466" o:spid="_x0000_s2102" style="position:absolute;left:9538;top:1517;width:3;height:91" coordorigin="9538,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mU9RTIAAAA&#10;3gAAAA8AAAAAAAAAAAAAAAAAqgIAAGRycy9kb3ducmV2LnhtbFBLBQYAAAAABAAEAPoAAACfAwAA&#10;AAA=&#10;">
                  <v:shape id="Freeform 4467" o:spid="_x0000_s2103" style="position:absolute;left:9538;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GlcsQA&#10;AADeAAAADwAAAGRycy9kb3ducmV2LnhtbERP22rCQBB9L/Qflin4UuomIhKiayiKICKlTfMB0+yY&#10;hGZnY3Y18e/dQsG3OZzrrLLRtOJKvWssK4inEQji0uqGKwXF9+4tAeE8ssbWMim4kYNs/fy0wlTb&#10;gb/omvtKhBB2KSqove9SKV1Zk0E3tR1x4E62N+gD7CupexxCuGnlLIoW0mDDoaHGjjY1lb/5xSgw&#10;zW44bruPeYHFZ/7zag+Vz89KTV7G9yUIT6N/iP/dex3mL5Ikhr93wg1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BpXLEAAAA3gAAAA8AAAAAAAAAAAAAAAAAmAIAAGRycy9k&#10;b3ducmV2LnhtbFBLBQYAAAAABAAEAPUAAACJAwAAAAA=&#10;" path="m3,l,,,91r3,l3,e" filled="f" stroked="f">
                    <v:path arrowok="t" o:connecttype="custom" o:connectlocs="3,1517;0,1517;0,1608;3,1608;3,1517" o:connectangles="0,0,0,0,0"/>
                  </v:shape>
                  <v:shape id="Picture 4468" o:spid="_x0000_s2104" type="#_x0000_t75" style="position:absolute;left:9333;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sCPXHAAAA3gAAAA8AAABkcnMvZG93bnJldi54bWxET01Lw0AQvRf6H5Yp9FLspgFDjN2WIha8&#10;aDEV9DjJjklsdjZk1zT667uC0Ns83uest6NpxUC9aywrWC0jEMSl1Q1XCt6O+5sUhPPIGlvLpOCH&#10;HGw308kaM23P/EpD7isRQthlqKD2vsukdGVNBt3SdsSB+7S9QR9gX0nd4zmEm1bGUZRIgw2Hhho7&#10;eqipPOXfRkH+XiS5jVcfQ3JYPH69PBe/d7eFUvPZuLsH4Wn0V/G/+0mH+UmaxvD3TrhBbi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4sCPXHAAAA3gAAAA8AAAAAAAAAAAAA&#10;AAAAnwIAAGRycy9kb3ducmV2LnhtbFBLBQYAAAAABAAEAPcAAACTAwAAAAA=&#10;">
                    <v:imagedata r:id="rId1042" o:title=""/>
                  </v:shape>
                </v:group>
                <v:group id="Group 4469" o:spid="_x0000_s2105" style="position:absolute;left:9537;top:1517;width:2;height:91" coordorigin="9537,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UZrY8QAAADeAAAADwAAAGRycy9kb3ducmV2LnhtbERPTYvCMBC9L/gfwgje&#10;1rTKSqlGEVHxIMLqwuJtaMa22ExKE9v6782CsLd5vM9ZrHpTiZYaV1pWEI8jEMSZ1SXnCn4uu88E&#10;hPPIGivLpOBJDlbLwccCU207/qb27HMRQtilqKDwvk6ldFlBBt3Y1sSBu9nGoA+wyaVusAvhppKT&#10;KJpJgyWHhgJr2hSU3c8Po2DfYbeextv2eL9tntfL1+n3GJNSo2G/noPw1Pt/8dt90GH+LEmm8Pd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UZrY8QAAADeAAAA&#10;DwAAAAAAAAAAAAAAAACqAgAAZHJzL2Rvd25yZXYueG1sUEsFBgAAAAAEAAQA+gAAAJsDAAAAAA==&#10;">
                  <v:shape id="Freeform 4470" o:spid="_x0000_s2106" style="position:absolute;left:9537;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NmsMA&#10;AADeAAAADwAAAGRycy9kb3ducmV2LnhtbESP0YrCMBBF3xf8hzCCb2vqIiVUo4go6JO76gcMzdgU&#10;m0lpsrb+vREW9m2Ge+eeO8v14BrxoC7UnjXMphkI4tKbmisN18v+U4EIEdlg45k0PCnAejX6WGJh&#10;fM8/9DjHSqQQDgVqsDG2hZShtOQwTH1LnLSb7xzGtHaVNB32Kdw18ivLcumw5kSw2NLWUnk//7oE&#10;kf19r75Ps2NUcnewlJ9aRK0n42GzABFpiP/mv+uDSfVzpebwfifN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sNmsMAAADeAAAADwAAAAAAAAAAAAAAAACYAgAAZHJzL2Rv&#10;d25yZXYueG1sUEsFBgAAAAAEAAQA9QAAAIgDAAAAAA==&#10;" path="m1,l,,,91r1,l1,e" filled="f" stroked="f">
                    <v:path arrowok="t" o:connecttype="custom" o:connectlocs="1,1517;0,1517;0,1608;1,1608;1,1517" o:connectangles="0,0,0,0,0"/>
                  </v:shape>
                </v:group>
                <v:group id="Group 4471" o:spid="_x0000_s2107" style="position:absolute;left:9336;top:1517;width:2;height:91" coordorigin="9336,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eNWjMQAAADeAAAA&#10;DwAAAAAAAAAAAAAAAACqAgAAZHJzL2Rvd25yZXYueG1sUEsFBgAAAAAEAAQA+gAAAJsDAAAAAA==&#10;">
                  <v:shape id="Freeform 4472" o:spid="_x0000_s2108" style="position:absolute;left:9336;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U2dsQA&#10;AADeAAAADwAAAGRycy9kb3ducmV2LnhtbESPwWrDMBBE74X8g9hAbo2cHIxwLIdSGkhPbt18wGJt&#10;LRNrZSwldv8+KhR622Vm582Wx8UN4k5T6D1r2G0zEMStNz13Gi5fp2cFIkRkg4Nn0vBDAY7V6qnE&#10;wviZP+nexE6kEA4FarAxjoWUobXkMGz9SJy0bz85jGmdOmkmnFO4G+Q+y3LpsOdEsDjSq6X22txc&#10;gsj5elIf9e49Kvl2tpTXI6LWm/XycgARaYn/5r/rs0n1c6Vy+H0nzS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1NnbEAAAA3gAAAA8AAAAAAAAAAAAAAAAAmAIAAGRycy9k&#10;b3ducmV2LnhtbFBLBQYAAAAABAAEAPUAAACJAwAAAAA=&#10;" path="m2,l,,,91r2,l2,e" filled="f" stroked="f">
                    <v:path arrowok="t" o:connecttype="custom" o:connectlocs="2,1517;0,1517;0,1608;2,1608;2,1517" o:connectangles="0,0,0,0,0"/>
                  </v:shape>
                  <v:shape id="Picture 4473" o:spid="_x0000_s2109" type="#_x0000_t75" style="position:absolute;left:9534;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pYQLFAAAA3gAAAA8AAABkcnMvZG93bnJldi54bWxET9tqwkAQfRf8h2WEvummadGYugYRgkIL&#10;xUvfh+w0CcnOhuxG4993C4W+zeFcZ5ONphU36l1tWcHzIgJBXFhdc6ngesnnCQjnkTW2lknBgxxk&#10;2+lkg6m2dz7R7exLEULYpaig8r5LpXRFRQbdwnbEgfu2vUEfYF9K3eM9hJtWxlG0lAZrDg0VdrSv&#10;qGjOg1HQDOv89bCK+fD1Pq5fms/olHw0Sj3Nxt0bCE+j/xf/uY86zF8myQp+3wk3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KWECxQAAAN4AAAAPAAAAAAAAAAAAAAAA&#10;AJ8CAABkcnMvZG93bnJldi54bWxQSwUGAAAAAAQABAD3AAAAkQMAAAAA&#10;">
                    <v:imagedata r:id="rId1043" o:title=""/>
                  </v:shape>
                </v:group>
                <v:group id="Group 4474" o:spid="_x0000_s2110" style="position:absolute;left:9338;top:1517;width:3;height:91" coordorigin="9338,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fi+RLIAAAA&#10;3gAAAA8AAAAAAAAAAAAAAAAAqgIAAGRycy9kb3ducmV2LnhtbFBLBQYAAAAABAAEAPoAAACfAwAA&#10;AAA=&#10;">
                  <v:shape id="Freeform 4475" o:spid="_x0000_s2111" style="position:absolute;left:9338;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epdMUA&#10;AADeAAAADwAAAGRycy9kb3ducmV2LnhtbERP22rCQBB9L/gPywi+lLqpFEmjq4gSEClFYz5gzE6T&#10;0Oxsml2T9O+7hULf5nCus96OphE9da62rOB5HoEgLqyuuVSQX9OnGITzyBoby6TgmxxsN5OHNSba&#10;DnyhPvOlCCHsElRQed8mUrqiIoNublviwH3YzqAPsCul7nAI4aaRiyhaSoM1h4YKW9pXVHxmd6PA&#10;1OnwdmjfX3LMz9nt0Z5Kn30pNZuOuxUIT6P/F/+5jzrMX8bxK/y+E26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96l0xQAAAN4AAAAPAAAAAAAAAAAAAAAAAJgCAABkcnMv&#10;ZG93bnJldi54bWxQSwUGAAAAAAQABAD1AAAAigMAAAAA&#10;" path="m3,l,,,91r3,l3,e" filled="f" stroked="f">
                    <v:path arrowok="t" o:connecttype="custom" o:connectlocs="3,1517;0,1517;0,1608;3,1608;3,1517" o:connectangles="0,0,0,0,0"/>
                  </v:shape>
                </v:group>
                <v:group id="Group 4476" o:spid="_x0000_s2112" style="position:absolute;left:9532;top:1517;width:2;height:91" coordorigin="9532,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xNY8nIAAAA&#10;3gAAAA8AAAAAAAAAAAAAAAAAqgIAAGRycy9kb3ducmV2LnhtbFBLBQYAAAAABAAEAPoAAACfAwAA&#10;AAA=&#10;">
                  <v:shape id="Freeform 4477" o:spid="_x0000_s2113" style="position:absolute;left:9532;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U438MA&#10;AADeAAAADwAAAGRycy9kb3ducmV2LnhtbESP3YrCMBCF7xd8hzALe7em9aLUahRZFPTK3wcYmrEp&#10;NpPSRFvffiMI3s1wzpzvzHw52EY8qPO1YwXpOAFBXDpdc6Xgct785iB8QNbYOCYFT/KwXIy+5lho&#10;1/ORHqdQiRjCvkAFJoS2kNKXhiz6sWuJo3Z1ncUQ166SusM+httGTpIkkxZrjgSDLf0ZKm+nu40Q&#10;2d82+WGf7kIu11tD2b5FVOrne1jNQAQawsf8vt7qWD/Lpym83okzy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U438MAAADeAAAADwAAAAAAAAAAAAAAAACYAgAAZHJzL2Rv&#10;d25yZXYueG1sUEsFBgAAAAAEAAQA9QAAAIgDAAAAAA==&#10;" path="m2,l,,,91r2,l2,e" filled="f" stroked="f">
                    <v:path arrowok="t" o:connecttype="custom" o:connectlocs="2,1517;0,1517;0,1608;2,1608;2,1517" o:connectangles="0,0,0,0,0"/>
                  </v:shape>
                </v:group>
                <v:group id="Group 4478" o:spid="_x0000_s2114" style="position:absolute;left:9341;top:1517;width:2;height:91" coordorigin="9341,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9NYJcQAAADeAAAADwAAAGRycy9kb3ducmV2LnhtbERPS4vCMBC+L/gfwgh7&#10;W9O6KFqNIrK7eBDBB4i3oRnbYjMpTbat/94Igrf5+J4zX3amFA3VrrCsIB5EIIhTqwvOFJyOv18T&#10;EM4jaywtk4I7OVgueh9zTLRteU/NwWcihLBLUEHufZVI6dKcDLqBrYgDd7W1QR9gnUldYxvCTSmH&#10;UTSWBgsODTlWtM4pvR3+jYK/FtvVd/zTbG/X9f1yHO3O25iU+ux3qxkIT51/i1/ujQ7zx5Pp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9NYJcQAAADeAAAA&#10;DwAAAAAAAAAAAAAAAACqAgAAZHJzL2Rvd25yZXYueG1sUEsFBgAAAAAEAAQA+gAAAJsDAAAAAA==&#10;">
                  <v:shape id="Freeform 4479" o:spid="_x0000_s2115" style="position:absolute;left:9341;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sDM8UA&#10;AADeAAAADwAAAGRycy9kb3ducmV2LnhtbESPwWrDMBBE74X8g9hAb42cFIzrRgmh1OCc3Kb9gMXa&#10;WCbWyliK7f59FQjktsvMzpvd7mfbiZEG3zpWsF4lIIhrp1tuFPz+FC8ZCB+QNXaOScEfedjvFk9b&#10;zLWb+JvGU2hEDGGfowITQp9L6WtDFv3K9cRRO7vBYojr0Eg94BTDbSc3SZJKiy1HgsGePgzVl9PV&#10;RoicLkX2Va2PIZOfpaG06hGVel7Oh3cQgebwMN+vSx3rp9nbK9zeiTPI3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wMzxQAAAN4AAAAPAAAAAAAAAAAAAAAAAJgCAABkcnMv&#10;ZG93bnJldi54bWxQSwUGAAAAAAQABAD1AAAAigMAAAAA&#10;" path="m1,l,,,91r1,l1,e" filled="f" stroked="f">
                    <v:path arrowok="t" o:connecttype="custom" o:connectlocs="1,1517;0,1517;0,1608;1,1608;1,1517" o:connectangles="0,0,0,0,0"/>
                  </v:shape>
                </v:group>
                <v:group id="Group 4480" o:spid="_x0000_s2116" style="position:absolute;left:9529;top:1517;width:3;height:91" coordorigin="9529,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3ZlysUAAADeAAAADwAAAGRycy9kb3ducmV2LnhtbERPS2vCQBC+C/6HZQRv&#10;uoltRaOriLSlBxF8gHgbsmMSzM6G7JrEf98tFLzNx/ec5bozpWiodoVlBfE4AkGcWl1wpuB8+hrN&#10;QDiPrLG0TAqe5GC96veWmGjb8oGao89ECGGXoILc+yqR0qU5GXRjWxEH7mZrgz7AOpO6xjaEm1JO&#10;omgqDRYcGnKsaJtTej8+jILvFtvNW/zZ7O637fN6+thfdjEpNRx0mwUIT51/if/dPzrMn87m7/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N2ZcrFAAAA3gAA&#10;AA8AAAAAAAAAAAAAAAAAqgIAAGRycy9kb3ducmV2LnhtbFBLBQYAAAAABAAEAPoAAACcAwAAAAA=&#10;">
                  <v:shape id="Freeform 4481" o:spid="_x0000_s2117" style="position:absolute;left:9529;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M1rMQA&#10;AADeAAAADwAAAGRycy9kb3ducmV2LnhtbERP22rCQBB9L/gPywi+lLpRqtjoKqIIRYpomg+YZsck&#10;mJ2N2a1J/94tCL7N4VxnsepMJW7UuNKygtEwAkGcWV1yriD93r3NQDiPrLGyTAr+yMFq2XtZYKxt&#10;yye6JT4XIYRdjAoK7+tYSpcVZNANbU0cuLNtDPoAm1zqBtsQbio5jqKpNFhyaCiwpk1B2SX5NQpM&#10;uWu/tvXhPcX0mPy82n3uk6tSg363noPw1Pmn+OH+1GH+dPYxgf93wg1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jNazEAAAA3gAAAA8AAAAAAAAAAAAAAAAAmAIAAGRycy9k&#10;b3ducmV2LnhtbFBLBQYAAAAABAAEAPUAAACJAwAAAAA=&#10;" path="m3,l,,,91r3,l3,e" filled="f" stroked="f">
                    <v:path arrowok="t" o:connecttype="custom" o:connectlocs="3,1517;0,1517;0,1608;3,1608;3,1517" o:connectangles="0,0,0,0,0"/>
                  </v:shape>
                  <v:shape id="Picture 4482" o:spid="_x0000_s2118" type="#_x0000_t75" style="position:absolute;left:9342;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va7TFAAAA3gAAAA8AAABkcnMvZG93bnJldi54bWxET0trwkAQvhf6H5Yp9FLqpg0NmrqKCGLA&#10;QzHtocchOybB7GzIrnn8e1cQvM3H95zlejSN6KlztWUFH7MIBHFhdc2lgr/f3fschPPIGhvLpGAi&#10;B+vV89MSU20HPlKf+1KEEHYpKqi8b1MpXVGRQTezLXHgTrYz6APsSqk7HEK4aeRnFCXSYM2hocKW&#10;thUV5/xiFLx95eco+yncrp7GmP+P8WEz7JV6fRk33yA8jf4hvrszHeYn80UCt3fCDXJ1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L2u0xQAAAN4AAAAPAAAAAAAAAAAAAAAA&#10;AJ8CAABkcnMvZG93bnJldi54bWxQSwUGAAAAAAQABAD3AAAAkQMAAAAA&#10;">
                    <v:imagedata r:id="rId1044" o:title=""/>
                  </v:shape>
                </v:group>
                <v:group id="Group 4483" o:spid="_x0000_s2119" style="position:absolute;left:9527;top:1517;width:2;height:91" coordorigin="9527,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6T7vcUAAADeAAAADwAAAGRycy9kb3ducmV2LnhtbERPS2vCQBC+C/6HZQRv&#10;dRNLfURXEWlLDyL4APE2ZMckmJ0N2TWJ/75bKHibj+85y3VnStFQ7QrLCuJRBII4tbrgTMH59PU2&#10;A+E8ssbSMil4koP1qt9bYqJtywdqjj4TIYRdggpy76tESpfmZNCNbEUcuJutDfoA60zqGtsQbko5&#10;jqKJNFhwaMixom1O6f34MAq+W2w37/Fns7vfts/r6WN/2cWk1HDQbRYgPHX+Jf53/+gwfzKbT+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k+73FAAAA3gAA&#10;AA8AAAAAAAAAAAAAAAAAqgIAAGRycy9kb3ducmV2LnhtbFBLBQYAAAAABAAEAPoAAACcAwAAAAA=&#10;">
                  <v:shape id="Freeform 4484" o:spid="_x0000_s2120" style="position:absolute;left:9527;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RQsIA&#10;AADeAAAADwAAAGRycy9kb3ducmV2LnhtbESPzW7CMAzH75N4h8hI3EbKDlVXCAghkODExvYAVmOa&#10;isapmkC7t8cHpN1s+f/x82oz+lY9qI9NYAOLeQaKuAq24drA78/hvQAVE7LFNjAZ+KMIm/XkbYWl&#10;DQN/0+OSaiUhHEs04FLqSq1j5chjnIeOWG7X0HtMsva1tj0OEu5b/ZFlufbYsDQ47GjnqLpd7l5K&#10;9HA7FF/nxSkVen90lJ87RGNm03G7BJVoTP/il/toBT8vPoVX3pEZ9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v5FCwgAAAN4AAAAPAAAAAAAAAAAAAAAAAJgCAABkcnMvZG93&#10;bnJldi54bWxQSwUGAAAAAAQABAD1AAAAhwMAAAAA&#10;" path="m2,l,,,91r2,l2,e" filled="f" stroked="f">
                    <v:path arrowok="t" o:connecttype="custom" o:connectlocs="2,1517;0,1517;0,1608;2,1608;2,1517" o:connectangles="0,0,0,0,0"/>
                  </v:shape>
                </v:group>
                <v:group id="Group 4485" o:spid="_x0000_s2121" style="position:absolute;left:9345;top:1517;width:2;height:91" coordorigin="9345,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XfKVMQAAADeAAAADwAAAGRycy9kb3ducmV2LnhtbERPTYvCMBC9C/sfwgje&#10;NO3KilajiKjsQYTVhWVvQzO2xWZSmtjWf28Ewds83ucsVp0pRUO1KywriEcRCOLU6oIzBb/n3XAK&#10;wnlkjaVlUnAnB6vlR2+BibYt/1Bz8pkIIewSVJB7XyVSujQng25kK+LAXWxt0AdYZ1LX2IZwU8rP&#10;KJpIgwWHhhwr2uSUXk83o2DfYrsex9vmcL1s7v/nr+PfISalBv1uPQfhqfNv8cv9rcP8yXQ2g+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XfKVMQAAADeAAAA&#10;DwAAAAAAAAAAAAAAAACqAgAAZHJzL2Rvd25yZXYueG1sUEsFBgAAAAAEAAQA+gAAAJsDAAAAAA==&#10;">
                  <v:shape id="Freeform 4486" o:spid="_x0000_s2122" style="position:absolute;left:9345;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IHXsMA&#10;AADeAAAADwAAAGRycy9kb3ducmV2LnhtbESPQW/CMAyF70j8h8hI3CBlh6rrCGiaQIITjO0HWI3X&#10;VDRO1QTa/Xt8QOJmy++9z2+9HX2r7tTHJrCB1TIDRVwF23Bt4PdnvyhAxYRssQ1MBv4pwnYznayx&#10;tGHgb7pfUq0khGOJBlxKXal1rBx5jMvQEcvtL/Qek6x9rW2Pg4T7Vr9lWa49NiwEhx19Oaqul5sX&#10;iB6u++J8Wh1ToXcHR/mpQzRmPhs/P0AlGtNL/HQfrLyfv2dSQOrIDHr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IHXsMAAADeAAAADwAAAAAAAAAAAAAAAACYAgAAZHJzL2Rv&#10;d25yZXYueG1sUEsFBgAAAAAEAAQA9QAAAIgDAAAAAA==&#10;" path="m2,l,,,91r2,l2,e" filled="f" stroked="f">
                    <v:path arrowok="t" o:connecttype="custom" o:connectlocs="2,1517;0,1517;0,1608;2,1608;2,1517" o:connectangles="0,0,0,0,0"/>
                  </v:shape>
                  <v:shape id="Picture 4487" o:spid="_x0000_s2123" type="#_x0000_t75" style="position:absolute;left:9525;top:1517;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rMgfFAAAA3gAAAA8AAABkcnMvZG93bnJldi54bWxET01rAjEQvRf8D2EKvRRNtgdbV6PYQsGL&#10;hWrB67AZN0s3kzXJ6tpf3xQK3ubxPmexGlwrzhRi41lDMVEgiCtvGq41fO3fxy8gYkI22HomDVeK&#10;sFqO7hZYGn/hTzrvUi1yCMcSNdiUulLKWFlyGCe+I87c0QeHKcNQSxPwksNdK5+UmkqHDecGix29&#10;Waq+d73TsH0MP/tZf9q89gdVnK7PH8pue60f7of1HESiId3E/+6NyfOnM1XA3zv5Brn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6zIHxQAAAN4AAAAPAAAAAAAAAAAAAAAA&#10;AJ8CAABkcnMvZG93bnJldi54bWxQSwUGAAAAAAQABAD3AAAAkQMAAAAA&#10;">
                    <v:imagedata r:id="rId1045" o:title=""/>
                  </v:shape>
                </v:group>
                <v:group id="Group 4488" o:spid="_x0000_s2124" style="position:absolute;left:9347;top:1517;width:3;height:91" coordorigin="9347,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TjCP8YAAADeAAAADwAAAGRycy9kb3ducmV2LnhtbERPTWvCQBC9F/wPywi9&#10;NZtYGmrMKiJWPIRCVSi9DdkxCWZnQ3abxH/fLRR6m8f7nHwzmVYM1LvGsoIkikEQl1Y3XCm4nN+e&#10;XkE4j6yxtUwK7uRgs5495JhpO/IHDSdfiRDCLkMFtfddJqUrazLoItsRB+5qe4M+wL6SuscxhJtW&#10;LuI4lQYbDg01drSrqbydvo2Cw4jj9jnZD8Xturt/nV/eP4uElHqcT9sVCE+T/xf/uY86zE+X8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OMI/xgAAAN4A&#10;AAAPAAAAAAAAAAAAAAAAAKoCAABkcnMvZG93bnJldi54bWxQSwUGAAAAAAQABAD6AAAAnQMAAAAA&#10;">
                  <v:shape id="Freeform 4489" o:spid="_x0000_s2125" style="position:absolute;left:9347;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2SWcQA&#10;AADeAAAADwAAAGRycy9kb3ducmV2LnhtbERP22rCQBB9F/yHZQRfRDdakZq6irQIRYrYmA8Ys9Mk&#10;mJ2N2a1J/94tCL7N4VxntelMJW7UuNKygukkAkGcWV1yriA97cavIJxH1lhZJgV/5GCz7vdWGGvb&#10;8jfdEp+LEMIuRgWF93UspcsKMugmtiYO3I9tDPoAm1zqBtsQbio5i6KFNFhyaCiwpveCskvyaxSY&#10;ctd+fdSHeYrpMTmP7D73yVWp4aDbvoHw1Pmn+OH+1GH+Yhm9wP874Qa5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tklnEAAAA3gAAAA8AAAAAAAAAAAAAAAAAmAIAAGRycy9k&#10;b3ducmV2LnhtbFBLBQYAAAAABAAEAPUAAACJAwAAAAA=&#10;" path="m3,l,,,91r3,l3,e" filled="f" stroked="f">
                    <v:path arrowok="t" o:connecttype="custom" o:connectlocs="3,1517;0,1517;0,1608;3,1608;3,1517" o:connectangles="0,0,0,0,0"/>
                  </v:shape>
                </v:group>
                <v:group id="Group 4490" o:spid="_x0000_s2126" style="position:absolute;left:9523;top:1517;width:2;height:91" coordorigin="9523,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Z3/0MUAAADeAAAADwAAAGRycy9kb3ducmV2LnhtbERPS2vCQBC+F/oflil4&#10;001qDZq6ikhbPIjgA6S3ITsmwexsyG6T+O9dQehtPr7nzJe9qURLjSstK4hHEQjizOqScwWn4/dw&#10;CsJ5ZI2VZVJwIwfLxevLHFNtO95Te/C5CCHsUlRQeF+nUrqsIINuZGviwF1sY9AH2ORSN9iFcFPJ&#10;9yhKpMGSQ0OBNa0Lyq6HP6Pgp8NuNY6/2u31sr79Hie78zYmpQZv/eoThKfe/4uf7o0O85NZ9AG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2d/9DFAAAA3gAA&#10;AA8AAAAAAAAAAAAAAAAAqgIAAGRycy9kb3ducmV2LnhtbFBLBQYAAAAABAAEAPoAAACcAwAAAAA=&#10;">
                  <v:shape id="Freeform 4491" o:spid="_x0000_s2127" style="position:absolute;left:9523;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WkxsUA&#10;AADeAAAADwAAAGRycy9kb3ducmV2LnhtbESPwWrDMBBE74H+g9hCb4nkQo3jRjGhNJCe0jr9gMXa&#10;WCbWylhq7Px9VCj0tsvMzpvdVLPrxZXG0HnWkK0UCOLGm45bDd+n/bIAESKywd4zabhRgGr7sNhg&#10;afzEX3StYytSCIcSNdgYh1LK0FhyGFZ+IE7a2Y8OY1rHVpoRpxTuevmsVC4ddpwIFgd6s9Rc6h+X&#10;IHK67IvPY/YRC/l+sJQfB0Stnx7n3SuISHP8N/9dH0yqn6/VC/y+k2aQ2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VaTGxQAAAN4AAAAPAAAAAAAAAAAAAAAAAJgCAABkcnMv&#10;ZG93bnJldi54bWxQSwUGAAAAAAQABAD1AAAAigMAAAAA&#10;" path="m2,l,,,91r2,l2,e" filled="f" stroked="f">
                    <v:path arrowok="t" o:connecttype="custom" o:connectlocs="2,1517;0,1517;0,1608;2,1608;2,1517" o:connectangles="0,0,0,0,0"/>
                  </v:shape>
                </v:group>
                <v:group id="Group 4492" o:spid="_x0000_s2128" style="position:absolute;left:9350;top:1517;width:2;height:91" coordorigin="9350,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PEPMUAAADeAAAADwAAAGRycy9kb3ducmV2LnhtbERPS2vCQBC+F/wPywi9&#10;1U0sDRpdRUTFgxR8gHgbsmMSzM6G7JrEf98tFHqbj+8582VvKtFS40rLCuJRBII4s7rkXMHlvP2Y&#10;gHAeWWNlmRS8yMFyMXibY6ptx0dqTz4XIYRdigoK7+tUSpcVZNCNbE0cuLttDPoAm1zqBrsQbio5&#10;jqJEGiw5NBRY07qg7HF6GgW7DrvVZ7xpD4/7+nU7f31fDzEp9T7sVzMQnnr/L/5z73WYn0yj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IDxDzFAAAA3gAA&#10;AA8AAAAAAAAAAAAAAAAAqgIAAGRycy9kb3ducmV2LnhtbFBLBQYAAAAABAAEAPoAAACcAwAAAAA=&#10;">
                  <v:shape id="Freeform 4493" o:spid="_x0000_s2129" style="position:absolute;left:9350;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ufKsMA&#10;AADeAAAADwAAAGRycy9kb3ducmV2LnhtbESP3YrCMBCF7xd8hzCCd2uqF7VbjSKi4F75sz7A0IxN&#10;sZmUJtr69htB8G6Gc+Z8Zxar3tbiQa2vHCuYjBMQxIXTFZcKLn+77wyED8gaa8ek4EkeVsvB1wJz&#10;7To+0eMcShFD2OeowITQ5FL6wpBFP3YNcdSurrUY4tqWUrfYxXBby2mSpNJixZFgsKGNoeJ2vtsI&#10;kd1tlx0Pk9+Qye3eUHpoEJUaDfv1HESgPnzM7+u9jvXTn2QGr3fiDH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ufKsMAAADeAAAADwAAAAAAAAAAAAAAAACYAgAAZHJzL2Rv&#10;d25yZXYueG1sUEsFBgAAAAAEAAQA9QAAAIgDAAAAAA==&#10;" path="m2,l,,,91r2,l2,e" filled="f" stroked="f">
                    <v:path arrowok="t" o:connecttype="custom" o:connectlocs="2,1517;0,1517;0,1608;2,1608;2,1517" o:connectangles="0,0,0,0,0"/>
                  </v:shape>
                </v:group>
                <v:group id="Group 4494" o:spid="_x0000_s2130" style="position:absolute;left:9520;top:1517;width:3;height:91" coordorigin="9520,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ND11ccAAADe&#10;AAAADwAAAAAAAAAAAAAAAACqAgAAZHJzL2Rvd25yZXYueG1sUEsFBgAAAAAEAAQA+gAAAJ4DAAAA&#10;AA==&#10;">
                  <v:shape id="Freeform 4495" o:spid="_x0000_s2131" style="position:absolute;left:9520;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Wls8UA&#10;AADeAAAADwAAAGRycy9kb3ducmV2LnhtbERP22rCQBB9F/oPyxT6InXTImJSN0EsQikimuYDptlp&#10;EpqdTbNbE//eFQTf5nCus8pG04oT9a6xrOBlFoEgLq1uuFJQfG2flyCcR9bYWiYFZ3KQpQ+TFSba&#10;DnykU+4rEULYJaig9r5LpHRlTQbdzHbEgfuxvUEfYF9J3eMQwk0rX6NoIQ02HBpq7GhTU/mb/xsF&#10;ptkOu/duPy+wOOTfU/tZ+fxPqafHcf0GwtPo7+Kb+0OH+Ys4iuH6TrhBp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xaWzxQAAAN4AAAAPAAAAAAAAAAAAAAAAAJgCAABkcnMv&#10;ZG93bnJldi54bWxQSwUGAAAAAAQABAD1AAAAigMAAAAA&#10;" path="m3,l,,,91r3,l3,e" filled="f" stroked="f">
                    <v:path arrowok="t" o:connecttype="custom" o:connectlocs="3,1517;0,1517;0,1608;3,1608;3,1517" o:connectangles="0,0,0,0,0"/>
                  </v:shape>
                </v:group>
                <v:group id="Group 4496" o:spid="_x0000_s2132" style="position:absolute;left:9352;top:1517;width:3;height:91" coordorigin="9352,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39vDscAAADe&#10;AAAADwAAAAAAAAAAAAAAAACqAgAAZHJzL2Rvd25yZXYueG1sUEsFBgAAAAAEAAQA+gAAAJ4DAAAA&#10;AA==&#10;">
                  <v:shape id="Freeform 4497" o:spid="_x0000_s2133" style="position:absolute;left:9352;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o/aMUA&#10;AADeAAAADwAAAGRycy9kb3ducmV2LnhtbERP22rCQBB9L/Qflin0RXSTUkSjq5SWQCkiGvMBY3ZM&#10;QrOzaXabpH/vCkLf5nCus96OphE9da62rCCeRSCIC6trLhXkp3S6AOE8ssbGMin4IwfbzePDGhNt&#10;Bz5Sn/lShBB2CSqovG8TKV1RkUE3sy1x4C62M+gD7EqpOxxCuGnkSxTNpcGaQ0OFLb1XVHxnv0aB&#10;qdNh99HuX3PMD9l5Yr9Kn/0o9fw0vq1AeBr9v/ju/tRh/nwZx3B7J9wgN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aj9oxQAAAN4AAAAPAAAAAAAAAAAAAAAAAJgCAABkcnMv&#10;ZG93bnJldi54bWxQSwUGAAAAAAQABAD1AAAAigMAAAAA&#10;" path="m2,l,,,91r2,l2,e" filled="f" stroked="f">
                    <v:path arrowok="t" o:connecttype="custom" o:connectlocs="2,1517;0,1517;0,1608;2,1608;2,1517" o:connectangles="0,0,0,0,0"/>
                  </v:shape>
                </v:group>
                <v:group id="Group 4498" o:spid="_x0000_s2134" style="position:absolute;left:9518;top:1517;width:2;height:91" coordorigin="9518,1517"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FU4sQAAADeAAAADwAAAGRycy9kb3ducmV2LnhtbERPTYvCMBC9C/sfwix4&#10;07SK4naNIrIuexBBXRBvQzO2xWZSmtjWf28Ewds83ufMl50pRUO1KywriIcRCOLU6oIzBf/HzWAG&#10;wnlkjaVlUnAnB8vFR2+OibYt76k5+EyEEHYJKsi9rxIpXZqTQTe0FXHgLrY26AOsM6lrbEO4KeUo&#10;iqbSYMGhIceK1jml18PNKPhtsV2N459me72s7+fjZHfaxqRU/7NbfYPw1Pm3+OX+02H+9Cs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FU4sQAAADeAAAA&#10;DwAAAAAAAAAAAAAAAACqAgAAZHJzL2Rvd25yZXYueG1sUEsFBgAAAAAEAAQA+gAAAJsDAAAAAA==&#10;">
                  <v:shape id="Freeform 4499" o:spid="_x0000_s2135" style="position:absolute;left:9518;top:1517;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kP9MMA&#10;AADeAAAADwAAAGRycy9kb3ducmV2LnhtbESP3YrCMBCF7xd8hzCCd2vaFUqtRllEwb3y9wGGZrYp&#10;NpPSZG19e7MgeDfDOXO+M8v1YBtxp87XjhWk0wQEcel0zZWC62X3mYPwAVlj45gUPMjDejX6WGKh&#10;Xc8nup9DJWII+wIVmBDaQkpfGrLop64ljtqv6yyGuHaV1B32Mdw28itJMmmx5kgw2NLGUHk7/9kI&#10;kf1tlx8P6U/I5XZvKDu0iEpNxsP3AkSgIbzNr+u9jvWzeTqD/3fiDH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kP9MMAAADeAAAADwAAAAAAAAAAAAAAAACYAgAAZHJzL2Rv&#10;d25yZXYueG1sUEsFBgAAAAAEAAQA9QAAAIgDAAAAAA==&#10;" path="m2,l,,,91r2,l2,e" filled="f" stroked="f">
                    <v:path arrowok="t" o:connecttype="custom" o:connectlocs="2,1517;0,1517;0,1608;2,1608;2,1517" o:connectangles="0,0,0,0,0"/>
                  </v:shape>
                  <v:shape id="Picture 4500" o:spid="_x0000_s2136" type="#_x0000_t75" style="position:absolute;left:9354;top:151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3D8bGAAAA3gAAAA8AAABkcnMvZG93bnJldi54bWxET0trwkAQvhf6H5YpeKubiA2auooognjw&#10;WUp7m2anSTQ7G7Krxn/vFoTe5uN7zmjSmkpcqHGlZQVxNwJBnFldcq7g47B4HYBwHlljZZkU3MjB&#10;ZPz8NMJU2yvv6LL3uQgh7FJUUHhfp1K6rCCDrmtr4sD92sagD7DJpW7wGsJNJXtRlEiDJYeGAmua&#10;FZSd9mej4Ot7dY5Msos/54e3TT085puf9Vapzks7fQfhqfX/4od7qcP8ZBj34e+dcIMc3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HcPxsYAAADeAAAADwAAAAAAAAAAAAAA&#10;AACfAgAAZHJzL2Rvd25yZXYueG1sUEsFBgAAAAAEAAQA9wAAAJIDAAAAAA==&#10;">
                    <v:imagedata r:id="rId1046" o:title=""/>
                  </v:shape>
                </v:group>
                <v:group id="Group 4501" o:spid="_x0000_s2137" style="position:absolute;left:9515;top:1517;width:3;height:91" coordorigin="9515,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wjMlsUAAADeAAAADwAAAGRycy9kb3ducmV2LnhtbERPS2vCQBC+F/wPyxS8&#10;1U2UhJq6ikiVHkKhKpTehuyYBLOzIbvN4993C4Xe5uN7zmY3mkb01LnasoJ4EYEgLqyuuVRwvRyf&#10;nkE4j6yxsUwKJnKw284eNphpO/AH9WdfihDCLkMFlfdtJqUrKjLoFrYlDtzNdgZ9gF0pdYdDCDeN&#10;XEZRKg3WHBoqbOlQUXE/fxsFpwGH/Sp+7fP77TB9XZL3zzwmpeaP4/4FhKfR/4v/3G86zE/Xc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cIzJbFAAAA3gAA&#10;AA8AAAAAAAAAAAAAAAAAqgIAAGRycy9kb3ducmV2LnhtbFBLBQYAAAAABAAEAPoAAACcAwAAAAA=&#10;">
                  <v:shape id="Freeform 4502" o:spid="_x0000_s2138" style="position:absolute;left:9515;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OnHMQA&#10;AADeAAAADwAAAGRycy9kb3ducmV2LnhtbERP22rCQBB9F/yHZQRfRDeKhDZ1FakIIqXYNB8wZqdJ&#10;MDubZlcT/75bEHybw7nOatObWtyodZVlBfNZBII4t7riQkH2vZ++gHAeWWNtmRTcycFmPRysMNG2&#10;4y+6pb4QIYRdggpK75tESpeXZNDNbEMcuB/bGvQBtoXULXYh3NRyEUWxNFhxaCixofeS8kt6NQpM&#10;te8+ds3nMsPslJ4n9lj49Fep8ajfvoHw1Pun+OE+6DA/fp3H8P9OuEG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DpxzEAAAA3gAAAA8AAAAAAAAAAAAAAAAAmAIAAGRycy9k&#10;b3ducmV2LnhtbFBLBQYAAAAABAAEAPUAAACJAwAAAAA=&#10;" path="m3,l,,,91r3,l3,e" filled="f" stroked="f">
                    <v:path arrowok="t" o:connecttype="custom" o:connectlocs="3,1517;0,1517;0,1608;3,1608;3,1517" o:connectangles="0,0,0,0,0"/>
                  </v:shape>
                </v:group>
                <v:group id="Group 4503" o:spid="_x0000_s2139" style="position:absolute;left:9356;top:1517;width:3;height:91" coordorigin="9356,1517"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b3esUAAADeAAAADwAAAGRycy9kb3ducmV2LnhtbERPTWvCQBC9C/0PyxR6&#10;001aamvqKiJVPIhgFMTbkB2TYHY2ZLdJ/PddQfA2j/c503lvKtFS40rLCuJRBII4s7rkXMHxsBp+&#10;g3AeWWNlmRTcyMF89jKYYqJtx3tqU5+LEMIuQQWF93UipcsKMuhGtiYO3MU2Bn2ATS51g10IN5V8&#10;j6KxNFhyaCiwpmVB2TX9MwrWHXaLj/i33V4vy9v58Lk7bWNS6u21X/yA8NT7p/jh3ugwfzyJv+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iW93rFAAAA3gAA&#10;AA8AAAAAAAAAAAAAAAAAqgIAAGRycy9kb3ducmV2LnhtbFBLBQYAAAAABAAEAPoAAACcAwAAAAA=&#10;">
                  <v:shape id="Freeform 4504" o:spid="_x0000_s2140" style="position:absolute;left:9356;top:1517;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CW9ccA&#10;AADeAAAADwAAAGRycy9kb3ducmV2LnhtbESP0WrCQBBF3wX/YRmhL1I3FhEbXaW0CEWKaMwHjNlp&#10;EpqdTbNbk/5956Hg2wz3zr1nNrvBNepGXag9G5jPElDEhbc1lwbyy/5xBSpEZIuNZzLwSwF22/Fo&#10;g6n1PZ/plsVSSQiHFA1UMbap1qGoyGGY+ZZYtE/fOYyydqW2HfYS7hr9lCRL7bBmaaiwpdeKiq/s&#10;xxlw9b7/eGuPixzzU3ad+kMZs29jHibDyxpUpCHezf/X71bwl89z4ZV3ZAa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1QlvXHAAAA3gAAAA8AAAAAAAAAAAAAAAAAmAIAAGRy&#10;cy9kb3ducmV2LnhtbFBLBQYAAAAABAAEAPUAAACMAwAAAAA=&#10;" path="m3,l,,,91r3,l3,e" filled="f" stroked="f">
                    <v:path arrowok="t" o:connecttype="custom" o:connectlocs="3,1517;0,1517;0,1608;3,1608;3,1517" o:connectangles="0,0,0,0,0"/>
                  </v:shape>
                  <v:shape id="Picture 4505" o:spid="_x0000_s2141" type="#_x0000_t75" style="position:absolute;left:9514;top:1517;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hYjTIAAAA3gAAAA8AAABkcnMvZG93bnJldi54bWxEj09rAjEQxe+C3yFMoRepWT1I3RqlCkI9&#10;uPiveJ1uppulm8mSRF2/vSkUepvhvXm/N7NFZxtxJR9qxwpGwwwEcel0zZWC03H98goiRGSNjWNS&#10;cKcAi3m/N8Ncuxvv6XqIlUghHHJUYGJscylDachiGLqWOGnfzluMafWV1B5vKdw2cpxlE2mx5kQw&#10;2NLKUPlzuNjE3e2/toUvxufivBsst5+GN7ZT6vmpe38DEamL/+a/6w+d6k+moyn8vpNmkPMH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zoWI0yAAAAN4AAAAPAAAAAAAAAAAA&#10;AAAAAJ8CAABkcnMvZG93bnJldi54bWxQSwUGAAAAAAQABAD3AAAAlAMAAAAA&#10;">
                    <v:imagedata r:id="rId1047" o:title=""/>
                  </v:shape>
                  <v:shape id="Picture 4506" o:spid="_x0000_s2142" type="#_x0000_t75" style="position:absolute;left:9359;top:1517;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4FufIAAAA3gAAAA8AAABkcnMvZG93bnJldi54bWxEj81uAjEMhO+V+g6RK/VWskUqKgsB8VeB&#10;KnHg5wHMxuyuunGiTYClT48PlXqz5fHMfONp5xp1pTbWng289zJQxIW3NZcGjoevt09QMSFbbDyT&#10;gTtFmE6en8aYW3/jHV33qVRiwjFHA1VKIdc6FhU5jD0fiOV29q3DJGtbatviTcxdo/tZNtAOa5aE&#10;CgMtKip+9hdn4LCef29ny+50X4XY1L9h5T7WmTGvL91sBCpRl/7Ff98bK/UHw74ACI7MoCcP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EeBbnyAAAAN4AAAAPAAAAAAAAAAAA&#10;AAAAAJ8CAABkcnMvZG93bnJldi54bWxQSwUGAAAAAAQABAD3AAAAlAMAAAAA&#10;">
                    <v:imagedata r:id="rId1048" o:title=""/>
                  </v:shape>
                  <v:shape id="Picture 4507" o:spid="_x0000_s2143" type="#_x0000_t75" style="position:absolute;left:9361;top:1517;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0s3zDAAAA3gAAAA8AAABkcnMvZG93bnJldi54bWxET9uKwjAQfRf8hzALvmmqoLhdo3jFRfBh&#10;dT9gbMa2bDMJTdTq15sFwbc5nOtMZo2pxJVqX1pW0O8lIIgzq0vOFfweN90xCB+QNVaWScGdPMym&#10;7dYEU21v/EPXQ8hFDGGfooIiBJdK6bOCDPqedcSRO9vaYIiwzqWu8RbDTSUHSTKSBkuODQU6WhaU&#10;/R0uRsFxu9jt56vmdF87X5UPtzbDbaJU56OZf4EI1IS3+OX+1nH+6HPQh/934g1y+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zSzfMMAAADeAAAADwAAAAAAAAAAAAAAAACf&#10;AgAAZHJzL2Rvd25yZXYueG1sUEsFBgAAAAAEAAQA9wAAAI8DAAAAAA==&#10;">
                    <v:imagedata r:id="rId1048" o:title=""/>
                  </v:shape>
                  <v:shape id="Picture 4508" o:spid="_x0000_s2144" type="#_x0000_t75" style="position:absolute;left:9363;top:1517;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mLQvFAAAA3gAAAA8AAABkcnMvZG93bnJldi54bWxET9tqwkAQfRf6D8sUfGs2DVRqzEZsq1gK&#10;Pnj5gDE7JsHs7JLdauzXdwsF3+ZwrlPMB9OJC/W+tazgOUlBEFdWt1wrOOxXT68gfEDW2FkmBTfy&#10;MC8fRgXm2l55S5ddqEUMYZ+jgiYEl0vpq4YM+sQ64sidbG8wRNjXUvd4jeGmk1maTqTBlmNDg47e&#10;G6rOu2+jYL9++9osPobjbel81/64pXlZp0qNH4fFDESgIdzF/+5PHedPplkGf+/EG2T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5i0LxQAAAN4AAAAPAAAAAAAAAAAAAAAA&#10;AJ8CAABkcnMvZG93bnJldi54bWxQSwUGAAAAAAQABAD3AAAAkQMAAAAA&#10;">
                    <v:imagedata r:id="rId1048" o:title=""/>
                  </v:shape>
                  <v:shape id="Picture 4509" o:spid="_x0000_s2145" type="#_x0000_t75" style="position:absolute;left:9365;top:1517;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t4LDEAAAA3gAAAA8AAABkcnMvZG93bnJldi54bWxET01rAjEQvRf6H8IUetOsq0hdjdIqheKh&#10;oi30OmzGTXQzWTeprv/eFITe5vE+Z7boXC3O1AbrWcGgn4EgLr22XCn4/nrvvYAIEVlj7ZkUXCnA&#10;Yv74MMNC+wtv6byLlUghHApUYGJsCilDachh6PuGOHF73zqMCbaV1C1eUrirZZ5lY+nQcmow2NDS&#10;UHnc/ToF+Vtcn44bdxgcrJt82pX8GRmp1PNT9zoFEamL/+K7+0On+eNJPoS/d9INcn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t4LDEAAAA3gAAAA8AAAAAAAAAAAAAAAAA&#10;nwIAAGRycy9kb3ducmV2LnhtbFBLBQYAAAAABAAEAPcAAACQAwAAAAA=&#10;">
                    <v:imagedata r:id="rId1049" o:title=""/>
                  </v:shape>
                  <v:shape id="Picture 4510" o:spid="_x0000_s2146" type="#_x0000_t75" style="position:absolute;left:9368;top:1517;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OofHFAAAA3gAAAA8AAABkcnMvZG93bnJldi54bWxET01rwkAQvQv9D8sUvDUbo2iNriKBUoul&#10;YFLQ45CdJsHsbMhuNf333ULB2zze56y3g2nFlXrXWFYwiWIQxKXVDVcKPouXp2cQziNrbC2Tgh9y&#10;sN08jNaYanvjI11zX4kQwi5FBbX3XSqlK2sy6CLbEQfuy/YGfYB9JXWPtxBuWpnE8VwabDg01NhR&#10;VlN5yb+Ngow+rFvsDueiPB3M1L66ydvlXanx47BbgfA0+Lv4373XYf58mczg751wg9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4TqHxxQAAAN4AAAAPAAAAAAAAAAAAAAAA&#10;AJ8CAABkcnMvZG93bnJldi54bWxQSwUGAAAAAAQABAD3AAAAkQMAAAAA&#10;">
                    <v:imagedata r:id="rId1050" o:title=""/>
                  </v:shape>
                  <v:shape id="Picture 4511" o:spid="_x0000_s2147" type="#_x0000_t75" style="position:absolute;left:9370;top:1517;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CBGrFAAAA3gAAAA8AAABkcnMvZG93bnJldi54bWxET01rwkAQvQv9D8sUvDUbI2qNriKBUoul&#10;YFLQ45CdJsHsbMhuNf333ULB2zze56y3g2nFlXrXWFYwiWIQxKXVDVcKPouXp2cQziNrbC2Tgh9y&#10;sN08jNaYanvjI11zX4kQwi5FBbX3XSqlK2sy6CLbEQfuy/YGfYB9JXWPtxBuWpnE8VwabDg01NhR&#10;VlN5yb+Ngow+rFvsDueiPB3M1L66ydvlXanx47BbgfA0+Lv4373XYf58mczg751wg9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AgRqxQAAAN4AAAAPAAAAAAAAAAAAAAAA&#10;AJ8CAABkcnMvZG93bnJldi54bWxQSwUGAAAAAAQABAD3AAAAkQMAAAAA&#10;">
                    <v:imagedata r:id="rId1050" o:title=""/>
                  </v:shape>
                  <v:shape id="Picture 4512" o:spid="_x0000_s2148" type="#_x0000_t75" style="position:absolute;left:9373;top:1517;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Qmh3EAAAA3gAAAA8AAABkcnMvZG93bnJldi54bWxET01rwkAQvRf8D8sI3urGCKmNriIB0WIR&#10;1EJ7HLJjEszOhuyapP++Wyj0No/3OavNYGrRUesqywpm0wgEcW51xYWCj+vueQHCeWSNtWVS8E0O&#10;NuvR0wpTbXs+U3fxhQgh7FJUUHrfpFK6vCSDbmob4sDdbGvQB9gWUrfYh3BTyziKEmmw4tBQYkNZ&#10;Sfn98jAKMjpZ97I9fl3zz6OZ272bvd3flZqMh+0ShKfB/4v/3Acd5ievcQK/74Qb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fQmh3EAAAA3gAAAA8AAAAAAAAAAAAAAAAA&#10;nwIAAGRycy9kb3ducmV2LnhtbFBLBQYAAAAABAAEAPcAAACQAwAAAAA=&#10;">
                    <v:imagedata r:id="rId1050" o:title=""/>
                  </v:shape>
                  <v:shape id="Picture 4513" o:spid="_x0000_s2149" type="#_x0000_t75" style="position:absolute;left:9374;top:1517;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cP4bFAAAA3gAAAA8AAABkcnMvZG93bnJldi54bWxET01rwkAQvQv+h2UKvdVNLJg2ugYRpEpK&#10;oUmhHofsNAlmZ0N2q/Hfu4WCt3m8z1llo+nEmQbXWlYQzyIQxJXVLdcKvsrd0wsI55E1dpZJwZUc&#10;ZOvpZIWpthf+pHPhaxFC2KWooPG+T6V0VUMG3cz2xIH7sYNBH+BQSz3gJYSbTs6jaCENthwaGuxp&#10;21B1Kn6Ngi19WJds8mNZfefm2b65+HB6V+rxYdwsQXga/V38797rMH/xOk/g751wg1z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nD+GxQAAAN4AAAAPAAAAAAAAAAAAAAAA&#10;AJ8CAABkcnMvZG93bnJldi54bWxQSwUGAAAAAAQABAD3AAAAkQMAAAAA&#10;">
                    <v:imagedata r:id="rId1050" o:title=""/>
                  </v:shape>
                  <v:shape id="Picture 4514" o:spid="_x0000_s2150" type="#_x0000_t75" style="position:absolute;left:9377;top:1517;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lOrPGAAAA3gAAAA8AAABkcnMvZG93bnJldi54bWxEj0FvwjAMhe+T9h8iI+0GKWiCUQhoIE0b&#10;2gkYd6sxbUXjhCYrZb9+PkzazdZ7fu/zct27RnXUxtqzgfEoA0VceFtzaeDr+DZ8ARUTssXGMxm4&#10;U4T16vFhibn1N95Td0ilkhCOORqoUgq51rGoyGEc+UAs2tm3DpOsbaltizcJd42eZNlUO6xZGioM&#10;tK2ouBy+nYGw09fPzeyu57v+2Z3C9thl7z/GPA361wWoRH36N/9df1jBn84nwivvyAx6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CU6s8YAAADeAAAADwAAAAAAAAAAAAAA&#10;AACfAgAAZHJzL2Rvd25yZXYueG1sUEsFBgAAAAAEAAQA9wAAAJIDAAAAAA==&#10;">
                    <v:imagedata r:id="rId1051" o:title=""/>
                  </v:shape>
                  <v:shape id="Picture 4515" o:spid="_x0000_s2151" type="#_x0000_t75" style="position:absolute;left:9379;top:1517;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equLEAAAA3gAAAA8AAABkcnMvZG93bnJldi54bWxET01rwkAQvRf8D8sIXopuFBtrdBVRBG+2&#10;Wgq9DdkxCcnOht1V4793C4Xe5vE+Z7nuTCNu5HxlWcF4lIAgzq2uuFDwdd4P30H4gKyxsUwKHuRh&#10;veq9LDHT9s6fdDuFQsQQ9hkqKENoMyl9XpJBP7ItceQu1hkMEbpCaof3GG4aOUmSVBqsODaU2NK2&#10;pLw+XY2CFHP7Uf/MOp6+jndvx3T2faydUoN+t1mACNSFf/Gf+6Dj/HQ+mcPvO/EGuX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vequLEAAAA3gAAAA8AAAAAAAAAAAAAAAAA&#10;nwIAAGRycy9kb3ducmV2LnhtbFBLBQYAAAAABAAEAPcAAACQAwAAAAA=&#10;">
                    <v:imagedata r:id="rId1052" o:title=""/>
                  </v:shape>
                  <v:shape id="Picture 4516" o:spid="_x0000_s2152" type="#_x0000_t75" style="position:absolute;left:9382;top:1517;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9laLIAAAA3gAAAA8AAABkcnMvZG93bnJldi54bWxEj09rwkAQxe+FfodlhF6KbuyfWKOrFEuh&#10;N1sVobchOyYh2dmwu2r67TuHQm8zzJv33m+5HlynLhRi49nAdJKBIi69bbgycNi/j19AxYRssfNM&#10;Bn4ownp1e7PEwvorf9FllyolJhwLNFCn1Bdax7Imh3Hie2K5nXxwmGQNlbYBr2LuOv2QZbl22LAk&#10;1NjTpqay3Z2dgRxL/9l+zwZ+up++PW/z2XHbBmPuRsPrAlSiIf2L/74/rNTP548CIDgyg179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PZWiyAAAAN4AAAAPAAAAAAAAAAAA&#10;AAAAAJ8CAABkcnMvZG93bnJldi54bWxQSwUGAAAAAAQABAD3AAAAlAMAAAAA&#10;">
                    <v:imagedata r:id="rId1052" o:title=""/>
                  </v:shape>
                  <v:shape id="Picture 4517" o:spid="_x0000_s2153" type="#_x0000_t75" style="position:absolute;left:9384;top:1517;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xMDnFAAAA3gAAAA8AAABkcnMvZG93bnJldi54bWxET0trwkAQvhf8D8sIvRTdRNvYpq4iLQVv&#10;1geCtyE7TUKys2F3q/HfdwWht/n4njNf9qYVZ3K+tqwgHScgiAuray4VHPZfo1cQPiBrbC2Tgit5&#10;WC4GD3PMtb3wls67UIoYwj5HBVUIXS6lLyoy6Me2I47cj3UGQ4SulNrhJYabVk6SJJMGa44NFXb0&#10;UVHR7H6NggwL+92cZj0/P6WfL5tsdtw0TqnHYb96BxGoD//iu3ut4/zsbZrC7Z14g1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cTA5xQAAAN4AAAAPAAAAAAAAAAAAAAAA&#10;AJ8CAABkcnMvZG93bnJldi54bWxQSwUGAAAAAAQABAD3AAAAkQMAAAAA&#10;">
                    <v:imagedata r:id="rId1052" o:title=""/>
                  </v:shape>
                  <v:shape id="Picture 4518" o:spid="_x0000_s2154" type="#_x0000_t75" style="position:absolute;left:9386;top:1517;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cdXDGAAAA3gAAAA8AAABkcnMvZG93bnJldi54bWxEj81qwzAQhO+FvIPYQG+NHLeExo0SQiCk&#10;R9cpSY6LtbVMrJWxVP+8fVUo9LbLzHw7u9mNthE9db52rGC5SEAQl07XXCn4PB+fXkH4gKyxcUwK&#10;JvKw284eNphpN/AH9UWoRISwz1CBCaHNpPSlIYt+4VriqH25zmKIa1dJ3eEQ4baRaZKspMWa4wWD&#10;LR0Mlffi20bKfqqDnab0Jb+dzOV09VWOXqnH+bh/AxFoDP/mv/S7jvVX6+cUft+JM8jt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dx1cMYAAADeAAAADwAAAAAAAAAAAAAA&#10;AACfAgAAZHJzL2Rvd25yZXYueG1sUEsFBgAAAAAEAAQA9wAAAJIDAAAAAA==&#10;">
                    <v:imagedata r:id="rId1053" o:title=""/>
                  </v:shape>
                  <v:shape id="Picture 4519" o:spid="_x0000_s2155" type="#_x0000_t75" style="position:absolute;left:9388;top:1517;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Ik7FAAAA3gAAAA8AAABkcnMvZG93bnJldi54bWxET0trwkAQvhf8D8sIXoJu2sRHU1cRodCL&#10;BxPB65Adk5DsbMiumv77bqHQ23x8z9nuR9OJBw2usazgdRGDIC6tbrhScCk+5xsQziNr7CyTgm9y&#10;sN9NXraYafvkMz1yX4kQwi5DBbX3fSalK2sy6Ba2Jw7czQ4GfYBDJfWAzxBuOvkWxytpsOHQUGNP&#10;x5rKNr8bBa6IolOaRkW7bNPrCdeHKLlXSs2m4+EDhKfR/4v/3F86zF+9Jwn8vhNukL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yCJOxQAAAN4AAAAPAAAAAAAAAAAAAAAA&#10;AJ8CAABkcnMvZG93bnJldi54bWxQSwUGAAAAAAQABAD3AAAAkQMAAAAA&#10;">
                    <v:imagedata r:id="rId1054" o:title=""/>
                  </v:shape>
                  <v:shape id="Picture 4520" o:spid="_x0000_s2156" type="#_x0000_t75" style="position:absolute;left:9391;top:1517;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hujrEAAAA3gAAAA8AAABkcnMvZG93bnJldi54bWxET02LwjAQvQv+hzCCl7KmatXdrlFEELx4&#10;0C54HZrZtrSZlCZq999vBMHbPN7nrLe9acSdOldZVjCdxCCIc6srLhT8ZIePTxDOI2tsLJOCP3Kw&#10;3QwHa0y1ffCZ7hdfiBDCLkUFpfdtKqXLSzLoJrYlDtyv7Qz6ALtC6g4fIdw0chbHS2mw4tBQYkv7&#10;kvL6cjMKXBZFpySJsnpRJ9cTrnbR/FYoNR71u28Qnnr/Fr/cRx3mL7/mCTzfCTfIz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AhujrEAAAA3gAAAA8AAAAAAAAAAAAAAAAA&#10;nwIAAGRycy9kb3ducmV2LnhtbFBLBQYAAAAABAAEAPcAAACQAwAAAAA=&#10;">
                    <v:imagedata r:id="rId1054" o:title=""/>
                  </v:shape>
                  <v:shape id="Picture 4521" o:spid="_x0000_s2157" type="#_x0000_t75" style="position:absolute;left:9393;top:1517;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tH6HEAAAA3gAAAA8AAABkcnMvZG93bnJldi54bWxET02LwjAQvQv+hzCCl7KmanXXahQRhL14&#10;0C7sdWhm29JmUpqo9d8bYcHbPN7nbHa9acSNOldZVjCdxCCIc6srLhT8ZMePLxDOI2tsLJOCBznY&#10;bYeDDaba3vlMt4svRAhhl6KC0vs2ldLlJRl0E9sSB+7PdgZ9gF0hdYf3EG4aOYvjpTRYcWgosaVD&#10;SXl9uRoFLouiU5JEWb2ok98Tfu6j+bVQajzq92sQnnr/Fv+7v3WYv1zNF/B6J9wgt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9tH6HEAAAA3gAAAA8AAAAAAAAAAAAAAAAA&#10;nwIAAGRycy9kb3ducmV2LnhtbFBLBQYAAAAABAAEAPcAAACQAwAAAAA=&#10;">
                    <v:imagedata r:id="rId1054" o:title=""/>
                  </v:shape>
                  <v:shape id="Picture 4522" o:spid="_x0000_s2158" type="#_x0000_t75" style="position:absolute;left:9396;top:1517;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LLIrGAAAA3gAAAA8AAABkcnMvZG93bnJldi54bWxEj0FLAzEQhe9C/0OYgjebWGGx26alLVa8&#10;iVHQ43Qz3SxuJssmdrf/3ghCbzO8N+97s9qMvhVn6mMTWMP9TIEgroJtuNbw8X64ewQRE7LFNjBp&#10;uFCEzXpys8LShoHf6GxSLXIIxxI1uJS6UspYOfIYZ6Ejztop9B5TXvta2h6HHO5bOVeqkB4bzgSH&#10;He0dVd/mx2fuYjs/fuKrcsPz6emivsxhZ4zWt9NxuwSRaExX8//1i831i8VDAX/v5Bnk+h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wssisYAAADeAAAADwAAAAAAAAAAAAAA&#10;AACfAgAAZHJzL2Rvd25yZXYueG1sUEsFBgAAAAAEAAQA9wAAAJIDAAAAAA==&#10;">
                    <v:imagedata r:id="rId1055" o:title=""/>
                  </v:shape>
                  <v:shape id="Picture 4523" o:spid="_x0000_s2159" type="#_x0000_t75" style="position:absolute;left:9397;top:1517;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HiRHHAAAA3gAAAA8AAABkcnMvZG93bnJldi54bWxEj0FLAzEQhe+C/yGM4M0mtlDttmmp0hZv&#10;YhTa43Qz3SxuJssmdrf/vhEEbzO8N+97s1gNvhFn6mIdWMPjSIEgLoOtudLw9bl9eAYRE7LFJjBp&#10;uFCE1fL2ZoGFDT1/0NmkSuQQjgVqcCm1hZSxdOQxjkJLnLVT6DymvHaVtB32Odw3cqzUVHqsORMc&#10;tvTqqPw2Pz5zZ+vxcY/vyvW70+aiDmb7YozW93fDeg4i0ZD+zX/XbzbXn84mT/D7Tp5BL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RHiRHHAAAA3gAAAA8AAAAAAAAAAAAA&#10;AAAAnwIAAGRycy9kb3ducmV2LnhtbFBLBQYAAAAABAAEAPcAAACTAwAAAAA=&#10;">
                    <v:imagedata r:id="rId1055" o:title=""/>
                  </v:shape>
                  <v:shape id="Picture 4524" o:spid="_x0000_s2160" type="#_x0000_t75" style="position:absolute;left:9400;top:1517;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4JWXFAAAA3gAAAA8AAABkcnMvZG93bnJldi54bWxEj0FrwkAQhe8F/8MyQm910xakRldpA7aF&#10;QsEY8Dpkx2wwOxuyq8Z/7xwKvc3w3rz3zWoz+k5daIhtYAPPswwUcR1sy42Bar99egMVE7LFLjAZ&#10;uFGEzXrysMLchivv6FKmRkkIxxwNuJT6XOtYO/IYZ6EnFu0YBo9J1qHRdsCrhPtOv2TZXHtsWRoc&#10;9lQ4qk/l2Rs4fHz2VdH8fFFRYtRU/UZXkDGP0/F9CSrRmP7Nf9ffVvDni1fhlXdkBr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eCVlxQAAAN4AAAAPAAAAAAAAAAAAAAAA&#10;AJ8CAABkcnMvZG93bnJldi54bWxQSwUGAAAAAAQABAD3AAAAkQMAAAAA&#10;">
                    <v:imagedata r:id="rId1056" o:title=""/>
                  </v:shape>
                  <v:shape id="Picture 4525" o:spid="_x0000_s2161" type="#_x0000_t75" style="position:absolute;left:9402;top:1517;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0gP7CAAAA3gAAAA8AAABkcnMvZG93bnJldi54bWxET99rwjAQfh/4P4Qb7G2mcyBaTcssuAkD&#10;wVrw9WjOpqy5lCbT7r83A8G3+/h+3jofbScuNPjWsYK3aQKCuHa65UZBddy+LkD4gKyxc0wK/shD&#10;nk2e1phqd+UDXcrQiBjCPkUFJoQ+ldLXhiz6qeuJI3d2g8UQ4dBIPeA1httOzpJkLi22HBsM9lQY&#10;qn/KX6vgtPnsq6L5/qKiRC+p2ntTkFIvz+PHCkSgMTzEd/dOx/nz5fsS/t+JN8js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NID+wgAAAN4AAAAPAAAAAAAAAAAAAAAAAJ8C&#10;AABkcnMvZG93bnJldi54bWxQSwUGAAAAAAQABAD3AAAAjgMAAAAA&#10;">
                    <v:imagedata r:id="rId1056" o:title=""/>
                  </v:shape>
                  <v:shape id="Picture 4526" o:spid="_x0000_s2162" type="#_x0000_t75" style="position:absolute;left:9405;top:1517;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IWh7FAAAA3gAAAA8AAABkcnMvZG93bnJldi54bWxEj0FrwkAQhe8F/8MyQm9101KkRldpA7aF&#10;QsEY8Dpkx2wwOxuyq8Z/7xwKvc0wb95732oz+k5daIhtYAPPswwUcR1sy42Bar99egMVE7LFLjAZ&#10;uFGEzXrysMLchivv6FKmRokJxxwNuJT6XOtYO/IYZ6EnltsxDB6TrEOj7YBXMfedfsmyufbYsiQ4&#10;7KlwVJ/Kszdw+Pjsq6L5+aKixKip+o2uIGMep+P7ElSiMf2L/76/rdSfL14FQHBkBr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CFoexQAAAN4AAAAPAAAAAAAAAAAAAAAA&#10;AJ8CAABkcnMvZG93bnJldi54bWxQSwUGAAAAAAQABAD3AAAAkQMAAAAA&#10;">
                    <v:imagedata r:id="rId1056" o:title=""/>
                  </v:shape>
                  <v:shape id="Picture 4527" o:spid="_x0000_s2163" type="#_x0000_t75" style="position:absolute;left:9407;top:1517;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dTvIAAAA3gAAAA8AAABkcnMvZG93bnJldi54bWxEj9FqwkAQRd8F/2GZgm+6sRWxqauU0qJW&#10;KNX6AUN2mqRmZ8PuahK/3hUKvs1w7z1zZ75sTSXO5HxpWcF4lIAgzqwuOVdw+PkYzkD4gKyxskwK&#10;OvKwXPR7c0y1bXhH533IRYSwT1FBEUKdSumzggz6ka2Jo/ZrncEQV5dL7bCJcFPJxySZSoMlxwsF&#10;1vRWUHbcn0yk/F2+N0+fX+vVNrzvToemm61cp9TgoX19ARGoDXfzf3qtY/3p82QMt3fiDHJx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v4XU7yAAAAN4AAAAPAAAAAAAAAAAA&#10;AAAAAJ8CAABkcnMvZG93bnJldi54bWxQSwUGAAAAAAQABAD3AAAAlAMAAAAA&#10;">
                    <v:imagedata r:id="rId1057" o:title=""/>
                  </v:shape>
                  <v:shape id="Picture 4528" o:spid="_x0000_s2164" type="#_x0000_t75" style="position:absolute;left:9409;top:1517;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xwUDCAAAA3gAAAA8AAABkcnMvZG93bnJldi54bWxET01rwzAMvRf6H4wKvbVOQwlbVreMhUCv&#10;S7aetVhNwmI5tb0m+/fzYLCbHu9Th9NsBnEn53vLCnbbBARxY3XPrYK3utw8gPABWeNgmRR8k4fT&#10;cbk4YK7txK90r0IrYgj7HBV0IYy5lL7pyKDf2pE4clfrDIYIXSu1wymGm0GmSZJJgz3Hhg5Heumo&#10;+ay+jIJ6TuWNPs5Fdp3KyRTvF6ebi1Lr1fz8BCLQHP7Ff+6zjvOzx30Kv+/EG+Tx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scFAwgAAAN4AAAAPAAAAAAAAAAAAAAAAAJ8C&#10;AABkcnMvZG93bnJldi54bWxQSwUGAAAAAAQABAD3AAAAjgMAAAAA&#10;">
                    <v:imagedata r:id="rId1058" o:title=""/>
                  </v:shape>
                  <v:shape id="Picture 4529" o:spid="_x0000_s2165" type="#_x0000_t75" style="position:absolute;left:9411;top:1517;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9ZNvCAAAA3gAAAA8AAABkcnMvZG93bnJldi54bWxET8lqwzAQvRfyD2ICvTVykmJSN7IJDYZc&#10;m+08tSa2qTVyJcV2/74qFHqbx1tnW0ymEwM531pWsFwkIIgrq1uuFZxP5dMGhA/IGjvLpOCbPBT5&#10;7GGLmbYjv9NwDLWIIewzVNCE0GdS+qohg35he+LI3awzGCJ0tdQOxxhuOrlKklQabDk2NNjTW0PV&#10;5/FuFJymlfyij8M+vY3laPaXq9PVVanH+bR7BRFoCv/iP/dBx/npy/Maft+JN8j8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WTbwgAAAN4AAAAPAAAAAAAAAAAAAAAAAJ8C&#10;AABkcnMvZG93bnJldi54bWxQSwUGAAAAAAQABAD3AAAAjgMAAAAA&#10;">
                    <v:imagedata r:id="rId1058" o:title=""/>
                  </v:shape>
                  <v:shape id="Picture 4530" o:spid="_x0000_s2166" type="#_x0000_t75" style="position:absolute;left:9414;top:1517;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U/K/BAAAA3gAAAA8AAABkcnMvZG93bnJldi54bWxET0uLwjAQvgv7H8IseNNUkeJWo8iK4HV9&#10;9DzbjG2xmXSTaLv/3giCt/n4nrNc96YRd3K+tqxgMk5AEBdW11wqOB13ozkIH5A1NpZJwT95WK8+&#10;BkvMtO34h+6HUIoYwj5DBVUIbSalLyoy6Me2JY7cxTqDIUJXSu2wi+GmkdMkSaXBmmNDhS19V1Rc&#10;Dzej4NhP5R/97rfppdt1ZnvOnS5ypYaf/WYBIlAf3uKXe6/j/PRrNoPnO/EGuXo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wU/K/BAAAA3gAAAA8AAAAAAAAAAAAAAAAAnwIA&#10;AGRycy9kb3ducmV2LnhtbFBLBQYAAAAABAAEAPcAAACNAwAAAAA=&#10;">
                    <v:imagedata r:id="rId1058" o:title=""/>
                  </v:shape>
                  <v:shape id="Picture 4531" o:spid="_x0000_s2167" type="#_x0000_t75" style="position:absolute;left:9416;top:1517;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J+YbDAAAA3gAAAA8AAABkcnMvZG93bnJldi54bWxET01rwkAQvQv9D8sUvIhuKo3Y1FWKaPGq&#10;VdLjkB2T0Oxs2F1N/PeuIPQ2j/c5i1VvGnEl52vLCt4mCQjiwuqaSwXHn+14DsIHZI2NZVJwIw+r&#10;5ctggZm2He/pegiliCHsM1RQhdBmUvqiIoN+YlviyJ2tMxgidKXUDrsYbho5TZKZNFhzbKiwpXVF&#10;xd/hYhRMd5Sn6XnkKB1tvn+7U96Gfa7U8LX/+gQRqA//4qd7p+P82cd7Co934g1ye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Qn5hsMAAADeAAAADwAAAAAAAAAAAAAAAACf&#10;AgAAZHJzL2Rvd25yZXYueG1sUEsFBgAAAAAEAAQA9wAAAI8DAAAAAA==&#10;">
                    <v:imagedata r:id="rId1059" o:title=""/>
                  </v:shape>
                  <v:shape id="Picture 4532" o:spid="_x0000_s2168" type="#_x0000_t75" style="position:absolute;left:9418;top:1517;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eUbjEAAAA3gAAAA8AAABkcnMvZG93bnJldi54bWxEj92KwjAQhe+FfYcwgneaqkvRrlFkwUVE&#10;BH/2fmjGtthMSpKt9e3NguDdDOd8Z84sVp2pRUvOV5YVjEcJCOLc6ooLBZfzZjgD4QOyxtoyKXiQ&#10;h9Xyo7fATNs7H6k9hULEEPYZKihDaDIpfV6SQT+yDXHUrtYZDHF1hdQO7zHc1HKSJKk0WHG8UGJD&#10;3yXlt9OfUbBt8t+fy3S/c2tqj5E87M4zUmrQ79ZfIAJ14W1+0Vsd66fzzxT+34kzyO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feUbjEAAAA3gAAAA8AAAAAAAAAAAAAAAAA&#10;nwIAAGRycy9kb3ducmV2LnhtbFBLBQYAAAAABAAEAPcAAACQAwAAAAA=&#10;">
                    <v:imagedata r:id="rId1060" o:title=""/>
                  </v:shape>
                  <v:shape id="Picture 4533" o:spid="_x0000_s2169" type="#_x0000_t75" style="position:absolute;left:9420;top:1517;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S9CPGAAAA3gAAAA8AAABkcnMvZG93bnJldi54bWxEj81qwzAQhO+FvIPYQG+NnB9Sx4kSQiHF&#10;mFJInN4Xa2ubWisjqY7z9lWh0NsuM9/s7O4wmk4M5HxrWcF8loAgrqxuuVZwLU9PKQgfkDV2lknB&#10;nTwc9pOHHWba3vhMwyXUIoawz1BBE0KfSemrhgz6me2Jo/ZpncEQV1dL7fAWw00nF0mylgZbjhca&#10;7Omloerr8m0U5H318XpdvhXuSMM5ku9FmZJSj9PxuAURaAz/5j8617H+erN6ht934gxy/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JL0I8YAAADeAAAADwAAAAAAAAAAAAAA&#10;AACfAgAAZHJzL2Rvd25yZXYueG1sUEsFBgAAAAAEAAQA9wAAAJIDAAAAAA==&#10;">
                    <v:imagedata r:id="rId1060" o:title=""/>
                  </v:shape>
                  <v:shape id="Picture 4534" o:spid="_x0000_s2170" type="#_x0000_t75" style="position:absolute;left:9422;top:1517;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NYFHFAAAA3gAAAA8AAABkcnMvZG93bnJldi54bWxEj09rwkAQxe8Fv8MyQm91Uy1iU1cRQRER&#10;wT+9D9lpEpqdDbtrTL995yB4m8e835s382XvGtVRiLVnA++jDBRx4W3NpYHrZfM2AxUTssXGMxn4&#10;owjLxeBljrn1dz5Rd06lkhCOORqoUmpzrWNRkcM48i2x7H58cJhEhlLbgHcJd40eZ9lUO6xZLlTY&#10;0rqi4vd8cwZ2bfG9vU4O+7Ci7iTkcX+ZkTGvw371BSpRn57mB72zUn/6+SF95R2ZQS/+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DWBRxQAAAN4AAAAPAAAAAAAAAAAAAAAA&#10;AJ8CAABkcnMvZG93bnJldi54bWxQSwUGAAAAAAQABAD3AAAAkQMAAAAA&#10;">
                    <v:imagedata r:id="rId1060" o:title=""/>
                  </v:shape>
                  <v:shape id="Picture 4535" o:spid="_x0000_s2171" type="#_x0000_t75" style="position:absolute;left:9425;top:1517;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BxcrFAAAA3gAAAA8AAABkcnMvZG93bnJldi54bWxEj92KwjAQhe+FfYcwC95puiqi1Siy4CIi&#10;Qv25H5qxLTaTkmRr9+03guDdDOd8Z84s152pRUvOV5YVfA0TEMS51RUXCi7n7WAGwgdkjbVlUvBH&#10;Htarj94SU20fnFF7CoWIIexTVFCG0KRS+rwkg35oG+Ko3awzGOLqCqkdPmK4qeUoSabSYMXxQokN&#10;fZeU30+/RsGuya8/l/Fh7zbUZpE87s8zUqr/2W0WIAJ14W1+0Tsd60/nkzk834kzyN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QcXKxQAAAN4AAAAPAAAAAAAAAAAAAAAA&#10;AJ8CAABkcnMvZG93bnJldi54bWxQSwUGAAAAAAQABAD3AAAAkQMAAAAA&#10;">
                    <v:imagedata r:id="rId1060" o:title=""/>
                  </v:shape>
                  <v:shape id="Picture 4536" o:spid="_x0000_s2172" type="#_x0000_t75" style="position:absolute;left:9427;top:1517;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37MfGAAAA3gAAAA8AAABkcnMvZG93bnJldi54bWxEj9FKA0EMRd8F/2GI4Judtejarp0WEURB&#10;QVr9gLCT7i7dyQwzsV39evMg+JaQm3vvWW2mMJoj5TJEdnA9q8AQt9EP3Dn4/Hi6WoApguxxjEwO&#10;vqnAZn1+tsLGxxNv6biTzqgJlwYd9CKpsba0PQUss5iI9baPOaDomjvrM57UPIx2XlW1DTiwJvSY&#10;6LGn9rD7Cg7uFjfDc5LXt1QdKM9/6vdtEevc5cX0cA9GaJJ/8d/3i9f69fJWARRHZ7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zfsx8YAAADeAAAADwAAAAAAAAAAAAAA&#10;AACfAgAAZHJzL2Rvd25yZXYueG1sUEsFBgAAAAAEAAQA9wAAAJIDAAAAAA==&#10;">
                    <v:imagedata r:id="rId1061" o:title=""/>
                  </v:shape>
                  <v:shape id="Picture 4537" o:spid="_x0000_s2173" type="#_x0000_t75" style="position:absolute;left:9429;top:1517;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7SVzEAAAA3gAAAA8AAABkcnMvZG93bnJldi54bWxET21LAkEQ/h70H5YJ/JZ7Sl52uUoEoWAQ&#10;Wj9guJ3uDm9nl91JT3+9GwR9m4fndRarwfXqSDF1ng1MxgUo4trbjhsDX59v93NQSZAt9p7JwJkS&#10;rJa3NwusrD/xjo57aVQO4VShgVYkVFqnuiWHaewDcea+fXQoGcZG24inHO56PS2KUjvsODe0GOi1&#10;pfqw/3EGHucP3TrI9j0UB4rTS/mxS6KNGd0NL8+ghAb5F/+5NzbPL59mE/h9J9+gl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R7SVzEAAAA3gAAAA8AAAAAAAAAAAAAAAAA&#10;nwIAAGRycy9kb3ducmV2LnhtbFBLBQYAAAAABAAEAPcAAACQAwAAAAA=&#10;">
                    <v:imagedata r:id="rId1061" o:title=""/>
                  </v:shape>
                  <v:shape id="Picture 4538" o:spid="_x0000_s2174" type="#_x0000_t75" style="position:absolute;left:9431;top:1517;width: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p1yvDAAAA3gAAAA8AAABkcnMvZG93bnJldi54bWxET21LwzAQ/i74H8IN/ObSFe1mt2yIIAoK&#10;Y5s/4GhubVlzCcm5VX+9EQS/3cPzeqvN6AZ1pph6zwZm0wIUceNtz62Bj8Pz7QJUEmSLg2cy8EUJ&#10;NuvrqxXW1l94R+e9tCqHcKrRQCcSaq1T05HDNPWBOHNHHx1KhrHVNuIlh7tBl0VRaYc954YOAz11&#10;1Jz2n87AfHHXvwR5ew/FiWL5XW13SbQxN5PxcQlKaJR/8Z/71eb51cN9Cb/v5Bv0+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KnXK8MAAADeAAAADwAAAAAAAAAAAAAAAACf&#10;AgAAZHJzL2Rvd25yZXYueG1sUEsFBgAAAAAEAAQA9wAAAI8DAAAAAA==&#10;">
                    <v:imagedata r:id="rId1061" o:title=""/>
                  </v:shape>
                  <v:shape id="Picture 4539" o:spid="_x0000_s2175" type="#_x0000_t75" style="position:absolute;left:9434;top:1517;width: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nPDXGAAAA3gAAAA8AAABkcnMvZG93bnJldi54bWxET0trwkAQvgv9D8sUehHdmKLY1FWKrcWL&#10;4KvgcchOk9DsbNjdavLvXUHwNh/fc2aL1tTiTM5XlhWMhgkI4tzqigsFx8NqMAXhA7LG2jIp6MjD&#10;Yv7Um2Gm7YV3dN6HQsQQ9hkqKENoMil9XpJBP7QNceR+rTMYInSF1A4vMdzUMk2SiTRYcWwosaFl&#10;Sfnf/t8oWE670yqV/c1om3Tp58bV36evH6VentuPdxCB2vAQ391rHedP3savcHsn3i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Sc8NcYAAADeAAAADwAAAAAAAAAAAAAA&#10;AACfAgAAZHJzL2Rvd25yZXYueG1sUEsFBgAAAAAEAAQA9wAAAJIDAAAAAA==&#10;">
                    <v:imagedata r:id="rId1062" o:title=""/>
                  </v:shape>
                </v:group>
                <v:group id="Group 4540" o:spid="_x0000_s2176" style="position:absolute;left:9414;top:1532;width:24;height:2" coordorigin="9414,1532"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7QzcUAAADeAAAADwAAAGRycy9kb3ducmV2LnhtbERPS2vCQBC+C/6HZQRv&#10;dRNbRaOriLSlBxF8gHgbsmMSzM6G7JrEf98tFLzNx/ec5bozpWiodoVlBfEoAkGcWl1wpuB8+nqb&#10;gXAeWWNpmRQ8ycF61e8tMdG25QM1R5+JEMIuQQW591UipUtzMuhGtiIO3M3WBn2AdSZ1jW0IN6Uc&#10;R9FUGiw4NORY0Tan9H58GAXfLbab9/iz2d1v2+f1NNlfdjEpNRx0mwUIT51/if/dPzrMn84nH/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4u0M3FAAAA3gAA&#10;AA8AAAAAAAAAAAAAAAAAqgIAAGRycy9kb3ducmV2LnhtbFBLBQYAAAAABAAEAPoAAACcAwAAAAA=&#10;">
                  <v:shape id="Freeform 4541" o:spid="_x0000_s2177" style="position:absolute;left:9414;top:1532;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ifpMQA&#10;AADeAAAADwAAAGRycy9kb3ducmV2LnhtbERPTYvCMBC9C/6HMMJeZE1dtKxdo4ggCJ7W9bK3sRmb&#10;rs2kNLGt/94IC97m8T5nue5tJVpqfOlYwXSSgCDOnS65UHD62b1/gvABWWPlmBTcycN6NRwsMdOu&#10;429qj6EQMYR9hgpMCHUmpc8NWfQTVxNH7uIaiyHCppC6wS6G20p+JEkqLZYcGwzWtDWUX483q2Dv&#10;zZW6/DY+9TROZ3+Lw++9PSv1Nuo3XyAC9eEl/nfvdZyfLuZzeL4Tb5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Yn6TEAAAA3gAAAA8AAAAAAAAAAAAAAAAAmAIAAGRycy9k&#10;b3ducmV2LnhtbFBLBQYAAAAABAAEAPUAAACJAwAAAAA=&#10;" path="m,l24,r,2l,2,,e" filled="f" stroked="f">
                    <v:path arrowok="t" o:connecttype="custom" o:connectlocs="0,1532;24,1532;24,1534;0,1534;0,1532" o:connectangles="0,0,0,0,0"/>
                  </v:shape>
                </v:group>
                <v:group id="Group 4542" o:spid="_x0000_s2178" style="position:absolute;left:9396;top:1531;width:19;height:3" coordorigin="9396,1531"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DrIcQAAADeAAAADwAAAGRycy9kb3ducmV2LnhtbERPTWvCQBC9F/wPywi9&#10;1U0UQ42uIqKlBylUBfE2ZMckmJ0N2TWJ/74rCL3N433OYtWbSrTUuNKygngUgSDOrC45V3A67j4+&#10;QTiPrLGyTAoe5GC1HLwtMNW2419qDz4XIYRdigoK7+tUSpcVZNCNbE0cuKttDPoAm1zqBrsQbio5&#10;jqJEGiw5NBRY06ag7Ha4GwVfHXbrSbxt97fr5nE5Tn/O+5iUeh/26zkIT73/F7/c3zrMT2b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bDrIcQAAADeAAAA&#10;DwAAAAAAAAAAAAAAAACqAgAAZHJzL2Rvd25yZXYueG1sUEsFBgAAAAAEAAQA+gAAAJsDAAAAAA==&#10;">
                  <v:shape id="Freeform 4543" o:spid="_x0000_s2179" style="position:absolute;left:9396;top:1531;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JB8MUA&#10;AADeAAAADwAAAGRycy9kb3ducmV2LnhtbERPS2vCQBC+F/wPywi91Y1SX9FV1FDqQSxNbc9DdkyC&#10;2dmYXTX9925B6G0+vufMl62pxJUaV1pW0O9FIIgzq0vOFRy+3l4mIJxH1lhZJgW/5GC56DzNMdb2&#10;xp90TX0uQgi7GBUU3texlC4ryKDr2Zo4cEfbGPQBNrnUDd5CuKnkIIpG0mDJoaHAmjYFZaf0YhS8&#10;v6bJevfR/zbJYX+uksl0+CO9Us/ddjUD4an1/+KHe6vD/NF0OIa/d8IN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QkHwxQAAAN4AAAAPAAAAAAAAAAAAAAAAAJgCAABkcnMv&#10;ZG93bnJldi54bWxQSwUGAAAAAAQABAD1AAAAigMAAAAA&#10;" path="m2,l,,,2,18,3r2,l20,1,2,e" filled="f" stroked="f">
                    <v:path arrowok="t" o:connecttype="custom" o:connectlocs="2,1531;0,1531;0,1533;18,1534;20,1534;20,1532;2,1531" o:connectangles="0,0,0,0,0,0,0"/>
                  </v:shape>
                </v:group>
                <v:group id="Group 4544" o:spid="_x0000_s2180" style="position:absolute;left:9383;top:1530;width:16;height:4" coordorigin="9383,1530"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9j2sjIAAAA&#10;3gAAAA8AAAAAAAAAAAAAAAAAqgIAAGRycy9kb3ducmV2LnhtbFBLBQYAAAAABAAEAPoAAACfAwAA&#10;AAA=&#10;">
                  <v:shape id="Freeform 4545" o:spid="_x0000_s2181" style="position:absolute;left:9383;top:1530;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QwA8MA&#10;AADeAAAADwAAAGRycy9kb3ducmV2LnhtbERPTWsCMRC9F/wPYYTeNFGo6GoUUSy9ai3b47gZd5dN&#10;Jssm6ra/vikUepvH+5zVpndW3KkLtWcNk7ECQVx4U3Op4fx+GM1BhIhs0HomDV8UYLMePK0wM/7B&#10;R7qfYilSCIcMNVQxtpmUoajIYRj7ljhxV985jAl2pTQdPlK4s3Kq1Ew6rDk1VNjSrqKiOd2chkZ+&#10;W7Wv1SWfHO3rR3PLVf7JWj8P++0SRKQ+/ov/3G8mzZ8tXhbw+06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1QwA8MAAADeAAAADwAAAAAAAAAAAAAAAACYAgAAZHJzL2Rv&#10;d25yZXYueG1sUEsFBgAAAAAEAAQA9QAAAIgDAAAAAA==&#10;" path="m2,l,,,1,13,3r2,l15,1,2,e" filled="f" stroked="f">
                    <v:path arrowok="t" o:connecttype="custom" o:connectlocs="2,1530;0,1530;0,1531;13,1533;15,1533;15,1531;2,1530" o:connectangles="0,0,0,0,0,0,0"/>
                  </v:shape>
                </v:group>
                <v:group id="Group 4546" o:spid="_x0000_s2182" style="position:absolute;left:9373;top:1528;width:12;height:4" coordorigin="9373,1528"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95HHPIAAAA&#10;3gAAAA8AAAAAAAAAAAAAAAAAqgIAAGRycy9kb3ducmV2LnhtbFBLBQYAAAAABAAEAPoAAACfAwAA&#10;AAA=&#10;">
                  <v:shape id="Freeform 4547" o:spid="_x0000_s2183" style="position:absolute;left:9373;top:1528;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CU8UA&#10;AADeAAAADwAAAGRycy9kb3ducmV2LnhtbERPS2vCQBC+F/oflin0Vjf2kJrUVUpLqSCKL+h1zI5J&#10;aHY27K4m9de7guBtPr7njKe9acSJnK8tKxgOEhDEhdU1lwp22++XEQgfkDU2lknBP3mYTh4fxphr&#10;2/GaTptQihjCPkcFVQhtLqUvKjLoB7YljtzBOoMhQldK7bCL4aaRr0mSSoM1x4YKW/qsqPjbHI0C&#10;u57/ZMvf0b5bOL0zx+Lta3V2Sj0/9R/vIAL14S6+uWc6zk+zdAjXd+INcn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X8JTxQAAAN4AAAAPAAAAAAAAAAAAAAAAAJgCAABkcnMv&#10;ZG93bnJldi54bWxQSwUGAAAAAAQABAD1AAAAigMAAAAA&#10;" path="m1,l,,,2,10,3r2,l12,2,1,e" filled="f" stroked="f">
                    <v:path arrowok="t" o:connecttype="custom" o:connectlocs="1,1528;0,1528;0,1530;10,1531;12,1531;12,1530;1,1528" o:connectangles="0,0,0,0,0,0,0"/>
                  </v:shape>
                  <v:shape id="Picture 4548" o:spid="_x0000_s2184" type="#_x0000_t75" style="position:absolute;left:9363;top:1526;width:11;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moVbFAAAA3gAAAA8AAABkcnMvZG93bnJldi54bWxET01rwkAQvQv+h2UKXkrdqG3Q1FXEUqh4&#10;airocciOSTQ7G3a3mv77riB4m8f7nPmyM424kPO1ZQWjYQKCuLC65lLB7ufzZQrCB2SNjWVS8Ece&#10;lot+b46Ztlf+pkseShFD2GeooAqhzaT0RUUG/dC2xJE7WmcwROhKqR1eY7hp5DhJUmmw5thQYUvr&#10;iopz/msUzF5Hq+124nbPb8XHiU4Tu8n3B6UGT93qHUSgLjzEd/eXjvPTWTqG2zvxBrn4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ZqFWxQAAAN4AAAAPAAAAAAAAAAAAAAAA&#10;AJ8CAABkcnMvZG93bnJldi54bWxQSwUGAAAAAAQABAD3AAAAkQMAAAAA&#10;">
                    <v:imagedata r:id="rId472" o:title=""/>
                  </v:shape>
                  <v:shape id="Picture 4549" o:spid="_x0000_s2185" type="#_x0000_t75" style="position:absolute;left:9357;top:1524;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rzrEAAAA3gAAAA8AAABkcnMvZG93bnJldi54bWxET0trwkAQvhf8D8sI3upGK0ubuoq2CLEn&#10;X4ceh+yYhGRnQ3ar8d+7gtDbfHzPmS9724gLdb5yrGEyTkAQ585UXGg4HTev7yB8QDbYOCYNN/Kw&#10;XAxe5pgad+U9XQ6hEDGEfYoayhDaVEqfl2TRj11LHLmz6yyGCLtCmg6vMdw2cpokSlqsODaU2NJX&#10;SXl9+LMajpvt+WeWrXcnW38XCvPfeqYyrUfDfvUJIlAf/sVPd2bifPWh3uDxTrxB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rzrEAAAA3gAAAA8AAAAAAAAAAAAAAAAA&#10;nwIAAGRycy9kb3ducmV2LnhtbFBLBQYAAAAABAAEAPcAAACQAwAAAAA=&#10;">
                    <v:imagedata r:id="rId474" o:title=""/>
                  </v:shape>
                </v:group>
                <v:group id="Group 4550" o:spid="_x0000_s2186" style="position:absolute;left:9351;top:1522;width:8;height:4" coordorigin="9351,1522"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EIacMUAAADeAAAADwAAAGRycy9kb3ducmV2LnhtbERPTWvCQBC9C/0PyxS8&#10;1U20hhpdRcQWD1KoFsTbkB2TYHY2ZLdJ/PeuUPA2j/c5i1VvKtFS40rLCuJRBII4s7rkXMHv8fPt&#10;A4TzyBory6TgRg5Wy5fBAlNtO/6h9uBzEULYpaig8L5OpXRZQQbdyNbEgbvYxqAPsMmlbrAL4aaS&#10;4yhKpMGSQ0OBNW0Kyq6HP6Pgq8NuPYm37f562dzOx+n3aR+TUsPXfj0H4an3T/G/e6fD/GSWvMP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CGnDFAAAA3gAA&#10;AA8AAAAAAAAAAAAAAAAAqgIAAGRycy9kb3ducmV2LnhtbFBLBQYAAAAABAAEAPoAAACcAwAAAAA=&#10;">
                  <v:shape id="Freeform 4551" o:spid="_x0000_s2187" style="position:absolute;left:9351;top:1522;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D1RsIA&#10;AADeAAAADwAAAGRycy9kb3ducmV2LnhtbERP32vCMBB+H/g/hBvsZWiqYKfVKDIQ5uOqez+as6lL&#10;LrXJbPffLwPBt/v4ft56OzgrbtSFxrOC6SQDQVx53XCt4HTcjxcgQkTWaD2Tgl8KsN2MntZYaN/z&#10;J93KWIsUwqFABSbGtpAyVIYcholviRN39p3DmGBXS91hn8KdlbMsy6XDhlODwZbeDVXf5Y9TcCn7&#10;82x5tWZu3/h0wGBf94cvpV6eh90KRKQhPsR394dO8/NlPof/d9IN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wPVGwgAAAN4AAAAPAAAAAAAAAAAAAAAAAJgCAABkcnMvZG93&#10;bnJldi54bWxQSwUGAAAAAAQABAD1AAAAhwMAAAAA&#10;" path="m2,l,,,2,6,4r2,l8,2,2,e" filled="f" stroked="f">
                    <v:path arrowok="t" o:connecttype="custom" o:connectlocs="2,1522;0,1522;0,1524;6,1526;8,1526;8,1524;2,1522" o:connectangles="0,0,0,0,0,0,0"/>
                  </v:shape>
                </v:group>
                <v:group id="Group 4552" o:spid="_x0000_s2188" style="position:absolute;left:9338;top:1520;width:15;height:5" coordorigin="9338,1520"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whnMUAAADeAAAADwAAAGRycy9kb3ducmV2LnhtbERPS2vCQBC+F/wPywi9&#10;1U0sDRpdRUTFgxR8gHgbsmMSzM6G7JrEf98tFHqbj+8582VvKtFS40rLCuJRBII4s7rkXMHlvP2Y&#10;gHAeWWNlmRS8yMFyMXibY6ptx0dqTz4XIYRdigoK7+tUSpcVZNCNbE0cuLttDPoAm1zqBrsQbio5&#10;jqJEGiw5NBRY07qg7HF6GgW7DrvVZ7xpD4/7+nU7f31fDzEp9T7sVzMQnnr/L/5z73WYn0y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cIZzFAAAA3gAA&#10;AA8AAAAAAAAAAAAAAAAAqgIAAGRycy9kb3ducmV2LnhtbFBLBQYAAAAABAAEAPoAAACcAwAAAAA=&#10;">
                  <v:shape id="Freeform 4553" o:spid="_x0000_s2189" style="position:absolute;left:9338;top:1520;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2D8QA&#10;AADeAAAADwAAAGRycy9kb3ducmV2LnhtbERPS2sCMRC+F/ofwhR6q9n2sK2rUbRgt+ClPs/jZtws&#10;biZLkur6702h4G0+vueMp71txZl8aBwreB1kIIgrpxuuFWw3i5cPECEia2wdk4IrBZhOHh/GWGh3&#10;4RWd17EWKYRDgQpMjF0hZagMWQwD1xEn7ui8xZigr6X2eEnhtpVvWZZLiw2nBoMdfRqqTutfq+Br&#10;eZjvf0x58MtdtdqZ03xRlkap56d+NgIRqY938b/7W6f5+TB/h7930g1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1dg/EAAAA3gAAAA8AAAAAAAAAAAAAAAAAmAIAAGRycy9k&#10;b3ducmV2LnhtbFBLBQYAAAAABAAEAPUAAACJAwAAAAA=&#10;" path="m2,l,,,2,13,4r2,l15,2,2,e" filled="f" stroked="f">
                    <v:path arrowok="t" o:connecttype="custom" o:connectlocs="2,1520;0,1520;0,1522;13,1524;15,1524;15,1522;2,1520" o:connectangles="0,0,0,0,0,0,0"/>
                  </v:shape>
                </v:group>
                <v:group id="Group 4554" o:spid="_x0000_s2190" style="position:absolute;left:9331;top:1519;width:8;height:3" coordorigin="9331,1519"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EPEHXIAAAA&#10;3gAAAA8AAAAAAAAAAAAAAAAAqgIAAGRycy9kb3ducmV2LnhtbFBLBQYAAAAABAAEAPoAAACfAwAA&#10;AAA=&#10;">
                  <v:shape id="Freeform 4555" o:spid="_x0000_s2191" style="position:absolute;left:9331;top:1519;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okD8QA&#10;AADeAAAADwAAAGRycy9kb3ducmV2LnhtbERPS4vCMBC+L+x/CLPgbU31ULRrFC27InjycXBvYzPb&#10;lm0mJYla/fVGELzNx/ecyawzjTiT87VlBYN+AoK4sLrmUsF+9/M5AuEDssbGMim4kofZ9P1tgpm2&#10;F97QeRtKEUPYZ6igCqHNpPRFRQZ937bEkfuzzmCI0JVSO7zEcNPIYZKk0mDNsaHClvKKiv/tySjI&#10;D7uC8OjT4e/te53P86NbLpxSvY9u/gUiUBde4qd7peP8dJyO4fFOvEF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KJA/EAAAA3gAAAA8AAAAAAAAAAAAAAAAAmAIAAGRycy9k&#10;b3ducmV2LnhtbFBLBQYAAAAABAAEAPUAAACJAwAAAAA=&#10;" path="m2,l,,,2,7,3r2,l9,1,2,e" filled="f" stroked="f">
                    <v:path arrowok="t" o:connecttype="custom" o:connectlocs="2,1519;0,1519;0,1521;7,1522;9,1522;9,1520;2,1519" o:connectangles="0,0,0,0,0,0,0"/>
                  </v:shape>
                </v:group>
                <v:group id="Group 4556" o:spid="_x0000_s2192" style="position:absolute;left:9324;top:1518;width:9;height:3" coordorigin="9324,1518"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qgiq7IAAAA&#10;3gAAAA8AAAAAAAAAAAAAAAAAqgIAAGRycy9kb3ducmV2LnhtbFBLBQYAAAAABAAEAPoAAACfAwAA&#10;AAA=&#10;">
                  <v:shape id="Freeform 4557" o:spid="_x0000_s2193" style="position:absolute;left:9324;top:1518;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ukrMUA&#10;AADeAAAADwAAAGRycy9kb3ducmV2LnhtbERPbUsCQRD+HvQflhH8Ermn0GWXq4QYCJGR+gOm2+nu&#10;8Hb22B319Ne3QdC3eXheZ7boXatOFGLj2cB4lIEiLr1tuDKw373eT0FFQbbYeiYDF4qwmN/ezLCw&#10;/syfdNpKpVIIxwIN1CJdoXUsa3IYR74jTty3Dw4lwVBpG/Ccwl2rJ1mWa4cNp4YaO1rWVB62R2dg&#10;tf+aXD+Ewvp98yDd2xTvdjE3ZjjoX55BCfXyL/5zr22anz89juH3nXSDn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S6SsxQAAAN4AAAAPAAAAAAAAAAAAAAAAAJgCAABkcnMv&#10;ZG93bnJldi54bWxQSwUGAAAAAAQABAD1AAAAigMAAAAA&#10;" path="m2,l,,,2,7,3r2,l9,1,2,e" filled="f" stroked="f">
                    <v:path arrowok="t" o:connecttype="custom" o:connectlocs="2,1518;0,1518;0,1520;7,1521;9,1521;9,1519;2,1518" o:connectangles="0,0,0,0,0,0,0"/>
                  </v:shape>
                  <v:shape id="Picture 4558" o:spid="_x0000_s2194" type="#_x0000_t75" style="position:absolute;left:9315;top:1517;width:11;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wRpnGAAAA3gAAAA8AAABkcnMvZG93bnJldi54bWxET0trwkAQvhf6H5Yp9FLqpiIaYzYitgWh&#10;F41WPA7ZyQOzsyG71fjvu4WCt/n4npMuB9OKC/WusazgbRSBIC6sbrhScNh/vsYgnEfW2FomBTdy&#10;sMweH1JMtL3yji65r0QIYZeggtr7LpHSFTUZdCPbEQeutL1BH2BfSd3jNYSbVo6jaCoNNhwaauxo&#10;XVNxzn+Mgm992MZf+fF2+lhPvJyVVBbvL0o9Pw2rBQhPg7+L/90bHeZP57Mx/L0TbpDZ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zBGmcYAAADeAAAADwAAAAAAAAAAAAAA&#10;AACfAgAAZHJzL2Rvd25yZXYueG1sUEsFBgAAAAAEAAQA9wAAAJIDAAAAAA==&#10;">
                    <v:imagedata r:id="rId484" o:title=""/>
                  </v:shape>
                  <v:shape id="Picture 4559" o:spid="_x0000_s2195" type="#_x0000_t75" style="position:absolute;left:9306;top:1517;width:11;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GKdTEAAAA3gAAAA8AAABkcnMvZG93bnJldi54bWxET01rAjEQvQv9D2EEb5pVqdWtUUqhoLeq&#10;FT2Om+ludDNZNlF3/31TELzN433OfNnYUtyo9saxguEgAUGcOW04V/Cz++pPQfiArLF0TApa8rBc&#10;vHTmmGp35w3dtiEXMYR9igqKEKpUSp8VZNEPXEUcuV9XWwwR1rnUNd5juC3lKEkm0qLh2FBgRZ8F&#10;ZZft1SqgypzWObXlqDm234fL696szkOlet3m4x1EoCY8xQ/3Ssf5k9nbGP7fiT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GKdTEAAAA3gAAAA8AAAAAAAAAAAAAAAAA&#10;nwIAAGRycy9kb3ducmV2LnhtbFBLBQYAAAAABAAEAPcAAACQAwAAAAA=&#10;">
                    <v:imagedata r:id="rId1063" o:title=""/>
                  </v:shape>
                  <v:shape id="Picture 4560" o:spid="_x0000_s2196" type="#_x0000_t75" style="position:absolute;left:9296;top:1517;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7b9HGAAAA3gAAAA8AAABkcnMvZG93bnJldi54bWxET9tqwkAQfS/0H5YR+lJ001C2Gl2ltLWV&#10;IogX8HXIjklodjZkVxP/3i0U+jaHc53Zore1uFDrK8cankYJCOLcmYoLDYf9cjgG4QOywdoxabiS&#10;h8X8/m6GmXEdb+myC4WIIewz1FCG0GRS+rwki37kGuLInVxrMUTYFtK02MVwW8s0SZS0WHFsKLGh&#10;t5Lyn93ZavDfn+ejquVGfalu2a0f0493lWr9MOhfpyAC9eFf/OdemThfTV6e4fedeIOc3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Dtv0cYAAADeAAAADwAAAAAAAAAAAAAA&#10;AACfAgAAZHJzL2Rvd25yZXYueG1sUEsFBgAAAAAEAAQA9wAAAJIDAAAAAA==&#10;">
                    <v:imagedata r:id="rId1064" o:title=""/>
                  </v:shape>
                  <v:shape id="Picture 4561" o:spid="_x0000_s2197" type="#_x0000_t75" style="position:absolute;left:9263;top:1517;width:35;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8UXzGAAAA3gAAAA8AAABkcnMvZG93bnJldi54bWxET0trwkAQvhf8D8sIvelGwUdTV5EWWw8e&#10;fNRDb0N28sDsbMhuYuqvdwWht/n4nrNYdaYULdWusKxgNIxAECdWF5wp+DltBnMQziNrLC2Tgj9y&#10;sFr2XhYYa3vlA7VHn4kQwi5GBbn3VSylS3Iy6Ia2Ig5camuDPsA6k7rGawg3pRxH0VQaLDg05FjR&#10;R07J5dgYBbv08tt8c3Pb3spPl+7PX+15bJR67XfrdxCeOv8vfrq3Osyfvs0m8Hgn3CC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rxRfMYAAADeAAAADwAAAAAAAAAAAAAA&#10;AACfAgAAZHJzL2Rvd25yZXYueG1sUEsFBgAAAAAEAAQA9wAAAJIDAAAAAA==&#10;">
                    <v:imagedata r:id="rId1065" o:title=""/>
                  </v:shape>
                </v:group>
                <v:group id="Group 4562" o:spid="_x0000_s2198" style="position:absolute;left:9263;top:1517;width:2;height:76" coordorigin="9263,1517"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gW3QcUAAADeAAAADwAAAGRycy9kb3ducmV2LnhtbERPTWvCQBC9F/oflil4&#10;q5tUTGvqKiIqHkRQC8XbkB2TYHY2ZNck/ntXKPQ2j/c503lvKtFS40rLCuJhBII4s7rkXMHPaf3+&#10;BcJ5ZI2VZVJwJwfz2evLFFNtOz5Qe/S5CCHsUlRQeF+nUrqsIINuaGviwF1sY9AH2ORSN9iFcFPJ&#10;jyhKpMGSQ0OBNS0Lyq7Hm1Gw6bBbjOJVu7telvfzabz/3cWk1OCtX3yD8NT7f/Gfe6vD/GTymc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oFt0HFAAAA3gAA&#10;AA8AAAAAAAAAAAAAAAAAqgIAAGRycy9kb3ducmV2LnhtbFBLBQYAAAAABAAEAPoAAACcAwAAAAA=&#10;">
                  <v:shape id="Freeform 4563" o:spid="_x0000_s2199" style="position:absolute;left:9263;top:1517;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Rk1sYA&#10;AADeAAAADwAAAGRycy9kb3ducmV2LnhtbERPTWsCMRC9F/wPYQq9SM22B9dujSKlBT1I1fZQb8Nm&#10;ullMJssm7q7/3hSE3ubxPme+HJwVHbWh9qzgaZKBIC69rrlS8P318TgDESKyRuuZFFwowHIxuptj&#10;oX3Pe+oOsRIphEOBCkyMTSFlKA05DBPfECfu17cOY4JtJXWLfQp3Vj5n2VQ6rDk1GGzozVB5Opyd&#10;giDzz+6nwng8je2m3x7N7t0OSj3cD6tXEJGG+C++udc6zZ++5Dn8vZNu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XRk1sYAAADeAAAADwAAAAAAAAAAAAAAAACYAgAAZHJz&#10;L2Rvd25yZXYueG1sUEsFBgAAAAAEAAQA9QAAAIsDAAAAAA==&#10;" path="m,l2,r,76l,76,,e" filled="f" stroked="f">
                    <v:path arrowok="t" o:connecttype="custom" o:connectlocs="0,1517;2,1517;2,1593;0,1593;0,1517" o:connectangles="0,0,0,0,0"/>
                  </v:shape>
                </v:group>
                <v:group id="Group 4564" o:spid="_x0000_s2200" style="position:absolute;left:9263;top:1591;width:35;height:2" coordorigin="9263,1591"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TWhqjIAAAA&#10;3gAAAA8AAAAAAAAAAAAAAAAAqgIAAGRycy9kb3ducmV2LnhtbFBLBQYAAAAABAAEAPoAAACfAwAA&#10;AAA=&#10;">
                  <v:shape id="Freeform 4565" o:spid="_x0000_s2201" style="position:absolute;left:9263;top:1591;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cMA&#10;AADeAAAADwAAAGRycy9kb3ducmV2LnhtbERPTWuDQBC9F/Iflin01qzmoNFmE0ogkB481LT0OrgT&#10;Fd1ZcTdq/n22UOhtHu9zdofF9GKi0bWWFcTrCARxZXXLtYKvy+l1C8J5ZI29ZVJwJweH/epph7m2&#10;M3/SVPpahBB2OSpovB9yKV3VkEG3tgNx4K52NOgDHGupR5xDuOnlJooSabDl0NDgQMeGqq68GQXJ&#10;wPG1OJ90PBX994f76TDNOqVenpf3NxCeFv8v/nOfdZifZGkGv++EG+T+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R++cMAAADeAAAADwAAAAAAAAAAAAAAAACYAgAAZHJzL2Rv&#10;d25yZXYueG1sUEsFBgAAAAAEAAQA9QAAAIgDAAAAAA==&#10;" path="m,l35,r,2l,2,,e" filled="f" stroked="f">
                    <v:path arrowok="t" o:connecttype="custom" o:connectlocs="0,1591;35,1591;35,1593;0,1593;0,1591" o:connectangles="0,0,0,0,0"/>
                  </v:shape>
                </v:group>
                <v:group id="Group 4566" o:spid="_x0000_s2202" style="position:absolute;left:9296;top:1591;width:12;height:2" coordorigin="9296,1591"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91+onIAAAA&#10;3gAAAA8AAAAAAAAAAAAAAAAAqgIAAGRycy9kb3ducmV2LnhtbFBLBQYAAAAABAAEAPoAAACfAwAA&#10;AAA=&#10;">
                  <v:shape id="Freeform 4567" o:spid="_x0000_s2203" style="position:absolute;left:9296;top:1591;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wVO8IA&#10;AADeAAAADwAAAGRycy9kb3ducmV2LnhtbERPzYrCMBC+C/sOYQQvomn3UNxqFFlwkcWD1n2AoRnb&#10;YjMpSaz17TeC4G0+vt9ZbQbTip6cbywrSOcJCOLS6oYrBX/n3WwBwgdkja1lUvAgD5v1x2iFubZ3&#10;PlFfhErEEPY5KqhD6HIpfVmTQT+3HXHkLtYZDBG6SmqH9xhuWvmZJJk02HBsqLGj75rKa3EzCgqd&#10;DceD3//IXl/M7zVrpy5JlZqMh+0SRKAhvMUv917H+dnXIoXnO/EG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vBU7wgAAAN4AAAAPAAAAAAAAAAAAAAAAAJgCAABkcnMvZG93&#10;bnJldi54bWxQSwUGAAAAAAQABAD1AAAAhwMAAAAA&#10;" path="m,l12,r,2l,2,,e" filled="f" stroked="f">
                    <v:path arrowok="t" o:connecttype="custom" o:connectlocs="0,1591;12,1591;12,1593;0,1593;0,1591" o:connectangles="0,0,0,0,0"/>
                  </v:shape>
                </v:group>
                <v:group id="Group 4568" o:spid="_x0000_s2204" style="position:absolute;left:9306;top:1591;width:11;height:3" coordorigin="9306,1591"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vBZcQAAADeAAAADwAAAGRycy9kb3ducmV2LnhtbERPS4vCMBC+L/gfwgh7&#10;W9O6KFqNIrK7eBDBB4i3oRnbYjMpTbat/94Igrf5+J4zX3amFA3VrrCsIB5EIIhTqwvOFJyOv18T&#10;EM4jaywtk4I7OVgueh9zTLRteU/NwWcihLBLUEHufZVI6dKcDLqBrYgDd7W1QR9gnUldYxvCTSmH&#10;UTSWBgsODTlWtM4pvR3+jYK/FtvVd/zTbG/X9f1yHO3O25iU+ux3qxkIT51/i1/ujQ7zx9PJ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OvBZcQAAADeAAAA&#10;DwAAAAAAAAAAAAAAAACqAgAAZHJzL2Rvd25yZXYueG1sUEsFBgAAAAAEAAQA+gAAAJsDAAAAAA==&#10;">
                  <v:shape id="Freeform 4569" o:spid="_x0000_s2205" style="position:absolute;left:9306;top:1591;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Ph6MQA&#10;AADeAAAADwAAAGRycy9kb3ducmV2LnhtbESPzWrDMBCE74W8g9hAb7XUGkziWgkmUAgUCs3PfbG2&#10;lqm1MpZiO29fFQq97TLzzc5W+8X1YqIxdJ41PGcKBHHjTcethsv57WkDIkRkg71n0nCnAPvd6qHC&#10;0viZP2k6xVakEA4larAxDqWUobHkMGR+IE7alx8dxrSOrTQjzinc9fJFqUI67DhdsDjQwVLzfbq5&#10;VMPMH4Wp389TrKlVed4rl1+1flwv9SuISEv8N//RR5O4YrvJ4fedNIP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4ejEAAAA3gAAAA8AAAAAAAAAAAAAAAAAmAIAAGRycy9k&#10;b3ducmV2LnhtbFBLBQYAAAAABAAEAPUAAACJAwAAAAA=&#10;" path="m2,l,,,2,9,3r2,l11,1,2,e" filled="f" stroked="f">
                    <v:path arrowok="t" o:connecttype="custom" o:connectlocs="2,1591;0,1591;0,1593;9,1594;11,1594;11,1592;2,1591" o:connectangles="0,0,0,0,0,0,0"/>
                  </v:shape>
                </v:group>
                <v:group id="Group 4570" o:spid="_x0000_s2206" style="position:absolute;left:9315;top:1592;width:11;height:2" coordorigin="9315,1592"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E78isUAAADeAAAADwAAAGRycy9kb3ducmV2LnhtbERPS2vCQBC+C/6HZQRv&#10;uoltRaOriLSlBxF8gHgbsmMSzM6G7JrEf98tFLzNx/ec5bozpWiodoVlBfE4AkGcWl1wpuB8+hrN&#10;QDiPrLG0TAqe5GC96veWmGjb8oGao89ECGGXoILc+yqR0qU5GXRjWxEH7mZrgz7AOpO6xjaEm1JO&#10;omgqDRYcGnKsaJtTej8+jILvFtvNW/zZ7O637fN6+thfdjEpNRx0mwUIT51/if/dPzrMn85n7/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BO/IrFAAAA3gAA&#10;AA8AAAAAAAAAAAAAAAAAqgIAAGRycy9kb3ducmV2LnhtbFBLBQYAAAAABAAEAPoAAACcAwAAAAA=&#10;">
                  <v:shape id="Freeform 4571" o:spid="_x0000_s2207" style="position:absolute;left:9315;top:1592;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9LcIA&#10;AADeAAAADwAAAGRycy9kb3ducmV2LnhtbERPS4vCMBC+L/gfwgje1tRFi61GkYUF2dv6QI9DMzbF&#10;ZlKabNv99xtB8DYf33PW28HWoqPWV44VzKYJCOLC6YpLBafj1/sShA/IGmvHpOCPPGw3o7c15tr1&#10;/EPdIZQihrDPUYEJocml9IUhi37qGuLI3VxrMUTYllK32MdwW8uPJEmlxYpjg8GGPg0V98OvVVCc&#10;k2E/w3nWXzLXhZSu5vh9VWoyHnYrEIGG8BI/3Xsd56fZcgGPd+IN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V/0twgAAAN4AAAAPAAAAAAAAAAAAAAAAAJgCAABkcnMvZG93&#10;bnJldi54bWxQSwUGAAAAAAQABAD1AAAAhwMAAAAA&#10;" path="m,l11,r,2l,2,,e" filled="f" stroked="f">
                    <v:path arrowok="t" o:connecttype="custom" o:connectlocs="0,1592;11,1592;11,1594;0,1594;0,1592" o:connectangles="0,0,0,0,0"/>
                  </v:shape>
                </v:group>
                <v:group id="Group 4572" o:spid="_x0000_s2208" style="position:absolute;left:9324;top:1592;width:9;height:3" coordorigin="9324,159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9DHZsQAAADeAAAADwAAAGRycy9kb3ducmV2LnhtbERPTWvCQBC9F/wPywi9&#10;1U2UBo2uIlJLDyJUBfE2ZMckmJ0N2W0S/70rCL3N433OYtWbSrTUuNKygngUgSDOrC45V3A6bj+m&#10;IJxH1lhZJgV3crBaDt4WmGrb8S+1B5+LEMIuRQWF93UqpcsKMuhGtiYO3NU2Bn2ATS51g10IN5Uc&#10;R1EiDZYcGgqsaVNQdjv8GQXfHXbrSfzV7m7Xzf1y/NyfdzEp9T7s13MQnnr/L365f3SYn8y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9DHZsQAAADeAAAA&#10;DwAAAAAAAAAAAAAAAACqAgAAZHJzL2Rvd25yZXYueG1sUEsFBgAAAAAEAAQA+gAAAJsDAAAAAA==&#10;">
                  <v:shape id="Freeform 4573" o:spid="_x0000_s2209" style="position:absolute;left:9324;top:159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vpZMUA&#10;AADeAAAADwAAAGRycy9kb3ducmV2LnhtbERP20rDQBB9F/yHZYS+FLux0Bhjt0VKCwVRse0HjNkx&#10;CWZnw+60jX69KxR8m8O5znw5uE6dKMTWs4G7SQaKuPK25drAYb+5LUBFQbbYeSYD3xRhubi+mmNp&#10;/Znf6bSTWqUQjiUaaET6UutYNeQwTnxPnLhPHxxKgqHWNuA5hbtOT7Ms1w5bTg0N9rRqqPraHZ2B&#10;9eFj+vMmFLYvrzPpnwsc72NuzOhmeHoEJTTIv/ji3to0P38o7uHvnXSDX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lkxQAAAN4AAAAPAAAAAAAAAAAAAAAAAJgCAABkcnMv&#10;ZG93bnJldi54bWxQSwUGAAAAAAQABAD1AAAAigMAAAAA&#10;" path="m2,l,,,2,7,3r2,l9,1,2,e" filled="f" stroked="f">
                    <v:path arrowok="t" o:connecttype="custom" o:connectlocs="2,1592;0,1592;0,1594;7,1595;9,1595;9,1593;2,1592" o:connectangles="0,0,0,0,0,0,0"/>
                  </v:shape>
                </v:group>
                <v:group id="Group 4574" o:spid="_x0000_s2210" style="position:absolute;left:9331;top:1593;width:8;height:3" coordorigin="9331,1593"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ED9o/IAAAA&#10;3gAAAA8AAAAAAAAAAAAAAAAAqgIAAGRycy9kb3ducmV2LnhtbFBLBQYAAAAABAAEAPoAAACfAwAA&#10;AAA=&#10;">
                  <v:shape id="Freeform 4575" o:spid="_x0000_s2211" style="position:absolute;left:9331;top:1593;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bC9cQA&#10;AADeAAAADwAAAGRycy9kb3ducmV2LnhtbERPTYvCMBC9C/sfwix403Q9FK1G0bKK4Gl1D7u3sRnb&#10;YjMpSdTqr98Iwt7m8T5ntuhMI67kfG1ZwccwAUFcWF1zqeD7sB6MQfiArLGxTAru5GExf+vNMNP2&#10;xl903YdSxBD2GSqoQmgzKX1RkUE/tC1x5E7WGQwRulJqh7cYbho5SpJUGqw5NlTYUl5Rcd5fjIL8&#10;51AQHn06+n187vJlfnSblVOq/94tpyACdeFf/HJvdZyfTsYTeL4Tb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GwvXEAAAA3gAAAA8AAAAAAAAAAAAAAAAAmAIAAGRycy9k&#10;b3ducmV2LnhtbFBLBQYAAAAABAAEAPUAAACJAwAAAAA=&#10;" path="m2,l,,,2,7,3r2,l9,1,2,e" filled="f" stroked="f">
                    <v:path arrowok="t" o:connecttype="custom" o:connectlocs="2,1593;0,1593;0,1595;7,1596;9,1596;9,1594;2,1593" o:connectangles="0,0,0,0,0,0,0"/>
                  </v:shape>
                  <v:shape id="Picture 4576" o:spid="_x0000_s2212" type="#_x0000_t75" style="position:absolute;left:9338;top:1594;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t6p3JAAAA3gAAAA8AAABkcnMvZG93bnJldi54bWxEj0FrwkAQhe+F/odlhF5K3aitmOgqYim0&#10;eGoq2OOQnSax2dmwu9X033cOBW8zzJv33rfaDK5TZwqx9WxgMs5AEVfetlwbOHy8PCxAxYRssfNM&#10;Bn4pwmZ9e7PCwvoLv9O5TLUSE44FGmhS6gutY9WQwzj2PbHcvnxwmGQNtbYBL2LuOj3Nsrl22LIk&#10;NNjTrqHqu/xxBvLHyXa/n4XD/VP1fKLTzL+Vx09j7kbDdgkq0ZCu4v/vVyv153kuAIIjM+j1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CC3qnckAAADeAAAADwAAAAAAAAAA&#10;AAAAAACfAgAAZHJzL2Rvd25yZXYueG1sUEsFBgAAAAAEAAQA9wAAAJUDAAAAAA==&#10;">
                    <v:imagedata r:id="rId472" o:title=""/>
                  </v:shape>
                </v:group>
                <v:group id="Group 4577" o:spid="_x0000_s2213" style="position:absolute;left:9351;top:1598;width:8;height:4" coordorigin="9351,1598"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eDJz8UAAADeAAAADwAAAGRycy9kb3ducmV2LnhtbERPS2vCQBC+F/wPywi9&#10;1U0slZq6igQtPUihKkhvQ3bMBrOzIbvm8e+7hUJv8/E9Z7UZbC06an3lWEE6S0AQF05XXCo4n/ZP&#10;ryB8QNZYOyYFI3nYrCcPK8y06/mLumMoRQxhn6ECE0KTSekLQxb9zDXEkbu61mKIsC2lbrGP4baW&#10;8yRZSIsVxwaDDeWGitvxbhW899hvn9Ndd7hd8/H79PJ5OaSk1ON02L6BCDSEf/Gf+0PH+YvlMo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Xgyc/FAAAA3gAA&#10;AA8AAAAAAAAAAAAAAAAAqgIAAGRycy9kb3ducmV2LnhtbFBLBQYAAAAABAAEAPoAAACcAwAAAAA=&#10;">
                  <v:shape id="Freeform 4578" o:spid="_x0000_s2214" style="position:absolute;left:9351;top:1598;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wdFcMA&#10;AADeAAAADwAAAGRycy9kb3ducmV2LnhtbERP32vCMBB+F/Y/hBv4IpquMLdWo4yBoI/r3PvRnE23&#10;5NI10db/fhkIvt3H9/PW29FZcaE+tJ4VPC0yEMS11y03Co6fu/kriBCRNVrPpOBKAbabh8kaS+0H&#10;/qBLFRuRQjiUqMDE2JVShtqQw7DwHXHiTr53GBPsG6l7HFK4szLPsqV02HJqMNjRu6H6pzo7Bd/V&#10;cMqLX2ue7QsfDxjsbHf4Umr6OL6tQEQa4118c+91mr8sihz+30k3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wdFcMAAADeAAAADwAAAAAAAAAAAAAAAACYAgAAZHJzL2Rv&#10;d25yZXYueG1sUEsFBgAAAAAEAAQA9QAAAIgDAAAAAA==&#10;" path="m2,l,,,1,6,3r2,l8,1,2,e" filled="f" stroked="f">
                    <v:path arrowok="t" o:connecttype="custom" o:connectlocs="2,1598;0,1598;0,1599;6,1601;8,1601;8,1599;2,1598" o:connectangles="0,0,0,0,0,0,0"/>
                  </v:shape>
                </v:group>
                <v:group id="Group 4579" o:spid="_x0000_s2215" style="position:absolute;left:9357;top:1599;width:8;height:4" coordorigin="9357,1599"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n7yI8QAAADeAAAA&#10;DwAAAAAAAAAAAAAAAACqAgAAZHJzL2Rvd25yZXYueG1sUEsFBgAAAAAEAAQA+gAAAJsDAAAAAA==&#10;">
                  <v:shape id="Freeform 4580" o:spid="_x0000_s2216" style="position:absolute;left:9357;top:1599;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g+sMA&#10;AADeAAAADwAAAGRycy9kb3ducmV2LnhtbERP32vCMBB+H+x/CDfwZcxUmc5WowxBmI927v1ozqZb&#10;cqlNZrv/fhEE3+7j+3mrzeCsuFAXGs8KJuMMBHHldcO1guPn7mUBIkRkjdYzKfijAJv148MKC+17&#10;PtCljLVIIRwKVGBibAspQ2XIYRj7ljhxJ985jAl2tdQd9incWTnNsrl02HBqMNjS1lD1U/46Bd9l&#10;f5rmZ2tm9o2Pewz2ebf/Umr0NLwvQUQa4l18c3/oNH+e569wfSfd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g+sMAAADeAAAADwAAAAAAAAAAAAAAAACYAgAAZHJzL2Rv&#10;d25yZXYueG1sUEsFBgAAAAAEAAQA9QAAAIgDAAAAAA==&#10;" path="m2,l,,,2,6,4r2,l8,2,2,e" filled="f" stroked="f">
                    <v:path arrowok="t" o:connecttype="custom" o:connectlocs="2,1599;0,1599;0,1601;6,1603;8,1603;8,1601;2,1599" o:connectangles="0,0,0,0,0,0,0"/>
                  </v:shape>
                </v:group>
                <v:group id="Group 4581" o:spid="_x0000_s2217" style="position:absolute;left:9363;top:1601;width:11;height:4" coordorigin="9363,1601"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tvPzMQAAADeAAAA&#10;DwAAAAAAAAAAAAAAAACqAgAAZHJzL2Rvd25yZXYueG1sUEsFBgAAAAAEAAQA+gAAAJsDAAAAAA==&#10;">
                  <v:shape id="Freeform 4582" o:spid="_x0000_s2218" style="position:absolute;left:9363;top:1601;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oQg8UA&#10;AADeAAAADwAAAGRycy9kb3ducmV2LnhtbERP32vCMBB+F/wfwg32NtM5LFqNIoJjjoHYyXw9krOt&#10;NpeuybT77xdh4Nt9fD9vtuhsLS7U+sqxgudBAoJYO1NxoWD/uX4ag/AB2WDtmBT8kofFvN+bYWbc&#10;lXd0yUMhYgj7DBWUITSZlF6XZNEPXEMcuaNrLYYI20KaFq8x3NZymCSptFhxbCixoVVJ+pz/WAVW&#10;n18P31+n/fL9Q29O9Wh70C9bpR4fuuUURKAu3MX/7jcT56eTSQq3d+IN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KhCDxQAAAN4AAAAPAAAAAAAAAAAAAAAAAJgCAABkcnMv&#10;ZG93bnJldi54bWxQSwUGAAAAAAQABAD1AAAAigMAAAAA&#10;" path="m2,l,,,2,10,4r1,l11,2,2,e" filled="f" stroked="f">
                    <v:path arrowok="t" o:connecttype="custom" o:connectlocs="2,1601;0,1601;0,1603;10,1605;11,1605;11,1603;2,1601" o:connectangles="0,0,0,0,0,0,0"/>
                  </v:shape>
                </v:group>
                <v:group id="Group 4583" o:spid="_x0000_s2219" style="position:absolute;left:9373;top:1603;width:12;height:4" coordorigin="9373,1603"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X0IMUAAADeAAAADwAAAGRycy9kb3ducmV2LnhtbERPS2vCQBC+C/6HZQRv&#10;dRNLfURXEWlLDyL4APE2ZMckmJ0N2TWJ/75bKHibj+85y3VnStFQ7QrLCuJRBII4tbrgTMH59PU2&#10;A+E8ssbSMil4koP1qt9bYqJtywdqjj4TIYRdggpy76tESpfmZNCNbEUcuJutDfoA60zqGtsQbko5&#10;jqKJNFhwaMixom1O6f34MAq+W2w37/Fns7vfts/r6WN/2cWk1HDQbRYgPHX+Jf53/+gwfzKfT+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F9CDFAAAA3gAA&#10;AA8AAAAAAAAAAAAAAAAAqgIAAGRycy9kb3ducmV2LnhtbFBLBQYAAAAABAAEAPoAAACcAwAAAAA=&#10;">
                  <v:shape id="Freeform 4584" o:spid="_x0000_s2220" style="position:absolute;left:9373;top:1603;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b6cgA&#10;AADeAAAADwAAAGRycy9kb3ducmV2LnhtbESPQUvDQBCF7wX/wzKCt3ajh9rEbIoooiAWWwtex+yY&#10;BLOzYXfbRH+9cyj0NsN789435XpyvTpSiJ1nA9eLDBRx7W3HjYH9x9N8BSomZIu9ZzLwSxHW1cWs&#10;xML6kbd03KVGSQjHAg20KQ2F1rFuyWFc+IFYtG8fHCZZQ6NtwFHCXa9vsmypHXYsDS0O9NBS/bM7&#10;OAN++/qcbz5XX+NbsHt3qG8f3/+CMVeX0/0dqERTOptP1y9W8Jd5Lrzyjsygq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YsBvpyAAAAN4AAAAPAAAAAAAAAAAAAAAAAJgCAABk&#10;cnMvZG93bnJldi54bWxQSwUGAAAAAAQABAD1AAAAjQMAAAAA&#10;" path="m1,l,,,2,10,4r2,l12,2,1,e" filled="f" stroked="f">
                    <v:path arrowok="t" o:connecttype="custom" o:connectlocs="1,1603;0,1603;0,1605;10,1607;12,1607;12,1605;1,1603" o:connectangles="0,0,0,0,0,0,0"/>
                  </v:shape>
                  <v:shape id="Picture 4585" o:spid="_x0000_s2221" type="#_x0000_t75" style="position:absolute;left:9383;top:1605;width:16;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sTWfEAAAA3gAAAA8AAABkcnMvZG93bnJldi54bWxET99rwjAQfhf2P4Qb7EU0dWNiqlHcYLBX&#10;62D4djRnU2wutYlt998vA2Fv9/H9vM1udI3oqQu1Zw2LeQaCuPSm5krD1/FjtgIRIrLBxjNp+KEA&#10;u+3DZIO58QMfqC9iJVIIhxw12BjbXMpQWnIY5r4lTtzZdw5jgl0lTYdDCneNfM6ypXRYc2qw2NK7&#10;pfJS3JyGvbKNuk374e3ymp2uxfh9XlxftH56HPdrEJHG+C++uz9Nmr9USsHfO+kGuf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8sTWfEAAAA3gAAAA8AAAAAAAAAAAAAAAAA&#10;nwIAAGRycy9kb3ducmV2LnhtbFBLBQYAAAAABAAEAPcAAACQAwAAAAA=&#10;">
                    <v:imagedata r:id="rId475" o:title=""/>
                  </v:shape>
                  <v:shape id="Picture 4586" o:spid="_x0000_s2222" type="#_x0000_t75" style="position:absolute;left:9396;top:1607;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T/jfIAAAA3gAAAA8AAABkcnMvZG93bnJldi54bWxEj0FPwkAQhe8k/ofNmHCDXU1QUlmIUSFw&#10;UELxALdJd2yL3dmmu0D9987BxNtM5s1775stet+oC3WxDmzhbmxAERfB1Vxa+NwvR1NQMSE7bAKT&#10;hR+KsJjfDGaYuXDlHV3yVCox4ZihhSqlNtM6FhV5jOPQEsvtK3Qek6xdqV2HVzH3jb435kF7rFkS&#10;KmzppaLiOz97C6fJabv6yDfl6/Rt946mPraHuLF2eNs/P4FK1Kd/8d/32kn9R2MEQHBkBj3/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Bk/43yAAAAN4AAAAPAAAAAAAAAAAA&#10;AAAAAJ8CAABkcnMvZG93bnJldi54bWxQSwUGAAAAAAQABAD3AAAAlAMAAAAA&#10;">
                    <v:imagedata r:id="rId1066" o:title=""/>
                  </v:shape>
                </v:group>
                <v:group id="Group 4587" o:spid="_x0000_s2223" style="position:absolute;left:9414;top:1608;width:24;height:2" coordorigin="9414,1608"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7xX8QAAADeAAAA&#10;DwAAAAAAAAAAAAAAAACqAgAAZHJzL2Rvd25yZXYueG1sUEsFBgAAAAAEAAQA+gAAAJsDAAAAAA==&#10;">
                  <v:shape id="Freeform 4588" o:spid="_x0000_s2224" style="position:absolute;left:9414;top:1608;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aF2sQA&#10;AADeAAAADwAAAGRycy9kb3ducmV2LnhtbERPTWvCQBC9F/wPywi9iO5WitU0q0ihIPRU9dLbmJ1m&#10;Y7KzIbsm8d93C4Xe5vE+J9+NrhE9daHyrOFpoUAQF95UXGo4n97naxAhIhtsPJOGOwXYbScPOWbG&#10;D/xJ/TGWIoVwyFCDjbHNpAyFJYdh4VvixH37zmFMsCul6XBI4a6RS6VW0mHFqcFiS2+Wivp4cxoO&#10;wdY0FLfZeaTZ6vm6+fi69xetH6fj/hVEpDH+i//cB5Pmvyi1hN930g1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mhdrEAAAA3gAAAA8AAAAAAAAAAAAAAAAAmAIAAGRycy9k&#10;b3ducmV2LnhtbFBLBQYAAAAABAAEAPUAAACJAwAAAAA=&#10;" path="m,l24,r,1l,1,,e" filled="f" stroked="f">
                    <v:path arrowok="t" o:connecttype="custom" o:connectlocs="0,1608;24,1608;24,1609;0,1609;0,1608" o:connectangles="0,0,0,0,0"/>
                  </v:shape>
                  <v:shape id="Picture 4589" o:spid="_x0000_s2225" type="#_x0000_t75" style="position:absolute;left:9436;top:1606;width:2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qQh3EAAAA3gAAAA8AAABkcnMvZG93bnJldi54bWxET99rwjAQfh/sfwg32MvQxMmmVqO4wcDX&#10;dQPx7WjOpthcahPb7r83grC3+/h+3mozuFp01IbKs4bJWIEgLrypuNTw+/M1moMIEdlg7Zk0/FGA&#10;zfrxYYWZ8T1/U5fHUqQQDhlqsDE2mZShsOQwjH1DnLijbx3GBNtSmhb7FO5q+arUu3RYcWqw2NCn&#10;peKUX5yG7cLWi8tL13+c3tThnA/74+Q81fr5adguQUQa4r/47t6ZNH+m1BRu76Qb5Po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7qQh3EAAAA3gAAAA8AAAAAAAAAAAAAAAAA&#10;nwIAAGRycy9kb3ducmV2LnhtbFBLBQYAAAAABAAEAPcAAACQAwAAAAA=&#10;">
                    <v:imagedata r:id="rId475" o:title=""/>
                  </v:shape>
                  <v:shape id="Picture 4590" o:spid="_x0000_s2226" type="#_x0000_t75" style="position:absolute;left:9458;top:1604;width:19;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pRzEAAAA3gAAAA8AAABkcnMvZG93bnJldi54bWxET0trAjEQvgv+hzBCL6KJRVS2RhGtIPRi&#10;V1t6HDazD9xMlk2q679vBKG3+fies1x3thZXan3lWMNkrEAQZ85UXGg4n/ajBQgfkA3WjknDnTys&#10;V/3eEhPjbvxJ1zQUIoawT1BDGUKTSOmzkiz6sWuII5e71mKIsC2kafEWw20tX5WaSYsVx4YSG9qW&#10;lF3SX6vhy5yPi4/0+/7zvp0GOc8pz3ZDrV8G3eYNRKAu/Iuf7oOJ8+dKTeHxTrxBr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3pRzEAAAA3gAAAA8AAAAAAAAAAAAAAAAA&#10;nwIAAGRycy9kb3ducmV2LnhtbFBLBQYAAAAABAAEAPcAAACQAwAAAAA=&#10;">
                    <v:imagedata r:id="rId484" o:title=""/>
                  </v:shape>
                </v:group>
                <v:group id="Group 4591" o:spid="_x0000_s2227" style="position:absolute;left:9475;top:1602;width:16;height:4" coordorigin="9475,1602"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r191zFAAAA3gAA&#10;AA8AAAAAAAAAAAAAAAAAqgIAAGRycy9kb3ducmV2LnhtbFBLBQYAAAAABAAEAPoAAACcAwAAAAA=&#10;">
                  <v:shape id="Freeform 4592" o:spid="_x0000_s2228" style="position:absolute;left:9475;top:1602;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wme8QA&#10;AADeAAAADwAAAGRycy9kb3ducmV2LnhtbESPQW/CMAyF70j7D5En7QYJO4ypEBDaNMQVGCpH05i2&#10;auJUTYBuv54gIXGz9d77/Dxb9M6KC3Wh9qxhPFIgiAtvai41/O5+hp8gQkQ2aD2Thj8KsJi/DGaY&#10;GX/lDV22sRQJwiFDDVWMbSZlKCpyGEa+JU7ayXcOY1q7UpoOrwnurHxX6kM6rDldqLClr4qKZnt2&#10;Ghr5b9V3rY75eGNX++acq/zAWr+99sspiEh9fJof6bVJ9ScJCfd30gx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cJnvEAAAA3gAAAA8AAAAAAAAAAAAAAAAAmAIAAGRycy9k&#10;b3ducmV2LnhtbFBLBQYAAAAABAAEAPUAAACJAwAAAAA=&#10;" path="m16,l14,,,2,,4r2,l16,2,16,e" filled="f" stroked="f">
                    <v:path arrowok="t" o:connecttype="custom" o:connectlocs="16,1602;14,1602;0,1604;0,1606;2,1606;16,1604;16,1602" o:connectangles="0,0,0,0,0,0,0"/>
                  </v:shape>
                </v:group>
                <v:group id="Group 4593" o:spid="_x0000_s2229" style="position:absolute;left:9489;top:1601;width:13;height:3" coordorigin="9489,1601" coordsize="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rzLDFAAAA3gAA&#10;AA8AAAAAAAAAAAAAAAAAqgIAAGRycy9kb3ducmV2LnhtbFBLBQYAAAAABAAEAPoAAACcAwAAAAA=&#10;">
                  <v:shape id="Freeform 4594" o:spid="_x0000_s2230" style="position:absolute;left:9489;top:1601;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VwqccA&#10;AADeAAAADwAAAGRycy9kb3ducmV2LnhtbESPQW/CMAyF75P4D5EncRsJULFRCKiahMRlh9EddrQa&#10;03Y0TtVkpfv382HSbrbe83uf98fJd2qkIbaBLSwXBhRxFVzLtYWP8vT0AiomZIddYLLwQxGOh9nD&#10;HnMX7vxO4yXVSkI45mihSanPtY5VQx7jIvTEol3D4DHJOtTaDXiXcN/plTEb7bFlaWiwp9eGqtvl&#10;21v4/DpnxTqVxanMtjhmW/O23NysnT9OxQ5Uoin9m/+uz07wn40RXnlHZtCH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1cKnHAAAA3gAAAA8AAAAAAAAAAAAAAAAAmAIAAGRy&#10;cy9kb3ducmV2LnhtbFBLBQYAAAAABAAEAPUAAACMAwAAAAA=&#10;" path="m13,l11,,,1,,3r2,l13,2,13,e" filled="f" stroked="f">
                    <v:path arrowok="t" o:connecttype="custom" o:connectlocs="13,1601;11,1601;0,1602;0,1604;2,1604;13,1603;13,1601" o:connectangles="0,0,0,0,0,0,0"/>
                  </v:shape>
                </v:group>
                <v:group id="Group 4595" o:spid="_x0000_s2231" style="position:absolute;left:9500;top:1599;width:10;height:4" coordorigin="9500,1599"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u4/VnFAAAA3gAA&#10;AA8AAAAAAAAAAAAAAAAAqgIAAGRycy9kb3ducmV2LnhtbFBLBQYAAAAABAAEAPoAAACcAwAAAAA=&#10;">
                  <v:shape id="Freeform 4596" o:spid="_x0000_s2232" style="position:absolute;left:9500;top:1599;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AXVMgA&#10;AADeAAAADwAAAGRycy9kb3ducmV2LnhtbESPT2vCQBDF74V+h2UKvRTdpFAr0VXEPxAQhNqKeBuy&#10;YxLMzobsVuO3dw6F3maY995v3nTeu0ZdqQu1ZwPpMAFFXHhbc2ng53szGIMKEdli45kM3CnAfPb8&#10;NMXM+ht/0XUfSyUhHDI0UMXYZlqHoiKHYehbYrmdfecwytqV2nZ4k3DX6PckGWmHNQuhwpaWFRWX&#10;/a8T7ipvxh+bwz0/bneX0a6ndH16M+b1pV9MQEXq47/4z51bef8zSaWA1JEZ9O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kcBdUyAAAAN4AAAAPAAAAAAAAAAAAAAAAAJgCAABk&#10;cnMvZG93bnJldi54bWxQSwUGAAAAAAQABAD1AAAAjQMAAAAA&#10;" path="m10,l8,,,2,,4r2,l10,2,10,e" filled="f" stroked="f">
                    <v:path arrowok="t" o:connecttype="custom" o:connectlocs="10,1599;8,1599;0,1601;0,1603;2,1603;10,1601;10,1599" o:connectangles="0,0,0,0,0,0,0"/>
                  </v:shape>
                </v:group>
                <v:group id="Group 4597" o:spid="_x0000_s2233" style="position:absolute;left:9508;top:1598;width:9;height:3" coordorigin="9508,1598"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BdngsQAAADeAAAA&#10;DwAAAAAAAAAAAAAAAACqAgAAZHJzL2Rvd25yZXYueG1sUEsFBgAAAAAEAAQA+gAAAJsDAAAAAA==&#10;">
                  <v:shape id="Freeform 4598" o:spid="_x0000_s2234" style="position:absolute;left:9508;top:1598;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JybMUA&#10;AADeAAAADwAAAGRycy9kb3ducmV2LnhtbERP22rCQBB9L/Qflin0pejGQFWiq5TSglCsePmAMTsm&#10;wexs2J1q2q93C4W+zeFcZ77sXasuFGLj2cBomIEiLr1tuDJw2L8PpqCiIFtsPZOBb4qwXNzfzbGw&#10;/spbuuykUimEY4EGapGu0DqWNTmMQ98RJ+7kg0NJMFTaBrymcNfqPMvG2mHDqaHGjl5rKs+7L2fg&#10;7XDMfzZCYbX+fJbuY4pP+zg25vGhf5mBEurlX/znXtk0f5KNcvh9J92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YnJsxQAAAN4AAAAPAAAAAAAAAAAAAAAAAJgCAABkcnMv&#10;ZG93bnJldi54bWxQSwUGAAAAAAQABAD1AAAAigMAAAAA&#10;" path="m9,l7,,,1,,3r2,l9,2,9,e" filled="f" stroked="f">
                    <v:path arrowok="t" o:connecttype="custom" o:connectlocs="9,1598;7,1598;0,1599;0,1601;2,1601;9,1600;9,1598" o:connectangles="0,0,0,0,0,0,0"/>
                  </v:shape>
                </v:group>
                <v:group id="Group 4599" o:spid="_x0000_s2235" style="position:absolute;left:9515;top:1598;width:8;height:3" coordorigin="9515,1598"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4lcbsQAAADeAAAA&#10;DwAAAAAAAAAAAAAAAACqAgAAZHJzL2Rvd25yZXYueG1sUEsFBgAAAAAEAAQA+gAAAJsDAAAAAA==&#10;">
                  <v:shape id="Freeform 4600" o:spid="_x0000_s2236" style="position:absolute;left:9515;top:1598;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lV+8QA&#10;AADeAAAADwAAAGRycy9kb3ducmV2LnhtbERPTYvCMBC9C/6HMII3TRVRqUbR4i4Le1L3sN7GZmyL&#10;zaQkWe3ur98Igrd5vM9ZrltTixs5X1lWMBomIIhzqysuFHwd3wZzED4ga6wtk4Jf8rBedTtLTLW9&#10;855uh1CIGMI+RQVlCE0qpc9LMuiHtiGO3MU6gyFCV0jt8B7DTS3HSTKVBiuODSU2lJWUXw8/RkH2&#10;fcwJz346Pv3tPrNNdnbvW6dUv9duFiACteElfro/dJw/S0YTeLwTb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pVfvEAAAA3gAAAA8AAAAAAAAAAAAAAAAAmAIAAGRycy9k&#10;b3ducmV2LnhtbFBLBQYAAAAABAAEAPUAAACJAwAAAAA=&#10;" path="m9,l7,,,,,2r2,l9,1,9,e" filled="f" stroked="f">
                    <v:path arrowok="t" o:connecttype="custom" o:connectlocs="9,1598;7,1598;0,1598;0,1600;2,1600;9,1599;9,1598" o:connectangles="0,0,0,0,0,0,0"/>
                  </v:shape>
                  <v:shape id="Picture 4601" o:spid="_x0000_s2237" type="#_x0000_t75" style="position:absolute;left:9522;top:1595;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W6S/FAAAA3gAAAA8AAABkcnMvZG93bnJldi54bWxET99rwjAQfhf2P4Qb7EVm0onb7IziBgNf&#10;Vwdjb0dzNsXmUpvYdv+9EQa+3cf381ab0TWipy7UnjVkMwWCuPSm5krD9/7z8RVEiMgGG8+k4Y8C&#10;bNZ3kxXmxg/8RX0RK5FCOOSowcbY5lKG0pLDMPMtceIOvnMYE+wqaTocUrhr5JNSz9JhzanBYksf&#10;lspjcXYatkvbLM/Tfng/LtTvqRh/DtlprvXD/bh9AxFpjDfxv3tn0vwXlS3g+k66Qa4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lukvxQAAAN4AAAAPAAAAAAAAAAAAAAAA&#10;AJ8CAABkcnMvZG93bnJldi54bWxQSwUGAAAAAAQABAD3AAAAkQMAAAAA&#10;">
                    <v:imagedata r:id="rId475" o:title=""/>
                  </v:shape>
                </v:group>
                <v:group id="Group 4602" o:spid="_x0000_s2238" style="position:absolute;left:9534;top:1594;width:9;height:3" coordorigin="9534,1594"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9sQAAADeAAAADwAAAGRycy9kb3ducmV2LnhtbERPS4vCMBC+C/6HMIK3&#10;Na2yunSNIqLiQRZ8wLK3oRnbYjMpTWzrv98Igrf5+J4zX3amFA3VrrCsIB5FIIhTqwvOFFzO248v&#10;EM4jaywtk4IHOVgu+r05Jtq2fKTm5DMRQtglqCD3vkqkdGlOBt3IVsSBu9raoA+wzqSusQ3hppTj&#10;KJpKgwWHhhwrWueU3k53o2DXYruaxJvmcLuuH3/nz5/fQ0xKDQfd6huEp86/xS/3Xof5syiewv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9sQAAADeAAAA&#10;DwAAAAAAAAAAAAAAAACqAgAAZHJzL2Rvd25yZXYueG1sUEsFBgAAAAAEAAQA+gAAAJsDAAAAAA==&#10;">
                  <v:shape id="Freeform 4603" o:spid="_x0000_s2239" style="position:absolute;left:9534;top:1594;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XR9MQA&#10;AADeAAAADwAAAGRycy9kb3ducmV2LnhtbERP22oCMRB9L/gPYYS+SM0qVGU1SikWhNJK1Q8YN+Pu&#10;4mayJKNu+/VNQejbHM51FqvONepKIdaeDYyGGSjiwtuaSwOH/dvTDFQUZIuNZzLwTRFWy97DAnPr&#10;b/xF152UKoVwzNFAJdLmWseiIodx6FvixJ18cCgJhlLbgLcU7ho9zrKJdlhzaqiwpdeKivPu4gys&#10;D8fxz1YobD4+n6V9n+FgHyfGPPa7lzkooU7+xXf3xqb502w0hb930g1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V0fTEAAAA3gAAAA8AAAAAAAAAAAAAAAAAmAIAAGRycy9k&#10;b3ducmV2LnhtbFBLBQYAAAAABAAEAPUAAACJAwAAAAA=&#10;" path="m9,l7,,,1,,3r2,l9,2,9,e" filled="f" stroked="f">
                    <v:path arrowok="t" o:connecttype="custom" o:connectlocs="9,1594;7,1594;0,1595;0,1597;2,1597;9,1596;9,1594" o:connectangles="0,0,0,0,0,0,0"/>
                  </v:shape>
                </v:group>
                <v:group id="Group 4604" o:spid="_x0000_s2240" style="position:absolute;left:9541;top:1593;width:9;height:3" coordorigin="9541,1593"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S3OH8cAAADe&#10;AAAADwAAAAAAAAAAAAAAAACqAgAAZHJzL2Rvd25yZXYueG1sUEsFBgAAAAAEAAQA+gAAAJ4DAAAA&#10;AA==&#10;">
                  <v:shape id="Freeform 4605" o:spid="_x0000_s2241" style="position:absolute;left:9541;top:1593;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bgHcUA&#10;AADeAAAADwAAAGRycy9kb3ducmV2LnhtbERP22oCMRB9L/QfwhT6UjSrUKurUYpYEIoWLx8wbsbd&#10;pZvJkkx1269vhELf5nCuM1t0rlEXCrH2bGDQz0ARF97WXBo4Ht56Y1BRkC02nsnAN0VYzO/vZphb&#10;f+UdXfZSqhTCMUcDlUibax2LihzGvm+JE3f2waEkGEptA15TuGv0MMtG2mHNqaHClpYVFZ/7L2dg&#10;dTwNfz6EwnqzfZb2fYxPhzgy5vGhe52CEurkX/znXts0/yUbTOD2TrpBz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xuAdxQAAAN4AAAAPAAAAAAAAAAAAAAAAAJgCAABkcnMv&#10;ZG93bnJldi54bWxQSwUGAAAAAAQABAD1AAAAigMAAAAA&#10;" path="m9,l7,,,1,,3r2,l9,2,9,e" filled="f" stroked="f">
                    <v:path arrowok="t" o:connecttype="custom" o:connectlocs="9,1593;7,1593;0,1594;0,1596;2,1596;9,1595;9,1593" o:connectangles="0,0,0,0,0,0,0"/>
                  </v:shape>
                </v:group>
                <v:group id="Group 4606" o:spid="_x0000_s2242" style="position:absolute;left:9548;top:1592;width:10;height:3" coordorigin="9548,1592"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E3CKTIAAAA&#10;3gAAAA8AAAAAAAAAAAAAAAAAqgIAAGRycy9kb3ducmV2LnhtbFBLBQYAAAAABAAEAPoAAACfAwAA&#10;AAA=&#10;">
                  <v:shape id="Freeform 4607" o:spid="_x0000_s2243" style="position:absolute;left:9548;top:1592;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jfS8MA&#10;AADeAAAADwAAAGRycy9kb3ducmV2LnhtbERP22oCMRB9L/QfwhT6VpO1UnU1SikUSi2Iqx8wbMbd&#10;xc1kSVJN/74RBN/mcK6zXCfbizP50DnWUIwUCOLamY4bDYf958sMRIjIBnvHpOGPAqxXjw9LLI27&#10;8I7OVWxEDuFQooY2xqGUMtQtWQwjNxBn7ui8xZihb6TxeMnhtpdjpd6kxY5zQ4sDfbRUn6pfq2Fb&#10;2aLaHNN3sf1BpdLrZj6beK2fn9L7AkSkFO/im/vL5PlTNS7g+k6+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jfS8MAAADeAAAADwAAAAAAAAAAAAAAAACYAgAAZHJzL2Rv&#10;d25yZXYueG1sUEsFBgAAAAAEAAQA9QAAAIgDAAAAAA==&#10;" path="m10,l9,,,1,,3r2,l10,2,10,e" filled="f" stroked="f">
                    <v:path arrowok="t" o:connecttype="custom" o:connectlocs="10,1592;9,1592;0,1593;0,1595;2,1595;10,1594;10,1592" o:connectangles="0,0,0,0,0,0,0"/>
                  </v:shape>
                </v:group>
                <v:group id="Group 4608" o:spid="_x0000_s2244" style="position:absolute;left:9557;top:1592;width:12;height:2" coordorigin="9557,1592"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6pM0jFAAAA3gAA&#10;AA8AAAAAAAAAAAAAAAAAqgIAAGRycy9kb3ducmV2LnhtbFBLBQYAAAAABAAEAPoAAACcAwAAAAA=&#10;">
                  <v:shape id="Freeform 4609" o:spid="_x0000_s2245" style="position:absolute;left:9557;top:1592;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Dc+sMA&#10;AADeAAAADwAAAGRycy9kb3ducmV2LnhtbERP3WrCMBS+F/YO4Qx2I5rooJPOKENQZHjhqg9waI5t&#10;sTkpSazd2y8Dwbvz8f2e5XqwrejJh8axhtlUgSAunWm40nA+bScLECEiG2wdk4ZfCrBevYyWmBt3&#10;5x/qi1iJFMIhRw11jF0uZShrshimriNO3MV5izFBX0nj8Z7CbSvnSmXSYsOpocaONjWV1+JmNRQm&#10;G46HsN/J3lzs9zVrx17NtH57Hb4+QUQa4lP8cO9Nmv+h5u/w/066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Dc+sMAAADeAAAADwAAAAAAAAAAAAAAAACYAgAAZHJzL2Rv&#10;d25yZXYueG1sUEsFBgAAAAAEAAQA9QAAAIgDAAAAAA==&#10;" path="m,l12,r,2l,2,,e" filled="f" stroked="f">
                    <v:path arrowok="t" o:connecttype="custom" o:connectlocs="0,1592;12,1592;12,1594;0,1594;0,1592" o:connectangles="0,0,0,0,0"/>
                  </v:shape>
                </v:group>
                <v:group id="Group 4610" o:spid="_x0000_s2246" style="position:absolute;left:9567;top:1591;width:12;height:3" coordorigin="9567,1591" coordsize="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gwOp8QAAADeAAAA&#10;DwAAAAAAAAAAAAAAAACqAgAAZHJzL2Rvd25yZXYueG1sUEsFBgAAAAAEAAQA+gAAAJsDAAAAAA==&#10;">
                  <v:shape id="Freeform 4611" o:spid="_x0000_s2247" style="position:absolute;left:9567;top:1591;width:12;height:3;visibility:visible;mso-wrap-style:square;v-text-anchor:top" coordsize="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97AsUA&#10;AADeAAAADwAAAGRycy9kb3ducmV2LnhtbERPTWvCQBC9F/oflin0IrrRthqiq5SC1EN7iIrnMTtm&#10;g9nZkN2a+O9dQehtHu9zFqve1uJCra8cKxiPEhDEhdMVlwr2u/UwBeEDssbaMSm4kofV8vlpgZl2&#10;Hed02YZSxBD2GSowITSZlL4wZNGPXEMcuZNrLYYI21LqFrsYbms5SZKptFhxbDDY0Jeh4rz9swp+&#10;8/SnSnk8XR/se06D7vtozm9Kvb70n3MQgfrwL364NzrOnyWTD7i/E2+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L3sCxQAAAN4AAAAPAAAAAAAAAAAAAAAAAJgCAABkcnMv&#10;ZG93bnJldi54bWxQSwUGAAAAAAQABAD1AAAAigMAAAAA&#10;" path="m12,l10,,,1,,3r2,l12,2,12,e" filled="f" stroked="f">
                    <v:path arrowok="t" o:connecttype="custom" o:connectlocs="12,1591;10,1591;0,1592;0,1594;2,1594;12,1593;12,1591" o:connectangles="0,0,0,0,0,0,0"/>
                  </v:shape>
                </v:group>
                <v:group id="Group 4612" o:spid="_x0000_s2248" style="position:absolute;left:9577;top:1591;width:34;height:2" coordorigin="9577,1591"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ZI1S8YAAADeAAAADwAAAGRycy9kb3ducmV2LnhtbERPTWvCQBC9F/wPywi9&#10;NZtYmkrMKiJWPIRCVSi9DdkxCWZnQ3abxH/fLRR6m8f7nHwzmVYM1LvGsoIkikEQl1Y3XCm4nN+e&#10;liCcR9bYWiYFd3KwWc8ecsy0HfmDhpOvRAhhl6GC2vsuk9KVNRl0ke2IA3e1vUEfYF9J3eMYwk0r&#10;F3GcSoMNh4YaO9rVVN5O30bBYcRx+5zsh+J23d2/zi/vn0VCSj3Op+0KhKfJ/4v/3Ecd5r/Gi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kjVLxgAAAN4A&#10;AAAPAAAAAAAAAAAAAAAAAKoCAABkcnMvZG93bnJldi54bWxQSwUGAAAAAAQABAD6AAAAnQMAAAAA&#10;">
                  <v:shape id="Freeform 4613" o:spid="_x0000_s2249" style="position:absolute;left:9577;top:1591;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eDcIA&#10;AADeAAAADwAAAGRycy9kb3ducmV2LnhtbERPzWrCQBC+C32HZQq96a45aImuYgsBBUGqPsCQHZPQ&#10;7GzITk18+26h4G0+vt9Zb0ffqjv1sQlsYT4zoIjL4BquLFwvxfQdVBRkh21gsvCgCNvNy2SNuQsD&#10;f9H9LJVKIRxztFCLdLnWsazJY5yFjjhxt9B7lAT7SrsehxTuW50Zs9AeG04NNXb0WVP5ff7xFg5D&#10;eS12hyKbL9rudDQ3+TiyWPv2Ou5WoIRGeYr/3XuX5i9NtoS/d9IN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Z4NwgAAAN4AAAAPAAAAAAAAAAAAAAAAAJgCAABkcnMvZG93&#10;bnJldi54bWxQSwUGAAAAAAQABAD1AAAAhwMAAAAA&#10;" path="m,l34,r,2l,2,,e" filled="f" stroked="f">
                    <v:path arrowok="t" o:connecttype="custom" o:connectlocs="0,1591;34,1591;34,1593;0,1593;0,1591" o:connectangles="0,0,0,0,0"/>
                  </v:shape>
                </v:group>
                <v:group id="Group 4614" o:spid="_x0000_s2250" style="position:absolute;left:9609;top:1517;width:2;height:76" coordorigin="9609,1517"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9BBKLIAAAA&#10;3gAAAA8AAAAAAAAAAAAAAAAAqgIAAGRycy9kb3ducmV2LnhtbFBLBQYAAAAABAAEAPoAAACfAwAA&#10;AAA=&#10;">
                  <v:shape id="Freeform 4615" o:spid="_x0000_s2251" style="position:absolute;left:9609;top:1517;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DXNcUA&#10;AADeAAAADwAAAGRycy9kb3ducmV2LnhtbERPTWsCMRC9F/ofwgi9iGb1oHZrlCIttAepWg/1NmzG&#10;zWIyWTbp7vrvTUHobR7vc5br3lnRUhMqzwom4wwEceF1xaWC4/f7aAEiRGSN1jMpuFKA9erxYYm5&#10;9h3vqT3EUqQQDjkqMDHWuZShMOQwjH1NnLizbxzGBJtS6ga7FO6snGbZTDqsODUYrGljqLgcfp2C&#10;IOdf7U+J8XQZ2s9uezK7N9sr9TToX19AROrjv/ju/tBp/jybPsPfO+kG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MNc1xQAAAN4AAAAPAAAAAAAAAAAAAAAAAJgCAABkcnMv&#10;ZG93bnJldi54bWxQSwUGAAAAAAQABAD1AAAAigMAAAAA&#10;" path="m,l2,r,76l,76,,e" filled="f" stroked="f">
                    <v:path arrowok="t" o:connecttype="custom" o:connectlocs="0,1517;2,1517;2,1593;0,1593;0,1517" o:connectangles="0,0,0,0,0"/>
                  </v:shape>
                  <v:shape id="Picture 4616" o:spid="_x0000_s2252" type="#_x0000_t75" style="position:absolute;left:9577;top:1517;width:3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i7bnHAAAA3gAAAA8AAABkcnMvZG93bnJldi54bWxEj09rwkAQxe+C32GZQm+6qUotqav4h4Ae&#10;hGp76W3YnSah2dmQXTX99s5B6G2GefPe+y1WvW/UlbpYBzbwMs5AEdvgai4NfH0WozdQMSE7bAKT&#10;gT+KsFoOBwvMXbjxia7nVCox4ZijgSqlNtc62oo8xnFoieX2EzqPSdau1K7Dm5j7Rk+y7FV7rFkS&#10;KmxpW5H9PV+8gcNlvrMbmsw+bHHsizqF7+Npb8zzU79+B5WoT//ix/feSf15NhUAwZEZ9PIO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Di7bnHAAAA3gAAAA8AAAAAAAAAAAAA&#10;AAAAnwIAAGRycy9kb3ducmV2LnhtbFBLBQYAAAAABAAEAPcAAACTAwAAAAA=&#10;">
                    <v:imagedata r:id="rId1067" o:title=""/>
                  </v:shape>
                  <v:shape id="Picture 4617" o:spid="_x0000_s2253" type="#_x0000_t75" style="position:absolute;left:9567;top:1517;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C2J7GAAAA3gAAAA8AAABkcnMvZG93bnJldi54bWxET9tqwkAQfS/0H5YR+lJ0Ywpbia4ittYi&#10;BfECvg7ZMQnNzobsatK/dwuFvs3hXGe26G0tbtT6yrGG8SgBQZw7U3Gh4XRcDycgfEA2WDsmDT/k&#10;YTF/fJhhZlzHe7odQiFiCPsMNZQhNJmUPi/Joh+5hjhyF9daDBG2hTQtdjHc1jJNEiUtVhwbSmxo&#10;VVL+fbhaDX77cT2rWu7URnXr7us5fX9TqdZPg345BRGoD//iP/enifNfk5cx/L4Tb5Dz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gLYnsYAAADeAAAADwAAAAAAAAAAAAAA&#10;AACfAgAAZHJzL2Rvd25yZXYueG1sUEsFBgAAAAAEAAQA9wAAAJIDAAAAAA==&#10;">
                    <v:imagedata r:id="rId1064" o:title=""/>
                  </v:shape>
                  <v:shape id="Picture 4618" o:spid="_x0000_s2254" type="#_x0000_t75" style="position:absolute;left:9557;top:1517;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4B5zFAAAA3gAAAA8AAABkcnMvZG93bnJldi54bWxET01rwkAQvQv9D8sUehHdVMGW1E1oCw1e&#10;rDQV7HHMjkkwOxuyq4n/visI3ubxPmeZDqYRZ+pcbVnB8zQCQVxYXXOpYPv7NXkF4TyyxsYyKbiQ&#10;gzR5GC0x1rbnHzrnvhQhhF2MCirv21hKV1Rk0E1tSxy4g+0M+gC7UuoO+xBuGjmLooU0WHNoqLCl&#10;z4qKY34yCsYyW6/N9+VY+A+7av62nG32O6WeHof3NxCeBn8X39wrHea/RPMZXN8JN8jk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eAecxQAAAN4AAAAPAAAAAAAAAAAAAAAA&#10;AJ8CAABkcnMvZG93bnJldi54bWxQSwUGAAAAAAQABAD3AAAAkQMAAAAA&#10;">
                    <v:imagedata r:id="rId1068" o:title=""/>
                  </v:shape>
                  <v:shape id="Picture 4619" o:spid="_x0000_s2255" type="#_x0000_t75" style="position:absolute;left:9548;top:1517;width:10;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2henFAAAA3gAAAA8AAABkcnMvZG93bnJldi54bWxET0tPAjEQvpvwH5oh4SatoIArhSjGRBJ5&#10;6oXbZDvubthON22F5d9bExNu8+V7znTe2lqcyIfKsYa7vgJBnDtTcaHh6/PtdgIiRGSDtWPScKEA&#10;81nnZoqZcWfe0WkfC5FCOGSooYyxyaQMeUkWQ981xIn7dt5iTNAX0ng8p3Bby4FSI2mx4tRQYkOL&#10;kvLj/sdq+Kj8YaE2vPLrwz0/rB+XL6/bpda9bvv8BCJSG6/if/e7SfPHajiEv3fSDXL2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doXpxQAAAN4AAAAPAAAAAAAAAAAAAAAA&#10;AJ8CAABkcnMvZG93bnJldi54bWxQSwUGAAAAAAQABAD3AAAAkQMAAAAA&#10;">
                    <v:imagedata r:id="rId1069" o:title=""/>
                  </v:shape>
                </v:group>
                <v:group id="Group 4620" o:spid="_x0000_s2256" style="position:absolute;left:9541;top:1518;width:9;height:3" coordorigin="9541,1518"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9WYesUAAADeAAAADwAAAGRycy9kb3ducmV2LnhtbERPTWvCQBC9F/wPywje&#10;dBO1WqKriKh4kEK1UHobsmMSzM6G7JrEf+8WhN7m8T5nue5MKRqqXWFZQTyKQBCnVhecKfi+7Icf&#10;IJxH1lhaJgUPcrBe9d6WmGjb8hc1Z5+JEMIuQQW591UipUtzMuhGtiIO3NXWBn2AdSZ1jW0IN6Uc&#10;R9FMGiw4NORY0Tan9Ha+GwWHFtvNJN41p9t1+/i9vH/+nGJSatDvNgsQnjr/L365jzrMn0eTK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vVmHrFAAAA3gAA&#10;AA8AAAAAAAAAAAAAAAAAqgIAAGRycy9kb3ducmV2LnhtbFBLBQYAAAAABAAEAPoAAACcAwAAAAA=&#10;">
                  <v:shape id="Freeform 4621" o:spid="_x0000_s2257" style="position:absolute;left:9541;top:1518;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62eMUA&#10;AADeAAAADwAAAGRycy9kb3ducmV2LnhtbERP22oCMRB9L/Qfwgh9KZqtxQurUUppQShVvHzAuBl3&#10;FzeTJZnqtl/fFAq+zeFcZ77sXKMuFGLt2cDTIANFXHhbc2ngsH/vT0FFQbbYeCYD3xRhubi/m2Nu&#10;/ZW3dNlJqVIIxxwNVCJtrnUsKnIYB74lTtzJB4eSYCi1DXhN4a7Rwywba4c1p4YKW3qtqDjvvpyB&#10;t8Nx+LMRCqvP9Ujajyk+7uPYmIde9zIDJdTJTfzvXtk0f5I9j+DvnXSDX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PrZ4xQAAAN4AAAAPAAAAAAAAAAAAAAAAAJgCAABkcnMv&#10;ZG93bnJldi54bWxQSwUGAAAAAAQABAD1AAAAigMAAAAA&#10;" path="m9,l7,,,1,,3r2,l9,2,9,e" filled="f" stroked="f">
                    <v:path arrowok="t" o:connecttype="custom" o:connectlocs="9,1518;7,1518;0,1519;0,1521;2,1521;9,1520;9,1518" o:connectangles="0,0,0,0,0,0,0"/>
                  </v:shape>
                </v:group>
                <v:group id="Group 4622" o:spid="_x0000_s2258" style="position:absolute;left:9534;top:1519;width:9;height:3" coordorigin="9534,1519"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EujlsQAAADeAAAADwAAAGRycy9kb3ducmV2LnhtbERPTYvCMBC9C/sfwgh7&#10;07Qr6lKNIuIuexBBXRBvQzO2xWZSmtjWf28Ewds83ufMl50pRUO1KywriIcRCOLU6oIzBf/Hn8E3&#10;COeRNZaWScGdHCwXH705Jtq2vKfm4DMRQtglqCD3vkqkdGlOBt3QVsSBu9jaoA+wzqSusQ3hppRf&#10;UTSRBgsODTlWtM4pvR5uRsFvi+1qFG+a7fWyvp+P491pG5NSn/1uNQPhqfNv8cv9p8P8aTSawP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EujlsQAAADeAAAA&#10;DwAAAAAAAAAAAAAAAACqAgAAZHJzL2Rvd25yZXYueG1sUEsFBgAAAAAEAAQA+gAAAJsDAAAAAA==&#10;">
                  <v:shape id="Freeform 4623" o:spid="_x0000_s2259" style="position:absolute;left:9534;top:1519;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CNlMUA&#10;AADeAAAADwAAAGRycy9kb3ducmV2LnhtbERP22oCMRB9L/QfwhT6UjSrpSqrUaS0IEgtXj5g3Iy7&#10;i5vJkkx12683hULf5nCuM1t0rlEXCrH2bGDQz0ARF97WXBo47N97E1BRkC02nsnAN0VYzO/vZphb&#10;f+UtXXZSqhTCMUcDlUibax2LihzGvm+JE3fywaEkGEptA15TuGv0MMtG2mHNqaHCll4rKs67L2fg&#10;7XAc/nwKhdXH5kXa9QSf9nFkzONDt5yCEurkX/znXtk0f5w9j+H3nXSDn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oI2UxQAAAN4AAAAPAAAAAAAAAAAAAAAAAJgCAABkcnMv&#10;ZG93bnJldi54bWxQSwUGAAAAAAQABAD1AAAAigMAAAAA&#10;" path="m9,l7,,,1,,3r2,l9,2,9,e" filled="f" stroked="f">
                    <v:path arrowok="t" o:connecttype="custom" o:connectlocs="9,1519;7,1519;0,1520;0,1522;2,1522;9,1521;9,1519" o:connectangles="0,0,0,0,0,0,0"/>
                  </v:shape>
                </v:group>
                <v:group id="Group 4624" o:spid="_x0000_s2260" style="position:absolute;left:9522;top:1520;width:14;height:5" coordorigin="9522,1520"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qYkn/IAAAA&#10;3gAAAA8AAAAAAAAAAAAAAAAAqgIAAGRycy9kb3ducmV2LnhtbFBLBQYAAAAABAAEAPoAAACfAwAA&#10;AAA=&#10;">
                  <v:shape id="Freeform 4625" o:spid="_x0000_s2261" style="position:absolute;left:9522;top:1520;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UmIsQA&#10;AADeAAAADwAAAGRycy9kb3ducmV2LnhtbERP32vCMBB+H+x/CCfsRTR1wtRqWoawMSYIVn0/mrOt&#10;NpeSZFr/ezMY7O0+vp+3ynvTiis531hWMBknIIhLqxuuFBz2H6M5CB+QNbaWScGdPOTZ89MKU21v&#10;vKNrESoRQ9inqKAOoUul9GVNBv3YdsSRO1lnMEToKqkd3mK4aeVrkrxJgw3Hhho7WtdUXoofo2Bb&#10;fE+Hi4PctGftms3k81gO10elXgb9+xJEoD78i//cXzrOnyXTBfy+E2+Q2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JiLEAAAA3gAAAA8AAAAAAAAAAAAAAAAAmAIAAGRycy9k&#10;b3ducmV2LnhtbFBLBQYAAAAABAAEAPUAAACJAwAAAAA=&#10;" path="m14,l12,,,2,,4r2,l14,2,14,e" filled="f" stroked="f">
                    <v:path arrowok="t" o:connecttype="custom" o:connectlocs="14,1520;12,1520;0,1522;0,1524;2,1524;14,1522;14,1520" o:connectangles="0,0,0,0,0,0,0"/>
                  </v:shape>
                </v:group>
                <v:group id="Group 4626" o:spid="_x0000_s2262" style="position:absolute;left:9515;top:1522;width:8;height:4" coordorigin="9515,1522"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zo7QTIAAAA&#10;3gAAAA8AAAAAAAAAAAAAAAAAqgIAAGRycy9kb3ducmV2LnhtbFBLBQYAAAAABAAEAPoAAACfAwAA&#10;AAA=&#10;">
                  <v:shape id="Freeform 4627" o:spid="_x0000_s2263" style="position:absolute;left:9515;top:1522;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oCMsIA&#10;AADeAAAADwAAAGRycy9kb3ducmV2LnhtbERPTWsCMRC9F/wPYYReSs0qrbarUaQg6LGrvQ+bcbOa&#10;TNZNdNd/3xQK3ubxPmex6p0VN2pD7VnBeJSBIC69rrlScNhvXj9AhIis0XomBXcKsFoOnhaYa9/x&#10;N92KWIkUwiFHBSbGJpcylIYchpFviBN39K3DmGBbSd1il8KdlZMsm0qHNacGgw19GSrPxdUpOBXd&#10;cfJ5sebdzviww2BfNrsfpZ6H/XoOIlIfH+J/91an+bPsbQx/76Qb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agIywgAAAN4AAAAPAAAAAAAAAAAAAAAAAJgCAABkcnMvZG93&#10;bnJldi54bWxQSwUGAAAAAAQABAD1AAAAhwMAAAAA&#10;" path="m9,l7,,,2,,4r2,l9,2,9,e" filled="f" stroked="f">
                    <v:path arrowok="t" o:connecttype="custom" o:connectlocs="9,1522;7,1522;0,1524;0,1526;2,1526;9,1524;9,1522" o:connectangles="0,0,0,0,0,0,0"/>
                  </v:shape>
                  <v:shape id="Picture 4628" o:spid="_x0000_s2264" type="#_x0000_t75" style="position:absolute;left:9508;top:1524;width:9;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i+9bEAAAA3gAAAA8AAABkcnMvZG93bnJldi54bWxET01rg0AQvRfyH5YJ5NasFbHFZhOaFMH0&#10;1EYPPQ7uREV3VtxtYv59tlDobR7vcza72QziQpPrLCt4WkcgiGurO24UVGX++ALCeWSNg2VScCMH&#10;u+3iYYOZtlf+osvJNyKEsMtQQev9mEnp6pYMurUdiQN3tpNBH+DUSD3hNYSbQcZRlEqDHYeGFkc6&#10;tFT3px+joMyP54+k2H9Wpn9vUqy/+yQtlFot57dXEJ5m/y/+cxc6zH+Okhh+3wk3yO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7i+9bEAAAA3gAAAA8AAAAAAAAAAAAAAAAA&#10;nwIAAGRycy9kb3ducmV2LnhtbFBLBQYAAAAABAAEAPcAAACQAwAAAAA=&#10;">
                    <v:imagedata r:id="rId474" o:title=""/>
                  </v:shape>
                  <v:shape id="Picture 4629" o:spid="_x0000_s2265" type="#_x0000_t75" style="position:absolute;left:9500;top:1526;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79brGAAAA3gAAAA8AAABkcnMvZG93bnJldi54bWxET01rwkAQvRf8D8sIXopubKy20VVEKbR4&#10;ahT0OGTHJDY7G3ZXTf99t1DobR7vcxarzjTiRs7XlhWMRwkI4sLqmksFh/3b8AWED8gaG8uk4Js8&#10;rJa9hwVm2t75k255KEUMYZ+hgiqENpPSFxUZ9CPbEkfubJ3BEKErpXZ4j+GmkU9JMpUGa44NFba0&#10;qaj4yq9GwetkvN7tUnd4fC62F7qk9iM/npQa9Lv1HESgLvyL/9zvOs6fJZMUft+JN8jl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rv1usYAAADeAAAADwAAAAAAAAAAAAAA&#10;AACfAgAAZHJzL2Rvd25yZXYueG1sUEsFBgAAAAAEAAQA9wAAAJIDAAAAAA==&#10;">
                    <v:imagedata r:id="rId472" o:title=""/>
                  </v:shape>
                </v:group>
                <v:group id="Group 4630" o:spid="_x0000_s2266" style="position:absolute;left:9489;top:1528;width:13;height:4" coordorigin="9489,1528" coordsize="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PrB8UAAADeAAAADwAAAGRycy9kb3ducmV2LnhtbERPS2vCQBC+C/6HZQRv&#10;dRNrtURXEWlLD0FQC6W3ITsmwexsyK55/PtuoeBtPr7nbHa9qURLjSstK4hnEQjizOqScwVfl/en&#10;VxDOI2usLJOCgRzstuPRBhNtOz5Re/a5CCHsElRQeF8nUrqsIINuZmviwF1tY9AH2ORSN9iFcFPJ&#10;eRQtpcGSQ0OBNR0Kym7nu1Hw0WG3f47f2vR2PQw/l5fjdxqTUtNJv1+D8NT7h/jf/anD/FW0WMD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PT6wfFAAAA3gAA&#10;AA8AAAAAAAAAAAAAAAAAqgIAAGRycy9kb3ducmV2LnhtbFBLBQYAAAAABAAEAPoAAACcAwAAAAA=&#10;">
                  <v:shape id="Freeform 4631" o:spid="_x0000_s2267" style="position:absolute;left:9489;top:1528;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LXOsYA&#10;AADeAAAADwAAAGRycy9kb3ducmV2LnhtbERPS2sCMRC+F/ofwgi91azii61RiqVaD2JrW9DbsBl3&#10;FzeTNYm6/vtGKHibj+8542ljKnEm50vLCjrtBARxZnXJuYKf7/fnEQgfkDVWlknBlTxMJ48PY0y1&#10;vfAXnTchFzGEfYoKihDqVEqfFWTQt21NHLm9dQZDhC6X2uElhptKdpNkIA2WHBsKrGlWUHbYnIyC&#10;1XK73r5pt/vt43J+nC384HMxUuqp1by+gAjUhLv43/2h4/xh0uvD7Z14g5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bLXOsYAAADeAAAADwAAAAAAAAAAAAAAAACYAgAAZHJz&#10;L2Rvd25yZXYueG1sUEsFBgAAAAAEAAQA9QAAAIsDAAAAAA==&#10;" path="m13,l11,,,2,,3r2,l13,2,13,e" filled="f" stroked="f">
                    <v:path arrowok="t" o:connecttype="custom" o:connectlocs="13,1528;11,1528;0,1530;0,1531;2,1531;13,1530;13,1528" o:connectangles="0,0,0,0,0,0,0"/>
                  </v:shape>
                </v:group>
                <v:group id="Group 4632" o:spid="_x0000_s2268" style="position:absolute;left:9475;top:1530;width:16;height:4" coordorigin="9475,1530"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3Q68UAAADeAAAADwAAAGRycy9kb3ducmV2LnhtbERPS2vCQBC+F/oflil4&#10;001qjZK6ikhbPIjgA6S3ITsmwexsyG6T+O9dQehtPr7nzJe9qURLjSstK4hHEQjizOqScwWn4/dw&#10;BsJ5ZI2VZVJwIwfLxevLHFNtO95Te/C5CCHsUlRQeF+nUrqsIINuZGviwF1sY9AH2ORSN9iFcFPJ&#10;9yhKpMGSQ0OBNa0Lyq6HP6Pgp8NuNY6/2u31sr79Hie78zYmpQZv/eoThKfe/4uf7o0O86fRRw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xN0OvFAAAA3gAA&#10;AA8AAAAAAAAAAAAAAAAAqgIAAGRycy9kb3ducmV2LnhtbFBLBQYAAAAABAAEAPoAAACcAwAAAAA=&#10;">
                  <v:shape id="Freeform 4633" o:spid="_x0000_s2269" style="position:absolute;left:9475;top:1530;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o6IMMA&#10;AADeAAAADwAAAGRycy9kb3ducmV2LnhtbERPTWsCMRC9F/wPYYTeamKRKlujiFLpVduyHqebcXfZ&#10;ZLJsoq7++kYQepvH+5z5sndWnKkLtWcN45ECQVx4U3Op4fvr42UGIkRkg9YzabhSgOVi8DTHzPgL&#10;7+i8j6VIIRwy1FDF2GZShqIih2HkW+LEHX3nMCbYldJ0eEnhzspXpd6kw5pTQ4UtrSsqmv3JaWjk&#10;zapNrX7z8c5uf5pTrvIDa/087FfvICL18V/8cH+aNH+qJlO4v5Nu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o6IMMAAADeAAAADwAAAAAAAAAAAAAAAACYAgAAZHJzL2Rv&#10;d25yZXYueG1sUEsFBgAAAAAEAAQA9QAAAIgDAAAAAA==&#10;" path="m16,l14,,,1,,3r2,l16,1,16,e" filled="f" stroked="f">
                    <v:path arrowok="t" o:connecttype="custom" o:connectlocs="16,1530;14,1530;0,1531;0,1533;2,1533;16,1531;16,1530" o:connectangles="0,0,0,0,0,0,0"/>
                  </v:shape>
                </v:group>
                <v:group id="Group 4634" o:spid="_x0000_s2270" style="position:absolute;left:9458;top:1531;width:19;height:3" coordorigin="9458,1531"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Ke4QLIAAAA&#10;3gAAAA8AAAAAAAAAAAAAAAAAqgIAAGRycy9kb3ducmV2LnhtbFBLBQYAAAAABAAEAPoAAACfAwAA&#10;AAA=&#10;">
                  <v:shape id="Freeform 4635" o:spid="_x0000_s2271" style="position:absolute;left:9458;top:1531;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xL08YA&#10;AADeAAAADwAAAGRycy9kb3ducmV2LnhtbERPS2vCQBC+F/oflil4qxvF2hhdRQ2lPYhifJyH7DQJ&#10;zc7G7FbTf98tCL3Nx/ec2aIztbhS6yrLCgb9CARxbnXFhYLj4e05BuE8ssbaMin4IQeL+ePDDBNt&#10;b7yna+YLEULYJaig9L5JpHR5SQZd3zbEgfu0rUEfYFtI3eIthJtaDqNoLA1WHBpKbGhdUv6VfRsF&#10;76MsXW12g5NJj9tLncaTl7P0SvWeuuUUhKfO/4vv7g8d5r9Gown8vRNu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WxL08YAAADeAAAADwAAAAAAAAAAAAAAAACYAgAAZHJz&#10;L2Rvd25yZXYueG1sUEsFBgAAAAAEAAQA9QAAAIsDAAAAAA==&#10;" path="m19,l17,,,1,,3r2,l19,2,19,e" filled="f" stroked="f">
                    <v:path arrowok="t" o:connecttype="custom" o:connectlocs="19,1531;17,1531;0,1532;0,1534;2,1534;19,1533;19,1531" o:connectangles="0,0,0,0,0,0,0"/>
                  </v:shape>
                </v:group>
                <v:group id="Group 4636" o:spid="_x0000_s2272" style="position:absolute;left:9436;top:1532;width:24;height:2" coordorigin="9436,1532"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TF72ccAAADe&#10;AAAADwAAAAAAAAAAAAAAAACqAgAAZHJzL2Rvd25yZXYueG1sUEsFBgAAAAAEAAQA+gAAAJ4DAAAA&#10;AA==&#10;">
                  <v:shape id="Freeform 4637" o:spid="_x0000_s2273" style="position:absolute;left:9436;top:1532;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0sMQA&#10;AADeAAAADwAAAGRycy9kb3ducmV2LnhtbERPS2vCQBC+C/0PyxR6kbpRNG2jqxShIHjyceltmh2z&#10;qdnZkF2T+O9dQfA2H99zFqveVqKlxpeOFYxHCQji3OmSCwXHw8/7JwgfkDVWjknBlTysli+DBWba&#10;dbyjdh8KEUPYZ6jAhFBnUvrckEU/cjVx5E6usRgibAqpG+xiuK3kJElSabHk2GCwprWh/Ly/WAUb&#10;b87U5ZfhsadhOv3/2v5e2z+l3l777zmIQH14ih/ujY7zP5LZGO7vxBv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HNLDEAAAA3gAAAA8AAAAAAAAAAAAAAAAAmAIAAGRycy9k&#10;b3ducmV2LnhtbFBLBQYAAAAABAAEAPUAAACJAwAAAAA=&#10;" path="m,l24,r,2l,2,,e" filled="f" stroked="f">
                    <v:path arrowok="t" o:connecttype="custom" o:connectlocs="0,1532;24,1532;24,1534;0,1534;0,1532" o:connectangles="0,0,0,0,0"/>
                  </v:shape>
                  <v:shape id="Picture 4638" o:spid="_x0000_s2274" type="#_x0000_t75" style="position:absolute;left:9432;top:1530;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r0rHEAAAA3gAAAA8AAABkcnMvZG93bnJldi54bWxET01rwkAQvQv9D8sUvJlNI9qauopURA8i&#10;NC30OmSnSTA7G7JrEv+9Kwje5vE+Z7keTC06al1lWcFbFIMgzq2uuFDw+7ObfIBwHlljbZkUXMnB&#10;evUyWmKqbc/f1GW+ECGEXYoKSu+bVEqXl2TQRbYhDty/bQ36ANtC6hb7EG5qmcTxXBqsODSU2NBX&#10;Sfk5uxgFl1NHx+TaTPebRbLfLv6y3p8rpcavw+YThKfBP8UP90GH+e/xLIH7O+EGub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0r0rHEAAAA3gAAAA8AAAAAAAAAAAAAAAAA&#10;nwIAAGRycy9kb3ducmV2LnhtbFBLBQYAAAAABAAEAPcAAACQAwAAAAA=&#10;">
                    <v:imagedata r:id="rId483" o:title=""/>
                  </v:shape>
                </v:group>
                <v:group id="Group 4639" o:spid="_x0000_s2275" style="position:absolute;left:9429;top:1532;width:5;height:5" coordorigin="9429,1532"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PlrsYAAADeAAAADwAAAGRycy9kb3ducmV2LnhtbERPTWvCQBC9F/wPyxS8&#10;NZsoaSXNKiJVPIRCVSi9DdkxCWZnQ3abxH/fLRR6m8f7nHwzmVYM1LvGsoIkikEQl1Y3XCm4nPdP&#10;KxDOI2tsLZOCOznYrGcPOWbajvxBw8lXIoSwy1BB7X2XSenKmgy6yHbEgbva3qAPsK+k7nEM4aaV&#10;izh+lgYbDg01drSrqbydvo2Cw4jjdpm8DcXturt/ndP3zyIhpeaP0/YVhKfJ/4v/3Ecd5r/E6R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Z4+WuxgAAAN4A&#10;AAAPAAAAAAAAAAAAAAAAAKoCAABkcnMvZG93bnJldi54bWxQSwUGAAAAAAQABAD6AAAAnQMAAAAA&#10;">
                  <v:shape id="Freeform 4640" o:spid="_x0000_s2276" style="position:absolute;left:9429;top:1532;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nH8QA&#10;AADeAAAADwAAAGRycy9kb3ducmV2LnhtbERPTYvCMBC9C/6HMIIX0VTRunSNIguCexGsIuxtaGbb&#10;ajMpTVa7/nojCN7m8T5nsWpNJa7UuNKygvEoAkGcWV1yruB42Aw/QDiPrLGyTAr+ycFq2e0sMNH2&#10;xnu6pj4XIYRdggoK7+tESpcVZNCNbE0cuF/bGPQBNrnUDd5CuKnkJIpiabDk0FBgTV8FZZf0zyg4&#10;6cl3ezzw4B6f3WmXTjc/sa6U6vfa9ScIT61/i1/urQ7z59FsCs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oZx/EAAAA3gAAAA8AAAAAAAAAAAAAAAAAmAIAAGRycy9k&#10;b3ducmV2LnhtbFBLBQYAAAAABAAEAPUAAACJAwAAAAA=&#10;" path="m3,l,2,,6r6,l3,e" filled="f" stroked="f">
                    <v:path arrowok="t" o:connecttype="custom" o:connectlocs="3,1532;0,1534;0,1538;6,1538;3,1532" o:connectangles="0,0,0,0,0"/>
                  </v:shape>
                </v:group>
                <v:group id="Group 4641" o:spid="_x0000_s2277" style="position:absolute;left:9429;top:1538;width:5;height:18" coordorigin="9429,1538" coordsize="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bYQcUAAADeAAAADwAAAGRycy9kb3ducmV2LnhtbERPS2vCQBC+F/wPywi9&#10;1U0sqRJdRUTFgxR8gHgbsmMSzM6G7JrEf98tFHqbj+8582VvKtFS40rLCuJRBII4s7rkXMHlvP2Y&#10;gnAeWWNlmRS8yMFyMXibY6ptx0dqTz4XIYRdigoK7+tUSpcVZNCNbE0cuLttDPoAm1zqBrsQbio5&#10;jqIvabDk0FBgTeuCssfpaRTsOuxWn/GmPTzu69ftnHxfDzEp9T7sVzMQnnr/L/5z73WYP4mS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lG2EHFAAAA3gAA&#10;AA8AAAAAAAAAAAAAAAAAqgIAAGRycy9kb3ducmV2LnhtbFBLBQYAAAAABAAEAPoAAACcAwAAAAA=&#10;">
                  <v:shape id="Freeform 4642" o:spid="_x0000_s2278" style="position:absolute;left:9429;top:1538;width:5;height:18;visibility:visible;mso-wrap-style:square;v-text-anchor:top" coordsize="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aSTcQA&#10;AADeAAAADwAAAGRycy9kb3ducmV2LnhtbERPTWvCQBC9F/oflil4q7sWmkh0FdM2IL3VetDbkB2T&#10;YHY2ZLcx+uvdQqG3ebzPWa5H24qBet841jCbKhDEpTMNVxr238XzHIQPyAZbx6ThSh7Wq8eHJWbG&#10;XfiLhl2oRAxhn6GGOoQuk9KXNVn0U9cRR+7keoshwr6SpsdLDLetfFEqkRYbjg01dvRWU3ne/VgN&#10;6uMTVdod3/N2lnrTFIf8Vm61njyNmwWIQGP4F/+5tybOT9VrAr/vxBv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mkk3EAAAA3gAAAA8AAAAAAAAAAAAAAAAAmAIAAGRycy9k&#10;b3ducmV2LnhtbFBLBQYAAAAABAAEAPUAAACJAwAAAAA=&#10;" path="m,l6,r,18l,18,,e" filled="f" stroked="f">
                    <v:path arrowok="t" o:connecttype="custom" o:connectlocs="0,1538;6,1538;6,1556;0,1556;0,1538" o:connectangles="0,0,0,0,0"/>
                  </v:shape>
                  <v:shape id="Picture 4643" o:spid="_x0000_s2279" type="#_x0000_t75" style="position:absolute;left:9405;top:1530;width:7;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77QPDAAAA3gAAAA8AAABkcnMvZG93bnJldi54bWxET01rAjEQvRf8D2EEb5qt0lpWo5Si4ElQ&#10;W6q3cTPNLm4mS5LV7b83BaG3ebzPmS87W4sr+VA5VvA8ykAQF05XbBR8HtbDNxAhImusHZOCXwqw&#10;XPSe5phrd+MdXffRiBTCIUcFZYxNLmUoSrIYRq4hTtyP8xZjgt5I7fGWwm0tx1n2Ki1WnBpKbOij&#10;pOKyb60C820uY8nyPPk6ts3Kn2hL3Co16HfvMxCRuvgvfrg3Os2fZi9T+Hsn3S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XvtA8MAAADeAAAADwAAAAAAAAAAAAAAAACf&#10;AgAAZHJzL2Rvd25yZXYueG1sUEsFBgAAAAAEAAQA9wAAAI8DAAAAAA==&#10;">
                    <v:imagedata r:id="rId1070" o:title=""/>
                  </v:shape>
                  <v:shape id="Picture 4644" o:spid="_x0000_s2280" type="#_x0000_t75" style="position:absolute;left:9402;top:1533;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G8RbJAAAA3gAAAA8AAABkcnMvZG93bnJldi54bWxEj0FPwkAQhe8m/ofNmHAxsEUEtLIQAjGR&#10;cLKQ6HHSHdtid7bZXaD+e+dg4m0m78173yxWvWvVhUJsPBsYjzJQxKW3DVcGjofX4ROomJAttp7J&#10;wA9FWC1vbxaYW3/ld7oUqVISwjFHA3VKXa51LGtyGEe+IxbtyweHSdZQaRvwKuGu1Q9ZNtMOG5aG&#10;Gjva1FR+F2dn4PlxvN7vJ+F4Py23JzpN/K74+DRmcNevX0Al6tO/+e/6zQr+PJsKr7wjM+jlL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pcbxFskAAADeAAAADwAAAAAAAAAA&#10;AAAAAACfAgAAZHJzL2Rvd25yZXYueG1sUEsFBgAAAAAEAAQA9wAAAJUDAAAAAA==&#10;">
                    <v:imagedata r:id="rId472" o:title=""/>
                  </v:shape>
                  <v:shape id="Picture 4645" o:spid="_x0000_s2281" type="#_x0000_t75" style="position:absolute;left:9402;top:1538;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rYmHEAAAA3gAAAA8AAABkcnMvZG93bnJldi54bWxET99rwjAQfhf2P4Qb+KZJxW21M4oMhD1O&#10;62B7O5pbW20uJcm0/veLMPDtPr6ft1wPthNn8qF1rCGbKhDElTMt1xoO5XaSgwgR2WDnmDRcKcB6&#10;9TBaYmHchXd03sdapBAOBWpoYuwLKUPVkMUwdT1x4n6ctxgT9LU0Hi8p3HZyptSztNhyamiwp7eG&#10;qtP+12r4nn/441XNhzzLvhZW5WXuPkutx4/D5hVEpCHexf/ud5Pmv6inBdzeSTfI1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ArYmHEAAAA3gAAAA8AAAAAAAAAAAAAAAAA&#10;nwIAAGRycy9kb3ducmV2LnhtbFBLBQYAAAAABAAEAPcAAACQAwAAAAA=&#10;">
                    <v:imagedata r:id="rId1071" o:title=""/>
                  </v:shape>
                </v:group>
                <v:group id="Group 4646" o:spid="_x0000_s2282" style="position:absolute;left:9377;top:1528;width:7;height:7" coordorigin="9377,1528" coordsize="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12xZMcAAADe&#10;AAAADwAAAAAAAAAAAAAAAACqAgAAZHJzL2Rvd25yZXYueG1sUEsFBgAAAAAEAAQA+gAAAJ4DAAAA&#10;AA==&#10;">
                  <v:shape id="Freeform 4647" o:spid="_x0000_s2283" style="position:absolute;left:9377;top:1528;width:7;height:7;visibility:visible;mso-wrap-style:square;v-text-anchor:top" coordsize="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pV8sMA&#10;AADeAAAADwAAAGRycy9kb3ducmV2LnhtbERPTYvCMBC9C/6HMMJeRBM9VKlGkZWFhT1t1YO3sRnb&#10;YjMpTaztv98sLOxtHu9ztvve1qKj1leONSzmCgRx7kzFhYbz6WO2BuEDssHaMWkYyMN+Nx5tMTXu&#10;xd/UZaEQMYR9ihrKEJpUSp+XZNHPXUMcubtrLYYI20KaFl8x3NZyqVQiLVYcG0ps6L2k/JE9rYal&#10;5K9+Oqjs+lxLpmQ4drfLUeu3SX/YgAjUh3/xn/vTxPkrlSzg9514g9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pV8sMAAADeAAAADwAAAAAAAAAAAAAAAACYAgAAZHJzL2Rv&#10;d25yZXYueG1sUEsFBgAAAAAEAAQA9QAAAIgDAAAAAA==&#10;" path="m6,l,2,2,7,8,5,6,e" filled="f" stroked="f">
                    <v:path arrowok="t" o:connecttype="custom" o:connectlocs="6,1528;0,1530;2,1535;8,1533;6,1528" o:connectangles="0,0,0,0,0"/>
                  </v:shape>
                </v:group>
                <v:group id="Group 4648" o:spid="_x0000_s2284" style="position:absolute;left:9374;top:1530;width:5;height:5" coordorigin="9374,1530"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OKiMYAAADeAAAADwAAAGRycy9kb3ducmV2LnhtbERPTWvCQBC9F/wPywi9&#10;NZtYmkrMKiJWPIRCVSi9DdkxCWZnQ3abxH/fLRR6m8f7nHwzmVYM1LvGsoIkikEQl1Y3XCm4nN+e&#10;liCcR9bYWiYFd3KwWc8ecsy0HfmDhpOvRAhhl6GC2vsuk9KVNRl0ke2IA3e1vUEfYF9J3eMYwk0r&#10;F3GcSoMNh4YaO9rVVN5O30bBYcRx+5zsh+J23d2/zi/vn0VCSj3Op+0KhKfJ/4v/3Ecd5r/G6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4w4qIxgAAAN4A&#10;AAAPAAAAAAAAAAAAAAAAAKoCAABkcnMvZG93bnJldi54bWxQSwUGAAAAAAQABAD6AAAAnQMAAAAA&#10;">
                  <v:shape id="Freeform 4649" o:spid="_x0000_s2285" style="position:absolute;left:9374;top:1530;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11sYA&#10;AADeAAAADwAAAGRycy9kb3ducmV2LnhtbERPTWvCQBC9C/0PyxR6kbpplFhSVykFQS8FkyD0NmSn&#10;SdrsbMhuY/TXuwXB2zze56w2o2nFQL1rLCt4mUUgiEurG64UFPn2+RWE88gaW8uk4EwONuuHyQpT&#10;bU98oCHzlQgh7FJUUHvfpVK6siaDbmY74sB9296gD7CvpO7xFMJNK+MoSqTBhkNDjR191FT+Zn9G&#10;wVHH+7HIeXpJftzxM1tsvxLdKvX0OL6/gfA0+rv45t7pMH8ZJXP4fyfcIN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011sYAAADeAAAADwAAAAAAAAAAAAAAAACYAgAAZHJz&#10;L2Rvd25yZXYueG1sUEsFBgAAAAAEAAQA9QAAAIsDAAAAAA==&#10;" path="m3,l,1,,5r5,l3,e" filled="f" stroked="f">
                    <v:path arrowok="t" o:connecttype="custom" o:connectlocs="3,1530;0,1531;0,1535;5,1535;3,1530" o:connectangles="0,0,0,0,0"/>
                  </v:shape>
                  <v:shape id="Picture 4650" o:spid="_x0000_s2286" type="#_x0000_t75" style="position:absolute;left:9374;top:1535;width:5;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LKnFAAAA3gAAAA8AAABkcnMvZG93bnJldi54bWxET9tqwkAQfS/0H5Yp+FY3DaISXaUttFoo&#10;WC8fMGbHbDA7G7OrSf16tyD0bQ7nOtN5ZytxocaXjhW89BMQxLnTJRcKdtuP5zEIH5A1Vo5JwS95&#10;mM8eH6aYadfymi6bUIgYwj5DBSaEOpPS54Ys+r6riSN3cI3FEGFTSN1gG8NtJdMkGUqLJccGgzW9&#10;G8qPm7NVcFrgV7r6XjpjTm/tbv3zed2nqVK9p+51AiJQF/7Fd/dSx/mjZDiAv3fiDX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fyypxQAAAN4AAAAPAAAAAAAAAAAAAAAA&#10;AJ8CAABkcnMvZG93bnJldi54bWxQSwUGAAAAAAQABAD3AAAAkQMAAAAA&#10;">
                    <v:imagedata r:id="rId481" o:title=""/>
                  </v:shape>
                  <v:shape id="Picture 4651" o:spid="_x0000_s2287" type="#_x0000_t75" style="position:absolute;left:9461;top:1530;width:7;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ugHjFAAAA3gAAAA8AAABkcnMvZG93bnJldi54bWxET01rwkAQvQv+h2WE3urGFLWmbkQUsYdS&#10;aCz0OmTHJCQ7G7JrEv99t1DwNo/3OdvdaBrRU+cqywoW8wgEcW51xYWC78vp+RWE88gaG8uk4E4O&#10;dul0ssVE24G/qM98IUIIuwQVlN63iZQuL8mgm9uWOHBX2xn0AXaF1B0OIdw0Mo6ilTRYcWgosaVD&#10;SXmd3YyC22dPH/G9fTnvN/H5uPnJBl9XSj3Nxv0bCE+jf4j/3e86zF9HqyX8vRNukO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roB4xQAAAN4AAAAPAAAAAAAAAAAAAAAA&#10;AJ8CAABkcnMvZG93bnJldi54bWxQSwUGAAAAAAQABAD3AAAAkQMAAAAA&#10;">
                    <v:imagedata r:id="rId483" o:title=""/>
                  </v:shape>
                </v:group>
                <v:group id="Group 4652" o:spid="_x0000_s2288" style="position:absolute;left:9458;top:1533;width:5;height:5" coordorigin="9458,1533"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Mi8UAAADeAAAADwAAAGRycy9kb3ducmV2LnhtbERPS2vCQBC+F/wPywi9&#10;1U0sjRJdRUTFgxR8gHgbsmMSzM6G7JrEf98tFHqbj+8582VvKtFS40rLCuJRBII4s7rkXMHlvP2Y&#10;gnAeWWNlmRS8yMFyMXibY6ptx0dqTz4XIYRdigoK7+tUSpcVZNCNbE0cuLttDPoAm1zqBrsQbio5&#10;jqJEGiw5NBRY07qg7HF6GgW7DrvVZ7xpD4/7+nU7f31fDzEp9T7sVzMQnnr/L/5z73WYP4mS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4jIvFAAAA3gAA&#10;AA8AAAAAAAAAAAAAAAAAqgIAAGRycy9kb3ducmV2LnhtbFBLBQYAAAAABAAEAPoAAACcAwAAAAA=&#10;">
                  <v:shape id="Freeform 4653" o:spid="_x0000_s2289" style="position:absolute;left:9458;top:1533;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z1cQA&#10;AADeAAAADwAAAGRycy9kb3ducmV2LnhtbERPTYvCMBC9C/6HMAt7kTVVpJWuUUQQdi+CVQRvQzO2&#10;dZtJabJa/fVGELzN433ObNGZWlyodZVlBaNhBII4t7riQsF+t/6agnAeWWNtmRTcyMFi3u/NMNX2&#10;ylu6ZL4QIYRdigpK75tUSpeXZNANbUMcuJNtDfoA20LqFq8h3NRyHEWxNFhxaCixoVVJ+V/2bxQc&#10;9Pi32+94cI/P7rDJJutjrGulPj+65TcIT51/i1/uHx3mJ1GcwPOdcIO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M9XEAAAA3gAAAA8AAAAAAAAAAAAAAAAAmAIAAGRycy9k&#10;b3ducmV2LnhtbFBLBQYAAAAABAAEAPUAAACJAwAAAAA=&#10;" path="m3,l,1,,5r5,l3,e" filled="f" stroked="f">
                    <v:path arrowok="t" o:connecttype="custom" o:connectlocs="3,1533;0,1534;0,1538;5,1538;3,1533" o:connectangles="0,0,0,0,0"/>
                  </v:shape>
                </v:group>
                <v:group id="Group 4654" o:spid="_x0000_s2290" style="position:absolute;left:9458;top:1538;width:5;height:18" coordorigin="9458,1538" coordsize="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Su9YscAAADe&#10;AAAADwAAAAAAAAAAAAAAAACqAgAAZHJzL2Rvd25yZXYueG1sUEsFBgAAAAAEAAQA+gAAAJ4DAAAA&#10;AA==&#10;">
                  <v:shape id="Freeform 4655" o:spid="_x0000_s2291" style="position:absolute;left:9458;top:1538;width:5;height:18;visibility:visible;mso-wrap-style:square;v-text-anchor:top" coordsize="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XMgsQA&#10;AADeAAAADwAAAGRycy9kb3ducmV2LnhtbERPPW/CMBDdK/EfrENiKzYMSUkxCCiRULdShnY7xdck&#10;Ij5HsZsEfn1dqVK3e3qft96OthE9db52rGExVyCIC2dqLjVc3vPHJxA+IBtsHJOGG3nYbiYPa8yM&#10;G/iN+nMoRQxhn6GGKoQ2k9IXFVn0c9cSR+7LdRZDhF0pTYdDDLeNXCqVSIs1x4YKWzpUVFzP31aD&#10;Or6iStvPl32zSL2p84/9vThpPZuOu2cQgcbwL/5zn0ycn6pkBb/vxBv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VzILEAAAA3gAAAA8AAAAAAAAAAAAAAAAAmAIAAGRycy9k&#10;b3ducmV2LnhtbFBLBQYAAAAABAAEAPUAAACJAwAAAAA=&#10;" path="m,l5,r,18l,18,,e" filled="f" stroked="f">
                    <v:path arrowok="t" o:connecttype="custom" o:connectlocs="0,1538;5,1538;5,1556;0,1556;0,1538" o:connectangles="0,0,0,0,0"/>
                  </v:shape>
                </v:group>
                <v:group id="Group 4656" o:spid="_x0000_s2292" style="position:absolute;left:9489;top:1528;width:6;height:7" coordorigin="9489,1528" coordsize="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KEJ7nIAAAA&#10;3gAAAA8AAAAAAAAAAAAAAAAAqgIAAGRycy9kb3ducmV2LnhtbFBLBQYAAAAABAAEAPoAAACfAwAA&#10;AAA=&#10;">
                  <v:shape id="Freeform 4657" o:spid="_x0000_s2293" style="position:absolute;left:9489;top:1528;width:6;height:7;visibility:visible;mso-wrap-style:square;v-text-anchor:top" coordsize="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g+YcUA&#10;AADeAAAADwAAAGRycy9kb3ducmV2LnhtbERPTWvCQBC9C/0PyxR6042lNhJdRWpLFbw01fuYnSap&#10;2dmwu9Xor3eFgrd5vM+ZzjvTiCM5X1tWMBwkIIgLq2suFWy/P/pjED4ga2wsk4IzeZjPHnpTzLQ9&#10;8Rcd81CKGMI+QwVVCG0mpS8qMugHtiWO3I91BkOErpTa4SmGm0Y+J8mrNFhzbKiwpbeKikP+ZxSM&#10;Xy64/KwPi026G7n1+f232JdLpZ4eu8UERKAu3MX/7pWO89MkHcLtnXiDn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OD5hxQAAAN4AAAAPAAAAAAAAAAAAAAAAAJgCAABkcnMv&#10;ZG93bnJldi54bWxQSwUGAAAAAAQABAD1AAAAigMAAAAA&#10;" path="m4,l,2,2,7,6,5,4,e" filled="f" stroked="f">
                    <v:path arrowok="t" o:connecttype="custom" o:connectlocs="4,1528;0,1530;2,1535;6,1533;4,1528" o:connectangles="0,0,0,0,0"/>
                  </v:shape>
                </v:group>
                <v:group id="Group 4658" o:spid="_x0000_s2294" style="position:absolute;left:9485;top:1530;width:5;height:5" coordorigin="9485,1530"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RocVcQAAADeAAAADwAAAGRycy9kb3ducmV2LnhtbERPTYvCMBC9C/sfwgh7&#10;07Qu6lKNIrIuexBBXRBvQzO2xWZSmtjWf28Ewds83ufMl50pRUO1KywriIcRCOLU6oIzBf/HzeAb&#10;hPPIGkvLpOBODpaLj94cE21b3lNz8JkIIewSVJB7XyVSujQng25oK+LAXWxt0AdYZ1LX2IZwU8pR&#10;FE2kwYJDQ44VrXNKr4ebUfDbYrv6in+a7fWyvp+P491pG5NSn/1uNQPhqfNv8cv9p8P8aTQd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RocVcQAAADeAAAA&#10;DwAAAAAAAAAAAAAAAACqAgAAZHJzL2Rvd25yZXYueG1sUEsFBgAAAAAEAAQA+gAAAJsDAAAAAA==&#10;">
                  <v:shape id="Freeform 4659" o:spid="_x0000_s2295" style="position:absolute;left:9485;top:1530;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SjC8YA&#10;AADeAAAADwAAAGRycy9kb3ducmV2LnhtbERPTWvCQBC9F/oflhF6KbqplkSiq5SCUC9CowS8Ddkx&#10;iWZnQ3abpP31XaHQ2zze56y3o2lET52rLSt4mUUgiAuray4VnI676RKE88gaG8uk4JscbDePD2tM&#10;tR34k/rMlyKEsEtRQeV9m0rpiooMupltiQN3sZ1BH2BXSt3hEMJNI+dRFEuDNYeGClt6r6i4ZV9G&#10;Qa7n+/F05Oef+OryQ/a6O8e6UeppMr6tQHga/b/4z/2hw/wkShZwfyfcI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jSjC8YAAADeAAAADwAAAAAAAAAAAAAAAACYAgAAZHJz&#10;L2Rvd25yZXYueG1sUEsFBgAAAAAEAAQA9QAAAIsDAAAAAA==&#10;" path="m4,l,1,,5r6,l4,e" filled="f" stroked="f">
                    <v:path arrowok="t" o:connecttype="custom" o:connectlocs="4,1530;0,1531;0,1535;6,1535;4,1530" o:connectangles="0,0,0,0,0"/>
                  </v:shape>
                </v:group>
                <v:group id="Group 4660" o:spid="_x0000_s2296" style="position:absolute;left:9485;top:1535;width:5;height:19" coordorigin="9485,1535"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b8husUAAADeAAAADwAAAGRycy9kb3ducmV2LnhtbERPS2vCQBC+F/oflil4&#10;M5vU+iB1FZG2eBDBB0hvQ3ZMgtnZkN0m8d+7gtDbfHzPmS97U4mWGldaVpBEMQjizOqScwWn4/dw&#10;BsJ5ZI2VZVJwIwfLxevLHFNtO95Te/C5CCHsUlRQeF+nUrqsIIMusjVx4C62MegDbHKpG+xCuKnk&#10;exxPpMGSQ0OBNa0Lyq6HP6Pgp8NuNUq+2u31sr79Hse78zYhpQZv/eoThKfe/4uf7o0O86fx9AM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2/IbrFAAAA3gAA&#10;AA8AAAAAAAAAAAAAAAAAqgIAAGRycy9kb3ducmV2LnhtbFBLBQYAAAAABAAEAPoAAACcAwAAAAA=&#10;">
                  <v:shape id="Freeform 4661" o:spid="_x0000_s2297" style="position:absolute;left:9485;top:1535;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JN78UA&#10;AADeAAAADwAAAGRycy9kb3ducmV2LnhtbERPTWsCMRC9F/wPYYReSk0Uuitbo5RiS/FQ0Yrn6Wbc&#10;rG4myybV9d83hYK3ebzPmS1614gzdaH2rGE8UiCIS29qrjTsvt4epyBCRDbYeCYNVwqwmA/uZlgY&#10;f+ENnbexEimEQ4EabIxtIWUoLTkMI98SJ+7gO4cxwa6SpsNLCneNnCiVSYc1pwaLLb1aKk/bH6dh&#10;pY52Pfl88Nmpfz/k2XR5/N4rre+H/csziEh9vIn/3R8mzc9V/gR/76Qb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Ik3vxQAAAN4AAAAPAAAAAAAAAAAAAAAAAJgCAABkcnMv&#10;ZG93bnJldi54bWxQSwUGAAAAAAQABAD1AAAAigMAAAAA&#10;" path="m,l6,r,19l,19,,e" filled="f" stroked="f">
                    <v:path arrowok="t" o:connecttype="custom" o:connectlocs="0,1535;6,1535;6,1554;0,1554;0,1535" o:connectangles="0,0,0,0,0"/>
                  </v:shape>
                  <v:shape id="Picture 4662" o:spid="_x0000_s2298" type="#_x0000_t75" style="position:absolute;left:9274;top:1524;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SvcPDAAAA3gAAAA8AAABkcnMvZG93bnJldi54bWxET01rwkAQvRf6H5Yp9FY37SEp0VVEqhRK&#10;wUa9j9kxCWZnw+5U03/fFQq9zeN9zmwxul5dKMTOs4HnSQaKuPa248bAfrd+egUVBdli75kM/FCE&#10;xfz+boal9Vf+oksljUohHEs00IoMpdaxbslhnPiBOHEnHxxKgqHRNuA1hbtev2RZrh12nBpaHGjV&#10;Un2uvp0BEd6E8Hb4kGpz7OgzL5brbWHM48O4nIISGuVf/Od+t2l+kRU53N5JN+j5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tK9w8MAAADeAAAADwAAAAAAAAAAAAAAAACf&#10;AgAAZHJzL2Rvd25yZXYueG1sUEsFBgAAAAAEAAQA9wAAAI8DAAAAAA==&#10;">
                    <v:imagedata r:id="rId624" o:title=""/>
                  </v:shape>
                  <v:shape id="Picture 4663" o:spid="_x0000_s2299" type="#_x0000_t75" style="position:absolute;left:9274;top:1524;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XN2PFAAAA3gAAAA8AAABkcnMvZG93bnJldi54bWxET99rwjAQfh/sfwg32MvQxI2t2hnFDQa+&#10;rhuIb0dzNsXmUpvYdv+9EYS93cf385br0TWipy7UnjXMpgoEcelNzZWG35+vyRxEiMgGG8+k4Y8C&#10;rFf3d0vMjR/4m/oiViKFcMhRg42xzaUMpSWHYepb4sQdfOcwJthV0nQ4pHDXyGel3qTDmlODxZY+&#10;LZXH4uw0bBa2WZyf+uHj+Kr2p2LcHWanF60fH8bNO4hIY/wX39xbk+ZnKsvg+k66Qa4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1zdjxQAAAN4AAAAPAAAAAAAAAAAAAAAA&#10;AJ8CAABkcnMvZG93bnJldi54bWxQSwUGAAAAAAQABAD3AAAAkQMAAAAA&#10;">
                    <v:imagedata r:id="rId475" o:title=""/>
                  </v:shape>
                  <v:shape id="Picture 4664" o:spid="_x0000_s2300" type="#_x0000_t75" style="position:absolute;left:9274;top:1524;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IoxHHAAAA3gAAAA8AAABkcnMvZG93bnJldi54bWxEj0FLw0AQhe+C/2EZwYvY3SraNnZbqiB4&#10;NRWktyE7zYZmZ9PsNon/3jkI3mZ4b977Zr2dQqsG6lMT2cJ8ZkARV9E1XFv42r/fL0GljOywjUwW&#10;fijBdnN9tcbCxZE/aShzrSSEU4EWfM5doXWqPAVMs9gRi3aMfcAsa19r1+Mo4aHVD8Y864ANS4PH&#10;jt48VafyEizsVr5dXe6G8fX0ZA7ncvo+zs+P1t7eTLsXUJmm/G/+u/5wgr8wC+GVd2QGvfk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hIoxHHAAAA3gAAAA8AAAAAAAAAAAAA&#10;AAAAnwIAAGRycy9kb3ducmV2LnhtbFBLBQYAAAAABAAEAPcAAACTAwAAAAA=&#10;">
                    <v:imagedata r:id="rId475" o:title=""/>
                  </v:shape>
                  <v:shape id="Picture 4665" o:spid="_x0000_s2301" type="#_x0000_t75" style="position:absolute;left:9274;top:1524;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EBorFAAAA3gAAAA8AAABkcnMvZG93bnJldi54bWxET99rwjAQfh/sfwg32MvQxI1N2xnFDQa+&#10;rhuIb0dzNsXmUpvYdv+9EYS93cf385br0TWipy7UnjXMpgoEcelNzZWG35+vyQJEiMgGG8+k4Y8C&#10;rFf3d0vMjR/4m/oiViKFcMhRg42xzaUMpSWHYepb4sQdfOcwJthV0nQ4pHDXyGel3qTDmlODxZY+&#10;LZXH4uw0bDLbZOenfvg4vqr9qRh3h9npRevHh3HzDiLSGP/FN/fWpPlzNc/g+k66Qa4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BAaKxQAAAN4AAAAPAAAAAAAAAAAAAAAA&#10;AJ8CAABkcnMvZG93bnJldi54bWxQSwUGAAAAAAQABAD3AAAAkQMAAAAA&#10;">
                    <v:imagedata r:id="rId475" o:title=""/>
                  </v:shape>
                  <v:shape id="Picture 4666" o:spid="_x0000_s2302" type="#_x0000_t75" style="position:absolute;left:9274;top:1524;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r3zDHAAAA3gAAAA8AAABkcnMvZG93bnJldi54bWxEj0FLw0AQhe+C/2EZwYu0u1XUNnZbqiB4&#10;NRWktyE7zYZmZ9PsNon/3jkI3maYN++9b72dQqsG6lMT2cJibkARV9E1XFv42r/PlqBSRnbYRiYL&#10;P5Rgu7m+WmPh4sifNJS5VmLCqUALPueu0DpVngKmeeyI5XaMfcAsa19r1+Mo5qHV98Y86YANS4LH&#10;jt48VafyEizsVr5dXe6G8fX0aA7ncvo+Ls4P1t7eTLsXUJmm/C/++/5wUv/ZLAVAcGQGvfk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Pr3zDHAAAA3gAAAA8AAAAAAAAAAAAA&#10;AAAAnwIAAGRycy9kb3ducmV2LnhtbFBLBQYAAAAABAAEAPcAAACTAwAAAAA=&#10;">
                    <v:imagedata r:id="rId475" o:title=""/>
                  </v:shape>
                  <v:shape id="Picture 4667" o:spid="_x0000_s2303" type="#_x0000_t75" style="position:absolute;left:9274;top:1524;width:12;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neqvFAAAA3gAAAA8AAABkcnMvZG93bnJldi54bWxET99rwjAQfh/sfwg32MvQpBub2hnFDQa+&#10;rhuIb0dzNsXmUpvYdv+9EYS93cf385br0TWipy7UnjVkUwWCuPSm5krD78/XZA4iRGSDjWfS8EcB&#10;1qv7uyXmxg/8TX0RK5FCOOSowcbY5lKG0pLDMPUtceIOvnMYE+wqaTocUrhr5LNSb9JhzanBYkuf&#10;lspjcXYaNgvbLM5P/fBxfFX7UzHuDtnpRevHh3HzDiLSGP/FN/fWpPkzNc/g+k66Qa4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p3qrxQAAAN4AAAAPAAAAAAAAAAAAAAAA&#10;AJ8CAABkcnMvZG93bnJldi54bWxQSwUGAAAAAAQABAD3AAAAkQMAAAAA&#10;">
                    <v:imagedata r:id="rId475" o:title=""/>
                  </v:shape>
                  <v:shape id="Picture 4668" o:spid="_x0000_s2304" type="#_x0000_t75" style="position:absolute;left:9274;top:1524;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O6rvFAAAA3gAAAA8AAABkcnMvZG93bnJldi54bWxET01rAjEQvQv+hzCCF9Gs2qrdGkUshYon&#10;V8Eeh810d3UzWZKo23/fFAq9zeN9znLdmlrcyfnKsoLxKAFBnFtdcaHgdHwfLkD4gKyxtkwKvsnD&#10;etXtLDHV9sEHumehEDGEfYoKyhCaVEqfl2TQj2xDHLkv6wyGCF0htcNHDDe1nCTJTBqsODaU2NC2&#10;pPya3YyCl6fxZr+futPgOX+70GVqd9n5U6l+r928ggjUhn/xn/tDx/nzZDGB33fiDXL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Tuq7xQAAAN4AAAAPAAAAAAAAAAAAAAAA&#10;AJ8CAABkcnMvZG93bnJldi54bWxQSwUGAAAAAAQABAD3AAAAkQMAAAAA&#10;">
                    <v:imagedata r:id="rId472" o:title=""/>
                  </v:shape>
                  <v:shape id="Picture 4669" o:spid="_x0000_s2305" type="#_x0000_t75" style="position:absolute;left:9274;top:1524;width:7;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CTyDGAAAA3gAAAA8AAABkcnMvZG93bnJldi54bWxET01rwkAQvRf8D8sUeim6sbFqU1eRilDx&#10;1CjocchOk2h2NuxuNf333YLgbR7vc2aLzjTiQs7XlhUMBwkI4sLqmksF+926PwXhA7LGxjIp+CUP&#10;i3nvYYaZtlf+okseShFD2GeooAqhzaT0RUUG/cC2xJH7ts5giNCVUju8xnDTyJckGUuDNceGClv6&#10;qKg45z9GwdtouNxuU7d/fi1WJzqldpMfjko9PXbLdxCBunAX39yfOs6fJNMU/t+JN8j5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QJPIMYAAADeAAAADwAAAAAAAAAAAAAA&#10;AACfAgAAZHJzL2Rvd25yZXYueG1sUEsFBgAAAAAEAAQA9wAAAJIDAAAAAA==&#10;">
                    <v:imagedata r:id="rId472" o:title=""/>
                  </v:shape>
                  <v:shape id="Picture 4670" o:spid="_x0000_s2306" type="#_x0000_t75" style="position:absolute;left:9274;top:1524;width:5;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r11TFAAAA3gAAAA8AAABkcnMvZG93bnJldi54bWxET0trAjEQvhf8D2EEL0Wz1vfWKGIpVDy5&#10;CnocNtPdtZvJkqS6/fdNoeBtPr7nLNetqcWNnK8sKxgOEhDEudUVFwpOx/f+HIQPyBpry6Tghzys&#10;V52nJaba3vlAtywUIoawT1FBGUKTSunzkgz6gW2II/dpncEQoSukdniP4aaWL0kylQYrjg0lNrQt&#10;Kf/Kvo2CxXi42e9H7vQ8yd+udB3ZXXa+KNXrtptXEIHa8BD/uz90nD9L5mP4eyfeIF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69dUxQAAAN4AAAAPAAAAAAAAAAAAAAAA&#10;AJ8CAABkcnMvZG93bnJldi54bWxQSwUGAAAAAAQABAD3AAAAkQMAAAAA&#10;">
                    <v:imagedata r:id="rId472" o:title=""/>
                  </v:shape>
                </v:group>
                <v:group id="Group 4671" o:spid="_x0000_s2307" style="position:absolute;left:9274;top:1524;width:4;height:3" coordorigin="9274,1524"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b0BsQAAADeAAAADwAAAGRycy9kb3ducmV2LnhtbERPS4vCMBC+C/sfwix4&#10;07QrPqhGEdld9iCCDxBvQzO2xWZSmmxb/70RBG/z8T1nsepMKRqqXWFZQTyMQBCnVhecKTgdfwYz&#10;EM4jaywtk4I7OVgtP3oLTLRteU/NwWcihLBLUEHufZVI6dKcDLqhrYgDd7W1QR9gnUldYxvCTSm/&#10;omgiDRYcGnKsaJNTejv8GwW/LbbrUfzdbG/Xzf1yHO/O25iU6n926zkIT51/i1/uPx3mT6PZG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yb0BsQAAADeAAAA&#10;DwAAAAAAAAAAAAAAAACqAgAAZHJzL2Rvd25yZXYueG1sUEsFBgAAAAAEAAQA+gAAAJsDAAAAAA==&#10;">
                  <v:shape id="Freeform 4672" o:spid="_x0000_s2308" style="position:absolute;left:9274;top:1524;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kQPcMA&#10;AADeAAAADwAAAGRycy9kb3ducmV2LnhtbERPTWvCQBC9C/0Pywi9SN3oQdPoKqVg8VoVmt6G7JgE&#10;d2bT7FbTf98tFLzN433OejuwU1fqQ+vFwGyagSKpvG2lNnA67p5yUCGiWHReyMAPBdhuHkZrLKy/&#10;yTtdD7FWKURCgQaaGLtC61A1xBimviNJ3Nn3jDHBvta2x1sKZ6fnWbbQjK2khgY7em2ouhy+2cDb&#10;pV0iu2c3zz/3fP6I5RdPSmMex8PLClSkId7F/+69TfOXWb6Av3fSDXr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kQPcMAAADeAAAADwAAAAAAAAAAAAAAAACYAgAAZHJzL2Rv&#10;d25yZXYueG1sUEsFBgAAAAAEAAQA9QAAAIgDAAAAAA==&#10;" path="m3,l2,r,2l,2,,3r3,l3,e" filled="f" stroked="f">
                    <v:path arrowok="t" o:connecttype="custom" o:connectlocs="3,1524;2,1524;2,1526;0,1526;0,1527;3,1527;3,1524" o:connectangles="0,0,0,0,0,0,0"/>
                  </v:shape>
                </v:group>
                <v:group id="Group 4673" o:spid="_x0000_s2309" style="position:absolute;left:9274;top:1524;width:2;height:2" coordorigin="9274,1524"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LjP6sQAAADeAAAA&#10;DwAAAAAAAAAAAAAAAACqAgAAZHJzL2Rvd25yZXYueG1sUEsFBgAAAAAEAAQA+gAAAJsDAAAAAA==&#10;">
                  <v:shape id="Freeform 4674" o:spid="_x0000_s2310" style="position:absolute;left:9274;top:1524;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7lgMYA&#10;AADeAAAADwAAAGRycy9kb3ducmV2LnhtbESPTUsDMRCG70L/QxjBm030oHXbtEhRUATRfhx6GzfT&#10;3aXJZE1iu/33zkHwNsO8H8/MFkPw6kgpd5Et3IwNKOI6uo4bC5v18/UEVC7IDn1ksnCmDIv56GKG&#10;lYsn/qTjqjRKQjhXaKEtpa+0znVLAfM49sRy28cUsMiaGu0SniQ8eH1rzJ0O2LE0tNjTsqX6sPoJ&#10;UvK+9/4h+O3ZfHynr83T66F/21l7dTk8TkEVGsq/+M/94gT/3kyEV96RGf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7lgMYAAADeAAAADwAAAAAAAAAAAAAAAACYAgAAZHJz&#10;L2Rvd25yZXYueG1sUEsFBgAAAAAEAAQA9QAAAIsDAAAAAA==&#10;" path="m,l2,r,2l,2,,e" filled="f" stroked="f">
                    <v:path arrowok="t" o:connecttype="custom" o:connectlocs="0,1524;2,1524;2,1526;0,1526;0,1524" o:connectangles="0,0,0,0,0"/>
                  </v:shape>
                </v:group>
                <v:group id="Group 4675" o:spid="_x0000_s2311" style="position:absolute;left:9274;top:1538;width:23;height:2" coordorigin="9274,1538"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mv+A8UAAADeAAAADwAAAGRycy9kb3ducmV2LnhtbERPS2vCQBC+F/oflil4&#10;M5tU6iN1FZG2eBDBB0hvQ3ZMgtnZkN0m8d+7gtDbfHzPmS97U4mWGldaVpBEMQjizOqScwWn4/dw&#10;CsJ5ZI2VZVJwIwfLxevLHFNtO95Te/C5CCHsUlRQeF+nUrqsIIMusjVx4C62MegDbHKpG+xCuKnk&#10;exyPpcGSQ0OBNa0Lyq6HP6Pgp8NuNUq+2u31sr79Hj92521CSg3e+tUnCE+9/xc/3Rsd5k/i6Qw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Zr/gPFAAAA3gAA&#10;AA8AAAAAAAAAAAAAAAAAqgIAAGRycy9kb3ducmV2LnhtbFBLBQYAAAAABAAEAPoAAACcAwAAAAA=&#10;">
                  <v:shape id="Freeform 4676" o:spid="_x0000_s2312" style="position:absolute;left:9274;top:1538;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O/h8cA&#10;AADeAAAADwAAAGRycy9kb3ducmV2LnhtbESPQU8CMRCF7yb+h2ZIvEkXDa4sFGIkJsSLiFy4Tdph&#10;d2E73bQV1n/vHEy8zWTevPe+xWrwnbpQTG1gA5NxAYrYBtdybWD/9Xb/DCplZIddYDLwQwlWy9ub&#10;BVYuXPmTLrtcKzHhVKGBJue+0jrZhjymceiJ5XYM0WOWNdbaRbyKue/0Q1E8aY8tS0KDPb02ZM+7&#10;b29gO1gbJx+nVJ4f6X12WE+3x/XBmLvR8DIHlWnI/+K/742T+mUxEwDBkRn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jv4fHAAAA3gAAAA8AAAAAAAAAAAAAAAAAmAIAAGRy&#10;cy9kb3ducmV2LnhtbFBLBQYAAAAABAAEAPUAAACMAwAAAAA=&#10;" path="m,l23,r,2l,2,,e" filled="f" stroked="f">
                    <v:path arrowok="t" o:connecttype="custom" o:connectlocs="0,1538;23,1538;23,1540;0,1540;0,1538" o:connectangles="0,0,0,0,0"/>
                  </v:shape>
                  <v:shape id="Picture 4677" o:spid="_x0000_s2313" type="#_x0000_t75" style="position:absolute;left:9295;top:1524;width:2;height: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cBEPFAAAA3gAAAA8AAABkcnMvZG93bnJldi54bWxET01rwkAQvRf8D8sIvRSziYeq0TVIaaFQ&#10;KFRFr2N2zAazsyG7jbG/vlsoeJvH+5xVMdhG9NT52rGCLElBEJdO11wp2O/eJnMQPiBrbByTght5&#10;KNajhxXm2l35i/ptqEQMYZ+jAhNCm0vpS0MWfeJa4sidXWcxRNhVUnd4jeG2kdM0fZYWa44NBlt6&#10;MVRett9WwVP7uf95rc+Ly/TjeLgZO6OGTko9jofNEkSgIdzF/+53HefP0kUGf+/EG+T6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3ARDxQAAAN4AAAAPAAAAAAAAAAAAAAAA&#10;AJ8CAABkcnMvZG93bnJldi54bWxQSwUGAAAAAAQABAD3AAAAkQMAAAAA&#10;">
                    <v:imagedata r:id="rId965" o:title=""/>
                  </v:shape>
                </v:group>
                <v:group id="Group 4678" o:spid="_x0000_s2314" style="position:absolute;left:9274;top:1524;width:23;height:2" coordorigin="9274,1524"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Rb6r8UAAADeAAAADwAAAGRycy9kb3ducmV2LnhtbERPS2vCQBC+C/6HZQRv&#10;dRPFR6OriKj0IIVqofQ2ZMckmJ0N2TWJ/74rFLzNx/ec1aYzpWiodoVlBfEoAkGcWl1wpuD7cnhb&#10;gHAeWWNpmRQ8yMFm3e+tMNG25S9qzj4TIYRdggpy76tESpfmZNCNbEUcuKutDfoA60zqGtsQbko5&#10;jqKZNFhwaMixol1O6e18NwqOLbbbSbxvTrfr7vF7mX7+nGJSajjotksQnjr/Ev+7P3SYP4/ex/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0W+q/FAAAA3gAA&#10;AA8AAAAAAAAAAAAAAAAAqgIAAGRycy9kb3ducmV2LnhtbFBLBQYAAAAABAAEAPoAAACcAwAAAAA=&#10;">
                  <v:shape id="Freeform 4679" o:spid="_x0000_s2315" style="position:absolute;left:9274;top:1524;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Eh8MQA&#10;AADeAAAADwAAAGRycy9kb3ducmV2LnhtbERPS2sCMRC+C/6HMIXeNGulta5GkUqheKlaL3sbktlH&#10;3UyWJNXtvzeFgrf5+J6zXPe2FRfyoXGsYDLOQBBrZxquFJy+3kevIEJENtg6JgW/FGC9Gg6WmBt3&#10;5QNdjrESKYRDjgrqGLtcyqBrshjGriNOXOm8xZigr6TxeE3htpVPWfYiLTacGmrs6K0mfT7+WAX7&#10;Xms/+fwOs/OUdvNi+7wvt4VSjw/9ZgEiUh/v4n/3h0nzZ9l8Cn/vpBv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xIfDEAAAA3gAAAA8AAAAAAAAAAAAAAAAAmAIAAGRycy9k&#10;b3ducmV2LnhtbFBLBQYAAAAABAAEAPUAAACJAwAAAAA=&#10;" path="m,l23,r,2l,2,,e" filled="f" stroked="f">
                    <v:path arrowok="t" o:connecttype="custom" o:connectlocs="0,1524;23,1524;23,1526;0,1526;0,1524" o:connectangles="0,0,0,0,0"/>
                  </v:shape>
                  <v:shape id="Picture 4680" o:spid="_x0000_s2316" type="#_x0000_t75" style="position:absolute;left:9274;top:1524;width:2;height: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rp9vEAAAA3gAAAA8AAABkcnMvZG93bnJldi54bWxET9tqAjEQfRf8hzBCX6RmFdG6NYqIhYJQ&#10;8IK+TjfjZnEzWTaprn69KQi+zeFcZzpvbCkuVPvCsYJ+LwFBnDldcK5gv/t6/wDhA7LG0jEpuJGH&#10;+azdmmKq3ZU3dNmGXMQQ9ikqMCFUqZQ+M2TR91xFHLmTqy2GCOtc6hqvMdyWcpAkI2mx4NhgsKKl&#10;oey8/bMKutXP/r4qTpPzYH083IwdU0m/Sr11msUniEBNeImf7m8d54+TyRD+34k3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Grp9vEAAAA3gAAAA8AAAAAAAAAAAAAAAAA&#10;nwIAAGRycy9kb3ducmV2LnhtbFBLBQYAAAAABAAEAPcAAACQAwAAAAA=&#10;">
                    <v:imagedata r:id="rId965" o:title=""/>
                  </v:shape>
                  <v:shape id="Picture 4681" o:spid="_x0000_s2317" type="#_x0000_t75" style="position:absolute;left:9263;top:1554;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TOoXJAAAA3gAAAA8AAABkcnMvZG93bnJldi54bWxEj0FrwkAQhe+C/2EZoRfR3RZqNbqKlBZy&#10;sEJVBG9Ddkxis7Mhu42pv75bKHib4b33zZvFqrOVaKnxpWMNj2MFgjhzpuRcw2H/PpqC8AHZYOWY&#10;NPyQh9Wy31tgYtyVP6ndhVxECPsENRQh1ImUPivIoh+7mjhqZ9dYDHFtcmkavEa4reSTUhNpseR4&#10;ocCaXgvKvnbfNlJmb+vb1g1VOtmc2v3xI+XLMNX6YdCt5yACdeFu/k+nJtZ/UbNn+HsnziC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8xM6hckAAADeAAAADwAAAAAAAAAA&#10;AAAAAACfAgAAZHJzL2Rvd25yZXYueG1sUEsFBgAAAAAEAAQA9wAAAJUDAAAAAA==&#10;">
                    <v:imagedata r:id="rId1072" o:title=""/>
                  </v:shape>
                  <v:shape id="Picture 4682" o:spid="_x0000_s2318" type="#_x0000_t75" style="position:absolute;left:9436;top:1554;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xvAbFAAAA3gAAAA8AAABkcnMvZG93bnJldi54bWxETztvwjAQ3pH6H6yr1A2cMgRIMaiqCirq&#10;BHTpdo2POEp8jmKTB7++rlSJ7T59z1tvB1uLjlpfOlbwPEtAEOdOl1wo+DrvpksQPiBrrB2TgpE8&#10;bDcPkzVm2vV8pO4UChFD2GeowITQZFL63JBFP3MNceQurrUYImwLqVvsY7it5TxJUmmx5NhgsKE3&#10;Q3l1uloFdTCVH7n5POzn1e16+f7J31cLpZ4eh9cXEIGGcBf/uz90nL9IVin8vRNvkJ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8bwGxQAAAN4AAAAPAAAAAAAAAAAAAAAA&#10;AJ8CAABkcnMvZG93bnJldi54bWxQSwUGAAAAAAQABAD3AAAAkQMAAAAA&#10;">
                    <v:imagedata r:id="rId1073" o:title=""/>
                  </v:shape>
                  <v:shape id="Picture 4683" o:spid="_x0000_s2319" type="#_x0000_t75" style="position:absolute;left:9263;top:1557;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z6TDCAAAA3gAAAA8AAABkcnMvZG93bnJldi54bWxET82KwjAQvgu+Q5iFvdl0PVjtGqUooqcF&#10;fx5gbGbbYjOpTWy7b78RBG/z8f3Ocj2YWnTUusqygq8oBkGcW11xoeBy3k3mIJxH1lhbJgV/5GC9&#10;Go+WmGrb85G6ky9ECGGXooLS+yaV0uUlGXSRbYgD92tbgz7AtpC6xT6Em1pO43gmDVYcGkpsaFNS&#10;fjs9jILDT3ZPsjner13d03Z/kwMnnVKfH0P2DcLT4N/il/ugw/wkXiTwfCfcIF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M+kwwgAAAN4AAAAPAAAAAAAAAAAAAAAAAJ8C&#10;AABkcnMvZG93bnJldi54bWxQSwUGAAAAAAQABAD3AAAAjgMAAAAA&#10;">
                    <v:imagedata r:id="rId1074" o:title=""/>
                  </v:shape>
                  <v:shape id="Picture 4684" o:spid="_x0000_s2320" type="#_x0000_t75" style="position:absolute;left:9436;top:1557;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uxJTGAAAA3gAAAA8AAABkcnMvZG93bnJldi54bWxEj9FqAjEQRd+F/kOYQt80saVuuzVKEYQi&#10;paDbDxg24+7iZrIkUbd/7zwUfJvh3rn3zHI9+l5dKKYusIX5zIAiroPruLHwW22nb6BSRnbYByYL&#10;f5RgvXqYLLF04cp7uhxyoySEU4kW2pyHUutUt+QxzcJALNoxRI9Z1thoF/Eq4b7Xz8YstMeOpaHF&#10;gTYt1afD2Vug47l/3WhTdybuivC9rV5+xsrap8fx8wNUpjHfzf/XX07wC/MuvPKOzKB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G7ElMYAAADeAAAADwAAAAAAAAAAAAAA&#10;AACfAgAAZHJzL2Rvd25yZXYueG1sUEsFBgAAAAAEAAQA9wAAAJIDAAAAAA==&#10;">
                    <v:imagedata r:id="rId1075" o:title=""/>
                  </v:shape>
                </v:group>
                <v:group id="Group 4685" o:spid="_x0000_s2321" style="position:absolute;left:9676;top:1583;width:366;height:651" coordorigin="9676,1583" coordsize="366,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7Jo3sUAAADeAAAADwAAAGRycy9kb3ducmV2LnhtbERPTWvCQBC9F/oflil4&#10;000qtTW6ikhbPIhgFMTbkB2TYHY2ZLdJ/PeuIPQ2j/c582VvKtFS40rLCuJRBII4s7rkXMHx8DP8&#10;AuE8ssbKMim4kYPl4vVljom2He+pTX0uQgi7BBUU3teJlC4ryKAb2Zo4cBfbGPQBNrnUDXYh3FTy&#10;PYom0mDJoaHAmtYFZdf0zyj47bBbjePvdnu9rG/nw8futI1JqcFbv5qB8NT7f/HTvdFh/mc0ncL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OyaN7FAAAA3gAA&#10;AA8AAAAAAAAAAAAAAAAAqgIAAGRycy9kb3ducmV2LnhtbFBLBQYAAAAABAAEAPoAAACcAwAAAAA=&#10;">
                  <v:shape id="Freeform 4686" o:spid="_x0000_s2322" style="position:absolute;left:9676;top:1583;width:366;height:651;visibility:visible;mso-wrap-style:square;v-text-anchor:top" coordsize="366,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vcMgA&#10;AADeAAAADwAAAGRycy9kb3ducmV2LnhtbESPQWvCQBCF7wX/wzKCt7qxh1pSVymCpVRBTVvocchO&#10;s6HZ2ZDdxuivdw4FbzPMm/fet1gNvlE9dbEObGA2zUARl8HWXBn4/NjcP4GKCdliE5gMnCnCajm6&#10;W2Buw4mP1BepUmLCMUcDLqU21zqWjjzGaWiJ5fYTOo9J1q7StsOTmPtGP2TZo/ZYsyQ4bGntqPwt&#10;/ryBotgd3l8v1c5t+4Oe77+bwacvYybj4eUZVKIh3cT/329W6s9nmQAIjsygl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uq9wyAAAAN4AAAAPAAAAAAAAAAAAAAAAAJgCAABk&#10;cnMvZG93bnJldi54bWxQSwUGAAAAAAQABAD1AAAAjQMAAAAA&#10;" path="m365,652l,e" filled="f" strokeweight=".1373mm">
                    <v:path arrowok="t" o:connecttype="custom" o:connectlocs="365,2235;0,1583" o:connectangles="0,0"/>
                  </v:shape>
                </v:group>
                <v:group id="Group 4687" o:spid="_x0000_s2323" style="position:absolute;left:9645;top:1529;width:51;height:66" coordorigin="9645,1529"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y/+wsQAAADeAAAA&#10;DwAAAAAAAAAAAAAAAACqAgAAZHJzL2Rvd25yZXYueG1sUEsFBgAAAAAEAAQA+gAAAJsDAAAAAA==&#10;">
                  <v:shape id="Freeform 4688" o:spid="_x0000_s2324" style="position:absolute;left:9645;top:1529;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lpi8MA&#10;AADeAAAADwAAAGRycy9kb3ducmV2LnhtbERPTYvCMBC9C/6HMMLeNFVwXatRXFFYBBFdL96GZmyK&#10;zaTbRO3+eyMI3ubxPmc6b2wpblT7wrGCfi8BQZw5XXCu4Pi77n6B8AFZY+mYFPyTh/ms3Zpiqt2d&#10;93Q7hFzEEPYpKjAhVKmUPjNk0fdcRRy5s6sthgjrXOoa7zHclnKQJJ/SYsGxwWBFS0PZ5XC1Chre&#10;XndmsSmqIY+Wx+/TZT3+Wyn10WkWExCBmvAWv9w/Os4f9ZMBPN+JN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lpi8MAAADeAAAADwAAAAAAAAAAAAAAAACYAgAAZHJzL2Rv&#10;d25yZXYueG1sUEsFBgAAAAAEAAQA9QAAAIgDAAAAAA==&#10;" path="m,l10,66,51,43,,e" fillcolor="black" stroked="f">
                    <v:path arrowok="t" o:connecttype="custom" o:connectlocs="0,1529;10,1595;51,1572;0,1529" o:connectangles="0,0,0,0"/>
                  </v:shape>
                </v:group>
                <v:group id="Group 4689" o:spid="_x0000_s2325" style="position:absolute;left:9645;top:1529;width:51;height:66" coordorigin="9645,1529"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LHFLsQAAADeAAAA&#10;DwAAAAAAAAAAAAAAAACqAgAAZHJzL2Rvd25yZXYueG1sUEsFBgAAAAAEAAQA+gAAAJsDAAAAAA==&#10;">
                  <v:shape id="Freeform 4690" o:spid="_x0000_s2326" style="position:absolute;left:9645;top:1529;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doQ8cA&#10;AADeAAAADwAAAGRycy9kb3ducmV2LnhtbERPTWsCMRC9C/6HMIIXqVm1tWVrFBUUeyhSWwq9DZvp&#10;ZnUzWTZRV3+9EQq9zeN9zmTW2FKcqPaFYwWDfgKCOHO64FzB1+fq4QWED8gaS8ek4EIeZtN2a4Kp&#10;dmf+oNMu5CKGsE9RgQmhSqX0mSGLvu8q4sj9utpiiLDOpa7xHMNtKYdJMpYWC44NBitaGsoOu6NV&#10;sBgdruPvt6feyPy8r2xYb91+uFWq22nmryACNeFf/Ofe6Dj/eZA8wv2deIO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XaEPHAAAA3gAAAA8AAAAAAAAAAAAAAAAAmAIAAGRy&#10;cy9kb3ducmV2LnhtbFBLBQYAAAAABAAEAPUAAACMAwAAAAA=&#10;" path="m,l10,66,51,43,,xe" filled="f" strokeweight=".1373mm">
                    <v:path arrowok="t" o:connecttype="custom" o:connectlocs="0,1529;10,1595;51,1572;0,1529" o:connectangles="0,0,0,0"/>
                  </v:shape>
                </v:group>
                <v:group id="Group 4691" o:spid="_x0000_s2327" style="position:absolute;left:10021;top:2223;width:51;height:66" coordorigin="10021,2223"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wU+MHFAAAA3gAA&#10;AA8AAAAAAAAAAAAAAAAAqgIAAGRycy9kb3ducmV2LnhtbFBLBQYAAAAABAAEAPoAAACcAwAAAAA=&#10;">
                  <v:shape id="Freeform 4692" o:spid="_x0000_s2328" style="position:absolute;left:10021;top:2223;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JviMQA&#10;AADeAAAADwAAAGRycy9kb3ducmV2LnhtbERPS4vCMBC+L/gfwgjeNFXwVY2iorAsLOLj4m1oxqbY&#10;TGoTtfvvNwvC3ubje8582dhSPKn2hWMF/V4CgjhzuuBcwfm0605A+ICssXRMCn7Iw3LR+phjqt2L&#10;D/Q8hlzEEPYpKjAhVKmUPjNk0fdcRRy5q6sthgjrXOoaXzHclnKQJCNpseDYYLCijaHsdnxYBQ1/&#10;P/Zm9VVUQx5vzuvLbTe9b5XqtJvVDESgJvyL3+5PHeeP+8kI/t6JN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Cb4jEAAAA3gAAAA8AAAAAAAAAAAAAAAAAmAIAAGRycy9k&#10;b3ducmV2LnhtbFBLBQYAAAAABAAEAPUAAACJAwAAAAA=&#10;" path="m41,l,23,51,66,41,e" fillcolor="black" stroked="f">
                    <v:path arrowok="t" o:connecttype="custom" o:connectlocs="41,2223;0,2246;51,2289;41,2223" o:connectangles="0,0,0,0"/>
                  </v:shape>
                </v:group>
                <v:group id="Group 4693" o:spid="_x0000_s2329" style="position:absolute;left:10021;top:2223;width:51;height:66" coordorigin="10021,2223" coordsize="5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OKwy3FAAAA3gAA&#10;AA8AAAAAAAAAAAAAAAAAqgIAAGRycy9kb3ducmV2LnhtbFBLBQYAAAAABAAEAPoAAACcAwAAAAA=&#10;">
                  <v:shape id="Freeform 4694" o:spid="_x0000_s2330" style="position:absolute;left:10021;top:2223;width:51;height:66;visibility:visible;mso-wrap-style:square;v-text-anchor:top" coordsize="5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iRsoA&#10;AADeAAAADwAAAGRycy9kb3ducmV2LnhtbESPT2sCQQzF74V+hyGFXorOqviHraO0BUs9iFRF6C3s&#10;pDtbdzLLzlS3/fTNQegt4b2898t82flanamNVWADg34GirgItuLSwGG/6s1AxYRssQ5MBn4ownJx&#10;ezPH3IYLv9N5l0olIRxzNOBSanKtY+HIY+yHhli0z9B6TLK2pbYtXiTc13qYZRPtsWJpcNjQi6Pi&#10;tPv2Bp5Hp9/JcT1+GLmPzcqn1234Gm6Nub/rnh5BJerSv/l6/WYFfzrIhFfekRn04g8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SaYkbKAAAA3gAAAA8AAAAAAAAAAAAAAAAAmAIA&#10;AGRycy9kb3ducmV2LnhtbFBLBQYAAAAABAAEAPUAAACPAwAAAAA=&#10;" path="m51,66l41,,,23,51,66xe" filled="f" strokeweight=".1373mm">
                    <v:path arrowok="t" o:connecttype="custom" o:connectlocs="51,2289;41,2223;0,2246;51,2289" o:connectangles="0,0,0,0"/>
                  </v:shape>
                </v:group>
                <v:group id="Group 4695" o:spid="_x0000_s2331" style="position:absolute;left:9338;top:1638;width:2;height:590" coordorigin="9338,1638" coordsize="2,5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VnyxMQAAADeAAAADwAAAGRycy9kb3ducmV2LnhtbERPTWvCQBC9F/wPywje&#10;dBOltY2uIqLFgwhqoXgbsmMSzM6G7JrEf+8WhN7m8T5nvuxMKRqqXWFZQTyKQBCnVhecKfg5b4ef&#10;IJxH1lhaJgUPcrBc9N7mmGjb8pGak89ECGGXoILc+yqR0qU5GXQjWxEH7mprgz7AOpO6xjaEm1KO&#10;o+hDGiw4NORY0Tqn9Ha6GwXfLbarSbxp9rfr+nE5vx9+9zEpNeh3qxkIT53/F7/cOx3mT+PoC/7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VnyxMQAAADeAAAA&#10;DwAAAAAAAAAAAAAAAACqAgAAZHJzL2Rvd25yZXYueG1sUEsFBgAAAAAEAAQA+gAAAJsDAAAAAA==&#10;">
                  <v:shape id="Freeform 4696" o:spid="_x0000_s2332" style="position:absolute;left:9338;top:1638;width:2;height:590;visibility:visible;mso-wrap-style:square;v-text-anchor:top" coordsize="2,5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Pf/cYA&#10;AADeAAAADwAAAGRycy9kb3ducmV2LnhtbESPQUvDQBCF74L/YRnBm92kYiux2yKFqPTWpILHITsm&#10;wexszK5J/PedQ6G3GebNe+/b7GbXqZGG0Ho2kC4SUMSVty3XBk5l/vAMKkRki51nMvBPAXbb25sN&#10;ZtZPfKSxiLUSEw4ZGmhi7DOtQ9WQw7DwPbHcvv3gMMo61NoOOIm56/QySVbaYcuS0GBP+4aqn+LP&#10;Gfh8etPl4R3z4vfxNI1fRVeWdW7M/d38+gIq0hyv4sv3h5X66zQVAMGRGfT2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1Pf/cYAAADeAAAADwAAAAAAAAAAAAAAAACYAgAAZHJz&#10;L2Rvd25yZXYueG1sUEsFBgAAAAAEAAQA9QAAAIsDAAAAAA==&#10;" path="m,l,590e" filled="f" strokeweight="3.14519mm">
                    <v:path arrowok="t" o:connecttype="custom" o:connectlocs="0,1638;0,2228" o:connectangles="0,0"/>
                  </v:shape>
                </v:group>
                <v:group id="Group 4697" o:spid="_x0000_s2333" style="position:absolute;left:9227;top:2221;width:45;height:66" coordorigin="9227,2221"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vZoH8QAAADeAAAA&#10;DwAAAAAAAAAAAAAAAACqAgAAZHJzL2Rvd25yZXYueG1sUEsFBgAAAAAEAAQA+gAAAJsDAAAAAA==&#10;">
                  <v:shape id="Freeform 4698" o:spid="_x0000_s2334" style="position:absolute;left:9227;top:2221;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lNjsUA&#10;AADeAAAADwAAAGRycy9kb3ducmV2LnhtbERPTWvCQBC9C/0PyxS8iG4ibSMxG5FCoS1e1IjXMTtN&#10;UrOzIbtq/PfdQqG3ebzPyVaDacWVetdYVhDPIhDEpdUNVwqK/dt0AcJ5ZI2tZVJwJwer/GGUYart&#10;jbd03flKhBB2KSqove9SKV1Zk0E3sx1x4L5sb9AH2FdS93gL4aaV8yh6kQYbDg01dvRaU3neXYyC&#10;4fD8kXy3G3nyn8VxgnaTPN0XSo0fh/UShKfB/4v/3O86zE/ieA6/74QbZ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U2OxQAAAN4AAAAPAAAAAAAAAAAAAAAAAJgCAABkcnMv&#10;ZG93bnJldi54bWxQSwUGAAAAAAQABAD1AAAAigMAAAAA&#10;" path="m,l4,67,44,14,,e" fillcolor="black" stroked="f">
                    <v:path arrowok="t" o:connecttype="custom" o:connectlocs="0,2221;4,2288;44,2235;0,2221" o:connectangles="0,0,0,0"/>
                  </v:shape>
                </v:group>
                <v:group id="Group 4699" o:spid="_x0000_s2335" style="position:absolute;left:9227;top:2221;width:45;height:66" coordorigin="9227,2221"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loU/PFAAAA3gAA&#10;AA8AAAAAAAAAAAAAAAAAqgIAAGRycy9kb3ducmV2LnhtbFBLBQYAAAAABAAEAPoAAACcAwAAAAA=&#10;">
                  <v:shape id="Freeform 4700" o:spid="_x0000_s2336" style="position:absolute;left:9227;top:2221;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9nQscA&#10;AADeAAAADwAAAGRycy9kb3ducmV2LnhtbERP30vDMBB+F/wfwg18EZd26FzrsqGCMrY9bFXw9Whu&#10;TbG5lCRu1b/eCAPf7uP7efPlYDtxJB9axwrycQaCuHa65UbB+9vLzQxEiMgaO8ek4JsCLBeXF3Ms&#10;tTvxno5VbEQK4VCiAhNjX0oZakMWw9j1xIk7OG8xJugbqT2eUrjt5CTLptJiy6nBYE/PhurP6ssq&#10;uCuuP2Q1KdavxbR68rvt6sdsnFJXo+HxAUSkIf6Lz+6VTvPv8/wW/t5JN8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rfZ0LHAAAA3gAAAA8AAAAAAAAAAAAAAAAAmAIAAGRy&#10;cy9kb3ducmV2LnhtbFBLBQYAAAAABAAEAPUAAACMAwAAAAA=&#10;" path="m4,67l44,14,,,4,67xe" filled="f" strokeweight=".1373mm">
                    <v:path arrowok="t" o:connecttype="custom" o:connectlocs="4,2288;44,2235;0,2221;4,2288" o:connectangles="0,0,0,0"/>
                  </v:shape>
                </v:group>
                <v:group id="Group 4701" o:spid="_x0000_s2337" style="position:absolute;left:9405;top:1579;width:45;height:66" coordorigin="9405,1579"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c1uHMQAAADeAAAA&#10;DwAAAAAAAAAAAAAAAACqAgAAZHJzL2Rvd25yZXYueG1sUEsFBgAAAAAEAAQA+gAAAJsDAAAAAA==&#10;">
                  <v:shape id="Freeform 4702" o:spid="_x0000_s2338" style="position:absolute;left:9405;top:1579;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JLjcQA&#10;AADeAAAADwAAAGRycy9kb3ducmV2LnhtbERPTWvCQBC9F/oflhG8FN2kWCPRVUQoqHjRKl7H7JjE&#10;ZmdDdtX4712h0Ns83udMZq2pxI0aV1pWEPcjEMSZ1SXnCvY/370RCOeRNVaWScGDHMym728TTLW9&#10;85ZuO5+LEMIuRQWF93UqpcsKMuj6tiYO3Nk2Bn2ATS51g/cQbir5GUVDabDk0FBgTYuCst/d1Sho&#10;D1+r5FJt5Mmv98cPtJtk8Bgp1e208zEIT63/F/+5lzrMT+J4CK93wg1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CS43EAAAA3gAAAA8AAAAAAAAAAAAAAAAAmAIAAGRycy9k&#10;b3ducmV2LnhtbFBLBQYAAAAABAAEAPUAAACJAwAAAAA=&#10;" path="m40,l,52,45,66,40,e" fillcolor="black" stroked="f">
                    <v:path arrowok="t" o:connecttype="custom" o:connectlocs="40,1579;0,1631;45,1645;40,1579" o:connectangles="0,0,0,0"/>
                  </v:shape>
                </v:group>
                <v:group id="Group 4703" o:spid="_x0000_s2339" style="position:absolute;left:9405;top:1579;width:45;height:66" coordorigin="9405,1579"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ZTVfDFAAAA3gAA&#10;AA8AAAAAAAAAAAAAAAAAqgIAAGRycy9kb3ducmV2LnhtbFBLBQYAAAAABAAEAPoAAACcAwAAAAA=&#10;">
                  <v:shape id="Freeform 4704" o:spid="_x0000_s2340" style="position:absolute;left:9405;top:1579;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JtR8gA&#10;AADeAAAADwAAAGRycy9kb3ducmV2LnhtbESPQUvDQBCF74L/YRnBi7SbFKxN7LaooBTrQaPgdciO&#10;2WB2NuyubfTXOwfB2wzvzXvfrLeTH9SBYuoDGyjnBSjiNtieOwNvr/ezFaiUkS0OgcnANyXYbk5P&#10;1ljbcOQXOjS5UxLCqUYDLuex1jq1jjymeRiJRfsI0WOWNXbaRjxKuB/0oiiW2mPP0uBwpDtH7Wfz&#10;5Q1cVhfvullUjw/VsrmNz0+7H7cPxpyfTTfXoDJN+d/8d72zgn9VlsIr78gMevM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km1HyAAAAN4AAAAPAAAAAAAAAAAAAAAAAJgCAABk&#10;cnMvZG93bnJldi54bWxQSwUGAAAAAAQABAD1AAAAjQMAAAAA&#10;" path="m40,l,52,45,66,40,xe" filled="f" strokeweight=".1373mm">
                    <v:path arrowok="t" o:connecttype="custom" o:connectlocs="40,1579;0,1631;45,1645;40,1579" o:connectangles="0,0,0,0"/>
                  </v:shape>
                </v:group>
                <v:group id="Group 4705" o:spid="_x0000_s2341" style="position:absolute;left:9062;top:981;width:187;height:475" coordorigin="9062,981" coordsize="187,4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iAZBnFAAAA3gAA&#10;AA8AAAAAAAAAAAAAAAAAqgIAAGRycy9kb3ducmV2LnhtbFBLBQYAAAAABAAEAPoAAACcAwAAAAA=&#10;">
                  <v:shape id="Freeform 4706" o:spid="_x0000_s2342" style="position:absolute;left:9062;top:981;width:187;height:475;visibility:visible;mso-wrap-style:square;v-text-anchor:top" coordsize="187,4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F9rMYA&#10;AADeAAAADwAAAGRycy9kb3ducmV2LnhtbESPQW/CMAyF75P2HyJP4jJBWg4wFQLamEAcGSANblZj&#10;2mqNUyUByr+fD5N2s+Xn9943X/auVTcKsfFsIB9loIhLbxuuDBwP6+EbqJiQLbaeycCDIiwXz09z&#10;LKy/8xfd9qlSYsKxQAN1Sl2hdSxrchhHviOW28UHh0nWUGkb8C7mrtXjLJtohw1LQo0drWoqf/ZX&#10;Z2C34Y/Ax9eUN6fPzW561qtvuhgzeOnfZ6AS9elf/Pe9tVJ/mo8FQHBkBr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F9rMYAAADeAAAADwAAAAAAAAAAAAAAAACYAgAAZHJz&#10;L2Rvd25yZXYueG1sUEsFBgAAAAAEAAQA9QAAAIsDAAAAAA==&#10;" path="m,l187,475e" filled="f" strokeweight=".1373mm">
                    <v:path arrowok="t" o:connecttype="custom" o:connectlocs="0,981;187,1456" o:connectangles="0,0"/>
                  </v:shape>
                </v:group>
                <v:group id="Group 4707" o:spid="_x0000_s2343" style="position:absolute;left:9228;top:1447;width:45;height:66" coordorigin="9228,1447"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iaoqLFAAAA3gAA&#10;AA8AAAAAAAAAAAAAAAAAqgIAAGRycy9kb3ducmV2LnhtbFBLBQYAAAAABAAEAPoAAACcAwAAAAA=&#10;">
                  <v:shape id="Freeform 4708" o:spid="_x0000_s2344" style="position:absolute;left:9228;top:1447;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WHM8QA&#10;AADeAAAADwAAAGRycy9kb3ducmV2LnhtbERPTWvCQBC9F/wPywi9lLoxqJHUVYogqHjRKl6n2TGJ&#10;zc6G7Fbjv3cFwds83udMZq2pxIUaV1pW0O9FIIgzq0vOFex/Fp9jEM4ja6wsk4IbOZhNO28TTLW9&#10;8pYuO5+LEMIuRQWF93UqpcsKMuh6tiYO3Mk2Bn2ATS51g9cQbioZR9FIGiw5NBRY07yg7G/3bxS0&#10;h+EqOVcb+evX++MH2k0yuI2Veu+2318gPLX+JX66lzrMT/pxDI93wg1y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VhzPEAAAA3gAAAA8AAAAAAAAAAAAAAAAAmAIAAGRycy9k&#10;b3ducmV2LnhtbFBLBQYAAAAABAAEAPUAAACJAwAAAAA=&#10;" path="m43,l,17,44,67,43,e" fillcolor="black" stroked="f">
                    <v:path arrowok="t" o:connecttype="custom" o:connectlocs="43,1447;0,1464;44,1514;43,1447" o:connectangles="0,0,0,0"/>
                  </v:shape>
                </v:group>
                <v:group id="Group 4709" o:spid="_x0000_s2345" style="position:absolute;left:9228;top:1447;width:45;height:66" coordorigin="9228,1447"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wSZTsQAAADeAAAADwAAAGRycy9kb3ducmV2LnhtbERPTYvCMBC9C/sfwgje&#10;NK2yulSjiKyyB1lQF8Tb0IxtsZmUJrb13xthwds83ucsVp0pRUO1KywriEcRCOLU6oIzBX+n7fAL&#10;hPPIGkvLpOBBDlbLj94CE21bPlBz9JkIIewSVJB7XyVSujQng25kK+LAXW1t0AdYZ1LX2IZwU8px&#10;FE2lwYJDQ44VbXJKb8e7UbBrsV1P4u9mf7tuHpfT5+95H5NSg363noPw1Pm3+N/9o8P8WTyewO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wSZTsQAAADeAAAA&#10;DwAAAAAAAAAAAAAAAACqAgAAZHJzL2Rvd25yZXYueG1sUEsFBgAAAAAEAAQA+gAAAJsDAAAAAA==&#10;">
                  <v:shape id="Freeform 4710" o:spid="_x0000_s2346" style="position:absolute;left:9228;top:1447;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Ot/8cA&#10;AADeAAAADwAAAGRycy9kb3ducmV2LnhtbERP30vDMBB+F/wfwg18EZeu6FzrsqGCMrY9bFXw9Whu&#10;TbG5lCRu1b/eCAPf7uP7efPlYDtxJB9axwom4wwEce10y42C97eXmxmIEJE1do5JwTcFWC4uL+ZY&#10;anfiPR2r2IgUwqFEBSbGvpQy1IYshrHriRN3cN5iTNA3Uns8pXDbyTzLptJiy6nBYE/PhurP6ssq&#10;uCuuP2SVF+vXYlo9+d129WM2Tqmr0fD4ACLSEP/FZ/dKp/n3k/wW/t5JN8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zrf/HAAAA3gAAAA8AAAAAAAAAAAAAAAAAmAIAAGRy&#10;cy9kb3ducmV2LnhtbFBLBQYAAAAABAAEAPUAAACMAwAAAAA=&#10;" path="m44,67l43,,,17,44,67xe" filled="f" strokeweight=".1373mm">
                    <v:path arrowok="t" o:connecttype="custom" o:connectlocs="44,1514;43,1447;0,1464;44,1514" o:connectangles="0,0,0,0"/>
                  </v:shape>
                </v:group>
                <v:group id="Group 4711" o:spid="_x0000_s2347" style="position:absolute;left:9039;top:923;width:45;height:66" coordorigin="9039,923"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6GkocYAAADeAAAADwAAAGRycy9kb3ducmV2LnhtbERPTWvCQBC9F/wPyxS8&#10;NZsoaSXNKiJWPIRCVSi9DdkxCWZnQ3abxH/fLRR6m8f7nHwzmVYM1LvGsoIkikEQl1Y3XCm4nN+e&#10;ViCcR9bYWiYFd3KwWc8ecsy0HfmDhpOvRAhhl6GC2vsuk9KVNRl0ke2IA3e1vUEfYF9J3eMYwk0r&#10;F3H8LA02HBpq7GhXU3k7fRsFhxHH7TLZD8Xturt/ndP3zyIhpeaP0/YVhKfJ/4v/3Ecd5r8ki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oaShxgAAAN4A&#10;AAAPAAAAAAAAAAAAAAAAAKoCAABkcnMvZG93bnJldi54bWxQSwUGAAAAAAQABAD6AAAAnQMAAAAA&#10;">
                  <v:shape id="Freeform 4712" o:spid="_x0000_s2348" style="position:absolute;left:9039;top:923;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6BMMUA&#10;AADeAAAADwAAAGRycy9kb3ducmV2LnhtbERPTWvCQBC9F/wPywheSt0YrJHUVUQQVHJpaul1mp0m&#10;qdnZkF1j/PfdQqG3ebzPWW0G04ieOldbVjCbRiCIC6trLhWc3/ZPSxDOI2tsLJOCOznYrEcPK0y1&#10;vfEr9bkvRQhhl6KCyvs2ldIVFRl0U9sSB+7LdgZ9gF0pdYe3EG4aGUfRQhqsOTRU2NKuouKSX42C&#10;4f35mHw3mfz0p/PHI9osmd+XSk3Gw/YFhKfB/4v/3Acd5iezeAG/74Qb5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oEwxQAAAN4AAAAPAAAAAAAAAAAAAAAAAJgCAABkcnMv&#10;ZG93bnJldi54bWxQSwUGAAAAAAQABAD1AAAAigMAAAAA&#10;" path="m,l1,67,45,50,,e" fillcolor="black" stroked="f">
                    <v:path arrowok="t" o:connecttype="custom" o:connectlocs="0,923;1,990;45,973;0,923" o:connectangles="0,0,0,0"/>
                  </v:shape>
                </v:group>
                <v:group id="Group 4713" o:spid="_x0000_s2349" style="position:absolute;left:9039;top:923;width:45;height:66" coordorigin="9039,923"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fTcYAAADeAAAADwAAAGRycy9kb3ducmV2LnhtbERPTWvCQBC9F/wPyxS8&#10;NZsobSTNKiJWPIRCVSi9DdkxCWZnQ3abxH/fLRR6m8f7nHwzmVYM1LvGsoIkikEQl1Y3XCm4nN+e&#10;ViCcR9bYWiYFd3KwWc8ecsy0HfmDhpOvRAhhl6GC2vsuk9KVNRl0ke2IA3e1vUEfYF9J3eMYwk0r&#10;F3H8Ig02HBpq7GhXU3k7fRsFhxHH7TLZD8Xturt/nZ/fP4uElJo/TttXEJ4m/y/+cx91mJ8mi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P59NxgAAAN4A&#10;AAAPAAAAAAAAAAAAAAAAAKoCAABkcnMvZG93bnJldi54bWxQSwUGAAAAAAQABAD6AAAAnQMAAAAA&#10;">
                  <v:shape id="Freeform 4714" o:spid="_x0000_s2350" style="position:absolute;left:9039;top:923;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6n+sgA&#10;AADeAAAADwAAAGRycy9kb3ducmV2LnhtbESPQUvDQBCF74L/YRnBi7SbBqxN7LaooBTrQaPgdciO&#10;2WB2NuyubfTXOwfB2wzvzXvfrLeTH9SBYuoDG1jMC1DEbbA9dwbeXu9nK1ApI1scApOBb0qw3Zye&#10;rLG24cgvdGhypySEU40GXM5jrXVqHXlM8zASi/YRoscsa+y0jXiUcD/osiiW2mPP0uBwpDtH7Wfz&#10;5Q1cVhfvuimrx4dq2dzG56fdj9sHY87PpptrUJmm/G/+u95Zwb9alMIr78gMevM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qf6yAAAAN4AAAAPAAAAAAAAAAAAAAAAAJgCAABk&#10;cnMvZG93bnJldi54bWxQSwUGAAAAAAQABAD1AAAAjQMAAAAA&#10;" path="m,l1,67,45,50,,xe" filled="f" strokeweight=".1373mm">
                    <v:path arrowok="t" o:connecttype="custom" o:connectlocs="0,923;1,990;45,973;0,923" o:connectangles="0,0,0,0"/>
                  </v:shape>
                </v:group>
                <v:group id="Group 4715" o:spid="_x0000_s2351" style="position:absolute;left:9446;top:1390;width:45;height:66" coordorigin="9446,1390"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uyupMUAAADeAAAADwAAAGRycy9kb3ducmV2LnhtbERPS2vCQBC+C/6HZQRv&#10;dRPFR6OriKj0IIVqofQ2ZMckmJ0N2TWJ/74rFLzNx/ec1aYzpWiodoVlBfEoAkGcWl1wpuD7cnhb&#10;gHAeWWNpmRQ8yMFm3e+tMNG25S9qzj4TIYRdggpy76tESpfmZNCNbEUcuKutDfoA60zqGtsQbko5&#10;jqKZNFhwaMixol1O6e18NwqOLbbbSbxvTrfr7vF7mX7+nGJSajjotksQnjr/Ev+7P3SYP4/H7/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bsrqTFAAAA3gAA&#10;AA8AAAAAAAAAAAAAAAAAqgIAAGRycy9kb3ducmV2LnhtbFBLBQYAAAAABAAEAPoAAACcAwAAAAA=&#10;">
                  <v:shape id="Freeform 4716" o:spid="_x0000_s2352" style="position:absolute;left:9446;top:1390;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qAsgA&#10;AADeAAAADwAAAGRycy9kb3ducmV2LnhtbESPQWvCQBCF7wX/wzJCL0U31tZIdBUpFGrxUqt4HbNj&#10;Es3OhuxW47/vHAq9zTBv3nvffNm5Wl2pDZVnA6NhAoo497biwsDu+30wBRUissXaMxm4U4Dlovcw&#10;x8z6G3/RdRsLJSYcMjRQxthkWoe8JIdh6BtiuZ186zDK2hbatngTc1fr5ySZaIcVS0KJDb2VlF+2&#10;P85At39dp+d6o4/xc3d4Qr9JX+5TYx773WoGKlIX/8V/3x9W6qejsQAIjsygF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90ioCyAAAAN4AAAAPAAAAAAAAAAAAAAAAAJgCAABk&#10;cnMvZG93bnJldi54bWxQSwUGAAAAAAQABAD1AAAAjQMAAAAA&#10;" path="m,l5,66,45,13,,e" fillcolor="black" stroked="f">
                    <v:path arrowok="t" o:connecttype="custom" o:connectlocs="0,1390;5,1456;45,1403;0,1390" o:connectangles="0,0,0,0"/>
                  </v:shape>
                </v:group>
                <v:group id="Group 4717" o:spid="_x0000_s2353" style="position:absolute;left:9446;top:1390;width:45;height:66" coordorigin="9446,1390"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1DNH/FAAAA3gAA&#10;AA8AAAAAAAAAAAAAAAAAqgIAAGRycy9kb3ducmV2LnhtbFBLBQYAAAAABAAEAPoAAACcAwAAAAA=&#10;">
                  <v:shape id="Freeform 4718" o:spid="_x0000_s2354" style="position:absolute;left:9446;top:1390;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GzccA&#10;AADeAAAADwAAAGRycy9kb3ducmV2LnhtbERP30vDMBB+F/wfwg18EZeu4lzrsqGCMrY9bFXw9Whu&#10;TbG5lCRu1b/eCAPf7uP7efPlYDtxJB9axwom4wwEce10y42C97eXmxmIEJE1do5JwTcFWC4uL+ZY&#10;anfiPR2r2IgUwqFEBSbGvpQy1IYshrHriRN3cN5iTNA3Uns8pXDbyTzLptJiy6nBYE/PhurP6ssq&#10;uCuuP2SVF+vXYlo9+d129WM2Tqmr0fD4ACLSEP/FZ/dKp/n3k9sc/t5JN8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HPBs3HAAAA3gAAAA8AAAAAAAAAAAAAAAAAmAIAAGRy&#10;cy9kb3ducmV2LnhtbFBLBQYAAAAABAAEAPUAAACMAwAAAAA=&#10;" path="m5,66l45,13,,,5,66xe" filled="f" strokeweight=".1373mm">
                    <v:path arrowok="t" o:connecttype="custom" o:connectlocs="5,1456;45,1403;0,1390;5,1456" o:connectangles="0,0,0,0"/>
                  </v:shape>
                </v:group>
                <v:group id="Group 4719" o:spid="_x0000_s2355" style="position:absolute;left:9513;top:975;width:790;height:456" coordorigin="9513,975" coordsize="790,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dD5PFAAAA3gAA&#10;AA8AAAAAAAAAAAAAAAAAqgIAAGRycy9kb3ducmV2LnhtbFBLBQYAAAAABAAEAPoAAACcAwAAAAA=&#10;">
                  <v:shape id="Freeform 4720" o:spid="_x0000_s2356" style="position:absolute;left:9513;top:975;width:790;height:456;visibility:visible;mso-wrap-style:square;v-text-anchor:top" coordsize="790,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msCMIA&#10;AADeAAAADwAAAGRycy9kb3ducmV2LnhtbERP24rCMBB9X/Afwgi+rWlXWaUaRYQVEffBywcMzdgW&#10;k0ltYq1/b4SFfZvDuc582VkjWmp85VhBOkxAEOdOV1woOJ9+PqcgfEDWaByTgid5WC56H3PMtHvw&#10;gdpjKEQMYZ+hgjKEOpPS5yVZ9ENXE0fu4hqLIcKmkLrBRwy3Rn4lybe0WHFsKLGmdUn59Xi3Csjo&#10;i9mk1e+22O1P+aRFs05uSg363WoGIlAX/sV/7q2O8yfpaAzvd+IN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uawIwgAAAN4AAAAPAAAAAAAAAAAAAAAAAJgCAABkcnMvZG93&#10;bnJldi54bWxQSwUGAAAAAAQABAD1AAAAhwMAAAAA&#10;" path="m,457l790,e" filled="f" strokeweight=".1373mm">
                    <v:path arrowok="t" o:connecttype="custom" o:connectlocs="0,1432;790,975" o:connectangles="0,0"/>
                  </v:shape>
                </v:group>
                <v:group id="Group 4721" o:spid="_x0000_s2357" style="position:absolute;left:10292;top:944;width:66;height:51" coordorigin="10292,944" coordsize="6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gyfMQAAADeAAAADwAAAGRycy9kb3ducmV2LnhtbERPTYvCMBC9C/sfwgh7&#10;07Qr6lKNIuIuexBBXRBvQzO2xWZSmtjWf28Ewds83ufMl50pRUO1KywriIcRCOLU6oIzBf/Hn8E3&#10;COeRNZaWScGdHCwXH705Jtq2vKfm4DMRQtglqCD3vkqkdGlOBt3QVsSBu9jaoA+wzqSusQ3hppRf&#10;UTSRBgsODTlWtM4pvR5uRsFvi+1qFG+a7fWyvp+P491pG5NSn/1uNQPhqfNv8cv9p8P8aTwa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ngyfMQAAADeAAAA&#10;DwAAAAAAAAAAAAAAAACqAgAAZHJzL2Rvd25yZXYueG1sUEsFBgAAAAAEAAQA+gAAAJsDAAAAAA==&#10;">
                  <v:shape id="Freeform 4722" o:spid="_x0000_s2358" style="position:absolute;left:10292;top:944;width:66;height:51;visibility:visible;mso-wrap-style:square;v-text-anchor:top" coordsize="6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1ezMcA&#10;AADeAAAADwAAAGRycy9kb3ducmV2LnhtbESP3WrCQBCF7wXfYRmhd2ajopbUVfyhEHqjjX2AITsm&#10;qdnZkF2T9O27BaF3M5wz5zuz2Q2mFh21rrKsYBbFIIhzqysuFHxd36evIJxH1lhbJgU/5GC3HY82&#10;mGjb8yd1mS9ECGGXoILS+yaR0uUlGXSRbYiDdrOtQR/WtpC6xT6Em1rO43glDVYcCCU2dCwpv2cP&#10;EyCpPfSX4y07f8usWy4/9n16uij1Mhn2byA8Df7f/LxOdai/ni1W8PdOmEF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j9XszHAAAA3gAAAA8AAAAAAAAAAAAAAAAAmAIAAGRy&#10;cy9kb3ducmV2LnhtbFBLBQYAAAAABAAEAPUAAACMAwAAAAA=&#10;" path="m65,l,11,23,52,65,e" fillcolor="black" stroked="f">
                    <v:path arrowok="t" o:connecttype="custom" o:connectlocs="65,944;0,955;23,996;65,944" o:connectangles="0,0,0,0"/>
                  </v:shape>
                </v:group>
                <v:group id="Group 4723" o:spid="_x0000_s2359" style="position:absolute;left:10292;top:944;width:66;height:51" coordorigin="10292,944" coordsize="6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eYJkMQAAADeAAAADwAAAGRycy9kb3ducmV2LnhtbERPTYvCMBC9C/sfwgh7&#10;07Qr6lKNIuIuexBBXRBvQzO2xWZSmtjWf28Ewds83ufMl50pRUO1KywriIcRCOLU6oIzBf/Hn8E3&#10;COeRNZaWScGdHCwXH705Jtq2vKfm4DMRQtglqCD3vkqkdGlOBt3QVsSBu9jaoA+wzqSusQ3hppRf&#10;UTSRBgsODTlWtM4pvR5uRsFvi+1qFG+a7fWyvp+P491pG5NSn/1uNQPhqfNv8cv9p8P8aTyawv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eYJkMQAAADeAAAA&#10;DwAAAAAAAAAAAAAAAACqAgAAZHJzL2Rvd25yZXYueG1sUEsFBgAAAAAEAAQA+gAAAJsDAAAAAA==&#10;">
                  <v:shape id="Freeform 4724" o:spid="_x0000_s2360" style="position:absolute;left:10292;top:944;width:66;height:51;visibility:visible;mso-wrap-style:square;v-text-anchor:top" coordsize="6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ihosUA&#10;AADeAAAADwAAAGRycy9kb3ducmV2LnhtbESPzYrCQBCE78K+w9ALe9OJP+iSdRQRAoInzT5Ak+lN&#10;gpmeMDPG+Pb2YcFbN1Vd9fV2P7pODRRi69nAfJaBIq68bbk28FsW029QMSFb7DyTgSdF2O8+JlvM&#10;rX/whYZrqpWEcMzRQJNSn2sdq4YcxpnviUX788FhkjXU2gZ8SLjr9CLL1tphy9LQYE/Hhqrb9e4M&#10;XE631eap+6I438PysCjKdqhKY74+x8MPqERjepv/r09W8DfzpfDKOzKD3r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OKGixQAAAN4AAAAPAAAAAAAAAAAAAAAAAJgCAABkcnMv&#10;ZG93bnJldi54bWxQSwUGAAAAAAQABAD1AAAAigMAAAAA&#10;" path="m65,l,11,23,52,65,xe" filled="f" strokeweight=".1373mm">
                    <v:path arrowok="t" o:connecttype="custom" o:connectlocs="65,944;0,955;23,996;65,944" o:connectangles="0,0,0,0"/>
                  </v:shape>
                </v:group>
                <v:group id="Group 4725" o:spid="_x0000_s2361" style="position:absolute;left:9459;top:1412;width:66;height:51" coordorigin="9459,1412" coordsize="6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zU4ecUAAADeAAAADwAAAGRycy9kb3ducmV2LnhtbERPTWvCQBC9F/wPywje&#10;dBPFaqOriKh4kEK1UHobsmMSzM6G7JrEf+8WhN7m8T5nue5MKRqqXWFZQTyKQBCnVhecKfi+7Idz&#10;EM4jaywtk4IHOVivem9LTLRt+Yuas89ECGGXoILc+yqR0qU5GXQjWxEH7mprgz7AOpO6xjaEm1KO&#10;o+hdGiw4NORY0Tan9Ha+GwWHFtvNJN41p9t1+/i9TD9/TjEpNeh3mwUIT53/F7/cRx3mz+LJB/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M1OHnFAAAA3gAA&#10;AA8AAAAAAAAAAAAAAAAAqgIAAGRycy9kb3ducmV2LnhtbFBLBQYAAAAABAAEAPoAAACcAwAAAAA=&#10;">
                  <v:shape id="Freeform 4726" o:spid="_x0000_s2362" style="position:absolute;left:9459;top:1412;width:66;height:51;visibility:visible;mso-wrap-style:square;v-text-anchor:top" coordsize="6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4QXscA&#10;AADeAAAADwAAAGRycy9kb3ducmV2LnhtbESPwW7CQAxE75X4h5WRuJUNCEoVWBBQVYp6KaR8gJU1&#10;SdqsN8puk/Tv60Ol3mx5Zp5ndxhdo3rqQu3ZwGKegCIuvK25NHD7eH18BhUissXGMxn4oQCH/eRh&#10;h6n1A1+pz2OpJIRDigaqGNtU61BU5DDMfUsst7vvHEZZu1LbDgcJd41eJsmTdlizECps6VxR8ZV/&#10;O4Fk/jRczvf8/VPn/Xr9dhyyl4sxs+l43IKKNMZ/8Z87s/L+ZrGSAlJHZtD7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BeEF7HAAAA3gAAAA8AAAAAAAAAAAAAAAAAmAIAAGRy&#10;cy9kb3ducmV2LnhtbFBLBQYAAAAABAAEAPUAAACMAwAAAAA=&#10;" path="m43,l,51,66,40,43,e" fillcolor="black" stroked="f">
                    <v:path arrowok="t" o:connecttype="custom" o:connectlocs="43,1412;0,1463;66,1452;43,1412" o:connectangles="0,0,0,0"/>
                  </v:shape>
                </v:group>
                <v:group id="Group 4727" o:spid="_x0000_s2363" style="position:absolute;left:9459;top:1412;width:66;height:51" coordorigin="9459,1412" coordsize="6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FRwLFAAAA3gAA&#10;AA8AAAAAAAAAAAAAAAAAqgIAAGRycy9kb3ducmV2LnhtbFBLBQYAAAAABAAEAPoAAACcAwAAAAA=&#10;">
                  <v:shape id="Freeform 4728" o:spid="_x0000_s2364" style="position:absolute;left:9459;top:1412;width:66;height:51;visibility:visible;mso-wrap-style:square;v-text-anchor:top" coordsize="6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blNcEA&#10;AADeAAAADwAAAGRycy9kb3ducmV2LnhtbERPzYrCMBC+C/sOYRa8aWoVla5RZKEgeNL6AEMztsVm&#10;UpJY69sbQfA2H9/vbHaDaUVPzjeWFcymCQji0uqGKwWXIp+sQfiArLG1TAqe5GG3/RltMNP2wSfq&#10;z6ESMYR9hgrqELpMSl/WZNBPbUccuat1BkOErpLa4SOGm1amSbKUBhuODTV29F9TeTvfjYLT4bZY&#10;PWWX58e7m+/TvGj6slBq/Dvs/0AEGsJX/HEfdJy/mi1SeL8Tb5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5TXBAAAA3gAAAA8AAAAAAAAAAAAAAAAAmAIAAGRycy9kb3du&#10;cmV2LnhtbFBLBQYAAAAABAAEAPUAAACGAwAAAAA=&#10;" path="m,51l66,40,43,,,51xe" filled="f" strokeweight=".1373mm">
                    <v:path arrowok="t" o:connecttype="custom" o:connectlocs="0,1463;66,1452;43,1412;0,1463" o:connectangles="0,0,0,0"/>
                  </v:shape>
                </v:group>
                <v:group id="Group 4729" o:spid="_x0000_s2365" style="position:absolute;left:9739;top:1645;width:512;height:2" coordorigin="9739,1645" coordsize="5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tt87sUAAADeAAAADwAAAGRycy9kb3ducmV2LnhtbERPTWvCQBC9F/wPywje&#10;dBO1WqKriKh4kEK1UHobsmMSzM6G7JrEf+8WhN7m8T5nue5MKRqqXWFZQTyKQBCnVhecKfi+7Icf&#10;IJxH1lhaJgUPcrBe9d6WmGjb8hc1Z5+JEMIuQQW591UipUtzMuhGtiIO3NXWBn2AdSZ1jW0IN6Uc&#10;R9FMGiw4NORY0Tan9Ha+GwWHFtvNJN41p9t1+/i9vH/+nGJSatDvNgsQnjr/L365jzrMn8fTC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rbfO7FAAAA3gAA&#10;AA8AAAAAAAAAAAAAAAAAqgIAAGRycy9kb3ducmV2LnhtbFBLBQYAAAAABAAEAPoAAACcAwAAAAA=&#10;">
                  <v:shape id="Freeform 4730" o:spid="_x0000_s2366" style="position:absolute;left:9739;top:1645;width:512;height:2;visibility:visible;mso-wrap-style:square;v-text-anchor:top" coordsize="5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S7ucMA&#10;AADeAAAADwAAAGRycy9kb3ducmV2LnhtbERPTYvCMBC9C/6HMMLeNHURV6pRRBT2sAetvXgbmrGt&#10;NpPaxFr/vRGEvc3jfc5i1ZlKtNS40rKC8SgCQZxZXXKuID3uhjMQziNrrCyTgic5WC37vQXG2j74&#10;QG3icxFC2MWooPC+jqV0WUEG3cjWxIE728agD7DJpW7wEcJNJb+jaCoNlhwaCqxpU1B2Te5GwSVL&#10;2+NfsvWX065NnzdeJ/fNXqmvQbeeg/DU+X/xx/2rw/yf8WQC73fCDX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S7ucMAAADeAAAADwAAAAAAAAAAAAAAAACYAgAAZHJzL2Rv&#10;d25yZXYueG1sUEsFBgAAAAAEAAQA9QAAAIgDAAAAAA==&#10;" path="m,l512,e" filled="f" strokeweight="2.25275mm">
                    <v:path arrowok="t" o:connecttype="custom" o:connectlocs="0,0;512,0" o:connectangles="0,0"/>
                  </v:shape>
                  <v:shape id="Picture 4731" o:spid="_x0000_s2367" type="#_x0000_t75" style="position:absolute;left:10363;top:1527;width:385;height: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IOejEAAAA3gAAAA8AAABkcnMvZG93bnJldi54bWxET99rwjAQfhf8H8IJvtlUUSedUcZgMDdQ&#10;1Pl+Nmcb1lxqE7X+98tA8O0+vp83X7a2EldqvHGsYJikIIhzpw0XCn72H4MZCB+QNVaOScGdPCwX&#10;3c4cM+1uvKXrLhQihrDPUEEZQp1J6fOSLPrE1cSRO7nGYoiwKaRu8BbDbSVHaTqVFg3HhhJrei8p&#10;/91drIL9xtDRTrbf6/OsPV3u05U5fK2U6vfat1cQgdrwFD/cnzrOfxmOJ/D/TrxBL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iIOejEAAAA3gAAAA8AAAAAAAAAAAAAAAAA&#10;nwIAAGRycy9kb3ducmV2LnhtbFBLBQYAAAAABAAEAPcAAACQAwAAAAA=&#10;">
                    <v:imagedata r:id="rId1076" o:title=""/>
                  </v:shape>
                  <v:shape id="Picture 4732" o:spid="_x0000_s2368" type="#_x0000_t75" style="position:absolute;left:10687;top:1527;width:60;height:3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vCSLFAAAA3gAAAA8AAABkcnMvZG93bnJldi54bWxET01rwkAQvRf8D8sI3uomUmyJrmKLhRIv&#10;1ZZ6HbKTbDQ7G7Krpv56t1DwNo/3OfNlbxtxps7XjhWk4wQEceF0zZWC76/3xxcQPiBrbByTgl/y&#10;sFwMHuaYaXfhLZ13oRIxhH2GCkwIbSalLwxZ9GPXEkeudJ3FEGFXSd3hJYbbRk6SZCot1hwbDLb0&#10;Zqg47k5Wgf30ekM6zX+uuSlf8/1hvSkPSo2G/WoGIlAf7uJ/94eO85/Tpyn8vRNvkI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7wkixQAAAN4AAAAPAAAAAAAAAAAAAAAA&#10;AJ8CAABkcnMvZG93bnJldi54bWxQSwUGAAAAAAQABAD3AAAAkQMAAAAA&#10;">
                    <v:imagedata r:id="rId1077" o:title=""/>
                  </v:shape>
                  <v:shape id="Picture 4733" o:spid="_x0000_s2369" type="#_x0000_t75" style="position:absolute;left:10364;top:1587;width:324;height:3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WLm7EAAAA3gAAAA8AAABkcnMvZG93bnJldi54bWxET01rwkAQvQv9D8sUvOlGERNjNlIEpSeL&#10;tqUeh+w0SZudDdltkv77bkHwNo/3OdluNI3oqXO1ZQWLeQSCuLC65lLB2+thloBwHlljY5kU/JKD&#10;Xf4wyTDVduAz9RdfihDCLkUFlfdtKqUrKjLo5rYlDtyn7Qz6ALtS6g6HEG4auYyitTRYc2iosKV9&#10;RcX35cco+NrQ9Wjr+OCGzelFJtR89Md3paaP49MWhKfR38U397MO8+PFKob/d8INMv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eWLm7EAAAA3gAAAA8AAAAAAAAAAAAAAAAA&#10;nwIAAGRycy9kb3ducmV2LnhtbFBLBQYAAAAABAAEAPcAAACQAwAAAAA=&#10;">
                    <v:imagedata r:id="rId1078" o:title=""/>
                  </v:shape>
                </v:group>
                <v:group id="Group 4734" o:spid="_x0000_s2370" style="position:absolute;left:10364;top:1913;width:326;height:2" coordorigin="10364,1913" coordsize="3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R/7p/IAAAA&#10;3gAAAA8AAAAAAAAAAAAAAAAAqgIAAGRycy9kb3ducmV2LnhtbFBLBQYAAAAABAAEAPoAAACfAwAA&#10;AAA=&#10;">
                  <v:shape id="Freeform 4735" o:spid="_x0000_s2371" style="position:absolute;left:10364;top:1913;width:326;height:2;visibility:visible;mso-wrap-style:square;v-text-anchor:top" coordsize="3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SSMUA&#10;AADeAAAADwAAAGRycy9kb3ducmV2LnhtbERPzWrCQBC+F3yHZYTe6iZGYxvdBBFaSi9F2wcYstMk&#10;mp0N2TWmPr1bKHibj+93NsVoWjFQ7xrLCuJZBIK4tLrhSsH31+vTMwjnkTW2lknBLzko8snDBjNt&#10;L7yn4eArEULYZaig9r7LpHRlTQbdzHbEgfuxvUEfYF9J3eMlhJtWzqMolQYbDg01drSrqTwdzkYB&#10;x6v07bz8TNKyui7nH+Z4TfZHpR6n43YNwtPo7+J/97sO81fx4gX+3gk3y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ohJIxQAAAN4AAAAPAAAAAAAAAAAAAAAAAJgCAABkcnMv&#10;ZG93bnJldi54bWxQSwUGAAAAAAQABAD1AAAAigMAAAAA&#10;" path="m,l326,r,2l,2,,e" filled="f" stroked="f">
                    <v:path arrowok="t" o:connecttype="custom" o:connectlocs="0,1913;326,1913;326,1915;0,1915;0,1913" o:connectangles="0,0,0,0,0"/>
                  </v:shape>
                </v:group>
                <v:group id="Group 4736" o:spid="_x0000_s2372" style="position:absolute;left:10688;top:1587;width:2;height:328" coordorigin="10688,1587" coordsize="2,3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9B0RMcAAADe&#10;AAAADwAAAAAAAAAAAAAAAACqAgAAZHJzL2Rvd25yZXYueG1sUEsFBgAAAAAEAAQA+gAAAJ4DAAAA&#10;AA==&#10;">
                  <v:shape id="Freeform 4737" o:spid="_x0000_s2373" style="position:absolute;left:10688;top:1587;width:2;height:328;visibility:visible;mso-wrap-style:square;v-text-anchor:top" coordsize="2,3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bWncMA&#10;AADeAAAADwAAAGRycy9kb3ducmV2LnhtbERPS4vCMBC+L+x/CLOwl0XTCq5SjWIFwaNrPXgcmukD&#10;m0lJYu3++82C4G0+vuest6PpxEDOt5YVpNMEBHFpdcu1gktxmCxB+ICssbNMCn7Jw3bz/rbGTNsH&#10;/9BwDrWIIewzVNCE0GdS+rIhg35qe+LIVdYZDBG6WmqHjxhuOjlLkm9psOXY0GBP+4bK2/luFOAp&#10;d/l4K4pr1Q1fh+pa5f1xUOrzY9ytQAQaw0v8dB91nL9I5yn8vxNv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AbWncMAAADeAAAADwAAAAAAAAAAAAAAAACYAgAAZHJzL2Rv&#10;d25yZXYueG1sUEsFBgAAAAAEAAQA9QAAAIgDAAAAAA==&#10;" path="m,l2,r,328l,328,,e" filled="f" stroked="f">
                    <v:path arrowok="t" o:connecttype="custom" o:connectlocs="0,1587;2,1587;2,1915;0,1915;0,1587" o:connectangles="0,0,0,0,0"/>
                  </v:shape>
                  <v:shape id="Picture 4738" o:spid="_x0000_s2374" type="#_x0000_t75" style="position:absolute;left:10364;top:1587;width:326;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IfEXEAAAA3gAAAA8AAABkcnMvZG93bnJldi54bWxET99rwjAQfhf2P4Qb7E1TBXVUo8hg4ASF&#10;qszXozmbanMpTdS6v34RBN/u4/t503lrK3GlxpeOFfR7CQji3OmSCwX73Xf3E4QPyBorx6TgTh7m&#10;s7fOFFPtbpzRdRsKEUPYp6jAhFCnUvrckEXfczVx5I6usRgibAqpG7zFcFvJQZKMpMWSY4PBmr4M&#10;5eftxSpI9vfTMDuuDvy3Xm0O/JP9ZqZV6uO9XUxABGrDS/x0L3WcP+4PB/B4J94g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IfEXEAAAA3gAAAA8AAAAAAAAAAAAAAAAA&#10;nwIAAGRycy9kb3ducmV2LnhtbFBLBQYAAAAABAAEAPcAAACQAwAAAAA=&#10;">
                    <v:imagedata r:id="rId1079" o:title=""/>
                  </v:shape>
                  <v:shape id="Picture 4739" o:spid="_x0000_s2375" type="#_x0000_t75" style="position:absolute;left:10364;top:1587;width:2;height:3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NdqjCAAAA3gAAAA8AAABkcnMvZG93bnJldi54bWxET0trAjEQvhf8D2EEbzWr4oPVKCoU7KVQ&#10;H/fZzbhZ3EyWJNX135tCobf5+J6z2nS2EXfyoXasYDTMQBCXTtdcKTifPt4XIEJE1tg4JgVPCrBZ&#10;995WmGv34G+6H2MlUgiHHBWYGNtcylAashiGriVO3NV5izFBX0nt8ZHCbSPHWTaTFmtODQZb2hsq&#10;b8cfqyDszHRm5PVcFG3n8fPyLL7cXqlBv9suQUTq4r/4z33Qaf58NJ3A7zvpBrl+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TXaowgAAAN4AAAAPAAAAAAAAAAAAAAAAAJ8C&#10;AABkcnMvZG93bnJldi54bWxQSwUGAAAAAAQABAD3AAAAjgMAAAAA&#10;">
                    <v:imagedata r:id="rId1080" o:title=""/>
                  </v:shape>
                  <v:shape id="Picture 4740" o:spid="_x0000_s2376" type="#_x0000_t75" style="position:absolute;left:10508;top:1686;width:150;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jA//EAAAA3gAAAA8AAABkcnMvZG93bnJldi54bWxET01rwkAQvQv+h2UKvTWbFLUhuoq2FHsR&#10;2lTvQ3ZMQrOzaXZN4r/vCgVv83ifs9qMphE9da62rCCJYhDEhdU1lwqO3+9PKQjnkTU2lknBlRxs&#10;1tPJCjNtB/6iPvelCCHsMlRQed9mUrqiIoMusi1x4M62M+gD7EqpOxxCuGnkcxwvpMGaQ0OFLb1W&#10;VPzkF6PglF5on+x+G9ymb2M9+9TF/nBQ6vFh3C5BeBr9Xfzv/tBh/ksyn8HtnXCDX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jA//EAAAA3gAAAA8AAAAAAAAAAAAAAAAA&#10;nwIAAGRycy9kb3ducmV2LnhtbFBLBQYAAAAABAAEAPcAAACQAwAAAAA=&#10;">
                    <v:imagedata r:id="rId890" o:title=""/>
                  </v:shape>
                  <v:shape id="Picture 4741" o:spid="_x0000_s2377" type="#_x0000_t75" style="position:absolute;left:10508;top:1607;width:150;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0p1jAAAAA3gAAAA8AAABkcnMvZG93bnJldi54bWxET91KwzAUvh/4DuEI3m1phal0y4oIgnpn&#10;3AMcmmPT2ZzUJLbx7Y0w2N35+H7Pvs1uFDOFOHhWUG8qEMSdNwP3Co4fz+sHEDEhGxw9k4JfitAe&#10;rlZ7bIxf+J1mnXpRQjg2qMCmNDVSxs6Sw7jxE3HhPn1wmAoMvTQBlxLuRnlbVXfS4cClweJET5a6&#10;L/3jFOTcW/36PZ+GQJ7iojW9dVqpm+v8uAORKKeL+Ox+MWX+fb3dwv875QZ5+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HSnWMAAAADeAAAADwAAAAAAAAAAAAAAAACfAgAA&#10;ZHJzL2Rvd25yZXYueG1sUEsFBgAAAAAEAAQA9wAAAIwDAAAAAA==&#10;">
                    <v:imagedata r:id="rId891" o:title=""/>
                  </v:shape>
                </v:group>
                <v:group id="Group 4742" o:spid="_x0000_s2378" style="position:absolute;left:10508;top:1703;width:152;height:2" coordorigin="10508,1703" coordsize="1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3VJq8UAAADeAAAADwAAAGRycy9kb3ducmV2LnhtbERPS2vCQBC+F/wPyxS8&#10;1U2UpJK6ikiVHkKhKpTehuyYBLOzIbvN4993C4Xe5uN7zmY3mkb01LnasoJ4EYEgLqyuuVRwvRyf&#10;1iCcR9bYWCYFEznYbWcPG8y0HfiD+rMvRQhhl6GCyvs2k9IVFRl0C9sSB+5mO4M+wK6UusMhhJtG&#10;LqMolQZrDg0VtnSoqLifv42C04DDfhW/9vn9dpi+Lsn7Zx6TUvPHcf8CwtPo/8V/7jcd5j/HSQq/&#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91SavFAAAA3gAA&#10;AA8AAAAAAAAAAAAAAAAAqgIAAGRycy9kb3ducmV2LnhtbFBLBQYAAAAABAAEAPoAAACcAwAAAAA=&#10;">
                  <v:shape id="Freeform 4743" o:spid="_x0000_s2379" style="position:absolute;left:10508;top:1703;width:152;height:2;visibility:visible;mso-wrap-style:square;v-text-anchor:top" coordsize="15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kj4r8A&#10;AADeAAAADwAAAGRycy9kb3ducmV2LnhtbERPyQrCMBC9C/5DGMGbpi24VaOIIHgTF8Tj0IxtsZmU&#10;Jmr9eyMI3ubx1lmsWlOJJzWutKwgHkYgiDOrS84VnE/bwRSE88gaK8uk4E0OVstuZ4Gpti8+0PPo&#10;cxFC2KWooPC+TqV0WUEG3dDWxIG72cagD7DJpW7wFcJNJZMoGkuDJYeGAmvaFJTdjw+jYHa+bOP9&#10;OH9j4qvbtc6S2UUbpfq9dj0H4an1f/HPvdNh/iQeTeD7TrhB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2SPivwAAAN4AAAAPAAAAAAAAAAAAAAAAAJgCAABkcnMvZG93bnJl&#10;di54bWxQSwUGAAAAAAQABAD1AAAAhAMAAAAA&#10;" path="m,l152,r,2l,2,,e" filled="f" stroked="f">
                    <v:path arrowok="t" o:connecttype="custom" o:connectlocs="0,1703;152,1703;152,1705;0,1705;0,1703" o:connectangles="0,0,0,0,0"/>
                  </v:shape>
                </v:group>
                <v:group id="Group 4744" o:spid="_x0000_s2380" style="position:absolute;left:10658;top:1607;width:2;height:98" coordorigin="10658,1607" coordsize="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aZ4QscAAADe&#10;AAAADwAAAAAAAAAAAAAAAACqAgAAZHJzL2Rvd25yZXYueG1sUEsFBgAAAAAEAAQA+gAAAJ4DAAAA&#10;AA==&#10;">
                  <v:shape id="Freeform 4745" o:spid="_x0000_s2381" style="position:absolute;left:10658;top:1607;width:2;height:98;visibility:visible;mso-wrap-style:square;v-text-anchor:top" coordsize="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PPUsMA&#10;AADeAAAADwAAAGRycy9kb3ducmV2LnhtbERPTWvCQBC9C/0PyxS86cZAW5tmI1GoetVoobchO92E&#10;ZmdDdtX033cLBW/zeJ+Tr0bbiSsNvnWsYDFPQBDXTrdsFJyq99kShA/IGjvHpOCHPKyKh0mOmXY3&#10;PtD1GIyIIewzVNCE0GdS+rohi37ueuLIfbnBYohwMFIPeIvhtpNpkjxLiy3HhgZ72jRUfx8vVsE5&#10;3dFlzaWWtK/4sDNbU39+KDV9HMs3EIHGcBf/u/c6zn9ZPL3C3zvxBl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PPUsMAAADeAAAADwAAAAAAAAAAAAAAAACYAgAAZHJzL2Rv&#10;d25yZXYueG1sUEsFBgAAAAAEAAQA9QAAAIgDAAAAAA==&#10;" path="m,l2,r,98l,98,,e" filled="f" stroked="f">
                    <v:path arrowok="t" o:connecttype="custom" o:connectlocs="0,1607;2,1607;2,1705;0,1705;0,1607" o:connectangles="0,0,0,0,0"/>
                  </v:shape>
                  <v:shape id="Picture 4746" o:spid="_x0000_s2382" type="#_x0000_t75" style="position:absolute;left:10508;top:1607;width:15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MzPLGAAAA3gAAAA8AAABkcnMvZG93bnJldi54bWxEj0FrwzAMhe+D/QejQW+rkx66kdYtZWO0&#10;UBis3WU3YatJ2ljObDfN/v10GOymh973pLdcj75TA8XUBjZQTgtQxDa4lmsDn8e3x2dQKSM77AKT&#10;gR9KsF7d3y2xcuHGHzQccq0khFOFBpqc+0rrZBvymKahJ5bdKUSPWWSstYt4k3Df6VlRzLXHluVC&#10;gz29NGQvh6uXN77pi6Mty1e768N2OF8v+3cyZvIwbhagMo353/xH75xwT+VcCkgdmUGv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wzM8sYAAADeAAAADwAAAAAAAAAAAAAA&#10;AACfAgAAZHJzL2Rvd25yZXYueG1sUEsFBgAAAAAEAAQA9wAAAJIDAAAAAA==&#10;">
                    <v:imagedata r:id="rId1081" o:title=""/>
                  </v:shape>
                </v:group>
                <v:group id="Group 4747" o:spid="_x0000_s2383" style="position:absolute;left:10508;top:1607;width:2;height:98" coordorigin="10508,1607" coordsize="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7wG2LFAAAA3gAA&#10;AA8AAAAAAAAAAAAAAAAAqgIAAGRycy9kb3ducmV2LnhtbFBLBQYAAAAABAAEAPoAAACcAwAAAAA=&#10;">
                  <v:shape id="Freeform 4748" o:spid="_x0000_s2384" style="position:absolute;left:10508;top:1607;width:2;height:98;visibility:visible;mso-wrap-style:square;v-text-anchor:top" coordsize="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XnsMA&#10;AADeAAAADwAAAGRycy9kb3ducmV2LnhtbERPPWvDMBDdC/0P4grZajke0uJGMW6hTVY7aaHbYV1k&#10;E+tkLDlx/n0VCHS7x/u8dTHbXpxp9J1jBcskBUHcON2xUXDYfz6/gvABWWPvmBRcyUOxeXxYY67d&#10;hSs618GIGMI+RwVtCEMupW9asugTNxBH7uhGiyHC0Ug94iWG215mabqSFjuODS0O9NFSc6onq+A7&#10;29L0zqWWtNtztTVfpvn9UWrxNJdvIALN4V98d+90nP+yXGVweyfeI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uXnsMAAADeAAAADwAAAAAAAAAAAAAAAACYAgAAZHJzL2Rv&#10;d25yZXYueG1sUEsFBgAAAAAEAAQA9QAAAIgDAAAAAA==&#10;" path="m,l2,r,98l,98,,e" filled="f" stroked="f">
                    <v:path arrowok="t" o:connecttype="custom" o:connectlocs="0,1607;2,1607;2,1705;0,1705;0,1607" o:connectangles="0,0,0,0,0"/>
                  </v:shape>
                  <v:shape id="Picture 4749" o:spid="_x0000_s2385" type="#_x0000_t75" style="position:absolute;left:10614;top:1625;width:37;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xUZXEAAAA3gAAAA8AAABkcnMvZG93bnJldi54bWxET0uLwjAQvi/4H8II3ta0K/jomoouCApe&#10;fFz2NjSzbdlmUptUq7/eCIK3+fieM190phIXalxpWUE8jEAQZ1aXnCs4HdefUxDOI2usLJOCGzlY&#10;pL2POSbaXnlPl4PPRQhhl6CCwvs6kdJlBRl0Q1sTB+7PNgZ9gE0udYPXEG4q+RVFY2mw5NBQYE0/&#10;BWX/h9YomFR6tJTHVbtt77sZn2dbrctfpQb9bvkNwlPn3+KXe6PD/Ek8HsHznXCDT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xUZXEAAAA3gAAAA8AAAAAAAAAAAAAAAAA&#10;nwIAAGRycy9kb3ducmV2LnhtbFBLBQYAAAAABAAEAPcAAACQAwAAAAA=&#10;">
                    <v:imagedata r:id="rId607" o:title=""/>
                  </v:shape>
                  <v:shape id="Picture 4750" o:spid="_x0000_s2386" type="#_x0000_t75" style="position:absolute;left:10614;top:1625;width:35;height: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YyeHEAAAA3gAAAA8AAABkcnMvZG93bnJldi54bWxET0uLwjAQvi/4H8IseFtTXfFRjaILgoKX&#10;rXvxNjRjW7aZ1CbV6q83guBtPr7nzJetKcWFaldYVtDvRSCIU6sLzhT8HTZfExDOI2ssLZOCGzlY&#10;Ljofc4y1vfIvXRKfiRDCLkYFufdVLKVLczLoerYiDtzJ1gZ9gHUmdY3XEG5KOYiikTRYcGjIsaKf&#10;nNL/pDEKxqX+XsnDutk19/2Uz9Od1sVRqe5nu5qB8NT6t/jl3uowf9wfDeH5TrhB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ZYyeHEAAAA3gAAAA8AAAAAAAAAAAAAAAAA&#10;nwIAAGRycy9kb3ducmV2LnhtbFBLBQYAAAAABAAEAPcAAACQAwAAAAA=&#10;">
                    <v:imagedata r:id="rId607" o:title=""/>
                  </v:shape>
                  <v:shape id="Picture 4751" o:spid="_x0000_s2387" type="#_x0000_t75" style="position:absolute;left:10614;top:1625;width:33;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UbHrEAAAA3gAAAA8AAABkcnMvZG93bnJldi54bWxET0uLwjAQvi/4H8IseFtTXXxVo+iCoOBl&#10;6168Dc3Ylm0mtUm1+uuNIHibj+8582VrSnGh2hWWFfR7EQji1OqCMwV/h83XBITzyBpLy6TgRg6W&#10;i87HHGNtr/xLl8RnIoSwi1FB7n0VS+nSnAy6nq2IA3eytUEfYJ1JXeM1hJtSDqJoJA0WHBpyrOgn&#10;p/Q/aYyCcam/V/KwbnbNfT/l83SndXFUqvvZrmYgPLX+LX65tzrMH/dHQ3i+E26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kUbHrEAAAA3gAAAA8AAAAAAAAAAAAAAAAA&#10;nwIAAGRycy9kb3ducmV2LnhtbFBLBQYAAAAABAAEAPcAAACQAwAAAAA=&#10;">
                    <v:imagedata r:id="rId607" o:title=""/>
                  </v:shape>
                  <v:shape id="Picture 4752" o:spid="_x0000_s2388" type="#_x0000_t75" style="position:absolute;left:10614;top:1625;width:31;height: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G8g3DAAAA3gAAAA8AAABkcnMvZG93bnJldi54bWxET02LwjAQvQv+hzDC3jTVharVKCoIK3hZ&#10;68Xb0IxtsZnUJtXu/vqNsOBtHu9zluvOVOJBjSstKxiPIhDEmdUl5wrO6X44A+E8ssbKMin4IQfr&#10;Vb+3xETbJ3/T4+RzEULYJaig8L5OpHRZQQbdyNbEgbvaxqAPsMmlbvAZwk0lJ1EUS4Mlh4YCa9oV&#10;lN1OrVEwrfTnRqbb9tD+Hud8nx+0Li9KfQy6zQKEp86/xf/uLx3mT8dxDK93wg1y9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byDcMAAADeAAAADwAAAAAAAAAAAAAAAACf&#10;AgAAZHJzL2Rvd25yZXYueG1sUEsFBgAAAAAEAAQA9wAAAI8DAAAAAA==&#10;">
                    <v:imagedata r:id="rId607" o:title=""/>
                  </v:shape>
                  <v:shape id="Picture 4753" o:spid="_x0000_s2389" type="#_x0000_t75" style="position:absolute;left:10614;top:1625;width:29;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36WHEAAAA3gAAAA8AAABkcnMvZG93bnJldi54bWxET9uKwjAQfRf2H8Is7JumLqJuNUpZkVWE&#10;haofMDRjW20mpYm1/r0RBN/mcK4zX3amEi01rrSsYDiIQBBnVpecKzge1v0pCOeRNVaWScGdHCwX&#10;H705xtreOKV273MRQtjFqKDwvo6ldFlBBt3A1sSBO9nGoA+wyaVu8BbCTSW/o2gsDZYcGgqs6beg&#10;7LK/GgV/7c/9HI3O9SGZbldyl/ynK31V6uuzS2YgPHX+LX65NzrMnwzHE3i+E26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i36WHEAAAA3gAAAA8AAAAAAAAAAAAAAAAA&#10;nwIAAGRycy9kb3ducmV2LnhtbFBLBQYAAAAABAAEAPcAAACQAwAAAAA=&#10;">
                    <v:imagedata r:id="rId608" o:title=""/>
                  </v:shape>
                  <v:shape id="Picture 4754" o:spid="_x0000_s2390" type="#_x0000_t75" style="position:absolute;left:10614;top:1625;width:27;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xI0fGAAAA3gAAAA8AAABkcnMvZG93bnJldi54bWxEj81Ow0AMhO9IvMPKSNzoJgiVNu22QhVU&#10;uUF/HsDKutmIrDfKLknap8cHJG62Zjzzeb2dfKsG6mMT2EA+y0ARV8E2XBs4nz6eFqBiQrbYBiYD&#10;V4qw3dzfrbGwYeQDDcdUKwnhWKABl1JXaB0rRx7jLHTEol1C7zHJ2tfa9jhKuG/1c5bNtceGpcFh&#10;RztH1ffxxxuwe/c11C/vtKTdmB9un+UJ96Uxjw/T2wpUoin9m/+uSyv4r/lceOUdmUFv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nEjR8YAAADeAAAADwAAAAAAAAAAAAAA&#10;AACfAgAAZHJzL2Rvd25yZXYueG1sUEsFBgAAAAAEAAQA9wAAAJIDAAAAAA==&#10;">
                    <v:imagedata r:id="rId892" o:title=""/>
                  </v:shape>
                  <v:shape id="Picture 4755" o:spid="_x0000_s2391" type="#_x0000_t75" style="position:absolute;left:10614;top:1625;width:26;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9htzDAAAA3gAAAA8AAABkcnMvZG93bnJldi54bWxET9tqwkAQfS/4D8sIfaubiFiNriJSJW+t&#10;lw8YsmM2mJ0N2W2S9uu7BcG3OZzrrLeDrUVHra8cK0gnCQjiwumKSwXXy+FtAcIHZI21Y1LwQx62&#10;m9HLGjPtej5Rdw6liCHsM1RgQmgyKX1hyKKfuIY4cjfXWgwRtqXULfYx3NZymiRzabHi2GCwob2h&#10;4n7+tgr00Xx15eyDlrTv09PvZ37BY67U63jYrUAEGsJT/HDnOs5/T+dL+H8n3iA3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T2G3MMAAADeAAAADwAAAAAAAAAAAAAAAACf&#10;AgAAZHJzL2Rvd25yZXYueG1sUEsFBgAAAAAEAAQA9wAAAI8DAAAAAA==&#10;">
                    <v:imagedata r:id="rId892" o:title=""/>
                  </v:shape>
                  <v:shape id="Picture 4756" o:spid="_x0000_s2392" type="#_x0000_t75" style="position:absolute;left:10614;top:1625;width:24;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euZzGAAAA3gAAAA8AAABkcnMvZG93bnJldi54bWxEj81Ow0AMhO9IvMPKSNzoJgjRNu22QlVb&#10;5Qb9eQAr62Yjst4ouySBp8cHJG62PJ6Zb72dfKsG6mMT2EA+y0ARV8E2XBu4Xg5PC1AxIVtsA5OB&#10;b4qw3dzfrbGwYeQTDedUKzHhWKABl1JXaB0rRx7jLHTEcruF3mOSta+17XEUc9/q5yx71R4blgSH&#10;He0cVZ/nL2/AHt3HUL/saUm7MT/9vJcXPJbGPD5MbytQiab0L/77Lq3Un+dzARAcmUFv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d65nMYAAADeAAAADwAAAAAAAAAAAAAA&#10;AACfAgAAZHJzL2Rvd25yZXYueG1sUEsFBgAAAAAEAAQA9wAAAJIDAAAAAA==&#10;">
                    <v:imagedata r:id="rId892" o:title=""/>
                  </v:shape>
                  <v:shape id="Picture 4757" o:spid="_x0000_s2393" type="#_x0000_t75" style="position:absolute;left:10614;top:1625;width:22;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SHAfEAAAA3gAAAA8AAABkcnMvZG93bnJldi54bWxET9FqwzAMfC/sH4wKe2udlLF2aZ0yylby&#10;tqbdB4hYjUNjOcRuku3r58Fg3IvE6e50u/1kWzFQ7xvHCtJlAoK4crrhWsHn5X2xAeEDssbWMSn4&#10;Ig/7/GG2w0y7kUsazqEW0YR9hgpMCF0mpa8MWfRL1xFH7up6iyGufS11j2M0t61cJcmztNhwTDDY&#10;0cFQdTvfrQJ9NKehfnqjFzqMafn9UVzwWCj1OJ9etyACTeH/+E9d6Pj+OgJ+68QZZP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SHAfEAAAA3gAAAA8AAAAAAAAAAAAAAAAA&#10;nwIAAGRycy9kb3ducmV2LnhtbFBLBQYAAAAABAAEAPcAAACQAwAAAAA=&#10;">
                    <v:imagedata r:id="rId892" o:title=""/>
                  </v:shape>
                  <v:shape id="Picture 4758" o:spid="_x0000_s2394" type="#_x0000_t75" style="position:absolute;left:10614;top:1625;width:20;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8ItF3CAAAA3gAAAA8AAABkcnMvZG93bnJldi54bWxET01rwkAQvRf6H5YpeKsbPZiSuoqUKoIU&#10;bLT3MTsmodnZsDvV+O+7QqG3ebzPmS8H16kLhdh6NjAZZ6CIK29brg0cD+vnF1BRkC12nsnAjSIs&#10;F48Pcyysv/InXUqpVQrhWKCBRqQvtI5VQw7j2PfEiTv74FASDLW2Aa8p3HV6mmUz7bDl1NBgT28N&#10;Vd/ljzMgwpsQ3r92Um5OLX3M8tV6nxszehpWr6CEBvkX/7m3Ns3PJ/kU7u+kG/Ti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CLRdwgAAAN4AAAAPAAAAAAAAAAAAAAAAAJ8C&#10;AABkcnMvZG93bnJldi54bWxQSwUGAAAAAAQABAD3AAAAjgMAAAAA&#10;">
                    <v:imagedata r:id="rId624" o:title=""/>
                  </v:shape>
                  <v:shape id="Picture 4759" o:spid="_x0000_s2395" type="#_x0000_t75" style="position:absolute;left:10614;top:1625;width:18;height: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EEcbDAAAA3gAAAA8AAABkcnMvZG93bnJldi54bWxET01Lw0AQvQv+h2UEb+2mCk1Juw1BbBFE&#10;aKO9j9kxCWZnw+7Yxn/vCoK3ebzP2ZSTG9SZQuw9G1jMM1DEjbc9twbeXnezFagoyBYHz2TgmyKU&#10;2+urDRbWX/hI51palUI4FmigExkLrWPTkcM49yNx4j58cCgJhlbbgJcU7gZ9l2VL7bDn1NDhSA8d&#10;NZ/1lzMgwvsQHk/PUu/fe3pZ5tXukBtzezNVa1BCk/yL/9xPNs3PF/k9/L6TbtD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EQRxsMAAADeAAAADwAAAAAAAAAAAAAAAACf&#10;AgAAZHJzL2Rvd25yZXYueG1sUEsFBgAAAAAEAAQA9wAAAI8DAAAAAA==&#10;">
                    <v:imagedata r:id="rId624" o:title=""/>
                  </v:shape>
                  <v:shape id="Picture 4760" o:spid="_x0000_s2396" type="#_x0000_t75" style="position:absolute;left:10614;top:1625;width:16;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ibLDAAAA3gAAAA8AAABkcnMvZG93bnJldi54bWxET01Lw0AQvQv+h2UEb+2mIk1Juw1BbBFE&#10;aKO9j9kxCWZnw+7Yxn/vCoK3ebzP2ZSTG9SZQuw9G1jMM1DEjbc9twbeXnezFagoyBYHz2TgmyKU&#10;2+urDRbWX/hI51palUI4FmigExkLrWPTkcM49yNx4j58cCgJhlbbgJcU7gZ9l2VL7bDn1NDhSA8d&#10;NZ/1lzMgwvsQHk/PUu/fe3pZ5tXukBtzezNVa1BCk/yL/9xPNs3PF/k9/L6TbtDb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62JssMAAADeAAAADwAAAAAAAAAAAAAAAACf&#10;AgAAZHJzL2Rvd25yZXYueG1sUEsFBgAAAAAEAAQA9wAAAI8DAAAAAA==&#10;">
                    <v:imagedata r:id="rId624" o:title=""/>
                  </v:shape>
                  <v:shape id="Picture 4761" o:spid="_x0000_s2397" type="#_x0000_t75" style="position:absolute;left:10614;top:1625;width:15;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oAxLFAAAA3gAAAA8AAABkcnMvZG93bnJldi54bWxET01rwkAQvRf8D8sIXopuYlFr6ioqFHpt&#10;LBRvQ3bMBrOzMbsm6b/vFgre5vE+Z7MbbC06an3lWEE6S0AQF05XXCr4Or1PX0H4gKyxdkwKfsjD&#10;bjt62mCmXc+f1OWhFDGEfYYKTAhNJqUvDFn0M9cQR+7iWoshwraUusU+httazpNkKS1WHBsMNnQ0&#10;VFzzu1WwX5t6fX/u+sN1kZxv+fB9SW8vSk3Gw/4NRKAhPMT/7g8d56/S1QL+3ok3yO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qAMSxQAAAN4AAAAPAAAAAAAAAAAAAAAA&#10;AJ8CAABkcnMvZG93bnJldi54bWxQSwUGAAAAAAQABAD3AAAAkQMAAAAA&#10;">
                    <v:imagedata r:id="rId475" o:title=""/>
                  </v:shape>
                  <v:shape id="Picture 4762" o:spid="_x0000_s2398" type="#_x0000_t75" style="position:absolute;left:10614;top:1625;width:13;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6nWXFAAAA3gAAAA8AAABkcnMvZG93bnJldi54bWxET01rwkAQvQv9D8sUepG6ScWoqavYgtCr&#10;aaF4G7JjNpidjdk1Sf99t1DwNo/3OZvdaBvRU+drxwrSWQKCuHS65krB1+fheQXCB2SNjWNS8EMe&#10;dtuHyQZz7QY+Ul+ESsQQ9jkqMCG0uZS+NGTRz1xLHLmz6yyGCLtK6g6HGG4b+ZIkmbRYc2ww2NK7&#10;ofJS3KyC/do069u0H94ui+R0Lcbvc3qdK/X0OO5fQQQaw1387/7Qcf4yXWbw9068QW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ep1lxQAAAN4AAAAPAAAAAAAAAAAAAAAA&#10;AJ8CAABkcnMvZG93bnJldi54bWxQSwUGAAAAAAQABAD3AAAAkQMAAAAA&#10;">
                    <v:imagedata r:id="rId475" o:title=""/>
                  </v:shape>
                  <v:shape id="Picture 4763" o:spid="_x0000_s2399" type="#_x0000_t75" style="position:absolute;left:10614;top:1625;width:11;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NNpnGAAAA3gAAAA8AAABkcnMvZG93bnJldi54bWxET0trwkAQvgv9D8sUehHdpD7Spq4ilkKL&#10;J6Ngj0N2msRmZ8Puqum/7xaE3ubje85i1ZtWXMj5xrKCdJyAIC6tbrhScNi/jZ5A+ICssbVMCn7I&#10;w2p5N1hgru2Vd3QpQiViCPscFdQhdLmUvqzJoB/bjjhyX9YZDBG6SmqH1xhuWvmYJHNpsOHYUGNH&#10;m5rK7+JsFDxP0/V2O3GH4ax8PdFpYj+K46dSD/f9+gVEoD78i2/udx3nZ2mWwd878Qa5/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Q02mcYAAADeAAAADwAAAAAAAAAAAAAA&#10;AACfAgAAZHJzL2Rvd25yZXYueG1sUEsFBgAAAAAEAAQA9wAAAJIDAAAAAA==&#10;">
                    <v:imagedata r:id="rId472" o:title=""/>
                  </v:shape>
                  <v:shape id="Picture 4764" o:spid="_x0000_s2400" type="#_x0000_t75" style="position:absolute;left:10614;top:1625;width:9;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SouvJAAAA3gAAAA8AAABkcnMvZG93bnJldi54bWxEj0FPwkAQhe8m/IfNkHgxsC2oaGUhRGMi&#10;4WQh0eOkO7aF7myzu0L9987BxNtM3pv3vlmuB9epM4XYejaQTzNQxJW3LdcGDvvXyQOomJAtdp7J&#10;wA9FWK9GV0ssrL/wO53LVCsJ4ViggSalvtA6Vg05jFPfE4v25YPDJGuotQ14kXDX6VmW3WuHLUtD&#10;gz09N1Sdym9n4PE23+x283C4uatejnSc+2358WnM9XjYPIFKNKR/89/1mxX8Rb4QXnlHZtCr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mJKi68kAAADeAAAADwAAAAAAAAAA&#10;AAAAAACfAgAAZHJzL2Rvd25yZXYueG1sUEsFBgAAAAAEAAQA9wAAAJUDAAAAAA==&#10;">
                    <v:imagedata r:id="rId472" o:title=""/>
                  </v:shape>
                  <v:shape id="Picture 4765" o:spid="_x0000_s2401" type="#_x0000_t75" style="position:absolute;left:10614;top:1625;width:7;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eB3DGAAAA3gAAAA8AAABkcnMvZG93bnJldi54bWxET01rwkAQvQv9D8sUehHdpNaqqauIpVDx&#10;1CjocciOSWx2Nuyumv77bqHgbR7vc+bLzjTiSs7XlhWkwwQEcWF1zaWC/e5jMAXhA7LGxjIp+CEP&#10;y8VDb46Ztjf+omseShFD2GeooAqhzaT0RUUG/dC2xJE7WWcwROhKqR3eYrhp5HOSvEqDNceGClta&#10;V1R85xejYPaSrrbbkdv3x8X7mc4ju8kPR6WeHrvVG4hAXbiL/92fOs6fpJMZ/L0Tb5C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94HcMYAAADeAAAADwAAAAAAAAAAAAAA&#10;AACfAgAAZHJzL2Rvd25yZXYueG1sUEsFBgAAAAAEAAQA9wAAAJIDAAAAAA==&#10;">
                    <v:imagedata r:id="rId472" o:title=""/>
                  </v:shape>
                  <v:shape id="Picture 4766" o:spid="_x0000_s2402" type="#_x0000_t75" style="position:absolute;left:10614;top:1625;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x3srJAAAA3gAAAA8AAABkcnMvZG93bnJldi54bWxEj09rwkAQxe8Fv8MyQi9FN9H+samrSEuh&#10;4qlRaI9DdppEs7Nhd6vpt+8cCr3NMG/ee7/lenCdOlOIrWcD+TQDRVx523Jt4LB/nSxAxYRssfNM&#10;Bn4owno1ulpiYf2F3+lcplqJCccCDTQp9YXWsWrIYZz6nlhuXz44TLKGWtuAFzF3nZ5l2b122LIk&#10;NNjTc0PVqfx2Bh5v881uNw+Hm7vq5UjHud+WH5/GXI+HzROoREP6F/99v1mp/5AvBEBwZAa9+g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UzHeyskAAADeAAAADwAAAAAAAAAA&#10;AAAAAACfAgAAZHJzL2Rvd25yZXYueG1sUEsFBgAAAAAEAAQA9wAAAJUDAAAAAA==&#10;">
                    <v:imagedata r:id="rId472" o:title=""/>
                  </v:shape>
                  <v:shape id="Picture 4767" o:spid="_x0000_s2403" type="#_x0000_t75" style="position:absolute;left:10614;top:1625;width:4;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WaxDGAAAA3gAAAA8AAABkcnMvZG93bnJldi54bWxET01PAjEQvZv4H5ox8WKgu2qALBRiMCbi&#10;SXa5cBu2w3bjdrq0FdZ/T01MvM3L+5zFarCdOJMPrWMF+TgDQVw73XKjYFe9jWYgQkTW2DkmBT8U&#10;YLW8vVlgod2Ft3QuYyNSCIcCFZgY+0LKUBuyGMauJ07c0XmLMUHfSO3xksJtJx+zbCIttpwaDPa0&#10;NlR/ld9WQcUb//Rqq4fPw3bvS7M7PR+rD6Xu74aXOYhIQ/wX/7nfdZo/zWc5/L6TbpD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VZrEMYAAADeAAAADwAAAAAAAAAAAAAA&#10;AACfAgAAZHJzL2Rvd25yZXYueG1sUEsFBgAAAAAEAAQA9wAAAJIDAAAAAA==&#10;">
                    <v:imagedata r:id="rId1082" o:title=""/>
                  </v:shape>
                </v:group>
                <v:group id="Group 4768" o:spid="_x0000_s2404" style="position:absolute;left:10614;top:1625;width:2;height:2" coordorigin="10614,1625"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j78QAAADeAAAADwAAAGRycy9kb3ducmV2LnhtbERPS4vCMBC+C/sfwizs&#10;TdO6+KAaRWR38SCCDxBvQzO2xWZSmmxb/70RBG/z8T1nvuxMKRqqXWFZQTyIQBCnVhecKTgdf/tT&#10;EM4jaywtk4I7OVguPnpzTLRteU/NwWcihLBLUEHufZVI6dKcDLqBrYgDd7W1QR9gnUldYxvCTSmH&#10;UTSWBgsODTlWtM4pvR3+jYK/FtvVd/zTbG/X9f1yHO3O25iU+vrsVjMQnjr/Fr/cGx3mT+Lp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j78QAAADeAAAA&#10;DwAAAAAAAAAAAAAAAACqAgAAZHJzL2Rvd25yZXYueG1sUEsFBgAAAAAEAAQA+gAAAJsDAAAAAA==&#10;">
                  <v:shape id="Freeform 4769" o:spid="_x0000_s2405" style="position:absolute;left:10614;top:1625;width:2;height:2;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esQA&#10;AADeAAAADwAAAGRycy9kb3ducmV2LnhtbERP22rCQBB9L/gPywi+1Y0XaoiuIopYLOIVfB2yYxLM&#10;zsbsVtO/7xYKvs3hXGcya0wpHlS7wrKCXjcCQZxaXXCm4HxavccgnEfWWFomBT/kYDZtvU0w0fbJ&#10;B3ocfSZCCLsEFeTeV4mULs3JoOvaijhwV1sb9AHWmdQ1PkO4KWU/ij6kwYJDQ44VLXJKb8dvo2DU&#10;bPt8G+7OuNxf4k12H9y/eK1Up93MxyA8Nf4l/nd/6jB/1IsH8PdOuEF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c/nrEAAAA3gAAAA8AAAAAAAAAAAAAAAAAmAIAAGRycy9k&#10;b3ducmV2LnhtbFBLBQYAAAAABAAEAPUAAACJAwAAAAA=&#10;" path="m,l2,r,1l,1,,e" filled="f" stroked="f">
                    <v:path arrowok="t" o:connecttype="custom" o:connectlocs="0,3250;2,3250;2,3252;0,3252;0,3250" o:connectangles="0,0,0,0,0"/>
                  </v:shape>
                </v:group>
                <v:group id="Group 4770" o:spid="_x0000_s2406" style="position:absolute;left:10614;top:1654;width:38;height:2" coordorigin="10614,1654" coordsize="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oteAMUAAADeAAAADwAAAGRycy9kb3ducmV2LnhtbERPTWvCQBC9F/oflil4&#10;001qbSW6ikhbPIhgFMTbkB2TYHY2ZLdJ/PeuIPQ2j/c582VvKtFS40rLCuJRBII4s7rkXMHx8DOc&#10;gnAeWWNlmRTcyMFy8foyx0TbjvfUpj4XIYRdggoK7+tESpcVZNCNbE0cuIttDPoAm1zqBrsQbir5&#10;HkWf0mDJoaHAmtYFZdf0zyj47bBbjePvdnu9rG/nw2R32sak1OCtX81AeOr9v/jp3ugw/yuefsD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6LXgDFAAAA3gAA&#10;AA8AAAAAAAAAAAAAAAAAqgIAAGRycy9kb3ducmV2LnhtbFBLBQYAAAAABAAEAPoAAACcAwAAAAA=&#10;">
                  <v:shape id="Freeform 4771" o:spid="_x0000_s2407" style="position:absolute;left:10614;top:1654;width:38;height:2;visibility:visible;mso-wrap-style:square;v-text-anchor:top" coordsize="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PCS8MA&#10;AADeAAAADwAAAGRycy9kb3ducmV2LnhtbERP3WrCMBS+H/gO4QjezbTCtHRGcYMxLwSx2wMckmNb&#10;1pyUJmvq2xthsLvz8f2e7X6ynRhp8K1jBfkyA0GsnWm5VvD99fFcgPAB2WDnmBTcyMN+N3vaYmlc&#10;5AuNVahFCmFfooImhL6U0uuGLPql64kTd3WDxZDgUEszYEzhtpOrLFtLiy2nhgZ7em9I/1S/VoHU&#10;h3iuNhjfPm+r6Pg06iK/KrWYT4dXEIGm8C/+cx9Nmr/Jixd4vJNukL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PCS8MAAADeAAAADwAAAAAAAAAAAAAAAACYAgAAZHJzL2Rv&#10;d25yZXYueG1sUEsFBgAAAAAEAAQA9QAAAIgDAAAAAA==&#10;" path="m,l38,r,2l,2,,e" filled="f" stroked="f">
                    <v:path arrowok="t" o:connecttype="custom" o:connectlocs="0,1654;38,1654;38,1656;0,1656;0,1654" o:connectangles="0,0,0,0,0"/>
                  </v:shape>
                </v:group>
                <v:group id="Group 4772" o:spid="_x0000_s2408" style="position:absolute;left:10651;top:1625;width:2;height:31" coordorigin="10651,1625" coordsize="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Vl7MUAAADeAAAADwAAAGRycy9kb3ducmV2LnhtbERPS2vCQBC+F/wPywi9&#10;1U0stZK6igQtPUihKkhvQ3bMBrOzIbvm8e+7hUJv8/E9Z7UZbC06an3lWEE6S0AQF05XXCo4n/ZP&#10;SxA+IGusHZOCkTxs1pOHFWba9fxF3TGUIoawz1CBCaHJpPSFIYt+5hriyF1dazFE2JZSt9jHcFvL&#10;eZIspMWKY4PBhnJDxe14twree+y3z+muO9yu+fh9evm8HFJS6nE6bN9ABBrCv/jP/aHj/Nd0uYD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EVZezFAAAA3gAA&#10;AA8AAAAAAAAAAAAAAAAAqgIAAGRycy9kb3ducmV2LnhtbFBLBQYAAAAABAAEAPoAAACcAwAAAAA=&#10;">
                  <v:shape id="Freeform 4773" o:spid="_x0000_s2409" style="position:absolute;left:10651;top:1625;width:2;height:31;visibility:visible;mso-wrap-style:square;v-text-anchor:top" coordsize="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lcM8UA&#10;AADeAAAADwAAAGRycy9kb3ducmV2LnhtbERPyWrDMBC9F/oPYgq5NXJ6yOJECSVQyCUH2yGQ22CN&#10;F2KNXEte2q+vCoHc5vHW2R0m04iBOldbVrCYRyCIc6trLhVcsq/3NQjnkTU2lknBDzk47F9fdhhr&#10;O3JCQ+pLEULYxaig8r6NpXR5RQbd3LbEgStsZ9AH2JVSdziGcNPIjyhaSoM1h4YKWzpWlN/T3ijo&#10;i+98qI9jc7tm/vd2STZRcd4oNXubPrcgPE3+KX64TzrMXy3WK/h/J9wg9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KVwzxQAAAN4AAAAPAAAAAAAAAAAAAAAAAJgCAABkcnMv&#10;ZG93bnJldi54bWxQSwUGAAAAAAQABAD1AAAAigMAAAAA&#10;" path="m,l1,r,31l,31,,e" filled="f" stroked="f">
                    <v:path arrowok="t" o:connecttype="custom" o:connectlocs="0,1625;1,1625;1,1656;0,1656;0,1625" o:connectangles="0,0,0,0,0"/>
                  </v:shape>
                </v:group>
                <v:group id="Group 4774" o:spid="_x0000_s2410" style="position:absolute;left:10614;top:1625;width:38;height:2" coordorigin="10614,1625" coordsize="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8ZUBccAAADe&#10;AAAADwAAAAAAAAAAAAAAAACqAgAAZHJzL2Rvd25yZXYueG1sUEsFBgAAAAAEAAQA+gAAAJ4DAAAA&#10;AA==&#10;">
                  <v:shape id="Freeform 4775" o:spid="_x0000_s2411" style="position:absolute;left:10614;top:1625;width:38;height:2;visibility:visible;mso-wrap-style:square;v-text-anchor:top" coordsize="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7ITsMA&#10;AADeAAAADwAAAGRycy9kb3ducmV2LnhtbERPzWrCQBC+C32HZQredBMPmqauYoVSD0Jp2gcYdsck&#10;NDsbsms2vr0rFHqbj+93tvvJdmKkwbeOFeTLDASxdqblWsHP9/uiAOEDssHOMSm4kYf97mm2xdK4&#10;yF80VqEWKYR9iQqaEPpSSq8bsuiXridO3MUNFkOCQy3NgDGF206usmwtLbacGhrs6diQ/q2uVoHU&#10;h/hZbTC+fdxW0fF51EV+UWr+PB1eQQSawr/4z30yaf4mL17g8U66Qe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7ITsMAAADeAAAADwAAAAAAAAAAAAAAAACYAgAAZHJzL2Rv&#10;d25yZXYueG1sUEsFBgAAAAAEAAQA9QAAAIgDAAAAAA==&#10;" path="m,l38,r,2l,2,,e" filled="f" stroked="f">
                    <v:path arrowok="t" o:connecttype="custom" o:connectlocs="0,1625;38,1625;38,1627;0,1627;0,1625" o:connectangles="0,0,0,0,0"/>
                  </v:shape>
                  <v:shape id="Picture 4776" o:spid="_x0000_s2412" type="#_x0000_t75" style="position:absolute;left:10614;top:1625;width:2;height: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0QU3HAAAA3gAAAA8AAABkcnMvZG93bnJldi54bWxEj0trw0AMhO+F/odFhVxCsnZC83CyCaWk&#10;kFvJA3wVXsU29WqNdxs7/746BHqT0Ghmvu1+cI26UxdqzwbSaQKKuPC25tLA9fI1WYEKEdli45kM&#10;PCjAfvf6ssXM+p5PdD/HUokJhwwNVDG2mdahqMhhmPqWWG433zmMsnalth32Yu4aPUuShXZYsyRU&#10;2NJnRcXP+dcZ6K9DeLxf7OmYjw/z73E6W+a5M2b0NnxsQEUa4r/4+X20Un+ZrgVAcGQGvfs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30QU3HAAAA3gAAAA8AAAAAAAAAAAAA&#10;AAAAnwIAAGRycy9kb3ducmV2LnhtbFBLBQYAAAAABAAEAPcAAACTAwAAAAA=&#10;">
                    <v:imagedata r:id="rId893" o:title=""/>
                  </v:shape>
                  <v:shape id="Picture 4777" o:spid="_x0000_s2413" type="#_x0000_t75" style="position:absolute;left:10539;top:1625;width:60;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zgfDAAAA3gAAAA8AAABkcnMvZG93bnJldi54bWxET9uKwjAQfV/wH8IIvq1pXfFSjSKK4LKC&#10;ePmAoRnbYjMpSbbWv98sLOzbHM51luvO1KIl5yvLCtJhAoI4t7riQsHtun+fgfABWWNtmRS8yMN6&#10;1XtbYqbtk8/UXkIhYgj7DBWUITSZlD4vyaAf2oY4cnfrDIYIXSG1w2cMN7UcJclEGqw4NpTY0Lak&#10;/HH5NgoKO+fQHm/j3e5re3Ifk9nj8+CVGvS7zQJEoC78i//cBx3nT9N5Cr/vxBvk6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57OB8MAAADeAAAADwAAAAAAAAAAAAAAAACf&#10;AgAAZHJzL2Rvd25yZXYueG1sUEsFBgAAAAAEAAQA9wAAAI8DAAAAAA==&#10;">
                    <v:imagedata r:id="rId605" o:title=""/>
                  </v:shape>
                  <v:shape id="Picture 4778" o:spid="_x0000_s2414" type="#_x0000_t75" style="position:absolute;left:10539;top:1625;width:59;height: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MUHDFAAAA3gAAAA8AAABkcnMvZG93bnJldi54bWxET9tqwkAQfS/4D8sUfGs22qImuooYBEsL&#10;xcsHDNlpEszOht1tkv59t1Do2xzOdTa70bSiJ+cbywpmSQqCuLS64UrB7Xp8WoHwAVlja5kUfJOH&#10;3XbysMFc24HP1F9CJWII+xwV1CF0uZS+rMmgT2xHHLlP6wyGCF0ltcMhhptWztN0IQ02HBtq7OhQ&#10;U3m/fBkFlc049O+3l6J4O3y458Xq/nrySk0fx/0aRKAx/Iv/3Ccd5y9n2Rx+34k3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TFBwxQAAAN4AAAAPAAAAAAAAAAAAAAAA&#10;AJ8CAABkcnMvZG93bnJldi54bWxQSwUGAAAAAAQABAD3AAAAkQMAAAAA&#10;">
                    <v:imagedata r:id="rId605" o:title=""/>
                  </v:shape>
                  <v:shape id="Picture 4779" o:spid="_x0000_s2415" type="#_x0000_t75" style="position:absolute;left:10539;top:1625;width:57;height: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A9evDAAAA3gAAAA8AAABkcnMvZG93bnJldi54bWxET9uKwjAQfRf2H8II+6apF1ytRlmUBUVB&#10;Vv2AoRnbYjMpSaz1783Cgm9zONdZrFpTiYacLy0rGPQTEMSZ1SXnCi7nn94UhA/IGivLpOBJHlbL&#10;j84CU20f/EvNKeQihrBPUUERQp1K6bOCDPq+rYkjd7XOYIjQ5VI7fMRwU8lhkkykwZJjQ4E1rQvK&#10;bqe7UZDbGYfmcBlvNvv10Y0m09tu65X67LbfcxCB2vAW/7u3Os7/GsxG8PdOvEEu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AD168MAAADeAAAADwAAAAAAAAAAAAAAAACf&#10;AgAAZHJzL2Rvd25yZXYueG1sUEsFBgAAAAAEAAQA9wAAAI8DAAAAAA==&#10;">
                    <v:imagedata r:id="rId605" o:title=""/>
                  </v:shape>
                  <v:shape id="Picture 4780" o:spid="_x0000_s2416" type="#_x0000_t75" style="position:absolute;left:10539;top:1625;width:55;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oXFPEAAAA3gAAAA8AAABkcnMvZG93bnJldi54bWxET01rAjEQvRf8D2GE3mpWEaurUUQt7clS&#10;9eJt3Iyb1c1k2aTu2l9vCoXe5vE+Z7ZobSluVPvCsYJ+LwFBnDldcK7gsH97GYPwAVlj6ZgU3MnD&#10;Yt55mmGqXcNfdNuFXMQQ9ikqMCFUqZQ+M2TR91xFHLmzqy2GCOtc6hqbGG5LOUiSkbRYcGwwWNHK&#10;UHbdfVsFP5+NN5fRfbN2J/OOW7M52mOi1HO3XU5BBGrDv/jP/aHj/Nf+ZAi/78Qb5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8oXFPEAAAA3gAAAA8AAAAAAAAAAAAAAAAA&#10;nwIAAGRycy9kb3ducmV2LnhtbFBLBQYAAAAABAAEAPcAAACQAwAAAAA=&#10;">
                    <v:imagedata r:id="rId606" o:title=""/>
                  </v:shape>
                  <v:shape id="Picture 4781" o:spid="_x0000_s2417" type="#_x0000_t75" style="position:absolute;left:10539;top:1625;width:53;height: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k+cjEAAAA3gAAAA8AAABkcnMvZG93bnJldi54bWxET01rAjEQvRf8D2GE3mpWQaurUUQt7clS&#10;9eJt3Iyb1c1k2aTu2l9vCoXe5vE+Z7ZobSluVPvCsYJ+LwFBnDldcK7gsH97GYPwAVlj6ZgU3MnD&#10;Yt55mmGqXcNfdNuFXMQQ9ikqMCFUqZQ+M2TR91xFHLmzqy2GCOtc6hqbGG5LOUiSkbRYcGwwWNHK&#10;UHbdfVsFP5+NN5fRfbN2J/OOW7M52mOi1HO3XU5BBGrDv/jP/aHj/Nf+ZAi/78Qb5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Bk+cjEAAAA3gAAAA8AAAAAAAAAAAAAAAAA&#10;nwIAAGRycy9kb3ducmV2LnhtbFBLBQYAAAAABAAEAPcAAACQAwAAAAA=&#10;">
                    <v:imagedata r:id="rId606" o:title=""/>
                  </v:shape>
                  <v:shape id="Picture 4782" o:spid="_x0000_s2418" type="#_x0000_t75" style="position:absolute;left:10539;top:1625;width:51;height: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2Z7/EAAAA3gAAAA8AAABkcnMvZG93bnJldi54bWxETz1vwjAQ3ZH6H6yr1I04MIQ2YFDVgmAq&#10;gnZhO+IjDo3PUeySwK+vkSp1u6f3ebNFb2txodZXjhWMkhQEceF0xaWCr8/V8BmED8gaa8ek4Eoe&#10;FvOHwQxz7Tre0WUfShFD2OeowITQ5FL6wpBFn7iGOHIn11oMEbal1C12MdzWcpymmbRYcWww2NCb&#10;oeJ7/2MV3LadN+fsunx3R7PGD7M82EOq1NNj/zoFEagP/+I/90bH+ZPRSwb3d+INcv4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2Z7/EAAAA3gAAAA8AAAAAAAAAAAAAAAAA&#10;nwIAAGRycy9kb3ducmV2LnhtbFBLBQYAAAAABAAEAPcAAACQAwAAAAA=&#10;">
                    <v:imagedata r:id="rId606" o:title=""/>
                  </v:shape>
                </v:group>
                <v:group id="Group 4783" o:spid="_x0000_s2419" style="position:absolute;left:10586;top:1625;width:2;height:24" coordorigin="10586,1625" coordsize="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4BWqsUAAADeAAAADwAAAGRycy9kb3ducmV2LnhtbERPS2vCQBC+F/oflil4&#10;000qNZq6ikhbPIjgA6S3ITsmwexsyG6T+O9dQehtPr7nzJe9qURLjSstK4hHEQjizOqScwWn4/dw&#10;CsJ5ZI2VZVJwIwfLxevLHFNtO95Te/C5CCHsUlRQeF+nUrqsIINuZGviwF1sY9AH2ORSN9iFcFPJ&#10;9yiaSIMlh4YCa1oXlF0Pf0bBT4fdahx/tdvrZX37PX7sztuYlBq89atPEJ56/y9+ujc6zE/iWQ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AVqrFAAAA3gAA&#10;AA8AAAAAAAAAAAAAAAAAqgIAAGRycy9kb3ducmV2LnhtbFBLBQYAAAAABAAEAPoAAACcAwAAAAA=&#10;">
                  <v:shape id="Freeform 4784" o:spid="_x0000_s2420" style="position:absolute;left:10586;top:1625;width:2;height:24;visibility:visible;mso-wrap-style:square;v-text-anchor:top" coordsize="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XBcYA&#10;AADeAAAADwAAAGRycy9kb3ducmV2LnhtbESPQWsCMRCF7wX/QxjBW83qwdbVKCIWhFJo1R8wbMbd&#10;xWSyJqm7/fedQ6G3Gd6b975Zbwfv1INiagMbmE0LUMRVsC3XBi7nt+dXUCkjW3SBycAPJdhuRk9r&#10;LG3o+Ysep1wrCeFUooEm567UOlUNeUzT0BGLdg3RY5Y11tpG7CXcOz0vioX22LI0NNjRvqHqdvr2&#10;BupF+Dwc3H1YXov3j34eXZ8uzpjJeNitQGUa8r/57/poBf9lthReeUd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jXBcYAAADeAAAADwAAAAAAAAAAAAAAAACYAgAAZHJz&#10;L2Rvd25yZXYueG1sUEsFBgAAAAAEAAQA9QAAAIsDAAAAAA==&#10;" path="m2,l,,,24r2,l2,e" filled="f" stroked="f">
                    <v:path arrowok="t" o:connecttype="custom" o:connectlocs="2,1625;0,1625;0,1649;2,1649;2,1625" o:connectangles="0,0,0,0,0"/>
                  </v:shape>
                  <v:shape id="Picture 4785" o:spid="_x0000_s2421" type="#_x0000_t75" style="position:absolute;left:10539;top:1625;width:48;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p883EAAAA3gAAAA8AAABkcnMvZG93bnJldi54bWxETz1vwjAQ3SvxH6xDYisOHSgEDEJA1U5U&#10;BRa2Iz7iQHyOYkNCfz2uhNTtnt7nTeetLcWNal84VjDoJyCIM6cLzhXsdx+vIxA+IGssHZOCO3mY&#10;zzovU0y1a/iHbtuQixjCPkUFJoQqldJnhiz6vquII3dytcUQYZ1LXWMTw20p35JkKC0WHBsMVrQ0&#10;lF22V6vg97vx5jy8r1fuaD5xY9YHe0iU6nXbxQREoDb8i5/uLx3nvw/GY/h7J94gZ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Ep883EAAAA3gAAAA8AAAAAAAAAAAAAAAAA&#10;nwIAAGRycy9kb3ducmV2LnhtbFBLBQYAAAAABAAEAPcAAACQAwAAAAA=&#10;">
                    <v:imagedata r:id="rId606" o:title=""/>
                  </v:shape>
                  <v:shape id="Picture 4786" o:spid="_x0000_s2422" type="#_x0000_t75" style="position:absolute;left:10539;top:1625;width:46;height: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Sz7HAAAA3gAAAA8AAABkcnMvZG93bnJldi54bWxEj0FrwkAQhe9C/8MyBW9mU4VaUzfBCoIB&#10;L5peehuy0yQ0O5tmNybtr+8KQm8zvPe+ebPNJtOKK/WusazgKYpBEJdWN1wpeC8OixcQziNrbC2T&#10;gh9ykKUPsy0m2o58puvFVyJA2CWooPa+S6R0ZU0GXWQ74qB92t6gD2tfSd3jGOCmlcs4fpYGGw4X&#10;auxoX1P5dRmMgnWrVztZvA358Hva8Pcm17r5UGr+OO1eQXia/L/5nj7qUH8dmHB7J8wg0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ZSz7HAAAA3gAAAA8AAAAAAAAAAAAA&#10;AAAAnwIAAGRycy9kb3ducmV2LnhtbFBLBQYAAAAABAAEAPcAAACTAwAAAAA=&#10;">
                    <v:imagedata r:id="rId607" o:title=""/>
                  </v:shape>
                  <v:shape id="Picture 4787" o:spid="_x0000_s2423" type="#_x0000_t75" style="position:absolute;left:10539;top:1625;width:44;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YCPbFAAAA3gAAAA8AAABkcnMvZG93bnJldi54bWxET01rwkAQvRf8D8sIXoputNVKdJVWkHpQ&#10;aFPB65Adk2B2NuyuJv57t1DobR7vc5brztTiRs5XlhWMRwkI4tzqigsFx5/tcA7CB2SNtWVScCcP&#10;61XvaYmpti1/0y0LhYgh7FNUUIbQpFL6vCSDfmQb4sidrTMYInSF1A7bGG5qOUmSmTRYcWwosaFN&#10;SfkluxoFLrTTj1d/+nzpvg6n43Pr6+y+V2rQ794XIAJ14V/8597pOP9tkozh9514g1w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GAj2xQAAAN4AAAAPAAAAAAAAAAAAAAAA&#10;AJ8CAABkcnMvZG93bnJldi54bWxQSwUGAAAAAAQABAD3AAAAkQMAAAAA&#10;">
                    <v:imagedata r:id="rId895" o:title=""/>
                  </v:shape>
                  <v:shape id="Picture 4788" o:spid="_x0000_s2424" type="#_x0000_t75" style="position:absolute;left:10539;top:1625;width:42;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KloHFAAAA3gAAAA8AAABkcnMvZG93bnJldi54bWxET0trwkAQvhf8D8sIXopuTOuD6CptobSH&#10;FjQKXofsmASzs2F3NfHfdwuF3ubje85625tG3Mj52rKC6SQBQVxYXXOp4Hh4Hy9B+ICssbFMCu7k&#10;YbsZPKwx07bjPd3yUIoYwj5DBVUIbSalLyoy6Ce2JY7c2TqDIUJXSu2wi+GmkWmSzKXBmmNDhS29&#10;VVRc8qtR4EI3e332p4+nfvd9Oj52vsnvX0qNhv3LCkSgPvyL/9yfOs5fpEkKv+/EG+Tm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ypaBxQAAAN4AAAAPAAAAAAAAAAAAAAAA&#10;AJ8CAABkcnMvZG93bnJldi54bWxQSwUGAAAAAAQABAD3AAAAkQMAAAAA&#10;">
                    <v:imagedata r:id="rId895" o:title=""/>
                  </v:shape>
                  <v:shape id="Picture 4789" o:spid="_x0000_s2425" type="#_x0000_t75" style="position:absolute;left:10539;top:1625;width:40;height: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GMxrFAAAA3gAAAA8AAABkcnMvZG93bnJldi54bWxET01rwkAQvRf6H5Yp9FJ0o7Yq0VVsQfRg&#10;QWPA65CdJqHZ2bC7NfHfu4VCb/N4n7Nc96YRV3K+tqxgNExAEBdW11wqyM/bwRyED8gaG8uk4EYe&#10;1qvHhyWm2nZ8omsWShFD2KeooAqhTaX0RUUG/dC2xJH7ss5giNCVUjvsYrhp5DhJptJgzbGhwpY+&#10;Kiq+sx+jwIXu7f3VX3aT/vh5yV8632S3g1LPT/1mASJQH/7Ff+69jvNn42QCv+/EG+Tq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hjMaxQAAAN4AAAAPAAAAAAAAAAAAAAAA&#10;AJ8CAABkcnMvZG93bnJldi54bWxQSwUGAAAAAAQABAD3AAAAkQMAAAAA&#10;">
                    <v:imagedata r:id="rId895" o:title=""/>
                  </v:shape>
                  <v:shape id="Picture 4790" o:spid="_x0000_s2426" type="#_x0000_t75" style="position:absolute;left:10539;top:1625;width:38;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vq27FAAAA3gAAAA8AAABkcnMvZG93bnJldi54bWxET01rwkAQvRf6H5Yp9FJ0o7Uq0VVsoejB&#10;gsaA1yE7TUKzs2F3a+K/d4VCb/N4n7Nc96YRF3K+tqxgNExAEBdW11wqyE+fgzkIH5A1NpZJwZU8&#10;rFePD0tMte34SJcslCKGsE9RQRVCm0rpi4oM+qFtiSP3bZ3BEKErpXbYxXDTyHGSTKXBmmNDhS19&#10;VFT8ZL9GgQvd2/vEn7ev/eHrnL90vsmue6Wen/rNAkSgPvyL/9w7HefPxskE7u/EG+Tq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b6tuxQAAAN4AAAAPAAAAAAAAAAAAAAAA&#10;AJ8CAABkcnMvZG93bnJldi54bWxQSwUGAAAAAAQABAD3AAAAkQMAAAAA&#10;">
                    <v:imagedata r:id="rId895" o:title=""/>
                  </v:shape>
                  <v:shape id="Picture 4791" o:spid="_x0000_s2427" type="#_x0000_t75" style="position:absolute;left:10539;top:1625;width:37;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jDvXGAAAA3gAAAA8AAABkcnMvZG93bnJldi54bWxET0trwkAQvhf6H5Yp9FJ0o60PoqvYQtGD&#10;BY0Br0N2moRmZ8Pu1sR/7wqF3ubje85y3ZtGXMj52rKC0TABQVxYXXOpID99DuYgfEDW2FgmBVfy&#10;sF49Piwx1bbjI12yUIoYwj5FBVUIbSqlLyoy6Ie2JY7ct3UGQ4SulNphF8NNI8dJMpUGa44NFbb0&#10;UVHxk/0aBS50k/c3f96+9oevc/7S+Sa77pV6fuo3CxCB+vAv/nPvdJw/GycTuL8Tb5Cr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iMO9cYAAADeAAAADwAAAAAAAAAAAAAA&#10;AACfAgAAZHJzL2Rvd25yZXYueG1sUEsFBgAAAAAEAAQA9wAAAJIDAAAAAA==&#10;">
                    <v:imagedata r:id="rId895" o:title=""/>
                  </v:shape>
                  <v:shape id="Picture 4792" o:spid="_x0000_s2428" type="#_x0000_t75" style="position:absolute;left:10539;top:1625;width:35;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YlnLCAAAA3gAAAA8AAABkcnMvZG93bnJldi54bWxET9uKwjAQfV/wH8IIvq2pIq5Wo4is0rdd&#10;Lx8wNGNTbCalybZ1v36zIPg2h3Od9ba3lWip8aVjBZNxAoI4d7rkQsH1cnhfgPABWWPlmBQ8yMN2&#10;M3hbY6pdxydqz6EQMYR9igpMCHUqpc8NWfRjVxNH7uYaiyHCppC6wS6G20pOk2QuLZYcGwzWtDeU&#10;388/VoE+mu+2mH3Skvbd5PT7lV3wmCk1Gva7FYhAfXiJn+5Mx/kf02QO/+/EG+Tm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6WJZywgAAAN4AAAAPAAAAAAAAAAAAAAAAAJ8C&#10;AABkcnMvZG93bnJldi54bWxQSwUGAAAAAAQABAD3AAAAjgMAAAAA&#10;">
                    <v:imagedata r:id="rId892" o:title=""/>
                  </v:shape>
                  <v:shape id="Picture 4793" o:spid="_x0000_s2429" type="#_x0000_t75" style="position:absolute;left:10539;top:1625;width:33;height: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UM+nDAAAA3gAAAA8AAABkcnMvZG93bnJldi54bWxET9uKwjAQfV/wH8II+7aminipRhFZpW+u&#10;lw8YmrEpNpPSZNvufv1GEPZtDuc6621vK9FS40vHCsajBARx7nTJhYLb9fCxAOEDssbKMSn4IQ/b&#10;zeBtjal2HZ+pvYRCxBD2KSowIdSplD43ZNGPXE0cubtrLIYIm0LqBrsYbis5SZKZtFhybDBY095Q&#10;/rh8WwX6aL7aYvpJS9p34/PvKbviMVPqfdjvViAC9eFf/HJnOs6fT5I5PN+JN8jN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RQz6cMAAADeAAAADwAAAAAAAAAAAAAAAACf&#10;AgAAZHJzL2Rvd25yZXYueG1sUEsFBgAAAAAEAAQA9wAAAI8DAAAAAA==&#10;">
                    <v:imagedata r:id="rId892" o:title=""/>
                  </v:shape>
                  <v:shape id="Picture 4794" o:spid="_x0000_s2430" type="#_x0000_t75" style="position:absolute;left:10539;top:1625;width:31;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Lp5vGAAAA3gAAAA8AAABkcnMvZG93bnJldi54bWxEj0FvwjAMhe9I+w+RJ+0GKWhirCOgCW2o&#10;NwbsB1iN11RrnKrJ2o5fjw9I3Gy95/c+r7ejb1RPXawDG5jPMlDEZbA1Vwa+z5/TFaiYkC02gcnA&#10;P0XYbh4ma8xtGPhI/SlVSkI45mjApdTmWsfSkcc4Cy2xaD+h85hk7SptOxwk3Dd6kWVL7bFmaXDY&#10;0s5R+Xv68wbs3n311fMHvdJumB8vh+KM+8KYp8fx/Q1UojHdzbfrwgr+yyITXnlHZtCb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Iunm8YAAADeAAAADwAAAAAAAAAAAAAA&#10;AACfAgAAZHJzL2Rvd25yZXYueG1sUEsFBgAAAAAEAAQA9wAAAJIDAAAAAA==&#10;">
                    <v:imagedata r:id="rId892" o:title=""/>
                  </v:shape>
                  <v:shape id="Picture 4795" o:spid="_x0000_s2431" type="#_x0000_t75" style="position:absolute;left:10539;top:1625;width:29;height: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HAgDDAAAA3gAAAA8AAABkcnMvZG93bnJldi54bWxET8lqwzAQvRfyD2ICvTVyQsniWA4ltMG3&#10;ZvuAwZpYJtbIWKrt9uujQqG3ebx1st1oG9FT52vHCuazBARx6XTNlYLr5eNlDcIHZI2NY1LwTR52&#10;+eQpw1S7gU/Un0MlYgj7FBWYENpUSl8asuhnriWO3M11FkOEXSV1h0MMt41cJMlSWqw5NhhsaW+o&#10;vJ+/rAJ9MMe+en2nDe2H+enns7jgoVDqeTq+bUEEGsO/+M9d6Dh/tUg28PtOvEHm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8cCAMMAAADeAAAADwAAAAAAAAAAAAAAAACf&#10;AgAAZHJzL2Rvd25yZXYueG1sUEsFBgAAAAAEAAQA9wAAAI8DAAAAAA==&#10;">
                    <v:imagedata r:id="rId892" o:title=""/>
                  </v:shape>
                  <v:shape id="Picture 4796" o:spid="_x0000_s2432" type="#_x0000_t75" style="position:absolute;left:10539;top:1625;width:27;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kPUDGAAAA3gAAAA8AAABkcnMvZG93bnJldi54bWxEj81Ow0AMhO9IvMPKSNzoJlUFbdpthSpa&#10;5Qb9eQAr62Yjst4ouySBp8cHJG62PJ6Zb7ObfKsG6mMT2EA+y0ARV8E2XBu4Xg5PS1AxIVtsA5OB&#10;b4qw297fbbCwYeQTDedUKzHhWKABl1JXaB0rRx7jLHTEcruF3mOSta+17XEUc9/qeZY9a48NS4LD&#10;jvaOqs/zlzdgj+5jqBdvtKL9mJ9+3ssLHktjHh+m1zWoRFP6F/99l1bqv8xzARAcmUFv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yQ9QMYAAADeAAAADwAAAAAAAAAAAAAA&#10;AACfAgAAZHJzL2Rvd25yZXYueG1sUEsFBgAAAAAEAAQA9wAAAJIDAAAAAA==&#10;">
                    <v:imagedata r:id="rId892" o:title=""/>
                  </v:shape>
                  <v:shape id="Picture 4797" o:spid="_x0000_s2433" type="#_x0000_t75" style="position:absolute;left:10539;top:1625;width:26;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grvbDAAAA3gAAAA8AAABkcnMvZG93bnJldi54bWxET01Lw0AQvRf8D8sI3ppNemgkdluK2CKI&#10;UKPex+yYBLOzYXds4793C4Xe5vE+Z7WZ3KCOFGLv2UCR5aCIG297bg18vO/m96CiIFscPJOBP4qw&#10;Wd/MVlhZf+I3OtbSqhTCsUIDnchYaR2bjhzGzI/Eifv2waEkGFptA55SuBv0Is+X2mHPqaHDkR47&#10;an7qX2dAhPchPH2+SL3/6ul1WW53h9KYu9tp+wBKaJKr+OJ+tml+uSgKOL+TbtDr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SCu9sMAAADeAAAADwAAAAAAAAAAAAAAAACf&#10;AgAAZHJzL2Rvd25yZXYueG1sUEsFBgAAAAAEAAQA9wAAAI8DAAAAAA==&#10;">
                    <v:imagedata r:id="rId624" o:title=""/>
                  </v:shape>
                  <v:shape id="Picture 4798" o:spid="_x0000_s2434" type="#_x0000_t75" style="position:absolute;left:10539;top:1625;width:24;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7H7rFAAAA3gAAAA8AAABkcnMvZG93bnJldi54bWxET01rwkAQvRf6H5Yp9FJ0kxSrRlexhUKv&#10;pgXxNmTHbDA7G7Nrkv77riD0No/3OevtaBvRU+drxwrSaQKCuHS65krBz/fnZAHCB2SNjWNS8Ese&#10;tpvHhzXm2g28p74IlYgh7HNUYEJocyl9aciin7qWOHIn11kMEXaV1B0OMdw2MkuSN2mx5thgsKUP&#10;Q+W5uFoFu6VplteXfng/z5LjpRgPp/TyqtTz07hbgQg0hn/x3f2l4/x5lmZweyfeID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ux+6xQAAAN4AAAAPAAAAAAAAAAAAAAAA&#10;AJ8CAABkcnMvZG93bnJldi54bWxQSwUGAAAAAAQABAD3AAAAkQMAAAAA&#10;">
                    <v:imagedata r:id="rId475" o:title=""/>
                  </v:shape>
                  <v:shape id="Picture 4799" o:spid="_x0000_s2435" type="#_x0000_t75" style="position:absolute;left:10539;top:1625;width:22;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3uiHFAAAA3gAAAA8AAABkcnMvZG93bnJldi54bWxET01rwkAQvRf6H5YReim6idKq0VVsoeC1&#10;aaF4G7JjNpidjdk1Sf+9Kwje5vE+Z70dbC06an3lWEE6SUAQF05XXCr4/fkaL0D4gKyxdkwK/snD&#10;dvP8tMZMu56/qctDKWII+wwVmBCaTEpfGLLoJ64hjtzRtRZDhG0pdYt9DLe1nCbJu7RYcWww2NCn&#10;oeKUX6yC3dLUy8tr13+c3pLDOR/+jul5ptTLaNitQAQawkN8d+91nD+fpjO4vRNvkJ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97ohxQAAAN4AAAAPAAAAAAAAAAAAAAAA&#10;AJ8CAABkcnMvZG93bnJldi54bWxQSwUGAAAAAAQABAD3AAAAkQMAAAAA&#10;">
                    <v:imagedata r:id="rId475" o:title=""/>
                  </v:shape>
                  <v:shape id="Picture 4800" o:spid="_x0000_s2436" type="#_x0000_t75" style="position:absolute;left:10539;top:1625;width:2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eIlXFAAAA3gAAAA8AAABkcnMvZG93bnJldi54bWxET01rwkAQvRf6H5Yp9CK6idZaU1exQqFX&#10;Y0G8DdkxG8zOxuyapP++WxB6m8f7nNVmsLXoqPWVYwXpJAFBXDhdcang+/A5fgPhA7LG2jEp+CEP&#10;m/Xjwwoz7XreU5eHUsQQ9hkqMCE0mZS+MGTRT1xDHLmzay2GCNtS6hb7GG5rOU2SV2mx4thgsKGd&#10;oeKS36yC7dLUy9uo6z8u8+R0zYfjOb3OlHp+GrbvIAIN4V98d3/pOH8xTV/g7514g1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HiJVxQAAAN4AAAAPAAAAAAAAAAAAAAAA&#10;AJ8CAABkcnMvZG93bnJldi54bWxQSwUGAAAAAAQABAD3AAAAkQMAAAAA&#10;">
                    <v:imagedata r:id="rId475" o:title=""/>
                  </v:shape>
                  <v:shape id="Picture 4801" o:spid="_x0000_s2437" type="#_x0000_t75" style="position:absolute;left:10539;top:1625;width:18;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Sh87FAAAA3gAAAA8AAABkcnMvZG93bnJldi54bWxET01rwkAQvRf6H5YReim6iWLV6Cq2UPDa&#10;tFC8DdkxG8zOxuyapP/eFQre5vE+Z7MbbC06an3lWEE6SUAQF05XXCr4+f4cL0H4gKyxdkwK/sjD&#10;bvv8tMFMu56/qMtDKWII+wwVmBCaTEpfGLLoJ64hjtzJtRZDhG0pdYt9DLe1nCbJm7RYcWww2NCH&#10;oeKcX62C/crUq+tr17+f58nxkg+/p/QyU+plNOzXIAIN4SH+dx90nL+YpnO4vxNvkN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GUofOxQAAAN4AAAAPAAAAAAAAAAAAAAAA&#10;AJ8CAABkcnMvZG93bnJldi54bWxQSwUGAAAAAAQABAD3AAAAkQMAAAAA&#10;">
                    <v:imagedata r:id="rId475" o:title=""/>
                  </v:shape>
                  <v:shape id="Picture 4802" o:spid="_x0000_s2438" type="#_x0000_t75" style="position:absolute;left:10539;top:1625;width:16;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AGbnFAAAA3gAAAA8AAABkcnMvZG93bnJldi54bWxET01rwkAQvRf8D8sIXopuYqmtqauoUOi1&#10;USjehuyYDWZnY3ZN4r/vFgre5vE+Z7UZbC06an3lWEE6S0AQF05XXCo4Hj6n7yB8QNZYOyYFd/Kw&#10;WY+eVphp1/M3dXkoRQxhn6ECE0KTSekLQxb9zDXEkTu71mKIsC2lbrGP4baW8yRZSIsVxwaDDe0N&#10;FZf8ZhVsl6Ze3p67fnd5TU7XfPg5p9cXpSbjYfsBItAQHuJ/95eO89/m6QL+3ok3yP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gBm5xQAAAN4AAAAPAAAAAAAAAAAAAAAA&#10;AJ8CAABkcnMvZG93bnJldi54bWxQSwUGAAAAAAQABAD3AAAAkQMAAAAA&#10;">
                    <v:imagedata r:id="rId475" o:title=""/>
                  </v:shape>
                  <v:shape id="Picture 4803" o:spid="_x0000_s2439" type="#_x0000_t75" style="position:absolute;left:10539;top:1625;width:15;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skXGAAAA3gAAAA8AAABkcnMvZG93bnJldi54bWxET0trwkAQvhf8D8sIvZS6ibY+oquIpVDx&#10;ZCq0xyE7JrHZ2bC7avz3bqHQ23x8z1msOtOICzlfW1aQDhIQxIXVNZcKDp/vz1MQPiBrbCyTght5&#10;WC17DwvMtL3yni55KEUMYZ+hgiqENpPSFxUZ9APbEkfuaJ3BEKErpXZ4jeGmkcMkGUuDNceGClva&#10;VFT85GejYPaSrne7kTs8vRZvJzqN7Db/+lbqsd+t5yACdeFf/Of+0HH+ZJhO4PedeINc3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eyRcYAAADeAAAADwAAAAAAAAAAAAAA&#10;AACfAgAAZHJzL2Rvd25yZXYueG1sUEsFBgAAAAAEAAQA9wAAAJIDAAAAAA==&#10;">
                    <v:imagedata r:id="rId472" o:title=""/>
                  </v:shape>
                  <v:shape id="Picture 4804" o:spid="_x0000_s2440" type="#_x0000_t75" style="position:absolute;left:10539;top:1625;width:13;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oJjfJAAAA3gAAAA8AAABkcnMvZG93bnJldi54bWxEj09rwkAQxe+FfodlCr0U3UT7x6auIi0F&#10;xVOjUI9DdprEZmfD7lbTb+8cCr3N8N6895v5cnCdOlGIrWcD+TgDRVx523JtYL97H81AxYRssfNM&#10;Bn4pwnJxfTXHwvozf9CpTLWSEI4FGmhS6gutY9WQwzj2PbFoXz44TLKGWtuAZwl3nZ5k2aN22LI0&#10;NNjTa0PVd/njDDzf56vtdhr2dw/V25GOU78pPw/G3N4MqxdQiYb0b/67XlvBf5rkwivvyAx6cQ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nmgmN8kAAADeAAAADwAAAAAAAAAA&#10;AAAAAACfAgAAZHJzL2Rvd25yZXYueG1sUEsFBgAAAAAEAAQA9wAAAJUDAAAAAA==&#10;">
                    <v:imagedata r:id="rId472" o:title=""/>
                  </v:shape>
                  <v:shape id="Picture 4805" o:spid="_x0000_s2441" type="#_x0000_t75" style="position:absolute;left:10539;top:1625;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kg6zGAAAA3gAAAA8AAABkcnMvZG93bnJldi54bWxET01rwkAQvQv+h2WEXkQ30Vo1dRVpKVQ8&#10;NQp6HLLTJDY7G3a3mv77bqHgbR7vc1abzjTiSs7XlhWk4wQEcWF1zaWC4+FttADhA7LGxjIp+CEP&#10;m3W/t8JM2xt/0DUPpYgh7DNUUIXQZlL6oiKDfmxb4sh9WmcwROhKqR3eYrhp5CRJnqTBmmNDhS29&#10;VFR85d9GwfIx3e73U3cczorXC12mdpefzko9DLrtM4hAXbiL/93vOs6fT9Il/L0Tb5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SSDrMYAAADeAAAADwAAAAAAAAAAAAAA&#10;AACfAgAAZHJzL2Rvd25yZXYueG1sUEsFBgAAAAAEAAQA9wAAAJIDAAAAAA==&#10;">
                    <v:imagedata r:id="rId472" o:title=""/>
                  </v:shape>
                  <v:shape id="Picture 4806" o:spid="_x0000_s2442" type="#_x0000_t75" style="position:absolute;left:10539;top:1625;width:9;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y4IzJAAAA3gAAAA8AAABkcnMvZG93bnJldi54bWxEj09rwkAQxe+FfodlCr0U3Rj7x6auIi0F&#10;xVOjUI9DdprEZmfD7lbTb+8cCr3NMG/ee7/5cnCdOlGIrWcDk3EGirjytuXawH73PpqBignZYueZ&#10;DPxShOXi+mqOhfVn/qBTmWolJhwLNNCk1Bdax6ohh3Hse2K5ffngMMkaam0DnsXcdTrPskftsGVJ&#10;aLCn14aq7/LHGXi+n6y222nY3z1Ub0c6Tv2m/DwYc3szrF5AJRrSv/jve22l/lOeC4DgyAx6cQ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rnLgjMkAAADeAAAADwAAAAAAAAAA&#10;AAAAAACfAgAAZHJzL2Rvd25yZXYueG1sUEsFBgAAAAAEAAQA9wAAAJUDAAAAAA==&#10;">
                    <v:imagedata r:id="rId472" o:title=""/>
                  </v:shape>
                  <v:shape id="Picture 4807" o:spid="_x0000_s2443" type="#_x0000_t75" style="position:absolute;left:10539;top:1625;width:7;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RRfGAAAA3gAAAA8AAABkcnMvZG93bnJldi54bWxET0trwkAQvgv9D8sUehHdJL7a6CrSUmjx&#10;ZBTa45Adk9jsbNjdavrvuwWht/n4nrPa9KYVF3K+sawgHScgiEurG64UHA+vo0cQPiBrbC2Tgh/y&#10;sFnfDVaYa3vlPV2KUIkYwj5HBXUIXS6lL2sy6Me2I47cyTqDIUJXSe3wGsNNK7MkmUuDDceGGjt6&#10;rqn8Kr6Ngqdput3tJu44nJUvZzpP7Hvx8anUw32/XYII1Id/8c39puP8RZal8PdOvEGu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T5FF8YAAADeAAAADwAAAAAAAAAAAAAA&#10;AACfAgAAZHJzL2Rvd25yZXYueG1sUEsFBgAAAAAEAAQA9wAAAJIDAAAAAA==&#10;">
                    <v:imagedata r:id="rId472" o:title=""/>
                  </v:shape>
                </v:group>
                <v:group id="Group 4808" o:spid="_x0000_s2444" style="position:absolute;left:10539;top:1625;width:5;height:3" coordorigin="10539,1625"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NtXanFAAAA3gAA&#10;AA8AAAAAAAAAAAAAAAAAqgIAAGRycy9kb3ducmV2LnhtbFBLBQYAAAAABAAEAPoAAACcAwAAAAA=&#10;">
                  <v:shape id="Freeform 4809" o:spid="_x0000_s2445" style="position:absolute;left:10539;top:1625;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FFXsUA&#10;AADeAAAADwAAAGRycy9kb3ducmV2LnhtbERPTWvCQBC9C/0PyxR6q5umopK6CUWqFQ9CrYjHITtN&#10;QrOzYXcb4793hYK3ebzPWRSDaUVPzjeWFbyMExDEpdUNVwoO36vnOQgfkDW2lknBhTwU+cNogZm2&#10;Z/6ifh8qEUPYZ6igDqHLpPRlTQb92HbEkfuxzmCI0FVSOzzHcNPKNEmm0mDDsaHGjpY1lb/7P6Og&#10;/1y62dCdtiu5bo5yt57Qh90o9fQ4vL+BCDSEu/jfvdFx/ixNX+H2TrxB5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UVexQAAAN4AAAAPAAAAAAAAAAAAAAAAAJgCAABkcnMv&#10;ZG93bnJldi54bWxQSwUGAAAAAAQABAD1AAAAigMAAAAA&#10;" path="m5,l3,r,2l,2,,3r5,l5,e" filled="f" stroked="f">
                    <v:path arrowok="t" o:connecttype="custom" o:connectlocs="5,1625;3,1625;3,1627;0,1627;0,1628;5,1628;5,1625" o:connectangles="0,0,0,0,0,0,0"/>
                  </v:shape>
                </v:group>
                <v:group id="Group 4810" o:spid="_x0000_s2446" style="position:absolute;left:10539;top:1625;width:4;height:2" coordorigin="10539,1625" coordsize="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8hgRsUAAADeAAAADwAAAGRycy9kb3ducmV2LnhtbERPTWvCQBC9F/oflil4&#10;001ibSV1FZFaPIigFoq3ITsmwexsyK5J/PeuIPQ2j/c5s0VvKtFS40rLCuJRBII4s7rkXMHvcT2c&#10;gnAeWWNlmRTcyMFi/voyw1TbjvfUHnwuQgi7FBUU3teplC4ryKAb2Zo4cGfbGPQBNrnUDXYh3FQy&#10;iaIPabDk0FBgTauCssvhahT8dNgtx/F3u72cV7fTcbL728ak1OCtX36B8NT7f/HTvdFh/meSvMP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PIYEbFAAAA3gAA&#10;AA8AAAAAAAAAAAAAAAAAqgIAAGRycy9kb3ducmV2LnhtbFBLBQYAAAAABAAEAPoAAACcAwAAAAA=&#10;">
                  <v:shape id="Freeform 4811" o:spid="_x0000_s2447" style="position:absolute;left:10539;top:1625;width:4;height:2;visibility:visible;mso-wrap-style:square;v-text-anchor:top" coordsize="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CNNsMA&#10;AADeAAAADwAAAGRycy9kb3ducmV2LnhtbERPzWrCQBC+C32HZQq9mU1TNDXNJhSh1ZuofYAxO82G&#10;ZmdDdqvp23cFwdt8fL9T1pPtxZlG3zlW8JykIIgbpztuFXwdP+avIHxA1tg7JgV/5KGuHmYlFtpd&#10;eE/nQ2hFDGFfoAITwlBI6RtDFn3iBuLIfbvRYohwbKUe8RLDbS+zNF1Kix3HBoMDrQ01P4dfqyDf&#10;BbuasmPXrvMt8slsNp/Di1JPj9P7G4hAU7iLb+6tjvPzLFvA9Z14g6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CNNsMAAADeAAAADwAAAAAAAAAAAAAAAACYAgAAZHJzL2Rv&#10;d25yZXYueG1sUEsFBgAAAAAEAAQA9QAAAIgDAAAAAA==&#10;" path="m3,l2,r,1l,1,,2r3,l3,e" filled="f" stroked="f">
                    <v:path arrowok="t" o:connecttype="custom" o:connectlocs="3,1625;2,1625;2,1626;0,1626;0,1627;3,1627;3,1625" o:connectangles="0,0,0,0,0,0,0"/>
                  </v:shape>
                </v:group>
                <v:group id="Group 4812" o:spid="_x0000_s2448" style="position:absolute;left:10539;top:1625;width:2;height:2" coordorigin="10539,1625"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ZbqsQAAADeAAAA&#10;DwAAAAAAAAAAAAAAAACqAgAAZHJzL2Rvd25yZXYueG1sUEsFBgAAAAAEAAQA+gAAAJsDAAAAAA==&#10;">
                  <v:shape id="Freeform 4813" o:spid="_x0000_s2449" style="position:absolute;left:10539;top:1625;width:2;height:2;visibility:visible;mso-wrap-style:square;v-text-anchor:top" coordsize="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TGP8UA&#10;AADeAAAADwAAAGRycy9kb3ducmV2LnhtbERPTWvCQBC9C/0PyxR6002jGEmzkaJIiyJtVfA6ZKdJ&#10;MDsbs1tN/31XEHqbx/ucbN6bRlyoc7VlBc+jCARxYXXNpYLDfjWcgXAeWWNjmRT8koN5/jDIMNX2&#10;yl902flShBB2KSqovG9TKV1RkUE3si1x4L5tZ9AH2JVSd3gN4aaRcRRNpcGaQ0OFLS0qKk67H6Mg&#10;6bcxnyYfB1x+Hmfr8jw+b/hNqafH/vUFhKfe/4vv7ncd5idxnMDtnXCD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5MY/xQAAAN4AAAAPAAAAAAAAAAAAAAAAAJgCAABkcnMv&#10;ZG93bnJldi54bWxQSwUGAAAAAAQABAD1AAAAigMAAAAA&#10;" path="m,l2,r,1l,1,,e" filled="f" stroked="f">
                    <v:path arrowok="t" o:connecttype="custom" o:connectlocs="0,3250;2,3250;2,3252;0,3252;0,3250" o:connectangles="0,0,0,0,0"/>
                  </v:shape>
                </v:group>
                <v:group id="Group 4814" o:spid="_x0000_s2450" style="position:absolute;left:10539;top:1654;width:62;height:2" coordorigin="10539,1654" coordsize="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KFakPIAAAA&#10;3gAAAA8AAAAAAAAAAAAAAAAAqgIAAGRycy9kb3ducmV2LnhtbFBLBQYAAAAABAAEAPoAAACfAwAA&#10;AAA=&#10;">
                  <v:shape id="Freeform 4815" o:spid="_x0000_s2451" style="position:absolute;left:10539;top:1654;width:62;height: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CXNcUA&#10;AADeAAAADwAAAGRycy9kb3ducmV2LnhtbERP30vDMBB+H+x/CDfY25au4LR12RhKQWEI1unz0ZxN&#10;tbnUJlu7/34RBN/u4/t5m91oW3Gm3jeOFayWCQjiyumGawXHt2JxB8IHZI2tY1JwIQ+77XSywVy7&#10;gV/pXIZaxBD2OSowIXS5lL4yZNEvXUccuU/XWwwR9rXUPQ4x3LYyTZK1tNhwbDDY0YOh6rs8WQUv&#10;H4N5zEqTZjfDoXj++mkLd3xXaj4b9/cgAo3hX/znftJx/m2aZvD7TrxBb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QJc1xQAAAN4AAAAPAAAAAAAAAAAAAAAAAJgCAABkcnMv&#10;ZG93bnJldi54bWxQSwUGAAAAAAQABAD1AAAAigMAAAAA&#10;" path="m,l62,r,2l,2,,e" filled="f" stroked="f">
                    <v:path arrowok="t" o:connecttype="custom" o:connectlocs="0,1654;62,1654;62,1656;0,1656;0,1654" o:connectangles="0,0,0,0,0"/>
                  </v:shape>
                </v:group>
                <v:group id="Group 4816" o:spid="_x0000_s2452" style="position:absolute;left:10599;top:1625;width:2;height:31" coordorigin="10599,1625" coordsize="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kq8JjIAAAA&#10;3gAAAA8AAAAAAAAAAAAAAAAAqgIAAGRycy9kb3ducmV2LnhtbFBLBQYAAAAABAAEAPoAAACfAwAA&#10;AAA=&#10;">
                  <v:shape id="Freeform 4817" o:spid="_x0000_s2453" style="position:absolute;left:10599;top:1625;width:2;height:31;visibility:visible;mso-wrap-style:square;v-text-anchor:top" coordsize="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bJR8UA&#10;AADeAAAADwAAAGRycy9kb3ducmV2LnhtbERPyWrDMBC9F/IPYgq51bIdaBMnSiiBQi49ZCHg22CN&#10;F2qNHEuxnX59VSj0No+3zmY3mVYM1LvGsoIkikEQF1Y3XCm4nD9eliCcR9bYWiYFD3Kw286eNphp&#10;O/KRhpOvRAhhl6GC2vsuk9IVNRl0ke2IA1fa3qAPsK+k7nEM4aaVaRy/SoMNh4YaO9rXVHyd7kbB&#10;vbwVQ7Mf2/x69t/55biKy8+VUvPn6X0NwtPk/8V/7oMO89/SRQK/74Qb5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FslHxQAAAN4AAAAPAAAAAAAAAAAAAAAAAJgCAABkcnMv&#10;ZG93bnJldi54bWxQSwUGAAAAAAQABAD1AAAAigMAAAAA&#10;" path="m,l2,r,31l,31,,e" filled="f" stroked="f">
                    <v:path arrowok="t" o:connecttype="custom" o:connectlocs="0,1625;2,1625;2,1656;0,1656;0,1625" o:connectangles="0,0,0,0,0"/>
                  </v:shape>
                </v:group>
                <v:group id="Group 4818" o:spid="_x0000_s2454" style="position:absolute;left:10539;top:1625;width:62;height:2" coordorigin="10539,1625" coordsize="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0y3TFAAAA3gAA&#10;AA8AAAAAAAAAAAAAAAAAqgIAAGRycy9kb3ducmV2LnhtbFBLBQYAAAAABAAEAPoAAACcAwAAAAA=&#10;">
                  <v:shape id="Freeform 4819" o:spid="_x0000_s2455" style="position:absolute;left:10539;top:1625;width:62;height: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2AsUA&#10;AADeAAAADwAAAGRycy9kb3ducmV2LnhtbERP32vCMBB+H/g/hBP2NlMrm7MzypgUNhiC1e35aM6m&#10;2lxqk9nuv18Gg73dx/fzluvBNuJKna8dK5hOEhDEpdM1VwoO+/zuEYQPyBobx6TgmzysV6ObJWba&#10;9byjaxEqEUPYZ6jAhNBmUvrSkEU/cS1x5I6usxgi7CqpO+xjuG1kmiQP0mLNscFgSy+GynPxZRVs&#10;P3uzWRQmXdz37/nb6dLk7vCh1O14eH4CEWgI/+I/96uO8+fpbAa/78Qb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cTYCxQAAAN4AAAAPAAAAAAAAAAAAAAAAAJgCAABkcnMv&#10;ZG93bnJldi54bWxQSwUGAAAAAAQABAD1AAAAigMAAAAA&#10;" path="m,l62,r,2l,2,,e" filled="f" stroked="f">
                    <v:path arrowok="t" o:connecttype="custom" o:connectlocs="0,1625;62,1625;62,1627;0,1627;0,1625" o:connectangles="0,0,0,0,0"/>
                  </v:shape>
                </v:group>
                <v:group id="Group 4820" o:spid="_x0000_s2456" style="position:absolute;left:10539;top:1625;width:2;height:31" coordorigin="10539,1625" coordsize="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R9pvFAAAA3gAA&#10;AA8AAAAAAAAAAAAAAAAAqgIAAGRycy9kb3ducmV2LnhtbFBLBQYAAAAABAAEAPoAAACcAwAAAAA=&#10;">
                  <v:shape id="Freeform 4821" o:spid="_x0000_s2457" style="position:absolute;left:10539;top:1625;width:2;height:31;visibility:visible;mso-wrap-style:square;v-text-anchor:top" coordsize="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3PRMUA&#10;AADeAAAADwAAAGRycy9kb3ducmV2LnhtbERPyWrDMBC9F/IPYgK9NXJd2iROFBMMhV56yEIgt8Ea&#10;L9QaOZa8tF9fFQq5zeOts00n04iBOldbVvC8iEAQ51bXXCo4n96fViCcR9bYWCYF3+Qg3c0etpho&#10;O/KBhqMvRQhhl6CCyvs2kdLlFRl0C9sSB66wnUEfYFdK3eEYwk0j4yh6kwZrDg0VtpRVlH8de6Og&#10;L275UGdjc72c/M/1fFhHxedaqcf5tN+A8DT5u/jf/aHD/GX88gp/74Qb5O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Lc9ExQAAAN4AAAAPAAAAAAAAAAAAAAAAAJgCAABkcnMv&#10;ZG93bnJldi54bWxQSwUGAAAAAAQABAD1AAAAigMAAAAA&#10;" path="m,l2,r,31l,31,,e" filled="f" stroked="f">
                    <v:path arrowok="t" o:connecttype="custom" o:connectlocs="0,1625;2,1625;2,1656;0,1656;0,1625" o:connectangles="0,0,0,0,0"/>
                  </v:shape>
                </v:group>
                <v:group id="Group 4822" o:spid="_x0000_s2458" style="position:absolute;left:10459;top:1607;width:2;height:66" coordorigin="10459,160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Nd8QAAADeAAAADwAAAGRycy9kb3ducmV2LnhtbERPS4vCMBC+C/6HMMLe&#10;1rTKqlSjiLjiQRZ8gHgbmrEtNpPSxLb++83Cgrf5+J6zWHWmFA3VrrCsIB5GIIhTqwvOFFzO358z&#10;EM4jaywtk4IXOVgt+70FJtq2fKTm5DMRQtglqCD3vkqkdGlOBt3QVsSBu9vaoA+wzqSusQ3hppSj&#10;KJpIgwWHhhwr2uSUPk5Po2DXYrsex9vm8LhvXrfz18/1EJNSH4NuPQfhqfNv8b97r8P86Wg8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Y/Nd8QAAADeAAAA&#10;DwAAAAAAAAAAAAAAAACqAgAAZHJzL2Rvd25yZXYueG1sUEsFBgAAAAAEAAQA+gAAAJsDAAAAAA==&#10;">
                  <v:shape id="Freeform 4823" o:spid="_x0000_s2459" style="position:absolute;left:10459;top:160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oF+sIA&#10;AADeAAAADwAAAGRycy9kb3ducmV2LnhtbERPTYvCMBC9C/6HMII3Ta1opRpFdhE8Ceu64HFsxrbY&#10;TEoSbfffbxYW9jaP9zmbXW8a8SLna8sKZtMEBHFhdc2lgsvnYbIC4QOyxsYyKfgmD7vtcLDBXNuO&#10;P+h1DqWIIexzVFCF0OZS+qIig35qW+LI3a0zGCJ0pdQOuxhuGpkmyVIarDk2VNjSW0XF4/w0Csif&#10;bkWSdvY9u6ZueQlfC48Hpcajfr8GEagP/+I/91HH+Vk6z+D3nXiD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gX6wgAAAN4AAAAPAAAAAAAAAAAAAAAAAJgCAABkcnMvZG93&#10;bnJldi54bWxQSwUGAAAAAAQABAD1AAAAhwMAAAAA&#10;" path="m,l2,r,66l,66,,e" filled="f" stroked="f">
                    <v:path arrowok="t" o:connecttype="custom" o:connectlocs="0,1607;2,1607;2,1673;0,1673;0,1607" o:connectangles="0,0,0,0,0"/>
                  </v:shape>
                  <v:shape id="Picture 4824" o:spid="_x0000_s2460" type="#_x0000_t75" style="position:absolute;left:10444;top:1607;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K8aTIAAAA3gAAAA8AAABkcnMvZG93bnJldi54bWxEj0FrwkAQhe8F/8Myhd7qpkmxmrpKKa0K&#10;HqTqQW9DdpoEs7Mhu43pv3cOhd5meG/e+2a+HFyjeupC7dnA0zgBRVx4W3Np4Hj4fJyCChHZYuOZ&#10;DPxSgOVidDfH3Porf1G/j6WSEA45GqhibHOtQ1GRwzD2LbFo375zGGXtSm07vEq4a3SaJBPtsGZp&#10;qLCl94qKy/7HGTj1YTvM1s+pW+mPbLfS2Rkna2Me7oe3V1CRhvhv/rveWMF/STPhlXdkBr24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3SvGkyAAAAN4AAAAPAAAAAAAAAAAA&#10;AAAAAJ8CAABkcnMvZG93bnJldi54bWxQSwUGAAAAAAQABAD3AAAAlAMAAAAA&#10;">
                    <v:imagedata r:id="rId897" o:title=""/>
                  </v:shape>
                </v:group>
                <v:group id="Group 4825" o:spid="_x0000_s2461" style="position:absolute;left:10427;top:1607;width:2;height:66" coordorigin="10427,160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BZBcUAAADeAAAADwAAAGRycy9kb3ducmV2LnhtbERPTWvCQBC9C/0PyxS8&#10;1U0UbY2uImKlBxEaC+JtyI5JMDsbstsk/vuuUPA2j/c5y3VvKtFS40rLCuJRBII4s7rkXMHP6fPt&#10;A4TzyBory6TgTg7Wq5fBEhNtO/6mNvW5CCHsElRQeF8nUrqsIINuZGviwF1tY9AH2ORSN9iFcFPJ&#10;cRTNpMGSQ0OBNW0Lym7pr1Gw77DbTOJde7hdt/fLaXo8H2JSavjabxYgPPX+Kf53f+kw/308mcP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gQWQXFAAAA3gAA&#10;AA8AAAAAAAAAAAAAAAAAqgIAAGRycy9kb3ducmV2LnhtbFBLBQYAAAAABAAEAPoAAACcAwAAAAA=&#10;">
                  <v:shape id="Freeform 4826" o:spid="_x0000_s2462" style="position:absolute;left:10427;top:160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u88YA&#10;AADeAAAADwAAAGRycy9kb3ducmV2LnhtbESPT2vCQBDF7wW/wzKCt7oxWC2pq4hF8FSof8DjNDtN&#10;gtnZsLs18dt3DoXeZpg3773fajO4Vt0pxMazgdk0A0VcettwZeB82j+/gooJ2WLrmQw8KMJmPXpa&#10;YWF9z590P6ZKiQnHAg3UKXWF1rGsyWGc+o5Ybt8+OEyyhkrbgL2Yu1bnWbbQDhuWhBo72tVU3o4/&#10;zgDFj68yy3v/vrzmYXFOl5eIe2Mm42H7BirRkP7Ff98HK/WX+VwABEdm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u88YAAADeAAAADwAAAAAAAAAAAAAAAACYAgAAZHJz&#10;L2Rvd25yZXYueG1sUEsFBgAAAAAEAAQA9QAAAIsDAAAAAA==&#10;" path="m,l2,r,66l,66,,e" filled="f" stroked="f">
                    <v:path arrowok="t" o:connecttype="custom" o:connectlocs="0,1607;2,1607;2,1673;0,1673;0,1607" o:connectangles="0,0,0,0,0"/>
                  </v:shape>
                </v:group>
                <v:group id="Group 4827" o:spid="_x0000_s2463" style="position:absolute;left:10412;top:1607;width:2;height:66" coordorigin="10412,160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mAmfsQAAADeAAAA&#10;DwAAAAAAAAAAAAAAAACqAgAAZHJzL2Rvd25yZXYueG1sUEsFBgAAAAAEAAQA+gAAAJsDAAAAAA==&#10;">
                  <v:shape id="Freeform 4828" o:spid="_x0000_s2464" style="position:absolute;left:10412;top:160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vVH8IA&#10;AADeAAAADwAAAGRycy9kb3ducmV2LnhtbERPS2sCMRC+F/wPYQRvNWtoVVajiCJ4KtQHeBw34+7i&#10;ZrIkqbv9902h0Nt8fM9ZrnvbiCf5UDvWMBlnIIgLZ2ouNZxP+9c5iBCRDTaOScM3BVivBi9LzI3r&#10;+JOex1iKFMIhRw1VjG0uZSgqshjGriVO3N15izFBX0rjsUvhtpEqy6bSYs2pocKWthUVj+OX1UDh&#10;41ZkqnO72VX56Tle3gPutR4N+80CRKQ+/ov/3AeT5s/Um4Lfd9IN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a9UfwgAAAN4AAAAPAAAAAAAAAAAAAAAAAJgCAABkcnMvZG93&#10;bnJldi54bWxQSwUGAAAAAAQABAD1AAAAhwMAAAAA&#10;" path="m,l1,r,66l,66,,e" filled="f" stroked="f">
                    <v:path arrowok="t" o:connecttype="custom" o:connectlocs="0,1607;1,1607;1,1673;0,1673;0,1607" o:connectangles="0,0,0,0,0"/>
                  </v:shape>
                </v:group>
                <v:group id="Group 4829" o:spid="_x0000_s2465" style="position:absolute;left:10395;top:1607;width:2;height:66" coordorigin="10395,1607"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H+HZLFAAAA3gAA&#10;AA8AAAAAAAAAAAAAAAAAqgIAAGRycy9kb3ducmV2LnhtbFBLBQYAAAAABAAEAPoAAACcAwAAAAA=&#10;">
                  <v:shape id="Freeform 4830" o:spid="_x0000_s2466" style="position:absolute;left:10395;top:1607;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7o8MMA&#10;AADeAAAADwAAAGRycy9kb3ducmV2LnhtbERPTWvCQBC9F/wPywi91U1DqiW6iiiBngqNCh6n2TEJ&#10;zc6G3TVJ/323UOhtHu9zNrvJdGIg51vLCp4XCQjiyuqWawXnU/H0CsIHZI2dZVLwTR5229nDBnNt&#10;R/6goQy1iCHsc1TQhNDnUvqqIYN+YXviyN2sMxgidLXUDscYbjqZJslSGmw5NjTY06Gh6qu8GwXk&#10;3z+rJB3tcXVN3fIcLi8eC6Ue59N+DSLQFP7Ff+43Heev0iyD33fiDXL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7o8MMAAADeAAAADwAAAAAAAAAAAAAAAACYAgAAZHJzL2Rv&#10;d25yZXYueG1sUEsFBgAAAAAEAAQA9QAAAIgDAAAAAA==&#10;" path="m,l2,r,66l,66,,e" filled="f" stroked="f">
                    <v:path arrowok="t" o:connecttype="custom" o:connectlocs="0,1607;2,1607;2,1673;0,1673;0,1607" o:connectangles="0,0,0,0,0"/>
                  </v:shape>
                </v:group>
                <v:group id="Group 4831" o:spid="_x0000_s2467" style="position:absolute;left:10459;top:1719;width:2;height:66" coordorigin="10459,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VsgfcUAAADeAAAADwAAAGRycy9kb3ducmV2LnhtbERPTWvCQBC9F/oflil4&#10;0020thJdRUTFgwjVgngbsmMSzM6G7JrEf98VhN7m8T5ntuhMKRqqXWFZQTyIQBCnVhecKfg9bfoT&#10;EM4jaywtk4IHOVjM399mmGjb8g81R5+JEMIuQQW591UipUtzMugGtiIO3NXWBn2AdSZ1jW0IN6Uc&#10;RtGXNFhwaMixolVO6e14Nwq2LbbLUbxu9rfr6nE5jQ/nfUxK9T665RSEp87/i1/unQ7zv4ef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FbIH3FAAAA3gAA&#10;AA8AAAAAAAAAAAAAAAAAqgIAAGRycy9kb3ducmV2LnhtbFBLBQYAAAAABAAEAPoAAACcAwAAAAA=&#10;">
                  <v:shape id="Freeform 4832" o:spid="_x0000_s2468" style="position:absolute;left:10459;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DTHMIA&#10;AADeAAAADwAAAGRycy9kb3ducmV2LnhtbERPTYvCMBC9L/gfwgje1tSiVapRZBfBk6DrgsexGdti&#10;MylJtN1/vxEW9jaP9zmrTW8a8STna8sKJuMEBHFhdc2lgvPX7n0BwgdkjY1lUvBDHjbrwdsKc207&#10;PtLzFEoRQ9jnqKAKoc2l9EVFBv3YtsSRu1lnMEToSqkddjHcNDJNkkwarDk2VNjSR0XF/fQwCsgf&#10;rkWSdvZzfklddg7fM487pUbDfrsEEagP/+I/917H+fN0msHrnXiD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UNMcwgAAAN4AAAAPAAAAAAAAAAAAAAAAAJgCAABkcnMvZG93&#10;bnJldi54bWxQSwUGAAAAAAQABAD1AAAAhwMAAAAA&#10;" path="m,l2,r,66l,66,,e" filled="f" stroked="f">
                    <v:path arrowok="t" o:connecttype="custom" o:connectlocs="0,1719;2,1719;2,1785;0,1785;0,1719" o:connectangles="0,0,0,0,0"/>
                  </v:shape>
                  <v:shape id="Picture 4833" o:spid="_x0000_s2469" type="#_x0000_t75" style="position:absolute;left:10444;top:1719;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gb//FAAAA3gAAAA8AAABkcnMvZG93bnJldi54bWxET0trwkAQvhf8D8sI3uqmWnxEV0kFQUoP&#10;NXrwOGTHbGh2Ns2uJv333YLQ23x8z1lve1uLO7W+cqzgZZyAIC6crrhUcD7tnxcgfEDWWDsmBT/k&#10;YbsZPK0x1a7jI93zUIoYwj5FBSaEJpXSF4Ys+rFriCN3da3FEGFbSt1iF8NtLSdJMpMWK44NBhva&#10;GSq+8ptVoD/kpcPsffe2x+W3OU8/i/yYKTUa9tkKRKA+/Isf7oOO8+eT1zn8vRNvkJ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IG//xQAAAN4AAAAPAAAAAAAAAAAAAAAA&#10;AJ8CAABkcnMvZG93bnJldi54bWxQSwUGAAAAAAQABAD3AAAAkQMAAAAA&#10;">
                    <v:imagedata r:id="rId1083" o:title=""/>
                  </v:shape>
                </v:group>
                <v:group id="Group 4834" o:spid="_x0000_s2470" style="position:absolute;left:10427;top:1719;width:2;height:66" coordorigin="10427,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9aj+PIAAAA&#10;3gAAAA8AAAAAAAAAAAAAAAAAqgIAAGRycy9kb3ducmV2LnhtbFBLBQYAAAAABAAEAPoAAACfAwAA&#10;AAA=&#10;">
                  <v:shape id="Freeform 4835" o:spid="_x0000_s2471" style="position:absolute;left:10427;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9HbsMA&#10;AADeAAAADwAAAGRycy9kb3ducmV2LnhtbERPTWvCQBC9C/6HZQRvummwpqauobQIngpaCz2O2WkS&#10;mp0Nu9sk/vtuQfA2j/c522I0rejJ+caygodlAoK4tLrhSsH5Y794AuEDssbWMim4kodiN51sMdd2&#10;4CP1p1CJGMI+RwV1CF0upS9rMuiXtiOO3Ld1BkOErpLa4RDDTSvTJFlLgw3Hhho7eq2p/Dn9GgXk&#10;3y9lkg72LftK3focPh897pWaz8aXZxCBxnAX39wHHedn6WoD/+/EG+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9HbsMAAADeAAAADwAAAAAAAAAAAAAAAACYAgAAZHJzL2Rv&#10;d25yZXYueG1sUEsFBgAAAAAEAAQA9QAAAIgDAAAAAA==&#10;" path="m,l2,r,66l,66,,e" filled="f" stroked="f">
                    <v:path arrowok="t" o:connecttype="custom" o:connectlocs="0,1719;2,1719;2,1785;0,1785;0,1719" o:connectangles="0,0,0,0,0"/>
                  </v:shape>
                </v:group>
                <v:group id="Group 4836" o:spid="_x0000_s2472" style="position:absolute;left:10412;top:1719;width:2;height:66" coordorigin="10412,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T1FTjIAAAA&#10;3gAAAA8AAAAAAAAAAAAAAAAAqgIAAGRycy9kb3ducmV2LnhtbFBLBQYAAAAABAAEAPoAAACfAwAA&#10;AAA=&#10;">
                  <v:shape id="Freeform 4837" o:spid="_x0000_s2473" style="position:absolute;left:10412;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dtcEA&#10;AADeAAAADwAAAGRycy9kb3ducmV2LnhtbERPS4vCMBC+L/gfwgje1tSCD6pRxEXwJKwP8Dg2Y1ts&#10;JiXJ2vrvN4LgbT6+5yxWnanFg5yvLCsYDRMQxLnVFRcKTsft9wyED8gaa8uk4EkeVsve1wIzbVv+&#10;pcchFCKGsM9QQRlCk0np85IM+qFtiCN3s85giNAVUjtsY7ipZZokE2mw4thQYkObkvL74c8oIL+/&#10;5kna2p/pJXWTUziPPW6VGvS79RxEoC58xG/3Tsf503Q8gtc78Qa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g3bXBAAAA3gAAAA8AAAAAAAAAAAAAAAAAmAIAAGRycy9kb3du&#10;cmV2LnhtbFBLBQYAAAAABAAEAPUAAACGAwAAAAA=&#10;" path="m,l1,r,66l,66,,e" filled="f" stroked="f">
                    <v:path arrowok="t" o:connecttype="custom" o:connectlocs="0,1719;1,1719;1,1785;0,1785;0,1719" o:connectangles="0,0,0,0,0"/>
                  </v:shape>
                </v:group>
                <v:group id="Group 4838" o:spid="_x0000_s2474" style="position:absolute;left:10395;top:1719;width:2;height:66" coordorigin="10395,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2su1MQAAADeAAAADwAAAGRycy9kb3ducmV2LnhtbERPTWvCQBC9F/wPywje&#10;6iYRW4muImLFgwhVQbwN2TEJZmdDdpvEf98tCL3N433OYtWbSrTUuNKygngcgSDOrC45V3A5f73P&#10;QDiPrLGyTAqe5GC1HLwtMNW2429qTz4XIYRdigoK7+tUSpcVZNCNbU0cuLttDPoAm1zqBrsQbiqZ&#10;RNGHNFhyaCiwpk1B2eP0YxTsOuzWk3jbHh73zfN2nh6vh5iUGg379RyEp97/i1/uvQ7zP5Np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2su1MQAAADeAAAA&#10;DwAAAAAAAAAAAAAAAACqAgAAZHJzL2Rvd25yZXYueG1sUEsFBgAAAAAEAAQA+gAAAJsDAAAAAA==&#10;">
                  <v:shape id="Freeform 4839" o:spid="_x0000_s2475" style="position:absolute;left:10395;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7mWcMA&#10;AADeAAAADwAAAGRycy9kb3ducmV2LnhtbERPTWvCQBC9F/wPywje6qaRaImuIpZAT4VGBY/T7JiE&#10;ZmfD7jZJ/323UOhtHu9zdofJdGIg51vLCp6WCQjiyuqWawWXc/H4DMIHZI2dZVLwTR4O+9nDDnNt&#10;R36noQy1iCHsc1TQhNDnUvqqIYN+aXviyN2tMxgidLXUDscYbjqZJslaGmw5NjTY06mh6rP8MgrI&#10;v31USTral80tdetLuGYeC6UW8+m4BRFoCv/iP/erjvM3abaC33fiDX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v7mWcMAAADeAAAADwAAAAAAAAAAAAAAAACYAgAAZHJzL2Rv&#10;d25yZXYueG1sUEsFBgAAAAAEAAQA9QAAAIgDAAAAAA==&#10;" path="m,l2,r,66l,66,,e" filled="f" stroked="f">
                    <v:path arrowok="t" o:connecttype="custom" o:connectlocs="0,1719;2,1719;2,1785;0,1785;0,1719" o:connectangles="0,0,0,0,0"/>
                  </v:shape>
                </v:group>
                <v:group id="Group 4840" o:spid="_x0000_s2476" style="position:absolute;left:10459;top:1824;width:2;height:66" coordorigin="10459,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TO8UAAADeAAAADwAAAGRycy9kb3ducmV2LnhtbERPTWvCQBC9F/oflil4&#10;0020thJdRUTFgwjVgngbsmMSzM6G7JrEf98VhN7m8T5ntuhMKRqqXWFZQTyIQBCnVhecKfg9bfoT&#10;EM4jaywtk4IHOVjM399mmGjb8g81R5+JEMIuQQW591UipUtzMugGtiIO3NXWBn2AdSZ1jW0IN6Uc&#10;RtGXNFhwaMixolVO6e14Nwq2LbbLUbxu9rfr6nE5jQ/nfUxK9T665RSEp87/i1/unQ7zv4fjT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OEzvFAAAA3gAA&#10;AA8AAAAAAAAAAAAAAAAAqgIAAGRycy9kb3ducmV2LnhtbFBLBQYAAAAABAAEAPoAAACcAwAAAAA=&#10;">
                  <v:shape id="Freeform 4841" o:spid="_x0000_s2477" style="position:absolute;left:10459;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vbtsEA&#10;AADeAAAADwAAAGRycy9kb3ducmV2LnhtbERPS4vCMBC+C/sfwizsTdMtVKUaRVaEPS34Ao9jM7bF&#10;ZlKSaLv/3giCt/n4njNf9qYRd3K+tqzge5SAIC6srrlUcNhvhlMQPiBrbCyTgn/ysFx8DOaYa9vx&#10;lu67UIoYwj5HBVUIbS6lLyoy6Ee2JY7cxTqDIUJXSu2wi+GmkWmSjKXBmmNDhS39VFRcdzejgPzf&#10;uUjSzq4np9SND+GYedwo9fXZr2YgAvXhLX65f3WcP0mzDJ7vxBv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5b27bBAAAA3gAAAA8AAAAAAAAAAAAAAAAAmAIAAGRycy9kb3du&#10;cmV2LnhtbFBLBQYAAAAABAAEAPUAAACGAwAAAAA=&#10;" path="m,l2,r,66l,66,,e" filled="f" stroked="f">
                    <v:path arrowok="t" o:connecttype="custom" o:connectlocs="0,1824;2,1824;2,1890;0,1890;0,1824" o:connectangles="0,0,0,0,0"/>
                  </v:shape>
                  <v:shape id="Picture 4842" o:spid="_x0000_s2478" type="#_x0000_t75" style="position:absolute;left:10444;top:1824;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GJe3GAAAA3gAAAA8AAABkcnMvZG93bnJldi54bWxET0trwkAQvhf8D8sUvNVNo0abukopPgo9&#10;FB8Hexuy0ySYnQ3ZNcZ/7wpCb/PxPWe26EwlWmpcaVnB6yACQZxZXXKu4LBfvUxBOI+ssbJMCq7k&#10;YDHvPc0w1fbCW2p3PhchhF2KCgrv61RKlxVk0A1sTRy4P9sY9AE2udQNXkK4qWQcRYk0WHJoKLCm&#10;z4Ky0+5sFBxb9929bUaxWcvl8Gcth7+YbJTqP3cf7yA8df5f/HB/6TB/Eo8TuL8TbpD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EYl7cYAAADeAAAADwAAAAAAAAAAAAAA&#10;AACfAgAAZHJzL2Rvd25yZXYueG1sUEsFBgAAAAAEAAQA9wAAAJIDAAAAAA==&#10;">
                    <v:imagedata r:id="rId897" o:title=""/>
                  </v:shape>
                </v:group>
                <v:group id="Group 4843" o:spid="_x0000_s2479" style="position:absolute;left:10427;top:1824;width:2;height:66" coordorigin="10427,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xyNTMQAAADeAAAADwAAAGRycy9kb3ducmV2LnhtbERPS4vCMBC+C/sfwizs&#10;TdO6qEs1ioi7eBDBByzehmZsi82kNLGt/94Igrf5+J4zW3SmFA3VrrCsIB5EIIhTqwvOFJyOv/0f&#10;EM4jaywtk4I7OVjMP3ozTLRteU/NwWcihLBLUEHufZVI6dKcDLqBrYgDd7G1QR9gnUldYxvCTSmH&#10;UTSWBgsODTlWtMopvR5uRsFfi+3yO1432+tldT8fR7v/bUxKfX12yykIT51/i1/ujQ7zJ8PRB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xyNTMQAAADeAAAA&#10;DwAAAAAAAAAAAAAAAACqAgAAZHJzL2Rvd25yZXYueG1sUEsFBgAAAAAEAAQA+gAAAJsDAAAAAA==&#10;">
                  <v:shape id="Freeform 4844" o:spid="_x0000_s2480" style="position:absolute;left:10427;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p0KMUA&#10;AADeAAAADwAAAGRycy9kb3ducmV2LnhtbESPT2vCQBDF7wW/wzKCt7ox4B9SVxFF6EmoVfA4zU6T&#10;0Oxs2N2a+O2dQ6G3Gd6b936z3g6uVXcKsfFsYDbNQBGX3jZcGbh8Hl9XoGJCtth6JgMPirDdjF7W&#10;WFjf8wfdz6lSEsKxQAN1Sl2hdSxrchinviMW7dsHh0nWUGkbsJdw1+o8yxbaYcPSUGNH+5rKn/Ov&#10;M0Dx9FVmee8Py1seFpd0nUc8GjMZD7s3UImG9G/+u363gr/M58Ir78gMevM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WnQoxQAAAN4AAAAPAAAAAAAAAAAAAAAAAJgCAABkcnMv&#10;ZG93bnJldi54bWxQSwUGAAAAAAQABAD1AAAAigMAAAAA&#10;" path="m,l2,r,66l,66,,e" filled="f" stroked="f">
                    <v:path arrowok="t" o:connecttype="custom" o:connectlocs="0,1824;2,1824;2,1890;0,1890;0,1824" o:connectangles="0,0,0,0,0"/>
                  </v:shape>
                </v:group>
                <v:group id="Group 4845" o:spid="_x0000_s2481" style="position:absolute;left:10412;top:1824;width:2;height:66" coordorigin="10412,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c+8pcUAAADeAAAADwAAAGRycy9kb3ducmV2LnhtbERPTWvCQBC9C/0PyxR6&#10;q5so2hpdRcQWDyI0FsTbkB2TYHY2ZLdJ/PeuUPA2j/c5i1VvKtFS40rLCuJhBII4s7rkXMHv8ev9&#10;E4TzyBory6TgRg5Wy5fBAhNtO/6hNvW5CCHsElRQeF8nUrqsIINuaGviwF1sY9AH2ORSN9iFcFPJ&#10;URRNpcGSQ0OBNW0Kyq7pn1Hw3WG3Hsfbdn+9bG7n4+Rw2sek1Ntrv56D8NT7p/jfvdNh/sdoMoP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XPvKXFAAAA3gAA&#10;AA8AAAAAAAAAAAAAAAAAqgIAAGRycy9kb3ducmV2LnhtbFBLBQYAAAAABAAEAPoAAACcAwAAAAA=&#10;">
                  <v:shape id="Freeform 4846" o:spid="_x0000_s2482" style="position:absolute;left:10412;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Cyk8UA&#10;AADeAAAADwAAAGRycy9kb3ducmV2LnhtbESPQWvDMAyF74P9B6PCbqvTwNKS1S1jo7DToG0KPaqx&#10;loTFcrC9Jvv306HQm4Se3nvfeju5Xl0pxM6zgcU8A0Vce9txY6A67p5XoGJCtth7JgN/FGG7eXxY&#10;Y2n9yHu6HlKjxIRjiQbalIZS61i35DDO/UAst28fHCZZQ6NtwFHMXa/zLCu0w44locWB3luqfw6/&#10;zgDFr0ud5aP/WJ7zUFTp9BJxZ8zTbHp7BZVoSnfx7fvTSv1lXgiA4MgMevM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QLKTxQAAAN4AAAAPAAAAAAAAAAAAAAAAAJgCAABkcnMv&#10;ZG93bnJldi54bWxQSwUGAAAAAAQABAD1AAAAigMAAAAA&#10;" path="m,l1,r,66l,66,,e" filled="f" stroked="f">
                    <v:path arrowok="t" o:connecttype="custom" o:connectlocs="0,1824;1,1824;1,1890;0,1890;0,1824" o:connectangles="0,0,0,0,0"/>
                  </v:shape>
                </v:group>
                <v:group id="Group 4847" o:spid="_x0000_s2483" style="position:absolute;left:10395;top:1824;width:2;height:66" coordorigin="10395,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dV6HsQAAADeAAAADwAAAGRycy9kb3ducmV2LnhtbERPTYvCMBC9C/sfwix4&#10;07SKunSNIrIuexBBXRBvQzO2xWZSmtjWf28Ewds83ufMl50pRUO1KywriIcRCOLU6oIzBf/HzeAL&#10;hPPIGkvLpOBODpaLj94cE21b3lNz8JkIIewSVJB7XyVSujQng25oK+LAXWxt0AdYZ1LX2IZwU8pR&#10;FE2lwYJDQ44VrXNKr4ebUfDbYrsaxz/N9npZ38/Hye60jUmp/me3+gbhqfNv8cv9p8P82Wga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dV6HsQAAADeAAAA&#10;DwAAAAAAAAAAAAAAAACqAgAAZHJzL2Rvd25yZXYueG1sUEsFBgAAAAAEAAQA+gAAAJsDAAAAAA==&#10;">
                  <v:shape id="Freeform 4848" o:spid="_x0000_s2484" style="position:absolute;left:10395;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6Jf8IA&#10;AADeAAAADwAAAGRycy9kb3ducmV2LnhtbERP32vCMBB+H/g/hBP2NlMDq1KNIoqwJ2FOwcezOdti&#10;cylJZut/vwwGe7uP7+ct14NtxYN8aBxrmE4yEMSlMw1XGk5f+7c5iBCRDbaOScOTAqxXo5clFsb1&#10;/EmPY6xECuFQoIY6xq6QMpQ1WQwT1xEn7ua8xZigr6Tx2Kdw20qVZbm02HBqqLGjbU3l/fhtNVA4&#10;XMtM9W43uyifn+L5PeBe69fxsFmAiDTEf/Gf+8Ok+TOVK/h9J90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3ol/wgAAAN4AAAAPAAAAAAAAAAAAAAAAAJgCAABkcnMvZG93&#10;bnJldi54bWxQSwUGAAAAAAQABAD1AAAAhwMAAAAA&#10;" path="m,l2,r,66l,66,,e" filled="f" stroked="f">
                    <v:path arrowok="t" o:connecttype="custom" o:connectlocs="0,1824;2,1824;2,1890;0,1890;0,1824" o:connectangles="0,0,0,0,0"/>
                  </v:shape>
                </v:group>
                <v:group id="Group 4849" o:spid="_x0000_s2485" style="position:absolute;left:10651;top:1719;width:2;height:66" coordorigin="10651,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tB8sQAAADeAAAADwAAAGRycy9kb3ducmV2LnhtbERPS4vCMBC+C/6HMMLe&#10;1rTKqlSjiLjiQRZ8gHgbmrEtNpPSxLb++83Cgrf5+J6zWHWmFA3VrrCsIB5GIIhTqwvOFFzO358z&#10;EM4jaywtk4IXOVgt+70FJtq2fKTm5DMRQtglqCD3vkqkdGlOBt3QVsSBu9vaoA+wzqSusQ3hppSj&#10;KJpIgwWHhhwr2uSUPk5Po2DXYrsex9vm8LhvXrfz18/1EJNSH4NuPQfhqfNv8b97r8P86Wgyh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ktB8sQAAADeAAAA&#10;DwAAAAAAAAAAAAAAAACqAgAAZHJzL2Rvd25yZXYueG1sUEsFBgAAAAAEAAQA+gAAAJsDAAAAAA==&#10;">
                  <v:shape id="Freeform 4850" o:spid="_x0000_s2486" style="position:absolute;left:10651;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0kMIA&#10;AADeAAAADwAAAGRycy9kb3ducmV2LnhtbERPTYvCMBC9L/gfwgje1tSiVapRZBfBk6DrgsexGdti&#10;MylJtN1/vxEW9jaP9zmrTW8a8STna8sKJuMEBHFhdc2lgvPX7n0BwgdkjY1lUvBDHjbrwdsKc207&#10;PtLzFEoRQ9jnqKAKoc2l9EVFBv3YtsSRu1lnMEToSqkddjHcNDJNkkwarDk2VNjSR0XF/fQwCsgf&#10;rkWSdvZzfklddg7fM487pUbDfrsEEagP/+I/917H+fM0m8LrnXiD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7SQwgAAAN4AAAAPAAAAAAAAAAAAAAAAAJgCAABkcnMvZG93&#10;bnJldi54bWxQSwUGAAAAAAQABAD1AAAAhwMAAAAA&#10;" path="m,l2,r,66l,66,,e" filled="f" stroked="f">
                    <v:path arrowok="t" o:connecttype="custom" o:connectlocs="0,1719;2,1719;2,1785;0,1785;0,1719" o:connectangles="0,0,0,0,0"/>
                  </v:shape>
                  <v:shape id="Picture 4851" o:spid="_x0000_s2487" type="#_x0000_t75" style="position:absolute;left:10635;top:1719;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yEVTEAAAA3gAAAA8AAABkcnMvZG93bnJldi54bWxET01rwkAQvRf8D8sIvdWN0kaJriKFgkQo&#10;NErwOGTHJJidjdnVxH/fLRS8zeN9zmozmEbcqXO1ZQXTSQSCuLC65lLB8fD1tgDhPLLGxjIpeJCD&#10;zXr0ssJE255/6J75UoQQdgkqqLxvEyldUZFBN7EtceDOtjPoA+xKqTvsQ7hp5CyKYmmw5tBQYUuf&#10;FRWX7GYUnPJ369OB+/1VpnmWf6eP7T5W6nU8bJcgPA3+Kf5373SYP5/FH/D3TrhBr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9yEVTEAAAA3gAAAA8AAAAAAAAAAAAAAAAA&#10;nwIAAGRycy9kb3ducmV2LnhtbFBLBQYAAAAABAAEAPcAAACQAwAAAAA=&#10;">
                    <v:imagedata r:id="rId1084" o:title=""/>
                  </v:shape>
                </v:group>
                <v:group id="Group 4852" o:spid="_x0000_s2488" style="position:absolute;left:10619;top:1719;width:2;height:66" coordorigin="10619,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iasQAAADeAAAADwAAAGRycy9kb3ducmV2LnhtbERPTWvCQBC9F/wPywi9&#10;6SaWphJdRUTFgwhVQbwN2TEJZmdDdk3iv+8WCr3N433OfNmbSrTUuNKygngcgSDOrC45V3A5b0dT&#10;EM4ja6wsk4IXOVguBm9zTLXt+Jvak89FCGGXooLC+zqV0mUFGXRjWxMH7m4bgz7AJpe6wS6Em0pO&#10;oiiRBksODQXWtC4oe5yeRsGuw271EW/aw+O+ft3On8frISal3of9agbCU+//xX/uvQ7zvyZJ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ziasQAAADeAAAA&#10;DwAAAAAAAAAAAAAAAACqAgAAZHJzL2Rvd25yZXYueG1sUEsFBgAAAAAEAAQA+gAAAJsDAAAAAA==&#10;">
                  <v:shape id="Freeform 4853" o:spid="_x0000_s2489" style="position:absolute;left:10619;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kq58MA&#10;AADeAAAADwAAAGRycy9kb3ducmV2LnhtbERPTWvDMAy9D/YfjAa7rc4CS0ZaJ4yNQk+DdinsqMZq&#10;EhrLwXab7N/XhcJuerxPrarZDOJCzveWFbwuEhDEjdU9twrqn/XLOwgfkDUOlknBH3moyseHFRba&#10;Trylyy60IoawL1BBF8JYSOmbjgz6hR2JI3e0zmCI0LVSO5xiuBlkmiSZNNhzbOhwpM+OmtPubBSQ&#10;/z40STrZr/w3dVkd9m8e10o9P80fSxCB5vAvvrs3Os7P0yyH2zvxBll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6kq58MAAADeAAAADwAAAAAAAAAAAAAAAACYAgAAZHJzL2Rv&#10;d25yZXYueG1sUEsFBgAAAAAEAAQA9QAAAIgDAAAAAA==&#10;" path="m,l2,r,66l,66,,e" filled="f" stroked="f">
                    <v:path arrowok="t" o:connecttype="custom" o:connectlocs="0,1719;2,1719;2,1785;0,1785;0,1719" o:connectangles="0,0,0,0,0"/>
                  </v:shape>
                </v:group>
                <v:group id="Group 4854" o:spid="_x0000_s2490" style="position:absolute;left:10603;top:1719;width:2;height:66" coordorigin="10603,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Tv04PIAAAA&#10;3gAAAA8AAAAAAAAAAAAAAAAAqgIAAGRycy9kb3ducmV2LnhtbFBLBQYAAAAABAAEAPoAAACfAwAA&#10;AAA=&#10;">
                  <v:shape id="Freeform 4855" o:spid="_x0000_s2491" style="position:absolute;left:10603;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obDsIA&#10;AADeAAAADwAAAGRycy9kb3ducmV2LnhtbERPTWvCQBC9F/oflin0VjcNNGp0lVIRPBXUCB7H7JiE&#10;ZmfD7mriv+8Kgrd5vM+ZLwfTiis531hW8DlKQBCXVjdcKSj2648JCB+QNbaWScGNPCwXry9zzLXt&#10;eUvXXahEDGGfo4I6hC6X0pc1GfQj2xFH7mydwRChq6R22Mdw08o0STJpsOHYUGNHPzWVf7uLUUD+&#10;91QmaW9X42PqsiIcvjyulXp/G75nIAIN4Sl+uDc6zh+n2RTu78Qb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ehsOwgAAAN4AAAAPAAAAAAAAAAAAAAAAAJgCAABkcnMvZG93&#10;bnJldi54bWxQSwUGAAAAAAQABAD1AAAAhwMAAAAA&#10;" path="m,l2,r,66l,66,,e" filled="f" stroked="f">
                    <v:path arrowok="t" o:connecttype="custom" o:connectlocs="0,1719;2,1719;2,1785;0,1785;0,1719" o:connectangles="0,0,0,0,0"/>
                  </v:shape>
                </v:group>
                <v:group id="Group 4856" o:spid="_x0000_s2492" style="position:absolute;left:10587;top:1719;width:2;height:66" coordorigin="10587,171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9ASVjIAAAA&#10;3gAAAA8AAAAAAAAAAAAAAAAAqgIAAGRycy9kb3ducmV2LnhtbFBLBQYAAAAABAAEAPoAAACfAwAA&#10;AAA=&#10;">
                  <v:shape id="Freeform 4857" o:spid="_x0000_s2493" style="position:absolute;left:10587;top:171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WB1cEA&#10;AADeAAAADwAAAGRycy9kb3ducmV2LnhtbERPTYvCMBC9C/6HMII3TS1ol2oUUYQ9CasueBybsS02&#10;k5Jkbf33m4UFb/N4n7Pa9KYRT3K+tqxgNk1AEBdW11wquJwPkw8QPiBrbCyTghd52KyHgxXm2nb8&#10;Rc9TKEUMYZ+jgiqENpfSFxUZ9FPbEkfubp3BEKErpXbYxXDTyDRJFtJgzbGhwpZ2FRWP049RQP54&#10;K5K0s/vsmrrFJXzPPR6UGo/67RJEoD68xf/uTx3nZ2k2g7934g1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VgdXBAAAA3gAAAA8AAAAAAAAAAAAAAAAAmAIAAGRycy9kb3du&#10;cmV2LnhtbFBLBQYAAAAABAAEAPUAAACGAwAAAAA=&#10;" path="m,l2,r,66l,66,,e" filled="f" stroked="f">
                    <v:path arrowok="t" o:connecttype="custom" o:connectlocs="0,1719;2,1719;2,1785;0,1785;0,1719" o:connectangles="0,0,0,0,0"/>
                  </v:shape>
                </v:group>
                <v:group id="Group 4858" o:spid="_x0000_s2494" style="position:absolute;left:10651;top:1824;width:2;height:66" coordorigin="10651,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5ytMQAAADeAAAADwAAAGRycy9kb3ducmV2LnhtbERPTWvCQBC9F/wPywje&#10;6iaRVomuImLFgxSqgngbsmMSzM6G7DaJ/74rCL3N433OYtWbSrTUuNKygngcgSDOrC45V3A+fb3P&#10;QDiPrLGyTAoe5GC1HLwtMNW24x9qjz4XIYRdigoK7+tUSpcVZNCNbU0cuJttDPoAm1zqBrsQbiqZ&#10;RNGnNFhyaCiwpk1B2f34axTsOuzWk3jbHu63zeN6+vi+HGJSajTs13MQnnr/L3659zrMnyb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N5ytMQAAADeAAAA&#10;DwAAAAAAAAAAAAAAAACqAgAAZHJzL2Rvd25yZXYueG1sUEsFBgAAAAAEAAQA+gAAAJsDAAAAAA==&#10;">
                  <v:shape id="Freeform 4859" o:spid="_x0000_s2495" style="position:absolute;left:10651;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u6OcIA&#10;AADeAAAADwAAAGRycy9kb3ducmV2LnhtbERPTYvCMBC9C/6HMII3Ta1opRpFdhE8Ceu64HFsxrbY&#10;TEoSbfffbxYW9jaP9zmbXW8a8SLna8sKZtMEBHFhdc2lgsvnYbIC4QOyxsYyKfgmD7vtcLDBXNuO&#10;P+h1DqWIIexzVFCF0OZS+qIig35qW+LI3a0zGCJ0pdQOuxhuGpkmyVIarDk2VNjSW0XF4/w0Csif&#10;bkWSdvY9u6ZueQlfC48Hpcajfr8GEagP/+I/91HH+VmazeH3nXiD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S7o5wgAAAN4AAAAPAAAAAAAAAAAAAAAAAJgCAABkcnMvZG93&#10;bnJldi54bWxQSwUGAAAAAAQABAD1AAAAhwMAAAAA&#10;" path="m,l2,r,66l,66,,e" filled="f" stroked="f">
                    <v:path arrowok="t" o:connecttype="custom" o:connectlocs="0,1824;2,1824;2,1890;0,1890;0,1824" o:connectangles="0,0,0,0,0"/>
                  </v:shape>
                  <v:shape id="Picture 4860" o:spid="_x0000_s2496" type="#_x0000_t75" style="position:absolute;left:10635;top:1824;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B5D/DAAAA3gAAAA8AAABkcnMvZG93bnJldi54bWxET0uLwjAQvi/sfwiz4G1Nt4iVrlFkwcdx&#10;tR48Ds1sU2wmpYm2/fdmQfA2H99zluvBNuJOna8dK/iaJiCIS6drrhSci+3nAoQPyBobx6RgJA/r&#10;1fvbEnPtej7S/RQqEUPY56jAhNDmUvrSkEU/dS1x5P5cZzFE2FVSd9jHcNvINEnm0mLNscFgSz+G&#10;yuvpZhXsD4EW5+J3NmYXs+932Vhs01Gpycew+QYRaAgv8dN90HF+lmYz+H8n3iB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kHkP8MAAADeAAAADwAAAAAAAAAAAAAAAACf&#10;AgAAZHJzL2Rvd25yZXYueG1sUEsFBgAAAAAEAAQA9wAAAI8DAAAAAA==&#10;">
                    <v:imagedata r:id="rId900" o:title=""/>
                  </v:shape>
                </v:group>
                <v:group id="Group 4861" o:spid="_x0000_s2497" style="position:absolute;left:10619;top:1824;width:2;height:66" coordorigin="10619,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qwMQAAADeAAAADwAAAGRycy9kb3ducmV2LnhtbERPS4vCMBC+C/sfwizs&#10;TdO6qEs1ioi7eBDBByzehmZsi82kNLGt/94Igrf5+J4zW3SmFA3VrrCsIB5EIIhTqwvOFJyOv/0f&#10;EM4jaywtk4I7OVjMP3ozTLRteU/NwWcihLBLUEHufZVI6dKcDLqBrYgDd7G1QR9gnUldYxvCTSmH&#10;UTSWBgsODTlWtMopvR5uRsFfi+3yO1432+tldT8fR7v/bUxKfX12yykIT51/i1/ujQ7zJ8PJC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qwMQAAADeAAAA&#10;DwAAAAAAAAAAAAAAAACqAgAAZHJzL2Rvd25yZXYueG1sUEsFBgAAAAAEAAQA+gAAAJsDAAAAAA==&#10;">
                  <v:shape id="Freeform 4862" o:spid="_x0000_s2498" style="position:absolute;left:10619;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wZocMA&#10;AADeAAAADwAAAGRycy9kb3ducmV2LnhtbERPTWvDMAy9D/YfjAa7rc4CS0ZaJ4yNQk+DdinsqMZq&#10;EhrLwXab7N/XhcJuerxPrarZDOJCzveWFbwuEhDEjdU9twrqn/XLOwgfkDUOlknBH3moyseHFRba&#10;Trylyy60IoawL1BBF8JYSOmbjgz6hR2JI3e0zmCI0LVSO5xiuBlkmiSZNNhzbOhwpM+OmtPubBSQ&#10;/z40STrZr/w3dVkd9m8e10o9P80fSxCB5vAvvrs3Os7P0zyD2zvxBll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TwZocMAAADeAAAADwAAAAAAAAAAAAAAAACYAgAAZHJzL2Rv&#10;d25yZXYueG1sUEsFBgAAAAAEAAQA9QAAAIgDAAAAAA==&#10;" path="m,l2,r,66l,66,,e" filled="f" stroked="f">
                    <v:path arrowok="t" o:connecttype="custom" o:connectlocs="0,1824;2,1824;2,1890;0,1890;0,1824" o:connectangles="0,0,0,0,0"/>
                  </v:shape>
                </v:group>
                <v:group id="Group 4863" o:spid="_x0000_s2499" style="position:absolute;left:10603;top:1824;width:2;height:66" coordorigin="10603,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nRLMQAAADeAAAADwAAAGRycy9kb3ducmV2LnhtbERPTWvCQBC9F/wPywi9&#10;1U0sNRJdRUTFgwhVQbwN2TEJZmdDdk3iv+8WCr3N433OfNmbSrTUuNKygngUgSDOrC45V3A5bz+m&#10;IJxH1lhZJgUvcrBcDN7mmGrb8Te1J5+LEMIuRQWF93UqpcsKMuhGtiYO3N02Bn2ATS51g10IN5Uc&#10;R9FEGiw5NBRY07qg7HF6GgW7DrvVZ7xpD4/7+nU7fx2vh5iUeh/2qxkIT73/F/+59zrMT8ZJ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KnRLMQAAADeAAAA&#10;DwAAAAAAAAAAAAAAAACqAgAAZHJzL2Rvd25yZXYueG1sUEsFBgAAAAAEAAQA+gAAAJsDAAAAAA==&#10;">
                  <v:shape id="Freeform 4864" o:spid="_x0000_s2500" style="position:absolute;left:10603;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SMUA&#10;AADeAAAADwAAAGRycy9kb3ducmV2LnhtbESPQWvDMAyF74P9B6PCbqvTwJqS1S1jo7DToG0KPaqx&#10;loTFcrC9Jvv306HQm8R7eu/Teju5Xl0pxM6zgcU8A0Vce9txY6A67p5XoGJCtth7JgN/FGG7eXxY&#10;Y2n9yHu6HlKjJIRjiQbalIZS61i35DDO/UAs2rcPDpOsodE24Cjhrtd5li21w46locWB3luqfw6/&#10;zgDFr0ud5aP/KM55WFbp9BJxZ8zTbHp7BZVoSnfz7frTCn6RF8Ir78gMevM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7yhIxQAAAN4AAAAPAAAAAAAAAAAAAAAAAJgCAABkcnMv&#10;ZG93bnJldi54bWxQSwUGAAAAAAQABAD1AAAAigMAAAAA&#10;" path="m,l2,r,66l,66,,e" filled="f" stroked="f">
                    <v:path arrowok="t" o:connecttype="custom" o:connectlocs="0,1824;2,1824;2,1890;0,1890;0,1824" o:connectangles="0,0,0,0,0"/>
                  </v:shape>
                </v:group>
                <v:group id="Group 4865" o:spid="_x0000_s2501" style="position:absolute;left:10587;top:1824;width:2;height:66" coordorigin="10587,1824"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nrgxcUAAADeAAAADwAAAGRycy9kb3ducmV2LnhtbERPS2vCQBC+F/wPywi9&#10;6SaWVo2uIqKlBxF8gHgbsmMSzM6G7JrEf98tCL3Nx/ec+bIzpWiodoVlBfEwAkGcWl1wpuB82g4m&#10;IJxH1lhaJgVPcrBc9N7mmGjb8oGao89ECGGXoILc+yqR0qU5GXRDWxEH7mZrgz7AOpO6xjaEm1KO&#10;ouhLGiw4NORY0Tqn9H58GAXfLbarj3jT7O639fN6+txfdjEp9d7vVjMQnjr/L365f3SYPx6Np/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564MXFAAAA3gAA&#10;AA8AAAAAAAAAAAAAAAAAqgIAAGRycy9kb3ducmV2LnhtbFBLBQYAAAAABAAEAPoAAACcAwAAAAA=&#10;">
                  <v:shape id="Freeform 4866" o:spid="_x0000_s2502" style="position:absolute;left:10587;top:1824;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xUacUA&#10;AADeAAAADwAAAGRycy9kb3ducmV2LnhtbESPT2vCQBDF70K/wzJCb7oxUJXUVUpF6KngP/A4ZqdJ&#10;aHY27K4m/fadg+Bthnnz3vutNoNr1Z1CbDwbmE0zUMSltw1XBk7H3WQJKiZki61nMvBHETbrl9EK&#10;C+t73tP9kColJhwLNFCn1BVax7Imh3HqO2K5/fjgMMkaKm0D9mLuWp1n2Vw7bFgSauzos6by93Bz&#10;Bih+X8ss7/12ccnD/JTObxF3xryOh493UImG9BQ/vr+s1F/kSwEQHJlBr/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TFRpxQAAAN4AAAAPAAAAAAAAAAAAAAAAAJgCAABkcnMv&#10;ZG93bnJldi54bWxQSwUGAAAAAAQABAD1AAAAigMAAAAA&#10;" path="m,l2,r,66l,66,,e" filled="f" stroked="f">
                    <v:path arrowok="t" o:connecttype="custom" o:connectlocs="0,1824;2,1824;2,1890;0,1890;0,1824" o:connectangles="0,0,0,0,0"/>
                  </v:shape>
                </v:group>
                <v:group id="Group 4867" o:spid="_x0000_s2503" style="position:absolute;left:10462;top:1829;width:2;height:66" coordorigin="10462,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dmc5MQAAADeAAAADwAAAGRycy9kb3ducmV2LnhtbERPS4vCMBC+C/sfwizs&#10;TdO6+KAaRWR38SCCDxBvQzO2xWZSmmxb/70RBG/z8T1nvuxMKRqqXWFZQTyIQBCnVhecKTgdf/tT&#10;EM4jaywtk4I7OVguPnpzTLRteU/NwWcihLBLUEHufZVI6dKcDLqBrYgDd7W1QR9gnUldYxvCTSmH&#10;UTSWBgsODTlWtM4pvR3+jYK/FtvVd/zTbG/X9f1yHO3O25iU+vrsVjMQnjr/Fr/cGx3mT4bTG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dmc5MQAAADeAAAA&#10;DwAAAAAAAAAAAAAAAACqAgAAZHJzL2Rvd25yZXYueG1sUEsFBgAAAAAEAAQA+gAAAJsDAAAAAA==&#10;">
                  <v:shape id="Freeform 4868" o:spid="_x0000_s2504" style="position:absolute;left:10462;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JvhcIA&#10;AADeAAAADwAAAGRycy9kb3ducmV2LnhtbERP32vCMBB+F/wfwgl709TAVDqjiCLsSZh2sMdbc2vL&#10;mktJMlv/+0UQfLuP7+ett4NtxZV8aBxrmM8yEMSlMw1XGorLcboCESKywdYxabhRgO1mPFpjblzP&#10;H3Q9x0qkEA45aqhj7HIpQ1mTxTBzHXHifpy3GBP0lTQe+xRuW6mybCEtNpwaauxoX1P5e/6zGiic&#10;vstM9e6w/FJ+UcTP14BHrV8mw+4NRKQhPsUP97tJ85dqpeD+TrpB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0m+FwgAAAN4AAAAPAAAAAAAAAAAAAAAAAJgCAABkcnMvZG93&#10;bnJldi54bWxQSwUGAAAAAAQABAD1AAAAhwMAAAAA&#10;" path="m,l2,r,66l,66,,e" filled="f" stroked="f">
                    <v:path arrowok="t" o:connecttype="custom" o:connectlocs="0,1829;2,1829;2,1895;0,1895;0,1829" o:connectangles="0,0,0,0,0"/>
                  </v:shape>
                </v:group>
                <v:group id="Group 4869" o:spid="_x0000_s2505" style="position:absolute;left:10445;top:1829;width:2;height:66" coordorigin="10445,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kenCMQAAADeAAAA&#10;DwAAAAAAAAAAAAAAAACqAgAAZHJzL2Rvd25yZXYueG1sUEsFBgAAAAAEAAQA+gAAAJsDAAAAAA==&#10;">
                  <v:shape id="Freeform 4870" o:spid="_x0000_s2506" style="position:absolute;left:10445;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dSasMA&#10;AADeAAAADwAAAGRycy9kb3ducmV2LnhtbERPTWvCQBC9F/oflil4azYNVkN0ldIieCo0Kngcs2MS&#10;zM6G3TVJ/323UOhtHu9z1tvJdGIg51vLCl6SFARxZXXLtYLjYfecg/ABWWNnmRR8k4ft5vFhjYW2&#10;I3/RUIZaxBD2BSpoQugLKX3VkEGf2J44clfrDIYIXS21wzGGm05mabqQBluODQ329N5QdSvvRgH5&#10;z0uVZqP9WJ4ztziG06vHnVKzp+ltBSLQFP7Ff+69jvOXWT6H33fiD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3dSasMAAADeAAAADwAAAAAAAAAAAAAAAACYAgAAZHJzL2Rv&#10;d25yZXYueG1sUEsFBgAAAAAEAAQA9QAAAIgDAAAAAA==&#10;" path="m,l2,r,66l,66,,e" filled="f" stroked="f">
                    <v:path arrowok="t" o:connecttype="custom" o:connectlocs="0,1829;2,1829;2,1895;0,1895;0,1829" o:connectangles="0,0,0,0,0"/>
                  </v:shape>
                </v:group>
                <v:group id="Group 4871" o:spid="_x0000_s2507" style="position:absolute;left:10430;top:1829;width:2;height:66" coordorigin="10430,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Ka58QAAADeAAAADwAAAGRycy9kb3ducmV2LnhtbERPS4vCMBC+L/gfwgje&#10;1rSKq1SjiLjiQQQfIN6GZmyLzaQ02bb++82CsLf5+J6zWHWmFA3VrrCsIB5GIIhTqwvOFFwv358z&#10;EM4jaywtk4IXOVgtex8LTLRt+UTN2WcihLBLUEHufZVI6dKcDLqhrYgD97C1QR9gnUldYxvCTSlH&#10;UfQlDRYcGnKsaJNT+jz/GAW7Ftv1ON42h+dj87pfJsfbISalBv1uPQfhqfP/4rd7r8P86Wg2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uKa58QAAADeAAAA&#10;DwAAAAAAAAAAAAAAAACqAgAAZHJzL2Rvd25yZXYueG1sUEsFBgAAAAAEAAQA+gAAAJsDAAAAAA==&#10;">
                  <v:shape id="Freeform 4872" o:spid="_x0000_s2508" style="position:absolute;left:10430;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lphsMA&#10;AADeAAAADwAAAGRycy9kb3ducmV2LnhtbERPTWvDMAy9D/ofjAq7rc4CS0pat4yWwE6FZR3sqMZq&#10;EhrLwfaS9N/Pg8FuerxPbfez6cVIzneWFTyvEhDEtdUdNwrOH+XTGoQPyBp7y6TgTh72u8XDFgtt&#10;J36nsQqNiCHsC1TQhjAUUvq6JYN+ZQfiyF2tMxgidI3UDqcYbnqZJkkmDXYcG1oc6NBSfau+jQLy&#10;p0udpJM95l+py87h88VjqdTjcn7dgAg0h3/xn/tNx/l5us7g9514g9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OlphsMAAADeAAAADwAAAAAAAAAAAAAAAACYAgAAZHJzL2Rv&#10;d25yZXYueG1sUEsFBgAAAAAEAAQA9QAAAIgDAAAAAA==&#10;" path="m,l2,r,66l,66,,e" filled="f" stroked="f">
                    <v:path arrowok="t" o:connecttype="custom" o:connectlocs="0,1829;2,1829;2,1895;0,1895;0,1829" o:connectangles="0,0,0,0,0"/>
                  </v:shape>
                  <v:shape id="Picture 4873" o:spid="_x0000_s2509" type="#_x0000_t75" style="position:absolute;left:10413;top:1829;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8S2jEAAAA3gAAAA8AAABkcnMvZG93bnJldi54bWxET0trwkAQvhf6H5Yp9FY3TYuR1FVqINCL&#10;h6jU65Adk2B2NmY3j/57t1DobT6+56y3s2nFSL1rLCt4XUQgiEurG64UnI75ywqE88gaW8uk4Icc&#10;bDePD2tMtZ24oPHgKxFC2KWooPa+S6V0ZU0G3cJ2xIG72N6gD7CvpO5xCuGmlXEULaXBhkNDjR1l&#10;NZXXw2AUnKf9e+S/s2zHw/Jc3Lq3PBtYqeen+fMDhKfZ/4v/3F86zE/iVQK/74Qb5OY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n8S2jEAAAA3gAAAA8AAAAAAAAAAAAAAAAA&#10;nwIAAGRycy9kb3ducmV2LnhtbFBLBQYAAAAABAAEAPcAAACQAwAAAAA=&#10;">
                    <v:imagedata r:id="rId1085" o:title=""/>
                  </v:shape>
                </v:group>
                <v:group id="Group 4874" o:spid="_x0000_s2510" style="position:absolute;left:10398;top:1829;width:2;height:66" coordorigin="10398,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TjNXnIAAAA&#10;3gAAAA8AAAAAAAAAAAAAAAAAqgIAAGRycy9kb3ducmV2LnhtbFBLBQYAAAAABAAEAPoAAACfAwAA&#10;AAA=&#10;">
                  <v:shape id="Freeform 4875" o:spid="_x0000_s2511" style="position:absolute;left:10398;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b99MMA&#10;AADeAAAADwAAAGRycy9kb3ducmV2LnhtbERPTWvCQBC9F/wPywje6qYBo42uIpZAT4VGBY/T7JiE&#10;ZmfD7jZJ/323UOhtHu9zdofJdGIg51vLCp6WCQjiyuqWawWXc/G4AeEDssbOMin4Jg+H/exhh7m2&#10;I7/TUIZaxBD2OSpoQuhzKX3VkEG/tD1x5O7WGQwRulpqh2MMN51MkySTBluODQ32dGqo+iy/jALy&#10;bx9Vko72ZX1LXXYJ15XHQqnFfDpuQQSawr/4z/2q4/x1unmG33fiDX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b99MMAAADeAAAADwAAAAAAAAAAAAAAAACYAgAAZHJzL2Rv&#10;d25yZXYueG1sUEsFBgAAAAAEAAQA9QAAAIgDAAAAAA==&#10;" path="m,l2,r,66l,66,,e" filled="f" stroked="f">
                    <v:path arrowok="t" o:connecttype="custom" o:connectlocs="0,1829;2,1829;2,1895;0,1895;0,1829" o:connectangles="0,0,0,0,0"/>
                  </v:shape>
                  <v:shape id="Picture 4876" o:spid="_x0000_s2512" type="#_x0000_t75" style="position:absolute;left:10653;top:1829;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OE3zHAAAA3gAAAA8AAABkcnMvZG93bnJldi54bWxEj09rAjEQxe8Fv0MYoZeiWYX+cWsUKRQ8&#10;9FC11OuwmW6Cm8mySdf023cOhd5mmDfvvd96W0KnRhqSj2xgMa9AETfRem4NfJxeZ0+gUka22EUm&#10;Az+UYLuZ3KyxtvHKBxqPuVViwqlGAy7nvtY6NY4CpnnsieX2FYeAWdah1XbAq5iHTi+r6kEH9CwJ&#10;Dnt6cdRcjt/BQLl/G+/8frGqDqVxp/P7p7dtMOZ2WnbPoDKV/C/++95bqf+4XAmA4MgMevM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BOE3zHAAAA3gAAAA8AAAAAAAAAAAAA&#10;AAAAnwIAAGRycy9kb3ducmV2LnhtbFBLBQYAAAAABAAEAPcAAACTAwAAAAA=&#10;">
                    <v:imagedata r:id="rId1086" o:title=""/>
                  </v:shape>
                </v:group>
                <v:group id="Group 4877" o:spid="_x0000_s2513" style="position:absolute;left:10638;top:1829;width:2;height:66" coordorigin="10638,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AACjnFAAAA3gAA&#10;AA8AAAAAAAAAAAAAAAAAqgIAAGRycy9kb3ducmV2LnhtbFBLBQYAAAAABAAEAPoAAACcAwAAAAA=&#10;">
                  <v:shape id="Freeform 4878" o:spid="_x0000_s2514" style="position:absolute;left:10638;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v5WMMA&#10;AADeAAAADwAAAGRycy9kb3ducmV2LnhtbERPyWrDMBC9B/oPYgq9JXIFzeJaDqUl0FOgWSDHiTW1&#10;Ta2RkdTY/fuoEMhtHm+dYj3aTlzIh9axhudZBoK4cqblWsNhv5kuQYSIbLBzTBr+KMC6fJgUmBs3&#10;8BdddrEWKYRDjhqaGPtcylA1ZDHMXE+cuG/nLcYEfS2NxyGF206qLJtLiy2nhgZ7em+o+tn9Wg0U&#10;tucqU4P7WJyUnx/i8SXgRuunx/HtFUSkMd7FN/enSfMXaqXg/510gy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v5WMMAAADeAAAADwAAAAAAAAAAAAAAAACYAgAAZHJzL2Rv&#10;d25yZXYueG1sUEsFBgAAAAAEAAQA9QAAAIgDAAAAAA==&#10;" path="m,l2,r,66l,66,,e" filled="f" stroked="f">
                    <v:path arrowok="t" o:connecttype="custom" o:connectlocs="0,1829;2,1829;2,1895;0,1895;0,1829" o:connectangles="0,0,0,0,0"/>
                  </v:shape>
                </v:group>
                <v:group id="Group 4879" o:spid="_x0000_s2515" style="position:absolute;left:10622;top:1829;width:2;height:66" coordorigin="10622,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4x1cUAAADeAAAADwAAAGRycy9kb3ducmV2LnhtbERPTWvCQBC9C/0PyxS8&#10;1U0UbY2uImKlBxEaC+JtyI5JMDsbstsk/vuuUPA2j/c5y3VvKtFS40rLCuJRBII4s7rkXMHP6fPt&#10;A4TzyBory6TgTg7Wq5fBEhNtO/6mNvW5CCHsElRQeF8nUrqsIINuZGviwF1tY9AH2ORSN9iFcFPJ&#10;cRTNpMGSQ0OBNW0Lym7pr1Gw77DbTOJde7hdt/fLaXo8H2JSavjabxYgPPX+Kf53f+kw/308n8D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eMdXFAAAA3gAA&#10;AA8AAAAAAAAAAAAAAAAAqgIAAGRycy9kb3ducmV2LnhtbFBLBQYAAAAABAAEAPoAAACcAwAAAAA=&#10;">
                  <v:shape id="Freeform 4880" o:spid="_x0000_s2516" style="position:absolute;left:10622;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7Et8MA&#10;AADeAAAADwAAAGRycy9kb3ducmV2LnhtbERPTWvCQBC9C/6HZQRvummwpqauobQIngpaCz2O2WkS&#10;mp0Nu9sk/vtuQfA2j/c522I0rejJ+caygodlAoK4tLrhSsH5Y794AuEDssbWMim4kodiN51sMdd2&#10;4CP1p1CJGMI+RwV1CF0upS9rMuiXtiOO3Ld1BkOErpLa4RDDTSvTJFlLgw3Hhho7eq2p/Dn9GgXk&#10;3y9lkg72LftK3focPh897pWaz8aXZxCBxnAX39wHHedn6WYF/+/EG+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7Et8MAAADeAAAADwAAAAAAAAAAAAAAAACYAgAAZHJzL2Rv&#10;d25yZXYueG1sUEsFBgAAAAAEAAQA9QAAAIgDAAAAAA==&#10;" path="m,l2,r,66l,66,,e" filled="f" stroked="f">
                    <v:path arrowok="t" o:connecttype="custom" o:connectlocs="0,1829;2,1829;2,1895;0,1895;0,1829" o:connectangles="0,0,0,0,0"/>
                  </v:shape>
                </v:group>
                <v:group id="Group 4881" o:spid="_x0000_s2517" style="position:absolute;left:10606;top:1829;width:2;height:66" coordorigin="10606,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MOsUAAADeAAAADwAAAGRycy9kb3ducmV2LnhtbERPTWvCQBC9C/0PyxR6&#10;q5so2hpdRcQWDyI0FsTbkB2TYHY2ZLdJ/PeuUPA2j/c5i1VvKtFS40rLCuJhBII4s7rkXMHv8ev9&#10;E4TzyBory6TgRg5Wy5fBAhNtO/6hNvW5CCHsElRQeF8nUrqsIINuaGviwF1sY9AH2ORSN9iFcFPJ&#10;URRNpcGSQ0OBNW0Kyq7pn1Hw3WG3Hsfbdn+9bG7n4+Rw2sek1Ntrv56D8NT7p/jfvdNh/sdoNoH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87DDrFAAAA3gAA&#10;AA8AAAAAAAAAAAAAAAAAqgIAAGRycy9kb3ducmV2LnhtbFBLBQYAAAAABAAEAPoAAACcAwAAAAA=&#10;">
                  <v:shape id="Freeform 4882" o:spid="_x0000_s2518" style="position:absolute;left:10606;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D/W8IA&#10;AADeAAAADwAAAGRycy9kb3ducmV2LnhtbERPTWvCQBC9F/oflin0VjcNNGp0lVIRPBXUCB7H7JiE&#10;ZmfD7mriv+8Kgrd5vM+ZLwfTiis531hW8DlKQBCXVjdcKSj2648JCB+QNbaWScGNPCwXry9zzLXt&#10;eUvXXahEDGGfo4I6hC6X0pc1GfQj2xFH7mydwRChq6R22Mdw08o0STJpsOHYUGNHPzWVf7uLUUD+&#10;91QmaW9X42PqsiIcvjyulXp/G75nIAIN4Sl+uDc6zh+n0wzu78Qb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MP9bwgAAAN4AAAAPAAAAAAAAAAAAAAAAAJgCAABkcnMvZG93&#10;bnJldi54bWxQSwUGAAAAAAQABAD1AAAAhwMAAAAA&#10;" path="m,l1,r,66l,66,,e" filled="f" stroked="f">
                    <v:path arrowok="t" o:connecttype="custom" o:connectlocs="0,1829;1,1829;1,1895;0,1895;0,1829" o:connectangles="0,0,0,0,0"/>
                  </v:shape>
                </v:group>
                <v:group id="Group 4883" o:spid="_x0000_s2519" style="position:absolute;left:10590;top:1829;width:2;height:66" coordorigin="10590,1829"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U31sUAAADeAAAADwAAAGRycy9kb3ducmV2LnhtbERPS2vCQBC+F/wPywi9&#10;6SaWVo2uIqKlBxF8gHgbsmMSzM6G7JrEf98tCL3Nx/ec+bIzpWiodoVlBfEwAkGcWl1wpuB82g4m&#10;IJxH1lhaJgVPcrBc9N7mmGjb8oGao89ECGGXoILc+yqR0qU5GXRDWxEH7mZrgz7AOpO6xjaEm1KO&#10;ouhLGiw4NORY0Tqn9H58GAXfLbarj3jT7O639fN6+txfdjEp9d7vVjMQnjr/L365f3SYPx5Nx/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lN9bFAAAA3gAA&#10;AA8AAAAAAAAAAAAAAAAAqgIAAGRycy9kb3ducmV2LnhtbFBLBQYAAAAABAAEAPoAAACcAwAAAAA=&#10;">
                  <v:shape id="Freeform 4884" o:spid="_x0000_s2520" style="position:absolute;left:10590;top:1829;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OssYA&#10;AADeAAAADwAAAGRycy9kb3ducmV2LnhtbESPT2vCQBDF74LfYRmhN90YqLbRVaRF6Kngn0KPY3ZM&#10;gtnZsLs16bfvHAreZnhv3vvNeju4Vt0pxMazgfksA0VcettwZeB82k9fQMWEbLH1TAZ+KcJ2Mx6t&#10;sbC+5wPdj6lSEsKxQAN1Sl2hdSxrchhnviMW7eqDwyRrqLQN2Eu4a3WeZQvtsGFpqLGjt5rK2/HH&#10;GaD4eSmzvPfvy+88LM7p6zni3pinybBbgUo0pIf5//rDCv4yfxVeeUdm0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OssYAAADeAAAADwAAAAAAAAAAAAAAAACYAgAAZHJz&#10;L2Rvd25yZXYueG1sUEsFBgAAAAAEAAQA9QAAAIsDAAAAAA==&#10;" path="m,l2,r,66l,66,,e" filled="f" stroked="f">
                    <v:path arrowok="t" o:connecttype="custom" o:connectlocs="0,1829;2,1829;2,1895;0,1895;0,1829" o:connectangles="0,0,0,0,0"/>
                  </v:shape>
                  <v:shape id="Picture 4885" o:spid="_x0000_s2521" type="#_x0000_t75" style="position:absolute;left:10653;top:1723;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NT93EAAAA3gAAAA8AAABkcnMvZG93bnJldi54bWxET0trwkAQvhf8D8sIvZS60UOt0VVELC14&#10;8nHwOGTHJCQ7G7ITTf59t1DwNh/fc1ab3tXqTm0oPRuYThJQxJm3JecGLuev909QQZAt1p7JwEAB&#10;NuvRywpT6x98pPtJchVDOKRooBBpUq1DVpDDMPENceRuvnUoEba5ti0+Yrir9SxJPrTDkmNDgQ3t&#10;CsqqU+cMVOX3G10PtZer3U2ry36QrhuMeR332yUooV6e4n/3j43z57PFAv7eiTfo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DNT93EAAAA3gAAAA8AAAAAAAAAAAAAAAAA&#10;nwIAAGRycy9kb3ducmV2LnhtbFBLBQYAAAAABAAEAPcAAACQAwAAAAA=&#10;">
                    <v:imagedata r:id="rId1087" o:title=""/>
                  </v:shape>
                </v:group>
                <v:group id="Group 4886" o:spid="_x0000_s2522" style="position:absolute;left:10638;top:1723;width:2;height:66" coordorigin="10638,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GnNbjIAAAA&#10;3gAAAA8AAAAAAAAAAAAAAAAAqgIAAGRycy9kb3ducmV2LnhtbFBLBQYAAAAABAAEAPoAAACfAwAA&#10;AAA=&#10;">
                  <v:shape id="Freeform 4887" o:spid="_x0000_s2523" style="position:absolute;left:10638;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L9NcMA&#10;AADeAAAADwAAAGRycy9kb3ducmV2LnhtbERPyWrDMBC9F/IPYgq5NZJdmhQncggtgZwKWQo9Tq2J&#10;bWqNjKTGzt9HgUJv83jrrNaj7cSFfGgda8hmCgRx5UzLtYbTcfv0CiJEZIOdY9JwpQDrcvKwwsK4&#10;gfd0OcRapBAOBWpoYuwLKUPVkMUwcz1x4s7OW4wJ+loaj0MKt53MlZpLiy2nhgZ7emuo+jn8Wg0U&#10;Pr4rlQ/uffGV+/kpfr4E3Go9fRw3SxCRxvgv/nPvTJq/eFYZ3N9JN8j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L9NcMAAADeAAAADwAAAAAAAAAAAAAAAACYAgAAZHJzL2Rv&#10;d25yZXYueG1sUEsFBgAAAAAEAAQA9QAAAIgDAAAAAA==&#10;" path="m,l2,r,66l,66,,e" filled="f" stroked="f">
                    <v:path arrowok="t" o:connecttype="custom" o:connectlocs="0,1723;2,1723;2,1789;0,1789;0,1723" o:connectangles="0,0,0,0,0"/>
                  </v:shape>
                </v:group>
                <v:group id="Group 4888" o:spid="_x0000_s2524" style="position:absolute;left:10622;top:1723;width:2;height:66" coordorigin="10622,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kOVMQAAADeAAAADwAAAGRycy9kb3ducmV2LnhtbERPTYvCMBC9C/sfwgje&#10;NK2yulSjiKyyB1lQF8Tb0IxtsZmUJrb13xthwds83ucsVp0pRUO1KywriEcRCOLU6oIzBX+n7fAL&#10;hPPIGkvLpOBBDlbLj94CE21bPlBz9JkIIewSVJB7XyVSujQng25kK+LAXW1t0AdYZ1LX2IZwU8px&#10;FE2lwYJDQ44VbXJKb8e7UbBrsV1P4u9mf7tuHpfT5+95H5NSg363noPw1Pm3+N/9o8P82SQaw+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jkOVMQAAADeAAAA&#10;DwAAAAAAAAAAAAAAAACqAgAAZHJzL2Rvd25yZXYueG1sUEsFBgAAAAAEAAQA+gAAAJsDAAAAAA==&#10;">
                  <v:shape id="Freeform 4889" o:spid="_x0000_s2525" style="position:absolute;left:10622;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zG2cMA&#10;AADeAAAADwAAAGRycy9kb3ducmV2LnhtbERP32vCMBB+F/wfwgl702SV6aimRRzCngZTB3u8NWdb&#10;1lxKktnuv18Ggm/38f28bTnaTlzJh9axhseFAkFcOdNyreF8OsyfQYSIbLBzTBp+KUBZTCdbzI0b&#10;+J2ux1iLFMIhRw1NjH0uZagashgWridO3MV5izFBX0vjcUjhtpOZUitpseXU0GBP+4aq7+OP1UDh&#10;7atS2eBe1p+ZX53jx1PAg9YPs3G3ARFpjHfxzf1q0vz1Ui3h/510gy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6zG2cMAAADeAAAADwAAAAAAAAAAAAAAAACYAgAAZHJzL2Rv&#10;d25yZXYueG1sUEsFBgAAAAAEAAQA9QAAAIgDAAAAAA==&#10;" path="m,l2,r,66l,66,,e" filled="f" stroked="f">
                    <v:path arrowok="t" o:connecttype="custom" o:connectlocs="0,1723;2,1723;2,1789;0,1789;0,1723" o:connectangles="0,0,0,0,0"/>
                  </v:shape>
                </v:group>
                <v:group id="Group 4890" o:spid="_x0000_s2526" style="position:absolute;left:10606;top:1723;width:2;height:66" coordorigin="10606,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wzu8UAAADeAAAADwAAAGRycy9kb3ducmV2LnhtbERPTWvCQBC9F/wPywje&#10;dBO1WqKriKh4kEK1UHobsmMSzM6G7JrEf+8WhN7m8T5nue5MKRqqXWFZQTyKQBCnVhecKfi+7Icf&#10;IJxH1lhaJgUPcrBe9d6WmGjb8hc1Z5+JEMIuQQW591UipUtzMuhGtiIO3NXWBn2AdSZ1jW0IN6Uc&#10;R9FMGiw4NORY0Tan9Ha+GwWHFtvNJN41p9t1+/i9vH/+nGJSatDvNgsQnjr/L365jzrMn0+iK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cM7vFAAAA3gAA&#10;AA8AAAAAAAAAAAAAAAAAqgIAAGRycy9kb3ducmV2LnhtbFBLBQYAAAAABAAEAPoAAACcAwAAAAA=&#10;">
                  <v:shape id="Freeform 4891" o:spid="_x0000_s2527" style="position:absolute;left:10606;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n7NsMA&#10;AADeAAAADwAAAGRycy9kb3ducmV2LnhtbERPS2sCMRC+F/wPYQRvNXHFB6tRxCL0VKgP8Dhuxt3F&#10;zWRJUnf775tCobf5+J6z3va2EU/yoXasYTJWIIgLZ2ouNZxPh9cliBCRDTaOScM3BdhuBi9rzI3r&#10;+JOex1iKFMIhRw1VjG0uZSgqshjGriVO3N15izFBX0rjsUvhtpGZUnNpsebUUGFL+4qKx/HLaqDw&#10;cStU1rm3xTXz83O8zAIetB4N+90KRKQ+/ov/3O8mzV9M1Qx+30k3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n7NsMAAADeAAAADwAAAAAAAAAAAAAAAACYAgAAZHJzL2Rv&#10;d25yZXYueG1sUEsFBgAAAAAEAAQA9QAAAIgDAAAAAA==&#10;" path="m,l1,r,66l,66,,e" filled="f" stroked="f">
                    <v:path arrowok="t" o:connecttype="custom" o:connectlocs="0,1723;1,1723;1,1789;0,1789;0,1723" o:connectangles="0,0,0,0,0"/>
                  </v:shape>
                </v:group>
                <v:group id="Group 4892" o:spid="_x0000_s2528" style="position:absolute;left:10590;top:1723;width:2;height:66" coordorigin="10590,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IIV8QAAADeAAAADwAAAGRycy9kb3ducmV2LnhtbERPTYvCMBC9C/sfwgh7&#10;07Qr6lKNIuIuexBBXRBvQzO2xWZSmtjWf28Ewds83ufMl50pRUO1KywriIcRCOLU6oIzBf/Hn8E3&#10;COeRNZaWScGdHCwXH705Jtq2vKfm4DMRQtglqCD3vkqkdGlOBt3QVsSBu9jaoA+wzqSusQ3hppRf&#10;UTSRBgsODTlWtM4pvR5uRsFvi+1qFG+a7fWyvp+P491pG5NSn/1uNQPhqfNv8cv9p8P86SiawP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IIV8QAAADeAAAA&#10;DwAAAAAAAAAAAAAAAACqAgAAZHJzL2Rvd25yZXYueG1sUEsFBgAAAAAEAAQA+gAAAJsDAAAAAA==&#10;">
                  <v:shape id="Freeform 4893" o:spid="_x0000_s2529" style="position:absolute;left:10590;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fA2sMA&#10;AADeAAAADwAAAGRycy9kb3ducmV2LnhtbERP32vCMBB+H+x/CCf4NhM7Zkc1ylAEnwbTCns8m1tb&#10;1lxKktnuv18Ggm/38f281Wa0nbiSD61jDfOZAkFcOdNyraE87Z9eQYSIbLBzTBp+KcBm/fiwwsK4&#10;gT/oeoy1SCEcCtTQxNgXUoaqIYth5nrixH05bzEm6GtpPA4p3HYyU2ohLbacGhrsadtQ9X38sRoo&#10;vF8qlQ1ul39mflHG80vAvdbTyfi2BBFpjHfxzX0waX7+rHL4fyfd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fA2sMAAADeAAAADwAAAAAAAAAAAAAAAACYAgAAZHJzL2Rv&#10;d25yZXYueG1sUEsFBgAAAAAEAAQA9QAAAIgDAAAAAA==&#10;" path="m,l2,r,66l,66,,e" filled="f" stroked="f">
                    <v:path arrowok="t" o:connecttype="custom" o:connectlocs="0,1723;2,1723;2,1789;0,1789;0,1723" o:connectangles="0,0,0,0,0"/>
                  </v:shape>
                </v:group>
                <v:group id="Group 4894" o:spid="_x0000_s2530" style="position:absolute;left:10462;top:1723;width:2;height:66" coordorigin="10462,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ROb7IAAAA&#10;3gAAAA8AAAAAAAAAAAAAAAAAqgIAAGRycy9kb3ducmV2LnhtbFBLBQYAAAAABAAEAPoAAACfAwAA&#10;AAA=&#10;">
                  <v:shape id="Freeform 4895" o:spid="_x0000_s2531" style="position:absolute;left:10462;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TxM8MA&#10;AADeAAAADwAAAGRycy9kb3ducmV2LnhtbERPS2sCMRC+C/6HMEJvmnSLr9UopUXoSai14HHcjLtL&#10;N5MlSd3tvzdCwdt8fM9Zb3vbiCv5UDvW8DxRIIgLZ2ouNRy/duMFiBCRDTaOScMfBdhuhoM15sZ1&#10;/EnXQyxFCuGQo4YqxjaXMhQVWQwT1xIn7uK8xZigL6Xx2KVw28hMqZm0WHNqqLClt4qKn8Ov1UBh&#10;fy5U1rn3+Snzs2P8ngbcaf006l9XICL18SH+d3+YNH/+opZwfyfdI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TxM8MAAADeAAAADwAAAAAAAAAAAAAAAACYAgAAZHJzL2Rv&#10;d25yZXYueG1sUEsFBgAAAAAEAAQA9QAAAIgDAAAAAA==&#10;" path="m,l2,r,66l,66,,e" filled="f" stroked="f">
                    <v:path arrowok="t" o:connecttype="custom" o:connectlocs="0,1723;2,1723;2,1789;0,1789;0,1723" o:connectangles="0,0,0,0,0"/>
                  </v:shape>
                </v:group>
                <v:group id="Group 4896" o:spid="_x0000_s2532" style="position:absolute;left:10445;top:1723;width:2;height:66" coordorigin="10445,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R+o2XIAAAA&#10;3gAAAA8AAAAAAAAAAAAAAAAAqgIAAGRycy9kb3ducmV2LnhtbFBLBQYAAAAABAAEAPoAAACfAwAA&#10;AAA=&#10;">
                  <v:shape id="Freeform 4897" o:spid="_x0000_s2533" style="position:absolute;left:10445;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tr6MMA&#10;AADeAAAADwAAAGRycy9kb3ducmV2LnhtbERPS2vCQBC+C/6HZQRvuklKtaTZiLQIngr1AR6n2WkS&#10;zM6G3a1J/323IHibj+85xWY0nbiR861lBekyAUFcWd1yreB03C1eQPiArLGzTAp+ycOmnE4KzLUd&#10;+JNuh1CLGMI+RwVNCH0upa8aMuiXtieO3Ld1BkOErpba4RDDTSezJFlJgy3HhgZ7emuouh5+jALy&#10;H19Vkg32fX3J3OoUzs8ed0rNZ+P2FUSgMTzEd/dex/nrpzSF/3fiDbL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tr6MMAAADeAAAADwAAAAAAAAAAAAAAAACYAgAAZHJzL2Rv&#10;d25yZXYueG1sUEsFBgAAAAAEAAQA9QAAAIgDAAAAAA==&#10;" path="m,l2,r,66l,66,,e" filled="f" stroked="f">
                    <v:path arrowok="t" o:connecttype="custom" o:connectlocs="0,1723;2,1723;2,1789;0,1789;0,1723" o:connectangles="0,0,0,0,0"/>
                  </v:shape>
                </v:group>
                <v:group id="Group 4898" o:spid="_x0000_s2534" style="position:absolute;left:10430;top:1723;width:2;height:66" coordorigin="10430,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YicQAAADeAAAADwAAAGRycy9kb3ducmV2LnhtbERPTYvCMBC9C/sfwgje&#10;NK2yulSjiKyyB1lQF8Tb0IxtsZmUJrb13xthwds83ucsVp0pRUO1KywriEcRCOLU6oIzBX+n7fAL&#10;hPPIGkvLpOBBDlbLj94CE21bPlBz9JkIIewSVJB7XyVSujQng25kK+LAXW1t0AdYZ1LX2IZwU8px&#10;FE2lwYJDQ44VbXJKb8e7UbBrsV1P4u9mf7tuHpfT5+95H5NSg363noPw1Pm3+N/9o8P82SQew+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CYicQAAADeAAAA&#10;DwAAAAAAAAAAAAAAAACqAgAAZHJzL2Rvd25yZXYueG1sUEsFBgAAAAAEAAQA+gAAAJsDAAAAAA==&#10;">
                  <v:shape id="Freeform 4899" o:spid="_x0000_s2535" style="position:absolute;left:10430;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VQBMMA&#10;AADeAAAADwAAAGRycy9kb3ducmV2LnhtbERPTWvCQBC9F/wPywje6saERkldRRTBU6GpBY/T7DQJ&#10;zc6G3TVJ/323UOhtHu9ztvvJdGIg51vLClbLBARxZXXLtYLr2/lxA8IHZI2dZVLwTR72u9nDFgtt&#10;R36loQy1iCHsC1TQhNAXUvqqIYN+aXviyH1aZzBE6GqpHY4x3HQyTZJcGmw5NjTY07Gh6qu8GwXk&#10;Xz6qJB3taX1LXX4N708ez0ot5tPhGUSgKfyL/9wXHeevs1UGv+/EG+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VQBMMAAADeAAAADwAAAAAAAAAAAAAAAACYAgAAZHJzL2Rv&#10;d25yZXYueG1sUEsFBgAAAAAEAAQA9QAAAIgDAAAAAA==&#10;" path="m,l2,r,66l,66,,e" filled="f" stroked="f">
                    <v:path arrowok="t" o:connecttype="custom" o:connectlocs="0,1723;2,1723;2,1789;0,1789;0,1723" o:connectangles="0,0,0,0,0"/>
                  </v:shape>
                  <v:shape id="Picture 4900" o:spid="_x0000_s2536" type="#_x0000_t75" style="position:absolute;left:10413;top:1723;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nnODFAAAA3gAAAA8AAABkcnMvZG93bnJldi54bWxET01rAjEQvRf8D2GE3mp2VbRsjSKK4qWI&#10;ayk9DpvpZttksmxS3f77piB4m8f7nMWqd1ZcqAuNZwX5KANBXHndcK3g7bx7egYRIrJG65kU/FKA&#10;1XLwsMBC+yuf6FLGWqQQDgUqMDG2hZShMuQwjHxLnLhP3zmMCXa11B1eU7izcpxlM+mw4dRgsKWN&#10;oeq7/HEKXk/1/jA5hu3sbO0+/5q+a/MxVupx2K9fQETq4118cx90mj+f5FP4fyfdIJ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Z5zgxQAAAN4AAAAPAAAAAAAAAAAAAAAA&#10;AJ8CAABkcnMvZG93bnJldi54bWxQSwUGAAAAAAQABAD3AAAAkQMAAAAA&#10;">
                    <v:imagedata r:id="rId1088" o:title=""/>
                  </v:shape>
                </v:group>
                <v:group id="Group 4901" o:spid="_x0000_s2537" style="position:absolute;left:10398;top:1723;width:2;height:66" coordorigin="10398,1723"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AkA/cQAAADeAAAADwAAAGRycy9kb3ducmV2LnhtbERPTYvCMBC9C/sfwgh7&#10;07Qr6lKNIuIuexBBXRBvQzO2xWZSmtjWf28Ewds83ufMl50pRUO1KywriIcRCOLU6oIzBf/Hn8E3&#10;COeRNZaWScGdHCwXH705Jtq2vKfm4DMRQtglqCD3vkqkdGlOBt3QVsSBu9jaoA+wzqSusQ3hppRf&#10;UTSRBgsODTlWtM4pvR5uRsFvi+1qFG+a7fWyvp+P491pG5NSn/1uNQPhqfNv8cv9p8P86Sge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AkA/cQAAADeAAAA&#10;DwAAAAAAAAAAAAAAAACqAgAAZHJzL2Rvd25yZXYueG1sUEsFBgAAAAAEAAQA+gAAAJsDAAAAAA==&#10;">
                  <v:shape id="Freeform 4902" o:spid="_x0000_s2538" style="position:absolute;left:10398;top:1723;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LznMMA&#10;AADeAAAADwAAAGRycy9kb3ducmV2LnhtbERPS2vCQBC+C/0PyxR6040Rk5K6SlGEngQfhR6n2WkS&#10;mp0Nu6uJ/94VBG/z8T1nsRpMKy7kfGNZwXSSgCAurW64UnA6bsfvIHxA1thaJgVX8rBavowWWGjb&#10;854uh1CJGMK+QAV1CF0hpS9rMugntiOO3J91BkOErpLaYR/DTSvTJMmkwYZjQ40drWsq/w9no4D8&#10;7rdM0t5u8p/UZafwPfe4Vertdfj8ABFoCE/xw/2l4/x8Ns3g/k68QS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LznMMAAADeAAAADwAAAAAAAAAAAAAAAACYAgAAZHJzL2Rv&#10;d25yZXYueG1sUEsFBgAAAAAEAAQA9QAAAIgDAAAAAA==&#10;" path="m,l2,r,66l,66,,e" filled="f" stroked="f">
                    <v:path arrowok="t" o:connecttype="custom" o:connectlocs="0,1723;2,1723;2,1789;0,1789;0,1723" o:connectangles="0,0,0,0,0"/>
                  </v:shape>
                </v:group>
                <v:group id="Group 4903" o:spid="_x0000_s2539" style="position:absolute;left:10462;top:1611;width:2;height:66" coordorigin="10462,161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5c7EcQAAADeAAAADwAAAGRycy9kb3ducmV2LnhtbERPTYvCMBC9C/sfwgh7&#10;07Qr6lKNIuIuexBBXRBvQzO2xWZSmtjWf28Ewds83ufMl50pRUO1KywriIcRCOLU6oIzBf/Hn8E3&#10;COeRNZaWScGdHCwXH705Jtq2vKfm4DMRQtglqCD3vkqkdGlOBt3QVsSBu9jaoA+wzqSusQ3hppRf&#10;UTSRBgsODTlWtM4pvR5uRsFvi+1qFG+a7fWyvp+P491pG5NSn/1uNQPhqfNv8cv9p8P86Siewv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5c7EcQAAADeAAAA&#10;DwAAAAAAAAAAAAAAAACqAgAAZHJzL2Rvd25yZXYueG1sUEsFBgAAAAAEAAQA+gAAAJsDAAAAAA==&#10;">
                  <v:shape id="Freeform 4904" o:spid="_x0000_s2540" style="position:absolute;left:10462;top:161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HCdcUA&#10;AADeAAAADwAAAGRycy9kb3ducmV2LnhtbESPQWvCQBCF7wX/wzKCt7oxUi2pq4gieCrUWuhxmh2T&#10;YHY27K4m/vvOodDbDO/Ne9+sNoNr1Z1CbDwbmE0zUMSltw1XBs6fh+dXUDEhW2w9k4EHRdisR08r&#10;LKzv+YPup1QpCeFYoIE6pa7QOpY1OYxT3xGLdvHBYZI1VNoG7CXctTrPsoV22LA01NjRrqbyero5&#10;AxTff8os7/1++Z2HxTl9vUQ8GDMZD9s3UImG9G/+uz5awV/OZ8Ir78gM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0cJ1xQAAAN4AAAAPAAAAAAAAAAAAAAAAAJgCAABkcnMv&#10;ZG93bnJldi54bWxQSwUGAAAAAAQABAD1AAAAigMAAAAA&#10;" path="m,l2,r,66l,66,,e" filled="f" stroked="f">
                    <v:path arrowok="t" o:connecttype="custom" o:connectlocs="0,1611;2,1611;2,1677;0,1677;0,1611" o:connectangles="0,0,0,0,0"/>
                  </v:shape>
                </v:group>
                <v:group id="Group 4905" o:spid="_x0000_s2541" style="position:absolute;left:10445;top:1611;width:2;height:66" coordorigin="10445,161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UQK+MUAAADeAAAADwAAAGRycy9kb3ducmV2LnhtbERPTWvCQBC9F/wPywje&#10;dBPFaqOriKh4kEK1UHobsmMSzM6G7JrEf+8WhN7m8T5nue5MKRqqXWFZQTyKQBCnVhecKfi+7Idz&#10;EM4jaywtk4IHOVivem9LTLRt+Yuas89ECGGXoILc+yqR0qU5GXQjWxEH7mprgz7AOpO6xjaEm1KO&#10;o+hdGiw4NORY0Tan9Ha+GwWHFtvNJN41p9t1+/i9TD9/TjEpNeh3mwUIT53/F7/cRx3mzybxB/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VECvjFAAAA3gAA&#10;AA8AAAAAAAAAAAAAAAAAqgIAAGRycy9kb3ducmV2LnhtbFBLBQYAAAAABAAEAPoAAACcAwAAAAA=&#10;">
                  <v:shape id="Freeform 4906" o:spid="_x0000_s2542" style="position:absolute;left:10445;top:161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sEzsYA&#10;AADeAAAADwAAAGRycy9kb3ducmV2LnhtbESPT2vCQBDF7wW/wzKCt7oxUi2pq4hF8FSof8DjNDtN&#10;gtnZsLs18dt3DoXeZpg3773fajO4Vt0pxMazgdk0A0VcettwZeB82j+/gooJ2WLrmQw8KMJmPXpa&#10;YWF9z590P6ZKiQnHAg3UKXWF1rGsyWGc+o5Ybt8+OEyyhkrbgL2Yu1bnWbbQDhuWhBo72tVU3o4/&#10;zgDFj68yy3v/vrzmYXFOl5eIe2Mm42H7BirRkP7Ff98HK/WX81wABEdm0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sEzsYAAADeAAAADwAAAAAAAAAAAAAAAACYAgAAZHJz&#10;L2Rvd25yZXYueG1sUEsFBgAAAAAEAAQA9QAAAIsDAAAAAA==&#10;" path="m,l2,r,66l,66,,e" filled="f" stroked="f">
                    <v:path arrowok="t" o:connecttype="custom" o:connectlocs="0,1611;2,1611;2,1677;0,1677;0,1611" o:connectangles="0,0,0,0,0"/>
                  </v:shape>
                </v:group>
                <v:group id="Group 4907" o:spid="_x0000_s2543" style="position:absolute;left:10430;top:1611;width:2;height:66" coordorigin="10430,161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7MQ8QAAADeAAAADwAAAGRycy9kb3ducmV2LnhtbERPTYvCMBC9C/sfwgje&#10;NK2yulSjiKyyB1lQF8Tb0IxtsZmUJrb13xthwds83ucsVp0pRUO1KywriEcRCOLU6oIzBX+n7fAL&#10;hPPIGkvLpOBBDlbLj94CE21bPlBz9JkIIewSVJB7XyVSujQng25kK+LAXW1t0AdYZ1LX2IZwU8px&#10;FE2lwYJDQ44VbXJKb8e7UbBrsV1P4u9mf7tuHpfT5+95H5NSg363noPw1Pm3+N/9o8P82WQcw+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V7MQ8QAAADeAAAA&#10;DwAAAAAAAAAAAAAAAACqAgAAZHJzL2Rvd25yZXYueG1sUEsFBgAAAAAEAAQA+gAAAJsDAAAAAA==&#10;">
                  <v:shape id="Freeform 4908" o:spid="_x0000_s2544" style="position:absolute;left:10430;top:161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IsIA&#10;AADeAAAADwAAAGRycy9kb3ducmV2LnhtbERPS2sCMRC+F/wPYQRvNWtKVVajiCJ4KtQHeBw34+7i&#10;ZrIkqbv9902h0Nt8fM9ZrnvbiCf5UDvWMBlnIIgLZ2ouNZxP+9c5iBCRDTaOScM3BVivBi9LzI3r&#10;+JOex1iKFMIhRw1VjG0uZSgqshjGriVO3N15izFBX0rjsUvhtpEqy6bSYs2pocKWthUVj+OX1UDh&#10;41ZkqnO72VX56Tle3gPutR4N+80CRKQ+/ov/3AeT5s/elILfd9IN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T8iwgAAAN4AAAAPAAAAAAAAAAAAAAAAAJgCAABkcnMvZG93&#10;bnJldi54bWxQSwUGAAAAAAQABAD1AAAAhwMAAAAA&#10;" path="m,l2,r,66l,66,,e" filled="f" stroked="f">
                    <v:path arrowok="t" o:connecttype="custom" o:connectlocs="0,1611;2,1611;2,1677;0,1677;0,1611" o:connectangles="0,0,0,0,0"/>
                  </v:shape>
                  <v:shape id="Picture 4909" o:spid="_x0000_s2545" type="#_x0000_t75" style="position:absolute;left:10413;top:1611;width:2;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1Sa3FAAAA3gAAAA8AAABkcnMvZG93bnJldi54bWxET0trAjEQvhf6H8IUeqvZqnTt1ihSqCh4&#10;0RbB27AZd7fdTJYk7uPfG6HgbT6+58yXvalFS85XlhW8jhIQxLnVFRcKfr6/XmYgfEDWWFsmBQN5&#10;WC4eH+aYadvxntpDKEQMYZ+hgjKEJpPS5yUZ9CPbEEfubJ3BEKErpHbYxXBTy3GSvEmDFceGEhv6&#10;LCn/O1yMgl1nZu9bd7q0v8fhPKTr6SrdWqWen/rVB4hAfbiL/90bHeenk/EEbu/EG+Ti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NUmtxQAAAN4AAAAPAAAAAAAAAAAAAAAA&#10;AJ8CAABkcnMvZG93bnJldi54bWxQSwUGAAAAAAQABAD3AAAAkQMAAAAA&#10;">
                    <v:imagedata r:id="rId905" o:title=""/>
                  </v:shape>
                </v:group>
                <v:group id="Group 4910" o:spid="_x0000_s2546" style="position:absolute;left:10398;top:1611;width:2;height:66" coordorigin="10398,1611" coordsize="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Upb9vFAAAA3gAA&#10;AA8AAAAAAAAAAAAAAAAAqgIAAGRycy9kb3ducmV2LnhtbFBLBQYAAAAABAAEAPoAAACcAwAAAAA=&#10;">
                  <v:shape id="Freeform 4911" o:spid="_x0000_s2547" style="position:absolute;left:10398;top:1611;width:2;height:66;visibility:visible;mso-wrap-style:square;v-text-anchor:top" coordsize="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ynVsMA&#10;AADeAAAADwAAAGRycy9kb3ducmV2LnhtbERPTWvCQBC9F/wPywje6qaRaImuIpZAT4VGBY/T7JiE&#10;ZmfD7jZJ/323UOhtHu9zdofJdGIg51vLCp6WCQjiyuqWawWXc/H4DMIHZI2dZVLwTR4O+9nDDnNt&#10;R36noQy1iCHsc1TQhNDnUvqqIYN+aXviyN2tMxgidLXUDscYbjqZJslaGmw5NjTY06mh6rP8MgrI&#10;v31USTral80tdetLuGYeC6UW8+m4BRFoCv/iP/erjvM3qzSD33fiDX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ynVsMAAADeAAAADwAAAAAAAAAAAAAAAACYAgAAZHJzL2Rv&#10;d25yZXYueG1sUEsFBgAAAAAEAAQA9QAAAIgDAAAAAA==&#10;" path="m,l2,r,66l,66,,e" filled="f" stroked="f">
                    <v:path arrowok="t" o:connecttype="custom" o:connectlocs="0,1611;2,1611;2,1677;0,1677;0,1611" o:connectangles="0,0,0,0,0"/>
                  </v:shape>
                  <v:shape id="Picture 4912" o:spid="_x0000_s2548" type="#_x0000_t75" style="position:absolute;left:10550;top:1670;width:101;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LST3GAAAA3gAAAA8AAABkcnMvZG93bnJldi54bWxET0trwkAQvgv9D8sUvEjdmIIN0Y0Ui/QB&#10;HnwcPA7ZycNmZ9PsGtN/3y0I3ubje85yNZhG9NS52rKC2TQCQZxbXXOp4HjYPCUgnEfW2FgmBb/k&#10;YJU9jJaYanvlHfV7X4oQwi5FBZX3bSqlyysy6Ka2JQ5cYTuDPsCulLrDawg3jYyjaC4N1hwaKmxp&#10;XVH+vb8YBUOSvH0Vff5ziNenz/PsfbIt/UWp8ePwugDhafB38c39ocP8l+d4Dv/vhBtk9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UtJPcYAAADeAAAADwAAAAAAAAAAAAAA&#10;AACfAgAAZHJzL2Rvd25yZXYueG1sUEsFBgAAAAAEAAQA9wAAAJIDAAAAAA==&#10;">
                    <v:imagedata r:id="rId1089" o:title=""/>
                  </v:shape>
                </v:group>
                <v:group id="Group 4913" o:spid="_x0000_s2549" style="position:absolute;left:10643;top:1679;width:9;height:2" coordorigin="10643,1679" coordsize="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fvxrMQAAADeAAAADwAAAGRycy9kb3ducmV2LnhtbERPS4vCMBC+C/sfwizs&#10;TdMq6lKNIuIuexDBByzehmZsi82kNLGt/94Igrf5+J4zX3amFA3VrrCsIB5EIIhTqwvOFJyOP/1v&#10;EM4jaywtk4I7OVguPnpzTLRteU/NwWcihLBLUEHufZVI6dKcDLqBrYgDd7G1QR9gnUldYxvCTSmH&#10;UTSRBgsODTlWtM4pvR5uRsFvi+1qFG+a7fWyvp+P493/Nialvj671QyEp86/xS/3nw7zp6PhF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fvxrMQAAADeAAAA&#10;DwAAAAAAAAAAAAAAAACqAgAAZHJzL2Rvd25yZXYueG1sUEsFBgAAAAAEAAQA+gAAAJsDAAAAAA==&#10;">
                  <v:shape id="Freeform 4914" o:spid="_x0000_s2550" style="position:absolute;left:10643;top:1679;width:9;height:2;visibility:visible;mso-wrap-style:square;v-text-anchor:top" coordsize="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O+l8YA&#10;AADeAAAADwAAAGRycy9kb3ducmV2LnhtbESPQW/CMAyF75P4D5GRdhvJOm2gQkAICamHXcZg42g1&#10;pi1rnKrJoPv38wGJm633/N7nxWrwrbpQH5vAFp4nBhRxGVzDlYX95/ZpBiomZIdtYLLwRxFWy9HD&#10;AnMXrvxBl12qlIRwzNFCnVKXax3LmjzGSeiIRTuF3mOSta+06/Eq4b7VmTFv2mPD0lBjR5uayp/d&#10;r7dgXl1GeDwX23aWvg7T72gKerf2cTys56ASDeluvl0XTvCnL5nwyjsyg1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0O+l8YAAADeAAAADwAAAAAAAAAAAAAAAACYAgAAZHJz&#10;L2Rvd25yZXYueG1sUEsFBgAAAAAEAAQA9QAAAIsDAAAAAA==&#10;" path="m,l9,r,2l,2,,e" filled="f" stroked="f">
                    <v:path arrowok="t" o:connecttype="custom" o:connectlocs="0,1679;9,1679;9,1681;0,1681;0,1679" o:connectangles="0,0,0,0,0"/>
                  </v:shape>
                </v:group>
                <v:group id="Group 4915" o:spid="_x0000_s2551" style="position:absolute;left:10651;top:1672;width:2;height:9" coordorigin="10651,1672" coordsize="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owEXFAAAA3gAA&#10;AA8AAAAAAAAAAAAAAAAAqgIAAGRycy9kb3ducmV2LnhtbFBLBQYAAAAABAAEAPoAAACcAwAAAAA=&#10;">
                  <v:shape id="Freeform 4916" o:spid="_x0000_s2552" style="position:absolute;left:10651;top:1672;width:2;height:9;visibility:visible;mso-wrap-style:square;v-text-anchor:top" coordsize="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9ib8cA&#10;AADeAAAADwAAAGRycy9kb3ducmV2LnhtbESPQUvDQBCF70L/wzKCN7uxRSux21KEggdBTSt6HLJj&#10;NjQ7G3fXJP575yD0NsO8ee996+3kOzVQTG1gAzfzAhRxHWzLjYHjYX99DyplZItdYDLwSwm2m9nF&#10;GksbRn6jocqNEhNOJRpwOfel1ql25DHNQ08st68QPWZZY6NtxFHMfacXRXGnPbYsCQ57enRUn6of&#10;b+Bj8ZyqmOv38fP75XW1v9VuPA3GXF1OuwdQmaZ8Fv9/P1mpv1ouBUBwZAa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PYm/HAAAA3gAAAA8AAAAAAAAAAAAAAAAAmAIAAGRy&#10;cy9kb3ducmV2LnhtbFBLBQYAAAAABAAEAPUAAACMAwAAAAA=&#10;" path="m,l1,r,9l,9,,e" filled="f" stroked="f">
                    <v:path arrowok="t" o:connecttype="custom" o:connectlocs="0,1672;1,1672;1,1681;0,1681;0,1672" o:connectangles="0,0,0,0,0"/>
                  </v:shape>
                </v:group>
                <v:group id="Group 4917" o:spid="_x0000_s2553" style="position:absolute;left:10643;top:1672;width:9;height:2" coordorigin="10643,1672" coordsize="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HWp7FAAAA3gAA&#10;AA8AAAAAAAAAAAAAAAAAqgIAAGRycy9kb3ducmV2LnhtbFBLBQYAAAAABAAEAPoAAACcAwAAAAA=&#10;">
                  <v:shape id="Freeform 4918" o:spid="_x0000_s2554" style="position:absolute;left:10643;top:1672;width:9;height:2;visibility:visible;mso-wrap-style:square;v-text-anchor:top" coordsize="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foMQA&#10;AADeAAAADwAAAGRycy9kb3ducmV2LnhtbERPyWrDMBC9B/oPYgq9JVIdEgfHciiFgA+9ZGtzHKyp&#10;7dYaGUtN3L+vCoHc5vHWyTej7cSFBt861vA8UyCIK2darjUcD9vpCoQPyAY7x6ThlzxsiodJjplx&#10;V97RZR9qEUPYZ6ihCaHPpPRVQxb9zPXEkft0g8UQ4VBLM+A1httOJkotpcWWY0ODPb02VH3vf6wG&#10;tTAJ4fmr3Har8H5KP7wq6U3rp8fxZQ0i0Bju4pu7NHF+Op8n8P9OvEE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yH6DEAAAA3gAAAA8AAAAAAAAAAAAAAAAAmAIAAGRycy9k&#10;b3ducmV2LnhtbFBLBQYAAAAABAAEAPUAAACJAwAAAAA=&#10;" path="m,l9,r,2l,2,,e" filled="f" stroked="f">
                    <v:path arrowok="t" o:connecttype="custom" o:connectlocs="0,1672;9,1672;9,1674;0,1674;0,1672" o:connectangles="0,0,0,0,0"/>
                  </v:shape>
                  <v:shape id="Picture 4919" o:spid="_x0000_s2555" type="#_x0000_t75" style="position:absolute;left:10643;top:1672;width:2;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1+sHFAAAA3gAAAA8AAABkcnMvZG93bnJldi54bWxET01rwkAQvQv9D8sUetNNE7QldZVGKNQe&#10;hNhevI3ZMQnNzsbsNon/3i0I3ubxPme5Hk0jeupcbVnB8ywCQVxYXXOp4Of7Y/oKwnlkjY1lUnAh&#10;B+vVw2SJqbYD59TvfSlCCLsUFVTet6mUrqjIoJvZljhwJ9sZ9AF2pdQdDiHcNDKOooU0WHNoqLCl&#10;TUXF7/7PKPC7PJ4X20v+dcgW84xP52NkUKmnx/H9DYSn0d/FN/enDvNfkiSB/3fCDXJ1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NfrBxQAAAN4AAAAPAAAAAAAAAAAAAAAA&#10;AJ8CAABkcnMvZG93bnJldi54bWxQSwUGAAAAAAQABAD3AAAAkQMAAAAA&#10;">
                    <v:imagedata r:id="rId907" o:title=""/>
                  </v:shape>
                </v:group>
                <v:group id="Group 4920" o:spid="_x0000_s2556" style="position:absolute;left:10550;top:1674;width:3;height:6" coordorigin="10550,1674" coordsize="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w+QbFAAAA3gAA&#10;AA8AAAAAAAAAAAAAAAAAqgIAAGRycy9kb3ducmV2LnhtbFBLBQYAAAAABAAEAPoAAACcAwAAAAA=&#10;">
                  <v:shape id="Freeform 4921" o:spid="_x0000_s2557" style="position:absolute;left:10550;top:1674;width:3;height:6;visibility:visible;mso-wrap-style:square;v-text-anchor:top" coordsize="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zZS8QA&#10;AADeAAAADwAAAGRycy9kb3ducmV2LnhtbERPTWvCQBC9F/wPyxS81U0rmhJdRaSCF7HGgtcxOyZp&#10;s7Nhd9X4792C4G0e73Om88404kLO15YVvA8SEMSF1TWXCn72q7dPED4ga2wsk4IbeZjPei9TzLS9&#10;8o4ueShFDGGfoYIqhDaT0hcVGfQD2xJH7mSdwRChK6V2eI3hppEfSTKWBmuODRW2tKyo+MvPRkG3&#10;PWy2t9Z/pfR7dGm+X6yc/1aq/9otJiACdeEpfrjXOs5Ph8MR/L8Tb5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82UvEAAAA3gAAAA8AAAAAAAAAAAAAAAAAmAIAAGRycy9k&#10;b3ducmV2LnhtbFBLBQYAAAAABAAEAPUAAACJAwAAAAA=&#10;" path="m2,l,,,1,1,5r2,l3,3,2,e" filled="f" stroked="f">
                    <v:path arrowok="t" o:connecttype="custom" o:connectlocs="2,1674;0,1674;0,1675;1,1679;3,1679;3,1677;2,1674" o:connectangles="0,0,0,0,0,0,0"/>
                  </v:shape>
                  <v:shape id="Picture 4922" o:spid="_x0000_s2558" type="#_x0000_t75" style="position:absolute;left:10551;top:1677;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qUG7FAAAA3gAAAA8AAABkcnMvZG93bnJldi54bWxET01rg0AQvQfyH5YJ9BbXKqSNyRpCQkkP&#10;pVBbyHVwpyq6s+Ju1Pz7bqHQ2zze5+wPs+nESINrLCt4jGIQxKXVDVcKvj5f1s8gnEfW2FkmBXdy&#10;cMiXiz1m2k78QWPhKxFC2GWooPa+z6R0ZU0GXWR74sB928GgD3CopB5wCuGmk0kcb6TBhkNDjT2d&#10;airb4mYU3N5HekvufXo5bpPLeXstJt82Sj2s5uMOhKfZ/4v/3K86zH9K0w38vhNukPk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6lBuxQAAAN4AAAAPAAAAAAAAAAAAAAAA&#10;AJ8CAABkcnMvZG93bnJldi54bWxQSwUGAAAAAAQABAD3AAAAkQMAAAAA&#10;">
                    <v:imagedata r:id="rId483" o:title=""/>
                  </v:shape>
                  <v:shape id="Picture 4923" o:spid="_x0000_s2559" type="#_x0000_t75" style="position:absolute;left:10554;top:1677;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m9fXEAAAA3gAAAA8AAABkcnMvZG93bnJldi54bWxET0trwkAQvhf8D8sIvTWbJuAjuoooxR6k&#10;YFrwOmSnSTA7G7JrEv99VxB6m4/vOevtaBrRU+dqywreoxgEcWF1zaWCn++PtwUI55E1NpZJwZ0c&#10;bDeTlzVm2g58pj73pQgh7DJUUHnfZlK6oiKDLrItceB+bWfQB9iVUnc4hHDTyCSOZ9JgzaGhwpb2&#10;FRXX/GYU3L56OiX3Nj3ulsnxsLzkg7/WSr1Ox90KhKfR/4uf7k8d5s/TdA6Pd8INcv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um9fXEAAAA3gAAAA8AAAAAAAAAAAAAAAAA&#10;nwIAAGRycy9kb3ducmV2LnhtbFBLBQYAAAAABAAEAPcAAACQAwAAAAA=&#10;">
                    <v:imagedata r:id="rId483" o:title=""/>
                  </v:shape>
                </v:group>
                <v:group id="Group 4924" o:spid="_x0000_s2560" style="position:absolute;left:10557;top:1674;width:4;height:6" coordorigin="10557,1674"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G98wPIAAAA&#10;3gAAAA8AAAAAAAAAAAAAAAAAqgIAAGRycy9kb3ducmV2LnhtbFBLBQYAAAAABAAEAPoAAACfAwAA&#10;AAA=&#10;">
                  <v:shape id="Freeform 4925" o:spid="_x0000_s2561" style="position:absolute;left:10557;top:1674;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w+McA&#10;AADeAAAADwAAAGRycy9kb3ducmV2LnhtbERP32vCMBB+H+x/CDfwbaauw87OKCKIo2yM1SH4dmvO&#10;pqy5lCbT7r83wmBv9/H9vPlysK04Ue8bxwom4wQEceV0w7WCz93m/gmED8gaW8ek4Jc8LBe3N3PM&#10;tTvzB53KUIsYwj5HBSaELpfSV4Ys+rHriCN3dL3FEGFfS93jOYbbVj4kyVRabDg2GOxobaj6Ln+s&#10;gkOWlvvX9615nH5Vu9XbrBiyolBqdDesnkEEGsK/+M/9ouP8LE1ncH0n3i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q1sPjHAAAA3gAAAA8AAAAAAAAAAAAAAAAAmAIAAGRy&#10;cy9kb3ducmV2LnhtbFBLBQYAAAAABAAEAPUAAACMAwAAAAA=&#10;" path="m4,l2,,,3,,5r2,l4,1,4,e" filled="f" stroked="f">
                    <v:path arrowok="t" o:connecttype="custom" o:connectlocs="4,1674;2,1674;0,1677;0,1679;2,1679;4,1675;4,1674" o:connectangles="0,0,0,0,0,0,0"/>
                  </v:shape>
                </v:group>
                <v:group id="Group 4926" o:spid="_x0000_s2562" style="position:absolute;left:10557;top:1671;width:4;height:5" coordorigin="10557,1671" coordsize="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3zYx4yQAA&#10;AN4AAAAPAAAAAAAAAAAAAAAAAKoCAABkcnMvZG93bnJldi54bWxQSwUGAAAAAAQABAD6AAAAoAMA&#10;AAAA&#10;">
                  <v:shape id="Freeform 4927" o:spid="_x0000_s2563" style="position:absolute;left:10557;top:167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RXRsQA&#10;AADeAAAADwAAAGRycy9kb3ducmV2LnhtbERPTWvCQBC9C/0PyxS86SamWImuobVYehOjB70N2TEJ&#10;ZmfD7lbTf98tCL3N433OqhhMJ27kfGtZQTpNQBBXVrdcKzgetpMFCB+QNXaWScEPeSjWT6MV5tre&#10;eU+3MtQihrDPUUETQp9L6auGDPqp7Ykjd7HOYIjQ1VI7vMdw08lZksylwZZjQ4M9bRqqruW3UXAo&#10;PzIZfPZpTLb33fv5tNu5k1Lj5+FtCSLQEP7FD/eXjvNfs5cU/t6JN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0V0bEAAAA3gAAAA8AAAAAAAAAAAAAAAAAmAIAAGRycy9k&#10;b3ducmV2LnhtbFBLBQYAAAAABAAEAPUAAACJAwAAAAA=&#10;" path="m2,l,,,2,2,4r2,l4,3,2,e" filled="f" stroked="f">
                    <v:path arrowok="t" o:connecttype="custom" o:connectlocs="2,1671;0,1671;0,1673;2,1675;4,1675;4,1674;2,1671" o:connectangles="0,0,0,0,0,0,0"/>
                  </v:shape>
                </v:group>
                <v:group id="Group 4928" o:spid="_x0000_s2564" style="position:absolute;left:10554;top:1670;width:5;height:3" coordorigin="10554,1670"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hTt5TFAAAA3gAA&#10;AA8AAAAAAAAAAAAAAAAAqgIAAGRycy9kb3ducmV2LnhtbFBLBQYAAAAABAAEAPoAAACcAwAAAAA=&#10;">
                  <v:shape id="Freeform 4929" o:spid="_x0000_s2565" style="position:absolute;left:10554;top:1670;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vY8QA&#10;AADeAAAADwAAAGRycy9kb3ducmV2LnhtbERPS4vCMBC+L+x/CLPgTdNVUalGWcQXHgQfiMehmW3L&#10;NpOSxFr//WZB2Nt8fM+ZLVpTiYacLy0r+OwlIIgzq0vOFVzO6+4EhA/IGivLpOBJHhbz97cZpto+&#10;+EjNKeQihrBPUUERQp1K6bOCDPqerYkj922dwRChy6V2+IjhppL9JBlJgyXHhgJrWhaU/ZzuRkGz&#10;XbpxW9/2a7kpr/KwGdLK7pTqfLRfUxCB2vAvfrl3Os4fD4YD+Hsn3i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r2PEAAAA3gAAAA8AAAAAAAAAAAAAAAAAmAIAAGRycy9k&#10;b3ducmV2LnhtbFBLBQYAAAAABAAEAPUAAACJAwAAAAA=&#10;" path="m2,l,,,2,3,3r2,l5,1,2,e" filled="f" stroked="f">
                    <v:path arrowok="t" o:connecttype="custom" o:connectlocs="2,1670;0,1670;0,1672;3,1673;5,1673;5,1671;2,1670" o:connectangles="0,0,0,0,0,0,0"/>
                  </v:shape>
                </v:group>
                <v:group id="Group 4930" o:spid="_x0000_s2566" style="position:absolute;left:10551;top:1670;width:5;height:3" coordorigin="10551,1670"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PaKe8UAAADeAAAADwAAAGRycy9kb3ducmV2LnhtbERPS2vCQBC+C/0PyxR6&#10;q5v4aCW6iogtHkRoLIi3ITsmwexsyG6T+O9doeBtPr7nLFa9qURLjSstK4iHEQjizOqScwW/x6/3&#10;GQjnkTVWlknBjRysli+DBSbadvxDbepzEULYJaig8L5OpHRZQQbd0NbEgbvYxqAPsMmlbrAL4aaS&#10;oyj6kAZLDg0F1rQpKLumf0bBd4fdehxv2/31srmdj9PDaR+TUm+v/XoOwlPvn+J/906H+Z/jyQQ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2invFAAAA3gAA&#10;AA8AAAAAAAAAAAAAAAAAqgIAAGRycy9kb3ducmV2LnhtbFBLBQYAAAAABAAEAPoAAACcAwAAAAA=&#10;">
                  <v:shape id="Freeform 4931" o:spid="_x0000_s2567" style="position:absolute;left:10551;top:1670;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qSjMUA&#10;AADeAAAADwAAAGRycy9kb3ducmV2LnhtbERPTWvCQBC9F/wPywi91Y2tVoluRKRR6aFQW8TjkB2T&#10;YHY27G5j+u9dodDbPN7nLFe9aURHzteWFYxHCQjiwuqaSwXfX/nTHIQPyBoby6TglzysssHDElNt&#10;r/xJ3SGUIoawT1FBFUKbSumLigz6kW2JI3e2zmCI0JVSO7zGcNPI5yR5lQZrjg0VtrSpqLgcfoyC&#10;brdxs749vedyWx/lx3ZCb3av1OOwXy9ABOrDv/jPvddx/uxlMoX7O/EG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GpKMxQAAAN4AAAAPAAAAAAAAAAAAAAAAAJgCAABkcnMv&#10;ZG93bnJldi54bWxQSwUGAAAAAAQABAD1AAAAigMAAAAA&#10;" path="m5,l3,,,1,,3r2,l5,2,5,e" filled="f" stroked="f">
                    <v:path arrowok="t" o:connecttype="custom" o:connectlocs="5,1670;3,1670;0,1671;0,1673;2,1673;5,1672;5,1670" o:connectangles="0,0,0,0,0,0,0"/>
                  </v:shape>
                </v:group>
                <v:group id="Group 4932" o:spid="_x0000_s2568" style="position:absolute;left:10550;top:1671;width:3;height:5" coordorigin="10550,1671" coordsize="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2ixl8UAAADeAAAADwAAAGRycy9kb3ducmV2LnhtbERPS2vCQBC+F/wPywi9&#10;6SbaqkRXEamlBxF8gHgbsmMSzM6G7JrEf98tCL3Nx/ecxaozpWiodoVlBfEwAkGcWl1wpuB82g5m&#10;IJxH1lhaJgVPcrBa9t4WmGjb8oGao89ECGGXoILc+yqR0qU5GXRDWxEH7mZrgz7AOpO6xjaEm1KO&#10;omgiDRYcGnKsaJNTej8+jILvFtv1OP5qdvfb5nk9fe4vu5iUeu936zkIT53/F7/cPzrMn44/J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osZfFAAAA3gAA&#10;AA8AAAAAAAAAAAAAAAAAqgIAAGRycy9kb3ducmV2LnhtbFBLBQYAAAAABAAEAPoAAACcAwAAAAA=&#10;">
                  <v:shape id="Freeform 4933" o:spid="_x0000_s2569" style="position:absolute;left:10550;top:1671;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A2TMMA&#10;AADeAAAADwAAAGRycy9kb3ducmV2LnhtbERP22rCQBB9L/gPywi+1Y211JJmlVAQpCJ4+4BpdpoN&#10;yc7G7GrSv+8KBd/mcK6TrQbbiBt1vnKsYDZNQBAXTldcKjif1s/vIHxA1tg4JgW/5GG1HD1lmGrX&#10;84Fux1CKGMI+RQUmhDaV0heGLPqpa4kj9+M6iyHCrpS6wz6G20a+JMmbtFhxbDDY0qehoj5erYL+&#10;kg/77TdvaH8wya7+Kny+9UpNxkP+ASLQEB7if/dGx/mL+esC7u/EG+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A2TMMAAADeAAAADwAAAAAAAAAAAAAAAACYAgAAZHJzL2Rv&#10;d25yZXYueG1sUEsFBgAAAAAEAAQA9QAAAIgDAAAAAA==&#10;" path="m3,l1,,,3,,4r2,l3,2,3,e" filled="f" stroked="f">
                    <v:path arrowok="t" o:connecttype="custom" o:connectlocs="3,1671;1,1671;0,1674;0,1675;2,1675;3,1673;3,1671" o:connectangles="0,0,0,0,0,0,0"/>
                  </v:shape>
                  <v:shape id="Picture 4934" o:spid="_x0000_s2570" type="#_x0000_t75" style="position:absolute;left:10575;top:1674;width:4;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6BrfJAAAA3gAAAA8AAABkcnMvZG93bnJldi54bWxEj09rwkAQxe+C32GZQi+iGxv7L3UVaSlU&#10;PDUK7XHITpNodjbsbjX99p1DobcZ3pv3frNcD65TZwqx9WxgPstAEVfetlwbOOxfpw+gYkK22Hkm&#10;Az8UYb0aj5ZYWH/hdzqXqVYSwrFAA01KfaF1rBpyGGe+JxbtyweHSdZQaxvwIuGu0zdZdqcdtiwN&#10;Dfb03FB1Kr+dgcfFfLPb5eEwua1ejnTM/bb8+DTm+mrYPIFKNKR/89/1mxX8+3whvPKOzKB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zoGt8kAAADeAAAADwAAAAAAAAAA&#10;AAAAAACfAgAAZHJzL2Rvd25yZXYueG1sUEsFBgAAAAAEAAQA9wAAAJUDAAAAAA==&#10;">
                    <v:imagedata r:id="rId472" o:title=""/>
                  </v:shape>
                </v:group>
                <v:group id="Group 4935" o:spid="_x0000_s2571" style="position:absolute;left:10576;top:1677;width:5;height:3" coordorigin="10576,1677"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vcl5cUAAADeAAAADwAAAGRycy9kb3ducmV2LnhtbERPS2vCQBC+F/wPywi9&#10;6Sa1Vo2uImJLD1LwAeJtyI5JMDsbsmsS/323IPQ2H99zFqvOlKKh2hWWFcTDCARxanXBmYLT8XMw&#10;BeE8ssbSMil4kIPVsveywETblvfUHHwmQgi7BBXk3leJlC7NyaAb2oo4cFdbG/QB1pnUNbYh3JTy&#10;LYo+pMGCQ0OOFW1ySm+Hu1Hw1WK7HsXbZne7bh6X4/jnvItJqdd+t56D8NT5f/HT/a3D/MnofQZ/&#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b3JeXFAAAA3gAA&#10;AA8AAAAAAAAAAAAAAAAAqgIAAGRycy9kb3ducmV2LnhtbFBLBQYAAAAABAAEAPoAAACcAwAAAAA=&#10;">
                  <v:shape id="Freeform 4936" o:spid="_x0000_s2572" style="position:absolute;left:10576;top:1677;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SnycgA&#10;AADeAAAADwAAAGRycy9kb3ducmV2LnhtbESPQWvCQBCF74L/YRnBW91UbS3RVYqolR4KtaV4HLLT&#10;JDQ7G3bXmP77zqHgbYZ58977VpveNaqjEGvPBu4nGSjiwtuaSwOfH/u7J1AxIVtsPJOBX4qwWQ8H&#10;K8ytv/I7dadUKjHhmKOBKqU21zoWFTmME98Sy+3bB4dJ1lBqG/Aq5q7R0yx71A5rloQKW9pWVPyc&#10;Ls5A97INi749v+71of7Sb4c57fzRmPGof16CStSnm/j/+2il/mL2IACCIzPo9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tKfJyAAAAN4AAAAPAAAAAAAAAAAAAAAAAJgCAABk&#10;cnMvZG93bnJldi54bWxQSwUGAAAAAAQABAD1AAAAjQMAAAAA&#10;" path="m2,l,,,2,3,3r2,l5,1,2,e" filled="f" stroked="f">
                    <v:path arrowok="t" o:connecttype="custom" o:connectlocs="2,1677;0,1677;0,1679;3,1680;5,1680;5,1678;2,1677" o:connectangles="0,0,0,0,0,0,0"/>
                  </v:shape>
                </v:group>
                <v:group id="Group 4937" o:spid="_x0000_s2573" style="position:absolute;left:10579;top:1677;width:5;height:3" coordorigin="10579,1677"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Vi/PsQAAADeAAAADwAAAGRycy9kb3ducmV2LnhtbERPTYvCMBC9C/sfwgh7&#10;07Qr6lKNIuIuexBBXRBvQzO2xWZSmtjWf28Ewds83ufMl50pRUO1KywriIcRCOLU6oIzBf/Hn8E3&#10;COeRNZaWScGdHCwXH705Jtq2vKfm4DMRQtglqCD3vkqkdGlOBt3QVsSBu9jaoA+wzqSusQ3hppRf&#10;UTSRBgsODTlWtM4pvR5uRsFvi+1qFG+a7fWyvp+P491pG5NSn/1uNQPhqfNv8cv9p8P86Wgc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Vi/PsQAAADeAAAA&#10;DwAAAAAAAAAAAAAAAACqAgAAZHJzL2Rvd25yZXYueG1sUEsFBgAAAAAEAAQA+gAAAJsDAAAAAA==&#10;">
                  <v:shape id="Freeform 4938" o:spid="_x0000_s2574" style="position:absolute;left:10579;top:1677;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cJcUA&#10;AADeAAAADwAAAGRycy9kb3ducmV2LnhtbERPTWvCQBC9F/wPywi96UZbq0Q3QaRa6aFQW8TjkB2T&#10;YHY27G5j+u+7gtDbPN7nrPLeNKIj52vLCibjBARxYXXNpYLvr+1oAcIHZI2NZVLwSx7ybPCwwlTb&#10;K39SdwiliCHsU1RQhdCmUvqiIoN+bFviyJ2tMxgidKXUDq8x3DRymiQv0mDNsaHCljYVFZfDj1HQ&#10;vW3cvG9P71u5q4/yY/dMr3av1OOwXy9BBOrDv/ju3us4f/40m8LtnXiD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pwlxQAAAN4AAAAPAAAAAAAAAAAAAAAAAJgCAABkcnMv&#10;ZG93bnJldi54bWxQSwUGAAAAAAQABAD1AAAAigMAAAAA&#10;" path="m6,l4,,,1,,3r2,l6,2,6,e" filled="f" stroked="f">
                    <v:path arrowok="t" o:connecttype="custom" o:connectlocs="6,1677;4,1677;0,1678;0,1680;2,1680;6,1679;6,1677" o:connectangles="0,0,0,0,0,0,0"/>
                  </v:shape>
                  <v:shape id="Picture 4939" o:spid="_x0000_s2575" type="#_x0000_t75" style="position:absolute;left:10583;top:1674;width:3;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CFlbEAAAA3gAAAA8AAABkcnMvZG93bnJldi54bWxET01rwkAQvQv+h2WE3nTThGqNriItxR5E&#10;MBa8DtlpEszOhuyaxH/fLQje5vE+Z70dTC06al1lWcHrLAJBnFtdcaHg5/w1fQfhPLLG2jIpuJOD&#10;7WY8WmOqbc8n6jJfiBDCLkUFpfdNKqXLSzLoZrYhDtyvbQ36ANtC6hb7EG5qGUfRXBqsODSU2NBH&#10;Sfk1uxkFt2NHh/jeJPvdMt5/Li9Z76+VUi+TYbcC4WnwT/HD/a3D/EXylsD/O+EGuf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lCFlbEAAAA3gAAAA8AAAAAAAAAAAAAAAAA&#10;nwIAAGRycy9kb3ducmV2LnhtbFBLBQYAAAAABAAEAPcAAACQAwAAAAA=&#10;">
                    <v:imagedata r:id="rId483" o:title=""/>
                  </v:shape>
                </v:group>
                <v:group id="Group 4940" o:spid="_x0000_s2576" style="position:absolute;left:10583;top:1671;width:3;height:5" coordorigin="10583,1671" coordsize="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8cpsUAAADeAAAADwAAAGRycy9kb3ducmV2LnhtbERPTWvCQBC9F/oflil4&#10;0020thJdRUTFgwjVgngbsmMSzM6G7JrEf98VhN7m8T5ntuhMKRqqXWFZQTyIQBCnVhecKfg9bfoT&#10;EM4jaywtk4IHOVjM399mmGjb8g81R5+JEMIuQQW591UipUtzMugGtiIO3NXWBn2AdSZ1jW0IN6Uc&#10;RtGXNFhwaMixolVO6e14Nwq2LbbLUbxu9rfr6nE5jQ/nfUxK9T665RSEp87/i1/unQ7zv0fjT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0vHKbFAAAA3gAA&#10;AA8AAAAAAAAAAAAAAAAAqgIAAGRycy9kb3ducmV2LnhtbFBLBQYAAAAABAAEAPoAAACcAwAAAAA=&#10;">
                  <v:shape id="Freeform 4941" o:spid="_x0000_s2577" style="position:absolute;left:10583;top:1671;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bfcMA&#10;AADeAAAADwAAAGRycy9kb3ducmV2LnhtbERP22rCQBB9L/gPywh9qxtbrBLdSCgUpFLw9gFjdsyG&#10;ZGfT7NbEv3cLBd/mcK6zWg+2EVfqfOVYwXSSgCAunK64VHA6fr4sQPiArLFxTApu5GGdjZ5WmGrX&#10;856uh1CKGMI+RQUmhDaV0heGLPqJa4kjd3GdxRBhV0rdYR/DbSNfk+RdWqw4Nhhs6cNQUR9+rYL+&#10;Jx922zNvaLc3yXf9Vfh865V6Hg/5EkSgITzE/+6NjvPnb7MZ/L0Tb5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ebfcMAAADeAAAADwAAAAAAAAAAAAAAAACYAgAAZHJzL2Rv&#10;d25yZXYueG1sUEsFBgAAAAAEAAQA9QAAAIgDAAAAAA==&#10;" path="m2,l,,,2,1,4r2,l3,3,2,e" filled="f" stroked="f">
                    <v:path arrowok="t" o:connecttype="custom" o:connectlocs="2,1671;0,1671;0,1673;1,1675;3,1675;3,1674;2,1671" o:connectangles="0,0,0,0,0,0,0"/>
                  </v:shape>
                </v:group>
                <v:group id="Group 4942" o:spid="_x0000_s2578" style="position:absolute;left:10579;top:1670;width:5;height:3" coordorigin="10579,1670"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rEnSsQAAADeAAAADwAAAGRycy9kb3ducmV2LnhtbERPS4vCMBC+C/6HMMLe&#10;NO2KD6pRRHYXDyL4APE2NGNbbCalybb135uFBW/z8T1nue5MKRqqXWFZQTyKQBCnVhecKbicv4dz&#10;EM4jaywtk4InOViv+r0lJtq2fKTm5DMRQtglqCD3vkqkdGlOBt3IVsSBu9vaoA+wzqSusQ3hppSf&#10;UTSVBgsODTlWtM0pfZx+jYKfFtvNOP5q9o/79nk7Tw7XfUxKfQy6zQKEp86/xf/unQ7zZ+PJF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rEnSsQAAADeAAAA&#10;DwAAAAAAAAAAAAAAAACqAgAAZHJzL2Rvd25yZXYueG1sUEsFBgAAAAAEAAQA+gAAAJsDAAAAAA==&#10;">
                  <v:shape id="Freeform 4943" o:spid="_x0000_s2579" style="position:absolute;left:10579;top:1670;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0/vcQA&#10;AADeAAAADwAAAGRycy9kb3ducmV2LnhtbERPS2vCQBC+F/wPywi91Y3VmhJdpYgvPAi1RTwO2TEJ&#10;ZmfD7jbGf+8WCr3Nx/ec2aIztWjJ+cqyguEgAUGcW11xoeD7a/3yDsIHZI21ZVJwJw+Lee9phpm2&#10;N/6k9hgKEUPYZ6igDKHJpPR5SQb9wDbEkbtYZzBE6AqpHd5iuKnla5JMpMGKY0OJDS1Lyq/HH6Og&#10;3S5d2jXn/VpuqpM8bMa0sjulnvvdxxREoC78i//cOx3np6O3FH7fiTf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dP73EAAAA3gAAAA8AAAAAAAAAAAAAAAAAmAIAAGRycy9k&#10;b3ducmV2LnhtbFBLBQYAAAAABAAEAPUAAACJAwAAAAA=&#10;" path="m2,l,,,2,4,3r2,l6,1,2,e" filled="f" stroked="f">
                    <v:path arrowok="t" o:connecttype="custom" o:connectlocs="2,1670;0,1670;0,1672;4,1673;6,1673;6,1671;2,1670" o:connectangles="0,0,0,0,0,0,0"/>
                  </v:shape>
                </v:group>
                <v:group id="Group 4944" o:spid="_x0000_s2580" style="position:absolute;left:10576;top:1670;width:5;height:3" coordorigin="10576,1670"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xiFqPIAAAA&#10;3gAAAA8AAAAAAAAAAAAAAAAAqgIAAGRycy9kb3ducmV2LnhtbFBLBQYAAAAABAAEAPoAAACfAwAA&#10;AAA=&#10;">
                  <v:shape id="Freeform 4945" o:spid="_x0000_s2581" style="position:absolute;left:10576;top:1670;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4OVMUA&#10;AADeAAAADwAAAGRycy9kb3ducmV2LnhtbERPS2vCQBC+F/oflil4M5u21kfqKkXUigehVqTHITtN&#10;QrOzYXeN8d+7gtDbfHzPmc47U4uWnK8sK3hOUhDEudUVFwoO36v+GIQPyBpry6TgQh7ms8eHKWba&#10;nvmL2n0oRAxhn6GCMoQmk9LnJRn0iW2II/drncEQoSukdniO4aaWL2k6lAYrjg0lNrQoKf/bn4yC&#10;9nPhRl3zs13JdXWUu/WAlnajVO+p+3gHEagL/+K7e6Pj/NHr2wRu78Qb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jg5UxQAAAN4AAAAPAAAAAAAAAAAAAAAAAJgCAABkcnMv&#10;ZG93bnJldi54bWxQSwUGAAAAAAQABAD1AAAAigMAAAAA&#10;" path="m5,l3,,,1,,3r2,l5,2,5,e" filled="f" stroked="f">
                    <v:path arrowok="t" o:connecttype="custom" o:connectlocs="5,1670;3,1670;0,1671;0,1673;2,1673;5,1672;5,1670" o:connectangles="0,0,0,0,0,0,0"/>
                  </v:shape>
                </v:group>
                <v:group id="Group 4946" o:spid="_x0000_s2582" style="position:absolute;left:10575;top:1671;width:4;height:5" coordorigin="10575,1671" coordsize="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x40BjIAAAA&#10;3gAAAA8AAAAAAAAAAAAAAAAAqgIAAGRycy9kb3ducmV2LnhtbFBLBQYAAAAABAAEAPoAAACfAwAA&#10;AAA=&#10;">
                  <v:shape id="Freeform 4947" o:spid="_x0000_s2583" style="position:absolute;left:10575;top:167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ELJsIA&#10;AADeAAAADwAAAGRycy9kb3ducmV2LnhtbERPTYvCMBC9C/sfwizsTVMtqHSNsquseBOrB/c2NGNb&#10;bCYliVr/vREEb/N4nzNbdKYRV3K+tqxgOEhAEBdW11wqOOz/+lMQPiBrbCyTgjt5WMw/ejPMtL3x&#10;jq55KEUMYZ+hgiqENpPSFxUZ9APbEkfuZJ3BEKErpXZ4i+GmkaMkGUuDNceGCltaVlSc84tRsM9X&#10;qQw+XRuT7nzz+3/cbt1Rqa/P7ucbRKAuvMUv90bH+ZN0PITnO/EG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wQsmwgAAAN4AAAAPAAAAAAAAAAAAAAAAAJgCAABkcnMvZG93&#10;bnJldi54bWxQSwUGAAAAAAQABAD1AAAAhwMAAAAA&#10;" path="m3,l1,,,3,,4r1,l3,2,3,e" filled="f" stroked="f">
                    <v:path arrowok="t" o:connecttype="custom" o:connectlocs="3,1671;1,1671;0,1674;0,1675;1,1675;3,1673;3,1671" o:connectangles="0,0,0,0,0,0,0"/>
                  </v:shape>
                </v:group>
                <v:group id="Group 4948" o:spid="_x0000_s2584" style="position:absolute;left:10599;top:1674;width:3;height:6" coordorigin="10599,1674" coordsize="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r9MQAAADeAAAADwAAAGRycy9kb3ducmV2LnhtbERPS4vCMBC+C/6HMMLe&#10;1rTKqlSjiLjiQRZ8gHgbmrEtNpPSxLb++83Cgrf5+J6zWHWmFA3VrrCsIB5GIIhTqwvOFFzO358z&#10;EM4jaywtk4IXOVgt+70FJtq2fKTm5DMRQtglqCD3vkqkdGlOBt3QVsSBu9vaoA+wzqSusQ3hppSj&#10;KJpIgwWHhhwr2uSUPk5Po2DXYrsex9vm8LhvXrfz18/1EJNSH4NuPQfhqfNv8b97r8P86Xgyg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br9MQAAADeAAAA&#10;DwAAAAAAAAAAAAAAAACqAgAAZHJzL2Rvd25yZXYueG1sUEsFBgAAAAAEAAQA+gAAAJsDAAAAAA==&#10;">
                  <v:shape id="Freeform 4949" o:spid="_x0000_s2585" style="position:absolute;left:10599;top:1674;width:3;height:6;visibility:visible;mso-wrap-style:square;v-text-anchor:top" coordsize="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rLucMA&#10;AADeAAAADwAAAGRycy9kb3ducmV2LnhtbERPTYvCMBC9C/6HMMLeNHUFu1SjiCjsZdGtgtexGdtq&#10;MylJVuu/3wgLe5vH+5z5sjONuJPztWUF41ECgriwuuZSwfGwHX6A8AFZY2OZFDzJw3LR780x0/bB&#10;33TPQyliCPsMFVQhtJmUvqjIoB/ZljhyF+sMhghdKbXDRww3jXxPkqk0WHNsqLCldUXFLf8xCrrd&#10;6Wv3bP0mpevZpflhtXV+r9TboFvNQATqwr/4z/2p4/x0Mp3A6514g1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2rLucMAAADeAAAADwAAAAAAAAAAAAAAAACYAgAAZHJzL2Rv&#10;d25yZXYueG1sUEsFBgAAAAAEAAQA9QAAAIgDAAAAAA==&#10;" path="m2,l,,,1,1,5r2,l3,3,2,e" filled="f" stroked="f">
                    <v:path arrowok="t" o:connecttype="custom" o:connectlocs="2,1674;0,1674;0,1675;1,1679;3,1679;3,1677;2,1674" o:connectangles="0,0,0,0,0,0,0"/>
                  </v:shape>
                  <v:shape id="Picture 4950" o:spid="_x0000_s2586" type="#_x0000_t75" style="position:absolute;left:10600;top:1677;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HRJ/FAAAA3gAAAA8AAABkcnMvZG93bnJldi54bWxET01rwkAQvRf8D8sIvTUbY7E1dSNiKXoo&#10;QlPB65CdJiHZ2ZBdk/jv3UKht3m8z9lsJ9OKgXpXW1awiGIQxIXVNZcKzt8fT68gnEfW2FomBTdy&#10;sM1mDxtMtR35i4bclyKEsEtRQeV9l0rpiooMush2xIH7sb1BH2BfSt3jGMJNK5M4XkmDNYeGCjva&#10;V1Q0+dUouJ4G+kxu3fKwWyeH9/UlH31TK/U4n3ZvIDxN/l/85z7qMP9luXqG33fCDTK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x0SfxQAAAN4AAAAPAAAAAAAAAAAAAAAA&#10;AJ8CAABkcnMvZG93bnJldi54bWxQSwUGAAAAAAQABAD3AAAAkQMAAAAA&#10;">
                    <v:imagedata r:id="rId483" o:title=""/>
                  </v:shape>
                  <v:shape id="Picture 4951" o:spid="_x0000_s2587" type="#_x0000_t75" style="position:absolute;left:10604;top:1677;width:5;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L4QTFAAAA3gAAAA8AAABkcnMvZG93bnJldi54bWxET01rwkAQvRf8D8sIvTUbI7U1dSNiKXoo&#10;QlPB65CdJiHZ2ZBdk/jv3UKht3m8z9lsJ9OKgXpXW1awiGIQxIXVNZcKzt8fT68gnEfW2FomBTdy&#10;sM1mDxtMtR35i4bclyKEsEtRQeV9l0rpiooMush2xIH7sb1BH2BfSt3jGMJNK5M4XkmDNYeGCjva&#10;V1Q0+dUouJ4G+kxu3fKwWyeH9/UlH31TK/U4n3ZvIDxN/l/85z7qMP9luXqG33fCDTK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3i+EExQAAAN4AAAAPAAAAAAAAAAAAAAAA&#10;AJ8CAABkcnMvZG93bnJldi54bWxQSwUGAAAAAAQABAD3AAAAkQMAAAAA&#10;">
                    <v:imagedata r:id="rId483" o:title=""/>
                  </v:shape>
                </v:group>
                <v:group id="Group 4952" o:spid="_x0000_s2588" style="position:absolute;left:10607;top:1674;width:4;height:6" coordorigin="10607,1674"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t98QAAADeAAAADwAAAGRycy9kb3ducmV2LnhtbERPTWvCQBC9F/wPywje&#10;dBOlqURXEdHSgwhVQbwN2TEJZmdDdk3iv+8WCr3N433Oct2bSrTUuNKygngSgSDOrC45V3A578dz&#10;EM4ja6wsk4IXOVivBm9LTLXt+Jvak89FCGGXooLC+zqV0mUFGXQTWxMH7m4bgz7AJpe6wS6Em0pO&#10;oyiRBksODQXWtC0oe5yeRsFnh91mFu/aw+O+fd3O78frISalRsN+swDhqff/4j/3lw7zP2ZJA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N3t98QAAADeAAAA&#10;DwAAAAAAAAAAAAAAAACqAgAAZHJzL2Rvd25yZXYueG1sUEsFBgAAAAAEAAQA+gAAAJsDAAAAAA==&#10;">
                  <v:shape id="Freeform 4953" o:spid="_x0000_s2589" style="position:absolute;left:10607;top:1674;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WuDMcA&#10;AADeAAAADwAAAGRycy9kb3ducmV2LnhtbERP32vCMBB+H+x/CDfY20w3R6udUUSQjTIZVhF8uzW3&#10;pqy5lCbT7r83wmBv9/H9vNlisK04Ue8bxwoeRwkI4srphmsF+936YQLCB2SNrWNS8EseFvPbmxnm&#10;2p15S6cy1CKGsM9RgQmhy6X0lSGLfuQ64sh9ud5iiLCvpe7xHMNtK5+SJJUWG44NBjtaGaq+yx+r&#10;4JiNy8P7x6t5Tj+r3XIzLYasKJS6vxuWLyACDeFf/Od+03F+Nk4zuL4Tb5D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VrgzHAAAA3gAAAA8AAAAAAAAAAAAAAAAAmAIAAGRy&#10;cy9kb3ducmV2LnhtbFBLBQYAAAAABAAEAPUAAACMAwAAAAA=&#10;" path="m3,l1,,,3,,5r1,l3,1,3,e" filled="f" stroked="f">
                    <v:path arrowok="t" o:connecttype="custom" o:connectlocs="3,1674;1,1674;0,1677;0,1679;1,1679;3,1675;3,1674" o:connectangles="0,0,0,0,0,0,0"/>
                  </v:shape>
                </v:group>
                <v:group id="Group 4954" o:spid="_x0000_s2590" style="position:absolute;left:10607;top:1671;width:4;height:5" coordorigin="10607,1671" coordsize="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IO3B7IAAAA&#10;3gAAAA8AAAAAAAAAAAAAAAAAqgIAAGRycy9kb3ducmV2LnhtbFBLBQYAAAAABAAEAPoAAACfAwAA&#10;AAA=&#10;">
                  <v:shape id="Freeform 4955" o:spid="_x0000_s2591" style="position:absolute;left:10607;top:1671;width:4;height:5;visibility:visible;mso-wrap-style:square;v-text-anchor:top" coordsize="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cHIMQA&#10;AADeAAAADwAAAGRycy9kb3ducmV2LnhtbERPTWvCQBC9F/oflin0Vjc1YDW6htrS4k1MPOhtyI5J&#10;MDsbdrcx/fddoeBtHu9zVvloOjGQ861lBa+TBARxZXXLtYJD+fUyB+EDssbOMin4JQ/5+vFhhZm2&#10;V97TUIRaxBD2GSpoQugzKX3VkEE/sT1x5M7WGQwRulpqh9cYbjo5TZKZNNhybGiwp4+GqkvxYxSU&#10;xWcqg0+/jUn3vtucjrudOyr1/DS+L0EEGsNd/O/e6jj/LZ0t4PZOvEG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3ByDEAAAA3gAAAA8AAAAAAAAAAAAAAAAAmAIAAGRycy9k&#10;b3ducmV2LnhtbFBLBQYAAAAABAAEAPUAAACJAwAAAAA=&#10;" path="m1,l,,,2,1,4r2,l3,3,1,e" filled="f" stroked="f">
                    <v:path arrowok="t" o:connecttype="custom" o:connectlocs="1,1671;0,1671;0,1673;1,1675;3,1675;3,1674;1,1671" o:connectangles="0,0,0,0,0,0,0"/>
                  </v:shape>
                </v:group>
                <v:group id="Group 4956" o:spid="_x0000_s2592" style="position:absolute;left:10604;top:1670;width:5;height:3" coordorigin="10604,1670"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mhRsXIAAAA&#10;3gAAAA8AAAAAAAAAAAAAAAAAqgIAAGRycy9kb3ducmV2LnhtbFBLBQYAAAAABAAEAPoAAACfAwAA&#10;AAA=&#10;">
                  <v:shape id="Freeform 4957" o:spid="_x0000_s2593" style="position:absolute;left:10604;top:1670;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1eMsUA&#10;AADeAAAADwAAAGRycy9kb3ducmV2LnhtbERPTWvCQBC9C/6HZYTe6sZWmhJdRUJjpQdBLaXHITsm&#10;wexs2N3G+O+7hYK3ebzPWa4H04qenG8sK5hNExDEpdUNVwo+T8XjKwgfkDW2lknBjTysV+PREjNt&#10;r3yg/hgqEUPYZ6igDqHLpPRlTQb91HbEkTtbZzBE6CqpHV5juGnlU5K8SIMNx4YaO8prKi/HH6Og&#10;f89dOnTfH4XcNl9yv53Tm90p9TAZNgsQgYZwF/+7dzrOT5/TGfy9E2+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TV4yxQAAAN4AAAAPAAAAAAAAAAAAAAAAAJgCAABkcnMv&#10;ZG93bnJldi54bWxQSwUGAAAAAAQABAD1AAAAigMAAAAA&#10;" path="m2,l,,,2,3,3r1,l4,1,2,e" filled="f" stroked="f">
                    <v:path arrowok="t" o:connecttype="custom" o:connectlocs="2,1670;0,1670;0,1672;3,1673;4,1673;4,1671;2,1670" o:connectangles="0,0,0,0,0,0,0"/>
                  </v:shape>
                </v:group>
                <v:group id="Group 4958" o:spid="_x0000_s2594" style="position:absolute;left:10600;top:1670;width:5;height:3" coordorigin="10600,1670" coordsize="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j99KcQAAADeAAAADwAAAGRycy9kb3ducmV2LnhtbERPS4vCMBC+C/sfwizs&#10;TdMq6lKNIuIuexDBByzehmZsi82kNLGt/94Igrf5+J4zX3amFA3VrrCsIB5EIIhTqwvOFJyOP/1v&#10;EM4jaywtk4I7OVguPnpzTLRteU/NwWcihLBLUEHufZVI6dKcDLqBrYgDd7G1QR9gnUldYxvCTSmH&#10;UTSRBgsODTlWtM4pvR5uRsFvi+1qFG+a7fWyvp+P493/Nialvj671QyEp86/xS/3nw7zp6Pp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j99KcQAAADeAAAA&#10;DwAAAAAAAAAAAAAAAACqAgAAZHJzL2Rvd25yZXYueG1sUEsFBgAAAAAEAAQA+gAAAJsDAAAAAA==&#10;">
                  <v:shape id="Freeform 4959" o:spid="_x0000_s2595" style="position:absolute;left:10600;top:1670;width:5;height:3;visibility:visible;mso-wrap-style:square;v-text-anchor:top" coordsize="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Nl3sQA&#10;AADeAAAADwAAAGRycy9kb3ducmV2LnhtbERPS2vCQBC+F/wPywi91Y1aTImuIlIfeBDUUnocsmMS&#10;zM6G3TWm/94VCr3Nx/ec2aIztWjJ+cqyguEgAUGcW11xoeDrvH77AOEDssbaMin4JQ+Lee9lhpm2&#10;dz5SewqFiCHsM1RQhtBkUvq8JIN+YBviyF2sMxgidIXUDu8x3NRylCQTabDi2FBiQ6uS8uvpZhS0&#10;25VLu+Znv5ab6lseNu/0aXdKvfa75RREoC78i//cOx3np+N0DM934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TZd7EAAAA3gAAAA8AAAAAAAAAAAAAAAAAmAIAAGRycy9k&#10;b3ducmV2LnhtbFBLBQYAAAAABAAEAPUAAACJAwAAAAA=&#10;" path="m6,l4,,,1,,3r2,l6,2,6,e" filled="f" stroked="f">
                    <v:path arrowok="t" o:connecttype="custom" o:connectlocs="6,1670;4,1670;0,1671;0,1673;2,1673;6,1672;6,1670" o:connectangles="0,0,0,0,0,0,0"/>
                  </v:shape>
                </v:group>
                <v:group id="Group 4960" o:spid="_x0000_s2596" style="position:absolute;left:10599;top:1671;width:3;height:5" coordorigin="10599,1671" coordsize="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pAxsUAAADeAAAADwAAAGRycy9kb3ducmV2LnhtbERPS2vCQBC+F/wPywi9&#10;6SbaqkRXEamlBxF8gHgbsmMSzM6G7JrEf98tCL3Nx/ecxaozpWiodoVlBfEwAkGcWl1wpuB82g5m&#10;IJxH1lhaJgVPcrBa9t4WmGjb8oGao89ECGGXoILc+yqR0qU5GXRDWxEH7mZrgz7AOpO6xjaEm1KO&#10;omgiDRYcGnKsaJNTej8+jILvFtv1OP5qdvfb5nk9fe4vu5iUeu936zkIT53/F7/cPzrMn46nH/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aQMbFAAAA3gAA&#10;AA8AAAAAAAAAAAAAAAAAqgIAAGRycy9kb3ducmV2LnhtbFBLBQYAAAAABAAEAPoAAACcAwAAAAA=&#10;">
                  <v:shape id="Freeform 4961" o:spid="_x0000_s2597" style="position:absolute;left:10599;top:1671;width:3;height:5;visibility:visible;mso-wrap-style:square;v-text-anchor:top" coordsize="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LHHcMA&#10;AADeAAAADwAAAGRycy9kb3ducmV2LnhtbERP22rCQBB9L/gPywi+1Y2V1pJmlVAQpCJ4+4BpdpoN&#10;yc7G7GrSv+8KBd/mcK6TrQbbiBt1vnKsYDZNQBAXTldcKjif1s/vIHxA1tg4JgW/5GG1HD1lmGrX&#10;84Fux1CKGMI+RQUmhDaV0heGLPqpa4kj9+M6iyHCrpS6wz6G20a+JMmbtFhxbDDY0qehoj5erYL+&#10;kg/77TdvaH8wya7+Kny+9UpNxkP+ASLQEB7if/dGx/mL+eIV7u/EG+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5LHHcMAAADeAAAADwAAAAAAAAAAAAAAAACYAgAAZHJzL2Rv&#10;d25yZXYueG1sUEsFBgAAAAAEAAQA9QAAAIgDAAAAAA==&#10;" path="m3,l1,,,3,,4r2,l3,2,3,e" filled="f" stroked="f">
                    <v:path arrowok="t" o:connecttype="custom" o:connectlocs="3,1671;1,1671;0,1674;0,1675;2,1675;3,1673;3,1671" o:connectangles="0,0,0,0,0,0,0"/>
                  </v:shape>
                  <v:shape id="Picture 4962" o:spid="_x0000_s2598" type="#_x0000_t75" style="position:absolute;left:10363;top:1587;width:5;height: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5KcrFAAAA3gAAAA8AAABkcnMvZG93bnJldi54bWxET9tqAjEQfRf6D2EKvmm2tbi6NUoVS6WI&#10;4AV8HTbT3dDNZEmirn/fFAp9m8O5zmzR2UZcyQfjWMHTMANBXDptuFJwOr4PJiBCRNbYOCYFdwqw&#10;mD/0Zlhod+M9XQ+xEimEQ4EK6hjbQspQ1mQxDF1LnLgv5y3GBH0ltcdbCreNfM6ysbRoODXU2NKq&#10;pvL7cLEKPu/r0eS83G4rvzP5lDfLD/PSKdV/7N5eQUTq4r/4z73RaX4+ysfw+066Qc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SnKxQAAAN4AAAAPAAAAAAAAAAAAAAAA&#10;AJ8CAABkcnMvZG93bnJldi54bWxQSwUGAAAAAAQABAD3AAAAkQMAAAAA&#10;">
                    <v:imagedata r:id="rId1090" o:title=""/>
                  </v:shape>
                  <v:shape id="Picture 4963" o:spid="_x0000_s2599" type="#_x0000_t75" style="position:absolute;left:10363;top:1527;width:66;height: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Ns43FAAAA3gAAAA8AAABkcnMvZG93bnJldi54bWxET81qwkAQvgt9h2UKvZmNqTQhukpJsfTg&#10;pakPMGSnSTQ7m2a3Ju3Tu4LgbT6+31lvJ9OJMw2utaxgEcUgiCurW64VHL528wyE88gaO8uk4I8c&#10;bDcPszXm2o78SefS1yKEsMtRQeN9n0vpqoYMusj2xIH7toNBH+BQSz3gGMJNJ5M4fpEGWw4NDfZU&#10;NFSdyl+joPiZyjodD+/HZfa/69+SfeaXmVJPj9PrCoSnyd/FN/eHDvPT5zSF6zvhBr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zbONxQAAAN4AAAAPAAAAAAAAAAAAAAAA&#10;AJ8CAABkcnMvZG93bnJldi54bWxQSwUGAAAAAAQABAD3AAAAkQMAAAAA&#10;">
                    <v:imagedata r:id="rId1091" o:title=""/>
                  </v:shape>
                  <v:shape id="Picture 4964" o:spid="_x0000_s2600" type="#_x0000_t75" style="position:absolute;left:10423;top:1527;width:33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gTFPJAAAA3gAAAA8AAABkcnMvZG93bnJldi54bWxEj0FLw0AQhe9C/8MyBS/Sbqq0KbHbIorg&#10;rZqW0uOYHbPB7GzIrk301zsHwdsM781732x2o2/VhfrYBDawmGegiKtgG64NHA/PszWomJAttoHJ&#10;wDdF2G0nVxssbBj4jS5lqpWEcCzQgEupK7SOlSOPcR46YtE+Qu8xydrX2vY4SLhv9W2WrbTHhqXB&#10;YUePjqrP8ssbWLphP56flsPitCqz1/X+/XDzkxtzPR0f7kElGtO/+e/6xQp+fpcLr7wjM+jtL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AOBMU8kAAADeAAAADwAAAAAAAAAA&#10;AAAAAACfAgAAZHJzL2Rvd25yZXYueG1sUEsFBgAAAAAEAAQA9wAAAJUDAAAAAA==&#10;">
                    <v:imagedata r:id="rId910" o:title=""/>
                  </v:shape>
                </v:group>
                <v:group id="Group 4965" o:spid="_x0000_s2601" style="position:absolute;left:10748;top:1527;width:5;height:331" coordorigin="10748,1527" coordsize="5,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JvvWMUAAADeAAAADwAAAGRycy9kb3ducmV2LnhtbERPS2vCQBC+F/wPywi9&#10;6SZKq0ZXEamlBxF8gHgbsmMSzM6G7JrEf98tCL3Nx/ecxaozpWiodoVlBfEwAkGcWl1wpuB82g6m&#10;IJxH1lhaJgVPcrBa9t4WmGjb8oGao89ECGGXoILc+yqR0qU5GXRDWxEH7mZrgz7AOpO6xjaEm1KO&#10;ouhTGiw4NORY0San9H58GAXfLbbrcfzV7O63zfN6+thfdjEp9d7v1nMQnjr/L365f3SYPxlPZ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b71jFAAAA3gAA&#10;AA8AAAAAAAAAAAAAAAAAqgIAAGRycy9kb3ducmV2LnhtbFBLBQYAAAAABAAEAPoAAACcAwAAAAA=&#10;">
                  <v:shape id="Freeform 4966" o:spid="_x0000_s2602" style="position:absolute;left:10748;top:1527;width:5;height:331;visibility:visible;mso-wrap-style:square;v-text-anchor:top" coordsize="5,3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NPZccA&#10;AADeAAAADwAAAGRycy9kb3ducmV2LnhtbESP3UrDQBCF7wXfYRnBO7tpRRvSbosookVa6M8DDNlJ&#10;NjQ7G7NrGt++cyF4N8OcOed8y/XoWzVQH5vABqaTDBRxGWzDtYHT8f0hBxUTssU2MBn4pQjr1e3N&#10;EgsbLryn4ZBqJSYcCzTgUuoKrWPpyGOchI5YblXoPSZZ+1rbHi9i7ls9y7Jn7bFhSXDY0auj8nz4&#10;8Qaq7cfOD2+bCr+fdF7Nvpwd586Y+7vxZQEq0Zj+xX/fn1bqzx9zARAcmUGv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zT2XHAAAA3gAAAA8AAAAAAAAAAAAAAAAAmAIAAGRy&#10;cy9kb3ducmV2LnhtbFBLBQYAAAAABAAEAPUAAACMAwAAAAA=&#10;" path="m,l5,r,330l,330,,e" filled="f" stroked="f">
                    <v:path arrowok="t" o:connecttype="custom" o:connectlocs="0,1527;5,1527;5,1857;0,1857;0,1527" o:connectangles="0,0,0,0,0"/>
                  </v:shape>
                  <v:shape id="Picture 4967" o:spid="_x0000_s2603" type="#_x0000_t75" style="position:absolute;left:10687;top:1852;width:66;height: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1lz3BAAAA3gAAAA8AAABkcnMvZG93bnJldi54bWxET02LwjAQvQv+hzDC3jR1F1S6RikLgrAX&#10;rUX2ODRjU2wmpYm1/vuNIHibx/uc9Xawjeip87VjBfNZAoK4dLrmSkFx2k1XIHxA1tg4JgUP8rDd&#10;jEdrTLW785H6PFQihrBPUYEJoU2l9KUhi37mWuLIXVxnMUTYVVJ3eI/htpGfSbKQFmuODQZb+jFU&#10;XvObVYAF/jr+2xldJGiyR9bnh3Ov1MdkyL5BBBrCW/xy73Wcv/xazeH5TrxBb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R1lz3BAAAA3gAAAA8AAAAAAAAAAAAAAAAAnwIA&#10;AGRycy9kb3ducmV2LnhtbFBLBQYAAAAABAAEAPcAAACNAwAAAAA=&#10;">
                    <v:imagedata r:id="rId1092" o:title=""/>
                  </v:shape>
                  <v:shape id="Picture 4968" o:spid="_x0000_s2604" type="#_x0000_t75" style="position:absolute;left:10363;top:1913;width:33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lZY/CAAAA3gAAAA8AAABkcnMvZG93bnJldi54bWxET01rwkAQvRf6H5Yp9FLqpgoaoqsUS6E3&#10;MUrPQ3ZMUrOzYXca03/fFQRv83ifs9qMrlMDhdh6NvA2yUARV962XBs4Hj5fc1BRkC12nsnAH0XY&#10;rB8fVlhYf+E9DaXUKoVwLNBAI9IXWseqIYdx4nvixJ18cCgJhlrbgJcU7jo9zbK5dthyamiwp21D&#10;1bn8dQbOcqj88LETX75Inv3Mt0F/t8Y8P43vS1BCo9zFN/eXTfMXs3wK13fSDXr9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pWWPwgAAAN4AAAAPAAAAAAAAAAAAAAAAAJ8C&#10;AABkcnMvZG93bnJldi54bWxQSwUGAAAAAAQABAD3AAAAjgMAAAAA&#10;">
                    <v:imagedata r:id="rId1093" o:title=""/>
                  </v:shape>
                </v:group>
                <v:group id="Group 4969" o:spid="_x0000_s2605" style="position:absolute;left:10245;top:1686;width:66;height:45" coordorigin="10245,1686" coordsize="6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KaolcUAAADeAAAADwAAAGRycy9kb3ducmV2LnhtbERPTWvCQBC9C/0PyxR6&#10;000MVYmuIqKlBykYC8XbkB2TYHY2ZNck/vtuoeBtHu9zVpvB1KKj1lWWFcSTCARxbnXFhYLv82G8&#10;AOE8ssbaMil4kIPN+mW0wlTbnk/UZb4QIYRdigpK75tUSpeXZNBNbEMcuKttDfoA20LqFvsQbmo5&#10;jaKZNFhxaCixoV1J+S27GwUfPfbbJN53x9t197ic379+jjEp9fY6bJcgPA3+Kf53f+owf54s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mqJXFAAAA3gAA&#10;AA8AAAAAAAAAAAAAAAAAqgIAAGRycy9kb3ducmV2LnhtbFBLBQYAAAAABAAEAPoAAACcAwAAAAA=&#10;">
                  <v:shape id="Freeform 4970" o:spid="_x0000_s2606" style="position:absolute;left:10245;top:1686;width:66;height:45;visibility:visible;mso-wrap-style:square;v-text-anchor:top" coordsize="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VslsEA&#10;AADeAAAADwAAAGRycy9kb3ducmV2LnhtbERPzYrCMBC+L/gOYQRva2pdVqlGEUGRPVn1AYZmbEqb&#10;SWmirW9vFhb2Nh/f76y3g23EkzpfOVYwmyYgiAunKy4V3K6HzyUIH5A1No5JwYs8bDejjzVm2vWc&#10;0/MSShFD2GeowITQZlL6wpBFP3UtceTurrMYIuxKqTvsY7htZJok39JixbHBYEt7Q0V9eVgFqXv9&#10;5HY/1CY9nBf5uZ/XeGSlJuNhtwIRaAj/4j/3Scf5i/nyC37fiTfIz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VbJbBAAAA3gAAAA8AAAAAAAAAAAAAAAAAmAIAAGRycy9kb3du&#10;cmV2LnhtbFBLBQYAAAAABAAEAPUAAACGAwAAAAA=&#10;" path="m12,l,45,66,38,12,e" fillcolor="black" stroked="f">
                    <v:path arrowok="t" o:connecttype="custom" o:connectlocs="12,1686;0,1731;66,1724;12,1686" o:connectangles="0,0,0,0"/>
                  </v:shape>
                </v:group>
                <v:group id="Group 4971" o:spid="_x0000_s2607" style="position:absolute;left:10245;top:1686;width:66;height:45" coordorigin="10245,1686" coordsize="6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AOVesQAAADeAAAA&#10;DwAAAAAAAAAAAAAAAACqAgAAZHJzL2Rvd25yZXYueG1sUEsFBgAAAAAEAAQA+gAAAJsDAAAAAA==&#10;">
                  <v:shape id="Freeform 4972" o:spid="_x0000_s2608" style="position:absolute;left:10245;top:1686;width:66;height:45;visibility:visible;mso-wrap-style:square;v-text-anchor:top" coordsize="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OHccA&#10;AADeAAAADwAAAGRycy9kb3ducmV2LnhtbERPS2vCQBC+F/wPywi9iG60oJK6CbVSLChIfBy8Ddlp&#10;EpqdTbOrSf99t1DobT6+56zS3tTiTq2rLCuYTiIQxLnVFRcKzqe38RKE88gaa8uk4JscpMngYYWx&#10;th1ndD/6QoQQdjEqKL1vYildXpJBN7ENceA+bGvQB9gWUrfYhXBTy1kUzaXBikNDiQ29lpR/Hm9G&#10;wejQmc1mt//aZZ0eba/ry8xUtVKPw/7lGYSn3v+L/9zvOsxfPC3n8PtOuEEm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0WTh3HAAAA3gAAAA8AAAAAAAAAAAAAAAAAmAIAAGRy&#10;cy9kb3ducmV2LnhtbFBLBQYAAAAABAAEAPUAAACMAwAAAAA=&#10;" path="m66,38l12,,,45,66,38xe" filled="f" strokeweight=".1373mm">
                    <v:path arrowok="t" o:connecttype="custom" o:connectlocs="66,1724;12,1686;0,1731;66,1724" o:connectangles="0,0,0,0"/>
                  </v:shape>
                </v:group>
                <v:group id="Group 4973" o:spid="_x0000_s2609" style="position:absolute;left:9678;top:1558;width:66;height:45" coordorigin="9678,1558" coordsize="6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52ulsQAAADeAAAADwAAAGRycy9kb3ducmV2LnhtbERPS4vCMBC+C/sfwgje&#10;NO2KD6pRRHTZgwg+YNnb0IxtsZmUJrb135uFBW/z8T1nue5MKRqqXWFZQTyKQBCnVhecKbhe9sM5&#10;COeRNZaWScGTHKxXH70lJtq2fKLm7DMRQtglqCD3vkqkdGlOBt3IVsSBu9naoA+wzqSusQ3hppSf&#10;UTSVBgsODTlWtM0pvZ8fRsFXi+1mHO+aw/22ff5eJsefQ0xKDfrdZgHCU+ff4n/3tw7zZ+P5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52ulsQAAADeAAAA&#10;DwAAAAAAAAAAAAAAAACqAgAAZHJzL2Rvd25yZXYueG1sUEsFBgAAAAAEAAQA+gAAAJsDAAAAAA==&#10;">
                  <v:shape id="Freeform 4974" o:spid="_x0000_s2610" style="position:absolute;left:9678;top:1558;width:66;height:45;visibility:visible;mso-wrap-style:square;v-text-anchor:top" coordsize="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hmk8UA&#10;AADeAAAADwAAAGRycy9kb3ducmV2LnhtbESPQWvCQBCF7wX/wzKF3uqmEapEVxHBUnoy6g8YsmM2&#10;JDsbsquJ/75zKPQ2w3vz3jeb3eQ79aAhNoENfMwzUMRVsA3XBq6X4/sKVEzIFrvAZOBJEXbb2csG&#10;CxtGLulxTrWSEI4FGnAp9YXWsXLkMc5DTyzaLQwek6xDre2Ao4T7TudZ9qk9NiwNDns6OKra890b&#10;yMPzp/SHqXX58bQsT+OixS825u112q9BJZrSv/nv+tsK/nKxEl55R2b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2GaTxQAAAN4AAAAPAAAAAAAAAAAAAAAAAJgCAABkcnMv&#10;ZG93bnJldi54bWxQSwUGAAAAAAQABAD1AAAAigMAAAAA&#10;" path="m66,l,8,55,46,66,e" fillcolor="black" stroked="f">
                    <v:path arrowok="t" o:connecttype="custom" o:connectlocs="66,1558;0,1566;55,1604;66,1558" o:connectangles="0,0,0,0"/>
                  </v:shape>
                </v:group>
                <v:group id="Group 4975" o:spid="_x0000_s2611" style="position:absolute;left:9678;top:1558;width:66;height:45" coordorigin="9678,1558" coordsize="6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U6ff8UAAADeAAAADwAAAGRycy9kb3ducmV2LnhtbERPS2vCQBC+F/wPywi9&#10;6SZKq0ZXEamlBxF8gHgbsmMSzM6G7JrEf98tCL3Nx/ecxaozpWiodoVlBfEwAkGcWl1wpuB82g6m&#10;IJxH1lhaJgVPcrBa9t4WmGjb8oGao89ECGGXoILc+yqR0qU5GXRDWxEH7mZrgz7AOpO6xjaEm1KO&#10;ouhTGiw4NORY0San9H58GAXfLbbrcfzV7O63zfN6+thfdjEp9d7v1nMQnjr/L365f3SYPxlPZ/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1On3/FAAAA3gAA&#10;AA8AAAAAAAAAAAAAAAAAqgIAAGRycy9kb3ducmV2LnhtbFBLBQYAAAAABAAEAPoAAACcAwAAAAA=&#10;">
                  <v:shape id="Freeform 4976" o:spid="_x0000_s2612" style="position:absolute;left:9678;top:1558;width:66;height:45;visibility:visible;mso-wrap-style:square;v-text-anchor:top" coordsize="6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rlL8oA&#10;AADeAAAADwAAAGRycy9kb3ducmV2LnhtbESPT2vCQBDF74V+h2UKXkQ3tVA1ukpVSgsWxH8Hb0N2&#10;moRmZ2N2a9Jv3zkUepth3rz3fvNl5yp1oyaUng08DhNQxJm3JecGTsfXwQRUiMgWK89k4IcCLBf3&#10;d3NMrW95T7dDzJWYcEjRQBFjnWodsoIchqGvieX26RuHUdYm17bBVsxdpUdJ8qwdliwJBda0Lij7&#10;Onw7A/1d6zab7cd1u29t/+2yOo9cWRnTe+heZqAidfFf/Pf9bqX++GkqAIIjM+jFL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hq5S/KAAAA3gAAAA8AAAAAAAAAAAAAAAAAmAIA&#10;AGRycy9kb3ducmV2LnhtbFBLBQYAAAAABAAEAPUAAACPAwAAAAA=&#10;" path="m,8l55,46,66,,,8xe" filled="f" strokeweight=".1373mm">
                    <v:path arrowok="t" o:connecttype="custom" o:connectlocs="0,1566;55,1604;66,1558;0,1566" o:connectangles="0,0,0,0"/>
                  </v:shape>
                </v:group>
                <w10:wrap anchorx="page"/>
              </v:group>
            </w:pict>
          </mc:Fallback>
        </mc:AlternateContent>
      </w:r>
      <w:r w:rsidRPr="00B72469">
        <w:rPr>
          <w:rFonts w:ascii="Times New Roman" w:eastAsia="Arial" w:hAnsi="Times New Roman" w:cs="Times New Roman"/>
          <w:w w:val="103"/>
          <w:sz w:val="9"/>
          <w:szCs w:val="9"/>
        </w:rPr>
        <w:t>Cloud</w:t>
      </w:r>
    </w:p>
    <w:p w14:paraId="0AFED19A" w14:textId="77777777" w:rsidR="00676FEB" w:rsidRPr="00B72469" w:rsidRDefault="00676FEB" w:rsidP="00676FEB">
      <w:pPr>
        <w:tabs>
          <w:tab w:val="left" w:pos="1300"/>
        </w:tabs>
        <w:spacing w:before="3" w:after="0" w:line="240" w:lineRule="auto"/>
        <w:ind w:right="-20"/>
        <w:rPr>
          <w:rFonts w:ascii="Times New Roman" w:eastAsia="Arial" w:hAnsi="Times New Roman" w:cs="Times New Roman"/>
          <w:sz w:val="9"/>
          <w:szCs w:val="9"/>
        </w:rPr>
      </w:pPr>
      <w:r w:rsidRPr="00B72469">
        <w:rPr>
          <w:rFonts w:ascii="Times New Roman" w:hAnsi="Times New Roman" w:cs="Times New Roman"/>
          <w:noProof/>
        </w:rPr>
        <mc:AlternateContent>
          <mc:Choice Requires="wpg">
            <w:drawing>
              <wp:anchor distT="0" distB="0" distL="114300" distR="114300" simplePos="0" relativeHeight="251846656" behindDoc="1" locked="0" layoutInCell="1" allowOverlap="1" wp14:anchorId="0AFED534" wp14:editId="0AFED535">
                <wp:simplePos x="0" y="0"/>
                <wp:positionH relativeFrom="page">
                  <wp:posOffset>5066665</wp:posOffset>
                </wp:positionH>
                <wp:positionV relativeFrom="paragraph">
                  <wp:posOffset>-283845</wp:posOffset>
                </wp:positionV>
                <wp:extent cx="713740" cy="1914525"/>
                <wp:effectExtent l="8890" t="1905" r="1270" b="7620"/>
                <wp:wrapNone/>
                <wp:docPr id="14739" name="Group 147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3740" cy="1914525"/>
                          <a:chOff x="7979" y="-447"/>
                          <a:chExt cx="1124" cy="3015"/>
                        </a:xfrm>
                      </wpg:grpSpPr>
                      <pic:pic xmlns:pic="http://schemas.openxmlformats.org/drawingml/2006/picture">
                        <pic:nvPicPr>
                          <pic:cNvPr id="14740" name="Picture 2326"/>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8099" y="-447"/>
                            <a:ext cx="1004" cy="973"/>
                          </a:xfrm>
                          <a:prstGeom prst="rect">
                            <a:avLst/>
                          </a:prstGeom>
                          <a:noFill/>
                          <a:extLst>
                            <a:ext uri="{909E8E84-426E-40DD-AFC4-6F175D3DCCD1}">
                              <a14:hiddenFill xmlns:a14="http://schemas.microsoft.com/office/drawing/2010/main">
                                <a:solidFill>
                                  <a:srgbClr val="FFFFFF"/>
                                </a:solidFill>
                              </a14:hiddenFill>
                            </a:ext>
                          </a:extLst>
                        </pic:spPr>
                      </pic:pic>
                      <wpg:grpSp>
                        <wpg:cNvPr id="14741" name="Group 2327"/>
                        <wpg:cNvGrpSpPr>
                          <a:grpSpLocks/>
                        </wpg:cNvGrpSpPr>
                        <wpg:grpSpPr bwMode="auto">
                          <a:xfrm>
                            <a:off x="8220" y="-376"/>
                            <a:ext cx="663" cy="768"/>
                            <a:chOff x="8220" y="-376"/>
                            <a:chExt cx="663" cy="768"/>
                          </a:xfrm>
                        </wpg:grpSpPr>
                        <wps:wsp>
                          <wps:cNvPr id="14742" name="Freeform 2328"/>
                          <wps:cNvSpPr>
                            <a:spLocks/>
                          </wps:cNvSpPr>
                          <wps:spPr bwMode="auto">
                            <a:xfrm>
                              <a:off x="8220" y="-376"/>
                              <a:ext cx="663" cy="768"/>
                            </a:xfrm>
                            <a:custGeom>
                              <a:avLst/>
                              <a:gdLst>
                                <a:gd name="T0" fmla="+- 0 8781 8220"/>
                                <a:gd name="T1" fmla="*/ T0 w 663"/>
                                <a:gd name="T2" fmla="+- 0 317 -376"/>
                                <a:gd name="T3" fmla="*/ 317 h 768"/>
                                <a:gd name="T4" fmla="+- 0 8518 8220"/>
                                <a:gd name="T5" fmla="*/ T4 w 663"/>
                                <a:gd name="T6" fmla="+- 0 317 -376"/>
                                <a:gd name="T7" fmla="*/ 317 h 768"/>
                                <a:gd name="T8" fmla="+- 0 8524 8220"/>
                                <a:gd name="T9" fmla="*/ T8 w 663"/>
                                <a:gd name="T10" fmla="+- 0 335 -376"/>
                                <a:gd name="T11" fmla="*/ 335 h 768"/>
                                <a:gd name="T12" fmla="+- 0 8579 8220"/>
                                <a:gd name="T13" fmla="*/ T12 w 663"/>
                                <a:gd name="T14" fmla="+- 0 382 -376"/>
                                <a:gd name="T15" fmla="*/ 382 h 768"/>
                                <a:gd name="T16" fmla="+- 0 8637 8220"/>
                                <a:gd name="T17" fmla="*/ T16 w 663"/>
                                <a:gd name="T18" fmla="+- 0 392 -376"/>
                                <a:gd name="T19" fmla="*/ 392 h 768"/>
                                <a:gd name="T20" fmla="+- 0 8658 8220"/>
                                <a:gd name="T21" fmla="*/ T20 w 663"/>
                                <a:gd name="T22" fmla="+- 0 391 -376"/>
                                <a:gd name="T23" fmla="*/ 391 h 768"/>
                                <a:gd name="T24" fmla="+- 0 8717 8220"/>
                                <a:gd name="T25" fmla="*/ T24 w 663"/>
                                <a:gd name="T26" fmla="+- 0 377 -376"/>
                                <a:gd name="T27" fmla="*/ 377 h 768"/>
                                <a:gd name="T28" fmla="+- 0 8773 8220"/>
                                <a:gd name="T29" fmla="*/ T28 w 663"/>
                                <a:gd name="T30" fmla="+- 0 337 -376"/>
                                <a:gd name="T31" fmla="*/ 337 h 768"/>
                                <a:gd name="T32" fmla="+- 0 8781 8220"/>
                                <a:gd name="T33" fmla="*/ T32 w 663"/>
                                <a:gd name="T34" fmla="+- 0 317 -376"/>
                                <a:gd name="T35" fmla="*/ 317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63" h="768">
                                  <a:moveTo>
                                    <a:pt x="561" y="693"/>
                                  </a:moveTo>
                                  <a:lnTo>
                                    <a:pt x="298" y="693"/>
                                  </a:lnTo>
                                  <a:lnTo>
                                    <a:pt x="304" y="711"/>
                                  </a:lnTo>
                                  <a:lnTo>
                                    <a:pt x="359" y="758"/>
                                  </a:lnTo>
                                  <a:lnTo>
                                    <a:pt x="417" y="768"/>
                                  </a:lnTo>
                                  <a:lnTo>
                                    <a:pt x="438" y="767"/>
                                  </a:lnTo>
                                  <a:lnTo>
                                    <a:pt x="497" y="753"/>
                                  </a:lnTo>
                                  <a:lnTo>
                                    <a:pt x="553" y="713"/>
                                  </a:lnTo>
                                  <a:lnTo>
                                    <a:pt x="561" y="693"/>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43" name="Freeform 2329"/>
                          <wps:cNvSpPr>
                            <a:spLocks/>
                          </wps:cNvSpPr>
                          <wps:spPr bwMode="auto">
                            <a:xfrm>
                              <a:off x="8220" y="-376"/>
                              <a:ext cx="663" cy="768"/>
                            </a:xfrm>
                            <a:custGeom>
                              <a:avLst/>
                              <a:gdLst>
                                <a:gd name="T0" fmla="+- 0 8368 8220"/>
                                <a:gd name="T1" fmla="*/ T0 w 663"/>
                                <a:gd name="T2" fmla="+- 0 -299 -376"/>
                                <a:gd name="T3" fmla="*/ -299 h 768"/>
                                <a:gd name="T4" fmla="+- 0 8297 8220"/>
                                <a:gd name="T5" fmla="*/ T4 w 663"/>
                                <a:gd name="T6" fmla="+- 0 -271 -376"/>
                                <a:gd name="T7" fmla="*/ -271 h 768"/>
                                <a:gd name="T8" fmla="+- 0 8249 8220"/>
                                <a:gd name="T9" fmla="*/ T8 w 663"/>
                                <a:gd name="T10" fmla="+- 0 -211 -376"/>
                                <a:gd name="T11" fmla="*/ -211 h 768"/>
                                <a:gd name="T12" fmla="+- 0 8224 8220"/>
                                <a:gd name="T13" fmla="*/ T12 w 663"/>
                                <a:gd name="T14" fmla="+- 0 -133 -376"/>
                                <a:gd name="T15" fmla="*/ -133 h 768"/>
                                <a:gd name="T16" fmla="+- 0 8220 8220"/>
                                <a:gd name="T17" fmla="*/ T16 w 663"/>
                                <a:gd name="T18" fmla="+- 0 -80 -376"/>
                                <a:gd name="T19" fmla="*/ -80 h 768"/>
                                <a:gd name="T20" fmla="+- 0 8222 8220"/>
                                <a:gd name="T21" fmla="*/ T20 w 663"/>
                                <a:gd name="T22" fmla="+- 0 -54 -376"/>
                                <a:gd name="T23" fmla="*/ -54 h 768"/>
                                <a:gd name="T24" fmla="+- 0 8245 8220"/>
                                <a:gd name="T25" fmla="*/ T24 w 663"/>
                                <a:gd name="T26" fmla="+- 0 13 -376"/>
                                <a:gd name="T27" fmla="*/ 13 h 768"/>
                                <a:gd name="T28" fmla="+- 0 8293 8220"/>
                                <a:gd name="T29" fmla="*/ T28 w 663"/>
                                <a:gd name="T30" fmla="+- 0 51 -376"/>
                                <a:gd name="T31" fmla="*/ 51 h 768"/>
                                <a:gd name="T32" fmla="+- 0 8268 8220"/>
                                <a:gd name="T33" fmla="*/ T32 w 663"/>
                                <a:gd name="T34" fmla="+- 0 79 -376"/>
                                <a:gd name="T35" fmla="*/ 79 h 768"/>
                                <a:gd name="T36" fmla="+- 0 8250 8220"/>
                                <a:gd name="T37" fmla="*/ T36 w 663"/>
                                <a:gd name="T38" fmla="+- 0 107 -376"/>
                                <a:gd name="T39" fmla="*/ 107 h 768"/>
                                <a:gd name="T40" fmla="+- 0 8237 8220"/>
                                <a:gd name="T41" fmla="*/ T40 w 663"/>
                                <a:gd name="T42" fmla="+- 0 134 -376"/>
                                <a:gd name="T43" fmla="*/ 134 h 768"/>
                                <a:gd name="T44" fmla="+- 0 8231 8220"/>
                                <a:gd name="T45" fmla="*/ T44 w 663"/>
                                <a:gd name="T46" fmla="+- 0 162 -376"/>
                                <a:gd name="T47" fmla="*/ 162 h 768"/>
                                <a:gd name="T48" fmla="+- 0 8229 8220"/>
                                <a:gd name="T49" fmla="*/ T48 w 663"/>
                                <a:gd name="T50" fmla="+- 0 188 -376"/>
                                <a:gd name="T51" fmla="*/ 188 h 768"/>
                                <a:gd name="T52" fmla="+- 0 8232 8220"/>
                                <a:gd name="T53" fmla="*/ T52 w 663"/>
                                <a:gd name="T54" fmla="+- 0 214 -376"/>
                                <a:gd name="T55" fmla="*/ 214 h 768"/>
                                <a:gd name="T56" fmla="+- 0 8266 8220"/>
                                <a:gd name="T57" fmla="*/ T56 w 663"/>
                                <a:gd name="T58" fmla="+- 0 282 -376"/>
                                <a:gd name="T59" fmla="*/ 282 h 768"/>
                                <a:gd name="T60" fmla="+- 0 8325 8220"/>
                                <a:gd name="T61" fmla="*/ T60 w 663"/>
                                <a:gd name="T62" fmla="+- 0 332 -376"/>
                                <a:gd name="T63" fmla="*/ 332 h 768"/>
                                <a:gd name="T64" fmla="+- 0 8399 8220"/>
                                <a:gd name="T65" fmla="*/ T64 w 663"/>
                                <a:gd name="T66" fmla="+- 0 355 -376"/>
                                <a:gd name="T67" fmla="*/ 355 h 768"/>
                                <a:gd name="T68" fmla="+- 0 8424 8220"/>
                                <a:gd name="T69" fmla="*/ T68 w 663"/>
                                <a:gd name="T70" fmla="+- 0 356 -376"/>
                                <a:gd name="T71" fmla="*/ 356 h 768"/>
                                <a:gd name="T72" fmla="+- 0 8449 8220"/>
                                <a:gd name="T73" fmla="*/ T72 w 663"/>
                                <a:gd name="T74" fmla="+- 0 353 -376"/>
                                <a:gd name="T75" fmla="*/ 353 h 768"/>
                                <a:gd name="T76" fmla="+- 0 8473 8220"/>
                                <a:gd name="T77" fmla="*/ T76 w 663"/>
                                <a:gd name="T78" fmla="+- 0 346 -376"/>
                                <a:gd name="T79" fmla="*/ 346 h 768"/>
                                <a:gd name="T80" fmla="+- 0 8496 8220"/>
                                <a:gd name="T81" fmla="*/ T80 w 663"/>
                                <a:gd name="T82" fmla="+- 0 334 -376"/>
                                <a:gd name="T83" fmla="*/ 334 h 768"/>
                                <a:gd name="T84" fmla="+- 0 8518 8220"/>
                                <a:gd name="T85" fmla="*/ T84 w 663"/>
                                <a:gd name="T86" fmla="+- 0 317 -376"/>
                                <a:gd name="T87" fmla="*/ 317 h 768"/>
                                <a:gd name="T88" fmla="+- 0 8781 8220"/>
                                <a:gd name="T89" fmla="*/ T88 w 663"/>
                                <a:gd name="T90" fmla="+- 0 317 -376"/>
                                <a:gd name="T91" fmla="*/ 317 h 768"/>
                                <a:gd name="T92" fmla="+- 0 8783 8220"/>
                                <a:gd name="T93" fmla="*/ T92 w 663"/>
                                <a:gd name="T94" fmla="+- 0 309 -376"/>
                                <a:gd name="T95" fmla="*/ 309 h 768"/>
                                <a:gd name="T96" fmla="+- 0 8846 8220"/>
                                <a:gd name="T97" fmla="*/ T96 w 663"/>
                                <a:gd name="T98" fmla="+- 0 309 -376"/>
                                <a:gd name="T99" fmla="*/ 309 h 768"/>
                                <a:gd name="T100" fmla="+- 0 8864 8220"/>
                                <a:gd name="T101" fmla="*/ T100 w 663"/>
                                <a:gd name="T102" fmla="+- 0 300 -376"/>
                                <a:gd name="T103" fmla="*/ 300 h 768"/>
                                <a:gd name="T104" fmla="+- 0 8918 8220"/>
                                <a:gd name="T105" fmla="*/ T104 w 663"/>
                                <a:gd name="T106" fmla="+- 0 252 -376"/>
                                <a:gd name="T107" fmla="*/ 252 h 768"/>
                                <a:gd name="T108" fmla="+- 0 8960 8220"/>
                                <a:gd name="T109" fmla="*/ T108 w 663"/>
                                <a:gd name="T110" fmla="+- 0 181 -376"/>
                                <a:gd name="T111" fmla="*/ 181 h 768"/>
                                <a:gd name="T112" fmla="+- 0 8983 8220"/>
                                <a:gd name="T113" fmla="*/ T112 w 663"/>
                                <a:gd name="T114" fmla="+- 0 103 -376"/>
                                <a:gd name="T115" fmla="*/ 103 h 768"/>
                                <a:gd name="T116" fmla="+- 0 8985 8220"/>
                                <a:gd name="T117" fmla="*/ T116 w 663"/>
                                <a:gd name="T118" fmla="+- 0 77 -376"/>
                                <a:gd name="T119" fmla="*/ 77 h 768"/>
                                <a:gd name="T120" fmla="+- 0 8983 8220"/>
                                <a:gd name="T121" fmla="*/ T120 w 663"/>
                                <a:gd name="T122" fmla="+- 0 53 -376"/>
                                <a:gd name="T123" fmla="*/ 53 h 768"/>
                                <a:gd name="T124" fmla="+- 0 8957 8220"/>
                                <a:gd name="T125" fmla="*/ T124 w 663"/>
                                <a:gd name="T126" fmla="+- 0 -9 -376"/>
                                <a:gd name="T127" fmla="*/ -9 h 768"/>
                                <a:gd name="T128" fmla="+- 0 8918 8220"/>
                                <a:gd name="T129" fmla="*/ T128 w 663"/>
                                <a:gd name="T130" fmla="+- 0 -35 -376"/>
                                <a:gd name="T131" fmla="*/ -35 h 768"/>
                                <a:gd name="T132" fmla="+- 0 8935 8220"/>
                                <a:gd name="T133" fmla="*/ T132 w 663"/>
                                <a:gd name="T134" fmla="+- 0 -55 -376"/>
                                <a:gd name="T135" fmla="*/ -55 h 768"/>
                                <a:gd name="T136" fmla="+- 0 8948 8220"/>
                                <a:gd name="T137" fmla="*/ T136 w 663"/>
                                <a:gd name="T138" fmla="+- 0 -77 -376"/>
                                <a:gd name="T139" fmla="*/ -77 h 768"/>
                                <a:gd name="T140" fmla="+- 0 8957 8220"/>
                                <a:gd name="T141" fmla="*/ T140 w 663"/>
                                <a:gd name="T142" fmla="+- 0 -100 -376"/>
                                <a:gd name="T143" fmla="*/ -100 h 768"/>
                                <a:gd name="T144" fmla="+- 0 8961 8220"/>
                                <a:gd name="T145" fmla="*/ T144 w 663"/>
                                <a:gd name="T146" fmla="+- 0 -124 -376"/>
                                <a:gd name="T147" fmla="*/ -124 h 768"/>
                                <a:gd name="T148" fmla="+- 0 8961 8220"/>
                                <a:gd name="T149" fmla="*/ T148 w 663"/>
                                <a:gd name="T150" fmla="+- 0 -148 -376"/>
                                <a:gd name="T151" fmla="*/ -148 h 768"/>
                                <a:gd name="T152" fmla="+- 0 8958 8220"/>
                                <a:gd name="T153" fmla="*/ T152 w 663"/>
                                <a:gd name="T154" fmla="+- 0 -172 -376"/>
                                <a:gd name="T155" fmla="*/ -172 h 768"/>
                                <a:gd name="T156" fmla="+- 0 8930 8220"/>
                                <a:gd name="T157" fmla="*/ T156 w 663"/>
                                <a:gd name="T158" fmla="+- 0 -241 -376"/>
                                <a:gd name="T159" fmla="*/ -241 h 768"/>
                                <a:gd name="T160" fmla="+- 0 8883 8220"/>
                                <a:gd name="T161" fmla="*/ T160 w 663"/>
                                <a:gd name="T162" fmla="+- 0 -293 -376"/>
                                <a:gd name="T163" fmla="*/ -293 h 768"/>
                                <a:gd name="T164" fmla="+- 0 8427 8220"/>
                                <a:gd name="T165" fmla="*/ T164 w 663"/>
                                <a:gd name="T166" fmla="+- 0 -293 -376"/>
                                <a:gd name="T167" fmla="*/ -293 h 768"/>
                                <a:gd name="T168" fmla="+- 0 8396 8220"/>
                                <a:gd name="T169" fmla="*/ T168 w 663"/>
                                <a:gd name="T170" fmla="+- 0 -299 -376"/>
                                <a:gd name="T171" fmla="*/ -299 h 768"/>
                                <a:gd name="T172" fmla="+- 0 8368 8220"/>
                                <a:gd name="T173" fmla="*/ T172 w 663"/>
                                <a:gd name="T174" fmla="+- 0 -299 -376"/>
                                <a:gd name="T175" fmla="*/ -299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663" h="768">
                                  <a:moveTo>
                                    <a:pt x="148" y="77"/>
                                  </a:moveTo>
                                  <a:lnTo>
                                    <a:pt x="77" y="105"/>
                                  </a:lnTo>
                                  <a:lnTo>
                                    <a:pt x="29" y="165"/>
                                  </a:lnTo>
                                  <a:lnTo>
                                    <a:pt x="4" y="243"/>
                                  </a:lnTo>
                                  <a:lnTo>
                                    <a:pt x="0" y="296"/>
                                  </a:lnTo>
                                  <a:lnTo>
                                    <a:pt x="2" y="322"/>
                                  </a:lnTo>
                                  <a:lnTo>
                                    <a:pt x="25" y="389"/>
                                  </a:lnTo>
                                  <a:lnTo>
                                    <a:pt x="73" y="427"/>
                                  </a:lnTo>
                                  <a:lnTo>
                                    <a:pt x="48" y="455"/>
                                  </a:lnTo>
                                  <a:lnTo>
                                    <a:pt x="30" y="483"/>
                                  </a:lnTo>
                                  <a:lnTo>
                                    <a:pt x="17" y="510"/>
                                  </a:lnTo>
                                  <a:lnTo>
                                    <a:pt x="11" y="538"/>
                                  </a:lnTo>
                                  <a:lnTo>
                                    <a:pt x="9" y="564"/>
                                  </a:lnTo>
                                  <a:lnTo>
                                    <a:pt x="12" y="590"/>
                                  </a:lnTo>
                                  <a:lnTo>
                                    <a:pt x="46" y="658"/>
                                  </a:lnTo>
                                  <a:lnTo>
                                    <a:pt x="105" y="708"/>
                                  </a:lnTo>
                                  <a:lnTo>
                                    <a:pt x="179" y="731"/>
                                  </a:lnTo>
                                  <a:lnTo>
                                    <a:pt x="204" y="732"/>
                                  </a:lnTo>
                                  <a:lnTo>
                                    <a:pt x="229" y="729"/>
                                  </a:lnTo>
                                  <a:lnTo>
                                    <a:pt x="253" y="722"/>
                                  </a:lnTo>
                                  <a:lnTo>
                                    <a:pt x="276" y="710"/>
                                  </a:lnTo>
                                  <a:lnTo>
                                    <a:pt x="298" y="693"/>
                                  </a:lnTo>
                                  <a:lnTo>
                                    <a:pt x="561" y="693"/>
                                  </a:lnTo>
                                  <a:lnTo>
                                    <a:pt x="563" y="685"/>
                                  </a:lnTo>
                                  <a:lnTo>
                                    <a:pt x="626" y="685"/>
                                  </a:lnTo>
                                  <a:lnTo>
                                    <a:pt x="644" y="676"/>
                                  </a:lnTo>
                                  <a:lnTo>
                                    <a:pt x="698" y="628"/>
                                  </a:lnTo>
                                  <a:lnTo>
                                    <a:pt x="740" y="557"/>
                                  </a:lnTo>
                                  <a:lnTo>
                                    <a:pt x="763" y="479"/>
                                  </a:lnTo>
                                  <a:lnTo>
                                    <a:pt x="765" y="453"/>
                                  </a:lnTo>
                                  <a:lnTo>
                                    <a:pt x="763" y="429"/>
                                  </a:lnTo>
                                  <a:lnTo>
                                    <a:pt x="737" y="367"/>
                                  </a:lnTo>
                                  <a:lnTo>
                                    <a:pt x="698" y="341"/>
                                  </a:lnTo>
                                  <a:lnTo>
                                    <a:pt x="715" y="321"/>
                                  </a:lnTo>
                                  <a:lnTo>
                                    <a:pt x="728" y="299"/>
                                  </a:lnTo>
                                  <a:lnTo>
                                    <a:pt x="737" y="276"/>
                                  </a:lnTo>
                                  <a:lnTo>
                                    <a:pt x="741" y="252"/>
                                  </a:lnTo>
                                  <a:lnTo>
                                    <a:pt x="741" y="228"/>
                                  </a:lnTo>
                                  <a:lnTo>
                                    <a:pt x="738" y="204"/>
                                  </a:lnTo>
                                  <a:lnTo>
                                    <a:pt x="710" y="135"/>
                                  </a:lnTo>
                                  <a:lnTo>
                                    <a:pt x="663" y="83"/>
                                  </a:lnTo>
                                  <a:lnTo>
                                    <a:pt x="207" y="83"/>
                                  </a:lnTo>
                                  <a:lnTo>
                                    <a:pt x="176" y="77"/>
                                  </a:lnTo>
                                  <a:lnTo>
                                    <a:pt x="148" y="77"/>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44" name="Freeform 2330"/>
                          <wps:cNvSpPr>
                            <a:spLocks/>
                          </wps:cNvSpPr>
                          <wps:spPr bwMode="auto">
                            <a:xfrm>
                              <a:off x="8220" y="-376"/>
                              <a:ext cx="663" cy="768"/>
                            </a:xfrm>
                            <a:custGeom>
                              <a:avLst/>
                              <a:gdLst>
                                <a:gd name="T0" fmla="+- 0 8846 8220"/>
                                <a:gd name="T1" fmla="*/ T0 w 663"/>
                                <a:gd name="T2" fmla="+- 0 309 -376"/>
                                <a:gd name="T3" fmla="*/ 309 h 768"/>
                                <a:gd name="T4" fmla="+- 0 8783 8220"/>
                                <a:gd name="T5" fmla="*/ T4 w 663"/>
                                <a:gd name="T6" fmla="+- 0 309 -376"/>
                                <a:gd name="T7" fmla="*/ 309 h 768"/>
                                <a:gd name="T8" fmla="+- 0 8803 8220"/>
                                <a:gd name="T9" fmla="*/ T8 w 663"/>
                                <a:gd name="T10" fmla="+- 0 314 -376"/>
                                <a:gd name="T11" fmla="*/ 314 h 768"/>
                                <a:gd name="T12" fmla="+- 0 8824 8220"/>
                                <a:gd name="T13" fmla="*/ T12 w 663"/>
                                <a:gd name="T14" fmla="+- 0 314 -376"/>
                                <a:gd name="T15" fmla="*/ 314 h 768"/>
                                <a:gd name="T16" fmla="+- 0 8844 8220"/>
                                <a:gd name="T17" fmla="*/ T16 w 663"/>
                                <a:gd name="T18" fmla="+- 0 310 -376"/>
                                <a:gd name="T19" fmla="*/ 310 h 768"/>
                                <a:gd name="T20" fmla="+- 0 8846 8220"/>
                                <a:gd name="T21" fmla="*/ T20 w 663"/>
                                <a:gd name="T22" fmla="+- 0 309 -376"/>
                                <a:gd name="T23" fmla="*/ 309 h 768"/>
                              </a:gdLst>
                              <a:ahLst/>
                              <a:cxnLst>
                                <a:cxn ang="0">
                                  <a:pos x="T1" y="T3"/>
                                </a:cxn>
                                <a:cxn ang="0">
                                  <a:pos x="T5" y="T7"/>
                                </a:cxn>
                                <a:cxn ang="0">
                                  <a:pos x="T9" y="T11"/>
                                </a:cxn>
                                <a:cxn ang="0">
                                  <a:pos x="T13" y="T15"/>
                                </a:cxn>
                                <a:cxn ang="0">
                                  <a:pos x="T17" y="T19"/>
                                </a:cxn>
                                <a:cxn ang="0">
                                  <a:pos x="T21" y="T23"/>
                                </a:cxn>
                              </a:cxnLst>
                              <a:rect l="0" t="0" r="r" b="b"/>
                              <a:pathLst>
                                <a:path w="663" h="768">
                                  <a:moveTo>
                                    <a:pt x="626" y="685"/>
                                  </a:moveTo>
                                  <a:lnTo>
                                    <a:pt x="563" y="685"/>
                                  </a:lnTo>
                                  <a:lnTo>
                                    <a:pt x="583" y="690"/>
                                  </a:lnTo>
                                  <a:lnTo>
                                    <a:pt x="604" y="690"/>
                                  </a:lnTo>
                                  <a:lnTo>
                                    <a:pt x="624" y="686"/>
                                  </a:lnTo>
                                  <a:lnTo>
                                    <a:pt x="626" y="685"/>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45" name="Freeform 2331"/>
                          <wps:cNvSpPr>
                            <a:spLocks/>
                          </wps:cNvSpPr>
                          <wps:spPr bwMode="auto">
                            <a:xfrm>
                              <a:off x="8220" y="-376"/>
                              <a:ext cx="663" cy="768"/>
                            </a:xfrm>
                            <a:custGeom>
                              <a:avLst/>
                              <a:gdLst>
                                <a:gd name="T0" fmla="+- 0 8568 8220"/>
                                <a:gd name="T1" fmla="*/ T0 w 663"/>
                                <a:gd name="T2" fmla="+- 0 -376 -376"/>
                                <a:gd name="T3" fmla="*/ -376 h 768"/>
                                <a:gd name="T4" fmla="+- 0 8505 8220"/>
                                <a:gd name="T5" fmla="*/ T4 w 663"/>
                                <a:gd name="T6" fmla="+- 0 -369 -376"/>
                                <a:gd name="T7" fmla="*/ -369 h 768"/>
                                <a:gd name="T8" fmla="+- 0 8441 8220"/>
                                <a:gd name="T9" fmla="*/ T8 w 663"/>
                                <a:gd name="T10" fmla="+- 0 -328 -376"/>
                                <a:gd name="T11" fmla="*/ -328 h 768"/>
                                <a:gd name="T12" fmla="+- 0 8427 8220"/>
                                <a:gd name="T13" fmla="*/ T12 w 663"/>
                                <a:gd name="T14" fmla="+- 0 -293 -376"/>
                                <a:gd name="T15" fmla="*/ -293 h 768"/>
                                <a:gd name="T16" fmla="+- 0 8883 8220"/>
                                <a:gd name="T17" fmla="*/ T16 w 663"/>
                                <a:gd name="T18" fmla="+- 0 -293 -376"/>
                                <a:gd name="T19" fmla="*/ -293 h 768"/>
                                <a:gd name="T20" fmla="+- 0 8880 8220"/>
                                <a:gd name="T21" fmla="*/ T20 w 663"/>
                                <a:gd name="T22" fmla="+- 0 -295 -376"/>
                                <a:gd name="T23" fmla="*/ -295 h 768"/>
                                <a:gd name="T24" fmla="+- 0 8695 8220"/>
                                <a:gd name="T25" fmla="*/ T24 w 663"/>
                                <a:gd name="T26" fmla="+- 0 -295 -376"/>
                                <a:gd name="T27" fmla="*/ -295 h 768"/>
                                <a:gd name="T28" fmla="+- 0 8693 8220"/>
                                <a:gd name="T29" fmla="*/ T28 w 663"/>
                                <a:gd name="T30" fmla="+- 0 -311 -376"/>
                                <a:gd name="T31" fmla="*/ -311 h 768"/>
                                <a:gd name="T32" fmla="+- 0 8647 8220"/>
                                <a:gd name="T33" fmla="*/ T32 w 663"/>
                                <a:gd name="T34" fmla="+- 0 -358 -376"/>
                                <a:gd name="T35" fmla="*/ -358 h 768"/>
                                <a:gd name="T36" fmla="+- 0 8589 8220"/>
                                <a:gd name="T37" fmla="*/ T36 w 663"/>
                                <a:gd name="T38" fmla="+- 0 -374 -376"/>
                                <a:gd name="T39" fmla="*/ -374 h 768"/>
                                <a:gd name="T40" fmla="+- 0 8568 8220"/>
                                <a:gd name="T41" fmla="*/ T40 w 663"/>
                                <a:gd name="T42" fmla="+- 0 -376 -376"/>
                                <a:gd name="T43" fmla="*/ -376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663" h="768">
                                  <a:moveTo>
                                    <a:pt x="348" y="0"/>
                                  </a:moveTo>
                                  <a:lnTo>
                                    <a:pt x="285" y="7"/>
                                  </a:lnTo>
                                  <a:lnTo>
                                    <a:pt x="221" y="48"/>
                                  </a:lnTo>
                                  <a:lnTo>
                                    <a:pt x="207" y="83"/>
                                  </a:lnTo>
                                  <a:lnTo>
                                    <a:pt x="663" y="83"/>
                                  </a:lnTo>
                                  <a:lnTo>
                                    <a:pt x="660" y="81"/>
                                  </a:lnTo>
                                  <a:lnTo>
                                    <a:pt x="475" y="81"/>
                                  </a:lnTo>
                                  <a:lnTo>
                                    <a:pt x="473" y="65"/>
                                  </a:lnTo>
                                  <a:lnTo>
                                    <a:pt x="427" y="18"/>
                                  </a:lnTo>
                                  <a:lnTo>
                                    <a:pt x="369" y="2"/>
                                  </a:lnTo>
                                  <a:lnTo>
                                    <a:pt x="348"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46" name="Freeform 2332"/>
                          <wps:cNvSpPr>
                            <a:spLocks/>
                          </wps:cNvSpPr>
                          <wps:spPr bwMode="auto">
                            <a:xfrm>
                              <a:off x="8220" y="-376"/>
                              <a:ext cx="663" cy="768"/>
                            </a:xfrm>
                            <a:custGeom>
                              <a:avLst/>
                              <a:gdLst>
                                <a:gd name="T0" fmla="+- 0 8791 8220"/>
                                <a:gd name="T1" fmla="*/ T0 w 663"/>
                                <a:gd name="T2" fmla="+- 0 -329 -376"/>
                                <a:gd name="T3" fmla="*/ -329 h 768"/>
                                <a:gd name="T4" fmla="+- 0 8767 8220"/>
                                <a:gd name="T5" fmla="*/ T4 w 663"/>
                                <a:gd name="T6" fmla="+- 0 -328 -376"/>
                                <a:gd name="T7" fmla="*/ -328 h 768"/>
                                <a:gd name="T8" fmla="+- 0 8743 8220"/>
                                <a:gd name="T9" fmla="*/ T8 w 663"/>
                                <a:gd name="T10" fmla="+- 0 -322 -376"/>
                                <a:gd name="T11" fmla="*/ -322 h 768"/>
                                <a:gd name="T12" fmla="+- 0 8719 8220"/>
                                <a:gd name="T13" fmla="*/ T12 w 663"/>
                                <a:gd name="T14" fmla="+- 0 -311 -376"/>
                                <a:gd name="T15" fmla="*/ -311 h 768"/>
                                <a:gd name="T16" fmla="+- 0 8695 8220"/>
                                <a:gd name="T17" fmla="*/ T16 w 663"/>
                                <a:gd name="T18" fmla="+- 0 -295 -376"/>
                                <a:gd name="T19" fmla="*/ -295 h 768"/>
                                <a:gd name="T20" fmla="+- 0 8880 8220"/>
                                <a:gd name="T21" fmla="*/ T20 w 663"/>
                                <a:gd name="T22" fmla="+- 0 -295 -376"/>
                                <a:gd name="T23" fmla="*/ -295 h 768"/>
                                <a:gd name="T24" fmla="+- 0 8815 8220"/>
                                <a:gd name="T25" fmla="*/ T24 w 663"/>
                                <a:gd name="T26" fmla="+- 0 -326 -376"/>
                                <a:gd name="T27" fmla="*/ -326 h 768"/>
                                <a:gd name="T28" fmla="+- 0 8791 8220"/>
                                <a:gd name="T29" fmla="*/ T28 w 663"/>
                                <a:gd name="T30" fmla="+- 0 -329 -376"/>
                                <a:gd name="T31" fmla="*/ -329 h 76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63" h="768">
                                  <a:moveTo>
                                    <a:pt x="571" y="47"/>
                                  </a:moveTo>
                                  <a:lnTo>
                                    <a:pt x="547" y="48"/>
                                  </a:lnTo>
                                  <a:lnTo>
                                    <a:pt x="523" y="54"/>
                                  </a:lnTo>
                                  <a:lnTo>
                                    <a:pt x="499" y="65"/>
                                  </a:lnTo>
                                  <a:lnTo>
                                    <a:pt x="475" y="81"/>
                                  </a:lnTo>
                                  <a:lnTo>
                                    <a:pt x="660" y="81"/>
                                  </a:lnTo>
                                  <a:lnTo>
                                    <a:pt x="595" y="50"/>
                                  </a:lnTo>
                                  <a:lnTo>
                                    <a:pt x="571" y="47"/>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47" name="Group 2333"/>
                        <wpg:cNvGrpSpPr>
                          <a:grpSpLocks/>
                        </wpg:cNvGrpSpPr>
                        <wpg:grpSpPr bwMode="auto">
                          <a:xfrm>
                            <a:off x="8220" y="-376"/>
                            <a:ext cx="765" cy="768"/>
                            <a:chOff x="8220" y="-376"/>
                            <a:chExt cx="765" cy="768"/>
                          </a:xfrm>
                        </wpg:grpSpPr>
                        <wps:wsp>
                          <wps:cNvPr id="14748" name="Freeform 2334"/>
                          <wps:cNvSpPr>
                            <a:spLocks/>
                          </wps:cNvSpPr>
                          <wps:spPr bwMode="auto">
                            <a:xfrm>
                              <a:off x="8220" y="-376"/>
                              <a:ext cx="765" cy="768"/>
                            </a:xfrm>
                            <a:custGeom>
                              <a:avLst/>
                              <a:gdLst>
                                <a:gd name="T0" fmla="+- 0 8245 8220"/>
                                <a:gd name="T1" fmla="*/ T0 w 765"/>
                                <a:gd name="T2" fmla="+- 0 13 -376"/>
                                <a:gd name="T3" fmla="*/ 13 h 768"/>
                                <a:gd name="T4" fmla="+- 0 8220 8220"/>
                                <a:gd name="T5" fmla="*/ T4 w 765"/>
                                <a:gd name="T6" fmla="+- 0 -80 -376"/>
                                <a:gd name="T7" fmla="*/ -80 h 768"/>
                                <a:gd name="T8" fmla="+- 0 8238 8220"/>
                                <a:gd name="T9" fmla="*/ T8 w 765"/>
                                <a:gd name="T10" fmla="+- 0 -186 -376"/>
                                <a:gd name="T11" fmla="*/ -186 h 768"/>
                                <a:gd name="T12" fmla="+- 0 8341 8220"/>
                                <a:gd name="T13" fmla="*/ T12 w 765"/>
                                <a:gd name="T14" fmla="+- 0 -294 -376"/>
                                <a:gd name="T15" fmla="*/ -294 h 768"/>
                                <a:gd name="T16" fmla="+- 0 8396 8220"/>
                                <a:gd name="T17" fmla="*/ T16 w 765"/>
                                <a:gd name="T18" fmla="+- 0 -299 -376"/>
                                <a:gd name="T19" fmla="*/ -299 h 768"/>
                                <a:gd name="T20" fmla="+- 0 8432 8220"/>
                                <a:gd name="T21" fmla="*/ T20 w 765"/>
                                <a:gd name="T22" fmla="+- 0 -311 -376"/>
                                <a:gd name="T23" fmla="*/ -311 h 768"/>
                                <a:gd name="T24" fmla="+- 0 8546 8220"/>
                                <a:gd name="T25" fmla="*/ T24 w 765"/>
                                <a:gd name="T26" fmla="+- 0 -376 -376"/>
                                <a:gd name="T27" fmla="*/ -376 h 768"/>
                                <a:gd name="T28" fmla="+- 0 8589 8220"/>
                                <a:gd name="T29" fmla="*/ T28 w 765"/>
                                <a:gd name="T30" fmla="+- 0 -374 -376"/>
                                <a:gd name="T31" fmla="*/ -374 h 768"/>
                                <a:gd name="T32" fmla="+- 0 8693 8220"/>
                                <a:gd name="T33" fmla="*/ T32 w 765"/>
                                <a:gd name="T34" fmla="+- 0 -311 -376"/>
                                <a:gd name="T35" fmla="*/ -311 h 768"/>
                                <a:gd name="T36" fmla="+- 0 8719 8220"/>
                                <a:gd name="T37" fmla="*/ T36 w 765"/>
                                <a:gd name="T38" fmla="+- 0 -311 -376"/>
                                <a:gd name="T39" fmla="*/ -311 h 768"/>
                                <a:gd name="T40" fmla="+- 0 8767 8220"/>
                                <a:gd name="T41" fmla="*/ T40 w 765"/>
                                <a:gd name="T42" fmla="+- 0 -328 -376"/>
                                <a:gd name="T43" fmla="*/ -328 h 768"/>
                                <a:gd name="T44" fmla="+- 0 8815 8220"/>
                                <a:gd name="T45" fmla="*/ T44 w 765"/>
                                <a:gd name="T46" fmla="+- 0 -326 -376"/>
                                <a:gd name="T47" fmla="*/ -326 h 768"/>
                                <a:gd name="T48" fmla="+- 0 8930 8220"/>
                                <a:gd name="T49" fmla="*/ T48 w 765"/>
                                <a:gd name="T50" fmla="+- 0 -241 -376"/>
                                <a:gd name="T51" fmla="*/ -241 h 768"/>
                                <a:gd name="T52" fmla="+- 0 8961 8220"/>
                                <a:gd name="T53" fmla="*/ T52 w 765"/>
                                <a:gd name="T54" fmla="+- 0 -148 -376"/>
                                <a:gd name="T55" fmla="*/ -148 h 768"/>
                                <a:gd name="T56" fmla="+- 0 8957 8220"/>
                                <a:gd name="T57" fmla="*/ T56 w 765"/>
                                <a:gd name="T58" fmla="+- 0 -100 -376"/>
                                <a:gd name="T59" fmla="*/ -100 h 768"/>
                                <a:gd name="T60" fmla="+- 0 8935 8220"/>
                                <a:gd name="T61" fmla="*/ T60 w 765"/>
                                <a:gd name="T62" fmla="+- 0 -55 -376"/>
                                <a:gd name="T63" fmla="*/ -55 h 768"/>
                                <a:gd name="T64" fmla="+- 0 8939 8220"/>
                                <a:gd name="T65" fmla="*/ T64 w 765"/>
                                <a:gd name="T66" fmla="+- 0 -24 -376"/>
                                <a:gd name="T67" fmla="*/ -24 h 768"/>
                                <a:gd name="T68" fmla="+- 0 8985 8220"/>
                                <a:gd name="T69" fmla="*/ T68 w 765"/>
                                <a:gd name="T70" fmla="+- 0 77 -376"/>
                                <a:gd name="T71" fmla="*/ 77 h 768"/>
                                <a:gd name="T72" fmla="+- 0 8960 8220"/>
                                <a:gd name="T73" fmla="*/ T72 w 765"/>
                                <a:gd name="T74" fmla="+- 0 181 -376"/>
                                <a:gd name="T75" fmla="*/ 181 h 768"/>
                                <a:gd name="T76" fmla="+- 0 8864 8220"/>
                                <a:gd name="T77" fmla="*/ T76 w 765"/>
                                <a:gd name="T78" fmla="+- 0 300 -376"/>
                                <a:gd name="T79" fmla="*/ 300 h 768"/>
                                <a:gd name="T80" fmla="+- 0 8803 8220"/>
                                <a:gd name="T81" fmla="*/ T80 w 765"/>
                                <a:gd name="T82" fmla="+- 0 314 -376"/>
                                <a:gd name="T83" fmla="*/ 314 h 768"/>
                                <a:gd name="T84" fmla="+- 0 8780 8220"/>
                                <a:gd name="T85" fmla="*/ T84 w 765"/>
                                <a:gd name="T86" fmla="+- 0 323 -376"/>
                                <a:gd name="T87" fmla="*/ 323 h 768"/>
                                <a:gd name="T88" fmla="+- 0 8658 8220"/>
                                <a:gd name="T89" fmla="*/ T88 w 765"/>
                                <a:gd name="T90" fmla="+- 0 391 -376"/>
                                <a:gd name="T91" fmla="*/ 391 h 768"/>
                                <a:gd name="T92" fmla="+- 0 8617 8220"/>
                                <a:gd name="T93" fmla="*/ T92 w 765"/>
                                <a:gd name="T94" fmla="+- 0 391 -376"/>
                                <a:gd name="T95" fmla="*/ 391 h 768"/>
                                <a:gd name="T96" fmla="+- 0 8518 8220"/>
                                <a:gd name="T97" fmla="*/ T96 w 765"/>
                                <a:gd name="T98" fmla="+- 0 317 -376"/>
                                <a:gd name="T99" fmla="*/ 317 h 768"/>
                                <a:gd name="T100" fmla="+- 0 8473 8220"/>
                                <a:gd name="T101" fmla="*/ T100 w 765"/>
                                <a:gd name="T102" fmla="+- 0 346 -376"/>
                                <a:gd name="T103" fmla="*/ 346 h 768"/>
                                <a:gd name="T104" fmla="+- 0 8424 8220"/>
                                <a:gd name="T105" fmla="*/ T104 w 765"/>
                                <a:gd name="T106" fmla="+- 0 356 -376"/>
                                <a:gd name="T107" fmla="*/ 356 h 768"/>
                                <a:gd name="T108" fmla="+- 0 8325 8220"/>
                                <a:gd name="T109" fmla="*/ T108 w 765"/>
                                <a:gd name="T110" fmla="+- 0 331 -376"/>
                                <a:gd name="T111" fmla="*/ 331 h 768"/>
                                <a:gd name="T112" fmla="+- 0 8232 8220"/>
                                <a:gd name="T113" fmla="*/ T112 w 765"/>
                                <a:gd name="T114" fmla="+- 0 214 -376"/>
                                <a:gd name="T115" fmla="*/ 214 h 768"/>
                                <a:gd name="T116" fmla="+- 0 8231 8220"/>
                                <a:gd name="T117" fmla="*/ T116 w 765"/>
                                <a:gd name="T118" fmla="+- 0 162 -376"/>
                                <a:gd name="T119" fmla="*/ 162 h 768"/>
                                <a:gd name="T120" fmla="+- 0 8250 8220"/>
                                <a:gd name="T121" fmla="*/ T120 w 765"/>
                                <a:gd name="T122" fmla="+- 0 107 -376"/>
                                <a:gd name="T123" fmla="*/ 107 h 768"/>
                                <a:gd name="T124" fmla="+- 0 8293 8220"/>
                                <a:gd name="T125" fmla="*/ T124 w 765"/>
                                <a:gd name="T126" fmla="+- 0 51 -376"/>
                                <a:gd name="T127" fmla="*/ 51 h 7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765" h="768">
                                  <a:moveTo>
                                    <a:pt x="73" y="427"/>
                                  </a:moveTo>
                                  <a:lnTo>
                                    <a:pt x="25" y="389"/>
                                  </a:lnTo>
                                  <a:lnTo>
                                    <a:pt x="2" y="322"/>
                                  </a:lnTo>
                                  <a:lnTo>
                                    <a:pt x="0" y="296"/>
                                  </a:lnTo>
                                  <a:lnTo>
                                    <a:pt x="0" y="270"/>
                                  </a:lnTo>
                                  <a:lnTo>
                                    <a:pt x="18" y="190"/>
                                  </a:lnTo>
                                  <a:lnTo>
                                    <a:pt x="58" y="122"/>
                                  </a:lnTo>
                                  <a:lnTo>
                                    <a:pt x="121" y="82"/>
                                  </a:lnTo>
                                  <a:lnTo>
                                    <a:pt x="148" y="77"/>
                                  </a:lnTo>
                                  <a:lnTo>
                                    <a:pt x="176" y="77"/>
                                  </a:lnTo>
                                  <a:lnTo>
                                    <a:pt x="207" y="83"/>
                                  </a:lnTo>
                                  <a:lnTo>
                                    <a:pt x="212" y="65"/>
                                  </a:lnTo>
                                  <a:lnTo>
                                    <a:pt x="266" y="14"/>
                                  </a:lnTo>
                                  <a:lnTo>
                                    <a:pt x="326" y="0"/>
                                  </a:lnTo>
                                  <a:lnTo>
                                    <a:pt x="348" y="0"/>
                                  </a:lnTo>
                                  <a:lnTo>
                                    <a:pt x="369" y="2"/>
                                  </a:lnTo>
                                  <a:lnTo>
                                    <a:pt x="427" y="18"/>
                                  </a:lnTo>
                                  <a:lnTo>
                                    <a:pt x="473" y="65"/>
                                  </a:lnTo>
                                  <a:lnTo>
                                    <a:pt x="475" y="81"/>
                                  </a:lnTo>
                                  <a:lnTo>
                                    <a:pt x="499" y="65"/>
                                  </a:lnTo>
                                  <a:lnTo>
                                    <a:pt x="523" y="54"/>
                                  </a:lnTo>
                                  <a:lnTo>
                                    <a:pt x="547" y="48"/>
                                  </a:lnTo>
                                  <a:lnTo>
                                    <a:pt x="571" y="47"/>
                                  </a:lnTo>
                                  <a:lnTo>
                                    <a:pt x="595" y="50"/>
                                  </a:lnTo>
                                  <a:lnTo>
                                    <a:pt x="660" y="80"/>
                                  </a:lnTo>
                                  <a:lnTo>
                                    <a:pt x="710" y="135"/>
                                  </a:lnTo>
                                  <a:lnTo>
                                    <a:pt x="738" y="204"/>
                                  </a:lnTo>
                                  <a:lnTo>
                                    <a:pt x="741" y="228"/>
                                  </a:lnTo>
                                  <a:lnTo>
                                    <a:pt x="741" y="252"/>
                                  </a:lnTo>
                                  <a:lnTo>
                                    <a:pt x="737" y="276"/>
                                  </a:lnTo>
                                  <a:lnTo>
                                    <a:pt x="728" y="299"/>
                                  </a:lnTo>
                                  <a:lnTo>
                                    <a:pt x="715" y="321"/>
                                  </a:lnTo>
                                  <a:lnTo>
                                    <a:pt x="698" y="341"/>
                                  </a:lnTo>
                                  <a:lnTo>
                                    <a:pt x="719" y="352"/>
                                  </a:lnTo>
                                  <a:lnTo>
                                    <a:pt x="758" y="406"/>
                                  </a:lnTo>
                                  <a:lnTo>
                                    <a:pt x="765" y="453"/>
                                  </a:lnTo>
                                  <a:lnTo>
                                    <a:pt x="763" y="479"/>
                                  </a:lnTo>
                                  <a:lnTo>
                                    <a:pt x="740" y="557"/>
                                  </a:lnTo>
                                  <a:lnTo>
                                    <a:pt x="698" y="628"/>
                                  </a:lnTo>
                                  <a:lnTo>
                                    <a:pt x="644" y="676"/>
                                  </a:lnTo>
                                  <a:lnTo>
                                    <a:pt x="604" y="690"/>
                                  </a:lnTo>
                                  <a:lnTo>
                                    <a:pt x="583" y="690"/>
                                  </a:lnTo>
                                  <a:lnTo>
                                    <a:pt x="563" y="685"/>
                                  </a:lnTo>
                                  <a:lnTo>
                                    <a:pt x="560" y="699"/>
                                  </a:lnTo>
                                  <a:lnTo>
                                    <a:pt x="514" y="746"/>
                                  </a:lnTo>
                                  <a:lnTo>
                                    <a:pt x="438" y="767"/>
                                  </a:lnTo>
                                  <a:lnTo>
                                    <a:pt x="417" y="768"/>
                                  </a:lnTo>
                                  <a:lnTo>
                                    <a:pt x="397" y="767"/>
                                  </a:lnTo>
                                  <a:lnTo>
                                    <a:pt x="327" y="739"/>
                                  </a:lnTo>
                                  <a:lnTo>
                                    <a:pt x="298" y="693"/>
                                  </a:lnTo>
                                  <a:lnTo>
                                    <a:pt x="276" y="710"/>
                                  </a:lnTo>
                                  <a:lnTo>
                                    <a:pt x="253" y="722"/>
                                  </a:lnTo>
                                  <a:lnTo>
                                    <a:pt x="229" y="729"/>
                                  </a:lnTo>
                                  <a:lnTo>
                                    <a:pt x="204" y="732"/>
                                  </a:lnTo>
                                  <a:lnTo>
                                    <a:pt x="179" y="731"/>
                                  </a:lnTo>
                                  <a:lnTo>
                                    <a:pt x="105" y="707"/>
                                  </a:lnTo>
                                  <a:lnTo>
                                    <a:pt x="46" y="658"/>
                                  </a:lnTo>
                                  <a:lnTo>
                                    <a:pt x="12" y="590"/>
                                  </a:lnTo>
                                  <a:lnTo>
                                    <a:pt x="9" y="564"/>
                                  </a:lnTo>
                                  <a:lnTo>
                                    <a:pt x="11" y="538"/>
                                  </a:lnTo>
                                  <a:lnTo>
                                    <a:pt x="17" y="510"/>
                                  </a:lnTo>
                                  <a:lnTo>
                                    <a:pt x="30" y="483"/>
                                  </a:lnTo>
                                  <a:lnTo>
                                    <a:pt x="48" y="455"/>
                                  </a:lnTo>
                                  <a:lnTo>
                                    <a:pt x="73" y="427"/>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49" name="Group 2335"/>
                        <wpg:cNvGrpSpPr>
                          <a:grpSpLocks/>
                        </wpg:cNvGrpSpPr>
                        <wpg:grpSpPr bwMode="auto">
                          <a:xfrm>
                            <a:off x="8763" y="455"/>
                            <a:ext cx="2" cy="145"/>
                            <a:chOff x="8763" y="455"/>
                            <a:chExt cx="2" cy="145"/>
                          </a:xfrm>
                        </wpg:grpSpPr>
                        <wps:wsp>
                          <wps:cNvPr id="14750" name="Freeform 2336"/>
                          <wps:cNvSpPr>
                            <a:spLocks/>
                          </wps:cNvSpPr>
                          <wps:spPr bwMode="auto">
                            <a:xfrm>
                              <a:off x="8763" y="455"/>
                              <a:ext cx="2" cy="145"/>
                            </a:xfrm>
                            <a:custGeom>
                              <a:avLst/>
                              <a:gdLst>
                                <a:gd name="T0" fmla="+- 0 455 455"/>
                                <a:gd name="T1" fmla="*/ 455 h 145"/>
                                <a:gd name="T2" fmla="+- 0 600 455"/>
                                <a:gd name="T3" fmla="*/ 600 h 145"/>
                              </a:gdLst>
                              <a:ahLst/>
                              <a:cxnLst>
                                <a:cxn ang="0">
                                  <a:pos x="0" y="T1"/>
                                </a:cxn>
                                <a:cxn ang="0">
                                  <a:pos x="0" y="T3"/>
                                </a:cxn>
                              </a:cxnLst>
                              <a:rect l="0" t="0" r="r" b="b"/>
                              <a:pathLst>
                                <a:path h="145">
                                  <a:moveTo>
                                    <a:pt x="0" y="0"/>
                                  </a:moveTo>
                                  <a:lnTo>
                                    <a:pt x="0" y="145"/>
                                  </a:lnTo>
                                </a:path>
                              </a:pathLst>
                            </a:custGeom>
                            <a:noFill/>
                            <a:ln w="2876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51" name="Group 2337"/>
                        <wpg:cNvGrpSpPr>
                          <a:grpSpLocks/>
                        </wpg:cNvGrpSpPr>
                        <wpg:grpSpPr bwMode="auto">
                          <a:xfrm>
                            <a:off x="8718" y="395"/>
                            <a:ext cx="45" cy="66"/>
                            <a:chOff x="8718" y="395"/>
                            <a:chExt cx="45" cy="66"/>
                          </a:xfrm>
                        </wpg:grpSpPr>
                        <wps:wsp>
                          <wps:cNvPr id="14752" name="Freeform 2338"/>
                          <wps:cNvSpPr>
                            <a:spLocks/>
                          </wps:cNvSpPr>
                          <wps:spPr bwMode="auto">
                            <a:xfrm>
                              <a:off x="8718" y="395"/>
                              <a:ext cx="45" cy="66"/>
                            </a:xfrm>
                            <a:custGeom>
                              <a:avLst/>
                              <a:gdLst>
                                <a:gd name="T0" fmla="+- 0 8722 8718"/>
                                <a:gd name="T1" fmla="*/ T0 w 45"/>
                                <a:gd name="T2" fmla="+- 0 395 395"/>
                                <a:gd name="T3" fmla="*/ 395 h 66"/>
                                <a:gd name="T4" fmla="+- 0 8718 8718"/>
                                <a:gd name="T5" fmla="*/ T4 w 45"/>
                                <a:gd name="T6" fmla="+- 0 462 395"/>
                                <a:gd name="T7" fmla="*/ 462 h 66"/>
                                <a:gd name="T8" fmla="+- 0 8763 8718"/>
                                <a:gd name="T9" fmla="*/ T8 w 45"/>
                                <a:gd name="T10" fmla="+- 0 448 395"/>
                                <a:gd name="T11" fmla="*/ 448 h 66"/>
                                <a:gd name="T12" fmla="+- 0 8722 8718"/>
                                <a:gd name="T13" fmla="*/ T12 w 45"/>
                                <a:gd name="T14" fmla="+- 0 395 395"/>
                                <a:gd name="T15" fmla="*/ 395 h 66"/>
                              </a:gdLst>
                              <a:ahLst/>
                              <a:cxnLst>
                                <a:cxn ang="0">
                                  <a:pos x="T1" y="T3"/>
                                </a:cxn>
                                <a:cxn ang="0">
                                  <a:pos x="T5" y="T7"/>
                                </a:cxn>
                                <a:cxn ang="0">
                                  <a:pos x="T9" y="T11"/>
                                </a:cxn>
                                <a:cxn ang="0">
                                  <a:pos x="T13" y="T15"/>
                                </a:cxn>
                              </a:cxnLst>
                              <a:rect l="0" t="0" r="r" b="b"/>
                              <a:pathLst>
                                <a:path w="45" h="66">
                                  <a:moveTo>
                                    <a:pt x="4" y="0"/>
                                  </a:moveTo>
                                  <a:lnTo>
                                    <a:pt x="0" y="67"/>
                                  </a:lnTo>
                                  <a:lnTo>
                                    <a:pt x="45" y="53"/>
                                  </a:lnTo>
                                  <a:lnTo>
                                    <a:pt x="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53" name="Group 2339"/>
                        <wpg:cNvGrpSpPr>
                          <a:grpSpLocks/>
                        </wpg:cNvGrpSpPr>
                        <wpg:grpSpPr bwMode="auto">
                          <a:xfrm>
                            <a:off x="8718" y="395"/>
                            <a:ext cx="45" cy="66"/>
                            <a:chOff x="8718" y="395"/>
                            <a:chExt cx="45" cy="66"/>
                          </a:xfrm>
                        </wpg:grpSpPr>
                        <wps:wsp>
                          <wps:cNvPr id="14754" name="Freeform 2340"/>
                          <wps:cNvSpPr>
                            <a:spLocks/>
                          </wps:cNvSpPr>
                          <wps:spPr bwMode="auto">
                            <a:xfrm>
                              <a:off x="8718" y="395"/>
                              <a:ext cx="45" cy="66"/>
                            </a:xfrm>
                            <a:custGeom>
                              <a:avLst/>
                              <a:gdLst>
                                <a:gd name="T0" fmla="+- 0 8722 8718"/>
                                <a:gd name="T1" fmla="*/ T0 w 45"/>
                                <a:gd name="T2" fmla="+- 0 395 395"/>
                                <a:gd name="T3" fmla="*/ 395 h 66"/>
                                <a:gd name="T4" fmla="+- 0 8718 8718"/>
                                <a:gd name="T5" fmla="*/ T4 w 45"/>
                                <a:gd name="T6" fmla="+- 0 462 395"/>
                                <a:gd name="T7" fmla="*/ 462 h 66"/>
                                <a:gd name="T8" fmla="+- 0 8763 8718"/>
                                <a:gd name="T9" fmla="*/ T8 w 45"/>
                                <a:gd name="T10" fmla="+- 0 448 395"/>
                                <a:gd name="T11" fmla="*/ 448 h 66"/>
                                <a:gd name="T12" fmla="+- 0 8722 8718"/>
                                <a:gd name="T13" fmla="*/ T12 w 45"/>
                                <a:gd name="T14" fmla="+- 0 395 395"/>
                                <a:gd name="T15" fmla="*/ 395 h 66"/>
                              </a:gdLst>
                              <a:ahLst/>
                              <a:cxnLst>
                                <a:cxn ang="0">
                                  <a:pos x="T1" y="T3"/>
                                </a:cxn>
                                <a:cxn ang="0">
                                  <a:pos x="T5" y="T7"/>
                                </a:cxn>
                                <a:cxn ang="0">
                                  <a:pos x="T9" y="T11"/>
                                </a:cxn>
                                <a:cxn ang="0">
                                  <a:pos x="T13" y="T15"/>
                                </a:cxn>
                              </a:cxnLst>
                              <a:rect l="0" t="0" r="r" b="b"/>
                              <a:pathLst>
                                <a:path w="45" h="66">
                                  <a:moveTo>
                                    <a:pt x="4" y="0"/>
                                  </a:moveTo>
                                  <a:lnTo>
                                    <a:pt x="0" y="67"/>
                                  </a:lnTo>
                                  <a:lnTo>
                                    <a:pt x="45" y="53"/>
                                  </a:lnTo>
                                  <a:lnTo>
                                    <a:pt x="4"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755" name="Picture 2341"/>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8239" y="2508"/>
                              <a:ext cx="263" cy="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56" name="Picture 234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464" y="2172"/>
                              <a:ext cx="43" cy="3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57" name="Picture 2343"/>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8228" y="2172"/>
                              <a:ext cx="279" cy="4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58" name="Picture 2344"/>
                            <pic:cNvPicPr>
                              <a:picLocks noChangeAspect="1" noChangeArrowheads="1"/>
                            </pic:cNvPicPr>
                          </pic:nvPicPr>
                          <pic:blipFill>
                            <a:blip r:embed="rId1096">
                              <a:extLst>
                                <a:ext uri="{28A0092B-C50C-407E-A947-70E740481C1C}">
                                  <a14:useLocalDpi xmlns:a14="http://schemas.microsoft.com/office/drawing/2010/main" val="0"/>
                                </a:ext>
                              </a:extLst>
                            </a:blip>
                            <a:srcRect/>
                            <a:stretch>
                              <a:fillRect/>
                            </a:stretch>
                          </pic:blipFill>
                          <pic:spPr bwMode="auto">
                            <a:xfrm>
                              <a:off x="8228" y="2216"/>
                              <a:ext cx="237" cy="33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59" name="Group 2345"/>
                        <wpg:cNvGrpSpPr>
                          <a:grpSpLocks/>
                        </wpg:cNvGrpSpPr>
                        <wpg:grpSpPr bwMode="auto">
                          <a:xfrm>
                            <a:off x="8228" y="2552"/>
                            <a:ext cx="237" cy="2"/>
                            <a:chOff x="8228" y="2552"/>
                            <a:chExt cx="237" cy="2"/>
                          </a:xfrm>
                        </wpg:grpSpPr>
                        <wps:wsp>
                          <wps:cNvPr id="14760" name="Freeform 2346"/>
                          <wps:cNvSpPr>
                            <a:spLocks/>
                          </wps:cNvSpPr>
                          <wps:spPr bwMode="auto">
                            <a:xfrm>
                              <a:off x="8228" y="2552"/>
                              <a:ext cx="237" cy="2"/>
                            </a:xfrm>
                            <a:custGeom>
                              <a:avLst/>
                              <a:gdLst>
                                <a:gd name="T0" fmla="+- 0 8464 8228"/>
                                <a:gd name="T1" fmla="*/ T0 w 237"/>
                                <a:gd name="T2" fmla="+- 0 8228 8228"/>
                                <a:gd name="T3" fmla="*/ T2 w 237"/>
                              </a:gdLst>
                              <a:ahLst/>
                              <a:cxnLst>
                                <a:cxn ang="0">
                                  <a:pos x="T1" y="0"/>
                                </a:cxn>
                                <a:cxn ang="0">
                                  <a:pos x="T3" y="0"/>
                                </a:cxn>
                              </a:cxnLst>
                              <a:rect l="0" t="0" r="r" b="b"/>
                              <a:pathLst>
                                <a:path w="237">
                                  <a:moveTo>
                                    <a:pt x="236"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61" name="Group 2347"/>
                        <wpg:cNvGrpSpPr>
                          <a:grpSpLocks/>
                        </wpg:cNvGrpSpPr>
                        <wpg:grpSpPr bwMode="auto">
                          <a:xfrm>
                            <a:off x="8464" y="2216"/>
                            <a:ext cx="2" cy="335"/>
                            <a:chOff x="8464" y="2216"/>
                            <a:chExt cx="2" cy="335"/>
                          </a:xfrm>
                        </wpg:grpSpPr>
                        <wps:wsp>
                          <wps:cNvPr id="14762" name="Freeform 2348"/>
                          <wps:cNvSpPr>
                            <a:spLocks/>
                          </wps:cNvSpPr>
                          <wps:spPr bwMode="auto">
                            <a:xfrm>
                              <a:off x="8464" y="2216"/>
                              <a:ext cx="2" cy="335"/>
                            </a:xfrm>
                            <a:custGeom>
                              <a:avLst/>
                              <a:gdLst>
                                <a:gd name="T0" fmla="+- 0 2216 2216"/>
                                <a:gd name="T1" fmla="*/ 2216 h 335"/>
                                <a:gd name="T2" fmla="+- 0 2552 2216"/>
                                <a:gd name="T3" fmla="*/ 2552 h 335"/>
                              </a:gdLst>
                              <a:ahLst/>
                              <a:cxnLst>
                                <a:cxn ang="0">
                                  <a:pos x="0" y="T1"/>
                                </a:cxn>
                                <a:cxn ang="0">
                                  <a:pos x="0" y="T3"/>
                                </a:cxn>
                              </a:cxnLst>
                              <a:rect l="0" t="0" r="r" b="b"/>
                              <a:pathLst>
                                <a:path h="335">
                                  <a:moveTo>
                                    <a:pt x="0" y="0"/>
                                  </a:moveTo>
                                  <a:lnTo>
                                    <a:pt x="0" y="336"/>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63" name="Group 2349"/>
                        <wpg:cNvGrpSpPr>
                          <a:grpSpLocks/>
                        </wpg:cNvGrpSpPr>
                        <wpg:grpSpPr bwMode="auto">
                          <a:xfrm>
                            <a:off x="8228" y="2216"/>
                            <a:ext cx="237" cy="2"/>
                            <a:chOff x="8228" y="2216"/>
                            <a:chExt cx="237" cy="2"/>
                          </a:xfrm>
                        </wpg:grpSpPr>
                        <wps:wsp>
                          <wps:cNvPr id="14764" name="Freeform 2350"/>
                          <wps:cNvSpPr>
                            <a:spLocks/>
                          </wps:cNvSpPr>
                          <wps:spPr bwMode="auto">
                            <a:xfrm>
                              <a:off x="8228" y="2216"/>
                              <a:ext cx="237" cy="2"/>
                            </a:xfrm>
                            <a:custGeom>
                              <a:avLst/>
                              <a:gdLst>
                                <a:gd name="T0" fmla="+- 0 8228 8228"/>
                                <a:gd name="T1" fmla="*/ T0 w 237"/>
                                <a:gd name="T2" fmla="+- 0 8464 8228"/>
                                <a:gd name="T3" fmla="*/ T2 w 237"/>
                              </a:gdLst>
                              <a:ahLst/>
                              <a:cxnLst>
                                <a:cxn ang="0">
                                  <a:pos x="T1" y="0"/>
                                </a:cxn>
                                <a:cxn ang="0">
                                  <a:pos x="T3" y="0"/>
                                </a:cxn>
                              </a:cxnLst>
                              <a:rect l="0" t="0" r="r" b="b"/>
                              <a:pathLst>
                                <a:path w="237">
                                  <a:moveTo>
                                    <a:pt x="0" y="0"/>
                                  </a:moveTo>
                                  <a:lnTo>
                                    <a:pt x="236"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65" name="Group 2351"/>
                        <wpg:cNvGrpSpPr>
                          <a:grpSpLocks/>
                        </wpg:cNvGrpSpPr>
                        <wpg:grpSpPr bwMode="auto">
                          <a:xfrm>
                            <a:off x="8228" y="2216"/>
                            <a:ext cx="2" cy="335"/>
                            <a:chOff x="8228" y="2216"/>
                            <a:chExt cx="2" cy="335"/>
                          </a:xfrm>
                        </wpg:grpSpPr>
                        <wps:wsp>
                          <wps:cNvPr id="14766" name="Freeform 2352"/>
                          <wps:cNvSpPr>
                            <a:spLocks/>
                          </wps:cNvSpPr>
                          <wps:spPr bwMode="auto">
                            <a:xfrm>
                              <a:off x="8228" y="2216"/>
                              <a:ext cx="2" cy="335"/>
                            </a:xfrm>
                            <a:custGeom>
                              <a:avLst/>
                              <a:gdLst>
                                <a:gd name="T0" fmla="+- 0 2552 2216"/>
                                <a:gd name="T1" fmla="*/ 2552 h 335"/>
                                <a:gd name="T2" fmla="+- 0 2216 2216"/>
                                <a:gd name="T3" fmla="*/ 2216 h 335"/>
                              </a:gdLst>
                              <a:ahLst/>
                              <a:cxnLst>
                                <a:cxn ang="0">
                                  <a:pos x="0" y="T1"/>
                                </a:cxn>
                                <a:cxn ang="0">
                                  <a:pos x="0" y="T3"/>
                                </a:cxn>
                              </a:cxnLst>
                              <a:rect l="0" t="0" r="r" b="b"/>
                              <a:pathLst>
                                <a:path h="335">
                                  <a:moveTo>
                                    <a:pt x="0" y="336"/>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67" name="Group 2353"/>
                        <wpg:cNvGrpSpPr>
                          <a:grpSpLocks/>
                        </wpg:cNvGrpSpPr>
                        <wpg:grpSpPr bwMode="auto">
                          <a:xfrm>
                            <a:off x="8247" y="2527"/>
                            <a:ext cx="199" cy="6"/>
                            <a:chOff x="8247" y="2527"/>
                            <a:chExt cx="199" cy="6"/>
                          </a:xfrm>
                        </wpg:grpSpPr>
                        <wps:wsp>
                          <wps:cNvPr id="14768" name="Freeform 2354"/>
                          <wps:cNvSpPr>
                            <a:spLocks/>
                          </wps:cNvSpPr>
                          <wps:spPr bwMode="auto">
                            <a:xfrm>
                              <a:off x="8247" y="2527"/>
                              <a:ext cx="199" cy="6"/>
                            </a:xfrm>
                            <a:custGeom>
                              <a:avLst/>
                              <a:gdLst>
                                <a:gd name="T0" fmla="+- 0 8446 8247"/>
                                <a:gd name="T1" fmla="*/ T0 w 199"/>
                                <a:gd name="T2" fmla="+- 0 2527 2527"/>
                                <a:gd name="T3" fmla="*/ 2527 h 6"/>
                                <a:gd name="T4" fmla="+- 0 8247 8247"/>
                                <a:gd name="T5" fmla="*/ T4 w 199"/>
                                <a:gd name="T6" fmla="+- 0 2527 2527"/>
                                <a:gd name="T7" fmla="*/ 2527 h 6"/>
                                <a:gd name="T8" fmla="+- 0 8247 8247"/>
                                <a:gd name="T9" fmla="*/ T8 w 199"/>
                                <a:gd name="T10" fmla="+- 0 2533 2527"/>
                                <a:gd name="T11" fmla="*/ 2533 h 6"/>
                                <a:gd name="T12" fmla="+- 0 8446 8247"/>
                                <a:gd name="T13" fmla="*/ T12 w 199"/>
                                <a:gd name="T14" fmla="+- 0 2533 2527"/>
                                <a:gd name="T15" fmla="*/ 2533 h 6"/>
                                <a:gd name="T16" fmla="+- 0 8446 8247"/>
                                <a:gd name="T17" fmla="*/ T16 w 199"/>
                                <a:gd name="T18" fmla="+- 0 2527 2527"/>
                                <a:gd name="T19" fmla="*/ 2527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69" name="Picture 2355"/>
                            <pic:cNvPicPr>
                              <a:picLocks noChangeAspect="1" noChangeArrowheads="1"/>
                            </pic:cNvPicPr>
                          </pic:nvPicPr>
                          <pic:blipFill>
                            <a:blip r:embed="rId1097">
                              <a:extLst>
                                <a:ext uri="{28A0092B-C50C-407E-A947-70E740481C1C}">
                                  <a14:useLocalDpi xmlns:a14="http://schemas.microsoft.com/office/drawing/2010/main" val="0"/>
                                </a:ext>
                              </a:extLst>
                            </a:blip>
                            <a:srcRect/>
                            <a:stretch>
                              <a:fillRect/>
                            </a:stretch>
                          </pic:blipFill>
                          <pic:spPr bwMode="auto">
                            <a:xfrm>
                              <a:off x="8247" y="2521"/>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70" name="Group 2356"/>
                        <wpg:cNvGrpSpPr>
                          <a:grpSpLocks/>
                        </wpg:cNvGrpSpPr>
                        <wpg:grpSpPr bwMode="auto">
                          <a:xfrm>
                            <a:off x="8247" y="2516"/>
                            <a:ext cx="199" cy="6"/>
                            <a:chOff x="8247" y="2516"/>
                            <a:chExt cx="199" cy="6"/>
                          </a:xfrm>
                        </wpg:grpSpPr>
                        <wps:wsp>
                          <wps:cNvPr id="14771" name="Freeform 2357"/>
                          <wps:cNvSpPr>
                            <a:spLocks/>
                          </wps:cNvSpPr>
                          <wps:spPr bwMode="auto">
                            <a:xfrm>
                              <a:off x="8247" y="2516"/>
                              <a:ext cx="199" cy="6"/>
                            </a:xfrm>
                            <a:custGeom>
                              <a:avLst/>
                              <a:gdLst>
                                <a:gd name="T0" fmla="+- 0 8446 8247"/>
                                <a:gd name="T1" fmla="*/ T0 w 199"/>
                                <a:gd name="T2" fmla="+- 0 2516 2516"/>
                                <a:gd name="T3" fmla="*/ 2516 h 6"/>
                                <a:gd name="T4" fmla="+- 0 8247 8247"/>
                                <a:gd name="T5" fmla="*/ T4 w 199"/>
                                <a:gd name="T6" fmla="+- 0 2516 2516"/>
                                <a:gd name="T7" fmla="*/ 2516 h 6"/>
                                <a:gd name="T8" fmla="+- 0 8247 8247"/>
                                <a:gd name="T9" fmla="*/ T8 w 199"/>
                                <a:gd name="T10" fmla="+- 0 2521 2516"/>
                                <a:gd name="T11" fmla="*/ 2521 h 6"/>
                                <a:gd name="T12" fmla="+- 0 8446 8247"/>
                                <a:gd name="T13" fmla="*/ T12 w 199"/>
                                <a:gd name="T14" fmla="+- 0 2521 2516"/>
                                <a:gd name="T15" fmla="*/ 2521 h 6"/>
                                <a:gd name="T16" fmla="+- 0 8446 8247"/>
                                <a:gd name="T17" fmla="*/ T16 w 199"/>
                                <a:gd name="T18" fmla="+- 0 2516 2516"/>
                                <a:gd name="T19" fmla="*/ 2516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72" name="Picture 2358"/>
                            <pic:cNvPicPr>
                              <a:picLocks noChangeAspect="1" noChangeArrowheads="1"/>
                            </pic:cNvPicPr>
                          </pic:nvPicPr>
                          <pic:blipFill>
                            <a:blip r:embed="rId1098">
                              <a:extLst>
                                <a:ext uri="{28A0092B-C50C-407E-A947-70E740481C1C}">
                                  <a14:useLocalDpi xmlns:a14="http://schemas.microsoft.com/office/drawing/2010/main" val="0"/>
                                </a:ext>
                              </a:extLst>
                            </a:blip>
                            <a:srcRect/>
                            <a:stretch>
                              <a:fillRect/>
                            </a:stretch>
                          </pic:blipFill>
                          <pic:spPr bwMode="auto">
                            <a:xfrm>
                              <a:off x="8247" y="2510"/>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73" name="Group 2359"/>
                        <wpg:cNvGrpSpPr>
                          <a:grpSpLocks/>
                        </wpg:cNvGrpSpPr>
                        <wpg:grpSpPr bwMode="auto">
                          <a:xfrm>
                            <a:off x="8247" y="2504"/>
                            <a:ext cx="199" cy="6"/>
                            <a:chOff x="8247" y="2504"/>
                            <a:chExt cx="199" cy="6"/>
                          </a:xfrm>
                        </wpg:grpSpPr>
                        <wps:wsp>
                          <wps:cNvPr id="14774" name="Freeform 2360"/>
                          <wps:cNvSpPr>
                            <a:spLocks/>
                          </wps:cNvSpPr>
                          <wps:spPr bwMode="auto">
                            <a:xfrm>
                              <a:off x="8247" y="2504"/>
                              <a:ext cx="199" cy="6"/>
                            </a:xfrm>
                            <a:custGeom>
                              <a:avLst/>
                              <a:gdLst>
                                <a:gd name="T0" fmla="+- 0 8446 8247"/>
                                <a:gd name="T1" fmla="*/ T0 w 199"/>
                                <a:gd name="T2" fmla="+- 0 2504 2504"/>
                                <a:gd name="T3" fmla="*/ 2504 h 6"/>
                                <a:gd name="T4" fmla="+- 0 8247 8247"/>
                                <a:gd name="T5" fmla="*/ T4 w 199"/>
                                <a:gd name="T6" fmla="+- 0 2504 2504"/>
                                <a:gd name="T7" fmla="*/ 2504 h 6"/>
                                <a:gd name="T8" fmla="+- 0 8247 8247"/>
                                <a:gd name="T9" fmla="*/ T8 w 199"/>
                                <a:gd name="T10" fmla="+- 0 2510 2504"/>
                                <a:gd name="T11" fmla="*/ 2510 h 6"/>
                                <a:gd name="T12" fmla="+- 0 8446 8247"/>
                                <a:gd name="T13" fmla="*/ T12 w 199"/>
                                <a:gd name="T14" fmla="+- 0 2510 2504"/>
                                <a:gd name="T15" fmla="*/ 2510 h 6"/>
                                <a:gd name="T16" fmla="+- 0 8446 8247"/>
                                <a:gd name="T17" fmla="*/ T16 w 199"/>
                                <a:gd name="T18" fmla="+- 0 2504 2504"/>
                                <a:gd name="T19" fmla="*/ 2504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75" name="Picture 2361"/>
                            <pic:cNvPicPr>
                              <a:picLocks noChangeAspect="1" noChangeArrowheads="1"/>
                            </pic:cNvPicPr>
                          </pic:nvPicPr>
                          <pic:blipFill>
                            <a:blip r:embed="rId1099">
                              <a:extLst>
                                <a:ext uri="{28A0092B-C50C-407E-A947-70E740481C1C}">
                                  <a14:useLocalDpi xmlns:a14="http://schemas.microsoft.com/office/drawing/2010/main" val="0"/>
                                </a:ext>
                              </a:extLst>
                            </a:blip>
                            <a:srcRect/>
                            <a:stretch>
                              <a:fillRect/>
                            </a:stretch>
                          </pic:blipFill>
                          <pic:spPr bwMode="auto">
                            <a:xfrm>
                              <a:off x="8247" y="2498"/>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76" name="Picture 2362"/>
                            <pic:cNvPicPr>
                              <a:picLocks noChangeAspect="1" noChangeArrowheads="1"/>
                            </pic:cNvPicPr>
                          </pic:nvPicPr>
                          <pic:blipFill>
                            <a:blip r:embed="rId1100">
                              <a:extLst>
                                <a:ext uri="{28A0092B-C50C-407E-A947-70E740481C1C}">
                                  <a14:useLocalDpi xmlns:a14="http://schemas.microsoft.com/office/drawing/2010/main" val="0"/>
                                </a:ext>
                              </a:extLst>
                            </a:blip>
                            <a:srcRect/>
                            <a:stretch>
                              <a:fillRect/>
                            </a:stretch>
                          </pic:blipFill>
                          <pic:spPr bwMode="auto">
                            <a:xfrm>
                              <a:off x="8247" y="2493"/>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77" name="Group 2363"/>
                        <wpg:cNvGrpSpPr>
                          <a:grpSpLocks/>
                        </wpg:cNvGrpSpPr>
                        <wpg:grpSpPr bwMode="auto">
                          <a:xfrm>
                            <a:off x="8247" y="2487"/>
                            <a:ext cx="199" cy="6"/>
                            <a:chOff x="8247" y="2487"/>
                            <a:chExt cx="199" cy="6"/>
                          </a:xfrm>
                        </wpg:grpSpPr>
                        <wps:wsp>
                          <wps:cNvPr id="14778" name="Freeform 2364"/>
                          <wps:cNvSpPr>
                            <a:spLocks/>
                          </wps:cNvSpPr>
                          <wps:spPr bwMode="auto">
                            <a:xfrm>
                              <a:off x="8247" y="2487"/>
                              <a:ext cx="199" cy="6"/>
                            </a:xfrm>
                            <a:custGeom>
                              <a:avLst/>
                              <a:gdLst>
                                <a:gd name="T0" fmla="+- 0 8446 8247"/>
                                <a:gd name="T1" fmla="*/ T0 w 199"/>
                                <a:gd name="T2" fmla="+- 0 2487 2487"/>
                                <a:gd name="T3" fmla="*/ 2487 h 6"/>
                                <a:gd name="T4" fmla="+- 0 8247 8247"/>
                                <a:gd name="T5" fmla="*/ T4 w 199"/>
                                <a:gd name="T6" fmla="+- 0 2487 2487"/>
                                <a:gd name="T7" fmla="*/ 2487 h 6"/>
                                <a:gd name="T8" fmla="+- 0 8247 8247"/>
                                <a:gd name="T9" fmla="*/ T8 w 199"/>
                                <a:gd name="T10" fmla="+- 0 2493 2487"/>
                                <a:gd name="T11" fmla="*/ 2493 h 6"/>
                                <a:gd name="T12" fmla="+- 0 8446 8247"/>
                                <a:gd name="T13" fmla="*/ T12 w 199"/>
                                <a:gd name="T14" fmla="+- 0 2493 2487"/>
                                <a:gd name="T15" fmla="*/ 2493 h 6"/>
                                <a:gd name="T16" fmla="+- 0 8446 8247"/>
                                <a:gd name="T17" fmla="*/ T16 w 199"/>
                                <a:gd name="T18" fmla="+- 0 2487 2487"/>
                                <a:gd name="T19" fmla="*/ 2487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79" name="Picture 2365"/>
                            <pic:cNvPicPr>
                              <a:picLocks noChangeAspect="1" noChangeArrowheads="1"/>
                            </pic:cNvPicPr>
                          </pic:nvPicPr>
                          <pic:blipFill>
                            <a:blip r:embed="rId1101">
                              <a:extLst>
                                <a:ext uri="{28A0092B-C50C-407E-A947-70E740481C1C}">
                                  <a14:useLocalDpi xmlns:a14="http://schemas.microsoft.com/office/drawing/2010/main" val="0"/>
                                </a:ext>
                              </a:extLst>
                            </a:blip>
                            <a:srcRect/>
                            <a:stretch>
                              <a:fillRect/>
                            </a:stretch>
                          </pic:blipFill>
                          <pic:spPr bwMode="auto">
                            <a:xfrm>
                              <a:off x="8247" y="248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80" name="Group 2366"/>
                        <wpg:cNvGrpSpPr>
                          <a:grpSpLocks/>
                        </wpg:cNvGrpSpPr>
                        <wpg:grpSpPr bwMode="auto">
                          <a:xfrm>
                            <a:off x="8247" y="2475"/>
                            <a:ext cx="199" cy="6"/>
                            <a:chOff x="8247" y="2475"/>
                            <a:chExt cx="199" cy="6"/>
                          </a:xfrm>
                        </wpg:grpSpPr>
                        <wps:wsp>
                          <wps:cNvPr id="14781" name="Freeform 2367"/>
                          <wps:cNvSpPr>
                            <a:spLocks/>
                          </wps:cNvSpPr>
                          <wps:spPr bwMode="auto">
                            <a:xfrm>
                              <a:off x="8247" y="2475"/>
                              <a:ext cx="199" cy="6"/>
                            </a:xfrm>
                            <a:custGeom>
                              <a:avLst/>
                              <a:gdLst>
                                <a:gd name="T0" fmla="+- 0 8446 8247"/>
                                <a:gd name="T1" fmla="*/ T0 w 199"/>
                                <a:gd name="T2" fmla="+- 0 2475 2475"/>
                                <a:gd name="T3" fmla="*/ 2475 h 6"/>
                                <a:gd name="T4" fmla="+- 0 8247 8247"/>
                                <a:gd name="T5" fmla="*/ T4 w 199"/>
                                <a:gd name="T6" fmla="+- 0 2475 2475"/>
                                <a:gd name="T7" fmla="*/ 2475 h 6"/>
                                <a:gd name="T8" fmla="+- 0 8247 8247"/>
                                <a:gd name="T9" fmla="*/ T8 w 199"/>
                                <a:gd name="T10" fmla="+- 0 2482 2475"/>
                                <a:gd name="T11" fmla="*/ 2482 h 6"/>
                                <a:gd name="T12" fmla="+- 0 8446 8247"/>
                                <a:gd name="T13" fmla="*/ T12 w 199"/>
                                <a:gd name="T14" fmla="+- 0 2482 2475"/>
                                <a:gd name="T15" fmla="*/ 2482 h 6"/>
                                <a:gd name="T16" fmla="+- 0 8446 8247"/>
                                <a:gd name="T17" fmla="*/ T16 w 199"/>
                                <a:gd name="T18" fmla="+- 0 2475 2475"/>
                                <a:gd name="T19" fmla="*/ 2475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7"/>
                                  </a:lnTo>
                                  <a:lnTo>
                                    <a:pt x="199" y="7"/>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82" name="Picture 2368"/>
                            <pic:cNvPicPr>
                              <a:picLocks noChangeAspect="1" noChangeArrowheads="1"/>
                            </pic:cNvPicPr>
                          </pic:nvPicPr>
                          <pic:blipFill>
                            <a:blip r:embed="rId1102">
                              <a:extLst>
                                <a:ext uri="{28A0092B-C50C-407E-A947-70E740481C1C}">
                                  <a14:useLocalDpi xmlns:a14="http://schemas.microsoft.com/office/drawing/2010/main" val="0"/>
                                </a:ext>
                              </a:extLst>
                            </a:blip>
                            <a:srcRect/>
                            <a:stretch>
                              <a:fillRect/>
                            </a:stretch>
                          </pic:blipFill>
                          <pic:spPr bwMode="auto">
                            <a:xfrm>
                              <a:off x="8247" y="2470"/>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83" name="Group 2369"/>
                        <wpg:cNvGrpSpPr>
                          <a:grpSpLocks/>
                        </wpg:cNvGrpSpPr>
                        <wpg:grpSpPr bwMode="auto">
                          <a:xfrm>
                            <a:off x="8247" y="2464"/>
                            <a:ext cx="199" cy="6"/>
                            <a:chOff x="8247" y="2464"/>
                            <a:chExt cx="199" cy="6"/>
                          </a:xfrm>
                        </wpg:grpSpPr>
                        <wps:wsp>
                          <wps:cNvPr id="14784" name="Freeform 2370"/>
                          <wps:cNvSpPr>
                            <a:spLocks/>
                          </wps:cNvSpPr>
                          <wps:spPr bwMode="auto">
                            <a:xfrm>
                              <a:off x="8247" y="2464"/>
                              <a:ext cx="199" cy="6"/>
                            </a:xfrm>
                            <a:custGeom>
                              <a:avLst/>
                              <a:gdLst>
                                <a:gd name="T0" fmla="+- 0 8446 8247"/>
                                <a:gd name="T1" fmla="*/ T0 w 199"/>
                                <a:gd name="T2" fmla="+- 0 2464 2464"/>
                                <a:gd name="T3" fmla="*/ 2464 h 6"/>
                                <a:gd name="T4" fmla="+- 0 8247 8247"/>
                                <a:gd name="T5" fmla="*/ T4 w 199"/>
                                <a:gd name="T6" fmla="+- 0 2464 2464"/>
                                <a:gd name="T7" fmla="*/ 2464 h 6"/>
                                <a:gd name="T8" fmla="+- 0 8247 8247"/>
                                <a:gd name="T9" fmla="*/ T8 w 199"/>
                                <a:gd name="T10" fmla="+- 0 2470 2464"/>
                                <a:gd name="T11" fmla="*/ 2470 h 6"/>
                                <a:gd name="T12" fmla="+- 0 8446 8247"/>
                                <a:gd name="T13" fmla="*/ T12 w 199"/>
                                <a:gd name="T14" fmla="+- 0 2470 2464"/>
                                <a:gd name="T15" fmla="*/ 2470 h 6"/>
                                <a:gd name="T16" fmla="+- 0 8446 8247"/>
                                <a:gd name="T17" fmla="*/ T16 w 199"/>
                                <a:gd name="T18" fmla="+- 0 2464 2464"/>
                                <a:gd name="T19" fmla="*/ 2464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85" name="Picture 2371"/>
                            <pic:cNvPicPr>
                              <a:picLocks noChangeAspect="1" noChangeArrowheads="1"/>
                            </pic:cNvPicPr>
                          </pic:nvPicPr>
                          <pic:blipFill>
                            <a:blip r:embed="rId1103">
                              <a:extLst>
                                <a:ext uri="{28A0092B-C50C-407E-A947-70E740481C1C}">
                                  <a14:useLocalDpi xmlns:a14="http://schemas.microsoft.com/office/drawing/2010/main" val="0"/>
                                </a:ext>
                              </a:extLst>
                            </a:blip>
                            <a:srcRect/>
                            <a:stretch>
                              <a:fillRect/>
                            </a:stretch>
                          </pic:blipFill>
                          <pic:spPr bwMode="auto">
                            <a:xfrm>
                              <a:off x="8247" y="2459"/>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86" name="Picture 2372"/>
                            <pic:cNvPicPr>
                              <a:picLocks noChangeAspect="1" noChangeArrowheads="1"/>
                            </pic:cNvPicPr>
                          </pic:nvPicPr>
                          <pic:blipFill>
                            <a:blip r:embed="rId1104">
                              <a:extLst>
                                <a:ext uri="{28A0092B-C50C-407E-A947-70E740481C1C}">
                                  <a14:useLocalDpi xmlns:a14="http://schemas.microsoft.com/office/drawing/2010/main" val="0"/>
                                </a:ext>
                              </a:extLst>
                            </a:blip>
                            <a:srcRect/>
                            <a:stretch>
                              <a:fillRect/>
                            </a:stretch>
                          </pic:blipFill>
                          <pic:spPr bwMode="auto">
                            <a:xfrm>
                              <a:off x="8247" y="245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87" name="Group 2373"/>
                        <wpg:cNvGrpSpPr>
                          <a:grpSpLocks/>
                        </wpg:cNvGrpSpPr>
                        <wpg:grpSpPr bwMode="auto">
                          <a:xfrm>
                            <a:off x="8247" y="2447"/>
                            <a:ext cx="199" cy="6"/>
                            <a:chOff x="8247" y="2447"/>
                            <a:chExt cx="199" cy="6"/>
                          </a:xfrm>
                        </wpg:grpSpPr>
                        <wps:wsp>
                          <wps:cNvPr id="14788" name="Freeform 2374"/>
                          <wps:cNvSpPr>
                            <a:spLocks/>
                          </wps:cNvSpPr>
                          <wps:spPr bwMode="auto">
                            <a:xfrm>
                              <a:off x="8247" y="2447"/>
                              <a:ext cx="199" cy="6"/>
                            </a:xfrm>
                            <a:custGeom>
                              <a:avLst/>
                              <a:gdLst>
                                <a:gd name="T0" fmla="+- 0 8446 8247"/>
                                <a:gd name="T1" fmla="*/ T0 w 199"/>
                                <a:gd name="T2" fmla="+- 0 2447 2447"/>
                                <a:gd name="T3" fmla="*/ 2447 h 6"/>
                                <a:gd name="T4" fmla="+- 0 8247 8247"/>
                                <a:gd name="T5" fmla="*/ T4 w 199"/>
                                <a:gd name="T6" fmla="+- 0 2447 2447"/>
                                <a:gd name="T7" fmla="*/ 2447 h 6"/>
                                <a:gd name="T8" fmla="+- 0 8247 8247"/>
                                <a:gd name="T9" fmla="*/ T8 w 199"/>
                                <a:gd name="T10" fmla="+- 0 2452 2447"/>
                                <a:gd name="T11" fmla="*/ 2452 h 6"/>
                                <a:gd name="T12" fmla="+- 0 8446 8247"/>
                                <a:gd name="T13" fmla="*/ T12 w 199"/>
                                <a:gd name="T14" fmla="+- 0 2452 2447"/>
                                <a:gd name="T15" fmla="*/ 2452 h 6"/>
                                <a:gd name="T16" fmla="+- 0 8446 8247"/>
                                <a:gd name="T17" fmla="*/ T16 w 199"/>
                                <a:gd name="T18" fmla="+- 0 2447 2447"/>
                                <a:gd name="T19" fmla="*/ 2447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89" name="Picture 2375"/>
                            <pic:cNvPicPr>
                              <a:picLocks noChangeAspect="1" noChangeArrowheads="1"/>
                            </pic:cNvPicPr>
                          </pic:nvPicPr>
                          <pic:blipFill>
                            <a:blip r:embed="rId1105">
                              <a:extLst>
                                <a:ext uri="{28A0092B-C50C-407E-A947-70E740481C1C}">
                                  <a14:useLocalDpi xmlns:a14="http://schemas.microsoft.com/office/drawing/2010/main" val="0"/>
                                </a:ext>
                              </a:extLst>
                            </a:blip>
                            <a:srcRect/>
                            <a:stretch>
                              <a:fillRect/>
                            </a:stretch>
                          </pic:blipFill>
                          <pic:spPr bwMode="auto">
                            <a:xfrm>
                              <a:off x="8247" y="2441"/>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90" name="Group 2376"/>
                        <wpg:cNvGrpSpPr>
                          <a:grpSpLocks/>
                        </wpg:cNvGrpSpPr>
                        <wpg:grpSpPr bwMode="auto">
                          <a:xfrm>
                            <a:off x="8247" y="2436"/>
                            <a:ext cx="199" cy="6"/>
                            <a:chOff x="8247" y="2436"/>
                            <a:chExt cx="199" cy="6"/>
                          </a:xfrm>
                        </wpg:grpSpPr>
                        <wps:wsp>
                          <wps:cNvPr id="14791" name="Freeform 2377"/>
                          <wps:cNvSpPr>
                            <a:spLocks/>
                          </wps:cNvSpPr>
                          <wps:spPr bwMode="auto">
                            <a:xfrm>
                              <a:off x="8247" y="2436"/>
                              <a:ext cx="199" cy="6"/>
                            </a:xfrm>
                            <a:custGeom>
                              <a:avLst/>
                              <a:gdLst>
                                <a:gd name="T0" fmla="+- 0 8446 8247"/>
                                <a:gd name="T1" fmla="*/ T0 w 199"/>
                                <a:gd name="T2" fmla="+- 0 2436 2436"/>
                                <a:gd name="T3" fmla="*/ 2436 h 6"/>
                                <a:gd name="T4" fmla="+- 0 8247 8247"/>
                                <a:gd name="T5" fmla="*/ T4 w 199"/>
                                <a:gd name="T6" fmla="+- 0 2436 2436"/>
                                <a:gd name="T7" fmla="*/ 2436 h 6"/>
                                <a:gd name="T8" fmla="+- 0 8247 8247"/>
                                <a:gd name="T9" fmla="*/ T8 w 199"/>
                                <a:gd name="T10" fmla="+- 0 2441 2436"/>
                                <a:gd name="T11" fmla="*/ 2441 h 6"/>
                                <a:gd name="T12" fmla="+- 0 8446 8247"/>
                                <a:gd name="T13" fmla="*/ T12 w 199"/>
                                <a:gd name="T14" fmla="+- 0 2441 2436"/>
                                <a:gd name="T15" fmla="*/ 2441 h 6"/>
                                <a:gd name="T16" fmla="+- 0 8446 8247"/>
                                <a:gd name="T17" fmla="*/ T16 w 199"/>
                                <a:gd name="T18" fmla="+- 0 2436 2436"/>
                                <a:gd name="T19" fmla="*/ 2436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92" name="Picture 2378"/>
                            <pic:cNvPicPr>
                              <a:picLocks noChangeAspect="1" noChangeArrowheads="1"/>
                            </pic:cNvPicPr>
                          </pic:nvPicPr>
                          <pic:blipFill>
                            <a:blip r:embed="rId1106">
                              <a:extLst>
                                <a:ext uri="{28A0092B-C50C-407E-A947-70E740481C1C}">
                                  <a14:useLocalDpi xmlns:a14="http://schemas.microsoft.com/office/drawing/2010/main" val="0"/>
                                </a:ext>
                              </a:extLst>
                            </a:blip>
                            <a:srcRect/>
                            <a:stretch>
                              <a:fillRect/>
                            </a:stretch>
                          </pic:blipFill>
                          <pic:spPr bwMode="auto">
                            <a:xfrm>
                              <a:off x="8247" y="2430"/>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93" name="Group 2379"/>
                        <wpg:cNvGrpSpPr>
                          <a:grpSpLocks/>
                        </wpg:cNvGrpSpPr>
                        <wpg:grpSpPr bwMode="auto">
                          <a:xfrm>
                            <a:off x="8247" y="2424"/>
                            <a:ext cx="199" cy="6"/>
                            <a:chOff x="8247" y="2424"/>
                            <a:chExt cx="199" cy="6"/>
                          </a:xfrm>
                        </wpg:grpSpPr>
                        <wps:wsp>
                          <wps:cNvPr id="14794" name="Freeform 2380"/>
                          <wps:cNvSpPr>
                            <a:spLocks/>
                          </wps:cNvSpPr>
                          <wps:spPr bwMode="auto">
                            <a:xfrm>
                              <a:off x="8247" y="2424"/>
                              <a:ext cx="199" cy="6"/>
                            </a:xfrm>
                            <a:custGeom>
                              <a:avLst/>
                              <a:gdLst>
                                <a:gd name="T0" fmla="+- 0 8446 8247"/>
                                <a:gd name="T1" fmla="*/ T0 w 199"/>
                                <a:gd name="T2" fmla="+- 0 2424 2424"/>
                                <a:gd name="T3" fmla="*/ 2424 h 6"/>
                                <a:gd name="T4" fmla="+- 0 8247 8247"/>
                                <a:gd name="T5" fmla="*/ T4 w 199"/>
                                <a:gd name="T6" fmla="+- 0 2424 2424"/>
                                <a:gd name="T7" fmla="*/ 2424 h 6"/>
                                <a:gd name="T8" fmla="+- 0 8247 8247"/>
                                <a:gd name="T9" fmla="*/ T8 w 199"/>
                                <a:gd name="T10" fmla="+- 0 2430 2424"/>
                                <a:gd name="T11" fmla="*/ 2430 h 6"/>
                                <a:gd name="T12" fmla="+- 0 8446 8247"/>
                                <a:gd name="T13" fmla="*/ T12 w 199"/>
                                <a:gd name="T14" fmla="+- 0 2430 2424"/>
                                <a:gd name="T15" fmla="*/ 2430 h 6"/>
                                <a:gd name="T16" fmla="+- 0 8446 8247"/>
                                <a:gd name="T17" fmla="*/ T16 w 199"/>
                                <a:gd name="T18" fmla="+- 0 2424 2424"/>
                                <a:gd name="T19" fmla="*/ 2424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95" name="Picture 2381"/>
                            <pic:cNvPicPr>
                              <a:picLocks noChangeAspect="1" noChangeArrowheads="1"/>
                            </pic:cNvPicPr>
                          </pic:nvPicPr>
                          <pic:blipFill>
                            <a:blip r:embed="rId1107">
                              <a:extLst>
                                <a:ext uri="{28A0092B-C50C-407E-A947-70E740481C1C}">
                                  <a14:useLocalDpi xmlns:a14="http://schemas.microsoft.com/office/drawing/2010/main" val="0"/>
                                </a:ext>
                              </a:extLst>
                            </a:blip>
                            <a:srcRect/>
                            <a:stretch>
                              <a:fillRect/>
                            </a:stretch>
                          </pic:blipFill>
                          <pic:spPr bwMode="auto">
                            <a:xfrm>
                              <a:off x="8247" y="2418"/>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96" name="Group 2382"/>
                        <wpg:cNvGrpSpPr>
                          <a:grpSpLocks/>
                        </wpg:cNvGrpSpPr>
                        <wpg:grpSpPr bwMode="auto">
                          <a:xfrm>
                            <a:off x="8247" y="2414"/>
                            <a:ext cx="199" cy="5"/>
                            <a:chOff x="8247" y="2414"/>
                            <a:chExt cx="199" cy="5"/>
                          </a:xfrm>
                        </wpg:grpSpPr>
                        <wps:wsp>
                          <wps:cNvPr id="14797" name="Freeform 2383"/>
                          <wps:cNvSpPr>
                            <a:spLocks/>
                          </wps:cNvSpPr>
                          <wps:spPr bwMode="auto">
                            <a:xfrm>
                              <a:off x="8247" y="2414"/>
                              <a:ext cx="199" cy="5"/>
                            </a:xfrm>
                            <a:custGeom>
                              <a:avLst/>
                              <a:gdLst>
                                <a:gd name="T0" fmla="+- 0 8446 8247"/>
                                <a:gd name="T1" fmla="*/ T0 w 199"/>
                                <a:gd name="T2" fmla="+- 0 2414 2414"/>
                                <a:gd name="T3" fmla="*/ 2414 h 5"/>
                                <a:gd name="T4" fmla="+- 0 8247 8247"/>
                                <a:gd name="T5" fmla="*/ T4 w 199"/>
                                <a:gd name="T6" fmla="+- 0 2414 2414"/>
                                <a:gd name="T7" fmla="*/ 2414 h 5"/>
                                <a:gd name="T8" fmla="+- 0 8247 8247"/>
                                <a:gd name="T9" fmla="*/ T8 w 199"/>
                                <a:gd name="T10" fmla="+- 0 2418 2414"/>
                                <a:gd name="T11" fmla="*/ 2418 h 5"/>
                                <a:gd name="T12" fmla="+- 0 8446 8247"/>
                                <a:gd name="T13" fmla="*/ T12 w 199"/>
                                <a:gd name="T14" fmla="+- 0 2418 2414"/>
                                <a:gd name="T15" fmla="*/ 2418 h 5"/>
                                <a:gd name="T16" fmla="+- 0 8446 8247"/>
                                <a:gd name="T17" fmla="*/ T16 w 199"/>
                                <a:gd name="T18" fmla="+- 0 2414 2414"/>
                                <a:gd name="T19" fmla="*/ 2414 h 5"/>
                              </a:gdLst>
                              <a:ahLst/>
                              <a:cxnLst>
                                <a:cxn ang="0">
                                  <a:pos x="T1" y="T3"/>
                                </a:cxn>
                                <a:cxn ang="0">
                                  <a:pos x="T5" y="T7"/>
                                </a:cxn>
                                <a:cxn ang="0">
                                  <a:pos x="T9" y="T11"/>
                                </a:cxn>
                                <a:cxn ang="0">
                                  <a:pos x="T13" y="T15"/>
                                </a:cxn>
                                <a:cxn ang="0">
                                  <a:pos x="T17" y="T19"/>
                                </a:cxn>
                              </a:cxnLst>
                              <a:rect l="0" t="0" r="r" b="b"/>
                              <a:pathLst>
                                <a:path w="199" h="5">
                                  <a:moveTo>
                                    <a:pt x="199" y="0"/>
                                  </a:moveTo>
                                  <a:lnTo>
                                    <a:pt x="0" y="0"/>
                                  </a:lnTo>
                                  <a:lnTo>
                                    <a:pt x="0" y="4"/>
                                  </a:lnTo>
                                  <a:lnTo>
                                    <a:pt x="199" y="4"/>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98" name="Picture 2384"/>
                            <pic:cNvPicPr>
                              <a:picLocks noChangeAspect="1" noChangeArrowheads="1"/>
                            </pic:cNvPicPr>
                          </pic:nvPicPr>
                          <pic:blipFill>
                            <a:blip r:embed="rId1108">
                              <a:extLst>
                                <a:ext uri="{28A0092B-C50C-407E-A947-70E740481C1C}">
                                  <a14:useLocalDpi xmlns:a14="http://schemas.microsoft.com/office/drawing/2010/main" val="0"/>
                                </a:ext>
                              </a:extLst>
                            </a:blip>
                            <a:srcRect/>
                            <a:stretch>
                              <a:fillRect/>
                            </a:stretch>
                          </pic:blipFill>
                          <pic:spPr bwMode="auto">
                            <a:xfrm>
                              <a:off x="8247" y="2408"/>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99" name="Picture 2385"/>
                            <pic:cNvPicPr>
                              <a:picLocks noChangeAspect="1" noChangeArrowheads="1"/>
                            </pic:cNvPicPr>
                          </pic:nvPicPr>
                          <pic:blipFill>
                            <a:blip r:embed="rId1109">
                              <a:extLst>
                                <a:ext uri="{28A0092B-C50C-407E-A947-70E740481C1C}">
                                  <a14:useLocalDpi xmlns:a14="http://schemas.microsoft.com/office/drawing/2010/main" val="0"/>
                                </a:ext>
                              </a:extLst>
                            </a:blip>
                            <a:srcRect/>
                            <a:stretch>
                              <a:fillRect/>
                            </a:stretch>
                          </pic:blipFill>
                          <pic:spPr bwMode="auto">
                            <a:xfrm>
                              <a:off x="8247" y="240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00" name="Group 2386"/>
                        <wpg:cNvGrpSpPr>
                          <a:grpSpLocks/>
                        </wpg:cNvGrpSpPr>
                        <wpg:grpSpPr bwMode="auto">
                          <a:xfrm>
                            <a:off x="8247" y="2396"/>
                            <a:ext cx="199" cy="6"/>
                            <a:chOff x="8247" y="2396"/>
                            <a:chExt cx="199" cy="6"/>
                          </a:xfrm>
                        </wpg:grpSpPr>
                        <wps:wsp>
                          <wps:cNvPr id="14801" name="Freeform 2387"/>
                          <wps:cNvSpPr>
                            <a:spLocks/>
                          </wps:cNvSpPr>
                          <wps:spPr bwMode="auto">
                            <a:xfrm>
                              <a:off x="8247" y="2396"/>
                              <a:ext cx="199" cy="6"/>
                            </a:xfrm>
                            <a:custGeom>
                              <a:avLst/>
                              <a:gdLst>
                                <a:gd name="T0" fmla="+- 0 8446 8247"/>
                                <a:gd name="T1" fmla="*/ T0 w 199"/>
                                <a:gd name="T2" fmla="+- 0 2396 2396"/>
                                <a:gd name="T3" fmla="*/ 2396 h 6"/>
                                <a:gd name="T4" fmla="+- 0 8247 8247"/>
                                <a:gd name="T5" fmla="*/ T4 w 199"/>
                                <a:gd name="T6" fmla="+- 0 2396 2396"/>
                                <a:gd name="T7" fmla="*/ 2396 h 6"/>
                                <a:gd name="T8" fmla="+- 0 8247 8247"/>
                                <a:gd name="T9" fmla="*/ T8 w 199"/>
                                <a:gd name="T10" fmla="+- 0 2402 2396"/>
                                <a:gd name="T11" fmla="*/ 2402 h 6"/>
                                <a:gd name="T12" fmla="+- 0 8446 8247"/>
                                <a:gd name="T13" fmla="*/ T12 w 199"/>
                                <a:gd name="T14" fmla="+- 0 2402 2396"/>
                                <a:gd name="T15" fmla="*/ 2402 h 6"/>
                                <a:gd name="T16" fmla="+- 0 8446 8247"/>
                                <a:gd name="T17" fmla="*/ T16 w 199"/>
                                <a:gd name="T18" fmla="+- 0 2396 2396"/>
                                <a:gd name="T19" fmla="*/ 2396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02" name="Picture 2388"/>
                            <pic:cNvPicPr>
                              <a:picLocks noChangeAspect="1" noChangeArrowheads="1"/>
                            </pic:cNvPicPr>
                          </pic:nvPicPr>
                          <pic:blipFill>
                            <a:blip r:embed="rId1110">
                              <a:extLst>
                                <a:ext uri="{28A0092B-C50C-407E-A947-70E740481C1C}">
                                  <a14:useLocalDpi xmlns:a14="http://schemas.microsoft.com/office/drawing/2010/main" val="0"/>
                                </a:ext>
                              </a:extLst>
                            </a:blip>
                            <a:srcRect/>
                            <a:stretch>
                              <a:fillRect/>
                            </a:stretch>
                          </pic:blipFill>
                          <pic:spPr bwMode="auto">
                            <a:xfrm>
                              <a:off x="8247" y="2391"/>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03" name="Group 2389"/>
                        <wpg:cNvGrpSpPr>
                          <a:grpSpLocks/>
                        </wpg:cNvGrpSpPr>
                        <wpg:grpSpPr bwMode="auto">
                          <a:xfrm>
                            <a:off x="8247" y="2385"/>
                            <a:ext cx="199" cy="6"/>
                            <a:chOff x="8247" y="2385"/>
                            <a:chExt cx="199" cy="6"/>
                          </a:xfrm>
                        </wpg:grpSpPr>
                        <wps:wsp>
                          <wps:cNvPr id="14804" name="Freeform 2390"/>
                          <wps:cNvSpPr>
                            <a:spLocks/>
                          </wps:cNvSpPr>
                          <wps:spPr bwMode="auto">
                            <a:xfrm>
                              <a:off x="8247" y="2385"/>
                              <a:ext cx="199" cy="6"/>
                            </a:xfrm>
                            <a:custGeom>
                              <a:avLst/>
                              <a:gdLst>
                                <a:gd name="T0" fmla="+- 0 8446 8247"/>
                                <a:gd name="T1" fmla="*/ T0 w 199"/>
                                <a:gd name="T2" fmla="+- 0 2385 2385"/>
                                <a:gd name="T3" fmla="*/ 2385 h 6"/>
                                <a:gd name="T4" fmla="+- 0 8247 8247"/>
                                <a:gd name="T5" fmla="*/ T4 w 199"/>
                                <a:gd name="T6" fmla="+- 0 2385 2385"/>
                                <a:gd name="T7" fmla="*/ 2385 h 6"/>
                                <a:gd name="T8" fmla="+- 0 8247 8247"/>
                                <a:gd name="T9" fmla="*/ T8 w 199"/>
                                <a:gd name="T10" fmla="+- 0 2391 2385"/>
                                <a:gd name="T11" fmla="*/ 2391 h 6"/>
                                <a:gd name="T12" fmla="+- 0 8446 8247"/>
                                <a:gd name="T13" fmla="*/ T12 w 199"/>
                                <a:gd name="T14" fmla="+- 0 2391 2385"/>
                                <a:gd name="T15" fmla="*/ 2391 h 6"/>
                                <a:gd name="T16" fmla="+- 0 8446 8247"/>
                                <a:gd name="T17" fmla="*/ T16 w 199"/>
                                <a:gd name="T18" fmla="+- 0 2385 2385"/>
                                <a:gd name="T19" fmla="*/ 2385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05" name="Picture 2391"/>
                            <pic:cNvPicPr>
                              <a:picLocks noChangeAspect="1" noChangeArrowheads="1"/>
                            </pic:cNvPicPr>
                          </pic:nvPicPr>
                          <pic:blipFill>
                            <a:blip r:embed="rId1111">
                              <a:extLst>
                                <a:ext uri="{28A0092B-C50C-407E-A947-70E740481C1C}">
                                  <a14:useLocalDpi xmlns:a14="http://schemas.microsoft.com/office/drawing/2010/main" val="0"/>
                                </a:ext>
                              </a:extLst>
                            </a:blip>
                            <a:srcRect/>
                            <a:stretch>
                              <a:fillRect/>
                            </a:stretch>
                          </pic:blipFill>
                          <pic:spPr bwMode="auto">
                            <a:xfrm>
                              <a:off x="8247" y="2380"/>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06" name="Picture 2392"/>
                            <pic:cNvPicPr>
                              <a:picLocks noChangeAspect="1" noChangeArrowheads="1"/>
                            </pic:cNvPicPr>
                          </pic:nvPicPr>
                          <pic:blipFill>
                            <a:blip r:embed="rId1112">
                              <a:extLst>
                                <a:ext uri="{28A0092B-C50C-407E-A947-70E740481C1C}">
                                  <a14:useLocalDpi xmlns:a14="http://schemas.microsoft.com/office/drawing/2010/main" val="0"/>
                                </a:ext>
                              </a:extLst>
                            </a:blip>
                            <a:srcRect/>
                            <a:stretch>
                              <a:fillRect/>
                            </a:stretch>
                          </pic:blipFill>
                          <pic:spPr bwMode="auto">
                            <a:xfrm>
                              <a:off x="8247" y="2373"/>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07" name="Group 2393"/>
                        <wpg:cNvGrpSpPr>
                          <a:grpSpLocks/>
                        </wpg:cNvGrpSpPr>
                        <wpg:grpSpPr bwMode="auto">
                          <a:xfrm>
                            <a:off x="8247" y="2368"/>
                            <a:ext cx="199" cy="6"/>
                            <a:chOff x="8247" y="2368"/>
                            <a:chExt cx="199" cy="6"/>
                          </a:xfrm>
                        </wpg:grpSpPr>
                        <wps:wsp>
                          <wps:cNvPr id="14808" name="Freeform 2394"/>
                          <wps:cNvSpPr>
                            <a:spLocks/>
                          </wps:cNvSpPr>
                          <wps:spPr bwMode="auto">
                            <a:xfrm>
                              <a:off x="8247" y="2368"/>
                              <a:ext cx="199" cy="6"/>
                            </a:xfrm>
                            <a:custGeom>
                              <a:avLst/>
                              <a:gdLst>
                                <a:gd name="T0" fmla="+- 0 8446 8247"/>
                                <a:gd name="T1" fmla="*/ T0 w 199"/>
                                <a:gd name="T2" fmla="+- 0 2368 2368"/>
                                <a:gd name="T3" fmla="*/ 2368 h 6"/>
                                <a:gd name="T4" fmla="+- 0 8247 8247"/>
                                <a:gd name="T5" fmla="*/ T4 w 199"/>
                                <a:gd name="T6" fmla="+- 0 2368 2368"/>
                                <a:gd name="T7" fmla="*/ 2368 h 6"/>
                                <a:gd name="T8" fmla="+- 0 8247 8247"/>
                                <a:gd name="T9" fmla="*/ T8 w 199"/>
                                <a:gd name="T10" fmla="+- 0 2373 2368"/>
                                <a:gd name="T11" fmla="*/ 2373 h 6"/>
                                <a:gd name="T12" fmla="+- 0 8446 8247"/>
                                <a:gd name="T13" fmla="*/ T12 w 199"/>
                                <a:gd name="T14" fmla="+- 0 2373 2368"/>
                                <a:gd name="T15" fmla="*/ 2373 h 6"/>
                                <a:gd name="T16" fmla="+- 0 8446 8247"/>
                                <a:gd name="T17" fmla="*/ T16 w 199"/>
                                <a:gd name="T18" fmla="+- 0 2368 2368"/>
                                <a:gd name="T19" fmla="*/ 2368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09" name="Picture 2395"/>
                            <pic:cNvPicPr>
                              <a:picLocks noChangeAspect="1" noChangeArrowheads="1"/>
                            </pic:cNvPicPr>
                          </pic:nvPicPr>
                          <pic:blipFill>
                            <a:blip r:embed="rId1113">
                              <a:extLst>
                                <a:ext uri="{28A0092B-C50C-407E-A947-70E740481C1C}">
                                  <a14:useLocalDpi xmlns:a14="http://schemas.microsoft.com/office/drawing/2010/main" val="0"/>
                                </a:ext>
                              </a:extLst>
                            </a:blip>
                            <a:srcRect/>
                            <a:stretch>
                              <a:fillRect/>
                            </a:stretch>
                          </pic:blipFill>
                          <pic:spPr bwMode="auto">
                            <a:xfrm>
                              <a:off x="8247" y="236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10" name="Group 2396"/>
                        <wpg:cNvGrpSpPr>
                          <a:grpSpLocks/>
                        </wpg:cNvGrpSpPr>
                        <wpg:grpSpPr bwMode="auto">
                          <a:xfrm>
                            <a:off x="8247" y="2357"/>
                            <a:ext cx="199" cy="6"/>
                            <a:chOff x="8247" y="2357"/>
                            <a:chExt cx="199" cy="6"/>
                          </a:xfrm>
                        </wpg:grpSpPr>
                        <wps:wsp>
                          <wps:cNvPr id="14811" name="Freeform 2397"/>
                          <wps:cNvSpPr>
                            <a:spLocks/>
                          </wps:cNvSpPr>
                          <wps:spPr bwMode="auto">
                            <a:xfrm>
                              <a:off x="8247" y="2357"/>
                              <a:ext cx="199" cy="6"/>
                            </a:xfrm>
                            <a:custGeom>
                              <a:avLst/>
                              <a:gdLst>
                                <a:gd name="T0" fmla="+- 0 8446 8247"/>
                                <a:gd name="T1" fmla="*/ T0 w 199"/>
                                <a:gd name="T2" fmla="+- 0 2357 2357"/>
                                <a:gd name="T3" fmla="*/ 2357 h 6"/>
                                <a:gd name="T4" fmla="+- 0 8247 8247"/>
                                <a:gd name="T5" fmla="*/ T4 w 199"/>
                                <a:gd name="T6" fmla="+- 0 2357 2357"/>
                                <a:gd name="T7" fmla="*/ 2357 h 6"/>
                                <a:gd name="T8" fmla="+- 0 8247 8247"/>
                                <a:gd name="T9" fmla="*/ T8 w 199"/>
                                <a:gd name="T10" fmla="+- 0 2362 2357"/>
                                <a:gd name="T11" fmla="*/ 2362 h 6"/>
                                <a:gd name="T12" fmla="+- 0 8446 8247"/>
                                <a:gd name="T13" fmla="*/ T12 w 199"/>
                                <a:gd name="T14" fmla="+- 0 2362 2357"/>
                                <a:gd name="T15" fmla="*/ 2362 h 6"/>
                                <a:gd name="T16" fmla="+- 0 8446 8247"/>
                                <a:gd name="T17" fmla="*/ T16 w 199"/>
                                <a:gd name="T18" fmla="+- 0 2357 2357"/>
                                <a:gd name="T19" fmla="*/ 2357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12" name="Picture 2398"/>
                            <pic:cNvPicPr>
                              <a:picLocks noChangeAspect="1" noChangeArrowheads="1"/>
                            </pic:cNvPicPr>
                          </pic:nvPicPr>
                          <pic:blipFill>
                            <a:blip r:embed="rId1114">
                              <a:extLst>
                                <a:ext uri="{28A0092B-C50C-407E-A947-70E740481C1C}">
                                  <a14:useLocalDpi xmlns:a14="http://schemas.microsoft.com/office/drawing/2010/main" val="0"/>
                                </a:ext>
                              </a:extLst>
                            </a:blip>
                            <a:srcRect/>
                            <a:stretch>
                              <a:fillRect/>
                            </a:stretch>
                          </pic:blipFill>
                          <pic:spPr bwMode="auto">
                            <a:xfrm>
                              <a:off x="8247" y="2350"/>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13" name="Group 2399"/>
                        <wpg:cNvGrpSpPr>
                          <a:grpSpLocks/>
                        </wpg:cNvGrpSpPr>
                        <wpg:grpSpPr bwMode="auto">
                          <a:xfrm>
                            <a:off x="8247" y="2345"/>
                            <a:ext cx="199" cy="6"/>
                            <a:chOff x="8247" y="2345"/>
                            <a:chExt cx="199" cy="6"/>
                          </a:xfrm>
                        </wpg:grpSpPr>
                        <wps:wsp>
                          <wps:cNvPr id="14814" name="Freeform 2400"/>
                          <wps:cNvSpPr>
                            <a:spLocks/>
                          </wps:cNvSpPr>
                          <wps:spPr bwMode="auto">
                            <a:xfrm>
                              <a:off x="8247" y="2345"/>
                              <a:ext cx="199" cy="6"/>
                            </a:xfrm>
                            <a:custGeom>
                              <a:avLst/>
                              <a:gdLst>
                                <a:gd name="T0" fmla="+- 0 8446 8247"/>
                                <a:gd name="T1" fmla="*/ T0 w 199"/>
                                <a:gd name="T2" fmla="+- 0 2345 2345"/>
                                <a:gd name="T3" fmla="*/ 2345 h 6"/>
                                <a:gd name="T4" fmla="+- 0 8247 8247"/>
                                <a:gd name="T5" fmla="*/ T4 w 199"/>
                                <a:gd name="T6" fmla="+- 0 2345 2345"/>
                                <a:gd name="T7" fmla="*/ 2345 h 6"/>
                                <a:gd name="T8" fmla="+- 0 8247 8247"/>
                                <a:gd name="T9" fmla="*/ T8 w 199"/>
                                <a:gd name="T10" fmla="+- 0 2350 2345"/>
                                <a:gd name="T11" fmla="*/ 2350 h 6"/>
                                <a:gd name="T12" fmla="+- 0 8446 8247"/>
                                <a:gd name="T13" fmla="*/ T12 w 199"/>
                                <a:gd name="T14" fmla="+- 0 2350 2345"/>
                                <a:gd name="T15" fmla="*/ 2350 h 6"/>
                                <a:gd name="T16" fmla="+- 0 8446 8247"/>
                                <a:gd name="T17" fmla="*/ T16 w 199"/>
                                <a:gd name="T18" fmla="+- 0 2345 2345"/>
                                <a:gd name="T19" fmla="*/ 2345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15" name="Picture 2401"/>
                            <pic:cNvPicPr>
                              <a:picLocks noChangeAspect="1" noChangeArrowheads="1"/>
                            </pic:cNvPicPr>
                          </pic:nvPicPr>
                          <pic:blipFill>
                            <a:blip r:embed="rId1115">
                              <a:extLst>
                                <a:ext uri="{28A0092B-C50C-407E-A947-70E740481C1C}">
                                  <a14:useLocalDpi xmlns:a14="http://schemas.microsoft.com/office/drawing/2010/main" val="0"/>
                                </a:ext>
                              </a:extLst>
                            </a:blip>
                            <a:srcRect/>
                            <a:stretch>
                              <a:fillRect/>
                            </a:stretch>
                          </pic:blipFill>
                          <pic:spPr bwMode="auto">
                            <a:xfrm>
                              <a:off x="8247" y="2339"/>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16" name="Group 2402"/>
                        <wpg:cNvGrpSpPr>
                          <a:grpSpLocks/>
                        </wpg:cNvGrpSpPr>
                        <wpg:grpSpPr bwMode="auto">
                          <a:xfrm>
                            <a:off x="8247" y="2334"/>
                            <a:ext cx="199" cy="6"/>
                            <a:chOff x="8247" y="2334"/>
                            <a:chExt cx="199" cy="6"/>
                          </a:xfrm>
                        </wpg:grpSpPr>
                        <wps:wsp>
                          <wps:cNvPr id="14817" name="Freeform 2403"/>
                          <wps:cNvSpPr>
                            <a:spLocks/>
                          </wps:cNvSpPr>
                          <wps:spPr bwMode="auto">
                            <a:xfrm>
                              <a:off x="8247" y="2334"/>
                              <a:ext cx="199" cy="6"/>
                            </a:xfrm>
                            <a:custGeom>
                              <a:avLst/>
                              <a:gdLst>
                                <a:gd name="T0" fmla="+- 0 8446 8247"/>
                                <a:gd name="T1" fmla="*/ T0 w 199"/>
                                <a:gd name="T2" fmla="+- 0 2334 2334"/>
                                <a:gd name="T3" fmla="*/ 2334 h 6"/>
                                <a:gd name="T4" fmla="+- 0 8247 8247"/>
                                <a:gd name="T5" fmla="*/ T4 w 199"/>
                                <a:gd name="T6" fmla="+- 0 2334 2334"/>
                                <a:gd name="T7" fmla="*/ 2334 h 6"/>
                                <a:gd name="T8" fmla="+- 0 8247 8247"/>
                                <a:gd name="T9" fmla="*/ T8 w 199"/>
                                <a:gd name="T10" fmla="+- 0 2339 2334"/>
                                <a:gd name="T11" fmla="*/ 2339 h 6"/>
                                <a:gd name="T12" fmla="+- 0 8446 8247"/>
                                <a:gd name="T13" fmla="*/ T12 w 199"/>
                                <a:gd name="T14" fmla="+- 0 2339 2334"/>
                                <a:gd name="T15" fmla="*/ 2339 h 6"/>
                                <a:gd name="T16" fmla="+- 0 8446 8247"/>
                                <a:gd name="T17" fmla="*/ T16 w 199"/>
                                <a:gd name="T18" fmla="+- 0 2334 2334"/>
                                <a:gd name="T19" fmla="*/ 2334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5"/>
                                  </a:lnTo>
                                  <a:lnTo>
                                    <a:pt x="199" y="5"/>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18" name="Picture 2404"/>
                            <pic:cNvPicPr>
                              <a:picLocks noChangeAspect="1" noChangeArrowheads="1"/>
                            </pic:cNvPicPr>
                          </pic:nvPicPr>
                          <pic:blipFill>
                            <a:blip r:embed="rId1116">
                              <a:extLst>
                                <a:ext uri="{28A0092B-C50C-407E-A947-70E740481C1C}">
                                  <a14:useLocalDpi xmlns:a14="http://schemas.microsoft.com/office/drawing/2010/main" val="0"/>
                                </a:ext>
                              </a:extLst>
                            </a:blip>
                            <a:srcRect/>
                            <a:stretch>
                              <a:fillRect/>
                            </a:stretch>
                          </pic:blipFill>
                          <pic:spPr bwMode="auto">
                            <a:xfrm>
                              <a:off x="8247" y="2328"/>
                              <a:ext cx="199"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19" name="Picture 2405"/>
                            <pic:cNvPicPr>
                              <a:picLocks noChangeAspect="1" noChangeArrowheads="1"/>
                            </pic:cNvPicPr>
                          </pic:nvPicPr>
                          <pic:blipFill>
                            <a:blip r:embed="rId1117">
                              <a:extLst>
                                <a:ext uri="{28A0092B-C50C-407E-A947-70E740481C1C}">
                                  <a14:useLocalDpi xmlns:a14="http://schemas.microsoft.com/office/drawing/2010/main" val="0"/>
                                </a:ext>
                              </a:extLst>
                            </a:blip>
                            <a:srcRect/>
                            <a:stretch>
                              <a:fillRect/>
                            </a:stretch>
                          </pic:blipFill>
                          <pic:spPr bwMode="auto">
                            <a:xfrm>
                              <a:off x="8247" y="2322"/>
                              <a:ext cx="199"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20" name="Group 2406"/>
                        <wpg:cNvGrpSpPr>
                          <a:grpSpLocks/>
                        </wpg:cNvGrpSpPr>
                        <wpg:grpSpPr bwMode="auto">
                          <a:xfrm>
                            <a:off x="8247" y="2316"/>
                            <a:ext cx="199" cy="6"/>
                            <a:chOff x="8247" y="2316"/>
                            <a:chExt cx="199" cy="6"/>
                          </a:xfrm>
                        </wpg:grpSpPr>
                        <wps:wsp>
                          <wps:cNvPr id="14821" name="Freeform 2407"/>
                          <wps:cNvSpPr>
                            <a:spLocks/>
                          </wps:cNvSpPr>
                          <wps:spPr bwMode="auto">
                            <a:xfrm>
                              <a:off x="8247" y="2316"/>
                              <a:ext cx="199" cy="6"/>
                            </a:xfrm>
                            <a:custGeom>
                              <a:avLst/>
                              <a:gdLst>
                                <a:gd name="T0" fmla="+- 0 8446 8247"/>
                                <a:gd name="T1" fmla="*/ T0 w 199"/>
                                <a:gd name="T2" fmla="+- 0 2316 2316"/>
                                <a:gd name="T3" fmla="*/ 2316 h 6"/>
                                <a:gd name="T4" fmla="+- 0 8247 8247"/>
                                <a:gd name="T5" fmla="*/ T4 w 199"/>
                                <a:gd name="T6" fmla="+- 0 2316 2316"/>
                                <a:gd name="T7" fmla="*/ 2316 h 6"/>
                                <a:gd name="T8" fmla="+- 0 8247 8247"/>
                                <a:gd name="T9" fmla="*/ T8 w 199"/>
                                <a:gd name="T10" fmla="+- 0 2322 2316"/>
                                <a:gd name="T11" fmla="*/ 2322 h 6"/>
                                <a:gd name="T12" fmla="+- 0 8446 8247"/>
                                <a:gd name="T13" fmla="*/ T12 w 199"/>
                                <a:gd name="T14" fmla="+- 0 2322 2316"/>
                                <a:gd name="T15" fmla="*/ 2322 h 6"/>
                                <a:gd name="T16" fmla="+- 0 8446 8247"/>
                                <a:gd name="T17" fmla="*/ T16 w 199"/>
                                <a:gd name="T18" fmla="+- 0 2316 2316"/>
                                <a:gd name="T19" fmla="*/ 2316 h 6"/>
                              </a:gdLst>
                              <a:ahLst/>
                              <a:cxnLst>
                                <a:cxn ang="0">
                                  <a:pos x="T1" y="T3"/>
                                </a:cxn>
                                <a:cxn ang="0">
                                  <a:pos x="T5" y="T7"/>
                                </a:cxn>
                                <a:cxn ang="0">
                                  <a:pos x="T9" y="T11"/>
                                </a:cxn>
                                <a:cxn ang="0">
                                  <a:pos x="T13" y="T15"/>
                                </a:cxn>
                                <a:cxn ang="0">
                                  <a:pos x="T17" y="T19"/>
                                </a:cxn>
                              </a:cxnLst>
                              <a:rect l="0" t="0" r="r" b="b"/>
                              <a:pathLst>
                                <a:path w="199" h="6">
                                  <a:moveTo>
                                    <a:pt x="199" y="0"/>
                                  </a:moveTo>
                                  <a:lnTo>
                                    <a:pt x="0" y="0"/>
                                  </a:lnTo>
                                  <a:lnTo>
                                    <a:pt x="0" y="6"/>
                                  </a:lnTo>
                                  <a:lnTo>
                                    <a:pt x="199" y="6"/>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822" name="Group 2408"/>
                        <wpg:cNvGrpSpPr>
                          <a:grpSpLocks/>
                        </wpg:cNvGrpSpPr>
                        <wpg:grpSpPr bwMode="auto">
                          <a:xfrm>
                            <a:off x="8247" y="2316"/>
                            <a:ext cx="199" cy="2"/>
                            <a:chOff x="8247" y="2316"/>
                            <a:chExt cx="199" cy="2"/>
                          </a:xfrm>
                        </wpg:grpSpPr>
                        <wps:wsp>
                          <wps:cNvPr id="14823" name="Freeform 2409"/>
                          <wps:cNvSpPr>
                            <a:spLocks/>
                          </wps:cNvSpPr>
                          <wps:spPr bwMode="auto">
                            <a:xfrm>
                              <a:off x="8247" y="2316"/>
                              <a:ext cx="199" cy="2"/>
                            </a:xfrm>
                            <a:custGeom>
                              <a:avLst/>
                              <a:gdLst>
                                <a:gd name="T0" fmla="+- 0 8247 8247"/>
                                <a:gd name="T1" fmla="*/ T0 w 199"/>
                                <a:gd name="T2" fmla="+- 0 8446 8247"/>
                                <a:gd name="T3" fmla="*/ T2 w 199"/>
                                <a:gd name="T4" fmla="+- 0 8247 8247"/>
                                <a:gd name="T5" fmla="*/ T4 w 199"/>
                                <a:gd name="T6" fmla="+- 0 8446 8247"/>
                                <a:gd name="T7" fmla="*/ T6 w 199"/>
                                <a:gd name="T8" fmla="+- 0 8247 8247"/>
                                <a:gd name="T9" fmla="*/ T8 w 199"/>
                              </a:gdLst>
                              <a:ahLst/>
                              <a:cxnLst>
                                <a:cxn ang="0">
                                  <a:pos x="T1" y="0"/>
                                </a:cxn>
                                <a:cxn ang="0">
                                  <a:pos x="T3" y="0"/>
                                </a:cxn>
                                <a:cxn ang="0">
                                  <a:pos x="T5" y="0"/>
                                </a:cxn>
                                <a:cxn ang="0">
                                  <a:pos x="T7" y="0"/>
                                </a:cxn>
                                <a:cxn ang="0">
                                  <a:pos x="T9" y="0"/>
                                </a:cxn>
                              </a:cxnLst>
                              <a:rect l="0" t="0" r="r" b="b"/>
                              <a:pathLst>
                                <a:path w="199">
                                  <a:moveTo>
                                    <a:pt x="0" y="0"/>
                                  </a:moveTo>
                                  <a:lnTo>
                                    <a:pt x="199" y="0"/>
                                  </a:lnTo>
                                  <a:lnTo>
                                    <a:pt x="0" y="0"/>
                                  </a:lnTo>
                                  <a:lnTo>
                                    <a:pt x="199" y="0"/>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824" name="Group 2410"/>
                        <wpg:cNvGrpSpPr>
                          <a:grpSpLocks/>
                        </wpg:cNvGrpSpPr>
                        <wpg:grpSpPr bwMode="auto">
                          <a:xfrm>
                            <a:off x="8425" y="2426"/>
                            <a:ext cx="5" cy="63"/>
                            <a:chOff x="8425" y="2426"/>
                            <a:chExt cx="5" cy="63"/>
                          </a:xfrm>
                        </wpg:grpSpPr>
                        <wps:wsp>
                          <wps:cNvPr id="14825" name="Freeform 2411"/>
                          <wps:cNvSpPr>
                            <a:spLocks/>
                          </wps:cNvSpPr>
                          <wps:spPr bwMode="auto">
                            <a:xfrm>
                              <a:off x="8425" y="2426"/>
                              <a:ext cx="5" cy="63"/>
                            </a:xfrm>
                            <a:custGeom>
                              <a:avLst/>
                              <a:gdLst>
                                <a:gd name="T0" fmla="+- 0 8430 8425"/>
                                <a:gd name="T1" fmla="*/ T0 w 5"/>
                                <a:gd name="T2" fmla="+- 0 2426 2426"/>
                                <a:gd name="T3" fmla="*/ 2426 h 63"/>
                                <a:gd name="T4" fmla="+- 0 8425 8425"/>
                                <a:gd name="T5" fmla="*/ T4 w 5"/>
                                <a:gd name="T6" fmla="+- 0 2426 2426"/>
                                <a:gd name="T7" fmla="*/ 2426 h 63"/>
                                <a:gd name="T8" fmla="+- 0 8425 8425"/>
                                <a:gd name="T9" fmla="*/ T8 w 5"/>
                                <a:gd name="T10" fmla="+- 0 2489 2426"/>
                                <a:gd name="T11" fmla="*/ 2489 h 63"/>
                                <a:gd name="T12" fmla="+- 0 8430 8425"/>
                                <a:gd name="T13" fmla="*/ T12 w 5"/>
                                <a:gd name="T14" fmla="+- 0 2489 2426"/>
                                <a:gd name="T15" fmla="*/ 2489 h 63"/>
                                <a:gd name="T16" fmla="+- 0 8430 8425"/>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26" name="Picture 2412"/>
                            <pic:cNvPicPr>
                              <a:picLocks noChangeAspect="1" noChangeArrowheads="1"/>
                            </pic:cNvPicPr>
                          </pic:nvPicPr>
                          <pic:blipFill>
                            <a:blip r:embed="rId1118">
                              <a:extLst>
                                <a:ext uri="{28A0092B-C50C-407E-A947-70E740481C1C}">
                                  <a14:useLocalDpi xmlns:a14="http://schemas.microsoft.com/office/drawing/2010/main" val="0"/>
                                </a:ext>
                              </a:extLst>
                            </a:blip>
                            <a:srcRect/>
                            <a:stretch>
                              <a:fillRect/>
                            </a:stretch>
                          </pic:blipFill>
                          <pic:spPr bwMode="auto">
                            <a:xfrm>
                              <a:off x="8420"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27" name="Group 2413"/>
                        <wpg:cNvGrpSpPr>
                          <a:grpSpLocks/>
                        </wpg:cNvGrpSpPr>
                        <wpg:grpSpPr bwMode="auto">
                          <a:xfrm>
                            <a:off x="8415" y="2426"/>
                            <a:ext cx="5" cy="63"/>
                            <a:chOff x="8415" y="2426"/>
                            <a:chExt cx="5" cy="63"/>
                          </a:xfrm>
                        </wpg:grpSpPr>
                        <wps:wsp>
                          <wps:cNvPr id="14828" name="Freeform 2414"/>
                          <wps:cNvSpPr>
                            <a:spLocks/>
                          </wps:cNvSpPr>
                          <wps:spPr bwMode="auto">
                            <a:xfrm>
                              <a:off x="8415" y="2426"/>
                              <a:ext cx="5" cy="63"/>
                            </a:xfrm>
                            <a:custGeom>
                              <a:avLst/>
                              <a:gdLst>
                                <a:gd name="T0" fmla="+- 0 8420 8415"/>
                                <a:gd name="T1" fmla="*/ T0 w 5"/>
                                <a:gd name="T2" fmla="+- 0 2426 2426"/>
                                <a:gd name="T3" fmla="*/ 2426 h 63"/>
                                <a:gd name="T4" fmla="+- 0 8415 8415"/>
                                <a:gd name="T5" fmla="*/ T4 w 5"/>
                                <a:gd name="T6" fmla="+- 0 2426 2426"/>
                                <a:gd name="T7" fmla="*/ 2426 h 63"/>
                                <a:gd name="T8" fmla="+- 0 8415 8415"/>
                                <a:gd name="T9" fmla="*/ T8 w 5"/>
                                <a:gd name="T10" fmla="+- 0 2489 2426"/>
                                <a:gd name="T11" fmla="*/ 2489 h 63"/>
                                <a:gd name="T12" fmla="+- 0 8420 8415"/>
                                <a:gd name="T13" fmla="*/ T12 w 5"/>
                                <a:gd name="T14" fmla="+- 0 2489 2426"/>
                                <a:gd name="T15" fmla="*/ 2489 h 63"/>
                                <a:gd name="T16" fmla="+- 0 8420 8415"/>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29" name="Picture 2415"/>
                            <pic:cNvPicPr>
                              <a:picLocks noChangeAspect="1" noChangeArrowheads="1"/>
                            </pic:cNvPicPr>
                          </pic:nvPicPr>
                          <pic:blipFill>
                            <a:blip r:embed="rId730">
                              <a:extLst>
                                <a:ext uri="{28A0092B-C50C-407E-A947-70E740481C1C}">
                                  <a14:useLocalDpi xmlns:a14="http://schemas.microsoft.com/office/drawing/2010/main" val="0"/>
                                </a:ext>
                              </a:extLst>
                            </a:blip>
                            <a:srcRect/>
                            <a:stretch>
                              <a:fillRect/>
                            </a:stretch>
                          </pic:blipFill>
                          <pic:spPr bwMode="auto">
                            <a:xfrm>
                              <a:off x="8411"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30" name="Group 2416"/>
                        <wpg:cNvGrpSpPr>
                          <a:grpSpLocks/>
                        </wpg:cNvGrpSpPr>
                        <wpg:grpSpPr bwMode="auto">
                          <a:xfrm>
                            <a:off x="8406" y="2426"/>
                            <a:ext cx="5" cy="63"/>
                            <a:chOff x="8406" y="2426"/>
                            <a:chExt cx="5" cy="63"/>
                          </a:xfrm>
                        </wpg:grpSpPr>
                        <wps:wsp>
                          <wps:cNvPr id="14831" name="Freeform 2417"/>
                          <wps:cNvSpPr>
                            <a:spLocks/>
                          </wps:cNvSpPr>
                          <wps:spPr bwMode="auto">
                            <a:xfrm>
                              <a:off x="8406" y="2426"/>
                              <a:ext cx="5" cy="63"/>
                            </a:xfrm>
                            <a:custGeom>
                              <a:avLst/>
                              <a:gdLst>
                                <a:gd name="T0" fmla="+- 0 8411 8406"/>
                                <a:gd name="T1" fmla="*/ T0 w 5"/>
                                <a:gd name="T2" fmla="+- 0 2426 2426"/>
                                <a:gd name="T3" fmla="*/ 2426 h 63"/>
                                <a:gd name="T4" fmla="+- 0 8406 8406"/>
                                <a:gd name="T5" fmla="*/ T4 w 5"/>
                                <a:gd name="T6" fmla="+- 0 2426 2426"/>
                                <a:gd name="T7" fmla="*/ 2426 h 63"/>
                                <a:gd name="T8" fmla="+- 0 8406 8406"/>
                                <a:gd name="T9" fmla="*/ T8 w 5"/>
                                <a:gd name="T10" fmla="+- 0 2489 2426"/>
                                <a:gd name="T11" fmla="*/ 2489 h 63"/>
                                <a:gd name="T12" fmla="+- 0 8411 8406"/>
                                <a:gd name="T13" fmla="*/ T12 w 5"/>
                                <a:gd name="T14" fmla="+- 0 2489 2426"/>
                                <a:gd name="T15" fmla="*/ 2489 h 63"/>
                                <a:gd name="T16" fmla="+- 0 8411 8406"/>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32" name="Picture 241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8401"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33" name="Group 2419"/>
                        <wpg:cNvGrpSpPr>
                          <a:grpSpLocks/>
                        </wpg:cNvGrpSpPr>
                        <wpg:grpSpPr bwMode="auto">
                          <a:xfrm>
                            <a:off x="8396" y="2426"/>
                            <a:ext cx="5" cy="63"/>
                            <a:chOff x="8396" y="2426"/>
                            <a:chExt cx="5" cy="63"/>
                          </a:xfrm>
                        </wpg:grpSpPr>
                        <wps:wsp>
                          <wps:cNvPr id="14834" name="Freeform 2420"/>
                          <wps:cNvSpPr>
                            <a:spLocks/>
                          </wps:cNvSpPr>
                          <wps:spPr bwMode="auto">
                            <a:xfrm>
                              <a:off x="8396" y="2426"/>
                              <a:ext cx="5" cy="63"/>
                            </a:xfrm>
                            <a:custGeom>
                              <a:avLst/>
                              <a:gdLst>
                                <a:gd name="T0" fmla="+- 0 8401 8396"/>
                                <a:gd name="T1" fmla="*/ T0 w 5"/>
                                <a:gd name="T2" fmla="+- 0 2426 2426"/>
                                <a:gd name="T3" fmla="*/ 2426 h 63"/>
                                <a:gd name="T4" fmla="+- 0 8396 8396"/>
                                <a:gd name="T5" fmla="*/ T4 w 5"/>
                                <a:gd name="T6" fmla="+- 0 2426 2426"/>
                                <a:gd name="T7" fmla="*/ 2426 h 63"/>
                                <a:gd name="T8" fmla="+- 0 8396 8396"/>
                                <a:gd name="T9" fmla="*/ T8 w 5"/>
                                <a:gd name="T10" fmla="+- 0 2489 2426"/>
                                <a:gd name="T11" fmla="*/ 2489 h 63"/>
                                <a:gd name="T12" fmla="+- 0 8401 8396"/>
                                <a:gd name="T13" fmla="*/ T12 w 5"/>
                                <a:gd name="T14" fmla="+- 0 2489 2426"/>
                                <a:gd name="T15" fmla="*/ 2489 h 63"/>
                                <a:gd name="T16" fmla="+- 0 8401 8396"/>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35" name="Picture 242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8391"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36" name="Group 2422"/>
                        <wpg:cNvGrpSpPr>
                          <a:grpSpLocks/>
                        </wpg:cNvGrpSpPr>
                        <wpg:grpSpPr bwMode="auto">
                          <a:xfrm>
                            <a:off x="8386" y="2426"/>
                            <a:ext cx="5" cy="63"/>
                            <a:chOff x="8386" y="2426"/>
                            <a:chExt cx="5" cy="63"/>
                          </a:xfrm>
                        </wpg:grpSpPr>
                        <wps:wsp>
                          <wps:cNvPr id="14837" name="Freeform 2423"/>
                          <wps:cNvSpPr>
                            <a:spLocks/>
                          </wps:cNvSpPr>
                          <wps:spPr bwMode="auto">
                            <a:xfrm>
                              <a:off x="8386" y="2426"/>
                              <a:ext cx="5" cy="63"/>
                            </a:xfrm>
                            <a:custGeom>
                              <a:avLst/>
                              <a:gdLst>
                                <a:gd name="T0" fmla="+- 0 8391 8386"/>
                                <a:gd name="T1" fmla="*/ T0 w 5"/>
                                <a:gd name="T2" fmla="+- 0 2426 2426"/>
                                <a:gd name="T3" fmla="*/ 2426 h 63"/>
                                <a:gd name="T4" fmla="+- 0 8386 8386"/>
                                <a:gd name="T5" fmla="*/ T4 w 5"/>
                                <a:gd name="T6" fmla="+- 0 2426 2426"/>
                                <a:gd name="T7" fmla="*/ 2426 h 63"/>
                                <a:gd name="T8" fmla="+- 0 8386 8386"/>
                                <a:gd name="T9" fmla="*/ T8 w 5"/>
                                <a:gd name="T10" fmla="+- 0 2489 2426"/>
                                <a:gd name="T11" fmla="*/ 2489 h 63"/>
                                <a:gd name="T12" fmla="+- 0 8391 8386"/>
                                <a:gd name="T13" fmla="*/ T12 w 5"/>
                                <a:gd name="T14" fmla="+- 0 2489 2426"/>
                                <a:gd name="T15" fmla="*/ 2489 h 63"/>
                                <a:gd name="T16" fmla="+- 0 8391 8386"/>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38" name="Picture 2424"/>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8381"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39" name="Group 2425"/>
                        <wpg:cNvGrpSpPr>
                          <a:grpSpLocks/>
                        </wpg:cNvGrpSpPr>
                        <wpg:grpSpPr bwMode="auto">
                          <a:xfrm>
                            <a:off x="8377" y="2426"/>
                            <a:ext cx="5" cy="63"/>
                            <a:chOff x="8377" y="2426"/>
                            <a:chExt cx="5" cy="63"/>
                          </a:xfrm>
                        </wpg:grpSpPr>
                        <wps:wsp>
                          <wps:cNvPr id="14840" name="Freeform 2426"/>
                          <wps:cNvSpPr>
                            <a:spLocks/>
                          </wps:cNvSpPr>
                          <wps:spPr bwMode="auto">
                            <a:xfrm>
                              <a:off x="8377" y="2426"/>
                              <a:ext cx="5" cy="63"/>
                            </a:xfrm>
                            <a:custGeom>
                              <a:avLst/>
                              <a:gdLst>
                                <a:gd name="T0" fmla="+- 0 8381 8377"/>
                                <a:gd name="T1" fmla="*/ T0 w 5"/>
                                <a:gd name="T2" fmla="+- 0 2426 2426"/>
                                <a:gd name="T3" fmla="*/ 2426 h 63"/>
                                <a:gd name="T4" fmla="+- 0 8377 8377"/>
                                <a:gd name="T5" fmla="*/ T4 w 5"/>
                                <a:gd name="T6" fmla="+- 0 2426 2426"/>
                                <a:gd name="T7" fmla="*/ 2426 h 63"/>
                                <a:gd name="T8" fmla="+- 0 8377 8377"/>
                                <a:gd name="T9" fmla="*/ T8 w 5"/>
                                <a:gd name="T10" fmla="+- 0 2489 2426"/>
                                <a:gd name="T11" fmla="*/ 2489 h 63"/>
                                <a:gd name="T12" fmla="+- 0 8381 8377"/>
                                <a:gd name="T13" fmla="*/ T12 w 5"/>
                                <a:gd name="T14" fmla="+- 0 2489 2426"/>
                                <a:gd name="T15" fmla="*/ 2489 h 63"/>
                                <a:gd name="T16" fmla="+- 0 8381 8377"/>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41" name="Picture 2427"/>
                            <pic:cNvPicPr>
                              <a:picLocks noChangeAspect="1" noChangeArrowheads="1"/>
                            </pic:cNvPicPr>
                          </pic:nvPicPr>
                          <pic:blipFill>
                            <a:blip r:embed="rId1119">
                              <a:extLst>
                                <a:ext uri="{28A0092B-C50C-407E-A947-70E740481C1C}">
                                  <a14:useLocalDpi xmlns:a14="http://schemas.microsoft.com/office/drawing/2010/main" val="0"/>
                                </a:ext>
                              </a:extLst>
                            </a:blip>
                            <a:srcRect/>
                            <a:stretch>
                              <a:fillRect/>
                            </a:stretch>
                          </pic:blipFill>
                          <pic:spPr bwMode="auto">
                            <a:xfrm>
                              <a:off x="8372"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42" name="Group 2428"/>
                        <wpg:cNvGrpSpPr>
                          <a:grpSpLocks/>
                        </wpg:cNvGrpSpPr>
                        <wpg:grpSpPr bwMode="auto">
                          <a:xfrm>
                            <a:off x="8367" y="2426"/>
                            <a:ext cx="5" cy="63"/>
                            <a:chOff x="8367" y="2426"/>
                            <a:chExt cx="5" cy="63"/>
                          </a:xfrm>
                        </wpg:grpSpPr>
                        <wps:wsp>
                          <wps:cNvPr id="14843" name="Freeform 2429"/>
                          <wps:cNvSpPr>
                            <a:spLocks/>
                          </wps:cNvSpPr>
                          <wps:spPr bwMode="auto">
                            <a:xfrm>
                              <a:off x="8367" y="2426"/>
                              <a:ext cx="5" cy="63"/>
                            </a:xfrm>
                            <a:custGeom>
                              <a:avLst/>
                              <a:gdLst>
                                <a:gd name="T0" fmla="+- 0 8372 8367"/>
                                <a:gd name="T1" fmla="*/ T0 w 5"/>
                                <a:gd name="T2" fmla="+- 0 2426 2426"/>
                                <a:gd name="T3" fmla="*/ 2426 h 63"/>
                                <a:gd name="T4" fmla="+- 0 8367 8367"/>
                                <a:gd name="T5" fmla="*/ T4 w 5"/>
                                <a:gd name="T6" fmla="+- 0 2426 2426"/>
                                <a:gd name="T7" fmla="*/ 2426 h 63"/>
                                <a:gd name="T8" fmla="+- 0 8367 8367"/>
                                <a:gd name="T9" fmla="*/ T8 w 5"/>
                                <a:gd name="T10" fmla="+- 0 2489 2426"/>
                                <a:gd name="T11" fmla="*/ 2489 h 63"/>
                                <a:gd name="T12" fmla="+- 0 8372 8367"/>
                                <a:gd name="T13" fmla="*/ T12 w 5"/>
                                <a:gd name="T14" fmla="+- 0 2489 2426"/>
                                <a:gd name="T15" fmla="*/ 2489 h 63"/>
                                <a:gd name="T16" fmla="+- 0 8372 8367"/>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44" name="Picture 2430"/>
                            <pic:cNvPicPr>
                              <a:picLocks noChangeAspect="1" noChangeArrowheads="1"/>
                            </pic:cNvPicPr>
                          </pic:nvPicPr>
                          <pic:blipFill>
                            <a:blip r:embed="rId1120">
                              <a:extLst>
                                <a:ext uri="{28A0092B-C50C-407E-A947-70E740481C1C}">
                                  <a14:useLocalDpi xmlns:a14="http://schemas.microsoft.com/office/drawing/2010/main" val="0"/>
                                </a:ext>
                              </a:extLst>
                            </a:blip>
                            <a:srcRect/>
                            <a:stretch>
                              <a:fillRect/>
                            </a:stretch>
                          </pic:blipFill>
                          <pic:spPr bwMode="auto">
                            <a:xfrm>
                              <a:off x="8362"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45" name="Group 2431"/>
                        <wpg:cNvGrpSpPr>
                          <a:grpSpLocks/>
                        </wpg:cNvGrpSpPr>
                        <wpg:grpSpPr bwMode="auto">
                          <a:xfrm>
                            <a:off x="8358" y="2426"/>
                            <a:ext cx="5" cy="63"/>
                            <a:chOff x="8358" y="2426"/>
                            <a:chExt cx="5" cy="63"/>
                          </a:xfrm>
                        </wpg:grpSpPr>
                        <wps:wsp>
                          <wps:cNvPr id="14846" name="Freeform 2432"/>
                          <wps:cNvSpPr>
                            <a:spLocks/>
                          </wps:cNvSpPr>
                          <wps:spPr bwMode="auto">
                            <a:xfrm>
                              <a:off x="8358" y="2426"/>
                              <a:ext cx="5" cy="63"/>
                            </a:xfrm>
                            <a:custGeom>
                              <a:avLst/>
                              <a:gdLst>
                                <a:gd name="T0" fmla="+- 0 8362 8358"/>
                                <a:gd name="T1" fmla="*/ T0 w 5"/>
                                <a:gd name="T2" fmla="+- 0 2426 2426"/>
                                <a:gd name="T3" fmla="*/ 2426 h 63"/>
                                <a:gd name="T4" fmla="+- 0 8358 8358"/>
                                <a:gd name="T5" fmla="*/ T4 w 5"/>
                                <a:gd name="T6" fmla="+- 0 2426 2426"/>
                                <a:gd name="T7" fmla="*/ 2426 h 63"/>
                                <a:gd name="T8" fmla="+- 0 8358 8358"/>
                                <a:gd name="T9" fmla="*/ T8 w 5"/>
                                <a:gd name="T10" fmla="+- 0 2489 2426"/>
                                <a:gd name="T11" fmla="*/ 2489 h 63"/>
                                <a:gd name="T12" fmla="+- 0 8362 8358"/>
                                <a:gd name="T13" fmla="*/ T12 w 5"/>
                                <a:gd name="T14" fmla="+- 0 2489 2426"/>
                                <a:gd name="T15" fmla="*/ 2489 h 63"/>
                                <a:gd name="T16" fmla="+- 0 8362 8358"/>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47" name="Picture 2433"/>
                            <pic:cNvPicPr>
                              <a:picLocks noChangeAspect="1" noChangeArrowheads="1"/>
                            </pic:cNvPicPr>
                          </pic:nvPicPr>
                          <pic:blipFill>
                            <a:blip r:embed="rId1121">
                              <a:extLst>
                                <a:ext uri="{28A0092B-C50C-407E-A947-70E740481C1C}">
                                  <a14:useLocalDpi xmlns:a14="http://schemas.microsoft.com/office/drawing/2010/main" val="0"/>
                                </a:ext>
                              </a:extLst>
                            </a:blip>
                            <a:srcRect/>
                            <a:stretch>
                              <a:fillRect/>
                            </a:stretch>
                          </pic:blipFill>
                          <pic:spPr bwMode="auto">
                            <a:xfrm>
                              <a:off x="8352"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48" name="Group 2434"/>
                        <wpg:cNvGrpSpPr>
                          <a:grpSpLocks/>
                        </wpg:cNvGrpSpPr>
                        <wpg:grpSpPr bwMode="auto">
                          <a:xfrm>
                            <a:off x="8348" y="2426"/>
                            <a:ext cx="5" cy="63"/>
                            <a:chOff x="8348" y="2426"/>
                            <a:chExt cx="5" cy="63"/>
                          </a:xfrm>
                        </wpg:grpSpPr>
                        <wps:wsp>
                          <wps:cNvPr id="14849" name="Freeform 2435"/>
                          <wps:cNvSpPr>
                            <a:spLocks/>
                          </wps:cNvSpPr>
                          <wps:spPr bwMode="auto">
                            <a:xfrm>
                              <a:off x="8348" y="2426"/>
                              <a:ext cx="5" cy="63"/>
                            </a:xfrm>
                            <a:custGeom>
                              <a:avLst/>
                              <a:gdLst>
                                <a:gd name="T0" fmla="+- 0 8352 8348"/>
                                <a:gd name="T1" fmla="*/ T0 w 5"/>
                                <a:gd name="T2" fmla="+- 0 2426 2426"/>
                                <a:gd name="T3" fmla="*/ 2426 h 63"/>
                                <a:gd name="T4" fmla="+- 0 8348 8348"/>
                                <a:gd name="T5" fmla="*/ T4 w 5"/>
                                <a:gd name="T6" fmla="+- 0 2426 2426"/>
                                <a:gd name="T7" fmla="*/ 2426 h 63"/>
                                <a:gd name="T8" fmla="+- 0 8348 8348"/>
                                <a:gd name="T9" fmla="*/ T8 w 5"/>
                                <a:gd name="T10" fmla="+- 0 2489 2426"/>
                                <a:gd name="T11" fmla="*/ 2489 h 63"/>
                                <a:gd name="T12" fmla="+- 0 8352 8348"/>
                                <a:gd name="T13" fmla="*/ T12 w 5"/>
                                <a:gd name="T14" fmla="+- 0 2489 2426"/>
                                <a:gd name="T15" fmla="*/ 2489 h 63"/>
                                <a:gd name="T16" fmla="+- 0 8352 8348"/>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50" name="Picture 2436"/>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8343"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51" name="Group 2437"/>
                        <wpg:cNvGrpSpPr>
                          <a:grpSpLocks/>
                        </wpg:cNvGrpSpPr>
                        <wpg:grpSpPr bwMode="auto">
                          <a:xfrm>
                            <a:off x="8338" y="2426"/>
                            <a:ext cx="5" cy="63"/>
                            <a:chOff x="8338" y="2426"/>
                            <a:chExt cx="5" cy="63"/>
                          </a:xfrm>
                        </wpg:grpSpPr>
                        <wps:wsp>
                          <wps:cNvPr id="14852" name="Freeform 2438"/>
                          <wps:cNvSpPr>
                            <a:spLocks/>
                          </wps:cNvSpPr>
                          <wps:spPr bwMode="auto">
                            <a:xfrm>
                              <a:off x="8338" y="2426"/>
                              <a:ext cx="5" cy="63"/>
                            </a:xfrm>
                            <a:custGeom>
                              <a:avLst/>
                              <a:gdLst>
                                <a:gd name="T0" fmla="+- 0 8343 8338"/>
                                <a:gd name="T1" fmla="*/ T0 w 5"/>
                                <a:gd name="T2" fmla="+- 0 2426 2426"/>
                                <a:gd name="T3" fmla="*/ 2426 h 63"/>
                                <a:gd name="T4" fmla="+- 0 8338 8338"/>
                                <a:gd name="T5" fmla="*/ T4 w 5"/>
                                <a:gd name="T6" fmla="+- 0 2426 2426"/>
                                <a:gd name="T7" fmla="*/ 2426 h 63"/>
                                <a:gd name="T8" fmla="+- 0 8338 8338"/>
                                <a:gd name="T9" fmla="*/ T8 w 5"/>
                                <a:gd name="T10" fmla="+- 0 2489 2426"/>
                                <a:gd name="T11" fmla="*/ 2489 h 63"/>
                                <a:gd name="T12" fmla="+- 0 8343 8338"/>
                                <a:gd name="T13" fmla="*/ T12 w 5"/>
                                <a:gd name="T14" fmla="+- 0 2489 2426"/>
                                <a:gd name="T15" fmla="*/ 2489 h 63"/>
                                <a:gd name="T16" fmla="+- 0 8343 8338"/>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53" name="Picture 2439"/>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8333"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54" name="Group 2440"/>
                        <wpg:cNvGrpSpPr>
                          <a:grpSpLocks/>
                        </wpg:cNvGrpSpPr>
                        <wpg:grpSpPr bwMode="auto">
                          <a:xfrm>
                            <a:off x="8329" y="2426"/>
                            <a:ext cx="5" cy="63"/>
                            <a:chOff x="8329" y="2426"/>
                            <a:chExt cx="5" cy="63"/>
                          </a:xfrm>
                        </wpg:grpSpPr>
                        <wps:wsp>
                          <wps:cNvPr id="14855" name="Freeform 2441"/>
                          <wps:cNvSpPr>
                            <a:spLocks/>
                          </wps:cNvSpPr>
                          <wps:spPr bwMode="auto">
                            <a:xfrm>
                              <a:off x="8329" y="2426"/>
                              <a:ext cx="5" cy="63"/>
                            </a:xfrm>
                            <a:custGeom>
                              <a:avLst/>
                              <a:gdLst>
                                <a:gd name="T0" fmla="+- 0 8333 8329"/>
                                <a:gd name="T1" fmla="*/ T0 w 5"/>
                                <a:gd name="T2" fmla="+- 0 2426 2426"/>
                                <a:gd name="T3" fmla="*/ 2426 h 63"/>
                                <a:gd name="T4" fmla="+- 0 8329 8329"/>
                                <a:gd name="T5" fmla="*/ T4 w 5"/>
                                <a:gd name="T6" fmla="+- 0 2426 2426"/>
                                <a:gd name="T7" fmla="*/ 2426 h 63"/>
                                <a:gd name="T8" fmla="+- 0 8329 8329"/>
                                <a:gd name="T9" fmla="*/ T8 w 5"/>
                                <a:gd name="T10" fmla="+- 0 2489 2426"/>
                                <a:gd name="T11" fmla="*/ 2489 h 63"/>
                                <a:gd name="T12" fmla="+- 0 8333 8329"/>
                                <a:gd name="T13" fmla="*/ T12 w 5"/>
                                <a:gd name="T14" fmla="+- 0 2489 2426"/>
                                <a:gd name="T15" fmla="*/ 2489 h 63"/>
                                <a:gd name="T16" fmla="+- 0 8333 8329"/>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56" name="Picture 2442"/>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8324"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57" name="Group 2443"/>
                        <wpg:cNvGrpSpPr>
                          <a:grpSpLocks/>
                        </wpg:cNvGrpSpPr>
                        <wpg:grpSpPr bwMode="auto">
                          <a:xfrm>
                            <a:off x="8319" y="2426"/>
                            <a:ext cx="5" cy="63"/>
                            <a:chOff x="8319" y="2426"/>
                            <a:chExt cx="5" cy="63"/>
                          </a:xfrm>
                        </wpg:grpSpPr>
                        <wps:wsp>
                          <wps:cNvPr id="14858" name="Freeform 2444"/>
                          <wps:cNvSpPr>
                            <a:spLocks/>
                          </wps:cNvSpPr>
                          <wps:spPr bwMode="auto">
                            <a:xfrm>
                              <a:off x="8319" y="2426"/>
                              <a:ext cx="5" cy="63"/>
                            </a:xfrm>
                            <a:custGeom>
                              <a:avLst/>
                              <a:gdLst>
                                <a:gd name="T0" fmla="+- 0 8324 8319"/>
                                <a:gd name="T1" fmla="*/ T0 w 5"/>
                                <a:gd name="T2" fmla="+- 0 2426 2426"/>
                                <a:gd name="T3" fmla="*/ 2426 h 63"/>
                                <a:gd name="T4" fmla="+- 0 8319 8319"/>
                                <a:gd name="T5" fmla="*/ T4 w 5"/>
                                <a:gd name="T6" fmla="+- 0 2426 2426"/>
                                <a:gd name="T7" fmla="*/ 2426 h 63"/>
                                <a:gd name="T8" fmla="+- 0 8319 8319"/>
                                <a:gd name="T9" fmla="*/ T8 w 5"/>
                                <a:gd name="T10" fmla="+- 0 2489 2426"/>
                                <a:gd name="T11" fmla="*/ 2489 h 63"/>
                                <a:gd name="T12" fmla="+- 0 8324 8319"/>
                                <a:gd name="T13" fmla="*/ T12 w 5"/>
                                <a:gd name="T14" fmla="+- 0 2489 2426"/>
                                <a:gd name="T15" fmla="*/ 2489 h 63"/>
                                <a:gd name="T16" fmla="+- 0 8324 8319"/>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59" name="Picture 2445"/>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8314"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60" name="Group 2446"/>
                        <wpg:cNvGrpSpPr>
                          <a:grpSpLocks/>
                        </wpg:cNvGrpSpPr>
                        <wpg:grpSpPr bwMode="auto">
                          <a:xfrm>
                            <a:off x="8310" y="2426"/>
                            <a:ext cx="5" cy="63"/>
                            <a:chOff x="8310" y="2426"/>
                            <a:chExt cx="5" cy="63"/>
                          </a:xfrm>
                        </wpg:grpSpPr>
                        <wps:wsp>
                          <wps:cNvPr id="14861" name="Freeform 2447"/>
                          <wps:cNvSpPr>
                            <a:spLocks/>
                          </wps:cNvSpPr>
                          <wps:spPr bwMode="auto">
                            <a:xfrm>
                              <a:off x="8310" y="2426"/>
                              <a:ext cx="5" cy="63"/>
                            </a:xfrm>
                            <a:custGeom>
                              <a:avLst/>
                              <a:gdLst>
                                <a:gd name="T0" fmla="+- 0 8314 8310"/>
                                <a:gd name="T1" fmla="*/ T0 w 5"/>
                                <a:gd name="T2" fmla="+- 0 2426 2426"/>
                                <a:gd name="T3" fmla="*/ 2426 h 63"/>
                                <a:gd name="T4" fmla="+- 0 8310 8310"/>
                                <a:gd name="T5" fmla="*/ T4 w 5"/>
                                <a:gd name="T6" fmla="+- 0 2426 2426"/>
                                <a:gd name="T7" fmla="*/ 2426 h 63"/>
                                <a:gd name="T8" fmla="+- 0 8310 8310"/>
                                <a:gd name="T9" fmla="*/ T8 w 5"/>
                                <a:gd name="T10" fmla="+- 0 2489 2426"/>
                                <a:gd name="T11" fmla="*/ 2489 h 63"/>
                                <a:gd name="T12" fmla="+- 0 8314 8310"/>
                                <a:gd name="T13" fmla="*/ T12 w 5"/>
                                <a:gd name="T14" fmla="+- 0 2489 2426"/>
                                <a:gd name="T15" fmla="*/ 2489 h 63"/>
                                <a:gd name="T16" fmla="+- 0 8314 8310"/>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62" name="Picture 2448"/>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8304"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63" name="Group 2449"/>
                        <wpg:cNvGrpSpPr>
                          <a:grpSpLocks/>
                        </wpg:cNvGrpSpPr>
                        <wpg:grpSpPr bwMode="auto">
                          <a:xfrm>
                            <a:off x="8300" y="2426"/>
                            <a:ext cx="5" cy="63"/>
                            <a:chOff x="8300" y="2426"/>
                            <a:chExt cx="5" cy="63"/>
                          </a:xfrm>
                        </wpg:grpSpPr>
                        <wps:wsp>
                          <wps:cNvPr id="14864" name="Freeform 2450"/>
                          <wps:cNvSpPr>
                            <a:spLocks/>
                          </wps:cNvSpPr>
                          <wps:spPr bwMode="auto">
                            <a:xfrm>
                              <a:off x="8300" y="2426"/>
                              <a:ext cx="5" cy="63"/>
                            </a:xfrm>
                            <a:custGeom>
                              <a:avLst/>
                              <a:gdLst>
                                <a:gd name="T0" fmla="+- 0 8304 8300"/>
                                <a:gd name="T1" fmla="*/ T0 w 5"/>
                                <a:gd name="T2" fmla="+- 0 2426 2426"/>
                                <a:gd name="T3" fmla="*/ 2426 h 63"/>
                                <a:gd name="T4" fmla="+- 0 8300 8300"/>
                                <a:gd name="T5" fmla="*/ T4 w 5"/>
                                <a:gd name="T6" fmla="+- 0 2426 2426"/>
                                <a:gd name="T7" fmla="*/ 2426 h 63"/>
                                <a:gd name="T8" fmla="+- 0 8300 8300"/>
                                <a:gd name="T9" fmla="*/ T8 w 5"/>
                                <a:gd name="T10" fmla="+- 0 2489 2426"/>
                                <a:gd name="T11" fmla="*/ 2489 h 63"/>
                                <a:gd name="T12" fmla="+- 0 8304 8300"/>
                                <a:gd name="T13" fmla="*/ T12 w 5"/>
                                <a:gd name="T14" fmla="+- 0 2489 2426"/>
                                <a:gd name="T15" fmla="*/ 2489 h 63"/>
                                <a:gd name="T16" fmla="+- 0 8304 8300"/>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865" name="Group 2451"/>
                        <wpg:cNvGrpSpPr>
                          <a:grpSpLocks/>
                        </wpg:cNvGrpSpPr>
                        <wpg:grpSpPr bwMode="auto">
                          <a:xfrm>
                            <a:off x="8295" y="2426"/>
                            <a:ext cx="5" cy="63"/>
                            <a:chOff x="8295" y="2426"/>
                            <a:chExt cx="5" cy="63"/>
                          </a:xfrm>
                        </wpg:grpSpPr>
                        <wps:wsp>
                          <wps:cNvPr id="14866" name="Freeform 2452"/>
                          <wps:cNvSpPr>
                            <a:spLocks/>
                          </wps:cNvSpPr>
                          <wps:spPr bwMode="auto">
                            <a:xfrm>
                              <a:off x="8295" y="2426"/>
                              <a:ext cx="5" cy="63"/>
                            </a:xfrm>
                            <a:custGeom>
                              <a:avLst/>
                              <a:gdLst>
                                <a:gd name="T0" fmla="+- 0 8300 8295"/>
                                <a:gd name="T1" fmla="*/ T0 w 5"/>
                                <a:gd name="T2" fmla="+- 0 2426 2426"/>
                                <a:gd name="T3" fmla="*/ 2426 h 63"/>
                                <a:gd name="T4" fmla="+- 0 8295 8295"/>
                                <a:gd name="T5" fmla="*/ T4 w 5"/>
                                <a:gd name="T6" fmla="+- 0 2426 2426"/>
                                <a:gd name="T7" fmla="*/ 2426 h 63"/>
                                <a:gd name="T8" fmla="+- 0 8295 8295"/>
                                <a:gd name="T9" fmla="*/ T8 w 5"/>
                                <a:gd name="T10" fmla="+- 0 2489 2426"/>
                                <a:gd name="T11" fmla="*/ 2489 h 63"/>
                                <a:gd name="T12" fmla="+- 0 8300 8295"/>
                                <a:gd name="T13" fmla="*/ T12 w 5"/>
                                <a:gd name="T14" fmla="+- 0 2489 2426"/>
                                <a:gd name="T15" fmla="*/ 2489 h 63"/>
                                <a:gd name="T16" fmla="+- 0 8300 8295"/>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67" name="Picture 2453"/>
                            <pic:cNvPicPr>
                              <a:picLocks noChangeAspect="1" noChangeArrowheads="1"/>
                            </pic:cNvPicPr>
                          </pic:nvPicPr>
                          <pic:blipFill>
                            <a:blip r:embed="rId1122">
                              <a:extLst>
                                <a:ext uri="{28A0092B-C50C-407E-A947-70E740481C1C}">
                                  <a14:useLocalDpi xmlns:a14="http://schemas.microsoft.com/office/drawing/2010/main" val="0"/>
                                </a:ext>
                              </a:extLst>
                            </a:blip>
                            <a:srcRect/>
                            <a:stretch>
                              <a:fillRect/>
                            </a:stretch>
                          </pic:blipFill>
                          <pic:spPr bwMode="auto">
                            <a:xfrm>
                              <a:off x="8290"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68" name="Group 2454"/>
                        <wpg:cNvGrpSpPr>
                          <a:grpSpLocks/>
                        </wpg:cNvGrpSpPr>
                        <wpg:grpSpPr bwMode="auto">
                          <a:xfrm>
                            <a:off x="8285" y="2426"/>
                            <a:ext cx="5" cy="63"/>
                            <a:chOff x="8285" y="2426"/>
                            <a:chExt cx="5" cy="63"/>
                          </a:xfrm>
                        </wpg:grpSpPr>
                        <wps:wsp>
                          <wps:cNvPr id="14869" name="Freeform 2455"/>
                          <wps:cNvSpPr>
                            <a:spLocks/>
                          </wps:cNvSpPr>
                          <wps:spPr bwMode="auto">
                            <a:xfrm>
                              <a:off x="8285" y="2426"/>
                              <a:ext cx="5" cy="63"/>
                            </a:xfrm>
                            <a:custGeom>
                              <a:avLst/>
                              <a:gdLst>
                                <a:gd name="T0" fmla="+- 0 8290 8285"/>
                                <a:gd name="T1" fmla="*/ T0 w 5"/>
                                <a:gd name="T2" fmla="+- 0 2426 2426"/>
                                <a:gd name="T3" fmla="*/ 2426 h 63"/>
                                <a:gd name="T4" fmla="+- 0 8285 8285"/>
                                <a:gd name="T5" fmla="*/ T4 w 5"/>
                                <a:gd name="T6" fmla="+- 0 2426 2426"/>
                                <a:gd name="T7" fmla="*/ 2426 h 63"/>
                                <a:gd name="T8" fmla="+- 0 8285 8285"/>
                                <a:gd name="T9" fmla="*/ T8 w 5"/>
                                <a:gd name="T10" fmla="+- 0 2489 2426"/>
                                <a:gd name="T11" fmla="*/ 2489 h 63"/>
                                <a:gd name="T12" fmla="+- 0 8290 8285"/>
                                <a:gd name="T13" fmla="*/ T12 w 5"/>
                                <a:gd name="T14" fmla="+- 0 2489 2426"/>
                                <a:gd name="T15" fmla="*/ 2489 h 63"/>
                                <a:gd name="T16" fmla="+- 0 8290 8285"/>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5" y="0"/>
                                  </a:moveTo>
                                  <a:lnTo>
                                    <a:pt x="0" y="0"/>
                                  </a:lnTo>
                                  <a:lnTo>
                                    <a:pt x="0" y="63"/>
                                  </a:lnTo>
                                  <a:lnTo>
                                    <a:pt x="5" y="6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70" name="Picture 2456"/>
                            <pic:cNvPicPr>
                              <a:picLocks noChangeAspect="1" noChangeArrowheads="1"/>
                            </pic:cNvPicPr>
                          </pic:nvPicPr>
                          <pic:blipFill>
                            <a:blip r:embed="rId1123">
                              <a:extLst>
                                <a:ext uri="{28A0092B-C50C-407E-A947-70E740481C1C}">
                                  <a14:useLocalDpi xmlns:a14="http://schemas.microsoft.com/office/drawing/2010/main" val="0"/>
                                </a:ext>
                              </a:extLst>
                            </a:blip>
                            <a:srcRect/>
                            <a:stretch>
                              <a:fillRect/>
                            </a:stretch>
                          </pic:blipFill>
                          <pic:spPr bwMode="auto">
                            <a:xfrm>
                              <a:off x="8280"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71" name="Group 2457"/>
                        <wpg:cNvGrpSpPr>
                          <a:grpSpLocks/>
                        </wpg:cNvGrpSpPr>
                        <wpg:grpSpPr bwMode="auto">
                          <a:xfrm>
                            <a:off x="8276" y="2426"/>
                            <a:ext cx="5" cy="63"/>
                            <a:chOff x="8276" y="2426"/>
                            <a:chExt cx="5" cy="63"/>
                          </a:xfrm>
                        </wpg:grpSpPr>
                        <wps:wsp>
                          <wps:cNvPr id="14872" name="Freeform 2458"/>
                          <wps:cNvSpPr>
                            <a:spLocks/>
                          </wps:cNvSpPr>
                          <wps:spPr bwMode="auto">
                            <a:xfrm>
                              <a:off x="8276" y="2426"/>
                              <a:ext cx="5" cy="63"/>
                            </a:xfrm>
                            <a:custGeom>
                              <a:avLst/>
                              <a:gdLst>
                                <a:gd name="T0" fmla="+- 0 8280 8276"/>
                                <a:gd name="T1" fmla="*/ T0 w 5"/>
                                <a:gd name="T2" fmla="+- 0 2426 2426"/>
                                <a:gd name="T3" fmla="*/ 2426 h 63"/>
                                <a:gd name="T4" fmla="+- 0 8276 8276"/>
                                <a:gd name="T5" fmla="*/ T4 w 5"/>
                                <a:gd name="T6" fmla="+- 0 2426 2426"/>
                                <a:gd name="T7" fmla="*/ 2426 h 63"/>
                                <a:gd name="T8" fmla="+- 0 8276 8276"/>
                                <a:gd name="T9" fmla="*/ T8 w 5"/>
                                <a:gd name="T10" fmla="+- 0 2489 2426"/>
                                <a:gd name="T11" fmla="*/ 2489 h 63"/>
                                <a:gd name="T12" fmla="+- 0 8280 8276"/>
                                <a:gd name="T13" fmla="*/ T12 w 5"/>
                                <a:gd name="T14" fmla="+- 0 2489 2426"/>
                                <a:gd name="T15" fmla="*/ 2489 h 63"/>
                                <a:gd name="T16" fmla="+- 0 8280 8276"/>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73" name="Picture 2459"/>
                            <pic:cNvPicPr>
                              <a:picLocks noChangeAspect="1" noChangeArrowheads="1"/>
                            </pic:cNvPicPr>
                          </pic:nvPicPr>
                          <pic:blipFill>
                            <a:blip r:embed="rId1124">
                              <a:extLst>
                                <a:ext uri="{28A0092B-C50C-407E-A947-70E740481C1C}">
                                  <a14:useLocalDpi xmlns:a14="http://schemas.microsoft.com/office/drawing/2010/main" val="0"/>
                                </a:ext>
                              </a:extLst>
                            </a:blip>
                            <a:srcRect/>
                            <a:stretch>
                              <a:fillRect/>
                            </a:stretch>
                          </pic:blipFill>
                          <pic:spPr bwMode="auto">
                            <a:xfrm>
                              <a:off x="8270"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74" name="Group 2460"/>
                        <wpg:cNvGrpSpPr>
                          <a:grpSpLocks/>
                        </wpg:cNvGrpSpPr>
                        <wpg:grpSpPr bwMode="auto">
                          <a:xfrm>
                            <a:off x="8266" y="2426"/>
                            <a:ext cx="5" cy="63"/>
                            <a:chOff x="8266" y="2426"/>
                            <a:chExt cx="5" cy="63"/>
                          </a:xfrm>
                        </wpg:grpSpPr>
                        <wps:wsp>
                          <wps:cNvPr id="14875" name="Freeform 2461"/>
                          <wps:cNvSpPr>
                            <a:spLocks/>
                          </wps:cNvSpPr>
                          <wps:spPr bwMode="auto">
                            <a:xfrm>
                              <a:off x="8266" y="2426"/>
                              <a:ext cx="5" cy="63"/>
                            </a:xfrm>
                            <a:custGeom>
                              <a:avLst/>
                              <a:gdLst>
                                <a:gd name="T0" fmla="+- 0 8270 8266"/>
                                <a:gd name="T1" fmla="*/ T0 w 5"/>
                                <a:gd name="T2" fmla="+- 0 2426 2426"/>
                                <a:gd name="T3" fmla="*/ 2426 h 63"/>
                                <a:gd name="T4" fmla="+- 0 8266 8266"/>
                                <a:gd name="T5" fmla="*/ T4 w 5"/>
                                <a:gd name="T6" fmla="+- 0 2426 2426"/>
                                <a:gd name="T7" fmla="*/ 2426 h 63"/>
                                <a:gd name="T8" fmla="+- 0 8266 8266"/>
                                <a:gd name="T9" fmla="*/ T8 w 5"/>
                                <a:gd name="T10" fmla="+- 0 2489 2426"/>
                                <a:gd name="T11" fmla="*/ 2489 h 63"/>
                                <a:gd name="T12" fmla="+- 0 8270 8266"/>
                                <a:gd name="T13" fmla="*/ T12 w 5"/>
                                <a:gd name="T14" fmla="+- 0 2489 2426"/>
                                <a:gd name="T15" fmla="*/ 2489 h 63"/>
                                <a:gd name="T16" fmla="+- 0 8270 8266"/>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76" name="Picture 2462"/>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8261"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77" name="Group 2463"/>
                        <wpg:cNvGrpSpPr>
                          <a:grpSpLocks/>
                        </wpg:cNvGrpSpPr>
                        <wpg:grpSpPr bwMode="auto">
                          <a:xfrm>
                            <a:off x="8257" y="2426"/>
                            <a:ext cx="5" cy="63"/>
                            <a:chOff x="8257" y="2426"/>
                            <a:chExt cx="5" cy="63"/>
                          </a:xfrm>
                        </wpg:grpSpPr>
                        <wps:wsp>
                          <wps:cNvPr id="14878" name="Freeform 2464"/>
                          <wps:cNvSpPr>
                            <a:spLocks/>
                          </wps:cNvSpPr>
                          <wps:spPr bwMode="auto">
                            <a:xfrm>
                              <a:off x="8257" y="2426"/>
                              <a:ext cx="5" cy="63"/>
                            </a:xfrm>
                            <a:custGeom>
                              <a:avLst/>
                              <a:gdLst>
                                <a:gd name="T0" fmla="+- 0 8261 8257"/>
                                <a:gd name="T1" fmla="*/ T0 w 5"/>
                                <a:gd name="T2" fmla="+- 0 2426 2426"/>
                                <a:gd name="T3" fmla="*/ 2426 h 63"/>
                                <a:gd name="T4" fmla="+- 0 8257 8257"/>
                                <a:gd name="T5" fmla="*/ T4 w 5"/>
                                <a:gd name="T6" fmla="+- 0 2426 2426"/>
                                <a:gd name="T7" fmla="*/ 2426 h 63"/>
                                <a:gd name="T8" fmla="+- 0 8257 8257"/>
                                <a:gd name="T9" fmla="*/ T8 w 5"/>
                                <a:gd name="T10" fmla="+- 0 2489 2426"/>
                                <a:gd name="T11" fmla="*/ 2489 h 63"/>
                                <a:gd name="T12" fmla="+- 0 8261 8257"/>
                                <a:gd name="T13" fmla="*/ T12 w 5"/>
                                <a:gd name="T14" fmla="+- 0 2489 2426"/>
                                <a:gd name="T15" fmla="*/ 2489 h 63"/>
                                <a:gd name="T16" fmla="+- 0 8261 8257"/>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79" name="Picture 2465"/>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8251" y="2426"/>
                              <a:ext cx="5" cy="6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80" name="Group 2466"/>
                        <wpg:cNvGrpSpPr>
                          <a:grpSpLocks/>
                        </wpg:cNvGrpSpPr>
                        <wpg:grpSpPr bwMode="auto">
                          <a:xfrm>
                            <a:off x="8247" y="2426"/>
                            <a:ext cx="5" cy="63"/>
                            <a:chOff x="8247" y="2426"/>
                            <a:chExt cx="5" cy="63"/>
                          </a:xfrm>
                        </wpg:grpSpPr>
                        <wps:wsp>
                          <wps:cNvPr id="14881" name="Freeform 2467"/>
                          <wps:cNvSpPr>
                            <a:spLocks/>
                          </wps:cNvSpPr>
                          <wps:spPr bwMode="auto">
                            <a:xfrm>
                              <a:off x="8247" y="2426"/>
                              <a:ext cx="5" cy="63"/>
                            </a:xfrm>
                            <a:custGeom>
                              <a:avLst/>
                              <a:gdLst>
                                <a:gd name="T0" fmla="+- 0 8251 8247"/>
                                <a:gd name="T1" fmla="*/ T0 w 5"/>
                                <a:gd name="T2" fmla="+- 0 2426 2426"/>
                                <a:gd name="T3" fmla="*/ 2426 h 63"/>
                                <a:gd name="T4" fmla="+- 0 8247 8247"/>
                                <a:gd name="T5" fmla="*/ T4 w 5"/>
                                <a:gd name="T6" fmla="+- 0 2426 2426"/>
                                <a:gd name="T7" fmla="*/ 2426 h 63"/>
                                <a:gd name="T8" fmla="+- 0 8247 8247"/>
                                <a:gd name="T9" fmla="*/ T8 w 5"/>
                                <a:gd name="T10" fmla="+- 0 2489 2426"/>
                                <a:gd name="T11" fmla="*/ 2489 h 63"/>
                                <a:gd name="T12" fmla="+- 0 8251 8247"/>
                                <a:gd name="T13" fmla="*/ T12 w 5"/>
                                <a:gd name="T14" fmla="+- 0 2489 2426"/>
                                <a:gd name="T15" fmla="*/ 2489 h 63"/>
                                <a:gd name="T16" fmla="+- 0 8251 8247"/>
                                <a:gd name="T17" fmla="*/ T16 w 5"/>
                                <a:gd name="T18" fmla="+- 0 2426 2426"/>
                                <a:gd name="T19" fmla="*/ 2426 h 63"/>
                              </a:gdLst>
                              <a:ahLst/>
                              <a:cxnLst>
                                <a:cxn ang="0">
                                  <a:pos x="T1" y="T3"/>
                                </a:cxn>
                                <a:cxn ang="0">
                                  <a:pos x="T5" y="T7"/>
                                </a:cxn>
                                <a:cxn ang="0">
                                  <a:pos x="T9" y="T11"/>
                                </a:cxn>
                                <a:cxn ang="0">
                                  <a:pos x="T13" y="T15"/>
                                </a:cxn>
                                <a:cxn ang="0">
                                  <a:pos x="T17" y="T19"/>
                                </a:cxn>
                              </a:cxnLst>
                              <a:rect l="0" t="0" r="r" b="b"/>
                              <a:pathLst>
                                <a:path w="5" h="63">
                                  <a:moveTo>
                                    <a:pt x="4" y="0"/>
                                  </a:moveTo>
                                  <a:lnTo>
                                    <a:pt x="0" y="0"/>
                                  </a:lnTo>
                                  <a:lnTo>
                                    <a:pt x="0" y="63"/>
                                  </a:lnTo>
                                  <a:lnTo>
                                    <a:pt x="4" y="6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882" name="Group 2468"/>
                        <wpg:cNvGrpSpPr>
                          <a:grpSpLocks/>
                        </wpg:cNvGrpSpPr>
                        <wpg:grpSpPr bwMode="auto">
                          <a:xfrm>
                            <a:off x="8247" y="2426"/>
                            <a:ext cx="2" cy="63"/>
                            <a:chOff x="8247" y="2426"/>
                            <a:chExt cx="2" cy="63"/>
                          </a:xfrm>
                        </wpg:grpSpPr>
                        <wps:wsp>
                          <wps:cNvPr id="14883" name="Freeform 2469"/>
                          <wps:cNvSpPr>
                            <a:spLocks/>
                          </wps:cNvSpPr>
                          <wps:spPr bwMode="auto">
                            <a:xfrm>
                              <a:off x="8247" y="2426"/>
                              <a:ext cx="2" cy="63"/>
                            </a:xfrm>
                            <a:custGeom>
                              <a:avLst/>
                              <a:gdLst>
                                <a:gd name="T0" fmla="+- 0 2426 2426"/>
                                <a:gd name="T1" fmla="*/ 2426 h 63"/>
                                <a:gd name="T2" fmla="+- 0 2489 2426"/>
                                <a:gd name="T3" fmla="*/ 2489 h 63"/>
                                <a:gd name="T4" fmla="+- 0 2426 2426"/>
                                <a:gd name="T5" fmla="*/ 2426 h 63"/>
                                <a:gd name="T6" fmla="+- 0 2489 2426"/>
                                <a:gd name="T7" fmla="*/ 2489 h 63"/>
                                <a:gd name="T8" fmla="+- 0 2426 2426"/>
                                <a:gd name="T9" fmla="*/ 2426 h 63"/>
                              </a:gdLst>
                              <a:ahLst/>
                              <a:cxnLst>
                                <a:cxn ang="0">
                                  <a:pos x="0" y="T1"/>
                                </a:cxn>
                                <a:cxn ang="0">
                                  <a:pos x="0" y="T3"/>
                                </a:cxn>
                                <a:cxn ang="0">
                                  <a:pos x="0" y="T5"/>
                                </a:cxn>
                                <a:cxn ang="0">
                                  <a:pos x="0" y="T7"/>
                                </a:cxn>
                                <a:cxn ang="0">
                                  <a:pos x="0" y="T9"/>
                                </a:cxn>
                              </a:cxnLst>
                              <a:rect l="0" t="0" r="r" b="b"/>
                              <a:pathLst>
                                <a:path h="63">
                                  <a:moveTo>
                                    <a:pt x="0" y="0"/>
                                  </a:moveTo>
                                  <a:lnTo>
                                    <a:pt x="0" y="63"/>
                                  </a:lnTo>
                                  <a:lnTo>
                                    <a:pt x="0" y="0"/>
                                  </a:lnTo>
                                  <a:lnTo>
                                    <a:pt x="0" y="63"/>
                                  </a:lnTo>
                                  <a:lnTo>
                                    <a:pt x="0" y="0"/>
                                  </a:lnTo>
                                  <a:close/>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884" name="Group 2470"/>
                        <wpg:cNvGrpSpPr>
                          <a:grpSpLocks/>
                        </wpg:cNvGrpSpPr>
                        <wpg:grpSpPr bwMode="auto">
                          <a:xfrm>
                            <a:off x="8247" y="2238"/>
                            <a:ext cx="199" cy="2"/>
                            <a:chOff x="8247" y="2238"/>
                            <a:chExt cx="199" cy="2"/>
                          </a:xfrm>
                        </wpg:grpSpPr>
                        <wps:wsp>
                          <wps:cNvPr id="14885" name="Freeform 2471"/>
                          <wps:cNvSpPr>
                            <a:spLocks/>
                          </wps:cNvSpPr>
                          <wps:spPr bwMode="auto">
                            <a:xfrm>
                              <a:off x="8247" y="2238"/>
                              <a:ext cx="199" cy="2"/>
                            </a:xfrm>
                            <a:custGeom>
                              <a:avLst/>
                              <a:gdLst>
                                <a:gd name="T0" fmla="+- 0 8446 8247"/>
                                <a:gd name="T1" fmla="*/ T0 w 199"/>
                                <a:gd name="T2" fmla="+- 0 2238 2238"/>
                                <a:gd name="T3" fmla="*/ 2238 h 2"/>
                                <a:gd name="T4" fmla="+- 0 8247 8247"/>
                                <a:gd name="T5" fmla="*/ T4 w 199"/>
                                <a:gd name="T6" fmla="+- 0 2238 2238"/>
                                <a:gd name="T7" fmla="*/ 2238 h 2"/>
                                <a:gd name="T8" fmla="+- 0 8247 8247"/>
                                <a:gd name="T9" fmla="*/ T8 w 199"/>
                                <a:gd name="T10" fmla="+- 0 2240 2238"/>
                                <a:gd name="T11" fmla="*/ 2240 h 2"/>
                                <a:gd name="T12" fmla="+- 0 8446 8247"/>
                                <a:gd name="T13" fmla="*/ T12 w 199"/>
                                <a:gd name="T14" fmla="+- 0 2240 2238"/>
                                <a:gd name="T15" fmla="*/ 2240 h 2"/>
                                <a:gd name="T16" fmla="+- 0 8446 8247"/>
                                <a:gd name="T17" fmla="*/ T16 w 199"/>
                                <a:gd name="T18" fmla="+- 0 2238 2238"/>
                                <a:gd name="T19" fmla="*/ 2238 h 2"/>
                              </a:gdLst>
                              <a:ahLst/>
                              <a:cxnLst>
                                <a:cxn ang="0">
                                  <a:pos x="T1" y="T3"/>
                                </a:cxn>
                                <a:cxn ang="0">
                                  <a:pos x="T5" y="T7"/>
                                </a:cxn>
                                <a:cxn ang="0">
                                  <a:pos x="T9" y="T11"/>
                                </a:cxn>
                                <a:cxn ang="0">
                                  <a:pos x="T13" y="T15"/>
                                </a:cxn>
                                <a:cxn ang="0">
                                  <a:pos x="T17" y="T19"/>
                                </a:cxn>
                              </a:cxnLst>
                              <a:rect l="0" t="0" r="r" b="b"/>
                              <a:pathLst>
                                <a:path w="199" h="2">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86" name="Picture 2472"/>
                            <pic:cNvPicPr>
                              <a:picLocks noChangeAspect="1" noChangeArrowheads="1"/>
                            </pic:cNvPicPr>
                          </pic:nvPicPr>
                          <pic:blipFill>
                            <a:blip r:embed="rId1125">
                              <a:extLst>
                                <a:ext uri="{28A0092B-C50C-407E-A947-70E740481C1C}">
                                  <a14:useLocalDpi xmlns:a14="http://schemas.microsoft.com/office/drawing/2010/main" val="0"/>
                                </a:ext>
                              </a:extLst>
                            </a:blip>
                            <a:srcRect/>
                            <a:stretch>
                              <a:fillRect/>
                            </a:stretch>
                          </pic:blipFill>
                          <pic:spPr bwMode="auto">
                            <a:xfrm>
                              <a:off x="8247" y="2232"/>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87" name="Group 2473"/>
                        <wpg:cNvGrpSpPr>
                          <a:grpSpLocks/>
                        </wpg:cNvGrpSpPr>
                        <wpg:grpSpPr bwMode="auto">
                          <a:xfrm>
                            <a:off x="8247" y="2235"/>
                            <a:ext cx="199" cy="4"/>
                            <a:chOff x="8247" y="2235"/>
                            <a:chExt cx="199" cy="4"/>
                          </a:xfrm>
                        </wpg:grpSpPr>
                        <wps:wsp>
                          <wps:cNvPr id="14888" name="Freeform 2474"/>
                          <wps:cNvSpPr>
                            <a:spLocks/>
                          </wps:cNvSpPr>
                          <wps:spPr bwMode="auto">
                            <a:xfrm>
                              <a:off x="8247" y="2235"/>
                              <a:ext cx="199" cy="4"/>
                            </a:xfrm>
                            <a:custGeom>
                              <a:avLst/>
                              <a:gdLst>
                                <a:gd name="T0" fmla="+- 0 8446 8247"/>
                                <a:gd name="T1" fmla="*/ T0 w 199"/>
                                <a:gd name="T2" fmla="+- 0 2235 2235"/>
                                <a:gd name="T3" fmla="*/ 2235 h 4"/>
                                <a:gd name="T4" fmla="+- 0 8247 8247"/>
                                <a:gd name="T5" fmla="*/ T4 w 199"/>
                                <a:gd name="T6" fmla="+- 0 2235 2235"/>
                                <a:gd name="T7" fmla="*/ 2235 h 4"/>
                                <a:gd name="T8" fmla="+- 0 8247 8247"/>
                                <a:gd name="T9" fmla="*/ T8 w 199"/>
                                <a:gd name="T10" fmla="+- 0 2238 2235"/>
                                <a:gd name="T11" fmla="*/ 2238 h 4"/>
                                <a:gd name="T12" fmla="+- 0 8446 8247"/>
                                <a:gd name="T13" fmla="*/ T12 w 199"/>
                                <a:gd name="T14" fmla="+- 0 2238 2235"/>
                                <a:gd name="T15" fmla="*/ 2238 h 4"/>
                                <a:gd name="T16" fmla="+- 0 8446 8247"/>
                                <a:gd name="T17" fmla="*/ T16 w 199"/>
                                <a:gd name="T18" fmla="+- 0 2235 2235"/>
                                <a:gd name="T19" fmla="*/ 2235 h 4"/>
                              </a:gdLst>
                              <a:ahLst/>
                              <a:cxnLst>
                                <a:cxn ang="0">
                                  <a:pos x="T1" y="T3"/>
                                </a:cxn>
                                <a:cxn ang="0">
                                  <a:pos x="T5" y="T7"/>
                                </a:cxn>
                                <a:cxn ang="0">
                                  <a:pos x="T9" y="T11"/>
                                </a:cxn>
                                <a:cxn ang="0">
                                  <a:pos x="T13" y="T15"/>
                                </a:cxn>
                                <a:cxn ang="0">
                                  <a:pos x="T17" y="T19"/>
                                </a:cxn>
                              </a:cxnLst>
                              <a:rect l="0" t="0" r="r" b="b"/>
                              <a:pathLst>
                                <a:path w="199" h="4">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889" name="Group 2475"/>
                        <wpg:cNvGrpSpPr>
                          <a:grpSpLocks/>
                        </wpg:cNvGrpSpPr>
                        <wpg:grpSpPr bwMode="auto">
                          <a:xfrm>
                            <a:off x="8247" y="2236"/>
                            <a:ext cx="199" cy="2"/>
                            <a:chOff x="8247" y="2236"/>
                            <a:chExt cx="199" cy="2"/>
                          </a:xfrm>
                        </wpg:grpSpPr>
                        <wps:wsp>
                          <wps:cNvPr id="14890" name="Freeform 2476"/>
                          <wps:cNvSpPr>
                            <a:spLocks/>
                          </wps:cNvSpPr>
                          <wps:spPr bwMode="auto">
                            <a:xfrm>
                              <a:off x="8247" y="2236"/>
                              <a:ext cx="199" cy="2"/>
                            </a:xfrm>
                            <a:custGeom>
                              <a:avLst/>
                              <a:gdLst>
                                <a:gd name="T0" fmla="+- 0 8247 8247"/>
                                <a:gd name="T1" fmla="*/ T0 w 199"/>
                                <a:gd name="T2" fmla="+- 0 8446 8247"/>
                                <a:gd name="T3" fmla="*/ T2 w 199"/>
                              </a:gdLst>
                              <a:ahLst/>
                              <a:cxnLst>
                                <a:cxn ang="0">
                                  <a:pos x="T1" y="0"/>
                                </a:cxn>
                                <a:cxn ang="0">
                                  <a:pos x="T3" y="0"/>
                                </a:cxn>
                              </a:cxnLst>
                              <a:rect l="0" t="0" r="r" b="b"/>
                              <a:pathLst>
                                <a:path w="199">
                                  <a:moveTo>
                                    <a:pt x="0" y="0"/>
                                  </a:moveTo>
                                  <a:lnTo>
                                    <a:pt x="199" y="0"/>
                                  </a:lnTo>
                                </a:path>
                              </a:pathLst>
                            </a:custGeom>
                            <a:noFill/>
                            <a:ln w="583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91" name="Group 2477"/>
                        <wpg:cNvGrpSpPr>
                          <a:grpSpLocks/>
                        </wpg:cNvGrpSpPr>
                        <wpg:grpSpPr bwMode="auto">
                          <a:xfrm>
                            <a:off x="8446" y="2232"/>
                            <a:ext cx="2" cy="39"/>
                            <a:chOff x="8446" y="2232"/>
                            <a:chExt cx="2" cy="39"/>
                          </a:xfrm>
                        </wpg:grpSpPr>
                        <wps:wsp>
                          <wps:cNvPr id="14892" name="Freeform 2478"/>
                          <wps:cNvSpPr>
                            <a:spLocks/>
                          </wps:cNvSpPr>
                          <wps:spPr bwMode="auto">
                            <a:xfrm>
                              <a:off x="8446" y="2232"/>
                              <a:ext cx="2" cy="39"/>
                            </a:xfrm>
                            <a:custGeom>
                              <a:avLst/>
                              <a:gdLst>
                                <a:gd name="T0" fmla="+- 0 2270 2232"/>
                                <a:gd name="T1" fmla="*/ 2270 h 39"/>
                                <a:gd name="T2" fmla="+- 0 2232 2232"/>
                                <a:gd name="T3" fmla="*/ 2232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93" name="Group 2479"/>
                        <wpg:cNvGrpSpPr>
                          <a:grpSpLocks/>
                        </wpg:cNvGrpSpPr>
                        <wpg:grpSpPr bwMode="auto">
                          <a:xfrm>
                            <a:off x="8247" y="2232"/>
                            <a:ext cx="2" cy="39"/>
                            <a:chOff x="8247" y="2232"/>
                            <a:chExt cx="2" cy="39"/>
                          </a:xfrm>
                        </wpg:grpSpPr>
                        <wps:wsp>
                          <wps:cNvPr id="14894" name="Freeform 2480"/>
                          <wps:cNvSpPr>
                            <a:spLocks/>
                          </wps:cNvSpPr>
                          <wps:spPr bwMode="auto">
                            <a:xfrm>
                              <a:off x="8247" y="2232"/>
                              <a:ext cx="2" cy="39"/>
                            </a:xfrm>
                            <a:custGeom>
                              <a:avLst/>
                              <a:gdLst>
                                <a:gd name="T0" fmla="+- 0 2270 2232"/>
                                <a:gd name="T1" fmla="*/ 2270 h 39"/>
                                <a:gd name="T2" fmla="+- 0 2232 2232"/>
                                <a:gd name="T3" fmla="*/ 2232 h 39"/>
                              </a:gdLst>
                              <a:ahLst/>
                              <a:cxnLst>
                                <a:cxn ang="0">
                                  <a:pos x="0" y="T1"/>
                                </a:cxn>
                                <a:cxn ang="0">
                                  <a:pos x="0" y="T3"/>
                                </a:cxn>
                              </a:cxnLst>
                              <a:rect l="0" t="0" r="r" b="b"/>
                              <a:pathLst>
                                <a:path h="39">
                                  <a:moveTo>
                                    <a:pt x="0" y="38"/>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895" name="Group 2481"/>
                        <wpg:cNvGrpSpPr>
                          <a:grpSpLocks/>
                        </wpg:cNvGrpSpPr>
                        <wpg:grpSpPr bwMode="auto">
                          <a:xfrm>
                            <a:off x="8247" y="2240"/>
                            <a:ext cx="2" cy="30"/>
                            <a:chOff x="8247" y="2240"/>
                            <a:chExt cx="2" cy="30"/>
                          </a:xfrm>
                        </wpg:grpSpPr>
                        <wps:wsp>
                          <wps:cNvPr id="14896" name="Freeform 2482"/>
                          <wps:cNvSpPr>
                            <a:spLocks/>
                          </wps:cNvSpPr>
                          <wps:spPr bwMode="auto">
                            <a:xfrm>
                              <a:off x="8247" y="2240"/>
                              <a:ext cx="2" cy="30"/>
                            </a:xfrm>
                            <a:custGeom>
                              <a:avLst/>
                              <a:gdLst>
                                <a:gd name="T0" fmla="+- 0 8249 8247"/>
                                <a:gd name="T1" fmla="*/ T0 w 2"/>
                                <a:gd name="T2" fmla="+- 0 2240 2240"/>
                                <a:gd name="T3" fmla="*/ 2240 h 30"/>
                                <a:gd name="T4" fmla="+- 0 8247 8247"/>
                                <a:gd name="T5" fmla="*/ T4 w 2"/>
                                <a:gd name="T6" fmla="+- 0 2240 2240"/>
                                <a:gd name="T7" fmla="*/ 2240 h 30"/>
                                <a:gd name="T8" fmla="+- 0 8247 8247"/>
                                <a:gd name="T9" fmla="*/ T8 w 2"/>
                                <a:gd name="T10" fmla="+- 0 2270 2240"/>
                                <a:gd name="T11" fmla="*/ 2270 h 30"/>
                                <a:gd name="T12" fmla="+- 0 8249 8247"/>
                                <a:gd name="T13" fmla="*/ T12 w 2"/>
                                <a:gd name="T14" fmla="+- 0 2270 2240"/>
                                <a:gd name="T15" fmla="*/ 2270 h 30"/>
                                <a:gd name="T16" fmla="+- 0 8249 8247"/>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897" name="Picture 2483"/>
                            <pic:cNvPicPr>
                              <a:picLocks noChangeAspect="1" noChangeArrowheads="1"/>
                            </pic:cNvPicPr>
                          </pic:nvPicPr>
                          <pic:blipFill>
                            <a:blip r:embed="rId1126">
                              <a:extLst>
                                <a:ext uri="{28A0092B-C50C-407E-A947-70E740481C1C}">
                                  <a14:useLocalDpi xmlns:a14="http://schemas.microsoft.com/office/drawing/2010/main" val="0"/>
                                </a:ext>
                              </a:extLst>
                            </a:blip>
                            <a:srcRect/>
                            <a:stretch>
                              <a:fillRect/>
                            </a:stretch>
                          </pic:blipFill>
                          <pic:spPr bwMode="auto">
                            <a:xfrm>
                              <a:off x="8444" y="2240"/>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898" name="Group 2484"/>
                        <wpg:cNvGrpSpPr>
                          <a:grpSpLocks/>
                        </wpg:cNvGrpSpPr>
                        <wpg:grpSpPr bwMode="auto">
                          <a:xfrm>
                            <a:off x="8249" y="2240"/>
                            <a:ext cx="2" cy="30"/>
                            <a:chOff x="8249" y="2240"/>
                            <a:chExt cx="2" cy="30"/>
                          </a:xfrm>
                        </wpg:grpSpPr>
                        <wps:wsp>
                          <wps:cNvPr id="14899" name="Freeform 2485"/>
                          <wps:cNvSpPr>
                            <a:spLocks/>
                          </wps:cNvSpPr>
                          <wps:spPr bwMode="auto">
                            <a:xfrm>
                              <a:off x="8249" y="2240"/>
                              <a:ext cx="2" cy="30"/>
                            </a:xfrm>
                            <a:custGeom>
                              <a:avLst/>
                              <a:gdLst>
                                <a:gd name="T0" fmla="+- 0 8250 8249"/>
                                <a:gd name="T1" fmla="*/ T0 w 2"/>
                                <a:gd name="T2" fmla="+- 0 2240 2240"/>
                                <a:gd name="T3" fmla="*/ 2240 h 30"/>
                                <a:gd name="T4" fmla="+- 0 8249 8249"/>
                                <a:gd name="T5" fmla="*/ T4 w 2"/>
                                <a:gd name="T6" fmla="+- 0 2240 2240"/>
                                <a:gd name="T7" fmla="*/ 2240 h 30"/>
                                <a:gd name="T8" fmla="+- 0 8249 8249"/>
                                <a:gd name="T9" fmla="*/ T8 w 2"/>
                                <a:gd name="T10" fmla="+- 0 2270 2240"/>
                                <a:gd name="T11" fmla="*/ 2270 h 30"/>
                                <a:gd name="T12" fmla="+- 0 8250 8249"/>
                                <a:gd name="T13" fmla="*/ T12 w 2"/>
                                <a:gd name="T14" fmla="+- 0 2270 2240"/>
                                <a:gd name="T15" fmla="*/ 2270 h 30"/>
                                <a:gd name="T16" fmla="+- 0 8250 8249"/>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00" name="Group 2486"/>
                        <wpg:cNvGrpSpPr>
                          <a:grpSpLocks/>
                        </wpg:cNvGrpSpPr>
                        <wpg:grpSpPr bwMode="auto">
                          <a:xfrm>
                            <a:off x="8442" y="2240"/>
                            <a:ext cx="2" cy="30"/>
                            <a:chOff x="8442" y="2240"/>
                            <a:chExt cx="2" cy="30"/>
                          </a:xfrm>
                        </wpg:grpSpPr>
                        <wps:wsp>
                          <wps:cNvPr id="14901" name="Freeform 2487"/>
                          <wps:cNvSpPr>
                            <a:spLocks/>
                          </wps:cNvSpPr>
                          <wps:spPr bwMode="auto">
                            <a:xfrm>
                              <a:off x="8442" y="2240"/>
                              <a:ext cx="2" cy="30"/>
                            </a:xfrm>
                            <a:custGeom>
                              <a:avLst/>
                              <a:gdLst>
                                <a:gd name="T0" fmla="+- 0 8444 8442"/>
                                <a:gd name="T1" fmla="*/ T0 w 2"/>
                                <a:gd name="T2" fmla="+- 0 2240 2240"/>
                                <a:gd name="T3" fmla="*/ 2240 h 30"/>
                                <a:gd name="T4" fmla="+- 0 8442 8442"/>
                                <a:gd name="T5" fmla="*/ T4 w 2"/>
                                <a:gd name="T6" fmla="+- 0 2240 2240"/>
                                <a:gd name="T7" fmla="*/ 2240 h 30"/>
                                <a:gd name="T8" fmla="+- 0 8442 8442"/>
                                <a:gd name="T9" fmla="*/ T8 w 2"/>
                                <a:gd name="T10" fmla="+- 0 2270 2240"/>
                                <a:gd name="T11" fmla="*/ 2270 h 30"/>
                                <a:gd name="T12" fmla="+- 0 8444 8442"/>
                                <a:gd name="T13" fmla="*/ T12 w 2"/>
                                <a:gd name="T14" fmla="+- 0 2270 2240"/>
                                <a:gd name="T15" fmla="*/ 2270 h 30"/>
                                <a:gd name="T16" fmla="+- 0 8444 8442"/>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02" name="Group 2488"/>
                        <wpg:cNvGrpSpPr>
                          <a:grpSpLocks/>
                        </wpg:cNvGrpSpPr>
                        <wpg:grpSpPr bwMode="auto">
                          <a:xfrm>
                            <a:off x="8250" y="2240"/>
                            <a:ext cx="2" cy="30"/>
                            <a:chOff x="8250" y="2240"/>
                            <a:chExt cx="2" cy="30"/>
                          </a:xfrm>
                        </wpg:grpSpPr>
                        <wps:wsp>
                          <wps:cNvPr id="14903" name="Freeform 2489"/>
                          <wps:cNvSpPr>
                            <a:spLocks/>
                          </wps:cNvSpPr>
                          <wps:spPr bwMode="auto">
                            <a:xfrm>
                              <a:off x="8250" y="2240"/>
                              <a:ext cx="2" cy="30"/>
                            </a:xfrm>
                            <a:custGeom>
                              <a:avLst/>
                              <a:gdLst>
                                <a:gd name="T0" fmla="+- 0 8252 8250"/>
                                <a:gd name="T1" fmla="*/ T0 w 2"/>
                                <a:gd name="T2" fmla="+- 0 2240 2240"/>
                                <a:gd name="T3" fmla="*/ 2240 h 30"/>
                                <a:gd name="T4" fmla="+- 0 8250 8250"/>
                                <a:gd name="T5" fmla="*/ T4 w 2"/>
                                <a:gd name="T6" fmla="+- 0 2240 2240"/>
                                <a:gd name="T7" fmla="*/ 2240 h 30"/>
                                <a:gd name="T8" fmla="+- 0 8250 8250"/>
                                <a:gd name="T9" fmla="*/ T8 w 2"/>
                                <a:gd name="T10" fmla="+- 0 2270 2240"/>
                                <a:gd name="T11" fmla="*/ 2270 h 30"/>
                                <a:gd name="T12" fmla="+- 0 8252 8250"/>
                                <a:gd name="T13" fmla="*/ T12 w 2"/>
                                <a:gd name="T14" fmla="+- 0 2270 2240"/>
                                <a:gd name="T15" fmla="*/ 2270 h 30"/>
                                <a:gd name="T16" fmla="+- 0 8252 8250"/>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04" name="Group 2490"/>
                        <wpg:cNvGrpSpPr>
                          <a:grpSpLocks/>
                        </wpg:cNvGrpSpPr>
                        <wpg:grpSpPr bwMode="auto">
                          <a:xfrm>
                            <a:off x="8441" y="2240"/>
                            <a:ext cx="2" cy="30"/>
                            <a:chOff x="8441" y="2240"/>
                            <a:chExt cx="2" cy="30"/>
                          </a:xfrm>
                        </wpg:grpSpPr>
                        <wps:wsp>
                          <wps:cNvPr id="14905" name="Freeform 2491"/>
                          <wps:cNvSpPr>
                            <a:spLocks/>
                          </wps:cNvSpPr>
                          <wps:spPr bwMode="auto">
                            <a:xfrm>
                              <a:off x="8441" y="2240"/>
                              <a:ext cx="2" cy="30"/>
                            </a:xfrm>
                            <a:custGeom>
                              <a:avLst/>
                              <a:gdLst>
                                <a:gd name="T0" fmla="+- 0 8442 8441"/>
                                <a:gd name="T1" fmla="*/ T0 w 2"/>
                                <a:gd name="T2" fmla="+- 0 2240 2240"/>
                                <a:gd name="T3" fmla="*/ 2240 h 30"/>
                                <a:gd name="T4" fmla="+- 0 8441 8441"/>
                                <a:gd name="T5" fmla="*/ T4 w 2"/>
                                <a:gd name="T6" fmla="+- 0 2240 2240"/>
                                <a:gd name="T7" fmla="*/ 2240 h 30"/>
                                <a:gd name="T8" fmla="+- 0 8441 8441"/>
                                <a:gd name="T9" fmla="*/ T8 w 2"/>
                                <a:gd name="T10" fmla="+- 0 2270 2240"/>
                                <a:gd name="T11" fmla="*/ 2270 h 30"/>
                                <a:gd name="T12" fmla="+- 0 8442 8441"/>
                                <a:gd name="T13" fmla="*/ T12 w 2"/>
                                <a:gd name="T14" fmla="+- 0 2270 2240"/>
                                <a:gd name="T15" fmla="*/ 2270 h 30"/>
                                <a:gd name="T16" fmla="+- 0 8442 8441"/>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06" name="Group 2492"/>
                        <wpg:cNvGrpSpPr>
                          <a:grpSpLocks/>
                        </wpg:cNvGrpSpPr>
                        <wpg:grpSpPr bwMode="auto">
                          <a:xfrm>
                            <a:off x="8252" y="2240"/>
                            <a:ext cx="2" cy="30"/>
                            <a:chOff x="8252" y="2240"/>
                            <a:chExt cx="2" cy="30"/>
                          </a:xfrm>
                        </wpg:grpSpPr>
                        <wps:wsp>
                          <wps:cNvPr id="14907" name="Freeform 2493"/>
                          <wps:cNvSpPr>
                            <a:spLocks/>
                          </wps:cNvSpPr>
                          <wps:spPr bwMode="auto">
                            <a:xfrm>
                              <a:off x="8252" y="2240"/>
                              <a:ext cx="2" cy="30"/>
                            </a:xfrm>
                            <a:custGeom>
                              <a:avLst/>
                              <a:gdLst>
                                <a:gd name="T0" fmla="+- 0 8254 8252"/>
                                <a:gd name="T1" fmla="*/ T0 w 2"/>
                                <a:gd name="T2" fmla="+- 0 2240 2240"/>
                                <a:gd name="T3" fmla="*/ 2240 h 30"/>
                                <a:gd name="T4" fmla="+- 0 8252 8252"/>
                                <a:gd name="T5" fmla="*/ T4 w 2"/>
                                <a:gd name="T6" fmla="+- 0 2240 2240"/>
                                <a:gd name="T7" fmla="*/ 2240 h 30"/>
                                <a:gd name="T8" fmla="+- 0 8252 8252"/>
                                <a:gd name="T9" fmla="*/ T8 w 2"/>
                                <a:gd name="T10" fmla="+- 0 2270 2240"/>
                                <a:gd name="T11" fmla="*/ 2270 h 30"/>
                                <a:gd name="T12" fmla="+- 0 8254 8252"/>
                                <a:gd name="T13" fmla="*/ T12 w 2"/>
                                <a:gd name="T14" fmla="+- 0 2270 2240"/>
                                <a:gd name="T15" fmla="*/ 2270 h 30"/>
                                <a:gd name="T16" fmla="+- 0 8254 8252"/>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08" name="Group 2494"/>
                        <wpg:cNvGrpSpPr>
                          <a:grpSpLocks/>
                        </wpg:cNvGrpSpPr>
                        <wpg:grpSpPr bwMode="auto">
                          <a:xfrm>
                            <a:off x="8439" y="2240"/>
                            <a:ext cx="2" cy="30"/>
                            <a:chOff x="8439" y="2240"/>
                            <a:chExt cx="2" cy="30"/>
                          </a:xfrm>
                        </wpg:grpSpPr>
                        <wps:wsp>
                          <wps:cNvPr id="14909" name="Freeform 2495"/>
                          <wps:cNvSpPr>
                            <a:spLocks/>
                          </wps:cNvSpPr>
                          <wps:spPr bwMode="auto">
                            <a:xfrm>
                              <a:off x="8439" y="2240"/>
                              <a:ext cx="2" cy="30"/>
                            </a:xfrm>
                            <a:custGeom>
                              <a:avLst/>
                              <a:gdLst>
                                <a:gd name="T0" fmla="+- 0 8441 8439"/>
                                <a:gd name="T1" fmla="*/ T0 w 2"/>
                                <a:gd name="T2" fmla="+- 0 2240 2240"/>
                                <a:gd name="T3" fmla="*/ 2240 h 30"/>
                                <a:gd name="T4" fmla="+- 0 8439 8439"/>
                                <a:gd name="T5" fmla="*/ T4 w 2"/>
                                <a:gd name="T6" fmla="+- 0 2240 2240"/>
                                <a:gd name="T7" fmla="*/ 2240 h 30"/>
                                <a:gd name="T8" fmla="+- 0 8439 8439"/>
                                <a:gd name="T9" fmla="*/ T8 w 2"/>
                                <a:gd name="T10" fmla="+- 0 2270 2240"/>
                                <a:gd name="T11" fmla="*/ 2270 h 30"/>
                                <a:gd name="T12" fmla="+- 0 8441 8439"/>
                                <a:gd name="T13" fmla="*/ T12 w 2"/>
                                <a:gd name="T14" fmla="+- 0 2270 2240"/>
                                <a:gd name="T15" fmla="*/ 2270 h 30"/>
                                <a:gd name="T16" fmla="+- 0 8441 8439"/>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910" name="Picture 2496"/>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8254" y="2240"/>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911" name="Group 2497"/>
                        <wpg:cNvGrpSpPr>
                          <a:grpSpLocks/>
                        </wpg:cNvGrpSpPr>
                        <wpg:grpSpPr bwMode="auto">
                          <a:xfrm>
                            <a:off x="8437" y="2240"/>
                            <a:ext cx="2" cy="30"/>
                            <a:chOff x="8437" y="2240"/>
                            <a:chExt cx="2" cy="30"/>
                          </a:xfrm>
                        </wpg:grpSpPr>
                        <wps:wsp>
                          <wps:cNvPr id="14912" name="Freeform 2498"/>
                          <wps:cNvSpPr>
                            <a:spLocks/>
                          </wps:cNvSpPr>
                          <wps:spPr bwMode="auto">
                            <a:xfrm>
                              <a:off x="8437" y="2240"/>
                              <a:ext cx="2" cy="30"/>
                            </a:xfrm>
                            <a:custGeom>
                              <a:avLst/>
                              <a:gdLst>
                                <a:gd name="T0" fmla="+- 0 8439 8437"/>
                                <a:gd name="T1" fmla="*/ T0 w 2"/>
                                <a:gd name="T2" fmla="+- 0 2240 2240"/>
                                <a:gd name="T3" fmla="*/ 2240 h 30"/>
                                <a:gd name="T4" fmla="+- 0 8437 8437"/>
                                <a:gd name="T5" fmla="*/ T4 w 2"/>
                                <a:gd name="T6" fmla="+- 0 2240 2240"/>
                                <a:gd name="T7" fmla="*/ 2240 h 30"/>
                                <a:gd name="T8" fmla="+- 0 8437 8437"/>
                                <a:gd name="T9" fmla="*/ T8 w 2"/>
                                <a:gd name="T10" fmla="+- 0 2270 2240"/>
                                <a:gd name="T11" fmla="*/ 2270 h 30"/>
                                <a:gd name="T12" fmla="+- 0 8439 8437"/>
                                <a:gd name="T13" fmla="*/ T12 w 2"/>
                                <a:gd name="T14" fmla="+- 0 2270 2240"/>
                                <a:gd name="T15" fmla="*/ 2270 h 30"/>
                                <a:gd name="T16" fmla="+- 0 8439 8437"/>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13" name="Group 2499"/>
                        <wpg:cNvGrpSpPr>
                          <a:grpSpLocks/>
                        </wpg:cNvGrpSpPr>
                        <wpg:grpSpPr bwMode="auto">
                          <a:xfrm>
                            <a:off x="8256" y="2240"/>
                            <a:ext cx="2" cy="30"/>
                            <a:chOff x="8256" y="2240"/>
                            <a:chExt cx="2" cy="30"/>
                          </a:xfrm>
                        </wpg:grpSpPr>
                        <wps:wsp>
                          <wps:cNvPr id="14914" name="Freeform 2500"/>
                          <wps:cNvSpPr>
                            <a:spLocks/>
                          </wps:cNvSpPr>
                          <wps:spPr bwMode="auto">
                            <a:xfrm>
                              <a:off x="8256" y="2240"/>
                              <a:ext cx="2" cy="30"/>
                            </a:xfrm>
                            <a:custGeom>
                              <a:avLst/>
                              <a:gdLst>
                                <a:gd name="T0" fmla="+- 0 8258 8256"/>
                                <a:gd name="T1" fmla="*/ T0 w 2"/>
                                <a:gd name="T2" fmla="+- 0 2240 2240"/>
                                <a:gd name="T3" fmla="*/ 2240 h 30"/>
                                <a:gd name="T4" fmla="+- 0 8256 8256"/>
                                <a:gd name="T5" fmla="*/ T4 w 2"/>
                                <a:gd name="T6" fmla="+- 0 2240 2240"/>
                                <a:gd name="T7" fmla="*/ 2240 h 30"/>
                                <a:gd name="T8" fmla="+- 0 8256 8256"/>
                                <a:gd name="T9" fmla="*/ T8 w 2"/>
                                <a:gd name="T10" fmla="+- 0 2270 2240"/>
                                <a:gd name="T11" fmla="*/ 2270 h 30"/>
                                <a:gd name="T12" fmla="+- 0 8258 8256"/>
                                <a:gd name="T13" fmla="*/ T12 w 2"/>
                                <a:gd name="T14" fmla="+- 0 2270 2240"/>
                                <a:gd name="T15" fmla="*/ 2270 h 30"/>
                                <a:gd name="T16" fmla="+- 0 8258 8256"/>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15" name="Group 2501"/>
                        <wpg:cNvGrpSpPr>
                          <a:grpSpLocks/>
                        </wpg:cNvGrpSpPr>
                        <wpg:grpSpPr bwMode="auto">
                          <a:xfrm>
                            <a:off x="8435" y="2240"/>
                            <a:ext cx="2" cy="30"/>
                            <a:chOff x="8435" y="2240"/>
                            <a:chExt cx="2" cy="30"/>
                          </a:xfrm>
                        </wpg:grpSpPr>
                        <wps:wsp>
                          <wps:cNvPr id="14916" name="Freeform 2502"/>
                          <wps:cNvSpPr>
                            <a:spLocks/>
                          </wps:cNvSpPr>
                          <wps:spPr bwMode="auto">
                            <a:xfrm>
                              <a:off x="8435" y="2240"/>
                              <a:ext cx="2" cy="30"/>
                            </a:xfrm>
                            <a:custGeom>
                              <a:avLst/>
                              <a:gdLst>
                                <a:gd name="T0" fmla="+- 0 8437 8435"/>
                                <a:gd name="T1" fmla="*/ T0 w 2"/>
                                <a:gd name="T2" fmla="+- 0 2240 2240"/>
                                <a:gd name="T3" fmla="*/ 2240 h 30"/>
                                <a:gd name="T4" fmla="+- 0 8435 8435"/>
                                <a:gd name="T5" fmla="*/ T4 w 2"/>
                                <a:gd name="T6" fmla="+- 0 2240 2240"/>
                                <a:gd name="T7" fmla="*/ 2240 h 30"/>
                                <a:gd name="T8" fmla="+- 0 8435 8435"/>
                                <a:gd name="T9" fmla="*/ T8 w 2"/>
                                <a:gd name="T10" fmla="+- 0 2270 2240"/>
                                <a:gd name="T11" fmla="*/ 2270 h 30"/>
                                <a:gd name="T12" fmla="+- 0 8437 8435"/>
                                <a:gd name="T13" fmla="*/ T12 w 2"/>
                                <a:gd name="T14" fmla="+- 0 2270 2240"/>
                                <a:gd name="T15" fmla="*/ 2270 h 30"/>
                                <a:gd name="T16" fmla="+- 0 8437 8435"/>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17" name="Group 2503"/>
                        <wpg:cNvGrpSpPr>
                          <a:grpSpLocks/>
                        </wpg:cNvGrpSpPr>
                        <wpg:grpSpPr bwMode="auto">
                          <a:xfrm>
                            <a:off x="8258" y="2240"/>
                            <a:ext cx="2" cy="30"/>
                            <a:chOff x="8258" y="2240"/>
                            <a:chExt cx="2" cy="30"/>
                          </a:xfrm>
                        </wpg:grpSpPr>
                        <wps:wsp>
                          <wps:cNvPr id="14918" name="Freeform 2504"/>
                          <wps:cNvSpPr>
                            <a:spLocks/>
                          </wps:cNvSpPr>
                          <wps:spPr bwMode="auto">
                            <a:xfrm>
                              <a:off x="8258" y="2240"/>
                              <a:ext cx="2" cy="30"/>
                            </a:xfrm>
                            <a:custGeom>
                              <a:avLst/>
                              <a:gdLst>
                                <a:gd name="T0" fmla="+- 0 8260 8258"/>
                                <a:gd name="T1" fmla="*/ T0 w 2"/>
                                <a:gd name="T2" fmla="+- 0 2240 2240"/>
                                <a:gd name="T3" fmla="*/ 2240 h 30"/>
                                <a:gd name="T4" fmla="+- 0 8258 8258"/>
                                <a:gd name="T5" fmla="*/ T4 w 2"/>
                                <a:gd name="T6" fmla="+- 0 2240 2240"/>
                                <a:gd name="T7" fmla="*/ 2240 h 30"/>
                                <a:gd name="T8" fmla="+- 0 8258 8258"/>
                                <a:gd name="T9" fmla="*/ T8 w 2"/>
                                <a:gd name="T10" fmla="+- 0 2270 2240"/>
                                <a:gd name="T11" fmla="*/ 2270 h 30"/>
                                <a:gd name="T12" fmla="+- 0 8260 8258"/>
                                <a:gd name="T13" fmla="*/ T12 w 2"/>
                                <a:gd name="T14" fmla="+- 0 2270 2240"/>
                                <a:gd name="T15" fmla="*/ 2270 h 30"/>
                                <a:gd name="T16" fmla="+- 0 8260 8258"/>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919" name="Picture 2505"/>
                            <pic:cNvPicPr>
                              <a:picLocks noChangeAspect="1" noChangeArrowheads="1"/>
                            </pic:cNvPicPr>
                          </pic:nvPicPr>
                          <pic:blipFill>
                            <a:blip r:embed="rId1127">
                              <a:extLst>
                                <a:ext uri="{28A0092B-C50C-407E-A947-70E740481C1C}">
                                  <a14:useLocalDpi xmlns:a14="http://schemas.microsoft.com/office/drawing/2010/main" val="0"/>
                                </a:ext>
                              </a:extLst>
                            </a:blip>
                            <a:srcRect/>
                            <a:stretch>
                              <a:fillRect/>
                            </a:stretch>
                          </pic:blipFill>
                          <pic:spPr bwMode="auto">
                            <a:xfrm>
                              <a:off x="8433" y="2240"/>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920" name="Group 2506"/>
                        <wpg:cNvGrpSpPr>
                          <a:grpSpLocks/>
                        </wpg:cNvGrpSpPr>
                        <wpg:grpSpPr bwMode="auto">
                          <a:xfrm>
                            <a:off x="8260" y="2240"/>
                            <a:ext cx="2" cy="30"/>
                            <a:chOff x="8260" y="2240"/>
                            <a:chExt cx="2" cy="30"/>
                          </a:xfrm>
                        </wpg:grpSpPr>
                        <wps:wsp>
                          <wps:cNvPr id="14921" name="Freeform 2507"/>
                          <wps:cNvSpPr>
                            <a:spLocks/>
                          </wps:cNvSpPr>
                          <wps:spPr bwMode="auto">
                            <a:xfrm>
                              <a:off x="8260" y="2240"/>
                              <a:ext cx="2" cy="30"/>
                            </a:xfrm>
                            <a:custGeom>
                              <a:avLst/>
                              <a:gdLst>
                                <a:gd name="T0" fmla="+- 0 8261 8260"/>
                                <a:gd name="T1" fmla="*/ T0 w 2"/>
                                <a:gd name="T2" fmla="+- 0 2240 2240"/>
                                <a:gd name="T3" fmla="*/ 2240 h 30"/>
                                <a:gd name="T4" fmla="+- 0 8260 8260"/>
                                <a:gd name="T5" fmla="*/ T4 w 2"/>
                                <a:gd name="T6" fmla="+- 0 2240 2240"/>
                                <a:gd name="T7" fmla="*/ 2240 h 30"/>
                                <a:gd name="T8" fmla="+- 0 8260 8260"/>
                                <a:gd name="T9" fmla="*/ T8 w 2"/>
                                <a:gd name="T10" fmla="+- 0 2270 2240"/>
                                <a:gd name="T11" fmla="*/ 2270 h 30"/>
                                <a:gd name="T12" fmla="+- 0 8261 8260"/>
                                <a:gd name="T13" fmla="*/ T12 w 2"/>
                                <a:gd name="T14" fmla="+- 0 2270 2240"/>
                                <a:gd name="T15" fmla="*/ 2270 h 30"/>
                                <a:gd name="T16" fmla="+- 0 8261 8260"/>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22" name="Group 2508"/>
                        <wpg:cNvGrpSpPr>
                          <a:grpSpLocks/>
                        </wpg:cNvGrpSpPr>
                        <wpg:grpSpPr bwMode="auto">
                          <a:xfrm>
                            <a:off x="8431" y="2240"/>
                            <a:ext cx="2" cy="30"/>
                            <a:chOff x="8431" y="2240"/>
                            <a:chExt cx="2" cy="30"/>
                          </a:xfrm>
                        </wpg:grpSpPr>
                        <wps:wsp>
                          <wps:cNvPr id="14923" name="Freeform 2509"/>
                          <wps:cNvSpPr>
                            <a:spLocks/>
                          </wps:cNvSpPr>
                          <wps:spPr bwMode="auto">
                            <a:xfrm>
                              <a:off x="8431" y="2240"/>
                              <a:ext cx="2" cy="30"/>
                            </a:xfrm>
                            <a:custGeom>
                              <a:avLst/>
                              <a:gdLst>
                                <a:gd name="T0" fmla="+- 0 8433 8431"/>
                                <a:gd name="T1" fmla="*/ T0 w 2"/>
                                <a:gd name="T2" fmla="+- 0 2240 2240"/>
                                <a:gd name="T3" fmla="*/ 2240 h 30"/>
                                <a:gd name="T4" fmla="+- 0 8431 8431"/>
                                <a:gd name="T5" fmla="*/ T4 w 2"/>
                                <a:gd name="T6" fmla="+- 0 2240 2240"/>
                                <a:gd name="T7" fmla="*/ 2240 h 30"/>
                                <a:gd name="T8" fmla="+- 0 8431 8431"/>
                                <a:gd name="T9" fmla="*/ T8 w 2"/>
                                <a:gd name="T10" fmla="+- 0 2270 2240"/>
                                <a:gd name="T11" fmla="*/ 2270 h 30"/>
                                <a:gd name="T12" fmla="+- 0 8433 8431"/>
                                <a:gd name="T13" fmla="*/ T12 w 2"/>
                                <a:gd name="T14" fmla="+- 0 2270 2240"/>
                                <a:gd name="T15" fmla="*/ 2270 h 30"/>
                                <a:gd name="T16" fmla="+- 0 8433 8431"/>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24" name="Group 2510"/>
                        <wpg:cNvGrpSpPr>
                          <a:grpSpLocks/>
                        </wpg:cNvGrpSpPr>
                        <wpg:grpSpPr bwMode="auto">
                          <a:xfrm>
                            <a:off x="8261" y="2240"/>
                            <a:ext cx="2" cy="30"/>
                            <a:chOff x="8261" y="2240"/>
                            <a:chExt cx="2" cy="30"/>
                          </a:xfrm>
                        </wpg:grpSpPr>
                        <wps:wsp>
                          <wps:cNvPr id="14925" name="Freeform 2511"/>
                          <wps:cNvSpPr>
                            <a:spLocks/>
                          </wps:cNvSpPr>
                          <wps:spPr bwMode="auto">
                            <a:xfrm>
                              <a:off x="8261" y="2240"/>
                              <a:ext cx="2" cy="30"/>
                            </a:xfrm>
                            <a:custGeom>
                              <a:avLst/>
                              <a:gdLst>
                                <a:gd name="T0" fmla="+- 0 8263 8261"/>
                                <a:gd name="T1" fmla="*/ T0 w 2"/>
                                <a:gd name="T2" fmla="+- 0 2240 2240"/>
                                <a:gd name="T3" fmla="*/ 2240 h 30"/>
                                <a:gd name="T4" fmla="+- 0 8261 8261"/>
                                <a:gd name="T5" fmla="*/ T4 w 2"/>
                                <a:gd name="T6" fmla="+- 0 2240 2240"/>
                                <a:gd name="T7" fmla="*/ 2240 h 30"/>
                                <a:gd name="T8" fmla="+- 0 8261 8261"/>
                                <a:gd name="T9" fmla="*/ T8 w 2"/>
                                <a:gd name="T10" fmla="+- 0 2270 2240"/>
                                <a:gd name="T11" fmla="*/ 2270 h 30"/>
                                <a:gd name="T12" fmla="+- 0 8263 8261"/>
                                <a:gd name="T13" fmla="*/ T12 w 2"/>
                                <a:gd name="T14" fmla="+- 0 2270 2240"/>
                                <a:gd name="T15" fmla="*/ 2270 h 30"/>
                                <a:gd name="T16" fmla="+- 0 8263 8261"/>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26" name="Group 2512"/>
                        <wpg:cNvGrpSpPr>
                          <a:grpSpLocks/>
                        </wpg:cNvGrpSpPr>
                        <wpg:grpSpPr bwMode="auto">
                          <a:xfrm>
                            <a:off x="8430" y="2240"/>
                            <a:ext cx="2" cy="30"/>
                            <a:chOff x="8430" y="2240"/>
                            <a:chExt cx="2" cy="30"/>
                          </a:xfrm>
                        </wpg:grpSpPr>
                        <wps:wsp>
                          <wps:cNvPr id="14927" name="Freeform 2513"/>
                          <wps:cNvSpPr>
                            <a:spLocks/>
                          </wps:cNvSpPr>
                          <wps:spPr bwMode="auto">
                            <a:xfrm>
                              <a:off x="8430" y="2240"/>
                              <a:ext cx="2" cy="30"/>
                            </a:xfrm>
                            <a:custGeom>
                              <a:avLst/>
                              <a:gdLst>
                                <a:gd name="T0" fmla="+- 0 8431 8430"/>
                                <a:gd name="T1" fmla="*/ T0 w 2"/>
                                <a:gd name="T2" fmla="+- 0 2240 2240"/>
                                <a:gd name="T3" fmla="*/ 2240 h 30"/>
                                <a:gd name="T4" fmla="+- 0 8430 8430"/>
                                <a:gd name="T5" fmla="*/ T4 w 2"/>
                                <a:gd name="T6" fmla="+- 0 2240 2240"/>
                                <a:gd name="T7" fmla="*/ 2240 h 30"/>
                                <a:gd name="T8" fmla="+- 0 8430 8430"/>
                                <a:gd name="T9" fmla="*/ T8 w 2"/>
                                <a:gd name="T10" fmla="+- 0 2270 2240"/>
                                <a:gd name="T11" fmla="*/ 2270 h 30"/>
                                <a:gd name="T12" fmla="+- 0 8431 8430"/>
                                <a:gd name="T13" fmla="*/ T12 w 2"/>
                                <a:gd name="T14" fmla="+- 0 2270 2240"/>
                                <a:gd name="T15" fmla="*/ 2270 h 30"/>
                                <a:gd name="T16" fmla="+- 0 8431 8430"/>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1" y="0"/>
                                  </a:moveTo>
                                  <a:lnTo>
                                    <a:pt x="0" y="0"/>
                                  </a:lnTo>
                                  <a:lnTo>
                                    <a:pt x="0" y="30"/>
                                  </a:lnTo>
                                  <a:lnTo>
                                    <a:pt x="1" y="3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928" name="Picture 2514"/>
                            <pic:cNvPicPr>
                              <a:picLocks noChangeAspect="1" noChangeArrowheads="1"/>
                            </pic:cNvPicPr>
                          </pic:nvPicPr>
                          <pic:blipFill>
                            <a:blip r:embed="rId1128">
                              <a:extLst>
                                <a:ext uri="{28A0092B-C50C-407E-A947-70E740481C1C}">
                                  <a14:useLocalDpi xmlns:a14="http://schemas.microsoft.com/office/drawing/2010/main" val="0"/>
                                </a:ext>
                              </a:extLst>
                            </a:blip>
                            <a:srcRect/>
                            <a:stretch>
                              <a:fillRect/>
                            </a:stretch>
                          </pic:blipFill>
                          <pic:spPr bwMode="auto">
                            <a:xfrm>
                              <a:off x="8263" y="2240"/>
                              <a:ext cx="2"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929" name="Group 2515"/>
                        <wpg:cNvGrpSpPr>
                          <a:grpSpLocks/>
                        </wpg:cNvGrpSpPr>
                        <wpg:grpSpPr bwMode="auto">
                          <a:xfrm>
                            <a:off x="8428" y="2240"/>
                            <a:ext cx="2" cy="30"/>
                            <a:chOff x="8428" y="2240"/>
                            <a:chExt cx="2" cy="30"/>
                          </a:xfrm>
                        </wpg:grpSpPr>
                        <wps:wsp>
                          <wps:cNvPr id="14930" name="Freeform 2516"/>
                          <wps:cNvSpPr>
                            <a:spLocks/>
                          </wps:cNvSpPr>
                          <wps:spPr bwMode="auto">
                            <a:xfrm>
                              <a:off x="8428" y="2240"/>
                              <a:ext cx="2" cy="30"/>
                            </a:xfrm>
                            <a:custGeom>
                              <a:avLst/>
                              <a:gdLst>
                                <a:gd name="T0" fmla="+- 0 8430 8428"/>
                                <a:gd name="T1" fmla="*/ T0 w 2"/>
                                <a:gd name="T2" fmla="+- 0 2240 2240"/>
                                <a:gd name="T3" fmla="*/ 2240 h 30"/>
                                <a:gd name="T4" fmla="+- 0 8428 8428"/>
                                <a:gd name="T5" fmla="*/ T4 w 2"/>
                                <a:gd name="T6" fmla="+- 0 2240 2240"/>
                                <a:gd name="T7" fmla="*/ 2240 h 30"/>
                                <a:gd name="T8" fmla="+- 0 8428 8428"/>
                                <a:gd name="T9" fmla="*/ T8 w 2"/>
                                <a:gd name="T10" fmla="+- 0 2270 2240"/>
                                <a:gd name="T11" fmla="*/ 2270 h 30"/>
                                <a:gd name="T12" fmla="+- 0 8430 8428"/>
                                <a:gd name="T13" fmla="*/ T12 w 2"/>
                                <a:gd name="T14" fmla="+- 0 2270 2240"/>
                                <a:gd name="T15" fmla="*/ 2270 h 30"/>
                                <a:gd name="T16" fmla="+- 0 8430 8428"/>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31" name="Group 2517"/>
                        <wpg:cNvGrpSpPr>
                          <a:grpSpLocks/>
                        </wpg:cNvGrpSpPr>
                        <wpg:grpSpPr bwMode="auto">
                          <a:xfrm>
                            <a:off x="8265" y="2240"/>
                            <a:ext cx="2" cy="30"/>
                            <a:chOff x="8265" y="2240"/>
                            <a:chExt cx="2" cy="30"/>
                          </a:xfrm>
                        </wpg:grpSpPr>
                        <wps:wsp>
                          <wps:cNvPr id="14932" name="Freeform 2518"/>
                          <wps:cNvSpPr>
                            <a:spLocks/>
                          </wps:cNvSpPr>
                          <wps:spPr bwMode="auto">
                            <a:xfrm>
                              <a:off x="8265" y="2240"/>
                              <a:ext cx="2" cy="30"/>
                            </a:xfrm>
                            <a:custGeom>
                              <a:avLst/>
                              <a:gdLst>
                                <a:gd name="T0" fmla="+- 0 8267 8265"/>
                                <a:gd name="T1" fmla="*/ T0 w 2"/>
                                <a:gd name="T2" fmla="+- 0 2240 2240"/>
                                <a:gd name="T3" fmla="*/ 2240 h 30"/>
                                <a:gd name="T4" fmla="+- 0 8265 8265"/>
                                <a:gd name="T5" fmla="*/ T4 w 2"/>
                                <a:gd name="T6" fmla="+- 0 2240 2240"/>
                                <a:gd name="T7" fmla="*/ 2240 h 30"/>
                                <a:gd name="T8" fmla="+- 0 8265 8265"/>
                                <a:gd name="T9" fmla="*/ T8 w 2"/>
                                <a:gd name="T10" fmla="+- 0 2270 2240"/>
                                <a:gd name="T11" fmla="*/ 2270 h 30"/>
                                <a:gd name="T12" fmla="+- 0 8267 8265"/>
                                <a:gd name="T13" fmla="*/ T12 w 2"/>
                                <a:gd name="T14" fmla="+- 0 2270 2240"/>
                                <a:gd name="T15" fmla="*/ 2270 h 30"/>
                                <a:gd name="T16" fmla="+- 0 8267 8265"/>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33" name="Group 2519"/>
                        <wpg:cNvGrpSpPr>
                          <a:grpSpLocks/>
                        </wpg:cNvGrpSpPr>
                        <wpg:grpSpPr bwMode="auto">
                          <a:xfrm>
                            <a:off x="8426" y="2240"/>
                            <a:ext cx="2" cy="30"/>
                            <a:chOff x="8426" y="2240"/>
                            <a:chExt cx="2" cy="30"/>
                          </a:xfrm>
                        </wpg:grpSpPr>
                        <wps:wsp>
                          <wps:cNvPr id="14934" name="Freeform 2520"/>
                          <wps:cNvSpPr>
                            <a:spLocks/>
                          </wps:cNvSpPr>
                          <wps:spPr bwMode="auto">
                            <a:xfrm>
                              <a:off x="8426" y="2240"/>
                              <a:ext cx="2" cy="30"/>
                            </a:xfrm>
                            <a:custGeom>
                              <a:avLst/>
                              <a:gdLst>
                                <a:gd name="T0" fmla="+- 0 8428 8426"/>
                                <a:gd name="T1" fmla="*/ T0 w 2"/>
                                <a:gd name="T2" fmla="+- 0 2240 2240"/>
                                <a:gd name="T3" fmla="*/ 2240 h 30"/>
                                <a:gd name="T4" fmla="+- 0 8426 8426"/>
                                <a:gd name="T5" fmla="*/ T4 w 2"/>
                                <a:gd name="T6" fmla="+- 0 2240 2240"/>
                                <a:gd name="T7" fmla="*/ 2240 h 30"/>
                                <a:gd name="T8" fmla="+- 0 8426 8426"/>
                                <a:gd name="T9" fmla="*/ T8 w 2"/>
                                <a:gd name="T10" fmla="+- 0 2270 2240"/>
                                <a:gd name="T11" fmla="*/ 2270 h 30"/>
                                <a:gd name="T12" fmla="+- 0 8428 8426"/>
                                <a:gd name="T13" fmla="*/ T12 w 2"/>
                                <a:gd name="T14" fmla="+- 0 2270 2240"/>
                                <a:gd name="T15" fmla="*/ 2270 h 30"/>
                                <a:gd name="T16" fmla="+- 0 8428 8426"/>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35" name="Group 2521"/>
                        <wpg:cNvGrpSpPr>
                          <a:grpSpLocks/>
                        </wpg:cNvGrpSpPr>
                        <wpg:grpSpPr bwMode="auto">
                          <a:xfrm>
                            <a:off x="8267" y="2240"/>
                            <a:ext cx="2" cy="30"/>
                            <a:chOff x="8267" y="2240"/>
                            <a:chExt cx="2" cy="30"/>
                          </a:xfrm>
                        </wpg:grpSpPr>
                        <wps:wsp>
                          <wps:cNvPr id="14936" name="Freeform 2522"/>
                          <wps:cNvSpPr>
                            <a:spLocks/>
                          </wps:cNvSpPr>
                          <wps:spPr bwMode="auto">
                            <a:xfrm>
                              <a:off x="8267" y="2240"/>
                              <a:ext cx="2" cy="30"/>
                            </a:xfrm>
                            <a:custGeom>
                              <a:avLst/>
                              <a:gdLst>
                                <a:gd name="T0" fmla="+- 0 8269 8267"/>
                                <a:gd name="T1" fmla="*/ T0 w 2"/>
                                <a:gd name="T2" fmla="+- 0 2240 2240"/>
                                <a:gd name="T3" fmla="*/ 2240 h 30"/>
                                <a:gd name="T4" fmla="+- 0 8267 8267"/>
                                <a:gd name="T5" fmla="*/ T4 w 2"/>
                                <a:gd name="T6" fmla="+- 0 2240 2240"/>
                                <a:gd name="T7" fmla="*/ 2240 h 30"/>
                                <a:gd name="T8" fmla="+- 0 8267 8267"/>
                                <a:gd name="T9" fmla="*/ T8 w 2"/>
                                <a:gd name="T10" fmla="+- 0 2270 2240"/>
                                <a:gd name="T11" fmla="*/ 2270 h 30"/>
                                <a:gd name="T12" fmla="+- 0 8269 8267"/>
                                <a:gd name="T13" fmla="*/ T12 w 2"/>
                                <a:gd name="T14" fmla="+- 0 2270 2240"/>
                                <a:gd name="T15" fmla="*/ 2270 h 30"/>
                                <a:gd name="T16" fmla="+- 0 8269 8267"/>
                                <a:gd name="T17" fmla="*/ T16 w 2"/>
                                <a:gd name="T18" fmla="+- 0 2240 2240"/>
                                <a:gd name="T19" fmla="*/ 2240 h 30"/>
                              </a:gdLst>
                              <a:ahLst/>
                              <a:cxnLst>
                                <a:cxn ang="0">
                                  <a:pos x="T1" y="T3"/>
                                </a:cxn>
                                <a:cxn ang="0">
                                  <a:pos x="T5" y="T7"/>
                                </a:cxn>
                                <a:cxn ang="0">
                                  <a:pos x="T9" y="T11"/>
                                </a:cxn>
                                <a:cxn ang="0">
                                  <a:pos x="T13" y="T15"/>
                                </a:cxn>
                                <a:cxn ang="0">
                                  <a:pos x="T17" y="T19"/>
                                </a:cxn>
                              </a:cxnLst>
                              <a:rect l="0" t="0" r="r" b="b"/>
                              <a:pathLst>
                                <a:path w="2" h="30">
                                  <a:moveTo>
                                    <a:pt x="2" y="0"/>
                                  </a:moveTo>
                                  <a:lnTo>
                                    <a:pt x="0" y="0"/>
                                  </a:lnTo>
                                  <a:lnTo>
                                    <a:pt x="0" y="30"/>
                                  </a:lnTo>
                                  <a:lnTo>
                                    <a:pt x="2" y="3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937" name="Picture 2523"/>
                            <pic:cNvPicPr>
                              <a:picLocks noChangeAspect="1" noChangeArrowheads="1"/>
                            </pic:cNvPicPr>
                          </pic:nvPicPr>
                          <pic:blipFill>
                            <a:blip r:embed="rId1129">
                              <a:extLst>
                                <a:ext uri="{28A0092B-C50C-407E-A947-70E740481C1C}">
                                  <a14:useLocalDpi xmlns:a14="http://schemas.microsoft.com/office/drawing/2010/main" val="0"/>
                                </a:ext>
                              </a:extLst>
                            </a:blip>
                            <a:srcRect/>
                            <a:stretch>
                              <a:fillRect/>
                            </a:stretch>
                          </pic:blipFill>
                          <pic:spPr bwMode="auto">
                            <a:xfrm>
                              <a:off x="8424" y="2240"/>
                              <a:ext cx="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38" name="Picture 2524"/>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8269" y="2240"/>
                              <a:ext cx="15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39" name="Picture 2525"/>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8270" y="2240"/>
                              <a:ext cx="15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0" name="Picture 2526"/>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8272" y="2240"/>
                              <a:ext cx="14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1" name="Picture 2527"/>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8274" y="2240"/>
                              <a:ext cx="14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2" name="Picture 2528"/>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8276" y="2240"/>
                              <a:ext cx="14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3" name="Picture 2529"/>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8278" y="2240"/>
                              <a:ext cx="13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4" name="Picture 2530"/>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8280" y="2240"/>
                              <a:ext cx="13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5" name="Picture 2531"/>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8281" y="2240"/>
                              <a:ext cx="13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6" name="Picture 2532"/>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8283" y="2240"/>
                              <a:ext cx="12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7" name="Picture 2533"/>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8285" y="2240"/>
                              <a:ext cx="12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8" name="Picture 2534"/>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8287" y="2240"/>
                              <a:ext cx="11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49" name="Picture 2535"/>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8289" y="2240"/>
                              <a:ext cx="11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0" name="Picture 2536"/>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8290" y="2240"/>
                              <a:ext cx="11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1" name="Picture 2537"/>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8292" y="2240"/>
                              <a:ext cx="10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2" name="Picture 2538"/>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8294" y="2240"/>
                              <a:ext cx="10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3" name="Picture 2539"/>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8296" y="2240"/>
                              <a:ext cx="10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4" name="Picture 2540"/>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8298" y="2240"/>
                              <a:ext cx="9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5" name="Picture 2541"/>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8300" y="2240"/>
                              <a:ext cx="9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6" name="Picture 2542"/>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8301" y="2240"/>
                              <a:ext cx="9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7" name="Picture 2543"/>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8303" y="2240"/>
                              <a:ext cx="8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8" name="Picture 2544"/>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8305" y="2240"/>
                              <a:ext cx="8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59" name="Picture 2545"/>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8307" y="2240"/>
                              <a:ext cx="7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0" name="Picture 2546"/>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8309" y="2240"/>
                              <a:ext cx="7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1" name="Picture 2547"/>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8310" y="2240"/>
                              <a:ext cx="7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2" name="Picture 2548"/>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8312" y="2240"/>
                              <a:ext cx="6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3" name="Picture 2549"/>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8314" y="2240"/>
                              <a:ext cx="6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4" name="Picture 2550"/>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8316" y="2240"/>
                              <a:ext cx="6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5" name="Picture 2551"/>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8318" y="2240"/>
                              <a:ext cx="5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6" name="Picture 2552"/>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8320" y="2240"/>
                              <a:ext cx="5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7" name="Picture 2553"/>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8321" y="2240"/>
                              <a:ext cx="5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8" name="Picture 2554"/>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8322" y="2240"/>
                              <a:ext cx="4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69" name="Picture 2555"/>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8324" y="2240"/>
                              <a:ext cx="44"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0" name="Picture 2556"/>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8326" y="2240"/>
                              <a:ext cx="40"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1" name="Picture 2557"/>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8328" y="2240"/>
                              <a:ext cx="36"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2" name="Picture 2558"/>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8330" y="2240"/>
                              <a:ext cx="33"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3" name="Picture 2559"/>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8331" y="2240"/>
                              <a:ext cx="29"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4" name="Picture 2560"/>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8333" y="2240"/>
                              <a:ext cx="2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5" name="Picture 2561"/>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8335" y="2240"/>
                              <a:ext cx="22"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6" name="Picture 2562"/>
                            <pic:cNvPicPr>
                              <a:picLocks noChangeAspect="1" noChangeArrowheads="1"/>
                            </pic:cNvPicPr>
                          </pic:nvPicPr>
                          <pic:blipFill>
                            <a:blip r:embed="rId747">
                              <a:extLst>
                                <a:ext uri="{28A0092B-C50C-407E-A947-70E740481C1C}">
                                  <a14:useLocalDpi xmlns:a14="http://schemas.microsoft.com/office/drawing/2010/main" val="0"/>
                                </a:ext>
                              </a:extLst>
                            </a:blip>
                            <a:srcRect/>
                            <a:stretch>
                              <a:fillRect/>
                            </a:stretch>
                          </pic:blipFill>
                          <pic:spPr bwMode="auto">
                            <a:xfrm>
                              <a:off x="8337" y="2240"/>
                              <a:ext cx="18"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7" name="Picture 2563"/>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8339" y="2240"/>
                              <a:ext cx="15"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8" name="Picture 2564"/>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8341" y="2240"/>
                              <a:ext cx="11"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79" name="Picture 2565"/>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8342" y="2240"/>
                              <a:ext cx="7" cy="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80" name="Picture 2566"/>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8344" y="2240"/>
                              <a:ext cx="4" cy="3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981" name="Group 2567"/>
                        <wpg:cNvGrpSpPr>
                          <a:grpSpLocks/>
                        </wpg:cNvGrpSpPr>
                        <wpg:grpSpPr bwMode="auto">
                          <a:xfrm>
                            <a:off x="8247" y="2270"/>
                            <a:ext cx="199" cy="2"/>
                            <a:chOff x="8247" y="2270"/>
                            <a:chExt cx="199" cy="2"/>
                          </a:xfrm>
                        </wpg:grpSpPr>
                        <wps:wsp>
                          <wps:cNvPr id="14982" name="Freeform 2568"/>
                          <wps:cNvSpPr>
                            <a:spLocks/>
                          </wps:cNvSpPr>
                          <wps:spPr bwMode="auto">
                            <a:xfrm>
                              <a:off x="8247" y="2270"/>
                              <a:ext cx="199" cy="2"/>
                            </a:xfrm>
                            <a:custGeom>
                              <a:avLst/>
                              <a:gdLst>
                                <a:gd name="T0" fmla="+- 0 8446 8247"/>
                                <a:gd name="T1" fmla="*/ T0 w 199"/>
                                <a:gd name="T2" fmla="+- 0 8247 8247"/>
                                <a:gd name="T3" fmla="*/ T2 w 199"/>
                              </a:gdLst>
                              <a:ahLst/>
                              <a:cxnLst>
                                <a:cxn ang="0">
                                  <a:pos x="T1" y="0"/>
                                </a:cxn>
                                <a:cxn ang="0">
                                  <a:pos x="T3" y="0"/>
                                </a:cxn>
                              </a:cxnLst>
                              <a:rect l="0" t="0" r="r" b="b"/>
                              <a:pathLst>
                                <a:path w="199">
                                  <a:moveTo>
                                    <a:pt x="199"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983" name="Picture 2569"/>
                            <pic:cNvPicPr>
                              <a:picLocks noChangeAspect="1" noChangeArrowheads="1"/>
                            </pic:cNvPicPr>
                          </pic:nvPicPr>
                          <pic:blipFill>
                            <a:blip r:embed="rId1130">
                              <a:extLst>
                                <a:ext uri="{28A0092B-C50C-407E-A947-70E740481C1C}">
                                  <a14:useLocalDpi xmlns:a14="http://schemas.microsoft.com/office/drawing/2010/main" val="0"/>
                                </a:ext>
                              </a:extLst>
                            </a:blip>
                            <a:srcRect/>
                            <a:stretch>
                              <a:fillRect/>
                            </a:stretch>
                          </pic:blipFill>
                          <pic:spPr bwMode="auto">
                            <a:xfrm>
                              <a:off x="8252" y="2246"/>
                              <a:ext cx="43" cy="1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984" name="Group 2570"/>
                        <wpg:cNvGrpSpPr>
                          <a:grpSpLocks/>
                        </wpg:cNvGrpSpPr>
                        <wpg:grpSpPr bwMode="auto">
                          <a:xfrm>
                            <a:off x="8252" y="2265"/>
                            <a:ext cx="43" cy="2"/>
                            <a:chOff x="8252" y="2265"/>
                            <a:chExt cx="43" cy="2"/>
                          </a:xfrm>
                        </wpg:grpSpPr>
                        <wps:wsp>
                          <wps:cNvPr id="14985" name="Freeform 2571"/>
                          <wps:cNvSpPr>
                            <a:spLocks/>
                          </wps:cNvSpPr>
                          <wps:spPr bwMode="auto">
                            <a:xfrm>
                              <a:off x="8252" y="2265"/>
                              <a:ext cx="43" cy="2"/>
                            </a:xfrm>
                            <a:custGeom>
                              <a:avLst/>
                              <a:gdLst>
                                <a:gd name="T0" fmla="+- 0 8295 8252"/>
                                <a:gd name="T1" fmla="*/ T0 w 43"/>
                                <a:gd name="T2" fmla="+- 0 8252 8252"/>
                                <a:gd name="T3" fmla="*/ T2 w 43"/>
                              </a:gdLst>
                              <a:ahLst/>
                              <a:cxnLst>
                                <a:cxn ang="0">
                                  <a:pos x="T1" y="0"/>
                                </a:cxn>
                                <a:cxn ang="0">
                                  <a:pos x="T3" y="0"/>
                                </a:cxn>
                              </a:cxnLst>
                              <a:rect l="0" t="0" r="r" b="b"/>
                              <a:pathLst>
                                <a:path w="43">
                                  <a:moveTo>
                                    <a:pt x="43" y="0"/>
                                  </a:moveTo>
                                  <a:lnTo>
                                    <a:pt x="0"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986" name="Group 2572"/>
                        <wpg:cNvGrpSpPr>
                          <a:grpSpLocks/>
                        </wpg:cNvGrpSpPr>
                        <wpg:grpSpPr bwMode="auto">
                          <a:xfrm>
                            <a:off x="8295" y="2246"/>
                            <a:ext cx="2" cy="19"/>
                            <a:chOff x="8295" y="2246"/>
                            <a:chExt cx="2" cy="19"/>
                          </a:xfrm>
                        </wpg:grpSpPr>
                        <wps:wsp>
                          <wps:cNvPr id="14987" name="Freeform 2573"/>
                          <wps:cNvSpPr>
                            <a:spLocks/>
                          </wps:cNvSpPr>
                          <wps:spPr bwMode="auto">
                            <a:xfrm>
                              <a:off x="8295" y="2246"/>
                              <a:ext cx="2" cy="19"/>
                            </a:xfrm>
                            <a:custGeom>
                              <a:avLst/>
                              <a:gdLst>
                                <a:gd name="T0" fmla="+- 0 2246 2246"/>
                                <a:gd name="T1" fmla="*/ 2246 h 19"/>
                                <a:gd name="T2" fmla="+- 0 2265 2246"/>
                                <a:gd name="T3" fmla="*/ 2265 h 19"/>
                              </a:gdLst>
                              <a:ahLst/>
                              <a:cxnLst>
                                <a:cxn ang="0">
                                  <a:pos x="0" y="T1"/>
                                </a:cxn>
                                <a:cxn ang="0">
                                  <a:pos x="0" y="T3"/>
                                </a:cxn>
                              </a:cxnLst>
                              <a:rect l="0" t="0" r="r" b="b"/>
                              <a:pathLst>
                                <a:path h="19">
                                  <a:moveTo>
                                    <a:pt x="0" y="0"/>
                                  </a:moveTo>
                                  <a:lnTo>
                                    <a:pt x="0" y="19"/>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988" name="Group 2574"/>
                        <wpg:cNvGrpSpPr>
                          <a:grpSpLocks/>
                        </wpg:cNvGrpSpPr>
                        <wpg:grpSpPr bwMode="auto">
                          <a:xfrm>
                            <a:off x="8252" y="2246"/>
                            <a:ext cx="43" cy="2"/>
                            <a:chOff x="8252" y="2246"/>
                            <a:chExt cx="43" cy="2"/>
                          </a:xfrm>
                        </wpg:grpSpPr>
                        <wps:wsp>
                          <wps:cNvPr id="14989" name="Freeform 2575"/>
                          <wps:cNvSpPr>
                            <a:spLocks/>
                          </wps:cNvSpPr>
                          <wps:spPr bwMode="auto">
                            <a:xfrm>
                              <a:off x="8252" y="2246"/>
                              <a:ext cx="43" cy="2"/>
                            </a:xfrm>
                            <a:custGeom>
                              <a:avLst/>
                              <a:gdLst>
                                <a:gd name="T0" fmla="+- 0 8252 8252"/>
                                <a:gd name="T1" fmla="*/ T0 w 43"/>
                                <a:gd name="T2" fmla="+- 0 8295 8252"/>
                                <a:gd name="T3" fmla="*/ T2 w 43"/>
                              </a:gdLst>
                              <a:ahLst/>
                              <a:cxnLst>
                                <a:cxn ang="0">
                                  <a:pos x="T1" y="0"/>
                                </a:cxn>
                                <a:cxn ang="0">
                                  <a:pos x="T3" y="0"/>
                                </a:cxn>
                              </a:cxnLst>
                              <a:rect l="0" t="0" r="r" b="b"/>
                              <a:pathLst>
                                <a:path w="43">
                                  <a:moveTo>
                                    <a:pt x="0" y="0"/>
                                  </a:moveTo>
                                  <a:lnTo>
                                    <a:pt x="43" y="0"/>
                                  </a:lnTo>
                                </a:path>
                              </a:pathLst>
                            </a:custGeom>
                            <a:noFill/>
                            <a:ln w="5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990" name="Group 2576"/>
                        <wpg:cNvGrpSpPr>
                          <a:grpSpLocks/>
                        </wpg:cNvGrpSpPr>
                        <wpg:grpSpPr bwMode="auto">
                          <a:xfrm>
                            <a:off x="8252" y="2246"/>
                            <a:ext cx="2" cy="19"/>
                            <a:chOff x="8252" y="2246"/>
                            <a:chExt cx="2" cy="19"/>
                          </a:xfrm>
                        </wpg:grpSpPr>
                        <wps:wsp>
                          <wps:cNvPr id="14991" name="Freeform 2577"/>
                          <wps:cNvSpPr>
                            <a:spLocks/>
                          </wps:cNvSpPr>
                          <wps:spPr bwMode="auto">
                            <a:xfrm>
                              <a:off x="8252" y="2246"/>
                              <a:ext cx="2" cy="19"/>
                            </a:xfrm>
                            <a:custGeom>
                              <a:avLst/>
                              <a:gdLst>
                                <a:gd name="T0" fmla="+- 0 2265 2246"/>
                                <a:gd name="T1" fmla="*/ 2265 h 19"/>
                                <a:gd name="T2" fmla="+- 0 2246 2246"/>
                                <a:gd name="T3" fmla="*/ 2246 h 19"/>
                              </a:gdLst>
                              <a:ahLst/>
                              <a:cxnLst>
                                <a:cxn ang="0">
                                  <a:pos x="0" y="T1"/>
                                </a:cxn>
                                <a:cxn ang="0">
                                  <a:pos x="0" y="T3"/>
                                </a:cxn>
                              </a:cxnLst>
                              <a:rect l="0" t="0" r="r" b="b"/>
                              <a:pathLst>
                                <a:path h="19">
                                  <a:moveTo>
                                    <a:pt x="0" y="19"/>
                                  </a:moveTo>
                                  <a:lnTo>
                                    <a:pt x="0" y="0"/>
                                  </a:lnTo>
                                </a:path>
                              </a:pathLst>
                            </a:custGeom>
                            <a:noFill/>
                            <a:ln w="57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992" name="Picture 2578"/>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8255" y="2248"/>
                              <a:ext cx="11" cy="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93" name="Picture 2579"/>
                            <pic:cNvPicPr>
                              <a:picLocks noChangeAspect="1" noChangeArrowheads="1"/>
                            </pic:cNvPicPr>
                          </pic:nvPicPr>
                          <pic:blipFill>
                            <a:blip r:embed="rId1131">
                              <a:extLst>
                                <a:ext uri="{28A0092B-C50C-407E-A947-70E740481C1C}">
                                  <a14:useLocalDpi xmlns:a14="http://schemas.microsoft.com/office/drawing/2010/main" val="0"/>
                                </a:ext>
                              </a:extLst>
                            </a:blip>
                            <a:srcRect/>
                            <a:stretch>
                              <a:fillRect/>
                            </a:stretch>
                          </pic:blipFill>
                          <pic:spPr bwMode="auto">
                            <a:xfrm>
                              <a:off x="8281" y="2248"/>
                              <a:ext cx="11"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994" name="Group 2580"/>
                        <wpg:cNvGrpSpPr>
                          <a:grpSpLocks/>
                        </wpg:cNvGrpSpPr>
                        <wpg:grpSpPr bwMode="auto">
                          <a:xfrm>
                            <a:off x="8255" y="2257"/>
                            <a:ext cx="11" cy="6"/>
                            <a:chOff x="8255" y="2257"/>
                            <a:chExt cx="11" cy="6"/>
                          </a:xfrm>
                        </wpg:grpSpPr>
                        <wps:wsp>
                          <wps:cNvPr id="14995" name="Freeform 2581"/>
                          <wps:cNvSpPr>
                            <a:spLocks/>
                          </wps:cNvSpPr>
                          <wps:spPr bwMode="auto">
                            <a:xfrm>
                              <a:off x="8255" y="2257"/>
                              <a:ext cx="11" cy="6"/>
                            </a:xfrm>
                            <a:custGeom>
                              <a:avLst/>
                              <a:gdLst>
                                <a:gd name="T0" fmla="+- 0 8255 8255"/>
                                <a:gd name="T1" fmla="*/ T0 w 11"/>
                                <a:gd name="T2" fmla="+- 0 2262 2257"/>
                                <a:gd name="T3" fmla="*/ 2262 h 6"/>
                                <a:gd name="T4" fmla="+- 0 8266 8255"/>
                                <a:gd name="T5" fmla="*/ T4 w 11"/>
                                <a:gd name="T6" fmla="+- 0 2262 2257"/>
                                <a:gd name="T7" fmla="*/ 2262 h 6"/>
                                <a:gd name="T8" fmla="+- 0 8266 8255"/>
                                <a:gd name="T9" fmla="*/ T8 w 11"/>
                                <a:gd name="T10" fmla="+- 0 2257 2257"/>
                                <a:gd name="T11" fmla="*/ 2257 h 6"/>
                                <a:gd name="T12" fmla="+- 0 8255 8255"/>
                                <a:gd name="T13" fmla="*/ T12 w 11"/>
                                <a:gd name="T14" fmla="+- 0 2257 2257"/>
                                <a:gd name="T15" fmla="*/ 2257 h 6"/>
                                <a:gd name="T16" fmla="+- 0 8255 8255"/>
                                <a:gd name="T17" fmla="*/ T16 w 11"/>
                                <a:gd name="T18" fmla="+- 0 2262 2257"/>
                                <a:gd name="T19" fmla="*/ 2262 h 6"/>
                              </a:gdLst>
                              <a:ahLst/>
                              <a:cxnLst>
                                <a:cxn ang="0">
                                  <a:pos x="T1" y="T3"/>
                                </a:cxn>
                                <a:cxn ang="0">
                                  <a:pos x="T5" y="T7"/>
                                </a:cxn>
                                <a:cxn ang="0">
                                  <a:pos x="T9" y="T11"/>
                                </a:cxn>
                                <a:cxn ang="0">
                                  <a:pos x="T13" y="T15"/>
                                </a:cxn>
                                <a:cxn ang="0">
                                  <a:pos x="T17" y="T19"/>
                                </a:cxn>
                              </a:cxnLst>
                              <a:rect l="0" t="0" r="r" b="b"/>
                              <a:pathLst>
                                <a:path w="11" h="6">
                                  <a:moveTo>
                                    <a:pt x="0" y="5"/>
                                  </a:moveTo>
                                  <a:lnTo>
                                    <a:pt x="11" y="5"/>
                                  </a:lnTo>
                                  <a:lnTo>
                                    <a:pt x="11" y="0"/>
                                  </a:lnTo>
                                  <a:lnTo>
                                    <a:pt x="0" y="0"/>
                                  </a:lnTo>
                                  <a:lnTo>
                                    <a:pt x="0" y="5"/>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96" name="Group 2582"/>
                        <wpg:cNvGrpSpPr>
                          <a:grpSpLocks/>
                        </wpg:cNvGrpSpPr>
                        <wpg:grpSpPr bwMode="auto">
                          <a:xfrm>
                            <a:off x="8269" y="2257"/>
                            <a:ext cx="10" cy="6"/>
                            <a:chOff x="8269" y="2257"/>
                            <a:chExt cx="10" cy="6"/>
                          </a:xfrm>
                        </wpg:grpSpPr>
                        <wps:wsp>
                          <wps:cNvPr id="14997" name="Freeform 2583"/>
                          <wps:cNvSpPr>
                            <a:spLocks/>
                          </wps:cNvSpPr>
                          <wps:spPr bwMode="auto">
                            <a:xfrm>
                              <a:off x="8269" y="2257"/>
                              <a:ext cx="10" cy="6"/>
                            </a:xfrm>
                            <a:custGeom>
                              <a:avLst/>
                              <a:gdLst>
                                <a:gd name="T0" fmla="+- 0 8269 8269"/>
                                <a:gd name="T1" fmla="*/ T0 w 10"/>
                                <a:gd name="T2" fmla="+- 0 2262 2257"/>
                                <a:gd name="T3" fmla="*/ 2262 h 6"/>
                                <a:gd name="T4" fmla="+- 0 8279 8269"/>
                                <a:gd name="T5" fmla="*/ T4 w 10"/>
                                <a:gd name="T6" fmla="+- 0 2262 2257"/>
                                <a:gd name="T7" fmla="*/ 2262 h 6"/>
                                <a:gd name="T8" fmla="+- 0 8279 8269"/>
                                <a:gd name="T9" fmla="*/ T8 w 10"/>
                                <a:gd name="T10" fmla="+- 0 2257 2257"/>
                                <a:gd name="T11" fmla="*/ 2257 h 6"/>
                                <a:gd name="T12" fmla="+- 0 8269 8269"/>
                                <a:gd name="T13" fmla="*/ T12 w 10"/>
                                <a:gd name="T14" fmla="+- 0 2257 2257"/>
                                <a:gd name="T15" fmla="*/ 2257 h 6"/>
                                <a:gd name="T16" fmla="+- 0 8269 8269"/>
                                <a:gd name="T17" fmla="*/ T16 w 10"/>
                                <a:gd name="T18" fmla="+- 0 2262 2257"/>
                                <a:gd name="T19" fmla="*/ 2262 h 6"/>
                              </a:gdLst>
                              <a:ahLst/>
                              <a:cxnLst>
                                <a:cxn ang="0">
                                  <a:pos x="T1" y="T3"/>
                                </a:cxn>
                                <a:cxn ang="0">
                                  <a:pos x="T5" y="T7"/>
                                </a:cxn>
                                <a:cxn ang="0">
                                  <a:pos x="T9" y="T11"/>
                                </a:cxn>
                                <a:cxn ang="0">
                                  <a:pos x="T13" y="T15"/>
                                </a:cxn>
                                <a:cxn ang="0">
                                  <a:pos x="T17" y="T19"/>
                                </a:cxn>
                              </a:cxnLst>
                              <a:rect l="0" t="0" r="r" b="b"/>
                              <a:pathLst>
                                <a:path w="10" h="6">
                                  <a:moveTo>
                                    <a:pt x="0" y="5"/>
                                  </a:moveTo>
                                  <a:lnTo>
                                    <a:pt x="10" y="5"/>
                                  </a:lnTo>
                                  <a:lnTo>
                                    <a:pt x="10" y="0"/>
                                  </a:lnTo>
                                  <a:lnTo>
                                    <a:pt x="0" y="0"/>
                                  </a:lnTo>
                                  <a:lnTo>
                                    <a:pt x="0" y="5"/>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998" name="Picture 2584"/>
                            <pic:cNvPicPr>
                              <a:picLocks noChangeAspect="1" noChangeArrowheads="1"/>
                            </pic:cNvPicPr>
                          </pic:nvPicPr>
                          <pic:blipFill>
                            <a:blip r:embed="rId1132">
                              <a:extLst>
                                <a:ext uri="{28A0092B-C50C-407E-A947-70E740481C1C}">
                                  <a14:useLocalDpi xmlns:a14="http://schemas.microsoft.com/office/drawing/2010/main" val="0"/>
                                </a:ext>
                              </a:extLst>
                            </a:blip>
                            <a:srcRect/>
                            <a:stretch>
                              <a:fillRect/>
                            </a:stretch>
                          </pic:blipFill>
                          <pic:spPr bwMode="auto">
                            <a:xfrm>
                              <a:off x="8269" y="2248"/>
                              <a:ext cx="1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999" name="Group 2585"/>
                        <wpg:cNvGrpSpPr>
                          <a:grpSpLocks/>
                        </wpg:cNvGrpSpPr>
                        <wpg:grpSpPr bwMode="auto">
                          <a:xfrm>
                            <a:off x="8281" y="2257"/>
                            <a:ext cx="11" cy="6"/>
                            <a:chOff x="8281" y="2257"/>
                            <a:chExt cx="11" cy="6"/>
                          </a:xfrm>
                        </wpg:grpSpPr>
                        <wps:wsp>
                          <wps:cNvPr id="15000" name="Freeform 2586"/>
                          <wps:cNvSpPr>
                            <a:spLocks/>
                          </wps:cNvSpPr>
                          <wps:spPr bwMode="auto">
                            <a:xfrm>
                              <a:off x="8281" y="2257"/>
                              <a:ext cx="11" cy="6"/>
                            </a:xfrm>
                            <a:custGeom>
                              <a:avLst/>
                              <a:gdLst>
                                <a:gd name="T0" fmla="+- 0 8281 8281"/>
                                <a:gd name="T1" fmla="*/ T0 w 11"/>
                                <a:gd name="T2" fmla="+- 0 2262 2257"/>
                                <a:gd name="T3" fmla="*/ 2262 h 6"/>
                                <a:gd name="T4" fmla="+- 0 8292 8281"/>
                                <a:gd name="T5" fmla="*/ T4 w 11"/>
                                <a:gd name="T6" fmla="+- 0 2262 2257"/>
                                <a:gd name="T7" fmla="*/ 2262 h 6"/>
                                <a:gd name="T8" fmla="+- 0 8292 8281"/>
                                <a:gd name="T9" fmla="*/ T8 w 11"/>
                                <a:gd name="T10" fmla="+- 0 2257 2257"/>
                                <a:gd name="T11" fmla="*/ 2257 h 6"/>
                                <a:gd name="T12" fmla="+- 0 8281 8281"/>
                                <a:gd name="T13" fmla="*/ T12 w 11"/>
                                <a:gd name="T14" fmla="+- 0 2257 2257"/>
                                <a:gd name="T15" fmla="*/ 2257 h 6"/>
                                <a:gd name="T16" fmla="+- 0 8281 8281"/>
                                <a:gd name="T17" fmla="*/ T16 w 11"/>
                                <a:gd name="T18" fmla="+- 0 2262 2257"/>
                                <a:gd name="T19" fmla="*/ 2262 h 6"/>
                              </a:gdLst>
                              <a:ahLst/>
                              <a:cxnLst>
                                <a:cxn ang="0">
                                  <a:pos x="T1" y="T3"/>
                                </a:cxn>
                                <a:cxn ang="0">
                                  <a:pos x="T5" y="T7"/>
                                </a:cxn>
                                <a:cxn ang="0">
                                  <a:pos x="T9" y="T11"/>
                                </a:cxn>
                                <a:cxn ang="0">
                                  <a:pos x="T13" y="T15"/>
                                </a:cxn>
                                <a:cxn ang="0">
                                  <a:pos x="T17" y="T19"/>
                                </a:cxn>
                              </a:cxnLst>
                              <a:rect l="0" t="0" r="r" b="b"/>
                              <a:pathLst>
                                <a:path w="11" h="6">
                                  <a:moveTo>
                                    <a:pt x="0" y="5"/>
                                  </a:moveTo>
                                  <a:lnTo>
                                    <a:pt x="11" y="5"/>
                                  </a:lnTo>
                                  <a:lnTo>
                                    <a:pt x="11" y="0"/>
                                  </a:lnTo>
                                  <a:lnTo>
                                    <a:pt x="0" y="0"/>
                                  </a:lnTo>
                                  <a:lnTo>
                                    <a:pt x="0" y="5"/>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01" name="Picture 2587"/>
                            <pic:cNvPicPr>
                              <a:picLocks noChangeAspect="1" noChangeArrowheads="1"/>
                            </pic:cNvPicPr>
                          </pic:nvPicPr>
                          <pic:blipFill>
                            <a:blip r:embed="rId1133">
                              <a:extLst>
                                <a:ext uri="{28A0092B-C50C-407E-A947-70E740481C1C}">
                                  <a14:useLocalDpi xmlns:a14="http://schemas.microsoft.com/office/drawing/2010/main" val="0"/>
                                </a:ext>
                              </a:extLst>
                            </a:blip>
                            <a:srcRect/>
                            <a:stretch>
                              <a:fillRect/>
                            </a:stretch>
                          </pic:blipFill>
                          <pic:spPr bwMode="auto">
                            <a:xfrm>
                              <a:off x="8247" y="2533"/>
                              <a:ext cx="19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02" name="Picture 2588"/>
                            <pic:cNvPicPr>
                              <a:picLocks noChangeAspect="1" noChangeArrowheads="1"/>
                            </pic:cNvPicPr>
                          </pic:nvPicPr>
                          <pic:blipFill>
                            <a:blip r:embed="rId1133">
                              <a:extLst>
                                <a:ext uri="{28A0092B-C50C-407E-A947-70E740481C1C}">
                                  <a14:useLocalDpi xmlns:a14="http://schemas.microsoft.com/office/drawing/2010/main" val="0"/>
                                </a:ext>
                              </a:extLst>
                            </a:blip>
                            <a:srcRect/>
                            <a:stretch>
                              <a:fillRect/>
                            </a:stretch>
                          </pic:blipFill>
                          <pic:spPr bwMode="auto">
                            <a:xfrm>
                              <a:off x="8247" y="2511"/>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03" name="Group 2589"/>
                        <wpg:cNvGrpSpPr>
                          <a:grpSpLocks/>
                        </wpg:cNvGrpSpPr>
                        <wpg:grpSpPr bwMode="auto">
                          <a:xfrm>
                            <a:off x="8247" y="2489"/>
                            <a:ext cx="199" cy="3"/>
                            <a:chOff x="8247" y="2489"/>
                            <a:chExt cx="199" cy="3"/>
                          </a:xfrm>
                        </wpg:grpSpPr>
                        <wps:wsp>
                          <wps:cNvPr id="15004" name="Freeform 2590"/>
                          <wps:cNvSpPr>
                            <a:spLocks/>
                          </wps:cNvSpPr>
                          <wps:spPr bwMode="auto">
                            <a:xfrm>
                              <a:off x="8247" y="2489"/>
                              <a:ext cx="199" cy="3"/>
                            </a:xfrm>
                            <a:custGeom>
                              <a:avLst/>
                              <a:gdLst>
                                <a:gd name="T0" fmla="+- 0 8446 8247"/>
                                <a:gd name="T1" fmla="*/ T0 w 199"/>
                                <a:gd name="T2" fmla="+- 0 2489 2489"/>
                                <a:gd name="T3" fmla="*/ 2489 h 3"/>
                                <a:gd name="T4" fmla="+- 0 8247 8247"/>
                                <a:gd name="T5" fmla="*/ T4 w 199"/>
                                <a:gd name="T6" fmla="+- 0 2489 2489"/>
                                <a:gd name="T7" fmla="*/ 2489 h 3"/>
                                <a:gd name="T8" fmla="+- 0 8247 8247"/>
                                <a:gd name="T9" fmla="*/ T8 w 199"/>
                                <a:gd name="T10" fmla="+- 0 2492 2489"/>
                                <a:gd name="T11" fmla="*/ 2492 h 3"/>
                                <a:gd name="T12" fmla="+- 0 8446 8247"/>
                                <a:gd name="T13" fmla="*/ T12 w 199"/>
                                <a:gd name="T14" fmla="+- 0 2492 2489"/>
                                <a:gd name="T15" fmla="*/ 2492 h 3"/>
                                <a:gd name="T16" fmla="+- 0 8446 8247"/>
                                <a:gd name="T17" fmla="*/ T16 w 199"/>
                                <a:gd name="T18" fmla="+- 0 2489 2489"/>
                                <a:gd name="T19" fmla="*/ 2489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05" name="Group 2591"/>
                        <wpg:cNvGrpSpPr>
                          <a:grpSpLocks/>
                        </wpg:cNvGrpSpPr>
                        <wpg:grpSpPr bwMode="auto">
                          <a:xfrm>
                            <a:off x="8424" y="2468"/>
                            <a:ext cx="22" cy="3"/>
                            <a:chOff x="8424" y="2468"/>
                            <a:chExt cx="22" cy="3"/>
                          </a:xfrm>
                        </wpg:grpSpPr>
                        <wps:wsp>
                          <wps:cNvPr id="15006" name="Freeform 2592"/>
                          <wps:cNvSpPr>
                            <a:spLocks/>
                          </wps:cNvSpPr>
                          <wps:spPr bwMode="auto">
                            <a:xfrm>
                              <a:off x="8424" y="2468"/>
                              <a:ext cx="22" cy="3"/>
                            </a:xfrm>
                            <a:custGeom>
                              <a:avLst/>
                              <a:gdLst>
                                <a:gd name="T0" fmla="+- 0 8446 8424"/>
                                <a:gd name="T1" fmla="*/ T0 w 22"/>
                                <a:gd name="T2" fmla="+- 0 2468 2468"/>
                                <a:gd name="T3" fmla="*/ 2468 h 3"/>
                                <a:gd name="T4" fmla="+- 0 8424 8424"/>
                                <a:gd name="T5" fmla="*/ T4 w 22"/>
                                <a:gd name="T6" fmla="+- 0 2468 2468"/>
                                <a:gd name="T7" fmla="*/ 2468 h 3"/>
                                <a:gd name="T8" fmla="+- 0 8424 8424"/>
                                <a:gd name="T9" fmla="*/ T8 w 22"/>
                                <a:gd name="T10" fmla="+- 0 2471 2468"/>
                                <a:gd name="T11" fmla="*/ 2471 h 3"/>
                                <a:gd name="T12" fmla="+- 0 8446 8424"/>
                                <a:gd name="T13" fmla="*/ T12 w 22"/>
                                <a:gd name="T14" fmla="+- 0 2471 2468"/>
                                <a:gd name="T15" fmla="*/ 2471 h 3"/>
                                <a:gd name="T16" fmla="+- 0 8446 8424"/>
                                <a:gd name="T17" fmla="*/ T16 w 22"/>
                                <a:gd name="T18" fmla="+- 0 2468 2468"/>
                                <a:gd name="T19" fmla="*/ 2468 h 3"/>
                              </a:gdLst>
                              <a:ahLst/>
                              <a:cxnLst>
                                <a:cxn ang="0">
                                  <a:pos x="T1" y="T3"/>
                                </a:cxn>
                                <a:cxn ang="0">
                                  <a:pos x="T5" y="T7"/>
                                </a:cxn>
                                <a:cxn ang="0">
                                  <a:pos x="T9" y="T11"/>
                                </a:cxn>
                                <a:cxn ang="0">
                                  <a:pos x="T13" y="T15"/>
                                </a:cxn>
                                <a:cxn ang="0">
                                  <a:pos x="T17" y="T19"/>
                                </a:cxn>
                              </a:cxnLst>
                              <a:rect l="0" t="0" r="r" b="b"/>
                              <a:pathLst>
                                <a:path w="22" h="3">
                                  <a:moveTo>
                                    <a:pt x="22" y="0"/>
                                  </a:moveTo>
                                  <a:lnTo>
                                    <a:pt x="0" y="0"/>
                                  </a:lnTo>
                                  <a:lnTo>
                                    <a:pt x="0" y="3"/>
                                  </a:lnTo>
                                  <a:lnTo>
                                    <a:pt x="22" y="3"/>
                                  </a:lnTo>
                                  <a:lnTo>
                                    <a:pt x="2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07" name="Group 2593"/>
                        <wpg:cNvGrpSpPr>
                          <a:grpSpLocks/>
                        </wpg:cNvGrpSpPr>
                        <wpg:grpSpPr bwMode="auto">
                          <a:xfrm>
                            <a:off x="8424" y="2446"/>
                            <a:ext cx="22" cy="3"/>
                            <a:chOff x="8424" y="2446"/>
                            <a:chExt cx="22" cy="3"/>
                          </a:xfrm>
                        </wpg:grpSpPr>
                        <wps:wsp>
                          <wps:cNvPr id="15008" name="Freeform 2594"/>
                          <wps:cNvSpPr>
                            <a:spLocks/>
                          </wps:cNvSpPr>
                          <wps:spPr bwMode="auto">
                            <a:xfrm>
                              <a:off x="8424" y="2446"/>
                              <a:ext cx="22" cy="3"/>
                            </a:xfrm>
                            <a:custGeom>
                              <a:avLst/>
                              <a:gdLst>
                                <a:gd name="T0" fmla="+- 0 8446 8424"/>
                                <a:gd name="T1" fmla="*/ T0 w 22"/>
                                <a:gd name="T2" fmla="+- 0 2446 2446"/>
                                <a:gd name="T3" fmla="*/ 2446 h 3"/>
                                <a:gd name="T4" fmla="+- 0 8424 8424"/>
                                <a:gd name="T5" fmla="*/ T4 w 22"/>
                                <a:gd name="T6" fmla="+- 0 2446 2446"/>
                                <a:gd name="T7" fmla="*/ 2446 h 3"/>
                                <a:gd name="T8" fmla="+- 0 8424 8424"/>
                                <a:gd name="T9" fmla="*/ T8 w 22"/>
                                <a:gd name="T10" fmla="+- 0 2449 2446"/>
                                <a:gd name="T11" fmla="*/ 2449 h 3"/>
                                <a:gd name="T12" fmla="+- 0 8446 8424"/>
                                <a:gd name="T13" fmla="*/ T12 w 22"/>
                                <a:gd name="T14" fmla="+- 0 2449 2446"/>
                                <a:gd name="T15" fmla="*/ 2449 h 3"/>
                                <a:gd name="T16" fmla="+- 0 8446 8424"/>
                                <a:gd name="T17" fmla="*/ T16 w 22"/>
                                <a:gd name="T18" fmla="+- 0 2446 2446"/>
                                <a:gd name="T19" fmla="*/ 2446 h 3"/>
                              </a:gdLst>
                              <a:ahLst/>
                              <a:cxnLst>
                                <a:cxn ang="0">
                                  <a:pos x="T1" y="T3"/>
                                </a:cxn>
                                <a:cxn ang="0">
                                  <a:pos x="T5" y="T7"/>
                                </a:cxn>
                                <a:cxn ang="0">
                                  <a:pos x="T9" y="T11"/>
                                </a:cxn>
                                <a:cxn ang="0">
                                  <a:pos x="T13" y="T15"/>
                                </a:cxn>
                                <a:cxn ang="0">
                                  <a:pos x="T17" y="T19"/>
                                </a:cxn>
                              </a:cxnLst>
                              <a:rect l="0" t="0" r="r" b="b"/>
                              <a:pathLst>
                                <a:path w="22" h="3">
                                  <a:moveTo>
                                    <a:pt x="22" y="0"/>
                                  </a:moveTo>
                                  <a:lnTo>
                                    <a:pt x="0" y="0"/>
                                  </a:lnTo>
                                  <a:lnTo>
                                    <a:pt x="0" y="3"/>
                                  </a:lnTo>
                                  <a:lnTo>
                                    <a:pt x="22" y="3"/>
                                  </a:lnTo>
                                  <a:lnTo>
                                    <a:pt x="2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09" name="Group 2595"/>
                        <wpg:cNvGrpSpPr>
                          <a:grpSpLocks/>
                        </wpg:cNvGrpSpPr>
                        <wpg:grpSpPr bwMode="auto">
                          <a:xfrm>
                            <a:off x="8247" y="2424"/>
                            <a:ext cx="199" cy="3"/>
                            <a:chOff x="8247" y="2424"/>
                            <a:chExt cx="199" cy="3"/>
                          </a:xfrm>
                        </wpg:grpSpPr>
                        <wps:wsp>
                          <wps:cNvPr id="15010" name="Freeform 2596"/>
                          <wps:cNvSpPr>
                            <a:spLocks/>
                          </wps:cNvSpPr>
                          <wps:spPr bwMode="auto">
                            <a:xfrm>
                              <a:off x="8247" y="2424"/>
                              <a:ext cx="199" cy="3"/>
                            </a:xfrm>
                            <a:custGeom>
                              <a:avLst/>
                              <a:gdLst>
                                <a:gd name="T0" fmla="+- 0 8446 8247"/>
                                <a:gd name="T1" fmla="*/ T0 w 199"/>
                                <a:gd name="T2" fmla="+- 0 2424 2424"/>
                                <a:gd name="T3" fmla="*/ 2424 h 3"/>
                                <a:gd name="T4" fmla="+- 0 8247 8247"/>
                                <a:gd name="T5" fmla="*/ T4 w 199"/>
                                <a:gd name="T6" fmla="+- 0 2424 2424"/>
                                <a:gd name="T7" fmla="*/ 2424 h 3"/>
                                <a:gd name="T8" fmla="+- 0 8247 8247"/>
                                <a:gd name="T9" fmla="*/ T8 w 199"/>
                                <a:gd name="T10" fmla="+- 0 2427 2424"/>
                                <a:gd name="T11" fmla="*/ 2427 h 3"/>
                                <a:gd name="T12" fmla="+- 0 8446 8247"/>
                                <a:gd name="T13" fmla="*/ T12 w 199"/>
                                <a:gd name="T14" fmla="+- 0 2427 2424"/>
                                <a:gd name="T15" fmla="*/ 2427 h 3"/>
                                <a:gd name="T16" fmla="+- 0 8446 8247"/>
                                <a:gd name="T17" fmla="*/ T16 w 199"/>
                                <a:gd name="T18" fmla="+- 0 2424 2424"/>
                                <a:gd name="T19" fmla="*/ 2424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11" name="Group 2597"/>
                        <wpg:cNvGrpSpPr>
                          <a:grpSpLocks/>
                        </wpg:cNvGrpSpPr>
                        <wpg:grpSpPr bwMode="auto">
                          <a:xfrm>
                            <a:off x="8247" y="2404"/>
                            <a:ext cx="199" cy="3"/>
                            <a:chOff x="8247" y="2404"/>
                            <a:chExt cx="199" cy="3"/>
                          </a:xfrm>
                        </wpg:grpSpPr>
                        <wps:wsp>
                          <wps:cNvPr id="15012" name="Freeform 2598"/>
                          <wps:cNvSpPr>
                            <a:spLocks/>
                          </wps:cNvSpPr>
                          <wps:spPr bwMode="auto">
                            <a:xfrm>
                              <a:off x="8247" y="2404"/>
                              <a:ext cx="199" cy="3"/>
                            </a:xfrm>
                            <a:custGeom>
                              <a:avLst/>
                              <a:gdLst>
                                <a:gd name="T0" fmla="+- 0 8446 8247"/>
                                <a:gd name="T1" fmla="*/ T0 w 199"/>
                                <a:gd name="T2" fmla="+- 0 2404 2404"/>
                                <a:gd name="T3" fmla="*/ 2404 h 3"/>
                                <a:gd name="T4" fmla="+- 0 8247 8247"/>
                                <a:gd name="T5" fmla="*/ T4 w 199"/>
                                <a:gd name="T6" fmla="+- 0 2404 2404"/>
                                <a:gd name="T7" fmla="*/ 2404 h 3"/>
                                <a:gd name="T8" fmla="+- 0 8247 8247"/>
                                <a:gd name="T9" fmla="*/ T8 w 199"/>
                                <a:gd name="T10" fmla="+- 0 2406 2404"/>
                                <a:gd name="T11" fmla="*/ 2406 h 3"/>
                                <a:gd name="T12" fmla="+- 0 8446 8247"/>
                                <a:gd name="T13" fmla="*/ T12 w 199"/>
                                <a:gd name="T14" fmla="+- 0 2406 2404"/>
                                <a:gd name="T15" fmla="*/ 2406 h 3"/>
                                <a:gd name="T16" fmla="+- 0 8446 8247"/>
                                <a:gd name="T17" fmla="*/ T16 w 199"/>
                                <a:gd name="T18" fmla="+- 0 2404 2404"/>
                                <a:gd name="T19" fmla="*/ 2404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13" name="Picture 2599"/>
                            <pic:cNvPicPr>
                              <a:picLocks noChangeAspect="1" noChangeArrowheads="1"/>
                            </pic:cNvPicPr>
                          </pic:nvPicPr>
                          <pic:blipFill>
                            <a:blip r:embed="rId1133">
                              <a:extLst>
                                <a:ext uri="{28A0092B-C50C-407E-A947-70E740481C1C}">
                                  <a14:useLocalDpi xmlns:a14="http://schemas.microsoft.com/office/drawing/2010/main" val="0"/>
                                </a:ext>
                              </a:extLst>
                            </a:blip>
                            <a:srcRect/>
                            <a:stretch>
                              <a:fillRect/>
                            </a:stretch>
                          </pic:blipFill>
                          <pic:spPr bwMode="auto">
                            <a:xfrm>
                              <a:off x="8247" y="2382"/>
                              <a:ext cx="19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14" name="Group 2600"/>
                        <wpg:cNvGrpSpPr>
                          <a:grpSpLocks/>
                        </wpg:cNvGrpSpPr>
                        <wpg:grpSpPr bwMode="auto">
                          <a:xfrm>
                            <a:off x="8247" y="2360"/>
                            <a:ext cx="199" cy="3"/>
                            <a:chOff x="8247" y="2360"/>
                            <a:chExt cx="199" cy="3"/>
                          </a:xfrm>
                        </wpg:grpSpPr>
                        <wps:wsp>
                          <wps:cNvPr id="15015" name="Freeform 2601"/>
                          <wps:cNvSpPr>
                            <a:spLocks/>
                          </wps:cNvSpPr>
                          <wps:spPr bwMode="auto">
                            <a:xfrm>
                              <a:off x="8247" y="2360"/>
                              <a:ext cx="199" cy="3"/>
                            </a:xfrm>
                            <a:custGeom>
                              <a:avLst/>
                              <a:gdLst>
                                <a:gd name="T0" fmla="+- 0 8446 8247"/>
                                <a:gd name="T1" fmla="*/ T0 w 199"/>
                                <a:gd name="T2" fmla="+- 0 2360 2360"/>
                                <a:gd name="T3" fmla="*/ 2360 h 3"/>
                                <a:gd name="T4" fmla="+- 0 8247 8247"/>
                                <a:gd name="T5" fmla="*/ T4 w 199"/>
                                <a:gd name="T6" fmla="+- 0 2360 2360"/>
                                <a:gd name="T7" fmla="*/ 2360 h 3"/>
                                <a:gd name="T8" fmla="+- 0 8247 8247"/>
                                <a:gd name="T9" fmla="*/ T8 w 199"/>
                                <a:gd name="T10" fmla="+- 0 2362 2360"/>
                                <a:gd name="T11" fmla="*/ 2362 h 3"/>
                                <a:gd name="T12" fmla="+- 0 8446 8247"/>
                                <a:gd name="T13" fmla="*/ T12 w 199"/>
                                <a:gd name="T14" fmla="+- 0 2362 2360"/>
                                <a:gd name="T15" fmla="*/ 2362 h 3"/>
                                <a:gd name="T16" fmla="+- 0 8446 8247"/>
                                <a:gd name="T17" fmla="*/ T16 w 199"/>
                                <a:gd name="T18" fmla="+- 0 2360 2360"/>
                                <a:gd name="T19" fmla="*/ 2360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2"/>
                                  </a:lnTo>
                                  <a:lnTo>
                                    <a:pt x="199" y="2"/>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16" name="Group 2602"/>
                        <wpg:cNvGrpSpPr>
                          <a:grpSpLocks/>
                        </wpg:cNvGrpSpPr>
                        <wpg:grpSpPr bwMode="auto">
                          <a:xfrm>
                            <a:off x="8247" y="2338"/>
                            <a:ext cx="199" cy="3"/>
                            <a:chOff x="8247" y="2338"/>
                            <a:chExt cx="199" cy="3"/>
                          </a:xfrm>
                        </wpg:grpSpPr>
                        <wps:wsp>
                          <wps:cNvPr id="15017" name="Freeform 2603"/>
                          <wps:cNvSpPr>
                            <a:spLocks/>
                          </wps:cNvSpPr>
                          <wps:spPr bwMode="auto">
                            <a:xfrm>
                              <a:off x="8247" y="2338"/>
                              <a:ext cx="199" cy="3"/>
                            </a:xfrm>
                            <a:custGeom>
                              <a:avLst/>
                              <a:gdLst>
                                <a:gd name="T0" fmla="+- 0 8446 8247"/>
                                <a:gd name="T1" fmla="*/ T0 w 199"/>
                                <a:gd name="T2" fmla="+- 0 2338 2338"/>
                                <a:gd name="T3" fmla="*/ 2338 h 3"/>
                                <a:gd name="T4" fmla="+- 0 8247 8247"/>
                                <a:gd name="T5" fmla="*/ T4 w 199"/>
                                <a:gd name="T6" fmla="+- 0 2338 2338"/>
                                <a:gd name="T7" fmla="*/ 2338 h 3"/>
                                <a:gd name="T8" fmla="+- 0 8247 8247"/>
                                <a:gd name="T9" fmla="*/ T8 w 199"/>
                                <a:gd name="T10" fmla="+- 0 2341 2338"/>
                                <a:gd name="T11" fmla="*/ 2341 h 3"/>
                                <a:gd name="T12" fmla="+- 0 8446 8247"/>
                                <a:gd name="T13" fmla="*/ T12 w 199"/>
                                <a:gd name="T14" fmla="+- 0 2341 2338"/>
                                <a:gd name="T15" fmla="*/ 2341 h 3"/>
                                <a:gd name="T16" fmla="+- 0 8446 8247"/>
                                <a:gd name="T17" fmla="*/ T16 w 199"/>
                                <a:gd name="T18" fmla="+- 0 2338 2338"/>
                                <a:gd name="T19" fmla="*/ 2338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18" name="Group 2604"/>
                        <wpg:cNvGrpSpPr>
                          <a:grpSpLocks/>
                        </wpg:cNvGrpSpPr>
                        <wpg:grpSpPr bwMode="auto">
                          <a:xfrm>
                            <a:off x="8247" y="2316"/>
                            <a:ext cx="199" cy="3"/>
                            <a:chOff x="8247" y="2316"/>
                            <a:chExt cx="199" cy="3"/>
                          </a:xfrm>
                        </wpg:grpSpPr>
                        <wps:wsp>
                          <wps:cNvPr id="15019" name="Freeform 2605"/>
                          <wps:cNvSpPr>
                            <a:spLocks/>
                          </wps:cNvSpPr>
                          <wps:spPr bwMode="auto">
                            <a:xfrm>
                              <a:off x="8247" y="2316"/>
                              <a:ext cx="199" cy="3"/>
                            </a:xfrm>
                            <a:custGeom>
                              <a:avLst/>
                              <a:gdLst>
                                <a:gd name="T0" fmla="+- 0 8446 8247"/>
                                <a:gd name="T1" fmla="*/ T0 w 199"/>
                                <a:gd name="T2" fmla="+- 0 2316 2316"/>
                                <a:gd name="T3" fmla="*/ 2316 h 3"/>
                                <a:gd name="T4" fmla="+- 0 8247 8247"/>
                                <a:gd name="T5" fmla="*/ T4 w 199"/>
                                <a:gd name="T6" fmla="+- 0 2316 2316"/>
                                <a:gd name="T7" fmla="*/ 2316 h 3"/>
                                <a:gd name="T8" fmla="+- 0 8247 8247"/>
                                <a:gd name="T9" fmla="*/ T8 w 199"/>
                                <a:gd name="T10" fmla="+- 0 2319 2316"/>
                                <a:gd name="T11" fmla="*/ 2319 h 3"/>
                                <a:gd name="T12" fmla="+- 0 8446 8247"/>
                                <a:gd name="T13" fmla="*/ T12 w 199"/>
                                <a:gd name="T14" fmla="+- 0 2319 2316"/>
                                <a:gd name="T15" fmla="*/ 2319 h 3"/>
                                <a:gd name="T16" fmla="+- 0 8446 8247"/>
                                <a:gd name="T17" fmla="*/ T16 w 199"/>
                                <a:gd name="T18" fmla="+- 0 2316 2316"/>
                                <a:gd name="T19" fmla="*/ 2316 h 3"/>
                              </a:gdLst>
                              <a:ahLst/>
                              <a:cxnLst>
                                <a:cxn ang="0">
                                  <a:pos x="T1" y="T3"/>
                                </a:cxn>
                                <a:cxn ang="0">
                                  <a:pos x="T5" y="T7"/>
                                </a:cxn>
                                <a:cxn ang="0">
                                  <a:pos x="T9" y="T11"/>
                                </a:cxn>
                                <a:cxn ang="0">
                                  <a:pos x="T13" y="T15"/>
                                </a:cxn>
                                <a:cxn ang="0">
                                  <a:pos x="T17" y="T19"/>
                                </a:cxn>
                              </a:cxnLst>
                              <a:rect l="0" t="0" r="r" b="b"/>
                              <a:pathLst>
                                <a:path w="199" h="3">
                                  <a:moveTo>
                                    <a:pt x="199" y="0"/>
                                  </a:moveTo>
                                  <a:lnTo>
                                    <a:pt x="0" y="0"/>
                                  </a:lnTo>
                                  <a:lnTo>
                                    <a:pt x="0" y="3"/>
                                  </a:lnTo>
                                  <a:lnTo>
                                    <a:pt x="199" y="3"/>
                                  </a:lnTo>
                                  <a:lnTo>
                                    <a:pt x="19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20" name="Picture 2606"/>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8408" y="2432"/>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1" name="Picture 2607"/>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8408" y="2432"/>
                              <a:ext cx="33" cy="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2" name="Picture 2608"/>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8410" y="2435"/>
                              <a:ext cx="31"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3" name="Picture 2609"/>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8411" y="2438"/>
                              <a:ext cx="29" cy="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4" name="Picture 2610"/>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8413" y="2440"/>
                              <a:ext cx="27" cy="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5" name="Picture 2611"/>
                            <pic:cNvPicPr>
                              <a:picLocks noChangeAspect="1" noChangeArrowheads="1"/>
                            </pic:cNvPicPr>
                          </pic:nvPicPr>
                          <pic:blipFill>
                            <a:blip r:embed="rId1134">
                              <a:extLst>
                                <a:ext uri="{28A0092B-C50C-407E-A947-70E740481C1C}">
                                  <a14:useLocalDpi xmlns:a14="http://schemas.microsoft.com/office/drawing/2010/main" val="0"/>
                                </a:ext>
                              </a:extLst>
                            </a:blip>
                            <a:srcRect/>
                            <a:stretch>
                              <a:fillRect/>
                            </a:stretch>
                          </pic:blipFill>
                          <pic:spPr bwMode="auto">
                            <a:xfrm>
                              <a:off x="8415" y="2443"/>
                              <a:ext cx="25" cy="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6" name="Picture 2612"/>
                            <pic:cNvPicPr>
                              <a:picLocks noChangeAspect="1" noChangeArrowheads="1"/>
                            </pic:cNvPicPr>
                          </pic:nvPicPr>
                          <pic:blipFill>
                            <a:blip r:embed="rId1135">
                              <a:extLst>
                                <a:ext uri="{28A0092B-C50C-407E-A947-70E740481C1C}">
                                  <a14:useLocalDpi xmlns:a14="http://schemas.microsoft.com/office/drawing/2010/main" val="0"/>
                                </a:ext>
                              </a:extLst>
                            </a:blip>
                            <a:srcRect/>
                            <a:stretch>
                              <a:fillRect/>
                            </a:stretch>
                          </pic:blipFill>
                          <pic:spPr bwMode="auto">
                            <a:xfrm>
                              <a:off x="8417" y="2446"/>
                              <a:ext cx="24" cy="3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7" name="Picture 2613"/>
                            <pic:cNvPicPr>
                              <a:picLocks noChangeAspect="1" noChangeArrowheads="1"/>
                            </pic:cNvPicPr>
                          </pic:nvPicPr>
                          <pic:blipFill>
                            <a:blip r:embed="rId1136">
                              <a:extLst>
                                <a:ext uri="{28A0092B-C50C-407E-A947-70E740481C1C}">
                                  <a14:useLocalDpi xmlns:a14="http://schemas.microsoft.com/office/drawing/2010/main" val="0"/>
                                </a:ext>
                              </a:extLst>
                            </a:blip>
                            <a:srcRect/>
                            <a:stretch>
                              <a:fillRect/>
                            </a:stretch>
                          </pic:blipFill>
                          <pic:spPr bwMode="auto">
                            <a:xfrm>
                              <a:off x="8419" y="2449"/>
                              <a:ext cx="22" cy="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8" name="Picture 2614"/>
                            <pic:cNvPicPr>
                              <a:picLocks noChangeAspect="1" noChangeArrowheads="1"/>
                            </pic:cNvPicPr>
                          </pic:nvPicPr>
                          <pic:blipFill>
                            <a:blip r:embed="rId1137">
                              <a:extLst>
                                <a:ext uri="{28A0092B-C50C-407E-A947-70E740481C1C}">
                                  <a14:useLocalDpi xmlns:a14="http://schemas.microsoft.com/office/drawing/2010/main" val="0"/>
                                </a:ext>
                              </a:extLst>
                            </a:blip>
                            <a:srcRect/>
                            <a:stretch>
                              <a:fillRect/>
                            </a:stretch>
                          </pic:blipFill>
                          <pic:spPr bwMode="auto">
                            <a:xfrm>
                              <a:off x="8420" y="2451"/>
                              <a:ext cx="21" cy="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29" name="Picture 2615"/>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8421" y="2454"/>
                              <a:ext cx="19" cy="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30" name="Picture 2616"/>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8423" y="2457"/>
                              <a:ext cx="17" cy="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31" name="Picture 2617"/>
                            <pic:cNvPicPr>
                              <a:picLocks noChangeAspect="1" noChangeArrowheads="1"/>
                            </pic:cNvPicPr>
                          </pic:nvPicPr>
                          <pic:blipFill>
                            <a:blip r:embed="rId1138">
                              <a:extLst>
                                <a:ext uri="{28A0092B-C50C-407E-A947-70E740481C1C}">
                                  <a14:useLocalDpi xmlns:a14="http://schemas.microsoft.com/office/drawing/2010/main" val="0"/>
                                </a:ext>
                              </a:extLst>
                            </a:blip>
                            <a:srcRect/>
                            <a:stretch>
                              <a:fillRect/>
                            </a:stretch>
                          </pic:blipFill>
                          <pic:spPr bwMode="auto">
                            <a:xfrm>
                              <a:off x="8425" y="2460"/>
                              <a:ext cx="15" cy="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32" name="Picture 2618"/>
                            <pic:cNvPicPr>
                              <a:picLocks noChangeAspect="1" noChangeArrowheads="1"/>
                            </pic:cNvPicPr>
                          </pic:nvPicPr>
                          <pic:blipFill>
                            <a:blip r:embed="rId1139">
                              <a:extLst>
                                <a:ext uri="{28A0092B-C50C-407E-A947-70E740481C1C}">
                                  <a14:useLocalDpi xmlns:a14="http://schemas.microsoft.com/office/drawing/2010/main" val="0"/>
                                </a:ext>
                              </a:extLst>
                            </a:blip>
                            <a:srcRect/>
                            <a:stretch>
                              <a:fillRect/>
                            </a:stretch>
                          </pic:blipFill>
                          <pic:spPr bwMode="auto">
                            <a:xfrm>
                              <a:off x="8427" y="2462"/>
                              <a:ext cx="14" cy="2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33" name="Picture 261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429" y="2465"/>
                              <a:ext cx="12"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34" name="Picture 262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431" y="2468"/>
                              <a:ext cx="10"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35" name="Picture 2621"/>
                            <pic:cNvPicPr>
                              <a:picLocks noChangeAspect="1" noChangeArrowheads="1"/>
                            </pic:cNvPicPr>
                          </pic:nvPicPr>
                          <pic:blipFill>
                            <a:blip r:embed="rId1140">
                              <a:extLst>
                                <a:ext uri="{28A0092B-C50C-407E-A947-70E740481C1C}">
                                  <a14:useLocalDpi xmlns:a14="http://schemas.microsoft.com/office/drawing/2010/main" val="0"/>
                                </a:ext>
                              </a:extLst>
                            </a:blip>
                            <a:srcRect/>
                            <a:stretch>
                              <a:fillRect/>
                            </a:stretch>
                          </pic:blipFill>
                          <pic:spPr bwMode="auto">
                            <a:xfrm>
                              <a:off x="8431" y="2471"/>
                              <a:ext cx="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36" name="Picture 262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433" y="2473"/>
                              <a:ext cx="7" cy="1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37" name="Group 2623"/>
                        <wpg:cNvGrpSpPr>
                          <a:grpSpLocks/>
                        </wpg:cNvGrpSpPr>
                        <wpg:grpSpPr bwMode="auto">
                          <a:xfrm>
                            <a:off x="8435" y="2476"/>
                            <a:ext cx="5" cy="7"/>
                            <a:chOff x="8435" y="2476"/>
                            <a:chExt cx="5" cy="7"/>
                          </a:xfrm>
                        </wpg:grpSpPr>
                        <wps:wsp>
                          <wps:cNvPr id="15038" name="Freeform 2624"/>
                          <wps:cNvSpPr>
                            <a:spLocks/>
                          </wps:cNvSpPr>
                          <wps:spPr bwMode="auto">
                            <a:xfrm>
                              <a:off x="8435" y="2476"/>
                              <a:ext cx="5" cy="7"/>
                            </a:xfrm>
                            <a:custGeom>
                              <a:avLst/>
                              <a:gdLst>
                                <a:gd name="T0" fmla="+- 0 8441 8435"/>
                                <a:gd name="T1" fmla="*/ T0 w 5"/>
                                <a:gd name="T2" fmla="+- 0 2476 2476"/>
                                <a:gd name="T3" fmla="*/ 2476 h 7"/>
                                <a:gd name="T4" fmla="+- 0 8439 8435"/>
                                <a:gd name="T5" fmla="*/ T4 w 5"/>
                                <a:gd name="T6" fmla="+- 0 2476 2476"/>
                                <a:gd name="T7" fmla="*/ 2476 h 7"/>
                                <a:gd name="T8" fmla="+- 0 8437 8435"/>
                                <a:gd name="T9" fmla="*/ T8 w 5"/>
                                <a:gd name="T10" fmla="+- 0 2478 2476"/>
                                <a:gd name="T11" fmla="*/ 2478 h 7"/>
                                <a:gd name="T12" fmla="+- 0 8435 8435"/>
                                <a:gd name="T13" fmla="*/ T12 w 5"/>
                                <a:gd name="T14" fmla="+- 0 2484 2476"/>
                                <a:gd name="T15" fmla="*/ 2484 h 7"/>
                                <a:gd name="T16" fmla="+- 0 8437 8435"/>
                                <a:gd name="T17" fmla="*/ T16 w 5"/>
                                <a:gd name="T18" fmla="+- 0 2484 2476"/>
                                <a:gd name="T19" fmla="*/ 2484 h 7"/>
                                <a:gd name="T20" fmla="+- 0 8438 8435"/>
                                <a:gd name="T21" fmla="*/ T20 w 5"/>
                                <a:gd name="T22" fmla="+- 0 2481 2476"/>
                                <a:gd name="T23" fmla="*/ 2481 h 7"/>
                                <a:gd name="T24" fmla="+- 0 8439 8435"/>
                                <a:gd name="T25" fmla="*/ T24 w 5"/>
                                <a:gd name="T26" fmla="+- 0 2479 2476"/>
                                <a:gd name="T27" fmla="*/ 2479 h 7"/>
                                <a:gd name="T28" fmla="+- 0 8441 8435"/>
                                <a:gd name="T29" fmla="*/ T28 w 5"/>
                                <a:gd name="T30" fmla="+- 0 2478 2476"/>
                                <a:gd name="T31" fmla="*/ 2478 h 7"/>
                                <a:gd name="T32" fmla="+- 0 8441 8435"/>
                                <a:gd name="T33" fmla="*/ T32 w 5"/>
                                <a:gd name="T34" fmla="+- 0 2476 2476"/>
                                <a:gd name="T35" fmla="*/ 2476 h 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 h="7">
                                  <a:moveTo>
                                    <a:pt x="6" y="0"/>
                                  </a:moveTo>
                                  <a:lnTo>
                                    <a:pt x="4" y="0"/>
                                  </a:lnTo>
                                  <a:lnTo>
                                    <a:pt x="2" y="2"/>
                                  </a:lnTo>
                                  <a:lnTo>
                                    <a:pt x="0" y="8"/>
                                  </a:lnTo>
                                  <a:lnTo>
                                    <a:pt x="2" y="8"/>
                                  </a:lnTo>
                                  <a:lnTo>
                                    <a:pt x="3" y="5"/>
                                  </a:lnTo>
                                  <a:lnTo>
                                    <a:pt x="4" y="3"/>
                                  </a:lnTo>
                                  <a:lnTo>
                                    <a:pt x="6" y="2"/>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39" name="Group 2625"/>
                        <wpg:cNvGrpSpPr>
                          <a:grpSpLocks/>
                        </wpg:cNvGrpSpPr>
                        <wpg:grpSpPr bwMode="auto">
                          <a:xfrm>
                            <a:off x="8437" y="2478"/>
                            <a:ext cx="4" cy="6"/>
                            <a:chOff x="8437" y="2478"/>
                            <a:chExt cx="4" cy="6"/>
                          </a:xfrm>
                        </wpg:grpSpPr>
                        <wps:wsp>
                          <wps:cNvPr id="15040" name="Freeform 2626"/>
                          <wps:cNvSpPr>
                            <a:spLocks/>
                          </wps:cNvSpPr>
                          <wps:spPr bwMode="auto">
                            <a:xfrm>
                              <a:off x="8437" y="2478"/>
                              <a:ext cx="4" cy="6"/>
                            </a:xfrm>
                            <a:custGeom>
                              <a:avLst/>
                              <a:gdLst>
                                <a:gd name="T0" fmla="+- 0 8441 8437"/>
                                <a:gd name="T1" fmla="*/ T0 w 4"/>
                                <a:gd name="T2" fmla="+- 0 2478 2478"/>
                                <a:gd name="T3" fmla="*/ 2478 h 6"/>
                                <a:gd name="T4" fmla="+- 0 8439 8437"/>
                                <a:gd name="T5" fmla="*/ T4 w 4"/>
                                <a:gd name="T6" fmla="+- 0 2479 2478"/>
                                <a:gd name="T7" fmla="*/ 2479 h 6"/>
                                <a:gd name="T8" fmla="+- 0 8438 8437"/>
                                <a:gd name="T9" fmla="*/ T8 w 4"/>
                                <a:gd name="T10" fmla="+- 0 2481 2478"/>
                                <a:gd name="T11" fmla="*/ 2481 h 6"/>
                                <a:gd name="T12" fmla="+- 0 8437 8437"/>
                                <a:gd name="T13" fmla="*/ T12 w 4"/>
                                <a:gd name="T14" fmla="+- 0 2484 2478"/>
                                <a:gd name="T15" fmla="*/ 2484 h 6"/>
                                <a:gd name="T16" fmla="+- 0 8439 8437"/>
                                <a:gd name="T17" fmla="*/ T16 w 4"/>
                                <a:gd name="T18" fmla="+- 0 2484 2478"/>
                                <a:gd name="T19" fmla="*/ 2484 h 6"/>
                                <a:gd name="T20" fmla="+- 0 8440 8437"/>
                                <a:gd name="T21" fmla="*/ T20 w 4"/>
                                <a:gd name="T22" fmla="+- 0 2482 2478"/>
                                <a:gd name="T23" fmla="*/ 2482 h 6"/>
                                <a:gd name="T24" fmla="+- 0 8441 8437"/>
                                <a:gd name="T25" fmla="*/ T24 w 4"/>
                                <a:gd name="T26" fmla="+- 0 2481 2478"/>
                                <a:gd name="T27" fmla="*/ 2481 h 6"/>
                                <a:gd name="T28" fmla="+- 0 8441 8437"/>
                                <a:gd name="T29" fmla="*/ T28 w 4"/>
                                <a:gd name="T30" fmla="+- 0 2478 2478"/>
                                <a:gd name="T31" fmla="*/ 2478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 h="6">
                                  <a:moveTo>
                                    <a:pt x="4" y="0"/>
                                  </a:moveTo>
                                  <a:lnTo>
                                    <a:pt x="2" y="1"/>
                                  </a:lnTo>
                                  <a:lnTo>
                                    <a:pt x="1" y="3"/>
                                  </a:lnTo>
                                  <a:lnTo>
                                    <a:pt x="0" y="6"/>
                                  </a:lnTo>
                                  <a:lnTo>
                                    <a:pt x="2" y="6"/>
                                  </a:lnTo>
                                  <a:lnTo>
                                    <a:pt x="3" y="4"/>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41" name="Group 2627"/>
                        <wpg:cNvGrpSpPr>
                          <a:grpSpLocks/>
                        </wpg:cNvGrpSpPr>
                        <wpg:grpSpPr bwMode="auto">
                          <a:xfrm>
                            <a:off x="8439" y="2481"/>
                            <a:ext cx="2" cy="3"/>
                            <a:chOff x="8439" y="2481"/>
                            <a:chExt cx="2" cy="3"/>
                          </a:xfrm>
                        </wpg:grpSpPr>
                        <wps:wsp>
                          <wps:cNvPr id="15042" name="Freeform 2628"/>
                          <wps:cNvSpPr>
                            <a:spLocks/>
                          </wps:cNvSpPr>
                          <wps:spPr bwMode="auto">
                            <a:xfrm>
                              <a:off x="8439" y="2481"/>
                              <a:ext cx="2" cy="3"/>
                            </a:xfrm>
                            <a:custGeom>
                              <a:avLst/>
                              <a:gdLst>
                                <a:gd name="T0" fmla="+- 0 8441 8439"/>
                                <a:gd name="T1" fmla="*/ T0 w 2"/>
                                <a:gd name="T2" fmla="+- 0 2481 2481"/>
                                <a:gd name="T3" fmla="*/ 2481 h 3"/>
                                <a:gd name="T4" fmla="+- 0 8440 8439"/>
                                <a:gd name="T5" fmla="*/ T4 w 2"/>
                                <a:gd name="T6" fmla="+- 0 2482 2481"/>
                                <a:gd name="T7" fmla="*/ 2482 h 3"/>
                                <a:gd name="T8" fmla="+- 0 8439 8439"/>
                                <a:gd name="T9" fmla="*/ T8 w 2"/>
                                <a:gd name="T10" fmla="+- 0 2484 2481"/>
                                <a:gd name="T11" fmla="*/ 2484 h 3"/>
                                <a:gd name="T12" fmla="+- 0 8441 8439"/>
                                <a:gd name="T13" fmla="*/ T12 w 2"/>
                                <a:gd name="T14" fmla="+- 0 2484 2481"/>
                                <a:gd name="T15" fmla="*/ 2484 h 3"/>
                                <a:gd name="T16" fmla="+- 0 8441 8439"/>
                                <a:gd name="T17" fmla="*/ T16 w 2"/>
                                <a:gd name="T18" fmla="+- 0 2481 2481"/>
                                <a:gd name="T19" fmla="*/ 2481 h 3"/>
                              </a:gdLst>
                              <a:ahLst/>
                              <a:cxnLst>
                                <a:cxn ang="0">
                                  <a:pos x="T1" y="T3"/>
                                </a:cxn>
                                <a:cxn ang="0">
                                  <a:pos x="T5" y="T7"/>
                                </a:cxn>
                                <a:cxn ang="0">
                                  <a:pos x="T9" y="T11"/>
                                </a:cxn>
                                <a:cxn ang="0">
                                  <a:pos x="T13" y="T15"/>
                                </a:cxn>
                                <a:cxn ang="0">
                                  <a:pos x="T17" y="T19"/>
                                </a:cxn>
                              </a:cxnLst>
                              <a:rect l="0" t="0" r="r" b="b"/>
                              <a:pathLst>
                                <a:path w="2" h="3">
                                  <a:moveTo>
                                    <a:pt x="2" y="0"/>
                                  </a:moveTo>
                                  <a:lnTo>
                                    <a:pt x="1" y="1"/>
                                  </a:lnTo>
                                  <a:lnTo>
                                    <a:pt x="0" y="3"/>
                                  </a:lnTo>
                                  <a:lnTo>
                                    <a:pt x="2"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43" name="Picture 2629"/>
                            <pic:cNvPicPr>
                              <a:picLocks noChangeAspect="1" noChangeArrowheads="1"/>
                            </pic:cNvPicPr>
                          </pic:nvPicPr>
                          <pic:blipFill>
                            <a:blip r:embed="rId1141">
                              <a:extLst>
                                <a:ext uri="{28A0092B-C50C-407E-A947-70E740481C1C}">
                                  <a14:useLocalDpi xmlns:a14="http://schemas.microsoft.com/office/drawing/2010/main" val="0"/>
                                </a:ext>
                              </a:extLst>
                            </a:blip>
                            <a:srcRect/>
                            <a:stretch>
                              <a:fillRect/>
                            </a:stretch>
                          </pic:blipFill>
                          <pic:spPr bwMode="auto">
                            <a:xfrm>
                              <a:off x="8424" y="2270"/>
                              <a:ext cx="5"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44" name="Picture 2630"/>
                            <pic:cNvPicPr>
                              <a:picLocks noChangeAspect="1" noChangeArrowheads="1"/>
                            </pic:cNvPicPr>
                          </pic:nvPicPr>
                          <pic:blipFill>
                            <a:blip r:embed="rId1142">
                              <a:extLst>
                                <a:ext uri="{28A0092B-C50C-407E-A947-70E740481C1C}">
                                  <a14:useLocalDpi xmlns:a14="http://schemas.microsoft.com/office/drawing/2010/main" val="0"/>
                                </a:ext>
                              </a:extLst>
                            </a:blip>
                            <a:srcRect/>
                            <a:stretch>
                              <a:fillRect/>
                            </a:stretch>
                          </pic:blipFill>
                          <pic:spPr bwMode="auto">
                            <a:xfrm>
                              <a:off x="8421" y="2270"/>
                              <a:ext cx="5"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45" name="Picture 2631"/>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8415" y="2503"/>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46" name="Picture 2632"/>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8415" y="2503"/>
                              <a:ext cx="18"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47" name="Picture 2633"/>
                            <pic:cNvPicPr>
                              <a:picLocks noChangeAspect="1" noChangeArrowheads="1"/>
                            </pic:cNvPicPr>
                          </pic:nvPicPr>
                          <pic:blipFill>
                            <a:blip r:embed="rId755">
                              <a:extLst>
                                <a:ext uri="{28A0092B-C50C-407E-A947-70E740481C1C}">
                                  <a14:useLocalDpi xmlns:a14="http://schemas.microsoft.com/office/drawing/2010/main" val="0"/>
                                </a:ext>
                              </a:extLst>
                            </a:blip>
                            <a:srcRect/>
                            <a:stretch>
                              <a:fillRect/>
                            </a:stretch>
                          </pic:blipFill>
                          <pic:spPr bwMode="auto">
                            <a:xfrm>
                              <a:off x="8415" y="2503"/>
                              <a:ext cx="15"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48" name="Picture 2634"/>
                            <pic:cNvPicPr>
                              <a:picLocks noChangeAspect="1" noChangeArrowheads="1"/>
                            </pic:cNvPicPr>
                          </pic:nvPicPr>
                          <pic:blipFill>
                            <a:blip r:embed="rId756">
                              <a:extLst>
                                <a:ext uri="{28A0092B-C50C-407E-A947-70E740481C1C}">
                                  <a14:useLocalDpi xmlns:a14="http://schemas.microsoft.com/office/drawing/2010/main" val="0"/>
                                </a:ext>
                              </a:extLst>
                            </a:blip>
                            <a:srcRect/>
                            <a:stretch>
                              <a:fillRect/>
                            </a:stretch>
                          </pic:blipFill>
                          <pic:spPr bwMode="auto">
                            <a:xfrm>
                              <a:off x="8415" y="2503"/>
                              <a:ext cx="13"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49" name="Picture 263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415" y="2503"/>
                              <a:ext cx="10" cy="1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50" name="Group 2636"/>
                        <wpg:cNvGrpSpPr>
                          <a:grpSpLocks/>
                        </wpg:cNvGrpSpPr>
                        <wpg:grpSpPr bwMode="auto">
                          <a:xfrm>
                            <a:off x="8415" y="2503"/>
                            <a:ext cx="8" cy="8"/>
                            <a:chOff x="8415" y="2503"/>
                            <a:chExt cx="8" cy="8"/>
                          </a:xfrm>
                        </wpg:grpSpPr>
                        <wps:wsp>
                          <wps:cNvPr id="15051" name="Freeform 2637"/>
                          <wps:cNvSpPr>
                            <a:spLocks/>
                          </wps:cNvSpPr>
                          <wps:spPr bwMode="auto">
                            <a:xfrm>
                              <a:off x="8415" y="2503"/>
                              <a:ext cx="8" cy="8"/>
                            </a:xfrm>
                            <a:custGeom>
                              <a:avLst/>
                              <a:gdLst>
                                <a:gd name="T0" fmla="+- 0 8423 8415"/>
                                <a:gd name="T1" fmla="*/ T0 w 8"/>
                                <a:gd name="T2" fmla="+- 0 2503 2503"/>
                                <a:gd name="T3" fmla="*/ 2503 h 8"/>
                                <a:gd name="T4" fmla="+- 0 8421 8415"/>
                                <a:gd name="T5" fmla="*/ T4 w 8"/>
                                <a:gd name="T6" fmla="+- 0 2503 2503"/>
                                <a:gd name="T7" fmla="*/ 2503 h 8"/>
                                <a:gd name="T8" fmla="+- 0 8420 8415"/>
                                <a:gd name="T9" fmla="*/ T8 w 8"/>
                                <a:gd name="T10" fmla="+- 0 2506 2503"/>
                                <a:gd name="T11" fmla="*/ 2506 h 8"/>
                                <a:gd name="T12" fmla="+- 0 8418 8415"/>
                                <a:gd name="T13" fmla="*/ T12 w 8"/>
                                <a:gd name="T14" fmla="+- 0 2507 2503"/>
                                <a:gd name="T15" fmla="*/ 2507 h 8"/>
                                <a:gd name="T16" fmla="+- 0 8415 8415"/>
                                <a:gd name="T17" fmla="*/ T16 w 8"/>
                                <a:gd name="T18" fmla="+- 0 2508 2503"/>
                                <a:gd name="T19" fmla="*/ 2508 h 8"/>
                                <a:gd name="T20" fmla="+- 0 8415 8415"/>
                                <a:gd name="T21" fmla="*/ T20 w 8"/>
                                <a:gd name="T22" fmla="+- 0 2511 2503"/>
                                <a:gd name="T23" fmla="*/ 2511 h 8"/>
                                <a:gd name="T24" fmla="+- 0 8418 8415"/>
                                <a:gd name="T25" fmla="*/ T24 w 8"/>
                                <a:gd name="T26" fmla="+- 0 2510 2503"/>
                                <a:gd name="T27" fmla="*/ 2510 h 8"/>
                                <a:gd name="T28" fmla="+- 0 8421 8415"/>
                                <a:gd name="T29" fmla="*/ T28 w 8"/>
                                <a:gd name="T30" fmla="+- 0 2508 2503"/>
                                <a:gd name="T31" fmla="*/ 2508 h 8"/>
                                <a:gd name="T32" fmla="+- 0 8422 8415"/>
                                <a:gd name="T33" fmla="*/ T32 w 8"/>
                                <a:gd name="T34" fmla="+- 0 2506 2503"/>
                                <a:gd name="T35" fmla="*/ 2506 h 8"/>
                                <a:gd name="T36" fmla="+- 0 8423 8415"/>
                                <a:gd name="T37" fmla="*/ T36 w 8"/>
                                <a:gd name="T38" fmla="+- 0 2503 2503"/>
                                <a:gd name="T39" fmla="*/ 2503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 h="8">
                                  <a:moveTo>
                                    <a:pt x="8" y="0"/>
                                  </a:moveTo>
                                  <a:lnTo>
                                    <a:pt x="6" y="0"/>
                                  </a:lnTo>
                                  <a:lnTo>
                                    <a:pt x="5" y="3"/>
                                  </a:lnTo>
                                  <a:lnTo>
                                    <a:pt x="3" y="4"/>
                                  </a:lnTo>
                                  <a:lnTo>
                                    <a:pt x="0" y="5"/>
                                  </a:lnTo>
                                  <a:lnTo>
                                    <a:pt x="0" y="8"/>
                                  </a:lnTo>
                                  <a:lnTo>
                                    <a:pt x="3" y="7"/>
                                  </a:lnTo>
                                  <a:lnTo>
                                    <a:pt x="6" y="5"/>
                                  </a:lnTo>
                                  <a:lnTo>
                                    <a:pt x="7" y="3"/>
                                  </a:lnTo>
                                  <a:lnTo>
                                    <a:pt x="8"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52" name="Group 2638"/>
                        <wpg:cNvGrpSpPr>
                          <a:grpSpLocks/>
                        </wpg:cNvGrpSpPr>
                        <wpg:grpSpPr bwMode="auto">
                          <a:xfrm>
                            <a:off x="8415" y="2503"/>
                            <a:ext cx="5" cy="6"/>
                            <a:chOff x="8415" y="2503"/>
                            <a:chExt cx="5" cy="6"/>
                          </a:xfrm>
                        </wpg:grpSpPr>
                        <wps:wsp>
                          <wps:cNvPr id="15053" name="Freeform 2639"/>
                          <wps:cNvSpPr>
                            <a:spLocks/>
                          </wps:cNvSpPr>
                          <wps:spPr bwMode="auto">
                            <a:xfrm>
                              <a:off x="8415" y="2503"/>
                              <a:ext cx="5" cy="6"/>
                            </a:xfrm>
                            <a:custGeom>
                              <a:avLst/>
                              <a:gdLst>
                                <a:gd name="T0" fmla="+- 0 8421 8415"/>
                                <a:gd name="T1" fmla="*/ T0 w 5"/>
                                <a:gd name="T2" fmla="+- 0 2503 2503"/>
                                <a:gd name="T3" fmla="*/ 2503 h 6"/>
                                <a:gd name="T4" fmla="+- 0 8418 8415"/>
                                <a:gd name="T5" fmla="*/ T4 w 5"/>
                                <a:gd name="T6" fmla="+- 0 2503 2503"/>
                                <a:gd name="T7" fmla="*/ 2503 h 6"/>
                                <a:gd name="T8" fmla="+- 0 8417 8415"/>
                                <a:gd name="T9" fmla="*/ T8 w 5"/>
                                <a:gd name="T10" fmla="+- 0 2505 2503"/>
                                <a:gd name="T11" fmla="*/ 2505 h 6"/>
                                <a:gd name="T12" fmla="+- 0 8415 8415"/>
                                <a:gd name="T13" fmla="*/ T12 w 5"/>
                                <a:gd name="T14" fmla="+- 0 2506 2503"/>
                                <a:gd name="T15" fmla="*/ 2506 h 6"/>
                                <a:gd name="T16" fmla="+- 0 8415 8415"/>
                                <a:gd name="T17" fmla="*/ T16 w 5"/>
                                <a:gd name="T18" fmla="+- 0 2508 2503"/>
                                <a:gd name="T19" fmla="*/ 2508 h 6"/>
                                <a:gd name="T20" fmla="+- 0 8418 8415"/>
                                <a:gd name="T21" fmla="*/ T20 w 5"/>
                                <a:gd name="T22" fmla="+- 0 2507 2503"/>
                                <a:gd name="T23" fmla="*/ 2507 h 6"/>
                                <a:gd name="T24" fmla="+- 0 8420 8415"/>
                                <a:gd name="T25" fmla="*/ T24 w 5"/>
                                <a:gd name="T26" fmla="+- 0 2506 2503"/>
                                <a:gd name="T27" fmla="*/ 2506 h 6"/>
                                <a:gd name="T28" fmla="+- 0 8421 8415"/>
                                <a:gd name="T29" fmla="*/ T28 w 5"/>
                                <a:gd name="T30" fmla="+- 0 2503 2503"/>
                                <a:gd name="T31" fmla="*/ 2503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5" h="6">
                                  <a:moveTo>
                                    <a:pt x="6" y="0"/>
                                  </a:moveTo>
                                  <a:lnTo>
                                    <a:pt x="3" y="0"/>
                                  </a:lnTo>
                                  <a:lnTo>
                                    <a:pt x="2" y="2"/>
                                  </a:lnTo>
                                  <a:lnTo>
                                    <a:pt x="0" y="3"/>
                                  </a:lnTo>
                                  <a:lnTo>
                                    <a:pt x="0" y="5"/>
                                  </a:lnTo>
                                  <a:lnTo>
                                    <a:pt x="3" y="4"/>
                                  </a:lnTo>
                                  <a:lnTo>
                                    <a:pt x="5" y="3"/>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54" name="Group 2640"/>
                        <wpg:cNvGrpSpPr>
                          <a:grpSpLocks/>
                        </wpg:cNvGrpSpPr>
                        <wpg:grpSpPr bwMode="auto">
                          <a:xfrm>
                            <a:off x="8415" y="2503"/>
                            <a:ext cx="3" cy="3"/>
                            <a:chOff x="8415" y="2503"/>
                            <a:chExt cx="3" cy="3"/>
                          </a:xfrm>
                        </wpg:grpSpPr>
                        <wps:wsp>
                          <wps:cNvPr id="15055" name="Freeform 2641"/>
                          <wps:cNvSpPr>
                            <a:spLocks/>
                          </wps:cNvSpPr>
                          <wps:spPr bwMode="auto">
                            <a:xfrm>
                              <a:off x="8415" y="2503"/>
                              <a:ext cx="3" cy="3"/>
                            </a:xfrm>
                            <a:custGeom>
                              <a:avLst/>
                              <a:gdLst>
                                <a:gd name="T0" fmla="+- 0 8418 8415"/>
                                <a:gd name="T1" fmla="*/ T0 w 3"/>
                                <a:gd name="T2" fmla="+- 0 2503 2503"/>
                                <a:gd name="T3" fmla="*/ 2503 h 3"/>
                                <a:gd name="T4" fmla="+- 0 8415 8415"/>
                                <a:gd name="T5" fmla="*/ T4 w 3"/>
                                <a:gd name="T6" fmla="+- 0 2503 2503"/>
                                <a:gd name="T7" fmla="*/ 2503 h 3"/>
                                <a:gd name="T8" fmla="+- 0 8415 8415"/>
                                <a:gd name="T9" fmla="*/ T8 w 3"/>
                                <a:gd name="T10" fmla="+- 0 2506 2503"/>
                                <a:gd name="T11" fmla="*/ 2506 h 3"/>
                                <a:gd name="T12" fmla="+- 0 8417 8415"/>
                                <a:gd name="T13" fmla="*/ T12 w 3"/>
                                <a:gd name="T14" fmla="+- 0 2505 2503"/>
                                <a:gd name="T15" fmla="*/ 2505 h 3"/>
                                <a:gd name="T16" fmla="+- 0 8418 8415"/>
                                <a:gd name="T17" fmla="*/ T16 w 3"/>
                                <a:gd name="T18" fmla="+- 0 2503 2503"/>
                                <a:gd name="T19" fmla="*/ 2503 h 3"/>
                              </a:gdLst>
                              <a:ahLst/>
                              <a:cxnLst>
                                <a:cxn ang="0">
                                  <a:pos x="T1" y="T3"/>
                                </a:cxn>
                                <a:cxn ang="0">
                                  <a:pos x="T5" y="T7"/>
                                </a:cxn>
                                <a:cxn ang="0">
                                  <a:pos x="T9" y="T11"/>
                                </a:cxn>
                                <a:cxn ang="0">
                                  <a:pos x="T13" y="T15"/>
                                </a:cxn>
                                <a:cxn ang="0">
                                  <a:pos x="T17" y="T19"/>
                                </a:cxn>
                              </a:cxnLst>
                              <a:rect l="0" t="0" r="r" b="b"/>
                              <a:pathLst>
                                <a:path w="3" h="3">
                                  <a:moveTo>
                                    <a:pt x="3" y="0"/>
                                  </a:moveTo>
                                  <a:lnTo>
                                    <a:pt x="0" y="0"/>
                                  </a:lnTo>
                                  <a:lnTo>
                                    <a:pt x="0" y="3"/>
                                  </a:lnTo>
                                  <a:lnTo>
                                    <a:pt x="2"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56" name="Picture 264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419" y="2507"/>
                              <a:ext cx="11"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57" name="Picture 2643"/>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8419" y="2507"/>
                              <a:ext cx="11" cy="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58" name="Picture 2644"/>
                            <pic:cNvPicPr>
                              <a:picLocks noChangeAspect="1" noChangeArrowheads="1"/>
                            </pic:cNvPicPr>
                          </pic:nvPicPr>
                          <pic:blipFill>
                            <a:blip r:embed="rId1143">
                              <a:extLst>
                                <a:ext uri="{28A0092B-C50C-407E-A947-70E740481C1C}">
                                  <a14:useLocalDpi xmlns:a14="http://schemas.microsoft.com/office/drawing/2010/main" val="0"/>
                                </a:ext>
                              </a:extLst>
                            </a:blip>
                            <a:srcRect/>
                            <a:stretch>
                              <a:fillRect/>
                            </a:stretch>
                          </pic:blipFill>
                          <pic:spPr bwMode="auto">
                            <a:xfrm>
                              <a:off x="8421" y="2509"/>
                              <a:ext cx="8"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59" name="Picture 264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424" y="2512"/>
                              <a:ext cx="5"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60" name="Group 2646"/>
                        <wpg:cNvGrpSpPr>
                          <a:grpSpLocks/>
                        </wpg:cNvGrpSpPr>
                        <wpg:grpSpPr bwMode="auto">
                          <a:xfrm>
                            <a:off x="8427" y="2515"/>
                            <a:ext cx="3" cy="3"/>
                            <a:chOff x="8427" y="2515"/>
                            <a:chExt cx="3" cy="3"/>
                          </a:xfrm>
                        </wpg:grpSpPr>
                        <wps:wsp>
                          <wps:cNvPr id="15061" name="Freeform 2647"/>
                          <wps:cNvSpPr>
                            <a:spLocks/>
                          </wps:cNvSpPr>
                          <wps:spPr bwMode="auto">
                            <a:xfrm>
                              <a:off x="8427" y="2515"/>
                              <a:ext cx="3" cy="3"/>
                            </a:xfrm>
                            <a:custGeom>
                              <a:avLst/>
                              <a:gdLst>
                                <a:gd name="T0" fmla="+- 0 8430 8427"/>
                                <a:gd name="T1" fmla="*/ T0 w 3"/>
                                <a:gd name="T2" fmla="+- 0 2515 2515"/>
                                <a:gd name="T3" fmla="*/ 2515 h 3"/>
                                <a:gd name="T4" fmla="+- 0 8428 8427"/>
                                <a:gd name="T5" fmla="*/ T4 w 3"/>
                                <a:gd name="T6" fmla="+- 0 2516 2515"/>
                                <a:gd name="T7" fmla="*/ 2516 h 3"/>
                                <a:gd name="T8" fmla="+- 0 8427 8427"/>
                                <a:gd name="T9" fmla="*/ T8 w 3"/>
                                <a:gd name="T10" fmla="+- 0 2518 2515"/>
                                <a:gd name="T11" fmla="*/ 2518 h 3"/>
                                <a:gd name="T12" fmla="+- 0 8430 8427"/>
                                <a:gd name="T13" fmla="*/ T12 w 3"/>
                                <a:gd name="T14" fmla="+- 0 2518 2515"/>
                                <a:gd name="T15" fmla="*/ 2518 h 3"/>
                                <a:gd name="T16" fmla="+- 0 8430 8427"/>
                                <a:gd name="T17" fmla="*/ T16 w 3"/>
                                <a:gd name="T18" fmla="+- 0 2515 2515"/>
                                <a:gd name="T19" fmla="*/ 2515 h 3"/>
                              </a:gdLst>
                              <a:ahLst/>
                              <a:cxnLst>
                                <a:cxn ang="0">
                                  <a:pos x="T1" y="T3"/>
                                </a:cxn>
                                <a:cxn ang="0">
                                  <a:pos x="T5" y="T7"/>
                                </a:cxn>
                                <a:cxn ang="0">
                                  <a:pos x="T9" y="T11"/>
                                </a:cxn>
                                <a:cxn ang="0">
                                  <a:pos x="T13" y="T15"/>
                                </a:cxn>
                                <a:cxn ang="0">
                                  <a:pos x="T17" y="T19"/>
                                </a:cxn>
                              </a:cxnLst>
                              <a:rect l="0" t="0" r="r" b="b"/>
                              <a:pathLst>
                                <a:path w="3" h="3">
                                  <a:moveTo>
                                    <a:pt x="3" y="0"/>
                                  </a:moveTo>
                                  <a:lnTo>
                                    <a:pt x="1" y="1"/>
                                  </a:lnTo>
                                  <a:lnTo>
                                    <a:pt x="0" y="3"/>
                                  </a:lnTo>
                                  <a:lnTo>
                                    <a:pt x="3" y="3"/>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62" name="Picture 2648"/>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422" y="2510"/>
                              <a:ext cx="4"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63" name="Group 2649"/>
                        <wpg:cNvGrpSpPr>
                          <a:grpSpLocks/>
                        </wpg:cNvGrpSpPr>
                        <wpg:grpSpPr bwMode="auto">
                          <a:xfrm>
                            <a:off x="8423" y="2512"/>
                            <a:ext cx="2" cy="2"/>
                            <a:chOff x="8423" y="2512"/>
                            <a:chExt cx="2" cy="2"/>
                          </a:xfrm>
                        </wpg:grpSpPr>
                        <wps:wsp>
                          <wps:cNvPr id="15064" name="Freeform 2650"/>
                          <wps:cNvSpPr>
                            <a:spLocks/>
                          </wps:cNvSpPr>
                          <wps:spPr bwMode="auto">
                            <a:xfrm>
                              <a:off x="8423" y="2512"/>
                              <a:ext cx="2" cy="2"/>
                            </a:xfrm>
                            <a:custGeom>
                              <a:avLst/>
                              <a:gdLst>
                                <a:gd name="T0" fmla="+- 0 8423 8423"/>
                                <a:gd name="T1" fmla="*/ T0 w 2"/>
                                <a:gd name="T2" fmla="+- 0 8425 8423"/>
                                <a:gd name="T3" fmla="*/ T2 w 2"/>
                              </a:gdLst>
                              <a:ahLst/>
                              <a:cxnLst>
                                <a:cxn ang="0">
                                  <a:pos x="T1" y="0"/>
                                </a:cxn>
                                <a:cxn ang="0">
                                  <a:pos x="T3" y="0"/>
                                </a:cxn>
                              </a:cxnLst>
                              <a:rect l="0" t="0" r="r" b="b"/>
                              <a:pathLst>
                                <a:path w="2">
                                  <a:moveTo>
                                    <a:pt x="0" y="0"/>
                                  </a:moveTo>
                                  <a:lnTo>
                                    <a:pt x="2" y="0"/>
                                  </a:lnTo>
                                </a:path>
                              </a:pathLst>
                            </a:custGeom>
                            <a:noFill/>
                            <a:ln w="29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065" name="Group 2651"/>
                        <wpg:cNvGrpSpPr>
                          <a:grpSpLocks/>
                        </wpg:cNvGrpSpPr>
                        <wpg:grpSpPr bwMode="auto">
                          <a:xfrm>
                            <a:off x="8425" y="2510"/>
                            <a:ext cx="2" cy="4"/>
                            <a:chOff x="8425" y="2510"/>
                            <a:chExt cx="2" cy="4"/>
                          </a:xfrm>
                        </wpg:grpSpPr>
                        <wps:wsp>
                          <wps:cNvPr id="15066" name="Freeform 2652"/>
                          <wps:cNvSpPr>
                            <a:spLocks/>
                          </wps:cNvSpPr>
                          <wps:spPr bwMode="auto">
                            <a:xfrm>
                              <a:off x="8425" y="2510"/>
                              <a:ext cx="2" cy="4"/>
                            </a:xfrm>
                            <a:custGeom>
                              <a:avLst/>
                              <a:gdLst>
                                <a:gd name="T0" fmla="+- 0 2514 2510"/>
                                <a:gd name="T1" fmla="*/ 2514 h 4"/>
                                <a:gd name="T2" fmla="+- 0 2510 2510"/>
                                <a:gd name="T3" fmla="*/ 2510 h 4"/>
                              </a:gdLst>
                              <a:ahLst/>
                              <a:cxnLst>
                                <a:cxn ang="0">
                                  <a:pos x="0" y="T1"/>
                                </a:cxn>
                                <a:cxn ang="0">
                                  <a:pos x="0" y="T3"/>
                                </a:cxn>
                              </a:cxnLst>
                              <a:rect l="0" t="0" r="r" b="b"/>
                              <a:pathLst>
                                <a:path h="4">
                                  <a:moveTo>
                                    <a:pt x="0" y="4"/>
                                  </a:moveTo>
                                  <a:lnTo>
                                    <a:pt x="0" y="0"/>
                                  </a:lnTo>
                                </a:path>
                              </a:pathLst>
                            </a:custGeom>
                            <a:noFill/>
                            <a:ln w="11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067" name="Group 2653"/>
                        <wpg:cNvGrpSpPr>
                          <a:grpSpLocks/>
                        </wpg:cNvGrpSpPr>
                        <wpg:grpSpPr bwMode="auto">
                          <a:xfrm>
                            <a:off x="8422" y="2512"/>
                            <a:ext cx="2" cy="2"/>
                            <a:chOff x="8422" y="2512"/>
                            <a:chExt cx="2" cy="2"/>
                          </a:xfrm>
                        </wpg:grpSpPr>
                        <wps:wsp>
                          <wps:cNvPr id="15068" name="Freeform 2654"/>
                          <wps:cNvSpPr>
                            <a:spLocks/>
                          </wps:cNvSpPr>
                          <wps:spPr bwMode="auto">
                            <a:xfrm>
                              <a:off x="8422" y="2512"/>
                              <a:ext cx="2" cy="2"/>
                            </a:xfrm>
                            <a:custGeom>
                              <a:avLst/>
                              <a:gdLst>
                                <a:gd name="T0" fmla="+- 0 8422 8422"/>
                                <a:gd name="T1" fmla="*/ T0 w 1"/>
                                <a:gd name="T2" fmla="+- 0 2512 2512"/>
                                <a:gd name="T3" fmla="*/ 2512 h 2"/>
                                <a:gd name="T4" fmla="+- 0 8423 8422"/>
                                <a:gd name="T5" fmla="*/ T4 w 1"/>
                                <a:gd name="T6" fmla="+- 0 2514 2512"/>
                                <a:gd name="T7" fmla="*/ 2514 h 2"/>
                              </a:gdLst>
                              <a:ahLst/>
                              <a:cxnLst>
                                <a:cxn ang="0">
                                  <a:pos x="T1" y="T3"/>
                                </a:cxn>
                                <a:cxn ang="0">
                                  <a:pos x="T5" y="T7"/>
                                </a:cxn>
                              </a:cxnLst>
                              <a:rect l="0" t="0" r="r" b="b"/>
                              <a:pathLst>
                                <a:path w="1" h="2">
                                  <a:moveTo>
                                    <a:pt x="0" y="0"/>
                                  </a:moveTo>
                                  <a:lnTo>
                                    <a:pt x="1" y="2"/>
                                  </a:lnTo>
                                </a:path>
                              </a:pathLst>
                            </a:custGeom>
                            <a:noFill/>
                            <a:ln w="5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069" name="Group 2655"/>
                        <wpg:cNvGrpSpPr>
                          <a:grpSpLocks/>
                        </wpg:cNvGrpSpPr>
                        <wpg:grpSpPr bwMode="auto">
                          <a:xfrm>
                            <a:off x="8239" y="2552"/>
                            <a:ext cx="5" cy="16"/>
                            <a:chOff x="8239" y="2552"/>
                            <a:chExt cx="5" cy="16"/>
                          </a:xfrm>
                        </wpg:grpSpPr>
                        <wps:wsp>
                          <wps:cNvPr id="15070" name="Freeform 2656"/>
                          <wps:cNvSpPr>
                            <a:spLocks/>
                          </wps:cNvSpPr>
                          <wps:spPr bwMode="auto">
                            <a:xfrm>
                              <a:off x="8239" y="2552"/>
                              <a:ext cx="5" cy="16"/>
                            </a:xfrm>
                            <a:custGeom>
                              <a:avLst/>
                              <a:gdLst>
                                <a:gd name="T0" fmla="+- 0 8239 8239"/>
                                <a:gd name="T1" fmla="*/ T0 w 5"/>
                                <a:gd name="T2" fmla="+- 0 2552 2552"/>
                                <a:gd name="T3" fmla="*/ 2552 h 16"/>
                                <a:gd name="T4" fmla="+- 0 8243 8239"/>
                                <a:gd name="T5" fmla="*/ T4 w 5"/>
                                <a:gd name="T6" fmla="+- 0 2552 2552"/>
                                <a:gd name="T7" fmla="*/ 2552 h 16"/>
                                <a:gd name="T8" fmla="+- 0 8243 8239"/>
                                <a:gd name="T9" fmla="*/ T8 w 5"/>
                                <a:gd name="T10" fmla="+- 0 2567 2552"/>
                                <a:gd name="T11" fmla="*/ 2567 h 16"/>
                                <a:gd name="T12" fmla="+- 0 8239 8239"/>
                                <a:gd name="T13" fmla="*/ T12 w 5"/>
                                <a:gd name="T14" fmla="+- 0 2567 2552"/>
                                <a:gd name="T15" fmla="*/ 2567 h 16"/>
                                <a:gd name="T16" fmla="+- 0 8239 8239"/>
                                <a:gd name="T17" fmla="*/ T16 w 5"/>
                                <a:gd name="T18" fmla="+- 0 2552 2552"/>
                                <a:gd name="T19" fmla="*/ 2552 h 16"/>
                              </a:gdLst>
                              <a:ahLst/>
                              <a:cxnLst>
                                <a:cxn ang="0">
                                  <a:pos x="T1" y="T3"/>
                                </a:cxn>
                                <a:cxn ang="0">
                                  <a:pos x="T5" y="T7"/>
                                </a:cxn>
                                <a:cxn ang="0">
                                  <a:pos x="T9" y="T11"/>
                                </a:cxn>
                                <a:cxn ang="0">
                                  <a:pos x="T13" y="T15"/>
                                </a:cxn>
                                <a:cxn ang="0">
                                  <a:pos x="T17" y="T19"/>
                                </a:cxn>
                              </a:cxnLst>
                              <a:rect l="0" t="0" r="r" b="b"/>
                              <a:pathLst>
                                <a:path w="5" h="16">
                                  <a:moveTo>
                                    <a:pt x="0" y="0"/>
                                  </a:moveTo>
                                  <a:lnTo>
                                    <a:pt x="4" y="0"/>
                                  </a:lnTo>
                                  <a:lnTo>
                                    <a:pt x="4"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71" name="Picture 2657"/>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228" y="2552"/>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72" name="Group 2658"/>
                        <wpg:cNvGrpSpPr>
                          <a:grpSpLocks/>
                        </wpg:cNvGrpSpPr>
                        <wpg:grpSpPr bwMode="auto">
                          <a:xfrm>
                            <a:off x="8228" y="2216"/>
                            <a:ext cx="5" cy="340"/>
                            <a:chOff x="8228" y="2216"/>
                            <a:chExt cx="5" cy="340"/>
                          </a:xfrm>
                        </wpg:grpSpPr>
                        <wps:wsp>
                          <wps:cNvPr id="15073" name="Freeform 2659"/>
                          <wps:cNvSpPr>
                            <a:spLocks/>
                          </wps:cNvSpPr>
                          <wps:spPr bwMode="auto">
                            <a:xfrm>
                              <a:off x="8228" y="2216"/>
                              <a:ext cx="5" cy="340"/>
                            </a:xfrm>
                            <a:custGeom>
                              <a:avLst/>
                              <a:gdLst>
                                <a:gd name="T0" fmla="+- 0 8228 8228"/>
                                <a:gd name="T1" fmla="*/ T0 w 5"/>
                                <a:gd name="T2" fmla="+- 0 2216 2216"/>
                                <a:gd name="T3" fmla="*/ 2216 h 340"/>
                                <a:gd name="T4" fmla="+- 0 8232 8228"/>
                                <a:gd name="T5" fmla="*/ T4 w 5"/>
                                <a:gd name="T6" fmla="+- 0 2216 2216"/>
                                <a:gd name="T7" fmla="*/ 2216 h 340"/>
                                <a:gd name="T8" fmla="+- 0 8232 8228"/>
                                <a:gd name="T9" fmla="*/ T8 w 5"/>
                                <a:gd name="T10" fmla="+- 0 2556 2216"/>
                                <a:gd name="T11" fmla="*/ 2556 h 340"/>
                                <a:gd name="T12" fmla="+- 0 8228 8228"/>
                                <a:gd name="T13" fmla="*/ T12 w 5"/>
                                <a:gd name="T14" fmla="+- 0 2556 2216"/>
                                <a:gd name="T15" fmla="*/ 2556 h 340"/>
                                <a:gd name="T16" fmla="+- 0 8228 8228"/>
                                <a:gd name="T17" fmla="*/ T16 w 5"/>
                                <a:gd name="T18" fmla="+- 0 2216 2216"/>
                                <a:gd name="T19" fmla="*/ 2216 h 340"/>
                              </a:gdLst>
                              <a:ahLst/>
                              <a:cxnLst>
                                <a:cxn ang="0">
                                  <a:pos x="T1" y="T3"/>
                                </a:cxn>
                                <a:cxn ang="0">
                                  <a:pos x="T5" y="T7"/>
                                </a:cxn>
                                <a:cxn ang="0">
                                  <a:pos x="T9" y="T11"/>
                                </a:cxn>
                                <a:cxn ang="0">
                                  <a:pos x="T13" y="T15"/>
                                </a:cxn>
                                <a:cxn ang="0">
                                  <a:pos x="T17" y="T19"/>
                                </a:cxn>
                              </a:cxnLst>
                              <a:rect l="0" t="0" r="r" b="b"/>
                              <a:pathLst>
                                <a:path w="5" h="340">
                                  <a:moveTo>
                                    <a:pt x="0" y="0"/>
                                  </a:moveTo>
                                  <a:lnTo>
                                    <a:pt x="4" y="0"/>
                                  </a:lnTo>
                                  <a:lnTo>
                                    <a:pt x="4" y="340"/>
                                  </a:lnTo>
                                  <a:lnTo>
                                    <a:pt x="0" y="340"/>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74" name="Picture 2660"/>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8228" y="2172"/>
                              <a:ext cx="48" cy="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75" name="Picture 2661"/>
                            <pic:cNvPicPr>
                              <a:picLocks noChangeAspect="1" noChangeArrowheads="1"/>
                            </pic:cNvPicPr>
                          </pic:nvPicPr>
                          <pic:blipFill>
                            <a:blip r:embed="rId1144">
                              <a:extLst>
                                <a:ext uri="{28A0092B-C50C-407E-A947-70E740481C1C}">
                                  <a14:useLocalDpi xmlns:a14="http://schemas.microsoft.com/office/drawing/2010/main" val="0"/>
                                </a:ext>
                              </a:extLst>
                            </a:blip>
                            <a:srcRect/>
                            <a:stretch>
                              <a:fillRect/>
                            </a:stretch>
                          </pic:blipFill>
                          <pic:spPr bwMode="auto">
                            <a:xfrm>
                              <a:off x="8271" y="2172"/>
                              <a:ext cx="240"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76" name="Group 2662"/>
                        <wpg:cNvGrpSpPr>
                          <a:grpSpLocks/>
                        </wpg:cNvGrpSpPr>
                        <wpg:grpSpPr bwMode="auto">
                          <a:xfrm>
                            <a:off x="8507" y="2172"/>
                            <a:ext cx="5" cy="341"/>
                            <a:chOff x="8507" y="2172"/>
                            <a:chExt cx="5" cy="341"/>
                          </a:xfrm>
                        </wpg:grpSpPr>
                        <wps:wsp>
                          <wps:cNvPr id="15077" name="Freeform 2663"/>
                          <wps:cNvSpPr>
                            <a:spLocks/>
                          </wps:cNvSpPr>
                          <wps:spPr bwMode="auto">
                            <a:xfrm>
                              <a:off x="8507" y="2172"/>
                              <a:ext cx="5" cy="341"/>
                            </a:xfrm>
                            <a:custGeom>
                              <a:avLst/>
                              <a:gdLst>
                                <a:gd name="T0" fmla="+- 0 8507 8507"/>
                                <a:gd name="T1" fmla="*/ T0 w 5"/>
                                <a:gd name="T2" fmla="+- 0 2172 2172"/>
                                <a:gd name="T3" fmla="*/ 2172 h 341"/>
                                <a:gd name="T4" fmla="+- 0 8512 8507"/>
                                <a:gd name="T5" fmla="*/ T4 w 5"/>
                                <a:gd name="T6" fmla="+- 0 2172 2172"/>
                                <a:gd name="T7" fmla="*/ 2172 h 341"/>
                                <a:gd name="T8" fmla="+- 0 8512 8507"/>
                                <a:gd name="T9" fmla="*/ T8 w 5"/>
                                <a:gd name="T10" fmla="+- 0 2513 2172"/>
                                <a:gd name="T11" fmla="*/ 2513 h 341"/>
                                <a:gd name="T12" fmla="+- 0 8507 8507"/>
                                <a:gd name="T13" fmla="*/ T12 w 5"/>
                                <a:gd name="T14" fmla="+- 0 2513 2172"/>
                                <a:gd name="T15" fmla="*/ 2513 h 341"/>
                                <a:gd name="T16" fmla="+- 0 8507 8507"/>
                                <a:gd name="T17" fmla="*/ T16 w 5"/>
                                <a:gd name="T18" fmla="+- 0 2172 2172"/>
                                <a:gd name="T19" fmla="*/ 2172 h 341"/>
                              </a:gdLst>
                              <a:ahLst/>
                              <a:cxnLst>
                                <a:cxn ang="0">
                                  <a:pos x="T1" y="T3"/>
                                </a:cxn>
                                <a:cxn ang="0">
                                  <a:pos x="T5" y="T7"/>
                                </a:cxn>
                                <a:cxn ang="0">
                                  <a:pos x="T9" y="T11"/>
                                </a:cxn>
                                <a:cxn ang="0">
                                  <a:pos x="T13" y="T15"/>
                                </a:cxn>
                                <a:cxn ang="0">
                                  <a:pos x="T17" y="T19"/>
                                </a:cxn>
                              </a:cxnLst>
                              <a:rect l="0" t="0" r="r" b="b"/>
                              <a:pathLst>
                                <a:path w="5" h="341">
                                  <a:moveTo>
                                    <a:pt x="0" y="0"/>
                                  </a:moveTo>
                                  <a:lnTo>
                                    <a:pt x="5" y="0"/>
                                  </a:lnTo>
                                  <a:lnTo>
                                    <a:pt x="5" y="341"/>
                                  </a:lnTo>
                                  <a:lnTo>
                                    <a:pt x="0" y="34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78" name="Picture 266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502" y="2508"/>
                              <a:ext cx="10"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79" name="Picture 266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502" y="2514"/>
                              <a:ext cx="5"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0" name="Picture 2666"/>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8460" y="2519"/>
                              <a:ext cx="46"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1" name="Picture 2667"/>
                            <pic:cNvPicPr>
                              <a:picLocks noChangeAspect="1" noChangeArrowheads="1"/>
                            </pic:cNvPicPr>
                          </pic:nvPicPr>
                          <pic:blipFill>
                            <a:blip r:embed="rId1145">
                              <a:extLst>
                                <a:ext uri="{28A0092B-C50C-407E-A947-70E740481C1C}">
                                  <a14:useLocalDpi xmlns:a14="http://schemas.microsoft.com/office/drawing/2010/main" val="0"/>
                                </a:ext>
                              </a:extLst>
                            </a:blip>
                            <a:srcRect/>
                            <a:stretch>
                              <a:fillRect/>
                            </a:stretch>
                          </pic:blipFill>
                          <pic:spPr bwMode="auto">
                            <a:xfrm>
                              <a:off x="8239" y="2563"/>
                              <a:ext cx="226"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2" name="Picture 2668"/>
                            <pic:cNvPicPr>
                              <a:picLocks noChangeAspect="1" noChangeArrowheads="1"/>
                            </pic:cNvPicPr>
                          </pic:nvPicPr>
                          <pic:blipFill>
                            <a:blip r:embed="rId1146">
                              <a:extLst>
                                <a:ext uri="{28A0092B-C50C-407E-A947-70E740481C1C}">
                                  <a14:useLocalDpi xmlns:a14="http://schemas.microsoft.com/office/drawing/2010/main" val="0"/>
                                </a:ext>
                              </a:extLst>
                            </a:blip>
                            <a:srcRect/>
                            <a:stretch>
                              <a:fillRect/>
                            </a:stretch>
                          </pic:blipFill>
                          <pic:spPr bwMode="auto">
                            <a:xfrm>
                              <a:off x="8054" y="1424"/>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3" name="Picture 2669"/>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8048" y="1424"/>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4" name="Picture 2670"/>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8394" y="1462"/>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5" name="Picture 2671"/>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8394" y="1465"/>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6" name="Picture 2672"/>
                            <pic:cNvPicPr>
                              <a:picLocks noChangeAspect="1" noChangeArrowheads="1"/>
                            </pic:cNvPicPr>
                          </pic:nvPicPr>
                          <pic:blipFill>
                            <a:blip r:embed="rId1149">
                              <a:extLst>
                                <a:ext uri="{28A0092B-C50C-407E-A947-70E740481C1C}">
                                  <a14:useLocalDpi xmlns:a14="http://schemas.microsoft.com/office/drawing/2010/main" val="0"/>
                                </a:ext>
                              </a:extLst>
                            </a:blip>
                            <a:srcRect/>
                            <a:stretch>
                              <a:fillRect/>
                            </a:stretch>
                          </pic:blipFill>
                          <pic:spPr bwMode="auto">
                            <a:xfrm>
                              <a:off x="8054" y="1542"/>
                              <a:ext cx="5"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87" name="Picture 2673"/>
                            <pic:cNvPicPr>
                              <a:picLocks noChangeAspect="1" noChangeArrowheads="1"/>
                            </pic:cNvPicPr>
                          </pic:nvPicPr>
                          <pic:blipFill>
                            <a:blip r:embed="rId1150">
                              <a:extLst>
                                <a:ext uri="{28A0092B-C50C-407E-A947-70E740481C1C}">
                                  <a14:useLocalDpi xmlns:a14="http://schemas.microsoft.com/office/drawing/2010/main" val="0"/>
                                </a:ext>
                              </a:extLst>
                            </a:blip>
                            <a:srcRect/>
                            <a:stretch>
                              <a:fillRect/>
                            </a:stretch>
                          </pic:blipFill>
                          <pic:spPr bwMode="auto">
                            <a:xfrm>
                              <a:off x="8048" y="1542"/>
                              <a:ext cx="11"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88" name="Group 2674"/>
                        <wpg:cNvGrpSpPr>
                          <a:grpSpLocks/>
                        </wpg:cNvGrpSpPr>
                        <wpg:grpSpPr bwMode="auto">
                          <a:xfrm>
                            <a:off x="8048" y="1468"/>
                            <a:ext cx="5" cy="80"/>
                            <a:chOff x="8048" y="1468"/>
                            <a:chExt cx="5" cy="80"/>
                          </a:xfrm>
                        </wpg:grpSpPr>
                        <wps:wsp>
                          <wps:cNvPr id="15089" name="Freeform 2675"/>
                          <wps:cNvSpPr>
                            <a:spLocks/>
                          </wps:cNvSpPr>
                          <wps:spPr bwMode="auto">
                            <a:xfrm>
                              <a:off x="8048" y="1468"/>
                              <a:ext cx="5" cy="80"/>
                            </a:xfrm>
                            <a:custGeom>
                              <a:avLst/>
                              <a:gdLst>
                                <a:gd name="T0" fmla="+- 0 8048 8048"/>
                                <a:gd name="T1" fmla="*/ T0 w 5"/>
                                <a:gd name="T2" fmla="+- 0 1468 1468"/>
                                <a:gd name="T3" fmla="*/ 1468 h 80"/>
                                <a:gd name="T4" fmla="+- 0 8054 8048"/>
                                <a:gd name="T5" fmla="*/ T4 w 5"/>
                                <a:gd name="T6" fmla="+- 0 1468 1468"/>
                                <a:gd name="T7" fmla="*/ 1468 h 80"/>
                                <a:gd name="T8" fmla="+- 0 8054 8048"/>
                                <a:gd name="T9" fmla="*/ T8 w 5"/>
                                <a:gd name="T10" fmla="+- 0 1547 1468"/>
                                <a:gd name="T11" fmla="*/ 1547 h 80"/>
                                <a:gd name="T12" fmla="+- 0 8048 8048"/>
                                <a:gd name="T13" fmla="*/ T12 w 5"/>
                                <a:gd name="T14" fmla="+- 0 1547 1468"/>
                                <a:gd name="T15" fmla="*/ 1547 h 80"/>
                                <a:gd name="T16" fmla="+- 0 8048 8048"/>
                                <a:gd name="T17" fmla="*/ T16 w 5"/>
                                <a:gd name="T18" fmla="+- 0 1468 1468"/>
                                <a:gd name="T19" fmla="*/ 1468 h 80"/>
                              </a:gdLst>
                              <a:ahLst/>
                              <a:cxnLst>
                                <a:cxn ang="0">
                                  <a:pos x="T1" y="T3"/>
                                </a:cxn>
                                <a:cxn ang="0">
                                  <a:pos x="T5" y="T7"/>
                                </a:cxn>
                                <a:cxn ang="0">
                                  <a:pos x="T9" y="T11"/>
                                </a:cxn>
                                <a:cxn ang="0">
                                  <a:pos x="T13" y="T15"/>
                                </a:cxn>
                                <a:cxn ang="0">
                                  <a:pos x="T17" y="T19"/>
                                </a:cxn>
                              </a:cxnLst>
                              <a:rect l="0" t="0" r="r" b="b"/>
                              <a:pathLst>
                                <a:path w="5" h="80">
                                  <a:moveTo>
                                    <a:pt x="0" y="0"/>
                                  </a:moveTo>
                                  <a:lnTo>
                                    <a:pt x="6" y="0"/>
                                  </a:lnTo>
                                  <a:lnTo>
                                    <a:pt x="6" y="79"/>
                                  </a:lnTo>
                                  <a:lnTo>
                                    <a:pt x="0" y="7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90" name="Picture 2676"/>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8048" y="1424"/>
                              <a:ext cx="49" cy="4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91" name="Group 2677"/>
                        <wpg:cNvGrpSpPr>
                          <a:grpSpLocks/>
                        </wpg:cNvGrpSpPr>
                        <wpg:grpSpPr bwMode="auto">
                          <a:xfrm>
                            <a:off x="8092" y="1424"/>
                            <a:ext cx="352" cy="5"/>
                            <a:chOff x="8092" y="1424"/>
                            <a:chExt cx="352" cy="5"/>
                          </a:xfrm>
                        </wpg:grpSpPr>
                        <wps:wsp>
                          <wps:cNvPr id="15092" name="Freeform 2678"/>
                          <wps:cNvSpPr>
                            <a:spLocks/>
                          </wps:cNvSpPr>
                          <wps:spPr bwMode="auto">
                            <a:xfrm>
                              <a:off x="8092" y="1424"/>
                              <a:ext cx="352" cy="5"/>
                            </a:xfrm>
                            <a:custGeom>
                              <a:avLst/>
                              <a:gdLst>
                                <a:gd name="T0" fmla="+- 0 8092 8092"/>
                                <a:gd name="T1" fmla="*/ T0 w 352"/>
                                <a:gd name="T2" fmla="+- 0 1424 1424"/>
                                <a:gd name="T3" fmla="*/ 1424 h 5"/>
                                <a:gd name="T4" fmla="+- 0 8444 8092"/>
                                <a:gd name="T5" fmla="*/ T4 w 352"/>
                                <a:gd name="T6" fmla="+- 0 1424 1424"/>
                                <a:gd name="T7" fmla="*/ 1424 h 5"/>
                                <a:gd name="T8" fmla="+- 0 8444 8092"/>
                                <a:gd name="T9" fmla="*/ T8 w 352"/>
                                <a:gd name="T10" fmla="+- 0 1430 1424"/>
                                <a:gd name="T11" fmla="*/ 1430 h 5"/>
                                <a:gd name="T12" fmla="+- 0 8092 8092"/>
                                <a:gd name="T13" fmla="*/ T12 w 352"/>
                                <a:gd name="T14" fmla="+- 0 1430 1424"/>
                                <a:gd name="T15" fmla="*/ 1430 h 5"/>
                                <a:gd name="T16" fmla="+- 0 8092 8092"/>
                                <a:gd name="T17" fmla="*/ T16 w 352"/>
                                <a:gd name="T18" fmla="+- 0 1424 1424"/>
                                <a:gd name="T19" fmla="*/ 1424 h 5"/>
                              </a:gdLst>
                              <a:ahLst/>
                              <a:cxnLst>
                                <a:cxn ang="0">
                                  <a:pos x="T1" y="T3"/>
                                </a:cxn>
                                <a:cxn ang="0">
                                  <a:pos x="T5" y="T7"/>
                                </a:cxn>
                                <a:cxn ang="0">
                                  <a:pos x="T9" y="T11"/>
                                </a:cxn>
                                <a:cxn ang="0">
                                  <a:pos x="T13" y="T15"/>
                                </a:cxn>
                                <a:cxn ang="0">
                                  <a:pos x="T17" y="T19"/>
                                </a:cxn>
                              </a:cxnLst>
                              <a:rect l="0" t="0" r="r" b="b"/>
                              <a:pathLst>
                                <a:path w="352" h="5">
                                  <a:moveTo>
                                    <a:pt x="0" y="0"/>
                                  </a:moveTo>
                                  <a:lnTo>
                                    <a:pt x="352" y="0"/>
                                  </a:lnTo>
                                  <a:lnTo>
                                    <a:pt x="352" y="6"/>
                                  </a:lnTo>
                                  <a:lnTo>
                                    <a:pt x="0" y="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93" name="Group 2679"/>
                        <wpg:cNvGrpSpPr>
                          <a:grpSpLocks/>
                        </wpg:cNvGrpSpPr>
                        <wpg:grpSpPr bwMode="auto">
                          <a:xfrm>
                            <a:off x="8438" y="1424"/>
                            <a:ext cx="5" cy="81"/>
                            <a:chOff x="8438" y="1424"/>
                            <a:chExt cx="5" cy="81"/>
                          </a:xfrm>
                        </wpg:grpSpPr>
                        <wps:wsp>
                          <wps:cNvPr id="15094" name="Freeform 2680"/>
                          <wps:cNvSpPr>
                            <a:spLocks/>
                          </wps:cNvSpPr>
                          <wps:spPr bwMode="auto">
                            <a:xfrm>
                              <a:off x="8438" y="1424"/>
                              <a:ext cx="5" cy="81"/>
                            </a:xfrm>
                            <a:custGeom>
                              <a:avLst/>
                              <a:gdLst>
                                <a:gd name="T0" fmla="+- 0 8438 8438"/>
                                <a:gd name="T1" fmla="*/ T0 w 5"/>
                                <a:gd name="T2" fmla="+- 0 1424 1424"/>
                                <a:gd name="T3" fmla="*/ 1424 h 81"/>
                                <a:gd name="T4" fmla="+- 0 8444 8438"/>
                                <a:gd name="T5" fmla="*/ T4 w 5"/>
                                <a:gd name="T6" fmla="+- 0 1424 1424"/>
                                <a:gd name="T7" fmla="*/ 1424 h 81"/>
                                <a:gd name="T8" fmla="+- 0 8444 8438"/>
                                <a:gd name="T9" fmla="*/ T8 w 5"/>
                                <a:gd name="T10" fmla="+- 0 1505 1424"/>
                                <a:gd name="T11" fmla="*/ 1505 h 81"/>
                                <a:gd name="T12" fmla="+- 0 8438 8438"/>
                                <a:gd name="T13" fmla="*/ T12 w 5"/>
                                <a:gd name="T14" fmla="+- 0 1505 1424"/>
                                <a:gd name="T15" fmla="*/ 1505 h 81"/>
                                <a:gd name="T16" fmla="+- 0 8438 8438"/>
                                <a:gd name="T17" fmla="*/ T16 w 5"/>
                                <a:gd name="T18" fmla="+- 0 1424 1424"/>
                                <a:gd name="T19" fmla="*/ 1424 h 81"/>
                              </a:gdLst>
                              <a:ahLst/>
                              <a:cxnLst>
                                <a:cxn ang="0">
                                  <a:pos x="T1" y="T3"/>
                                </a:cxn>
                                <a:cxn ang="0">
                                  <a:pos x="T5" y="T7"/>
                                </a:cxn>
                                <a:cxn ang="0">
                                  <a:pos x="T9" y="T11"/>
                                </a:cxn>
                                <a:cxn ang="0">
                                  <a:pos x="T13" y="T15"/>
                                </a:cxn>
                                <a:cxn ang="0">
                                  <a:pos x="T17" y="T19"/>
                                </a:cxn>
                              </a:cxnLst>
                              <a:rect l="0" t="0" r="r" b="b"/>
                              <a:pathLst>
                                <a:path w="5" h="81">
                                  <a:moveTo>
                                    <a:pt x="0" y="0"/>
                                  </a:moveTo>
                                  <a:lnTo>
                                    <a:pt x="6" y="0"/>
                                  </a:lnTo>
                                  <a:lnTo>
                                    <a:pt x="6" y="81"/>
                                  </a:lnTo>
                                  <a:lnTo>
                                    <a:pt x="0" y="8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095" name="Picture 2681"/>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8384" y="1499"/>
                              <a:ext cx="60" cy="5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96" name="Picture 2682"/>
                            <pic:cNvPicPr>
                              <a:picLocks noChangeAspect="1" noChangeArrowheads="1"/>
                            </pic:cNvPicPr>
                          </pic:nvPicPr>
                          <pic:blipFill>
                            <a:blip r:embed="rId1153">
                              <a:extLst>
                                <a:ext uri="{28A0092B-C50C-407E-A947-70E740481C1C}">
                                  <a14:useLocalDpi xmlns:a14="http://schemas.microsoft.com/office/drawing/2010/main" val="0"/>
                                </a:ext>
                              </a:extLst>
                            </a:blip>
                            <a:srcRect/>
                            <a:stretch>
                              <a:fillRect/>
                            </a:stretch>
                          </pic:blipFill>
                          <pic:spPr bwMode="auto">
                            <a:xfrm>
                              <a:off x="8054" y="1553"/>
                              <a:ext cx="336"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097" name="Group 2683"/>
                        <wpg:cNvGrpSpPr>
                          <a:grpSpLocks/>
                        </wpg:cNvGrpSpPr>
                        <wpg:grpSpPr bwMode="auto">
                          <a:xfrm>
                            <a:off x="8048" y="1468"/>
                            <a:ext cx="3" cy="91"/>
                            <a:chOff x="8048" y="1468"/>
                            <a:chExt cx="3" cy="91"/>
                          </a:xfrm>
                        </wpg:grpSpPr>
                        <wps:wsp>
                          <wps:cNvPr id="15098" name="Freeform 2684"/>
                          <wps:cNvSpPr>
                            <a:spLocks/>
                          </wps:cNvSpPr>
                          <wps:spPr bwMode="auto">
                            <a:xfrm>
                              <a:off x="8048" y="1468"/>
                              <a:ext cx="3" cy="91"/>
                            </a:xfrm>
                            <a:custGeom>
                              <a:avLst/>
                              <a:gdLst>
                                <a:gd name="T0" fmla="+- 0 8051 8048"/>
                                <a:gd name="T1" fmla="*/ T0 w 3"/>
                                <a:gd name="T2" fmla="+- 0 1468 1468"/>
                                <a:gd name="T3" fmla="*/ 1468 h 91"/>
                                <a:gd name="T4" fmla="+- 0 8048 8048"/>
                                <a:gd name="T5" fmla="*/ T4 w 3"/>
                                <a:gd name="T6" fmla="+- 0 1468 1468"/>
                                <a:gd name="T7" fmla="*/ 1468 h 91"/>
                                <a:gd name="T8" fmla="+- 0 8048 8048"/>
                                <a:gd name="T9" fmla="*/ T8 w 3"/>
                                <a:gd name="T10" fmla="+- 0 1558 1468"/>
                                <a:gd name="T11" fmla="*/ 1558 h 91"/>
                                <a:gd name="T12" fmla="+- 0 8051 8048"/>
                                <a:gd name="T13" fmla="*/ T12 w 3"/>
                                <a:gd name="T14" fmla="+- 0 1558 1468"/>
                                <a:gd name="T15" fmla="*/ 1558 h 91"/>
                                <a:gd name="T16" fmla="+- 0 8051 8048"/>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099" name="Group 2685"/>
                        <wpg:cNvGrpSpPr>
                          <a:grpSpLocks/>
                        </wpg:cNvGrpSpPr>
                        <wpg:grpSpPr bwMode="auto">
                          <a:xfrm>
                            <a:off x="8392" y="1468"/>
                            <a:ext cx="2" cy="91"/>
                            <a:chOff x="8392" y="1468"/>
                            <a:chExt cx="2" cy="91"/>
                          </a:xfrm>
                        </wpg:grpSpPr>
                        <wps:wsp>
                          <wps:cNvPr id="15100" name="Freeform 2686"/>
                          <wps:cNvSpPr>
                            <a:spLocks/>
                          </wps:cNvSpPr>
                          <wps:spPr bwMode="auto">
                            <a:xfrm>
                              <a:off x="8392" y="1468"/>
                              <a:ext cx="2" cy="91"/>
                            </a:xfrm>
                            <a:custGeom>
                              <a:avLst/>
                              <a:gdLst>
                                <a:gd name="T0" fmla="+- 0 8394 8392"/>
                                <a:gd name="T1" fmla="*/ T0 w 2"/>
                                <a:gd name="T2" fmla="+- 0 1468 1468"/>
                                <a:gd name="T3" fmla="*/ 1468 h 91"/>
                                <a:gd name="T4" fmla="+- 0 8392 8392"/>
                                <a:gd name="T5" fmla="*/ T4 w 2"/>
                                <a:gd name="T6" fmla="+- 0 1468 1468"/>
                                <a:gd name="T7" fmla="*/ 1468 h 91"/>
                                <a:gd name="T8" fmla="+- 0 8392 8392"/>
                                <a:gd name="T9" fmla="*/ T8 w 2"/>
                                <a:gd name="T10" fmla="+- 0 1558 1468"/>
                                <a:gd name="T11" fmla="*/ 1558 h 91"/>
                                <a:gd name="T12" fmla="+- 0 8394 8392"/>
                                <a:gd name="T13" fmla="*/ T12 w 2"/>
                                <a:gd name="T14" fmla="+- 0 1558 1468"/>
                                <a:gd name="T15" fmla="*/ 1558 h 91"/>
                                <a:gd name="T16" fmla="+- 0 8394 8392"/>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01" name="Group 2687"/>
                        <wpg:cNvGrpSpPr>
                          <a:grpSpLocks/>
                        </wpg:cNvGrpSpPr>
                        <wpg:grpSpPr bwMode="auto">
                          <a:xfrm>
                            <a:off x="8051" y="1468"/>
                            <a:ext cx="2" cy="91"/>
                            <a:chOff x="8051" y="1468"/>
                            <a:chExt cx="2" cy="91"/>
                          </a:xfrm>
                        </wpg:grpSpPr>
                        <wps:wsp>
                          <wps:cNvPr id="15102" name="Freeform 2688"/>
                          <wps:cNvSpPr>
                            <a:spLocks/>
                          </wps:cNvSpPr>
                          <wps:spPr bwMode="auto">
                            <a:xfrm>
                              <a:off x="8051" y="1468"/>
                              <a:ext cx="2" cy="91"/>
                            </a:xfrm>
                            <a:custGeom>
                              <a:avLst/>
                              <a:gdLst>
                                <a:gd name="T0" fmla="+- 0 8053 8051"/>
                                <a:gd name="T1" fmla="*/ T0 w 2"/>
                                <a:gd name="T2" fmla="+- 0 1468 1468"/>
                                <a:gd name="T3" fmla="*/ 1468 h 91"/>
                                <a:gd name="T4" fmla="+- 0 8051 8051"/>
                                <a:gd name="T5" fmla="*/ T4 w 2"/>
                                <a:gd name="T6" fmla="+- 0 1468 1468"/>
                                <a:gd name="T7" fmla="*/ 1468 h 91"/>
                                <a:gd name="T8" fmla="+- 0 8051 8051"/>
                                <a:gd name="T9" fmla="*/ T8 w 2"/>
                                <a:gd name="T10" fmla="+- 0 1558 1468"/>
                                <a:gd name="T11" fmla="*/ 1558 h 91"/>
                                <a:gd name="T12" fmla="+- 0 8053 8051"/>
                                <a:gd name="T13" fmla="*/ T12 w 2"/>
                                <a:gd name="T14" fmla="+- 0 1558 1468"/>
                                <a:gd name="T15" fmla="*/ 1558 h 91"/>
                                <a:gd name="T16" fmla="+- 0 8053 8051"/>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03" name="Group 2689"/>
                        <wpg:cNvGrpSpPr>
                          <a:grpSpLocks/>
                        </wpg:cNvGrpSpPr>
                        <wpg:grpSpPr bwMode="auto">
                          <a:xfrm>
                            <a:off x="8390" y="1468"/>
                            <a:ext cx="3" cy="91"/>
                            <a:chOff x="8390" y="1468"/>
                            <a:chExt cx="3" cy="91"/>
                          </a:xfrm>
                        </wpg:grpSpPr>
                        <wps:wsp>
                          <wps:cNvPr id="15104" name="Freeform 2690"/>
                          <wps:cNvSpPr>
                            <a:spLocks/>
                          </wps:cNvSpPr>
                          <wps:spPr bwMode="auto">
                            <a:xfrm>
                              <a:off x="8390" y="1468"/>
                              <a:ext cx="3" cy="91"/>
                            </a:xfrm>
                            <a:custGeom>
                              <a:avLst/>
                              <a:gdLst>
                                <a:gd name="T0" fmla="+- 0 8392 8390"/>
                                <a:gd name="T1" fmla="*/ T0 w 3"/>
                                <a:gd name="T2" fmla="+- 0 1468 1468"/>
                                <a:gd name="T3" fmla="*/ 1468 h 91"/>
                                <a:gd name="T4" fmla="+- 0 8390 8390"/>
                                <a:gd name="T5" fmla="*/ T4 w 3"/>
                                <a:gd name="T6" fmla="+- 0 1468 1468"/>
                                <a:gd name="T7" fmla="*/ 1468 h 91"/>
                                <a:gd name="T8" fmla="+- 0 8390 8390"/>
                                <a:gd name="T9" fmla="*/ T8 w 3"/>
                                <a:gd name="T10" fmla="+- 0 1558 1468"/>
                                <a:gd name="T11" fmla="*/ 1558 h 91"/>
                                <a:gd name="T12" fmla="+- 0 8392 8390"/>
                                <a:gd name="T13" fmla="*/ T12 w 3"/>
                                <a:gd name="T14" fmla="+- 0 1558 1468"/>
                                <a:gd name="T15" fmla="*/ 1558 h 91"/>
                                <a:gd name="T16" fmla="+- 0 8392 8390"/>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05" name="Picture 2691"/>
                            <pic:cNvPicPr>
                              <a:picLocks noChangeAspect="1" noChangeArrowheads="1"/>
                            </pic:cNvPicPr>
                          </pic:nvPicPr>
                          <pic:blipFill>
                            <a:blip r:embed="rId1154">
                              <a:extLst>
                                <a:ext uri="{28A0092B-C50C-407E-A947-70E740481C1C}">
                                  <a14:useLocalDpi xmlns:a14="http://schemas.microsoft.com/office/drawing/2010/main" val="0"/>
                                </a:ext>
                              </a:extLst>
                            </a:blip>
                            <a:srcRect/>
                            <a:stretch>
                              <a:fillRect/>
                            </a:stretch>
                          </pic:blipFill>
                          <pic:spPr bwMode="auto">
                            <a:xfrm>
                              <a:off x="8053"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06" name="Group 2692"/>
                        <wpg:cNvGrpSpPr>
                          <a:grpSpLocks/>
                        </wpg:cNvGrpSpPr>
                        <wpg:grpSpPr bwMode="auto">
                          <a:xfrm>
                            <a:off x="8388" y="1468"/>
                            <a:ext cx="2" cy="91"/>
                            <a:chOff x="8388" y="1468"/>
                            <a:chExt cx="2" cy="91"/>
                          </a:xfrm>
                        </wpg:grpSpPr>
                        <wps:wsp>
                          <wps:cNvPr id="15107" name="Freeform 2693"/>
                          <wps:cNvSpPr>
                            <a:spLocks/>
                          </wps:cNvSpPr>
                          <wps:spPr bwMode="auto">
                            <a:xfrm>
                              <a:off x="8388" y="1468"/>
                              <a:ext cx="2" cy="91"/>
                            </a:xfrm>
                            <a:custGeom>
                              <a:avLst/>
                              <a:gdLst>
                                <a:gd name="T0" fmla="+- 0 8390 8388"/>
                                <a:gd name="T1" fmla="*/ T0 w 2"/>
                                <a:gd name="T2" fmla="+- 0 1468 1468"/>
                                <a:gd name="T3" fmla="*/ 1468 h 91"/>
                                <a:gd name="T4" fmla="+- 0 8388 8388"/>
                                <a:gd name="T5" fmla="*/ T4 w 2"/>
                                <a:gd name="T6" fmla="+- 0 1468 1468"/>
                                <a:gd name="T7" fmla="*/ 1468 h 91"/>
                                <a:gd name="T8" fmla="+- 0 8388 8388"/>
                                <a:gd name="T9" fmla="*/ T8 w 2"/>
                                <a:gd name="T10" fmla="+- 0 1558 1468"/>
                                <a:gd name="T11" fmla="*/ 1558 h 91"/>
                                <a:gd name="T12" fmla="+- 0 8390 8388"/>
                                <a:gd name="T13" fmla="*/ T12 w 2"/>
                                <a:gd name="T14" fmla="+- 0 1558 1468"/>
                                <a:gd name="T15" fmla="*/ 1558 h 91"/>
                                <a:gd name="T16" fmla="+- 0 8390 8388"/>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08" name="Group 2694"/>
                        <wpg:cNvGrpSpPr>
                          <a:grpSpLocks/>
                        </wpg:cNvGrpSpPr>
                        <wpg:grpSpPr bwMode="auto">
                          <a:xfrm>
                            <a:off x="8055" y="1468"/>
                            <a:ext cx="2" cy="91"/>
                            <a:chOff x="8055" y="1468"/>
                            <a:chExt cx="2" cy="91"/>
                          </a:xfrm>
                        </wpg:grpSpPr>
                        <wps:wsp>
                          <wps:cNvPr id="15109" name="Freeform 2695"/>
                          <wps:cNvSpPr>
                            <a:spLocks/>
                          </wps:cNvSpPr>
                          <wps:spPr bwMode="auto">
                            <a:xfrm>
                              <a:off x="8055" y="1468"/>
                              <a:ext cx="2" cy="91"/>
                            </a:xfrm>
                            <a:custGeom>
                              <a:avLst/>
                              <a:gdLst>
                                <a:gd name="T0" fmla="+- 0 8057 8055"/>
                                <a:gd name="T1" fmla="*/ T0 w 2"/>
                                <a:gd name="T2" fmla="+- 0 1468 1468"/>
                                <a:gd name="T3" fmla="*/ 1468 h 91"/>
                                <a:gd name="T4" fmla="+- 0 8055 8055"/>
                                <a:gd name="T5" fmla="*/ T4 w 2"/>
                                <a:gd name="T6" fmla="+- 0 1468 1468"/>
                                <a:gd name="T7" fmla="*/ 1468 h 91"/>
                                <a:gd name="T8" fmla="+- 0 8055 8055"/>
                                <a:gd name="T9" fmla="*/ T8 w 2"/>
                                <a:gd name="T10" fmla="+- 0 1558 1468"/>
                                <a:gd name="T11" fmla="*/ 1558 h 91"/>
                                <a:gd name="T12" fmla="+- 0 8057 8055"/>
                                <a:gd name="T13" fmla="*/ T12 w 2"/>
                                <a:gd name="T14" fmla="+- 0 1558 1468"/>
                                <a:gd name="T15" fmla="*/ 1558 h 91"/>
                                <a:gd name="T16" fmla="+- 0 8057 8055"/>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10" name="Group 2696"/>
                        <wpg:cNvGrpSpPr>
                          <a:grpSpLocks/>
                        </wpg:cNvGrpSpPr>
                        <wpg:grpSpPr bwMode="auto">
                          <a:xfrm>
                            <a:off x="8385" y="1468"/>
                            <a:ext cx="3" cy="91"/>
                            <a:chOff x="8385" y="1468"/>
                            <a:chExt cx="3" cy="91"/>
                          </a:xfrm>
                        </wpg:grpSpPr>
                        <wps:wsp>
                          <wps:cNvPr id="15111" name="Freeform 2697"/>
                          <wps:cNvSpPr>
                            <a:spLocks/>
                          </wps:cNvSpPr>
                          <wps:spPr bwMode="auto">
                            <a:xfrm>
                              <a:off x="8385" y="1468"/>
                              <a:ext cx="3" cy="91"/>
                            </a:xfrm>
                            <a:custGeom>
                              <a:avLst/>
                              <a:gdLst>
                                <a:gd name="T0" fmla="+- 0 8388 8385"/>
                                <a:gd name="T1" fmla="*/ T0 w 3"/>
                                <a:gd name="T2" fmla="+- 0 1468 1468"/>
                                <a:gd name="T3" fmla="*/ 1468 h 91"/>
                                <a:gd name="T4" fmla="+- 0 8385 8385"/>
                                <a:gd name="T5" fmla="*/ T4 w 3"/>
                                <a:gd name="T6" fmla="+- 0 1468 1468"/>
                                <a:gd name="T7" fmla="*/ 1468 h 91"/>
                                <a:gd name="T8" fmla="+- 0 8385 8385"/>
                                <a:gd name="T9" fmla="*/ T8 w 3"/>
                                <a:gd name="T10" fmla="+- 0 1558 1468"/>
                                <a:gd name="T11" fmla="*/ 1558 h 91"/>
                                <a:gd name="T12" fmla="+- 0 8388 8385"/>
                                <a:gd name="T13" fmla="*/ T12 w 3"/>
                                <a:gd name="T14" fmla="+- 0 1558 1468"/>
                                <a:gd name="T15" fmla="*/ 1558 h 91"/>
                                <a:gd name="T16" fmla="+- 0 8388 8385"/>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12" name="Group 2698"/>
                        <wpg:cNvGrpSpPr>
                          <a:grpSpLocks/>
                        </wpg:cNvGrpSpPr>
                        <wpg:grpSpPr bwMode="auto">
                          <a:xfrm>
                            <a:off x="8057" y="1468"/>
                            <a:ext cx="3" cy="91"/>
                            <a:chOff x="8057" y="1468"/>
                            <a:chExt cx="3" cy="91"/>
                          </a:xfrm>
                        </wpg:grpSpPr>
                        <wps:wsp>
                          <wps:cNvPr id="15113" name="Freeform 2699"/>
                          <wps:cNvSpPr>
                            <a:spLocks/>
                          </wps:cNvSpPr>
                          <wps:spPr bwMode="auto">
                            <a:xfrm>
                              <a:off x="8057" y="1468"/>
                              <a:ext cx="3" cy="91"/>
                            </a:xfrm>
                            <a:custGeom>
                              <a:avLst/>
                              <a:gdLst>
                                <a:gd name="T0" fmla="+- 0 8060 8057"/>
                                <a:gd name="T1" fmla="*/ T0 w 3"/>
                                <a:gd name="T2" fmla="+- 0 1468 1468"/>
                                <a:gd name="T3" fmla="*/ 1468 h 91"/>
                                <a:gd name="T4" fmla="+- 0 8057 8057"/>
                                <a:gd name="T5" fmla="*/ T4 w 3"/>
                                <a:gd name="T6" fmla="+- 0 1468 1468"/>
                                <a:gd name="T7" fmla="*/ 1468 h 91"/>
                                <a:gd name="T8" fmla="+- 0 8057 8057"/>
                                <a:gd name="T9" fmla="*/ T8 w 3"/>
                                <a:gd name="T10" fmla="+- 0 1558 1468"/>
                                <a:gd name="T11" fmla="*/ 1558 h 91"/>
                                <a:gd name="T12" fmla="+- 0 8060 8057"/>
                                <a:gd name="T13" fmla="*/ T12 w 3"/>
                                <a:gd name="T14" fmla="+- 0 1558 1468"/>
                                <a:gd name="T15" fmla="*/ 1558 h 91"/>
                                <a:gd name="T16" fmla="+- 0 8060 8057"/>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14" name="Picture 2700"/>
                            <pic:cNvPicPr>
                              <a:picLocks noChangeAspect="1" noChangeArrowheads="1"/>
                            </pic:cNvPicPr>
                          </pic:nvPicPr>
                          <pic:blipFill>
                            <a:blip r:embed="rId1155">
                              <a:extLst>
                                <a:ext uri="{28A0092B-C50C-407E-A947-70E740481C1C}">
                                  <a14:useLocalDpi xmlns:a14="http://schemas.microsoft.com/office/drawing/2010/main" val="0"/>
                                </a:ext>
                              </a:extLst>
                            </a:blip>
                            <a:srcRect/>
                            <a:stretch>
                              <a:fillRect/>
                            </a:stretch>
                          </pic:blipFill>
                          <pic:spPr bwMode="auto">
                            <a:xfrm>
                              <a:off x="8383" y="1468"/>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15" name="Group 2701"/>
                        <wpg:cNvGrpSpPr>
                          <a:grpSpLocks/>
                        </wpg:cNvGrpSpPr>
                        <wpg:grpSpPr bwMode="auto">
                          <a:xfrm>
                            <a:off x="8060" y="1468"/>
                            <a:ext cx="2" cy="91"/>
                            <a:chOff x="8060" y="1468"/>
                            <a:chExt cx="2" cy="91"/>
                          </a:xfrm>
                        </wpg:grpSpPr>
                        <wps:wsp>
                          <wps:cNvPr id="15116" name="Freeform 2702"/>
                          <wps:cNvSpPr>
                            <a:spLocks/>
                          </wps:cNvSpPr>
                          <wps:spPr bwMode="auto">
                            <a:xfrm>
                              <a:off x="8060" y="1468"/>
                              <a:ext cx="2" cy="91"/>
                            </a:xfrm>
                            <a:custGeom>
                              <a:avLst/>
                              <a:gdLst>
                                <a:gd name="T0" fmla="+- 0 8062 8060"/>
                                <a:gd name="T1" fmla="*/ T0 w 2"/>
                                <a:gd name="T2" fmla="+- 0 1468 1468"/>
                                <a:gd name="T3" fmla="*/ 1468 h 91"/>
                                <a:gd name="T4" fmla="+- 0 8060 8060"/>
                                <a:gd name="T5" fmla="*/ T4 w 2"/>
                                <a:gd name="T6" fmla="+- 0 1468 1468"/>
                                <a:gd name="T7" fmla="*/ 1468 h 91"/>
                                <a:gd name="T8" fmla="+- 0 8060 8060"/>
                                <a:gd name="T9" fmla="*/ T8 w 2"/>
                                <a:gd name="T10" fmla="+- 0 1558 1468"/>
                                <a:gd name="T11" fmla="*/ 1558 h 91"/>
                                <a:gd name="T12" fmla="+- 0 8062 8060"/>
                                <a:gd name="T13" fmla="*/ T12 w 2"/>
                                <a:gd name="T14" fmla="+- 0 1558 1468"/>
                                <a:gd name="T15" fmla="*/ 1558 h 91"/>
                                <a:gd name="T16" fmla="+- 0 8062 8060"/>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17" name="Group 2703"/>
                        <wpg:cNvGrpSpPr>
                          <a:grpSpLocks/>
                        </wpg:cNvGrpSpPr>
                        <wpg:grpSpPr bwMode="auto">
                          <a:xfrm>
                            <a:off x="8380" y="1468"/>
                            <a:ext cx="3" cy="91"/>
                            <a:chOff x="8380" y="1468"/>
                            <a:chExt cx="3" cy="91"/>
                          </a:xfrm>
                        </wpg:grpSpPr>
                        <wps:wsp>
                          <wps:cNvPr id="15118" name="Freeform 2704"/>
                          <wps:cNvSpPr>
                            <a:spLocks/>
                          </wps:cNvSpPr>
                          <wps:spPr bwMode="auto">
                            <a:xfrm>
                              <a:off x="8380" y="1468"/>
                              <a:ext cx="3" cy="91"/>
                            </a:xfrm>
                            <a:custGeom>
                              <a:avLst/>
                              <a:gdLst>
                                <a:gd name="T0" fmla="+- 0 8383 8380"/>
                                <a:gd name="T1" fmla="*/ T0 w 3"/>
                                <a:gd name="T2" fmla="+- 0 1468 1468"/>
                                <a:gd name="T3" fmla="*/ 1468 h 91"/>
                                <a:gd name="T4" fmla="+- 0 8380 8380"/>
                                <a:gd name="T5" fmla="*/ T4 w 3"/>
                                <a:gd name="T6" fmla="+- 0 1468 1468"/>
                                <a:gd name="T7" fmla="*/ 1468 h 91"/>
                                <a:gd name="T8" fmla="+- 0 8380 8380"/>
                                <a:gd name="T9" fmla="*/ T8 w 3"/>
                                <a:gd name="T10" fmla="+- 0 1558 1468"/>
                                <a:gd name="T11" fmla="*/ 1558 h 91"/>
                                <a:gd name="T12" fmla="+- 0 8383 8380"/>
                                <a:gd name="T13" fmla="*/ T12 w 3"/>
                                <a:gd name="T14" fmla="+- 0 1558 1468"/>
                                <a:gd name="T15" fmla="*/ 1558 h 91"/>
                                <a:gd name="T16" fmla="+- 0 8383 8380"/>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19" name="Group 2705"/>
                        <wpg:cNvGrpSpPr>
                          <a:grpSpLocks/>
                        </wpg:cNvGrpSpPr>
                        <wpg:grpSpPr bwMode="auto">
                          <a:xfrm>
                            <a:off x="8062" y="1468"/>
                            <a:ext cx="3" cy="91"/>
                            <a:chOff x="8062" y="1468"/>
                            <a:chExt cx="3" cy="91"/>
                          </a:xfrm>
                        </wpg:grpSpPr>
                        <wps:wsp>
                          <wps:cNvPr id="15120" name="Freeform 2706"/>
                          <wps:cNvSpPr>
                            <a:spLocks/>
                          </wps:cNvSpPr>
                          <wps:spPr bwMode="auto">
                            <a:xfrm>
                              <a:off x="8062" y="1468"/>
                              <a:ext cx="3" cy="91"/>
                            </a:xfrm>
                            <a:custGeom>
                              <a:avLst/>
                              <a:gdLst>
                                <a:gd name="T0" fmla="+- 0 8065 8062"/>
                                <a:gd name="T1" fmla="*/ T0 w 3"/>
                                <a:gd name="T2" fmla="+- 0 1468 1468"/>
                                <a:gd name="T3" fmla="*/ 1468 h 91"/>
                                <a:gd name="T4" fmla="+- 0 8062 8062"/>
                                <a:gd name="T5" fmla="*/ T4 w 3"/>
                                <a:gd name="T6" fmla="+- 0 1468 1468"/>
                                <a:gd name="T7" fmla="*/ 1468 h 91"/>
                                <a:gd name="T8" fmla="+- 0 8062 8062"/>
                                <a:gd name="T9" fmla="*/ T8 w 3"/>
                                <a:gd name="T10" fmla="+- 0 1558 1468"/>
                                <a:gd name="T11" fmla="*/ 1558 h 91"/>
                                <a:gd name="T12" fmla="+- 0 8065 8062"/>
                                <a:gd name="T13" fmla="*/ T12 w 3"/>
                                <a:gd name="T14" fmla="+- 0 1558 1468"/>
                                <a:gd name="T15" fmla="*/ 1558 h 91"/>
                                <a:gd name="T16" fmla="+- 0 8065 8062"/>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21" name="Group 2707"/>
                        <wpg:cNvGrpSpPr>
                          <a:grpSpLocks/>
                        </wpg:cNvGrpSpPr>
                        <wpg:grpSpPr bwMode="auto">
                          <a:xfrm>
                            <a:off x="8379" y="1468"/>
                            <a:ext cx="2" cy="91"/>
                            <a:chOff x="8379" y="1468"/>
                            <a:chExt cx="2" cy="91"/>
                          </a:xfrm>
                        </wpg:grpSpPr>
                        <wps:wsp>
                          <wps:cNvPr id="15122" name="Freeform 2708"/>
                          <wps:cNvSpPr>
                            <a:spLocks/>
                          </wps:cNvSpPr>
                          <wps:spPr bwMode="auto">
                            <a:xfrm>
                              <a:off x="8379" y="1468"/>
                              <a:ext cx="2" cy="91"/>
                            </a:xfrm>
                            <a:custGeom>
                              <a:avLst/>
                              <a:gdLst>
                                <a:gd name="T0" fmla="+- 0 8380 8379"/>
                                <a:gd name="T1" fmla="*/ T0 w 2"/>
                                <a:gd name="T2" fmla="+- 0 1468 1468"/>
                                <a:gd name="T3" fmla="*/ 1468 h 91"/>
                                <a:gd name="T4" fmla="+- 0 8379 8379"/>
                                <a:gd name="T5" fmla="*/ T4 w 2"/>
                                <a:gd name="T6" fmla="+- 0 1468 1468"/>
                                <a:gd name="T7" fmla="*/ 1468 h 91"/>
                                <a:gd name="T8" fmla="+- 0 8379 8379"/>
                                <a:gd name="T9" fmla="*/ T8 w 2"/>
                                <a:gd name="T10" fmla="+- 0 1558 1468"/>
                                <a:gd name="T11" fmla="*/ 1558 h 91"/>
                                <a:gd name="T12" fmla="+- 0 8380 8379"/>
                                <a:gd name="T13" fmla="*/ T12 w 2"/>
                                <a:gd name="T14" fmla="+- 0 1558 1468"/>
                                <a:gd name="T15" fmla="*/ 1558 h 91"/>
                                <a:gd name="T16" fmla="+- 0 8380 8379"/>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23" name="Picture 2709"/>
                            <pic:cNvPicPr>
                              <a:picLocks noChangeAspect="1" noChangeArrowheads="1"/>
                            </pic:cNvPicPr>
                          </pic:nvPicPr>
                          <pic:blipFill>
                            <a:blip r:embed="rId1156">
                              <a:extLst>
                                <a:ext uri="{28A0092B-C50C-407E-A947-70E740481C1C}">
                                  <a14:useLocalDpi xmlns:a14="http://schemas.microsoft.com/office/drawing/2010/main" val="0"/>
                                </a:ext>
                              </a:extLst>
                            </a:blip>
                            <a:srcRect/>
                            <a:stretch>
                              <a:fillRect/>
                            </a:stretch>
                          </pic:blipFill>
                          <pic:spPr bwMode="auto">
                            <a:xfrm>
                              <a:off x="8065" y="1468"/>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24" name="Group 2710"/>
                        <wpg:cNvGrpSpPr>
                          <a:grpSpLocks/>
                        </wpg:cNvGrpSpPr>
                        <wpg:grpSpPr bwMode="auto">
                          <a:xfrm>
                            <a:off x="8376" y="1468"/>
                            <a:ext cx="3" cy="91"/>
                            <a:chOff x="8376" y="1468"/>
                            <a:chExt cx="3" cy="91"/>
                          </a:xfrm>
                        </wpg:grpSpPr>
                        <wps:wsp>
                          <wps:cNvPr id="15125" name="Freeform 2711"/>
                          <wps:cNvSpPr>
                            <a:spLocks/>
                          </wps:cNvSpPr>
                          <wps:spPr bwMode="auto">
                            <a:xfrm>
                              <a:off x="8376" y="1468"/>
                              <a:ext cx="3" cy="91"/>
                            </a:xfrm>
                            <a:custGeom>
                              <a:avLst/>
                              <a:gdLst>
                                <a:gd name="T0" fmla="+- 0 8379 8376"/>
                                <a:gd name="T1" fmla="*/ T0 w 3"/>
                                <a:gd name="T2" fmla="+- 0 1468 1468"/>
                                <a:gd name="T3" fmla="*/ 1468 h 91"/>
                                <a:gd name="T4" fmla="+- 0 8376 8376"/>
                                <a:gd name="T5" fmla="*/ T4 w 3"/>
                                <a:gd name="T6" fmla="+- 0 1468 1468"/>
                                <a:gd name="T7" fmla="*/ 1468 h 91"/>
                                <a:gd name="T8" fmla="+- 0 8376 8376"/>
                                <a:gd name="T9" fmla="*/ T8 w 3"/>
                                <a:gd name="T10" fmla="+- 0 1558 1468"/>
                                <a:gd name="T11" fmla="*/ 1558 h 91"/>
                                <a:gd name="T12" fmla="+- 0 8379 8376"/>
                                <a:gd name="T13" fmla="*/ T12 w 3"/>
                                <a:gd name="T14" fmla="+- 0 1558 1468"/>
                                <a:gd name="T15" fmla="*/ 1558 h 91"/>
                                <a:gd name="T16" fmla="+- 0 8379 8376"/>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26" name="Group 2712"/>
                        <wpg:cNvGrpSpPr>
                          <a:grpSpLocks/>
                        </wpg:cNvGrpSpPr>
                        <wpg:grpSpPr bwMode="auto">
                          <a:xfrm>
                            <a:off x="8066" y="1468"/>
                            <a:ext cx="3" cy="91"/>
                            <a:chOff x="8066" y="1468"/>
                            <a:chExt cx="3" cy="91"/>
                          </a:xfrm>
                        </wpg:grpSpPr>
                        <wps:wsp>
                          <wps:cNvPr id="15127" name="Freeform 2713"/>
                          <wps:cNvSpPr>
                            <a:spLocks/>
                          </wps:cNvSpPr>
                          <wps:spPr bwMode="auto">
                            <a:xfrm>
                              <a:off x="8066" y="1468"/>
                              <a:ext cx="3" cy="91"/>
                            </a:xfrm>
                            <a:custGeom>
                              <a:avLst/>
                              <a:gdLst>
                                <a:gd name="T0" fmla="+- 0 8069 8066"/>
                                <a:gd name="T1" fmla="*/ T0 w 3"/>
                                <a:gd name="T2" fmla="+- 0 1468 1468"/>
                                <a:gd name="T3" fmla="*/ 1468 h 91"/>
                                <a:gd name="T4" fmla="+- 0 8066 8066"/>
                                <a:gd name="T5" fmla="*/ T4 w 3"/>
                                <a:gd name="T6" fmla="+- 0 1468 1468"/>
                                <a:gd name="T7" fmla="*/ 1468 h 91"/>
                                <a:gd name="T8" fmla="+- 0 8066 8066"/>
                                <a:gd name="T9" fmla="*/ T8 w 3"/>
                                <a:gd name="T10" fmla="+- 0 1558 1468"/>
                                <a:gd name="T11" fmla="*/ 1558 h 91"/>
                                <a:gd name="T12" fmla="+- 0 8069 8066"/>
                                <a:gd name="T13" fmla="*/ T12 w 3"/>
                                <a:gd name="T14" fmla="+- 0 1558 1468"/>
                                <a:gd name="T15" fmla="*/ 1558 h 91"/>
                                <a:gd name="T16" fmla="+- 0 8069 8066"/>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28" name="Picture 2714"/>
                            <pic:cNvPicPr>
                              <a:picLocks noChangeAspect="1" noChangeArrowheads="1"/>
                            </pic:cNvPicPr>
                          </pic:nvPicPr>
                          <pic:blipFill>
                            <a:blip r:embed="rId1157">
                              <a:extLst>
                                <a:ext uri="{28A0092B-C50C-407E-A947-70E740481C1C}">
                                  <a14:useLocalDpi xmlns:a14="http://schemas.microsoft.com/office/drawing/2010/main" val="0"/>
                                </a:ext>
                              </a:extLst>
                            </a:blip>
                            <a:srcRect/>
                            <a:stretch>
                              <a:fillRect/>
                            </a:stretch>
                          </pic:blipFill>
                          <pic:spPr bwMode="auto">
                            <a:xfrm>
                              <a:off x="8374" y="1468"/>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29" name="Group 2715"/>
                        <wpg:cNvGrpSpPr>
                          <a:grpSpLocks/>
                        </wpg:cNvGrpSpPr>
                        <wpg:grpSpPr bwMode="auto">
                          <a:xfrm>
                            <a:off x="8069" y="1468"/>
                            <a:ext cx="2" cy="91"/>
                            <a:chOff x="8069" y="1468"/>
                            <a:chExt cx="2" cy="91"/>
                          </a:xfrm>
                        </wpg:grpSpPr>
                        <wps:wsp>
                          <wps:cNvPr id="15130" name="Freeform 2716"/>
                          <wps:cNvSpPr>
                            <a:spLocks/>
                          </wps:cNvSpPr>
                          <wps:spPr bwMode="auto">
                            <a:xfrm>
                              <a:off x="8069" y="1468"/>
                              <a:ext cx="2" cy="91"/>
                            </a:xfrm>
                            <a:custGeom>
                              <a:avLst/>
                              <a:gdLst>
                                <a:gd name="T0" fmla="+- 0 8071 8069"/>
                                <a:gd name="T1" fmla="*/ T0 w 2"/>
                                <a:gd name="T2" fmla="+- 0 1468 1468"/>
                                <a:gd name="T3" fmla="*/ 1468 h 91"/>
                                <a:gd name="T4" fmla="+- 0 8069 8069"/>
                                <a:gd name="T5" fmla="*/ T4 w 2"/>
                                <a:gd name="T6" fmla="+- 0 1468 1468"/>
                                <a:gd name="T7" fmla="*/ 1468 h 91"/>
                                <a:gd name="T8" fmla="+- 0 8069 8069"/>
                                <a:gd name="T9" fmla="*/ T8 w 2"/>
                                <a:gd name="T10" fmla="+- 0 1558 1468"/>
                                <a:gd name="T11" fmla="*/ 1558 h 91"/>
                                <a:gd name="T12" fmla="+- 0 8071 8069"/>
                                <a:gd name="T13" fmla="*/ T12 w 2"/>
                                <a:gd name="T14" fmla="+- 0 1558 1468"/>
                                <a:gd name="T15" fmla="*/ 1558 h 91"/>
                                <a:gd name="T16" fmla="+- 0 8071 8069"/>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31" name="Group 2717"/>
                        <wpg:cNvGrpSpPr>
                          <a:grpSpLocks/>
                        </wpg:cNvGrpSpPr>
                        <wpg:grpSpPr bwMode="auto">
                          <a:xfrm>
                            <a:off x="8372" y="1468"/>
                            <a:ext cx="2" cy="91"/>
                            <a:chOff x="8372" y="1468"/>
                            <a:chExt cx="2" cy="91"/>
                          </a:xfrm>
                        </wpg:grpSpPr>
                        <wps:wsp>
                          <wps:cNvPr id="15132" name="Freeform 2718"/>
                          <wps:cNvSpPr>
                            <a:spLocks/>
                          </wps:cNvSpPr>
                          <wps:spPr bwMode="auto">
                            <a:xfrm>
                              <a:off x="8372" y="1468"/>
                              <a:ext cx="2" cy="91"/>
                            </a:xfrm>
                            <a:custGeom>
                              <a:avLst/>
                              <a:gdLst>
                                <a:gd name="T0" fmla="+- 0 8374 8372"/>
                                <a:gd name="T1" fmla="*/ T0 w 2"/>
                                <a:gd name="T2" fmla="+- 0 1468 1468"/>
                                <a:gd name="T3" fmla="*/ 1468 h 91"/>
                                <a:gd name="T4" fmla="+- 0 8372 8372"/>
                                <a:gd name="T5" fmla="*/ T4 w 2"/>
                                <a:gd name="T6" fmla="+- 0 1468 1468"/>
                                <a:gd name="T7" fmla="*/ 1468 h 91"/>
                                <a:gd name="T8" fmla="+- 0 8372 8372"/>
                                <a:gd name="T9" fmla="*/ T8 w 2"/>
                                <a:gd name="T10" fmla="+- 0 1558 1468"/>
                                <a:gd name="T11" fmla="*/ 1558 h 91"/>
                                <a:gd name="T12" fmla="+- 0 8374 8372"/>
                                <a:gd name="T13" fmla="*/ T12 w 2"/>
                                <a:gd name="T14" fmla="+- 0 1558 1468"/>
                                <a:gd name="T15" fmla="*/ 1558 h 91"/>
                                <a:gd name="T16" fmla="+- 0 8374 8372"/>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33" name="Group 2719"/>
                        <wpg:cNvGrpSpPr>
                          <a:grpSpLocks/>
                        </wpg:cNvGrpSpPr>
                        <wpg:grpSpPr bwMode="auto">
                          <a:xfrm>
                            <a:off x="8071" y="1468"/>
                            <a:ext cx="3" cy="91"/>
                            <a:chOff x="8071" y="1468"/>
                            <a:chExt cx="3" cy="91"/>
                          </a:xfrm>
                        </wpg:grpSpPr>
                        <wps:wsp>
                          <wps:cNvPr id="15134" name="Freeform 2720"/>
                          <wps:cNvSpPr>
                            <a:spLocks/>
                          </wps:cNvSpPr>
                          <wps:spPr bwMode="auto">
                            <a:xfrm>
                              <a:off x="8071" y="1468"/>
                              <a:ext cx="3" cy="91"/>
                            </a:xfrm>
                            <a:custGeom>
                              <a:avLst/>
                              <a:gdLst>
                                <a:gd name="T0" fmla="+- 0 8074 8071"/>
                                <a:gd name="T1" fmla="*/ T0 w 3"/>
                                <a:gd name="T2" fmla="+- 0 1468 1468"/>
                                <a:gd name="T3" fmla="*/ 1468 h 91"/>
                                <a:gd name="T4" fmla="+- 0 8071 8071"/>
                                <a:gd name="T5" fmla="*/ T4 w 3"/>
                                <a:gd name="T6" fmla="+- 0 1468 1468"/>
                                <a:gd name="T7" fmla="*/ 1468 h 91"/>
                                <a:gd name="T8" fmla="+- 0 8071 8071"/>
                                <a:gd name="T9" fmla="*/ T8 w 3"/>
                                <a:gd name="T10" fmla="+- 0 1558 1468"/>
                                <a:gd name="T11" fmla="*/ 1558 h 91"/>
                                <a:gd name="T12" fmla="+- 0 8074 8071"/>
                                <a:gd name="T13" fmla="*/ T12 w 3"/>
                                <a:gd name="T14" fmla="+- 0 1558 1468"/>
                                <a:gd name="T15" fmla="*/ 1558 h 91"/>
                                <a:gd name="T16" fmla="+- 0 8074 8071"/>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35" name="Group 2721"/>
                        <wpg:cNvGrpSpPr>
                          <a:grpSpLocks/>
                        </wpg:cNvGrpSpPr>
                        <wpg:grpSpPr bwMode="auto">
                          <a:xfrm>
                            <a:off x="8369" y="1468"/>
                            <a:ext cx="3" cy="91"/>
                            <a:chOff x="8369" y="1468"/>
                            <a:chExt cx="3" cy="91"/>
                          </a:xfrm>
                        </wpg:grpSpPr>
                        <wps:wsp>
                          <wps:cNvPr id="15136" name="Freeform 2722"/>
                          <wps:cNvSpPr>
                            <a:spLocks/>
                          </wps:cNvSpPr>
                          <wps:spPr bwMode="auto">
                            <a:xfrm>
                              <a:off x="8369" y="1468"/>
                              <a:ext cx="3" cy="91"/>
                            </a:xfrm>
                            <a:custGeom>
                              <a:avLst/>
                              <a:gdLst>
                                <a:gd name="T0" fmla="+- 0 8372 8369"/>
                                <a:gd name="T1" fmla="*/ T0 w 3"/>
                                <a:gd name="T2" fmla="+- 0 1468 1468"/>
                                <a:gd name="T3" fmla="*/ 1468 h 91"/>
                                <a:gd name="T4" fmla="+- 0 8369 8369"/>
                                <a:gd name="T5" fmla="*/ T4 w 3"/>
                                <a:gd name="T6" fmla="+- 0 1468 1468"/>
                                <a:gd name="T7" fmla="*/ 1468 h 91"/>
                                <a:gd name="T8" fmla="+- 0 8369 8369"/>
                                <a:gd name="T9" fmla="*/ T8 w 3"/>
                                <a:gd name="T10" fmla="+- 0 1558 1468"/>
                                <a:gd name="T11" fmla="*/ 1558 h 91"/>
                                <a:gd name="T12" fmla="+- 0 8372 8369"/>
                                <a:gd name="T13" fmla="*/ T12 w 3"/>
                                <a:gd name="T14" fmla="+- 0 1558 1468"/>
                                <a:gd name="T15" fmla="*/ 1558 h 91"/>
                                <a:gd name="T16" fmla="+- 0 8372 8369"/>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37" name="Picture 2723"/>
                            <pic:cNvPicPr>
                              <a:picLocks noChangeAspect="1" noChangeArrowheads="1"/>
                            </pic:cNvPicPr>
                          </pic:nvPicPr>
                          <pic:blipFill>
                            <a:blip r:embed="rId1158">
                              <a:extLst>
                                <a:ext uri="{28A0092B-C50C-407E-A947-70E740481C1C}">
                                  <a14:useLocalDpi xmlns:a14="http://schemas.microsoft.com/office/drawing/2010/main" val="0"/>
                                </a:ext>
                              </a:extLst>
                            </a:blip>
                            <a:srcRect/>
                            <a:stretch>
                              <a:fillRect/>
                            </a:stretch>
                          </pic:blipFill>
                          <pic:spPr bwMode="auto">
                            <a:xfrm>
                              <a:off x="8074" y="1468"/>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38" name="Group 2724"/>
                        <wpg:cNvGrpSpPr>
                          <a:grpSpLocks/>
                        </wpg:cNvGrpSpPr>
                        <wpg:grpSpPr bwMode="auto">
                          <a:xfrm>
                            <a:off x="8368" y="1468"/>
                            <a:ext cx="2" cy="91"/>
                            <a:chOff x="8368" y="1468"/>
                            <a:chExt cx="2" cy="91"/>
                          </a:xfrm>
                        </wpg:grpSpPr>
                        <wps:wsp>
                          <wps:cNvPr id="15139" name="Freeform 2725"/>
                          <wps:cNvSpPr>
                            <a:spLocks/>
                          </wps:cNvSpPr>
                          <wps:spPr bwMode="auto">
                            <a:xfrm>
                              <a:off x="8368" y="1468"/>
                              <a:ext cx="2" cy="91"/>
                            </a:xfrm>
                            <a:custGeom>
                              <a:avLst/>
                              <a:gdLst>
                                <a:gd name="T0" fmla="+- 0 8369 8368"/>
                                <a:gd name="T1" fmla="*/ T0 w 2"/>
                                <a:gd name="T2" fmla="+- 0 1468 1468"/>
                                <a:gd name="T3" fmla="*/ 1468 h 91"/>
                                <a:gd name="T4" fmla="+- 0 8368 8368"/>
                                <a:gd name="T5" fmla="*/ T4 w 2"/>
                                <a:gd name="T6" fmla="+- 0 1468 1468"/>
                                <a:gd name="T7" fmla="*/ 1468 h 91"/>
                                <a:gd name="T8" fmla="+- 0 8368 8368"/>
                                <a:gd name="T9" fmla="*/ T8 w 2"/>
                                <a:gd name="T10" fmla="+- 0 1558 1468"/>
                                <a:gd name="T11" fmla="*/ 1558 h 91"/>
                                <a:gd name="T12" fmla="+- 0 8369 8368"/>
                                <a:gd name="T13" fmla="*/ T12 w 2"/>
                                <a:gd name="T14" fmla="+- 0 1558 1468"/>
                                <a:gd name="T15" fmla="*/ 1558 h 91"/>
                                <a:gd name="T16" fmla="+- 0 8369 8368"/>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40" name="Group 2726"/>
                        <wpg:cNvGrpSpPr>
                          <a:grpSpLocks/>
                        </wpg:cNvGrpSpPr>
                        <wpg:grpSpPr bwMode="auto">
                          <a:xfrm>
                            <a:off x="8076" y="1468"/>
                            <a:ext cx="3" cy="91"/>
                            <a:chOff x="8076" y="1468"/>
                            <a:chExt cx="3" cy="91"/>
                          </a:xfrm>
                        </wpg:grpSpPr>
                        <wps:wsp>
                          <wps:cNvPr id="15141" name="Freeform 2727"/>
                          <wps:cNvSpPr>
                            <a:spLocks/>
                          </wps:cNvSpPr>
                          <wps:spPr bwMode="auto">
                            <a:xfrm>
                              <a:off x="8076" y="1468"/>
                              <a:ext cx="3" cy="91"/>
                            </a:xfrm>
                            <a:custGeom>
                              <a:avLst/>
                              <a:gdLst>
                                <a:gd name="T0" fmla="+- 0 8078 8076"/>
                                <a:gd name="T1" fmla="*/ T0 w 3"/>
                                <a:gd name="T2" fmla="+- 0 1468 1468"/>
                                <a:gd name="T3" fmla="*/ 1468 h 91"/>
                                <a:gd name="T4" fmla="+- 0 8076 8076"/>
                                <a:gd name="T5" fmla="*/ T4 w 3"/>
                                <a:gd name="T6" fmla="+- 0 1468 1468"/>
                                <a:gd name="T7" fmla="*/ 1468 h 91"/>
                                <a:gd name="T8" fmla="+- 0 8076 8076"/>
                                <a:gd name="T9" fmla="*/ T8 w 3"/>
                                <a:gd name="T10" fmla="+- 0 1558 1468"/>
                                <a:gd name="T11" fmla="*/ 1558 h 91"/>
                                <a:gd name="T12" fmla="+- 0 8078 8076"/>
                                <a:gd name="T13" fmla="*/ T12 w 3"/>
                                <a:gd name="T14" fmla="+- 0 1558 1468"/>
                                <a:gd name="T15" fmla="*/ 1558 h 91"/>
                                <a:gd name="T16" fmla="+- 0 8078 8076"/>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42" name="Picture 2728"/>
                            <pic:cNvPicPr>
                              <a:picLocks noChangeAspect="1" noChangeArrowheads="1"/>
                            </pic:cNvPicPr>
                          </pic:nvPicPr>
                          <pic:blipFill>
                            <a:blip r:embed="rId1159">
                              <a:extLst>
                                <a:ext uri="{28A0092B-C50C-407E-A947-70E740481C1C}">
                                  <a14:useLocalDpi xmlns:a14="http://schemas.microsoft.com/office/drawing/2010/main" val="0"/>
                                </a:ext>
                              </a:extLst>
                            </a:blip>
                            <a:srcRect/>
                            <a:stretch>
                              <a:fillRect/>
                            </a:stretch>
                          </pic:blipFill>
                          <pic:spPr bwMode="auto">
                            <a:xfrm>
                              <a:off x="8365"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43" name="Group 2729"/>
                        <wpg:cNvGrpSpPr>
                          <a:grpSpLocks/>
                        </wpg:cNvGrpSpPr>
                        <wpg:grpSpPr bwMode="auto">
                          <a:xfrm>
                            <a:off x="8078" y="1468"/>
                            <a:ext cx="2" cy="91"/>
                            <a:chOff x="8078" y="1468"/>
                            <a:chExt cx="2" cy="91"/>
                          </a:xfrm>
                        </wpg:grpSpPr>
                        <wps:wsp>
                          <wps:cNvPr id="15144" name="Freeform 2730"/>
                          <wps:cNvSpPr>
                            <a:spLocks/>
                          </wps:cNvSpPr>
                          <wps:spPr bwMode="auto">
                            <a:xfrm>
                              <a:off x="8078" y="1468"/>
                              <a:ext cx="2" cy="91"/>
                            </a:xfrm>
                            <a:custGeom>
                              <a:avLst/>
                              <a:gdLst>
                                <a:gd name="T0" fmla="+- 0 8080 8078"/>
                                <a:gd name="T1" fmla="*/ T0 w 2"/>
                                <a:gd name="T2" fmla="+- 0 1468 1468"/>
                                <a:gd name="T3" fmla="*/ 1468 h 91"/>
                                <a:gd name="T4" fmla="+- 0 8078 8078"/>
                                <a:gd name="T5" fmla="*/ T4 w 2"/>
                                <a:gd name="T6" fmla="+- 0 1468 1468"/>
                                <a:gd name="T7" fmla="*/ 1468 h 91"/>
                                <a:gd name="T8" fmla="+- 0 8078 8078"/>
                                <a:gd name="T9" fmla="*/ T8 w 2"/>
                                <a:gd name="T10" fmla="+- 0 1558 1468"/>
                                <a:gd name="T11" fmla="*/ 1558 h 91"/>
                                <a:gd name="T12" fmla="+- 0 8080 8078"/>
                                <a:gd name="T13" fmla="*/ T12 w 2"/>
                                <a:gd name="T14" fmla="+- 0 1558 1468"/>
                                <a:gd name="T15" fmla="*/ 1558 h 91"/>
                                <a:gd name="T16" fmla="+- 0 8080 8078"/>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45" name="Group 2731"/>
                        <wpg:cNvGrpSpPr>
                          <a:grpSpLocks/>
                        </wpg:cNvGrpSpPr>
                        <wpg:grpSpPr bwMode="auto">
                          <a:xfrm>
                            <a:off x="8363" y="1468"/>
                            <a:ext cx="2" cy="91"/>
                            <a:chOff x="8363" y="1468"/>
                            <a:chExt cx="2" cy="91"/>
                          </a:xfrm>
                        </wpg:grpSpPr>
                        <wps:wsp>
                          <wps:cNvPr id="15146" name="Freeform 2732"/>
                          <wps:cNvSpPr>
                            <a:spLocks/>
                          </wps:cNvSpPr>
                          <wps:spPr bwMode="auto">
                            <a:xfrm>
                              <a:off x="8363" y="1468"/>
                              <a:ext cx="2" cy="91"/>
                            </a:xfrm>
                            <a:custGeom>
                              <a:avLst/>
                              <a:gdLst>
                                <a:gd name="T0" fmla="+- 0 8365 8363"/>
                                <a:gd name="T1" fmla="*/ T0 w 2"/>
                                <a:gd name="T2" fmla="+- 0 1468 1468"/>
                                <a:gd name="T3" fmla="*/ 1468 h 91"/>
                                <a:gd name="T4" fmla="+- 0 8363 8363"/>
                                <a:gd name="T5" fmla="*/ T4 w 2"/>
                                <a:gd name="T6" fmla="+- 0 1468 1468"/>
                                <a:gd name="T7" fmla="*/ 1468 h 91"/>
                                <a:gd name="T8" fmla="+- 0 8363 8363"/>
                                <a:gd name="T9" fmla="*/ T8 w 2"/>
                                <a:gd name="T10" fmla="+- 0 1558 1468"/>
                                <a:gd name="T11" fmla="*/ 1558 h 91"/>
                                <a:gd name="T12" fmla="+- 0 8365 8363"/>
                                <a:gd name="T13" fmla="*/ T12 w 2"/>
                                <a:gd name="T14" fmla="+- 0 1558 1468"/>
                                <a:gd name="T15" fmla="*/ 1558 h 91"/>
                                <a:gd name="T16" fmla="+- 0 8365 8363"/>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47" name="Group 2733"/>
                        <wpg:cNvGrpSpPr>
                          <a:grpSpLocks/>
                        </wpg:cNvGrpSpPr>
                        <wpg:grpSpPr bwMode="auto">
                          <a:xfrm>
                            <a:off x="8080" y="1468"/>
                            <a:ext cx="3" cy="91"/>
                            <a:chOff x="8080" y="1468"/>
                            <a:chExt cx="3" cy="91"/>
                          </a:xfrm>
                        </wpg:grpSpPr>
                        <wps:wsp>
                          <wps:cNvPr id="15148" name="Freeform 2734"/>
                          <wps:cNvSpPr>
                            <a:spLocks/>
                          </wps:cNvSpPr>
                          <wps:spPr bwMode="auto">
                            <a:xfrm>
                              <a:off x="8080" y="1468"/>
                              <a:ext cx="3" cy="91"/>
                            </a:xfrm>
                            <a:custGeom>
                              <a:avLst/>
                              <a:gdLst>
                                <a:gd name="T0" fmla="+- 0 8083 8080"/>
                                <a:gd name="T1" fmla="*/ T0 w 3"/>
                                <a:gd name="T2" fmla="+- 0 1468 1468"/>
                                <a:gd name="T3" fmla="*/ 1468 h 91"/>
                                <a:gd name="T4" fmla="+- 0 8080 8080"/>
                                <a:gd name="T5" fmla="*/ T4 w 3"/>
                                <a:gd name="T6" fmla="+- 0 1468 1468"/>
                                <a:gd name="T7" fmla="*/ 1468 h 91"/>
                                <a:gd name="T8" fmla="+- 0 8080 8080"/>
                                <a:gd name="T9" fmla="*/ T8 w 3"/>
                                <a:gd name="T10" fmla="+- 0 1558 1468"/>
                                <a:gd name="T11" fmla="*/ 1558 h 91"/>
                                <a:gd name="T12" fmla="+- 0 8083 8080"/>
                                <a:gd name="T13" fmla="*/ T12 w 3"/>
                                <a:gd name="T14" fmla="+- 0 1558 1468"/>
                                <a:gd name="T15" fmla="*/ 1558 h 91"/>
                                <a:gd name="T16" fmla="+- 0 8083 8080"/>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49" name="Group 2735"/>
                        <wpg:cNvGrpSpPr>
                          <a:grpSpLocks/>
                        </wpg:cNvGrpSpPr>
                        <wpg:grpSpPr bwMode="auto">
                          <a:xfrm>
                            <a:off x="8360" y="1468"/>
                            <a:ext cx="3" cy="91"/>
                            <a:chOff x="8360" y="1468"/>
                            <a:chExt cx="3" cy="91"/>
                          </a:xfrm>
                        </wpg:grpSpPr>
                        <wps:wsp>
                          <wps:cNvPr id="15150" name="Freeform 2736"/>
                          <wps:cNvSpPr>
                            <a:spLocks/>
                          </wps:cNvSpPr>
                          <wps:spPr bwMode="auto">
                            <a:xfrm>
                              <a:off x="8360" y="1468"/>
                              <a:ext cx="3" cy="91"/>
                            </a:xfrm>
                            <a:custGeom>
                              <a:avLst/>
                              <a:gdLst>
                                <a:gd name="T0" fmla="+- 0 8363 8360"/>
                                <a:gd name="T1" fmla="*/ T0 w 3"/>
                                <a:gd name="T2" fmla="+- 0 1468 1468"/>
                                <a:gd name="T3" fmla="*/ 1468 h 91"/>
                                <a:gd name="T4" fmla="+- 0 8360 8360"/>
                                <a:gd name="T5" fmla="*/ T4 w 3"/>
                                <a:gd name="T6" fmla="+- 0 1468 1468"/>
                                <a:gd name="T7" fmla="*/ 1468 h 91"/>
                                <a:gd name="T8" fmla="+- 0 8360 8360"/>
                                <a:gd name="T9" fmla="*/ T8 w 3"/>
                                <a:gd name="T10" fmla="+- 0 1558 1468"/>
                                <a:gd name="T11" fmla="*/ 1558 h 91"/>
                                <a:gd name="T12" fmla="+- 0 8363 8360"/>
                                <a:gd name="T13" fmla="*/ T12 w 3"/>
                                <a:gd name="T14" fmla="+- 0 1558 1468"/>
                                <a:gd name="T15" fmla="*/ 1558 h 91"/>
                                <a:gd name="T16" fmla="+- 0 8363 8360"/>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51" name="Group 2737"/>
                        <wpg:cNvGrpSpPr>
                          <a:grpSpLocks/>
                        </wpg:cNvGrpSpPr>
                        <wpg:grpSpPr bwMode="auto">
                          <a:xfrm>
                            <a:off x="8083" y="1468"/>
                            <a:ext cx="2" cy="91"/>
                            <a:chOff x="8083" y="1468"/>
                            <a:chExt cx="2" cy="91"/>
                          </a:xfrm>
                        </wpg:grpSpPr>
                        <wps:wsp>
                          <wps:cNvPr id="15152" name="Freeform 2738"/>
                          <wps:cNvSpPr>
                            <a:spLocks/>
                          </wps:cNvSpPr>
                          <wps:spPr bwMode="auto">
                            <a:xfrm>
                              <a:off x="8083" y="1468"/>
                              <a:ext cx="2" cy="91"/>
                            </a:xfrm>
                            <a:custGeom>
                              <a:avLst/>
                              <a:gdLst>
                                <a:gd name="T0" fmla="+- 0 8085 8083"/>
                                <a:gd name="T1" fmla="*/ T0 w 2"/>
                                <a:gd name="T2" fmla="+- 0 1468 1468"/>
                                <a:gd name="T3" fmla="*/ 1468 h 91"/>
                                <a:gd name="T4" fmla="+- 0 8083 8083"/>
                                <a:gd name="T5" fmla="*/ T4 w 2"/>
                                <a:gd name="T6" fmla="+- 0 1468 1468"/>
                                <a:gd name="T7" fmla="*/ 1468 h 91"/>
                                <a:gd name="T8" fmla="+- 0 8083 8083"/>
                                <a:gd name="T9" fmla="*/ T8 w 2"/>
                                <a:gd name="T10" fmla="+- 0 1558 1468"/>
                                <a:gd name="T11" fmla="*/ 1558 h 91"/>
                                <a:gd name="T12" fmla="+- 0 8085 8083"/>
                                <a:gd name="T13" fmla="*/ T12 w 2"/>
                                <a:gd name="T14" fmla="+- 0 1558 1468"/>
                                <a:gd name="T15" fmla="*/ 1558 h 91"/>
                                <a:gd name="T16" fmla="+- 0 8085 8083"/>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53" name="Group 2739"/>
                        <wpg:cNvGrpSpPr>
                          <a:grpSpLocks/>
                        </wpg:cNvGrpSpPr>
                        <wpg:grpSpPr bwMode="auto">
                          <a:xfrm>
                            <a:off x="8359" y="1468"/>
                            <a:ext cx="2" cy="91"/>
                            <a:chOff x="8359" y="1468"/>
                            <a:chExt cx="2" cy="91"/>
                          </a:xfrm>
                        </wpg:grpSpPr>
                        <wps:wsp>
                          <wps:cNvPr id="15154" name="Freeform 2740"/>
                          <wps:cNvSpPr>
                            <a:spLocks/>
                          </wps:cNvSpPr>
                          <wps:spPr bwMode="auto">
                            <a:xfrm>
                              <a:off x="8359" y="1468"/>
                              <a:ext cx="2" cy="91"/>
                            </a:xfrm>
                            <a:custGeom>
                              <a:avLst/>
                              <a:gdLst>
                                <a:gd name="T0" fmla="+- 0 8360 8359"/>
                                <a:gd name="T1" fmla="*/ T0 w 2"/>
                                <a:gd name="T2" fmla="+- 0 1468 1468"/>
                                <a:gd name="T3" fmla="*/ 1468 h 91"/>
                                <a:gd name="T4" fmla="+- 0 8359 8359"/>
                                <a:gd name="T5" fmla="*/ T4 w 2"/>
                                <a:gd name="T6" fmla="+- 0 1468 1468"/>
                                <a:gd name="T7" fmla="*/ 1468 h 91"/>
                                <a:gd name="T8" fmla="+- 0 8359 8359"/>
                                <a:gd name="T9" fmla="*/ T8 w 2"/>
                                <a:gd name="T10" fmla="+- 0 1558 1468"/>
                                <a:gd name="T11" fmla="*/ 1558 h 91"/>
                                <a:gd name="T12" fmla="+- 0 8360 8359"/>
                                <a:gd name="T13" fmla="*/ T12 w 2"/>
                                <a:gd name="T14" fmla="+- 0 1558 1468"/>
                                <a:gd name="T15" fmla="*/ 1558 h 91"/>
                                <a:gd name="T16" fmla="+- 0 8360 8359"/>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55" name="Picture 2741"/>
                            <pic:cNvPicPr>
                              <a:picLocks noChangeAspect="1" noChangeArrowheads="1"/>
                            </pic:cNvPicPr>
                          </pic:nvPicPr>
                          <pic:blipFill>
                            <a:blip r:embed="rId1160">
                              <a:extLst>
                                <a:ext uri="{28A0092B-C50C-407E-A947-70E740481C1C}">
                                  <a14:useLocalDpi xmlns:a14="http://schemas.microsoft.com/office/drawing/2010/main" val="0"/>
                                </a:ext>
                              </a:extLst>
                            </a:blip>
                            <a:srcRect/>
                            <a:stretch>
                              <a:fillRect/>
                            </a:stretch>
                          </pic:blipFill>
                          <pic:spPr bwMode="auto">
                            <a:xfrm>
                              <a:off x="8085"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56" name="Group 2742"/>
                        <wpg:cNvGrpSpPr>
                          <a:grpSpLocks/>
                        </wpg:cNvGrpSpPr>
                        <wpg:grpSpPr bwMode="auto">
                          <a:xfrm>
                            <a:off x="8356" y="1468"/>
                            <a:ext cx="3" cy="91"/>
                            <a:chOff x="8356" y="1468"/>
                            <a:chExt cx="3" cy="91"/>
                          </a:xfrm>
                        </wpg:grpSpPr>
                        <wps:wsp>
                          <wps:cNvPr id="15157" name="Freeform 2743"/>
                          <wps:cNvSpPr>
                            <a:spLocks/>
                          </wps:cNvSpPr>
                          <wps:spPr bwMode="auto">
                            <a:xfrm>
                              <a:off x="8356" y="1468"/>
                              <a:ext cx="3" cy="91"/>
                            </a:xfrm>
                            <a:custGeom>
                              <a:avLst/>
                              <a:gdLst>
                                <a:gd name="T0" fmla="+- 0 8359 8356"/>
                                <a:gd name="T1" fmla="*/ T0 w 3"/>
                                <a:gd name="T2" fmla="+- 0 1468 1468"/>
                                <a:gd name="T3" fmla="*/ 1468 h 91"/>
                                <a:gd name="T4" fmla="+- 0 8356 8356"/>
                                <a:gd name="T5" fmla="*/ T4 w 3"/>
                                <a:gd name="T6" fmla="+- 0 1468 1468"/>
                                <a:gd name="T7" fmla="*/ 1468 h 91"/>
                                <a:gd name="T8" fmla="+- 0 8356 8356"/>
                                <a:gd name="T9" fmla="*/ T8 w 3"/>
                                <a:gd name="T10" fmla="+- 0 1558 1468"/>
                                <a:gd name="T11" fmla="*/ 1558 h 91"/>
                                <a:gd name="T12" fmla="+- 0 8359 8356"/>
                                <a:gd name="T13" fmla="*/ T12 w 3"/>
                                <a:gd name="T14" fmla="+- 0 1558 1468"/>
                                <a:gd name="T15" fmla="*/ 1558 h 91"/>
                                <a:gd name="T16" fmla="+- 0 8359 8356"/>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58" name="Group 2744"/>
                        <wpg:cNvGrpSpPr>
                          <a:grpSpLocks/>
                        </wpg:cNvGrpSpPr>
                        <wpg:grpSpPr bwMode="auto">
                          <a:xfrm>
                            <a:off x="8088" y="1468"/>
                            <a:ext cx="2" cy="91"/>
                            <a:chOff x="8088" y="1468"/>
                            <a:chExt cx="2" cy="91"/>
                          </a:xfrm>
                        </wpg:grpSpPr>
                        <wps:wsp>
                          <wps:cNvPr id="15159" name="Freeform 2745"/>
                          <wps:cNvSpPr>
                            <a:spLocks/>
                          </wps:cNvSpPr>
                          <wps:spPr bwMode="auto">
                            <a:xfrm>
                              <a:off x="8088" y="1468"/>
                              <a:ext cx="2" cy="91"/>
                            </a:xfrm>
                            <a:custGeom>
                              <a:avLst/>
                              <a:gdLst>
                                <a:gd name="T0" fmla="+- 0 8089 8088"/>
                                <a:gd name="T1" fmla="*/ T0 w 2"/>
                                <a:gd name="T2" fmla="+- 0 1468 1468"/>
                                <a:gd name="T3" fmla="*/ 1468 h 91"/>
                                <a:gd name="T4" fmla="+- 0 8088 8088"/>
                                <a:gd name="T5" fmla="*/ T4 w 2"/>
                                <a:gd name="T6" fmla="+- 0 1468 1468"/>
                                <a:gd name="T7" fmla="*/ 1468 h 91"/>
                                <a:gd name="T8" fmla="+- 0 8088 8088"/>
                                <a:gd name="T9" fmla="*/ T8 w 2"/>
                                <a:gd name="T10" fmla="+- 0 1558 1468"/>
                                <a:gd name="T11" fmla="*/ 1558 h 91"/>
                                <a:gd name="T12" fmla="+- 0 8089 8088"/>
                                <a:gd name="T13" fmla="*/ T12 w 2"/>
                                <a:gd name="T14" fmla="+- 0 1558 1468"/>
                                <a:gd name="T15" fmla="*/ 1558 h 91"/>
                                <a:gd name="T16" fmla="+- 0 8089 8088"/>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60" name="Picture 2746"/>
                            <pic:cNvPicPr>
                              <a:picLocks noChangeAspect="1" noChangeArrowheads="1"/>
                            </pic:cNvPicPr>
                          </pic:nvPicPr>
                          <pic:blipFill>
                            <a:blip r:embed="rId1161">
                              <a:extLst>
                                <a:ext uri="{28A0092B-C50C-407E-A947-70E740481C1C}">
                                  <a14:useLocalDpi xmlns:a14="http://schemas.microsoft.com/office/drawing/2010/main" val="0"/>
                                </a:ext>
                              </a:extLst>
                            </a:blip>
                            <a:srcRect/>
                            <a:stretch>
                              <a:fillRect/>
                            </a:stretch>
                          </pic:blipFill>
                          <pic:spPr bwMode="auto">
                            <a:xfrm>
                              <a:off x="8354" y="1468"/>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61" name="Group 2747"/>
                        <wpg:cNvGrpSpPr>
                          <a:grpSpLocks/>
                        </wpg:cNvGrpSpPr>
                        <wpg:grpSpPr bwMode="auto">
                          <a:xfrm>
                            <a:off x="8089" y="1468"/>
                            <a:ext cx="3" cy="91"/>
                            <a:chOff x="8089" y="1468"/>
                            <a:chExt cx="3" cy="91"/>
                          </a:xfrm>
                        </wpg:grpSpPr>
                        <wps:wsp>
                          <wps:cNvPr id="15162" name="Freeform 2748"/>
                          <wps:cNvSpPr>
                            <a:spLocks/>
                          </wps:cNvSpPr>
                          <wps:spPr bwMode="auto">
                            <a:xfrm>
                              <a:off x="8089" y="1468"/>
                              <a:ext cx="3" cy="91"/>
                            </a:xfrm>
                            <a:custGeom>
                              <a:avLst/>
                              <a:gdLst>
                                <a:gd name="T0" fmla="+- 0 8092 8089"/>
                                <a:gd name="T1" fmla="*/ T0 w 3"/>
                                <a:gd name="T2" fmla="+- 0 1468 1468"/>
                                <a:gd name="T3" fmla="*/ 1468 h 91"/>
                                <a:gd name="T4" fmla="+- 0 8089 8089"/>
                                <a:gd name="T5" fmla="*/ T4 w 3"/>
                                <a:gd name="T6" fmla="+- 0 1468 1468"/>
                                <a:gd name="T7" fmla="*/ 1468 h 91"/>
                                <a:gd name="T8" fmla="+- 0 8089 8089"/>
                                <a:gd name="T9" fmla="*/ T8 w 3"/>
                                <a:gd name="T10" fmla="+- 0 1558 1468"/>
                                <a:gd name="T11" fmla="*/ 1558 h 91"/>
                                <a:gd name="T12" fmla="+- 0 8092 8089"/>
                                <a:gd name="T13" fmla="*/ T12 w 3"/>
                                <a:gd name="T14" fmla="+- 0 1558 1468"/>
                                <a:gd name="T15" fmla="*/ 1558 h 91"/>
                                <a:gd name="T16" fmla="+- 0 8092 8089"/>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63" name="Group 2749"/>
                        <wpg:cNvGrpSpPr>
                          <a:grpSpLocks/>
                        </wpg:cNvGrpSpPr>
                        <wpg:grpSpPr bwMode="auto">
                          <a:xfrm>
                            <a:off x="8351" y="1468"/>
                            <a:ext cx="3" cy="91"/>
                            <a:chOff x="8351" y="1468"/>
                            <a:chExt cx="3" cy="91"/>
                          </a:xfrm>
                        </wpg:grpSpPr>
                        <wps:wsp>
                          <wps:cNvPr id="15164" name="Freeform 2750"/>
                          <wps:cNvSpPr>
                            <a:spLocks/>
                          </wps:cNvSpPr>
                          <wps:spPr bwMode="auto">
                            <a:xfrm>
                              <a:off x="8351" y="1468"/>
                              <a:ext cx="3" cy="91"/>
                            </a:xfrm>
                            <a:custGeom>
                              <a:avLst/>
                              <a:gdLst>
                                <a:gd name="T0" fmla="+- 0 8354 8351"/>
                                <a:gd name="T1" fmla="*/ T0 w 3"/>
                                <a:gd name="T2" fmla="+- 0 1468 1468"/>
                                <a:gd name="T3" fmla="*/ 1468 h 91"/>
                                <a:gd name="T4" fmla="+- 0 8351 8351"/>
                                <a:gd name="T5" fmla="*/ T4 w 3"/>
                                <a:gd name="T6" fmla="+- 0 1468 1468"/>
                                <a:gd name="T7" fmla="*/ 1468 h 91"/>
                                <a:gd name="T8" fmla="+- 0 8351 8351"/>
                                <a:gd name="T9" fmla="*/ T8 w 3"/>
                                <a:gd name="T10" fmla="+- 0 1558 1468"/>
                                <a:gd name="T11" fmla="*/ 1558 h 91"/>
                                <a:gd name="T12" fmla="+- 0 8354 8351"/>
                                <a:gd name="T13" fmla="*/ T12 w 3"/>
                                <a:gd name="T14" fmla="+- 0 1558 1468"/>
                                <a:gd name="T15" fmla="*/ 1558 h 91"/>
                                <a:gd name="T16" fmla="+- 0 8354 8351"/>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65" name="Group 2751"/>
                        <wpg:cNvGrpSpPr>
                          <a:grpSpLocks/>
                        </wpg:cNvGrpSpPr>
                        <wpg:grpSpPr bwMode="auto">
                          <a:xfrm>
                            <a:off x="8092" y="1468"/>
                            <a:ext cx="2" cy="91"/>
                            <a:chOff x="8092" y="1468"/>
                            <a:chExt cx="2" cy="91"/>
                          </a:xfrm>
                        </wpg:grpSpPr>
                        <wps:wsp>
                          <wps:cNvPr id="15166" name="Freeform 2752"/>
                          <wps:cNvSpPr>
                            <a:spLocks/>
                          </wps:cNvSpPr>
                          <wps:spPr bwMode="auto">
                            <a:xfrm>
                              <a:off x="8092" y="1468"/>
                              <a:ext cx="2" cy="91"/>
                            </a:xfrm>
                            <a:custGeom>
                              <a:avLst/>
                              <a:gdLst>
                                <a:gd name="T0" fmla="+- 0 8094 8092"/>
                                <a:gd name="T1" fmla="*/ T0 w 2"/>
                                <a:gd name="T2" fmla="+- 0 1468 1468"/>
                                <a:gd name="T3" fmla="*/ 1468 h 91"/>
                                <a:gd name="T4" fmla="+- 0 8092 8092"/>
                                <a:gd name="T5" fmla="*/ T4 w 2"/>
                                <a:gd name="T6" fmla="+- 0 1468 1468"/>
                                <a:gd name="T7" fmla="*/ 1468 h 91"/>
                                <a:gd name="T8" fmla="+- 0 8092 8092"/>
                                <a:gd name="T9" fmla="*/ T8 w 2"/>
                                <a:gd name="T10" fmla="+- 0 1558 1468"/>
                                <a:gd name="T11" fmla="*/ 1558 h 91"/>
                                <a:gd name="T12" fmla="+- 0 8094 8092"/>
                                <a:gd name="T13" fmla="*/ T12 w 2"/>
                                <a:gd name="T14" fmla="+- 0 1558 1468"/>
                                <a:gd name="T15" fmla="*/ 1558 h 91"/>
                                <a:gd name="T16" fmla="+- 0 8094 8092"/>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67" name="Group 2753"/>
                        <wpg:cNvGrpSpPr>
                          <a:grpSpLocks/>
                        </wpg:cNvGrpSpPr>
                        <wpg:grpSpPr bwMode="auto">
                          <a:xfrm>
                            <a:off x="8349" y="1468"/>
                            <a:ext cx="2" cy="91"/>
                            <a:chOff x="8349" y="1468"/>
                            <a:chExt cx="2" cy="91"/>
                          </a:xfrm>
                        </wpg:grpSpPr>
                        <wps:wsp>
                          <wps:cNvPr id="15168" name="Freeform 2754"/>
                          <wps:cNvSpPr>
                            <a:spLocks/>
                          </wps:cNvSpPr>
                          <wps:spPr bwMode="auto">
                            <a:xfrm>
                              <a:off x="8349" y="1468"/>
                              <a:ext cx="2" cy="91"/>
                            </a:xfrm>
                            <a:custGeom>
                              <a:avLst/>
                              <a:gdLst>
                                <a:gd name="T0" fmla="+- 0 8351 8349"/>
                                <a:gd name="T1" fmla="*/ T0 w 2"/>
                                <a:gd name="T2" fmla="+- 0 1468 1468"/>
                                <a:gd name="T3" fmla="*/ 1468 h 91"/>
                                <a:gd name="T4" fmla="+- 0 8349 8349"/>
                                <a:gd name="T5" fmla="*/ T4 w 2"/>
                                <a:gd name="T6" fmla="+- 0 1468 1468"/>
                                <a:gd name="T7" fmla="*/ 1468 h 91"/>
                                <a:gd name="T8" fmla="+- 0 8349 8349"/>
                                <a:gd name="T9" fmla="*/ T8 w 2"/>
                                <a:gd name="T10" fmla="+- 0 1558 1468"/>
                                <a:gd name="T11" fmla="*/ 1558 h 91"/>
                                <a:gd name="T12" fmla="+- 0 8351 8349"/>
                                <a:gd name="T13" fmla="*/ T12 w 2"/>
                                <a:gd name="T14" fmla="+- 0 1558 1468"/>
                                <a:gd name="T15" fmla="*/ 1558 h 91"/>
                                <a:gd name="T16" fmla="+- 0 8351 8349"/>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69" name="Picture 2755"/>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8094"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70" name="Group 2756"/>
                        <wpg:cNvGrpSpPr>
                          <a:grpSpLocks/>
                        </wpg:cNvGrpSpPr>
                        <wpg:grpSpPr bwMode="auto">
                          <a:xfrm>
                            <a:off x="8347" y="1468"/>
                            <a:ext cx="3" cy="91"/>
                            <a:chOff x="8347" y="1468"/>
                            <a:chExt cx="3" cy="91"/>
                          </a:xfrm>
                        </wpg:grpSpPr>
                        <wps:wsp>
                          <wps:cNvPr id="15171" name="Freeform 2757"/>
                          <wps:cNvSpPr>
                            <a:spLocks/>
                          </wps:cNvSpPr>
                          <wps:spPr bwMode="auto">
                            <a:xfrm>
                              <a:off x="8347" y="1468"/>
                              <a:ext cx="3" cy="91"/>
                            </a:xfrm>
                            <a:custGeom>
                              <a:avLst/>
                              <a:gdLst>
                                <a:gd name="T0" fmla="+- 0 8349 8347"/>
                                <a:gd name="T1" fmla="*/ T0 w 3"/>
                                <a:gd name="T2" fmla="+- 0 1468 1468"/>
                                <a:gd name="T3" fmla="*/ 1468 h 91"/>
                                <a:gd name="T4" fmla="+- 0 8347 8347"/>
                                <a:gd name="T5" fmla="*/ T4 w 3"/>
                                <a:gd name="T6" fmla="+- 0 1468 1468"/>
                                <a:gd name="T7" fmla="*/ 1468 h 91"/>
                                <a:gd name="T8" fmla="+- 0 8347 8347"/>
                                <a:gd name="T9" fmla="*/ T8 w 3"/>
                                <a:gd name="T10" fmla="+- 0 1558 1468"/>
                                <a:gd name="T11" fmla="*/ 1558 h 91"/>
                                <a:gd name="T12" fmla="+- 0 8349 8347"/>
                                <a:gd name="T13" fmla="*/ T12 w 3"/>
                                <a:gd name="T14" fmla="+- 0 1558 1468"/>
                                <a:gd name="T15" fmla="*/ 1558 h 91"/>
                                <a:gd name="T16" fmla="+- 0 8349 8347"/>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72" name="Group 2758"/>
                        <wpg:cNvGrpSpPr>
                          <a:grpSpLocks/>
                        </wpg:cNvGrpSpPr>
                        <wpg:grpSpPr bwMode="auto">
                          <a:xfrm>
                            <a:off x="8097" y="1468"/>
                            <a:ext cx="2" cy="91"/>
                            <a:chOff x="8097" y="1468"/>
                            <a:chExt cx="2" cy="91"/>
                          </a:xfrm>
                        </wpg:grpSpPr>
                        <wps:wsp>
                          <wps:cNvPr id="15173" name="Freeform 2759"/>
                          <wps:cNvSpPr>
                            <a:spLocks/>
                          </wps:cNvSpPr>
                          <wps:spPr bwMode="auto">
                            <a:xfrm>
                              <a:off x="8097" y="1468"/>
                              <a:ext cx="2" cy="91"/>
                            </a:xfrm>
                            <a:custGeom>
                              <a:avLst/>
                              <a:gdLst>
                                <a:gd name="T0" fmla="+- 0 8098 8097"/>
                                <a:gd name="T1" fmla="*/ T0 w 2"/>
                                <a:gd name="T2" fmla="+- 0 1468 1468"/>
                                <a:gd name="T3" fmla="*/ 1468 h 91"/>
                                <a:gd name="T4" fmla="+- 0 8097 8097"/>
                                <a:gd name="T5" fmla="*/ T4 w 2"/>
                                <a:gd name="T6" fmla="+- 0 1468 1468"/>
                                <a:gd name="T7" fmla="*/ 1468 h 91"/>
                                <a:gd name="T8" fmla="+- 0 8097 8097"/>
                                <a:gd name="T9" fmla="*/ T8 w 2"/>
                                <a:gd name="T10" fmla="+- 0 1558 1468"/>
                                <a:gd name="T11" fmla="*/ 1558 h 91"/>
                                <a:gd name="T12" fmla="+- 0 8098 8097"/>
                                <a:gd name="T13" fmla="*/ T12 w 2"/>
                                <a:gd name="T14" fmla="+- 0 1558 1468"/>
                                <a:gd name="T15" fmla="*/ 1558 h 91"/>
                                <a:gd name="T16" fmla="+- 0 8098 8097"/>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74" name="Picture 2760"/>
                            <pic:cNvPicPr>
                              <a:picLocks noChangeAspect="1" noChangeArrowheads="1"/>
                            </pic:cNvPicPr>
                          </pic:nvPicPr>
                          <pic:blipFill>
                            <a:blip r:embed="rId1163">
                              <a:extLst>
                                <a:ext uri="{28A0092B-C50C-407E-A947-70E740481C1C}">
                                  <a14:useLocalDpi xmlns:a14="http://schemas.microsoft.com/office/drawing/2010/main" val="0"/>
                                </a:ext>
                              </a:extLst>
                            </a:blip>
                            <a:srcRect/>
                            <a:stretch>
                              <a:fillRect/>
                            </a:stretch>
                          </pic:blipFill>
                          <pic:spPr bwMode="auto">
                            <a:xfrm>
                              <a:off x="8345" y="1468"/>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75" name="Group 2761"/>
                        <wpg:cNvGrpSpPr>
                          <a:grpSpLocks/>
                        </wpg:cNvGrpSpPr>
                        <wpg:grpSpPr bwMode="auto">
                          <a:xfrm>
                            <a:off x="8098" y="1468"/>
                            <a:ext cx="3" cy="91"/>
                            <a:chOff x="8098" y="1468"/>
                            <a:chExt cx="3" cy="91"/>
                          </a:xfrm>
                        </wpg:grpSpPr>
                        <wps:wsp>
                          <wps:cNvPr id="15176" name="Freeform 2762"/>
                          <wps:cNvSpPr>
                            <a:spLocks/>
                          </wps:cNvSpPr>
                          <wps:spPr bwMode="auto">
                            <a:xfrm>
                              <a:off x="8098" y="1468"/>
                              <a:ext cx="3" cy="91"/>
                            </a:xfrm>
                            <a:custGeom>
                              <a:avLst/>
                              <a:gdLst>
                                <a:gd name="T0" fmla="+- 0 8101 8098"/>
                                <a:gd name="T1" fmla="*/ T0 w 3"/>
                                <a:gd name="T2" fmla="+- 0 1468 1468"/>
                                <a:gd name="T3" fmla="*/ 1468 h 91"/>
                                <a:gd name="T4" fmla="+- 0 8098 8098"/>
                                <a:gd name="T5" fmla="*/ T4 w 3"/>
                                <a:gd name="T6" fmla="+- 0 1468 1468"/>
                                <a:gd name="T7" fmla="*/ 1468 h 91"/>
                                <a:gd name="T8" fmla="+- 0 8098 8098"/>
                                <a:gd name="T9" fmla="*/ T8 w 3"/>
                                <a:gd name="T10" fmla="+- 0 1558 1468"/>
                                <a:gd name="T11" fmla="*/ 1558 h 91"/>
                                <a:gd name="T12" fmla="+- 0 8101 8098"/>
                                <a:gd name="T13" fmla="*/ T12 w 3"/>
                                <a:gd name="T14" fmla="+- 0 1558 1468"/>
                                <a:gd name="T15" fmla="*/ 1558 h 91"/>
                                <a:gd name="T16" fmla="+- 0 8101 8098"/>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77" name="Group 2763"/>
                        <wpg:cNvGrpSpPr>
                          <a:grpSpLocks/>
                        </wpg:cNvGrpSpPr>
                        <wpg:grpSpPr bwMode="auto">
                          <a:xfrm>
                            <a:off x="8342" y="1468"/>
                            <a:ext cx="3" cy="91"/>
                            <a:chOff x="8342" y="1468"/>
                            <a:chExt cx="3" cy="91"/>
                          </a:xfrm>
                        </wpg:grpSpPr>
                        <wps:wsp>
                          <wps:cNvPr id="15178" name="Freeform 2764"/>
                          <wps:cNvSpPr>
                            <a:spLocks/>
                          </wps:cNvSpPr>
                          <wps:spPr bwMode="auto">
                            <a:xfrm>
                              <a:off x="8342" y="1468"/>
                              <a:ext cx="3" cy="91"/>
                            </a:xfrm>
                            <a:custGeom>
                              <a:avLst/>
                              <a:gdLst>
                                <a:gd name="T0" fmla="+- 0 8345 8342"/>
                                <a:gd name="T1" fmla="*/ T0 w 3"/>
                                <a:gd name="T2" fmla="+- 0 1468 1468"/>
                                <a:gd name="T3" fmla="*/ 1468 h 91"/>
                                <a:gd name="T4" fmla="+- 0 8342 8342"/>
                                <a:gd name="T5" fmla="*/ T4 w 3"/>
                                <a:gd name="T6" fmla="+- 0 1468 1468"/>
                                <a:gd name="T7" fmla="*/ 1468 h 91"/>
                                <a:gd name="T8" fmla="+- 0 8342 8342"/>
                                <a:gd name="T9" fmla="*/ T8 w 3"/>
                                <a:gd name="T10" fmla="+- 0 1558 1468"/>
                                <a:gd name="T11" fmla="*/ 1558 h 91"/>
                                <a:gd name="T12" fmla="+- 0 8345 8342"/>
                                <a:gd name="T13" fmla="*/ T12 w 3"/>
                                <a:gd name="T14" fmla="+- 0 1558 1468"/>
                                <a:gd name="T15" fmla="*/ 1558 h 91"/>
                                <a:gd name="T16" fmla="+- 0 8345 8342"/>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79" name="Group 2765"/>
                        <wpg:cNvGrpSpPr>
                          <a:grpSpLocks/>
                        </wpg:cNvGrpSpPr>
                        <wpg:grpSpPr bwMode="auto">
                          <a:xfrm>
                            <a:off x="8101" y="1468"/>
                            <a:ext cx="2" cy="91"/>
                            <a:chOff x="8101" y="1468"/>
                            <a:chExt cx="2" cy="91"/>
                          </a:xfrm>
                        </wpg:grpSpPr>
                        <wps:wsp>
                          <wps:cNvPr id="15180" name="Freeform 2766"/>
                          <wps:cNvSpPr>
                            <a:spLocks/>
                          </wps:cNvSpPr>
                          <wps:spPr bwMode="auto">
                            <a:xfrm>
                              <a:off x="8101" y="1468"/>
                              <a:ext cx="2" cy="91"/>
                            </a:xfrm>
                            <a:custGeom>
                              <a:avLst/>
                              <a:gdLst>
                                <a:gd name="T0" fmla="+- 0 8103 8101"/>
                                <a:gd name="T1" fmla="*/ T0 w 2"/>
                                <a:gd name="T2" fmla="+- 0 1468 1468"/>
                                <a:gd name="T3" fmla="*/ 1468 h 91"/>
                                <a:gd name="T4" fmla="+- 0 8101 8101"/>
                                <a:gd name="T5" fmla="*/ T4 w 2"/>
                                <a:gd name="T6" fmla="+- 0 1468 1468"/>
                                <a:gd name="T7" fmla="*/ 1468 h 91"/>
                                <a:gd name="T8" fmla="+- 0 8101 8101"/>
                                <a:gd name="T9" fmla="*/ T8 w 2"/>
                                <a:gd name="T10" fmla="+- 0 1558 1468"/>
                                <a:gd name="T11" fmla="*/ 1558 h 91"/>
                                <a:gd name="T12" fmla="+- 0 8103 8101"/>
                                <a:gd name="T13" fmla="*/ T12 w 2"/>
                                <a:gd name="T14" fmla="+- 0 1558 1468"/>
                                <a:gd name="T15" fmla="*/ 1558 h 91"/>
                                <a:gd name="T16" fmla="+- 0 8103 8101"/>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81" name="Group 2767"/>
                        <wpg:cNvGrpSpPr>
                          <a:grpSpLocks/>
                        </wpg:cNvGrpSpPr>
                        <wpg:grpSpPr bwMode="auto">
                          <a:xfrm>
                            <a:off x="8340" y="1468"/>
                            <a:ext cx="2" cy="91"/>
                            <a:chOff x="8340" y="1468"/>
                            <a:chExt cx="2" cy="91"/>
                          </a:xfrm>
                        </wpg:grpSpPr>
                        <wps:wsp>
                          <wps:cNvPr id="15182" name="Freeform 2768"/>
                          <wps:cNvSpPr>
                            <a:spLocks/>
                          </wps:cNvSpPr>
                          <wps:spPr bwMode="auto">
                            <a:xfrm>
                              <a:off x="8340" y="1468"/>
                              <a:ext cx="2" cy="91"/>
                            </a:xfrm>
                            <a:custGeom>
                              <a:avLst/>
                              <a:gdLst>
                                <a:gd name="T0" fmla="+- 0 8342 8340"/>
                                <a:gd name="T1" fmla="*/ T0 w 2"/>
                                <a:gd name="T2" fmla="+- 0 1468 1468"/>
                                <a:gd name="T3" fmla="*/ 1468 h 91"/>
                                <a:gd name="T4" fmla="+- 0 8340 8340"/>
                                <a:gd name="T5" fmla="*/ T4 w 2"/>
                                <a:gd name="T6" fmla="+- 0 1468 1468"/>
                                <a:gd name="T7" fmla="*/ 1468 h 91"/>
                                <a:gd name="T8" fmla="+- 0 8340 8340"/>
                                <a:gd name="T9" fmla="*/ T8 w 2"/>
                                <a:gd name="T10" fmla="+- 0 1558 1468"/>
                                <a:gd name="T11" fmla="*/ 1558 h 91"/>
                                <a:gd name="T12" fmla="+- 0 8342 8340"/>
                                <a:gd name="T13" fmla="*/ T12 w 2"/>
                                <a:gd name="T14" fmla="+- 0 1558 1468"/>
                                <a:gd name="T15" fmla="*/ 1558 h 91"/>
                                <a:gd name="T16" fmla="+- 0 8342 8340"/>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83" name="Picture 2769"/>
                            <pic:cNvPicPr>
                              <a:picLocks noChangeAspect="1" noChangeArrowheads="1"/>
                            </pic:cNvPicPr>
                          </pic:nvPicPr>
                          <pic:blipFill>
                            <a:blip r:embed="rId1164">
                              <a:extLst>
                                <a:ext uri="{28A0092B-C50C-407E-A947-70E740481C1C}">
                                  <a14:useLocalDpi xmlns:a14="http://schemas.microsoft.com/office/drawing/2010/main" val="0"/>
                                </a:ext>
                              </a:extLst>
                            </a:blip>
                            <a:srcRect/>
                            <a:stretch>
                              <a:fillRect/>
                            </a:stretch>
                          </pic:blipFill>
                          <pic:spPr bwMode="auto">
                            <a:xfrm>
                              <a:off x="8103"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84" name="Group 2770"/>
                        <wpg:cNvGrpSpPr>
                          <a:grpSpLocks/>
                        </wpg:cNvGrpSpPr>
                        <wpg:grpSpPr bwMode="auto">
                          <a:xfrm>
                            <a:off x="8337" y="1468"/>
                            <a:ext cx="3" cy="91"/>
                            <a:chOff x="8337" y="1468"/>
                            <a:chExt cx="3" cy="91"/>
                          </a:xfrm>
                        </wpg:grpSpPr>
                        <wps:wsp>
                          <wps:cNvPr id="15185" name="Freeform 2771"/>
                          <wps:cNvSpPr>
                            <a:spLocks/>
                          </wps:cNvSpPr>
                          <wps:spPr bwMode="auto">
                            <a:xfrm>
                              <a:off x="8337" y="1468"/>
                              <a:ext cx="3" cy="91"/>
                            </a:xfrm>
                            <a:custGeom>
                              <a:avLst/>
                              <a:gdLst>
                                <a:gd name="T0" fmla="+- 0 8340 8337"/>
                                <a:gd name="T1" fmla="*/ T0 w 3"/>
                                <a:gd name="T2" fmla="+- 0 1468 1468"/>
                                <a:gd name="T3" fmla="*/ 1468 h 91"/>
                                <a:gd name="T4" fmla="+- 0 8337 8337"/>
                                <a:gd name="T5" fmla="*/ T4 w 3"/>
                                <a:gd name="T6" fmla="+- 0 1468 1468"/>
                                <a:gd name="T7" fmla="*/ 1468 h 91"/>
                                <a:gd name="T8" fmla="+- 0 8337 8337"/>
                                <a:gd name="T9" fmla="*/ T8 w 3"/>
                                <a:gd name="T10" fmla="+- 0 1558 1468"/>
                                <a:gd name="T11" fmla="*/ 1558 h 91"/>
                                <a:gd name="T12" fmla="+- 0 8340 8337"/>
                                <a:gd name="T13" fmla="*/ T12 w 3"/>
                                <a:gd name="T14" fmla="+- 0 1558 1468"/>
                                <a:gd name="T15" fmla="*/ 1558 h 91"/>
                                <a:gd name="T16" fmla="+- 0 8340 8337"/>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86" name="Group 2772"/>
                        <wpg:cNvGrpSpPr>
                          <a:grpSpLocks/>
                        </wpg:cNvGrpSpPr>
                        <wpg:grpSpPr bwMode="auto">
                          <a:xfrm>
                            <a:off x="8106" y="1468"/>
                            <a:ext cx="2" cy="91"/>
                            <a:chOff x="8106" y="1468"/>
                            <a:chExt cx="2" cy="91"/>
                          </a:xfrm>
                        </wpg:grpSpPr>
                        <wps:wsp>
                          <wps:cNvPr id="15187" name="Freeform 2773"/>
                          <wps:cNvSpPr>
                            <a:spLocks/>
                          </wps:cNvSpPr>
                          <wps:spPr bwMode="auto">
                            <a:xfrm>
                              <a:off x="8106" y="1468"/>
                              <a:ext cx="2" cy="91"/>
                            </a:xfrm>
                            <a:custGeom>
                              <a:avLst/>
                              <a:gdLst>
                                <a:gd name="T0" fmla="+- 0 8108 8106"/>
                                <a:gd name="T1" fmla="*/ T0 w 2"/>
                                <a:gd name="T2" fmla="+- 0 1468 1468"/>
                                <a:gd name="T3" fmla="*/ 1468 h 91"/>
                                <a:gd name="T4" fmla="+- 0 8106 8106"/>
                                <a:gd name="T5" fmla="*/ T4 w 2"/>
                                <a:gd name="T6" fmla="+- 0 1468 1468"/>
                                <a:gd name="T7" fmla="*/ 1468 h 91"/>
                                <a:gd name="T8" fmla="+- 0 8106 8106"/>
                                <a:gd name="T9" fmla="*/ T8 w 2"/>
                                <a:gd name="T10" fmla="+- 0 1558 1468"/>
                                <a:gd name="T11" fmla="*/ 1558 h 91"/>
                                <a:gd name="T12" fmla="+- 0 8108 8106"/>
                                <a:gd name="T13" fmla="*/ T12 w 2"/>
                                <a:gd name="T14" fmla="+- 0 1558 1468"/>
                                <a:gd name="T15" fmla="*/ 1558 h 91"/>
                                <a:gd name="T16" fmla="+- 0 8108 8106"/>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88" name="Group 2774"/>
                        <wpg:cNvGrpSpPr>
                          <a:grpSpLocks/>
                        </wpg:cNvGrpSpPr>
                        <wpg:grpSpPr bwMode="auto">
                          <a:xfrm>
                            <a:off x="8336" y="1468"/>
                            <a:ext cx="2" cy="91"/>
                            <a:chOff x="8336" y="1468"/>
                            <a:chExt cx="2" cy="91"/>
                          </a:xfrm>
                        </wpg:grpSpPr>
                        <wps:wsp>
                          <wps:cNvPr id="15189" name="Freeform 2775"/>
                          <wps:cNvSpPr>
                            <a:spLocks/>
                          </wps:cNvSpPr>
                          <wps:spPr bwMode="auto">
                            <a:xfrm>
                              <a:off x="8336" y="1468"/>
                              <a:ext cx="2" cy="91"/>
                            </a:xfrm>
                            <a:custGeom>
                              <a:avLst/>
                              <a:gdLst>
                                <a:gd name="T0" fmla="+- 0 8337 8336"/>
                                <a:gd name="T1" fmla="*/ T0 w 2"/>
                                <a:gd name="T2" fmla="+- 0 1468 1468"/>
                                <a:gd name="T3" fmla="*/ 1468 h 91"/>
                                <a:gd name="T4" fmla="+- 0 8336 8336"/>
                                <a:gd name="T5" fmla="*/ T4 w 2"/>
                                <a:gd name="T6" fmla="+- 0 1468 1468"/>
                                <a:gd name="T7" fmla="*/ 1468 h 91"/>
                                <a:gd name="T8" fmla="+- 0 8336 8336"/>
                                <a:gd name="T9" fmla="*/ T8 w 2"/>
                                <a:gd name="T10" fmla="+- 0 1558 1468"/>
                                <a:gd name="T11" fmla="*/ 1558 h 91"/>
                                <a:gd name="T12" fmla="+- 0 8337 8336"/>
                                <a:gd name="T13" fmla="*/ T12 w 2"/>
                                <a:gd name="T14" fmla="+- 0 1558 1468"/>
                                <a:gd name="T15" fmla="*/ 1558 h 91"/>
                                <a:gd name="T16" fmla="+- 0 8337 8336"/>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90" name="Group 2776"/>
                        <wpg:cNvGrpSpPr>
                          <a:grpSpLocks/>
                        </wpg:cNvGrpSpPr>
                        <wpg:grpSpPr bwMode="auto">
                          <a:xfrm>
                            <a:off x="8108" y="1468"/>
                            <a:ext cx="3" cy="91"/>
                            <a:chOff x="8108" y="1468"/>
                            <a:chExt cx="3" cy="91"/>
                          </a:xfrm>
                        </wpg:grpSpPr>
                        <wps:wsp>
                          <wps:cNvPr id="15191" name="Freeform 2777"/>
                          <wps:cNvSpPr>
                            <a:spLocks/>
                          </wps:cNvSpPr>
                          <wps:spPr bwMode="auto">
                            <a:xfrm>
                              <a:off x="8108" y="1468"/>
                              <a:ext cx="3" cy="91"/>
                            </a:xfrm>
                            <a:custGeom>
                              <a:avLst/>
                              <a:gdLst>
                                <a:gd name="T0" fmla="+- 0 8110 8108"/>
                                <a:gd name="T1" fmla="*/ T0 w 3"/>
                                <a:gd name="T2" fmla="+- 0 1468 1468"/>
                                <a:gd name="T3" fmla="*/ 1468 h 91"/>
                                <a:gd name="T4" fmla="+- 0 8108 8108"/>
                                <a:gd name="T5" fmla="*/ T4 w 3"/>
                                <a:gd name="T6" fmla="+- 0 1468 1468"/>
                                <a:gd name="T7" fmla="*/ 1468 h 91"/>
                                <a:gd name="T8" fmla="+- 0 8108 8108"/>
                                <a:gd name="T9" fmla="*/ T8 w 3"/>
                                <a:gd name="T10" fmla="+- 0 1558 1468"/>
                                <a:gd name="T11" fmla="*/ 1558 h 91"/>
                                <a:gd name="T12" fmla="+- 0 8110 8108"/>
                                <a:gd name="T13" fmla="*/ T12 w 3"/>
                                <a:gd name="T14" fmla="+- 0 1558 1468"/>
                                <a:gd name="T15" fmla="*/ 1558 h 91"/>
                                <a:gd name="T16" fmla="+- 0 8110 8108"/>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192" name="Picture 2778"/>
                            <pic:cNvPicPr>
                              <a:picLocks noChangeAspect="1" noChangeArrowheads="1"/>
                            </pic:cNvPicPr>
                          </pic:nvPicPr>
                          <pic:blipFill>
                            <a:blip r:embed="rId1165">
                              <a:extLst>
                                <a:ext uri="{28A0092B-C50C-407E-A947-70E740481C1C}">
                                  <a14:useLocalDpi xmlns:a14="http://schemas.microsoft.com/office/drawing/2010/main" val="0"/>
                                </a:ext>
                              </a:extLst>
                            </a:blip>
                            <a:srcRect/>
                            <a:stretch>
                              <a:fillRect/>
                            </a:stretch>
                          </pic:blipFill>
                          <pic:spPr bwMode="auto">
                            <a:xfrm>
                              <a:off x="8333"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193" name="Group 2779"/>
                        <wpg:cNvGrpSpPr>
                          <a:grpSpLocks/>
                        </wpg:cNvGrpSpPr>
                        <wpg:grpSpPr bwMode="auto">
                          <a:xfrm>
                            <a:off x="8110" y="1468"/>
                            <a:ext cx="2" cy="91"/>
                            <a:chOff x="8110" y="1468"/>
                            <a:chExt cx="2" cy="91"/>
                          </a:xfrm>
                        </wpg:grpSpPr>
                        <wps:wsp>
                          <wps:cNvPr id="15194" name="Freeform 2780"/>
                          <wps:cNvSpPr>
                            <a:spLocks/>
                          </wps:cNvSpPr>
                          <wps:spPr bwMode="auto">
                            <a:xfrm>
                              <a:off x="8110" y="1468"/>
                              <a:ext cx="2" cy="91"/>
                            </a:xfrm>
                            <a:custGeom>
                              <a:avLst/>
                              <a:gdLst>
                                <a:gd name="T0" fmla="+- 0 8112 8110"/>
                                <a:gd name="T1" fmla="*/ T0 w 2"/>
                                <a:gd name="T2" fmla="+- 0 1468 1468"/>
                                <a:gd name="T3" fmla="*/ 1468 h 91"/>
                                <a:gd name="T4" fmla="+- 0 8110 8110"/>
                                <a:gd name="T5" fmla="*/ T4 w 2"/>
                                <a:gd name="T6" fmla="+- 0 1468 1468"/>
                                <a:gd name="T7" fmla="*/ 1468 h 91"/>
                                <a:gd name="T8" fmla="+- 0 8110 8110"/>
                                <a:gd name="T9" fmla="*/ T8 w 2"/>
                                <a:gd name="T10" fmla="+- 0 1558 1468"/>
                                <a:gd name="T11" fmla="*/ 1558 h 91"/>
                                <a:gd name="T12" fmla="+- 0 8112 8110"/>
                                <a:gd name="T13" fmla="*/ T12 w 2"/>
                                <a:gd name="T14" fmla="+- 0 1558 1468"/>
                                <a:gd name="T15" fmla="*/ 1558 h 91"/>
                                <a:gd name="T16" fmla="+- 0 8112 8110"/>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95" name="Group 2781"/>
                        <wpg:cNvGrpSpPr>
                          <a:grpSpLocks/>
                        </wpg:cNvGrpSpPr>
                        <wpg:grpSpPr bwMode="auto">
                          <a:xfrm>
                            <a:off x="8331" y="1468"/>
                            <a:ext cx="2" cy="91"/>
                            <a:chOff x="8331" y="1468"/>
                            <a:chExt cx="2" cy="91"/>
                          </a:xfrm>
                        </wpg:grpSpPr>
                        <wps:wsp>
                          <wps:cNvPr id="15196" name="Freeform 2782"/>
                          <wps:cNvSpPr>
                            <a:spLocks/>
                          </wps:cNvSpPr>
                          <wps:spPr bwMode="auto">
                            <a:xfrm>
                              <a:off x="8331" y="1468"/>
                              <a:ext cx="2" cy="91"/>
                            </a:xfrm>
                            <a:custGeom>
                              <a:avLst/>
                              <a:gdLst>
                                <a:gd name="T0" fmla="+- 0 8333 8331"/>
                                <a:gd name="T1" fmla="*/ T0 w 2"/>
                                <a:gd name="T2" fmla="+- 0 1468 1468"/>
                                <a:gd name="T3" fmla="*/ 1468 h 91"/>
                                <a:gd name="T4" fmla="+- 0 8331 8331"/>
                                <a:gd name="T5" fmla="*/ T4 w 2"/>
                                <a:gd name="T6" fmla="+- 0 1468 1468"/>
                                <a:gd name="T7" fmla="*/ 1468 h 91"/>
                                <a:gd name="T8" fmla="+- 0 8331 8331"/>
                                <a:gd name="T9" fmla="*/ T8 w 2"/>
                                <a:gd name="T10" fmla="+- 0 1558 1468"/>
                                <a:gd name="T11" fmla="*/ 1558 h 91"/>
                                <a:gd name="T12" fmla="+- 0 8333 8331"/>
                                <a:gd name="T13" fmla="*/ T12 w 2"/>
                                <a:gd name="T14" fmla="+- 0 1558 1468"/>
                                <a:gd name="T15" fmla="*/ 1558 h 91"/>
                                <a:gd name="T16" fmla="+- 0 8333 8331"/>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97" name="Group 2783"/>
                        <wpg:cNvGrpSpPr>
                          <a:grpSpLocks/>
                        </wpg:cNvGrpSpPr>
                        <wpg:grpSpPr bwMode="auto">
                          <a:xfrm>
                            <a:off x="8112" y="1468"/>
                            <a:ext cx="2" cy="91"/>
                            <a:chOff x="8112" y="1468"/>
                            <a:chExt cx="2" cy="91"/>
                          </a:xfrm>
                        </wpg:grpSpPr>
                        <wps:wsp>
                          <wps:cNvPr id="15198" name="Freeform 2784"/>
                          <wps:cNvSpPr>
                            <a:spLocks/>
                          </wps:cNvSpPr>
                          <wps:spPr bwMode="auto">
                            <a:xfrm>
                              <a:off x="8112" y="1468"/>
                              <a:ext cx="2" cy="91"/>
                            </a:xfrm>
                            <a:custGeom>
                              <a:avLst/>
                              <a:gdLst>
                                <a:gd name="T0" fmla="+- 0 8114 8112"/>
                                <a:gd name="T1" fmla="*/ T0 w 2"/>
                                <a:gd name="T2" fmla="+- 0 1468 1468"/>
                                <a:gd name="T3" fmla="*/ 1468 h 91"/>
                                <a:gd name="T4" fmla="+- 0 8112 8112"/>
                                <a:gd name="T5" fmla="*/ T4 w 2"/>
                                <a:gd name="T6" fmla="+- 0 1468 1468"/>
                                <a:gd name="T7" fmla="*/ 1468 h 91"/>
                                <a:gd name="T8" fmla="+- 0 8112 8112"/>
                                <a:gd name="T9" fmla="*/ T8 w 2"/>
                                <a:gd name="T10" fmla="+- 0 1558 1468"/>
                                <a:gd name="T11" fmla="*/ 1558 h 91"/>
                                <a:gd name="T12" fmla="+- 0 8114 8112"/>
                                <a:gd name="T13" fmla="*/ T12 w 2"/>
                                <a:gd name="T14" fmla="+- 0 1558 1468"/>
                                <a:gd name="T15" fmla="*/ 1558 h 91"/>
                                <a:gd name="T16" fmla="+- 0 8114 8112"/>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99" name="Group 2785"/>
                        <wpg:cNvGrpSpPr>
                          <a:grpSpLocks/>
                        </wpg:cNvGrpSpPr>
                        <wpg:grpSpPr bwMode="auto">
                          <a:xfrm>
                            <a:off x="8328" y="1468"/>
                            <a:ext cx="3" cy="91"/>
                            <a:chOff x="8328" y="1468"/>
                            <a:chExt cx="3" cy="91"/>
                          </a:xfrm>
                        </wpg:grpSpPr>
                        <wps:wsp>
                          <wps:cNvPr id="15200" name="Freeform 2786"/>
                          <wps:cNvSpPr>
                            <a:spLocks/>
                          </wps:cNvSpPr>
                          <wps:spPr bwMode="auto">
                            <a:xfrm>
                              <a:off x="8328" y="1468"/>
                              <a:ext cx="3" cy="91"/>
                            </a:xfrm>
                            <a:custGeom>
                              <a:avLst/>
                              <a:gdLst>
                                <a:gd name="T0" fmla="+- 0 8331 8328"/>
                                <a:gd name="T1" fmla="*/ T0 w 3"/>
                                <a:gd name="T2" fmla="+- 0 1468 1468"/>
                                <a:gd name="T3" fmla="*/ 1468 h 91"/>
                                <a:gd name="T4" fmla="+- 0 8328 8328"/>
                                <a:gd name="T5" fmla="*/ T4 w 3"/>
                                <a:gd name="T6" fmla="+- 0 1468 1468"/>
                                <a:gd name="T7" fmla="*/ 1468 h 91"/>
                                <a:gd name="T8" fmla="+- 0 8328 8328"/>
                                <a:gd name="T9" fmla="*/ T8 w 3"/>
                                <a:gd name="T10" fmla="+- 0 1558 1468"/>
                                <a:gd name="T11" fmla="*/ 1558 h 91"/>
                                <a:gd name="T12" fmla="+- 0 8331 8328"/>
                                <a:gd name="T13" fmla="*/ T12 w 3"/>
                                <a:gd name="T14" fmla="+- 0 1558 1468"/>
                                <a:gd name="T15" fmla="*/ 1558 h 91"/>
                                <a:gd name="T16" fmla="+- 0 8331 8328"/>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01" name="Picture 2787"/>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8114"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02" name="Group 2788"/>
                        <wpg:cNvGrpSpPr>
                          <a:grpSpLocks/>
                        </wpg:cNvGrpSpPr>
                        <wpg:grpSpPr bwMode="auto">
                          <a:xfrm>
                            <a:off x="8326" y="1468"/>
                            <a:ext cx="2" cy="91"/>
                            <a:chOff x="8326" y="1468"/>
                            <a:chExt cx="2" cy="91"/>
                          </a:xfrm>
                        </wpg:grpSpPr>
                        <wps:wsp>
                          <wps:cNvPr id="15203" name="Freeform 2789"/>
                          <wps:cNvSpPr>
                            <a:spLocks/>
                          </wps:cNvSpPr>
                          <wps:spPr bwMode="auto">
                            <a:xfrm>
                              <a:off x="8326" y="1468"/>
                              <a:ext cx="2" cy="91"/>
                            </a:xfrm>
                            <a:custGeom>
                              <a:avLst/>
                              <a:gdLst>
                                <a:gd name="T0" fmla="+- 0 8328 8326"/>
                                <a:gd name="T1" fmla="*/ T0 w 2"/>
                                <a:gd name="T2" fmla="+- 0 1468 1468"/>
                                <a:gd name="T3" fmla="*/ 1468 h 91"/>
                                <a:gd name="T4" fmla="+- 0 8326 8326"/>
                                <a:gd name="T5" fmla="*/ T4 w 2"/>
                                <a:gd name="T6" fmla="+- 0 1468 1468"/>
                                <a:gd name="T7" fmla="*/ 1468 h 91"/>
                                <a:gd name="T8" fmla="+- 0 8326 8326"/>
                                <a:gd name="T9" fmla="*/ T8 w 2"/>
                                <a:gd name="T10" fmla="+- 0 1558 1468"/>
                                <a:gd name="T11" fmla="*/ 1558 h 91"/>
                                <a:gd name="T12" fmla="+- 0 8328 8326"/>
                                <a:gd name="T13" fmla="*/ T12 w 2"/>
                                <a:gd name="T14" fmla="+- 0 1558 1468"/>
                                <a:gd name="T15" fmla="*/ 1558 h 91"/>
                                <a:gd name="T16" fmla="+- 0 8328 8326"/>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04" name="Group 2790"/>
                        <wpg:cNvGrpSpPr>
                          <a:grpSpLocks/>
                        </wpg:cNvGrpSpPr>
                        <wpg:grpSpPr bwMode="auto">
                          <a:xfrm>
                            <a:off x="8117" y="1468"/>
                            <a:ext cx="2" cy="91"/>
                            <a:chOff x="8117" y="1468"/>
                            <a:chExt cx="2" cy="91"/>
                          </a:xfrm>
                        </wpg:grpSpPr>
                        <wps:wsp>
                          <wps:cNvPr id="15205" name="Freeform 2791"/>
                          <wps:cNvSpPr>
                            <a:spLocks/>
                          </wps:cNvSpPr>
                          <wps:spPr bwMode="auto">
                            <a:xfrm>
                              <a:off x="8117" y="1468"/>
                              <a:ext cx="2" cy="91"/>
                            </a:xfrm>
                            <a:custGeom>
                              <a:avLst/>
                              <a:gdLst>
                                <a:gd name="T0" fmla="+- 0 8119 8117"/>
                                <a:gd name="T1" fmla="*/ T0 w 2"/>
                                <a:gd name="T2" fmla="+- 0 1468 1468"/>
                                <a:gd name="T3" fmla="*/ 1468 h 91"/>
                                <a:gd name="T4" fmla="+- 0 8117 8117"/>
                                <a:gd name="T5" fmla="*/ T4 w 2"/>
                                <a:gd name="T6" fmla="+- 0 1468 1468"/>
                                <a:gd name="T7" fmla="*/ 1468 h 91"/>
                                <a:gd name="T8" fmla="+- 0 8117 8117"/>
                                <a:gd name="T9" fmla="*/ T8 w 2"/>
                                <a:gd name="T10" fmla="+- 0 1558 1468"/>
                                <a:gd name="T11" fmla="*/ 1558 h 91"/>
                                <a:gd name="T12" fmla="+- 0 8119 8117"/>
                                <a:gd name="T13" fmla="*/ T12 w 2"/>
                                <a:gd name="T14" fmla="+- 0 1558 1468"/>
                                <a:gd name="T15" fmla="*/ 1558 h 91"/>
                                <a:gd name="T16" fmla="+- 0 8119 8117"/>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06" name="Picture 2792"/>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8324"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07" name="Group 2793"/>
                        <wpg:cNvGrpSpPr>
                          <a:grpSpLocks/>
                        </wpg:cNvGrpSpPr>
                        <wpg:grpSpPr bwMode="auto">
                          <a:xfrm>
                            <a:off x="8119" y="1468"/>
                            <a:ext cx="3" cy="91"/>
                            <a:chOff x="8119" y="1468"/>
                            <a:chExt cx="3" cy="91"/>
                          </a:xfrm>
                        </wpg:grpSpPr>
                        <wps:wsp>
                          <wps:cNvPr id="15208" name="Freeform 2794"/>
                          <wps:cNvSpPr>
                            <a:spLocks/>
                          </wps:cNvSpPr>
                          <wps:spPr bwMode="auto">
                            <a:xfrm>
                              <a:off x="8119" y="1468"/>
                              <a:ext cx="3" cy="91"/>
                            </a:xfrm>
                            <a:custGeom>
                              <a:avLst/>
                              <a:gdLst>
                                <a:gd name="T0" fmla="+- 0 8121 8119"/>
                                <a:gd name="T1" fmla="*/ T0 w 3"/>
                                <a:gd name="T2" fmla="+- 0 1468 1468"/>
                                <a:gd name="T3" fmla="*/ 1468 h 91"/>
                                <a:gd name="T4" fmla="+- 0 8119 8119"/>
                                <a:gd name="T5" fmla="*/ T4 w 3"/>
                                <a:gd name="T6" fmla="+- 0 1468 1468"/>
                                <a:gd name="T7" fmla="*/ 1468 h 91"/>
                                <a:gd name="T8" fmla="+- 0 8119 8119"/>
                                <a:gd name="T9" fmla="*/ T8 w 3"/>
                                <a:gd name="T10" fmla="+- 0 1558 1468"/>
                                <a:gd name="T11" fmla="*/ 1558 h 91"/>
                                <a:gd name="T12" fmla="+- 0 8121 8119"/>
                                <a:gd name="T13" fmla="*/ T12 w 3"/>
                                <a:gd name="T14" fmla="+- 0 1558 1468"/>
                                <a:gd name="T15" fmla="*/ 1558 h 91"/>
                                <a:gd name="T16" fmla="+- 0 8121 8119"/>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09" name="Group 2795"/>
                        <wpg:cNvGrpSpPr>
                          <a:grpSpLocks/>
                        </wpg:cNvGrpSpPr>
                        <wpg:grpSpPr bwMode="auto">
                          <a:xfrm>
                            <a:off x="8322" y="1468"/>
                            <a:ext cx="2" cy="91"/>
                            <a:chOff x="8322" y="1468"/>
                            <a:chExt cx="2" cy="91"/>
                          </a:xfrm>
                        </wpg:grpSpPr>
                        <wps:wsp>
                          <wps:cNvPr id="15210" name="Freeform 2796"/>
                          <wps:cNvSpPr>
                            <a:spLocks/>
                          </wps:cNvSpPr>
                          <wps:spPr bwMode="auto">
                            <a:xfrm>
                              <a:off x="8322" y="1468"/>
                              <a:ext cx="2" cy="91"/>
                            </a:xfrm>
                            <a:custGeom>
                              <a:avLst/>
                              <a:gdLst>
                                <a:gd name="T0" fmla="+- 0 8324 8322"/>
                                <a:gd name="T1" fmla="*/ T0 w 2"/>
                                <a:gd name="T2" fmla="+- 0 1468 1468"/>
                                <a:gd name="T3" fmla="*/ 1468 h 91"/>
                                <a:gd name="T4" fmla="+- 0 8322 8322"/>
                                <a:gd name="T5" fmla="*/ T4 w 2"/>
                                <a:gd name="T6" fmla="+- 0 1468 1468"/>
                                <a:gd name="T7" fmla="*/ 1468 h 91"/>
                                <a:gd name="T8" fmla="+- 0 8322 8322"/>
                                <a:gd name="T9" fmla="*/ T8 w 2"/>
                                <a:gd name="T10" fmla="+- 0 1558 1468"/>
                                <a:gd name="T11" fmla="*/ 1558 h 91"/>
                                <a:gd name="T12" fmla="+- 0 8324 8322"/>
                                <a:gd name="T13" fmla="*/ T12 w 2"/>
                                <a:gd name="T14" fmla="+- 0 1558 1468"/>
                                <a:gd name="T15" fmla="*/ 1558 h 91"/>
                                <a:gd name="T16" fmla="+- 0 8324 8322"/>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11" name="Group 2797"/>
                        <wpg:cNvGrpSpPr>
                          <a:grpSpLocks/>
                        </wpg:cNvGrpSpPr>
                        <wpg:grpSpPr bwMode="auto">
                          <a:xfrm>
                            <a:off x="8121" y="1468"/>
                            <a:ext cx="2" cy="91"/>
                            <a:chOff x="8121" y="1468"/>
                            <a:chExt cx="2" cy="91"/>
                          </a:xfrm>
                        </wpg:grpSpPr>
                        <wps:wsp>
                          <wps:cNvPr id="15212" name="Freeform 2798"/>
                          <wps:cNvSpPr>
                            <a:spLocks/>
                          </wps:cNvSpPr>
                          <wps:spPr bwMode="auto">
                            <a:xfrm>
                              <a:off x="8121" y="1468"/>
                              <a:ext cx="2" cy="91"/>
                            </a:xfrm>
                            <a:custGeom>
                              <a:avLst/>
                              <a:gdLst>
                                <a:gd name="T0" fmla="+- 0 8123 8121"/>
                                <a:gd name="T1" fmla="*/ T0 w 2"/>
                                <a:gd name="T2" fmla="+- 0 1468 1468"/>
                                <a:gd name="T3" fmla="*/ 1468 h 91"/>
                                <a:gd name="T4" fmla="+- 0 8121 8121"/>
                                <a:gd name="T5" fmla="*/ T4 w 2"/>
                                <a:gd name="T6" fmla="+- 0 1468 1468"/>
                                <a:gd name="T7" fmla="*/ 1468 h 91"/>
                                <a:gd name="T8" fmla="+- 0 8121 8121"/>
                                <a:gd name="T9" fmla="*/ T8 w 2"/>
                                <a:gd name="T10" fmla="+- 0 1558 1468"/>
                                <a:gd name="T11" fmla="*/ 1558 h 91"/>
                                <a:gd name="T12" fmla="+- 0 8123 8121"/>
                                <a:gd name="T13" fmla="*/ T12 w 2"/>
                                <a:gd name="T14" fmla="+- 0 1558 1468"/>
                                <a:gd name="T15" fmla="*/ 1558 h 91"/>
                                <a:gd name="T16" fmla="+- 0 8123 8121"/>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13" name="Group 2799"/>
                        <wpg:cNvGrpSpPr>
                          <a:grpSpLocks/>
                        </wpg:cNvGrpSpPr>
                        <wpg:grpSpPr bwMode="auto">
                          <a:xfrm>
                            <a:off x="8319" y="1468"/>
                            <a:ext cx="3" cy="91"/>
                            <a:chOff x="8319" y="1468"/>
                            <a:chExt cx="3" cy="91"/>
                          </a:xfrm>
                        </wpg:grpSpPr>
                        <wps:wsp>
                          <wps:cNvPr id="15214" name="Freeform 2800"/>
                          <wps:cNvSpPr>
                            <a:spLocks/>
                          </wps:cNvSpPr>
                          <wps:spPr bwMode="auto">
                            <a:xfrm>
                              <a:off x="8319" y="1468"/>
                              <a:ext cx="3" cy="91"/>
                            </a:xfrm>
                            <a:custGeom>
                              <a:avLst/>
                              <a:gdLst>
                                <a:gd name="T0" fmla="+- 0 8322 8319"/>
                                <a:gd name="T1" fmla="*/ T0 w 3"/>
                                <a:gd name="T2" fmla="+- 0 1468 1468"/>
                                <a:gd name="T3" fmla="*/ 1468 h 91"/>
                                <a:gd name="T4" fmla="+- 0 8319 8319"/>
                                <a:gd name="T5" fmla="*/ T4 w 3"/>
                                <a:gd name="T6" fmla="+- 0 1468 1468"/>
                                <a:gd name="T7" fmla="*/ 1468 h 91"/>
                                <a:gd name="T8" fmla="+- 0 8319 8319"/>
                                <a:gd name="T9" fmla="*/ T8 w 3"/>
                                <a:gd name="T10" fmla="+- 0 1558 1468"/>
                                <a:gd name="T11" fmla="*/ 1558 h 91"/>
                                <a:gd name="T12" fmla="+- 0 8322 8319"/>
                                <a:gd name="T13" fmla="*/ T12 w 3"/>
                                <a:gd name="T14" fmla="+- 0 1558 1468"/>
                                <a:gd name="T15" fmla="*/ 1558 h 91"/>
                                <a:gd name="T16" fmla="+- 0 8322 8319"/>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15" name="Picture 2801"/>
                            <pic:cNvPicPr>
                              <a:picLocks noChangeAspect="1" noChangeArrowheads="1"/>
                            </pic:cNvPicPr>
                          </pic:nvPicPr>
                          <pic:blipFill>
                            <a:blip r:embed="rId1168">
                              <a:extLst>
                                <a:ext uri="{28A0092B-C50C-407E-A947-70E740481C1C}">
                                  <a14:useLocalDpi xmlns:a14="http://schemas.microsoft.com/office/drawing/2010/main" val="0"/>
                                </a:ext>
                              </a:extLst>
                            </a:blip>
                            <a:srcRect/>
                            <a:stretch>
                              <a:fillRect/>
                            </a:stretch>
                          </pic:blipFill>
                          <pic:spPr bwMode="auto">
                            <a:xfrm>
                              <a:off x="8123"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16" name="Group 2802"/>
                        <wpg:cNvGrpSpPr>
                          <a:grpSpLocks/>
                        </wpg:cNvGrpSpPr>
                        <wpg:grpSpPr bwMode="auto">
                          <a:xfrm>
                            <a:off x="8317" y="1468"/>
                            <a:ext cx="2" cy="91"/>
                            <a:chOff x="8317" y="1468"/>
                            <a:chExt cx="2" cy="91"/>
                          </a:xfrm>
                        </wpg:grpSpPr>
                        <wps:wsp>
                          <wps:cNvPr id="15217" name="Freeform 2803"/>
                          <wps:cNvSpPr>
                            <a:spLocks/>
                          </wps:cNvSpPr>
                          <wps:spPr bwMode="auto">
                            <a:xfrm>
                              <a:off x="8317" y="1468"/>
                              <a:ext cx="2" cy="91"/>
                            </a:xfrm>
                            <a:custGeom>
                              <a:avLst/>
                              <a:gdLst>
                                <a:gd name="T0" fmla="+- 0 8319 8317"/>
                                <a:gd name="T1" fmla="*/ T0 w 2"/>
                                <a:gd name="T2" fmla="+- 0 1468 1468"/>
                                <a:gd name="T3" fmla="*/ 1468 h 91"/>
                                <a:gd name="T4" fmla="+- 0 8317 8317"/>
                                <a:gd name="T5" fmla="*/ T4 w 2"/>
                                <a:gd name="T6" fmla="+- 0 1468 1468"/>
                                <a:gd name="T7" fmla="*/ 1468 h 91"/>
                                <a:gd name="T8" fmla="+- 0 8317 8317"/>
                                <a:gd name="T9" fmla="*/ T8 w 2"/>
                                <a:gd name="T10" fmla="+- 0 1558 1468"/>
                                <a:gd name="T11" fmla="*/ 1558 h 91"/>
                                <a:gd name="T12" fmla="+- 0 8319 8317"/>
                                <a:gd name="T13" fmla="*/ T12 w 2"/>
                                <a:gd name="T14" fmla="+- 0 1558 1468"/>
                                <a:gd name="T15" fmla="*/ 1558 h 91"/>
                                <a:gd name="T16" fmla="+- 0 8319 8317"/>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18" name="Group 2804"/>
                        <wpg:cNvGrpSpPr>
                          <a:grpSpLocks/>
                        </wpg:cNvGrpSpPr>
                        <wpg:grpSpPr bwMode="auto">
                          <a:xfrm>
                            <a:off x="8126" y="1468"/>
                            <a:ext cx="2" cy="91"/>
                            <a:chOff x="8126" y="1468"/>
                            <a:chExt cx="2" cy="91"/>
                          </a:xfrm>
                        </wpg:grpSpPr>
                        <wps:wsp>
                          <wps:cNvPr id="15219" name="Freeform 2805"/>
                          <wps:cNvSpPr>
                            <a:spLocks/>
                          </wps:cNvSpPr>
                          <wps:spPr bwMode="auto">
                            <a:xfrm>
                              <a:off x="8126" y="1468"/>
                              <a:ext cx="2" cy="91"/>
                            </a:xfrm>
                            <a:custGeom>
                              <a:avLst/>
                              <a:gdLst>
                                <a:gd name="T0" fmla="+- 0 8128 8126"/>
                                <a:gd name="T1" fmla="*/ T0 w 2"/>
                                <a:gd name="T2" fmla="+- 0 1468 1468"/>
                                <a:gd name="T3" fmla="*/ 1468 h 91"/>
                                <a:gd name="T4" fmla="+- 0 8126 8126"/>
                                <a:gd name="T5" fmla="*/ T4 w 2"/>
                                <a:gd name="T6" fmla="+- 0 1468 1468"/>
                                <a:gd name="T7" fmla="*/ 1468 h 91"/>
                                <a:gd name="T8" fmla="+- 0 8126 8126"/>
                                <a:gd name="T9" fmla="*/ T8 w 2"/>
                                <a:gd name="T10" fmla="+- 0 1558 1468"/>
                                <a:gd name="T11" fmla="*/ 1558 h 91"/>
                                <a:gd name="T12" fmla="+- 0 8128 8126"/>
                                <a:gd name="T13" fmla="*/ T12 w 2"/>
                                <a:gd name="T14" fmla="+- 0 1558 1468"/>
                                <a:gd name="T15" fmla="*/ 1558 h 91"/>
                                <a:gd name="T16" fmla="+- 0 8128 8126"/>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20" name="Picture 2806"/>
                            <pic:cNvPicPr>
                              <a:picLocks noChangeAspect="1" noChangeArrowheads="1"/>
                            </pic:cNvPicPr>
                          </pic:nvPicPr>
                          <pic:blipFill>
                            <a:blip r:embed="rId1169">
                              <a:extLst>
                                <a:ext uri="{28A0092B-C50C-407E-A947-70E740481C1C}">
                                  <a14:useLocalDpi xmlns:a14="http://schemas.microsoft.com/office/drawing/2010/main" val="0"/>
                                </a:ext>
                              </a:extLst>
                            </a:blip>
                            <a:srcRect/>
                            <a:stretch>
                              <a:fillRect/>
                            </a:stretch>
                          </pic:blipFill>
                          <pic:spPr bwMode="auto">
                            <a:xfrm>
                              <a:off x="8315"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21" name="Group 2807"/>
                        <wpg:cNvGrpSpPr>
                          <a:grpSpLocks/>
                        </wpg:cNvGrpSpPr>
                        <wpg:grpSpPr bwMode="auto">
                          <a:xfrm>
                            <a:off x="8128" y="1468"/>
                            <a:ext cx="3" cy="91"/>
                            <a:chOff x="8128" y="1468"/>
                            <a:chExt cx="3" cy="91"/>
                          </a:xfrm>
                        </wpg:grpSpPr>
                        <wps:wsp>
                          <wps:cNvPr id="15222" name="Freeform 2808"/>
                          <wps:cNvSpPr>
                            <a:spLocks/>
                          </wps:cNvSpPr>
                          <wps:spPr bwMode="auto">
                            <a:xfrm>
                              <a:off x="8128" y="1468"/>
                              <a:ext cx="3" cy="91"/>
                            </a:xfrm>
                            <a:custGeom>
                              <a:avLst/>
                              <a:gdLst>
                                <a:gd name="T0" fmla="+- 0 8131 8128"/>
                                <a:gd name="T1" fmla="*/ T0 w 3"/>
                                <a:gd name="T2" fmla="+- 0 1468 1468"/>
                                <a:gd name="T3" fmla="*/ 1468 h 91"/>
                                <a:gd name="T4" fmla="+- 0 8128 8128"/>
                                <a:gd name="T5" fmla="*/ T4 w 3"/>
                                <a:gd name="T6" fmla="+- 0 1468 1468"/>
                                <a:gd name="T7" fmla="*/ 1468 h 91"/>
                                <a:gd name="T8" fmla="+- 0 8128 8128"/>
                                <a:gd name="T9" fmla="*/ T8 w 3"/>
                                <a:gd name="T10" fmla="+- 0 1558 1468"/>
                                <a:gd name="T11" fmla="*/ 1558 h 91"/>
                                <a:gd name="T12" fmla="+- 0 8131 8128"/>
                                <a:gd name="T13" fmla="*/ T12 w 3"/>
                                <a:gd name="T14" fmla="+- 0 1558 1468"/>
                                <a:gd name="T15" fmla="*/ 1558 h 91"/>
                                <a:gd name="T16" fmla="+- 0 8131 8128"/>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23" name="Group 2809"/>
                        <wpg:cNvGrpSpPr>
                          <a:grpSpLocks/>
                        </wpg:cNvGrpSpPr>
                        <wpg:grpSpPr bwMode="auto">
                          <a:xfrm>
                            <a:off x="8313" y="1468"/>
                            <a:ext cx="2" cy="91"/>
                            <a:chOff x="8313" y="1468"/>
                            <a:chExt cx="2" cy="91"/>
                          </a:xfrm>
                        </wpg:grpSpPr>
                        <wps:wsp>
                          <wps:cNvPr id="15224" name="Freeform 2810"/>
                          <wps:cNvSpPr>
                            <a:spLocks/>
                          </wps:cNvSpPr>
                          <wps:spPr bwMode="auto">
                            <a:xfrm>
                              <a:off x="8313" y="1468"/>
                              <a:ext cx="2" cy="91"/>
                            </a:xfrm>
                            <a:custGeom>
                              <a:avLst/>
                              <a:gdLst>
                                <a:gd name="T0" fmla="+- 0 8315 8313"/>
                                <a:gd name="T1" fmla="*/ T0 w 2"/>
                                <a:gd name="T2" fmla="+- 0 1468 1468"/>
                                <a:gd name="T3" fmla="*/ 1468 h 91"/>
                                <a:gd name="T4" fmla="+- 0 8313 8313"/>
                                <a:gd name="T5" fmla="*/ T4 w 2"/>
                                <a:gd name="T6" fmla="+- 0 1468 1468"/>
                                <a:gd name="T7" fmla="*/ 1468 h 91"/>
                                <a:gd name="T8" fmla="+- 0 8313 8313"/>
                                <a:gd name="T9" fmla="*/ T8 w 2"/>
                                <a:gd name="T10" fmla="+- 0 1558 1468"/>
                                <a:gd name="T11" fmla="*/ 1558 h 91"/>
                                <a:gd name="T12" fmla="+- 0 8315 8313"/>
                                <a:gd name="T13" fmla="*/ T12 w 2"/>
                                <a:gd name="T14" fmla="+- 0 1558 1468"/>
                                <a:gd name="T15" fmla="*/ 1558 h 91"/>
                                <a:gd name="T16" fmla="+- 0 8315 8313"/>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25" name="Group 2811"/>
                        <wpg:cNvGrpSpPr>
                          <a:grpSpLocks/>
                        </wpg:cNvGrpSpPr>
                        <wpg:grpSpPr bwMode="auto">
                          <a:xfrm>
                            <a:off x="8131" y="1468"/>
                            <a:ext cx="2" cy="91"/>
                            <a:chOff x="8131" y="1468"/>
                            <a:chExt cx="2" cy="91"/>
                          </a:xfrm>
                        </wpg:grpSpPr>
                        <wps:wsp>
                          <wps:cNvPr id="15226" name="Freeform 2812"/>
                          <wps:cNvSpPr>
                            <a:spLocks/>
                          </wps:cNvSpPr>
                          <wps:spPr bwMode="auto">
                            <a:xfrm>
                              <a:off x="8131" y="1468"/>
                              <a:ext cx="2" cy="91"/>
                            </a:xfrm>
                            <a:custGeom>
                              <a:avLst/>
                              <a:gdLst>
                                <a:gd name="T0" fmla="+- 0 8132 8131"/>
                                <a:gd name="T1" fmla="*/ T0 w 2"/>
                                <a:gd name="T2" fmla="+- 0 1468 1468"/>
                                <a:gd name="T3" fmla="*/ 1468 h 91"/>
                                <a:gd name="T4" fmla="+- 0 8131 8131"/>
                                <a:gd name="T5" fmla="*/ T4 w 2"/>
                                <a:gd name="T6" fmla="+- 0 1468 1468"/>
                                <a:gd name="T7" fmla="*/ 1468 h 91"/>
                                <a:gd name="T8" fmla="+- 0 8131 8131"/>
                                <a:gd name="T9" fmla="*/ T8 w 2"/>
                                <a:gd name="T10" fmla="+- 0 1558 1468"/>
                                <a:gd name="T11" fmla="*/ 1558 h 91"/>
                                <a:gd name="T12" fmla="+- 0 8132 8131"/>
                                <a:gd name="T13" fmla="*/ T12 w 2"/>
                                <a:gd name="T14" fmla="+- 0 1558 1468"/>
                                <a:gd name="T15" fmla="*/ 1558 h 91"/>
                                <a:gd name="T16" fmla="+- 0 8132 8131"/>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0"/>
                                  </a:lnTo>
                                  <a:lnTo>
                                    <a:pt x="1" y="90"/>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27" name="Group 2813"/>
                        <wpg:cNvGrpSpPr>
                          <a:grpSpLocks/>
                        </wpg:cNvGrpSpPr>
                        <wpg:grpSpPr bwMode="auto">
                          <a:xfrm>
                            <a:off x="8310" y="1468"/>
                            <a:ext cx="3" cy="91"/>
                            <a:chOff x="8310" y="1468"/>
                            <a:chExt cx="3" cy="91"/>
                          </a:xfrm>
                        </wpg:grpSpPr>
                        <wps:wsp>
                          <wps:cNvPr id="15228" name="Freeform 2814"/>
                          <wps:cNvSpPr>
                            <a:spLocks/>
                          </wps:cNvSpPr>
                          <wps:spPr bwMode="auto">
                            <a:xfrm>
                              <a:off x="8310" y="1468"/>
                              <a:ext cx="3" cy="91"/>
                            </a:xfrm>
                            <a:custGeom>
                              <a:avLst/>
                              <a:gdLst>
                                <a:gd name="T0" fmla="+- 0 8313 8310"/>
                                <a:gd name="T1" fmla="*/ T0 w 3"/>
                                <a:gd name="T2" fmla="+- 0 1468 1468"/>
                                <a:gd name="T3" fmla="*/ 1468 h 91"/>
                                <a:gd name="T4" fmla="+- 0 8310 8310"/>
                                <a:gd name="T5" fmla="*/ T4 w 3"/>
                                <a:gd name="T6" fmla="+- 0 1468 1468"/>
                                <a:gd name="T7" fmla="*/ 1468 h 91"/>
                                <a:gd name="T8" fmla="+- 0 8310 8310"/>
                                <a:gd name="T9" fmla="*/ T8 w 3"/>
                                <a:gd name="T10" fmla="+- 0 1558 1468"/>
                                <a:gd name="T11" fmla="*/ 1558 h 91"/>
                                <a:gd name="T12" fmla="+- 0 8313 8310"/>
                                <a:gd name="T13" fmla="*/ T12 w 3"/>
                                <a:gd name="T14" fmla="+- 0 1558 1468"/>
                                <a:gd name="T15" fmla="*/ 1558 h 91"/>
                                <a:gd name="T16" fmla="+- 0 8313 8310"/>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29" name="Picture 2815"/>
                            <pic:cNvPicPr>
                              <a:picLocks noChangeAspect="1" noChangeArrowheads="1"/>
                            </pic:cNvPicPr>
                          </pic:nvPicPr>
                          <pic:blipFill>
                            <a:blip r:embed="rId1170">
                              <a:extLst>
                                <a:ext uri="{28A0092B-C50C-407E-A947-70E740481C1C}">
                                  <a14:useLocalDpi xmlns:a14="http://schemas.microsoft.com/office/drawing/2010/main" val="0"/>
                                </a:ext>
                              </a:extLst>
                            </a:blip>
                            <a:srcRect/>
                            <a:stretch>
                              <a:fillRect/>
                            </a:stretch>
                          </pic:blipFill>
                          <pic:spPr bwMode="auto">
                            <a:xfrm>
                              <a:off x="8132" y="1468"/>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30" name="Group 2816"/>
                        <wpg:cNvGrpSpPr>
                          <a:grpSpLocks/>
                        </wpg:cNvGrpSpPr>
                        <wpg:grpSpPr bwMode="auto">
                          <a:xfrm>
                            <a:off x="8308" y="1468"/>
                            <a:ext cx="2" cy="91"/>
                            <a:chOff x="8308" y="1468"/>
                            <a:chExt cx="2" cy="91"/>
                          </a:xfrm>
                        </wpg:grpSpPr>
                        <wps:wsp>
                          <wps:cNvPr id="15231" name="Freeform 2817"/>
                          <wps:cNvSpPr>
                            <a:spLocks/>
                          </wps:cNvSpPr>
                          <wps:spPr bwMode="auto">
                            <a:xfrm>
                              <a:off x="8308" y="1468"/>
                              <a:ext cx="2" cy="91"/>
                            </a:xfrm>
                            <a:custGeom>
                              <a:avLst/>
                              <a:gdLst>
                                <a:gd name="T0" fmla="+- 0 8310 8308"/>
                                <a:gd name="T1" fmla="*/ T0 w 2"/>
                                <a:gd name="T2" fmla="+- 0 1468 1468"/>
                                <a:gd name="T3" fmla="*/ 1468 h 91"/>
                                <a:gd name="T4" fmla="+- 0 8308 8308"/>
                                <a:gd name="T5" fmla="*/ T4 w 2"/>
                                <a:gd name="T6" fmla="+- 0 1468 1468"/>
                                <a:gd name="T7" fmla="*/ 1468 h 91"/>
                                <a:gd name="T8" fmla="+- 0 8308 8308"/>
                                <a:gd name="T9" fmla="*/ T8 w 2"/>
                                <a:gd name="T10" fmla="+- 0 1558 1468"/>
                                <a:gd name="T11" fmla="*/ 1558 h 91"/>
                                <a:gd name="T12" fmla="+- 0 8310 8308"/>
                                <a:gd name="T13" fmla="*/ T12 w 2"/>
                                <a:gd name="T14" fmla="+- 0 1558 1468"/>
                                <a:gd name="T15" fmla="*/ 1558 h 91"/>
                                <a:gd name="T16" fmla="+- 0 8310 8308"/>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32" name="Group 2818"/>
                        <wpg:cNvGrpSpPr>
                          <a:grpSpLocks/>
                        </wpg:cNvGrpSpPr>
                        <wpg:grpSpPr bwMode="auto">
                          <a:xfrm>
                            <a:off x="8135" y="1468"/>
                            <a:ext cx="2" cy="91"/>
                            <a:chOff x="8135" y="1468"/>
                            <a:chExt cx="2" cy="91"/>
                          </a:xfrm>
                        </wpg:grpSpPr>
                        <wps:wsp>
                          <wps:cNvPr id="15233" name="Freeform 2819"/>
                          <wps:cNvSpPr>
                            <a:spLocks/>
                          </wps:cNvSpPr>
                          <wps:spPr bwMode="auto">
                            <a:xfrm>
                              <a:off x="8135" y="1468"/>
                              <a:ext cx="2" cy="91"/>
                            </a:xfrm>
                            <a:custGeom>
                              <a:avLst/>
                              <a:gdLst>
                                <a:gd name="T0" fmla="+- 0 8137 8135"/>
                                <a:gd name="T1" fmla="*/ T0 w 2"/>
                                <a:gd name="T2" fmla="+- 0 1468 1468"/>
                                <a:gd name="T3" fmla="*/ 1468 h 91"/>
                                <a:gd name="T4" fmla="+- 0 8135 8135"/>
                                <a:gd name="T5" fmla="*/ T4 w 2"/>
                                <a:gd name="T6" fmla="+- 0 1468 1468"/>
                                <a:gd name="T7" fmla="*/ 1468 h 91"/>
                                <a:gd name="T8" fmla="+- 0 8135 8135"/>
                                <a:gd name="T9" fmla="*/ T8 w 2"/>
                                <a:gd name="T10" fmla="+- 0 1558 1468"/>
                                <a:gd name="T11" fmla="*/ 1558 h 91"/>
                                <a:gd name="T12" fmla="+- 0 8137 8135"/>
                                <a:gd name="T13" fmla="*/ T12 w 2"/>
                                <a:gd name="T14" fmla="+- 0 1558 1468"/>
                                <a:gd name="T15" fmla="*/ 1558 h 91"/>
                                <a:gd name="T16" fmla="+- 0 8137 8135"/>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34" name="Group 2820"/>
                        <wpg:cNvGrpSpPr>
                          <a:grpSpLocks/>
                        </wpg:cNvGrpSpPr>
                        <wpg:grpSpPr bwMode="auto">
                          <a:xfrm>
                            <a:off x="8305" y="1468"/>
                            <a:ext cx="3" cy="91"/>
                            <a:chOff x="8305" y="1468"/>
                            <a:chExt cx="3" cy="91"/>
                          </a:xfrm>
                        </wpg:grpSpPr>
                        <wps:wsp>
                          <wps:cNvPr id="15235" name="Freeform 2821"/>
                          <wps:cNvSpPr>
                            <a:spLocks/>
                          </wps:cNvSpPr>
                          <wps:spPr bwMode="auto">
                            <a:xfrm>
                              <a:off x="8305" y="1468"/>
                              <a:ext cx="3" cy="91"/>
                            </a:xfrm>
                            <a:custGeom>
                              <a:avLst/>
                              <a:gdLst>
                                <a:gd name="T0" fmla="+- 0 8308 8305"/>
                                <a:gd name="T1" fmla="*/ T0 w 3"/>
                                <a:gd name="T2" fmla="+- 0 1468 1468"/>
                                <a:gd name="T3" fmla="*/ 1468 h 91"/>
                                <a:gd name="T4" fmla="+- 0 8305 8305"/>
                                <a:gd name="T5" fmla="*/ T4 w 3"/>
                                <a:gd name="T6" fmla="+- 0 1468 1468"/>
                                <a:gd name="T7" fmla="*/ 1468 h 91"/>
                                <a:gd name="T8" fmla="+- 0 8305 8305"/>
                                <a:gd name="T9" fmla="*/ T8 w 3"/>
                                <a:gd name="T10" fmla="+- 0 1558 1468"/>
                                <a:gd name="T11" fmla="*/ 1558 h 91"/>
                                <a:gd name="T12" fmla="+- 0 8308 8305"/>
                                <a:gd name="T13" fmla="*/ T12 w 3"/>
                                <a:gd name="T14" fmla="+- 0 1558 1468"/>
                                <a:gd name="T15" fmla="*/ 1558 h 91"/>
                                <a:gd name="T16" fmla="+- 0 8308 8305"/>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36" name="Group 2822"/>
                        <wpg:cNvGrpSpPr>
                          <a:grpSpLocks/>
                        </wpg:cNvGrpSpPr>
                        <wpg:grpSpPr bwMode="auto">
                          <a:xfrm>
                            <a:off x="8137" y="1468"/>
                            <a:ext cx="3" cy="91"/>
                            <a:chOff x="8137" y="1468"/>
                            <a:chExt cx="3" cy="91"/>
                          </a:xfrm>
                        </wpg:grpSpPr>
                        <wps:wsp>
                          <wps:cNvPr id="15237" name="Freeform 2823"/>
                          <wps:cNvSpPr>
                            <a:spLocks/>
                          </wps:cNvSpPr>
                          <wps:spPr bwMode="auto">
                            <a:xfrm>
                              <a:off x="8137" y="1468"/>
                              <a:ext cx="3" cy="91"/>
                            </a:xfrm>
                            <a:custGeom>
                              <a:avLst/>
                              <a:gdLst>
                                <a:gd name="T0" fmla="+- 0 8140 8137"/>
                                <a:gd name="T1" fmla="*/ T0 w 3"/>
                                <a:gd name="T2" fmla="+- 0 1468 1468"/>
                                <a:gd name="T3" fmla="*/ 1468 h 91"/>
                                <a:gd name="T4" fmla="+- 0 8137 8137"/>
                                <a:gd name="T5" fmla="*/ T4 w 3"/>
                                <a:gd name="T6" fmla="+- 0 1468 1468"/>
                                <a:gd name="T7" fmla="*/ 1468 h 91"/>
                                <a:gd name="T8" fmla="+- 0 8137 8137"/>
                                <a:gd name="T9" fmla="*/ T8 w 3"/>
                                <a:gd name="T10" fmla="+- 0 1558 1468"/>
                                <a:gd name="T11" fmla="*/ 1558 h 91"/>
                                <a:gd name="T12" fmla="+- 0 8140 8137"/>
                                <a:gd name="T13" fmla="*/ T12 w 3"/>
                                <a:gd name="T14" fmla="+- 0 1558 1468"/>
                                <a:gd name="T15" fmla="*/ 1558 h 91"/>
                                <a:gd name="T16" fmla="+- 0 8140 8137"/>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38" name="Picture 2824"/>
                            <pic:cNvPicPr>
                              <a:picLocks noChangeAspect="1" noChangeArrowheads="1"/>
                            </pic:cNvPicPr>
                          </pic:nvPicPr>
                          <pic:blipFill>
                            <a:blip r:embed="rId1171">
                              <a:extLst>
                                <a:ext uri="{28A0092B-C50C-407E-A947-70E740481C1C}">
                                  <a14:useLocalDpi xmlns:a14="http://schemas.microsoft.com/office/drawing/2010/main" val="0"/>
                                </a:ext>
                              </a:extLst>
                            </a:blip>
                            <a:srcRect/>
                            <a:stretch>
                              <a:fillRect/>
                            </a:stretch>
                          </pic:blipFill>
                          <pic:spPr bwMode="auto">
                            <a:xfrm>
                              <a:off x="8304" y="1468"/>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39" name="Group 2825"/>
                        <wpg:cNvGrpSpPr>
                          <a:grpSpLocks/>
                        </wpg:cNvGrpSpPr>
                        <wpg:grpSpPr bwMode="auto">
                          <a:xfrm>
                            <a:off x="8140" y="1468"/>
                            <a:ext cx="2" cy="91"/>
                            <a:chOff x="8140" y="1468"/>
                            <a:chExt cx="2" cy="91"/>
                          </a:xfrm>
                        </wpg:grpSpPr>
                        <wps:wsp>
                          <wps:cNvPr id="15240" name="Freeform 2826"/>
                          <wps:cNvSpPr>
                            <a:spLocks/>
                          </wps:cNvSpPr>
                          <wps:spPr bwMode="auto">
                            <a:xfrm>
                              <a:off x="8140" y="1468"/>
                              <a:ext cx="2" cy="91"/>
                            </a:xfrm>
                            <a:custGeom>
                              <a:avLst/>
                              <a:gdLst>
                                <a:gd name="T0" fmla="+- 0 8142 8140"/>
                                <a:gd name="T1" fmla="*/ T0 w 2"/>
                                <a:gd name="T2" fmla="+- 0 1468 1468"/>
                                <a:gd name="T3" fmla="*/ 1468 h 91"/>
                                <a:gd name="T4" fmla="+- 0 8140 8140"/>
                                <a:gd name="T5" fmla="*/ T4 w 2"/>
                                <a:gd name="T6" fmla="+- 0 1468 1468"/>
                                <a:gd name="T7" fmla="*/ 1468 h 91"/>
                                <a:gd name="T8" fmla="+- 0 8140 8140"/>
                                <a:gd name="T9" fmla="*/ T8 w 2"/>
                                <a:gd name="T10" fmla="+- 0 1558 1468"/>
                                <a:gd name="T11" fmla="*/ 1558 h 91"/>
                                <a:gd name="T12" fmla="+- 0 8142 8140"/>
                                <a:gd name="T13" fmla="*/ T12 w 2"/>
                                <a:gd name="T14" fmla="+- 0 1558 1468"/>
                                <a:gd name="T15" fmla="*/ 1558 h 91"/>
                                <a:gd name="T16" fmla="+- 0 8142 8140"/>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41" name="Group 2827"/>
                        <wpg:cNvGrpSpPr>
                          <a:grpSpLocks/>
                        </wpg:cNvGrpSpPr>
                        <wpg:grpSpPr bwMode="auto">
                          <a:xfrm>
                            <a:off x="8301" y="1468"/>
                            <a:ext cx="3" cy="91"/>
                            <a:chOff x="8301" y="1468"/>
                            <a:chExt cx="3" cy="91"/>
                          </a:xfrm>
                        </wpg:grpSpPr>
                        <wps:wsp>
                          <wps:cNvPr id="15242" name="Freeform 2828"/>
                          <wps:cNvSpPr>
                            <a:spLocks/>
                          </wps:cNvSpPr>
                          <wps:spPr bwMode="auto">
                            <a:xfrm>
                              <a:off x="8301" y="1468"/>
                              <a:ext cx="3" cy="91"/>
                            </a:xfrm>
                            <a:custGeom>
                              <a:avLst/>
                              <a:gdLst>
                                <a:gd name="T0" fmla="+- 0 8304 8301"/>
                                <a:gd name="T1" fmla="*/ T0 w 3"/>
                                <a:gd name="T2" fmla="+- 0 1468 1468"/>
                                <a:gd name="T3" fmla="*/ 1468 h 91"/>
                                <a:gd name="T4" fmla="+- 0 8301 8301"/>
                                <a:gd name="T5" fmla="*/ T4 w 3"/>
                                <a:gd name="T6" fmla="+- 0 1468 1468"/>
                                <a:gd name="T7" fmla="*/ 1468 h 91"/>
                                <a:gd name="T8" fmla="+- 0 8301 8301"/>
                                <a:gd name="T9" fmla="*/ T8 w 3"/>
                                <a:gd name="T10" fmla="+- 0 1558 1468"/>
                                <a:gd name="T11" fmla="*/ 1558 h 91"/>
                                <a:gd name="T12" fmla="+- 0 8304 8301"/>
                                <a:gd name="T13" fmla="*/ T12 w 3"/>
                                <a:gd name="T14" fmla="+- 0 1558 1468"/>
                                <a:gd name="T15" fmla="*/ 1558 h 91"/>
                                <a:gd name="T16" fmla="+- 0 8304 8301"/>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0"/>
                                  </a:lnTo>
                                  <a:lnTo>
                                    <a:pt x="3" y="90"/>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43" name="Group 2829"/>
                        <wpg:cNvGrpSpPr>
                          <a:grpSpLocks/>
                        </wpg:cNvGrpSpPr>
                        <wpg:grpSpPr bwMode="auto">
                          <a:xfrm>
                            <a:off x="8142" y="1468"/>
                            <a:ext cx="3" cy="91"/>
                            <a:chOff x="8142" y="1468"/>
                            <a:chExt cx="3" cy="91"/>
                          </a:xfrm>
                        </wpg:grpSpPr>
                        <wps:wsp>
                          <wps:cNvPr id="15244" name="Freeform 2830"/>
                          <wps:cNvSpPr>
                            <a:spLocks/>
                          </wps:cNvSpPr>
                          <wps:spPr bwMode="auto">
                            <a:xfrm>
                              <a:off x="8142" y="1468"/>
                              <a:ext cx="3" cy="91"/>
                            </a:xfrm>
                            <a:custGeom>
                              <a:avLst/>
                              <a:gdLst>
                                <a:gd name="T0" fmla="+- 0 8144 8142"/>
                                <a:gd name="T1" fmla="*/ T0 w 3"/>
                                <a:gd name="T2" fmla="+- 0 1468 1468"/>
                                <a:gd name="T3" fmla="*/ 1468 h 91"/>
                                <a:gd name="T4" fmla="+- 0 8142 8142"/>
                                <a:gd name="T5" fmla="*/ T4 w 3"/>
                                <a:gd name="T6" fmla="+- 0 1468 1468"/>
                                <a:gd name="T7" fmla="*/ 1468 h 91"/>
                                <a:gd name="T8" fmla="+- 0 8142 8142"/>
                                <a:gd name="T9" fmla="*/ T8 w 3"/>
                                <a:gd name="T10" fmla="+- 0 1558 1468"/>
                                <a:gd name="T11" fmla="*/ 1558 h 91"/>
                                <a:gd name="T12" fmla="+- 0 8144 8142"/>
                                <a:gd name="T13" fmla="*/ T12 w 3"/>
                                <a:gd name="T14" fmla="+- 0 1558 1468"/>
                                <a:gd name="T15" fmla="*/ 1558 h 91"/>
                                <a:gd name="T16" fmla="+- 0 8144 8142"/>
                                <a:gd name="T17" fmla="*/ T16 w 3"/>
                                <a:gd name="T18" fmla="+- 0 1468 1468"/>
                                <a:gd name="T19" fmla="*/ 1468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45" name="Group 2831"/>
                        <wpg:cNvGrpSpPr>
                          <a:grpSpLocks/>
                        </wpg:cNvGrpSpPr>
                        <wpg:grpSpPr bwMode="auto">
                          <a:xfrm>
                            <a:off x="8299" y="1468"/>
                            <a:ext cx="2" cy="91"/>
                            <a:chOff x="8299" y="1468"/>
                            <a:chExt cx="2" cy="91"/>
                          </a:xfrm>
                        </wpg:grpSpPr>
                        <wps:wsp>
                          <wps:cNvPr id="15246" name="Freeform 2832"/>
                          <wps:cNvSpPr>
                            <a:spLocks/>
                          </wps:cNvSpPr>
                          <wps:spPr bwMode="auto">
                            <a:xfrm>
                              <a:off x="8299" y="1468"/>
                              <a:ext cx="2" cy="91"/>
                            </a:xfrm>
                            <a:custGeom>
                              <a:avLst/>
                              <a:gdLst>
                                <a:gd name="T0" fmla="+- 0 8301 8299"/>
                                <a:gd name="T1" fmla="*/ T0 w 2"/>
                                <a:gd name="T2" fmla="+- 0 1468 1468"/>
                                <a:gd name="T3" fmla="*/ 1468 h 91"/>
                                <a:gd name="T4" fmla="+- 0 8299 8299"/>
                                <a:gd name="T5" fmla="*/ T4 w 2"/>
                                <a:gd name="T6" fmla="+- 0 1468 1468"/>
                                <a:gd name="T7" fmla="*/ 1468 h 91"/>
                                <a:gd name="T8" fmla="+- 0 8299 8299"/>
                                <a:gd name="T9" fmla="*/ T8 w 2"/>
                                <a:gd name="T10" fmla="+- 0 1558 1468"/>
                                <a:gd name="T11" fmla="*/ 1558 h 91"/>
                                <a:gd name="T12" fmla="+- 0 8301 8299"/>
                                <a:gd name="T13" fmla="*/ T12 w 2"/>
                                <a:gd name="T14" fmla="+- 0 1558 1468"/>
                                <a:gd name="T15" fmla="*/ 1558 h 91"/>
                                <a:gd name="T16" fmla="+- 0 8301 8299"/>
                                <a:gd name="T17" fmla="*/ T16 w 2"/>
                                <a:gd name="T18" fmla="+- 0 1468 1468"/>
                                <a:gd name="T19" fmla="*/ 1468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47" name="Picture 283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8144" y="1468"/>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48" name="Picture 2834"/>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8146" y="1468"/>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49" name="Picture 283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149" y="1468"/>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0" name="Picture 2836"/>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151" y="1468"/>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1" name="Picture 2837"/>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153" y="1468"/>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2" name="Picture 2838"/>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8155" y="1468"/>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3" name="Picture 2839"/>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8158" y="1468"/>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4" name="Picture 2840"/>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160" y="1468"/>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5" name="Picture 284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163" y="1468"/>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6" name="Picture 2842"/>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164" y="1468"/>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7" name="Picture 284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8167" y="1468"/>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8" name="Picture 2844"/>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169" y="1468"/>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59" name="Picture 284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172" y="1468"/>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0" name="Picture 284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174" y="1468"/>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1" name="Picture 284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8176" y="1468"/>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2" name="Picture 2848"/>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8178" y="1468"/>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3" name="Picture 284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181" y="1468"/>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4" name="Picture 2850"/>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183" y="1468"/>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5" name="Picture 2851"/>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8185" y="1468"/>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6" name="Picture 2852"/>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8187" y="1468"/>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7" name="Picture 2853"/>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190" y="1468"/>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8" name="Picture 2854"/>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192" y="1468"/>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69" name="Picture 2855"/>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195" y="1468"/>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0" name="Picture 2856"/>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8196" y="1468"/>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1" name="Picture 2857"/>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199" y="1468"/>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2" name="Picture 2858"/>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201" y="1468"/>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3" name="Picture 2859"/>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203" y="1468"/>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4" name="Picture 2860"/>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8206" y="1468"/>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5" name="Picture 286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207" y="1468"/>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6" name="Picture 2862"/>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210" y="1468"/>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7" name="Picture 2863"/>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212" y="1468"/>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8" name="Picture 2864"/>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215" y="1468"/>
                              <a:ext cx="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79" name="Picture 2865"/>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8217" y="1468"/>
                              <a:ext cx="9"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80" name="Group 2866"/>
                        <wpg:cNvGrpSpPr>
                          <a:grpSpLocks/>
                        </wpg:cNvGrpSpPr>
                        <wpg:grpSpPr bwMode="auto">
                          <a:xfrm>
                            <a:off x="8219" y="1468"/>
                            <a:ext cx="5" cy="91"/>
                            <a:chOff x="8219" y="1468"/>
                            <a:chExt cx="5" cy="91"/>
                          </a:xfrm>
                        </wpg:grpSpPr>
                        <wps:wsp>
                          <wps:cNvPr id="15281" name="Freeform 2867"/>
                          <wps:cNvSpPr>
                            <a:spLocks/>
                          </wps:cNvSpPr>
                          <wps:spPr bwMode="auto">
                            <a:xfrm>
                              <a:off x="8219" y="1468"/>
                              <a:ext cx="5" cy="91"/>
                            </a:xfrm>
                            <a:custGeom>
                              <a:avLst/>
                              <a:gdLst>
                                <a:gd name="T0" fmla="+- 0 8221 8219"/>
                                <a:gd name="T1" fmla="*/ T0 w 5"/>
                                <a:gd name="T2" fmla="+- 0 1468 1468"/>
                                <a:gd name="T3" fmla="*/ 1468 h 91"/>
                                <a:gd name="T4" fmla="+- 0 8219 8219"/>
                                <a:gd name="T5" fmla="*/ T4 w 5"/>
                                <a:gd name="T6" fmla="+- 0 1468 1468"/>
                                <a:gd name="T7" fmla="*/ 1468 h 91"/>
                                <a:gd name="T8" fmla="+- 0 8219 8219"/>
                                <a:gd name="T9" fmla="*/ T8 w 5"/>
                                <a:gd name="T10" fmla="+- 0 1558 1468"/>
                                <a:gd name="T11" fmla="*/ 1558 h 91"/>
                                <a:gd name="T12" fmla="+- 0 8221 8219"/>
                                <a:gd name="T13" fmla="*/ T12 w 5"/>
                                <a:gd name="T14" fmla="+- 0 1558 1468"/>
                                <a:gd name="T15" fmla="*/ 1558 h 91"/>
                                <a:gd name="T16" fmla="+- 0 8221 8219"/>
                                <a:gd name="T17" fmla="*/ T16 w 5"/>
                                <a:gd name="T18" fmla="+- 0 1468 1468"/>
                                <a:gd name="T19" fmla="*/ 1468 h 91"/>
                              </a:gdLst>
                              <a:ahLst/>
                              <a:cxnLst>
                                <a:cxn ang="0">
                                  <a:pos x="T1" y="T3"/>
                                </a:cxn>
                                <a:cxn ang="0">
                                  <a:pos x="T5" y="T7"/>
                                </a:cxn>
                                <a:cxn ang="0">
                                  <a:pos x="T9" y="T11"/>
                                </a:cxn>
                                <a:cxn ang="0">
                                  <a:pos x="T13" y="T15"/>
                                </a:cxn>
                                <a:cxn ang="0">
                                  <a:pos x="T17" y="T19"/>
                                </a:cxn>
                              </a:cxnLst>
                              <a:rect l="0" t="0" r="r" b="b"/>
                              <a:pathLst>
                                <a:path w="5" h="91">
                                  <a:moveTo>
                                    <a:pt x="2" y="0"/>
                                  </a:moveTo>
                                  <a:lnTo>
                                    <a:pt x="0" y="0"/>
                                  </a:lnTo>
                                  <a:lnTo>
                                    <a:pt x="0" y="90"/>
                                  </a:lnTo>
                                  <a:lnTo>
                                    <a:pt x="2" y="9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282" name="Freeform 2868"/>
                          <wps:cNvSpPr>
                            <a:spLocks/>
                          </wps:cNvSpPr>
                          <wps:spPr bwMode="auto">
                            <a:xfrm>
                              <a:off x="8219" y="1468"/>
                              <a:ext cx="5" cy="91"/>
                            </a:xfrm>
                            <a:custGeom>
                              <a:avLst/>
                              <a:gdLst>
                                <a:gd name="T0" fmla="+- 0 8224 8219"/>
                                <a:gd name="T1" fmla="*/ T0 w 5"/>
                                <a:gd name="T2" fmla="+- 0 1468 1468"/>
                                <a:gd name="T3" fmla="*/ 1468 h 91"/>
                                <a:gd name="T4" fmla="+- 0 8221 8219"/>
                                <a:gd name="T5" fmla="*/ T4 w 5"/>
                                <a:gd name="T6" fmla="+- 0 1468 1468"/>
                                <a:gd name="T7" fmla="*/ 1468 h 91"/>
                                <a:gd name="T8" fmla="+- 0 8221 8219"/>
                                <a:gd name="T9" fmla="*/ T8 w 5"/>
                                <a:gd name="T10" fmla="+- 0 1558 1468"/>
                                <a:gd name="T11" fmla="*/ 1558 h 91"/>
                                <a:gd name="T12" fmla="+- 0 8224 8219"/>
                                <a:gd name="T13" fmla="*/ T12 w 5"/>
                                <a:gd name="T14" fmla="+- 0 1558 1468"/>
                                <a:gd name="T15" fmla="*/ 1558 h 91"/>
                                <a:gd name="T16" fmla="+- 0 8224 8219"/>
                                <a:gd name="T17" fmla="*/ T16 w 5"/>
                                <a:gd name="T18" fmla="+- 0 1468 1468"/>
                                <a:gd name="T19" fmla="*/ 1468 h 91"/>
                              </a:gdLst>
                              <a:ahLst/>
                              <a:cxnLst>
                                <a:cxn ang="0">
                                  <a:pos x="T1" y="T3"/>
                                </a:cxn>
                                <a:cxn ang="0">
                                  <a:pos x="T5" y="T7"/>
                                </a:cxn>
                                <a:cxn ang="0">
                                  <a:pos x="T9" y="T11"/>
                                </a:cxn>
                                <a:cxn ang="0">
                                  <a:pos x="T13" y="T15"/>
                                </a:cxn>
                                <a:cxn ang="0">
                                  <a:pos x="T17" y="T19"/>
                                </a:cxn>
                              </a:cxnLst>
                              <a:rect l="0" t="0" r="r" b="b"/>
                              <a:pathLst>
                                <a:path w="5" h="91">
                                  <a:moveTo>
                                    <a:pt x="5" y="0"/>
                                  </a:moveTo>
                                  <a:lnTo>
                                    <a:pt x="2" y="0"/>
                                  </a:lnTo>
                                  <a:lnTo>
                                    <a:pt x="2" y="90"/>
                                  </a:lnTo>
                                  <a:lnTo>
                                    <a:pt x="5" y="90"/>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83" name="Picture 286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199" y="1483"/>
                              <a:ext cx="2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84" name="Picture 2870"/>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182" y="1482"/>
                              <a:ext cx="1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285" name="Picture 2871"/>
                            <pic:cNvPicPr>
                              <a:picLocks noChangeAspect="1" noChangeArrowheads="1"/>
                            </pic:cNvPicPr>
                          </pic:nvPicPr>
                          <pic:blipFill>
                            <a:blip r:embed="rId1172">
                              <a:extLst>
                                <a:ext uri="{28A0092B-C50C-407E-A947-70E740481C1C}">
                                  <a14:useLocalDpi xmlns:a14="http://schemas.microsoft.com/office/drawing/2010/main" val="0"/>
                                </a:ext>
                              </a:extLst>
                            </a:blip>
                            <a:srcRect/>
                            <a:stretch>
                              <a:fillRect/>
                            </a:stretch>
                          </pic:blipFill>
                          <pic:spPr bwMode="auto">
                            <a:xfrm>
                              <a:off x="8168" y="1480"/>
                              <a:ext cx="16"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86" name="Group 2872"/>
                        <wpg:cNvGrpSpPr>
                          <a:grpSpLocks/>
                        </wpg:cNvGrpSpPr>
                        <wpg:grpSpPr bwMode="auto">
                          <a:xfrm>
                            <a:off x="8158" y="1479"/>
                            <a:ext cx="12" cy="4"/>
                            <a:chOff x="8158" y="1479"/>
                            <a:chExt cx="12" cy="4"/>
                          </a:xfrm>
                        </wpg:grpSpPr>
                        <wps:wsp>
                          <wps:cNvPr id="15287" name="Freeform 2873"/>
                          <wps:cNvSpPr>
                            <a:spLocks/>
                          </wps:cNvSpPr>
                          <wps:spPr bwMode="auto">
                            <a:xfrm>
                              <a:off x="8158" y="1479"/>
                              <a:ext cx="12" cy="4"/>
                            </a:xfrm>
                            <a:custGeom>
                              <a:avLst/>
                              <a:gdLst>
                                <a:gd name="T0" fmla="+- 0 8160 8158"/>
                                <a:gd name="T1" fmla="*/ T0 w 12"/>
                                <a:gd name="T2" fmla="+- 0 1479 1479"/>
                                <a:gd name="T3" fmla="*/ 1479 h 4"/>
                                <a:gd name="T4" fmla="+- 0 8158 8158"/>
                                <a:gd name="T5" fmla="*/ T4 w 12"/>
                                <a:gd name="T6" fmla="+- 0 1479 1479"/>
                                <a:gd name="T7" fmla="*/ 1479 h 4"/>
                                <a:gd name="T8" fmla="+- 0 8158 8158"/>
                                <a:gd name="T9" fmla="*/ T8 w 12"/>
                                <a:gd name="T10" fmla="+- 0 1480 1479"/>
                                <a:gd name="T11" fmla="*/ 1480 h 4"/>
                                <a:gd name="T12" fmla="+- 0 8168 8158"/>
                                <a:gd name="T13" fmla="*/ T12 w 12"/>
                                <a:gd name="T14" fmla="+- 0 1482 1479"/>
                                <a:gd name="T15" fmla="*/ 1482 h 4"/>
                                <a:gd name="T16" fmla="+- 0 8170 8158"/>
                                <a:gd name="T17" fmla="*/ T16 w 12"/>
                                <a:gd name="T18" fmla="+- 0 1482 1479"/>
                                <a:gd name="T19" fmla="*/ 1482 h 4"/>
                                <a:gd name="T20" fmla="+- 0 8170 8158"/>
                                <a:gd name="T21" fmla="*/ T20 w 12"/>
                                <a:gd name="T22" fmla="+- 0 1480 1479"/>
                                <a:gd name="T23" fmla="*/ 1480 h 4"/>
                                <a:gd name="T24" fmla="+- 0 8160 8158"/>
                                <a:gd name="T25" fmla="*/ T24 w 12"/>
                                <a:gd name="T26" fmla="+- 0 1479 1479"/>
                                <a:gd name="T27" fmla="*/ 1479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2" y="0"/>
                                  </a:moveTo>
                                  <a:lnTo>
                                    <a:pt x="0" y="0"/>
                                  </a:lnTo>
                                  <a:lnTo>
                                    <a:pt x="0" y="1"/>
                                  </a:lnTo>
                                  <a:lnTo>
                                    <a:pt x="10" y="3"/>
                                  </a:lnTo>
                                  <a:lnTo>
                                    <a:pt x="12" y="3"/>
                                  </a:lnTo>
                                  <a:lnTo>
                                    <a:pt x="12"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88" name="Group 2874"/>
                        <wpg:cNvGrpSpPr>
                          <a:grpSpLocks/>
                        </wpg:cNvGrpSpPr>
                        <wpg:grpSpPr bwMode="auto">
                          <a:xfrm>
                            <a:off x="8149" y="1477"/>
                            <a:ext cx="11" cy="4"/>
                            <a:chOff x="8149" y="1477"/>
                            <a:chExt cx="11" cy="4"/>
                          </a:xfrm>
                        </wpg:grpSpPr>
                        <wps:wsp>
                          <wps:cNvPr id="15289" name="Freeform 2875"/>
                          <wps:cNvSpPr>
                            <a:spLocks/>
                          </wps:cNvSpPr>
                          <wps:spPr bwMode="auto">
                            <a:xfrm>
                              <a:off x="8149" y="1477"/>
                              <a:ext cx="11" cy="4"/>
                            </a:xfrm>
                            <a:custGeom>
                              <a:avLst/>
                              <a:gdLst>
                                <a:gd name="T0" fmla="+- 0 8151 8149"/>
                                <a:gd name="T1" fmla="*/ T0 w 11"/>
                                <a:gd name="T2" fmla="+- 0 1477 1477"/>
                                <a:gd name="T3" fmla="*/ 1477 h 4"/>
                                <a:gd name="T4" fmla="+- 0 8149 8149"/>
                                <a:gd name="T5" fmla="*/ T4 w 11"/>
                                <a:gd name="T6" fmla="+- 0 1477 1477"/>
                                <a:gd name="T7" fmla="*/ 1477 h 4"/>
                                <a:gd name="T8" fmla="+- 0 8149 8149"/>
                                <a:gd name="T9" fmla="*/ T8 w 11"/>
                                <a:gd name="T10" fmla="+- 0 1479 1477"/>
                                <a:gd name="T11" fmla="*/ 1479 h 4"/>
                                <a:gd name="T12" fmla="+- 0 8158 8149"/>
                                <a:gd name="T13" fmla="*/ T12 w 11"/>
                                <a:gd name="T14" fmla="+- 0 1480 1477"/>
                                <a:gd name="T15" fmla="*/ 1480 h 4"/>
                                <a:gd name="T16" fmla="+- 0 8160 8149"/>
                                <a:gd name="T17" fmla="*/ T16 w 11"/>
                                <a:gd name="T18" fmla="+- 0 1480 1477"/>
                                <a:gd name="T19" fmla="*/ 1480 h 4"/>
                                <a:gd name="T20" fmla="+- 0 8160 8149"/>
                                <a:gd name="T21" fmla="*/ T20 w 11"/>
                                <a:gd name="T22" fmla="+- 0 1479 1477"/>
                                <a:gd name="T23" fmla="*/ 1479 h 4"/>
                                <a:gd name="T24" fmla="+- 0 8151 8149"/>
                                <a:gd name="T25" fmla="*/ T24 w 11"/>
                                <a:gd name="T26" fmla="+- 0 1477 1477"/>
                                <a:gd name="T27" fmla="*/ 1477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2"/>
                                  </a:lnTo>
                                  <a:lnTo>
                                    <a:pt x="9" y="3"/>
                                  </a:lnTo>
                                  <a:lnTo>
                                    <a:pt x="11" y="3"/>
                                  </a:lnTo>
                                  <a:lnTo>
                                    <a:pt x="11"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90" name="Group 2876"/>
                        <wpg:cNvGrpSpPr>
                          <a:grpSpLocks/>
                        </wpg:cNvGrpSpPr>
                        <wpg:grpSpPr bwMode="auto">
                          <a:xfrm>
                            <a:off x="8142" y="1475"/>
                            <a:ext cx="8" cy="4"/>
                            <a:chOff x="8142" y="1475"/>
                            <a:chExt cx="8" cy="4"/>
                          </a:xfrm>
                        </wpg:grpSpPr>
                        <wps:wsp>
                          <wps:cNvPr id="15291" name="Freeform 2877"/>
                          <wps:cNvSpPr>
                            <a:spLocks/>
                          </wps:cNvSpPr>
                          <wps:spPr bwMode="auto">
                            <a:xfrm>
                              <a:off x="8142" y="1475"/>
                              <a:ext cx="8" cy="4"/>
                            </a:xfrm>
                            <a:custGeom>
                              <a:avLst/>
                              <a:gdLst>
                                <a:gd name="T0" fmla="+- 0 8144 8142"/>
                                <a:gd name="T1" fmla="*/ T0 w 8"/>
                                <a:gd name="T2" fmla="+- 0 1475 1475"/>
                                <a:gd name="T3" fmla="*/ 1475 h 4"/>
                                <a:gd name="T4" fmla="+- 0 8142 8142"/>
                                <a:gd name="T5" fmla="*/ T4 w 8"/>
                                <a:gd name="T6" fmla="+- 0 1475 1475"/>
                                <a:gd name="T7" fmla="*/ 1475 h 4"/>
                                <a:gd name="T8" fmla="+- 0 8142 8142"/>
                                <a:gd name="T9" fmla="*/ T8 w 8"/>
                                <a:gd name="T10" fmla="+- 0 1477 1475"/>
                                <a:gd name="T11" fmla="*/ 1477 h 4"/>
                                <a:gd name="T12" fmla="+- 0 8149 8142"/>
                                <a:gd name="T13" fmla="*/ T12 w 8"/>
                                <a:gd name="T14" fmla="+- 0 1479 1475"/>
                                <a:gd name="T15" fmla="*/ 1479 h 4"/>
                                <a:gd name="T16" fmla="+- 0 8151 8142"/>
                                <a:gd name="T17" fmla="*/ T16 w 8"/>
                                <a:gd name="T18" fmla="+- 0 1479 1475"/>
                                <a:gd name="T19" fmla="*/ 1479 h 4"/>
                                <a:gd name="T20" fmla="+- 0 8151 8142"/>
                                <a:gd name="T21" fmla="*/ T20 w 8"/>
                                <a:gd name="T22" fmla="+- 0 1477 1475"/>
                                <a:gd name="T23" fmla="*/ 1477 h 4"/>
                                <a:gd name="T24" fmla="+- 0 8144 8142"/>
                                <a:gd name="T25" fmla="*/ T24 w 8"/>
                                <a:gd name="T26" fmla="+- 0 1475 1475"/>
                                <a:gd name="T27" fmla="*/ 1475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7" y="4"/>
                                  </a:lnTo>
                                  <a:lnTo>
                                    <a:pt x="9" y="4"/>
                                  </a:lnTo>
                                  <a:lnTo>
                                    <a:pt x="9"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92" name="Group 2878"/>
                        <wpg:cNvGrpSpPr>
                          <a:grpSpLocks/>
                        </wpg:cNvGrpSpPr>
                        <wpg:grpSpPr bwMode="auto">
                          <a:xfrm>
                            <a:off x="8136" y="1473"/>
                            <a:ext cx="8" cy="4"/>
                            <a:chOff x="8136" y="1473"/>
                            <a:chExt cx="8" cy="4"/>
                          </a:xfrm>
                        </wpg:grpSpPr>
                        <wps:wsp>
                          <wps:cNvPr id="15293" name="Freeform 2879"/>
                          <wps:cNvSpPr>
                            <a:spLocks/>
                          </wps:cNvSpPr>
                          <wps:spPr bwMode="auto">
                            <a:xfrm>
                              <a:off x="8136" y="1473"/>
                              <a:ext cx="8" cy="4"/>
                            </a:xfrm>
                            <a:custGeom>
                              <a:avLst/>
                              <a:gdLst>
                                <a:gd name="T0" fmla="+- 0 8138 8136"/>
                                <a:gd name="T1" fmla="*/ T0 w 8"/>
                                <a:gd name="T2" fmla="+- 0 1473 1473"/>
                                <a:gd name="T3" fmla="*/ 1473 h 4"/>
                                <a:gd name="T4" fmla="+- 0 8136 8136"/>
                                <a:gd name="T5" fmla="*/ T4 w 8"/>
                                <a:gd name="T6" fmla="+- 0 1473 1473"/>
                                <a:gd name="T7" fmla="*/ 1473 h 4"/>
                                <a:gd name="T8" fmla="+- 0 8136 8136"/>
                                <a:gd name="T9" fmla="*/ T8 w 8"/>
                                <a:gd name="T10" fmla="+- 0 1475 1473"/>
                                <a:gd name="T11" fmla="*/ 1475 h 4"/>
                                <a:gd name="T12" fmla="+- 0 8142 8136"/>
                                <a:gd name="T13" fmla="*/ T12 w 8"/>
                                <a:gd name="T14" fmla="+- 0 1477 1473"/>
                                <a:gd name="T15" fmla="*/ 1477 h 4"/>
                                <a:gd name="T16" fmla="+- 0 8144 8136"/>
                                <a:gd name="T17" fmla="*/ T16 w 8"/>
                                <a:gd name="T18" fmla="+- 0 1477 1473"/>
                                <a:gd name="T19" fmla="*/ 1477 h 4"/>
                                <a:gd name="T20" fmla="+- 0 8144 8136"/>
                                <a:gd name="T21" fmla="*/ T20 w 8"/>
                                <a:gd name="T22" fmla="+- 0 1475 1473"/>
                                <a:gd name="T23" fmla="*/ 1475 h 4"/>
                                <a:gd name="T24" fmla="+- 0 8138 8136"/>
                                <a:gd name="T25" fmla="*/ T24 w 8"/>
                                <a:gd name="T26" fmla="+- 0 1473 1473"/>
                                <a:gd name="T27" fmla="*/ 1473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294" name="Picture 288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123" y="1470"/>
                              <a:ext cx="15"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295" name="Group 2881"/>
                        <wpg:cNvGrpSpPr>
                          <a:grpSpLocks/>
                        </wpg:cNvGrpSpPr>
                        <wpg:grpSpPr bwMode="auto">
                          <a:xfrm>
                            <a:off x="8117" y="1470"/>
                            <a:ext cx="8" cy="3"/>
                            <a:chOff x="8117" y="1470"/>
                            <a:chExt cx="8" cy="3"/>
                          </a:xfrm>
                        </wpg:grpSpPr>
                        <wps:wsp>
                          <wps:cNvPr id="15296" name="Freeform 2882"/>
                          <wps:cNvSpPr>
                            <a:spLocks/>
                          </wps:cNvSpPr>
                          <wps:spPr bwMode="auto">
                            <a:xfrm>
                              <a:off x="8117" y="1470"/>
                              <a:ext cx="8" cy="3"/>
                            </a:xfrm>
                            <a:custGeom>
                              <a:avLst/>
                              <a:gdLst>
                                <a:gd name="T0" fmla="+- 0 8119 8117"/>
                                <a:gd name="T1" fmla="*/ T0 w 8"/>
                                <a:gd name="T2" fmla="+- 0 1470 1470"/>
                                <a:gd name="T3" fmla="*/ 1470 h 3"/>
                                <a:gd name="T4" fmla="+- 0 8117 8117"/>
                                <a:gd name="T5" fmla="*/ T4 w 8"/>
                                <a:gd name="T6" fmla="+- 0 1470 1470"/>
                                <a:gd name="T7" fmla="*/ 1470 h 3"/>
                                <a:gd name="T8" fmla="+- 0 8117 8117"/>
                                <a:gd name="T9" fmla="*/ T8 w 8"/>
                                <a:gd name="T10" fmla="+- 0 1471 1470"/>
                                <a:gd name="T11" fmla="*/ 1471 h 3"/>
                                <a:gd name="T12" fmla="+- 0 8123 8117"/>
                                <a:gd name="T13" fmla="*/ T12 w 8"/>
                                <a:gd name="T14" fmla="+- 0 1472 1470"/>
                                <a:gd name="T15" fmla="*/ 1472 h 3"/>
                                <a:gd name="T16" fmla="+- 0 8125 8117"/>
                                <a:gd name="T17" fmla="*/ T16 w 8"/>
                                <a:gd name="T18" fmla="+- 0 1472 1470"/>
                                <a:gd name="T19" fmla="*/ 1472 h 3"/>
                                <a:gd name="T20" fmla="+- 0 8125 8117"/>
                                <a:gd name="T21" fmla="*/ T20 w 8"/>
                                <a:gd name="T22" fmla="+- 0 1470 1470"/>
                                <a:gd name="T23" fmla="*/ 1470 h 3"/>
                                <a:gd name="T24" fmla="+- 0 8119 8117"/>
                                <a:gd name="T25" fmla="*/ T24 w 8"/>
                                <a:gd name="T26" fmla="+- 0 1470 1470"/>
                                <a:gd name="T27" fmla="*/ 1470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1"/>
                                  </a:lnTo>
                                  <a:lnTo>
                                    <a:pt x="6" y="2"/>
                                  </a:lnTo>
                                  <a:lnTo>
                                    <a:pt x="8" y="2"/>
                                  </a:lnTo>
                                  <a:lnTo>
                                    <a:pt x="8" y="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97" name="Group 2883"/>
                        <wpg:cNvGrpSpPr>
                          <a:grpSpLocks/>
                        </wpg:cNvGrpSpPr>
                        <wpg:grpSpPr bwMode="auto">
                          <a:xfrm>
                            <a:off x="8109" y="1469"/>
                            <a:ext cx="9" cy="3"/>
                            <a:chOff x="8109" y="1469"/>
                            <a:chExt cx="9" cy="3"/>
                          </a:xfrm>
                        </wpg:grpSpPr>
                        <wps:wsp>
                          <wps:cNvPr id="15298" name="Freeform 2884"/>
                          <wps:cNvSpPr>
                            <a:spLocks/>
                          </wps:cNvSpPr>
                          <wps:spPr bwMode="auto">
                            <a:xfrm>
                              <a:off x="8109" y="1469"/>
                              <a:ext cx="9" cy="3"/>
                            </a:xfrm>
                            <a:custGeom>
                              <a:avLst/>
                              <a:gdLst>
                                <a:gd name="T0" fmla="+- 0 8111 8109"/>
                                <a:gd name="T1" fmla="*/ T0 w 9"/>
                                <a:gd name="T2" fmla="+- 0 1469 1469"/>
                                <a:gd name="T3" fmla="*/ 1469 h 3"/>
                                <a:gd name="T4" fmla="+- 0 8109 8109"/>
                                <a:gd name="T5" fmla="*/ T4 w 9"/>
                                <a:gd name="T6" fmla="+- 0 1469 1469"/>
                                <a:gd name="T7" fmla="*/ 1469 h 3"/>
                                <a:gd name="T8" fmla="+- 0 8109 8109"/>
                                <a:gd name="T9" fmla="*/ T8 w 9"/>
                                <a:gd name="T10" fmla="+- 0 1470 1469"/>
                                <a:gd name="T11" fmla="*/ 1470 h 3"/>
                                <a:gd name="T12" fmla="+- 0 8117 8109"/>
                                <a:gd name="T13" fmla="*/ T12 w 9"/>
                                <a:gd name="T14" fmla="+- 0 1471 1469"/>
                                <a:gd name="T15" fmla="*/ 1471 h 3"/>
                                <a:gd name="T16" fmla="+- 0 8119 8109"/>
                                <a:gd name="T17" fmla="*/ T16 w 9"/>
                                <a:gd name="T18" fmla="+- 0 1471 1469"/>
                                <a:gd name="T19" fmla="*/ 1471 h 3"/>
                                <a:gd name="T20" fmla="+- 0 8119 8109"/>
                                <a:gd name="T21" fmla="*/ T20 w 9"/>
                                <a:gd name="T22" fmla="+- 0 1470 1469"/>
                                <a:gd name="T23" fmla="*/ 1470 h 3"/>
                                <a:gd name="T24" fmla="+- 0 8111 8109"/>
                                <a:gd name="T25" fmla="*/ T24 w 9"/>
                                <a:gd name="T26" fmla="+- 0 1469 1469"/>
                                <a:gd name="T27" fmla="*/ 1469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1"/>
                                  </a:lnTo>
                                  <a:lnTo>
                                    <a:pt x="8" y="2"/>
                                  </a:lnTo>
                                  <a:lnTo>
                                    <a:pt x="10" y="2"/>
                                  </a:lnTo>
                                  <a:lnTo>
                                    <a:pt x="1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299" name="Group 2885"/>
                        <wpg:cNvGrpSpPr>
                          <a:grpSpLocks/>
                        </wpg:cNvGrpSpPr>
                        <wpg:grpSpPr bwMode="auto">
                          <a:xfrm>
                            <a:off x="8100" y="1468"/>
                            <a:ext cx="11" cy="3"/>
                            <a:chOff x="8100" y="1468"/>
                            <a:chExt cx="11" cy="3"/>
                          </a:xfrm>
                        </wpg:grpSpPr>
                        <wps:wsp>
                          <wps:cNvPr id="15300" name="Freeform 2886"/>
                          <wps:cNvSpPr>
                            <a:spLocks/>
                          </wps:cNvSpPr>
                          <wps:spPr bwMode="auto">
                            <a:xfrm>
                              <a:off x="8100" y="1468"/>
                              <a:ext cx="11" cy="3"/>
                            </a:xfrm>
                            <a:custGeom>
                              <a:avLst/>
                              <a:gdLst>
                                <a:gd name="T0" fmla="+- 0 8102 8100"/>
                                <a:gd name="T1" fmla="*/ T0 w 11"/>
                                <a:gd name="T2" fmla="+- 0 1468 1468"/>
                                <a:gd name="T3" fmla="*/ 1468 h 3"/>
                                <a:gd name="T4" fmla="+- 0 8100 8100"/>
                                <a:gd name="T5" fmla="*/ T4 w 11"/>
                                <a:gd name="T6" fmla="+- 0 1468 1468"/>
                                <a:gd name="T7" fmla="*/ 1468 h 3"/>
                                <a:gd name="T8" fmla="+- 0 8100 8100"/>
                                <a:gd name="T9" fmla="*/ T8 w 11"/>
                                <a:gd name="T10" fmla="+- 0 1470 1468"/>
                                <a:gd name="T11" fmla="*/ 1470 h 3"/>
                                <a:gd name="T12" fmla="+- 0 8109 8100"/>
                                <a:gd name="T13" fmla="*/ T12 w 11"/>
                                <a:gd name="T14" fmla="+- 0 1470 1468"/>
                                <a:gd name="T15" fmla="*/ 1470 h 3"/>
                                <a:gd name="T16" fmla="+- 0 8111 8100"/>
                                <a:gd name="T17" fmla="*/ T16 w 11"/>
                                <a:gd name="T18" fmla="+- 0 1470 1468"/>
                                <a:gd name="T19" fmla="*/ 1470 h 3"/>
                                <a:gd name="T20" fmla="+- 0 8111 8100"/>
                                <a:gd name="T21" fmla="*/ T20 w 11"/>
                                <a:gd name="T22" fmla="+- 0 1469 1468"/>
                                <a:gd name="T23" fmla="*/ 1469 h 3"/>
                                <a:gd name="T24" fmla="+- 0 8102 8100"/>
                                <a:gd name="T25" fmla="*/ T24 w 11"/>
                                <a:gd name="T26" fmla="+- 0 1468 1468"/>
                                <a:gd name="T27" fmla="*/ 1468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2"/>
                                  </a:lnTo>
                                  <a:lnTo>
                                    <a:pt x="11" y="2"/>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01" name="Group 2887"/>
                        <wpg:cNvGrpSpPr>
                          <a:grpSpLocks/>
                        </wpg:cNvGrpSpPr>
                        <wpg:grpSpPr bwMode="auto">
                          <a:xfrm>
                            <a:off x="8091" y="1468"/>
                            <a:ext cx="11" cy="2"/>
                            <a:chOff x="8091" y="1468"/>
                            <a:chExt cx="11" cy="2"/>
                          </a:xfrm>
                        </wpg:grpSpPr>
                        <wps:wsp>
                          <wps:cNvPr id="15302" name="Freeform 2888"/>
                          <wps:cNvSpPr>
                            <a:spLocks/>
                          </wps:cNvSpPr>
                          <wps:spPr bwMode="auto">
                            <a:xfrm>
                              <a:off x="8091" y="1468"/>
                              <a:ext cx="11" cy="2"/>
                            </a:xfrm>
                            <a:custGeom>
                              <a:avLst/>
                              <a:gdLst>
                                <a:gd name="T0" fmla="+- 0 8091 8091"/>
                                <a:gd name="T1" fmla="*/ T0 w 11"/>
                                <a:gd name="T2" fmla="+- 0 1468 1468"/>
                                <a:gd name="T3" fmla="*/ 1468 h 2"/>
                                <a:gd name="T4" fmla="+- 0 8102 8091"/>
                                <a:gd name="T5" fmla="*/ T4 w 11"/>
                                <a:gd name="T6" fmla="+- 0 1468 1468"/>
                                <a:gd name="T7" fmla="*/ 1468 h 2"/>
                                <a:gd name="T8" fmla="+- 0 8102 8091"/>
                                <a:gd name="T9" fmla="*/ T8 w 11"/>
                                <a:gd name="T10" fmla="+- 0 1470 1468"/>
                                <a:gd name="T11" fmla="*/ 1470 h 2"/>
                                <a:gd name="T12" fmla="+- 0 8091 8091"/>
                                <a:gd name="T13" fmla="*/ T12 w 11"/>
                                <a:gd name="T14" fmla="+- 0 1470 1468"/>
                                <a:gd name="T15" fmla="*/ 1470 h 2"/>
                                <a:gd name="T16" fmla="+- 0 8091 8091"/>
                                <a:gd name="T17" fmla="*/ T16 w 11"/>
                                <a:gd name="T18" fmla="+- 0 1468 1468"/>
                                <a:gd name="T19" fmla="*/ 1468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03" name="Group 2889"/>
                        <wpg:cNvGrpSpPr>
                          <a:grpSpLocks/>
                        </wpg:cNvGrpSpPr>
                        <wpg:grpSpPr bwMode="auto">
                          <a:xfrm>
                            <a:off x="8081" y="1468"/>
                            <a:ext cx="12" cy="2"/>
                            <a:chOff x="8081" y="1468"/>
                            <a:chExt cx="12" cy="2"/>
                          </a:xfrm>
                        </wpg:grpSpPr>
                        <wps:wsp>
                          <wps:cNvPr id="15304" name="Freeform 2890"/>
                          <wps:cNvSpPr>
                            <a:spLocks/>
                          </wps:cNvSpPr>
                          <wps:spPr bwMode="auto">
                            <a:xfrm>
                              <a:off x="8081" y="1468"/>
                              <a:ext cx="12" cy="2"/>
                            </a:xfrm>
                            <a:custGeom>
                              <a:avLst/>
                              <a:gdLst>
                                <a:gd name="T0" fmla="+- 0 8081 8081"/>
                                <a:gd name="T1" fmla="*/ T0 w 12"/>
                                <a:gd name="T2" fmla="+- 0 1468 1468"/>
                                <a:gd name="T3" fmla="*/ 1468 h 2"/>
                                <a:gd name="T4" fmla="+- 0 8093 8081"/>
                                <a:gd name="T5" fmla="*/ T4 w 12"/>
                                <a:gd name="T6" fmla="+- 0 1468 1468"/>
                                <a:gd name="T7" fmla="*/ 1468 h 2"/>
                                <a:gd name="T8" fmla="+- 0 8093 8081"/>
                                <a:gd name="T9" fmla="*/ T8 w 12"/>
                                <a:gd name="T10" fmla="+- 0 1470 1468"/>
                                <a:gd name="T11" fmla="*/ 1470 h 2"/>
                                <a:gd name="T12" fmla="+- 0 8081 8081"/>
                                <a:gd name="T13" fmla="*/ T12 w 12"/>
                                <a:gd name="T14" fmla="+- 0 1470 1468"/>
                                <a:gd name="T15" fmla="*/ 1470 h 2"/>
                                <a:gd name="T16" fmla="+- 0 8081 8081"/>
                                <a:gd name="T17" fmla="*/ T16 w 12"/>
                                <a:gd name="T18" fmla="+- 0 1468 1468"/>
                                <a:gd name="T19" fmla="*/ 1468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05" name="Group 2891"/>
                        <wpg:cNvGrpSpPr>
                          <a:grpSpLocks/>
                        </wpg:cNvGrpSpPr>
                        <wpg:grpSpPr bwMode="auto">
                          <a:xfrm>
                            <a:off x="8048" y="1468"/>
                            <a:ext cx="35" cy="2"/>
                            <a:chOff x="8048" y="1468"/>
                            <a:chExt cx="35" cy="2"/>
                          </a:xfrm>
                        </wpg:grpSpPr>
                        <wps:wsp>
                          <wps:cNvPr id="15306" name="Freeform 2892"/>
                          <wps:cNvSpPr>
                            <a:spLocks/>
                          </wps:cNvSpPr>
                          <wps:spPr bwMode="auto">
                            <a:xfrm>
                              <a:off x="8048" y="1468"/>
                              <a:ext cx="35" cy="2"/>
                            </a:xfrm>
                            <a:custGeom>
                              <a:avLst/>
                              <a:gdLst>
                                <a:gd name="T0" fmla="+- 0 8048 8048"/>
                                <a:gd name="T1" fmla="*/ T0 w 35"/>
                                <a:gd name="T2" fmla="+- 0 1468 1468"/>
                                <a:gd name="T3" fmla="*/ 1468 h 2"/>
                                <a:gd name="T4" fmla="+- 0 8083 8048"/>
                                <a:gd name="T5" fmla="*/ T4 w 35"/>
                                <a:gd name="T6" fmla="+- 0 1468 1468"/>
                                <a:gd name="T7" fmla="*/ 1468 h 2"/>
                                <a:gd name="T8" fmla="+- 0 8083 8048"/>
                                <a:gd name="T9" fmla="*/ T8 w 35"/>
                                <a:gd name="T10" fmla="+- 0 1470 1468"/>
                                <a:gd name="T11" fmla="*/ 1470 h 2"/>
                                <a:gd name="T12" fmla="+- 0 8048 8048"/>
                                <a:gd name="T13" fmla="*/ T12 w 35"/>
                                <a:gd name="T14" fmla="+- 0 1470 1468"/>
                                <a:gd name="T15" fmla="*/ 1470 h 2"/>
                                <a:gd name="T16" fmla="+- 0 8048 8048"/>
                                <a:gd name="T17" fmla="*/ T16 w 35"/>
                                <a:gd name="T18" fmla="+- 0 1468 1468"/>
                                <a:gd name="T19" fmla="*/ 1468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07" name="Group 2893"/>
                        <wpg:cNvGrpSpPr>
                          <a:grpSpLocks/>
                        </wpg:cNvGrpSpPr>
                        <wpg:grpSpPr bwMode="auto">
                          <a:xfrm>
                            <a:off x="8048" y="1468"/>
                            <a:ext cx="2" cy="76"/>
                            <a:chOff x="8048" y="1468"/>
                            <a:chExt cx="2" cy="76"/>
                          </a:xfrm>
                        </wpg:grpSpPr>
                        <wps:wsp>
                          <wps:cNvPr id="15308" name="Freeform 2894"/>
                          <wps:cNvSpPr>
                            <a:spLocks/>
                          </wps:cNvSpPr>
                          <wps:spPr bwMode="auto">
                            <a:xfrm>
                              <a:off x="8048" y="1468"/>
                              <a:ext cx="2" cy="76"/>
                            </a:xfrm>
                            <a:custGeom>
                              <a:avLst/>
                              <a:gdLst>
                                <a:gd name="T0" fmla="+- 0 8048 8048"/>
                                <a:gd name="T1" fmla="*/ T0 w 2"/>
                                <a:gd name="T2" fmla="+- 0 1468 1468"/>
                                <a:gd name="T3" fmla="*/ 1468 h 76"/>
                                <a:gd name="T4" fmla="+- 0 8050 8048"/>
                                <a:gd name="T5" fmla="*/ T4 w 2"/>
                                <a:gd name="T6" fmla="+- 0 1468 1468"/>
                                <a:gd name="T7" fmla="*/ 1468 h 76"/>
                                <a:gd name="T8" fmla="+- 0 8050 8048"/>
                                <a:gd name="T9" fmla="*/ T8 w 2"/>
                                <a:gd name="T10" fmla="+- 0 1544 1468"/>
                                <a:gd name="T11" fmla="*/ 1544 h 76"/>
                                <a:gd name="T12" fmla="+- 0 8048 8048"/>
                                <a:gd name="T13" fmla="*/ T12 w 2"/>
                                <a:gd name="T14" fmla="+- 0 1544 1468"/>
                                <a:gd name="T15" fmla="*/ 1544 h 76"/>
                                <a:gd name="T16" fmla="+- 0 8048 8048"/>
                                <a:gd name="T17" fmla="*/ T16 w 2"/>
                                <a:gd name="T18" fmla="+- 0 1468 1468"/>
                                <a:gd name="T19" fmla="*/ 1468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6"/>
                                  </a:lnTo>
                                  <a:lnTo>
                                    <a:pt x="0" y="76"/>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09" name="Picture 2895"/>
                            <pic:cNvPicPr>
                              <a:picLocks noChangeAspect="1" noChangeArrowheads="1"/>
                            </pic:cNvPicPr>
                          </pic:nvPicPr>
                          <pic:blipFill>
                            <a:blip r:embed="rId1173">
                              <a:extLst>
                                <a:ext uri="{28A0092B-C50C-407E-A947-70E740481C1C}">
                                  <a14:useLocalDpi xmlns:a14="http://schemas.microsoft.com/office/drawing/2010/main" val="0"/>
                                </a:ext>
                              </a:extLst>
                            </a:blip>
                            <a:srcRect/>
                            <a:stretch>
                              <a:fillRect/>
                            </a:stretch>
                          </pic:blipFill>
                          <pic:spPr bwMode="auto">
                            <a:xfrm>
                              <a:off x="8048" y="1542"/>
                              <a:ext cx="35"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10" name="Picture 2896"/>
                            <pic:cNvPicPr>
                              <a:picLocks noChangeAspect="1" noChangeArrowheads="1"/>
                            </pic:cNvPicPr>
                          </pic:nvPicPr>
                          <pic:blipFill>
                            <a:blip r:embed="rId1174">
                              <a:extLst>
                                <a:ext uri="{28A0092B-C50C-407E-A947-70E740481C1C}">
                                  <a14:useLocalDpi xmlns:a14="http://schemas.microsoft.com/office/drawing/2010/main" val="0"/>
                                </a:ext>
                              </a:extLst>
                            </a:blip>
                            <a:srcRect/>
                            <a:stretch>
                              <a:fillRect/>
                            </a:stretch>
                          </pic:blipFill>
                          <pic:spPr bwMode="auto">
                            <a:xfrm>
                              <a:off x="8081" y="1542"/>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11" name="Picture 2897"/>
                            <pic:cNvPicPr>
                              <a:picLocks noChangeAspect="1" noChangeArrowheads="1"/>
                            </pic:cNvPicPr>
                          </pic:nvPicPr>
                          <pic:blipFill>
                            <a:blip r:embed="rId1175">
                              <a:extLst>
                                <a:ext uri="{28A0092B-C50C-407E-A947-70E740481C1C}">
                                  <a14:useLocalDpi xmlns:a14="http://schemas.microsoft.com/office/drawing/2010/main" val="0"/>
                                </a:ext>
                              </a:extLst>
                            </a:blip>
                            <a:srcRect/>
                            <a:stretch>
                              <a:fillRect/>
                            </a:stretch>
                          </pic:blipFill>
                          <pic:spPr bwMode="auto">
                            <a:xfrm>
                              <a:off x="8091" y="1542"/>
                              <a:ext cx="11"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12" name="Picture 2898"/>
                            <pic:cNvPicPr>
                              <a:picLocks noChangeAspect="1" noChangeArrowheads="1"/>
                            </pic:cNvPicPr>
                          </pic:nvPicPr>
                          <pic:blipFill>
                            <a:blip r:embed="rId1175">
                              <a:extLst>
                                <a:ext uri="{28A0092B-C50C-407E-A947-70E740481C1C}">
                                  <a14:useLocalDpi xmlns:a14="http://schemas.microsoft.com/office/drawing/2010/main" val="0"/>
                                </a:ext>
                              </a:extLst>
                            </a:blip>
                            <a:srcRect/>
                            <a:stretch>
                              <a:fillRect/>
                            </a:stretch>
                          </pic:blipFill>
                          <pic:spPr bwMode="auto">
                            <a:xfrm>
                              <a:off x="8100" y="1543"/>
                              <a:ext cx="11"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13" name="Picture 2899"/>
                            <pic:cNvPicPr>
                              <a:picLocks noChangeAspect="1" noChangeArrowheads="1"/>
                            </pic:cNvPicPr>
                          </pic:nvPicPr>
                          <pic:blipFill>
                            <a:blip r:embed="rId1176">
                              <a:extLst>
                                <a:ext uri="{28A0092B-C50C-407E-A947-70E740481C1C}">
                                  <a14:useLocalDpi xmlns:a14="http://schemas.microsoft.com/office/drawing/2010/main" val="0"/>
                                </a:ext>
                              </a:extLst>
                            </a:blip>
                            <a:srcRect/>
                            <a:stretch>
                              <a:fillRect/>
                            </a:stretch>
                          </pic:blipFill>
                          <pic:spPr bwMode="auto">
                            <a:xfrm>
                              <a:off x="8109" y="1543"/>
                              <a:ext cx="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314" name="Group 2900"/>
                        <wpg:cNvGrpSpPr>
                          <a:grpSpLocks/>
                        </wpg:cNvGrpSpPr>
                        <wpg:grpSpPr bwMode="auto">
                          <a:xfrm>
                            <a:off x="8117" y="1544"/>
                            <a:ext cx="8" cy="3"/>
                            <a:chOff x="8117" y="1544"/>
                            <a:chExt cx="8" cy="3"/>
                          </a:xfrm>
                        </wpg:grpSpPr>
                        <wps:wsp>
                          <wps:cNvPr id="15315" name="Freeform 2901"/>
                          <wps:cNvSpPr>
                            <a:spLocks/>
                          </wps:cNvSpPr>
                          <wps:spPr bwMode="auto">
                            <a:xfrm>
                              <a:off x="8117" y="1544"/>
                              <a:ext cx="8" cy="3"/>
                            </a:xfrm>
                            <a:custGeom>
                              <a:avLst/>
                              <a:gdLst>
                                <a:gd name="T0" fmla="+- 0 8119 8117"/>
                                <a:gd name="T1" fmla="*/ T0 w 8"/>
                                <a:gd name="T2" fmla="+- 0 1544 1544"/>
                                <a:gd name="T3" fmla="*/ 1544 h 3"/>
                                <a:gd name="T4" fmla="+- 0 8117 8117"/>
                                <a:gd name="T5" fmla="*/ T4 w 8"/>
                                <a:gd name="T6" fmla="+- 0 1544 1544"/>
                                <a:gd name="T7" fmla="*/ 1544 h 3"/>
                                <a:gd name="T8" fmla="+- 0 8117 8117"/>
                                <a:gd name="T9" fmla="*/ T8 w 8"/>
                                <a:gd name="T10" fmla="+- 0 1546 1544"/>
                                <a:gd name="T11" fmla="*/ 1546 h 3"/>
                                <a:gd name="T12" fmla="+- 0 8123 8117"/>
                                <a:gd name="T13" fmla="*/ T12 w 8"/>
                                <a:gd name="T14" fmla="+- 0 1546 1544"/>
                                <a:gd name="T15" fmla="*/ 1546 h 3"/>
                                <a:gd name="T16" fmla="+- 0 8125 8117"/>
                                <a:gd name="T17" fmla="*/ T16 w 8"/>
                                <a:gd name="T18" fmla="+- 0 1546 1544"/>
                                <a:gd name="T19" fmla="*/ 1546 h 3"/>
                                <a:gd name="T20" fmla="+- 0 8125 8117"/>
                                <a:gd name="T21" fmla="*/ T20 w 8"/>
                                <a:gd name="T22" fmla="+- 0 1545 1544"/>
                                <a:gd name="T23" fmla="*/ 1545 h 3"/>
                                <a:gd name="T24" fmla="+- 0 8119 8117"/>
                                <a:gd name="T25" fmla="*/ T24 w 8"/>
                                <a:gd name="T26" fmla="+- 0 1544 1544"/>
                                <a:gd name="T27" fmla="*/ 1544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2"/>
                                  </a:lnTo>
                                  <a:lnTo>
                                    <a:pt x="6" y="2"/>
                                  </a:lnTo>
                                  <a:lnTo>
                                    <a:pt x="8" y="2"/>
                                  </a:lnTo>
                                  <a:lnTo>
                                    <a:pt x="8"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16" name="Group 2902"/>
                        <wpg:cNvGrpSpPr>
                          <a:grpSpLocks/>
                        </wpg:cNvGrpSpPr>
                        <wpg:grpSpPr bwMode="auto">
                          <a:xfrm>
                            <a:off x="8123" y="1545"/>
                            <a:ext cx="15" cy="5"/>
                            <a:chOff x="8123" y="1545"/>
                            <a:chExt cx="15" cy="5"/>
                          </a:xfrm>
                        </wpg:grpSpPr>
                        <wps:wsp>
                          <wps:cNvPr id="15317" name="Freeform 2903"/>
                          <wps:cNvSpPr>
                            <a:spLocks/>
                          </wps:cNvSpPr>
                          <wps:spPr bwMode="auto">
                            <a:xfrm>
                              <a:off x="8123" y="1545"/>
                              <a:ext cx="15" cy="5"/>
                            </a:xfrm>
                            <a:custGeom>
                              <a:avLst/>
                              <a:gdLst>
                                <a:gd name="T0" fmla="+- 0 8125 8123"/>
                                <a:gd name="T1" fmla="*/ T0 w 15"/>
                                <a:gd name="T2" fmla="+- 0 1545 1545"/>
                                <a:gd name="T3" fmla="*/ 1545 h 5"/>
                                <a:gd name="T4" fmla="+- 0 8123 8123"/>
                                <a:gd name="T5" fmla="*/ T4 w 15"/>
                                <a:gd name="T6" fmla="+- 0 1545 1545"/>
                                <a:gd name="T7" fmla="*/ 1545 h 5"/>
                                <a:gd name="T8" fmla="+- 0 8123 8123"/>
                                <a:gd name="T9" fmla="*/ T8 w 15"/>
                                <a:gd name="T10" fmla="+- 0 1546 1545"/>
                                <a:gd name="T11" fmla="*/ 1546 h 5"/>
                                <a:gd name="T12" fmla="+- 0 8136 8123"/>
                                <a:gd name="T13" fmla="*/ T12 w 15"/>
                                <a:gd name="T14" fmla="+- 0 1550 1545"/>
                                <a:gd name="T15" fmla="*/ 1550 h 5"/>
                                <a:gd name="T16" fmla="+- 0 8138 8123"/>
                                <a:gd name="T17" fmla="*/ T16 w 15"/>
                                <a:gd name="T18" fmla="+- 0 1550 1545"/>
                                <a:gd name="T19" fmla="*/ 1550 h 5"/>
                                <a:gd name="T20" fmla="+- 0 8138 8123"/>
                                <a:gd name="T21" fmla="*/ T20 w 15"/>
                                <a:gd name="T22" fmla="+- 0 1548 1545"/>
                                <a:gd name="T23" fmla="*/ 1548 h 5"/>
                                <a:gd name="T24" fmla="+- 0 8125 8123"/>
                                <a:gd name="T25" fmla="*/ T24 w 15"/>
                                <a:gd name="T26" fmla="+- 0 1545 1545"/>
                                <a:gd name="T27" fmla="*/ 1545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1"/>
                                  </a:lnTo>
                                  <a:lnTo>
                                    <a:pt x="13" y="5"/>
                                  </a:lnTo>
                                  <a:lnTo>
                                    <a:pt x="15" y="5"/>
                                  </a:lnTo>
                                  <a:lnTo>
                                    <a:pt x="15" y="3"/>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18" name="Group 2904"/>
                        <wpg:cNvGrpSpPr>
                          <a:grpSpLocks/>
                        </wpg:cNvGrpSpPr>
                        <wpg:grpSpPr bwMode="auto">
                          <a:xfrm>
                            <a:off x="8136" y="1548"/>
                            <a:ext cx="8" cy="4"/>
                            <a:chOff x="8136" y="1548"/>
                            <a:chExt cx="8" cy="4"/>
                          </a:xfrm>
                        </wpg:grpSpPr>
                        <wps:wsp>
                          <wps:cNvPr id="15319" name="Freeform 2905"/>
                          <wps:cNvSpPr>
                            <a:spLocks/>
                          </wps:cNvSpPr>
                          <wps:spPr bwMode="auto">
                            <a:xfrm>
                              <a:off x="8136" y="1548"/>
                              <a:ext cx="8" cy="4"/>
                            </a:xfrm>
                            <a:custGeom>
                              <a:avLst/>
                              <a:gdLst>
                                <a:gd name="T0" fmla="+- 0 8138 8136"/>
                                <a:gd name="T1" fmla="*/ T0 w 8"/>
                                <a:gd name="T2" fmla="+- 0 1548 1548"/>
                                <a:gd name="T3" fmla="*/ 1548 h 4"/>
                                <a:gd name="T4" fmla="+- 0 8136 8136"/>
                                <a:gd name="T5" fmla="*/ T4 w 8"/>
                                <a:gd name="T6" fmla="+- 0 1548 1548"/>
                                <a:gd name="T7" fmla="*/ 1548 h 4"/>
                                <a:gd name="T8" fmla="+- 0 8136 8136"/>
                                <a:gd name="T9" fmla="*/ T8 w 8"/>
                                <a:gd name="T10" fmla="+- 0 1550 1548"/>
                                <a:gd name="T11" fmla="*/ 1550 h 4"/>
                                <a:gd name="T12" fmla="+- 0 8142 8136"/>
                                <a:gd name="T13" fmla="*/ T12 w 8"/>
                                <a:gd name="T14" fmla="+- 0 1552 1548"/>
                                <a:gd name="T15" fmla="*/ 1552 h 4"/>
                                <a:gd name="T16" fmla="+- 0 8144 8136"/>
                                <a:gd name="T17" fmla="*/ T16 w 8"/>
                                <a:gd name="T18" fmla="+- 0 1552 1548"/>
                                <a:gd name="T19" fmla="*/ 1552 h 4"/>
                                <a:gd name="T20" fmla="+- 0 8144 8136"/>
                                <a:gd name="T21" fmla="*/ T20 w 8"/>
                                <a:gd name="T22" fmla="+- 0 1550 1548"/>
                                <a:gd name="T23" fmla="*/ 1550 h 4"/>
                                <a:gd name="T24" fmla="+- 0 8138 8136"/>
                                <a:gd name="T25" fmla="*/ T24 w 8"/>
                                <a:gd name="T26" fmla="+- 0 1548 1548"/>
                                <a:gd name="T27" fmla="*/ 1548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4"/>
                                  </a:lnTo>
                                  <a:lnTo>
                                    <a:pt x="8" y="4"/>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20" name="Picture 2906"/>
                            <pic:cNvPicPr>
                              <a:picLocks noChangeAspect="1" noChangeArrowheads="1"/>
                            </pic:cNvPicPr>
                          </pic:nvPicPr>
                          <pic:blipFill>
                            <a:blip r:embed="rId1177">
                              <a:extLst>
                                <a:ext uri="{28A0092B-C50C-407E-A947-70E740481C1C}">
                                  <a14:useLocalDpi xmlns:a14="http://schemas.microsoft.com/office/drawing/2010/main" val="0"/>
                                </a:ext>
                              </a:extLst>
                            </a:blip>
                            <a:srcRect/>
                            <a:stretch>
                              <a:fillRect/>
                            </a:stretch>
                          </pic:blipFill>
                          <pic:spPr bwMode="auto">
                            <a:xfrm>
                              <a:off x="8142" y="1550"/>
                              <a:ext cx="8"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21" name="Picture 290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149" y="1552"/>
                              <a:ext cx="11"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322" name="Group 2908"/>
                        <wpg:cNvGrpSpPr>
                          <a:grpSpLocks/>
                        </wpg:cNvGrpSpPr>
                        <wpg:grpSpPr bwMode="auto">
                          <a:xfrm>
                            <a:off x="8158" y="1554"/>
                            <a:ext cx="12" cy="4"/>
                            <a:chOff x="8158" y="1554"/>
                            <a:chExt cx="12" cy="4"/>
                          </a:xfrm>
                        </wpg:grpSpPr>
                        <wps:wsp>
                          <wps:cNvPr id="15323" name="Freeform 2909"/>
                          <wps:cNvSpPr>
                            <a:spLocks/>
                          </wps:cNvSpPr>
                          <wps:spPr bwMode="auto">
                            <a:xfrm>
                              <a:off x="8158" y="1554"/>
                              <a:ext cx="12" cy="4"/>
                            </a:xfrm>
                            <a:custGeom>
                              <a:avLst/>
                              <a:gdLst>
                                <a:gd name="T0" fmla="+- 0 8160 8158"/>
                                <a:gd name="T1" fmla="*/ T0 w 12"/>
                                <a:gd name="T2" fmla="+- 0 1554 1554"/>
                                <a:gd name="T3" fmla="*/ 1554 h 4"/>
                                <a:gd name="T4" fmla="+- 0 8158 8158"/>
                                <a:gd name="T5" fmla="*/ T4 w 12"/>
                                <a:gd name="T6" fmla="+- 0 1554 1554"/>
                                <a:gd name="T7" fmla="*/ 1554 h 4"/>
                                <a:gd name="T8" fmla="+- 0 8158 8158"/>
                                <a:gd name="T9" fmla="*/ T8 w 12"/>
                                <a:gd name="T10" fmla="+- 0 1556 1554"/>
                                <a:gd name="T11" fmla="*/ 1556 h 4"/>
                                <a:gd name="T12" fmla="+- 0 8168 8158"/>
                                <a:gd name="T13" fmla="*/ T12 w 12"/>
                                <a:gd name="T14" fmla="+- 0 1557 1554"/>
                                <a:gd name="T15" fmla="*/ 1557 h 4"/>
                                <a:gd name="T16" fmla="+- 0 8170 8158"/>
                                <a:gd name="T17" fmla="*/ T16 w 12"/>
                                <a:gd name="T18" fmla="+- 0 1557 1554"/>
                                <a:gd name="T19" fmla="*/ 1557 h 4"/>
                                <a:gd name="T20" fmla="+- 0 8170 8158"/>
                                <a:gd name="T21" fmla="*/ T20 w 12"/>
                                <a:gd name="T22" fmla="+- 0 1556 1554"/>
                                <a:gd name="T23" fmla="*/ 1556 h 4"/>
                                <a:gd name="T24" fmla="+- 0 8160 8158"/>
                                <a:gd name="T25" fmla="*/ T24 w 12"/>
                                <a:gd name="T26" fmla="+- 0 1554 1554"/>
                                <a:gd name="T27" fmla="*/ 1554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2" y="0"/>
                                  </a:moveTo>
                                  <a:lnTo>
                                    <a:pt x="0" y="0"/>
                                  </a:lnTo>
                                  <a:lnTo>
                                    <a:pt x="0" y="2"/>
                                  </a:lnTo>
                                  <a:lnTo>
                                    <a:pt x="10" y="3"/>
                                  </a:lnTo>
                                  <a:lnTo>
                                    <a:pt x="12" y="3"/>
                                  </a:lnTo>
                                  <a:lnTo>
                                    <a:pt x="12"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24" name="Group 2910"/>
                        <wpg:cNvGrpSpPr>
                          <a:grpSpLocks/>
                        </wpg:cNvGrpSpPr>
                        <wpg:grpSpPr bwMode="auto">
                          <a:xfrm>
                            <a:off x="8168" y="1556"/>
                            <a:ext cx="16" cy="4"/>
                            <a:chOff x="8168" y="1556"/>
                            <a:chExt cx="16" cy="4"/>
                          </a:xfrm>
                        </wpg:grpSpPr>
                        <wps:wsp>
                          <wps:cNvPr id="15325" name="Freeform 2911"/>
                          <wps:cNvSpPr>
                            <a:spLocks/>
                          </wps:cNvSpPr>
                          <wps:spPr bwMode="auto">
                            <a:xfrm>
                              <a:off x="8168" y="1556"/>
                              <a:ext cx="16" cy="4"/>
                            </a:xfrm>
                            <a:custGeom>
                              <a:avLst/>
                              <a:gdLst>
                                <a:gd name="T0" fmla="+- 0 8170 8168"/>
                                <a:gd name="T1" fmla="*/ T0 w 16"/>
                                <a:gd name="T2" fmla="+- 0 1556 1556"/>
                                <a:gd name="T3" fmla="*/ 1556 h 4"/>
                                <a:gd name="T4" fmla="+- 0 8168 8168"/>
                                <a:gd name="T5" fmla="*/ T4 w 16"/>
                                <a:gd name="T6" fmla="+- 0 1556 1556"/>
                                <a:gd name="T7" fmla="*/ 1556 h 4"/>
                                <a:gd name="T8" fmla="+- 0 8168 8168"/>
                                <a:gd name="T9" fmla="*/ T8 w 16"/>
                                <a:gd name="T10" fmla="+- 0 1557 1556"/>
                                <a:gd name="T11" fmla="*/ 1557 h 4"/>
                                <a:gd name="T12" fmla="+- 0 8182 8168"/>
                                <a:gd name="T13" fmla="*/ T12 w 16"/>
                                <a:gd name="T14" fmla="+- 0 1559 1556"/>
                                <a:gd name="T15" fmla="*/ 1559 h 4"/>
                                <a:gd name="T16" fmla="+- 0 8184 8168"/>
                                <a:gd name="T17" fmla="*/ T16 w 16"/>
                                <a:gd name="T18" fmla="+- 0 1559 1556"/>
                                <a:gd name="T19" fmla="*/ 1559 h 4"/>
                                <a:gd name="T20" fmla="+- 0 8184 8168"/>
                                <a:gd name="T21" fmla="*/ T20 w 16"/>
                                <a:gd name="T22" fmla="+- 0 1557 1556"/>
                                <a:gd name="T23" fmla="*/ 1557 h 4"/>
                                <a:gd name="T24" fmla="+- 0 8170 8168"/>
                                <a:gd name="T25" fmla="*/ T24 w 16"/>
                                <a:gd name="T26" fmla="+- 0 1556 1556"/>
                                <a:gd name="T27" fmla="*/ 1556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1"/>
                                  </a:lnTo>
                                  <a:lnTo>
                                    <a:pt x="14" y="3"/>
                                  </a:lnTo>
                                  <a:lnTo>
                                    <a:pt x="16" y="3"/>
                                  </a:lnTo>
                                  <a:lnTo>
                                    <a:pt x="16"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26" name="Group 2912"/>
                        <wpg:cNvGrpSpPr>
                          <a:grpSpLocks/>
                        </wpg:cNvGrpSpPr>
                        <wpg:grpSpPr bwMode="auto">
                          <a:xfrm>
                            <a:off x="8182" y="1557"/>
                            <a:ext cx="19" cy="3"/>
                            <a:chOff x="8182" y="1557"/>
                            <a:chExt cx="19" cy="3"/>
                          </a:xfrm>
                        </wpg:grpSpPr>
                        <wps:wsp>
                          <wps:cNvPr id="15327" name="Freeform 2913"/>
                          <wps:cNvSpPr>
                            <a:spLocks/>
                          </wps:cNvSpPr>
                          <wps:spPr bwMode="auto">
                            <a:xfrm>
                              <a:off x="8182" y="1557"/>
                              <a:ext cx="19" cy="3"/>
                            </a:xfrm>
                            <a:custGeom>
                              <a:avLst/>
                              <a:gdLst>
                                <a:gd name="T0" fmla="+- 0 8184 8182"/>
                                <a:gd name="T1" fmla="*/ T0 w 19"/>
                                <a:gd name="T2" fmla="+- 0 1557 1557"/>
                                <a:gd name="T3" fmla="*/ 1557 h 3"/>
                                <a:gd name="T4" fmla="+- 0 8182 8182"/>
                                <a:gd name="T5" fmla="*/ T4 w 19"/>
                                <a:gd name="T6" fmla="+- 0 1557 1557"/>
                                <a:gd name="T7" fmla="*/ 1557 h 3"/>
                                <a:gd name="T8" fmla="+- 0 8182 8182"/>
                                <a:gd name="T9" fmla="*/ T8 w 19"/>
                                <a:gd name="T10" fmla="+- 0 1559 1557"/>
                                <a:gd name="T11" fmla="*/ 1559 h 3"/>
                                <a:gd name="T12" fmla="+- 0 8199 8182"/>
                                <a:gd name="T13" fmla="*/ T12 w 19"/>
                                <a:gd name="T14" fmla="+- 0 1560 1557"/>
                                <a:gd name="T15" fmla="*/ 1560 h 3"/>
                                <a:gd name="T16" fmla="+- 0 8201 8182"/>
                                <a:gd name="T17" fmla="*/ T16 w 19"/>
                                <a:gd name="T18" fmla="+- 0 1560 1557"/>
                                <a:gd name="T19" fmla="*/ 1560 h 3"/>
                                <a:gd name="T20" fmla="+- 0 8201 8182"/>
                                <a:gd name="T21" fmla="*/ T20 w 19"/>
                                <a:gd name="T22" fmla="+- 0 1558 1557"/>
                                <a:gd name="T23" fmla="*/ 1558 h 3"/>
                                <a:gd name="T24" fmla="+- 0 8184 8182"/>
                                <a:gd name="T25" fmla="*/ T24 w 19"/>
                                <a:gd name="T26" fmla="+- 0 1557 1557"/>
                                <a:gd name="T27" fmla="*/ 1557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2"/>
                                  </a:lnTo>
                                  <a:lnTo>
                                    <a:pt x="17" y="3"/>
                                  </a:lnTo>
                                  <a:lnTo>
                                    <a:pt x="19" y="3"/>
                                  </a:lnTo>
                                  <a:lnTo>
                                    <a:pt x="1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28" name="Group 2914"/>
                        <wpg:cNvGrpSpPr>
                          <a:grpSpLocks/>
                        </wpg:cNvGrpSpPr>
                        <wpg:grpSpPr bwMode="auto">
                          <a:xfrm>
                            <a:off x="8199" y="1558"/>
                            <a:ext cx="24" cy="2"/>
                            <a:chOff x="8199" y="1558"/>
                            <a:chExt cx="24" cy="2"/>
                          </a:xfrm>
                        </wpg:grpSpPr>
                        <wps:wsp>
                          <wps:cNvPr id="15329" name="Freeform 2915"/>
                          <wps:cNvSpPr>
                            <a:spLocks/>
                          </wps:cNvSpPr>
                          <wps:spPr bwMode="auto">
                            <a:xfrm>
                              <a:off x="8199" y="1558"/>
                              <a:ext cx="24" cy="2"/>
                            </a:xfrm>
                            <a:custGeom>
                              <a:avLst/>
                              <a:gdLst>
                                <a:gd name="T0" fmla="+- 0 8199 8199"/>
                                <a:gd name="T1" fmla="*/ T0 w 24"/>
                                <a:gd name="T2" fmla="+- 0 1558 1558"/>
                                <a:gd name="T3" fmla="*/ 1558 h 2"/>
                                <a:gd name="T4" fmla="+- 0 8223 8199"/>
                                <a:gd name="T5" fmla="*/ T4 w 24"/>
                                <a:gd name="T6" fmla="+- 0 1558 1558"/>
                                <a:gd name="T7" fmla="*/ 1558 h 2"/>
                                <a:gd name="T8" fmla="+- 0 8223 8199"/>
                                <a:gd name="T9" fmla="*/ T8 w 24"/>
                                <a:gd name="T10" fmla="+- 0 1560 1558"/>
                                <a:gd name="T11" fmla="*/ 1560 h 2"/>
                                <a:gd name="T12" fmla="+- 0 8199 8199"/>
                                <a:gd name="T13" fmla="*/ T12 w 24"/>
                                <a:gd name="T14" fmla="+- 0 1560 1558"/>
                                <a:gd name="T15" fmla="*/ 1560 h 2"/>
                                <a:gd name="T16" fmla="+- 0 8199 8199"/>
                                <a:gd name="T17" fmla="*/ T16 w 24"/>
                                <a:gd name="T18" fmla="+- 0 1558 1558"/>
                                <a:gd name="T19" fmla="*/ 1558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30" name="Group 2916"/>
                        <wpg:cNvGrpSpPr>
                          <a:grpSpLocks/>
                        </wpg:cNvGrpSpPr>
                        <wpg:grpSpPr bwMode="auto">
                          <a:xfrm>
                            <a:off x="8221" y="1556"/>
                            <a:ext cx="24" cy="4"/>
                            <a:chOff x="8221" y="1556"/>
                            <a:chExt cx="24" cy="4"/>
                          </a:xfrm>
                        </wpg:grpSpPr>
                        <wps:wsp>
                          <wps:cNvPr id="15331" name="Freeform 2917"/>
                          <wps:cNvSpPr>
                            <a:spLocks/>
                          </wps:cNvSpPr>
                          <wps:spPr bwMode="auto">
                            <a:xfrm>
                              <a:off x="8221" y="1556"/>
                              <a:ext cx="24" cy="4"/>
                            </a:xfrm>
                            <a:custGeom>
                              <a:avLst/>
                              <a:gdLst>
                                <a:gd name="T0" fmla="+- 0 8245 8221"/>
                                <a:gd name="T1" fmla="*/ T0 w 24"/>
                                <a:gd name="T2" fmla="+- 0 1556 1556"/>
                                <a:gd name="T3" fmla="*/ 1556 h 4"/>
                                <a:gd name="T4" fmla="+- 0 8243 8221"/>
                                <a:gd name="T5" fmla="*/ T4 w 24"/>
                                <a:gd name="T6" fmla="+- 0 1556 1556"/>
                                <a:gd name="T7" fmla="*/ 1556 h 4"/>
                                <a:gd name="T8" fmla="+- 0 8221 8221"/>
                                <a:gd name="T9" fmla="*/ T8 w 24"/>
                                <a:gd name="T10" fmla="+- 0 1558 1556"/>
                                <a:gd name="T11" fmla="*/ 1558 h 4"/>
                                <a:gd name="T12" fmla="+- 0 8221 8221"/>
                                <a:gd name="T13" fmla="*/ T12 w 24"/>
                                <a:gd name="T14" fmla="+- 0 1560 1556"/>
                                <a:gd name="T15" fmla="*/ 1560 h 4"/>
                                <a:gd name="T16" fmla="+- 0 8223 8221"/>
                                <a:gd name="T17" fmla="*/ T16 w 24"/>
                                <a:gd name="T18" fmla="+- 0 1560 1556"/>
                                <a:gd name="T19" fmla="*/ 1560 h 4"/>
                                <a:gd name="T20" fmla="+- 0 8245 8221"/>
                                <a:gd name="T21" fmla="*/ T20 w 24"/>
                                <a:gd name="T22" fmla="+- 0 1558 1556"/>
                                <a:gd name="T23" fmla="*/ 1558 h 4"/>
                                <a:gd name="T24" fmla="+- 0 8245 8221"/>
                                <a:gd name="T25" fmla="*/ T24 w 24"/>
                                <a:gd name="T26" fmla="+- 0 1556 1556"/>
                                <a:gd name="T27" fmla="*/ 1556 h 4"/>
                              </a:gdLst>
                              <a:ahLst/>
                              <a:cxnLst>
                                <a:cxn ang="0">
                                  <a:pos x="T1" y="T3"/>
                                </a:cxn>
                                <a:cxn ang="0">
                                  <a:pos x="T5" y="T7"/>
                                </a:cxn>
                                <a:cxn ang="0">
                                  <a:pos x="T9" y="T11"/>
                                </a:cxn>
                                <a:cxn ang="0">
                                  <a:pos x="T13" y="T15"/>
                                </a:cxn>
                                <a:cxn ang="0">
                                  <a:pos x="T17" y="T19"/>
                                </a:cxn>
                                <a:cxn ang="0">
                                  <a:pos x="T21" y="T23"/>
                                </a:cxn>
                                <a:cxn ang="0">
                                  <a:pos x="T25" y="T27"/>
                                </a:cxn>
                              </a:cxnLst>
                              <a:rect l="0" t="0" r="r" b="b"/>
                              <a:pathLst>
                                <a:path w="24" h="4">
                                  <a:moveTo>
                                    <a:pt x="24" y="0"/>
                                  </a:moveTo>
                                  <a:lnTo>
                                    <a:pt x="22" y="0"/>
                                  </a:lnTo>
                                  <a:lnTo>
                                    <a:pt x="0" y="2"/>
                                  </a:lnTo>
                                  <a:lnTo>
                                    <a:pt x="0" y="4"/>
                                  </a:lnTo>
                                  <a:lnTo>
                                    <a:pt x="2" y="4"/>
                                  </a:lnTo>
                                  <a:lnTo>
                                    <a:pt x="24" y="2"/>
                                  </a:lnTo>
                                  <a:lnTo>
                                    <a:pt x="2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32" name="Group 2918"/>
                        <wpg:cNvGrpSpPr>
                          <a:grpSpLocks/>
                        </wpg:cNvGrpSpPr>
                        <wpg:grpSpPr bwMode="auto">
                          <a:xfrm>
                            <a:off x="8243" y="1555"/>
                            <a:ext cx="19" cy="4"/>
                            <a:chOff x="8243" y="1555"/>
                            <a:chExt cx="19" cy="4"/>
                          </a:xfrm>
                        </wpg:grpSpPr>
                        <wps:wsp>
                          <wps:cNvPr id="15333" name="Freeform 2919"/>
                          <wps:cNvSpPr>
                            <a:spLocks/>
                          </wps:cNvSpPr>
                          <wps:spPr bwMode="auto">
                            <a:xfrm>
                              <a:off x="8243" y="1555"/>
                              <a:ext cx="19" cy="4"/>
                            </a:xfrm>
                            <a:custGeom>
                              <a:avLst/>
                              <a:gdLst>
                                <a:gd name="T0" fmla="+- 0 8262 8243"/>
                                <a:gd name="T1" fmla="*/ T0 w 19"/>
                                <a:gd name="T2" fmla="+- 0 1555 1555"/>
                                <a:gd name="T3" fmla="*/ 1555 h 4"/>
                                <a:gd name="T4" fmla="+- 0 8261 8243"/>
                                <a:gd name="T5" fmla="*/ T4 w 19"/>
                                <a:gd name="T6" fmla="+- 0 1555 1555"/>
                                <a:gd name="T7" fmla="*/ 1555 h 4"/>
                                <a:gd name="T8" fmla="+- 0 8243 8243"/>
                                <a:gd name="T9" fmla="*/ T8 w 19"/>
                                <a:gd name="T10" fmla="+- 0 1556 1555"/>
                                <a:gd name="T11" fmla="*/ 1556 h 4"/>
                                <a:gd name="T12" fmla="+- 0 8243 8243"/>
                                <a:gd name="T13" fmla="*/ T12 w 19"/>
                                <a:gd name="T14" fmla="+- 0 1558 1555"/>
                                <a:gd name="T15" fmla="*/ 1558 h 4"/>
                                <a:gd name="T16" fmla="+- 0 8245 8243"/>
                                <a:gd name="T17" fmla="*/ T16 w 19"/>
                                <a:gd name="T18" fmla="+- 0 1558 1555"/>
                                <a:gd name="T19" fmla="*/ 1558 h 4"/>
                                <a:gd name="T20" fmla="+- 0 8262 8243"/>
                                <a:gd name="T21" fmla="*/ T20 w 19"/>
                                <a:gd name="T22" fmla="+- 0 1556 1555"/>
                                <a:gd name="T23" fmla="*/ 1556 h 4"/>
                                <a:gd name="T24" fmla="+- 0 8262 8243"/>
                                <a:gd name="T25" fmla="*/ T24 w 19"/>
                                <a:gd name="T26" fmla="+- 0 1555 1555"/>
                                <a:gd name="T27" fmla="*/ 1555 h 4"/>
                              </a:gdLst>
                              <a:ahLst/>
                              <a:cxnLst>
                                <a:cxn ang="0">
                                  <a:pos x="T1" y="T3"/>
                                </a:cxn>
                                <a:cxn ang="0">
                                  <a:pos x="T5" y="T7"/>
                                </a:cxn>
                                <a:cxn ang="0">
                                  <a:pos x="T9" y="T11"/>
                                </a:cxn>
                                <a:cxn ang="0">
                                  <a:pos x="T13" y="T15"/>
                                </a:cxn>
                                <a:cxn ang="0">
                                  <a:pos x="T17" y="T19"/>
                                </a:cxn>
                                <a:cxn ang="0">
                                  <a:pos x="T21" y="T23"/>
                                </a:cxn>
                                <a:cxn ang="0">
                                  <a:pos x="T25" y="T27"/>
                                </a:cxn>
                              </a:cxnLst>
                              <a:rect l="0" t="0" r="r" b="b"/>
                              <a:pathLst>
                                <a:path w="19" h="4">
                                  <a:moveTo>
                                    <a:pt x="19" y="0"/>
                                  </a:moveTo>
                                  <a:lnTo>
                                    <a:pt x="18" y="0"/>
                                  </a:lnTo>
                                  <a:lnTo>
                                    <a:pt x="0" y="1"/>
                                  </a:lnTo>
                                  <a:lnTo>
                                    <a:pt x="0" y="3"/>
                                  </a:lnTo>
                                  <a:lnTo>
                                    <a:pt x="2" y="3"/>
                                  </a:lnTo>
                                  <a:lnTo>
                                    <a:pt x="19" y="1"/>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34" name="Picture 292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261" y="1553"/>
                              <a:ext cx="16"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35" name="Picture 2921"/>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274" y="1552"/>
                              <a:ext cx="13"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36" name="Picture 2922"/>
                            <pic:cNvPicPr>
                              <a:picLocks noChangeAspect="1" noChangeArrowheads="1"/>
                            </pic:cNvPicPr>
                          </pic:nvPicPr>
                          <pic:blipFill>
                            <a:blip r:embed="rId1178">
                              <a:extLst>
                                <a:ext uri="{28A0092B-C50C-407E-A947-70E740481C1C}">
                                  <a14:useLocalDpi xmlns:a14="http://schemas.microsoft.com/office/drawing/2010/main" val="0"/>
                                </a:ext>
                              </a:extLst>
                            </a:blip>
                            <a:srcRect/>
                            <a:stretch>
                              <a:fillRect/>
                            </a:stretch>
                          </pic:blipFill>
                          <pic:spPr bwMode="auto">
                            <a:xfrm>
                              <a:off x="8285" y="1550"/>
                              <a:ext cx="10"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337" name="Group 2923"/>
                        <wpg:cNvGrpSpPr>
                          <a:grpSpLocks/>
                        </wpg:cNvGrpSpPr>
                        <wpg:grpSpPr bwMode="auto">
                          <a:xfrm>
                            <a:off x="8293" y="1549"/>
                            <a:ext cx="9" cy="3"/>
                            <a:chOff x="8293" y="1549"/>
                            <a:chExt cx="9" cy="3"/>
                          </a:xfrm>
                        </wpg:grpSpPr>
                        <wps:wsp>
                          <wps:cNvPr id="15338" name="Freeform 2924"/>
                          <wps:cNvSpPr>
                            <a:spLocks/>
                          </wps:cNvSpPr>
                          <wps:spPr bwMode="auto">
                            <a:xfrm>
                              <a:off x="8293" y="1549"/>
                              <a:ext cx="9" cy="3"/>
                            </a:xfrm>
                            <a:custGeom>
                              <a:avLst/>
                              <a:gdLst>
                                <a:gd name="T0" fmla="+- 0 8303 8293"/>
                                <a:gd name="T1" fmla="*/ T0 w 9"/>
                                <a:gd name="T2" fmla="+- 0 1549 1549"/>
                                <a:gd name="T3" fmla="*/ 1549 h 3"/>
                                <a:gd name="T4" fmla="+- 0 8301 8293"/>
                                <a:gd name="T5" fmla="*/ T4 w 9"/>
                                <a:gd name="T6" fmla="+- 0 1549 1549"/>
                                <a:gd name="T7" fmla="*/ 1549 h 3"/>
                                <a:gd name="T8" fmla="+- 0 8293 8293"/>
                                <a:gd name="T9" fmla="*/ T8 w 9"/>
                                <a:gd name="T10" fmla="+- 0 1550 1549"/>
                                <a:gd name="T11" fmla="*/ 1550 h 3"/>
                                <a:gd name="T12" fmla="+- 0 8293 8293"/>
                                <a:gd name="T13" fmla="*/ T12 w 9"/>
                                <a:gd name="T14" fmla="+- 0 1552 1549"/>
                                <a:gd name="T15" fmla="*/ 1552 h 3"/>
                                <a:gd name="T16" fmla="+- 0 8295 8293"/>
                                <a:gd name="T17" fmla="*/ T16 w 9"/>
                                <a:gd name="T18" fmla="+- 0 1552 1549"/>
                                <a:gd name="T19" fmla="*/ 1552 h 3"/>
                                <a:gd name="T20" fmla="+- 0 8303 8293"/>
                                <a:gd name="T21" fmla="*/ T20 w 9"/>
                                <a:gd name="T22" fmla="+- 0 1551 1549"/>
                                <a:gd name="T23" fmla="*/ 1551 h 3"/>
                                <a:gd name="T24" fmla="+- 0 8303 8293"/>
                                <a:gd name="T25" fmla="*/ T24 w 9"/>
                                <a:gd name="T26" fmla="+- 0 1549 1549"/>
                                <a:gd name="T27" fmla="*/ 1549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39" name="Group 2925"/>
                        <wpg:cNvGrpSpPr>
                          <a:grpSpLocks/>
                        </wpg:cNvGrpSpPr>
                        <wpg:grpSpPr bwMode="auto">
                          <a:xfrm>
                            <a:off x="8301" y="1548"/>
                            <a:ext cx="8" cy="3"/>
                            <a:chOff x="8301" y="1548"/>
                            <a:chExt cx="8" cy="3"/>
                          </a:xfrm>
                        </wpg:grpSpPr>
                        <wps:wsp>
                          <wps:cNvPr id="15340" name="Freeform 2926"/>
                          <wps:cNvSpPr>
                            <a:spLocks/>
                          </wps:cNvSpPr>
                          <wps:spPr bwMode="auto">
                            <a:xfrm>
                              <a:off x="8301" y="1548"/>
                              <a:ext cx="8" cy="3"/>
                            </a:xfrm>
                            <a:custGeom>
                              <a:avLst/>
                              <a:gdLst>
                                <a:gd name="T0" fmla="+- 0 8309 8301"/>
                                <a:gd name="T1" fmla="*/ T0 w 8"/>
                                <a:gd name="T2" fmla="+- 0 1548 1548"/>
                                <a:gd name="T3" fmla="*/ 1548 h 3"/>
                                <a:gd name="T4" fmla="+- 0 8307 8301"/>
                                <a:gd name="T5" fmla="*/ T4 w 8"/>
                                <a:gd name="T6" fmla="+- 0 1548 1548"/>
                                <a:gd name="T7" fmla="*/ 1548 h 3"/>
                                <a:gd name="T8" fmla="+- 0 8301 8301"/>
                                <a:gd name="T9" fmla="*/ T8 w 8"/>
                                <a:gd name="T10" fmla="+- 0 1549 1548"/>
                                <a:gd name="T11" fmla="*/ 1549 h 3"/>
                                <a:gd name="T12" fmla="+- 0 8301 8301"/>
                                <a:gd name="T13" fmla="*/ T12 w 8"/>
                                <a:gd name="T14" fmla="+- 0 1551 1548"/>
                                <a:gd name="T15" fmla="*/ 1551 h 3"/>
                                <a:gd name="T16" fmla="+- 0 8303 8301"/>
                                <a:gd name="T17" fmla="*/ T16 w 8"/>
                                <a:gd name="T18" fmla="+- 0 1551 1548"/>
                                <a:gd name="T19" fmla="*/ 1551 h 3"/>
                                <a:gd name="T20" fmla="+- 0 8309 8301"/>
                                <a:gd name="T21" fmla="*/ T20 w 8"/>
                                <a:gd name="T22" fmla="+- 0 1550 1548"/>
                                <a:gd name="T23" fmla="*/ 1550 h 3"/>
                                <a:gd name="T24" fmla="+- 0 8309 8301"/>
                                <a:gd name="T25" fmla="*/ T24 w 8"/>
                                <a:gd name="T26" fmla="+- 0 1548 1548"/>
                                <a:gd name="T27" fmla="*/ 1548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8" y="0"/>
                                  </a:moveTo>
                                  <a:lnTo>
                                    <a:pt x="6" y="0"/>
                                  </a:lnTo>
                                  <a:lnTo>
                                    <a:pt x="0" y="1"/>
                                  </a:lnTo>
                                  <a:lnTo>
                                    <a:pt x="0" y="3"/>
                                  </a:lnTo>
                                  <a:lnTo>
                                    <a:pt x="2" y="3"/>
                                  </a:lnTo>
                                  <a:lnTo>
                                    <a:pt x="8" y="2"/>
                                  </a:lnTo>
                                  <a:lnTo>
                                    <a:pt x="8"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41" name="Group 2927"/>
                        <wpg:cNvGrpSpPr>
                          <a:grpSpLocks/>
                        </wpg:cNvGrpSpPr>
                        <wpg:grpSpPr bwMode="auto">
                          <a:xfrm>
                            <a:off x="8307" y="1546"/>
                            <a:ext cx="14" cy="5"/>
                            <a:chOff x="8307" y="1546"/>
                            <a:chExt cx="14" cy="5"/>
                          </a:xfrm>
                        </wpg:grpSpPr>
                        <wps:wsp>
                          <wps:cNvPr id="15342" name="Freeform 2928"/>
                          <wps:cNvSpPr>
                            <a:spLocks/>
                          </wps:cNvSpPr>
                          <wps:spPr bwMode="auto">
                            <a:xfrm>
                              <a:off x="8307" y="1546"/>
                              <a:ext cx="14" cy="5"/>
                            </a:xfrm>
                            <a:custGeom>
                              <a:avLst/>
                              <a:gdLst>
                                <a:gd name="T0" fmla="+- 0 8321 8307"/>
                                <a:gd name="T1" fmla="*/ T0 w 14"/>
                                <a:gd name="T2" fmla="+- 0 1546 1546"/>
                                <a:gd name="T3" fmla="*/ 1546 h 5"/>
                                <a:gd name="T4" fmla="+- 0 8319 8307"/>
                                <a:gd name="T5" fmla="*/ T4 w 14"/>
                                <a:gd name="T6" fmla="+- 0 1546 1546"/>
                                <a:gd name="T7" fmla="*/ 1546 h 5"/>
                                <a:gd name="T8" fmla="+- 0 8307 8307"/>
                                <a:gd name="T9" fmla="*/ T8 w 14"/>
                                <a:gd name="T10" fmla="+- 0 1548 1546"/>
                                <a:gd name="T11" fmla="*/ 1548 h 5"/>
                                <a:gd name="T12" fmla="+- 0 8307 8307"/>
                                <a:gd name="T13" fmla="*/ T12 w 14"/>
                                <a:gd name="T14" fmla="+- 0 1550 1546"/>
                                <a:gd name="T15" fmla="*/ 1550 h 5"/>
                                <a:gd name="T16" fmla="+- 0 8309 8307"/>
                                <a:gd name="T17" fmla="*/ T16 w 14"/>
                                <a:gd name="T18" fmla="+- 0 1550 1546"/>
                                <a:gd name="T19" fmla="*/ 1550 h 5"/>
                                <a:gd name="T20" fmla="+- 0 8321 8307"/>
                                <a:gd name="T21" fmla="*/ T20 w 14"/>
                                <a:gd name="T22" fmla="+- 0 1547 1546"/>
                                <a:gd name="T23" fmla="*/ 1547 h 5"/>
                                <a:gd name="T24" fmla="+- 0 8321 8307"/>
                                <a:gd name="T25" fmla="*/ T24 w 14"/>
                                <a:gd name="T26" fmla="+- 0 1546 1546"/>
                                <a:gd name="T27" fmla="*/ 1546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2"/>
                                  </a:lnTo>
                                  <a:lnTo>
                                    <a:pt x="0" y="4"/>
                                  </a:lnTo>
                                  <a:lnTo>
                                    <a:pt x="2" y="4"/>
                                  </a:lnTo>
                                  <a:lnTo>
                                    <a:pt x="14" y="1"/>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43" name="Group 2929"/>
                        <wpg:cNvGrpSpPr>
                          <a:grpSpLocks/>
                        </wpg:cNvGrpSpPr>
                        <wpg:grpSpPr bwMode="auto">
                          <a:xfrm>
                            <a:off x="8319" y="1545"/>
                            <a:ext cx="9" cy="3"/>
                            <a:chOff x="8319" y="1545"/>
                            <a:chExt cx="9" cy="3"/>
                          </a:xfrm>
                        </wpg:grpSpPr>
                        <wps:wsp>
                          <wps:cNvPr id="15344" name="Freeform 2930"/>
                          <wps:cNvSpPr>
                            <a:spLocks/>
                          </wps:cNvSpPr>
                          <wps:spPr bwMode="auto">
                            <a:xfrm>
                              <a:off x="8319" y="1545"/>
                              <a:ext cx="9" cy="3"/>
                            </a:xfrm>
                            <a:custGeom>
                              <a:avLst/>
                              <a:gdLst>
                                <a:gd name="T0" fmla="+- 0 8328 8319"/>
                                <a:gd name="T1" fmla="*/ T0 w 9"/>
                                <a:gd name="T2" fmla="+- 0 1545 1545"/>
                                <a:gd name="T3" fmla="*/ 1545 h 3"/>
                                <a:gd name="T4" fmla="+- 0 8326 8319"/>
                                <a:gd name="T5" fmla="*/ T4 w 9"/>
                                <a:gd name="T6" fmla="+- 0 1545 1545"/>
                                <a:gd name="T7" fmla="*/ 1545 h 3"/>
                                <a:gd name="T8" fmla="+- 0 8319 8319"/>
                                <a:gd name="T9" fmla="*/ T8 w 9"/>
                                <a:gd name="T10" fmla="+- 0 1546 1545"/>
                                <a:gd name="T11" fmla="*/ 1546 h 3"/>
                                <a:gd name="T12" fmla="+- 0 8319 8319"/>
                                <a:gd name="T13" fmla="*/ T12 w 9"/>
                                <a:gd name="T14" fmla="+- 0 1547 1545"/>
                                <a:gd name="T15" fmla="*/ 1547 h 3"/>
                                <a:gd name="T16" fmla="+- 0 8321 8319"/>
                                <a:gd name="T17" fmla="*/ T16 w 9"/>
                                <a:gd name="T18" fmla="+- 0 1547 1545"/>
                                <a:gd name="T19" fmla="*/ 1547 h 3"/>
                                <a:gd name="T20" fmla="+- 0 8328 8319"/>
                                <a:gd name="T21" fmla="*/ T20 w 9"/>
                                <a:gd name="T22" fmla="+- 0 1546 1545"/>
                                <a:gd name="T23" fmla="*/ 1546 h 3"/>
                                <a:gd name="T24" fmla="+- 0 8328 8319"/>
                                <a:gd name="T25" fmla="*/ T24 w 9"/>
                                <a:gd name="T26" fmla="+- 0 1545 1545"/>
                                <a:gd name="T27" fmla="*/ 1545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2"/>
                                  </a:lnTo>
                                  <a:lnTo>
                                    <a:pt x="2" y="2"/>
                                  </a:lnTo>
                                  <a:lnTo>
                                    <a:pt x="9" y="1"/>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45" name="Group 2931"/>
                        <wpg:cNvGrpSpPr>
                          <a:grpSpLocks/>
                        </wpg:cNvGrpSpPr>
                        <wpg:grpSpPr bwMode="auto">
                          <a:xfrm>
                            <a:off x="8326" y="1544"/>
                            <a:ext cx="9" cy="3"/>
                            <a:chOff x="8326" y="1544"/>
                            <a:chExt cx="9" cy="3"/>
                          </a:xfrm>
                        </wpg:grpSpPr>
                        <wps:wsp>
                          <wps:cNvPr id="15346" name="Freeform 2932"/>
                          <wps:cNvSpPr>
                            <a:spLocks/>
                          </wps:cNvSpPr>
                          <wps:spPr bwMode="auto">
                            <a:xfrm>
                              <a:off x="8326" y="1544"/>
                              <a:ext cx="9" cy="3"/>
                            </a:xfrm>
                            <a:custGeom>
                              <a:avLst/>
                              <a:gdLst>
                                <a:gd name="T0" fmla="+- 0 8336 8326"/>
                                <a:gd name="T1" fmla="*/ T0 w 9"/>
                                <a:gd name="T2" fmla="+- 0 1544 1544"/>
                                <a:gd name="T3" fmla="*/ 1544 h 3"/>
                                <a:gd name="T4" fmla="+- 0 8334 8326"/>
                                <a:gd name="T5" fmla="*/ T4 w 9"/>
                                <a:gd name="T6" fmla="+- 0 1544 1544"/>
                                <a:gd name="T7" fmla="*/ 1544 h 3"/>
                                <a:gd name="T8" fmla="+- 0 8326 8326"/>
                                <a:gd name="T9" fmla="*/ T8 w 9"/>
                                <a:gd name="T10" fmla="+- 0 1545 1544"/>
                                <a:gd name="T11" fmla="*/ 1545 h 3"/>
                                <a:gd name="T12" fmla="+- 0 8326 8326"/>
                                <a:gd name="T13" fmla="*/ T12 w 9"/>
                                <a:gd name="T14" fmla="+- 0 1546 1544"/>
                                <a:gd name="T15" fmla="*/ 1546 h 3"/>
                                <a:gd name="T16" fmla="+- 0 8328 8326"/>
                                <a:gd name="T17" fmla="*/ T16 w 9"/>
                                <a:gd name="T18" fmla="+- 0 1546 1544"/>
                                <a:gd name="T19" fmla="*/ 1546 h 3"/>
                                <a:gd name="T20" fmla="+- 0 8336 8326"/>
                                <a:gd name="T21" fmla="*/ T20 w 9"/>
                                <a:gd name="T22" fmla="+- 0 1546 1544"/>
                                <a:gd name="T23" fmla="*/ 1546 h 3"/>
                                <a:gd name="T24" fmla="+- 0 8336 8326"/>
                                <a:gd name="T25" fmla="*/ T24 w 9"/>
                                <a:gd name="T26" fmla="+- 0 1544 1544"/>
                                <a:gd name="T27" fmla="*/ 1544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2"/>
                                  </a:lnTo>
                                  <a:lnTo>
                                    <a:pt x="2" y="2"/>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47" name="Picture 2933"/>
                            <pic:cNvPicPr>
                              <a:picLocks noChangeAspect="1" noChangeArrowheads="1"/>
                            </pic:cNvPicPr>
                          </pic:nvPicPr>
                          <pic:blipFill>
                            <a:blip r:embed="rId1179">
                              <a:extLst>
                                <a:ext uri="{28A0092B-C50C-407E-A947-70E740481C1C}">
                                  <a14:useLocalDpi xmlns:a14="http://schemas.microsoft.com/office/drawing/2010/main" val="0"/>
                                </a:ext>
                              </a:extLst>
                            </a:blip>
                            <a:srcRect/>
                            <a:stretch>
                              <a:fillRect/>
                            </a:stretch>
                          </pic:blipFill>
                          <pic:spPr bwMode="auto">
                            <a:xfrm>
                              <a:off x="8334" y="1543"/>
                              <a:ext cx="10"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48" name="Picture 2934"/>
                            <pic:cNvPicPr>
                              <a:picLocks noChangeAspect="1" noChangeArrowheads="1"/>
                            </pic:cNvPicPr>
                          </pic:nvPicPr>
                          <pic:blipFill>
                            <a:blip r:embed="rId1180">
                              <a:extLst>
                                <a:ext uri="{28A0092B-C50C-407E-A947-70E740481C1C}">
                                  <a14:useLocalDpi xmlns:a14="http://schemas.microsoft.com/office/drawing/2010/main" val="0"/>
                                </a:ext>
                              </a:extLst>
                            </a:blip>
                            <a:srcRect/>
                            <a:stretch>
                              <a:fillRect/>
                            </a:stretch>
                          </pic:blipFill>
                          <pic:spPr bwMode="auto">
                            <a:xfrm>
                              <a:off x="8342" y="1543"/>
                              <a:ext cx="12"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49" name="Picture 2935"/>
                            <pic:cNvPicPr>
                              <a:picLocks noChangeAspect="1" noChangeArrowheads="1"/>
                            </pic:cNvPicPr>
                          </pic:nvPicPr>
                          <pic:blipFill>
                            <a:blip r:embed="rId1180">
                              <a:extLst>
                                <a:ext uri="{28A0092B-C50C-407E-A947-70E740481C1C}">
                                  <a14:useLocalDpi xmlns:a14="http://schemas.microsoft.com/office/drawing/2010/main" val="0"/>
                                </a:ext>
                              </a:extLst>
                            </a:blip>
                            <a:srcRect/>
                            <a:stretch>
                              <a:fillRect/>
                            </a:stretch>
                          </pic:blipFill>
                          <pic:spPr bwMode="auto">
                            <a:xfrm>
                              <a:off x="8352" y="1542"/>
                              <a:ext cx="12"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50" name="Picture 2936"/>
                            <pic:cNvPicPr>
                              <a:picLocks noChangeAspect="1" noChangeArrowheads="1"/>
                            </pic:cNvPicPr>
                          </pic:nvPicPr>
                          <pic:blipFill>
                            <a:blip r:embed="rId1181">
                              <a:extLst>
                                <a:ext uri="{28A0092B-C50C-407E-A947-70E740481C1C}">
                                  <a14:useLocalDpi xmlns:a14="http://schemas.microsoft.com/office/drawing/2010/main" val="0"/>
                                </a:ext>
                              </a:extLst>
                            </a:blip>
                            <a:srcRect/>
                            <a:stretch>
                              <a:fillRect/>
                            </a:stretch>
                          </pic:blipFill>
                          <pic:spPr bwMode="auto">
                            <a:xfrm>
                              <a:off x="8362" y="1542"/>
                              <a:ext cx="3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51" name="Picture 2937"/>
                            <pic:cNvPicPr>
                              <a:picLocks noChangeAspect="1" noChangeArrowheads="1"/>
                            </pic:cNvPicPr>
                          </pic:nvPicPr>
                          <pic:blipFill>
                            <a:blip r:embed="rId1182">
                              <a:extLst>
                                <a:ext uri="{28A0092B-C50C-407E-A947-70E740481C1C}">
                                  <a14:useLocalDpi xmlns:a14="http://schemas.microsoft.com/office/drawing/2010/main" val="0"/>
                                </a:ext>
                              </a:extLst>
                            </a:blip>
                            <a:srcRect/>
                            <a:stretch>
                              <a:fillRect/>
                            </a:stretch>
                          </pic:blipFill>
                          <pic:spPr bwMode="auto">
                            <a:xfrm>
                              <a:off x="8394" y="1468"/>
                              <a:ext cx="2" cy="7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352" name="Group 2938"/>
                        <wpg:cNvGrpSpPr>
                          <a:grpSpLocks/>
                        </wpg:cNvGrpSpPr>
                        <wpg:grpSpPr bwMode="auto">
                          <a:xfrm>
                            <a:off x="8362" y="1468"/>
                            <a:ext cx="34" cy="2"/>
                            <a:chOff x="8362" y="1468"/>
                            <a:chExt cx="34" cy="2"/>
                          </a:xfrm>
                        </wpg:grpSpPr>
                        <wps:wsp>
                          <wps:cNvPr id="15353" name="Freeform 2939"/>
                          <wps:cNvSpPr>
                            <a:spLocks/>
                          </wps:cNvSpPr>
                          <wps:spPr bwMode="auto">
                            <a:xfrm>
                              <a:off x="8362" y="1468"/>
                              <a:ext cx="34" cy="2"/>
                            </a:xfrm>
                            <a:custGeom>
                              <a:avLst/>
                              <a:gdLst>
                                <a:gd name="T0" fmla="+- 0 8362 8362"/>
                                <a:gd name="T1" fmla="*/ T0 w 34"/>
                                <a:gd name="T2" fmla="+- 0 1468 1468"/>
                                <a:gd name="T3" fmla="*/ 1468 h 2"/>
                                <a:gd name="T4" fmla="+- 0 8396 8362"/>
                                <a:gd name="T5" fmla="*/ T4 w 34"/>
                                <a:gd name="T6" fmla="+- 0 1468 1468"/>
                                <a:gd name="T7" fmla="*/ 1468 h 2"/>
                                <a:gd name="T8" fmla="+- 0 8396 8362"/>
                                <a:gd name="T9" fmla="*/ T8 w 34"/>
                                <a:gd name="T10" fmla="+- 0 1470 1468"/>
                                <a:gd name="T11" fmla="*/ 1470 h 2"/>
                                <a:gd name="T12" fmla="+- 0 8362 8362"/>
                                <a:gd name="T13" fmla="*/ T12 w 34"/>
                                <a:gd name="T14" fmla="+- 0 1470 1468"/>
                                <a:gd name="T15" fmla="*/ 1470 h 2"/>
                                <a:gd name="T16" fmla="+- 0 8362 8362"/>
                                <a:gd name="T17" fmla="*/ T16 w 34"/>
                                <a:gd name="T18" fmla="+- 0 1468 1468"/>
                                <a:gd name="T19" fmla="*/ 1468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54" name="Group 2940"/>
                        <wpg:cNvGrpSpPr>
                          <a:grpSpLocks/>
                        </wpg:cNvGrpSpPr>
                        <wpg:grpSpPr bwMode="auto">
                          <a:xfrm>
                            <a:off x="8352" y="1468"/>
                            <a:ext cx="12" cy="2"/>
                            <a:chOff x="8352" y="1468"/>
                            <a:chExt cx="12" cy="2"/>
                          </a:xfrm>
                        </wpg:grpSpPr>
                        <wps:wsp>
                          <wps:cNvPr id="15355" name="Freeform 2941"/>
                          <wps:cNvSpPr>
                            <a:spLocks/>
                          </wps:cNvSpPr>
                          <wps:spPr bwMode="auto">
                            <a:xfrm>
                              <a:off x="8352" y="1468"/>
                              <a:ext cx="12" cy="2"/>
                            </a:xfrm>
                            <a:custGeom>
                              <a:avLst/>
                              <a:gdLst>
                                <a:gd name="T0" fmla="+- 0 8352 8352"/>
                                <a:gd name="T1" fmla="*/ T0 w 12"/>
                                <a:gd name="T2" fmla="+- 0 1468 1468"/>
                                <a:gd name="T3" fmla="*/ 1468 h 2"/>
                                <a:gd name="T4" fmla="+- 0 8364 8352"/>
                                <a:gd name="T5" fmla="*/ T4 w 12"/>
                                <a:gd name="T6" fmla="+- 0 1468 1468"/>
                                <a:gd name="T7" fmla="*/ 1468 h 2"/>
                                <a:gd name="T8" fmla="+- 0 8364 8352"/>
                                <a:gd name="T9" fmla="*/ T8 w 12"/>
                                <a:gd name="T10" fmla="+- 0 1470 1468"/>
                                <a:gd name="T11" fmla="*/ 1470 h 2"/>
                                <a:gd name="T12" fmla="+- 0 8352 8352"/>
                                <a:gd name="T13" fmla="*/ T12 w 12"/>
                                <a:gd name="T14" fmla="+- 0 1470 1468"/>
                                <a:gd name="T15" fmla="*/ 1470 h 2"/>
                                <a:gd name="T16" fmla="+- 0 8352 8352"/>
                                <a:gd name="T17" fmla="*/ T16 w 12"/>
                                <a:gd name="T18" fmla="+- 0 1468 1468"/>
                                <a:gd name="T19" fmla="*/ 1468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56" name="Group 2942"/>
                        <wpg:cNvGrpSpPr>
                          <a:grpSpLocks/>
                        </wpg:cNvGrpSpPr>
                        <wpg:grpSpPr bwMode="auto">
                          <a:xfrm>
                            <a:off x="8342" y="1468"/>
                            <a:ext cx="12" cy="2"/>
                            <a:chOff x="8342" y="1468"/>
                            <a:chExt cx="12" cy="2"/>
                          </a:xfrm>
                        </wpg:grpSpPr>
                        <wps:wsp>
                          <wps:cNvPr id="15357" name="Freeform 2943"/>
                          <wps:cNvSpPr>
                            <a:spLocks/>
                          </wps:cNvSpPr>
                          <wps:spPr bwMode="auto">
                            <a:xfrm>
                              <a:off x="8342" y="1468"/>
                              <a:ext cx="12" cy="2"/>
                            </a:xfrm>
                            <a:custGeom>
                              <a:avLst/>
                              <a:gdLst>
                                <a:gd name="T0" fmla="+- 0 8342 8342"/>
                                <a:gd name="T1" fmla="*/ T0 w 12"/>
                                <a:gd name="T2" fmla="+- 0 1468 1468"/>
                                <a:gd name="T3" fmla="*/ 1468 h 2"/>
                                <a:gd name="T4" fmla="+- 0 8354 8342"/>
                                <a:gd name="T5" fmla="*/ T4 w 12"/>
                                <a:gd name="T6" fmla="+- 0 1468 1468"/>
                                <a:gd name="T7" fmla="*/ 1468 h 2"/>
                                <a:gd name="T8" fmla="+- 0 8354 8342"/>
                                <a:gd name="T9" fmla="*/ T8 w 12"/>
                                <a:gd name="T10" fmla="+- 0 1470 1468"/>
                                <a:gd name="T11" fmla="*/ 1470 h 2"/>
                                <a:gd name="T12" fmla="+- 0 8342 8342"/>
                                <a:gd name="T13" fmla="*/ T12 w 12"/>
                                <a:gd name="T14" fmla="+- 0 1470 1468"/>
                                <a:gd name="T15" fmla="*/ 1470 h 2"/>
                                <a:gd name="T16" fmla="+- 0 8342 8342"/>
                                <a:gd name="T17" fmla="*/ T16 w 12"/>
                                <a:gd name="T18" fmla="+- 0 1468 1468"/>
                                <a:gd name="T19" fmla="*/ 1468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58" name="Group 2944"/>
                        <wpg:cNvGrpSpPr>
                          <a:grpSpLocks/>
                        </wpg:cNvGrpSpPr>
                        <wpg:grpSpPr bwMode="auto">
                          <a:xfrm>
                            <a:off x="8334" y="1468"/>
                            <a:ext cx="10" cy="3"/>
                            <a:chOff x="8334" y="1468"/>
                            <a:chExt cx="10" cy="3"/>
                          </a:xfrm>
                        </wpg:grpSpPr>
                        <wps:wsp>
                          <wps:cNvPr id="15359" name="Freeform 2945"/>
                          <wps:cNvSpPr>
                            <a:spLocks/>
                          </wps:cNvSpPr>
                          <wps:spPr bwMode="auto">
                            <a:xfrm>
                              <a:off x="8334" y="1468"/>
                              <a:ext cx="10" cy="3"/>
                            </a:xfrm>
                            <a:custGeom>
                              <a:avLst/>
                              <a:gdLst>
                                <a:gd name="T0" fmla="+- 0 8344 8334"/>
                                <a:gd name="T1" fmla="*/ T0 w 10"/>
                                <a:gd name="T2" fmla="+- 0 1468 1468"/>
                                <a:gd name="T3" fmla="*/ 1468 h 3"/>
                                <a:gd name="T4" fmla="+- 0 8342 8334"/>
                                <a:gd name="T5" fmla="*/ T4 w 10"/>
                                <a:gd name="T6" fmla="+- 0 1468 1468"/>
                                <a:gd name="T7" fmla="*/ 1468 h 3"/>
                                <a:gd name="T8" fmla="+- 0 8334 8334"/>
                                <a:gd name="T9" fmla="*/ T8 w 10"/>
                                <a:gd name="T10" fmla="+- 0 1469 1468"/>
                                <a:gd name="T11" fmla="*/ 1469 h 3"/>
                                <a:gd name="T12" fmla="+- 0 8334 8334"/>
                                <a:gd name="T13" fmla="*/ T12 w 10"/>
                                <a:gd name="T14" fmla="+- 0 1470 1468"/>
                                <a:gd name="T15" fmla="*/ 1470 h 3"/>
                                <a:gd name="T16" fmla="+- 0 8336 8334"/>
                                <a:gd name="T17" fmla="*/ T16 w 10"/>
                                <a:gd name="T18" fmla="+- 0 1470 1468"/>
                                <a:gd name="T19" fmla="*/ 1470 h 3"/>
                                <a:gd name="T20" fmla="+- 0 8344 8334"/>
                                <a:gd name="T21" fmla="*/ T20 w 10"/>
                                <a:gd name="T22" fmla="+- 0 1470 1468"/>
                                <a:gd name="T23" fmla="*/ 1470 h 3"/>
                                <a:gd name="T24" fmla="+- 0 8344 8334"/>
                                <a:gd name="T25" fmla="*/ T24 w 10"/>
                                <a:gd name="T26" fmla="+- 0 1468 1468"/>
                                <a:gd name="T27" fmla="*/ 1468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8" y="0"/>
                                  </a:lnTo>
                                  <a:lnTo>
                                    <a:pt x="0" y="1"/>
                                  </a:lnTo>
                                  <a:lnTo>
                                    <a:pt x="0" y="2"/>
                                  </a:lnTo>
                                  <a:lnTo>
                                    <a:pt x="2" y="2"/>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60" name="Group 2946"/>
                        <wpg:cNvGrpSpPr>
                          <a:grpSpLocks/>
                        </wpg:cNvGrpSpPr>
                        <wpg:grpSpPr bwMode="auto">
                          <a:xfrm>
                            <a:off x="8326" y="1469"/>
                            <a:ext cx="9" cy="3"/>
                            <a:chOff x="8326" y="1469"/>
                            <a:chExt cx="9" cy="3"/>
                          </a:xfrm>
                        </wpg:grpSpPr>
                        <wps:wsp>
                          <wps:cNvPr id="15361" name="Freeform 2947"/>
                          <wps:cNvSpPr>
                            <a:spLocks/>
                          </wps:cNvSpPr>
                          <wps:spPr bwMode="auto">
                            <a:xfrm>
                              <a:off x="8326" y="1469"/>
                              <a:ext cx="9" cy="3"/>
                            </a:xfrm>
                            <a:custGeom>
                              <a:avLst/>
                              <a:gdLst>
                                <a:gd name="T0" fmla="+- 0 8336 8326"/>
                                <a:gd name="T1" fmla="*/ T0 w 9"/>
                                <a:gd name="T2" fmla="+- 0 1469 1469"/>
                                <a:gd name="T3" fmla="*/ 1469 h 3"/>
                                <a:gd name="T4" fmla="+- 0 8334 8326"/>
                                <a:gd name="T5" fmla="*/ T4 w 9"/>
                                <a:gd name="T6" fmla="+- 0 1469 1469"/>
                                <a:gd name="T7" fmla="*/ 1469 h 3"/>
                                <a:gd name="T8" fmla="+- 0 8326 8326"/>
                                <a:gd name="T9" fmla="*/ T8 w 9"/>
                                <a:gd name="T10" fmla="+- 0 1470 1469"/>
                                <a:gd name="T11" fmla="*/ 1470 h 3"/>
                                <a:gd name="T12" fmla="+- 0 8326 8326"/>
                                <a:gd name="T13" fmla="*/ T12 w 9"/>
                                <a:gd name="T14" fmla="+- 0 1471 1469"/>
                                <a:gd name="T15" fmla="*/ 1471 h 3"/>
                                <a:gd name="T16" fmla="+- 0 8328 8326"/>
                                <a:gd name="T17" fmla="*/ T16 w 9"/>
                                <a:gd name="T18" fmla="+- 0 1471 1469"/>
                                <a:gd name="T19" fmla="*/ 1471 h 3"/>
                                <a:gd name="T20" fmla="+- 0 8336 8326"/>
                                <a:gd name="T21" fmla="*/ T20 w 9"/>
                                <a:gd name="T22" fmla="+- 0 1470 1469"/>
                                <a:gd name="T23" fmla="*/ 1470 h 3"/>
                                <a:gd name="T24" fmla="+- 0 8336 8326"/>
                                <a:gd name="T25" fmla="*/ T24 w 9"/>
                                <a:gd name="T26" fmla="+- 0 1469 1469"/>
                                <a:gd name="T27" fmla="*/ 1469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10" y="0"/>
                                  </a:moveTo>
                                  <a:lnTo>
                                    <a:pt x="8" y="0"/>
                                  </a:lnTo>
                                  <a:lnTo>
                                    <a:pt x="0" y="1"/>
                                  </a:lnTo>
                                  <a:lnTo>
                                    <a:pt x="0" y="2"/>
                                  </a:lnTo>
                                  <a:lnTo>
                                    <a:pt x="2" y="2"/>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62" name="Group 2948"/>
                        <wpg:cNvGrpSpPr>
                          <a:grpSpLocks/>
                        </wpg:cNvGrpSpPr>
                        <wpg:grpSpPr bwMode="auto">
                          <a:xfrm>
                            <a:off x="8319" y="1470"/>
                            <a:ext cx="9" cy="3"/>
                            <a:chOff x="8319" y="1470"/>
                            <a:chExt cx="9" cy="3"/>
                          </a:xfrm>
                        </wpg:grpSpPr>
                        <wps:wsp>
                          <wps:cNvPr id="15363" name="Freeform 2949"/>
                          <wps:cNvSpPr>
                            <a:spLocks/>
                          </wps:cNvSpPr>
                          <wps:spPr bwMode="auto">
                            <a:xfrm>
                              <a:off x="8319" y="1470"/>
                              <a:ext cx="9" cy="3"/>
                            </a:xfrm>
                            <a:custGeom>
                              <a:avLst/>
                              <a:gdLst>
                                <a:gd name="T0" fmla="+- 0 8328 8319"/>
                                <a:gd name="T1" fmla="*/ T0 w 9"/>
                                <a:gd name="T2" fmla="+- 0 1470 1470"/>
                                <a:gd name="T3" fmla="*/ 1470 h 3"/>
                                <a:gd name="T4" fmla="+- 0 8326 8319"/>
                                <a:gd name="T5" fmla="*/ T4 w 9"/>
                                <a:gd name="T6" fmla="+- 0 1470 1470"/>
                                <a:gd name="T7" fmla="*/ 1470 h 3"/>
                                <a:gd name="T8" fmla="+- 0 8319 8319"/>
                                <a:gd name="T9" fmla="*/ T8 w 9"/>
                                <a:gd name="T10" fmla="+- 0 1470 1470"/>
                                <a:gd name="T11" fmla="*/ 1470 h 3"/>
                                <a:gd name="T12" fmla="+- 0 8319 8319"/>
                                <a:gd name="T13" fmla="*/ T12 w 9"/>
                                <a:gd name="T14" fmla="+- 0 1472 1470"/>
                                <a:gd name="T15" fmla="*/ 1472 h 3"/>
                                <a:gd name="T16" fmla="+- 0 8321 8319"/>
                                <a:gd name="T17" fmla="*/ T16 w 9"/>
                                <a:gd name="T18" fmla="+- 0 1472 1470"/>
                                <a:gd name="T19" fmla="*/ 1472 h 3"/>
                                <a:gd name="T20" fmla="+- 0 8328 8319"/>
                                <a:gd name="T21" fmla="*/ T20 w 9"/>
                                <a:gd name="T22" fmla="+- 0 1471 1470"/>
                                <a:gd name="T23" fmla="*/ 1471 h 3"/>
                                <a:gd name="T24" fmla="+- 0 8328 8319"/>
                                <a:gd name="T25" fmla="*/ T24 w 9"/>
                                <a:gd name="T26" fmla="+- 0 1470 1470"/>
                                <a:gd name="T27" fmla="*/ 1470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0"/>
                                  </a:lnTo>
                                  <a:lnTo>
                                    <a:pt x="0" y="2"/>
                                  </a:lnTo>
                                  <a:lnTo>
                                    <a:pt x="2" y="2"/>
                                  </a:lnTo>
                                  <a:lnTo>
                                    <a:pt x="9" y="1"/>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64" name="Picture 295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307" y="1470"/>
                              <a:ext cx="14"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65" name="Picture 2951"/>
                            <pic:cNvPicPr>
                              <a:picLocks noChangeAspect="1" noChangeArrowheads="1"/>
                            </pic:cNvPicPr>
                          </pic:nvPicPr>
                          <pic:blipFill>
                            <a:blip r:embed="rId1183">
                              <a:extLst>
                                <a:ext uri="{28A0092B-C50C-407E-A947-70E740481C1C}">
                                  <a14:useLocalDpi xmlns:a14="http://schemas.microsoft.com/office/drawing/2010/main" val="0"/>
                                </a:ext>
                              </a:extLst>
                            </a:blip>
                            <a:srcRect/>
                            <a:stretch>
                              <a:fillRect/>
                            </a:stretch>
                          </pic:blipFill>
                          <pic:spPr bwMode="auto">
                            <a:xfrm>
                              <a:off x="8301" y="1473"/>
                              <a:ext cx="8"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366" name="Group 2952"/>
                        <wpg:cNvGrpSpPr>
                          <a:grpSpLocks/>
                        </wpg:cNvGrpSpPr>
                        <wpg:grpSpPr bwMode="auto">
                          <a:xfrm>
                            <a:off x="8293" y="1475"/>
                            <a:ext cx="9" cy="4"/>
                            <a:chOff x="8293" y="1475"/>
                            <a:chExt cx="9" cy="4"/>
                          </a:xfrm>
                        </wpg:grpSpPr>
                        <wps:wsp>
                          <wps:cNvPr id="15367" name="Freeform 2953"/>
                          <wps:cNvSpPr>
                            <a:spLocks/>
                          </wps:cNvSpPr>
                          <wps:spPr bwMode="auto">
                            <a:xfrm>
                              <a:off x="8293" y="1475"/>
                              <a:ext cx="9" cy="4"/>
                            </a:xfrm>
                            <a:custGeom>
                              <a:avLst/>
                              <a:gdLst>
                                <a:gd name="T0" fmla="+- 0 8303 8293"/>
                                <a:gd name="T1" fmla="*/ T0 w 9"/>
                                <a:gd name="T2" fmla="+- 0 1475 1475"/>
                                <a:gd name="T3" fmla="*/ 1475 h 4"/>
                                <a:gd name="T4" fmla="+- 0 8301 8293"/>
                                <a:gd name="T5" fmla="*/ T4 w 9"/>
                                <a:gd name="T6" fmla="+- 0 1475 1475"/>
                                <a:gd name="T7" fmla="*/ 1475 h 4"/>
                                <a:gd name="T8" fmla="+- 0 8293 8293"/>
                                <a:gd name="T9" fmla="*/ T8 w 9"/>
                                <a:gd name="T10" fmla="+- 0 1477 1475"/>
                                <a:gd name="T11" fmla="*/ 1477 h 4"/>
                                <a:gd name="T12" fmla="+- 0 8293 8293"/>
                                <a:gd name="T13" fmla="*/ T12 w 9"/>
                                <a:gd name="T14" fmla="+- 0 1479 1475"/>
                                <a:gd name="T15" fmla="*/ 1479 h 4"/>
                                <a:gd name="T16" fmla="+- 0 8295 8293"/>
                                <a:gd name="T17" fmla="*/ T16 w 9"/>
                                <a:gd name="T18" fmla="+- 0 1479 1475"/>
                                <a:gd name="T19" fmla="*/ 1479 h 4"/>
                                <a:gd name="T20" fmla="+- 0 8303 8293"/>
                                <a:gd name="T21" fmla="*/ T20 w 9"/>
                                <a:gd name="T22" fmla="+- 0 1477 1475"/>
                                <a:gd name="T23" fmla="*/ 1477 h 4"/>
                                <a:gd name="T24" fmla="+- 0 8303 8293"/>
                                <a:gd name="T25" fmla="*/ T24 w 9"/>
                                <a:gd name="T26" fmla="+- 0 1475 1475"/>
                                <a:gd name="T27" fmla="*/ 1475 h 4"/>
                              </a:gdLst>
                              <a:ahLst/>
                              <a:cxnLst>
                                <a:cxn ang="0">
                                  <a:pos x="T1" y="T3"/>
                                </a:cxn>
                                <a:cxn ang="0">
                                  <a:pos x="T5" y="T7"/>
                                </a:cxn>
                                <a:cxn ang="0">
                                  <a:pos x="T9" y="T11"/>
                                </a:cxn>
                                <a:cxn ang="0">
                                  <a:pos x="T13" y="T15"/>
                                </a:cxn>
                                <a:cxn ang="0">
                                  <a:pos x="T17" y="T19"/>
                                </a:cxn>
                                <a:cxn ang="0">
                                  <a:pos x="T21" y="T23"/>
                                </a:cxn>
                                <a:cxn ang="0">
                                  <a:pos x="T25" y="T27"/>
                                </a:cxn>
                              </a:cxnLst>
                              <a:rect l="0" t="0" r="r" b="b"/>
                              <a:pathLst>
                                <a:path w="9" h="4">
                                  <a:moveTo>
                                    <a:pt x="10" y="0"/>
                                  </a:moveTo>
                                  <a:lnTo>
                                    <a:pt x="8" y="0"/>
                                  </a:lnTo>
                                  <a:lnTo>
                                    <a:pt x="0" y="2"/>
                                  </a:lnTo>
                                  <a:lnTo>
                                    <a:pt x="0" y="4"/>
                                  </a:lnTo>
                                  <a:lnTo>
                                    <a:pt x="2" y="4"/>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68" name="Group 2954"/>
                        <wpg:cNvGrpSpPr>
                          <a:grpSpLocks/>
                        </wpg:cNvGrpSpPr>
                        <wpg:grpSpPr bwMode="auto">
                          <a:xfrm>
                            <a:off x="8285" y="1477"/>
                            <a:ext cx="10" cy="4"/>
                            <a:chOff x="8285" y="1477"/>
                            <a:chExt cx="10" cy="4"/>
                          </a:xfrm>
                        </wpg:grpSpPr>
                        <wps:wsp>
                          <wps:cNvPr id="15369" name="Freeform 2955"/>
                          <wps:cNvSpPr>
                            <a:spLocks/>
                          </wps:cNvSpPr>
                          <wps:spPr bwMode="auto">
                            <a:xfrm>
                              <a:off x="8285" y="1477"/>
                              <a:ext cx="10" cy="4"/>
                            </a:xfrm>
                            <a:custGeom>
                              <a:avLst/>
                              <a:gdLst>
                                <a:gd name="T0" fmla="+- 0 8295 8285"/>
                                <a:gd name="T1" fmla="*/ T0 w 10"/>
                                <a:gd name="T2" fmla="+- 0 1477 1477"/>
                                <a:gd name="T3" fmla="*/ 1477 h 4"/>
                                <a:gd name="T4" fmla="+- 0 8293 8285"/>
                                <a:gd name="T5" fmla="*/ T4 w 10"/>
                                <a:gd name="T6" fmla="+- 0 1477 1477"/>
                                <a:gd name="T7" fmla="*/ 1477 h 4"/>
                                <a:gd name="T8" fmla="+- 0 8285 8285"/>
                                <a:gd name="T9" fmla="*/ T8 w 10"/>
                                <a:gd name="T10" fmla="+- 0 1479 1477"/>
                                <a:gd name="T11" fmla="*/ 1479 h 4"/>
                                <a:gd name="T12" fmla="+- 0 8285 8285"/>
                                <a:gd name="T13" fmla="*/ T12 w 10"/>
                                <a:gd name="T14" fmla="+- 0 1480 1477"/>
                                <a:gd name="T15" fmla="*/ 1480 h 4"/>
                                <a:gd name="T16" fmla="+- 0 8287 8285"/>
                                <a:gd name="T17" fmla="*/ T16 w 10"/>
                                <a:gd name="T18" fmla="+- 0 1480 1477"/>
                                <a:gd name="T19" fmla="*/ 1480 h 4"/>
                                <a:gd name="T20" fmla="+- 0 8295 8285"/>
                                <a:gd name="T21" fmla="*/ T20 w 10"/>
                                <a:gd name="T22" fmla="+- 0 1479 1477"/>
                                <a:gd name="T23" fmla="*/ 1479 h 4"/>
                                <a:gd name="T24" fmla="+- 0 8295 8285"/>
                                <a:gd name="T25" fmla="*/ T24 w 10"/>
                                <a:gd name="T26" fmla="+- 0 1477 1477"/>
                                <a:gd name="T27" fmla="*/ 1477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8" y="0"/>
                                  </a:lnTo>
                                  <a:lnTo>
                                    <a:pt x="0" y="2"/>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70" name="Group 2956"/>
                        <wpg:cNvGrpSpPr>
                          <a:grpSpLocks/>
                        </wpg:cNvGrpSpPr>
                        <wpg:grpSpPr bwMode="auto">
                          <a:xfrm>
                            <a:off x="8274" y="1479"/>
                            <a:ext cx="13" cy="4"/>
                            <a:chOff x="8274" y="1479"/>
                            <a:chExt cx="13" cy="4"/>
                          </a:xfrm>
                        </wpg:grpSpPr>
                        <wps:wsp>
                          <wps:cNvPr id="15371" name="Freeform 2957"/>
                          <wps:cNvSpPr>
                            <a:spLocks/>
                          </wps:cNvSpPr>
                          <wps:spPr bwMode="auto">
                            <a:xfrm>
                              <a:off x="8274" y="1479"/>
                              <a:ext cx="13" cy="4"/>
                            </a:xfrm>
                            <a:custGeom>
                              <a:avLst/>
                              <a:gdLst>
                                <a:gd name="T0" fmla="+- 0 8287 8274"/>
                                <a:gd name="T1" fmla="*/ T0 w 13"/>
                                <a:gd name="T2" fmla="+- 0 1479 1479"/>
                                <a:gd name="T3" fmla="*/ 1479 h 4"/>
                                <a:gd name="T4" fmla="+- 0 8285 8274"/>
                                <a:gd name="T5" fmla="*/ T4 w 13"/>
                                <a:gd name="T6" fmla="+- 0 1479 1479"/>
                                <a:gd name="T7" fmla="*/ 1479 h 4"/>
                                <a:gd name="T8" fmla="+- 0 8274 8274"/>
                                <a:gd name="T9" fmla="*/ T8 w 13"/>
                                <a:gd name="T10" fmla="+- 0 1480 1479"/>
                                <a:gd name="T11" fmla="*/ 1480 h 4"/>
                                <a:gd name="T12" fmla="+- 0 8274 8274"/>
                                <a:gd name="T13" fmla="*/ T12 w 13"/>
                                <a:gd name="T14" fmla="+- 0 1482 1479"/>
                                <a:gd name="T15" fmla="*/ 1482 h 4"/>
                                <a:gd name="T16" fmla="+- 0 8276 8274"/>
                                <a:gd name="T17" fmla="*/ T16 w 13"/>
                                <a:gd name="T18" fmla="+- 0 1482 1479"/>
                                <a:gd name="T19" fmla="*/ 1482 h 4"/>
                                <a:gd name="T20" fmla="+- 0 8287 8274"/>
                                <a:gd name="T21" fmla="*/ T20 w 13"/>
                                <a:gd name="T22" fmla="+- 0 1480 1479"/>
                                <a:gd name="T23" fmla="*/ 1480 h 4"/>
                                <a:gd name="T24" fmla="+- 0 8287 8274"/>
                                <a:gd name="T25" fmla="*/ T24 w 13"/>
                                <a:gd name="T26" fmla="+- 0 1479 1479"/>
                                <a:gd name="T27" fmla="*/ 1479 h 4"/>
                              </a:gdLst>
                              <a:ahLst/>
                              <a:cxnLst>
                                <a:cxn ang="0">
                                  <a:pos x="T1" y="T3"/>
                                </a:cxn>
                                <a:cxn ang="0">
                                  <a:pos x="T5" y="T7"/>
                                </a:cxn>
                                <a:cxn ang="0">
                                  <a:pos x="T9" y="T11"/>
                                </a:cxn>
                                <a:cxn ang="0">
                                  <a:pos x="T13" y="T15"/>
                                </a:cxn>
                                <a:cxn ang="0">
                                  <a:pos x="T17" y="T19"/>
                                </a:cxn>
                                <a:cxn ang="0">
                                  <a:pos x="T21" y="T23"/>
                                </a:cxn>
                                <a:cxn ang="0">
                                  <a:pos x="T25" y="T27"/>
                                </a:cxn>
                              </a:cxnLst>
                              <a:rect l="0" t="0" r="r" b="b"/>
                              <a:pathLst>
                                <a:path w="13" h="4">
                                  <a:moveTo>
                                    <a:pt x="13" y="0"/>
                                  </a:moveTo>
                                  <a:lnTo>
                                    <a:pt x="11" y="0"/>
                                  </a:lnTo>
                                  <a:lnTo>
                                    <a:pt x="0" y="1"/>
                                  </a:lnTo>
                                  <a:lnTo>
                                    <a:pt x="0" y="3"/>
                                  </a:lnTo>
                                  <a:lnTo>
                                    <a:pt x="2" y="3"/>
                                  </a:lnTo>
                                  <a:lnTo>
                                    <a:pt x="13" y="1"/>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72" name="Picture 2958"/>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261" y="1480"/>
                              <a:ext cx="16"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73" name="Picture 295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243" y="1482"/>
                              <a:ext cx="1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74" name="Picture 2960"/>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8221" y="1483"/>
                              <a:ext cx="24" cy="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75" name="Picture 296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218" y="1480"/>
                              <a:ext cx="8" cy="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76" name="Picture 2962"/>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215" y="1483"/>
                              <a:ext cx="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77" name="Picture 2963"/>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215" y="1489"/>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78" name="Picture 2964"/>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190" y="1480"/>
                              <a:ext cx="7" cy="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379" name="Group 2965"/>
                        <wpg:cNvGrpSpPr>
                          <a:grpSpLocks/>
                        </wpg:cNvGrpSpPr>
                        <wpg:grpSpPr bwMode="auto">
                          <a:xfrm>
                            <a:off x="8187" y="1484"/>
                            <a:ext cx="5" cy="5"/>
                            <a:chOff x="8187" y="1484"/>
                            <a:chExt cx="5" cy="5"/>
                          </a:xfrm>
                        </wpg:grpSpPr>
                        <wps:wsp>
                          <wps:cNvPr id="15380" name="Freeform 2966"/>
                          <wps:cNvSpPr>
                            <a:spLocks/>
                          </wps:cNvSpPr>
                          <wps:spPr bwMode="auto">
                            <a:xfrm>
                              <a:off x="8187" y="1484"/>
                              <a:ext cx="5" cy="5"/>
                            </a:xfrm>
                            <a:custGeom>
                              <a:avLst/>
                              <a:gdLst>
                                <a:gd name="T0" fmla="+- 0 8190 8187"/>
                                <a:gd name="T1" fmla="*/ T0 w 5"/>
                                <a:gd name="T2" fmla="+- 0 1484 1484"/>
                                <a:gd name="T3" fmla="*/ 1484 h 5"/>
                                <a:gd name="T4" fmla="+- 0 8187 8187"/>
                                <a:gd name="T5" fmla="*/ T4 w 5"/>
                                <a:gd name="T6" fmla="+- 0 1485 1484"/>
                                <a:gd name="T7" fmla="*/ 1485 h 5"/>
                                <a:gd name="T8" fmla="+- 0 8187 8187"/>
                                <a:gd name="T9" fmla="*/ T8 w 5"/>
                                <a:gd name="T10" fmla="+- 0 1489 1484"/>
                                <a:gd name="T11" fmla="*/ 1489 h 5"/>
                                <a:gd name="T12" fmla="+- 0 8193 8187"/>
                                <a:gd name="T13" fmla="*/ T12 w 5"/>
                                <a:gd name="T14" fmla="+- 0 1489 1484"/>
                                <a:gd name="T15" fmla="*/ 1489 h 5"/>
                                <a:gd name="T16" fmla="+- 0 8190 8187"/>
                                <a:gd name="T17" fmla="*/ T16 w 5"/>
                                <a:gd name="T18" fmla="+- 0 1484 1484"/>
                                <a:gd name="T19" fmla="*/ 1484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6"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81" name="Group 2967"/>
                        <wpg:cNvGrpSpPr>
                          <a:grpSpLocks/>
                        </wpg:cNvGrpSpPr>
                        <wpg:grpSpPr bwMode="auto">
                          <a:xfrm>
                            <a:off x="8187" y="1489"/>
                            <a:ext cx="5" cy="18"/>
                            <a:chOff x="8187" y="1489"/>
                            <a:chExt cx="5" cy="18"/>
                          </a:xfrm>
                        </wpg:grpSpPr>
                        <wps:wsp>
                          <wps:cNvPr id="15382" name="Freeform 2968"/>
                          <wps:cNvSpPr>
                            <a:spLocks/>
                          </wps:cNvSpPr>
                          <wps:spPr bwMode="auto">
                            <a:xfrm>
                              <a:off x="8187" y="1489"/>
                              <a:ext cx="5" cy="18"/>
                            </a:xfrm>
                            <a:custGeom>
                              <a:avLst/>
                              <a:gdLst>
                                <a:gd name="T0" fmla="+- 0 8187 8187"/>
                                <a:gd name="T1" fmla="*/ T0 w 5"/>
                                <a:gd name="T2" fmla="+- 0 1489 1489"/>
                                <a:gd name="T3" fmla="*/ 1489 h 18"/>
                                <a:gd name="T4" fmla="+- 0 8193 8187"/>
                                <a:gd name="T5" fmla="*/ T4 w 5"/>
                                <a:gd name="T6" fmla="+- 0 1489 1489"/>
                                <a:gd name="T7" fmla="*/ 1489 h 18"/>
                                <a:gd name="T8" fmla="+- 0 8193 8187"/>
                                <a:gd name="T9" fmla="*/ T8 w 5"/>
                                <a:gd name="T10" fmla="+- 0 1507 1489"/>
                                <a:gd name="T11" fmla="*/ 1507 h 18"/>
                                <a:gd name="T12" fmla="+- 0 8187 8187"/>
                                <a:gd name="T13" fmla="*/ T12 w 5"/>
                                <a:gd name="T14" fmla="+- 0 1507 1489"/>
                                <a:gd name="T15" fmla="*/ 1507 h 18"/>
                                <a:gd name="T16" fmla="+- 0 8187 8187"/>
                                <a:gd name="T17" fmla="*/ T16 w 5"/>
                                <a:gd name="T18" fmla="+- 0 1489 1489"/>
                                <a:gd name="T19" fmla="*/ 1489 h 18"/>
                              </a:gdLst>
                              <a:ahLst/>
                              <a:cxnLst>
                                <a:cxn ang="0">
                                  <a:pos x="T1" y="T3"/>
                                </a:cxn>
                                <a:cxn ang="0">
                                  <a:pos x="T5" y="T7"/>
                                </a:cxn>
                                <a:cxn ang="0">
                                  <a:pos x="T9" y="T11"/>
                                </a:cxn>
                                <a:cxn ang="0">
                                  <a:pos x="T13" y="T15"/>
                                </a:cxn>
                                <a:cxn ang="0">
                                  <a:pos x="T17" y="T19"/>
                                </a:cxn>
                              </a:cxnLst>
                              <a:rect l="0" t="0" r="r" b="b"/>
                              <a:pathLst>
                                <a:path w="5" h="18">
                                  <a:moveTo>
                                    <a:pt x="0" y="0"/>
                                  </a:moveTo>
                                  <a:lnTo>
                                    <a:pt x="6" y="0"/>
                                  </a:lnTo>
                                  <a:lnTo>
                                    <a:pt x="6" y="18"/>
                                  </a:lnTo>
                                  <a:lnTo>
                                    <a:pt x="0" y="18"/>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83" name="Picture 2969"/>
                            <pic:cNvPicPr>
                              <a:picLocks noChangeAspect="1" noChangeArrowheads="1"/>
                            </pic:cNvPicPr>
                          </pic:nvPicPr>
                          <pic:blipFill>
                            <a:blip r:embed="rId1184">
                              <a:extLst>
                                <a:ext uri="{28A0092B-C50C-407E-A947-70E740481C1C}">
                                  <a14:useLocalDpi xmlns:a14="http://schemas.microsoft.com/office/drawing/2010/main" val="0"/>
                                </a:ext>
                              </a:extLst>
                            </a:blip>
                            <a:srcRect/>
                            <a:stretch>
                              <a:fillRect/>
                            </a:stretch>
                          </pic:blipFill>
                          <pic:spPr bwMode="auto">
                            <a:xfrm>
                              <a:off x="8163" y="1479"/>
                              <a:ext cx="7"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384" name="Group 2970"/>
                        <wpg:cNvGrpSpPr>
                          <a:grpSpLocks/>
                        </wpg:cNvGrpSpPr>
                        <wpg:grpSpPr bwMode="auto">
                          <a:xfrm>
                            <a:off x="8159" y="1480"/>
                            <a:ext cx="5" cy="5"/>
                            <a:chOff x="8159" y="1480"/>
                            <a:chExt cx="5" cy="5"/>
                          </a:xfrm>
                        </wpg:grpSpPr>
                        <wps:wsp>
                          <wps:cNvPr id="15385" name="Freeform 2971"/>
                          <wps:cNvSpPr>
                            <a:spLocks/>
                          </wps:cNvSpPr>
                          <wps:spPr bwMode="auto">
                            <a:xfrm>
                              <a:off x="8159" y="1480"/>
                              <a:ext cx="5" cy="5"/>
                            </a:xfrm>
                            <a:custGeom>
                              <a:avLst/>
                              <a:gdLst>
                                <a:gd name="T0" fmla="+- 0 8163 8159"/>
                                <a:gd name="T1" fmla="*/ T0 w 5"/>
                                <a:gd name="T2" fmla="+- 0 1480 1480"/>
                                <a:gd name="T3" fmla="*/ 1480 h 5"/>
                                <a:gd name="T4" fmla="+- 0 8159 8159"/>
                                <a:gd name="T5" fmla="*/ T4 w 5"/>
                                <a:gd name="T6" fmla="+- 0 1482 1480"/>
                                <a:gd name="T7" fmla="*/ 1482 h 5"/>
                                <a:gd name="T8" fmla="+- 0 8159 8159"/>
                                <a:gd name="T9" fmla="*/ T8 w 5"/>
                                <a:gd name="T10" fmla="+- 0 1486 1480"/>
                                <a:gd name="T11" fmla="*/ 1486 h 5"/>
                                <a:gd name="T12" fmla="+- 0 8164 8159"/>
                                <a:gd name="T13" fmla="*/ T12 w 5"/>
                                <a:gd name="T14" fmla="+- 0 1486 1480"/>
                                <a:gd name="T15" fmla="*/ 1486 h 5"/>
                                <a:gd name="T16" fmla="+- 0 8163 8159"/>
                                <a:gd name="T17" fmla="*/ T16 w 5"/>
                                <a:gd name="T18" fmla="+- 0 1480 1480"/>
                                <a:gd name="T19" fmla="*/ 1480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6"/>
                                  </a:lnTo>
                                  <a:lnTo>
                                    <a:pt x="5" y="6"/>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86" name="Group 2972"/>
                        <wpg:cNvGrpSpPr>
                          <a:grpSpLocks/>
                        </wpg:cNvGrpSpPr>
                        <wpg:grpSpPr bwMode="auto">
                          <a:xfrm>
                            <a:off x="8159" y="1486"/>
                            <a:ext cx="5" cy="19"/>
                            <a:chOff x="8159" y="1486"/>
                            <a:chExt cx="5" cy="19"/>
                          </a:xfrm>
                        </wpg:grpSpPr>
                        <wps:wsp>
                          <wps:cNvPr id="15387" name="Freeform 2973"/>
                          <wps:cNvSpPr>
                            <a:spLocks/>
                          </wps:cNvSpPr>
                          <wps:spPr bwMode="auto">
                            <a:xfrm>
                              <a:off x="8159" y="1486"/>
                              <a:ext cx="5" cy="19"/>
                            </a:xfrm>
                            <a:custGeom>
                              <a:avLst/>
                              <a:gdLst>
                                <a:gd name="T0" fmla="+- 0 8159 8159"/>
                                <a:gd name="T1" fmla="*/ T0 w 5"/>
                                <a:gd name="T2" fmla="+- 0 1486 1486"/>
                                <a:gd name="T3" fmla="*/ 1486 h 19"/>
                                <a:gd name="T4" fmla="+- 0 8164 8159"/>
                                <a:gd name="T5" fmla="*/ T4 w 5"/>
                                <a:gd name="T6" fmla="+- 0 1486 1486"/>
                                <a:gd name="T7" fmla="*/ 1486 h 19"/>
                                <a:gd name="T8" fmla="+- 0 8164 8159"/>
                                <a:gd name="T9" fmla="*/ T8 w 5"/>
                                <a:gd name="T10" fmla="+- 0 1505 1486"/>
                                <a:gd name="T11" fmla="*/ 1505 h 19"/>
                                <a:gd name="T12" fmla="+- 0 8159 8159"/>
                                <a:gd name="T13" fmla="*/ T12 w 5"/>
                                <a:gd name="T14" fmla="+- 0 1505 1486"/>
                                <a:gd name="T15" fmla="*/ 1505 h 19"/>
                                <a:gd name="T16" fmla="+- 0 8159 8159"/>
                                <a:gd name="T17" fmla="*/ T16 w 5"/>
                                <a:gd name="T18" fmla="+- 0 1486 1486"/>
                                <a:gd name="T19" fmla="*/ 1486 h 19"/>
                              </a:gdLst>
                              <a:ahLst/>
                              <a:cxnLst>
                                <a:cxn ang="0">
                                  <a:pos x="T1" y="T3"/>
                                </a:cxn>
                                <a:cxn ang="0">
                                  <a:pos x="T5" y="T7"/>
                                </a:cxn>
                                <a:cxn ang="0">
                                  <a:pos x="T9" y="T11"/>
                                </a:cxn>
                                <a:cxn ang="0">
                                  <a:pos x="T13" y="T15"/>
                                </a:cxn>
                                <a:cxn ang="0">
                                  <a:pos x="T17" y="T19"/>
                                </a:cxn>
                              </a:cxnLst>
                              <a:rect l="0" t="0" r="r" b="b"/>
                              <a:pathLst>
                                <a:path w="5" h="19">
                                  <a:moveTo>
                                    <a:pt x="0" y="0"/>
                                  </a:moveTo>
                                  <a:lnTo>
                                    <a:pt x="5" y="0"/>
                                  </a:lnTo>
                                  <a:lnTo>
                                    <a:pt x="5"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88" name="Group 2974"/>
                        <wpg:cNvGrpSpPr>
                          <a:grpSpLocks/>
                        </wpg:cNvGrpSpPr>
                        <wpg:grpSpPr bwMode="auto">
                          <a:xfrm>
                            <a:off x="8246" y="1480"/>
                            <a:ext cx="7" cy="8"/>
                            <a:chOff x="8246" y="1480"/>
                            <a:chExt cx="7" cy="8"/>
                          </a:xfrm>
                        </wpg:grpSpPr>
                        <wps:wsp>
                          <wps:cNvPr id="15389" name="Freeform 2975"/>
                          <wps:cNvSpPr>
                            <a:spLocks/>
                          </wps:cNvSpPr>
                          <wps:spPr bwMode="auto">
                            <a:xfrm>
                              <a:off x="8246" y="1480"/>
                              <a:ext cx="7" cy="8"/>
                            </a:xfrm>
                            <a:custGeom>
                              <a:avLst/>
                              <a:gdLst>
                                <a:gd name="T0" fmla="+- 0 8251 8246"/>
                                <a:gd name="T1" fmla="*/ T0 w 7"/>
                                <a:gd name="T2" fmla="+- 0 1480 1480"/>
                                <a:gd name="T3" fmla="*/ 1480 h 8"/>
                                <a:gd name="T4" fmla="+- 0 8246 8246"/>
                                <a:gd name="T5" fmla="*/ T4 w 7"/>
                                <a:gd name="T6" fmla="+- 0 1484 1480"/>
                                <a:gd name="T7" fmla="*/ 1484 h 8"/>
                                <a:gd name="T8" fmla="+- 0 8249 8246"/>
                                <a:gd name="T9" fmla="*/ T8 w 7"/>
                                <a:gd name="T10" fmla="+- 0 1489 1480"/>
                                <a:gd name="T11" fmla="*/ 1489 h 8"/>
                                <a:gd name="T12" fmla="+- 0 8253 8246"/>
                                <a:gd name="T13" fmla="*/ T12 w 7"/>
                                <a:gd name="T14" fmla="+- 0 1486 1480"/>
                                <a:gd name="T15" fmla="*/ 1486 h 8"/>
                                <a:gd name="T16" fmla="+- 0 8251 8246"/>
                                <a:gd name="T17" fmla="*/ T16 w 7"/>
                                <a:gd name="T18" fmla="+- 0 1480 1480"/>
                                <a:gd name="T19" fmla="*/ 1480 h 8"/>
                              </a:gdLst>
                              <a:ahLst/>
                              <a:cxnLst>
                                <a:cxn ang="0">
                                  <a:pos x="T1" y="T3"/>
                                </a:cxn>
                                <a:cxn ang="0">
                                  <a:pos x="T5" y="T7"/>
                                </a:cxn>
                                <a:cxn ang="0">
                                  <a:pos x="T9" y="T11"/>
                                </a:cxn>
                                <a:cxn ang="0">
                                  <a:pos x="T13" y="T15"/>
                                </a:cxn>
                                <a:cxn ang="0">
                                  <a:pos x="T17" y="T19"/>
                                </a:cxn>
                              </a:cxnLst>
                              <a:rect l="0" t="0" r="r" b="b"/>
                              <a:pathLst>
                                <a:path w="7" h="8">
                                  <a:moveTo>
                                    <a:pt x="5" y="0"/>
                                  </a:moveTo>
                                  <a:lnTo>
                                    <a:pt x="0" y="4"/>
                                  </a:lnTo>
                                  <a:lnTo>
                                    <a:pt x="3" y="9"/>
                                  </a:lnTo>
                                  <a:lnTo>
                                    <a:pt x="7" y="6"/>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90" name="Group 2976"/>
                        <wpg:cNvGrpSpPr>
                          <a:grpSpLocks/>
                        </wpg:cNvGrpSpPr>
                        <wpg:grpSpPr bwMode="auto">
                          <a:xfrm>
                            <a:off x="8243" y="1484"/>
                            <a:ext cx="5" cy="5"/>
                            <a:chOff x="8243" y="1484"/>
                            <a:chExt cx="5" cy="5"/>
                          </a:xfrm>
                        </wpg:grpSpPr>
                        <wps:wsp>
                          <wps:cNvPr id="15391" name="Freeform 2977"/>
                          <wps:cNvSpPr>
                            <a:spLocks/>
                          </wps:cNvSpPr>
                          <wps:spPr bwMode="auto">
                            <a:xfrm>
                              <a:off x="8243" y="1484"/>
                              <a:ext cx="5" cy="5"/>
                            </a:xfrm>
                            <a:custGeom>
                              <a:avLst/>
                              <a:gdLst>
                                <a:gd name="T0" fmla="+- 0 8246 8243"/>
                                <a:gd name="T1" fmla="*/ T0 w 5"/>
                                <a:gd name="T2" fmla="+- 0 1484 1484"/>
                                <a:gd name="T3" fmla="*/ 1484 h 5"/>
                                <a:gd name="T4" fmla="+- 0 8243 8243"/>
                                <a:gd name="T5" fmla="*/ T4 w 5"/>
                                <a:gd name="T6" fmla="+- 0 1485 1484"/>
                                <a:gd name="T7" fmla="*/ 1485 h 5"/>
                                <a:gd name="T8" fmla="+- 0 8243 8243"/>
                                <a:gd name="T9" fmla="*/ T8 w 5"/>
                                <a:gd name="T10" fmla="+- 0 1489 1484"/>
                                <a:gd name="T11" fmla="*/ 1489 h 5"/>
                                <a:gd name="T12" fmla="+- 0 8249 8243"/>
                                <a:gd name="T13" fmla="*/ T12 w 5"/>
                                <a:gd name="T14" fmla="+- 0 1489 1484"/>
                                <a:gd name="T15" fmla="*/ 1489 h 5"/>
                                <a:gd name="T16" fmla="+- 0 8246 8243"/>
                                <a:gd name="T17" fmla="*/ T16 w 5"/>
                                <a:gd name="T18" fmla="+- 0 1484 1484"/>
                                <a:gd name="T19" fmla="*/ 1484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5"/>
                                  </a:lnTo>
                                  <a:lnTo>
                                    <a:pt x="6"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392" name="Picture 2978"/>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243" y="1489"/>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93" name="Picture 2979"/>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274" y="1479"/>
                              <a:ext cx="6"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94" name="Picture 2980"/>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271" y="1480"/>
                              <a:ext cx="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95" name="Picture 2981"/>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271" y="1486"/>
                              <a:ext cx="5" cy="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96" name="Picture 2982"/>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059" y="1475"/>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97" name="Picture 298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059" y="1475"/>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98" name="Picture 2984"/>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059" y="1475"/>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99" name="Picture 298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059" y="1475"/>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00" name="Picture 298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059" y="1475"/>
                              <a:ext cx="14" cy="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01" name="Group 2987"/>
                        <wpg:cNvGrpSpPr>
                          <a:grpSpLocks/>
                        </wpg:cNvGrpSpPr>
                        <wpg:grpSpPr bwMode="auto">
                          <a:xfrm>
                            <a:off x="8059" y="1475"/>
                            <a:ext cx="12" cy="7"/>
                            <a:chOff x="8059" y="1475"/>
                            <a:chExt cx="12" cy="7"/>
                          </a:xfrm>
                        </wpg:grpSpPr>
                        <wps:wsp>
                          <wps:cNvPr id="15402" name="Freeform 2988"/>
                          <wps:cNvSpPr>
                            <a:spLocks/>
                          </wps:cNvSpPr>
                          <wps:spPr bwMode="auto">
                            <a:xfrm>
                              <a:off x="8059" y="1475"/>
                              <a:ext cx="12" cy="7"/>
                            </a:xfrm>
                            <a:custGeom>
                              <a:avLst/>
                              <a:gdLst>
                                <a:gd name="T0" fmla="+- 0 8071 8059"/>
                                <a:gd name="T1" fmla="*/ T0 w 12"/>
                                <a:gd name="T2" fmla="+- 0 1475 1475"/>
                                <a:gd name="T3" fmla="*/ 1475 h 7"/>
                                <a:gd name="T4" fmla="+- 0 8069 8059"/>
                                <a:gd name="T5" fmla="*/ T4 w 12"/>
                                <a:gd name="T6" fmla="+- 0 1475 1475"/>
                                <a:gd name="T7" fmla="*/ 1475 h 7"/>
                                <a:gd name="T8" fmla="+- 0 8069 8059"/>
                                <a:gd name="T9" fmla="*/ T8 w 12"/>
                                <a:gd name="T10" fmla="+- 0 1481 1475"/>
                                <a:gd name="T11" fmla="*/ 1481 h 7"/>
                                <a:gd name="T12" fmla="+- 0 8059 8059"/>
                                <a:gd name="T13" fmla="*/ T12 w 12"/>
                                <a:gd name="T14" fmla="+- 0 1481 1475"/>
                                <a:gd name="T15" fmla="*/ 1481 h 7"/>
                                <a:gd name="T16" fmla="+- 0 8059 8059"/>
                                <a:gd name="T17" fmla="*/ T16 w 12"/>
                                <a:gd name="T18" fmla="+- 0 1482 1475"/>
                                <a:gd name="T19" fmla="*/ 1482 h 7"/>
                                <a:gd name="T20" fmla="+- 0 8071 8059"/>
                                <a:gd name="T21" fmla="*/ T20 w 12"/>
                                <a:gd name="T22" fmla="+- 0 1482 1475"/>
                                <a:gd name="T23" fmla="*/ 1482 h 7"/>
                                <a:gd name="T24" fmla="+- 0 8071 8059"/>
                                <a:gd name="T25" fmla="*/ T24 w 12"/>
                                <a:gd name="T26" fmla="+- 0 1475 1475"/>
                                <a:gd name="T27" fmla="*/ 1475 h 7"/>
                              </a:gdLst>
                              <a:ahLst/>
                              <a:cxnLst>
                                <a:cxn ang="0">
                                  <a:pos x="T1" y="T3"/>
                                </a:cxn>
                                <a:cxn ang="0">
                                  <a:pos x="T5" y="T7"/>
                                </a:cxn>
                                <a:cxn ang="0">
                                  <a:pos x="T9" y="T11"/>
                                </a:cxn>
                                <a:cxn ang="0">
                                  <a:pos x="T13" y="T15"/>
                                </a:cxn>
                                <a:cxn ang="0">
                                  <a:pos x="T17" y="T19"/>
                                </a:cxn>
                                <a:cxn ang="0">
                                  <a:pos x="T21" y="T23"/>
                                </a:cxn>
                                <a:cxn ang="0">
                                  <a:pos x="T25" y="T27"/>
                                </a:cxn>
                              </a:cxnLst>
                              <a:rect l="0" t="0" r="r" b="b"/>
                              <a:pathLst>
                                <a:path w="12" h="7">
                                  <a:moveTo>
                                    <a:pt x="12" y="0"/>
                                  </a:moveTo>
                                  <a:lnTo>
                                    <a:pt x="10" y="0"/>
                                  </a:lnTo>
                                  <a:lnTo>
                                    <a:pt x="10" y="6"/>
                                  </a:lnTo>
                                  <a:lnTo>
                                    <a:pt x="0" y="6"/>
                                  </a:lnTo>
                                  <a:lnTo>
                                    <a:pt x="0" y="7"/>
                                  </a:lnTo>
                                  <a:lnTo>
                                    <a:pt x="12" y="7"/>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03" name="Group 2989"/>
                        <wpg:cNvGrpSpPr>
                          <a:grpSpLocks/>
                        </wpg:cNvGrpSpPr>
                        <wpg:grpSpPr bwMode="auto">
                          <a:xfrm>
                            <a:off x="8059" y="1475"/>
                            <a:ext cx="10" cy="6"/>
                            <a:chOff x="8059" y="1475"/>
                            <a:chExt cx="10" cy="6"/>
                          </a:xfrm>
                        </wpg:grpSpPr>
                        <wps:wsp>
                          <wps:cNvPr id="15404" name="Freeform 2990"/>
                          <wps:cNvSpPr>
                            <a:spLocks/>
                          </wps:cNvSpPr>
                          <wps:spPr bwMode="auto">
                            <a:xfrm>
                              <a:off x="8059" y="1475"/>
                              <a:ext cx="10" cy="6"/>
                            </a:xfrm>
                            <a:custGeom>
                              <a:avLst/>
                              <a:gdLst>
                                <a:gd name="T0" fmla="+- 0 8069 8059"/>
                                <a:gd name="T1" fmla="*/ T0 w 10"/>
                                <a:gd name="T2" fmla="+- 0 1475 1475"/>
                                <a:gd name="T3" fmla="*/ 1475 h 6"/>
                                <a:gd name="T4" fmla="+- 0 8066 8059"/>
                                <a:gd name="T5" fmla="*/ T4 w 10"/>
                                <a:gd name="T6" fmla="+- 0 1475 1475"/>
                                <a:gd name="T7" fmla="*/ 1475 h 6"/>
                                <a:gd name="T8" fmla="+- 0 8066 8059"/>
                                <a:gd name="T9" fmla="*/ T8 w 10"/>
                                <a:gd name="T10" fmla="+- 0 1480 1475"/>
                                <a:gd name="T11" fmla="*/ 1480 h 6"/>
                                <a:gd name="T12" fmla="+- 0 8059 8059"/>
                                <a:gd name="T13" fmla="*/ T12 w 10"/>
                                <a:gd name="T14" fmla="+- 0 1480 1475"/>
                                <a:gd name="T15" fmla="*/ 1480 h 6"/>
                                <a:gd name="T16" fmla="+- 0 8059 8059"/>
                                <a:gd name="T17" fmla="*/ T16 w 10"/>
                                <a:gd name="T18" fmla="+- 0 1481 1475"/>
                                <a:gd name="T19" fmla="*/ 1481 h 6"/>
                                <a:gd name="T20" fmla="+- 0 8069 8059"/>
                                <a:gd name="T21" fmla="*/ T20 w 10"/>
                                <a:gd name="T22" fmla="+- 0 1481 1475"/>
                                <a:gd name="T23" fmla="*/ 1481 h 6"/>
                                <a:gd name="T24" fmla="+- 0 8069 8059"/>
                                <a:gd name="T25" fmla="*/ T24 w 10"/>
                                <a:gd name="T26" fmla="+- 0 1475 1475"/>
                                <a:gd name="T27" fmla="*/ 1475 h 6"/>
                              </a:gdLst>
                              <a:ahLst/>
                              <a:cxnLst>
                                <a:cxn ang="0">
                                  <a:pos x="T1" y="T3"/>
                                </a:cxn>
                                <a:cxn ang="0">
                                  <a:pos x="T5" y="T7"/>
                                </a:cxn>
                                <a:cxn ang="0">
                                  <a:pos x="T9" y="T11"/>
                                </a:cxn>
                                <a:cxn ang="0">
                                  <a:pos x="T13" y="T15"/>
                                </a:cxn>
                                <a:cxn ang="0">
                                  <a:pos x="T17" y="T19"/>
                                </a:cxn>
                                <a:cxn ang="0">
                                  <a:pos x="T21" y="T23"/>
                                </a:cxn>
                                <a:cxn ang="0">
                                  <a:pos x="T25" y="T27"/>
                                </a:cxn>
                              </a:cxnLst>
                              <a:rect l="0" t="0" r="r" b="b"/>
                              <a:pathLst>
                                <a:path w="10" h="6">
                                  <a:moveTo>
                                    <a:pt x="10" y="0"/>
                                  </a:moveTo>
                                  <a:lnTo>
                                    <a:pt x="7" y="0"/>
                                  </a:lnTo>
                                  <a:lnTo>
                                    <a:pt x="7" y="5"/>
                                  </a:lnTo>
                                  <a:lnTo>
                                    <a:pt x="0" y="5"/>
                                  </a:lnTo>
                                  <a:lnTo>
                                    <a:pt x="0" y="6"/>
                                  </a:lnTo>
                                  <a:lnTo>
                                    <a:pt x="10" y="6"/>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05" name="Group 2991"/>
                        <wpg:cNvGrpSpPr>
                          <a:grpSpLocks/>
                        </wpg:cNvGrpSpPr>
                        <wpg:grpSpPr bwMode="auto">
                          <a:xfrm>
                            <a:off x="8059" y="1475"/>
                            <a:ext cx="7" cy="5"/>
                            <a:chOff x="8059" y="1475"/>
                            <a:chExt cx="7" cy="5"/>
                          </a:xfrm>
                        </wpg:grpSpPr>
                        <wps:wsp>
                          <wps:cNvPr id="15406" name="Freeform 2992"/>
                          <wps:cNvSpPr>
                            <a:spLocks/>
                          </wps:cNvSpPr>
                          <wps:spPr bwMode="auto">
                            <a:xfrm>
                              <a:off x="8059" y="1475"/>
                              <a:ext cx="7" cy="5"/>
                            </a:xfrm>
                            <a:custGeom>
                              <a:avLst/>
                              <a:gdLst>
                                <a:gd name="T0" fmla="+- 0 8066 8059"/>
                                <a:gd name="T1" fmla="*/ T0 w 7"/>
                                <a:gd name="T2" fmla="+- 0 1475 1475"/>
                                <a:gd name="T3" fmla="*/ 1475 h 5"/>
                                <a:gd name="T4" fmla="+- 0 8065 8059"/>
                                <a:gd name="T5" fmla="*/ T4 w 7"/>
                                <a:gd name="T6" fmla="+- 0 1475 1475"/>
                                <a:gd name="T7" fmla="*/ 1475 h 5"/>
                                <a:gd name="T8" fmla="+- 0 8065 8059"/>
                                <a:gd name="T9" fmla="*/ T8 w 7"/>
                                <a:gd name="T10" fmla="+- 0 1479 1475"/>
                                <a:gd name="T11" fmla="*/ 1479 h 5"/>
                                <a:gd name="T12" fmla="+- 0 8059 8059"/>
                                <a:gd name="T13" fmla="*/ T12 w 7"/>
                                <a:gd name="T14" fmla="+- 0 1479 1475"/>
                                <a:gd name="T15" fmla="*/ 1479 h 5"/>
                                <a:gd name="T16" fmla="+- 0 8059 8059"/>
                                <a:gd name="T17" fmla="*/ T16 w 7"/>
                                <a:gd name="T18" fmla="+- 0 1480 1475"/>
                                <a:gd name="T19" fmla="*/ 1480 h 5"/>
                                <a:gd name="T20" fmla="+- 0 8066 8059"/>
                                <a:gd name="T21" fmla="*/ T20 w 7"/>
                                <a:gd name="T22" fmla="+- 0 1480 1475"/>
                                <a:gd name="T23" fmla="*/ 1480 h 5"/>
                                <a:gd name="T24" fmla="+- 0 8066 8059"/>
                                <a:gd name="T25" fmla="*/ T24 w 7"/>
                                <a:gd name="T26" fmla="+- 0 1475 1475"/>
                                <a:gd name="T27" fmla="*/ 1475 h 5"/>
                              </a:gdLst>
                              <a:ahLst/>
                              <a:cxnLst>
                                <a:cxn ang="0">
                                  <a:pos x="T1" y="T3"/>
                                </a:cxn>
                                <a:cxn ang="0">
                                  <a:pos x="T5" y="T7"/>
                                </a:cxn>
                                <a:cxn ang="0">
                                  <a:pos x="T9" y="T11"/>
                                </a:cxn>
                                <a:cxn ang="0">
                                  <a:pos x="T13" y="T15"/>
                                </a:cxn>
                                <a:cxn ang="0">
                                  <a:pos x="T17" y="T19"/>
                                </a:cxn>
                                <a:cxn ang="0">
                                  <a:pos x="T21" y="T23"/>
                                </a:cxn>
                                <a:cxn ang="0">
                                  <a:pos x="T25" y="T27"/>
                                </a:cxn>
                              </a:cxnLst>
                              <a:rect l="0" t="0" r="r" b="b"/>
                              <a:pathLst>
                                <a:path w="7" h="5">
                                  <a:moveTo>
                                    <a:pt x="7" y="0"/>
                                  </a:moveTo>
                                  <a:lnTo>
                                    <a:pt x="6" y="0"/>
                                  </a:lnTo>
                                  <a:lnTo>
                                    <a:pt x="6" y="4"/>
                                  </a:lnTo>
                                  <a:lnTo>
                                    <a:pt x="0" y="4"/>
                                  </a:lnTo>
                                  <a:lnTo>
                                    <a:pt x="0" y="5"/>
                                  </a:lnTo>
                                  <a:lnTo>
                                    <a:pt x="7" y="5"/>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07" name="Group 2993"/>
                        <wpg:cNvGrpSpPr>
                          <a:grpSpLocks/>
                        </wpg:cNvGrpSpPr>
                        <wpg:grpSpPr bwMode="auto">
                          <a:xfrm>
                            <a:off x="8059" y="1475"/>
                            <a:ext cx="5" cy="4"/>
                            <a:chOff x="8059" y="1475"/>
                            <a:chExt cx="5" cy="4"/>
                          </a:xfrm>
                        </wpg:grpSpPr>
                        <wps:wsp>
                          <wps:cNvPr id="15408" name="Freeform 2994"/>
                          <wps:cNvSpPr>
                            <a:spLocks/>
                          </wps:cNvSpPr>
                          <wps:spPr bwMode="auto">
                            <a:xfrm>
                              <a:off x="8059" y="1475"/>
                              <a:ext cx="5" cy="4"/>
                            </a:xfrm>
                            <a:custGeom>
                              <a:avLst/>
                              <a:gdLst>
                                <a:gd name="T0" fmla="+- 0 8065 8059"/>
                                <a:gd name="T1" fmla="*/ T0 w 5"/>
                                <a:gd name="T2" fmla="+- 0 1475 1475"/>
                                <a:gd name="T3" fmla="*/ 1475 h 4"/>
                                <a:gd name="T4" fmla="+- 0 8063 8059"/>
                                <a:gd name="T5" fmla="*/ T4 w 5"/>
                                <a:gd name="T6" fmla="+- 0 1475 1475"/>
                                <a:gd name="T7" fmla="*/ 1475 h 4"/>
                                <a:gd name="T8" fmla="+- 0 8063 8059"/>
                                <a:gd name="T9" fmla="*/ T8 w 5"/>
                                <a:gd name="T10" fmla="+- 0 1478 1475"/>
                                <a:gd name="T11" fmla="*/ 1478 h 4"/>
                                <a:gd name="T12" fmla="+- 0 8059 8059"/>
                                <a:gd name="T13" fmla="*/ T12 w 5"/>
                                <a:gd name="T14" fmla="+- 0 1478 1475"/>
                                <a:gd name="T15" fmla="*/ 1478 h 4"/>
                                <a:gd name="T16" fmla="+- 0 8059 8059"/>
                                <a:gd name="T17" fmla="*/ T16 w 5"/>
                                <a:gd name="T18" fmla="+- 0 1479 1475"/>
                                <a:gd name="T19" fmla="*/ 1479 h 4"/>
                                <a:gd name="T20" fmla="+- 0 8065 8059"/>
                                <a:gd name="T21" fmla="*/ T20 w 5"/>
                                <a:gd name="T22" fmla="+- 0 1479 1475"/>
                                <a:gd name="T23" fmla="*/ 1479 h 4"/>
                                <a:gd name="T24" fmla="+- 0 8065 8059"/>
                                <a:gd name="T25" fmla="*/ T24 w 5"/>
                                <a:gd name="T26" fmla="+- 0 1475 1475"/>
                                <a:gd name="T27" fmla="*/ 1475 h 4"/>
                              </a:gdLst>
                              <a:ahLst/>
                              <a:cxnLst>
                                <a:cxn ang="0">
                                  <a:pos x="T1" y="T3"/>
                                </a:cxn>
                                <a:cxn ang="0">
                                  <a:pos x="T5" y="T7"/>
                                </a:cxn>
                                <a:cxn ang="0">
                                  <a:pos x="T9" y="T11"/>
                                </a:cxn>
                                <a:cxn ang="0">
                                  <a:pos x="T13" y="T15"/>
                                </a:cxn>
                                <a:cxn ang="0">
                                  <a:pos x="T17" y="T19"/>
                                </a:cxn>
                                <a:cxn ang="0">
                                  <a:pos x="T21" y="T23"/>
                                </a:cxn>
                                <a:cxn ang="0">
                                  <a:pos x="T25" y="T27"/>
                                </a:cxn>
                              </a:cxnLst>
                              <a:rect l="0" t="0" r="r" b="b"/>
                              <a:pathLst>
                                <a:path w="5" h="4">
                                  <a:moveTo>
                                    <a:pt x="6" y="0"/>
                                  </a:moveTo>
                                  <a:lnTo>
                                    <a:pt x="4" y="0"/>
                                  </a:lnTo>
                                  <a:lnTo>
                                    <a:pt x="4" y="3"/>
                                  </a:lnTo>
                                  <a:lnTo>
                                    <a:pt x="0" y="3"/>
                                  </a:lnTo>
                                  <a:lnTo>
                                    <a:pt x="0" y="4"/>
                                  </a:lnTo>
                                  <a:lnTo>
                                    <a:pt x="6" y="4"/>
                                  </a:lnTo>
                                  <a:lnTo>
                                    <a:pt x="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09" name="Group 2995"/>
                        <wpg:cNvGrpSpPr>
                          <a:grpSpLocks/>
                        </wpg:cNvGrpSpPr>
                        <wpg:grpSpPr bwMode="auto">
                          <a:xfrm>
                            <a:off x="8059" y="1475"/>
                            <a:ext cx="4" cy="3"/>
                            <a:chOff x="8059" y="1475"/>
                            <a:chExt cx="4" cy="3"/>
                          </a:xfrm>
                        </wpg:grpSpPr>
                        <wps:wsp>
                          <wps:cNvPr id="15410" name="Freeform 2996"/>
                          <wps:cNvSpPr>
                            <a:spLocks/>
                          </wps:cNvSpPr>
                          <wps:spPr bwMode="auto">
                            <a:xfrm>
                              <a:off x="8059" y="1475"/>
                              <a:ext cx="4" cy="3"/>
                            </a:xfrm>
                            <a:custGeom>
                              <a:avLst/>
                              <a:gdLst>
                                <a:gd name="T0" fmla="+- 0 8063 8059"/>
                                <a:gd name="T1" fmla="*/ T0 w 4"/>
                                <a:gd name="T2" fmla="+- 0 1475 1475"/>
                                <a:gd name="T3" fmla="*/ 1475 h 3"/>
                                <a:gd name="T4" fmla="+- 0 8061 8059"/>
                                <a:gd name="T5" fmla="*/ T4 w 4"/>
                                <a:gd name="T6" fmla="+- 0 1475 1475"/>
                                <a:gd name="T7" fmla="*/ 1475 h 3"/>
                                <a:gd name="T8" fmla="+- 0 8061 8059"/>
                                <a:gd name="T9" fmla="*/ T8 w 4"/>
                                <a:gd name="T10" fmla="+- 0 1477 1475"/>
                                <a:gd name="T11" fmla="*/ 1477 h 3"/>
                                <a:gd name="T12" fmla="+- 0 8059 8059"/>
                                <a:gd name="T13" fmla="*/ T12 w 4"/>
                                <a:gd name="T14" fmla="+- 0 1477 1475"/>
                                <a:gd name="T15" fmla="*/ 1477 h 3"/>
                                <a:gd name="T16" fmla="+- 0 8059 8059"/>
                                <a:gd name="T17" fmla="*/ T16 w 4"/>
                                <a:gd name="T18" fmla="+- 0 1478 1475"/>
                                <a:gd name="T19" fmla="*/ 1478 h 3"/>
                                <a:gd name="T20" fmla="+- 0 8063 8059"/>
                                <a:gd name="T21" fmla="*/ T20 w 4"/>
                                <a:gd name="T22" fmla="+- 0 1478 1475"/>
                                <a:gd name="T23" fmla="*/ 1478 h 3"/>
                                <a:gd name="T24" fmla="+- 0 8063 8059"/>
                                <a:gd name="T25" fmla="*/ T24 w 4"/>
                                <a:gd name="T26" fmla="+- 0 1475 1475"/>
                                <a:gd name="T27" fmla="*/ 1475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4" y="0"/>
                                  </a:moveTo>
                                  <a:lnTo>
                                    <a:pt x="2" y="0"/>
                                  </a:lnTo>
                                  <a:lnTo>
                                    <a:pt x="2" y="2"/>
                                  </a:lnTo>
                                  <a:lnTo>
                                    <a:pt x="0" y="2"/>
                                  </a:lnTo>
                                  <a:lnTo>
                                    <a:pt x="0" y="3"/>
                                  </a:lnTo>
                                  <a:lnTo>
                                    <a:pt x="4" y="3"/>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11" name="Group 2997"/>
                        <wpg:cNvGrpSpPr>
                          <a:grpSpLocks/>
                        </wpg:cNvGrpSpPr>
                        <wpg:grpSpPr bwMode="auto">
                          <a:xfrm>
                            <a:off x="8059" y="1475"/>
                            <a:ext cx="2" cy="2"/>
                            <a:chOff x="8059" y="1475"/>
                            <a:chExt cx="2" cy="2"/>
                          </a:xfrm>
                        </wpg:grpSpPr>
                        <wps:wsp>
                          <wps:cNvPr id="15412" name="Freeform 2998"/>
                          <wps:cNvSpPr>
                            <a:spLocks/>
                          </wps:cNvSpPr>
                          <wps:spPr bwMode="auto">
                            <a:xfrm>
                              <a:off x="8059" y="1475"/>
                              <a:ext cx="2" cy="2"/>
                            </a:xfrm>
                            <a:custGeom>
                              <a:avLst/>
                              <a:gdLst>
                                <a:gd name="T0" fmla="+- 0 8059 8059"/>
                                <a:gd name="T1" fmla="*/ T0 w 2"/>
                                <a:gd name="T2" fmla="+- 0 1475 1475"/>
                                <a:gd name="T3" fmla="*/ 1475 h 2"/>
                                <a:gd name="T4" fmla="+- 0 8061 8059"/>
                                <a:gd name="T5" fmla="*/ T4 w 2"/>
                                <a:gd name="T6" fmla="+- 0 1475 1475"/>
                                <a:gd name="T7" fmla="*/ 1475 h 2"/>
                                <a:gd name="T8" fmla="+- 0 8061 8059"/>
                                <a:gd name="T9" fmla="*/ T8 w 2"/>
                                <a:gd name="T10" fmla="+- 0 1477 1475"/>
                                <a:gd name="T11" fmla="*/ 1477 h 2"/>
                                <a:gd name="T12" fmla="+- 0 8059 8059"/>
                                <a:gd name="T13" fmla="*/ T12 w 2"/>
                                <a:gd name="T14" fmla="+- 0 1477 1475"/>
                                <a:gd name="T15" fmla="*/ 1477 h 2"/>
                                <a:gd name="T16" fmla="+- 0 8059 8059"/>
                                <a:gd name="T17" fmla="*/ T16 w 2"/>
                                <a:gd name="T18" fmla="+- 0 1475 1475"/>
                                <a:gd name="T19" fmla="*/ 1475 h 2"/>
                              </a:gdLst>
                              <a:ahLst/>
                              <a:cxnLst>
                                <a:cxn ang="0">
                                  <a:pos x="T1" y="T3"/>
                                </a:cxn>
                                <a:cxn ang="0">
                                  <a:pos x="T5" y="T7"/>
                                </a:cxn>
                                <a:cxn ang="0">
                                  <a:pos x="T9" y="T11"/>
                                </a:cxn>
                                <a:cxn ang="0">
                                  <a:pos x="T13" y="T15"/>
                                </a:cxn>
                                <a:cxn ang="0">
                                  <a:pos x="T17" y="T19"/>
                                </a:cxn>
                              </a:cxnLst>
                              <a:rect l="0" t="0" r="r" b="b"/>
                              <a:pathLst>
                                <a:path w="2" h="2">
                                  <a:moveTo>
                                    <a:pt x="0" y="0"/>
                                  </a:moveTo>
                                  <a:lnTo>
                                    <a:pt x="2" y="0"/>
                                  </a:lnTo>
                                  <a:lnTo>
                                    <a:pt x="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13" name="Group 2999"/>
                        <wpg:cNvGrpSpPr>
                          <a:grpSpLocks/>
                        </wpg:cNvGrpSpPr>
                        <wpg:grpSpPr bwMode="auto">
                          <a:xfrm>
                            <a:off x="8059" y="1489"/>
                            <a:ext cx="23" cy="2"/>
                            <a:chOff x="8059" y="1489"/>
                            <a:chExt cx="23" cy="2"/>
                          </a:xfrm>
                        </wpg:grpSpPr>
                        <wps:wsp>
                          <wps:cNvPr id="15414" name="Freeform 3000"/>
                          <wps:cNvSpPr>
                            <a:spLocks/>
                          </wps:cNvSpPr>
                          <wps:spPr bwMode="auto">
                            <a:xfrm>
                              <a:off x="8059" y="1489"/>
                              <a:ext cx="23" cy="2"/>
                            </a:xfrm>
                            <a:custGeom>
                              <a:avLst/>
                              <a:gdLst>
                                <a:gd name="T0" fmla="+- 0 8059 8059"/>
                                <a:gd name="T1" fmla="*/ T0 w 23"/>
                                <a:gd name="T2" fmla="+- 0 1489 1489"/>
                                <a:gd name="T3" fmla="*/ 1489 h 2"/>
                                <a:gd name="T4" fmla="+- 0 8082 8059"/>
                                <a:gd name="T5" fmla="*/ T4 w 23"/>
                                <a:gd name="T6" fmla="+- 0 1489 1489"/>
                                <a:gd name="T7" fmla="*/ 1489 h 2"/>
                                <a:gd name="T8" fmla="+- 0 8082 8059"/>
                                <a:gd name="T9" fmla="*/ T8 w 23"/>
                                <a:gd name="T10" fmla="+- 0 1490 1489"/>
                                <a:gd name="T11" fmla="*/ 1490 h 2"/>
                                <a:gd name="T12" fmla="+- 0 8059 8059"/>
                                <a:gd name="T13" fmla="*/ T12 w 23"/>
                                <a:gd name="T14" fmla="+- 0 1490 1489"/>
                                <a:gd name="T15" fmla="*/ 1490 h 2"/>
                                <a:gd name="T16" fmla="+- 0 8059 8059"/>
                                <a:gd name="T17" fmla="*/ T16 w 23"/>
                                <a:gd name="T18" fmla="+- 0 1489 1489"/>
                                <a:gd name="T19" fmla="*/ 1489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15" name="Group 3001"/>
                        <wpg:cNvGrpSpPr>
                          <a:grpSpLocks/>
                        </wpg:cNvGrpSpPr>
                        <wpg:grpSpPr bwMode="auto">
                          <a:xfrm>
                            <a:off x="8080" y="1475"/>
                            <a:ext cx="2" cy="15"/>
                            <a:chOff x="8080" y="1475"/>
                            <a:chExt cx="2" cy="15"/>
                          </a:xfrm>
                        </wpg:grpSpPr>
                        <wps:wsp>
                          <wps:cNvPr id="15416" name="Freeform 3002"/>
                          <wps:cNvSpPr>
                            <a:spLocks/>
                          </wps:cNvSpPr>
                          <wps:spPr bwMode="auto">
                            <a:xfrm>
                              <a:off x="8080" y="1475"/>
                              <a:ext cx="2" cy="15"/>
                            </a:xfrm>
                            <a:custGeom>
                              <a:avLst/>
                              <a:gdLst>
                                <a:gd name="T0" fmla="+- 0 8080 8080"/>
                                <a:gd name="T1" fmla="*/ T0 w 2"/>
                                <a:gd name="T2" fmla="+- 0 1475 1475"/>
                                <a:gd name="T3" fmla="*/ 1475 h 15"/>
                                <a:gd name="T4" fmla="+- 0 8082 8080"/>
                                <a:gd name="T5" fmla="*/ T4 w 2"/>
                                <a:gd name="T6" fmla="+- 0 1475 1475"/>
                                <a:gd name="T7" fmla="*/ 1475 h 15"/>
                                <a:gd name="T8" fmla="+- 0 8082 8080"/>
                                <a:gd name="T9" fmla="*/ T8 w 2"/>
                                <a:gd name="T10" fmla="+- 0 1490 1475"/>
                                <a:gd name="T11" fmla="*/ 1490 h 15"/>
                                <a:gd name="T12" fmla="+- 0 8080 8080"/>
                                <a:gd name="T13" fmla="*/ T12 w 2"/>
                                <a:gd name="T14" fmla="+- 0 1490 1475"/>
                                <a:gd name="T15" fmla="*/ 1490 h 15"/>
                                <a:gd name="T16" fmla="+- 0 8080 8080"/>
                                <a:gd name="T17" fmla="*/ T16 w 2"/>
                                <a:gd name="T18" fmla="+- 0 1475 1475"/>
                                <a:gd name="T19" fmla="*/ 1475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17" name="Group 3003"/>
                        <wpg:cNvGrpSpPr>
                          <a:grpSpLocks/>
                        </wpg:cNvGrpSpPr>
                        <wpg:grpSpPr bwMode="auto">
                          <a:xfrm>
                            <a:off x="8059" y="1475"/>
                            <a:ext cx="23" cy="2"/>
                            <a:chOff x="8059" y="1475"/>
                            <a:chExt cx="23" cy="2"/>
                          </a:xfrm>
                        </wpg:grpSpPr>
                        <wps:wsp>
                          <wps:cNvPr id="15418" name="Freeform 3004"/>
                          <wps:cNvSpPr>
                            <a:spLocks/>
                          </wps:cNvSpPr>
                          <wps:spPr bwMode="auto">
                            <a:xfrm>
                              <a:off x="8059" y="1475"/>
                              <a:ext cx="23" cy="2"/>
                            </a:xfrm>
                            <a:custGeom>
                              <a:avLst/>
                              <a:gdLst>
                                <a:gd name="T0" fmla="+- 0 8059 8059"/>
                                <a:gd name="T1" fmla="*/ T0 w 23"/>
                                <a:gd name="T2" fmla="+- 0 1475 1475"/>
                                <a:gd name="T3" fmla="*/ 1475 h 2"/>
                                <a:gd name="T4" fmla="+- 0 8082 8059"/>
                                <a:gd name="T5" fmla="*/ T4 w 23"/>
                                <a:gd name="T6" fmla="+- 0 1475 1475"/>
                                <a:gd name="T7" fmla="*/ 1475 h 2"/>
                                <a:gd name="T8" fmla="+- 0 8082 8059"/>
                                <a:gd name="T9" fmla="*/ T8 w 23"/>
                                <a:gd name="T10" fmla="+- 0 1477 1475"/>
                                <a:gd name="T11" fmla="*/ 1477 h 2"/>
                                <a:gd name="T12" fmla="+- 0 8059 8059"/>
                                <a:gd name="T13" fmla="*/ T12 w 23"/>
                                <a:gd name="T14" fmla="+- 0 1477 1475"/>
                                <a:gd name="T15" fmla="*/ 1477 h 2"/>
                                <a:gd name="T16" fmla="+- 0 8059 8059"/>
                                <a:gd name="T17" fmla="*/ T16 w 23"/>
                                <a:gd name="T18" fmla="+- 0 1475 1475"/>
                                <a:gd name="T19" fmla="*/ 1475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19" name="Group 3005"/>
                        <wpg:cNvGrpSpPr>
                          <a:grpSpLocks/>
                        </wpg:cNvGrpSpPr>
                        <wpg:grpSpPr bwMode="auto">
                          <a:xfrm>
                            <a:off x="8059" y="1475"/>
                            <a:ext cx="2" cy="15"/>
                            <a:chOff x="8059" y="1475"/>
                            <a:chExt cx="2" cy="15"/>
                          </a:xfrm>
                        </wpg:grpSpPr>
                        <wps:wsp>
                          <wps:cNvPr id="15420" name="Freeform 3006"/>
                          <wps:cNvSpPr>
                            <a:spLocks/>
                          </wps:cNvSpPr>
                          <wps:spPr bwMode="auto">
                            <a:xfrm>
                              <a:off x="8059" y="1475"/>
                              <a:ext cx="2" cy="15"/>
                            </a:xfrm>
                            <a:custGeom>
                              <a:avLst/>
                              <a:gdLst>
                                <a:gd name="T0" fmla="+- 0 8059 8059"/>
                                <a:gd name="T1" fmla="*/ T0 w 2"/>
                                <a:gd name="T2" fmla="+- 0 1475 1475"/>
                                <a:gd name="T3" fmla="*/ 1475 h 15"/>
                                <a:gd name="T4" fmla="+- 0 8061 8059"/>
                                <a:gd name="T5" fmla="*/ T4 w 2"/>
                                <a:gd name="T6" fmla="+- 0 1475 1475"/>
                                <a:gd name="T7" fmla="*/ 1475 h 15"/>
                                <a:gd name="T8" fmla="+- 0 8061 8059"/>
                                <a:gd name="T9" fmla="*/ T8 w 2"/>
                                <a:gd name="T10" fmla="+- 0 1490 1475"/>
                                <a:gd name="T11" fmla="*/ 1490 h 15"/>
                                <a:gd name="T12" fmla="+- 0 8059 8059"/>
                                <a:gd name="T13" fmla="*/ T12 w 2"/>
                                <a:gd name="T14" fmla="+- 0 1490 1475"/>
                                <a:gd name="T15" fmla="*/ 1490 h 15"/>
                                <a:gd name="T16" fmla="+- 0 8059 8059"/>
                                <a:gd name="T17" fmla="*/ T16 w 2"/>
                                <a:gd name="T18" fmla="+- 0 1475 1475"/>
                                <a:gd name="T19" fmla="*/ 1475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21" name="Picture 3007"/>
                            <pic:cNvPicPr>
                              <a:picLocks noChangeAspect="1" noChangeArrowheads="1"/>
                            </pic:cNvPicPr>
                          </pic:nvPicPr>
                          <pic:blipFill>
                            <a:blip r:embed="rId1185">
                              <a:extLst>
                                <a:ext uri="{28A0092B-C50C-407E-A947-70E740481C1C}">
                                  <a14:useLocalDpi xmlns:a14="http://schemas.microsoft.com/office/drawing/2010/main" val="0"/>
                                </a:ext>
                              </a:extLst>
                            </a:blip>
                            <a:srcRect/>
                            <a:stretch>
                              <a:fillRect/>
                            </a:stretch>
                          </pic:blipFill>
                          <pic:spPr bwMode="auto">
                            <a:xfrm>
                              <a:off x="8048" y="1505"/>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22" name="Picture 3008"/>
                            <pic:cNvPicPr>
                              <a:picLocks noChangeAspect="1" noChangeArrowheads="1"/>
                            </pic:cNvPicPr>
                          </pic:nvPicPr>
                          <pic:blipFill>
                            <a:blip r:embed="rId1186">
                              <a:extLst>
                                <a:ext uri="{28A0092B-C50C-407E-A947-70E740481C1C}">
                                  <a14:useLocalDpi xmlns:a14="http://schemas.microsoft.com/office/drawing/2010/main" val="0"/>
                                </a:ext>
                              </a:extLst>
                            </a:blip>
                            <a:srcRect/>
                            <a:stretch>
                              <a:fillRect/>
                            </a:stretch>
                          </pic:blipFill>
                          <pic:spPr bwMode="auto">
                            <a:xfrm>
                              <a:off x="8221" y="1505"/>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23" name="Picture 3009"/>
                            <pic:cNvPicPr>
                              <a:picLocks noChangeAspect="1" noChangeArrowheads="1"/>
                            </pic:cNvPicPr>
                          </pic:nvPicPr>
                          <pic:blipFill>
                            <a:blip r:embed="rId1187">
                              <a:extLst>
                                <a:ext uri="{28A0092B-C50C-407E-A947-70E740481C1C}">
                                  <a14:useLocalDpi xmlns:a14="http://schemas.microsoft.com/office/drawing/2010/main" val="0"/>
                                </a:ext>
                              </a:extLst>
                            </a:blip>
                            <a:srcRect/>
                            <a:stretch>
                              <a:fillRect/>
                            </a:stretch>
                          </pic:blipFill>
                          <pic:spPr bwMode="auto">
                            <a:xfrm>
                              <a:off x="8048" y="1508"/>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24" name="Picture 3010"/>
                            <pic:cNvPicPr>
                              <a:picLocks noChangeAspect="1" noChangeArrowheads="1"/>
                            </pic:cNvPicPr>
                          </pic:nvPicPr>
                          <pic:blipFill>
                            <a:blip r:embed="rId1188">
                              <a:extLst>
                                <a:ext uri="{28A0092B-C50C-407E-A947-70E740481C1C}">
                                  <a14:useLocalDpi xmlns:a14="http://schemas.microsoft.com/office/drawing/2010/main" val="0"/>
                                </a:ext>
                              </a:extLst>
                            </a:blip>
                            <a:srcRect/>
                            <a:stretch>
                              <a:fillRect/>
                            </a:stretch>
                          </pic:blipFill>
                          <pic:spPr bwMode="auto">
                            <a:xfrm>
                              <a:off x="8221" y="1508"/>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25" name="Group 3011"/>
                        <wpg:cNvGrpSpPr>
                          <a:grpSpLocks/>
                        </wpg:cNvGrpSpPr>
                        <wpg:grpSpPr bwMode="auto">
                          <a:xfrm>
                            <a:off x="8305" y="1591"/>
                            <a:ext cx="2" cy="532"/>
                            <a:chOff x="8305" y="1591"/>
                            <a:chExt cx="2" cy="532"/>
                          </a:xfrm>
                        </wpg:grpSpPr>
                        <wps:wsp>
                          <wps:cNvPr id="15426" name="Freeform 3012"/>
                          <wps:cNvSpPr>
                            <a:spLocks/>
                          </wps:cNvSpPr>
                          <wps:spPr bwMode="auto">
                            <a:xfrm>
                              <a:off x="8305" y="1591"/>
                              <a:ext cx="2" cy="532"/>
                            </a:xfrm>
                            <a:custGeom>
                              <a:avLst/>
                              <a:gdLst>
                                <a:gd name="T0" fmla="+- 0 1591 1591"/>
                                <a:gd name="T1" fmla="*/ 1591 h 532"/>
                                <a:gd name="T2" fmla="+- 0 2122 1591"/>
                                <a:gd name="T3" fmla="*/ 2122 h 532"/>
                              </a:gdLst>
                              <a:ahLst/>
                              <a:cxnLst>
                                <a:cxn ang="0">
                                  <a:pos x="0" y="T1"/>
                                </a:cxn>
                                <a:cxn ang="0">
                                  <a:pos x="0" y="T3"/>
                                </a:cxn>
                              </a:cxnLst>
                              <a:rect l="0" t="0" r="r" b="b"/>
                              <a:pathLst>
                                <a:path h="532">
                                  <a:moveTo>
                                    <a:pt x="0" y="0"/>
                                  </a:moveTo>
                                  <a:lnTo>
                                    <a:pt x="0" y="531"/>
                                  </a:lnTo>
                                </a:path>
                              </a:pathLst>
                            </a:custGeom>
                            <a:noFill/>
                            <a:ln w="689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427" name="Group 3013"/>
                        <wpg:cNvGrpSpPr>
                          <a:grpSpLocks/>
                        </wpg:cNvGrpSpPr>
                        <wpg:grpSpPr bwMode="auto">
                          <a:xfrm>
                            <a:off x="8336" y="2118"/>
                            <a:ext cx="46" cy="66"/>
                            <a:chOff x="8336" y="2118"/>
                            <a:chExt cx="46" cy="66"/>
                          </a:xfrm>
                        </wpg:grpSpPr>
                        <wps:wsp>
                          <wps:cNvPr id="15428" name="Freeform 3014"/>
                          <wps:cNvSpPr>
                            <a:spLocks/>
                          </wps:cNvSpPr>
                          <wps:spPr bwMode="auto">
                            <a:xfrm>
                              <a:off x="8336" y="2118"/>
                              <a:ext cx="46" cy="66"/>
                            </a:xfrm>
                            <a:custGeom>
                              <a:avLst/>
                              <a:gdLst>
                                <a:gd name="T0" fmla="+- 0 8382 8336"/>
                                <a:gd name="T1" fmla="*/ T0 w 46"/>
                                <a:gd name="T2" fmla="+- 0 2118 2118"/>
                                <a:gd name="T3" fmla="*/ 2118 h 66"/>
                                <a:gd name="T4" fmla="+- 0 8336 8336"/>
                                <a:gd name="T5" fmla="*/ T4 w 46"/>
                                <a:gd name="T6" fmla="+- 0 2127 2118"/>
                                <a:gd name="T7" fmla="*/ 2127 h 66"/>
                                <a:gd name="T8" fmla="+- 0 8371 8336"/>
                                <a:gd name="T9" fmla="*/ T8 w 46"/>
                                <a:gd name="T10" fmla="+- 0 2183 2118"/>
                                <a:gd name="T11" fmla="*/ 2183 h 66"/>
                                <a:gd name="T12" fmla="+- 0 8382 8336"/>
                                <a:gd name="T13" fmla="*/ T12 w 46"/>
                                <a:gd name="T14" fmla="+- 0 2118 2118"/>
                                <a:gd name="T15" fmla="*/ 2118 h 66"/>
                              </a:gdLst>
                              <a:ahLst/>
                              <a:cxnLst>
                                <a:cxn ang="0">
                                  <a:pos x="T1" y="T3"/>
                                </a:cxn>
                                <a:cxn ang="0">
                                  <a:pos x="T5" y="T7"/>
                                </a:cxn>
                                <a:cxn ang="0">
                                  <a:pos x="T9" y="T11"/>
                                </a:cxn>
                                <a:cxn ang="0">
                                  <a:pos x="T13" y="T15"/>
                                </a:cxn>
                              </a:cxnLst>
                              <a:rect l="0" t="0" r="r" b="b"/>
                              <a:pathLst>
                                <a:path w="46" h="66">
                                  <a:moveTo>
                                    <a:pt x="46" y="0"/>
                                  </a:moveTo>
                                  <a:lnTo>
                                    <a:pt x="0" y="9"/>
                                  </a:lnTo>
                                  <a:lnTo>
                                    <a:pt x="35" y="65"/>
                                  </a:lnTo>
                                  <a:lnTo>
                                    <a:pt x="4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29" name="Group 3015"/>
                        <wpg:cNvGrpSpPr>
                          <a:grpSpLocks/>
                        </wpg:cNvGrpSpPr>
                        <wpg:grpSpPr bwMode="auto">
                          <a:xfrm>
                            <a:off x="8336" y="2118"/>
                            <a:ext cx="46" cy="66"/>
                            <a:chOff x="8336" y="2118"/>
                            <a:chExt cx="46" cy="66"/>
                          </a:xfrm>
                        </wpg:grpSpPr>
                        <wps:wsp>
                          <wps:cNvPr id="15430" name="Freeform 3016"/>
                          <wps:cNvSpPr>
                            <a:spLocks/>
                          </wps:cNvSpPr>
                          <wps:spPr bwMode="auto">
                            <a:xfrm>
                              <a:off x="8336" y="2118"/>
                              <a:ext cx="46" cy="66"/>
                            </a:xfrm>
                            <a:custGeom>
                              <a:avLst/>
                              <a:gdLst>
                                <a:gd name="T0" fmla="+- 0 8371 8336"/>
                                <a:gd name="T1" fmla="*/ T0 w 46"/>
                                <a:gd name="T2" fmla="+- 0 2183 2118"/>
                                <a:gd name="T3" fmla="*/ 2183 h 66"/>
                                <a:gd name="T4" fmla="+- 0 8382 8336"/>
                                <a:gd name="T5" fmla="*/ T4 w 46"/>
                                <a:gd name="T6" fmla="+- 0 2118 2118"/>
                                <a:gd name="T7" fmla="*/ 2118 h 66"/>
                                <a:gd name="T8" fmla="+- 0 8336 8336"/>
                                <a:gd name="T9" fmla="*/ T8 w 46"/>
                                <a:gd name="T10" fmla="+- 0 2127 2118"/>
                                <a:gd name="T11" fmla="*/ 2127 h 66"/>
                                <a:gd name="T12" fmla="+- 0 8371 8336"/>
                                <a:gd name="T13" fmla="*/ T12 w 46"/>
                                <a:gd name="T14" fmla="+- 0 2183 2118"/>
                                <a:gd name="T15" fmla="*/ 2183 h 66"/>
                              </a:gdLst>
                              <a:ahLst/>
                              <a:cxnLst>
                                <a:cxn ang="0">
                                  <a:pos x="T1" y="T3"/>
                                </a:cxn>
                                <a:cxn ang="0">
                                  <a:pos x="T5" y="T7"/>
                                </a:cxn>
                                <a:cxn ang="0">
                                  <a:pos x="T9" y="T11"/>
                                </a:cxn>
                                <a:cxn ang="0">
                                  <a:pos x="T13" y="T15"/>
                                </a:cxn>
                              </a:cxnLst>
                              <a:rect l="0" t="0" r="r" b="b"/>
                              <a:pathLst>
                                <a:path w="46" h="66">
                                  <a:moveTo>
                                    <a:pt x="35" y="65"/>
                                  </a:moveTo>
                                  <a:lnTo>
                                    <a:pt x="46" y="0"/>
                                  </a:lnTo>
                                  <a:lnTo>
                                    <a:pt x="0" y="9"/>
                                  </a:lnTo>
                                  <a:lnTo>
                                    <a:pt x="35" y="65"/>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431" name="Group 3017"/>
                        <wpg:cNvGrpSpPr>
                          <a:grpSpLocks/>
                        </wpg:cNvGrpSpPr>
                        <wpg:grpSpPr bwMode="auto">
                          <a:xfrm>
                            <a:off x="8228" y="1530"/>
                            <a:ext cx="46" cy="66"/>
                            <a:chOff x="8228" y="1530"/>
                            <a:chExt cx="46" cy="66"/>
                          </a:xfrm>
                        </wpg:grpSpPr>
                        <wps:wsp>
                          <wps:cNvPr id="15432" name="Freeform 3018"/>
                          <wps:cNvSpPr>
                            <a:spLocks/>
                          </wps:cNvSpPr>
                          <wps:spPr bwMode="auto">
                            <a:xfrm>
                              <a:off x="8228" y="1530"/>
                              <a:ext cx="46" cy="66"/>
                            </a:xfrm>
                            <a:custGeom>
                              <a:avLst/>
                              <a:gdLst>
                                <a:gd name="T0" fmla="+- 0 8238 8228"/>
                                <a:gd name="T1" fmla="*/ T0 w 46"/>
                                <a:gd name="T2" fmla="+- 0 1530 1530"/>
                                <a:gd name="T3" fmla="*/ 1530 h 66"/>
                                <a:gd name="T4" fmla="+- 0 8228 8228"/>
                                <a:gd name="T5" fmla="*/ T4 w 46"/>
                                <a:gd name="T6" fmla="+- 0 1595 1530"/>
                                <a:gd name="T7" fmla="*/ 1595 h 66"/>
                                <a:gd name="T8" fmla="+- 0 8273 8228"/>
                                <a:gd name="T9" fmla="*/ T8 w 46"/>
                                <a:gd name="T10" fmla="+- 0 1586 1530"/>
                                <a:gd name="T11" fmla="*/ 1586 h 66"/>
                                <a:gd name="T12" fmla="+- 0 8238 8228"/>
                                <a:gd name="T13" fmla="*/ T12 w 46"/>
                                <a:gd name="T14" fmla="+- 0 1530 1530"/>
                                <a:gd name="T15" fmla="*/ 1530 h 66"/>
                              </a:gdLst>
                              <a:ahLst/>
                              <a:cxnLst>
                                <a:cxn ang="0">
                                  <a:pos x="T1" y="T3"/>
                                </a:cxn>
                                <a:cxn ang="0">
                                  <a:pos x="T5" y="T7"/>
                                </a:cxn>
                                <a:cxn ang="0">
                                  <a:pos x="T9" y="T11"/>
                                </a:cxn>
                                <a:cxn ang="0">
                                  <a:pos x="T13" y="T15"/>
                                </a:cxn>
                              </a:cxnLst>
                              <a:rect l="0" t="0" r="r" b="b"/>
                              <a:pathLst>
                                <a:path w="46" h="66">
                                  <a:moveTo>
                                    <a:pt x="10" y="0"/>
                                  </a:moveTo>
                                  <a:lnTo>
                                    <a:pt x="0" y="65"/>
                                  </a:lnTo>
                                  <a:lnTo>
                                    <a:pt x="45" y="56"/>
                                  </a:lnTo>
                                  <a:lnTo>
                                    <a:pt x="1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33" name="Group 3019"/>
                        <wpg:cNvGrpSpPr>
                          <a:grpSpLocks/>
                        </wpg:cNvGrpSpPr>
                        <wpg:grpSpPr bwMode="auto">
                          <a:xfrm>
                            <a:off x="8228" y="1530"/>
                            <a:ext cx="46" cy="66"/>
                            <a:chOff x="8228" y="1530"/>
                            <a:chExt cx="46" cy="66"/>
                          </a:xfrm>
                        </wpg:grpSpPr>
                        <wps:wsp>
                          <wps:cNvPr id="15434" name="Freeform 3020"/>
                          <wps:cNvSpPr>
                            <a:spLocks/>
                          </wps:cNvSpPr>
                          <wps:spPr bwMode="auto">
                            <a:xfrm>
                              <a:off x="8228" y="1530"/>
                              <a:ext cx="46" cy="66"/>
                            </a:xfrm>
                            <a:custGeom>
                              <a:avLst/>
                              <a:gdLst>
                                <a:gd name="T0" fmla="+- 0 8238 8228"/>
                                <a:gd name="T1" fmla="*/ T0 w 46"/>
                                <a:gd name="T2" fmla="+- 0 1530 1530"/>
                                <a:gd name="T3" fmla="*/ 1530 h 66"/>
                                <a:gd name="T4" fmla="+- 0 8228 8228"/>
                                <a:gd name="T5" fmla="*/ T4 w 46"/>
                                <a:gd name="T6" fmla="+- 0 1595 1530"/>
                                <a:gd name="T7" fmla="*/ 1595 h 66"/>
                                <a:gd name="T8" fmla="+- 0 8273 8228"/>
                                <a:gd name="T9" fmla="*/ T8 w 46"/>
                                <a:gd name="T10" fmla="+- 0 1586 1530"/>
                                <a:gd name="T11" fmla="*/ 1586 h 66"/>
                                <a:gd name="T12" fmla="+- 0 8238 8228"/>
                                <a:gd name="T13" fmla="*/ T12 w 46"/>
                                <a:gd name="T14" fmla="+- 0 1530 1530"/>
                                <a:gd name="T15" fmla="*/ 1530 h 66"/>
                              </a:gdLst>
                              <a:ahLst/>
                              <a:cxnLst>
                                <a:cxn ang="0">
                                  <a:pos x="T1" y="T3"/>
                                </a:cxn>
                                <a:cxn ang="0">
                                  <a:pos x="T5" y="T7"/>
                                </a:cxn>
                                <a:cxn ang="0">
                                  <a:pos x="T9" y="T11"/>
                                </a:cxn>
                                <a:cxn ang="0">
                                  <a:pos x="T13" y="T15"/>
                                </a:cxn>
                              </a:cxnLst>
                              <a:rect l="0" t="0" r="r" b="b"/>
                              <a:pathLst>
                                <a:path w="46" h="66">
                                  <a:moveTo>
                                    <a:pt x="10" y="0"/>
                                  </a:moveTo>
                                  <a:lnTo>
                                    <a:pt x="0" y="65"/>
                                  </a:lnTo>
                                  <a:lnTo>
                                    <a:pt x="45" y="56"/>
                                  </a:lnTo>
                                  <a:lnTo>
                                    <a:pt x="10"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435" name="Group 3021"/>
                        <wpg:cNvGrpSpPr>
                          <a:grpSpLocks/>
                        </wpg:cNvGrpSpPr>
                        <wpg:grpSpPr bwMode="auto">
                          <a:xfrm>
                            <a:off x="7983" y="1441"/>
                            <a:ext cx="65" cy="46"/>
                            <a:chOff x="7983" y="1441"/>
                            <a:chExt cx="65" cy="46"/>
                          </a:xfrm>
                        </wpg:grpSpPr>
                        <wps:wsp>
                          <wps:cNvPr id="15436" name="Freeform 3022"/>
                          <wps:cNvSpPr>
                            <a:spLocks/>
                          </wps:cNvSpPr>
                          <wps:spPr bwMode="auto">
                            <a:xfrm>
                              <a:off x="7983" y="1441"/>
                              <a:ext cx="65" cy="46"/>
                            </a:xfrm>
                            <a:custGeom>
                              <a:avLst/>
                              <a:gdLst>
                                <a:gd name="T0" fmla="+- 0 7991 7983"/>
                                <a:gd name="T1" fmla="*/ T0 w 65"/>
                                <a:gd name="T2" fmla="+- 0 1441 1441"/>
                                <a:gd name="T3" fmla="*/ 1441 h 46"/>
                                <a:gd name="T4" fmla="+- 0 7983 7983"/>
                                <a:gd name="T5" fmla="*/ T4 w 65"/>
                                <a:gd name="T6" fmla="+- 0 1487 1441"/>
                                <a:gd name="T7" fmla="*/ 1487 h 46"/>
                                <a:gd name="T8" fmla="+- 0 8048 7983"/>
                                <a:gd name="T9" fmla="*/ T8 w 65"/>
                                <a:gd name="T10" fmla="+- 0 1475 1441"/>
                                <a:gd name="T11" fmla="*/ 1475 h 46"/>
                                <a:gd name="T12" fmla="+- 0 7991 7983"/>
                                <a:gd name="T13" fmla="*/ T12 w 65"/>
                                <a:gd name="T14" fmla="+- 0 1441 1441"/>
                                <a:gd name="T15" fmla="*/ 1441 h 46"/>
                              </a:gdLst>
                              <a:ahLst/>
                              <a:cxnLst>
                                <a:cxn ang="0">
                                  <a:pos x="T1" y="T3"/>
                                </a:cxn>
                                <a:cxn ang="0">
                                  <a:pos x="T5" y="T7"/>
                                </a:cxn>
                                <a:cxn ang="0">
                                  <a:pos x="T9" y="T11"/>
                                </a:cxn>
                                <a:cxn ang="0">
                                  <a:pos x="T13" y="T15"/>
                                </a:cxn>
                              </a:cxnLst>
                              <a:rect l="0" t="0" r="r" b="b"/>
                              <a:pathLst>
                                <a:path w="65" h="46">
                                  <a:moveTo>
                                    <a:pt x="8" y="0"/>
                                  </a:moveTo>
                                  <a:lnTo>
                                    <a:pt x="0" y="46"/>
                                  </a:lnTo>
                                  <a:lnTo>
                                    <a:pt x="65" y="34"/>
                                  </a:lnTo>
                                  <a:lnTo>
                                    <a:pt x="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37" name="Group 3023"/>
                        <wpg:cNvGrpSpPr>
                          <a:grpSpLocks/>
                        </wpg:cNvGrpSpPr>
                        <wpg:grpSpPr bwMode="auto">
                          <a:xfrm>
                            <a:off x="7983" y="1441"/>
                            <a:ext cx="65" cy="46"/>
                            <a:chOff x="7983" y="1441"/>
                            <a:chExt cx="65" cy="46"/>
                          </a:xfrm>
                        </wpg:grpSpPr>
                        <wps:wsp>
                          <wps:cNvPr id="15438" name="Freeform 3024"/>
                          <wps:cNvSpPr>
                            <a:spLocks/>
                          </wps:cNvSpPr>
                          <wps:spPr bwMode="auto">
                            <a:xfrm>
                              <a:off x="7983" y="1441"/>
                              <a:ext cx="65" cy="46"/>
                            </a:xfrm>
                            <a:custGeom>
                              <a:avLst/>
                              <a:gdLst>
                                <a:gd name="T0" fmla="+- 0 8048 7983"/>
                                <a:gd name="T1" fmla="*/ T0 w 65"/>
                                <a:gd name="T2" fmla="+- 0 1475 1441"/>
                                <a:gd name="T3" fmla="*/ 1475 h 46"/>
                                <a:gd name="T4" fmla="+- 0 7991 7983"/>
                                <a:gd name="T5" fmla="*/ T4 w 65"/>
                                <a:gd name="T6" fmla="+- 0 1441 1441"/>
                                <a:gd name="T7" fmla="*/ 1441 h 46"/>
                                <a:gd name="T8" fmla="+- 0 7983 7983"/>
                                <a:gd name="T9" fmla="*/ T8 w 65"/>
                                <a:gd name="T10" fmla="+- 0 1487 1441"/>
                                <a:gd name="T11" fmla="*/ 1487 h 46"/>
                                <a:gd name="T12" fmla="+- 0 8048 7983"/>
                                <a:gd name="T13" fmla="*/ T12 w 65"/>
                                <a:gd name="T14" fmla="+- 0 1475 1441"/>
                                <a:gd name="T15" fmla="*/ 1475 h 46"/>
                              </a:gdLst>
                              <a:ahLst/>
                              <a:cxnLst>
                                <a:cxn ang="0">
                                  <a:pos x="T1" y="T3"/>
                                </a:cxn>
                                <a:cxn ang="0">
                                  <a:pos x="T5" y="T7"/>
                                </a:cxn>
                                <a:cxn ang="0">
                                  <a:pos x="T9" y="T11"/>
                                </a:cxn>
                                <a:cxn ang="0">
                                  <a:pos x="T13" y="T15"/>
                                </a:cxn>
                              </a:cxnLst>
                              <a:rect l="0" t="0" r="r" b="b"/>
                              <a:pathLst>
                                <a:path w="65" h="46">
                                  <a:moveTo>
                                    <a:pt x="65" y="34"/>
                                  </a:moveTo>
                                  <a:lnTo>
                                    <a:pt x="8" y="0"/>
                                  </a:lnTo>
                                  <a:lnTo>
                                    <a:pt x="0" y="46"/>
                                  </a:lnTo>
                                  <a:lnTo>
                                    <a:pt x="65" y="34"/>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39" name="Picture 3025"/>
                            <pic:cNvPicPr>
                              <a:picLocks noChangeAspect="1" noChangeArrowheads="1"/>
                            </pic:cNvPicPr>
                          </pic:nvPicPr>
                          <pic:blipFill>
                            <a:blip r:embed="rId1189">
                              <a:extLst>
                                <a:ext uri="{28A0092B-C50C-407E-A947-70E740481C1C}">
                                  <a14:useLocalDpi xmlns:a14="http://schemas.microsoft.com/office/drawing/2010/main" val="0"/>
                                </a:ext>
                              </a:extLst>
                            </a:blip>
                            <a:srcRect/>
                            <a:stretch>
                              <a:fillRect/>
                            </a:stretch>
                          </pic:blipFill>
                          <pic:spPr bwMode="auto">
                            <a:xfrm>
                              <a:off x="8630" y="677"/>
                              <a:ext cx="385" cy="1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40" name="Picture 3026"/>
                            <pic:cNvPicPr>
                              <a:picLocks noChangeAspect="1" noChangeArrowheads="1"/>
                            </pic:cNvPicPr>
                          </pic:nvPicPr>
                          <pic:blipFill>
                            <a:blip r:embed="rId1190">
                              <a:extLst>
                                <a:ext uri="{28A0092B-C50C-407E-A947-70E740481C1C}">
                                  <a14:useLocalDpi xmlns:a14="http://schemas.microsoft.com/office/drawing/2010/main" val="0"/>
                                </a:ext>
                              </a:extLst>
                            </a:blip>
                            <a:srcRect/>
                            <a:stretch>
                              <a:fillRect/>
                            </a:stretch>
                          </pic:blipFill>
                          <pic:spPr bwMode="auto">
                            <a:xfrm>
                              <a:off x="8625" y="677"/>
                              <a:ext cx="390" cy="7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41" name="Picture 3027"/>
                            <pic:cNvPicPr>
                              <a:picLocks noChangeAspect="1" noChangeArrowheads="1"/>
                            </pic:cNvPicPr>
                          </pic:nvPicPr>
                          <pic:blipFill>
                            <a:blip r:embed="rId803">
                              <a:extLst>
                                <a:ext uri="{28A0092B-C50C-407E-A947-70E740481C1C}">
                                  <a14:useLocalDpi xmlns:a14="http://schemas.microsoft.com/office/drawing/2010/main" val="0"/>
                                </a:ext>
                              </a:extLst>
                            </a:blip>
                            <a:srcRect/>
                            <a:stretch>
                              <a:fillRect/>
                            </a:stretch>
                          </pic:blipFill>
                          <pic:spPr bwMode="auto">
                            <a:xfrm>
                              <a:off x="8971" y="715"/>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42" name="Picture 3028"/>
                            <pic:cNvPicPr>
                              <a:picLocks noChangeAspect="1" noChangeArrowheads="1"/>
                            </pic:cNvPicPr>
                          </pic:nvPicPr>
                          <pic:blipFill>
                            <a:blip r:embed="rId1191">
                              <a:extLst>
                                <a:ext uri="{28A0092B-C50C-407E-A947-70E740481C1C}">
                                  <a14:useLocalDpi xmlns:a14="http://schemas.microsoft.com/office/drawing/2010/main" val="0"/>
                                </a:ext>
                              </a:extLst>
                            </a:blip>
                            <a:srcRect/>
                            <a:stretch>
                              <a:fillRect/>
                            </a:stretch>
                          </pic:blipFill>
                          <pic:spPr bwMode="auto">
                            <a:xfrm>
                              <a:off x="8971" y="718"/>
                              <a:ext cx="44" cy="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43" name="Picture 3029"/>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630" y="795"/>
                              <a:ext cx="5"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44" name="Group 3030"/>
                        <wpg:cNvGrpSpPr>
                          <a:grpSpLocks/>
                        </wpg:cNvGrpSpPr>
                        <wpg:grpSpPr bwMode="auto">
                          <a:xfrm>
                            <a:off x="8625" y="795"/>
                            <a:ext cx="11" cy="5"/>
                            <a:chOff x="8625" y="795"/>
                            <a:chExt cx="11" cy="5"/>
                          </a:xfrm>
                        </wpg:grpSpPr>
                        <wps:wsp>
                          <wps:cNvPr id="15445" name="Freeform 3031"/>
                          <wps:cNvSpPr>
                            <a:spLocks/>
                          </wps:cNvSpPr>
                          <wps:spPr bwMode="auto">
                            <a:xfrm>
                              <a:off x="8625" y="795"/>
                              <a:ext cx="11" cy="5"/>
                            </a:xfrm>
                            <a:custGeom>
                              <a:avLst/>
                              <a:gdLst>
                                <a:gd name="T0" fmla="+- 0 8625 8625"/>
                                <a:gd name="T1" fmla="*/ T0 w 11"/>
                                <a:gd name="T2" fmla="+- 0 795 795"/>
                                <a:gd name="T3" fmla="*/ 795 h 5"/>
                                <a:gd name="T4" fmla="+- 0 8636 8625"/>
                                <a:gd name="T5" fmla="*/ T4 w 11"/>
                                <a:gd name="T6" fmla="+- 0 795 795"/>
                                <a:gd name="T7" fmla="*/ 795 h 5"/>
                                <a:gd name="T8" fmla="+- 0 8636 8625"/>
                                <a:gd name="T9" fmla="*/ T8 w 11"/>
                                <a:gd name="T10" fmla="+- 0 800 795"/>
                                <a:gd name="T11" fmla="*/ 800 h 5"/>
                                <a:gd name="T12" fmla="+- 0 8625 8625"/>
                                <a:gd name="T13" fmla="*/ T12 w 11"/>
                                <a:gd name="T14" fmla="+- 0 800 795"/>
                                <a:gd name="T15" fmla="*/ 800 h 5"/>
                                <a:gd name="T16" fmla="+- 0 8625 8625"/>
                                <a:gd name="T17" fmla="*/ T16 w 11"/>
                                <a:gd name="T18" fmla="+- 0 795 795"/>
                                <a:gd name="T19" fmla="*/ 795 h 5"/>
                              </a:gdLst>
                              <a:ahLst/>
                              <a:cxnLst>
                                <a:cxn ang="0">
                                  <a:pos x="T1" y="T3"/>
                                </a:cxn>
                                <a:cxn ang="0">
                                  <a:pos x="T5" y="T7"/>
                                </a:cxn>
                                <a:cxn ang="0">
                                  <a:pos x="T9" y="T11"/>
                                </a:cxn>
                                <a:cxn ang="0">
                                  <a:pos x="T13" y="T15"/>
                                </a:cxn>
                                <a:cxn ang="0">
                                  <a:pos x="T17" y="T19"/>
                                </a:cxn>
                              </a:cxnLst>
                              <a:rect l="0" t="0" r="r" b="b"/>
                              <a:pathLst>
                                <a:path w="11" h="5">
                                  <a:moveTo>
                                    <a:pt x="0" y="0"/>
                                  </a:moveTo>
                                  <a:lnTo>
                                    <a:pt x="11" y="0"/>
                                  </a:lnTo>
                                  <a:lnTo>
                                    <a:pt x="11"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46" name="Picture 3032"/>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8625" y="720"/>
                              <a:ext cx="5" cy="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47" name="Picture 3033"/>
                            <pic:cNvPicPr>
                              <a:picLocks noChangeAspect="1" noChangeArrowheads="1"/>
                            </pic:cNvPicPr>
                          </pic:nvPicPr>
                          <pic:blipFill>
                            <a:blip r:embed="rId1192">
                              <a:extLst>
                                <a:ext uri="{28A0092B-C50C-407E-A947-70E740481C1C}">
                                  <a14:useLocalDpi xmlns:a14="http://schemas.microsoft.com/office/drawing/2010/main" val="0"/>
                                </a:ext>
                              </a:extLst>
                            </a:blip>
                            <a:srcRect/>
                            <a:stretch>
                              <a:fillRect/>
                            </a:stretch>
                          </pic:blipFill>
                          <pic:spPr bwMode="auto">
                            <a:xfrm>
                              <a:off x="8625" y="677"/>
                              <a:ext cx="49" cy="4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48" name="Group 3034"/>
                        <wpg:cNvGrpSpPr>
                          <a:grpSpLocks/>
                        </wpg:cNvGrpSpPr>
                        <wpg:grpSpPr bwMode="auto">
                          <a:xfrm>
                            <a:off x="8669" y="677"/>
                            <a:ext cx="352" cy="5"/>
                            <a:chOff x="8669" y="677"/>
                            <a:chExt cx="352" cy="5"/>
                          </a:xfrm>
                        </wpg:grpSpPr>
                        <wps:wsp>
                          <wps:cNvPr id="15449" name="Freeform 3035"/>
                          <wps:cNvSpPr>
                            <a:spLocks/>
                          </wps:cNvSpPr>
                          <wps:spPr bwMode="auto">
                            <a:xfrm>
                              <a:off x="8669" y="677"/>
                              <a:ext cx="352" cy="5"/>
                            </a:xfrm>
                            <a:custGeom>
                              <a:avLst/>
                              <a:gdLst>
                                <a:gd name="T0" fmla="+- 0 8669 8669"/>
                                <a:gd name="T1" fmla="*/ T0 w 352"/>
                                <a:gd name="T2" fmla="+- 0 677 677"/>
                                <a:gd name="T3" fmla="*/ 677 h 5"/>
                                <a:gd name="T4" fmla="+- 0 9020 8669"/>
                                <a:gd name="T5" fmla="*/ T4 w 352"/>
                                <a:gd name="T6" fmla="+- 0 677 677"/>
                                <a:gd name="T7" fmla="*/ 677 h 5"/>
                                <a:gd name="T8" fmla="+- 0 9020 8669"/>
                                <a:gd name="T9" fmla="*/ T8 w 352"/>
                                <a:gd name="T10" fmla="+- 0 682 677"/>
                                <a:gd name="T11" fmla="*/ 682 h 5"/>
                                <a:gd name="T12" fmla="+- 0 8669 8669"/>
                                <a:gd name="T13" fmla="*/ T12 w 352"/>
                                <a:gd name="T14" fmla="+- 0 682 677"/>
                                <a:gd name="T15" fmla="*/ 682 h 5"/>
                                <a:gd name="T16" fmla="+- 0 8669 8669"/>
                                <a:gd name="T17" fmla="*/ T16 w 352"/>
                                <a:gd name="T18" fmla="+- 0 677 677"/>
                                <a:gd name="T19" fmla="*/ 677 h 5"/>
                              </a:gdLst>
                              <a:ahLst/>
                              <a:cxnLst>
                                <a:cxn ang="0">
                                  <a:pos x="T1" y="T3"/>
                                </a:cxn>
                                <a:cxn ang="0">
                                  <a:pos x="T5" y="T7"/>
                                </a:cxn>
                                <a:cxn ang="0">
                                  <a:pos x="T9" y="T11"/>
                                </a:cxn>
                                <a:cxn ang="0">
                                  <a:pos x="T13" y="T15"/>
                                </a:cxn>
                                <a:cxn ang="0">
                                  <a:pos x="T17" y="T19"/>
                                </a:cxn>
                              </a:cxnLst>
                              <a:rect l="0" t="0" r="r" b="b"/>
                              <a:pathLst>
                                <a:path w="352" h="5">
                                  <a:moveTo>
                                    <a:pt x="0" y="0"/>
                                  </a:moveTo>
                                  <a:lnTo>
                                    <a:pt x="351" y="0"/>
                                  </a:lnTo>
                                  <a:lnTo>
                                    <a:pt x="351"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50" name="Picture 3036"/>
                            <pic:cNvPicPr>
                              <a:picLocks noChangeAspect="1" noChangeArrowheads="1"/>
                            </pic:cNvPicPr>
                          </pic:nvPicPr>
                          <pic:blipFill>
                            <a:blip r:embed="rId1193">
                              <a:extLst>
                                <a:ext uri="{28A0092B-C50C-407E-A947-70E740481C1C}">
                                  <a14:useLocalDpi xmlns:a14="http://schemas.microsoft.com/office/drawing/2010/main" val="0"/>
                                </a:ext>
                              </a:extLst>
                            </a:blip>
                            <a:srcRect/>
                            <a:stretch>
                              <a:fillRect/>
                            </a:stretch>
                          </pic:blipFill>
                          <pic:spPr bwMode="auto">
                            <a:xfrm>
                              <a:off x="9015" y="677"/>
                              <a:ext cx="5" cy="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51" name="Picture 3037"/>
                            <pic:cNvPicPr>
                              <a:picLocks noChangeAspect="1" noChangeArrowheads="1"/>
                            </pic:cNvPicPr>
                          </pic:nvPicPr>
                          <pic:blipFill>
                            <a:blip r:embed="rId1194">
                              <a:extLst>
                                <a:ext uri="{28A0092B-C50C-407E-A947-70E740481C1C}">
                                  <a14:useLocalDpi xmlns:a14="http://schemas.microsoft.com/office/drawing/2010/main" val="0"/>
                                </a:ext>
                              </a:extLst>
                            </a:blip>
                            <a:srcRect/>
                            <a:stretch>
                              <a:fillRect/>
                            </a:stretch>
                          </pic:blipFill>
                          <pic:spPr bwMode="auto">
                            <a:xfrm>
                              <a:off x="8961" y="752"/>
                              <a:ext cx="60" cy="5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52" name="Group 3038"/>
                        <wpg:cNvGrpSpPr>
                          <a:grpSpLocks/>
                        </wpg:cNvGrpSpPr>
                        <wpg:grpSpPr bwMode="auto">
                          <a:xfrm>
                            <a:off x="8630" y="806"/>
                            <a:ext cx="336" cy="5"/>
                            <a:chOff x="8630" y="806"/>
                            <a:chExt cx="336" cy="5"/>
                          </a:xfrm>
                        </wpg:grpSpPr>
                        <wps:wsp>
                          <wps:cNvPr id="15453" name="Freeform 3039"/>
                          <wps:cNvSpPr>
                            <a:spLocks/>
                          </wps:cNvSpPr>
                          <wps:spPr bwMode="auto">
                            <a:xfrm>
                              <a:off x="8630" y="806"/>
                              <a:ext cx="336" cy="5"/>
                            </a:xfrm>
                            <a:custGeom>
                              <a:avLst/>
                              <a:gdLst>
                                <a:gd name="T0" fmla="+- 0 8630 8630"/>
                                <a:gd name="T1" fmla="*/ T0 w 336"/>
                                <a:gd name="T2" fmla="+- 0 806 806"/>
                                <a:gd name="T3" fmla="*/ 806 h 5"/>
                                <a:gd name="T4" fmla="+- 0 8966 8630"/>
                                <a:gd name="T5" fmla="*/ T4 w 336"/>
                                <a:gd name="T6" fmla="+- 0 806 806"/>
                                <a:gd name="T7" fmla="*/ 806 h 5"/>
                                <a:gd name="T8" fmla="+- 0 8966 8630"/>
                                <a:gd name="T9" fmla="*/ T8 w 336"/>
                                <a:gd name="T10" fmla="+- 0 811 806"/>
                                <a:gd name="T11" fmla="*/ 811 h 5"/>
                                <a:gd name="T12" fmla="+- 0 8630 8630"/>
                                <a:gd name="T13" fmla="*/ T12 w 336"/>
                                <a:gd name="T14" fmla="+- 0 811 806"/>
                                <a:gd name="T15" fmla="*/ 811 h 5"/>
                                <a:gd name="T16" fmla="+- 0 8630 8630"/>
                                <a:gd name="T17" fmla="*/ T16 w 336"/>
                                <a:gd name="T18" fmla="+- 0 806 806"/>
                                <a:gd name="T19" fmla="*/ 806 h 5"/>
                              </a:gdLst>
                              <a:ahLst/>
                              <a:cxnLst>
                                <a:cxn ang="0">
                                  <a:pos x="T1" y="T3"/>
                                </a:cxn>
                                <a:cxn ang="0">
                                  <a:pos x="T5" y="T7"/>
                                </a:cxn>
                                <a:cxn ang="0">
                                  <a:pos x="T9" y="T11"/>
                                </a:cxn>
                                <a:cxn ang="0">
                                  <a:pos x="T13" y="T15"/>
                                </a:cxn>
                                <a:cxn ang="0">
                                  <a:pos x="T17" y="T19"/>
                                </a:cxn>
                              </a:cxnLst>
                              <a:rect l="0" t="0" r="r" b="b"/>
                              <a:pathLst>
                                <a:path w="336" h="5">
                                  <a:moveTo>
                                    <a:pt x="0" y="0"/>
                                  </a:moveTo>
                                  <a:lnTo>
                                    <a:pt x="336" y="0"/>
                                  </a:lnTo>
                                  <a:lnTo>
                                    <a:pt x="336" y="5"/>
                                  </a:lnTo>
                                  <a:lnTo>
                                    <a:pt x="0" y="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54" name="Picture 3040"/>
                            <pic:cNvPicPr>
                              <a:picLocks noChangeAspect="1" noChangeArrowheads="1"/>
                            </pic:cNvPicPr>
                          </pic:nvPicPr>
                          <pic:blipFill>
                            <a:blip r:embed="rId1195">
                              <a:extLst>
                                <a:ext uri="{28A0092B-C50C-407E-A947-70E740481C1C}">
                                  <a14:useLocalDpi xmlns:a14="http://schemas.microsoft.com/office/drawing/2010/main" val="0"/>
                                </a:ext>
                              </a:extLst>
                            </a:blip>
                            <a:srcRect/>
                            <a:stretch>
                              <a:fillRect/>
                            </a:stretch>
                          </pic:blipFill>
                          <pic:spPr bwMode="auto">
                            <a:xfrm>
                              <a:off x="8625"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55" name="Group 3041"/>
                        <wpg:cNvGrpSpPr>
                          <a:grpSpLocks/>
                        </wpg:cNvGrpSpPr>
                        <wpg:grpSpPr bwMode="auto">
                          <a:xfrm>
                            <a:off x="8969" y="720"/>
                            <a:ext cx="2" cy="91"/>
                            <a:chOff x="8969" y="720"/>
                            <a:chExt cx="2" cy="91"/>
                          </a:xfrm>
                        </wpg:grpSpPr>
                        <wps:wsp>
                          <wps:cNvPr id="15456" name="Freeform 3042"/>
                          <wps:cNvSpPr>
                            <a:spLocks/>
                          </wps:cNvSpPr>
                          <wps:spPr bwMode="auto">
                            <a:xfrm>
                              <a:off x="8969" y="720"/>
                              <a:ext cx="2" cy="91"/>
                            </a:xfrm>
                            <a:custGeom>
                              <a:avLst/>
                              <a:gdLst>
                                <a:gd name="T0" fmla="+- 0 8971 8969"/>
                                <a:gd name="T1" fmla="*/ T0 w 2"/>
                                <a:gd name="T2" fmla="+- 0 720 720"/>
                                <a:gd name="T3" fmla="*/ 720 h 91"/>
                                <a:gd name="T4" fmla="+- 0 8969 8969"/>
                                <a:gd name="T5" fmla="*/ T4 w 2"/>
                                <a:gd name="T6" fmla="+- 0 720 720"/>
                                <a:gd name="T7" fmla="*/ 720 h 91"/>
                                <a:gd name="T8" fmla="+- 0 8969 8969"/>
                                <a:gd name="T9" fmla="*/ T8 w 2"/>
                                <a:gd name="T10" fmla="+- 0 811 720"/>
                                <a:gd name="T11" fmla="*/ 811 h 91"/>
                                <a:gd name="T12" fmla="+- 0 8971 8969"/>
                                <a:gd name="T13" fmla="*/ T12 w 2"/>
                                <a:gd name="T14" fmla="+- 0 811 720"/>
                                <a:gd name="T15" fmla="*/ 811 h 91"/>
                                <a:gd name="T16" fmla="+- 0 8971 8969"/>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57" name="Group 3043"/>
                        <wpg:cNvGrpSpPr>
                          <a:grpSpLocks/>
                        </wpg:cNvGrpSpPr>
                        <wpg:grpSpPr bwMode="auto">
                          <a:xfrm>
                            <a:off x="8628" y="720"/>
                            <a:ext cx="2" cy="91"/>
                            <a:chOff x="8628" y="720"/>
                            <a:chExt cx="2" cy="91"/>
                          </a:xfrm>
                        </wpg:grpSpPr>
                        <wps:wsp>
                          <wps:cNvPr id="15458" name="Freeform 3044"/>
                          <wps:cNvSpPr>
                            <a:spLocks/>
                          </wps:cNvSpPr>
                          <wps:spPr bwMode="auto">
                            <a:xfrm>
                              <a:off x="8628" y="720"/>
                              <a:ext cx="2" cy="91"/>
                            </a:xfrm>
                            <a:custGeom>
                              <a:avLst/>
                              <a:gdLst>
                                <a:gd name="T0" fmla="+- 0 8629 8628"/>
                                <a:gd name="T1" fmla="*/ T0 w 2"/>
                                <a:gd name="T2" fmla="+- 0 720 720"/>
                                <a:gd name="T3" fmla="*/ 720 h 91"/>
                                <a:gd name="T4" fmla="+- 0 8628 8628"/>
                                <a:gd name="T5" fmla="*/ T4 w 2"/>
                                <a:gd name="T6" fmla="+- 0 720 720"/>
                                <a:gd name="T7" fmla="*/ 720 h 91"/>
                                <a:gd name="T8" fmla="+- 0 8628 8628"/>
                                <a:gd name="T9" fmla="*/ T8 w 2"/>
                                <a:gd name="T10" fmla="+- 0 811 720"/>
                                <a:gd name="T11" fmla="*/ 811 h 91"/>
                                <a:gd name="T12" fmla="+- 0 8629 8628"/>
                                <a:gd name="T13" fmla="*/ T12 w 2"/>
                                <a:gd name="T14" fmla="+- 0 811 720"/>
                                <a:gd name="T15" fmla="*/ 811 h 91"/>
                                <a:gd name="T16" fmla="+- 0 8629 8628"/>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59" name="Group 3045"/>
                        <wpg:cNvGrpSpPr>
                          <a:grpSpLocks/>
                        </wpg:cNvGrpSpPr>
                        <wpg:grpSpPr bwMode="auto">
                          <a:xfrm>
                            <a:off x="8966" y="720"/>
                            <a:ext cx="3" cy="91"/>
                            <a:chOff x="8966" y="720"/>
                            <a:chExt cx="3" cy="91"/>
                          </a:xfrm>
                        </wpg:grpSpPr>
                        <wps:wsp>
                          <wps:cNvPr id="15460" name="Freeform 3046"/>
                          <wps:cNvSpPr>
                            <a:spLocks/>
                          </wps:cNvSpPr>
                          <wps:spPr bwMode="auto">
                            <a:xfrm>
                              <a:off x="8966" y="720"/>
                              <a:ext cx="3" cy="91"/>
                            </a:xfrm>
                            <a:custGeom>
                              <a:avLst/>
                              <a:gdLst>
                                <a:gd name="T0" fmla="+- 0 8969 8966"/>
                                <a:gd name="T1" fmla="*/ T0 w 3"/>
                                <a:gd name="T2" fmla="+- 0 720 720"/>
                                <a:gd name="T3" fmla="*/ 720 h 91"/>
                                <a:gd name="T4" fmla="+- 0 8966 8966"/>
                                <a:gd name="T5" fmla="*/ T4 w 3"/>
                                <a:gd name="T6" fmla="+- 0 720 720"/>
                                <a:gd name="T7" fmla="*/ 720 h 91"/>
                                <a:gd name="T8" fmla="+- 0 8966 8966"/>
                                <a:gd name="T9" fmla="*/ T8 w 3"/>
                                <a:gd name="T10" fmla="+- 0 811 720"/>
                                <a:gd name="T11" fmla="*/ 811 h 91"/>
                                <a:gd name="T12" fmla="+- 0 8969 8966"/>
                                <a:gd name="T13" fmla="*/ T12 w 3"/>
                                <a:gd name="T14" fmla="+- 0 811 720"/>
                                <a:gd name="T15" fmla="*/ 811 h 91"/>
                                <a:gd name="T16" fmla="+- 0 8969 8966"/>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61" name="Group 3047"/>
                        <wpg:cNvGrpSpPr>
                          <a:grpSpLocks/>
                        </wpg:cNvGrpSpPr>
                        <wpg:grpSpPr bwMode="auto">
                          <a:xfrm>
                            <a:off x="8629" y="720"/>
                            <a:ext cx="3" cy="91"/>
                            <a:chOff x="8629" y="720"/>
                            <a:chExt cx="3" cy="91"/>
                          </a:xfrm>
                        </wpg:grpSpPr>
                        <wps:wsp>
                          <wps:cNvPr id="15462" name="Freeform 3048"/>
                          <wps:cNvSpPr>
                            <a:spLocks/>
                          </wps:cNvSpPr>
                          <wps:spPr bwMode="auto">
                            <a:xfrm>
                              <a:off x="8629" y="720"/>
                              <a:ext cx="3" cy="91"/>
                            </a:xfrm>
                            <a:custGeom>
                              <a:avLst/>
                              <a:gdLst>
                                <a:gd name="T0" fmla="+- 0 8632 8629"/>
                                <a:gd name="T1" fmla="*/ T0 w 3"/>
                                <a:gd name="T2" fmla="+- 0 720 720"/>
                                <a:gd name="T3" fmla="*/ 720 h 91"/>
                                <a:gd name="T4" fmla="+- 0 8629 8629"/>
                                <a:gd name="T5" fmla="*/ T4 w 3"/>
                                <a:gd name="T6" fmla="+- 0 720 720"/>
                                <a:gd name="T7" fmla="*/ 720 h 91"/>
                                <a:gd name="T8" fmla="+- 0 8629 8629"/>
                                <a:gd name="T9" fmla="*/ T8 w 3"/>
                                <a:gd name="T10" fmla="+- 0 811 720"/>
                                <a:gd name="T11" fmla="*/ 811 h 91"/>
                                <a:gd name="T12" fmla="+- 0 8632 8629"/>
                                <a:gd name="T13" fmla="*/ T12 w 3"/>
                                <a:gd name="T14" fmla="+- 0 811 720"/>
                                <a:gd name="T15" fmla="*/ 811 h 91"/>
                                <a:gd name="T16" fmla="+- 0 8632 8629"/>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63" name="Picture 3049"/>
                            <pic:cNvPicPr>
                              <a:picLocks noChangeAspect="1" noChangeArrowheads="1"/>
                            </pic:cNvPicPr>
                          </pic:nvPicPr>
                          <pic:blipFill>
                            <a:blip r:embed="rId1196">
                              <a:extLst>
                                <a:ext uri="{28A0092B-C50C-407E-A947-70E740481C1C}">
                                  <a14:useLocalDpi xmlns:a14="http://schemas.microsoft.com/office/drawing/2010/main" val="0"/>
                                </a:ext>
                              </a:extLst>
                            </a:blip>
                            <a:srcRect/>
                            <a:stretch>
                              <a:fillRect/>
                            </a:stretch>
                          </pic:blipFill>
                          <pic:spPr bwMode="auto">
                            <a:xfrm>
                              <a:off x="8964"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64" name="Group 3050"/>
                        <wpg:cNvGrpSpPr>
                          <a:grpSpLocks/>
                        </wpg:cNvGrpSpPr>
                        <wpg:grpSpPr bwMode="auto">
                          <a:xfrm>
                            <a:off x="8632" y="720"/>
                            <a:ext cx="2" cy="91"/>
                            <a:chOff x="8632" y="720"/>
                            <a:chExt cx="2" cy="91"/>
                          </a:xfrm>
                        </wpg:grpSpPr>
                        <wps:wsp>
                          <wps:cNvPr id="15465" name="Freeform 3051"/>
                          <wps:cNvSpPr>
                            <a:spLocks/>
                          </wps:cNvSpPr>
                          <wps:spPr bwMode="auto">
                            <a:xfrm>
                              <a:off x="8632" y="720"/>
                              <a:ext cx="2" cy="91"/>
                            </a:xfrm>
                            <a:custGeom>
                              <a:avLst/>
                              <a:gdLst>
                                <a:gd name="T0" fmla="+- 0 8634 8632"/>
                                <a:gd name="T1" fmla="*/ T0 w 2"/>
                                <a:gd name="T2" fmla="+- 0 720 720"/>
                                <a:gd name="T3" fmla="*/ 720 h 91"/>
                                <a:gd name="T4" fmla="+- 0 8632 8632"/>
                                <a:gd name="T5" fmla="*/ T4 w 2"/>
                                <a:gd name="T6" fmla="+- 0 720 720"/>
                                <a:gd name="T7" fmla="*/ 720 h 91"/>
                                <a:gd name="T8" fmla="+- 0 8632 8632"/>
                                <a:gd name="T9" fmla="*/ T8 w 2"/>
                                <a:gd name="T10" fmla="+- 0 811 720"/>
                                <a:gd name="T11" fmla="*/ 811 h 91"/>
                                <a:gd name="T12" fmla="+- 0 8634 8632"/>
                                <a:gd name="T13" fmla="*/ T12 w 2"/>
                                <a:gd name="T14" fmla="+- 0 811 720"/>
                                <a:gd name="T15" fmla="*/ 811 h 91"/>
                                <a:gd name="T16" fmla="+- 0 8634 8632"/>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66" name="Group 3052"/>
                        <wpg:cNvGrpSpPr>
                          <a:grpSpLocks/>
                        </wpg:cNvGrpSpPr>
                        <wpg:grpSpPr bwMode="auto">
                          <a:xfrm>
                            <a:off x="8962" y="720"/>
                            <a:ext cx="3" cy="91"/>
                            <a:chOff x="8962" y="720"/>
                            <a:chExt cx="3" cy="91"/>
                          </a:xfrm>
                        </wpg:grpSpPr>
                        <wps:wsp>
                          <wps:cNvPr id="15467" name="Freeform 3053"/>
                          <wps:cNvSpPr>
                            <a:spLocks/>
                          </wps:cNvSpPr>
                          <wps:spPr bwMode="auto">
                            <a:xfrm>
                              <a:off x="8962" y="720"/>
                              <a:ext cx="3" cy="91"/>
                            </a:xfrm>
                            <a:custGeom>
                              <a:avLst/>
                              <a:gdLst>
                                <a:gd name="T0" fmla="+- 0 8964 8962"/>
                                <a:gd name="T1" fmla="*/ T0 w 3"/>
                                <a:gd name="T2" fmla="+- 0 720 720"/>
                                <a:gd name="T3" fmla="*/ 720 h 91"/>
                                <a:gd name="T4" fmla="+- 0 8962 8962"/>
                                <a:gd name="T5" fmla="*/ T4 w 3"/>
                                <a:gd name="T6" fmla="+- 0 720 720"/>
                                <a:gd name="T7" fmla="*/ 720 h 91"/>
                                <a:gd name="T8" fmla="+- 0 8962 8962"/>
                                <a:gd name="T9" fmla="*/ T8 w 3"/>
                                <a:gd name="T10" fmla="+- 0 811 720"/>
                                <a:gd name="T11" fmla="*/ 811 h 91"/>
                                <a:gd name="T12" fmla="+- 0 8964 8962"/>
                                <a:gd name="T13" fmla="*/ T12 w 3"/>
                                <a:gd name="T14" fmla="+- 0 811 720"/>
                                <a:gd name="T15" fmla="*/ 811 h 91"/>
                                <a:gd name="T16" fmla="+- 0 8964 8962"/>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68" name="Picture 3054"/>
                            <pic:cNvPicPr>
                              <a:picLocks noChangeAspect="1" noChangeArrowheads="1"/>
                            </pic:cNvPicPr>
                          </pic:nvPicPr>
                          <pic:blipFill>
                            <a:blip r:embed="rId1197">
                              <a:extLst>
                                <a:ext uri="{28A0092B-C50C-407E-A947-70E740481C1C}">
                                  <a14:useLocalDpi xmlns:a14="http://schemas.microsoft.com/office/drawing/2010/main" val="0"/>
                                </a:ext>
                              </a:extLst>
                            </a:blip>
                            <a:srcRect/>
                            <a:stretch>
                              <a:fillRect/>
                            </a:stretch>
                          </pic:blipFill>
                          <pic:spPr bwMode="auto">
                            <a:xfrm>
                              <a:off x="8634"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69" name="Group 3055"/>
                        <wpg:cNvGrpSpPr>
                          <a:grpSpLocks/>
                        </wpg:cNvGrpSpPr>
                        <wpg:grpSpPr bwMode="auto">
                          <a:xfrm>
                            <a:off x="8960" y="720"/>
                            <a:ext cx="2" cy="91"/>
                            <a:chOff x="8960" y="720"/>
                            <a:chExt cx="2" cy="91"/>
                          </a:xfrm>
                        </wpg:grpSpPr>
                        <wps:wsp>
                          <wps:cNvPr id="15470" name="Freeform 3056"/>
                          <wps:cNvSpPr>
                            <a:spLocks/>
                          </wps:cNvSpPr>
                          <wps:spPr bwMode="auto">
                            <a:xfrm>
                              <a:off x="8960" y="720"/>
                              <a:ext cx="2" cy="91"/>
                            </a:xfrm>
                            <a:custGeom>
                              <a:avLst/>
                              <a:gdLst>
                                <a:gd name="T0" fmla="+- 0 8962 8960"/>
                                <a:gd name="T1" fmla="*/ T0 w 2"/>
                                <a:gd name="T2" fmla="+- 0 720 720"/>
                                <a:gd name="T3" fmla="*/ 720 h 91"/>
                                <a:gd name="T4" fmla="+- 0 8960 8960"/>
                                <a:gd name="T5" fmla="*/ T4 w 2"/>
                                <a:gd name="T6" fmla="+- 0 720 720"/>
                                <a:gd name="T7" fmla="*/ 720 h 91"/>
                                <a:gd name="T8" fmla="+- 0 8960 8960"/>
                                <a:gd name="T9" fmla="*/ T8 w 2"/>
                                <a:gd name="T10" fmla="+- 0 811 720"/>
                                <a:gd name="T11" fmla="*/ 811 h 91"/>
                                <a:gd name="T12" fmla="+- 0 8962 8960"/>
                                <a:gd name="T13" fmla="*/ T12 w 2"/>
                                <a:gd name="T14" fmla="+- 0 811 720"/>
                                <a:gd name="T15" fmla="*/ 811 h 91"/>
                                <a:gd name="T16" fmla="+- 0 8962 8960"/>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71" name="Group 3057"/>
                        <wpg:cNvGrpSpPr>
                          <a:grpSpLocks/>
                        </wpg:cNvGrpSpPr>
                        <wpg:grpSpPr bwMode="auto">
                          <a:xfrm>
                            <a:off x="8637" y="720"/>
                            <a:ext cx="2" cy="91"/>
                            <a:chOff x="8637" y="720"/>
                            <a:chExt cx="2" cy="91"/>
                          </a:xfrm>
                        </wpg:grpSpPr>
                        <wps:wsp>
                          <wps:cNvPr id="15472" name="Freeform 3058"/>
                          <wps:cNvSpPr>
                            <a:spLocks/>
                          </wps:cNvSpPr>
                          <wps:spPr bwMode="auto">
                            <a:xfrm>
                              <a:off x="8637" y="720"/>
                              <a:ext cx="2" cy="91"/>
                            </a:xfrm>
                            <a:custGeom>
                              <a:avLst/>
                              <a:gdLst>
                                <a:gd name="T0" fmla="+- 0 8638 8637"/>
                                <a:gd name="T1" fmla="*/ T0 w 2"/>
                                <a:gd name="T2" fmla="+- 0 720 720"/>
                                <a:gd name="T3" fmla="*/ 720 h 91"/>
                                <a:gd name="T4" fmla="+- 0 8637 8637"/>
                                <a:gd name="T5" fmla="*/ T4 w 2"/>
                                <a:gd name="T6" fmla="+- 0 720 720"/>
                                <a:gd name="T7" fmla="*/ 720 h 91"/>
                                <a:gd name="T8" fmla="+- 0 8637 8637"/>
                                <a:gd name="T9" fmla="*/ T8 w 2"/>
                                <a:gd name="T10" fmla="+- 0 811 720"/>
                                <a:gd name="T11" fmla="*/ 811 h 91"/>
                                <a:gd name="T12" fmla="+- 0 8638 8637"/>
                                <a:gd name="T13" fmla="*/ T12 w 2"/>
                                <a:gd name="T14" fmla="+- 0 811 720"/>
                                <a:gd name="T15" fmla="*/ 811 h 91"/>
                                <a:gd name="T16" fmla="+- 0 8638 8637"/>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73" name="Group 3059"/>
                        <wpg:cNvGrpSpPr>
                          <a:grpSpLocks/>
                        </wpg:cNvGrpSpPr>
                        <wpg:grpSpPr bwMode="auto">
                          <a:xfrm>
                            <a:off x="8957" y="720"/>
                            <a:ext cx="3" cy="91"/>
                            <a:chOff x="8957" y="720"/>
                            <a:chExt cx="3" cy="91"/>
                          </a:xfrm>
                        </wpg:grpSpPr>
                        <wps:wsp>
                          <wps:cNvPr id="15474" name="Freeform 3060"/>
                          <wps:cNvSpPr>
                            <a:spLocks/>
                          </wps:cNvSpPr>
                          <wps:spPr bwMode="auto">
                            <a:xfrm>
                              <a:off x="8957" y="720"/>
                              <a:ext cx="3" cy="91"/>
                            </a:xfrm>
                            <a:custGeom>
                              <a:avLst/>
                              <a:gdLst>
                                <a:gd name="T0" fmla="+- 0 8960 8957"/>
                                <a:gd name="T1" fmla="*/ T0 w 3"/>
                                <a:gd name="T2" fmla="+- 0 720 720"/>
                                <a:gd name="T3" fmla="*/ 720 h 91"/>
                                <a:gd name="T4" fmla="+- 0 8957 8957"/>
                                <a:gd name="T5" fmla="*/ T4 w 3"/>
                                <a:gd name="T6" fmla="+- 0 720 720"/>
                                <a:gd name="T7" fmla="*/ 720 h 91"/>
                                <a:gd name="T8" fmla="+- 0 8957 8957"/>
                                <a:gd name="T9" fmla="*/ T8 w 3"/>
                                <a:gd name="T10" fmla="+- 0 811 720"/>
                                <a:gd name="T11" fmla="*/ 811 h 91"/>
                                <a:gd name="T12" fmla="+- 0 8960 8957"/>
                                <a:gd name="T13" fmla="*/ T12 w 3"/>
                                <a:gd name="T14" fmla="+- 0 811 720"/>
                                <a:gd name="T15" fmla="*/ 811 h 91"/>
                                <a:gd name="T16" fmla="+- 0 8960 8957"/>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75" name="Group 3061"/>
                        <wpg:cNvGrpSpPr>
                          <a:grpSpLocks/>
                        </wpg:cNvGrpSpPr>
                        <wpg:grpSpPr bwMode="auto">
                          <a:xfrm>
                            <a:off x="8638" y="720"/>
                            <a:ext cx="3" cy="91"/>
                            <a:chOff x="8638" y="720"/>
                            <a:chExt cx="3" cy="91"/>
                          </a:xfrm>
                        </wpg:grpSpPr>
                        <wps:wsp>
                          <wps:cNvPr id="15476" name="Freeform 3062"/>
                          <wps:cNvSpPr>
                            <a:spLocks/>
                          </wps:cNvSpPr>
                          <wps:spPr bwMode="auto">
                            <a:xfrm>
                              <a:off x="8638" y="720"/>
                              <a:ext cx="3" cy="91"/>
                            </a:xfrm>
                            <a:custGeom>
                              <a:avLst/>
                              <a:gdLst>
                                <a:gd name="T0" fmla="+- 0 8641 8638"/>
                                <a:gd name="T1" fmla="*/ T0 w 3"/>
                                <a:gd name="T2" fmla="+- 0 720 720"/>
                                <a:gd name="T3" fmla="*/ 720 h 91"/>
                                <a:gd name="T4" fmla="+- 0 8638 8638"/>
                                <a:gd name="T5" fmla="*/ T4 w 3"/>
                                <a:gd name="T6" fmla="+- 0 720 720"/>
                                <a:gd name="T7" fmla="*/ 720 h 91"/>
                                <a:gd name="T8" fmla="+- 0 8638 8638"/>
                                <a:gd name="T9" fmla="*/ T8 w 3"/>
                                <a:gd name="T10" fmla="+- 0 811 720"/>
                                <a:gd name="T11" fmla="*/ 811 h 91"/>
                                <a:gd name="T12" fmla="+- 0 8641 8638"/>
                                <a:gd name="T13" fmla="*/ T12 w 3"/>
                                <a:gd name="T14" fmla="+- 0 811 720"/>
                                <a:gd name="T15" fmla="*/ 811 h 91"/>
                                <a:gd name="T16" fmla="+- 0 8641 8638"/>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77" name="Group 3063"/>
                        <wpg:cNvGrpSpPr>
                          <a:grpSpLocks/>
                        </wpg:cNvGrpSpPr>
                        <wpg:grpSpPr bwMode="auto">
                          <a:xfrm>
                            <a:off x="8955" y="720"/>
                            <a:ext cx="2" cy="91"/>
                            <a:chOff x="8955" y="720"/>
                            <a:chExt cx="2" cy="91"/>
                          </a:xfrm>
                        </wpg:grpSpPr>
                        <wps:wsp>
                          <wps:cNvPr id="15478" name="Freeform 3064"/>
                          <wps:cNvSpPr>
                            <a:spLocks/>
                          </wps:cNvSpPr>
                          <wps:spPr bwMode="auto">
                            <a:xfrm>
                              <a:off x="8955" y="720"/>
                              <a:ext cx="2" cy="91"/>
                            </a:xfrm>
                            <a:custGeom>
                              <a:avLst/>
                              <a:gdLst>
                                <a:gd name="T0" fmla="+- 0 8957 8955"/>
                                <a:gd name="T1" fmla="*/ T0 w 2"/>
                                <a:gd name="T2" fmla="+- 0 720 720"/>
                                <a:gd name="T3" fmla="*/ 720 h 91"/>
                                <a:gd name="T4" fmla="+- 0 8955 8955"/>
                                <a:gd name="T5" fmla="*/ T4 w 2"/>
                                <a:gd name="T6" fmla="+- 0 720 720"/>
                                <a:gd name="T7" fmla="*/ 720 h 91"/>
                                <a:gd name="T8" fmla="+- 0 8955 8955"/>
                                <a:gd name="T9" fmla="*/ T8 w 2"/>
                                <a:gd name="T10" fmla="+- 0 811 720"/>
                                <a:gd name="T11" fmla="*/ 811 h 91"/>
                                <a:gd name="T12" fmla="+- 0 8957 8955"/>
                                <a:gd name="T13" fmla="*/ T12 w 2"/>
                                <a:gd name="T14" fmla="+- 0 811 720"/>
                                <a:gd name="T15" fmla="*/ 811 h 91"/>
                                <a:gd name="T16" fmla="+- 0 8957 8955"/>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79" name="Group 3065"/>
                        <wpg:cNvGrpSpPr>
                          <a:grpSpLocks/>
                        </wpg:cNvGrpSpPr>
                        <wpg:grpSpPr bwMode="auto">
                          <a:xfrm>
                            <a:off x="8641" y="720"/>
                            <a:ext cx="2" cy="91"/>
                            <a:chOff x="8641" y="720"/>
                            <a:chExt cx="2" cy="91"/>
                          </a:xfrm>
                        </wpg:grpSpPr>
                        <wps:wsp>
                          <wps:cNvPr id="15480" name="Freeform 3066"/>
                          <wps:cNvSpPr>
                            <a:spLocks/>
                          </wps:cNvSpPr>
                          <wps:spPr bwMode="auto">
                            <a:xfrm>
                              <a:off x="8641" y="720"/>
                              <a:ext cx="2" cy="91"/>
                            </a:xfrm>
                            <a:custGeom>
                              <a:avLst/>
                              <a:gdLst>
                                <a:gd name="T0" fmla="+- 0 8643 8641"/>
                                <a:gd name="T1" fmla="*/ T0 w 2"/>
                                <a:gd name="T2" fmla="+- 0 720 720"/>
                                <a:gd name="T3" fmla="*/ 720 h 91"/>
                                <a:gd name="T4" fmla="+- 0 8641 8641"/>
                                <a:gd name="T5" fmla="*/ T4 w 2"/>
                                <a:gd name="T6" fmla="+- 0 720 720"/>
                                <a:gd name="T7" fmla="*/ 720 h 91"/>
                                <a:gd name="T8" fmla="+- 0 8641 8641"/>
                                <a:gd name="T9" fmla="*/ T8 w 2"/>
                                <a:gd name="T10" fmla="+- 0 811 720"/>
                                <a:gd name="T11" fmla="*/ 811 h 91"/>
                                <a:gd name="T12" fmla="+- 0 8643 8641"/>
                                <a:gd name="T13" fmla="*/ T12 w 2"/>
                                <a:gd name="T14" fmla="+- 0 811 720"/>
                                <a:gd name="T15" fmla="*/ 811 h 91"/>
                                <a:gd name="T16" fmla="+- 0 8643 8641"/>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81" name="Picture 3067"/>
                            <pic:cNvPicPr>
                              <a:picLocks noChangeAspect="1" noChangeArrowheads="1"/>
                            </pic:cNvPicPr>
                          </pic:nvPicPr>
                          <pic:blipFill>
                            <a:blip r:embed="rId1198">
                              <a:extLst>
                                <a:ext uri="{28A0092B-C50C-407E-A947-70E740481C1C}">
                                  <a14:useLocalDpi xmlns:a14="http://schemas.microsoft.com/office/drawing/2010/main" val="0"/>
                                </a:ext>
                              </a:extLst>
                            </a:blip>
                            <a:srcRect/>
                            <a:stretch>
                              <a:fillRect/>
                            </a:stretch>
                          </pic:blipFill>
                          <pic:spPr bwMode="auto">
                            <a:xfrm>
                              <a:off x="8953" y="720"/>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82" name="Picture 3068"/>
                            <pic:cNvPicPr>
                              <a:picLocks noChangeAspect="1" noChangeArrowheads="1"/>
                            </pic:cNvPicPr>
                          </pic:nvPicPr>
                          <pic:blipFill>
                            <a:blip r:embed="rId1199">
                              <a:extLst>
                                <a:ext uri="{28A0092B-C50C-407E-A947-70E740481C1C}">
                                  <a14:useLocalDpi xmlns:a14="http://schemas.microsoft.com/office/drawing/2010/main" val="0"/>
                                </a:ext>
                              </a:extLst>
                            </a:blip>
                            <a:srcRect/>
                            <a:stretch>
                              <a:fillRect/>
                            </a:stretch>
                          </pic:blipFill>
                          <pic:spPr bwMode="auto">
                            <a:xfrm>
                              <a:off x="8643"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83" name="Group 3069"/>
                        <wpg:cNvGrpSpPr>
                          <a:grpSpLocks/>
                        </wpg:cNvGrpSpPr>
                        <wpg:grpSpPr bwMode="auto">
                          <a:xfrm>
                            <a:off x="8951" y="720"/>
                            <a:ext cx="2" cy="91"/>
                            <a:chOff x="8951" y="720"/>
                            <a:chExt cx="2" cy="91"/>
                          </a:xfrm>
                        </wpg:grpSpPr>
                        <wps:wsp>
                          <wps:cNvPr id="15484" name="Freeform 3070"/>
                          <wps:cNvSpPr>
                            <a:spLocks/>
                          </wps:cNvSpPr>
                          <wps:spPr bwMode="auto">
                            <a:xfrm>
                              <a:off x="8951" y="720"/>
                              <a:ext cx="2" cy="91"/>
                            </a:xfrm>
                            <a:custGeom>
                              <a:avLst/>
                              <a:gdLst>
                                <a:gd name="T0" fmla="+- 0 8953 8951"/>
                                <a:gd name="T1" fmla="*/ T0 w 2"/>
                                <a:gd name="T2" fmla="+- 0 720 720"/>
                                <a:gd name="T3" fmla="*/ 720 h 91"/>
                                <a:gd name="T4" fmla="+- 0 8951 8951"/>
                                <a:gd name="T5" fmla="*/ T4 w 2"/>
                                <a:gd name="T6" fmla="+- 0 720 720"/>
                                <a:gd name="T7" fmla="*/ 720 h 91"/>
                                <a:gd name="T8" fmla="+- 0 8951 8951"/>
                                <a:gd name="T9" fmla="*/ T8 w 2"/>
                                <a:gd name="T10" fmla="+- 0 811 720"/>
                                <a:gd name="T11" fmla="*/ 811 h 91"/>
                                <a:gd name="T12" fmla="+- 0 8953 8951"/>
                                <a:gd name="T13" fmla="*/ T12 w 2"/>
                                <a:gd name="T14" fmla="+- 0 811 720"/>
                                <a:gd name="T15" fmla="*/ 811 h 91"/>
                                <a:gd name="T16" fmla="+- 0 8953 8951"/>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85" name="Group 3071"/>
                        <wpg:cNvGrpSpPr>
                          <a:grpSpLocks/>
                        </wpg:cNvGrpSpPr>
                        <wpg:grpSpPr bwMode="auto">
                          <a:xfrm>
                            <a:off x="8646" y="720"/>
                            <a:ext cx="2" cy="91"/>
                            <a:chOff x="8646" y="720"/>
                            <a:chExt cx="2" cy="91"/>
                          </a:xfrm>
                        </wpg:grpSpPr>
                        <wps:wsp>
                          <wps:cNvPr id="15486" name="Freeform 3072"/>
                          <wps:cNvSpPr>
                            <a:spLocks/>
                          </wps:cNvSpPr>
                          <wps:spPr bwMode="auto">
                            <a:xfrm>
                              <a:off x="8646" y="720"/>
                              <a:ext cx="2" cy="91"/>
                            </a:xfrm>
                            <a:custGeom>
                              <a:avLst/>
                              <a:gdLst>
                                <a:gd name="T0" fmla="+- 0 8648 8646"/>
                                <a:gd name="T1" fmla="*/ T0 w 2"/>
                                <a:gd name="T2" fmla="+- 0 720 720"/>
                                <a:gd name="T3" fmla="*/ 720 h 91"/>
                                <a:gd name="T4" fmla="+- 0 8646 8646"/>
                                <a:gd name="T5" fmla="*/ T4 w 2"/>
                                <a:gd name="T6" fmla="+- 0 720 720"/>
                                <a:gd name="T7" fmla="*/ 720 h 91"/>
                                <a:gd name="T8" fmla="+- 0 8646 8646"/>
                                <a:gd name="T9" fmla="*/ T8 w 2"/>
                                <a:gd name="T10" fmla="+- 0 811 720"/>
                                <a:gd name="T11" fmla="*/ 811 h 91"/>
                                <a:gd name="T12" fmla="+- 0 8648 8646"/>
                                <a:gd name="T13" fmla="*/ T12 w 2"/>
                                <a:gd name="T14" fmla="+- 0 811 720"/>
                                <a:gd name="T15" fmla="*/ 811 h 91"/>
                                <a:gd name="T16" fmla="+- 0 8648 8646"/>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87" name="Group 3073"/>
                        <wpg:cNvGrpSpPr>
                          <a:grpSpLocks/>
                        </wpg:cNvGrpSpPr>
                        <wpg:grpSpPr bwMode="auto">
                          <a:xfrm>
                            <a:off x="8949" y="720"/>
                            <a:ext cx="2" cy="91"/>
                            <a:chOff x="8949" y="720"/>
                            <a:chExt cx="2" cy="91"/>
                          </a:xfrm>
                        </wpg:grpSpPr>
                        <wps:wsp>
                          <wps:cNvPr id="15488" name="Freeform 3074"/>
                          <wps:cNvSpPr>
                            <a:spLocks/>
                          </wps:cNvSpPr>
                          <wps:spPr bwMode="auto">
                            <a:xfrm>
                              <a:off x="8949" y="720"/>
                              <a:ext cx="2" cy="91"/>
                            </a:xfrm>
                            <a:custGeom>
                              <a:avLst/>
                              <a:gdLst>
                                <a:gd name="T0" fmla="+- 0 8951 8949"/>
                                <a:gd name="T1" fmla="*/ T0 w 2"/>
                                <a:gd name="T2" fmla="+- 0 720 720"/>
                                <a:gd name="T3" fmla="*/ 720 h 91"/>
                                <a:gd name="T4" fmla="+- 0 8949 8949"/>
                                <a:gd name="T5" fmla="*/ T4 w 2"/>
                                <a:gd name="T6" fmla="+- 0 720 720"/>
                                <a:gd name="T7" fmla="*/ 720 h 91"/>
                                <a:gd name="T8" fmla="+- 0 8949 8949"/>
                                <a:gd name="T9" fmla="*/ T8 w 2"/>
                                <a:gd name="T10" fmla="+- 0 811 720"/>
                                <a:gd name="T11" fmla="*/ 811 h 91"/>
                                <a:gd name="T12" fmla="+- 0 8951 8949"/>
                                <a:gd name="T13" fmla="*/ T12 w 2"/>
                                <a:gd name="T14" fmla="+- 0 811 720"/>
                                <a:gd name="T15" fmla="*/ 811 h 91"/>
                                <a:gd name="T16" fmla="+- 0 8951 8949"/>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89" name="Group 3075"/>
                        <wpg:cNvGrpSpPr>
                          <a:grpSpLocks/>
                        </wpg:cNvGrpSpPr>
                        <wpg:grpSpPr bwMode="auto">
                          <a:xfrm>
                            <a:off x="8648" y="720"/>
                            <a:ext cx="3" cy="91"/>
                            <a:chOff x="8648" y="720"/>
                            <a:chExt cx="3" cy="91"/>
                          </a:xfrm>
                        </wpg:grpSpPr>
                        <wps:wsp>
                          <wps:cNvPr id="15490" name="Freeform 3076"/>
                          <wps:cNvSpPr>
                            <a:spLocks/>
                          </wps:cNvSpPr>
                          <wps:spPr bwMode="auto">
                            <a:xfrm>
                              <a:off x="8648" y="720"/>
                              <a:ext cx="3" cy="91"/>
                            </a:xfrm>
                            <a:custGeom>
                              <a:avLst/>
                              <a:gdLst>
                                <a:gd name="T0" fmla="+- 0 8650 8648"/>
                                <a:gd name="T1" fmla="*/ T0 w 3"/>
                                <a:gd name="T2" fmla="+- 0 720 720"/>
                                <a:gd name="T3" fmla="*/ 720 h 91"/>
                                <a:gd name="T4" fmla="+- 0 8648 8648"/>
                                <a:gd name="T5" fmla="*/ T4 w 3"/>
                                <a:gd name="T6" fmla="+- 0 720 720"/>
                                <a:gd name="T7" fmla="*/ 720 h 91"/>
                                <a:gd name="T8" fmla="+- 0 8648 8648"/>
                                <a:gd name="T9" fmla="*/ T8 w 3"/>
                                <a:gd name="T10" fmla="+- 0 811 720"/>
                                <a:gd name="T11" fmla="*/ 811 h 91"/>
                                <a:gd name="T12" fmla="+- 0 8650 8648"/>
                                <a:gd name="T13" fmla="*/ T12 w 3"/>
                                <a:gd name="T14" fmla="+- 0 811 720"/>
                                <a:gd name="T15" fmla="*/ 811 h 91"/>
                                <a:gd name="T16" fmla="+- 0 8650 8648"/>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91" name="Group 3077"/>
                        <wpg:cNvGrpSpPr>
                          <a:grpSpLocks/>
                        </wpg:cNvGrpSpPr>
                        <wpg:grpSpPr bwMode="auto">
                          <a:xfrm>
                            <a:off x="8946" y="720"/>
                            <a:ext cx="3" cy="91"/>
                            <a:chOff x="8946" y="720"/>
                            <a:chExt cx="3" cy="91"/>
                          </a:xfrm>
                        </wpg:grpSpPr>
                        <wps:wsp>
                          <wps:cNvPr id="15492" name="Freeform 3078"/>
                          <wps:cNvSpPr>
                            <a:spLocks/>
                          </wps:cNvSpPr>
                          <wps:spPr bwMode="auto">
                            <a:xfrm>
                              <a:off x="8946" y="720"/>
                              <a:ext cx="3" cy="91"/>
                            </a:xfrm>
                            <a:custGeom>
                              <a:avLst/>
                              <a:gdLst>
                                <a:gd name="T0" fmla="+- 0 8949 8946"/>
                                <a:gd name="T1" fmla="*/ T0 w 3"/>
                                <a:gd name="T2" fmla="+- 0 720 720"/>
                                <a:gd name="T3" fmla="*/ 720 h 91"/>
                                <a:gd name="T4" fmla="+- 0 8946 8946"/>
                                <a:gd name="T5" fmla="*/ T4 w 3"/>
                                <a:gd name="T6" fmla="+- 0 720 720"/>
                                <a:gd name="T7" fmla="*/ 720 h 91"/>
                                <a:gd name="T8" fmla="+- 0 8946 8946"/>
                                <a:gd name="T9" fmla="*/ T8 w 3"/>
                                <a:gd name="T10" fmla="+- 0 811 720"/>
                                <a:gd name="T11" fmla="*/ 811 h 91"/>
                                <a:gd name="T12" fmla="+- 0 8949 8946"/>
                                <a:gd name="T13" fmla="*/ T12 w 3"/>
                                <a:gd name="T14" fmla="+- 0 811 720"/>
                                <a:gd name="T15" fmla="*/ 811 h 91"/>
                                <a:gd name="T16" fmla="+- 0 8949 8946"/>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93" name="Group 3079"/>
                        <wpg:cNvGrpSpPr>
                          <a:grpSpLocks/>
                        </wpg:cNvGrpSpPr>
                        <wpg:grpSpPr bwMode="auto">
                          <a:xfrm>
                            <a:off x="8650" y="720"/>
                            <a:ext cx="2" cy="91"/>
                            <a:chOff x="8650" y="720"/>
                            <a:chExt cx="2" cy="91"/>
                          </a:xfrm>
                        </wpg:grpSpPr>
                        <wps:wsp>
                          <wps:cNvPr id="15494" name="Freeform 3080"/>
                          <wps:cNvSpPr>
                            <a:spLocks/>
                          </wps:cNvSpPr>
                          <wps:spPr bwMode="auto">
                            <a:xfrm>
                              <a:off x="8650" y="720"/>
                              <a:ext cx="2" cy="91"/>
                            </a:xfrm>
                            <a:custGeom>
                              <a:avLst/>
                              <a:gdLst>
                                <a:gd name="T0" fmla="+- 0 8652 8650"/>
                                <a:gd name="T1" fmla="*/ T0 w 2"/>
                                <a:gd name="T2" fmla="+- 0 720 720"/>
                                <a:gd name="T3" fmla="*/ 720 h 91"/>
                                <a:gd name="T4" fmla="+- 0 8650 8650"/>
                                <a:gd name="T5" fmla="*/ T4 w 2"/>
                                <a:gd name="T6" fmla="+- 0 720 720"/>
                                <a:gd name="T7" fmla="*/ 720 h 91"/>
                                <a:gd name="T8" fmla="+- 0 8650 8650"/>
                                <a:gd name="T9" fmla="*/ T8 w 2"/>
                                <a:gd name="T10" fmla="+- 0 811 720"/>
                                <a:gd name="T11" fmla="*/ 811 h 91"/>
                                <a:gd name="T12" fmla="+- 0 8652 8650"/>
                                <a:gd name="T13" fmla="*/ T12 w 2"/>
                                <a:gd name="T14" fmla="+- 0 811 720"/>
                                <a:gd name="T15" fmla="*/ 811 h 91"/>
                                <a:gd name="T16" fmla="+- 0 8652 8650"/>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495" name="Picture 3081"/>
                            <pic:cNvPicPr>
                              <a:picLocks noChangeAspect="1" noChangeArrowheads="1"/>
                            </pic:cNvPicPr>
                          </pic:nvPicPr>
                          <pic:blipFill>
                            <a:blip r:embed="rId1200">
                              <a:extLst>
                                <a:ext uri="{28A0092B-C50C-407E-A947-70E740481C1C}">
                                  <a14:useLocalDpi xmlns:a14="http://schemas.microsoft.com/office/drawing/2010/main" val="0"/>
                                </a:ext>
                              </a:extLst>
                            </a:blip>
                            <a:srcRect/>
                            <a:stretch>
                              <a:fillRect/>
                            </a:stretch>
                          </pic:blipFill>
                          <pic:spPr bwMode="auto">
                            <a:xfrm>
                              <a:off x="8944"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496" name="Group 3082"/>
                        <wpg:cNvGrpSpPr>
                          <a:grpSpLocks/>
                        </wpg:cNvGrpSpPr>
                        <wpg:grpSpPr bwMode="auto">
                          <a:xfrm>
                            <a:off x="8652" y="720"/>
                            <a:ext cx="3" cy="91"/>
                            <a:chOff x="8652" y="720"/>
                            <a:chExt cx="3" cy="91"/>
                          </a:xfrm>
                        </wpg:grpSpPr>
                        <wps:wsp>
                          <wps:cNvPr id="15497" name="Freeform 3083"/>
                          <wps:cNvSpPr>
                            <a:spLocks/>
                          </wps:cNvSpPr>
                          <wps:spPr bwMode="auto">
                            <a:xfrm>
                              <a:off x="8652" y="720"/>
                              <a:ext cx="3" cy="91"/>
                            </a:xfrm>
                            <a:custGeom>
                              <a:avLst/>
                              <a:gdLst>
                                <a:gd name="T0" fmla="+- 0 8655 8652"/>
                                <a:gd name="T1" fmla="*/ T0 w 3"/>
                                <a:gd name="T2" fmla="+- 0 720 720"/>
                                <a:gd name="T3" fmla="*/ 720 h 91"/>
                                <a:gd name="T4" fmla="+- 0 8652 8652"/>
                                <a:gd name="T5" fmla="*/ T4 w 3"/>
                                <a:gd name="T6" fmla="+- 0 720 720"/>
                                <a:gd name="T7" fmla="*/ 720 h 91"/>
                                <a:gd name="T8" fmla="+- 0 8652 8652"/>
                                <a:gd name="T9" fmla="*/ T8 w 3"/>
                                <a:gd name="T10" fmla="+- 0 811 720"/>
                                <a:gd name="T11" fmla="*/ 811 h 91"/>
                                <a:gd name="T12" fmla="+- 0 8655 8652"/>
                                <a:gd name="T13" fmla="*/ T12 w 3"/>
                                <a:gd name="T14" fmla="+- 0 811 720"/>
                                <a:gd name="T15" fmla="*/ 811 h 91"/>
                                <a:gd name="T16" fmla="+- 0 8655 8652"/>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498" name="Group 3084"/>
                        <wpg:cNvGrpSpPr>
                          <a:grpSpLocks/>
                        </wpg:cNvGrpSpPr>
                        <wpg:grpSpPr bwMode="auto">
                          <a:xfrm>
                            <a:off x="8942" y="720"/>
                            <a:ext cx="3" cy="91"/>
                            <a:chOff x="8942" y="720"/>
                            <a:chExt cx="3" cy="91"/>
                          </a:xfrm>
                        </wpg:grpSpPr>
                        <wps:wsp>
                          <wps:cNvPr id="15499" name="Freeform 3085"/>
                          <wps:cNvSpPr>
                            <a:spLocks/>
                          </wps:cNvSpPr>
                          <wps:spPr bwMode="auto">
                            <a:xfrm>
                              <a:off x="8942" y="720"/>
                              <a:ext cx="3" cy="91"/>
                            </a:xfrm>
                            <a:custGeom>
                              <a:avLst/>
                              <a:gdLst>
                                <a:gd name="T0" fmla="+- 0 8944 8942"/>
                                <a:gd name="T1" fmla="*/ T0 w 3"/>
                                <a:gd name="T2" fmla="+- 0 720 720"/>
                                <a:gd name="T3" fmla="*/ 720 h 91"/>
                                <a:gd name="T4" fmla="+- 0 8942 8942"/>
                                <a:gd name="T5" fmla="*/ T4 w 3"/>
                                <a:gd name="T6" fmla="+- 0 720 720"/>
                                <a:gd name="T7" fmla="*/ 720 h 91"/>
                                <a:gd name="T8" fmla="+- 0 8942 8942"/>
                                <a:gd name="T9" fmla="*/ T8 w 3"/>
                                <a:gd name="T10" fmla="+- 0 811 720"/>
                                <a:gd name="T11" fmla="*/ 811 h 91"/>
                                <a:gd name="T12" fmla="+- 0 8944 8942"/>
                                <a:gd name="T13" fmla="*/ T12 w 3"/>
                                <a:gd name="T14" fmla="+- 0 811 720"/>
                                <a:gd name="T15" fmla="*/ 811 h 91"/>
                                <a:gd name="T16" fmla="+- 0 8944 8942"/>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00" name="Picture 3086"/>
                            <pic:cNvPicPr>
                              <a:picLocks noChangeAspect="1" noChangeArrowheads="1"/>
                            </pic:cNvPicPr>
                          </pic:nvPicPr>
                          <pic:blipFill>
                            <a:blip r:embed="rId1201">
                              <a:extLst>
                                <a:ext uri="{28A0092B-C50C-407E-A947-70E740481C1C}">
                                  <a14:useLocalDpi xmlns:a14="http://schemas.microsoft.com/office/drawing/2010/main" val="0"/>
                                </a:ext>
                              </a:extLst>
                            </a:blip>
                            <a:srcRect/>
                            <a:stretch>
                              <a:fillRect/>
                            </a:stretch>
                          </pic:blipFill>
                          <pic:spPr bwMode="auto">
                            <a:xfrm>
                              <a:off x="8655"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01" name="Group 3087"/>
                        <wpg:cNvGrpSpPr>
                          <a:grpSpLocks/>
                        </wpg:cNvGrpSpPr>
                        <wpg:grpSpPr bwMode="auto">
                          <a:xfrm>
                            <a:off x="8940" y="720"/>
                            <a:ext cx="2" cy="91"/>
                            <a:chOff x="8940" y="720"/>
                            <a:chExt cx="2" cy="91"/>
                          </a:xfrm>
                        </wpg:grpSpPr>
                        <wps:wsp>
                          <wps:cNvPr id="15502" name="Freeform 3088"/>
                          <wps:cNvSpPr>
                            <a:spLocks/>
                          </wps:cNvSpPr>
                          <wps:spPr bwMode="auto">
                            <a:xfrm>
                              <a:off x="8940" y="720"/>
                              <a:ext cx="2" cy="91"/>
                            </a:xfrm>
                            <a:custGeom>
                              <a:avLst/>
                              <a:gdLst>
                                <a:gd name="T0" fmla="+- 0 8942 8940"/>
                                <a:gd name="T1" fmla="*/ T0 w 2"/>
                                <a:gd name="T2" fmla="+- 0 720 720"/>
                                <a:gd name="T3" fmla="*/ 720 h 91"/>
                                <a:gd name="T4" fmla="+- 0 8940 8940"/>
                                <a:gd name="T5" fmla="*/ T4 w 2"/>
                                <a:gd name="T6" fmla="+- 0 720 720"/>
                                <a:gd name="T7" fmla="*/ 720 h 91"/>
                                <a:gd name="T8" fmla="+- 0 8940 8940"/>
                                <a:gd name="T9" fmla="*/ T8 w 2"/>
                                <a:gd name="T10" fmla="+- 0 811 720"/>
                                <a:gd name="T11" fmla="*/ 811 h 91"/>
                                <a:gd name="T12" fmla="+- 0 8942 8940"/>
                                <a:gd name="T13" fmla="*/ T12 w 2"/>
                                <a:gd name="T14" fmla="+- 0 811 720"/>
                                <a:gd name="T15" fmla="*/ 811 h 91"/>
                                <a:gd name="T16" fmla="+- 0 8942 8940"/>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03" name="Group 3089"/>
                        <wpg:cNvGrpSpPr>
                          <a:grpSpLocks/>
                        </wpg:cNvGrpSpPr>
                        <wpg:grpSpPr bwMode="auto">
                          <a:xfrm>
                            <a:off x="8657" y="720"/>
                            <a:ext cx="3" cy="91"/>
                            <a:chOff x="8657" y="720"/>
                            <a:chExt cx="3" cy="91"/>
                          </a:xfrm>
                        </wpg:grpSpPr>
                        <wps:wsp>
                          <wps:cNvPr id="15504" name="Freeform 3090"/>
                          <wps:cNvSpPr>
                            <a:spLocks/>
                          </wps:cNvSpPr>
                          <wps:spPr bwMode="auto">
                            <a:xfrm>
                              <a:off x="8657" y="720"/>
                              <a:ext cx="3" cy="91"/>
                            </a:xfrm>
                            <a:custGeom>
                              <a:avLst/>
                              <a:gdLst>
                                <a:gd name="T0" fmla="+- 0 8660 8657"/>
                                <a:gd name="T1" fmla="*/ T0 w 3"/>
                                <a:gd name="T2" fmla="+- 0 720 720"/>
                                <a:gd name="T3" fmla="*/ 720 h 91"/>
                                <a:gd name="T4" fmla="+- 0 8657 8657"/>
                                <a:gd name="T5" fmla="*/ T4 w 3"/>
                                <a:gd name="T6" fmla="+- 0 720 720"/>
                                <a:gd name="T7" fmla="*/ 720 h 91"/>
                                <a:gd name="T8" fmla="+- 0 8657 8657"/>
                                <a:gd name="T9" fmla="*/ T8 w 3"/>
                                <a:gd name="T10" fmla="+- 0 811 720"/>
                                <a:gd name="T11" fmla="*/ 811 h 91"/>
                                <a:gd name="T12" fmla="+- 0 8660 8657"/>
                                <a:gd name="T13" fmla="*/ T12 w 3"/>
                                <a:gd name="T14" fmla="+- 0 811 720"/>
                                <a:gd name="T15" fmla="*/ 811 h 91"/>
                                <a:gd name="T16" fmla="+- 0 8660 8657"/>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05" name="Group 3091"/>
                        <wpg:cNvGrpSpPr>
                          <a:grpSpLocks/>
                        </wpg:cNvGrpSpPr>
                        <wpg:grpSpPr bwMode="auto">
                          <a:xfrm>
                            <a:off x="8937" y="720"/>
                            <a:ext cx="3" cy="91"/>
                            <a:chOff x="8937" y="720"/>
                            <a:chExt cx="3" cy="91"/>
                          </a:xfrm>
                        </wpg:grpSpPr>
                        <wps:wsp>
                          <wps:cNvPr id="15506" name="Freeform 3092"/>
                          <wps:cNvSpPr>
                            <a:spLocks/>
                          </wps:cNvSpPr>
                          <wps:spPr bwMode="auto">
                            <a:xfrm>
                              <a:off x="8937" y="720"/>
                              <a:ext cx="3" cy="91"/>
                            </a:xfrm>
                            <a:custGeom>
                              <a:avLst/>
                              <a:gdLst>
                                <a:gd name="T0" fmla="+- 0 8940 8937"/>
                                <a:gd name="T1" fmla="*/ T0 w 3"/>
                                <a:gd name="T2" fmla="+- 0 720 720"/>
                                <a:gd name="T3" fmla="*/ 720 h 91"/>
                                <a:gd name="T4" fmla="+- 0 8937 8937"/>
                                <a:gd name="T5" fmla="*/ T4 w 3"/>
                                <a:gd name="T6" fmla="+- 0 720 720"/>
                                <a:gd name="T7" fmla="*/ 720 h 91"/>
                                <a:gd name="T8" fmla="+- 0 8937 8937"/>
                                <a:gd name="T9" fmla="*/ T8 w 3"/>
                                <a:gd name="T10" fmla="+- 0 811 720"/>
                                <a:gd name="T11" fmla="*/ 811 h 91"/>
                                <a:gd name="T12" fmla="+- 0 8940 8937"/>
                                <a:gd name="T13" fmla="*/ T12 w 3"/>
                                <a:gd name="T14" fmla="+- 0 811 720"/>
                                <a:gd name="T15" fmla="*/ 811 h 91"/>
                                <a:gd name="T16" fmla="+- 0 8940 8937"/>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07" name="Group 3093"/>
                        <wpg:cNvGrpSpPr>
                          <a:grpSpLocks/>
                        </wpg:cNvGrpSpPr>
                        <wpg:grpSpPr bwMode="auto">
                          <a:xfrm>
                            <a:off x="8660" y="720"/>
                            <a:ext cx="2" cy="91"/>
                            <a:chOff x="8660" y="720"/>
                            <a:chExt cx="2" cy="91"/>
                          </a:xfrm>
                        </wpg:grpSpPr>
                        <wps:wsp>
                          <wps:cNvPr id="15508" name="Freeform 3094"/>
                          <wps:cNvSpPr>
                            <a:spLocks/>
                          </wps:cNvSpPr>
                          <wps:spPr bwMode="auto">
                            <a:xfrm>
                              <a:off x="8660" y="720"/>
                              <a:ext cx="2" cy="91"/>
                            </a:xfrm>
                            <a:custGeom>
                              <a:avLst/>
                              <a:gdLst>
                                <a:gd name="T0" fmla="+- 0 8661 8660"/>
                                <a:gd name="T1" fmla="*/ T0 w 2"/>
                                <a:gd name="T2" fmla="+- 0 720 720"/>
                                <a:gd name="T3" fmla="*/ 720 h 91"/>
                                <a:gd name="T4" fmla="+- 0 8660 8660"/>
                                <a:gd name="T5" fmla="*/ T4 w 2"/>
                                <a:gd name="T6" fmla="+- 0 720 720"/>
                                <a:gd name="T7" fmla="*/ 720 h 91"/>
                                <a:gd name="T8" fmla="+- 0 8660 8660"/>
                                <a:gd name="T9" fmla="*/ T8 w 2"/>
                                <a:gd name="T10" fmla="+- 0 811 720"/>
                                <a:gd name="T11" fmla="*/ 811 h 91"/>
                                <a:gd name="T12" fmla="+- 0 8661 8660"/>
                                <a:gd name="T13" fmla="*/ T12 w 2"/>
                                <a:gd name="T14" fmla="+- 0 811 720"/>
                                <a:gd name="T15" fmla="*/ 811 h 91"/>
                                <a:gd name="T16" fmla="+- 0 8661 8660"/>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09" name="Group 3095"/>
                        <wpg:cNvGrpSpPr>
                          <a:grpSpLocks/>
                        </wpg:cNvGrpSpPr>
                        <wpg:grpSpPr bwMode="auto">
                          <a:xfrm>
                            <a:off x="8935" y="720"/>
                            <a:ext cx="2" cy="91"/>
                            <a:chOff x="8935" y="720"/>
                            <a:chExt cx="2" cy="91"/>
                          </a:xfrm>
                        </wpg:grpSpPr>
                        <wps:wsp>
                          <wps:cNvPr id="15510" name="Freeform 3096"/>
                          <wps:cNvSpPr>
                            <a:spLocks/>
                          </wps:cNvSpPr>
                          <wps:spPr bwMode="auto">
                            <a:xfrm>
                              <a:off x="8935" y="720"/>
                              <a:ext cx="2" cy="91"/>
                            </a:xfrm>
                            <a:custGeom>
                              <a:avLst/>
                              <a:gdLst>
                                <a:gd name="T0" fmla="+- 0 8937 8935"/>
                                <a:gd name="T1" fmla="*/ T0 w 2"/>
                                <a:gd name="T2" fmla="+- 0 720 720"/>
                                <a:gd name="T3" fmla="*/ 720 h 91"/>
                                <a:gd name="T4" fmla="+- 0 8935 8935"/>
                                <a:gd name="T5" fmla="*/ T4 w 2"/>
                                <a:gd name="T6" fmla="+- 0 720 720"/>
                                <a:gd name="T7" fmla="*/ 720 h 91"/>
                                <a:gd name="T8" fmla="+- 0 8935 8935"/>
                                <a:gd name="T9" fmla="*/ T8 w 2"/>
                                <a:gd name="T10" fmla="+- 0 811 720"/>
                                <a:gd name="T11" fmla="*/ 811 h 91"/>
                                <a:gd name="T12" fmla="+- 0 8937 8935"/>
                                <a:gd name="T13" fmla="*/ T12 w 2"/>
                                <a:gd name="T14" fmla="+- 0 811 720"/>
                                <a:gd name="T15" fmla="*/ 811 h 91"/>
                                <a:gd name="T16" fmla="+- 0 8937 8935"/>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11" name="Group 3097"/>
                        <wpg:cNvGrpSpPr>
                          <a:grpSpLocks/>
                        </wpg:cNvGrpSpPr>
                        <wpg:grpSpPr bwMode="auto">
                          <a:xfrm>
                            <a:off x="8661" y="720"/>
                            <a:ext cx="3" cy="91"/>
                            <a:chOff x="8661" y="720"/>
                            <a:chExt cx="3" cy="91"/>
                          </a:xfrm>
                        </wpg:grpSpPr>
                        <wps:wsp>
                          <wps:cNvPr id="15512" name="Freeform 3098"/>
                          <wps:cNvSpPr>
                            <a:spLocks/>
                          </wps:cNvSpPr>
                          <wps:spPr bwMode="auto">
                            <a:xfrm>
                              <a:off x="8661" y="720"/>
                              <a:ext cx="3" cy="91"/>
                            </a:xfrm>
                            <a:custGeom>
                              <a:avLst/>
                              <a:gdLst>
                                <a:gd name="T0" fmla="+- 0 8664 8661"/>
                                <a:gd name="T1" fmla="*/ T0 w 3"/>
                                <a:gd name="T2" fmla="+- 0 720 720"/>
                                <a:gd name="T3" fmla="*/ 720 h 91"/>
                                <a:gd name="T4" fmla="+- 0 8661 8661"/>
                                <a:gd name="T5" fmla="*/ T4 w 3"/>
                                <a:gd name="T6" fmla="+- 0 720 720"/>
                                <a:gd name="T7" fmla="*/ 720 h 91"/>
                                <a:gd name="T8" fmla="+- 0 8661 8661"/>
                                <a:gd name="T9" fmla="*/ T8 w 3"/>
                                <a:gd name="T10" fmla="+- 0 811 720"/>
                                <a:gd name="T11" fmla="*/ 811 h 91"/>
                                <a:gd name="T12" fmla="+- 0 8664 8661"/>
                                <a:gd name="T13" fmla="*/ T12 w 3"/>
                                <a:gd name="T14" fmla="+- 0 811 720"/>
                                <a:gd name="T15" fmla="*/ 811 h 91"/>
                                <a:gd name="T16" fmla="+- 0 8664 8661"/>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13" name="Picture 3099"/>
                            <pic:cNvPicPr>
                              <a:picLocks noChangeAspect="1" noChangeArrowheads="1"/>
                            </pic:cNvPicPr>
                          </pic:nvPicPr>
                          <pic:blipFill>
                            <a:blip r:embed="rId1202">
                              <a:extLst>
                                <a:ext uri="{28A0092B-C50C-407E-A947-70E740481C1C}">
                                  <a14:useLocalDpi xmlns:a14="http://schemas.microsoft.com/office/drawing/2010/main" val="0"/>
                                </a:ext>
                              </a:extLst>
                            </a:blip>
                            <a:srcRect/>
                            <a:stretch>
                              <a:fillRect/>
                            </a:stretch>
                          </pic:blipFill>
                          <pic:spPr bwMode="auto">
                            <a:xfrm>
                              <a:off x="8932" y="720"/>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514" name="Picture 3100"/>
                            <pic:cNvPicPr>
                              <a:picLocks noChangeAspect="1" noChangeArrowheads="1"/>
                            </pic:cNvPicPr>
                          </pic:nvPicPr>
                          <pic:blipFill>
                            <a:blip r:embed="rId1203">
                              <a:extLst>
                                <a:ext uri="{28A0092B-C50C-407E-A947-70E740481C1C}">
                                  <a14:useLocalDpi xmlns:a14="http://schemas.microsoft.com/office/drawing/2010/main" val="0"/>
                                </a:ext>
                              </a:extLst>
                            </a:blip>
                            <a:srcRect/>
                            <a:stretch>
                              <a:fillRect/>
                            </a:stretch>
                          </pic:blipFill>
                          <pic:spPr bwMode="auto">
                            <a:xfrm>
                              <a:off x="8664"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15" name="Group 3101"/>
                        <wpg:cNvGrpSpPr>
                          <a:grpSpLocks/>
                        </wpg:cNvGrpSpPr>
                        <wpg:grpSpPr bwMode="auto">
                          <a:xfrm>
                            <a:off x="8931" y="720"/>
                            <a:ext cx="2" cy="91"/>
                            <a:chOff x="8931" y="720"/>
                            <a:chExt cx="2" cy="91"/>
                          </a:xfrm>
                        </wpg:grpSpPr>
                        <wps:wsp>
                          <wps:cNvPr id="15516" name="Freeform 3102"/>
                          <wps:cNvSpPr>
                            <a:spLocks/>
                          </wps:cNvSpPr>
                          <wps:spPr bwMode="auto">
                            <a:xfrm>
                              <a:off x="8931" y="720"/>
                              <a:ext cx="2" cy="91"/>
                            </a:xfrm>
                            <a:custGeom>
                              <a:avLst/>
                              <a:gdLst>
                                <a:gd name="T0" fmla="+- 0 8932 8931"/>
                                <a:gd name="T1" fmla="*/ T0 w 2"/>
                                <a:gd name="T2" fmla="+- 0 720 720"/>
                                <a:gd name="T3" fmla="*/ 720 h 91"/>
                                <a:gd name="T4" fmla="+- 0 8931 8931"/>
                                <a:gd name="T5" fmla="*/ T4 w 2"/>
                                <a:gd name="T6" fmla="+- 0 720 720"/>
                                <a:gd name="T7" fmla="*/ 720 h 91"/>
                                <a:gd name="T8" fmla="+- 0 8931 8931"/>
                                <a:gd name="T9" fmla="*/ T8 w 2"/>
                                <a:gd name="T10" fmla="+- 0 811 720"/>
                                <a:gd name="T11" fmla="*/ 811 h 91"/>
                                <a:gd name="T12" fmla="+- 0 8932 8931"/>
                                <a:gd name="T13" fmla="*/ T12 w 2"/>
                                <a:gd name="T14" fmla="+- 0 811 720"/>
                                <a:gd name="T15" fmla="*/ 811 h 91"/>
                                <a:gd name="T16" fmla="+- 0 8932 8931"/>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17" name="Group 3103"/>
                        <wpg:cNvGrpSpPr>
                          <a:grpSpLocks/>
                        </wpg:cNvGrpSpPr>
                        <wpg:grpSpPr bwMode="auto">
                          <a:xfrm>
                            <a:off x="8666" y="720"/>
                            <a:ext cx="3" cy="91"/>
                            <a:chOff x="8666" y="720"/>
                            <a:chExt cx="3" cy="91"/>
                          </a:xfrm>
                        </wpg:grpSpPr>
                        <wps:wsp>
                          <wps:cNvPr id="15518" name="Freeform 3104"/>
                          <wps:cNvSpPr>
                            <a:spLocks/>
                          </wps:cNvSpPr>
                          <wps:spPr bwMode="auto">
                            <a:xfrm>
                              <a:off x="8666" y="720"/>
                              <a:ext cx="3" cy="91"/>
                            </a:xfrm>
                            <a:custGeom>
                              <a:avLst/>
                              <a:gdLst>
                                <a:gd name="T0" fmla="+- 0 8669 8666"/>
                                <a:gd name="T1" fmla="*/ T0 w 3"/>
                                <a:gd name="T2" fmla="+- 0 720 720"/>
                                <a:gd name="T3" fmla="*/ 720 h 91"/>
                                <a:gd name="T4" fmla="+- 0 8666 8666"/>
                                <a:gd name="T5" fmla="*/ T4 w 3"/>
                                <a:gd name="T6" fmla="+- 0 720 720"/>
                                <a:gd name="T7" fmla="*/ 720 h 91"/>
                                <a:gd name="T8" fmla="+- 0 8666 8666"/>
                                <a:gd name="T9" fmla="*/ T8 w 3"/>
                                <a:gd name="T10" fmla="+- 0 811 720"/>
                                <a:gd name="T11" fmla="*/ 811 h 91"/>
                                <a:gd name="T12" fmla="+- 0 8669 8666"/>
                                <a:gd name="T13" fmla="*/ T12 w 3"/>
                                <a:gd name="T14" fmla="+- 0 811 720"/>
                                <a:gd name="T15" fmla="*/ 811 h 91"/>
                                <a:gd name="T16" fmla="+- 0 8669 8666"/>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19" name="Group 3105"/>
                        <wpg:cNvGrpSpPr>
                          <a:grpSpLocks/>
                        </wpg:cNvGrpSpPr>
                        <wpg:grpSpPr bwMode="auto">
                          <a:xfrm>
                            <a:off x="8928" y="720"/>
                            <a:ext cx="3" cy="91"/>
                            <a:chOff x="8928" y="720"/>
                            <a:chExt cx="3" cy="91"/>
                          </a:xfrm>
                        </wpg:grpSpPr>
                        <wps:wsp>
                          <wps:cNvPr id="15520" name="Freeform 3106"/>
                          <wps:cNvSpPr>
                            <a:spLocks/>
                          </wps:cNvSpPr>
                          <wps:spPr bwMode="auto">
                            <a:xfrm>
                              <a:off x="8928" y="720"/>
                              <a:ext cx="3" cy="91"/>
                            </a:xfrm>
                            <a:custGeom>
                              <a:avLst/>
                              <a:gdLst>
                                <a:gd name="T0" fmla="+- 0 8931 8928"/>
                                <a:gd name="T1" fmla="*/ T0 w 3"/>
                                <a:gd name="T2" fmla="+- 0 720 720"/>
                                <a:gd name="T3" fmla="*/ 720 h 91"/>
                                <a:gd name="T4" fmla="+- 0 8928 8928"/>
                                <a:gd name="T5" fmla="*/ T4 w 3"/>
                                <a:gd name="T6" fmla="+- 0 720 720"/>
                                <a:gd name="T7" fmla="*/ 720 h 91"/>
                                <a:gd name="T8" fmla="+- 0 8928 8928"/>
                                <a:gd name="T9" fmla="*/ T8 w 3"/>
                                <a:gd name="T10" fmla="+- 0 811 720"/>
                                <a:gd name="T11" fmla="*/ 811 h 91"/>
                                <a:gd name="T12" fmla="+- 0 8931 8928"/>
                                <a:gd name="T13" fmla="*/ T12 w 3"/>
                                <a:gd name="T14" fmla="+- 0 811 720"/>
                                <a:gd name="T15" fmla="*/ 811 h 91"/>
                                <a:gd name="T16" fmla="+- 0 8931 8928"/>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21" name="Group 3107"/>
                        <wpg:cNvGrpSpPr>
                          <a:grpSpLocks/>
                        </wpg:cNvGrpSpPr>
                        <wpg:grpSpPr bwMode="auto">
                          <a:xfrm>
                            <a:off x="8669" y="720"/>
                            <a:ext cx="2" cy="91"/>
                            <a:chOff x="8669" y="720"/>
                            <a:chExt cx="2" cy="91"/>
                          </a:xfrm>
                        </wpg:grpSpPr>
                        <wps:wsp>
                          <wps:cNvPr id="15522" name="Freeform 3108"/>
                          <wps:cNvSpPr>
                            <a:spLocks/>
                          </wps:cNvSpPr>
                          <wps:spPr bwMode="auto">
                            <a:xfrm>
                              <a:off x="8669" y="720"/>
                              <a:ext cx="2" cy="91"/>
                            </a:xfrm>
                            <a:custGeom>
                              <a:avLst/>
                              <a:gdLst>
                                <a:gd name="T0" fmla="+- 0 8671 8669"/>
                                <a:gd name="T1" fmla="*/ T0 w 2"/>
                                <a:gd name="T2" fmla="+- 0 720 720"/>
                                <a:gd name="T3" fmla="*/ 720 h 91"/>
                                <a:gd name="T4" fmla="+- 0 8669 8669"/>
                                <a:gd name="T5" fmla="*/ T4 w 2"/>
                                <a:gd name="T6" fmla="+- 0 720 720"/>
                                <a:gd name="T7" fmla="*/ 720 h 91"/>
                                <a:gd name="T8" fmla="+- 0 8669 8669"/>
                                <a:gd name="T9" fmla="*/ T8 w 2"/>
                                <a:gd name="T10" fmla="+- 0 811 720"/>
                                <a:gd name="T11" fmla="*/ 811 h 91"/>
                                <a:gd name="T12" fmla="+- 0 8671 8669"/>
                                <a:gd name="T13" fmla="*/ T12 w 2"/>
                                <a:gd name="T14" fmla="+- 0 811 720"/>
                                <a:gd name="T15" fmla="*/ 811 h 91"/>
                                <a:gd name="T16" fmla="+- 0 8671 8669"/>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23" name="Group 3109"/>
                        <wpg:cNvGrpSpPr>
                          <a:grpSpLocks/>
                        </wpg:cNvGrpSpPr>
                        <wpg:grpSpPr bwMode="auto">
                          <a:xfrm>
                            <a:off x="8926" y="720"/>
                            <a:ext cx="2" cy="91"/>
                            <a:chOff x="8926" y="720"/>
                            <a:chExt cx="2" cy="91"/>
                          </a:xfrm>
                        </wpg:grpSpPr>
                        <wps:wsp>
                          <wps:cNvPr id="15524" name="Freeform 3110"/>
                          <wps:cNvSpPr>
                            <a:spLocks/>
                          </wps:cNvSpPr>
                          <wps:spPr bwMode="auto">
                            <a:xfrm>
                              <a:off x="8926" y="720"/>
                              <a:ext cx="2" cy="91"/>
                            </a:xfrm>
                            <a:custGeom>
                              <a:avLst/>
                              <a:gdLst>
                                <a:gd name="T0" fmla="+- 0 8928 8926"/>
                                <a:gd name="T1" fmla="*/ T0 w 2"/>
                                <a:gd name="T2" fmla="+- 0 720 720"/>
                                <a:gd name="T3" fmla="*/ 720 h 91"/>
                                <a:gd name="T4" fmla="+- 0 8926 8926"/>
                                <a:gd name="T5" fmla="*/ T4 w 2"/>
                                <a:gd name="T6" fmla="+- 0 720 720"/>
                                <a:gd name="T7" fmla="*/ 720 h 91"/>
                                <a:gd name="T8" fmla="+- 0 8926 8926"/>
                                <a:gd name="T9" fmla="*/ T8 w 2"/>
                                <a:gd name="T10" fmla="+- 0 811 720"/>
                                <a:gd name="T11" fmla="*/ 811 h 91"/>
                                <a:gd name="T12" fmla="+- 0 8928 8926"/>
                                <a:gd name="T13" fmla="*/ T12 w 2"/>
                                <a:gd name="T14" fmla="+- 0 811 720"/>
                                <a:gd name="T15" fmla="*/ 811 h 91"/>
                                <a:gd name="T16" fmla="+- 0 8928 8926"/>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25" name="Group 3111"/>
                        <wpg:cNvGrpSpPr>
                          <a:grpSpLocks/>
                        </wpg:cNvGrpSpPr>
                        <wpg:grpSpPr bwMode="auto">
                          <a:xfrm>
                            <a:off x="8671" y="720"/>
                            <a:ext cx="3" cy="91"/>
                            <a:chOff x="8671" y="720"/>
                            <a:chExt cx="3" cy="91"/>
                          </a:xfrm>
                        </wpg:grpSpPr>
                        <wps:wsp>
                          <wps:cNvPr id="15526" name="Freeform 3112"/>
                          <wps:cNvSpPr>
                            <a:spLocks/>
                          </wps:cNvSpPr>
                          <wps:spPr bwMode="auto">
                            <a:xfrm>
                              <a:off x="8671" y="720"/>
                              <a:ext cx="3" cy="91"/>
                            </a:xfrm>
                            <a:custGeom>
                              <a:avLst/>
                              <a:gdLst>
                                <a:gd name="T0" fmla="+- 0 8673 8671"/>
                                <a:gd name="T1" fmla="*/ T0 w 3"/>
                                <a:gd name="T2" fmla="+- 0 720 720"/>
                                <a:gd name="T3" fmla="*/ 720 h 91"/>
                                <a:gd name="T4" fmla="+- 0 8671 8671"/>
                                <a:gd name="T5" fmla="*/ T4 w 3"/>
                                <a:gd name="T6" fmla="+- 0 720 720"/>
                                <a:gd name="T7" fmla="*/ 720 h 91"/>
                                <a:gd name="T8" fmla="+- 0 8671 8671"/>
                                <a:gd name="T9" fmla="*/ T8 w 3"/>
                                <a:gd name="T10" fmla="+- 0 811 720"/>
                                <a:gd name="T11" fmla="*/ 811 h 91"/>
                                <a:gd name="T12" fmla="+- 0 8673 8671"/>
                                <a:gd name="T13" fmla="*/ T12 w 3"/>
                                <a:gd name="T14" fmla="+- 0 811 720"/>
                                <a:gd name="T15" fmla="*/ 811 h 91"/>
                                <a:gd name="T16" fmla="+- 0 8673 8671"/>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27" name="Picture 3113"/>
                            <pic:cNvPicPr>
                              <a:picLocks noChangeAspect="1" noChangeArrowheads="1"/>
                            </pic:cNvPicPr>
                          </pic:nvPicPr>
                          <pic:blipFill>
                            <a:blip r:embed="rId1204">
                              <a:extLst>
                                <a:ext uri="{28A0092B-C50C-407E-A947-70E740481C1C}">
                                  <a14:useLocalDpi xmlns:a14="http://schemas.microsoft.com/office/drawing/2010/main" val="0"/>
                                </a:ext>
                              </a:extLst>
                            </a:blip>
                            <a:srcRect/>
                            <a:stretch>
                              <a:fillRect/>
                            </a:stretch>
                          </pic:blipFill>
                          <pic:spPr bwMode="auto">
                            <a:xfrm>
                              <a:off x="8923" y="720"/>
                              <a:ext cx="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528" name="Picture 3114"/>
                            <pic:cNvPicPr>
                              <a:picLocks noChangeAspect="1" noChangeArrowheads="1"/>
                            </pic:cNvPicPr>
                          </pic:nvPicPr>
                          <pic:blipFill>
                            <a:blip r:embed="rId1205">
                              <a:extLst>
                                <a:ext uri="{28A0092B-C50C-407E-A947-70E740481C1C}">
                                  <a14:useLocalDpi xmlns:a14="http://schemas.microsoft.com/office/drawing/2010/main" val="0"/>
                                </a:ext>
                              </a:extLst>
                            </a:blip>
                            <a:srcRect/>
                            <a:stretch>
                              <a:fillRect/>
                            </a:stretch>
                          </pic:blipFill>
                          <pic:spPr bwMode="auto">
                            <a:xfrm>
                              <a:off x="8673"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29" name="Group 3115"/>
                        <wpg:cNvGrpSpPr>
                          <a:grpSpLocks/>
                        </wpg:cNvGrpSpPr>
                        <wpg:grpSpPr bwMode="auto">
                          <a:xfrm>
                            <a:off x="8921" y="720"/>
                            <a:ext cx="2" cy="91"/>
                            <a:chOff x="8921" y="720"/>
                            <a:chExt cx="2" cy="91"/>
                          </a:xfrm>
                        </wpg:grpSpPr>
                        <wps:wsp>
                          <wps:cNvPr id="15530" name="Freeform 3116"/>
                          <wps:cNvSpPr>
                            <a:spLocks/>
                          </wps:cNvSpPr>
                          <wps:spPr bwMode="auto">
                            <a:xfrm>
                              <a:off x="8921" y="720"/>
                              <a:ext cx="2" cy="91"/>
                            </a:xfrm>
                            <a:custGeom>
                              <a:avLst/>
                              <a:gdLst>
                                <a:gd name="T0" fmla="+- 0 8923 8921"/>
                                <a:gd name="T1" fmla="*/ T0 w 2"/>
                                <a:gd name="T2" fmla="+- 0 720 720"/>
                                <a:gd name="T3" fmla="*/ 720 h 91"/>
                                <a:gd name="T4" fmla="+- 0 8921 8921"/>
                                <a:gd name="T5" fmla="*/ T4 w 2"/>
                                <a:gd name="T6" fmla="+- 0 720 720"/>
                                <a:gd name="T7" fmla="*/ 720 h 91"/>
                                <a:gd name="T8" fmla="+- 0 8921 8921"/>
                                <a:gd name="T9" fmla="*/ T8 w 2"/>
                                <a:gd name="T10" fmla="+- 0 811 720"/>
                                <a:gd name="T11" fmla="*/ 811 h 91"/>
                                <a:gd name="T12" fmla="+- 0 8923 8921"/>
                                <a:gd name="T13" fmla="*/ T12 w 2"/>
                                <a:gd name="T14" fmla="+- 0 811 720"/>
                                <a:gd name="T15" fmla="*/ 811 h 91"/>
                                <a:gd name="T16" fmla="+- 0 8923 8921"/>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31" name="Group 3117"/>
                        <wpg:cNvGrpSpPr>
                          <a:grpSpLocks/>
                        </wpg:cNvGrpSpPr>
                        <wpg:grpSpPr bwMode="auto">
                          <a:xfrm>
                            <a:off x="8675" y="720"/>
                            <a:ext cx="3" cy="91"/>
                            <a:chOff x="8675" y="720"/>
                            <a:chExt cx="3" cy="91"/>
                          </a:xfrm>
                        </wpg:grpSpPr>
                        <wps:wsp>
                          <wps:cNvPr id="15532" name="Freeform 3118"/>
                          <wps:cNvSpPr>
                            <a:spLocks/>
                          </wps:cNvSpPr>
                          <wps:spPr bwMode="auto">
                            <a:xfrm>
                              <a:off x="8675" y="720"/>
                              <a:ext cx="3" cy="91"/>
                            </a:xfrm>
                            <a:custGeom>
                              <a:avLst/>
                              <a:gdLst>
                                <a:gd name="T0" fmla="+- 0 8678 8675"/>
                                <a:gd name="T1" fmla="*/ T0 w 3"/>
                                <a:gd name="T2" fmla="+- 0 720 720"/>
                                <a:gd name="T3" fmla="*/ 720 h 91"/>
                                <a:gd name="T4" fmla="+- 0 8675 8675"/>
                                <a:gd name="T5" fmla="*/ T4 w 3"/>
                                <a:gd name="T6" fmla="+- 0 720 720"/>
                                <a:gd name="T7" fmla="*/ 720 h 91"/>
                                <a:gd name="T8" fmla="+- 0 8675 8675"/>
                                <a:gd name="T9" fmla="*/ T8 w 3"/>
                                <a:gd name="T10" fmla="+- 0 811 720"/>
                                <a:gd name="T11" fmla="*/ 811 h 91"/>
                                <a:gd name="T12" fmla="+- 0 8678 8675"/>
                                <a:gd name="T13" fmla="*/ T12 w 3"/>
                                <a:gd name="T14" fmla="+- 0 811 720"/>
                                <a:gd name="T15" fmla="*/ 811 h 91"/>
                                <a:gd name="T16" fmla="+- 0 8678 8675"/>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33" name="Group 3119"/>
                        <wpg:cNvGrpSpPr>
                          <a:grpSpLocks/>
                        </wpg:cNvGrpSpPr>
                        <wpg:grpSpPr bwMode="auto">
                          <a:xfrm>
                            <a:off x="8919" y="720"/>
                            <a:ext cx="3" cy="91"/>
                            <a:chOff x="8919" y="720"/>
                            <a:chExt cx="3" cy="91"/>
                          </a:xfrm>
                        </wpg:grpSpPr>
                        <wps:wsp>
                          <wps:cNvPr id="15534" name="Freeform 3120"/>
                          <wps:cNvSpPr>
                            <a:spLocks/>
                          </wps:cNvSpPr>
                          <wps:spPr bwMode="auto">
                            <a:xfrm>
                              <a:off x="8919" y="720"/>
                              <a:ext cx="3" cy="91"/>
                            </a:xfrm>
                            <a:custGeom>
                              <a:avLst/>
                              <a:gdLst>
                                <a:gd name="T0" fmla="+- 0 8921 8919"/>
                                <a:gd name="T1" fmla="*/ T0 w 3"/>
                                <a:gd name="T2" fmla="+- 0 720 720"/>
                                <a:gd name="T3" fmla="*/ 720 h 91"/>
                                <a:gd name="T4" fmla="+- 0 8919 8919"/>
                                <a:gd name="T5" fmla="*/ T4 w 3"/>
                                <a:gd name="T6" fmla="+- 0 720 720"/>
                                <a:gd name="T7" fmla="*/ 720 h 91"/>
                                <a:gd name="T8" fmla="+- 0 8919 8919"/>
                                <a:gd name="T9" fmla="*/ T8 w 3"/>
                                <a:gd name="T10" fmla="+- 0 811 720"/>
                                <a:gd name="T11" fmla="*/ 811 h 91"/>
                                <a:gd name="T12" fmla="+- 0 8921 8919"/>
                                <a:gd name="T13" fmla="*/ T12 w 3"/>
                                <a:gd name="T14" fmla="+- 0 811 720"/>
                                <a:gd name="T15" fmla="*/ 811 h 91"/>
                                <a:gd name="T16" fmla="+- 0 8921 8919"/>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35" name="Group 3121"/>
                        <wpg:cNvGrpSpPr>
                          <a:grpSpLocks/>
                        </wpg:cNvGrpSpPr>
                        <wpg:grpSpPr bwMode="auto">
                          <a:xfrm>
                            <a:off x="8678" y="720"/>
                            <a:ext cx="2" cy="91"/>
                            <a:chOff x="8678" y="720"/>
                            <a:chExt cx="2" cy="91"/>
                          </a:xfrm>
                        </wpg:grpSpPr>
                        <wps:wsp>
                          <wps:cNvPr id="15536" name="Freeform 3122"/>
                          <wps:cNvSpPr>
                            <a:spLocks/>
                          </wps:cNvSpPr>
                          <wps:spPr bwMode="auto">
                            <a:xfrm>
                              <a:off x="8678" y="720"/>
                              <a:ext cx="2" cy="91"/>
                            </a:xfrm>
                            <a:custGeom>
                              <a:avLst/>
                              <a:gdLst>
                                <a:gd name="T0" fmla="+- 0 8680 8678"/>
                                <a:gd name="T1" fmla="*/ T0 w 2"/>
                                <a:gd name="T2" fmla="+- 0 720 720"/>
                                <a:gd name="T3" fmla="*/ 720 h 91"/>
                                <a:gd name="T4" fmla="+- 0 8678 8678"/>
                                <a:gd name="T5" fmla="*/ T4 w 2"/>
                                <a:gd name="T6" fmla="+- 0 720 720"/>
                                <a:gd name="T7" fmla="*/ 720 h 91"/>
                                <a:gd name="T8" fmla="+- 0 8678 8678"/>
                                <a:gd name="T9" fmla="*/ T8 w 2"/>
                                <a:gd name="T10" fmla="+- 0 811 720"/>
                                <a:gd name="T11" fmla="*/ 811 h 91"/>
                                <a:gd name="T12" fmla="+- 0 8680 8678"/>
                                <a:gd name="T13" fmla="*/ T12 w 2"/>
                                <a:gd name="T14" fmla="+- 0 811 720"/>
                                <a:gd name="T15" fmla="*/ 811 h 91"/>
                                <a:gd name="T16" fmla="+- 0 8680 8678"/>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37" name="Group 3123"/>
                        <wpg:cNvGrpSpPr>
                          <a:grpSpLocks/>
                        </wpg:cNvGrpSpPr>
                        <wpg:grpSpPr bwMode="auto">
                          <a:xfrm>
                            <a:off x="8917" y="720"/>
                            <a:ext cx="2" cy="91"/>
                            <a:chOff x="8917" y="720"/>
                            <a:chExt cx="2" cy="91"/>
                          </a:xfrm>
                        </wpg:grpSpPr>
                        <wps:wsp>
                          <wps:cNvPr id="15538" name="Freeform 3124"/>
                          <wps:cNvSpPr>
                            <a:spLocks/>
                          </wps:cNvSpPr>
                          <wps:spPr bwMode="auto">
                            <a:xfrm>
                              <a:off x="8917" y="720"/>
                              <a:ext cx="2" cy="91"/>
                            </a:xfrm>
                            <a:custGeom>
                              <a:avLst/>
                              <a:gdLst>
                                <a:gd name="T0" fmla="+- 0 8919 8917"/>
                                <a:gd name="T1" fmla="*/ T0 w 2"/>
                                <a:gd name="T2" fmla="+- 0 720 720"/>
                                <a:gd name="T3" fmla="*/ 720 h 91"/>
                                <a:gd name="T4" fmla="+- 0 8917 8917"/>
                                <a:gd name="T5" fmla="*/ T4 w 2"/>
                                <a:gd name="T6" fmla="+- 0 720 720"/>
                                <a:gd name="T7" fmla="*/ 720 h 91"/>
                                <a:gd name="T8" fmla="+- 0 8917 8917"/>
                                <a:gd name="T9" fmla="*/ T8 w 2"/>
                                <a:gd name="T10" fmla="+- 0 811 720"/>
                                <a:gd name="T11" fmla="*/ 811 h 91"/>
                                <a:gd name="T12" fmla="+- 0 8919 8917"/>
                                <a:gd name="T13" fmla="*/ T12 w 2"/>
                                <a:gd name="T14" fmla="+- 0 811 720"/>
                                <a:gd name="T15" fmla="*/ 811 h 91"/>
                                <a:gd name="T16" fmla="+- 0 8919 8917"/>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39" name="Group 3125"/>
                        <wpg:cNvGrpSpPr>
                          <a:grpSpLocks/>
                        </wpg:cNvGrpSpPr>
                        <wpg:grpSpPr bwMode="auto">
                          <a:xfrm>
                            <a:off x="8680" y="720"/>
                            <a:ext cx="3" cy="91"/>
                            <a:chOff x="8680" y="720"/>
                            <a:chExt cx="3" cy="91"/>
                          </a:xfrm>
                        </wpg:grpSpPr>
                        <wps:wsp>
                          <wps:cNvPr id="15540" name="Freeform 3126"/>
                          <wps:cNvSpPr>
                            <a:spLocks/>
                          </wps:cNvSpPr>
                          <wps:spPr bwMode="auto">
                            <a:xfrm>
                              <a:off x="8680" y="720"/>
                              <a:ext cx="3" cy="91"/>
                            </a:xfrm>
                            <a:custGeom>
                              <a:avLst/>
                              <a:gdLst>
                                <a:gd name="T0" fmla="+- 0 8682 8680"/>
                                <a:gd name="T1" fmla="*/ T0 w 3"/>
                                <a:gd name="T2" fmla="+- 0 720 720"/>
                                <a:gd name="T3" fmla="*/ 720 h 91"/>
                                <a:gd name="T4" fmla="+- 0 8680 8680"/>
                                <a:gd name="T5" fmla="*/ T4 w 3"/>
                                <a:gd name="T6" fmla="+- 0 720 720"/>
                                <a:gd name="T7" fmla="*/ 720 h 91"/>
                                <a:gd name="T8" fmla="+- 0 8680 8680"/>
                                <a:gd name="T9" fmla="*/ T8 w 3"/>
                                <a:gd name="T10" fmla="+- 0 811 720"/>
                                <a:gd name="T11" fmla="*/ 811 h 91"/>
                                <a:gd name="T12" fmla="+- 0 8682 8680"/>
                                <a:gd name="T13" fmla="*/ T12 w 3"/>
                                <a:gd name="T14" fmla="+- 0 811 720"/>
                                <a:gd name="T15" fmla="*/ 811 h 91"/>
                                <a:gd name="T16" fmla="+- 0 8682 8680"/>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41" name="Picture 3127"/>
                            <pic:cNvPicPr>
                              <a:picLocks noChangeAspect="1" noChangeArrowheads="1"/>
                            </pic:cNvPicPr>
                          </pic:nvPicPr>
                          <pic:blipFill>
                            <a:blip r:embed="rId1206">
                              <a:extLst>
                                <a:ext uri="{28A0092B-C50C-407E-A947-70E740481C1C}">
                                  <a14:useLocalDpi xmlns:a14="http://schemas.microsoft.com/office/drawing/2010/main" val="0"/>
                                </a:ext>
                              </a:extLst>
                            </a:blip>
                            <a:srcRect/>
                            <a:stretch>
                              <a:fillRect/>
                            </a:stretch>
                          </pic:blipFill>
                          <pic:spPr bwMode="auto">
                            <a:xfrm>
                              <a:off x="8914"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42" name="Group 3128"/>
                        <wpg:cNvGrpSpPr>
                          <a:grpSpLocks/>
                        </wpg:cNvGrpSpPr>
                        <wpg:grpSpPr bwMode="auto">
                          <a:xfrm>
                            <a:off x="8682" y="720"/>
                            <a:ext cx="2" cy="91"/>
                            <a:chOff x="8682" y="720"/>
                            <a:chExt cx="2" cy="91"/>
                          </a:xfrm>
                        </wpg:grpSpPr>
                        <wps:wsp>
                          <wps:cNvPr id="15543" name="Freeform 3129"/>
                          <wps:cNvSpPr>
                            <a:spLocks/>
                          </wps:cNvSpPr>
                          <wps:spPr bwMode="auto">
                            <a:xfrm>
                              <a:off x="8682" y="720"/>
                              <a:ext cx="2" cy="91"/>
                            </a:xfrm>
                            <a:custGeom>
                              <a:avLst/>
                              <a:gdLst>
                                <a:gd name="T0" fmla="+- 0 8684 8682"/>
                                <a:gd name="T1" fmla="*/ T0 w 2"/>
                                <a:gd name="T2" fmla="+- 0 720 720"/>
                                <a:gd name="T3" fmla="*/ 720 h 91"/>
                                <a:gd name="T4" fmla="+- 0 8682 8682"/>
                                <a:gd name="T5" fmla="*/ T4 w 2"/>
                                <a:gd name="T6" fmla="+- 0 720 720"/>
                                <a:gd name="T7" fmla="*/ 720 h 91"/>
                                <a:gd name="T8" fmla="+- 0 8682 8682"/>
                                <a:gd name="T9" fmla="*/ T8 w 2"/>
                                <a:gd name="T10" fmla="+- 0 811 720"/>
                                <a:gd name="T11" fmla="*/ 811 h 91"/>
                                <a:gd name="T12" fmla="+- 0 8684 8682"/>
                                <a:gd name="T13" fmla="*/ T12 w 2"/>
                                <a:gd name="T14" fmla="+- 0 811 720"/>
                                <a:gd name="T15" fmla="*/ 811 h 91"/>
                                <a:gd name="T16" fmla="+- 0 8684 8682"/>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44" name="Group 3130"/>
                        <wpg:cNvGrpSpPr>
                          <a:grpSpLocks/>
                        </wpg:cNvGrpSpPr>
                        <wpg:grpSpPr bwMode="auto">
                          <a:xfrm>
                            <a:off x="8912" y="720"/>
                            <a:ext cx="2" cy="91"/>
                            <a:chOff x="8912" y="720"/>
                            <a:chExt cx="2" cy="91"/>
                          </a:xfrm>
                        </wpg:grpSpPr>
                        <wps:wsp>
                          <wps:cNvPr id="15545" name="Freeform 3131"/>
                          <wps:cNvSpPr>
                            <a:spLocks/>
                          </wps:cNvSpPr>
                          <wps:spPr bwMode="auto">
                            <a:xfrm>
                              <a:off x="8912" y="720"/>
                              <a:ext cx="2" cy="91"/>
                            </a:xfrm>
                            <a:custGeom>
                              <a:avLst/>
                              <a:gdLst>
                                <a:gd name="T0" fmla="+- 0 8914 8912"/>
                                <a:gd name="T1" fmla="*/ T0 w 2"/>
                                <a:gd name="T2" fmla="+- 0 720 720"/>
                                <a:gd name="T3" fmla="*/ 720 h 91"/>
                                <a:gd name="T4" fmla="+- 0 8912 8912"/>
                                <a:gd name="T5" fmla="*/ T4 w 2"/>
                                <a:gd name="T6" fmla="+- 0 720 720"/>
                                <a:gd name="T7" fmla="*/ 720 h 91"/>
                                <a:gd name="T8" fmla="+- 0 8912 8912"/>
                                <a:gd name="T9" fmla="*/ T8 w 2"/>
                                <a:gd name="T10" fmla="+- 0 811 720"/>
                                <a:gd name="T11" fmla="*/ 811 h 91"/>
                                <a:gd name="T12" fmla="+- 0 8914 8912"/>
                                <a:gd name="T13" fmla="*/ T12 w 2"/>
                                <a:gd name="T14" fmla="+- 0 811 720"/>
                                <a:gd name="T15" fmla="*/ 811 h 91"/>
                                <a:gd name="T16" fmla="+- 0 8914 8912"/>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46" name="Picture 3132"/>
                            <pic:cNvPicPr>
                              <a:picLocks noChangeAspect="1" noChangeArrowheads="1"/>
                            </pic:cNvPicPr>
                          </pic:nvPicPr>
                          <pic:blipFill>
                            <a:blip r:embed="rId1207">
                              <a:extLst>
                                <a:ext uri="{28A0092B-C50C-407E-A947-70E740481C1C}">
                                  <a14:useLocalDpi xmlns:a14="http://schemas.microsoft.com/office/drawing/2010/main" val="0"/>
                                </a:ext>
                              </a:extLst>
                            </a:blip>
                            <a:srcRect/>
                            <a:stretch>
                              <a:fillRect/>
                            </a:stretch>
                          </pic:blipFill>
                          <pic:spPr bwMode="auto">
                            <a:xfrm>
                              <a:off x="8684"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47" name="Group 3133"/>
                        <wpg:cNvGrpSpPr>
                          <a:grpSpLocks/>
                        </wpg:cNvGrpSpPr>
                        <wpg:grpSpPr bwMode="auto">
                          <a:xfrm>
                            <a:off x="8909" y="720"/>
                            <a:ext cx="3" cy="91"/>
                            <a:chOff x="8909" y="720"/>
                            <a:chExt cx="3" cy="91"/>
                          </a:xfrm>
                        </wpg:grpSpPr>
                        <wps:wsp>
                          <wps:cNvPr id="15548" name="Freeform 3134"/>
                          <wps:cNvSpPr>
                            <a:spLocks/>
                          </wps:cNvSpPr>
                          <wps:spPr bwMode="auto">
                            <a:xfrm>
                              <a:off x="8909" y="720"/>
                              <a:ext cx="3" cy="91"/>
                            </a:xfrm>
                            <a:custGeom>
                              <a:avLst/>
                              <a:gdLst>
                                <a:gd name="T0" fmla="+- 0 8912 8909"/>
                                <a:gd name="T1" fmla="*/ T0 w 3"/>
                                <a:gd name="T2" fmla="+- 0 720 720"/>
                                <a:gd name="T3" fmla="*/ 720 h 91"/>
                                <a:gd name="T4" fmla="+- 0 8909 8909"/>
                                <a:gd name="T5" fmla="*/ T4 w 3"/>
                                <a:gd name="T6" fmla="+- 0 720 720"/>
                                <a:gd name="T7" fmla="*/ 720 h 91"/>
                                <a:gd name="T8" fmla="+- 0 8909 8909"/>
                                <a:gd name="T9" fmla="*/ T8 w 3"/>
                                <a:gd name="T10" fmla="+- 0 811 720"/>
                                <a:gd name="T11" fmla="*/ 811 h 91"/>
                                <a:gd name="T12" fmla="+- 0 8912 8909"/>
                                <a:gd name="T13" fmla="*/ T12 w 3"/>
                                <a:gd name="T14" fmla="+- 0 811 720"/>
                                <a:gd name="T15" fmla="*/ 811 h 91"/>
                                <a:gd name="T16" fmla="+- 0 8912 8909"/>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49" name="Group 3135"/>
                        <wpg:cNvGrpSpPr>
                          <a:grpSpLocks/>
                        </wpg:cNvGrpSpPr>
                        <wpg:grpSpPr bwMode="auto">
                          <a:xfrm>
                            <a:off x="8687" y="720"/>
                            <a:ext cx="2" cy="91"/>
                            <a:chOff x="8687" y="720"/>
                            <a:chExt cx="2" cy="91"/>
                          </a:xfrm>
                        </wpg:grpSpPr>
                        <wps:wsp>
                          <wps:cNvPr id="15550" name="Freeform 3136"/>
                          <wps:cNvSpPr>
                            <a:spLocks/>
                          </wps:cNvSpPr>
                          <wps:spPr bwMode="auto">
                            <a:xfrm>
                              <a:off x="8687" y="720"/>
                              <a:ext cx="2" cy="91"/>
                            </a:xfrm>
                            <a:custGeom>
                              <a:avLst/>
                              <a:gdLst>
                                <a:gd name="T0" fmla="+- 0 8689 8687"/>
                                <a:gd name="T1" fmla="*/ T0 w 2"/>
                                <a:gd name="T2" fmla="+- 0 720 720"/>
                                <a:gd name="T3" fmla="*/ 720 h 91"/>
                                <a:gd name="T4" fmla="+- 0 8687 8687"/>
                                <a:gd name="T5" fmla="*/ T4 w 2"/>
                                <a:gd name="T6" fmla="+- 0 720 720"/>
                                <a:gd name="T7" fmla="*/ 720 h 91"/>
                                <a:gd name="T8" fmla="+- 0 8687 8687"/>
                                <a:gd name="T9" fmla="*/ T8 w 2"/>
                                <a:gd name="T10" fmla="+- 0 811 720"/>
                                <a:gd name="T11" fmla="*/ 811 h 91"/>
                                <a:gd name="T12" fmla="+- 0 8689 8687"/>
                                <a:gd name="T13" fmla="*/ T12 w 2"/>
                                <a:gd name="T14" fmla="+- 0 811 720"/>
                                <a:gd name="T15" fmla="*/ 811 h 91"/>
                                <a:gd name="T16" fmla="+- 0 8689 8687"/>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51" name="Group 3137"/>
                        <wpg:cNvGrpSpPr>
                          <a:grpSpLocks/>
                        </wpg:cNvGrpSpPr>
                        <wpg:grpSpPr bwMode="auto">
                          <a:xfrm>
                            <a:off x="8908" y="720"/>
                            <a:ext cx="2" cy="91"/>
                            <a:chOff x="8908" y="720"/>
                            <a:chExt cx="2" cy="91"/>
                          </a:xfrm>
                        </wpg:grpSpPr>
                        <wps:wsp>
                          <wps:cNvPr id="15552" name="Freeform 3138"/>
                          <wps:cNvSpPr>
                            <a:spLocks/>
                          </wps:cNvSpPr>
                          <wps:spPr bwMode="auto">
                            <a:xfrm>
                              <a:off x="8908" y="720"/>
                              <a:ext cx="2" cy="91"/>
                            </a:xfrm>
                            <a:custGeom>
                              <a:avLst/>
                              <a:gdLst>
                                <a:gd name="T0" fmla="+- 0 8909 8908"/>
                                <a:gd name="T1" fmla="*/ T0 w 2"/>
                                <a:gd name="T2" fmla="+- 0 720 720"/>
                                <a:gd name="T3" fmla="*/ 720 h 91"/>
                                <a:gd name="T4" fmla="+- 0 8908 8908"/>
                                <a:gd name="T5" fmla="*/ T4 w 2"/>
                                <a:gd name="T6" fmla="+- 0 720 720"/>
                                <a:gd name="T7" fmla="*/ 720 h 91"/>
                                <a:gd name="T8" fmla="+- 0 8908 8908"/>
                                <a:gd name="T9" fmla="*/ T8 w 2"/>
                                <a:gd name="T10" fmla="+- 0 811 720"/>
                                <a:gd name="T11" fmla="*/ 811 h 91"/>
                                <a:gd name="T12" fmla="+- 0 8909 8908"/>
                                <a:gd name="T13" fmla="*/ T12 w 2"/>
                                <a:gd name="T14" fmla="+- 0 811 720"/>
                                <a:gd name="T15" fmla="*/ 811 h 91"/>
                                <a:gd name="T16" fmla="+- 0 8909 8908"/>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53" name="Group 3139"/>
                        <wpg:cNvGrpSpPr>
                          <a:grpSpLocks/>
                        </wpg:cNvGrpSpPr>
                        <wpg:grpSpPr bwMode="auto">
                          <a:xfrm>
                            <a:off x="8689" y="720"/>
                            <a:ext cx="2" cy="91"/>
                            <a:chOff x="8689" y="720"/>
                            <a:chExt cx="2" cy="91"/>
                          </a:xfrm>
                        </wpg:grpSpPr>
                        <wps:wsp>
                          <wps:cNvPr id="15554" name="Freeform 3140"/>
                          <wps:cNvSpPr>
                            <a:spLocks/>
                          </wps:cNvSpPr>
                          <wps:spPr bwMode="auto">
                            <a:xfrm>
                              <a:off x="8689" y="720"/>
                              <a:ext cx="2" cy="91"/>
                            </a:xfrm>
                            <a:custGeom>
                              <a:avLst/>
                              <a:gdLst>
                                <a:gd name="T0" fmla="+- 0 8691 8689"/>
                                <a:gd name="T1" fmla="*/ T0 w 2"/>
                                <a:gd name="T2" fmla="+- 0 720 720"/>
                                <a:gd name="T3" fmla="*/ 720 h 91"/>
                                <a:gd name="T4" fmla="+- 0 8689 8689"/>
                                <a:gd name="T5" fmla="*/ T4 w 2"/>
                                <a:gd name="T6" fmla="+- 0 720 720"/>
                                <a:gd name="T7" fmla="*/ 720 h 91"/>
                                <a:gd name="T8" fmla="+- 0 8689 8689"/>
                                <a:gd name="T9" fmla="*/ T8 w 2"/>
                                <a:gd name="T10" fmla="+- 0 811 720"/>
                                <a:gd name="T11" fmla="*/ 811 h 91"/>
                                <a:gd name="T12" fmla="+- 0 8691 8689"/>
                                <a:gd name="T13" fmla="*/ T12 w 2"/>
                                <a:gd name="T14" fmla="+- 0 811 720"/>
                                <a:gd name="T15" fmla="*/ 811 h 91"/>
                                <a:gd name="T16" fmla="+- 0 8691 8689"/>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55" name="Picture 3141"/>
                            <pic:cNvPicPr>
                              <a:picLocks noChangeAspect="1" noChangeArrowheads="1"/>
                            </pic:cNvPicPr>
                          </pic:nvPicPr>
                          <pic:blipFill>
                            <a:blip r:embed="rId1208">
                              <a:extLst>
                                <a:ext uri="{28A0092B-C50C-407E-A947-70E740481C1C}">
                                  <a14:useLocalDpi xmlns:a14="http://schemas.microsoft.com/office/drawing/2010/main" val="0"/>
                                </a:ext>
                              </a:extLst>
                            </a:blip>
                            <a:srcRect/>
                            <a:stretch>
                              <a:fillRect/>
                            </a:stretch>
                          </pic:blipFill>
                          <pic:spPr bwMode="auto">
                            <a:xfrm>
                              <a:off x="8905"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56" name="Group 3142"/>
                        <wpg:cNvGrpSpPr>
                          <a:grpSpLocks/>
                        </wpg:cNvGrpSpPr>
                        <wpg:grpSpPr bwMode="auto">
                          <a:xfrm>
                            <a:off x="8691" y="720"/>
                            <a:ext cx="3" cy="91"/>
                            <a:chOff x="8691" y="720"/>
                            <a:chExt cx="3" cy="91"/>
                          </a:xfrm>
                        </wpg:grpSpPr>
                        <wps:wsp>
                          <wps:cNvPr id="15557" name="Freeform 3143"/>
                          <wps:cNvSpPr>
                            <a:spLocks/>
                          </wps:cNvSpPr>
                          <wps:spPr bwMode="auto">
                            <a:xfrm>
                              <a:off x="8691" y="720"/>
                              <a:ext cx="3" cy="91"/>
                            </a:xfrm>
                            <a:custGeom>
                              <a:avLst/>
                              <a:gdLst>
                                <a:gd name="T0" fmla="+- 0 8693 8691"/>
                                <a:gd name="T1" fmla="*/ T0 w 3"/>
                                <a:gd name="T2" fmla="+- 0 720 720"/>
                                <a:gd name="T3" fmla="*/ 720 h 91"/>
                                <a:gd name="T4" fmla="+- 0 8691 8691"/>
                                <a:gd name="T5" fmla="*/ T4 w 3"/>
                                <a:gd name="T6" fmla="+- 0 720 720"/>
                                <a:gd name="T7" fmla="*/ 720 h 91"/>
                                <a:gd name="T8" fmla="+- 0 8691 8691"/>
                                <a:gd name="T9" fmla="*/ T8 w 3"/>
                                <a:gd name="T10" fmla="+- 0 811 720"/>
                                <a:gd name="T11" fmla="*/ 811 h 91"/>
                                <a:gd name="T12" fmla="+- 0 8693 8691"/>
                                <a:gd name="T13" fmla="*/ T12 w 3"/>
                                <a:gd name="T14" fmla="+- 0 811 720"/>
                                <a:gd name="T15" fmla="*/ 811 h 91"/>
                                <a:gd name="T16" fmla="+- 0 8693 8691"/>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58" name="Group 3144"/>
                        <wpg:cNvGrpSpPr>
                          <a:grpSpLocks/>
                        </wpg:cNvGrpSpPr>
                        <wpg:grpSpPr bwMode="auto">
                          <a:xfrm>
                            <a:off x="8903" y="720"/>
                            <a:ext cx="2" cy="91"/>
                            <a:chOff x="8903" y="720"/>
                            <a:chExt cx="2" cy="91"/>
                          </a:xfrm>
                        </wpg:grpSpPr>
                        <wps:wsp>
                          <wps:cNvPr id="15559" name="Freeform 3145"/>
                          <wps:cNvSpPr>
                            <a:spLocks/>
                          </wps:cNvSpPr>
                          <wps:spPr bwMode="auto">
                            <a:xfrm>
                              <a:off x="8903" y="720"/>
                              <a:ext cx="2" cy="91"/>
                            </a:xfrm>
                            <a:custGeom>
                              <a:avLst/>
                              <a:gdLst>
                                <a:gd name="T0" fmla="+- 0 8905 8903"/>
                                <a:gd name="T1" fmla="*/ T0 w 2"/>
                                <a:gd name="T2" fmla="+- 0 720 720"/>
                                <a:gd name="T3" fmla="*/ 720 h 91"/>
                                <a:gd name="T4" fmla="+- 0 8903 8903"/>
                                <a:gd name="T5" fmla="*/ T4 w 2"/>
                                <a:gd name="T6" fmla="+- 0 720 720"/>
                                <a:gd name="T7" fmla="*/ 720 h 91"/>
                                <a:gd name="T8" fmla="+- 0 8903 8903"/>
                                <a:gd name="T9" fmla="*/ T8 w 2"/>
                                <a:gd name="T10" fmla="+- 0 811 720"/>
                                <a:gd name="T11" fmla="*/ 811 h 91"/>
                                <a:gd name="T12" fmla="+- 0 8905 8903"/>
                                <a:gd name="T13" fmla="*/ T12 w 2"/>
                                <a:gd name="T14" fmla="+- 0 811 720"/>
                                <a:gd name="T15" fmla="*/ 811 h 91"/>
                                <a:gd name="T16" fmla="+- 0 8905 8903"/>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60" name="Picture 3146"/>
                            <pic:cNvPicPr>
                              <a:picLocks noChangeAspect="1" noChangeArrowheads="1"/>
                            </pic:cNvPicPr>
                          </pic:nvPicPr>
                          <pic:blipFill>
                            <a:blip r:embed="rId1209">
                              <a:extLst>
                                <a:ext uri="{28A0092B-C50C-407E-A947-70E740481C1C}">
                                  <a14:useLocalDpi xmlns:a14="http://schemas.microsoft.com/office/drawing/2010/main" val="0"/>
                                </a:ext>
                              </a:extLst>
                            </a:blip>
                            <a:srcRect/>
                            <a:stretch>
                              <a:fillRect/>
                            </a:stretch>
                          </pic:blipFill>
                          <pic:spPr bwMode="auto">
                            <a:xfrm>
                              <a:off x="8693"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61" name="Group 3147"/>
                        <wpg:cNvGrpSpPr>
                          <a:grpSpLocks/>
                        </wpg:cNvGrpSpPr>
                        <wpg:grpSpPr bwMode="auto">
                          <a:xfrm>
                            <a:off x="8900" y="720"/>
                            <a:ext cx="3" cy="91"/>
                            <a:chOff x="8900" y="720"/>
                            <a:chExt cx="3" cy="91"/>
                          </a:xfrm>
                        </wpg:grpSpPr>
                        <wps:wsp>
                          <wps:cNvPr id="15562" name="Freeform 3148"/>
                          <wps:cNvSpPr>
                            <a:spLocks/>
                          </wps:cNvSpPr>
                          <wps:spPr bwMode="auto">
                            <a:xfrm>
                              <a:off x="8900" y="720"/>
                              <a:ext cx="3" cy="91"/>
                            </a:xfrm>
                            <a:custGeom>
                              <a:avLst/>
                              <a:gdLst>
                                <a:gd name="T0" fmla="+- 0 8903 8900"/>
                                <a:gd name="T1" fmla="*/ T0 w 3"/>
                                <a:gd name="T2" fmla="+- 0 720 720"/>
                                <a:gd name="T3" fmla="*/ 720 h 91"/>
                                <a:gd name="T4" fmla="+- 0 8900 8900"/>
                                <a:gd name="T5" fmla="*/ T4 w 3"/>
                                <a:gd name="T6" fmla="+- 0 720 720"/>
                                <a:gd name="T7" fmla="*/ 720 h 91"/>
                                <a:gd name="T8" fmla="+- 0 8900 8900"/>
                                <a:gd name="T9" fmla="*/ T8 w 3"/>
                                <a:gd name="T10" fmla="+- 0 811 720"/>
                                <a:gd name="T11" fmla="*/ 811 h 91"/>
                                <a:gd name="T12" fmla="+- 0 8903 8900"/>
                                <a:gd name="T13" fmla="*/ T12 w 3"/>
                                <a:gd name="T14" fmla="+- 0 811 720"/>
                                <a:gd name="T15" fmla="*/ 811 h 91"/>
                                <a:gd name="T16" fmla="+- 0 8903 8900"/>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63" name="Group 3149"/>
                        <wpg:cNvGrpSpPr>
                          <a:grpSpLocks/>
                        </wpg:cNvGrpSpPr>
                        <wpg:grpSpPr bwMode="auto">
                          <a:xfrm>
                            <a:off x="8695" y="720"/>
                            <a:ext cx="3" cy="91"/>
                            <a:chOff x="8695" y="720"/>
                            <a:chExt cx="3" cy="91"/>
                          </a:xfrm>
                        </wpg:grpSpPr>
                        <wps:wsp>
                          <wps:cNvPr id="15564" name="Freeform 3150"/>
                          <wps:cNvSpPr>
                            <a:spLocks/>
                          </wps:cNvSpPr>
                          <wps:spPr bwMode="auto">
                            <a:xfrm>
                              <a:off x="8695" y="720"/>
                              <a:ext cx="3" cy="91"/>
                            </a:xfrm>
                            <a:custGeom>
                              <a:avLst/>
                              <a:gdLst>
                                <a:gd name="T0" fmla="+- 0 8698 8695"/>
                                <a:gd name="T1" fmla="*/ T0 w 3"/>
                                <a:gd name="T2" fmla="+- 0 720 720"/>
                                <a:gd name="T3" fmla="*/ 720 h 91"/>
                                <a:gd name="T4" fmla="+- 0 8695 8695"/>
                                <a:gd name="T5" fmla="*/ T4 w 3"/>
                                <a:gd name="T6" fmla="+- 0 720 720"/>
                                <a:gd name="T7" fmla="*/ 720 h 91"/>
                                <a:gd name="T8" fmla="+- 0 8695 8695"/>
                                <a:gd name="T9" fmla="*/ T8 w 3"/>
                                <a:gd name="T10" fmla="+- 0 811 720"/>
                                <a:gd name="T11" fmla="*/ 811 h 91"/>
                                <a:gd name="T12" fmla="+- 0 8698 8695"/>
                                <a:gd name="T13" fmla="*/ T12 w 3"/>
                                <a:gd name="T14" fmla="+- 0 811 720"/>
                                <a:gd name="T15" fmla="*/ 811 h 91"/>
                                <a:gd name="T16" fmla="+- 0 8698 8695"/>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65" name="Group 3151"/>
                        <wpg:cNvGrpSpPr>
                          <a:grpSpLocks/>
                        </wpg:cNvGrpSpPr>
                        <wpg:grpSpPr bwMode="auto">
                          <a:xfrm>
                            <a:off x="8899" y="720"/>
                            <a:ext cx="2" cy="91"/>
                            <a:chOff x="8899" y="720"/>
                            <a:chExt cx="2" cy="91"/>
                          </a:xfrm>
                        </wpg:grpSpPr>
                        <wps:wsp>
                          <wps:cNvPr id="15566" name="Freeform 3152"/>
                          <wps:cNvSpPr>
                            <a:spLocks/>
                          </wps:cNvSpPr>
                          <wps:spPr bwMode="auto">
                            <a:xfrm>
                              <a:off x="8899" y="720"/>
                              <a:ext cx="2" cy="91"/>
                            </a:xfrm>
                            <a:custGeom>
                              <a:avLst/>
                              <a:gdLst>
                                <a:gd name="T0" fmla="+- 0 8900 8899"/>
                                <a:gd name="T1" fmla="*/ T0 w 2"/>
                                <a:gd name="T2" fmla="+- 0 720 720"/>
                                <a:gd name="T3" fmla="*/ 720 h 91"/>
                                <a:gd name="T4" fmla="+- 0 8899 8899"/>
                                <a:gd name="T5" fmla="*/ T4 w 2"/>
                                <a:gd name="T6" fmla="+- 0 720 720"/>
                                <a:gd name="T7" fmla="*/ 720 h 91"/>
                                <a:gd name="T8" fmla="+- 0 8899 8899"/>
                                <a:gd name="T9" fmla="*/ T8 w 2"/>
                                <a:gd name="T10" fmla="+- 0 811 720"/>
                                <a:gd name="T11" fmla="*/ 811 h 91"/>
                                <a:gd name="T12" fmla="+- 0 8900 8899"/>
                                <a:gd name="T13" fmla="*/ T12 w 2"/>
                                <a:gd name="T14" fmla="+- 0 811 720"/>
                                <a:gd name="T15" fmla="*/ 811 h 91"/>
                                <a:gd name="T16" fmla="+- 0 8900 8899"/>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67" name="Group 3153"/>
                        <wpg:cNvGrpSpPr>
                          <a:grpSpLocks/>
                        </wpg:cNvGrpSpPr>
                        <wpg:grpSpPr bwMode="auto">
                          <a:xfrm>
                            <a:off x="8698" y="720"/>
                            <a:ext cx="2" cy="91"/>
                            <a:chOff x="8698" y="720"/>
                            <a:chExt cx="2" cy="91"/>
                          </a:xfrm>
                        </wpg:grpSpPr>
                        <wps:wsp>
                          <wps:cNvPr id="15568" name="Freeform 3154"/>
                          <wps:cNvSpPr>
                            <a:spLocks/>
                          </wps:cNvSpPr>
                          <wps:spPr bwMode="auto">
                            <a:xfrm>
                              <a:off x="8698" y="720"/>
                              <a:ext cx="2" cy="91"/>
                            </a:xfrm>
                            <a:custGeom>
                              <a:avLst/>
                              <a:gdLst>
                                <a:gd name="T0" fmla="+- 0 8700 8698"/>
                                <a:gd name="T1" fmla="*/ T0 w 2"/>
                                <a:gd name="T2" fmla="+- 0 720 720"/>
                                <a:gd name="T3" fmla="*/ 720 h 91"/>
                                <a:gd name="T4" fmla="+- 0 8698 8698"/>
                                <a:gd name="T5" fmla="*/ T4 w 2"/>
                                <a:gd name="T6" fmla="+- 0 720 720"/>
                                <a:gd name="T7" fmla="*/ 720 h 91"/>
                                <a:gd name="T8" fmla="+- 0 8698 8698"/>
                                <a:gd name="T9" fmla="*/ T8 w 2"/>
                                <a:gd name="T10" fmla="+- 0 811 720"/>
                                <a:gd name="T11" fmla="*/ 811 h 91"/>
                                <a:gd name="T12" fmla="+- 0 8700 8698"/>
                                <a:gd name="T13" fmla="*/ T12 w 2"/>
                                <a:gd name="T14" fmla="+- 0 811 720"/>
                                <a:gd name="T15" fmla="*/ 811 h 91"/>
                                <a:gd name="T16" fmla="+- 0 8700 8698"/>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69" name="Group 3155"/>
                        <wpg:cNvGrpSpPr>
                          <a:grpSpLocks/>
                        </wpg:cNvGrpSpPr>
                        <wpg:grpSpPr bwMode="auto">
                          <a:xfrm>
                            <a:off x="8896" y="720"/>
                            <a:ext cx="3" cy="91"/>
                            <a:chOff x="8896" y="720"/>
                            <a:chExt cx="3" cy="91"/>
                          </a:xfrm>
                        </wpg:grpSpPr>
                        <wps:wsp>
                          <wps:cNvPr id="15570" name="Freeform 3156"/>
                          <wps:cNvSpPr>
                            <a:spLocks/>
                          </wps:cNvSpPr>
                          <wps:spPr bwMode="auto">
                            <a:xfrm>
                              <a:off x="8896" y="720"/>
                              <a:ext cx="3" cy="91"/>
                            </a:xfrm>
                            <a:custGeom>
                              <a:avLst/>
                              <a:gdLst>
                                <a:gd name="T0" fmla="+- 0 8899 8896"/>
                                <a:gd name="T1" fmla="*/ T0 w 3"/>
                                <a:gd name="T2" fmla="+- 0 720 720"/>
                                <a:gd name="T3" fmla="*/ 720 h 91"/>
                                <a:gd name="T4" fmla="+- 0 8896 8896"/>
                                <a:gd name="T5" fmla="*/ T4 w 3"/>
                                <a:gd name="T6" fmla="+- 0 720 720"/>
                                <a:gd name="T7" fmla="*/ 720 h 91"/>
                                <a:gd name="T8" fmla="+- 0 8896 8896"/>
                                <a:gd name="T9" fmla="*/ T8 w 3"/>
                                <a:gd name="T10" fmla="+- 0 811 720"/>
                                <a:gd name="T11" fmla="*/ 811 h 91"/>
                                <a:gd name="T12" fmla="+- 0 8899 8896"/>
                                <a:gd name="T13" fmla="*/ T12 w 3"/>
                                <a:gd name="T14" fmla="+- 0 811 720"/>
                                <a:gd name="T15" fmla="*/ 811 h 91"/>
                                <a:gd name="T16" fmla="+- 0 8899 8896"/>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71" name="Group 3157"/>
                        <wpg:cNvGrpSpPr>
                          <a:grpSpLocks/>
                        </wpg:cNvGrpSpPr>
                        <wpg:grpSpPr bwMode="auto">
                          <a:xfrm>
                            <a:off x="8700" y="720"/>
                            <a:ext cx="3" cy="91"/>
                            <a:chOff x="8700" y="720"/>
                            <a:chExt cx="3" cy="91"/>
                          </a:xfrm>
                        </wpg:grpSpPr>
                        <wps:wsp>
                          <wps:cNvPr id="15572" name="Freeform 3158"/>
                          <wps:cNvSpPr>
                            <a:spLocks/>
                          </wps:cNvSpPr>
                          <wps:spPr bwMode="auto">
                            <a:xfrm>
                              <a:off x="8700" y="720"/>
                              <a:ext cx="3" cy="91"/>
                            </a:xfrm>
                            <a:custGeom>
                              <a:avLst/>
                              <a:gdLst>
                                <a:gd name="T0" fmla="+- 0 8703 8700"/>
                                <a:gd name="T1" fmla="*/ T0 w 3"/>
                                <a:gd name="T2" fmla="+- 0 720 720"/>
                                <a:gd name="T3" fmla="*/ 720 h 91"/>
                                <a:gd name="T4" fmla="+- 0 8700 8700"/>
                                <a:gd name="T5" fmla="*/ T4 w 3"/>
                                <a:gd name="T6" fmla="+- 0 720 720"/>
                                <a:gd name="T7" fmla="*/ 720 h 91"/>
                                <a:gd name="T8" fmla="+- 0 8700 8700"/>
                                <a:gd name="T9" fmla="*/ T8 w 3"/>
                                <a:gd name="T10" fmla="+- 0 811 720"/>
                                <a:gd name="T11" fmla="*/ 811 h 91"/>
                                <a:gd name="T12" fmla="+- 0 8703 8700"/>
                                <a:gd name="T13" fmla="*/ T12 w 3"/>
                                <a:gd name="T14" fmla="+- 0 811 720"/>
                                <a:gd name="T15" fmla="*/ 811 h 91"/>
                                <a:gd name="T16" fmla="+- 0 8703 8700"/>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73" name="Picture 3159"/>
                            <pic:cNvPicPr>
                              <a:picLocks noChangeAspect="1" noChangeArrowheads="1"/>
                            </pic:cNvPicPr>
                          </pic:nvPicPr>
                          <pic:blipFill>
                            <a:blip r:embed="rId1210">
                              <a:extLst>
                                <a:ext uri="{28A0092B-C50C-407E-A947-70E740481C1C}">
                                  <a14:useLocalDpi xmlns:a14="http://schemas.microsoft.com/office/drawing/2010/main" val="0"/>
                                </a:ext>
                              </a:extLst>
                            </a:blip>
                            <a:srcRect/>
                            <a:stretch>
                              <a:fillRect/>
                            </a:stretch>
                          </pic:blipFill>
                          <pic:spPr bwMode="auto">
                            <a:xfrm>
                              <a:off x="8894"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74" name="Group 3160"/>
                        <wpg:cNvGrpSpPr>
                          <a:grpSpLocks/>
                        </wpg:cNvGrpSpPr>
                        <wpg:grpSpPr bwMode="auto">
                          <a:xfrm>
                            <a:off x="8703" y="720"/>
                            <a:ext cx="2" cy="91"/>
                            <a:chOff x="8703" y="720"/>
                            <a:chExt cx="2" cy="91"/>
                          </a:xfrm>
                        </wpg:grpSpPr>
                        <wps:wsp>
                          <wps:cNvPr id="15575" name="Freeform 3161"/>
                          <wps:cNvSpPr>
                            <a:spLocks/>
                          </wps:cNvSpPr>
                          <wps:spPr bwMode="auto">
                            <a:xfrm>
                              <a:off x="8703" y="720"/>
                              <a:ext cx="2" cy="91"/>
                            </a:xfrm>
                            <a:custGeom>
                              <a:avLst/>
                              <a:gdLst>
                                <a:gd name="T0" fmla="+- 0 8704 8703"/>
                                <a:gd name="T1" fmla="*/ T0 w 2"/>
                                <a:gd name="T2" fmla="+- 0 720 720"/>
                                <a:gd name="T3" fmla="*/ 720 h 91"/>
                                <a:gd name="T4" fmla="+- 0 8703 8703"/>
                                <a:gd name="T5" fmla="*/ T4 w 2"/>
                                <a:gd name="T6" fmla="+- 0 720 720"/>
                                <a:gd name="T7" fmla="*/ 720 h 91"/>
                                <a:gd name="T8" fmla="+- 0 8703 8703"/>
                                <a:gd name="T9" fmla="*/ T8 w 2"/>
                                <a:gd name="T10" fmla="+- 0 811 720"/>
                                <a:gd name="T11" fmla="*/ 811 h 91"/>
                                <a:gd name="T12" fmla="+- 0 8704 8703"/>
                                <a:gd name="T13" fmla="*/ T12 w 2"/>
                                <a:gd name="T14" fmla="+- 0 811 720"/>
                                <a:gd name="T15" fmla="*/ 811 h 91"/>
                                <a:gd name="T16" fmla="+- 0 8704 8703"/>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76" name="Group 3162"/>
                        <wpg:cNvGrpSpPr>
                          <a:grpSpLocks/>
                        </wpg:cNvGrpSpPr>
                        <wpg:grpSpPr bwMode="auto">
                          <a:xfrm>
                            <a:off x="8891" y="720"/>
                            <a:ext cx="3" cy="91"/>
                            <a:chOff x="8891" y="720"/>
                            <a:chExt cx="3" cy="91"/>
                          </a:xfrm>
                        </wpg:grpSpPr>
                        <wps:wsp>
                          <wps:cNvPr id="15577" name="Freeform 3163"/>
                          <wps:cNvSpPr>
                            <a:spLocks/>
                          </wps:cNvSpPr>
                          <wps:spPr bwMode="auto">
                            <a:xfrm>
                              <a:off x="8891" y="720"/>
                              <a:ext cx="3" cy="91"/>
                            </a:xfrm>
                            <a:custGeom>
                              <a:avLst/>
                              <a:gdLst>
                                <a:gd name="T0" fmla="+- 0 8894 8891"/>
                                <a:gd name="T1" fmla="*/ T0 w 3"/>
                                <a:gd name="T2" fmla="+- 0 720 720"/>
                                <a:gd name="T3" fmla="*/ 720 h 91"/>
                                <a:gd name="T4" fmla="+- 0 8891 8891"/>
                                <a:gd name="T5" fmla="*/ T4 w 3"/>
                                <a:gd name="T6" fmla="+- 0 720 720"/>
                                <a:gd name="T7" fmla="*/ 720 h 91"/>
                                <a:gd name="T8" fmla="+- 0 8891 8891"/>
                                <a:gd name="T9" fmla="*/ T8 w 3"/>
                                <a:gd name="T10" fmla="+- 0 811 720"/>
                                <a:gd name="T11" fmla="*/ 811 h 91"/>
                                <a:gd name="T12" fmla="+- 0 8894 8891"/>
                                <a:gd name="T13" fmla="*/ T12 w 3"/>
                                <a:gd name="T14" fmla="+- 0 811 720"/>
                                <a:gd name="T15" fmla="*/ 811 h 91"/>
                                <a:gd name="T16" fmla="+- 0 8894 8891"/>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78" name="Picture 3164"/>
                            <pic:cNvPicPr>
                              <a:picLocks noChangeAspect="1" noChangeArrowheads="1"/>
                            </pic:cNvPicPr>
                          </pic:nvPicPr>
                          <pic:blipFill>
                            <a:blip r:embed="rId1211">
                              <a:extLst>
                                <a:ext uri="{28A0092B-C50C-407E-A947-70E740481C1C}">
                                  <a14:useLocalDpi xmlns:a14="http://schemas.microsoft.com/office/drawing/2010/main" val="0"/>
                                </a:ext>
                              </a:extLst>
                            </a:blip>
                            <a:srcRect/>
                            <a:stretch>
                              <a:fillRect/>
                            </a:stretch>
                          </pic:blipFill>
                          <pic:spPr bwMode="auto">
                            <a:xfrm>
                              <a:off x="8704"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79" name="Group 3165"/>
                        <wpg:cNvGrpSpPr>
                          <a:grpSpLocks/>
                        </wpg:cNvGrpSpPr>
                        <wpg:grpSpPr bwMode="auto">
                          <a:xfrm>
                            <a:off x="8889" y="720"/>
                            <a:ext cx="2" cy="91"/>
                            <a:chOff x="8889" y="720"/>
                            <a:chExt cx="2" cy="91"/>
                          </a:xfrm>
                        </wpg:grpSpPr>
                        <wps:wsp>
                          <wps:cNvPr id="15580" name="Freeform 3166"/>
                          <wps:cNvSpPr>
                            <a:spLocks/>
                          </wps:cNvSpPr>
                          <wps:spPr bwMode="auto">
                            <a:xfrm>
                              <a:off x="8889" y="720"/>
                              <a:ext cx="2" cy="91"/>
                            </a:xfrm>
                            <a:custGeom>
                              <a:avLst/>
                              <a:gdLst>
                                <a:gd name="T0" fmla="+- 0 8891 8889"/>
                                <a:gd name="T1" fmla="*/ T0 w 2"/>
                                <a:gd name="T2" fmla="+- 0 720 720"/>
                                <a:gd name="T3" fmla="*/ 720 h 91"/>
                                <a:gd name="T4" fmla="+- 0 8889 8889"/>
                                <a:gd name="T5" fmla="*/ T4 w 2"/>
                                <a:gd name="T6" fmla="+- 0 720 720"/>
                                <a:gd name="T7" fmla="*/ 720 h 91"/>
                                <a:gd name="T8" fmla="+- 0 8889 8889"/>
                                <a:gd name="T9" fmla="*/ T8 w 2"/>
                                <a:gd name="T10" fmla="+- 0 811 720"/>
                                <a:gd name="T11" fmla="*/ 811 h 91"/>
                                <a:gd name="T12" fmla="+- 0 8891 8889"/>
                                <a:gd name="T13" fmla="*/ T12 w 2"/>
                                <a:gd name="T14" fmla="+- 0 811 720"/>
                                <a:gd name="T15" fmla="*/ 811 h 91"/>
                                <a:gd name="T16" fmla="+- 0 8891 8889"/>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81" name="Group 3167"/>
                        <wpg:cNvGrpSpPr>
                          <a:grpSpLocks/>
                        </wpg:cNvGrpSpPr>
                        <wpg:grpSpPr bwMode="auto">
                          <a:xfrm>
                            <a:off x="8707" y="720"/>
                            <a:ext cx="2" cy="91"/>
                            <a:chOff x="8707" y="720"/>
                            <a:chExt cx="2" cy="91"/>
                          </a:xfrm>
                        </wpg:grpSpPr>
                        <wps:wsp>
                          <wps:cNvPr id="15582" name="Freeform 3168"/>
                          <wps:cNvSpPr>
                            <a:spLocks/>
                          </wps:cNvSpPr>
                          <wps:spPr bwMode="auto">
                            <a:xfrm>
                              <a:off x="8707" y="720"/>
                              <a:ext cx="2" cy="91"/>
                            </a:xfrm>
                            <a:custGeom>
                              <a:avLst/>
                              <a:gdLst>
                                <a:gd name="T0" fmla="+- 0 8709 8707"/>
                                <a:gd name="T1" fmla="*/ T0 w 2"/>
                                <a:gd name="T2" fmla="+- 0 720 720"/>
                                <a:gd name="T3" fmla="*/ 720 h 91"/>
                                <a:gd name="T4" fmla="+- 0 8707 8707"/>
                                <a:gd name="T5" fmla="*/ T4 w 2"/>
                                <a:gd name="T6" fmla="+- 0 720 720"/>
                                <a:gd name="T7" fmla="*/ 720 h 91"/>
                                <a:gd name="T8" fmla="+- 0 8707 8707"/>
                                <a:gd name="T9" fmla="*/ T8 w 2"/>
                                <a:gd name="T10" fmla="+- 0 811 720"/>
                                <a:gd name="T11" fmla="*/ 811 h 91"/>
                                <a:gd name="T12" fmla="+- 0 8709 8707"/>
                                <a:gd name="T13" fmla="*/ T12 w 2"/>
                                <a:gd name="T14" fmla="+- 0 811 720"/>
                                <a:gd name="T15" fmla="*/ 811 h 91"/>
                                <a:gd name="T16" fmla="+- 0 8709 8707"/>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83" name="Group 3169"/>
                        <wpg:cNvGrpSpPr>
                          <a:grpSpLocks/>
                        </wpg:cNvGrpSpPr>
                        <wpg:grpSpPr bwMode="auto">
                          <a:xfrm>
                            <a:off x="8887" y="720"/>
                            <a:ext cx="3" cy="91"/>
                            <a:chOff x="8887" y="720"/>
                            <a:chExt cx="3" cy="91"/>
                          </a:xfrm>
                        </wpg:grpSpPr>
                        <wps:wsp>
                          <wps:cNvPr id="15584" name="Freeform 3170"/>
                          <wps:cNvSpPr>
                            <a:spLocks/>
                          </wps:cNvSpPr>
                          <wps:spPr bwMode="auto">
                            <a:xfrm>
                              <a:off x="8887" y="720"/>
                              <a:ext cx="3" cy="91"/>
                            </a:xfrm>
                            <a:custGeom>
                              <a:avLst/>
                              <a:gdLst>
                                <a:gd name="T0" fmla="+- 0 8889 8887"/>
                                <a:gd name="T1" fmla="*/ T0 w 3"/>
                                <a:gd name="T2" fmla="+- 0 720 720"/>
                                <a:gd name="T3" fmla="*/ 720 h 91"/>
                                <a:gd name="T4" fmla="+- 0 8887 8887"/>
                                <a:gd name="T5" fmla="*/ T4 w 3"/>
                                <a:gd name="T6" fmla="+- 0 720 720"/>
                                <a:gd name="T7" fmla="*/ 720 h 91"/>
                                <a:gd name="T8" fmla="+- 0 8887 8887"/>
                                <a:gd name="T9" fmla="*/ T8 w 3"/>
                                <a:gd name="T10" fmla="+- 0 811 720"/>
                                <a:gd name="T11" fmla="*/ 811 h 91"/>
                                <a:gd name="T12" fmla="+- 0 8889 8887"/>
                                <a:gd name="T13" fmla="*/ T12 w 3"/>
                                <a:gd name="T14" fmla="+- 0 811 720"/>
                                <a:gd name="T15" fmla="*/ 811 h 91"/>
                                <a:gd name="T16" fmla="+- 0 8889 8887"/>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85" name="Group 3171"/>
                        <wpg:cNvGrpSpPr>
                          <a:grpSpLocks/>
                        </wpg:cNvGrpSpPr>
                        <wpg:grpSpPr bwMode="auto">
                          <a:xfrm>
                            <a:off x="8709" y="720"/>
                            <a:ext cx="3" cy="91"/>
                            <a:chOff x="8709" y="720"/>
                            <a:chExt cx="3" cy="91"/>
                          </a:xfrm>
                        </wpg:grpSpPr>
                        <wps:wsp>
                          <wps:cNvPr id="15586" name="Freeform 3172"/>
                          <wps:cNvSpPr>
                            <a:spLocks/>
                          </wps:cNvSpPr>
                          <wps:spPr bwMode="auto">
                            <a:xfrm>
                              <a:off x="8709" y="720"/>
                              <a:ext cx="3" cy="91"/>
                            </a:xfrm>
                            <a:custGeom>
                              <a:avLst/>
                              <a:gdLst>
                                <a:gd name="T0" fmla="+- 0 8712 8709"/>
                                <a:gd name="T1" fmla="*/ T0 w 3"/>
                                <a:gd name="T2" fmla="+- 0 720 720"/>
                                <a:gd name="T3" fmla="*/ 720 h 91"/>
                                <a:gd name="T4" fmla="+- 0 8709 8709"/>
                                <a:gd name="T5" fmla="*/ T4 w 3"/>
                                <a:gd name="T6" fmla="+- 0 720 720"/>
                                <a:gd name="T7" fmla="*/ 720 h 91"/>
                                <a:gd name="T8" fmla="+- 0 8709 8709"/>
                                <a:gd name="T9" fmla="*/ T8 w 3"/>
                                <a:gd name="T10" fmla="+- 0 811 720"/>
                                <a:gd name="T11" fmla="*/ 811 h 91"/>
                                <a:gd name="T12" fmla="+- 0 8712 8709"/>
                                <a:gd name="T13" fmla="*/ T12 w 3"/>
                                <a:gd name="T14" fmla="+- 0 811 720"/>
                                <a:gd name="T15" fmla="*/ 811 h 91"/>
                                <a:gd name="T16" fmla="+- 0 8712 8709"/>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87" name="Picture 3173"/>
                            <pic:cNvPicPr>
                              <a:picLocks noChangeAspect="1" noChangeArrowheads="1"/>
                            </pic:cNvPicPr>
                          </pic:nvPicPr>
                          <pic:blipFill>
                            <a:blip r:embed="rId1212">
                              <a:extLst>
                                <a:ext uri="{28A0092B-C50C-407E-A947-70E740481C1C}">
                                  <a14:useLocalDpi xmlns:a14="http://schemas.microsoft.com/office/drawing/2010/main" val="0"/>
                                </a:ext>
                              </a:extLst>
                            </a:blip>
                            <a:srcRect/>
                            <a:stretch>
                              <a:fillRect/>
                            </a:stretch>
                          </pic:blipFill>
                          <pic:spPr bwMode="auto">
                            <a:xfrm>
                              <a:off x="8885" y="720"/>
                              <a:ext cx="2"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88" name="Group 3174"/>
                        <wpg:cNvGrpSpPr>
                          <a:grpSpLocks/>
                        </wpg:cNvGrpSpPr>
                        <wpg:grpSpPr bwMode="auto">
                          <a:xfrm>
                            <a:off x="8712" y="720"/>
                            <a:ext cx="2" cy="91"/>
                            <a:chOff x="8712" y="720"/>
                            <a:chExt cx="2" cy="91"/>
                          </a:xfrm>
                        </wpg:grpSpPr>
                        <wps:wsp>
                          <wps:cNvPr id="15589" name="Freeform 3175"/>
                          <wps:cNvSpPr>
                            <a:spLocks/>
                          </wps:cNvSpPr>
                          <wps:spPr bwMode="auto">
                            <a:xfrm>
                              <a:off x="8712" y="720"/>
                              <a:ext cx="2" cy="91"/>
                            </a:xfrm>
                            <a:custGeom>
                              <a:avLst/>
                              <a:gdLst>
                                <a:gd name="T0" fmla="+- 0 8714 8712"/>
                                <a:gd name="T1" fmla="*/ T0 w 2"/>
                                <a:gd name="T2" fmla="+- 0 720 720"/>
                                <a:gd name="T3" fmla="*/ 720 h 91"/>
                                <a:gd name="T4" fmla="+- 0 8712 8712"/>
                                <a:gd name="T5" fmla="*/ T4 w 2"/>
                                <a:gd name="T6" fmla="+- 0 720 720"/>
                                <a:gd name="T7" fmla="*/ 720 h 91"/>
                                <a:gd name="T8" fmla="+- 0 8712 8712"/>
                                <a:gd name="T9" fmla="*/ T8 w 2"/>
                                <a:gd name="T10" fmla="+- 0 811 720"/>
                                <a:gd name="T11" fmla="*/ 811 h 91"/>
                                <a:gd name="T12" fmla="+- 0 8714 8712"/>
                                <a:gd name="T13" fmla="*/ T12 w 2"/>
                                <a:gd name="T14" fmla="+- 0 811 720"/>
                                <a:gd name="T15" fmla="*/ 811 h 91"/>
                                <a:gd name="T16" fmla="+- 0 8714 8712"/>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90" name="Group 3176"/>
                        <wpg:cNvGrpSpPr>
                          <a:grpSpLocks/>
                        </wpg:cNvGrpSpPr>
                        <wpg:grpSpPr bwMode="auto">
                          <a:xfrm>
                            <a:off x="8882" y="720"/>
                            <a:ext cx="3" cy="91"/>
                            <a:chOff x="8882" y="720"/>
                            <a:chExt cx="3" cy="91"/>
                          </a:xfrm>
                        </wpg:grpSpPr>
                        <wps:wsp>
                          <wps:cNvPr id="15591" name="Freeform 3177"/>
                          <wps:cNvSpPr>
                            <a:spLocks/>
                          </wps:cNvSpPr>
                          <wps:spPr bwMode="auto">
                            <a:xfrm>
                              <a:off x="8882" y="720"/>
                              <a:ext cx="3" cy="91"/>
                            </a:xfrm>
                            <a:custGeom>
                              <a:avLst/>
                              <a:gdLst>
                                <a:gd name="T0" fmla="+- 0 8885 8882"/>
                                <a:gd name="T1" fmla="*/ T0 w 3"/>
                                <a:gd name="T2" fmla="+- 0 720 720"/>
                                <a:gd name="T3" fmla="*/ 720 h 91"/>
                                <a:gd name="T4" fmla="+- 0 8882 8882"/>
                                <a:gd name="T5" fmla="*/ T4 w 3"/>
                                <a:gd name="T6" fmla="+- 0 720 720"/>
                                <a:gd name="T7" fmla="*/ 720 h 91"/>
                                <a:gd name="T8" fmla="+- 0 8882 8882"/>
                                <a:gd name="T9" fmla="*/ T8 w 3"/>
                                <a:gd name="T10" fmla="+- 0 811 720"/>
                                <a:gd name="T11" fmla="*/ 811 h 91"/>
                                <a:gd name="T12" fmla="+- 0 8885 8882"/>
                                <a:gd name="T13" fmla="*/ T12 w 3"/>
                                <a:gd name="T14" fmla="+- 0 811 720"/>
                                <a:gd name="T15" fmla="*/ 811 h 91"/>
                                <a:gd name="T16" fmla="+- 0 8885 8882"/>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592" name="Picture 3178"/>
                            <pic:cNvPicPr>
                              <a:picLocks noChangeAspect="1" noChangeArrowheads="1"/>
                            </pic:cNvPicPr>
                          </pic:nvPicPr>
                          <pic:blipFill>
                            <a:blip r:embed="rId1213">
                              <a:extLst>
                                <a:ext uri="{28A0092B-C50C-407E-A947-70E740481C1C}">
                                  <a14:useLocalDpi xmlns:a14="http://schemas.microsoft.com/office/drawing/2010/main" val="0"/>
                                </a:ext>
                              </a:extLst>
                            </a:blip>
                            <a:srcRect/>
                            <a:stretch>
                              <a:fillRect/>
                            </a:stretch>
                          </pic:blipFill>
                          <pic:spPr bwMode="auto">
                            <a:xfrm>
                              <a:off x="8714" y="720"/>
                              <a:ext cx="3"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593" name="Group 3179"/>
                        <wpg:cNvGrpSpPr>
                          <a:grpSpLocks/>
                        </wpg:cNvGrpSpPr>
                        <wpg:grpSpPr bwMode="auto">
                          <a:xfrm>
                            <a:off x="8880" y="720"/>
                            <a:ext cx="2" cy="91"/>
                            <a:chOff x="8880" y="720"/>
                            <a:chExt cx="2" cy="91"/>
                          </a:xfrm>
                        </wpg:grpSpPr>
                        <wps:wsp>
                          <wps:cNvPr id="15594" name="Freeform 3180"/>
                          <wps:cNvSpPr>
                            <a:spLocks/>
                          </wps:cNvSpPr>
                          <wps:spPr bwMode="auto">
                            <a:xfrm>
                              <a:off x="8880" y="720"/>
                              <a:ext cx="2" cy="91"/>
                            </a:xfrm>
                            <a:custGeom>
                              <a:avLst/>
                              <a:gdLst>
                                <a:gd name="T0" fmla="+- 0 8882 8880"/>
                                <a:gd name="T1" fmla="*/ T0 w 2"/>
                                <a:gd name="T2" fmla="+- 0 720 720"/>
                                <a:gd name="T3" fmla="*/ 720 h 91"/>
                                <a:gd name="T4" fmla="+- 0 8880 8880"/>
                                <a:gd name="T5" fmla="*/ T4 w 2"/>
                                <a:gd name="T6" fmla="+- 0 720 720"/>
                                <a:gd name="T7" fmla="*/ 720 h 91"/>
                                <a:gd name="T8" fmla="+- 0 8880 8880"/>
                                <a:gd name="T9" fmla="*/ T8 w 2"/>
                                <a:gd name="T10" fmla="+- 0 811 720"/>
                                <a:gd name="T11" fmla="*/ 811 h 91"/>
                                <a:gd name="T12" fmla="+- 0 8882 8880"/>
                                <a:gd name="T13" fmla="*/ T12 w 2"/>
                                <a:gd name="T14" fmla="+- 0 811 720"/>
                                <a:gd name="T15" fmla="*/ 811 h 91"/>
                                <a:gd name="T16" fmla="+- 0 8882 8880"/>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95" name="Group 3181"/>
                        <wpg:cNvGrpSpPr>
                          <a:grpSpLocks/>
                        </wpg:cNvGrpSpPr>
                        <wpg:grpSpPr bwMode="auto">
                          <a:xfrm>
                            <a:off x="8716" y="720"/>
                            <a:ext cx="2" cy="91"/>
                            <a:chOff x="8716" y="720"/>
                            <a:chExt cx="2" cy="91"/>
                          </a:xfrm>
                        </wpg:grpSpPr>
                        <wps:wsp>
                          <wps:cNvPr id="15596" name="Freeform 3182"/>
                          <wps:cNvSpPr>
                            <a:spLocks/>
                          </wps:cNvSpPr>
                          <wps:spPr bwMode="auto">
                            <a:xfrm>
                              <a:off x="8716" y="720"/>
                              <a:ext cx="2" cy="91"/>
                            </a:xfrm>
                            <a:custGeom>
                              <a:avLst/>
                              <a:gdLst>
                                <a:gd name="T0" fmla="+- 0 8718 8716"/>
                                <a:gd name="T1" fmla="*/ T0 w 2"/>
                                <a:gd name="T2" fmla="+- 0 720 720"/>
                                <a:gd name="T3" fmla="*/ 720 h 91"/>
                                <a:gd name="T4" fmla="+- 0 8716 8716"/>
                                <a:gd name="T5" fmla="*/ T4 w 2"/>
                                <a:gd name="T6" fmla="+- 0 720 720"/>
                                <a:gd name="T7" fmla="*/ 720 h 91"/>
                                <a:gd name="T8" fmla="+- 0 8716 8716"/>
                                <a:gd name="T9" fmla="*/ T8 w 2"/>
                                <a:gd name="T10" fmla="+- 0 811 720"/>
                                <a:gd name="T11" fmla="*/ 811 h 91"/>
                                <a:gd name="T12" fmla="+- 0 8718 8716"/>
                                <a:gd name="T13" fmla="*/ T12 w 2"/>
                                <a:gd name="T14" fmla="+- 0 811 720"/>
                                <a:gd name="T15" fmla="*/ 811 h 91"/>
                                <a:gd name="T16" fmla="+- 0 8718 8716"/>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97" name="Group 3183"/>
                        <wpg:cNvGrpSpPr>
                          <a:grpSpLocks/>
                        </wpg:cNvGrpSpPr>
                        <wpg:grpSpPr bwMode="auto">
                          <a:xfrm>
                            <a:off x="8877" y="720"/>
                            <a:ext cx="3" cy="91"/>
                            <a:chOff x="8877" y="720"/>
                            <a:chExt cx="3" cy="91"/>
                          </a:xfrm>
                        </wpg:grpSpPr>
                        <wps:wsp>
                          <wps:cNvPr id="15598" name="Freeform 3184"/>
                          <wps:cNvSpPr>
                            <a:spLocks/>
                          </wps:cNvSpPr>
                          <wps:spPr bwMode="auto">
                            <a:xfrm>
                              <a:off x="8877" y="720"/>
                              <a:ext cx="3" cy="91"/>
                            </a:xfrm>
                            <a:custGeom>
                              <a:avLst/>
                              <a:gdLst>
                                <a:gd name="T0" fmla="+- 0 8880 8877"/>
                                <a:gd name="T1" fmla="*/ T0 w 3"/>
                                <a:gd name="T2" fmla="+- 0 720 720"/>
                                <a:gd name="T3" fmla="*/ 720 h 91"/>
                                <a:gd name="T4" fmla="+- 0 8877 8877"/>
                                <a:gd name="T5" fmla="*/ T4 w 3"/>
                                <a:gd name="T6" fmla="+- 0 720 720"/>
                                <a:gd name="T7" fmla="*/ 720 h 91"/>
                                <a:gd name="T8" fmla="+- 0 8877 8877"/>
                                <a:gd name="T9" fmla="*/ T8 w 3"/>
                                <a:gd name="T10" fmla="+- 0 811 720"/>
                                <a:gd name="T11" fmla="*/ 811 h 91"/>
                                <a:gd name="T12" fmla="+- 0 8880 8877"/>
                                <a:gd name="T13" fmla="*/ T12 w 3"/>
                                <a:gd name="T14" fmla="+- 0 811 720"/>
                                <a:gd name="T15" fmla="*/ 811 h 91"/>
                                <a:gd name="T16" fmla="+- 0 8880 8877"/>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599" name="Group 3185"/>
                        <wpg:cNvGrpSpPr>
                          <a:grpSpLocks/>
                        </wpg:cNvGrpSpPr>
                        <wpg:grpSpPr bwMode="auto">
                          <a:xfrm>
                            <a:off x="8718" y="720"/>
                            <a:ext cx="3" cy="91"/>
                            <a:chOff x="8718" y="720"/>
                            <a:chExt cx="3" cy="91"/>
                          </a:xfrm>
                        </wpg:grpSpPr>
                        <wps:wsp>
                          <wps:cNvPr id="15600" name="Freeform 3186"/>
                          <wps:cNvSpPr>
                            <a:spLocks/>
                          </wps:cNvSpPr>
                          <wps:spPr bwMode="auto">
                            <a:xfrm>
                              <a:off x="8718" y="720"/>
                              <a:ext cx="3" cy="91"/>
                            </a:xfrm>
                            <a:custGeom>
                              <a:avLst/>
                              <a:gdLst>
                                <a:gd name="T0" fmla="+- 0 8721 8718"/>
                                <a:gd name="T1" fmla="*/ T0 w 3"/>
                                <a:gd name="T2" fmla="+- 0 720 720"/>
                                <a:gd name="T3" fmla="*/ 720 h 91"/>
                                <a:gd name="T4" fmla="+- 0 8718 8718"/>
                                <a:gd name="T5" fmla="*/ T4 w 3"/>
                                <a:gd name="T6" fmla="+- 0 720 720"/>
                                <a:gd name="T7" fmla="*/ 720 h 91"/>
                                <a:gd name="T8" fmla="+- 0 8718 8718"/>
                                <a:gd name="T9" fmla="*/ T8 w 3"/>
                                <a:gd name="T10" fmla="+- 0 811 720"/>
                                <a:gd name="T11" fmla="*/ 811 h 91"/>
                                <a:gd name="T12" fmla="+- 0 8721 8718"/>
                                <a:gd name="T13" fmla="*/ T12 w 3"/>
                                <a:gd name="T14" fmla="+- 0 811 720"/>
                                <a:gd name="T15" fmla="*/ 811 h 91"/>
                                <a:gd name="T16" fmla="+- 0 8721 8718"/>
                                <a:gd name="T17" fmla="*/ T16 w 3"/>
                                <a:gd name="T18" fmla="+- 0 720 720"/>
                                <a:gd name="T19" fmla="*/ 720 h 91"/>
                              </a:gdLst>
                              <a:ahLst/>
                              <a:cxnLst>
                                <a:cxn ang="0">
                                  <a:pos x="T1" y="T3"/>
                                </a:cxn>
                                <a:cxn ang="0">
                                  <a:pos x="T5" y="T7"/>
                                </a:cxn>
                                <a:cxn ang="0">
                                  <a:pos x="T9" y="T11"/>
                                </a:cxn>
                                <a:cxn ang="0">
                                  <a:pos x="T13" y="T15"/>
                                </a:cxn>
                                <a:cxn ang="0">
                                  <a:pos x="T17" y="T19"/>
                                </a:cxn>
                              </a:cxnLst>
                              <a:rect l="0" t="0" r="r" b="b"/>
                              <a:pathLst>
                                <a:path w="3" h="91">
                                  <a:moveTo>
                                    <a:pt x="3" y="0"/>
                                  </a:moveTo>
                                  <a:lnTo>
                                    <a:pt x="0" y="0"/>
                                  </a:lnTo>
                                  <a:lnTo>
                                    <a:pt x="0" y="91"/>
                                  </a:lnTo>
                                  <a:lnTo>
                                    <a:pt x="3" y="91"/>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01" name="Group 3187"/>
                        <wpg:cNvGrpSpPr>
                          <a:grpSpLocks/>
                        </wpg:cNvGrpSpPr>
                        <wpg:grpSpPr bwMode="auto">
                          <a:xfrm>
                            <a:off x="8876" y="720"/>
                            <a:ext cx="2" cy="91"/>
                            <a:chOff x="8876" y="720"/>
                            <a:chExt cx="2" cy="91"/>
                          </a:xfrm>
                        </wpg:grpSpPr>
                        <wps:wsp>
                          <wps:cNvPr id="15602" name="Freeform 3188"/>
                          <wps:cNvSpPr>
                            <a:spLocks/>
                          </wps:cNvSpPr>
                          <wps:spPr bwMode="auto">
                            <a:xfrm>
                              <a:off x="8876" y="720"/>
                              <a:ext cx="2" cy="91"/>
                            </a:xfrm>
                            <a:custGeom>
                              <a:avLst/>
                              <a:gdLst>
                                <a:gd name="T0" fmla="+- 0 8877 8876"/>
                                <a:gd name="T1" fmla="*/ T0 w 2"/>
                                <a:gd name="T2" fmla="+- 0 720 720"/>
                                <a:gd name="T3" fmla="*/ 720 h 91"/>
                                <a:gd name="T4" fmla="+- 0 8876 8876"/>
                                <a:gd name="T5" fmla="*/ T4 w 2"/>
                                <a:gd name="T6" fmla="+- 0 720 720"/>
                                <a:gd name="T7" fmla="*/ 720 h 91"/>
                                <a:gd name="T8" fmla="+- 0 8876 8876"/>
                                <a:gd name="T9" fmla="*/ T8 w 2"/>
                                <a:gd name="T10" fmla="+- 0 811 720"/>
                                <a:gd name="T11" fmla="*/ 811 h 91"/>
                                <a:gd name="T12" fmla="+- 0 8877 8876"/>
                                <a:gd name="T13" fmla="*/ T12 w 2"/>
                                <a:gd name="T14" fmla="+- 0 811 720"/>
                                <a:gd name="T15" fmla="*/ 811 h 91"/>
                                <a:gd name="T16" fmla="+- 0 8877 8876"/>
                                <a:gd name="T17" fmla="*/ T16 w 2"/>
                                <a:gd name="T18" fmla="+- 0 720 720"/>
                                <a:gd name="T19" fmla="*/ 720 h 91"/>
                              </a:gdLst>
                              <a:ahLst/>
                              <a:cxnLst>
                                <a:cxn ang="0">
                                  <a:pos x="T1" y="T3"/>
                                </a:cxn>
                                <a:cxn ang="0">
                                  <a:pos x="T5" y="T7"/>
                                </a:cxn>
                                <a:cxn ang="0">
                                  <a:pos x="T9" y="T11"/>
                                </a:cxn>
                                <a:cxn ang="0">
                                  <a:pos x="T13" y="T15"/>
                                </a:cxn>
                                <a:cxn ang="0">
                                  <a:pos x="T17" y="T19"/>
                                </a:cxn>
                              </a:cxnLst>
                              <a:rect l="0" t="0" r="r" b="b"/>
                              <a:pathLst>
                                <a:path w="2" h="91">
                                  <a:moveTo>
                                    <a:pt x="1" y="0"/>
                                  </a:moveTo>
                                  <a:lnTo>
                                    <a:pt x="0" y="0"/>
                                  </a:lnTo>
                                  <a:lnTo>
                                    <a:pt x="0" y="91"/>
                                  </a:lnTo>
                                  <a:lnTo>
                                    <a:pt x="1" y="91"/>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603" name="Picture 318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8721" y="720"/>
                              <a:ext cx="15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04" name="Picture 3190"/>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8723" y="720"/>
                              <a:ext cx="1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05" name="Picture 3191"/>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725" y="720"/>
                              <a:ext cx="14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06" name="Picture 3192"/>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727" y="720"/>
                              <a:ext cx="1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07" name="Picture 3193"/>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8730" y="720"/>
                              <a:ext cx="13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08" name="Picture 3194"/>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8732" y="720"/>
                              <a:ext cx="1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09" name="Picture 3195"/>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8735" y="720"/>
                              <a:ext cx="1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0" name="Picture 3196"/>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736" y="720"/>
                              <a:ext cx="12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1" name="Picture 3197"/>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739" y="720"/>
                              <a:ext cx="1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2" name="Picture 3198"/>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8741" y="720"/>
                              <a:ext cx="1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3" name="Picture 3199"/>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8744" y="720"/>
                              <a:ext cx="10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4" name="Picture 3200"/>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746" y="720"/>
                              <a:ext cx="10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5" name="Picture 320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748" y="720"/>
                              <a:ext cx="10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6" name="Picture 3202"/>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8750" y="720"/>
                              <a:ext cx="96"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7" name="Picture 3203"/>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8753" y="720"/>
                              <a:ext cx="9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8" name="Picture 3204"/>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8755" y="720"/>
                              <a:ext cx="8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19" name="Picture 3205"/>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758" y="720"/>
                              <a:ext cx="8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0" name="Picture 3206"/>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8759" y="720"/>
                              <a:ext cx="7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1" name="Picture 3207"/>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8762" y="720"/>
                              <a:ext cx="7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2" name="Picture 3208"/>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8764" y="720"/>
                              <a:ext cx="69"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3" name="Picture 3209"/>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767" y="720"/>
                              <a:ext cx="6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4" name="Picture 3210"/>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768" y="720"/>
                              <a:ext cx="6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5" name="Picture 321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8771" y="720"/>
                              <a:ext cx="5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6" name="Picture 3212"/>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8773" y="720"/>
                              <a:ext cx="50"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7" name="Picture 3213"/>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776" y="720"/>
                              <a:ext cx="45"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8" name="Picture 3214"/>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778" y="720"/>
                              <a:ext cx="41"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29" name="Picture 321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8779" y="720"/>
                              <a:ext cx="3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30" name="Picture 3216"/>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8782" y="720"/>
                              <a:ext cx="32"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31" name="Picture 321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8784" y="720"/>
                              <a:ext cx="27"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32" name="Picture 3218"/>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787" y="720"/>
                              <a:ext cx="23"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33" name="Picture 3219"/>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789" y="720"/>
                              <a:ext cx="18"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34" name="Picture 3220"/>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8791" y="720"/>
                              <a:ext cx="14" cy="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35" name="Picture 3221"/>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8793" y="720"/>
                              <a:ext cx="9" cy="9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636" name="Group 3222"/>
                        <wpg:cNvGrpSpPr>
                          <a:grpSpLocks/>
                        </wpg:cNvGrpSpPr>
                        <wpg:grpSpPr bwMode="auto">
                          <a:xfrm>
                            <a:off x="8796" y="720"/>
                            <a:ext cx="5" cy="91"/>
                            <a:chOff x="8796" y="720"/>
                            <a:chExt cx="5" cy="91"/>
                          </a:xfrm>
                        </wpg:grpSpPr>
                        <wps:wsp>
                          <wps:cNvPr id="15637" name="Freeform 3223"/>
                          <wps:cNvSpPr>
                            <a:spLocks/>
                          </wps:cNvSpPr>
                          <wps:spPr bwMode="auto">
                            <a:xfrm>
                              <a:off x="8796" y="720"/>
                              <a:ext cx="5" cy="91"/>
                            </a:xfrm>
                            <a:custGeom>
                              <a:avLst/>
                              <a:gdLst>
                                <a:gd name="T0" fmla="+- 0 8798 8796"/>
                                <a:gd name="T1" fmla="*/ T0 w 5"/>
                                <a:gd name="T2" fmla="+- 0 720 720"/>
                                <a:gd name="T3" fmla="*/ 720 h 91"/>
                                <a:gd name="T4" fmla="+- 0 8796 8796"/>
                                <a:gd name="T5" fmla="*/ T4 w 5"/>
                                <a:gd name="T6" fmla="+- 0 720 720"/>
                                <a:gd name="T7" fmla="*/ 720 h 91"/>
                                <a:gd name="T8" fmla="+- 0 8796 8796"/>
                                <a:gd name="T9" fmla="*/ T8 w 5"/>
                                <a:gd name="T10" fmla="+- 0 811 720"/>
                                <a:gd name="T11" fmla="*/ 811 h 91"/>
                                <a:gd name="T12" fmla="+- 0 8798 8796"/>
                                <a:gd name="T13" fmla="*/ T12 w 5"/>
                                <a:gd name="T14" fmla="+- 0 811 720"/>
                                <a:gd name="T15" fmla="*/ 811 h 91"/>
                                <a:gd name="T16" fmla="+- 0 8798 8796"/>
                                <a:gd name="T17" fmla="*/ T16 w 5"/>
                                <a:gd name="T18" fmla="+- 0 720 720"/>
                                <a:gd name="T19" fmla="*/ 720 h 91"/>
                              </a:gdLst>
                              <a:ahLst/>
                              <a:cxnLst>
                                <a:cxn ang="0">
                                  <a:pos x="T1" y="T3"/>
                                </a:cxn>
                                <a:cxn ang="0">
                                  <a:pos x="T5" y="T7"/>
                                </a:cxn>
                                <a:cxn ang="0">
                                  <a:pos x="T9" y="T11"/>
                                </a:cxn>
                                <a:cxn ang="0">
                                  <a:pos x="T13" y="T15"/>
                                </a:cxn>
                                <a:cxn ang="0">
                                  <a:pos x="T17" y="T19"/>
                                </a:cxn>
                              </a:cxnLst>
                              <a:rect l="0" t="0" r="r" b="b"/>
                              <a:pathLst>
                                <a:path w="5" h="91">
                                  <a:moveTo>
                                    <a:pt x="2" y="0"/>
                                  </a:moveTo>
                                  <a:lnTo>
                                    <a:pt x="0" y="0"/>
                                  </a:lnTo>
                                  <a:lnTo>
                                    <a:pt x="0" y="91"/>
                                  </a:lnTo>
                                  <a:lnTo>
                                    <a:pt x="2" y="9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38" name="Freeform 3224"/>
                          <wps:cNvSpPr>
                            <a:spLocks/>
                          </wps:cNvSpPr>
                          <wps:spPr bwMode="auto">
                            <a:xfrm>
                              <a:off x="8796" y="720"/>
                              <a:ext cx="5" cy="91"/>
                            </a:xfrm>
                            <a:custGeom>
                              <a:avLst/>
                              <a:gdLst>
                                <a:gd name="T0" fmla="+- 0 8801 8796"/>
                                <a:gd name="T1" fmla="*/ T0 w 5"/>
                                <a:gd name="T2" fmla="+- 0 720 720"/>
                                <a:gd name="T3" fmla="*/ 720 h 91"/>
                                <a:gd name="T4" fmla="+- 0 8798 8796"/>
                                <a:gd name="T5" fmla="*/ T4 w 5"/>
                                <a:gd name="T6" fmla="+- 0 720 720"/>
                                <a:gd name="T7" fmla="*/ 720 h 91"/>
                                <a:gd name="T8" fmla="+- 0 8798 8796"/>
                                <a:gd name="T9" fmla="*/ T8 w 5"/>
                                <a:gd name="T10" fmla="+- 0 811 720"/>
                                <a:gd name="T11" fmla="*/ 811 h 91"/>
                                <a:gd name="T12" fmla="+- 0 8801 8796"/>
                                <a:gd name="T13" fmla="*/ T12 w 5"/>
                                <a:gd name="T14" fmla="+- 0 811 720"/>
                                <a:gd name="T15" fmla="*/ 811 h 91"/>
                                <a:gd name="T16" fmla="+- 0 8801 8796"/>
                                <a:gd name="T17" fmla="*/ T16 w 5"/>
                                <a:gd name="T18" fmla="+- 0 720 720"/>
                                <a:gd name="T19" fmla="*/ 720 h 91"/>
                              </a:gdLst>
                              <a:ahLst/>
                              <a:cxnLst>
                                <a:cxn ang="0">
                                  <a:pos x="T1" y="T3"/>
                                </a:cxn>
                                <a:cxn ang="0">
                                  <a:pos x="T5" y="T7"/>
                                </a:cxn>
                                <a:cxn ang="0">
                                  <a:pos x="T9" y="T11"/>
                                </a:cxn>
                                <a:cxn ang="0">
                                  <a:pos x="T13" y="T15"/>
                                </a:cxn>
                                <a:cxn ang="0">
                                  <a:pos x="T17" y="T19"/>
                                </a:cxn>
                              </a:cxnLst>
                              <a:rect l="0" t="0" r="r" b="b"/>
                              <a:pathLst>
                                <a:path w="5" h="91">
                                  <a:moveTo>
                                    <a:pt x="5" y="0"/>
                                  </a:moveTo>
                                  <a:lnTo>
                                    <a:pt x="2" y="0"/>
                                  </a:lnTo>
                                  <a:lnTo>
                                    <a:pt x="2" y="91"/>
                                  </a:lnTo>
                                  <a:lnTo>
                                    <a:pt x="5" y="91"/>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39" name="Group 3225"/>
                        <wpg:cNvGrpSpPr>
                          <a:grpSpLocks/>
                        </wpg:cNvGrpSpPr>
                        <wpg:grpSpPr bwMode="auto">
                          <a:xfrm>
                            <a:off x="8776" y="736"/>
                            <a:ext cx="24" cy="2"/>
                            <a:chOff x="8776" y="736"/>
                            <a:chExt cx="24" cy="2"/>
                          </a:xfrm>
                        </wpg:grpSpPr>
                        <wps:wsp>
                          <wps:cNvPr id="15640" name="Freeform 3226"/>
                          <wps:cNvSpPr>
                            <a:spLocks/>
                          </wps:cNvSpPr>
                          <wps:spPr bwMode="auto">
                            <a:xfrm>
                              <a:off x="8776" y="736"/>
                              <a:ext cx="24" cy="2"/>
                            </a:xfrm>
                            <a:custGeom>
                              <a:avLst/>
                              <a:gdLst>
                                <a:gd name="T0" fmla="+- 0 8776 8776"/>
                                <a:gd name="T1" fmla="*/ T0 w 24"/>
                                <a:gd name="T2" fmla="+- 0 736 736"/>
                                <a:gd name="T3" fmla="*/ 736 h 2"/>
                                <a:gd name="T4" fmla="+- 0 8800 8776"/>
                                <a:gd name="T5" fmla="*/ T4 w 24"/>
                                <a:gd name="T6" fmla="+- 0 736 736"/>
                                <a:gd name="T7" fmla="*/ 736 h 2"/>
                                <a:gd name="T8" fmla="+- 0 8800 8776"/>
                                <a:gd name="T9" fmla="*/ T8 w 24"/>
                                <a:gd name="T10" fmla="+- 0 738 736"/>
                                <a:gd name="T11" fmla="*/ 738 h 2"/>
                                <a:gd name="T12" fmla="+- 0 8776 8776"/>
                                <a:gd name="T13" fmla="*/ T12 w 24"/>
                                <a:gd name="T14" fmla="+- 0 738 736"/>
                                <a:gd name="T15" fmla="*/ 738 h 2"/>
                                <a:gd name="T16" fmla="+- 0 8776 8776"/>
                                <a:gd name="T17" fmla="*/ T16 w 24"/>
                                <a:gd name="T18" fmla="+- 0 736 736"/>
                                <a:gd name="T19" fmla="*/ 736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41" name="Group 3227"/>
                        <wpg:cNvGrpSpPr>
                          <a:grpSpLocks/>
                        </wpg:cNvGrpSpPr>
                        <wpg:grpSpPr bwMode="auto">
                          <a:xfrm>
                            <a:off x="8758" y="735"/>
                            <a:ext cx="19" cy="3"/>
                            <a:chOff x="8758" y="735"/>
                            <a:chExt cx="19" cy="3"/>
                          </a:xfrm>
                        </wpg:grpSpPr>
                        <wps:wsp>
                          <wps:cNvPr id="15642" name="Freeform 3228"/>
                          <wps:cNvSpPr>
                            <a:spLocks/>
                          </wps:cNvSpPr>
                          <wps:spPr bwMode="auto">
                            <a:xfrm>
                              <a:off x="8758" y="735"/>
                              <a:ext cx="19" cy="3"/>
                            </a:xfrm>
                            <a:custGeom>
                              <a:avLst/>
                              <a:gdLst>
                                <a:gd name="T0" fmla="+- 0 8760 8758"/>
                                <a:gd name="T1" fmla="*/ T0 w 19"/>
                                <a:gd name="T2" fmla="+- 0 735 735"/>
                                <a:gd name="T3" fmla="*/ 735 h 3"/>
                                <a:gd name="T4" fmla="+- 0 8758 8758"/>
                                <a:gd name="T5" fmla="*/ T4 w 19"/>
                                <a:gd name="T6" fmla="+- 0 735 735"/>
                                <a:gd name="T7" fmla="*/ 735 h 3"/>
                                <a:gd name="T8" fmla="+- 0 8758 8758"/>
                                <a:gd name="T9" fmla="*/ T8 w 19"/>
                                <a:gd name="T10" fmla="+- 0 737 735"/>
                                <a:gd name="T11" fmla="*/ 737 h 3"/>
                                <a:gd name="T12" fmla="+- 0 8776 8758"/>
                                <a:gd name="T13" fmla="*/ T12 w 19"/>
                                <a:gd name="T14" fmla="+- 0 738 735"/>
                                <a:gd name="T15" fmla="*/ 738 h 3"/>
                                <a:gd name="T16" fmla="+- 0 8778 8758"/>
                                <a:gd name="T17" fmla="*/ T16 w 19"/>
                                <a:gd name="T18" fmla="+- 0 738 735"/>
                                <a:gd name="T19" fmla="*/ 738 h 3"/>
                                <a:gd name="T20" fmla="+- 0 8778 8758"/>
                                <a:gd name="T21" fmla="*/ T20 w 19"/>
                                <a:gd name="T22" fmla="+- 0 736 735"/>
                                <a:gd name="T23" fmla="*/ 736 h 3"/>
                                <a:gd name="T24" fmla="+- 0 8760 8758"/>
                                <a:gd name="T25" fmla="*/ T24 w 19"/>
                                <a:gd name="T26" fmla="+- 0 735 735"/>
                                <a:gd name="T27" fmla="*/ 735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2"/>
                                  </a:lnTo>
                                  <a:lnTo>
                                    <a:pt x="18" y="3"/>
                                  </a:lnTo>
                                  <a:lnTo>
                                    <a:pt x="20" y="3"/>
                                  </a:lnTo>
                                  <a:lnTo>
                                    <a:pt x="2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643" name="Picture 3229"/>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745" y="733"/>
                              <a:ext cx="16"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44" name="Picture 323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735" y="731"/>
                              <a:ext cx="12"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645" name="Group 3231"/>
                        <wpg:cNvGrpSpPr>
                          <a:grpSpLocks/>
                        </wpg:cNvGrpSpPr>
                        <wpg:grpSpPr bwMode="auto">
                          <a:xfrm>
                            <a:off x="8725" y="730"/>
                            <a:ext cx="11" cy="4"/>
                            <a:chOff x="8725" y="730"/>
                            <a:chExt cx="11" cy="4"/>
                          </a:xfrm>
                        </wpg:grpSpPr>
                        <wps:wsp>
                          <wps:cNvPr id="15646" name="Freeform 3232"/>
                          <wps:cNvSpPr>
                            <a:spLocks/>
                          </wps:cNvSpPr>
                          <wps:spPr bwMode="auto">
                            <a:xfrm>
                              <a:off x="8725" y="730"/>
                              <a:ext cx="11" cy="4"/>
                            </a:xfrm>
                            <a:custGeom>
                              <a:avLst/>
                              <a:gdLst>
                                <a:gd name="T0" fmla="+- 0 8727 8725"/>
                                <a:gd name="T1" fmla="*/ T0 w 11"/>
                                <a:gd name="T2" fmla="+- 0 730 730"/>
                                <a:gd name="T3" fmla="*/ 730 h 4"/>
                                <a:gd name="T4" fmla="+- 0 8725 8725"/>
                                <a:gd name="T5" fmla="*/ T4 w 11"/>
                                <a:gd name="T6" fmla="+- 0 730 730"/>
                                <a:gd name="T7" fmla="*/ 730 h 4"/>
                                <a:gd name="T8" fmla="+- 0 8725 8725"/>
                                <a:gd name="T9" fmla="*/ T8 w 11"/>
                                <a:gd name="T10" fmla="+- 0 731 730"/>
                                <a:gd name="T11" fmla="*/ 731 h 4"/>
                                <a:gd name="T12" fmla="+- 0 8735 8725"/>
                                <a:gd name="T13" fmla="*/ T12 w 11"/>
                                <a:gd name="T14" fmla="+- 0 733 730"/>
                                <a:gd name="T15" fmla="*/ 733 h 4"/>
                                <a:gd name="T16" fmla="+- 0 8736 8725"/>
                                <a:gd name="T17" fmla="*/ T16 w 11"/>
                                <a:gd name="T18" fmla="+- 0 733 730"/>
                                <a:gd name="T19" fmla="*/ 733 h 4"/>
                                <a:gd name="T20" fmla="+- 0 8736 8725"/>
                                <a:gd name="T21" fmla="*/ T20 w 11"/>
                                <a:gd name="T22" fmla="+- 0 731 730"/>
                                <a:gd name="T23" fmla="*/ 731 h 4"/>
                                <a:gd name="T24" fmla="+- 0 8727 8725"/>
                                <a:gd name="T25" fmla="*/ T24 w 11"/>
                                <a:gd name="T26" fmla="+- 0 730 730"/>
                                <a:gd name="T27" fmla="*/ 730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1"/>
                                  </a:lnTo>
                                  <a:lnTo>
                                    <a:pt x="10" y="3"/>
                                  </a:lnTo>
                                  <a:lnTo>
                                    <a:pt x="11" y="3"/>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47" name="Group 3233"/>
                        <wpg:cNvGrpSpPr>
                          <a:grpSpLocks/>
                        </wpg:cNvGrpSpPr>
                        <wpg:grpSpPr bwMode="auto">
                          <a:xfrm>
                            <a:off x="8719" y="728"/>
                            <a:ext cx="8" cy="4"/>
                            <a:chOff x="8719" y="728"/>
                            <a:chExt cx="8" cy="4"/>
                          </a:xfrm>
                        </wpg:grpSpPr>
                        <wps:wsp>
                          <wps:cNvPr id="15648" name="Freeform 3234"/>
                          <wps:cNvSpPr>
                            <a:spLocks/>
                          </wps:cNvSpPr>
                          <wps:spPr bwMode="auto">
                            <a:xfrm>
                              <a:off x="8719" y="728"/>
                              <a:ext cx="8" cy="4"/>
                            </a:xfrm>
                            <a:custGeom>
                              <a:avLst/>
                              <a:gdLst>
                                <a:gd name="T0" fmla="+- 0 8721 8719"/>
                                <a:gd name="T1" fmla="*/ T0 w 8"/>
                                <a:gd name="T2" fmla="+- 0 728 728"/>
                                <a:gd name="T3" fmla="*/ 728 h 4"/>
                                <a:gd name="T4" fmla="+- 0 8719 8719"/>
                                <a:gd name="T5" fmla="*/ T4 w 8"/>
                                <a:gd name="T6" fmla="+- 0 728 728"/>
                                <a:gd name="T7" fmla="*/ 728 h 4"/>
                                <a:gd name="T8" fmla="+- 0 8719 8719"/>
                                <a:gd name="T9" fmla="*/ T8 w 8"/>
                                <a:gd name="T10" fmla="+- 0 730 728"/>
                                <a:gd name="T11" fmla="*/ 730 h 4"/>
                                <a:gd name="T12" fmla="+- 0 8725 8719"/>
                                <a:gd name="T13" fmla="*/ T12 w 8"/>
                                <a:gd name="T14" fmla="+- 0 731 728"/>
                                <a:gd name="T15" fmla="*/ 731 h 4"/>
                                <a:gd name="T16" fmla="+- 0 8727 8719"/>
                                <a:gd name="T17" fmla="*/ T16 w 8"/>
                                <a:gd name="T18" fmla="+- 0 731 728"/>
                                <a:gd name="T19" fmla="*/ 731 h 4"/>
                                <a:gd name="T20" fmla="+- 0 8727 8719"/>
                                <a:gd name="T21" fmla="*/ T20 w 8"/>
                                <a:gd name="T22" fmla="+- 0 730 728"/>
                                <a:gd name="T23" fmla="*/ 730 h 4"/>
                                <a:gd name="T24" fmla="+- 0 8721 8719"/>
                                <a:gd name="T25" fmla="*/ T24 w 8"/>
                                <a:gd name="T26" fmla="+- 0 728 728"/>
                                <a:gd name="T27" fmla="*/ 728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2" y="0"/>
                                  </a:moveTo>
                                  <a:lnTo>
                                    <a:pt x="0" y="0"/>
                                  </a:lnTo>
                                  <a:lnTo>
                                    <a:pt x="0" y="2"/>
                                  </a:lnTo>
                                  <a:lnTo>
                                    <a:pt x="6" y="3"/>
                                  </a:lnTo>
                                  <a:lnTo>
                                    <a:pt x="8" y="3"/>
                                  </a:lnTo>
                                  <a:lnTo>
                                    <a:pt x="8"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49" name="Group 3235"/>
                        <wpg:cNvGrpSpPr>
                          <a:grpSpLocks/>
                        </wpg:cNvGrpSpPr>
                        <wpg:grpSpPr bwMode="auto">
                          <a:xfrm>
                            <a:off x="8713" y="726"/>
                            <a:ext cx="8" cy="4"/>
                            <a:chOff x="8713" y="726"/>
                            <a:chExt cx="8" cy="4"/>
                          </a:xfrm>
                        </wpg:grpSpPr>
                        <wps:wsp>
                          <wps:cNvPr id="15650" name="Freeform 3236"/>
                          <wps:cNvSpPr>
                            <a:spLocks/>
                          </wps:cNvSpPr>
                          <wps:spPr bwMode="auto">
                            <a:xfrm>
                              <a:off x="8713" y="726"/>
                              <a:ext cx="8" cy="4"/>
                            </a:xfrm>
                            <a:custGeom>
                              <a:avLst/>
                              <a:gdLst>
                                <a:gd name="T0" fmla="+- 0 8714 8713"/>
                                <a:gd name="T1" fmla="*/ T0 w 8"/>
                                <a:gd name="T2" fmla="+- 0 726 726"/>
                                <a:gd name="T3" fmla="*/ 726 h 4"/>
                                <a:gd name="T4" fmla="+- 0 8713 8713"/>
                                <a:gd name="T5" fmla="*/ T4 w 8"/>
                                <a:gd name="T6" fmla="+- 0 726 726"/>
                                <a:gd name="T7" fmla="*/ 726 h 4"/>
                                <a:gd name="T8" fmla="+- 0 8713 8713"/>
                                <a:gd name="T9" fmla="*/ T8 w 8"/>
                                <a:gd name="T10" fmla="+- 0 728 726"/>
                                <a:gd name="T11" fmla="*/ 728 h 4"/>
                                <a:gd name="T12" fmla="+- 0 8719 8713"/>
                                <a:gd name="T13" fmla="*/ T12 w 8"/>
                                <a:gd name="T14" fmla="+- 0 730 726"/>
                                <a:gd name="T15" fmla="*/ 730 h 4"/>
                                <a:gd name="T16" fmla="+- 0 8721 8713"/>
                                <a:gd name="T17" fmla="*/ T16 w 8"/>
                                <a:gd name="T18" fmla="+- 0 730 726"/>
                                <a:gd name="T19" fmla="*/ 730 h 4"/>
                                <a:gd name="T20" fmla="+- 0 8721 8713"/>
                                <a:gd name="T21" fmla="*/ T20 w 8"/>
                                <a:gd name="T22" fmla="+- 0 728 726"/>
                                <a:gd name="T23" fmla="*/ 728 h 4"/>
                                <a:gd name="T24" fmla="+- 0 8714 8713"/>
                                <a:gd name="T25" fmla="*/ T24 w 8"/>
                                <a:gd name="T26" fmla="+- 0 726 726"/>
                                <a:gd name="T27" fmla="*/ 726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1" y="0"/>
                                  </a:moveTo>
                                  <a:lnTo>
                                    <a:pt x="0" y="0"/>
                                  </a:lnTo>
                                  <a:lnTo>
                                    <a:pt x="0" y="2"/>
                                  </a:lnTo>
                                  <a:lnTo>
                                    <a:pt x="6" y="4"/>
                                  </a:lnTo>
                                  <a:lnTo>
                                    <a:pt x="8" y="4"/>
                                  </a:lnTo>
                                  <a:lnTo>
                                    <a:pt x="8"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651" name="Picture 323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700" y="723"/>
                              <a:ext cx="15" cy="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52" name="Picture 3238"/>
                            <pic:cNvPicPr>
                              <a:picLocks noChangeAspect="1" noChangeArrowheads="1"/>
                            </pic:cNvPicPr>
                          </pic:nvPicPr>
                          <pic:blipFill>
                            <a:blip r:embed="rId1214">
                              <a:extLst>
                                <a:ext uri="{28A0092B-C50C-407E-A947-70E740481C1C}">
                                  <a14:useLocalDpi xmlns:a14="http://schemas.microsoft.com/office/drawing/2010/main" val="0"/>
                                </a:ext>
                              </a:extLst>
                            </a:blip>
                            <a:srcRect/>
                            <a:stretch>
                              <a:fillRect/>
                            </a:stretch>
                          </pic:blipFill>
                          <pic:spPr bwMode="auto">
                            <a:xfrm>
                              <a:off x="8693" y="722"/>
                              <a:ext cx="8"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53" name="Picture 3239"/>
                            <pic:cNvPicPr>
                              <a:picLocks noChangeAspect="1" noChangeArrowheads="1"/>
                            </pic:cNvPicPr>
                          </pic:nvPicPr>
                          <pic:blipFill>
                            <a:blip r:embed="rId1215">
                              <a:extLst>
                                <a:ext uri="{28A0092B-C50C-407E-A947-70E740481C1C}">
                                  <a14:useLocalDpi xmlns:a14="http://schemas.microsoft.com/office/drawing/2010/main" val="0"/>
                                </a:ext>
                              </a:extLst>
                            </a:blip>
                            <a:srcRect/>
                            <a:stretch>
                              <a:fillRect/>
                            </a:stretch>
                          </pic:blipFill>
                          <pic:spPr bwMode="auto">
                            <a:xfrm>
                              <a:off x="8686" y="721"/>
                              <a:ext cx="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654" name="Group 3240"/>
                        <wpg:cNvGrpSpPr>
                          <a:grpSpLocks/>
                        </wpg:cNvGrpSpPr>
                        <wpg:grpSpPr bwMode="auto">
                          <a:xfrm>
                            <a:off x="8677" y="720"/>
                            <a:ext cx="11" cy="3"/>
                            <a:chOff x="8677" y="720"/>
                            <a:chExt cx="11" cy="3"/>
                          </a:xfrm>
                        </wpg:grpSpPr>
                        <wps:wsp>
                          <wps:cNvPr id="15655" name="Freeform 3241"/>
                          <wps:cNvSpPr>
                            <a:spLocks/>
                          </wps:cNvSpPr>
                          <wps:spPr bwMode="auto">
                            <a:xfrm>
                              <a:off x="8677" y="720"/>
                              <a:ext cx="11" cy="3"/>
                            </a:xfrm>
                            <a:custGeom>
                              <a:avLst/>
                              <a:gdLst>
                                <a:gd name="T0" fmla="+- 0 8679 8677"/>
                                <a:gd name="T1" fmla="*/ T0 w 11"/>
                                <a:gd name="T2" fmla="+- 0 720 720"/>
                                <a:gd name="T3" fmla="*/ 720 h 3"/>
                                <a:gd name="T4" fmla="+- 0 8677 8677"/>
                                <a:gd name="T5" fmla="*/ T4 w 11"/>
                                <a:gd name="T6" fmla="+- 0 720 720"/>
                                <a:gd name="T7" fmla="*/ 720 h 3"/>
                                <a:gd name="T8" fmla="+- 0 8677 8677"/>
                                <a:gd name="T9" fmla="*/ T8 w 11"/>
                                <a:gd name="T10" fmla="+- 0 722 720"/>
                                <a:gd name="T11" fmla="*/ 722 h 3"/>
                                <a:gd name="T12" fmla="+- 0 8686 8677"/>
                                <a:gd name="T13" fmla="*/ T12 w 11"/>
                                <a:gd name="T14" fmla="+- 0 723 720"/>
                                <a:gd name="T15" fmla="*/ 723 h 3"/>
                                <a:gd name="T16" fmla="+- 0 8688 8677"/>
                                <a:gd name="T17" fmla="*/ T16 w 11"/>
                                <a:gd name="T18" fmla="+- 0 723 720"/>
                                <a:gd name="T19" fmla="*/ 723 h 3"/>
                                <a:gd name="T20" fmla="+- 0 8688 8677"/>
                                <a:gd name="T21" fmla="*/ T20 w 11"/>
                                <a:gd name="T22" fmla="+- 0 721 720"/>
                                <a:gd name="T23" fmla="*/ 721 h 3"/>
                                <a:gd name="T24" fmla="+- 0 8679 8677"/>
                                <a:gd name="T25" fmla="*/ T24 w 11"/>
                                <a:gd name="T26" fmla="+- 0 720 720"/>
                                <a:gd name="T27" fmla="*/ 720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3"/>
                                  </a:lnTo>
                                  <a:lnTo>
                                    <a:pt x="11" y="3"/>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56" name="Group 3242"/>
                        <wpg:cNvGrpSpPr>
                          <a:grpSpLocks/>
                        </wpg:cNvGrpSpPr>
                        <wpg:grpSpPr bwMode="auto">
                          <a:xfrm>
                            <a:off x="8668" y="720"/>
                            <a:ext cx="11" cy="2"/>
                            <a:chOff x="8668" y="720"/>
                            <a:chExt cx="11" cy="2"/>
                          </a:xfrm>
                        </wpg:grpSpPr>
                        <wps:wsp>
                          <wps:cNvPr id="15657" name="Freeform 3243"/>
                          <wps:cNvSpPr>
                            <a:spLocks/>
                          </wps:cNvSpPr>
                          <wps:spPr bwMode="auto">
                            <a:xfrm>
                              <a:off x="8668" y="720"/>
                              <a:ext cx="11" cy="2"/>
                            </a:xfrm>
                            <a:custGeom>
                              <a:avLst/>
                              <a:gdLst>
                                <a:gd name="T0" fmla="+- 0 8668 8668"/>
                                <a:gd name="T1" fmla="*/ T0 w 11"/>
                                <a:gd name="T2" fmla="+- 0 720 720"/>
                                <a:gd name="T3" fmla="*/ 720 h 2"/>
                                <a:gd name="T4" fmla="+- 0 8679 8668"/>
                                <a:gd name="T5" fmla="*/ T4 w 11"/>
                                <a:gd name="T6" fmla="+- 0 720 720"/>
                                <a:gd name="T7" fmla="*/ 720 h 2"/>
                                <a:gd name="T8" fmla="+- 0 8679 8668"/>
                                <a:gd name="T9" fmla="*/ T8 w 11"/>
                                <a:gd name="T10" fmla="+- 0 722 720"/>
                                <a:gd name="T11" fmla="*/ 722 h 2"/>
                                <a:gd name="T12" fmla="+- 0 8668 8668"/>
                                <a:gd name="T13" fmla="*/ T12 w 11"/>
                                <a:gd name="T14" fmla="+- 0 722 720"/>
                                <a:gd name="T15" fmla="*/ 722 h 2"/>
                                <a:gd name="T16" fmla="+- 0 8668 8668"/>
                                <a:gd name="T17" fmla="*/ T16 w 11"/>
                                <a:gd name="T18" fmla="+- 0 720 720"/>
                                <a:gd name="T19" fmla="*/ 720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58" name="Group 3244"/>
                        <wpg:cNvGrpSpPr>
                          <a:grpSpLocks/>
                        </wpg:cNvGrpSpPr>
                        <wpg:grpSpPr bwMode="auto">
                          <a:xfrm>
                            <a:off x="8658" y="720"/>
                            <a:ext cx="12" cy="2"/>
                            <a:chOff x="8658" y="720"/>
                            <a:chExt cx="12" cy="2"/>
                          </a:xfrm>
                        </wpg:grpSpPr>
                        <wps:wsp>
                          <wps:cNvPr id="15659" name="Freeform 3245"/>
                          <wps:cNvSpPr>
                            <a:spLocks/>
                          </wps:cNvSpPr>
                          <wps:spPr bwMode="auto">
                            <a:xfrm>
                              <a:off x="8658" y="720"/>
                              <a:ext cx="12" cy="2"/>
                            </a:xfrm>
                            <a:custGeom>
                              <a:avLst/>
                              <a:gdLst>
                                <a:gd name="T0" fmla="+- 0 8658 8658"/>
                                <a:gd name="T1" fmla="*/ T0 w 12"/>
                                <a:gd name="T2" fmla="+- 0 720 720"/>
                                <a:gd name="T3" fmla="*/ 720 h 2"/>
                                <a:gd name="T4" fmla="+- 0 8670 8658"/>
                                <a:gd name="T5" fmla="*/ T4 w 12"/>
                                <a:gd name="T6" fmla="+- 0 720 720"/>
                                <a:gd name="T7" fmla="*/ 720 h 2"/>
                                <a:gd name="T8" fmla="+- 0 8670 8658"/>
                                <a:gd name="T9" fmla="*/ T8 w 12"/>
                                <a:gd name="T10" fmla="+- 0 722 720"/>
                                <a:gd name="T11" fmla="*/ 722 h 2"/>
                                <a:gd name="T12" fmla="+- 0 8658 8658"/>
                                <a:gd name="T13" fmla="*/ T12 w 12"/>
                                <a:gd name="T14" fmla="+- 0 722 720"/>
                                <a:gd name="T15" fmla="*/ 722 h 2"/>
                                <a:gd name="T16" fmla="+- 0 8658 8658"/>
                                <a:gd name="T17" fmla="*/ T16 w 12"/>
                                <a:gd name="T18" fmla="+- 0 720 720"/>
                                <a:gd name="T19" fmla="*/ 720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60" name="Group 3246"/>
                        <wpg:cNvGrpSpPr>
                          <a:grpSpLocks/>
                        </wpg:cNvGrpSpPr>
                        <wpg:grpSpPr bwMode="auto">
                          <a:xfrm>
                            <a:off x="8625" y="720"/>
                            <a:ext cx="35" cy="2"/>
                            <a:chOff x="8625" y="720"/>
                            <a:chExt cx="35" cy="2"/>
                          </a:xfrm>
                        </wpg:grpSpPr>
                        <wps:wsp>
                          <wps:cNvPr id="15661" name="Freeform 3247"/>
                          <wps:cNvSpPr>
                            <a:spLocks/>
                          </wps:cNvSpPr>
                          <wps:spPr bwMode="auto">
                            <a:xfrm>
                              <a:off x="8625" y="720"/>
                              <a:ext cx="35" cy="2"/>
                            </a:xfrm>
                            <a:custGeom>
                              <a:avLst/>
                              <a:gdLst>
                                <a:gd name="T0" fmla="+- 0 8625 8625"/>
                                <a:gd name="T1" fmla="*/ T0 w 35"/>
                                <a:gd name="T2" fmla="+- 0 720 720"/>
                                <a:gd name="T3" fmla="*/ 720 h 2"/>
                                <a:gd name="T4" fmla="+- 0 8660 8625"/>
                                <a:gd name="T5" fmla="*/ T4 w 35"/>
                                <a:gd name="T6" fmla="+- 0 720 720"/>
                                <a:gd name="T7" fmla="*/ 720 h 2"/>
                                <a:gd name="T8" fmla="+- 0 8660 8625"/>
                                <a:gd name="T9" fmla="*/ T8 w 35"/>
                                <a:gd name="T10" fmla="+- 0 722 720"/>
                                <a:gd name="T11" fmla="*/ 722 h 2"/>
                                <a:gd name="T12" fmla="+- 0 8625 8625"/>
                                <a:gd name="T13" fmla="*/ T12 w 35"/>
                                <a:gd name="T14" fmla="+- 0 722 720"/>
                                <a:gd name="T15" fmla="*/ 722 h 2"/>
                                <a:gd name="T16" fmla="+- 0 8625 8625"/>
                                <a:gd name="T17" fmla="*/ T16 w 35"/>
                                <a:gd name="T18" fmla="+- 0 720 720"/>
                                <a:gd name="T19" fmla="*/ 720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662" name="Picture 3248"/>
                            <pic:cNvPicPr>
                              <a:picLocks noChangeAspect="1" noChangeArrowheads="1"/>
                            </pic:cNvPicPr>
                          </pic:nvPicPr>
                          <pic:blipFill>
                            <a:blip r:embed="rId815">
                              <a:extLst>
                                <a:ext uri="{28A0092B-C50C-407E-A947-70E740481C1C}">
                                  <a14:useLocalDpi xmlns:a14="http://schemas.microsoft.com/office/drawing/2010/main" val="0"/>
                                </a:ext>
                              </a:extLst>
                            </a:blip>
                            <a:srcRect/>
                            <a:stretch>
                              <a:fillRect/>
                            </a:stretch>
                          </pic:blipFill>
                          <pic:spPr bwMode="auto">
                            <a:xfrm>
                              <a:off x="8625" y="720"/>
                              <a:ext cx="2" cy="7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663" name="Group 3249"/>
                        <wpg:cNvGrpSpPr>
                          <a:grpSpLocks/>
                        </wpg:cNvGrpSpPr>
                        <wpg:grpSpPr bwMode="auto">
                          <a:xfrm>
                            <a:off x="8625" y="795"/>
                            <a:ext cx="35" cy="2"/>
                            <a:chOff x="8625" y="795"/>
                            <a:chExt cx="35" cy="2"/>
                          </a:xfrm>
                        </wpg:grpSpPr>
                        <wps:wsp>
                          <wps:cNvPr id="15664" name="Freeform 3250"/>
                          <wps:cNvSpPr>
                            <a:spLocks/>
                          </wps:cNvSpPr>
                          <wps:spPr bwMode="auto">
                            <a:xfrm>
                              <a:off x="8625" y="795"/>
                              <a:ext cx="35" cy="2"/>
                            </a:xfrm>
                            <a:custGeom>
                              <a:avLst/>
                              <a:gdLst>
                                <a:gd name="T0" fmla="+- 0 8625 8625"/>
                                <a:gd name="T1" fmla="*/ T0 w 35"/>
                                <a:gd name="T2" fmla="+- 0 795 795"/>
                                <a:gd name="T3" fmla="*/ 795 h 2"/>
                                <a:gd name="T4" fmla="+- 0 8660 8625"/>
                                <a:gd name="T5" fmla="*/ T4 w 35"/>
                                <a:gd name="T6" fmla="+- 0 795 795"/>
                                <a:gd name="T7" fmla="*/ 795 h 2"/>
                                <a:gd name="T8" fmla="+- 0 8660 8625"/>
                                <a:gd name="T9" fmla="*/ T8 w 35"/>
                                <a:gd name="T10" fmla="+- 0 797 795"/>
                                <a:gd name="T11" fmla="*/ 797 h 2"/>
                                <a:gd name="T12" fmla="+- 0 8625 8625"/>
                                <a:gd name="T13" fmla="*/ T12 w 35"/>
                                <a:gd name="T14" fmla="+- 0 797 795"/>
                                <a:gd name="T15" fmla="*/ 797 h 2"/>
                                <a:gd name="T16" fmla="+- 0 8625 8625"/>
                                <a:gd name="T17" fmla="*/ T16 w 35"/>
                                <a:gd name="T18" fmla="+- 0 795 795"/>
                                <a:gd name="T19" fmla="*/ 795 h 2"/>
                              </a:gdLst>
                              <a:ahLst/>
                              <a:cxnLst>
                                <a:cxn ang="0">
                                  <a:pos x="T1" y="T3"/>
                                </a:cxn>
                                <a:cxn ang="0">
                                  <a:pos x="T5" y="T7"/>
                                </a:cxn>
                                <a:cxn ang="0">
                                  <a:pos x="T9" y="T11"/>
                                </a:cxn>
                                <a:cxn ang="0">
                                  <a:pos x="T13" y="T15"/>
                                </a:cxn>
                                <a:cxn ang="0">
                                  <a:pos x="T17" y="T19"/>
                                </a:cxn>
                              </a:cxnLst>
                              <a:rect l="0" t="0" r="r" b="b"/>
                              <a:pathLst>
                                <a:path w="35" h="2">
                                  <a:moveTo>
                                    <a:pt x="0" y="0"/>
                                  </a:moveTo>
                                  <a:lnTo>
                                    <a:pt x="35" y="0"/>
                                  </a:lnTo>
                                  <a:lnTo>
                                    <a:pt x="35"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65" name="Group 3251"/>
                        <wpg:cNvGrpSpPr>
                          <a:grpSpLocks/>
                        </wpg:cNvGrpSpPr>
                        <wpg:grpSpPr bwMode="auto">
                          <a:xfrm>
                            <a:off x="8658" y="795"/>
                            <a:ext cx="12" cy="2"/>
                            <a:chOff x="8658" y="795"/>
                            <a:chExt cx="12" cy="2"/>
                          </a:xfrm>
                        </wpg:grpSpPr>
                        <wps:wsp>
                          <wps:cNvPr id="15666" name="Freeform 3252"/>
                          <wps:cNvSpPr>
                            <a:spLocks/>
                          </wps:cNvSpPr>
                          <wps:spPr bwMode="auto">
                            <a:xfrm>
                              <a:off x="8658" y="795"/>
                              <a:ext cx="12" cy="2"/>
                            </a:xfrm>
                            <a:custGeom>
                              <a:avLst/>
                              <a:gdLst>
                                <a:gd name="T0" fmla="+- 0 8658 8658"/>
                                <a:gd name="T1" fmla="*/ T0 w 12"/>
                                <a:gd name="T2" fmla="+- 0 795 795"/>
                                <a:gd name="T3" fmla="*/ 795 h 2"/>
                                <a:gd name="T4" fmla="+- 0 8670 8658"/>
                                <a:gd name="T5" fmla="*/ T4 w 12"/>
                                <a:gd name="T6" fmla="+- 0 795 795"/>
                                <a:gd name="T7" fmla="*/ 795 h 2"/>
                                <a:gd name="T8" fmla="+- 0 8670 8658"/>
                                <a:gd name="T9" fmla="*/ T8 w 12"/>
                                <a:gd name="T10" fmla="+- 0 797 795"/>
                                <a:gd name="T11" fmla="*/ 797 h 2"/>
                                <a:gd name="T12" fmla="+- 0 8658 8658"/>
                                <a:gd name="T13" fmla="*/ T12 w 12"/>
                                <a:gd name="T14" fmla="+- 0 797 795"/>
                                <a:gd name="T15" fmla="*/ 797 h 2"/>
                                <a:gd name="T16" fmla="+- 0 8658 8658"/>
                                <a:gd name="T17" fmla="*/ T16 w 12"/>
                                <a:gd name="T18" fmla="+- 0 795 795"/>
                                <a:gd name="T19" fmla="*/ 795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67" name="Group 3253"/>
                        <wpg:cNvGrpSpPr>
                          <a:grpSpLocks/>
                        </wpg:cNvGrpSpPr>
                        <wpg:grpSpPr bwMode="auto">
                          <a:xfrm>
                            <a:off x="8668" y="795"/>
                            <a:ext cx="11" cy="3"/>
                            <a:chOff x="8668" y="795"/>
                            <a:chExt cx="11" cy="3"/>
                          </a:xfrm>
                        </wpg:grpSpPr>
                        <wps:wsp>
                          <wps:cNvPr id="15668" name="Freeform 3254"/>
                          <wps:cNvSpPr>
                            <a:spLocks/>
                          </wps:cNvSpPr>
                          <wps:spPr bwMode="auto">
                            <a:xfrm>
                              <a:off x="8668" y="795"/>
                              <a:ext cx="11" cy="3"/>
                            </a:xfrm>
                            <a:custGeom>
                              <a:avLst/>
                              <a:gdLst>
                                <a:gd name="T0" fmla="+- 0 8670 8668"/>
                                <a:gd name="T1" fmla="*/ T0 w 11"/>
                                <a:gd name="T2" fmla="+- 0 795 795"/>
                                <a:gd name="T3" fmla="*/ 795 h 3"/>
                                <a:gd name="T4" fmla="+- 0 8668 8668"/>
                                <a:gd name="T5" fmla="*/ T4 w 11"/>
                                <a:gd name="T6" fmla="+- 0 795 795"/>
                                <a:gd name="T7" fmla="*/ 795 h 3"/>
                                <a:gd name="T8" fmla="+- 0 8668 8668"/>
                                <a:gd name="T9" fmla="*/ T8 w 11"/>
                                <a:gd name="T10" fmla="+- 0 797 795"/>
                                <a:gd name="T11" fmla="*/ 797 h 3"/>
                                <a:gd name="T12" fmla="+- 0 8677 8668"/>
                                <a:gd name="T13" fmla="*/ T12 w 11"/>
                                <a:gd name="T14" fmla="+- 0 797 795"/>
                                <a:gd name="T15" fmla="*/ 797 h 3"/>
                                <a:gd name="T16" fmla="+- 0 8679 8668"/>
                                <a:gd name="T17" fmla="*/ T16 w 11"/>
                                <a:gd name="T18" fmla="+- 0 797 795"/>
                                <a:gd name="T19" fmla="*/ 797 h 3"/>
                                <a:gd name="T20" fmla="+- 0 8679 8668"/>
                                <a:gd name="T21" fmla="*/ T20 w 11"/>
                                <a:gd name="T22" fmla="+- 0 796 795"/>
                                <a:gd name="T23" fmla="*/ 796 h 3"/>
                                <a:gd name="T24" fmla="+- 0 8670 8668"/>
                                <a:gd name="T25" fmla="*/ T24 w 11"/>
                                <a:gd name="T26" fmla="+- 0 795 795"/>
                                <a:gd name="T27" fmla="*/ 795 h 3"/>
                              </a:gdLst>
                              <a:ahLst/>
                              <a:cxnLst>
                                <a:cxn ang="0">
                                  <a:pos x="T1" y="T3"/>
                                </a:cxn>
                                <a:cxn ang="0">
                                  <a:pos x="T5" y="T7"/>
                                </a:cxn>
                                <a:cxn ang="0">
                                  <a:pos x="T9" y="T11"/>
                                </a:cxn>
                                <a:cxn ang="0">
                                  <a:pos x="T13" y="T15"/>
                                </a:cxn>
                                <a:cxn ang="0">
                                  <a:pos x="T17" y="T19"/>
                                </a:cxn>
                                <a:cxn ang="0">
                                  <a:pos x="T21" y="T23"/>
                                </a:cxn>
                                <a:cxn ang="0">
                                  <a:pos x="T25" y="T27"/>
                                </a:cxn>
                              </a:cxnLst>
                              <a:rect l="0" t="0" r="r" b="b"/>
                              <a:pathLst>
                                <a:path w="11" h="3">
                                  <a:moveTo>
                                    <a:pt x="2" y="0"/>
                                  </a:moveTo>
                                  <a:lnTo>
                                    <a:pt x="0" y="0"/>
                                  </a:lnTo>
                                  <a:lnTo>
                                    <a:pt x="0" y="2"/>
                                  </a:lnTo>
                                  <a:lnTo>
                                    <a:pt x="9" y="2"/>
                                  </a:lnTo>
                                  <a:lnTo>
                                    <a:pt x="11" y="2"/>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69" name="Group 3255"/>
                        <wpg:cNvGrpSpPr>
                          <a:grpSpLocks/>
                        </wpg:cNvGrpSpPr>
                        <wpg:grpSpPr bwMode="auto">
                          <a:xfrm>
                            <a:off x="8677" y="796"/>
                            <a:ext cx="11" cy="2"/>
                            <a:chOff x="8677" y="796"/>
                            <a:chExt cx="11" cy="2"/>
                          </a:xfrm>
                        </wpg:grpSpPr>
                        <wps:wsp>
                          <wps:cNvPr id="15670" name="Freeform 3256"/>
                          <wps:cNvSpPr>
                            <a:spLocks/>
                          </wps:cNvSpPr>
                          <wps:spPr bwMode="auto">
                            <a:xfrm>
                              <a:off x="8677" y="796"/>
                              <a:ext cx="11" cy="2"/>
                            </a:xfrm>
                            <a:custGeom>
                              <a:avLst/>
                              <a:gdLst>
                                <a:gd name="T0" fmla="+- 0 8677 8677"/>
                                <a:gd name="T1" fmla="*/ T0 w 11"/>
                                <a:gd name="T2" fmla="+- 0 796 796"/>
                                <a:gd name="T3" fmla="*/ 796 h 2"/>
                                <a:gd name="T4" fmla="+- 0 8688 8677"/>
                                <a:gd name="T5" fmla="*/ T4 w 11"/>
                                <a:gd name="T6" fmla="+- 0 796 796"/>
                                <a:gd name="T7" fmla="*/ 796 h 2"/>
                                <a:gd name="T8" fmla="+- 0 8688 8677"/>
                                <a:gd name="T9" fmla="*/ T8 w 11"/>
                                <a:gd name="T10" fmla="+- 0 797 796"/>
                                <a:gd name="T11" fmla="*/ 797 h 2"/>
                                <a:gd name="T12" fmla="+- 0 8677 8677"/>
                                <a:gd name="T13" fmla="*/ T12 w 11"/>
                                <a:gd name="T14" fmla="+- 0 797 796"/>
                                <a:gd name="T15" fmla="*/ 797 h 2"/>
                                <a:gd name="T16" fmla="+- 0 8677 8677"/>
                                <a:gd name="T17" fmla="*/ T16 w 11"/>
                                <a:gd name="T18" fmla="+- 0 796 796"/>
                                <a:gd name="T19" fmla="*/ 796 h 2"/>
                              </a:gdLst>
                              <a:ahLst/>
                              <a:cxnLst>
                                <a:cxn ang="0">
                                  <a:pos x="T1" y="T3"/>
                                </a:cxn>
                                <a:cxn ang="0">
                                  <a:pos x="T5" y="T7"/>
                                </a:cxn>
                                <a:cxn ang="0">
                                  <a:pos x="T9" y="T11"/>
                                </a:cxn>
                                <a:cxn ang="0">
                                  <a:pos x="T13" y="T15"/>
                                </a:cxn>
                                <a:cxn ang="0">
                                  <a:pos x="T17" y="T19"/>
                                </a:cxn>
                              </a:cxnLst>
                              <a:rect l="0" t="0" r="r" b="b"/>
                              <a:pathLst>
                                <a:path w="11" h="2">
                                  <a:moveTo>
                                    <a:pt x="0" y="0"/>
                                  </a:moveTo>
                                  <a:lnTo>
                                    <a:pt x="11" y="0"/>
                                  </a:lnTo>
                                  <a:lnTo>
                                    <a:pt x="11"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71" name="Group 3257"/>
                        <wpg:cNvGrpSpPr>
                          <a:grpSpLocks/>
                        </wpg:cNvGrpSpPr>
                        <wpg:grpSpPr bwMode="auto">
                          <a:xfrm>
                            <a:off x="8686" y="796"/>
                            <a:ext cx="9" cy="3"/>
                            <a:chOff x="8686" y="796"/>
                            <a:chExt cx="9" cy="3"/>
                          </a:xfrm>
                        </wpg:grpSpPr>
                        <wps:wsp>
                          <wps:cNvPr id="15672" name="Freeform 3258"/>
                          <wps:cNvSpPr>
                            <a:spLocks/>
                          </wps:cNvSpPr>
                          <wps:spPr bwMode="auto">
                            <a:xfrm>
                              <a:off x="8686" y="796"/>
                              <a:ext cx="9" cy="3"/>
                            </a:xfrm>
                            <a:custGeom>
                              <a:avLst/>
                              <a:gdLst>
                                <a:gd name="T0" fmla="+- 0 8688 8686"/>
                                <a:gd name="T1" fmla="*/ T0 w 9"/>
                                <a:gd name="T2" fmla="+- 0 796 796"/>
                                <a:gd name="T3" fmla="*/ 796 h 3"/>
                                <a:gd name="T4" fmla="+- 0 8686 8686"/>
                                <a:gd name="T5" fmla="*/ T4 w 9"/>
                                <a:gd name="T6" fmla="+- 0 796 796"/>
                                <a:gd name="T7" fmla="*/ 796 h 3"/>
                                <a:gd name="T8" fmla="+- 0 8686 8686"/>
                                <a:gd name="T9" fmla="*/ T8 w 9"/>
                                <a:gd name="T10" fmla="+- 0 797 796"/>
                                <a:gd name="T11" fmla="*/ 797 h 3"/>
                                <a:gd name="T12" fmla="+- 0 8693 8686"/>
                                <a:gd name="T13" fmla="*/ T12 w 9"/>
                                <a:gd name="T14" fmla="+- 0 798 796"/>
                                <a:gd name="T15" fmla="*/ 798 h 3"/>
                                <a:gd name="T16" fmla="+- 0 8695 8686"/>
                                <a:gd name="T17" fmla="*/ T16 w 9"/>
                                <a:gd name="T18" fmla="+- 0 798 796"/>
                                <a:gd name="T19" fmla="*/ 798 h 3"/>
                                <a:gd name="T20" fmla="+- 0 8695 8686"/>
                                <a:gd name="T21" fmla="*/ T20 w 9"/>
                                <a:gd name="T22" fmla="+- 0 797 796"/>
                                <a:gd name="T23" fmla="*/ 797 h 3"/>
                                <a:gd name="T24" fmla="+- 0 8688 8686"/>
                                <a:gd name="T25" fmla="*/ T24 w 9"/>
                                <a:gd name="T26" fmla="+- 0 796 796"/>
                                <a:gd name="T27" fmla="*/ 796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2" y="0"/>
                                  </a:moveTo>
                                  <a:lnTo>
                                    <a:pt x="0" y="0"/>
                                  </a:lnTo>
                                  <a:lnTo>
                                    <a:pt x="0" y="1"/>
                                  </a:lnTo>
                                  <a:lnTo>
                                    <a:pt x="7" y="2"/>
                                  </a:lnTo>
                                  <a:lnTo>
                                    <a:pt x="9" y="2"/>
                                  </a:lnTo>
                                  <a:lnTo>
                                    <a:pt x="9"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73" name="Group 3259"/>
                        <wpg:cNvGrpSpPr>
                          <a:grpSpLocks/>
                        </wpg:cNvGrpSpPr>
                        <wpg:grpSpPr bwMode="auto">
                          <a:xfrm>
                            <a:off x="8693" y="797"/>
                            <a:ext cx="8" cy="3"/>
                            <a:chOff x="8693" y="797"/>
                            <a:chExt cx="8" cy="3"/>
                          </a:xfrm>
                        </wpg:grpSpPr>
                        <wps:wsp>
                          <wps:cNvPr id="15674" name="Freeform 3260"/>
                          <wps:cNvSpPr>
                            <a:spLocks/>
                          </wps:cNvSpPr>
                          <wps:spPr bwMode="auto">
                            <a:xfrm>
                              <a:off x="8693" y="797"/>
                              <a:ext cx="8" cy="3"/>
                            </a:xfrm>
                            <a:custGeom>
                              <a:avLst/>
                              <a:gdLst>
                                <a:gd name="T0" fmla="+- 0 8695 8693"/>
                                <a:gd name="T1" fmla="*/ T0 w 8"/>
                                <a:gd name="T2" fmla="+- 0 797 797"/>
                                <a:gd name="T3" fmla="*/ 797 h 3"/>
                                <a:gd name="T4" fmla="+- 0 8693 8693"/>
                                <a:gd name="T5" fmla="*/ T4 w 8"/>
                                <a:gd name="T6" fmla="+- 0 797 797"/>
                                <a:gd name="T7" fmla="*/ 797 h 3"/>
                                <a:gd name="T8" fmla="+- 0 8693 8693"/>
                                <a:gd name="T9" fmla="*/ T8 w 8"/>
                                <a:gd name="T10" fmla="+- 0 798 797"/>
                                <a:gd name="T11" fmla="*/ 798 h 3"/>
                                <a:gd name="T12" fmla="+- 0 8700 8693"/>
                                <a:gd name="T13" fmla="*/ T12 w 8"/>
                                <a:gd name="T14" fmla="+- 0 799 797"/>
                                <a:gd name="T15" fmla="*/ 799 h 3"/>
                                <a:gd name="T16" fmla="+- 0 8702 8693"/>
                                <a:gd name="T17" fmla="*/ T16 w 8"/>
                                <a:gd name="T18" fmla="+- 0 799 797"/>
                                <a:gd name="T19" fmla="*/ 799 h 3"/>
                                <a:gd name="T20" fmla="+- 0 8702 8693"/>
                                <a:gd name="T21" fmla="*/ T20 w 8"/>
                                <a:gd name="T22" fmla="+- 0 797 797"/>
                                <a:gd name="T23" fmla="*/ 797 h 3"/>
                                <a:gd name="T24" fmla="+- 0 8695 8693"/>
                                <a:gd name="T25" fmla="*/ T24 w 8"/>
                                <a:gd name="T26" fmla="+- 0 797 797"/>
                                <a:gd name="T27" fmla="*/ 797 h 3"/>
                              </a:gdLst>
                              <a:ahLst/>
                              <a:cxnLst>
                                <a:cxn ang="0">
                                  <a:pos x="T1" y="T3"/>
                                </a:cxn>
                                <a:cxn ang="0">
                                  <a:pos x="T5" y="T7"/>
                                </a:cxn>
                                <a:cxn ang="0">
                                  <a:pos x="T9" y="T11"/>
                                </a:cxn>
                                <a:cxn ang="0">
                                  <a:pos x="T13" y="T15"/>
                                </a:cxn>
                                <a:cxn ang="0">
                                  <a:pos x="T17" y="T19"/>
                                </a:cxn>
                                <a:cxn ang="0">
                                  <a:pos x="T21" y="T23"/>
                                </a:cxn>
                                <a:cxn ang="0">
                                  <a:pos x="T25" y="T27"/>
                                </a:cxn>
                              </a:cxnLst>
                              <a:rect l="0" t="0" r="r" b="b"/>
                              <a:pathLst>
                                <a:path w="8" h="3">
                                  <a:moveTo>
                                    <a:pt x="2" y="0"/>
                                  </a:moveTo>
                                  <a:lnTo>
                                    <a:pt x="0" y="0"/>
                                  </a:lnTo>
                                  <a:lnTo>
                                    <a:pt x="0" y="1"/>
                                  </a:lnTo>
                                  <a:lnTo>
                                    <a:pt x="7" y="2"/>
                                  </a:lnTo>
                                  <a:lnTo>
                                    <a:pt x="9" y="2"/>
                                  </a:lnTo>
                                  <a:lnTo>
                                    <a:pt x="9" y="0"/>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75" name="Group 3261"/>
                        <wpg:cNvGrpSpPr>
                          <a:grpSpLocks/>
                        </wpg:cNvGrpSpPr>
                        <wpg:grpSpPr bwMode="auto">
                          <a:xfrm>
                            <a:off x="8700" y="797"/>
                            <a:ext cx="15" cy="5"/>
                            <a:chOff x="8700" y="797"/>
                            <a:chExt cx="15" cy="5"/>
                          </a:xfrm>
                        </wpg:grpSpPr>
                        <wps:wsp>
                          <wps:cNvPr id="15676" name="Freeform 3262"/>
                          <wps:cNvSpPr>
                            <a:spLocks/>
                          </wps:cNvSpPr>
                          <wps:spPr bwMode="auto">
                            <a:xfrm>
                              <a:off x="8700" y="797"/>
                              <a:ext cx="15" cy="5"/>
                            </a:xfrm>
                            <a:custGeom>
                              <a:avLst/>
                              <a:gdLst>
                                <a:gd name="T0" fmla="+- 0 8702 8700"/>
                                <a:gd name="T1" fmla="*/ T0 w 15"/>
                                <a:gd name="T2" fmla="+- 0 797 797"/>
                                <a:gd name="T3" fmla="*/ 797 h 5"/>
                                <a:gd name="T4" fmla="+- 0 8700 8700"/>
                                <a:gd name="T5" fmla="*/ T4 w 15"/>
                                <a:gd name="T6" fmla="+- 0 797 797"/>
                                <a:gd name="T7" fmla="*/ 797 h 5"/>
                                <a:gd name="T8" fmla="+- 0 8700 8700"/>
                                <a:gd name="T9" fmla="*/ T8 w 15"/>
                                <a:gd name="T10" fmla="+- 0 799 797"/>
                                <a:gd name="T11" fmla="*/ 799 h 5"/>
                                <a:gd name="T12" fmla="+- 0 8713 8700"/>
                                <a:gd name="T13" fmla="*/ T12 w 15"/>
                                <a:gd name="T14" fmla="+- 0 803 797"/>
                                <a:gd name="T15" fmla="*/ 803 h 5"/>
                                <a:gd name="T16" fmla="+- 0 8714 8700"/>
                                <a:gd name="T17" fmla="*/ T16 w 15"/>
                                <a:gd name="T18" fmla="+- 0 803 797"/>
                                <a:gd name="T19" fmla="*/ 803 h 5"/>
                                <a:gd name="T20" fmla="+- 0 8714 8700"/>
                                <a:gd name="T21" fmla="*/ T20 w 15"/>
                                <a:gd name="T22" fmla="+- 0 801 797"/>
                                <a:gd name="T23" fmla="*/ 801 h 5"/>
                                <a:gd name="T24" fmla="+- 0 8702 8700"/>
                                <a:gd name="T25" fmla="*/ T24 w 15"/>
                                <a:gd name="T26" fmla="+- 0 797 797"/>
                                <a:gd name="T27" fmla="*/ 797 h 5"/>
                              </a:gdLst>
                              <a:ahLst/>
                              <a:cxnLst>
                                <a:cxn ang="0">
                                  <a:pos x="T1" y="T3"/>
                                </a:cxn>
                                <a:cxn ang="0">
                                  <a:pos x="T5" y="T7"/>
                                </a:cxn>
                                <a:cxn ang="0">
                                  <a:pos x="T9" y="T11"/>
                                </a:cxn>
                                <a:cxn ang="0">
                                  <a:pos x="T13" y="T15"/>
                                </a:cxn>
                                <a:cxn ang="0">
                                  <a:pos x="T17" y="T19"/>
                                </a:cxn>
                                <a:cxn ang="0">
                                  <a:pos x="T21" y="T23"/>
                                </a:cxn>
                                <a:cxn ang="0">
                                  <a:pos x="T25" y="T27"/>
                                </a:cxn>
                              </a:cxnLst>
                              <a:rect l="0" t="0" r="r" b="b"/>
                              <a:pathLst>
                                <a:path w="15" h="5">
                                  <a:moveTo>
                                    <a:pt x="2" y="0"/>
                                  </a:moveTo>
                                  <a:lnTo>
                                    <a:pt x="0" y="0"/>
                                  </a:lnTo>
                                  <a:lnTo>
                                    <a:pt x="0" y="2"/>
                                  </a:lnTo>
                                  <a:lnTo>
                                    <a:pt x="13" y="6"/>
                                  </a:lnTo>
                                  <a:lnTo>
                                    <a:pt x="14" y="6"/>
                                  </a:lnTo>
                                  <a:lnTo>
                                    <a:pt x="14" y="4"/>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677" name="Picture 326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713" y="801"/>
                              <a:ext cx="8"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78" name="Picture 326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719" y="803"/>
                              <a:ext cx="8"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679" name="Group 3265"/>
                        <wpg:cNvGrpSpPr>
                          <a:grpSpLocks/>
                        </wpg:cNvGrpSpPr>
                        <wpg:grpSpPr bwMode="auto">
                          <a:xfrm>
                            <a:off x="8725" y="805"/>
                            <a:ext cx="11" cy="4"/>
                            <a:chOff x="8725" y="805"/>
                            <a:chExt cx="11" cy="4"/>
                          </a:xfrm>
                        </wpg:grpSpPr>
                        <wps:wsp>
                          <wps:cNvPr id="15680" name="Freeform 3266"/>
                          <wps:cNvSpPr>
                            <a:spLocks/>
                          </wps:cNvSpPr>
                          <wps:spPr bwMode="auto">
                            <a:xfrm>
                              <a:off x="8725" y="805"/>
                              <a:ext cx="11" cy="4"/>
                            </a:xfrm>
                            <a:custGeom>
                              <a:avLst/>
                              <a:gdLst>
                                <a:gd name="T0" fmla="+- 0 8727 8725"/>
                                <a:gd name="T1" fmla="*/ T0 w 11"/>
                                <a:gd name="T2" fmla="+- 0 805 805"/>
                                <a:gd name="T3" fmla="*/ 805 h 4"/>
                                <a:gd name="T4" fmla="+- 0 8725 8725"/>
                                <a:gd name="T5" fmla="*/ T4 w 11"/>
                                <a:gd name="T6" fmla="+- 0 805 805"/>
                                <a:gd name="T7" fmla="*/ 805 h 4"/>
                                <a:gd name="T8" fmla="+- 0 8725 8725"/>
                                <a:gd name="T9" fmla="*/ T8 w 11"/>
                                <a:gd name="T10" fmla="+- 0 806 805"/>
                                <a:gd name="T11" fmla="*/ 806 h 4"/>
                                <a:gd name="T12" fmla="+- 0 8735 8725"/>
                                <a:gd name="T13" fmla="*/ T12 w 11"/>
                                <a:gd name="T14" fmla="+- 0 808 805"/>
                                <a:gd name="T15" fmla="*/ 808 h 4"/>
                                <a:gd name="T16" fmla="+- 0 8736 8725"/>
                                <a:gd name="T17" fmla="*/ T16 w 11"/>
                                <a:gd name="T18" fmla="+- 0 808 805"/>
                                <a:gd name="T19" fmla="*/ 808 h 4"/>
                                <a:gd name="T20" fmla="+- 0 8736 8725"/>
                                <a:gd name="T21" fmla="*/ T20 w 11"/>
                                <a:gd name="T22" fmla="+- 0 806 805"/>
                                <a:gd name="T23" fmla="*/ 806 h 4"/>
                                <a:gd name="T24" fmla="+- 0 8727 8725"/>
                                <a:gd name="T25" fmla="*/ T24 w 11"/>
                                <a:gd name="T26" fmla="+- 0 805 805"/>
                                <a:gd name="T27" fmla="*/ 805 h 4"/>
                              </a:gdLst>
                              <a:ahLst/>
                              <a:cxnLst>
                                <a:cxn ang="0">
                                  <a:pos x="T1" y="T3"/>
                                </a:cxn>
                                <a:cxn ang="0">
                                  <a:pos x="T5" y="T7"/>
                                </a:cxn>
                                <a:cxn ang="0">
                                  <a:pos x="T9" y="T11"/>
                                </a:cxn>
                                <a:cxn ang="0">
                                  <a:pos x="T13" y="T15"/>
                                </a:cxn>
                                <a:cxn ang="0">
                                  <a:pos x="T17" y="T19"/>
                                </a:cxn>
                                <a:cxn ang="0">
                                  <a:pos x="T21" y="T23"/>
                                </a:cxn>
                                <a:cxn ang="0">
                                  <a:pos x="T25" y="T27"/>
                                </a:cxn>
                              </a:cxnLst>
                              <a:rect l="0" t="0" r="r" b="b"/>
                              <a:pathLst>
                                <a:path w="11" h="4">
                                  <a:moveTo>
                                    <a:pt x="2" y="0"/>
                                  </a:moveTo>
                                  <a:lnTo>
                                    <a:pt x="0" y="0"/>
                                  </a:lnTo>
                                  <a:lnTo>
                                    <a:pt x="0" y="1"/>
                                  </a:lnTo>
                                  <a:lnTo>
                                    <a:pt x="10" y="3"/>
                                  </a:lnTo>
                                  <a:lnTo>
                                    <a:pt x="11" y="3"/>
                                  </a:lnTo>
                                  <a:lnTo>
                                    <a:pt x="11"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81" name="Group 3267"/>
                        <wpg:cNvGrpSpPr>
                          <a:grpSpLocks/>
                        </wpg:cNvGrpSpPr>
                        <wpg:grpSpPr bwMode="auto">
                          <a:xfrm>
                            <a:off x="8735" y="806"/>
                            <a:ext cx="12" cy="4"/>
                            <a:chOff x="8735" y="806"/>
                            <a:chExt cx="12" cy="4"/>
                          </a:xfrm>
                        </wpg:grpSpPr>
                        <wps:wsp>
                          <wps:cNvPr id="15682" name="Freeform 3268"/>
                          <wps:cNvSpPr>
                            <a:spLocks/>
                          </wps:cNvSpPr>
                          <wps:spPr bwMode="auto">
                            <a:xfrm>
                              <a:off x="8735" y="806"/>
                              <a:ext cx="12" cy="4"/>
                            </a:xfrm>
                            <a:custGeom>
                              <a:avLst/>
                              <a:gdLst>
                                <a:gd name="T0" fmla="+- 0 8736 8735"/>
                                <a:gd name="T1" fmla="*/ T0 w 12"/>
                                <a:gd name="T2" fmla="+- 0 806 806"/>
                                <a:gd name="T3" fmla="*/ 806 h 4"/>
                                <a:gd name="T4" fmla="+- 0 8735 8735"/>
                                <a:gd name="T5" fmla="*/ T4 w 12"/>
                                <a:gd name="T6" fmla="+- 0 806 806"/>
                                <a:gd name="T7" fmla="*/ 806 h 4"/>
                                <a:gd name="T8" fmla="+- 0 8735 8735"/>
                                <a:gd name="T9" fmla="*/ T8 w 12"/>
                                <a:gd name="T10" fmla="+- 0 808 806"/>
                                <a:gd name="T11" fmla="*/ 808 h 4"/>
                                <a:gd name="T12" fmla="+- 0 8745 8735"/>
                                <a:gd name="T13" fmla="*/ T12 w 12"/>
                                <a:gd name="T14" fmla="+- 0 810 806"/>
                                <a:gd name="T15" fmla="*/ 810 h 4"/>
                                <a:gd name="T16" fmla="+- 0 8747 8735"/>
                                <a:gd name="T17" fmla="*/ T16 w 12"/>
                                <a:gd name="T18" fmla="+- 0 810 806"/>
                                <a:gd name="T19" fmla="*/ 810 h 4"/>
                                <a:gd name="T20" fmla="+- 0 8747 8735"/>
                                <a:gd name="T21" fmla="*/ T20 w 12"/>
                                <a:gd name="T22" fmla="+- 0 808 806"/>
                                <a:gd name="T23" fmla="*/ 808 h 4"/>
                                <a:gd name="T24" fmla="+- 0 8736 8735"/>
                                <a:gd name="T25" fmla="*/ T24 w 12"/>
                                <a:gd name="T26" fmla="+- 0 806 806"/>
                                <a:gd name="T27" fmla="*/ 806 h 4"/>
                              </a:gdLst>
                              <a:ahLst/>
                              <a:cxnLst>
                                <a:cxn ang="0">
                                  <a:pos x="T1" y="T3"/>
                                </a:cxn>
                                <a:cxn ang="0">
                                  <a:pos x="T5" y="T7"/>
                                </a:cxn>
                                <a:cxn ang="0">
                                  <a:pos x="T9" y="T11"/>
                                </a:cxn>
                                <a:cxn ang="0">
                                  <a:pos x="T13" y="T15"/>
                                </a:cxn>
                                <a:cxn ang="0">
                                  <a:pos x="T17" y="T19"/>
                                </a:cxn>
                                <a:cxn ang="0">
                                  <a:pos x="T21" y="T23"/>
                                </a:cxn>
                                <a:cxn ang="0">
                                  <a:pos x="T25" y="T27"/>
                                </a:cxn>
                              </a:cxnLst>
                              <a:rect l="0" t="0" r="r" b="b"/>
                              <a:pathLst>
                                <a:path w="12" h="4">
                                  <a:moveTo>
                                    <a:pt x="1" y="0"/>
                                  </a:moveTo>
                                  <a:lnTo>
                                    <a:pt x="0" y="0"/>
                                  </a:lnTo>
                                  <a:lnTo>
                                    <a:pt x="0" y="2"/>
                                  </a:lnTo>
                                  <a:lnTo>
                                    <a:pt x="10" y="4"/>
                                  </a:lnTo>
                                  <a:lnTo>
                                    <a:pt x="12" y="4"/>
                                  </a:lnTo>
                                  <a:lnTo>
                                    <a:pt x="12" y="2"/>
                                  </a:lnTo>
                                  <a:lnTo>
                                    <a:pt x="1"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83" name="Group 3269"/>
                        <wpg:cNvGrpSpPr>
                          <a:grpSpLocks/>
                        </wpg:cNvGrpSpPr>
                        <wpg:grpSpPr bwMode="auto">
                          <a:xfrm>
                            <a:off x="8745" y="808"/>
                            <a:ext cx="16" cy="4"/>
                            <a:chOff x="8745" y="808"/>
                            <a:chExt cx="16" cy="4"/>
                          </a:xfrm>
                        </wpg:grpSpPr>
                        <wps:wsp>
                          <wps:cNvPr id="15684" name="Freeform 3270"/>
                          <wps:cNvSpPr>
                            <a:spLocks/>
                          </wps:cNvSpPr>
                          <wps:spPr bwMode="auto">
                            <a:xfrm>
                              <a:off x="8745" y="808"/>
                              <a:ext cx="16" cy="4"/>
                            </a:xfrm>
                            <a:custGeom>
                              <a:avLst/>
                              <a:gdLst>
                                <a:gd name="T0" fmla="+- 0 8747 8745"/>
                                <a:gd name="T1" fmla="*/ T0 w 16"/>
                                <a:gd name="T2" fmla="+- 0 808 808"/>
                                <a:gd name="T3" fmla="*/ 808 h 4"/>
                                <a:gd name="T4" fmla="+- 0 8745 8745"/>
                                <a:gd name="T5" fmla="*/ T4 w 16"/>
                                <a:gd name="T6" fmla="+- 0 808 808"/>
                                <a:gd name="T7" fmla="*/ 808 h 4"/>
                                <a:gd name="T8" fmla="+- 0 8745 8745"/>
                                <a:gd name="T9" fmla="*/ T8 w 16"/>
                                <a:gd name="T10" fmla="+- 0 810 808"/>
                                <a:gd name="T11" fmla="*/ 810 h 4"/>
                                <a:gd name="T12" fmla="+- 0 8758 8745"/>
                                <a:gd name="T13" fmla="*/ T12 w 16"/>
                                <a:gd name="T14" fmla="+- 0 812 808"/>
                                <a:gd name="T15" fmla="*/ 812 h 4"/>
                                <a:gd name="T16" fmla="+- 0 8760 8745"/>
                                <a:gd name="T17" fmla="*/ T16 w 16"/>
                                <a:gd name="T18" fmla="+- 0 812 808"/>
                                <a:gd name="T19" fmla="*/ 812 h 4"/>
                                <a:gd name="T20" fmla="+- 0 8760 8745"/>
                                <a:gd name="T21" fmla="*/ T20 w 16"/>
                                <a:gd name="T22" fmla="+- 0 810 808"/>
                                <a:gd name="T23" fmla="*/ 810 h 4"/>
                                <a:gd name="T24" fmla="+- 0 8747 8745"/>
                                <a:gd name="T25" fmla="*/ T24 w 16"/>
                                <a:gd name="T26" fmla="+- 0 808 808"/>
                                <a:gd name="T27" fmla="*/ 808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2" y="0"/>
                                  </a:moveTo>
                                  <a:lnTo>
                                    <a:pt x="0" y="0"/>
                                  </a:lnTo>
                                  <a:lnTo>
                                    <a:pt x="0" y="2"/>
                                  </a:lnTo>
                                  <a:lnTo>
                                    <a:pt x="13" y="4"/>
                                  </a:lnTo>
                                  <a:lnTo>
                                    <a:pt x="15" y="4"/>
                                  </a:lnTo>
                                  <a:lnTo>
                                    <a:pt x="15" y="2"/>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85" name="Group 3271"/>
                        <wpg:cNvGrpSpPr>
                          <a:grpSpLocks/>
                        </wpg:cNvGrpSpPr>
                        <wpg:grpSpPr bwMode="auto">
                          <a:xfrm>
                            <a:off x="8758" y="810"/>
                            <a:ext cx="19" cy="3"/>
                            <a:chOff x="8758" y="810"/>
                            <a:chExt cx="19" cy="3"/>
                          </a:xfrm>
                        </wpg:grpSpPr>
                        <wps:wsp>
                          <wps:cNvPr id="15686" name="Freeform 3272"/>
                          <wps:cNvSpPr>
                            <a:spLocks/>
                          </wps:cNvSpPr>
                          <wps:spPr bwMode="auto">
                            <a:xfrm>
                              <a:off x="8758" y="810"/>
                              <a:ext cx="19" cy="3"/>
                            </a:xfrm>
                            <a:custGeom>
                              <a:avLst/>
                              <a:gdLst>
                                <a:gd name="T0" fmla="+- 0 8760 8758"/>
                                <a:gd name="T1" fmla="*/ T0 w 19"/>
                                <a:gd name="T2" fmla="+- 0 810 810"/>
                                <a:gd name="T3" fmla="*/ 810 h 3"/>
                                <a:gd name="T4" fmla="+- 0 8758 8758"/>
                                <a:gd name="T5" fmla="*/ T4 w 19"/>
                                <a:gd name="T6" fmla="+- 0 810 810"/>
                                <a:gd name="T7" fmla="*/ 810 h 3"/>
                                <a:gd name="T8" fmla="+- 0 8758 8758"/>
                                <a:gd name="T9" fmla="*/ T8 w 19"/>
                                <a:gd name="T10" fmla="+- 0 812 810"/>
                                <a:gd name="T11" fmla="*/ 812 h 3"/>
                                <a:gd name="T12" fmla="+- 0 8776 8758"/>
                                <a:gd name="T13" fmla="*/ T12 w 19"/>
                                <a:gd name="T14" fmla="+- 0 813 810"/>
                                <a:gd name="T15" fmla="*/ 813 h 3"/>
                                <a:gd name="T16" fmla="+- 0 8778 8758"/>
                                <a:gd name="T17" fmla="*/ T16 w 19"/>
                                <a:gd name="T18" fmla="+- 0 813 810"/>
                                <a:gd name="T19" fmla="*/ 813 h 3"/>
                                <a:gd name="T20" fmla="+- 0 8778 8758"/>
                                <a:gd name="T21" fmla="*/ T20 w 19"/>
                                <a:gd name="T22" fmla="+- 0 811 810"/>
                                <a:gd name="T23" fmla="*/ 811 h 3"/>
                                <a:gd name="T24" fmla="+- 0 8760 8758"/>
                                <a:gd name="T25" fmla="*/ T24 w 19"/>
                                <a:gd name="T26" fmla="+- 0 810 810"/>
                                <a:gd name="T27" fmla="*/ 810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2" y="0"/>
                                  </a:moveTo>
                                  <a:lnTo>
                                    <a:pt x="0" y="0"/>
                                  </a:lnTo>
                                  <a:lnTo>
                                    <a:pt x="0" y="2"/>
                                  </a:lnTo>
                                  <a:lnTo>
                                    <a:pt x="18" y="3"/>
                                  </a:lnTo>
                                  <a:lnTo>
                                    <a:pt x="20" y="3"/>
                                  </a:lnTo>
                                  <a:lnTo>
                                    <a:pt x="20" y="1"/>
                                  </a:lnTo>
                                  <a:lnTo>
                                    <a:pt x="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87" name="Group 3273"/>
                        <wpg:cNvGrpSpPr>
                          <a:grpSpLocks/>
                        </wpg:cNvGrpSpPr>
                        <wpg:grpSpPr bwMode="auto">
                          <a:xfrm>
                            <a:off x="8776" y="811"/>
                            <a:ext cx="24" cy="2"/>
                            <a:chOff x="8776" y="811"/>
                            <a:chExt cx="24" cy="2"/>
                          </a:xfrm>
                        </wpg:grpSpPr>
                        <wps:wsp>
                          <wps:cNvPr id="15688" name="Freeform 3274"/>
                          <wps:cNvSpPr>
                            <a:spLocks/>
                          </wps:cNvSpPr>
                          <wps:spPr bwMode="auto">
                            <a:xfrm>
                              <a:off x="8776" y="811"/>
                              <a:ext cx="24" cy="2"/>
                            </a:xfrm>
                            <a:custGeom>
                              <a:avLst/>
                              <a:gdLst>
                                <a:gd name="T0" fmla="+- 0 8776 8776"/>
                                <a:gd name="T1" fmla="*/ T0 w 24"/>
                                <a:gd name="T2" fmla="+- 0 811 811"/>
                                <a:gd name="T3" fmla="*/ 811 h 2"/>
                                <a:gd name="T4" fmla="+- 0 8800 8776"/>
                                <a:gd name="T5" fmla="*/ T4 w 24"/>
                                <a:gd name="T6" fmla="+- 0 811 811"/>
                                <a:gd name="T7" fmla="*/ 811 h 2"/>
                                <a:gd name="T8" fmla="+- 0 8800 8776"/>
                                <a:gd name="T9" fmla="*/ T8 w 24"/>
                                <a:gd name="T10" fmla="+- 0 813 811"/>
                                <a:gd name="T11" fmla="*/ 813 h 2"/>
                                <a:gd name="T12" fmla="+- 0 8776 8776"/>
                                <a:gd name="T13" fmla="*/ T12 w 24"/>
                                <a:gd name="T14" fmla="+- 0 813 811"/>
                                <a:gd name="T15" fmla="*/ 813 h 2"/>
                                <a:gd name="T16" fmla="+- 0 8776 8776"/>
                                <a:gd name="T17" fmla="*/ T16 w 24"/>
                                <a:gd name="T18" fmla="+- 0 811 811"/>
                                <a:gd name="T19" fmla="*/ 811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89" name="Group 3275"/>
                        <wpg:cNvGrpSpPr>
                          <a:grpSpLocks/>
                        </wpg:cNvGrpSpPr>
                        <wpg:grpSpPr bwMode="auto">
                          <a:xfrm>
                            <a:off x="8798" y="809"/>
                            <a:ext cx="24" cy="4"/>
                            <a:chOff x="8798" y="809"/>
                            <a:chExt cx="24" cy="4"/>
                          </a:xfrm>
                        </wpg:grpSpPr>
                        <wps:wsp>
                          <wps:cNvPr id="15690" name="Freeform 3276"/>
                          <wps:cNvSpPr>
                            <a:spLocks/>
                          </wps:cNvSpPr>
                          <wps:spPr bwMode="auto">
                            <a:xfrm>
                              <a:off x="8798" y="809"/>
                              <a:ext cx="24" cy="4"/>
                            </a:xfrm>
                            <a:custGeom>
                              <a:avLst/>
                              <a:gdLst>
                                <a:gd name="T0" fmla="+- 0 8822 8798"/>
                                <a:gd name="T1" fmla="*/ T0 w 24"/>
                                <a:gd name="T2" fmla="+- 0 809 809"/>
                                <a:gd name="T3" fmla="*/ 809 h 4"/>
                                <a:gd name="T4" fmla="+- 0 8820 8798"/>
                                <a:gd name="T5" fmla="*/ T4 w 24"/>
                                <a:gd name="T6" fmla="+- 0 809 809"/>
                                <a:gd name="T7" fmla="*/ 809 h 4"/>
                                <a:gd name="T8" fmla="+- 0 8798 8798"/>
                                <a:gd name="T9" fmla="*/ T8 w 24"/>
                                <a:gd name="T10" fmla="+- 0 811 809"/>
                                <a:gd name="T11" fmla="*/ 811 h 4"/>
                                <a:gd name="T12" fmla="+- 0 8798 8798"/>
                                <a:gd name="T13" fmla="*/ T12 w 24"/>
                                <a:gd name="T14" fmla="+- 0 813 809"/>
                                <a:gd name="T15" fmla="*/ 813 h 4"/>
                                <a:gd name="T16" fmla="+- 0 8800 8798"/>
                                <a:gd name="T17" fmla="*/ T16 w 24"/>
                                <a:gd name="T18" fmla="+- 0 813 809"/>
                                <a:gd name="T19" fmla="*/ 813 h 4"/>
                                <a:gd name="T20" fmla="+- 0 8822 8798"/>
                                <a:gd name="T21" fmla="*/ T20 w 24"/>
                                <a:gd name="T22" fmla="+- 0 811 809"/>
                                <a:gd name="T23" fmla="*/ 811 h 4"/>
                                <a:gd name="T24" fmla="+- 0 8822 8798"/>
                                <a:gd name="T25" fmla="*/ T24 w 24"/>
                                <a:gd name="T26" fmla="+- 0 809 809"/>
                                <a:gd name="T27" fmla="*/ 809 h 4"/>
                              </a:gdLst>
                              <a:ahLst/>
                              <a:cxnLst>
                                <a:cxn ang="0">
                                  <a:pos x="T1" y="T3"/>
                                </a:cxn>
                                <a:cxn ang="0">
                                  <a:pos x="T5" y="T7"/>
                                </a:cxn>
                                <a:cxn ang="0">
                                  <a:pos x="T9" y="T11"/>
                                </a:cxn>
                                <a:cxn ang="0">
                                  <a:pos x="T13" y="T15"/>
                                </a:cxn>
                                <a:cxn ang="0">
                                  <a:pos x="T17" y="T19"/>
                                </a:cxn>
                                <a:cxn ang="0">
                                  <a:pos x="T21" y="T23"/>
                                </a:cxn>
                                <a:cxn ang="0">
                                  <a:pos x="T25" y="T27"/>
                                </a:cxn>
                              </a:cxnLst>
                              <a:rect l="0" t="0" r="r" b="b"/>
                              <a:pathLst>
                                <a:path w="24" h="4">
                                  <a:moveTo>
                                    <a:pt x="24" y="0"/>
                                  </a:moveTo>
                                  <a:lnTo>
                                    <a:pt x="22" y="0"/>
                                  </a:lnTo>
                                  <a:lnTo>
                                    <a:pt x="0" y="2"/>
                                  </a:lnTo>
                                  <a:lnTo>
                                    <a:pt x="0" y="4"/>
                                  </a:lnTo>
                                  <a:lnTo>
                                    <a:pt x="2" y="4"/>
                                  </a:lnTo>
                                  <a:lnTo>
                                    <a:pt x="24" y="2"/>
                                  </a:lnTo>
                                  <a:lnTo>
                                    <a:pt x="2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91" name="Group 3277"/>
                        <wpg:cNvGrpSpPr>
                          <a:grpSpLocks/>
                        </wpg:cNvGrpSpPr>
                        <wpg:grpSpPr bwMode="auto">
                          <a:xfrm>
                            <a:off x="8820" y="807"/>
                            <a:ext cx="19" cy="4"/>
                            <a:chOff x="8820" y="807"/>
                            <a:chExt cx="19" cy="4"/>
                          </a:xfrm>
                        </wpg:grpSpPr>
                        <wps:wsp>
                          <wps:cNvPr id="15692" name="Freeform 3278"/>
                          <wps:cNvSpPr>
                            <a:spLocks/>
                          </wps:cNvSpPr>
                          <wps:spPr bwMode="auto">
                            <a:xfrm>
                              <a:off x="8820" y="807"/>
                              <a:ext cx="19" cy="4"/>
                            </a:xfrm>
                            <a:custGeom>
                              <a:avLst/>
                              <a:gdLst>
                                <a:gd name="T0" fmla="+- 0 8839 8820"/>
                                <a:gd name="T1" fmla="*/ T0 w 19"/>
                                <a:gd name="T2" fmla="+- 0 807 807"/>
                                <a:gd name="T3" fmla="*/ 807 h 4"/>
                                <a:gd name="T4" fmla="+- 0 8837 8820"/>
                                <a:gd name="T5" fmla="*/ T4 w 19"/>
                                <a:gd name="T6" fmla="+- 0 807 807"/>
                                <a:gd name="T7" fmla="*/ 807 h 4"/>
                                <a:gd name="T8" fmla="+- 0 8820 8820"/>
                                <a:gd name="T9" fmla="*/ T8 w 19"/>
                                <a:gd name="T10" fmla="+- 0 809 807"/>
                                <a:gd name="T11" fmla="*/ 809 h 4"/>
                                <a:gd name="T12" fmla="+- 0 8820 8820"/>
                                <a:gd name="T13" fmla="*/ T12 w 19"/>
                                <a:gd name="T14" fmla="+- 0 811 807"/>
                                <a:gd name="T15" fmla="*/ 811 h 4"/>
                                <a:gd name="T16" fmla="+- 0 8822 8820"/>
                                <a:gd name="T17" fmla="*/ T16 w 19"/>
                                <a:gd name="T18" fmla="+- 0 811 807"/>
                                <a:gd name="T19" fmla="*/ 811 h 4"/>
                                <a:gd name="T20" fmla="+- 0 8839 8820"/>
                                <a:gd name="T21" fmla="*/ T20 w 19"/>
                                <a:gd name="T22" fmla="+- 0 809 807"/>
                                <a:gd name="T23" fmla="*/ 809 h 4"/>
                                <a:gd name="T24" fmla="+- 0 8839 8820"/>
                                <a:gd name="T25" fmla="*/ T24 w 19"/>
                                <a:gd name="T26" fmla="+- 0 807 807"/>
                                <a:gd name="T27" fmla="*/ 807 h 4"/>
                              </a:gdLst>
                              <a:ahLst/>
                              <a:cxnLst>
                                <a:cxn ang="0">
                                  <a:pos x="T1" y="T3"/>
                                </a:cxn>
                                <a:cxn ang="0">
                                  <a:pos x="T5" y="T7"/>
                                </a:cxn>
                                <a:cxn ang="0">
                                  <a:pos x="T9" y="T11"/>
                                </a:cxn>
                                <a:cxn ang="0">
                                  <a:pos x="T13" y="T15"/>
                                </a:cxn>
                                <a:cxn ang="0">
                                  <a:pos x="T17" y="T19"/>
                                </a:cxn>
                                <a:cxn ang="0">
                                  <a:pos x="T21" y="T23"/>
                                </a:cxn>
                                <a:cxn ang="0">
                                  <a:pos x="T25" y="T27"/>
                                </a:cxn>
                              </a:cxnLst>
                              <a:rect l="0" t="0" r="r" b="b"/>
                              <a:pathLst>
                                <a:path w="19" h="4">
                                  <a:moveTo>
                                    <a:pt x="19" y="0"/>
                                  </a:moveTo>
                                  <a:lnTo>
                                    <a:pt x="17" y="0"/>
                                  </a:lnTo>
                                  <a:lnTo>
                                    <a:pt x="0" y="2"/>
                                  </a:lnTo>
                                  <a:lnTo>
                                    <a:pt x="0" y="4"/>
                                  </a:lnTo>
                                  <a:lnTo>
                                    <a:pt x="2" y="4"/>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93" name="Group 3279"/>
                        <wpg:cNvGrpSpPr>
                          <a:grpSpLocks/>
                        </wpg:cNvGrpSpPr>
                        <wpg:grpSpPr bwMode="auto">
                          <a:xfrm>
                            <a:off x="8837" y="806"/>
                            <a:ext cx="16" cy="4"/>
                            <a:chOff x="8837" y="806"/>
                            <a:chExt cx="16" cy="4"/>
                          </a:xfrm>
                        </wpg:grpSpPr>
                        <wps:wsp>
                          <wps:cNvPr id="15694" name="Freeform 3280"/>
                          <wps:cNvSpPr>
                            <a:spLocks/>
                          </wps:cNvSpPr>
                          <wps:spPr bwMode="auto">
                            <a:xfrm>
                              <a:off x="8837" y="806"/>
                              <a:ext cx="16" cy="4"/>
                            </a:xfrm>
                            <a:custGeom>
                              <a:avLst/>
                              <a:gdLst>
                                <a:gd name="T0" fmla="+- 0 8853 8837"/>
                                <a:gd name="T1" fmla="*/ T0 w 16"/>
                                <a:gd name="T2" fmla="+- 0 806 806"/>
                                <a:gd name="T3" fmla="*/ 806 h 4"/>
                                <a:gd name="T4" fmla="+- 0 8851 8837"/>
                                <a:gd name="T5" fmla="*/ T4 w 16"/>
                                <a:gd name="T6" fmla="+- 0 806 806"/>
                                <a:gd name="T7" fmla="*/ 806 h 4"/>
                                <a:gd name="T8" fmla="+- 0 8837 8837"/>
                                <a:gd name="T9" fmla="*/ T8 w 16"/>
                                <a:gd name="T10" fmla="+- 0 807 806"/>
                                <a:gd name="T11" fmla="*/ 807 h 4"/>
                                <a:gd name="T12" fmla="+- 0 8837 8837"/>
                                <a:gd name="T13" fmla="*/ T12 w 16"/>
                                <a:gd name="T14" fmla="+- 0 809 806"/>
                                <a:gd name="T15" fmla="*/ 809 h 4"/>
                                <a:gd name="T16" fmla="+- 0 8839 8837"/>
                                <a:gd name="T17" fmla="*/ T16 w 16"/>
                                <a:gd name="T18" fmla="+- 0 809 806"/>
                                <a:gd name="T19" fmla="*/ 809 h 4"/>
                                <a:gd name="T20" fmla="+- 0 8853 8837"/>
                                <a:gd name="T21" fmla="*/ T20 w 16"/>
                                <a:gd name="T22" fmla="+- 0 807 806"/>
                                <a:gd name="T23" fmla="*/ 807 h 4"/>
                                <a:gd name="T24" fmla="+- 0 8853 8837"/>
                                <a:gd name="T25" fmla="*/ T24 w 16"/>
                                <a:gd name="T26" fmla="+- 0 806 806"/>
                                <a:gd name="T27" fmla="*/ 806 h 4"/>
                              </a:gdLst>
                              <a:ahLst/>
                              <a:cxnLst>
                                <a:cxn ang="0">
                                  <a:pos x="T1" y="T3"/>
                                </a:cxn>
                                <a:cxn ang="0">
                                  <a:pos x="T5" y="T7"/>
                                </a:cxn>
                                <a:cxn ang="0">
                                  <a:pos x="T9" y="T11"/>
                                </a:cxn>
                                <a:cxn ang="0">
                                  <a:pos x="T13" y="T15"/>
                                </a:cxn>
                                <a:cxn ang="0">
                                  <a:pos x="T17" y="T19"/>
                                </a:cxn>
                                <a:cxn ang="0">
                                  <a:pos x="T21" y="T23"/>
                                </a:cxn>
                                <a:cxn ang="0">
                                  <a:pos x="T25" y="T27"/>
                                </a:cxn>
                              </a:cxnLst>
                              <a:rect l="0" t="0" r="r" b="b"/>
                              <a:pathLst>
                                <a:path w="16" h="4">
                                  <a:moveTo>
                                    <a:pt x="16" y="0"/>
                                  </a:moveTo>
                                  <a:lnTo>
                                    <a:pt x="14" y="0"/>
                                  </a:lnTo>
                                  <a:lnTo>
                                    <a:pt x="0" y="1"/>
                                  </a:lnTo>
                                  <a:lnTo>
                                    <a:pt x="0" y="3"/>
                                  </a:lnTo>
                                  <a:lnTo>
                                    <a:pt x="2" y="3"/>
                                  </a:lnTo>
                                  <a:lnTo>
                                    <a:pt x="16" y="1"/>
                                  </a:lnTo>
                                  <a:lnTo>
                                    <a:pt x="16"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695" name="Group 3281"/>
                        <wpg:cNvGrpSpPr>
                          <a:grpSpLocks/>
                        </wpg:cNvGrpSpPr>
                        <wpg:grpSpPr bwMode="auto">
                          <a:xfrm>
                            <a:off x="8851" y="805"/>
                            <a:ext cx="13" cy="3"/>
                            <a:chOff x="8851" y="805"/>
                            <a:chExt cx="13" cy="3"/>
                          </a:xfrm>
                        </wpg:grpSpPr>
                        <wps:wsp>
                          <wps:cNvPr id="15696" name="Freeform 3282"/>
                          <wps:cNvSpPr>
                            <a:spLocks/>
                          </wps:cNvSpPr>
                          <wps:spPr bwMode="auto">
                            <a:xfrm>
                              <a:off x="8851" y="805"/>
                              <a:ext cx="13" cy="3"/>
                            </a:xfrm>
                            <a:custGeom>
                              <a:avLst/>
                              <a:gdLst>
                                <a:gd name="T0" fmla="+- 0 8864 8851"/>
                                <a:gd name="T1" fmla="*/ T0 w 13"/>
                                <a:gd name="T2" fmla="+- 0 805 805"/>
                                <a:gd name="T3" fmla="*/ 805 h 3"/>
                                <a:gd name="T4" fmla="+- 0 8862 8851"/>
                                <a:gd name="T5" fmla="*/ T4 w 13"/>
                                <a:gd name="T6" fmla="+- 0 805 805"/>
                                <a:gd name="T7" fmla="*/ 805 h 3"/>
                                <a:gd name="T8" fmla="+- 0 8851 8851"/>
                                <a:gd name="T9" fmla="*/ T8 w 13"/>
                                <a:gd name="T10" fmla="+- 0 806 805"/>
                                <a:gd name="T11" fmla="*/ 806 h 3"/>
                                <a:gd name="T12" fmla="+- 0 8851 8851"/>
                                <a:gd name="T13" fmla="*/ T12 w 13"/>
                                <a:gd name="T14" fmla="+- 0 807 805"/>
                                <a:gd name="T15" fmla="*/ 807 h 3"/>
                                <a:gd name="T16" fmla="+- 0 8853 8851"/>
                                <a:gd name="T17" fmla="*/ T16 w 13"/>
                                <a:gd name="T18" fmla="+- 0 807 805"/>
                                <a:gd name="T19" fmla="*/ 807 h 3"/>
                                <a:gd name="T20" fmla="+- 0 8864 8851"/>
                                <a:gd name="T21" fmla="*/ T20 w 13"/>
                                <a:gd name="T22" fmla="+- 0 806 805"/>
                                <a:gd name="T23" fmla="*/ 806 h 3"/>
                                <a:gd name="T24" fmla="+- 0 8864 8851"/>
                                <a:gd name="T25" fmla="*/ T24 w 13"/>
                                <a:gd name="T26" fmla="+- 0 805 805"/>
                                <a:gd name="T27" fmla="*/ 805 h 3"/>
                              </a:gdLst>
                              <a:ahLst/>
                              <a:cxnLst>
                                <a:cxn ang="0">
                                  <a:pos x="T1" y="T3"/>
                                </a:cxn>
                                <a:cxn ang="0">
                                  <a:pos x="T5" y="T7"/>
                                </a:cxn>
                                <a:cxn ang="0">
                                  <a:pos x="T9" y="T11"/>
                                </a:cxn>
                                <a:cxn ang="0">
                                  <a:pos x="T13" y="T15"/>
                                </a:cxn>
                                <a:cxn ang="0">
                                  <a:pos x="T17" y="T19"/>
                                </a:cxn>
                                <a:cxn ang="0">
                                  <a:pos x="T21" y="T23"/>
                                </a:cxn>
                                <a:cxn ang="0">
                                  <a:pos x="T25" y="T27"/>
                                </a:cxn>
                              </a:cxnLst>
                              <a:rect l="0" t="0" r="r" b="b"/>
                              <a:pathLst>
                                <a:path w="13" h="3">
                                  <a:moveTo>
                                    <a:pt x="13" y="0"/>
                                  </a:moveTo>
                                  <a:lnTo>
                                    <a:pt x="11" y="0"/>
                                  </a:lnTo>
                                  <a:lnTo>
                                    <a:pt x="0" y="1"/>
                                  </a:lnTo>
                                  <a:lnTo>
                                    <a:pt x="0" y="2"/>
                                  </a:lnTo>
                                  <a:lnTo>
                                    <a:pt x="2" y="2"/>
                                  </a:lnTo>
                                  <a:lnTo>
                                    <a:pt x="13" y="1"/>
                                  </a:lnTo>
                                  <a:lnTo>
                                    <a:pt x="1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697" name="Picture 3283"/>
                            <pic:cNvPicPr>
                              <a:picLocks noChangeAspect="1" noChangeArrowheads="1"/>
                            </pic:cNvPicPr>
                          </pic:nvPicPr>
                          <pic:blipFill>
                            <a:blip r:embed="rId1215">
                              <a:extLst>
                                <a:ext uri="{28A0092B-C50C-407E-A947-70E740481C1C}">
                                  <a14:useLocalDpi xmlns:a14="http://schemas.microsoft.com/office/drawing/2010/main" val="0"/>
                                </a:ext>
                              </a:extLst>
                            </a:blip>
                            <a:srcRect/>
                            <a:stretch>
                              <a:fillRect/>
                            </a:stretch>
                          </pic:blipFill>
                          <pic:spPr bwMode="auto">
                            <a:xfrm>
                              <a:off x="8862" y="803"/>
                              <a:ext cx="10"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98" name="Picture 328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870" y="802"/>
                              <a:ext cx="9" cy="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699" name="Picture 328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877" y="801"/>
                              <a:ext cx="8"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00" name="Group 3286"/>
                        <wpg:cNvGrpSpPr>
                          <a:grpSpLocks/>
                        </wpg:cNvGrpSpPr>
                        <wpg:grpSpPr bwMode="auto">
                          <a:xfrm>
                            <a:off x="8884" y="798"/>
                            <a:ext cx="14" cy="5"/>
                            <a:chOff x="8884" y="798"/>
                            <a:chExt cx="14" cy="5"/>
                          </a:xfrm>
                        </wpg:grpSpPr>
                        <wps:wsp>
                          <wps:cNvPr id="15701" name="Freeform 3287"/>
                          <wps:cNvSpPr>
                            <a:spLocks/>
                          </wps:cNvSpPr>
                          <wps:spPr bwMode="auto">
                            <a:xfrm>
                              <a:off x="8884" y="798"/>
                              <a:ext cx="14" cy="5"/>
                            </a:xfrm>
                            <a:custGeom>
                              <a:avLst/>
                              <a:gdLst>
                                <a:gd name="T0" fmla="+- 0 8898 8884"/>
                                <a:gd name="T1" fmla="*/ T0 w 14"/>
                                <a:gd name="T2" fmla="+- 0 798 798"/>
                                <a:gd name="T3" fmla="*/ 798 h 5"/>
                                <a:gd name="T4" fmla="+- 0 8896 8884"/>
                                <a:gd name="T5" fmla="*/ T4 w 14"/>
                                <a:gd name="T6" fmla="+- 0 798 798"/>
                                <a:gd name="T7" fmla="*/ 798 h 5"/>
                                <a:gd name="T8" fmla="+- 0 8884 8884"/>
                                <a:gd name="T9" fmla="*/ T8 w 14"/>
                                <a:gd name="T10" fmla="+- 0 801 798"/>
                                <a:gd name="T11" fmla="*/ 801 h 5"/>
                                <a:gd name="T12" fmla="+- 0 8884 8884"/>
                                <a:gd name="T13" fmla="*/ T12 w 14"/>
                                <a:gd name="T14" fmla="+- 0 803 798"/>
                                <a:gd name="T15" fmla="*/ 803 h 5"/>
                                <a:gd name="T16" fmla="+- 0 8886 8884"/>
                                <a:gd name="T17" fmla="*/ T16 w 14"/>
                                <a:gd name="T18" fmla="+- 0 803 798"/>
                                <a:gd name="T19" fmla="*/ 803 h 5"/>
                                <a:gd name="T20" fmla="+- 0 8898 8884"/>
                                <a:gd name="T21" fmla="*/ T20 w 14"/>
                                <a:gd name="T22" fmla="+- 0 800 798"/>
                                <a:gd name="T23" fmla="*/ 800 h 5"/>
                                <a:gd name="T24" fmla="+- 0 8898 8884"/>
                                <a:gd name="T25" fmla="*/ T24 w 14"/>
                                <a:gd name="T26" fmla="+- 0 798 798"/>
                                <a:gd name="T27" fmla="*/ 798 h 5"/>
                              </a:gdLst>
                              <a:ahLst/>
                              <a:cxnLst>
                                <a:cxn ang="0">
                                  <a:pos x="T1" y="T3"/>
                                </a:cxn>
                                <a:cxn ang="0">
                                  <a:pos x="T5" y="T7"/>
                                </a:cxn>
                                <a:cxn ang="0">
                                  <a:pos x="T9" y="T11"/>
                                </a:cxn>
                                <a:cxn ang="0">
                                  <a:pos x="T13" y="T15"/>
                                </a:cxn>
                                <a:cxn ang="0">
                                  <a:pos x="T17" y="T19"/>
                                </a:cxn>
                                <a:cxn ang="0">
                                  <a:pos x="T21" y="T23"/>
                                </a:cxn>
                                <a:cxn ang="0">
                                  <a:pos x="T25" y="T27"/>
                                </a:cxn>
                              </a:cxnLst>
                              <a:rect l="0" t="0" r="r" b="b"/>
                              <a:pathLst>
                                <a:path w="14" h="5">
                                  <a:moveTo>
                                    <a:pt x="14" y="0"/>
                                  </a:moveTo>
                                  <a:lnTo>
                                    <a:pt x="12" y="0"/>
                                  </a:lnTo>
                                  <a:lnTo>
                                    <a:pt x="0" y="3"/>
                                  </a:lnTo>
                                  <a:lnTo>
                                    <a:pt x="0" y="5"/>
                                  </a:lnTo>
                                  <a:lnTo>
                                    <a:pt x="2" y="5"/>
                                  </a:lnTo>
                                  <a:lnTo>
                                    <a:pt x="14" y="2"/>
                                  </a:lnTo>
                                  <a:lnTo>
                                    <a:pt x="1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02" name="Group 3288"/>
                        <wpg:cNvGrpSpPr>
                          <a:grpSpLocks/>
                        </wpg:cNvGrpSpPr>
                        <wpg:grpSpPr bwMode="auto">
                          <a:xfrm>
                            <a:off x="8896" y="797"/>
                            <a:ext cx="9" cy="3"/>
                            <a:chOff x="8896" y="797"/>
                            <a:chExt cx="9" cy="3"/>
                          </a:xfrm>
                        </wpg:grpSpPr>
                        <wps:wsp>
                          <wps:cNvPr id="15703" name="Freeform 3289"/>
                          <wps:cNvSpPr>
                            <a:spLocks/>
                          </wps:cNvSpPr>
                          <wps:spPr bwMode="auto">
                            <a:xfrm>
                              <a:off x="8896" y="797"/>
                              <a:ext cx="9" cy="3"/>
                            </a:xfrm>
                            <a:custGeom>
                              <a:avLst/>
                              <a:gdLst>
                                <a:gd name="T0" fmla="+- 0 8905 8896"/>
                                <a:gd name="T1" fmla="*/ T0 w 9"/>
                                <a:gd name="T2" fmla="+- 0 797 797"/>
                                <a:gd name="T3" fmla="*/ 797 h 3"/>
                                <a:gd name="T4" fmla="+- 0 8903 8896"/>
                                <a:gd name="T5" fmla="*/ T4 w 9"/>
                                <a:gd name="T6" fmla="+- 0 797 797"/>
                                <a:gd name="T7" fmla="*/ 797 h 3"/>
                                <a:gd name="T8" fmla="+- 0 8896 8896"/>
                                <a:gd name="T9" fmla="*/ T8 w 9"/>
                                <a:gd name="T10" fmla="+- 0 798 797"/>
                                <a:gd name="T11" fmla="*/ 798 h 3"/>
                                <a:gd name="T12" fmla="+- 0 8896 8896"/>
                                <a:gd name="T13" fmla="*/ T12 w 9"/>
                                <a:gd name="T14" fmla="+- 0 800 797"/>
                                <a:gd name="T15" fmla="*/ 800 h 3"/>
                                <a:gd name="T16" fmla="+- 0 8898 8896"/>
                                <a:gd name="T17" fmla="*/ T16 w 9"/>
                                <a:gd name="T18" fmla="+- 0 800 797"/>
                                <a:gd name="T19" fmla="*/ 800 h 3"/>
                                <a:gd name="T20" fmla="+- 0 8905 8896"/>
                                <a:gd name="T21" fmla="*/ T20 w 9"/>
                                <a:gd name="T22" fmla="+- 0 799 797"/>
                                <a:gd name="T23" fmla="*/ 799 h 3"/>
                                <a:gd name="T24" fmla="+- 0 8905 8896"/>
                                <a:gd name="T25" fmla="*/ T24 w 9"/>
                                <a:gd name="T26" fmla="+- 0 797 797"/>
                                <a:gd name="T27" fmla="*/ 797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04" name="Group 3290"/>
                        <wpg:cNvGrpSpPr>
                          <a:grpSpLocks/>
                        </wpg:cNvGrpSpPr>
                        <wpg:grpSpPr bwMode="auto">
                          <a:xfrm>
                            <a:off x="8903" y="797"/>
                            <a:ext cx="9" cy="3"/>
                            <a:chOff x="8903" y="797"/>
                            <a:chExt cx="9" cy="3"/>
                          </a:xfrm>
                        </wpg:grpSpPr>
                        <wps:wsp>
                          <wps:cNvPr id="15705" name="Freeform 3291"/>
                          <wps:cNvSpPr>
                            <a:spLocks/>
                          </wps:cNvSpPr>
                          <wps:spPr bwMode="auto">
                            <a:xfrm>
                              <a:off x="8903" y="797"/>
                              <a:ext cx="9" cy="3"/>
                            </a:xfrm>
                            <a:custGeom>
                              <a:avLst/>
                              <a:gdLst>
                                <a:gd name="T0" fmla="+- 0 8912 8903"/>
                                <a:gd name="T1" fmla="*/ T0 w 9"/>
                                <a:gd name="T2" fmla="+- 0 797 797"/>
                                <a:gd name="T3" fmla="*/ 797 h 3"/>
                                <a:gd name="T4" fmla="+- 0 8910 8903"/>
                                <a:gd name="T5" fmla="*/ T4 w 9"/>
                                <a:gd name="T6" fmla="+- 0 797 797"/>
                                <a:gd name="T7" fmla="*/ 797 h 3"/>
                                <a:gd name="T8" fmla="+- 0 8903 8903"/>
                                <a:gd name="T9" fmla="*/ T8 w 9"/>
                                <a:gd name="T10" fmla="+- 0 797 797"/>
                                <a:gd name="T11" fmla="*/ 797 h 3"/>
                                <a:gd name="T12" fmla="+- 0 8903 8903"/>
                                <a:gd name="T13" fmla="*/ T12 w 9"/>
                                <a:gd name="T14" fmla="+- 0 799 797"/>
                                <a:gd name="T15" fmla="*/ 799 h 3"/>
                                <a:gd name="T16" fmla="+- 0 8905 8903"/>
                                <a:gd name="T17" fmla="*/ T16 w 9"/>
                                <a:gd name="T18" fmla="+- 0 799 797"/>
                                <a:gd name="T19" fmla="*/ 799 h 3"/>
                                <a:gd name="T20" fmla="+- 0 8912 8903"/>
                                <a:gd name="T21" fmla="*/ T20 w 9"/>
                                <a:gd name="T22" fmla="+- 0 798 797"/>
                                <a:gd name="T23" fmla="*/ 798 h 3"/>
                                <a:gd name="T24" fmla="+- 0 8912 8903"/>
                                <a:gd name="T25" fmla="*/ T24 w 9"/>
                                <a:gd name="T26" fmla="+- 0 797 797"/>
                                <a:gd name="T27" fmla="*/ 797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0"/>
                                  </a:lnTo>
                                  <a:lnTo>
                                    <a:pt x="0" y="2"/>
                                  </a:lnTo>
                                  <a:lnTo>
                                    <a:pt x="2" y="2"/>
                                  </a:lnTo>
                                  <a:lnTo>
                                    <a:pt x="9" y="1"/>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06" name="Group 3292"/>
                        <wpg:cNvGrpSpPr>
                          <a:grpSpLocks/>
                        </wpg:cNvGrpSpPr>
                        <wpg:grpSpPr bwMode="auto">
                          <a:xfrm>
                            <a:off x="8910" y="796"/>
                            <a:ext cx="10" cy="3"/>
                            <a:chOff x="8910" y="796"/>
                            <a:chExt cx="10" cy="3"/>
                          </a:xfrm>
                        </wpg:grpSpPr>
                        <wps:wsp>
                          <wps:cNvPr id="15707" name="Freeform 3293"/>
                          <wps:cNvSpPr>
                            <a:spLocks/>
                          </wps:cNvSpPr>
                          <wps:spPr bwMode="auto">
                            <a:xfrm>
                              <a:off x="8910" y="796"/>
                              <a:ext cx="10" cy="3"/>
                            </a:xfrm>
                            <a:custGeom>
                              <a:avLst/>
                              <a:gdLst>
                                <a:gd name="T0" fmla="+- 0 8920 8910"/>
                                <a:gd name="T1" fmla="*/ T0 w 10"/>
                                <a:gd name="T2" fmla="+- 0 796 796"/>
                                <a:gd name="T3" fmla="*/ 796 h 3"/>
                                <a:gd name="T4" fmla="+- 0 8919 8910"/>
                                <a:gd name="T5" fmla="*/ T4 w 10"/>
                                <a:gd name="T6" fmla="+- 0 796 796"/>
                                <a:gd name="T7" fmla="*/ 796 h 3"/>
                                <a:gd name="T8" fmla="+- 0 8910 8910"/>
                                <a:gd name="T9" fmla="*/ T8 w 10"/>
                                <a:gd name="T10" fmla="+- 0 797 796"/>
                                <a:gd name="T11" fmla="*/ 797 h 3"/>
                                <a:gd name="T12" fmla="+- 0 8910 8910"/>
                                <a:gd name="T13" fmla="*/ T12 w 10"/>
                                <a:gd name="T14" fmla="+- 0 798 796"/>
                                <a:gd name="T15" fmla="*/ 798 h 3"/>
                                <a:gd name="T16" fmla="+- 0 8912 8910"/>
                                <a:gd name="T17" fmla="*/ T16 w 10"/>
                                <a:gd name="T18" fmla="+- 0 798 796"/>
                                <a:gd name="T19" fmla="*/ 798 h 3"/>
                                <a:gd name="T20" fmla="+- 0 8920 8910"/>
                                <a:gd name="T21" fmla="*/ T20 w 10"/>
                                <a:gd name="T22" fmla="+- 0 797 796"/>
                                <a:gd name="T23" fmla="*/ 797 h 3"/>
                                <a:gd name="T24" fmla="+- 0 8920 8910"/>
                                <a:gd name="T25" fmla="*/ T24 w 10"/>
                                <a:gd name="T26" fmla="+- 0 796 796"/>
                                <a:gd name="T27" fmla="*/ 796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9" y="0"/>
                                  </a:lnTo>
                                  <a:lnTo>
                                    <a:pt x="0" y="1"/>
                                  </a:lnTo>
                                  <a:lnTo>
                                    <a:pt x="0" y="2"/>
                                  </a:lnTo>
                                  <a:lnTo>
                                    <a:pt x="2" y="2"/>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08" name="Group 3294"/>
                        <wpg:cNvGrpSpPr>
                          <a:grpSpLocks/>
                        </wpg:cNvGrpSpPr>
                        <wpg:grpSpPr bwMode="auto">
                          <a:xfrm>
                            <a:off x="8919" y="796"/>
                            <a:ext cx="12" cy="2"/>
                            <a:chOff x="8919" y="796"/>
                            <a:chExt cx="12" cy="2"/>
                          </a:xfrm>
                        </wpg:grpSpPr>
                        <wps:wsp>
                          <wps:cNvPr id="15709" name="Freeform 3295"/>
                          <wps:cNvSpPr>
                            <a:spLocks/>
                          </wps:cNvSpPr>
                          <wps:spPr bwMode="auto">
                            <a:xfrm>
                              <a:off x="8919" y="796"/>
                              <a:ext cx="12" cy="2"/>
                            </a:xfrm>
                            <a:custGeom>
                              <a:avLst/>
                              <a:gdLst>
                                <a:gd name="T0" fmla="+- 0 8919 8919"/>
                                <a:gd name="T1" fmla="*/ T0 w 12"/>
                                <a:gd name="T2" fmla="+- 0 796 796"/>
                                <a:gd name="T3" fmla="*/ 796 h 2"/>
                                <a:gd name="T4" fmla="+- 0 8931 8919"/>
                                <a:gd name="T5" fmla="*/ T4 w 12"/>
                                <a:gd name="T6" fmla="+- 0 796 796"/>
                                <a:gd name="T7" fmla="*/ 796 h 2"/>
                                <a:gd name="T8" fmla="+- 0 8931 8919"/>
                                <a:gd name="T9" fmla="*/ T8 w 12"/>
                                <a:gd name="T10" fmla="+- 0 797 796"/>
                                <a:gd name="T11" fmla="*/ 797 h 2"/>
                                <a:gd name="T12" fmla="+- 0 8919 8919"/>
                                <a:gd name="T13" fmla="*/ T12 w 12"/>
                                <a:gd name="T14" fmla="+- 0 797 796"/>
                                <a:gd name="T15" fmla="*/ 797 h 2"/>
                                <a:gd name="T16" fmla="+- 0 8919 8919"/>
                                <a:gd name="T17" fmla="*/ T16 w 12"/>
                                <a:gd name="T18" fmla="+- 0 796 796"/>
                                <a:gd name="T19" fmla="*/ 796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1"/>
                                  </a:lnTo>
                                  <a:lnTo>
                                    <a:pt x="0" y="1"/>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10" name="Group 3296"/>
                        <wpg:cNvGrpSpPr>
                          <a:grpSpLocks/>
                        </wpg:cNvGrpSpPr>
                        <wpg:grpSpPr bwMode="auto">
                          <a:xfrm>
                            <a:off x="8929" y="795"/>
                            <a:ext cx="12" cy="3"/>
                            <a:chOff x="8929" y="795"/>
                            <a:chExt cx="12" cy="3"/>
                          </a:xfrm>
                        </wpg:grpSpPr>
                        <wps:wsp>
                          <wps:cNvPr id="15711" name="Freeform 3297"/>
                          <wps:cNvSpPr>
                            <a:spLocks/>
                          </wps:cNvSpPr>
                          <wps:spPr bwMode="auto">
                            <a:xfrm>
                              <a:off x="8929" y="795"/>
                              <a:ext cx="12" cy="3"/>
                            </a:xfrm>
                            <a:custGeom>
                              <a:avLst/>
                              <a:gdLst>
                                <a:gd name="T0" fmla="+- 0 8941 8929"/>
                                <a:gd name="T1" fmla="*/ T0 w 12"/>
                                <a:gd name="T2" fmla="+- 0 795 795"/>
                                <a:gd name="T3" fmla="*/ 795 h 3"/>
                                <a:gd name="T4" fmla="+- 0 8939 8929"/>
                                <a:gd name="T5" fmla="*/ T4 w 12"/>
                                <a:gd name="T6" fmla="+- 0 795 795"/>
                                <a:gd name="T7" fmla="*/ 795 h 3"/>
                                <a:gd name="T8" fmla="+- 0 8929 8929"/>
                                <a:gd name="T9" fmla="*/ T8 w 12"/>
                                <a:gd name="T10" fmla="+- 0 796 795"/>
                                <a:gd name="T11" fmla="*/ 796 h 3"/>
                                <a:gd name="T12" fmla="+- 0 8929 8929"/>
                                <a:gd name="T13" fmla="*/ T12 w 12"/>
                                <a:gd name="T14" fmla="+- 0 797 795"/>
                                <a:gd name="T15" fmla="*/ 797 h 3"/>
                                <a:gd name="T16" fmla="+- 0 8931 8929"/>
                                <a:gd name="T17" fmla="*/ T16 w 12"/>
                                <a:gd name="T18" fmla="+- 0 797 795"/>
                                <a:gd name="T19" fmla="*/ 797 h 3"/>
                                <a:gd name="T20" fmla="+- 0 8941 8929"/>
                                <a:gd name="T21" fmla="*/ T20 w 12"/>
                                <a:gd name="T22" fmla="+- 0 797 795"/>
                                <a:gd name="T23" fmla="*/ 797 h 3"/>
                                <a:gd name="T24" fmla="+- 0 8941 8929"/>
                                <a:gd name="T25" fmla="*/ T24 w 12"/>
                                <a:gd name="T26" fmla="+- 0 795 795"/>
                                <a:gd name="T27" fmla="*/ 795 h 3"/>
                              </a:gdLst>
                              <a:ahLst/>
                              <a:cxnLst>
                                <a:cxn ang="0">
                                  <a:pos x="T1" y="T3"/>
                                </a:cxn>
                                <a:cxn ang="0">
                                  <a:pos x="T5" y="T7"/>
                                </a:cxn>
                                <a:cxn ang="0">
                                  <a:pos x="T9" y="T11"/>
                                </a:cxn>
                                <a:cxn ang="0">
                                  <a:pos x="T13" y="T15"/>
                                </a:cxn>
                                <a:cxn ang="0">
                                  <a:pos x="T17" y="T19"/>
                                </a:cxn>
                                <a:cxn ang="0">
                                  <a:pos x="T21" y="T23"/>
                                </a:cxn>
                                <a:cxn ang="0">
                                  <a:pos x="T25" y="T27"/>
                                </a:cxn>
                              </a:cxnLst>
                              <a:rect l="0" t="0" r="r" b="b"/>
                              <a:pathLst>
                                <a:path w="12" h="3">
                                  <a:moveTo>
                                    <a:pt x="12" y="0"/>
                                  </a:moveTo>
                                  <a:lnTo>
                                    <a:pt x="10" y="0"/>
                                  </a:lnTo>
                                  <a:lnTo>
                                    <a:pt x="0" y="1"/>
                                  </a:lnTo>
                                  <a:lnTo>
                                    <a:pt x="0" y="2"/>
                                  </a:lnTo>
                                  <a:lnTo>
                                    <a:pt x="2" y="2"/>
                                  </a:lnTo>
                                  <a:lnTo>
                                    <a:pt x="12" y="2"/>
                                  </a:lnTo>
                                  <a:lnTo>
                                    <a:pt x="12"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12" name="Group 3298"/>
                        <wpg:cNvGrpSpPr>
                          <a:grpSpLocks/>
                        </wpg:cNvGrpSpPr>
                        <wpg:grpSpPr bwMode="auto">
                          <a:xfrm>
                            <a:off x="8939" y="795"/>
                            <a:ext cx="34" cy="2"/>
                            <a:chOff x="8939" y="795"/>
                            <a:chExt cx="34" cy="2"/>
                          </a:xfrm>
                        </wpg:grpSpPr>
                        <wps:wsp>
                          <wps:cNvPr id="15713" name="Freeform 3299"/>
                          <wps:cNvSpPr>
                            <a:spLocks/>
                          </wps:cNvSpPr>
                          <wps:spPr bwMode="auto">
                            <a:xfrm>
                              <a:off x="8939" y="795"/>
                              <a:ext cx="34" cy="2"/>
                            </a:xfrm>
                            <a:custGeom>
                              <a:avLst/>
                              <a:gdLst>
                                <a:gd name="T0" fmla="+- 0 8939 8939"/>
                                <a:gd name="T1" fmla="*/ T0 w 34"/>
                                <a:gd name="T2" fmla="+- 0 795 795"/>
                                <a:gd name="T3" fmla="*/ 795 h 2"/>
                                <a:gd name="T4" fmla="+- 0 8973 8939"/>
                                <a:gd name="T5" fmla="*/ T4 w 34"/>
                                <a:gd name="T6" fmla="+- 0 795 795"/>
                                <a:gd name="T7" fmla="*/ 795 h 2"/>
                                <a:gd name="T8" fmla="+- 0 8973 8939"/>
                                <a:gd name="T9" fmla="*/ T8 w 34"/>
                                <a:gd name="T10" fmla="+- 0 797 795"/>
                                <a:gd name="T11" fmla="*/ 797 h 2"/>
                                <a:gd name="T12" fmla="+- 0 8939 8939"/>
                                <a:gd name="T13" fmla="*/ T12 w 34"/>
                                <a:gd name="T14" fmla="+- 0 797 795"/>
                                <a:gd name="T15" fmla="*/ 797 h 2"/>
                                <a:gd name="T16" fmla="+- 0 8939 8939"/>
                                <a:gd name="T17" fmla="*/ T16 w 34"/>
                                <a:gd name="T18" fmla="+- 0 795 795"/>
                                <a:gd name="T19" fmla="*/ 795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14" name="Group 3300"/>
                        <wpg:cNvGrpSpPr>
                          <a:grpSpLocks/>
                        </wpg:cNvGrpSpPr>
                        <wpg:grpSpPr bwMode="auto">
                          <a:xfrm>
                            <a:off x="8971" y="720"/>
                            <a:ext cx="2" cy="76"/>
                            <a:chOff x="8971" y="720"/>
                            <a:chExt cx="2" cy="76"/>
                          </a:xfrm>
                        </wpg:grpSpPr>
                        <wps:wsp>
                          <wps:cNvPr id="15715" name="Freeform 3301"/>
                          <wps:cNvSpPr>
                            <a:spLocks/>
                          </wps:cNvSpPr>
                          <wps:spPr bwMode="auto">
                            <a:xfrm>
                              <a:off x="8971" y="720"/>
                              <a:ext cx="2" cy="76"/>
                            </a:xfrm>
                            <a:custGeom>
                              <a:avLst/>
                              <a:gdLst>
                                <a:gd name="T0" fmla="+- 0 8971 8971"/>
                                <a:gd name="T1" fmla="*/ T0 w 2"/>
                                <a:gd name="T2" fmla="+- 0 720 720"/>
                                <a:gd name="T3" fmla="*/ 720 h 76"/>
                                <a:gd name="T4" fmla="+- 0 8973 8971"/>
                                <a:gd name="T5" fmla="*/ T4 w 2"/>
                                <a:gd name="T6" fmla="+- 0 720 720"/>
                                <a:gd name="T7" fmla="*/ 720 h 76"/>
                                <a:gd name="T8" fmla="+- 0 8973 8971"/>
                                <a:gd name="T9" fmla="*/ T8 w 2"/>
                                <a:gd name="T10" fmla="+- 0 797 720"/>
                                <a:gd name="T11" fmla="*/ 797 h 76"/>
                                <a:gd name="T12" fmla="+- 0 8971 8971"/>
                                <a:gd name="T13" fmla="*/ T12 w 2"/>
                                <a:gd name="T14" fmla="+- 0 797 720"/>
                                <a:gd name="T15" fmla="*/ 797 h 76"/>
                                <a:gd name="T16" fmla="+- 0 8971 8971"/>
                                <a:gd name="T17" fmla="*/ T16 w 2"/>
                                <a:gd name="T18" fmla="+- 0 720 720"/>
                                <a:gd name="T19" fmla="*/ 720 h 76"/>
                              </a:gdLst>
                              <a:ahLst/>
                              <a:cxnLst>
                                <a:cxn ang="0">
                                  <a:pos x="T1" y="T3"/>
                                </a:cxn>
                                <a:cxn ang="0">
                                  <a:pos x="T5" y="T7"/>
                                </a:cxn>
                                <a:cxn ang="0">
                                  <a:pos x="T9" y="T11"/>
                                </a:cxn>
                                <a:cxn ang="0">
                                  <a:pos x="T13" y="T15"/>
                                </a:cxn>
                                <a:cxn ang="0">
                                  <a:pos x="T17" y="T19"/>
                                </a:cxn>
                              </a:cxnLst>
                              <a:rect l="0" t="0" r="r" b="b"/>
                              <a:pathLst>
                                <a:path w="2" h="76">
                                  <a:moveTo>
                                    <a:pt x="0" y="0"/>
                                  </a:moveTo>
                                  <a:lnTo>
                                    <a:pt x="2" y="0"/>
                                  </a:lnTo>
                                  <a:lnTo>
                                    <a:pt x="2" y="77"/>
                                  </a:lnTo>
                                  <a:lnTo>
                                    <a:pt x="0" y="77"/>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16" name="Group 3302"/>
                        <wpg:cNvGrpSpPr>
                          <a:grpSpLocks/>
                        </wpg:cNvGrpSpPr>
                        <wpg:grpSpPr bwMode="auto">
                          <a:xfrm>
                            <a:off x="8939" y="720"/>
                            <a:ext cx="34" cy="2"/>
                            <a:chOff x="8939" y="720"/>
                            <a:chExt cx="34" cy="2"/>
                          </a:xfrm>
                        </wpg:grpSpPr>
                        <wps:wsp>
                          <wps:cNvPr id="15717" name="Freeform 3303"/>
                          <wps:cNvSpPr>
                            <a:spLocks/>
                          </wps:cNvSpPr>
                          <wps:spPr bwMode="auto">
                            <a:xfrm>
                              <a:off x="8939" y="720"/>
                              <a:ext cx="34" cy="2"/>
                            </a:xfrm>
                            <a:custGeom>
                              <a:avLst/>
                              <a:gdLst>
                                <a:gd name="T0" fmla="+- 0 8939 8939"/>
                                <a:gd name="T1" fmla="*/ T0 w 34"/>
                                <a:gd name="T2" fmla="+- 0 720 720"/>
                                <a:gd name="T3" fmla="*/ 720 h 2"/>
                                <a:gd name="T4" fmla="+- 0 8973 8939"/>
                                <a:gd name="T5" fmla="*/ T4 w 34"/>
                                <a:gd name="T6" fmla="+- 0 720 720"/>
                                <a:gd name="T7" fmla="*/ 720 h 2"/>
                                <a:gd name="T8" fmla="+- 0 8973 8939"/>
                                <a:gd name="T9" fmla="*/ T8 w 34"/>
                                <a:gd name="T10" fmla="+- 0 722 720"/>
                                <a:gd name="T11" fmla="*/ 722 h 2"/>
                                <a:gd name="T12" fmla="+- 0 8939 8939"/>
                                <a:gd name="T13" fmla="*/ T12 w 34"/>
                                <a:gd name="T14" fmla="+- 0 722 720"/>
                                <a:gd name="T15" fmla="*/ 722 h 2"/>
                                <a:gd name="T16" fmla="+- 0 8939 8939"/>
                                <a:gd name="T17" fmla="*/ T16 w 34"/>
                                <a:gd name="T18" fmla="+- 0 720 720"/>
                                <a:gd name="T19" fmla="*/ 720 h 2"/>
                              </a:gdLst>
                              <a:ahLst/>
                              <a:cxnLst>
                                <a:cxn ang="0">
                                  <a:pos x="T1" y="T3"/>
                                </a:cxn>
                                <a:cxn ang="0">
                                  <a:pos x="T5" y="T7"/>
                                </a:cxn>
                                <a:cxn ang="0">
                                  <a:pos x="T9" y="T11"/>
                                </a:cxn>
                                <a:cxn ang="0">
                                  <a:pos x="T13" y="T15"/>
                                </a:cxn>
                                <a:cxn ang="0">
                                  <a:pos x="T17" y="T19"/>
                                </a:cxn>
                              </a:cxnLst>
                              <a:rect l="0" t="0" r="r" b="b"/>
                              <a:pathLst>
                                <a:path w="34" h="2">
                                  <a:moveTo>
                                    <a:pt x="0" y="0"/>
                                  </a:moveTo>
                                  <a:lnTo>
                                    <a:pt x="34" y="0"/>
                                  </a:lnTo>
                                  <a:lnTo>
                                    <a:pt x="3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18" name="Group 3304"/>
                        <wpg:cNvGrpSpPr>
                          <a:grpSpLocks/>
                        </wpg:cNvGrpSpPr>
                        <wpg:grpSpPr bwMode="auto">
                          <a:xfrm>
                            <a:off x="8929" y="720"/>
                            <a:ext cx="12" cy="2"/>
                            <a:chOff x="8929" y="720"/>
                            <a:chExt cx="12" cy="2"/>
                          </a:xfrm>
                        </wpg:grpSpPr>
                        <wps:wsp>
                          <wps:cNvPr id="15719" name="Freeform 3305"/>
                          <wps:cNvSpPr>
                            <a:spLocks/>
                          </wps:cNvSpPr>
                          <wps:spPr bwMode="auto">
                            <a:xfrm>
                              <a:off x="8929" y="720"/>
                              <a:ext cx="12" cy="2"/>
                            </a:xfrm>
                            <a:custGeom>
                              <a:avLst/>
                              <a:gdLst>
                                <a:gd name="T0" fmla="+- 0 8929 8929"/>
                                <a:gd name="T1" fmla="*/ T0 w 12"/>
                                <a:gd name="T2" fmla="+- 0 720 720"/>
                                <a:gd name="T3" fmla="*/ 720 h 2"/>
                                <a:gd name="T4" fmla="+- 0 8941 8929"/>
                                <a:gd name="T5" fmla="*/ T4 w 12"/>
                                <a:gd name="T6" fmla="+- 0 720 720"/>
                                <a:gd name="T7" fmla="*/ 720 h 2"/>
                                <a:gd name="T8" fmla="+- 0 8941 8929"/>
                                <a:gd name="T9" fmla="*/ T8 w 12"/>
                                <a:gd name="T10" fmla="+- 0 722 720"/>
                                <a:gd name="T11" fmla="*/ 722 h 2"/>
                                <a:gd name="T12" fmla="+- 0 8929 8929"/>
                                <a:gd name="T13" fmla="*/ T12 w 12"/>
                                <a:gd name="T14" fmla="+- 0 722 720"/>
                                <a:gd name="T15" fmla="*/ 722 h 2"/>
                                <a:gd name="T16" fmla="+- 0 8929 8929"/>
                                <a:gd name="T17" fmla="*/ T16 w 12"/>
                                <a:gd name="T18" fmla="+- 0 720 720"/>
                                <a:gd name="T19" fmla="*/ 720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20" name="Group 3306"/>
                        <wpg:cNvGrpSpPr>
                          <a:grpSpLocks/>
                        </wpg:cNvGrpSpPr>
                        <wpg:grpSpPr bwMode="auto">
                          <a:xfrm>
                            <a:off x="8919" y="720"/>
                            <a:ext cx="12" cy="2"/>
                            <a:chOff x="8919" y="720"/>
                            <a:chExt cx="12" cy="2"/>
                          </a:xfrm>
                        </wpg:grpSpPr>
                        <wps:wsp>
                          <wps:cNvPr id="15721" name="Freeform 3307"/>
                          <wps:cNvSpPr>
                            <a:spLocks/>
                          </wps:cNvSpPr>
                          <wps:spPr bwMode="auto">
                            <a:xfrm>
                              <a:off x="8919" y="720"/>
                              <a:ext cx="12" cy="2"/>
                            </a:xfrm>
                            <a:custGeom>
                              <a:avLst/>
                              <a:gdLst>
                                <a:gd name="T0" fmla="+- 0 8919 8919"/>
                                <a:gd name="T1" fmla="*/ T0 w 12"/>
                                <a:gd name="T2" fmla="+- 0 720 720"/>
                                <a:gd name="T3" fmla="*/ 720 h 2"/>
                                <a:gd name="T4" fmla="+- 0 8931 8919"/>
                                <a:gd name="T5" fmla="*/ T4 w 12"/>
                                <a:gd name="T6" fmla="+- 0 720 720"/>
                                <a:gd name="T7" fmla="*/ 720 h 2"/>
                                <a:gd name="T8" fmla="+- 0 8931 8919"/>
                                <a:gd name="T9" fmla="*/ T8 w 12"/>
                                <a:gd name="T10" fmla="+- 0 722 720"/>
                                <a:gd name="T11" fmla="*/ 722 h 2"/>
                                <a:gd name="T12" fmla="+- 0 8919 8919"/>
                                <a:gd name="T13" fmla="*/ T12 w 12"/>
                                <a:gd name="T14" fmla="+- 0 722 720"/>
                                <a:gd name="T15" fmla="*/ 722 h 2"/>
                                <a:gd name="T16" fmla="+- 0 8919 8919"/>
                                <a:gd name="T17" fmla="*/ T16 w 12"/>
                                <a:gd name="T18" fmla="+- 0 720 720"/>
                                <a:gd name="T19" fmla="*/ 720 h 2"/>
                              </a:gdLst>
                              <a:ahLst/>
                              <a:cxnLst>
                                <a:cxn ang="0">
                                  <a:pos x="T1" y="T3"/>
                                </a:cxn>
                                <a:cxn ang="0">
                                  <a:pos x="T5" y="T7"/>
                                </a:cxn>
                                <a:cxn ang="0">
                                  <a:pos x="T9" y="T11"/>
                                </a:cxn>
                                <a:cxn ang="0">
                                  <a:pos x="T13" y="T15"/>
                                </a:cxn>
                                <a:cxn ang="0">
                                  <a:pos x="T17" y="T19"/>
                                </a:cxn>
                              </a:cxnLst>
                              <a:rect l="0" t="0" r="r" b="b"/>
                              <a:pathLst>
                                <a:path w="12" h="2">
                                  <a:moveTo>
                                    <a:pt x="0" y="0"/>
                                  </a:moveTo>
                                  <a:lnTo>
                                    <a:pt x="12" y="0"/>
                                  </a:lnTo>
                                  <a:lnTo>
                                    <a:pt x="1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22" name="Group 3308"/>
                        <wpg:cNvGrpSpPr>
                          <a:grpSpLocks/>
                        </wpg:cNvGrpSpPr>
                        <wpg:grpSpPr bwMode="auto">
                          <a:xfrm>
                            <a:off x="8910" y="720"/>
                            <a:ext cx="10" cy="3"/>
                            <a:chOff x="8910" y="720"/>
                            <a:chExt cx="10" cy="3"/>
                          </a:xfrm>
                        </wpg:grpSpPr>
                        <wps:wsp>
                          <wps:cNvPr id="15723" name="Freeform 3309"/>
                          <wps:cNvSpPr>
                            <a:spLocks/>
                          </wps:cNvSpPr>
                          <wps:spPr bwMode="auto">
                            <a:xfrm>
                              <a:off x="8910" y="720"/>
                              <a:ext cx="10" cy="3"/>
                            </a:xfrm>
                            <a:custGeom>
                              <a:avLst/>
                              <a:gdLst>
                                <a:gd name="T0" fmla="+- 0 8920 8910"/>
                                <a:gd name="T1" fmla="*/ T0 w 10"/>
                                <a:gd name="T2" fmla="+- 0 720 720"/>
                                <a:gd name="T3" fmla="*/ 720 h 3"/>
                                <a:gd name="T4" fmla="+- 0 8919 8910"/>
                                <a:gd name="T5" fmla="*/ T4 w 10"/>
                                <a:gd name="T6" fmla="+- 0 720 720"/>
                                <a:gd name="T7" fmla="*/ 720 h 3"/>
                                <a:gd name="T8" fmla="+- 0 8910 8910"/>
                                <a:gd name="T9" fmla="*/ T8 w 10"/>
                                <a:gd name="T10" fmla="+- 0 721 720"/>
                                <a:gd name="T11" fmla="*/ 721 h 3"/>
                                <a:gd name="T12" fmla="+- 0 8910 8910"/>
                                <a:gd name="T13" fmla="*/ T12 w 10"/>
                                <a:gd name="T14" fmla="+- 0 723 720"/>
                                <a:gd name="T15" fmla="*/ 723 h 3"/>
                                <a:gd name="T16" fmla="+- 0 8912 8910"/>
                                <a:gd name="T17" fmla="*/ T16 w 10"/>
                                <a:gd name="T18" fmla="+- 0 723 720"/>
                                <a:gd name="T19" fmla="*/ 723 h 3"/>
                                <a:gd name="T20" fmla="+- 0 8920 8910"/>
                                <a:gd name="T21" fmla="*/ T20 w 10"/>
                                <a:gd name="T22" fmla="+- 0 722 720"/>
                                <a:gd name="T23" fmla="*/ 722 h 3"/>
                                <a:gd name="T24" fmla="+- 0 8920 8910"/>
                                <a:gd name="T25" fmla="*/ T24 w 10"/>
                                <a:gd name="T26" fmla="+- 0 720 720"/>
                                <a:gd name="T27" fmla="*/ 720 h 3"/>
                              </a:gdLst>
                              <a:ahLst/>
                              <a:cxnLst>
                                <a:cxn ang="0">
                                  <a:pos x="T1" y="T3"/>
                                </a:cxn>
                                <a:cxn ang="0">
                                  <a:pos x="T5" y="T7"/>
                                </a:cxn>
                                <a:cxn ang="0">
                                  <a:pos x="T9" y="T11"/>
                                </a:cxn>
                                <a:cxn ang="0">
                                  <a:pos x="T13" y="T15"/>
                                </a:cxn>
                                <a:cxn ang="0">
                                  <a:pos x="T17" y="T19"/>
                                </a:cxn>
                                <a:cxn ang="0">
                                  <a:pos x="T21" y="T23"/>
                                </a:cxn>
                                <a:cxn ang="0">
                                  <a:pos x="T25" y="T27"/>
                                </a:cxn>
                              </a:cxnLst>
                              <a:rect l="0" t="0" r="r" b="b"/>
                              <a:pathLst>
                                <a:path w="10" h="3">
                                  <a:moveTo>
                                    <a:pt x="10" y="0"/>
                                  </a:moveTo>
                                  <a:lnTo>
                                    <a:pt x="9" y="0"/>
                                  </a:lnTo>
                                  <a:lnTo>
                                    <a:pt x="0" y="1"/>
                                  </a:lnTo>
                                  <a:lnTo>
                                    <a:pt x="0" y="3"/>
                                  </a:lnTo>
                                  <a:lnTo>
                                    <a:pt x="2" y="3"/>
                                  </a:lnTo>
                                  <a:lnTo>
                                    <a:pt x="10" y="2"/>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24" name="Picture 3310"/>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8903" y="721"/>
                              <a:ext cx="9" cy="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25" name="Group 3311"/>
                        <wpg:cNvGrpSpPr>
                          <a:grpSpLocks/>
                        </wpg:cNvGrpSpPr>
                        <wpg:grpSpPr bwMode="auto">
                          <a:xfrm>
                            <a:off x="8896" y="722"/>
                            <a:ext cx="9" cy="3"/>
                            <a:chOff x="8896" y="722"/>
                            <a:chExt cx="9" cy="3"/>
                          </a:xfrm>
                        </wpg:grpSpPr>
                        <wps:wsp>
                          <wps:cNvPr id="15726" name="Freeform 3312"/>
                          <wps:cNvSpPr>
                            <a:spLocks/>
                          </wps:cNvSpPr>
                          <wps:spPr bwMode="auto">
                            <a:xfrm>
                              <a:off x="8896" y="722"/>
                              <a:ext cx="9" cy="3"/>
                            </a:xfrm>
                            <a:custGeom>
                              <a:avLst/>
                              <a:gdLst>
                                <a:gd name="T0" fmla="+- 0 8905 8896"/>
                                <a:gd name="T1" fmla="*/ T0 w 9"/>
                                <a:gd name="T2" fmla="+- 0 722 722"/>
                                <a:gd name="T3" fmla="*/ 722 h 3"/>
                                <a:gd name="T4" fmla="+- 0 8903 8896"/>
                                <a:gd name="T5" fmla="*/ T4 w 9"/>
                                <a:gd name="T6" fmla="+- 0 722 722"/>
                                <a:gd name="T7" fmla="*/ 722 h 3"/>
                                <a:gd name="T8" fmla="+- 0 8896 8896"/>
                                <a:gd name="T9" fmla="*/ T8 w 9"/>
                                <a:gd name="T10" fmla="+- 0 723 722"/>
                                <a:gd name="T11" fmla="*/ 723 h 3"/>
                                <a:gd name="T12" fmla="+- 0 8896 8896"/>
                                <a:gd name="T13" fmla="*/ T12 w 9"/>
                                <a:gd name="T14" fmla="+- 0 725 722"/>
                                <a:gd name="T15" fmla="*/ 725 h 3"/>
                                <a:gd name="T16" fmla="+- 0 8898 8896"/>
                                <a:gd name="T17" fmla="*/ T16 w 9"/>
                                <a:gd name="T18" fmla="+- 0 725 722"/>
                                <a:gd name="T19" fmla="*/ 725 h 3"/>
                                <a:gd name="T20" fmla="+- 0 8905 8896"/>
                                <a:gd name="T21" fmla="*/ T20 w 9"/>
                                <a:gd name="T22" fmla="+- 0 724 722"/>
                                <a:gd name="T23" fmla="*/ 724 h 3"/>
                                <a:gd name="T24" fmla="+- 0 8905 8896"/>
                                <a:gd name="T25" fmla="*/ T24 w 9"/>
                                <a:gd name="T26" fmla="+- 0 722 722"/>
                                <a:gd name="T27" fmla="*/ 722 h 3"/>
                              </a:gdLst>
                              <a:ahLst/>
                              <a:cxnLst>
                                <a:cxn ang="0">
                                  <a:pos x="T1" y="T3"/>
                                </a:cxn>
                                <a:cxn ang="0">
                                  <a:pos x="T5" y="T7"/>
                                </a:cxn>
                                <a:cxn ang="0">
                                  <a:pos x="T9" y="T11"/>
                                </a:cxn>
                                <a:cxn ang="0">
                                  <a:pos x="T13" y="T15"/>
                                </a:cxn>
                                <a:cxn ang="0">
                                  <a:pos x="T17" y="T19"/>
                                </a:cxn>
                                <a:cxn ang="0">
                                  <a:pos x="T21" y="T23"/>
                                </a:cxn>
                                <a:cxn ang="0">
                                  <a:pos x="T25" y="T27"/>
                                </a:cxn>
                              </a:cxnLst>
                              <a:rect l="0" t="0" r="r" b="b"/>
                              <a:pathLst>
                                <a:path w="9" h="3">
                                  <a:moveTo>
                                    <a:pt x="9" y="0"/>
                                  </a:moveTo>
                                  <a:lnTo>
                                    <a:pt x="7" y="0"/>
                                  </a:lnTo>
                                  <a:lnTo>
                                    <a:pt x="0" y="1"/>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27" name="Picture 3313"/>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884" y="723"/>
                              <a:ext cx="14" cy="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28" name="Group 3314"/>
                        <wpg:cNvGrpSpPr>
                          <a:grpSpLocks/>
                        </wpg:cNvGrpSpPr>
                        <wpg:grpSpPr bwMode="auto">
                          <a:xfrm>
                            <a:off x="8877" y="726"/>
                            <a:ext cx="8" cy="4"/>
                            <a:chOff x="8877" y="726"/>
                            <a:chExt cx="8" cy="4"/>
                          </a:xfrm>
                        </wpg:grpSpPr>
                        <wps:wsp>
                          <wps:cNvPr id="15729" name="Freeform 3315"/>
                          <wps:cNvSpPr>
                            <a:spLocks/>
                          </wps:cNvSpPr>
                          <wps:spPr bwMode="auto">
                            <a:xfrm>
                              <a:off x="8877" y="726"/>
                              <a:ext cx="8" cy="4"/>
                            </a:xfrm>
                            <a:custGeom>
                              <a:avLst/>
                              <a:gdLst>
                                <a:gd name="T0" fmla="+- 0 8886 8877"/>
                                <a:gd name="T1" fmla="*/ T0 w 8"/>
                                <a:gd name="T2" fmla="+- 0 726 726"/>
                                <a:gd name="T3" fmla="*/ 726 h 4"/>
                                <a:gd name="T4" fmla="+- 0 8884 8877"/>
                                <a:gd name="T5" fmla="*/ T4 w 8"/>
                                <a:gd name="T6" fmla="+- 0 726 726"/>
                                <a:gd name="T7" fmla="*/ 726 h 4"/>
                                <a:gd name="T8" fmla="+- 0 8877 8877"/>
                                <a:gd name="T9" fmla="*/ T8 w 8"/>
                                <a:gd name="T10" fmla="+- 0 728 726"/>
                                <a:gd name="T11" fmla="*/ 728 h 4"/>
                                <a:gd name="T12" fmla="+- 0 8877 8877"/>
                                <a:gd name="T13" fmla="*/ T12 w 8"/>
                                <a:gd name="T14" fmla="+- 0 730 726"/>
                                <a:gd name="T15" fmla="*/ 730 h 4"/>
                                <a:gd name="T16" fmla="+- 0 8879 8877"/>
                                <a:gd name="T17" fmla="*/ T16 w 8"/>
                                <a:gd name="T18" fmla="+- 0 730 726"/>
                                <a:gd name="T19" fmla="*/ 730 h 4"/>
                                <a:gd name="T20" fmla="+- 0 8886 8877"/>
                                <a:gd name="T21" fmla="*/ T20 w 8"/>
                                <a:gd name="T22" fmla="+- 0 728 726"/>
                                <a:gd name="T23" fmla="*/ 728 h 4"/>
                                <a:gd name="T24" fmla="+- 0 8886 8877"/>
                                <a:gd name="T25" fmla="*/ T24 w 8"/>
                                <a:gd name="T26" fmla="+- 0 726 726"/>
                                <a:gd name="T27" fmla="*/ 726 h 4"/>
                              </a:gdLst>
                              <a:ahLst/>
                              <a:cxnLst>
                                <a:cxn ang="0">
                                  <a:pos x="T1" y="T3"/>
                                </a:cxn>
                                <a:cxn ang="0">
                                  <a:pos x="T5" y="T7"/>
                                </a:cxn>
                                <a:cxn ang="0">
                                  <a:pos x="T9" y="T11"/>
                                </a:cxn>
                                <a:cxn ang="0">
                                  <a:pos x="T13" y="T15"/>
                                </a:cxn>
                                <a:cxn ang="0">
                                  <a:pos x="T17" y="T19"/>
                                </a:cxn>
                                <a:cxn ang="0">
                                  <a:pos x="T21" y="T23"/>
                                </a:cxn>
                                <a:cxn ang="0">
                                  <a:pos x="T25" y="T27"/>
                                </a:cxn>
                              </a:cxnLst>
                              <a:rect l="0" t="0" r="r" b="b"/>
                              <a:pathLst>
                                <a:path w="8" h="4">
                                  <a:moveTo>
                                    <a:pt x="9" y="0"/>
                                  </a:moveTo>
                                  <a:lnTo>
                                    <a:pt x="7" y="0"/>
                                  </a:lnTo>
                                  <a:lnTo>
                                    <a:pt x="0" y="2"/>
                                  </a:lnTo>
                                  <a:lnTo>
                                    <a:pt x="0" y="4"/>
                                  </a:lnTo>
                                  <a:lnTo>
                                    <a:pt x="2" y="4"/>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30" name="Group 3316"/>
                        <wpg:cNvGrpSpPr>
                          <a:grpSpLocks/>
                        </wpg:cNvGrpSpPr>
                        <wpg:grpSpPr bwMode="auto">
                          <a:xfrm>
                            <a:off x="8870" y="728"/>
                            <a:ext cx="9" cy="4"/>
                            <a:chOff x="8870" y="728"/>
                            <a:chExt cx="9" cy="4"/>
                          </a:xfrm>
                        </wpg:grpSpPr>
                        <wps:wsp>
                          <wps:cNvPr id="15731" name="Freeform 3317"/>
                          <wps:cNvSpPr>
                            <a:spLocks/>
                          </wps:cNvSpPr>
                          <wps:spPr bwMode="auto">
                            <a:xfrm>
                              <a:off x="8870" y="728"/>
                              <a:ext cx="9" cy="4"/>
                            </a:xfrm>
                            <a:custGeom>
                              <a:avLst/>
                              <a:gdLst>
                                <a:gd name="T0" fmla="+- 0 8879 8870"/>
                                <a:gd name="T1" fmla="*/ T0 w 9"/>
                                <a:gd name="T2" fmla="+- 0 728 728"/>
                                <a:gd name="T3" fmla="*/ 728 h 4"/>
                                <a:gd name="T4" fmla="+- 0 8877 8870"/>
                                <a:gd name="T5" fmla="*/ T4 w 9"/>
                                <a:gd name="T6" fmla="+- 0 728 728"/>
                                <a:gd name="T7" fmla="*/ 728 h 4"/>
                                <a:gd name="T8" fmla="+- 0 8870 8870"/>
                                <a:gd name="T9" fmla="*/ T8 w 9"/>
                                <a:gd name="T10" fmla="+- 0 730 728"/>
                                <a:gd name="T11" fmla="*/ 730 h 4"/>
                                <a:gd name="T12" fmla="+- 0 8870 8870"/>
                                <a:gd name="T13" fmla="*/ T12 w 9"/>
                                <a:gd name="T14" fmla="+- 0 731 728"/>
                                <a:gd name="T15" fmla="*/ 731 h 4"/>
                                <a:gd name="T16" fmla="+- 0 8872 8870"/>
                                <a:gd name="T17" fmla="*/ T16 w 9"/>
                                <a:gd name="T18" fmla="+- 0 731 728"/>
                                <a:gd name="T19" fmla="*/ 731 h 4"/>
                                <a:gd name="T20" fmla="+- 0 8879 8870"/>
                                <a:gd name="T21" fmla="*/ T20 w 9"/>
                                <a:gd name="T22" fmla="+- 0 730 728"/>
                                <a:gd name="T23" fmla="*/ 730 h 4"/>
                                <a:gd name="T24" fmla="+- 0 8879 8870"/>
                                <a:gd name="T25" fmla="*/ T24 w 9"/>
                                <a:gd name="T26" fmla="+- 0 728 728"/>
                                <a:gd name="T27" fmla="*/ 728 h 4"/>
                              </a:gdLst>
                              <a:ahLst/>
                              <a:cxnLst>
                                <a:cxn ang="0">
                                  <a:pos x="T1" y="T3"/>
                                </a:cxn>
                                <a:cxn ang="0">
                                  <a:pos x="T5" y="T7"/>
                                </a:cxn>
                                <a:cxn ang="0">
                                  <a:pos x="T9" y="T11"/>
                                </a:cxn>
                                <a:cxn ang="0">
                                  <a:pos x="T13" y="T15"/>
                                </a:cxn>
                                <a:cxn ang="0">
                                  <a:pos x="T17" y="T19"/>
                                </a:cxn>
                                <a:cxn ang="0">
                                  <a:pos x="T21" y="T23"/>
                                </a:cxn>
                                <a:cxn ang="0">
                                  <a:pos x="T25" y="T27"/>
                                </a:cxn>
                              </a:cxnLst>
                              <a:rect l="0" t="0" r="r" b="b"/>
                              <a:pathLst>
                                <a:path w="9" h="4">
                                  <a:moveTo>
                                    <a:pt x="9" y="0"/>
                                  </a:moveTo>
                                  <a:lnTo>
                                    <a:pt x="7" y="0"/>
                                  </a:lnTo>
                                  <a:lnTo>
                                    <a:pt x="0" y="2"/>
                                  </a:lnTo>
                                  <a:lnTo>
                                    <a:pt x="0" y="3"/>
                                  </a:lnTo>
                                  <a:lnTo>
                                    <a:pt x="2" y="3"/>
                                  </a:lnTo>
                                  <a:lnTo>
                                    <a:pt x="9" y="2"/>
                                  </a:lnTo>
                                  <a:lnTo>
                                    <a:pt x="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32" name="Group 3318"/>
                        <wpg:cNvGrpSpPr>
                          <a:grpSpLocks/>
                        </wpg:cNvGrpSpPr>
                        <wpg:grpSpPr bwMode="auto">
                          <a:xfrm>
                            <a:off x="8862" y="730"/>
                            <a:ext cx="10" cy="4"/>
                            <a:chOff x="8862" y="730"/>
                            <a:chExt cx="10" cy="4"/>
                          </a:xfrm>
                        </wpg:grpSpPr>
                        <wps:wsp>
                          <wps:cNvPr id="15733" name="Freeform 3319"/>
                          <wps:cNvSpPr>
                            <a:spLocks/>
                          </wps:cNvSpPr>
                          <wps:spPr bwMode="auto">
                            <a:xfrm>
                              <a:off x="8862" y="730"/>
                              <a:ext cx="10" cy="4"/>
                            </a:xfrm>
                            <a:custGeom>
                              <a:avLst/>
                              <a:gdLst>
                                <a:gd name="T0" fmla="+- 0 8872 8862"/>
                                <a:gd name="T1" fmla="*/ T0 w 10"/>
                                <a:gd name="T2" fmla="+- 0 730 730"/>
                                <a:gd name="T3" fmla="*/ 730 h 4"/>
                                <a:gd name="T4" fmla="+- 0 8870 8862"/>
                                <a:gd name="T5" fmla="*/ T4 w 10"/>
                                <a:gd name="T6" fmla="+- 0 730 730"/>
                                <a:gd name="T7" fmla="*/ 730 h 4"/>
                                <a:gd name="T8" fmla="+- 0 8862 8862"/>
                                <a:gd name="T9" fmla="*/ T8 w 10"/>
                                <a:gd name="T10" fmla="+- 0 731 730"/>
                                <a:gd name="T11" fmla="*/ 731 h 4"/>
                                <a:gd name="T12" fmla="+- 0 8862 8862"/>
                                <a:gd name="T13" fmla="*/ T12 w 10"/>
                                <a:gd name="T14" fmla="+- 0 733 730"/>
                                <a:gd name="T15" fmla="*/ 733 h 4"/>
                                <a:gd name="T16" fmla="+- 0 8864 8862"/>
                                <a:gd name="T17" fmla="*/ T16 w 10"/>
                                <a:gd name="T18" fmla="+- 0 733 730"/>
                                <a:gd name="T19" fmla="*/ 733 h 4"/>
                                <a:gd name="T20" fmla="+- 0 8872 8862"/>
                                <a:gd name="T21" fmla="*/ T20 w 10"/>
                                <a:gd name="T22" fmla="+- 0 731 730"/>
                                <a:gd name="T23" fmla="*/ 731 h 4"/>
                                <a:gd name="T24" fmla="+- 0 8872 8862"/>
                                <a:gd name="T25" fmla="*/ T24 w 10"/>
                                <a:gd name="T26" fmla="+- 0 730 730"/>
                                <a:gd name="T27" fmla="*/ 730 h 4"/>
                              </a:gdLst>
                              <a:ahLst/>
                              <a:cxnLst>
                                <a:cxn ang="0">
                                  <a:pos x="T1" y="T3"/>
                                </a:cxn>
                                <a:cxn ang="0">
                                  <a:pos x="T5" y="T7"/>
                                </a:cxn>
                                <a:cxn ang="0">
                                  <a:pos x="T9" y="T11"/>
                                </a:cxn>
                                <a:cxn ang="0">
                                  <a:pos x="T13" y="T15"/>
                                </a:cxn>
                                <a:cxn ang="0">
                                  <a:pos x="T17" y="T19"/>
                                </a:cxn>
                                <a:cxn ang="0">
                                  <a:pos x="T21" y="T23"/>
                                </a:cxn>
                                <a:cxn ang="0">
                                  <a:pos x="T25" y="T27"/>
                                </a:cxn>
                              </a:cxnLst>
                              <a:rect l="0" t="0" r="r" b="b"/>
                              <a:pathLst>
                                <a:path w="10" h="4">
                                  <a:moveTo>
                                    <a:pt x="10" y="0"/>
                                  </a:moveTo>
                                  <a:lnTo>
                                    <a:pt x="8" y="0"/>
                                  </a:lnTo>
                                  <a:lnTo>
                                    <a:pt x="0" y="1"/>
                                  </a:lnTo>
                                  <a:lnTo>
                                    <a:pt x="0" y="3"/>
                                  </a:lnTo>
                                  <a:lnTo>
                                    <a:pt x="2" y="3"/>
                                  </a:lnTo>
                                  <a:lnTo>
                                    <a:pt x="10" y="1"/>
                                  </a:lnTo>
                                  <a:lnTo>
                                    <a:pt x="1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34" name="Picture 332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851" y="731"/>
                              <a:ext cx="13" cy="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35" name="Picture 332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837" y="733"/>
                              <a:ext cx="16" cy="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36" name="Group 3322"/>
                        <wpg:cNvGrpSpPr>
                          <a:grpSpLocks/>
                        </wpg:cNvGrpSpPr>
                        <wpg:grpSpPr bwMode="auto">
                          <a:xfrm>
                            <a:off x="8820" y="735"/>
                            <a:ext cx="19" cy="3"/>
                            <a:chOff x="8820" y="735"/>
                            <a:chExt cx="19" cy="3"/>
                          </a:xfrm>
                        </wpg:grpSpPr>
                        <wps:wsp>
                          <wps:cNvPr id="15737" name="Freeform 3323"/>
                          <wps:cNvSpPr>
                            <a:spLocks/>
                          </wps:cNvSpPr>
                          <wps:spPr bwMode="auto">
                            <a:xfrm>
                              <a:off x="8820" y="735"/>
                              <a:ext cx="19" cy="3"/>
                            </a:xfrm>
                            <a:custGeom>
                              <a:avLst/>
                              <a:gdLst>
                                <a:gd name="T0" fmla="+- 0 8839 8820"/>
                                <a:gd name="T1" fmla="*/ T0 w 19"/>
                                <a:gd name="T2" fmla="+- 0 735 735"/>
                                <a:gd name="T3" fmla="*/ 735 h 3"/>
                                <a:gd name="T4" fmla="+- 0 8837 8820"/>
                                <a:gd name="T5" fmla="*/ T4 w 19"/>
                                <a:gd name="T6" fmla="+- 0 735 735"/>
                                <a:gd name="T7" fmla="*/ 735 h 3"/>
                                <a:gd name="T8" fmla="+- 0 8820 8820"/>
                                <a:gd name="T9" fmla="*/ T8 w 19"/>
                                <a:gd name="T10" fmla="+- 0 736 735"/>
                                <a:gd name="T11" fmla="*/ 736 h 3"/>
                                <a:gd name="T12" fmla="+- 0 8820 8820"/>
                                <a:gd name="T13" fmla="*/ T12 w 19"/>
                                <a:gd name="T14" fmla="+- 0 738 735"/>
                                <a:gd name="T15" fmla="*/ 738 h 3"/>
                                <a:gd name="T16" fmla="+- 0 8822 8820"/>
                                <a:gd name="T17" fmla="*/ T16 w 19"/>
                                <a:gd name="T18" fmla="+- 0 738 735"/>
                                <a:gd name="T19" fmla="*/ 738 h 3"/>
                                <a:gd name="T20" fmla="+- 0 8839 8820"/>
                                <a:gd name="T21" fmla="*/ T20 w 19"/>
                                <a:gd name="T22" fmla="+- 0 737 735"/>
                                <a:gd name="T23" fmla="*/ 737 h 3"/>
                                <a:gd name="T24" fmla="+- 0 8839 8820"/>
                                <a:gd name="T25" fmla="*/ T24 w 19"/>
                                <a:gd name="T26" fmla="+- 0 735 735"/>
                                <a:gd name="T27" fmla="*/ 735 h 3"/>
                              </a:gdLst>
                              <a:ahLst/>
                              <a:cxnLst>
                                <a:cxn ang="0">
                                  <a:pos x="T1" y="T3"/>
                                </a:cxn>
                                <a:cxn ang="0">
                                  <a:pos x="T5" y="T7"/>
                                </a:cxn>
                                <a:cxn ang="0">
                                  <a:pos x="T9" y="T11"/>
                                </a:cxn>
                                <a:cxn ang="0">
                                  <a:pos x="T13" y="T15"/>
                                </a:cxn>
                                <a:cxn ang="0">
                                  <a:pos x="T17" y="T19"/>
                                </a:cxn>
                                <a:cxn ang="0">
                                  <a:pos x="T21" y="T23"/>
                                </a:cxn>
                                <a:cxn ang="0">
                                  <a:pos x="T25" y="T27"/>
                                </a:cxn>
                              </a:cxnLst>
                              <a:rect l="0" t="0" r="r" b="b"/>
                              <a:pathLst>
                                <a:path w="19" h="3">
                                  <a:moveTo>
                                    <a:pt x="19" y="0"/>
                                  </a:moveTo>
                                  <a:lnTo>
                                    <a:pt x="17" y="0"/>
                                  </a:lnTo>
                                  <a:lnTo>
                                    <a:pt x="0" y="1"/>
                                  </a:lnTo>
                                  <a:lnTo>
                                    <a:pt x="0" y="3"/>
                                  </a:lnTo>
                                  <a:lnTo>
                                    <a:pt x="2" y="3"/>
                                  </a:lnTo>
                                  <a:lnTo>
                                    <a:pt x="19" y="2"/>
                                  </a:lnTo>
                                  <a:lnTo>
                                    <a:pt x="19"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38" name="Group 3324"/>
                        <wpg:cNvGrpSpPr>
                          <a:grpSpLocks/>
                        </wpg:cNvGrpSpPr>
                        <wpg:grpSpPr bwMode="auto">
                          <a:xfrm>
                            <a:off x="8798" y="736"/>
                            <a:ext cx="24" cy="2"/>
                            <a:chOff x="8798" y="736"/>
                            <a:chExt cx="24" cy="2"/>
                          </a:xfrm>
                        </wpg:grpSpPr>
                        <wps:wsp>
                          <wps:cNvPr id="15739" name="Freeform 3325"/>
                          <wps:cNvSpPr>
                            <a:spLocks/>
                          </wps:cNvSpPr>
                          <wps:spPr bwMode="auto">
                            <a:xfrm>
                              <a:off x="8798" y="736"/>
                              <a:ext cx="24" cy="2"/>
                            </a:xfrm>
                            <a:custGeom>
                              <a:avLst/>
                              <a:gdLst>
                                <a:gd name="T0" fmla="+- 0 8798 8798"/>
                                <a:gd name="T1" fmla="*/ T0 w 24"/>
                                <a:gd name="T2" fmla="+- 0 736 736"/>
                                <a:gd name="T3" fmla="*/ 736 h 2"/>
                                <a:gd name="T4" fmla="+- 0 8822 8798"/>
                                <a:gd name="T5" fmla="*/ T4 w 24"/>
                                <a:gd name="T6" fmla="+- 0 736 736"/>
                                <a:gd name="T7" fmla="*/ 736 h 2"/>
                                <a:gd name="T8" fmla="+- 0 8822 8798"/>
                                <a:gd name="T9" fmla="*/ T8 w 24"/>
                                <a:gd name="T10" fmla="+- 0 738 736"/>
                                <a:gd name="T11" fmla="*/ 738 h 2"/>
                                <a:gd name="T12" fmla="+- 0 8798 8798"/>
                                <a:gd name="T13" fmla="*/ T12 w 24"/>
                                <a:gd name="T14" fmla="+- 0 738 736"/>
                                <a:gd name="T15" fmla="*/ 738 h 2"/>
                                <a:gd name="T16" fmla="+- 0 8798 8798"/>
                                <a:gd name="T17" fmla="*/ T16 w 24"/>
                                <a:gd name="T18" fmla="+- 0 736 736"/>
                                <a:gd name="T19" fmla="*/ 736 h 2"/>
                              </a:gdLst>
                              <a:ahLst/>
                              <a:cxnLst>
                                <a:cxn ang="0">
                                  <a:pos x="T1" y="T3"/>
                                </a:cxn>
                                <a:cxn ang="0">
                                  <a:pos x="T5" y="T7"/>
                                </a:cxn>
                                <a:cxn ang="0">
                                  <a:pos x="T9" y="T11"/>
                                </a:cxn>
                                <a:cxn ang="0">
                                  <a:pos x="T13" y="T15"/>
                                </a:cxn>
                                <a:cxn ang="0">
                                  <a:pos x="T17" y="T19"/>
                                </a:cxn>
                              </a:cxnLst>
                              <a:rect l="0" t="0" r="r" b="b"/>
                              <a:pathLst>
                                <a:path w="24" h="2">
                                  <a:moveTo>
                                    <a:pt x="0" y="0"/>
                                  </a:moveTo>
                                  <a:lnTo>
                                    <a:pt x="24" y="0"/>
                                  </a:lnTo>
                                  <a:lnTo>
                                    <a:pt x="24"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40" name="Picture 3326"/>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794" y="733"/>
                              <a:ext cx="8" cy="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41" name="Group 3327"/>
                        <wpg:cNvGrpSpPr>
                          <a:grpSpLocks/>
                        </wpg:cNvGrpSpPr>
                        <wpg:grpSpPr bwMode="auto">
                          <a:xfrm>
                            <a:off x="8791" y="736"/>
                            <a:ext cx="5" cy="5"/>
                            <a:chOff x="8791" y="736"/>
                            <a:chExt cx="5" cy="5"/>
                          </a:xfrm>
                        </wpg:grpSpPr>
                        <wps:wsp>
                          <wps:cNvPr id="15742" name="Freeform 3328"/>
                          <wps:cNvSpPr>
                            <a:spLocks/>
                          </wps:cNvSpPr>
                          <wps:spPr bwMode="auto">
                            <a:xfrm>
                              <a:off x="8791" y="736"/>
                              <a:ext cx="5" cy="5"/>
                            </a:xfrm>
                            <a:custGeom>
                              <a:avLst/>
                              <a:gdLst>
                                <a:gd name="T0" fmla="+- 0 8794 8791"/>
                                <a:gd name="T1" fmla="*/ T0 w 5"/>
                                <a:gd name="T2" fmla="+- 0 736 736"/>
                                <a:gd name="T3" fmla="*/ 736 h 5"/>
                                <a:gd name="T4" fmla="+- 0 8791 8791"/>
                                <a:gd name="T5" fmla="*/ T4 w 5"/>
                                <a:gd name="T6" fmla="+- 0 738 736"/>
                                <a:gd name="T7" fmla="*/ 738 h 5"/>
                                <a:gd name="T8" fmla="+- 0 8791 8791"/>
                                <a:gd name="T9" fmla="*/ T8 w 5"/>
                                <a:gd name="T10" fmla="+- 0 741 736"/>
                                <a:gd name="T11" fmla="*/ 741 h 5"/>
                                <a:gd name="T12" fmla="+- 0 8797 8791"/>
                                <a:gd name="T13" fmla="*/ T12 w 5"/>
                                <a:gd name="T14" fmla="+- 0 741 736"/>
                                <a:gd name="T15" fmla="*/ 741 h 5"/>
                                <a:gd name="T16" fmla="+- 0 8794 8791"/>
                                <a:gd name="T17" fmla="*/ T16 w 5"/>
                                <a:gd name="T18" fmla="+- 0 736 736"/>
                                <a:gd name="T19" fmla="*/ 736 h 5"/>
                              </a:gdLst>
                              <a:ahLst/>
                              <a:cxnLst>
                                <a:cxn ang="0">
                                  <a:pos x="T1" y="T3"/>
                                </a:cxn>
                                <a:cxn ang="0">
                                  <a:pos x="T5" y="T7"/>
                                </a:cxn>
                                <a:cxn ang="0">
                                  <a:pos x="T9" y="T11"/>
                                </a:cxn>
                                <a:cxn ang="0">
                                  <a:pos x="T13" y="T15"/>
                                </a:cxn>
                                <a:cxn ang="0">
                                  <a:pos x="T17" y="T19"/>
                                </a:cxn>
                              </a:cxnLst>
                              <a:rect l="0" t="0" r="r" b="b"/>
                              <a:pathLst>
                                <a:path w="5" h="5">
                                  <a:moveTo>
                                    <a:pt x="3" y="0"/>
                                  </a:moveTo>
                                  <a:lnTo>
                                    <a:pt x="0" y="2"/>
                                  </a:lnTo>
                                  <a:lnTo>
                                    <a:pt x="0" y="5"/>
                                  </a:lnTo>
                                  <a:lnTo>
                                    <a:pt x="6" y="5"/>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43" name="Picture 3329"/>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791" y="741"/>
                              <a:ext cx="5" cy="1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44" name="Group 3330"/>
                        <wpg:cNvGrpSpPr>
                          <a:grpSpLocks/>
                        </wpg:cNvGrpSpPr>
                        <wpg:grpSpPr bwMode="auto">
                          <a:xfrm>
                            <a:off x="8767" y="733"/>
                            <a:ext cx="7" cy="8"/>
                            <a:chOff x="8767" y="733"/>
                            <a:chExt cx="7" cy="8"/>
                          </a:xfrm>
                        </wpg:grpSpPr>
                        <wps:wsp>
                          <wps:cNvPr id="15745" name="Freeform 3331"/>
                          <wps:cNvSpPr>
                            <a:spLocks/>
                          </wps:cNvSpPr>
                          <wps:spPr bwMode="auto">
                            <a:xfrm>
                              <a:off x="8767" y="733"/>
                              <a:ext cx="7" cy="8"/>
                            </a:xfrm>
                            <a:custGeom>
                              <a:avLst/>
                              <a:gdLst>
                                <a:gd name="T0" fmla="+- 0 8772 8767"/>
                                <a:gd name="T1" fmla="*/ T0 w 7"/>
                                <a:gd name="T2" fmla="+- 0 733 733"/>
                                <a:gd name="T3" fmla="*/ 733 h 8"/>
                                <a:gd name="T4" fmla="+- 0 8767 8767"/>
                                <a:gd name="T5" fmla="*/ T4 w 7"/>
                                <a:gd name="T6" fmla="+- 0 737 733"/>
                                <a:gd name="T7" fmla="*/ 737 h 8"/>
                                <a:gd name="T8" fmla="+- 0 8769 8767"/>
                                <a:gd name="T9" fmla="*/ T8 w 7"/>
                                <a:gd name="T10" fmla="+- 0 741 733"/>
                                <a:gd name="T11" fmla="*/ 741 h 8"/>
                                <a:gd name="T12" fmla="+- 0 8774 8767"/>
                                <a:gd name="T13" fmla="*/ T12 w 7"/>
                                <a:gd name="T14" fmla="+- 0 739 733"/>
                                <a:gd name="T15" fmla="*/ 739 h 8"/>
                                <a:gd name="T16" fmla="+- 0 8772 8767"/>
                                <a:gd name="T17" fmla="*/ T16 w 7"/>
                                <a:gd name="T18" fmla="+- 0 733 733"/>
                                <a:gd name="T19" fmla="*/ 733 h 8"/>
                              </a:gdLst>
                              <a:ahLst/>
                              <a:cxnLst>
                                <a:cxn ang="0">
                                  <a:pos x="T1" y="T3"/>
                                </a:cxn>
                                <a:cxn ang="0">
                                  <a:pos x="T5" y="T7"/>
                                </a:cxn>
                                <a:cxn ang="0">
                                  <a:pos x="T9" y="T11"/>
                                </a:cxn>
                                <a:cxn ang="0">
                                  <a:pos x="T13" y="T15"/>
                                </a:cxn>
                                <a:cxn ang="0">
                                  <a:pos x="T17" y="T19"/>
                                </a:cxn>
                              </a:cxnLst>
                              <a:rect l="0" t="0" r="r" b="b"/>
                              <a:pathLst>
                                <a:path w="7" h="8">
                                  <a:moveTo>
                                    <a:pt x="5" y="0"/>
                                  </a:moveTo>
                                  <a:lnTo>
                                    <a:pt x="0" y="4"/>
                                  </a:lnTo>
                                  <a:lnTo>
                                    <a:pt x="2" y="8"/>
                                  </a:lnTo>
                                  <a:lnTo>
                                    <a:pt x="7" y="6"/>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46" name="Group 3332"/>
                        <wpg:cNvGrpSpPr>
                          <a:grpSpLocks/>
                        </wpg:cNvGrpSpPr>
                        <wpg:grpSpPr bwMode="auto">
                          <a:xfrm>
                            <a:off x="8764" y="737"/>
                            <a:ext cx="5" cy="5"/>
                            <a:chOff x="8764" y="737"/>
                            <a:chExt cx="5" cy="5"/>
                          </a:xfrm>
                        </wpg:grpSpPr>
                        <wps:wsp>
                          <wps:cNvPr id="15747" name="Freeform 3333"/>
                          <wps:cNvSpPr>
                            <a:spLocks/>
                          </wps:cNvSpPr>
                          <wps:spPr bwMode="auto">
                            <a:xfrm>
                              <a:off x="8764" y="737"/>
                              <a:ext cx="5" cy="5"/>
                            </a:xfrm>
                            <a:custGeom>
                              <a:avLst/>
                              <a:gdLst>
                                <a:gd name="T0" fmla="+- 0 8767 8764"/>
                                <a:gd name="T1" fmla="*/ T0 w 5"/>
                                <a:gd name="T2" fmla="+- 0 737 737"/>
                                <a:gd name="T3" fmla="*/ 737 h 5"/>
                                <a:gd name="T4" fmla="+- 0 8764 8764"/>
                                <a:gd name="T5" fmla="*/ T4 w 5"/>
                                <a:gd name="T6" fmla="+- 0 738 737"/>
                                <a:gd name="T7" fmla="*/ 738 h 5"/>
                                <a:gd name="T8" fmla="+- 0 8764 8764"/>
                                <a:gd name="T9" fmla="*/ T8 w 5"/>
                                <a:gd name="T10" fmla="+- 0 741 737"/>
                                <a:gd name="T11" fmla="*/ 741 h 5"/>
                                <a:gd name="T12" fmla="+- 0 8769 8764"/>
                                <a:gd name="T13" fmla="*/ T12 w 5"/>
                                <a:gd name="T14" fmla="+- 0 741 737"/>
                                <a:gd name="T15" fmla="*/ 741 h 5"/>
                                <a:gd name="T16" fmla="+- 0 8767 8764"/>
                                <a:gd name="T17" fmla="*/ T16 w 5"/>
                                <a:gd name="T18" fmla="+- 0 737 737"/>
                                <a:gd name="T19" fmla="*/ 737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4"/>
                                  </a:lnTo>
                                  <a:lnTo>
                                    <a:pt x="5" y="4"/>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48" name="Picture 3334"/>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764" y="741"/>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49" name="Picture 3335"/>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739" y="731"/>
                              <a:ext cx="7"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50" name="Group 3336"/>
                        <wpg:cNvGrpSpPr>
                          <a:grpSpLocks/>
                        </wpg:cNvGrpSpPr>
                        <wpg:grpSpPr bwMode="auto">
                          <a:xfrm>
                            <a:off x="8736" y="733"/>
                            <a:ext cx="5" cy="5"/>
                            <a:chOff x="8736" y="733"/>
                            <a:chExt cx="5" cy="5"/>
                          </a:xfrm>
                        </wpg:grpSpPr>
                        <wps:wsp>
                          <wps:cNvPr id="15751" name="Freeform 3337"/>
                          <wps:cNvSpPr>
                            <a:spLocks/>
                          </wps:cNvSpPr>
                          <wps:spPr bwMode="auto">
                            <a:xfrm>
                              <a:off x="8736" y="733"/>
                              <a:ext cx="5" cy="5"/>
                            </a:xfrm>
                            <a:custGeom>
                              <a:avLst/>
                              <a:gdLst>
                                <a:gd name="T0" fmla="+- 0 8739 8736"/>
                                <a:gd name="T1" fmla="*/ T0 w 5"/>
                                <a:gd name="T2" fmla="+- 0 733 733"/>
                                <a:gd name="T3" fmla="*/ 733 h 5"/>
                                <a:gd name="T4" fmla="+- 0 8736 8736"/>
                                <a:gd name="T5" fmla="*/ T4 w 5"/>
                                <a:gd name="T6" fmla="+- 0 735 733"/>
                                <a:gd name="T7" fmla="*/ 735 h 5"/>
                                <a:gd name="T8" fmla="+- 0 8736 8736"/>
                                <a:gd name="T9" fmla="*/ T8 w 5"/>
                                <a:gd name="T10" fmla="+- 0 739 733"/>
                                <a:gd name="T11" fmla="*/ 739 h 5"/>
                                <a:gd name="T12" fmla="+- 0 8741 8736"/>
                                <a:gd name="T13" fmla="*/ T12 w 5"/>
                                <a:gd name="T14" fmla="+- 0 739 733"/>
                                <a:gd name="T15" fmla="*/ 739 h 5"/>
                                <a:gd name="T16" fmla="+- 0 8739 8736"/>
                                <a:gd name="T17" fmla="*/ T16 w 5"/>
                                <a:gd name="T18" fmla="+- 0 733 733"/>
                                <a:gd name="T19" fmla="*/ 733 h 5"/>
                              </a:gdLst>
                              <a:ahLst/>
                              <a:cxnLst>
                                <a:cxn ang="0">
                                  <a:pos x="T1" y="T3"/>
                                </a:cxn>
                                <a:cxn ang="0">
                                  <a:pos x="T5" y="T7"/>
                                </a:cxn>
                                <a:cxn ang="0">
                                  <a:pos x="T9" y="T11"/>
                                </a:cxn>
                                <a:cxn ang="0">
                                  <a:pos x="T13" y="T15"/>
                                </a:cxn>
                                <a:cxn ang="0">
                                  <a:pos x="T17" y="T19"/>
                                </a:cxn>
                              </a:cxnLst>
                              <a:rect l="0" t="0" r="r" b="b"/>
                              <a:pathLst>
                                <a:path w="5" h="5">
                                  <a:moveTo>
                                    <a:pt x="3" y="0"/>
                                  </a:moveTo>
                                  <a:lnTo>
                                    <a:pt x="0" y="2"/>
                                  </a:lnTo>
                                  <a:lnTo>
                                    <a:pt x="0" y="6"/>
                                  </a:lnTo>
                                  <a:lnTo>
                                    <a:pt x="5" y="6"/>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52" name="Group 3338"/>
                        <wpg:cNvGrpSpPr>
                          <a:grpSpLocks/>
                        </wpg:cNvGrpSpPr>
                        <wpg:grpSpPr bwMode="auto">
                          <a:xfrm>
                            <a:off x="8736" y="739"/>
                            <a:ext cx="5" cy="19"/>
                            <a:chOff x="8736" y="739"/>
                            <a:chExt cx="5" cy="19"/>
                          </a:xfrm>
                        </wpg:grpSpPr>
                        <wps:wsp>
                          <wps:cNvPr id="15753" name="Freeform 3339"/>
                          <wps:cNvSpPr>
                            <a:spLocks/>
                          </wps:cNvSpPr>
                          <wps:spPr bwMode="auto">
                            <a:xfrm>
                              <a:off x="8736" y="739"/>
                              <a:ext cx="5" cy="19"/>
                            </a:xfrm>
                            <a:custGeom>
                              <a:avLst/>
                              <a:gdLst>
                                <a:gd name="T0" fmla="+- 0 8736 8736"/>
                                <a:gd name="T1" fmla="*/ T0 w 5"/>
                                <a:gd name="T2" fmla="+- 0 739 739"/>
                                <a:gd name="T3" fmla="*/ 739 h 19"/>
                                <a:gd name="T4" fmla="+- 0 8741 8736"/>
                                <a:gd name="T5" fmla="*/ T4 w 5"/>
                                <a:gd name="T6" fmla="+- 0 739 739"/>
                                <a:gd name="T7" fmla="*/ 739 h 19"/>
                                <a:gd name="T8" fmla="+- 0 8741 8736"/>
                                <a:gd name="T9" fmla="*/ T8 w 5"/>
                                <a:gd name="T10" fmla="+- 0 758 739"/>
                                <a:gd name="T11" fmla="*/ 758 h 19"/>
                                <a:gd name="T12" fmla="+- 0 8736 8736"/>
                                <a:gd name="T13" fmla="*/ T12 w 5"/>
                                <a:gd name="T14" fmla="+- 0 758 739"/>
                                <a:gd name="T15" fmla="*/ 758 h 19"/>
                                <a:gd name="T16" fmla="+- 0 8736 8736"/>
                                <a:gd name="T17" fmla="*/ T16 w 5"/>
                                <a:gd name="T18" fmla="+- 0 739 739"/>
                                <a:gd name="T19" fmla="*/ 739 h 19"/>
                              </a:gdLst>
                              <a:ahLst/>
                              <a:cxnLst>
                                <a:cxn ang="0">
                                  <a:pos x="T1" y="T3"/>
                                </a:cxn>
                                <a:cxn ang="0">
                                  <a:pos x="T5" y="T7"/>
                                </a:cxn>
                                <a:cxn ang="0">
                                  <a:pos x="T9" y="T11"/>
                                </a:cxn>
                                <a:cxn ang="0">
                                  <a:pos x="T13" y="T15"/>
                                </a:cxn>
                                <a:cxn ang="0">
                                  <a:pos x="T17" y="T19"/>
                                </a:cxn>
                              </a:cxnLst>
                              <a:rect l="0" t="0" r="r" b="b"/>
                              <a:pathLst>
                                <a:path w="5" h="19">
                                  <a:moveTo>
                                    <a:pt x="0" y="0"/>
                                  </a:moveTo>
                                  <a:lnTo>
                                    <a:pt x="5" y="0"/>
                                  </a:lnTo>
                                  <a:lnTo>
                                    <a:pt x="5"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54" name="Picture 3340"/>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8823" y="733"/>
                              <a:ext cx="7" cy="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55" name="Group 3341"/>
                        <wpg:cNvGrpSpPr>
                          <a:grpSpLocks/>
                        </wpg:cNvGrpSpPr>
                        <wpg:grpSpPr bwMode="auto">
                          <a:xfrm>
                            <a:off x="8820" y="737"/>
                            <a:ext cx="5" cy="5"/>
                            <a:chOff x="8820" y="737"/>
                            <a:chExt cx="5" cy="5"/>
                          </a:xfrm>
                        </wpg:grpSpPr>
                        <wps:wsp>
                          <wps:cNvPr id="15756" name="Freeform 3342"/>
                          <wps:cNvSpPr>
                            <a:spLocks/>
                          </wps:cNvSpPr>
                          <wps:spPr bwMode="auto">
                            <a:xfrm>
                              <a:off x="8820" y="737"/>
                              <a:ext cx="5" cy="5"/>
                            </a:xfrm>
                            <a:custGeom>
                              <a:avLst/>
                              <a:gdLst>
                                <a:gd name="T0" fmla="+- 0 8823 8820"/>
                                <a:gd name="T1" fmla="*/ T0 w 5"/>
                                <a:gd name="T2" fmla="+- 0 737 737"/>
                                <a:gd name="T3" fmla="*/ 737 h 5"/>
                                <a:gd name="T4" fmla="+- 0 8820 8820"/>
                                <a:gd name="T5" fmla="*/ T4 w 5"/>
                                <a:gd name="T6" fmla="+- 0 738 737"/>
                                <a:gd name="T7" fmla="*/ 738 h 5"/>
                                <a:gd name="T8" fmla="+- 0 8820 8820"/>
                                <a:gd name="T9" fmla="*/ T8 w 5"/>
                                <a:gd name="T10" fmla="+- 0 741 737"/>
                                <a:gd name="T11" fmla="*/ 741 h 5"/>
                                <a:gd name="T12" fmla="+- 0 8825 8820"/>
                                <a:gd name="T13" fmla="*/ T12 w 5"/>
                                <a:gd name="T14" fmla="+- 0 741 737"/>
                                <a:gd name="T15" fmla="*/ 741 h 5"/>
                                <a:gd name="T16" fmla="+- 0 8823 8820"/>
                                <a:gd name="T17" fmla="*/ T16 w 5"/>
                                <a:gd name="T18" fmla="+- 0 737 737"/>
                                <a:gd name="T19" fmla="*/ 737 h 5"/>
                              </a:gdLst>
                              <a:ahLst/>
                              <a:cxnLst>
                                <a:cxn ang="0">
                                  <a:pos x="T1" y="T3"/>
                                </a:cxn>
                                <a:cxn ang="0">
                                  <a:pos x="T5" y="T7"/>
                                </a:cxn>
                                <a:cxn ang="0">
                                  <a:pos x="T9" y="T11"/>
                                </a:cxn>
                                <a:cxn ang="0">
                                  <a:pos x="T13" y="T15"/>
                                </a:cxn>
                                <a:cxn ang="0">
                                  <a:pos x="T17" y="T19"/>
                                </a:cxn>
                              </a:cxnLst>
                              <a:rect l="0" t="0" r="r" b="b"/>
                              <a:pathLst>
                                <a:path w="5" h="5">
                                  <a:moveTo>
                                    <a:pt x="3" y="0"/>
                                  </a:moveTo>
                                  <a:lnTo>
                                    <a:pt x="0" y="1"/>
                                  </a:lnTo>
                                  <a:lnTo>
                                    <a:pt x="0" y="4"/>
                                  </a:lnTo>
                                  <a:lnTo>
                                    <a:pt x="5" y="4"/>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57" name="Picture 3343"/>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8820" y="741"/>
                              <a:ext cx="5" cy="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58" name="Picture 3344"/>
                            <pic:cNvPicPr>
                              <a:picLocks noChangeAspect="1" noChangeArrowheads="1"/>
                            </pic:cNvPicPr>
                          </pic:nvPicPr>
                          <pic:blipFill>
                            <a:blip r:embed="rId1216">
                              <a:extLst>
                                <a:ext uri="{28A0092B-C50C-407E-A947-70E740481C1C}">
                                  <a14:useLocalDpi xmlns:a14="http://schemas.microsoft.com/office/drawing/2010/main" val="0"/>
                                </a:ext>
                              </a:extLst>
                            </a:blip>
                            <a:srcRect/>
                            <a:stretch>
                              <a:fillRect/>
                            </a:stretch>
                          </pic:blipFill>
                          <pic:spPr bwMode="auto">
                            <a:xfrm>
                              <a:off x="8851" y="731"/>
                              <a:ext cx="6" cy="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59" name="Group 3345"/>
                        <wpg:cNvGrpSpPr>
                          <a:grpSpLocks/>
                        </wpg:cNvGrpSpPr>
                        <wpg:grpSpPr bwMode="auto">
                          <a:xfrm>
                            <a:off x="8847" y="733"/>
                            <a:ext cx="5" cy="5"/>
                            <a:chOff x="8847" y="733"/>
                            <a:chExt cx="5" cy="5"/>
                          </a:xfrm>
                        </wpg:grpSpPr>
                        <wps:wsp>
                          <wps:cNvPr id="15760" name="Freeform 3346"/>
                          <wps:cNvSpPr>
                            <a:spLocks/>
                          </wps:cNvSpPr>
                          <wps:spPr bwMode="auto">
                            <a:xfrm>
                              <a:off x="8847" y="733"/>
                              <a:ext cx="5" cy="5"/>
                            </a:xfrm>
                            <a:custGeom>
                              <a:avLst/>
                              <a:gdLst>
                                <a:gd name="T0" fmla="+- 0 8851 8847"/>
                                <a:gd name="T1" fmla="*/ T0 w 5"/>
                                <a:gd name="T2" fmla="+- 0 733 733"/>
                                <a:gd name="T3" fmla="*/ 733 h 5"/>
                                <a:gd name="T4" fmla="+- 0 8847 8847"/>
                                <a:gd name="T5" fmla="*/ T4 w 5"/>
                                <a:gd name="T6" fmla="+- 0 735 733"/>
                                <a:gd name="T7" fmla="*/ 735 h 5"/>
                                <a:gd name="T8" fmla="+- 0 8847 8847"/>
                                <a:gd name="T9" fmla="*/ T8 w 5"/>
                                <a:gd name="T10" fmla="+- 0 739 733"/>
                                <a:gd name="T11" fmla="*/ 739 h 5"/>
                                <a:gd name="T12" fmla="+- 0 8853 8847"/>
                                <a:gd name="T13" fmla="*/ T12 w 5"/>
                                <a:gd name="T14" fmla="+- 0 739 733"/>
                                <a:gd name="T15" fmla="*/ 739 h 5"/>
                                <a:gd name="T16" fmla="+- 0 8851 8847"/>
                                <a:gd name="T17" fmla="*/ T16 w 5"/>
                                <a:gd name="T18" fmla="+- 0 733 733"/>
                                <a:gd name="T19" fmla="*/ 733 h 5"/>
                              </a:gdLst>
                              <a:ahLst/>
                              <a:cxnLst>
                                <a:cxn ang="0">
                                  <a:pos x="T1" y="T3"/>
                                </a:cxn>
                                <a:cxn ang="0">
                                  <a:pos x="T5" y="T7"/>
                                </a:cxn>
                                <a:cxn ang="0">
                                  <a:pos x="T9" y="T11"/>
                                </a:cxn>
                                <a:cxn ang="0">
                                  <a:pos x="T13" y="T15"/>
                                </a:cxn>
                                <a:cxn ang="0">
                                  <a:pos x="T17" y="T19"/>
                                </a:cxn>
                              </a:cxnLst>
                              <a:rect l="0" t="0" r="r" b="b"/>
                              <a:pathLst>
                                <a:path w="5" h="5">
                                  <a:moveTo>
                                    <a:pt x="4" y="0"/>
                                  </a:moveTo>
                                  <a:lnTo>
                                    <a:pt x="0" y="2"/>
                                  </a:lnTo>
                                  <a:lnTo>
                                    <a:pt x="0" y="6"/>
                                  </a:lnTo>
                                  <a:lnTo>
                                    <a:pt x="6" y="6"/>
                                  </a:lnTo>
                                  <a:lnTo>
                                    <a:pt x="4"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61" name="Group 3347"/>
                        <wpg:cNvGrpSpPr>
                          <a:grpSpLocks/>
                        </wpg:cNvGrpSpPr>
                        <wpg:grpSpPr bwMode="auto">
                          <a:xfrm>
                            <a:off x="8847" y="739"/>
                            <a:ext cx="5" cy="19"/>
                            <a:chOff x="8847" y="739"/>
                            <a:chExt cx="5" cy="19"/>
                          </a:xfrm>
                        </wpg:grpSpPr>
                        <wps:wsp>
                          <wps:cNvPr id="15762" name="Freeform 3348"/>
                          <wps:cNvSpPr>
                            <a:spLocks/>
                          </wps:cNvSpPr>
                          <wps:spPr bwMode="auto">
                            <a:xfrm>
                              <a:off x="8847" y="739"/>
                              <a:ext cx="5" cy="19"/>
                            </a:xfrm>
                            <a:custGeom>
                              <a:avLst/>
                              <a:gdLst>
                                <a:gd name="T0" fmla="+- 0 8847 8847"/>
                                <a:gd name="T1" fmla="*/ T0 w 5"/>
                                <a:gd name="T2" fmla="+- 0 739 739"/>
                                <a:gd name="T3" fmla="*/ 739 h 19"/>
                                <a:gd name="T4" fmla="+- 0 8853 8847"/>
                                <a:gd name="T5" fmla="*/ T4 w 5"/>
                                <a:gd name="T6" fmla="+- 0 739 739"/>
                                <a:gd name="T7" fmla="*/ 739 h 19"/>
                                <a:gd name="T8" fmla="+- 0 8853 8847"/>
                                <a:gd name="T9" fmla="*/ T8 w 5"/>
                                <a:gd name="T10" fmla="+- 0 758 739"/>
                                <a:gd name="T11" fmla="*/ 758 h 19"/>
                                <a:gd name="T12" fmla="+- 0 8847 8847"/>
                                <a:gd name="T13" fmla="*/ T12 w 5"/>
                                <a:gd name="T14" fmla="+- 0 758 739"/>
                                <a:gd name="T15" fmla="*/ 758 h 19"/>
                                <a:gd name="T16" fmla="+- 0 8847 8847"/>
                                <a:gd name="T17" fmla="*/ T16 w 5"/>
                                <a:gd name="T18" fmla="+- 0 739 739"/>
                                <a:gd name="T19" fmla="*/ 739 h 19"/>
                              </a:gdLst>
                              <a:ahLst/>
                              <a:cxnLst>
                                <a:cxn ang="0">
                                  <a:pos x="T1" y="T3"/>
                                </a:cxn>
                                <a:cxn ang="0">
                                  <a:pos x="T5" y="T7"/>
                                </a:cxn>
                                <a:cxn ang="0">
                                  <a:pos x="T9" y="T11"/>
                                </a:cxn>
                                <a:cxn ang="0">
                                  <a:pos x="T13" y="T15"/>
                                </a:cxn>
                                <a:cxn ang="0">
                                  <a:pos x="T17" y="T19"/>
                                </a:cxn>
                              </a:cxnLst>
                              <a:rect l="0" t="0" r="r" b="b"/>
                              <a:pathLst>
                                <a:path w="5" h="19">
                                  <a:moveTo>
                                    <a:pt x="0" y="0"/>
                                  </a:moveTo>
                                  <a:lnTo>
                                    <a:pt x="6" y="0"/>
                                  </a:lnTo>
                                  <a:lnTo>
                                    <a:pt x="6" y="19"/>
                                  </a:lnTo>
                                  <a:lnTo>
                                    <a:pt x="0" y="19"/>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63" name="Picture 3349"/>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8636" y="728"/>
                              <a:ext cx="21" cy="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64" name="Picture 3350"/>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636" y="728"/>
                              <a:ext cx="19" cy="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65" name="Picture 335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636" y="728"/>
                              <a:ext cx="17" cy="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66" name="Picture 3352"/>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636" y="728"/>
                              <a:ext cx="16" cy="1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67" name="Picture 3353"/>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636" y="728"/>
                              <a:ext cx="14" cy="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68" name="Picture 3354"/>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636" y="728"/>
                              <a:ext cx="12" cy="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69" name="Picture 335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8636" y="728"/>
                              <a:ext cx="10" cy="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70" name="Group 3356"/>
                        <wpg:cNvGrpSpPr>
                          <a:grpSpLocks/>
                        </wpg:cNvGrpSpPr>
                        <wpg:grpSpPr bwMode="auto">
                          <a:xfrm>
                            <a:off x="8636" y="728"/>
                            <a:ext cx="7" cy="5"/>
                            <a:chOff x="8636" y="728"/>
                            <a:chExt cx="7" cy="5"/>
                          </a:xfrm>
                        </wpg:grpSpPr>
                        <wps:wsp>
                          <wps:cNvPr id="15771" name="Freeform 3357"/>
                          <wps:cNvSpPr>
                            <a:spLocks/>
                          </wps:cNvSpPr>
                          <wps:spPr bwMode="auto">
                            <a:xfrm>
                              <a:off x="8636" y="728"/>
                              <a:ext cx="7" cy="5"/>
                            </a:xfrm>
                            <a:custGeom>
                              <a:avLst/>
                              <a:gdLst>
                                <a:gd name="T0" fmla="+- 0 8643 8636"/>
                                <a:gd name="T1" fmla="*/ T0 w 7"/>
                                <a:gd name="T2" fmla="+- 0 728 728"/>
                                <a:gd name="T3" fmla="*/ 728 h 5"/>
                                <a:gd name="T4" fmla="+- 0 8641 8636"/>
                                <a:gd name="T5" fmla="*/ T4 w 7"/>
                                <a:gd name="T6" fmla="+- 0 728 728"/>
                                <a:gd name="T7" fmla="*/ 728 h 5"/>
                                <a:gd name="T8" fmla="+- 0 8641 8636"/>
                                <a:gd name="T9" fmla="*/ T8 w 7"/>
                                <a:gd name="T10" fmla="+- 0 731 728"/>
                                <a:gd name="T11" fmla="*/ 731 h 5"/>
                                <a:gd name="T12" fmla="+- 0 8636 8636"/>
                                <a:gd name="T13" fmla="*/ T12 w 7"/>
                                <a:gd name="T14" fmla="+- 0 731 728"/>
                                <a:gd name="T15" fmla="*/ 731 h 5"/>
                                <a:gd name="T16" fmla="+- 0 8636 8636"/>
                                <a:gd name="T17" fmla="*/ T16 w 7"/>
                                <a:gd name="T18" fmla="+- 0 733 728"/>
                                <a:gd name="T19" fmla="*/ 733 h 5"/>
                                <a:gd name="T20" fmla="+- 0 8643 8636"/>
                                <a:gd name="T21" fmla="*/ T20 w 7"/>
                                <a:gd name="T22" fmla="+- 0 733 728"/>
                                <a:gd name="T23" fmla="*/ 733 h 5"/>
                                <a:gd name="T24" fmla="+- 0 8643 8636"/>
                                <a:gd name="T25" fmla="*/ T24 w 7"/>
                                <a:gd name="T26" fmla="+- 0 728 728"/>
                                <a:gd name="T27" fmla="*/ 728 h 5"/>
                              </a:gdLst>
                              <a:ahLst/>
                              <a:cxnLst>
                                <a:cxn ang="0">
                                  <a:pos x="T1" y="T3"/>
                                </a:cxn>
                                <a:cxn ang="0">
                                  <a:pos x="T5" y="T7"/>
                                </a:cxn>
                                <a:cxn ang="0">
                                  <a:pos x="T9" y="T11"/>
                                </a:cxn>
                                <a:cxn ang="0">
                                  <a:pos x="T13" y="T15"/>
                                </a:cxn>
                                <a:cxn ang="0">
                                  <a:pos x="T17" y="T19"/>
                                </a:cxn>
                                <a:cxn ang="0">
                                  <a:pos x="T21" y="T23"/>
                                </a:cxn>
                                <a:cxn ang="0">
                                  <a:pos x="T25" y="T27"/>
                                </a:cxn>
                              </a:cxnLst>
                              <a:rect l="0" t="0" r="r" b="b"/>
                              <a:pathLst>
                                <a:path w="7" h="5">
                                  <a:moveTo>
                                    <a:pt x="7" y="0"/>
                                  </a:moveTo>
                                  <a:lnTo>
                                    <a:pt x="5" y="0"/>
                                  </a:lnTo>
                                  <a:lnTo>
                                    <a:pt x="5" y="3"/>
                                  </a:lnTo>
                                  <a:lnTo>
                                    <a:pt x="0" y="3"/>
                                  </a:lnTo>
                                  <a:lnTo>
                                    <a:pt x="0" y="5"/>
                                  </a:lnTo>
                                  <a:lnTo>
                                    <a:pt x="7" y="5"/>
                                  </a:lnTo>
                                  <a:lnTo>
                                    <a:pt x="7"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72" name="Group 3358"/>
                        <wpg:cNvGrpSpPr>
                          <a:grpSpLocks/>
                        </wpg:cNvGrpSpPr>
                        <wpg:grpSpPr bwMode="auto">
                          <a:xfrm>
                            <a:off x="8636" y="728"/>
                            <a:ext cx="5" cy="4"/>
                            <a:chOff x="8636" y="728"/>
                            <a:chExt cx="5" cy="4"/>
                          </a:xfrm>
                        </wpg:grpSpPr>
                        <wps:wsp>
                          <wps:cNvPr id="15773" name="Freeform 3359"/>
                          <wps:cNvSpPr>
                            <a:spLocks/>
                          </wps:cNvSpPr>
                          <wps:spPr bwMode="auto">
                            <a:xfrm>
                              <a:off x="8636" y="728"/>
                              <a:ext cx="5" cy="4"/>
                            </a:xfrm>
                            <a:custGeom>
                              <a:avLst/>
                              <a:gdLst>
                                <a:gd name="T0" fmla="+- 0 8641 8636"/>
                                <a:gd name="T1" fmla="*/ T0 w 5"/>
                                <a:gd name="T2" fmla="+- 0 728 728"/>
                                <a:gd name="T3" fmla="*/ 728 h 4"/>
                                <a:gd name="T4" fmla="+- 0 8639 8636"/>
                                <a:gd name="T5" fmla="*/ T4 w 5"/>
                                <a:gd name="T6" fmla="+- 0 728 728"/>
                                <a:gd name="T7" fmla="*/ 728 h 4"/>
                                <a:gd name="T8" fmla="+- 0 8639 8636"/>
                                <a:gd name="T9" fmla="*/ T8 w 5"/>
                                <a:gd name="T10" fmla="+- 0 730 728"/>
                                <a:gd name="T11" fmla="*/ 730 h 4"/>
                                <a:gd name="T12" fmla="+- 0 8636 8636"/>
                                <a:gd name="T13" fmla="*/ T12 w 5"/>
                                <a:gd name="T14" fmla="+- 0 730 728"/>
                                <a:gd name="T15" fmla="*/ 730 h 4"/>
                                <a:gd name="T16" fmla="+- 0 8636 8636"/>
                                <a:gd name="T17" fmla="*/ T16 w 5"/>
                                <a:gd name="T18" fmla="+- 0 731 728"/>
                                <a:gd name="T19" fmla="*/ 731 h 4"/>
                                <a:gd name="T20" fmla="+- 0 8641 8636"/>
                                <a:gd name="T21" fmla="*/ T20 w 5"/>
                                <a:gd name="T22" fmla="+- 0 731 728"/>
                                <a:gd name="T23" fmla="*/ 731 h 4"/>
                                <a:gd name="T24" fmla="+- 0 8641 8636"/>
                                <a:gd name="T25" fmla="*/ T24 w 5"/>
                                <a:gd name="T26" fmla="+- 0 728 728"/>
                                <a:gd name="T27" fmla="*/ 728 h 4"/>
                              </a:gdLst>
                              <a:ahLst/>
                              <a:cxnLst>
                                <a:cxn ang="0">
                                  <a:pos x="T1" y="T3"/>
                                </a:cxn>
                                <a:cxn ang="0">
                                  <a:pos x="T5" y="T7"/>
                                </a:cxn>
                                <a:cxn ang="0">
                                  <a:pos x="T9" y="T11"/>
                                </a:cxn>
                                <a:cxn ang="0">
                                  <a:pos x="T13" y="T15"/>
                                </a:cxn>
                                <a:cxn ang="0">
                                  <a:pos x="T17" y="T19"/>
                                </a:cxn>
                                <a:cxn ang="0">
                                  <a:pos x="T21" y="T23"/>
                                </a:cxn>
                                <a:cxn ang="0">
                                  <a:pos x="T25" y="T27"/>
                                </a:cxn>
                              </a:cxnLst>
                              <a:rect l="0" t="0" r="r" b="b"/>
                              <a:pathLst>
                                <a:path w="5" h="4">
                                  <a:moveTo>
                                    <a:pt x="5" y="0"/>
                                  </a:moveTo>
                                  <a:lnTo>
                                    <a:pt x="3" y="0"/>
                                  </a:lnTo>
                                  <a:lnTo>
                                    <a:pt x="3" y="2"/>
                                  </a:lnTo>
                                  <a:lnTo>
                                    <a:pt x="0" y="2"/>
                                  </a:lnTo>
                                  <a:lnTo>
                                    <a:pt x="0" y="3"/>
                                  </a:lnTo>
                                  <a:lnTo>
                                    <a:pt x="5" y="3"/>
                                  </a:lnTo>
                                  <a:lnTo>
                                    <a:pt x="5"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74" name="Group 3360"/>
                        <wpg:cNvGrpSpPr>
                          <a:grpSpLocks/>
                        </wpg:cNvGrpSpPr>
                        <wpg:grpSpPr bwMode="auto">
                          <a:xfrm>
                            <a:off x="8636" y="728"/>
                            <a:ext cx="4" cy="3"/>
                            <a:chOff x="8636" y="728"/>
                            <a:chExt cx="4" cy="3"/>
                          </a:xfrm>
                        </wpg:grpSpPr>
                        <wps:wsp>
                          <wps:cNvPr id="15775" name="Freeform 3361"/>
                          <wps:cNvSpPr>
                            <a:spLocks/>
                          </wps:cNvSpPr>
                          <wps:spPr bwMode="auto">
                            <a:xfrm>
                              <a:off x="8636" y="728"/>
                              <a:ext cx="4" cy="3"/>
                            </a:xfrm>
                            <a:custGeom>
                              <a:avLst/>
                              <a:gdLst>
                                <a:gd name="T0" fmla="+- 0 8639 8636"/>
                                <a:gd name="T1" fmla="*/ T0 w 4"/>
                                <a:gd name="T2" fmla="+- 0 728 728"/>
                                <a:gd name="T3" fmla="*/ 728 h 3"/>
                                <a:gd name="T4" fmla="+- 0 8638 8636"/>
                                <a:gd name="T5" fmla="*/ T4 w 4"/>
                                <a:gd name="T6" fmla="+- 0 728 728"/>
                                <a:gd name="T7" fmla="*/ 728 h 3"/>
                                <a:gd name="T8" fmla="+- 0 8638 8636"/>
                                <a:gd name="T9" fmla="*/ T8 w 4"/>
                                <a:gd name="T10" fmla="+- 0 730 728"/>
                                <a:gd name="T11" fmla="*/ 730 h 3"/>
                                <a:gd name="T12" fmla="+- 0 8636 8636"/>
                                <a:gd name="T13" fmla="*/ T12 w 4"/>
                                <a:gd name="T14" fmla="+- 0 730 728"/>
                                <a:gd name="T15" fmla="*/ 730 h 3"/>
                                <a:gd name="T16" fmla="+- 0 8636 8636"/>
                                <a:gd name="T17" fmla="*/ T16 w 4"/>
                                <a:gd name="T18" fmla="+- 0 730 728"/>
                                <a:gd name="T19" fmla="*/ 730 h 3"/>
                                <a:gd name="T20" fmla="+- 0 8639 8636"/>
                                <a:gd name="T21" fmla="*/ T20 w 4"/>
                                <a:gd name="T22" fmla="+- 0 730 728"/>
                                <a:gd name="T23" fmla="*/ 730 h 3"/>
                                <a:gd name="T24" fmla="+- 0 8639 8636"/>
                                <a:gd name="T25" fmla="*/ T24 w 4"/>
                                <a:gd name="T26" fmla="+- 0 728 728"/>
                                <a:gd name="T27" fmla="*/ 728 h 3"/>
                              </a:gdLst>
                              <a:ahLst/>
                              <a:cxnLst>
                                <a:cxn ang="0">
                                  <a:pos x="T1" y="T3"/>
                                </a:cxn>
                                <a:cxn ang="0">
                                  <a:pos x="T5" y="T7"/>
                                </a:cxn>
                                <a:cxn ang="0">
                                  <a:pos x="T9" y="T11"/>
                                </a:cxn>
                                <a:cxn ang="0">
                                  <a:pos x="T13" y="T15"/>
                                </a:cxn>
                                <a:cxn ang="0">
                                  <a:pos x="T17" y="T19"/>
                                </a:cxn>
                                <a:cxn ang="0">
                                  <a:pos x="T21" y="T23"/>
                                </a:cxn>
                                <a:cxn ang="0">
                                  <a:pos x="T25" y="T27"/>
                                </a:cxn>
                              </a:cxnLst>
                              <a:rect l="0" t="0" r="r" b="b"/>
                              <a:pathLst>
                                <a:path w="4" h="3">
                                  <a:moveTo>
                                    <a:pt x="3" y="0"/>
                                  </a:moveTo>
                                  <a:lnTo>
                                    <a:pt x="2" y="0"/>
                                  </a:lnTo>
                                  <a:lnTo>
                                    <a:pt x="2" y="2"/>
                                  </a:lnTo>
                                  <a:lnTo>
                                    <a:pt x="0" y="2"/>
                                  </a:lnTo>
                                  <a:lnTo>
                                    <a:pt x="3" y="2"/>
                                  </a:lnTo>
                                  <a:lnTo>
                                    <a:pt x="3"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76" name="Group 3362"/>
                        <wpg:cNvGrpSpPr>
                          <a:grpSpLocks/>
                        </wpg:cNvGrpSpPr>
                        <wpg:grpSpPr bwMode="auto">
                          <a:xfrm>
                            <a:off x="8636" y="728"/>
                            <a:ext cx="2" cy="2"/>
                            <a:chOff x="8636" y="728"/>
                            <a:chExt cx="2" cy="2"/>
                          </a:xfrm>
                        </wpg:grpSpPr>
                        <wps:wsp>
                          <wps:cNvPr id="15777" name="Freeform 3363"/>
                          <wps:cNvSpPr>
                            <a:spLocks/>
                          </wps:cNvSpPr>
                          <wps:spPr bwMode="auto">
                            <a:xfrm>
                              <a:off x="8636" y="728"/>
                              <a:ext cx="2" cy="2"/>
                            </a:xfrm>
                            <a:custGeom>
                              <a:avLst/>
                              <a:gdLst>
                                <a:gd name="T0" fmla="+- 0 8636 8636"/>
                                <a:gd name="T1" fmla="*/ T0 w 2"/>
                                <a:gd name="T2" fmla="+- 0 728 728"/>
                                <a:gd name="T3" fmla="*/ 728 h 2"/>
                                <a:gd name="T4" fmla="+- 0 8638 8636"/>
                                <a:gd name="T5" fmla="*/ T4 w 2"/>
                                <a:gd name="T6" fmla="+- 0 728 728"/>
                                <a:gd name="T7" fmla="*/ 728 h 2"/>
                                <a:gd name="T8" fmla="+- 0 8638 8636"/>
                                <a:gd name="T9" fmla="*/ T8 w 2"/>
                                <a:gd name="T10" fmla="+- 0 730 728"/>
                                <a:gd name="T11" fmla="*/ 730 h 2"/>
                                <a:gd name="T12" fmla="+- 0 8636 8636"/>
                                <a:gd name="T13" fmla="*/ T12 w 2"/>
                                <a:gd name="T14" fmla="+- 0 730 728"/>
                                <a:gd name="T15" fmla="*/ 730 h 2"/>
                                <a:gd name="T16" fmla="+- 0 8636 8636"/>
                                <a:gd name="T17" fmla="*/ T16 w 2"/>
                                <a:gd name="T18" fmla="+- 0 728 728"/>
                                <a:gd name="T19" fmla="*/ 728 h 2"/>
                              </a:gdLst>
                              <a:ahLst/>
                              <a:cxnLst>
                                <a:cxn ang="0">
                                  <a:pos x="T1" y="T3"/>
                                </a:cxn>
                                <a:cxn ang="0">
                                  <a:pos x="T5" y="T7"/>
                                </a:cxn>
                                <a:cxn ang="0">
                                  <a:pos x="T9" y="T11"/>
                                </a:cxn>
                                <a:cxn ang="0">
                                  <a:pos x="T13" y="T15"/>
                                </a:cxn>
                                <a:cxn ang="0">
                                  <a:pos x="T17" y="T19"/>
                                </a:cxn>
                              </a:cxnLst>
                              <a:rect l="0" t="0" r="r" b="b"/>
                              <a:pathLst>
                                <a:path w="2" h="2">
                                  <a:moveTo>
                                    <a:pt x="0" y="0"/>
                                  </a:moveTo>
                                  <a:lnTo>
                                    <a:pt x="2" y="0"/>
                                  </a:lnTo>
                                  <a:lnTo>
                                    <a:pt x="2"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78" name="Group 3364"/>
                        <wpg:cNvGrpSpPr>
                          <a:grpSpLocks/>
                        </wpg:cNvGrpSpPr>
                        <wpg:grpSpPr bwMode="auto">
                          <a:xfrm>
                            <a:off x="8636" y="741"/>
                            <a:ext cx="23" cy="2"/>
                            <a:chOff x="8636" y="741"/>
                            <a:chExt cx="23" cy="2"/>
                          </a:xfrm>
                        </wpg:grpSpPr>
                        <wps:wsp>
                          <wps:cNvPr id="15779" name="Freeform 3365"/>
                          <wps:cNvSpPr>
                            <a:spLocks/>
                          </wps:cNvSpPr>
                          <wps:spPr bwMode="auto">
                            <a:xfrm>
                              <a:off x="8636" y="741"/>
                              <a:ext cx="23" cy="2"/>
                            </a:xfrm>
                            <a:custGeom>
                              <a:avLst/>
                              <a:gdLst>
                                <a:gd name="T0" fmla="+- 0 8636 8636"/>
                                <a:gd name="T1" fmla="*/ T0 w 23"/>
                                <a:gd name="T2" fmla="+- 0 741 741"/>
                                <a:gd name="T3" fmla="*/ 741 h 2"/>
                                <a:gd name="T4" fmla="+- 0 8659 8636"/>
                                <a:gd name="T5" fmla="*/ T4 w 23"/>
                                <a:gd name="T6" fmla="+- 0 741 741"/>
                                <a:gd name="T7" fmla="*/ 741 h 2"/>
                                <a:gd name="T8" fmla="+- 0 8659 8636"/>
                                <a:gd name="T9" fmla="*/ T8 w 23"/>
                                <a:gd name="T10" fmla="+- 0 743 741"/>
                                <a:gd name="T11" fmla="*/ 743 h 2"/>
                                <a:gd name="T12" fmla="+- 0 8636 8636"/>
                                <a:gd name="T13" fmla="*/ T12 w 23"/>
                                <a:gd name="T14" fmla="+- 0 743 741"/>
                                <a:gd name="T15" fmla="*/ 743 h 2"/>
                                <a:gd name="T16" fmla="+- 0 8636 8636"/>
                                <a:gd name="T17" fmla="*/ T16 w 23"/>
                                <a:gd name="T18" fmla="+- 0 741 741"/>
                                <a:gd name="T19" fmla="*/ 741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80" name="Group 3366"/>
                        <wpg:cNvGrpSpPr>
                          <a:grpSpLocks/>
                        </wpg:cNvGrpSpPr>
                        <wpg:grpSpPr bwMode="auto">
                          <a:xfrm>
                            <a:off x="8657" y="728"/>
                            <a:ext cx="2" cy="15"/>
                            <a:chOff x="8657" y="728"/>
                            <a:chExt cx="2" cy="15"/>
                          </a:xfrm>
                        </wpg:grpSpPr>
                        <wps:wsp>
                          <wps:cNvPr id="15781" name="Freeform 3367"/>
                          <wps:cNvSpPr>
                            <a:spLocks/>
                          </wps:cNvSpPr>
                          <wps:spPr bwMode="auto">
                            <a:xfrm>
                              <a:off x="8657" y="728"/>
                              <a:ext cx="2" cy="15"/>
                            </a:xfrm>
                            <a:custGeom>
                              <a:avLst/>
                              <a:gdLst>
                                <a:gd name="T0" fmla="+- 0 8657 8657"/>
                                <a:gd name="T1" fmla="*/ T0 w 2"/>
                                <a:gd name="T2" fmla="+- 0 728 728"/>
                                <a:gd name="T3" fmla="*/ 728 h 15"/>
                                <a:gd name="T4" fmla="+- 0 8659 8657"/>
                                <a:gd name="T5" fmla="*/ T4 w 2"/>
                                <a:gd name="T6" fmla="+- 0 728 728"/>
                                <a:gd name="T7" fmla="*/ 728 h 15"/>
                                <a:gd name="T8" fmla="+- 0 8659 8657"/>
                                <a:gd name="T9" fmla="*/ T8 w 2"/>
                                <a:gd name="T10" fmla="+- 0 743 728"/>
                                <a:gd name="T11" fmla="*/ 743 h 15"/>
                                <a:gd name="T12" fmla="+- 0 8657 8657"/>
                                <a:gd name="T13" fmla="*/ T12 w 2"/>
                                <a:gd name="T14" fmla="+- 0 743 728"/>
                                <a:gd name="T15" fmla="*/ 743 h 15"/>
                                <a:gd name="T16" fmla="+- 0 8657 8657"/>
                                <a:gd name="T17" fmla="*/ T16 w 2"/>
                                <a:gd name="T18" fmla="+- 0 728 728"/>
                                <a:gd name="T19" fmla="*/ 728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82" name="Group 3368"/>
                        <wpg:cNvGrpSpPr>
                          <a:grpSpLocks/>
                        </wpg:cNvGrpSpPr>
                        <wpg:grpSpPr bwMode="auto">
                          <a:xfrm>
                            <a:off x="8636" y="728"/>
                            <a:ext cx="23" cy="2"/>
                            <a:chOff x="8636" y="728"/>
                            <a:chExt cx="23" cy="2"/>
                          </a:xfrm>
                        </wpg:grpSpPr>
                        <wps:wsp>
                          <wps:cNvPr id="15783" name="Freeform 3369"/>
                          <wps:cNvSpPr>
                            <a:spLocks/>
                          </wps:cNvSpPr>
                          <wps:spPr bwMode="auto">
                            <a:xfrm>
                              <a:off x="8636" y="728"/>
                              <a:ext cx="23" cy="2"/>
                            </a:xfrm>
                            <a:custGeom>
                              <a:avLst/>
                              <a:gdLst>
                                <a:gd name="T0" fmla="+- 0 8636 8636"/>
                                <a:gd name="T1" fmla="*/ T0 w 23"/>
                                <a:gd name="T2" fmla="+- 0 728 728"/>
                                <a:gd name="T3" fmla="*/ 728 h 2"/>
                                <a:gd name="T4" fmla="+- 0 8659 8636"/>
                                <a:gd name="T5" fmla="*/ T4 w 23"/>
                                <a:gd name="T6" fmla="+- 0 728 728"/>
                                <a:gd name="T7" fmla="*/ 728 h 2"/>
                                <a:gd name="T8" fmla="+- 0 8659 8636"/>
                                <a:gd name="T9" fmla="*/ T8 w 23"/>
                                <a:gd name="T10" fmla="+- 0 730 728"/>
                                <a:gd name="T11" fmla="*/ 730 h 2"/>
                                <a:gd name="T12" fmla="+- 0 8636 8636"/>
                                <a:gd name="T13" fmla="*/ T12 w 23"/>
                                <a:gd name="T14" fmla="+- 0 730 728"/>
                                <a:gd name="T15" fmla="*/ 730 h 2"/>
                                <a:gd name="T16" fmla="+- 0 8636 8636"/>
                                <a:gd name="T17" fmla="*/ T16 w 23"/>
                                <a:gd name="T18" fmla="+- 0 728 728"/>
                                <a:gd name="T19" fmla="*/ 728 h 2"/>
                              </a:gdLst>
                              <a:ahLst/>
                              <a:cxnLst>
                                <a:cxn ang="0">
                                  <a:pos x="T1" y="T3"/>
                                </a:cxn>
                                <a:cxn ang="0">
                                  <a:pos x="T5" y="T7"/>
                                </a:cxn>
                                <a:cxn ang="0">
                                  <a:pos x="T9" y="T11"/>
                                </a:cxn>
                                <a:cxn ang="0">
                                  <a:pos x="T13" y="T15"/>
                                </a:cxn>
                                <a:cxn ang="0">
                                  <a:pos x="T17" y="T19"/>
                                </a:cxn>
                              </a:cxnLst>
                              <a:rect l="0" t="0" r="r" b="b"/>
                              <a:pathLst>
                                <a:path w="23" h="2">
                                  <a:moveTo>
                                    <a:pt x="0" y="0"/>
                                  </a:moveTo>
                                  <a:lnTo>
                                    <a:pt x="23" y="0"/>
                                  </a:lnTo>
                                  <a:lnTo>
                                    <a:pt x="23" y="2"/>
                                  </a:lnTo>
                                  <a:lnTo>
                                    <a:pt x="0" y="2"/>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84" name="Group 3370"/>
                        <wpg:cNvGrpSpPr>
                          <a:grpSpLocks/>
                        </wpg:cNvGrpSpPr>
                        <wpg:grpSpPr bwMode="auto">
                          <a:xfrm>
                            <a:off x="8636" y="728"/>
                            <a:ext cx="2" cy="15"/>
                            <a:chOff x="8636" y="728"/>
                            <a:chExt cx="2" cy="15"/>
                          </a:xfrm>
                        </wpg:grpSpPr>
                        <wps:wsp>
                          <wps:cNvPr id="15785" name="Freeform 3371"/>
                          <wps:cNvSpPr>
                            <a:spLocks/>
                          </wps:cNvSpPr>
                          <wps:spPr bwMode="auto">
                            <a:xfrm>
                              <a:off x="8636" y="728"/>
                              <a:ext cx="2" cy="15"/>
                            </a:xfrm>
                            <a:custGeom>
                              <a:avLst/>
                              <a:gdLst>
                                <a:gd name="T0" fmla="+- 0 8636 8636"/>
                                <a:gd name="T1" fmla="*/ T0 w 2"/>
                                <a:gd name="T2" fmla="+- 0 728 728"/>
                                <a:gd name="T3" fmla="*/ 728 h 15"/>
                                <a:gd name="T4" fmla="+- 0 8638 8636"/>
                                <a:gd name="T5" fmla="*/ T4 w 2"/>
                                <a:gd name="T6" fmla="+- 0 728 728"/>
                                <a:gd name="T7" fmla="*/ 728 h 15"/>
                                <a:gd name="T8" fmla="+- 0 8638 8636"/>
                                <a:gd name="T9" fmla="*/ T8 w 2"/>
                                <a:gd name="T10" fmla="+- 0 743 728"/>
                                <a:gd name="T11" fmla="*/ 743 h 15"/>
                                <a:gd name="T12" fmla="+- 0 8636 8636"/>
                                <a:gd name="T13" fmla="*/ T12 w 2"/>
                                <a:gd name="T14" fmla="+- 0 743 728"/>
                                <a:gd name="T15" fmla="*/ 743 h 15"/>
                                <a:gd name="T16" fmla="+- 0 8636 8636"/>
                                <a:gd name="T17" fmla="*/ T16 w 2"/>
                                <a:gd name="T18" fmla="+- 0 728 728"/>
                                <a:gd name="T19" fmla="*/ 728 h 15"/>
                              </a:gdLst>
                              <a:ahLst/>
                              <a:cxnLst>
                                <a:cxn ang="0">
                                  <a:pos x="T1" y="T3"/>
                                </a:cxn>
                                <a:cxn ang="0">
                                  <a:pos x="T5" y="T7"/>
                                </a:cxn>
                                <a:cxn ang="0">
                                  <a:pos x="T9" y="T11"/>
                                </a:cxn>
                                <a:cxn ang="0">
                                  <a:pos x="T13" y="T15"/>
                                </a:cxn>
                                <a:cxn ang="0">
                                  <a:pos x="T17" y="T19"/>
                                </a:cxn>
                              </a:cxnLst>
                              <a:rect l="0" t="0" r="r" b="b"/>
                              <a:pathLst>
                                <a:path w="2" h="15">
                                  <a:moveTo>
                                    <a:pt x="0" y="0"/>
                                  </a:moveTo>
                                  <a:lnTo>
                                    <a:pt x="2" y="0"/>
                                  </a:lnTo>
                                  <a:lnTo>
                                    <a:pt x="2" y="15"/>
                                  </a:lnTo>
                                  <a:lnTo>
                                    <a:pt x="0" y="15"/>
                                  </a:lnTo>
                                  <a:lnTo>
                                    <a:pt x="0" y="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786" name="Picture 3372"/>
                            <pic:cNvPicPr>
                              <a:picLocks noChangeAspect="1" noChangeArrowheads="1"/>
                            </pic:cNvPicPr>
                          </pic:nvPicPr>
                          <pic:blipFill>
                            <a:blip r:embed="rId1217">
                              <a:extLst>
                                <a:ext uri="{28A0092B-C50C-407E-A947-70E740481C1C}">
                                  <a14:useLocalDpi xmlns:a14="http://schemas.microsoft.com/office/drawing/2010/main" val="0"/>
                                </a:ext>
                              </a:extLst>
                            </a:blip>
                            <a:srcRect/>
                            <a:stretch>
                              <a:fillRect/>
                            </a:stretch>
                          </pic:blipFill>
                          <pic:spPr bwMode="auto">
                            <a:xfrm>
                              <a:off x="8625" y="758"/>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87" name="Picture 3373"/>
                            <pic:cNvPicPr>
                              <a:picLocks noChangeAspect="1" noChangeArrowheads="1"/>
                            </pic:cNvPicPr>
                          </pic:nvPicPr>
                          <pic:blipFill>
                            <a:blip r:embed="rId1218">
                              <a:extLst>
                                <a:ext uri="{28A0092B-C50C-407E-A947-70E740481C1C}">
                                  <a14:useLocalDpi xmlns:a14="http://schemas.microsoft.com/office/drawing/2010/main" val="0"/>
                                </a:ext>
                              </a:extLst>
                            </a:blip>
                            <a:srcRect/>
                            <a:stretch>
                              <a:fillRect/>
                            </a:stretch>
                          </pic:blipFill>
                          <pic:spPr bwMode="auto">
                            <a:xfrm>
                              <a:off x="8798" y="758"/>
                              <a:ext cx="173" cy="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88" name="Picture 3374"/>
                            <pic:cNvPicPr>
                              <a:picLocks noChangeAspect="1" noChangeArrowheads="1"/>
                            </pic:cNvPicPr>
                          </pic:nvPicPr>
                          <pic:blipFill>
                            <a:blip r:embed="rId1219">
                              <a:extLst>
                                <a:ext uri="{28A0092B-C50C-407E-A947-70E740481C1C}">
                                  <a14:useLocalDpi xmlns:a14="http://schemas.microsoft.com/office/drawing/2010/main" val="0"/>
                                </a:ext>
                              </a:extLst>
                            </a:blip>
                            <a:srcRect/>
                            <a:stretch>
                              <a:fillRect/>
                            </a:stretch>
                          </pic:blipFill>
                          <pic:spPr bwMode="auto">
                            <a:xfrm>
                              <a:off x="8625" y="760"/>
                              <a:ext cx="241" cy="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789" name="Picture 3375"/>
                            <pic:cNvPicPr>
                              <a:picLocks noChangeAspect="1" noChangeArrowheads="1"/>
                            </pic:cNvPicPr>
                          </pic:nvPicPr>
                          <pic:blipFill>
                            <a:blip r:embed="rId1220">
                              <a:extLst>
                                <a:ext uri="{28A0092B-C50C-407E-A947-70E740481C1C}">
                                  <a14:useLocalDpi xmlns:a14="http://schemas.microsoft.com/office/drawing/2010/main" val="0"/>
                                </a:ext>
                              </a:extLst>
                            </a:blip>
                            <a:srcRect/>
                            <a:stretch>
                              <a:fillRect/>
                            </a:stretch>
                          </pic:blipFill>
                          <pic:spPr bwMode="auto">
                            <a:xfrm>
                              <a:off x="8798" y="760"/>
                              <a:ext cx="173" cy="1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5790" name="Group 3376"/>
                        <wpg:cNvGrpSpPr>
                          <a:grpSpLocks/>
                        </wpg:cNvGrpSpPr>
                        <wpg:grpSpPr bwMode="auto">
                          <a:xfrm>
                            <a:off x="8271" y="797"/>
                            <a:ext cx="329" cy="558"/>
                            <a:chOff x="8271" y="797"/>
                            <a:chExt cx="329" cy="558"/>
                          </a:xfrm>
                        </wpg:grpSpPr>
                        <wps:wsp>
                          <wps:cNvPr id="15791" name="Freeform 3377"/>
                          <wps:cNvSpPr>
                            <a:spLocks/>
                          </wps:cNvSpPr>
                          <wps:spPr bwMode="auto">
                            <a:xfrm>
                              <a:off x="8271" y="797"/>
                              <a:ext cx="329" cy="558"/>
                            </a:xfrm>
                            <a:custGeom>
                              <a:avLst/>
                              <a:gdLst>
                                <a:gd name="T0" fmla="+- 0 8271 8271"/>
                                <a:gd name="T1" fmla="*/ T0 w 329"/>
                                <a:gd name="T2" fmla="+- 0 1355 797"/>
                                <a:gd name="T3" fmla="*/ 1355 h 558"/>
                                <a:gd name="T4" fmla="+- 0 8600 8271"/>
                                <a:gd name="T5" fmla="*/ T4 w 329"/>
                                <a:gd name="T6" fmla="+- 0 797 797"/>
                                <a:gd name="T7" fmla="*/ 797 h 558"/>
                              </a:gdLst>
                              <a:ahLst/>
                              <a:cxnLst>
                                <a:cxn ang="0">
                                  <a:pos x="T1" y="T3"/>
                                </a:cxn>
                                <a:cxn ang="0">
                                  <a:pos x="T5" y="T7"/>
                                </a:cxn>
                              </a:cxnLst>
                              <a:rect l="0" t="0" r="r" b="b"/>
                              <a:pathLst>
                                <a:path w="329" h="558">
                                  <a:moveTo>
                                    <a:pt x="0" y="558"/>
                                  </a:moveTo>
                                  <a:lnTo>
                                    <a:pt x="329"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792" name="Group 3378"/>
                        <wpg:cNvGrpSpPr>
                          <a:grpSpLocks/>
                        </wpg:cNvGrpSpPr>
                        <wpg:grpSpPr bwMode="auto">
                          <a:xfrm>
                            <a:off x="8580" y="744"/>
                            <a:ext cx="52" cy="65"/>
                            <a:chOff x="8580" y="744"/>
                            <a:chExt cx="52" cy="65"/>
                          </a:xfrm>
                        </wpg:grpSpPr>
                        <wps:wsp>
                          <wps:cNvPr id="15793" name="Freeform 3379"/>
                          <wps:cNvSpPr>
                            <a:spLocks/>
                          </wps:cNvSpPr>
                          <wps:spPr bwMode="auto">
                            <a:xfrm>
                              <a:off x="8580" y="744"/>
                              <a:ext cx="52" cy="65"/>
                            </a:xfrm>
                            <a:custGeom>
                              <a:avLst/>
                              <a:gdLst>
                                <a:gd name="T0" fmla="+- 0 8632 8580"/>
                                <a:gd name="T1" fmla="*/ T0 w 52"/>
                                <a:gd name="T2" fmla="+- 0 744 744"/>
                                <a:gd name="T3" fmla="*/ 744 h 65"/>
                                <a:gd name="T4" fmla="+- 0 8580 8580"/>
                                <a:gd name="T5" fmla="*/ T4 w 52"/>
                                <a:gd name="T6" fmla="+- 0 785 744"/>
                                <a:gd name="T7" fmla="*/ 785 h 65"/>
                                <a:gd name="T8" fmla="+- 0 8620 8580"/>
                                <a:gd name="T9" fmla="*/ T8 w 52"/>
                                <a:gd name="T10" fmla="+- 0 809 744"/>
                                <a:gd name="T11" fmla="*/ 809 h 65"/>
                                <a:gd name="T12" fmla="+- 0 8632 8580"/>
                                <a:gd name="T13" fmla="*/ T12 w 52"/>
                                <a:gd name="T14" fmla="+- 0 744 744"/>
                                <a:gd name="T15" fmla="*/ 744 h 65"/>
                              </a:gdLst>
                              <a:ahLst/>
                              <a:cxnLst>
                                <a:cxn ang="0">
                                  <a:pos x="T1" y="T3"/>
                                </a:cxn>
                                <a:cxn ang="0">
                                  <a:pos x="T5" y="T7"/>
                                </a:cxn>
                                <a:cxn ang="0">
                                  <a:pos x="T9" y="T11"/>
                                </a:cxn>
                                <a:cxn ang="0">
                                  <a:pos x="T13" y="T15"/>
                                </a:cxn>
                              </a:cxnLst>
                              <a:rect l="0" t="0" r="r" b="b"/>
                              <a:pathLst>
                                <a:path w="52" h="65">
                                  <a:moveTo>
                                    <a:pt x="52" y="0"/>
                                  </a:moveTo>
                                  <a:lnTo>
                                    <a:pt x="0" y="41"/>
                                  </a:lnTo>
                                  <a:lnTo>
                                    <a:pt x="40" y="65"/>
                                  </a:lnTo>
                                  <a:lnTo>
                                    <a:pt x="5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94" name="Group 3380"/>
                        <wpg:cNvGrpSpPr>
                          <a:grpSpLocks/>
                        </wpg:cNvGrpSpPr>
                        <wpg:grpSpPr bwMode="auto">
                          <a:xfrm>
                            <a:off x="8580" y="744"/>
                            <a:ext cx="52" cy="65"/>
                            <a:chOff x="8580" y="744"/>
                            <a:chExt cx="52" cy="65"/>
                          </a:xfrm>
                        </wpg:grpSpPr>
                        <wps:wsp>
                          <wps:cNvPr id="15795" name="Freeform 3381"/>
                          <wps:cNvSpPr>
                            <a:spLocks/>
                          </wps:cNvSpPr>
                          <wps:spPr bwMode="auto">
                            <a:xfrm>
                              <a:off x="8580" y="744"/>
                              <a:ext cx="52" cy="65"/>
                            </a:xfrm>
                            <a:custGeom>
                              <a:avLst/>
                              <a:gdLst>
                                <a:gd name="T0" fmla="+- 0 8632 8580"/>
                                <a:gd name="T1" fmla="*/ T0 w 52"/>
                                <a:gd name="T2" fmla="+- 0 744 744"/>
                                <a:gd name="T3" fmla="*/ 744 h 65"/>
                                <a:gd name="T4" fmla="+- 0 8580 8580"/>
                                <a:gd name="T5" fmla="*/ T4 w 52"/>
                                <a:gd name="T6" fmla="+- 0 785 744"/>
                                <a:gd name="T7" fmla="*/ 785 h 65"/>
                                <a:gd name="T8" fmla="+- 0 8620 8580"/>
                                <a:gd name="T9" fmla="*/ T8 w 52"/>
                                <a:gd name="T10" fmla="+- 0 809 744"/>
                                <a:gd name="T11" fmla="*/ 809 h 65"/>
                                <a:gd name="T12" fmla="+- 0 8632 8580"/>
                                <a:gd name="T13" fmla="*/ T12 w 52"/>
                                <a:gd name="T14" fmla="+- 0 744 744"/>
                                <a:gd name="T15" fmla="*/ 744 h 65"/>
                              </a:gdLst>
                              <a:ahLst/>
                              <a:cxnLst>
                                <a:cxn ang="0">
                                  <a:pos x="T1" y="T3"/>
                                </a:cxn>
                                <a:cxn ang="0">
                                  <a:pos x="T5" y="T7"/>
                                </a:cxn>
                                <a:cxn ang="0">
                                  <a:pos x="T9" y="T11"/>
                                </a:cxn>
                                <a:cxn ang="0">
                                  <a:pos x="T13" y="T15"/>
                                </a:cxn>
                              </a:cxnLst>
                              <a:rect l="0" t="0" r="r" b="b"/>
                              <a:pathLst>
                                <a:path w="52" h="65">
                                  <a:moveTo>
                                    <a:pt x="52" y="0"/>
                                  </a:moveTo>
                                  <a:lnTo>
                                    <a:pt x="0" y="41"/>
                                  </a:lnTo>
                                  <a:lnTo>
                                    <a:pt x="40" y="65"/>
                                  </a:lnTo>
                                  <a:lnTo>
                                    <a:pt x="52"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796" name="Group 3382"/>
                        <wpg:cNvGrpSpPr>
                          <a:grpSpLocks/>
                        </wpg:cNvGrpSpPr>
                        <wpg:grpSpPr bwMode="auto">
                          <a:xfrm>
                            <a:off x="8240" y="1343"/>
                            <a:ext cx="52" cy="65"/>
                            <a:chOff x="8240" y="1343"/>
                            <a:chExt cx="52" cy="65"/>
                          </a:xfrm>
                        </wpg:grpSpPr>
                        <wps:wsp>
                          <wps:cNvPr id="15797" name="Freeform 3383"/>
                          <wps:cNvSpPr>
                            <a:spLocks/>
                          </wps:cNvSpPr>
                          <wps:spPr bwMode="auto">
                            <a:xfrm>
                              <a:off x="8240" y="1343"/>
                              <a:ext cx="52" cy="65"/>
                            </a:xfrm>
                            <a:custGeom>
                              <a:avLst/>
                              <a:gdLst>
                                <a:gd name="T0" fmla="+- 0 8251 8240"/>
                                <a:gd name="T1" fmla="*/ T0 w 52"/>
                                <a:gd name="T2" fmla="+- 0 1343 1343"/>
                                <a:gd name="T3" fmla="*/ 1343 h 65"/>
                                <a:gd name="T4" fmla="+- 0 8240 8240"/>
                                <a:gd name="T5" fmla="*/ T4 w 52"/>
                                <a:gd name="T6" fmla="+- 0 1408 1343"/>
                                <a:gd name="T7" fmla="*/ 1408 h 65"/>
                                <a:gd name="T8" fmla="+- 0 8291 8240"/>
                                <a:gd name="T9" fmla="*/ T8 w 52"/>
                                <a:gd name="T10" fmla="+- 0 1367 1343"/>
                                <a:gd name="T11" fmla="*/ 1367 h 65"/>
                                <a:gd name="T12" fmla="+- 0 8251 8240"/>
                                <a:gd name="T13" fmla="*/ T12 w 52"/>
                                <a:gd name="T14" fmla="+- 0 1343 1343"/>
                                <a:gd name="T15" fmla="*/ 1343 h 65"/>
                              </a:gdLst>
                              <a:ahLst/>
                              <a:cxnLst>
                                <a:cxn ang="0">
                                  <a:pos x="T1" y="T3"/>
                                </a:cxn>
                                <a:cxn ang="0">
                                  <a:pos x="T5" y="T7"/>
                                </a:cxn>
                                <a:cxn ang="0">
                                  <a:pos x="T9" y="T11"/>
                                </a:cxn>
                                <a:cxn ang="0">
                                  <a:pos x="T13" y="T15"/>
                                </a:cxn>
                              </a:cxnLst>
                              <a:rect l="0" t="0" r="r" b="b"/>
                              <a:pathLst>
                                <a:path w="52" h="65">
                                  <a:moveTo>
                                    <a:pt x="11" y="0"/>
                                  </a:moveTo>
                                  <a:lnTo>
                                    <a:pt x="0" y="65"/>
                                  </a:lnTo>
                                  <a:lnTo>
                                    <a:pt x="51" y="24"/>
                                  </a:lnTo>
                                  <a:lnTo>
                                    <a:pt x="1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98" name="Group 3384"/>
                        <wpg:cNvGrpSpPr>
                          <a:grpSpLocks/>
                        </wpg:cNvGrpSpPr>
                        <wpg:grpSpPr bwMode="auto">
                          <a:xfrm>
                            <a:off x="8240" y="1343"/>
                            <a:ext cx="52" cy="65"/>
                            <a:chOff x="8240" y="1343"/>
                            <a:chExt cx="52" cy="65"/>
                          </a:xfrm>
                        </wpg:grpSpPr>
                        <wps:wsp>
                          <wps:cNvPr id="15799" name="Freeform 3385"/>
                          <wps:cNvSpPr>
                            <a:spLocks/>
                          </wps:cNvSpPr>
                          <wps:spPr bwMode="auto">
                            <a:xfrm>
                              <a:off x="8240" y="1343"/>
                              <a:ext cx="52" cy="65"/>
                            </a:xfrm>
                            <a:custGeom>
                              <a:avLst/>
                              <a:gdLst>
                                <a:gd name="T0" fmla="+- 0 8240 8240"/>
                                <a:gd name="T1" fmla="*/ T0 w 52"/>
                                <a:gd name="T2" fmla="+- 0 1408 1343"/>
                                <a:gd name="T3" fmla="*/ 1408 h 65"/>
                                <a:gd name="T4" fmla="+- 0 8291 8240"/>
                                <a:gd name="T5" fmla="*/ T4 w 52"/>
                                <a:gd name="T6" fmla="+- 0 1367 1343"/>
                                <a:gd name="T7" fmla="*/ 1367 h 65"/>
                                <a:gd name="T8" fmla="+- 0 8251 8240"/>
                                <a:gd name="T9" fmla="*/ T8 w 52"/>
                                <a:gd name="T10" fmla="+- 0 1343 1343"/>
                                <a:gd name="T11" fmla="*/ 1343 h 65"/>
                                <a:gd name="T12" fmla="+- 0 8240 8240"/>
                                <a:gd name="T13" fmla="*/ T12 w 52"/>
                                <a:gd name="T14" fmla="+- 0 1408 1343"/>
                                <a:gd name="T15" fmla="*/ 1408 h 65"/>
                              </a:gdLst>
                              <a:ahLst/>
                              <a:cxnLst>
                                <a:cxn ang="0">
                                  <a:pos x="T1" y="T3"/>
                                </a:cxn>
                                <a:cxn ang="0">
                                  <a:pos x="T5" y="T7"/>
                                </a:cxn>
                                <a:cxn ang="0">
                                  <a:pos x="T9" y="T11"/>
                                </a:cxn>
                                <a:cxn ang="0">
                                  <a:pos x="T13" y="T15"/>
                                </a:cxn>
                              </a:cxnLst>
                              <a:rect l="0" t="0" r="r" b="b"/>
                              <a:pathLst>
                                <a:path w="52" h="65">
                                  <a:moveTo>
                                    <a:pt x="0" y="65"/>
                                  </a:moveTo>
                                  <a:lnTo>
                                    <a:pt x="51" y="24"/>
                                  </a:lnTo>
                                  <a:lnTo>
                                    <a:pt x="11" y="0"/>
                                  </a:lnTo>
                                  <a:lnTo>
                                    <a:pt x="0" y="65"/>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800" name="Group 3386"/>
                        <wpg:cNvGrpSpPr>
                          <a:grpSpLocks/>
                        </wpg:cNvGrpSpPr>
                        <wpg:grpSpPr bwMode="auto">
                          <a:xfrm>
                            <a:off x="8763" y="593"/>
                            <a:ext cx="45" cy="66"/>
                            <a:chOff x="8763" y="593"/>
                            <a:chExt cx="45" cy="66"/>
                          </a:xfrm>
                        </wpg:grpSpPr>
                        <wps:wsp>
                          <wps:cNvPr id="15801" name="Freeform 3387"/>
                          <wps:cNvSpPr>
                            <a:spLocks/>
                          </wps:cNvSpPr>
                          <wps:spPr bwMode="auto">
                            <a:xfrm>
                              <a:off x="8763" y="593"/>
                              <a:ext cx="45" cy="66"/>
                            </a:xfrm>
                            <a:custGeom>
                              <a:avLst/>
                              <a:gdLst>
                                <a:gd name="T0" fmla="+- 0 8808 8763"/>
                                <a:gd name="T1" fmla="*/ T0 w 45"/>
                                <a:gd name="T2" fmla="+- 0 593 593"/>
                                <a:gd name="T3" fmla="*/ 593 h 66"/>
                                <a:gd name="T4" fmla="+- 0 8763 8763"/>
                                <a:gd name="T5" fmla="*/ T4 w 45"/>
                                <a:gd name="T6" fmla="+- 0 607 593"/>
                                <a:gd name="T7" fmla="*/ 607 h 66"/>
                                <a:gd name="T8" fmla="+- 0 8804 8763"/>
                                <a:gd name="T9" fmla="*/ T8 w 45"/>
                                <a:gd name="T10" fmla="+- 0 660 593"/>
                                <a:gd name="T11" fmla="*/ 660 h 66"/>
                                <a:gd name="T12" fmla="+- 0 8808 8763"/>
                                <a:gd name="T13" fmla="*/ T12 w 45"/>
                                <a:gd name="T14" fmla="+- 0 593 593"/>
                                <a:gd name="T15" fmla="*/ 593 h 66"/>
                              </a:gdLst>
                              <a:ahLst/>
                              <a:cxnLst>
                                <a:cxn ang="0">
                                  <a:pos x="T1" y="T3"/>
                                </a:cxn>
                                <a:cxn ang="0">
                                  <a:pos x="T5" y="T7"/>
                                </a:cxn>
                                <a:cxn ang="0">
                                  <a:pos x="T9" y="T11"/>
                                </a:cxn>
                                <a:cxn ang="0">
                                  <a:pos x="T13" y="T15"/>
                                </a:cxn>
                              </a:cxnLst>
                              <a:rect l="0" t="0" r="r" b="b"/>
                              <a:pathLst>
                                <a:path w="45" h="66">
                                  <a:moveTo>
                                    <a:pt x="45" y="0"/>
                                  </a:moveTo>
                                  <a:lnTo>
                                    <a:pt x="0" y="14"/>
                                  </a:lnTo>
                                  <a:lnTo>
                                    <a:pt x="41" y="67"/>
                                  </a:lnTo>
                                  <a:lnTo>
                                    <a:pt x="4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802" name="Group 3388"/>
                        <wpg:cNvGrpSpPr>
                          <a:grpSpLocks/>
                        </wpg:cNvGrpSpPr>
                        <wpg:grpSpPr bwMode="auto">
                          <a:xfrm>
                            <a:off x="8763" y="593"/>
                            <a:ext cx="45" cy="66"/>
                            <a:chOff x="8763" y="593"/>
                            <a:chExt cx="45" cy="66"/>
                          </a:xfrm>
                        </wpg:grpSpPr>
                        <wps:wsp>
                          <wps:cNvPr id="15803" name="Freeform 3389"/>
                          <wps:cNvSpPr>
                            <a:spLocks/>
                          </wps:cNvSpPr>
                          <wps:spPr bwMode="auto">
                            <a:xfrm>
                              <a:off x="8763" y="593"/>
                              <a:ext cx="45" cy="66"/>
                            </a:xfrm>
                            <a:custGeom>
                              <a:avLst/>
                              <a:gdLst>
                                <a:gd name="T0" fmla="+- 0 8804 8763"/>
                                <a:gd name="T1" fmla="*/ T0 w 45"/>
                                <a:gd name="T2" fmla="+- 0 660 593"/>
                                <a:gd name="T3" fmla="*/ 660 h 66"/>
                                <a:gd name="T4" fmla="+- 0 8808 8763"/>
                                <a:gd name="T5" fmla="*/ T4 w 45"/>
                                <a:gd name="T6" fmla="+- 0 593 593"/>
                                <a:gd name="T7" fmla="*/ 593 h 66"/>
                                <a:gd name="T8" fmla="+- 0 8763 8763"/>
                                <a:gd name="T9" fmla="*/ T8 w 45"/>
                                <a:gd name="T10" fmla="+- 0 607 593"/>
                                <a:gd name="T11" fmla="*/ 607 h 66"/>
                                <a:gd name="T12" fmla="+- 0 8804 8763"/>
                                <a:gd name="T13" fmla="*/ T12 w 45"/>
                                <a:gd name="T14" fmla="+- 0 660 593"/>
                                <a:gd name="T15" fmla="*/ 660 h 66"/>
                              </a:gdLst>
                              <a:ahLst/>
                              <a:cxnLst>
                                <a:cxn ang="0">
                                  <a:pos x="T1" y="T3"/>
                                </a:cxn>
                                <a:cxn ang="0">
                                  <a:pos x="T5" y="T7"/>
                                </a:cxn>
                                <a:cxn ang="0">
                                  <a:pos x="T9" y="T11"/>
                                </a:cxn>
                                <a:cxn ang="0">
                                  <a:pos x="T13" y="T15"/>
                                </a:cxn>
                              </a:cxnLst>
                              <a:rect l="0" t="0" r="r" b="b"/>
                              <a:pathLst>
                                <a:path w="45" h="66">
                                  <a:moveTo>
                                    <a:pt x="41" y="67"/>
                                  </a:moveTo>
                                  <a:lnTo>
                                    <a:pt x="45" y="0"/>
                                  </a:lnTo>
                                  <a:lnTo>
                                    <a:pt x="0" y="14"/>
                                  </a:lnTo>
                                  <a:lnTo>
                                    <a:pt x="41" y="67"/>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4739" o:spid="_x0000_s1026" style="position:absolute;margin-left:398.95pt;margin-top:-22.35pt;width:56.2pt;height:150.75pt;z-index:-251469824;mso-position-horizontal-relative:page" coordorigin="7979,-447" coordsize="1124,30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">
                <v:shape id="Picture 2326" o:spid="_x0000_s1027" type="#_x0000_t75" style="position:absolute;left:8099;top:-447;width:1004;height: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kWu/GAAAA3gAAAA8AAABkcnMvZG93bnJldi54bWxEj0FrwkAQhe+F/odlBC+l7ipS29RViij2&#10;2kTodchOk5jsbMiumv77zkHobYZ589771tvRd+pKQ2wCW5jPDCjiMriGKwun4vD8CiomZIddYLLw&#10;SxG2m8eHNWYu3PiLrnmqlJhwzNBCnVKfaR3LmjzGWeiJ5fYTBo9J1qHSbsCbmPtOL4x50R4bloQa&#10;e9rVVLb5xVv41qEv8n2T5qtj8XRuL6bdvRlrp5Px4x1UojH9i+/fn07qL1dLARAcmUFv/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iRa78YAAADeAAAADwAAAAAAAAAAAAAA&#10;AACfAgAAZHJzL2Rvd25yZXYueG1sUEsFBgAAAAAEAAQA9wAAAJIDAAAAAA==&#10;">
                  <v:imagedata r:id="rId439" o:title=""/>
                </v:shape>
                <v:group id="Group 2327" o:spid="_x0000_s1028" style="position:absolute;left:8220;top:-376;width:663;height:768" coordorigin="8220,-376" coordsize="663,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T468UAAADeAAAADwAAAGRycy9kb3ducmV2LnhtbERPTWvCQBC9F/oflin0&#10;pptUbSV1FREVD1JoFMTbkB2TYHY2ZLdJ/PeuIPQ2j/c5s0VvKtFS40rLCuJhBII4s7rkXMHxsBlM&#10;QTiPrLGyTApu5GAxf32ZYaJtx7/Upj4XIYRdggoK7+tESpcVZNANbU0cuIttDPoAm1zqBrsQbir5&#10;EUWf0mDJoaHAmlYFZdf0zyjYdtgtR/G63V8vq9v5MPk57WNS6v2tX36D8NT7f/HTvdNh/vhrHMP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pk+OvFAAAA3gAA&#10;AA8AAAAAAAAAAAAAAAAAqgIAAGRycy9kb3ducmV2LnhtbFBLBQYAAAAABAAEAPoAAACcAwAAAAA=&#10;">
                  <v:shape id="Freeform 2328" o:spid="_x0000_s1029" style="position:absolute;left:8220;top:-376;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ZPcMA&#10;AADeAAAADwAAAGRycy9kb3ducmV2LnhtbERPTWvCQBC9C/0PyxS86aY2VImuoqURoSej4nXIjklo&#10;djZktyb+e1cQvM3jfc5i1ZtaXKl1lWUFH+MIBHFudcWFguMhHc1AOI+ssbZMCm7kYLV8Gyww0bbj&#10;PV0zX4gQwi5BBaX3TSKly0sy6Ma2IQ7cxbYGfYBtIXWLXQg3tZxE0Zc0WHFoKLGh75Lyv+zfKNhO&#10;c5t9/nZuF5v0zBt9Sn+6Wqnhe7+eg/DU+5f46d7pMD+exhN4vBNu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ZPcMAAADeAAAADwAAAAAAAAAAAAAAAACYAgAAZHJzL2Rv&#10;d25yZXYueG1sUEsFBgAAAAAEAAQA9QAAAIgDAAAAAA==&#10;" path="m561,693r-263,l304,711r55,47l417,768r21,-1l497,753r56,-40l561,693e" stroked="f">
                    <v:path arrowok="t" o:connecttype="custom" o:connectlocs="561,317;298,317;304,335;359,382;417,392;438,391;497,377;553,337;561,317" o:connectangles="0,0,0,0,0,0,0,0,0"/>
                  </v:shape>
                  <v:shape id="Freeform 2329" o:spid="_x0000_s1030" style="position:absolute;left:8220;top:-376;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8psQA&#10;AADeAAAADwAAAGRycy9kb3ducmV2LnhtbERPTWvCQBC9F/oflin01mxag0rMRtpiiuDJqHgdsmMS&#10;mp0N2dWk/75bKHibx/ucbD2ZTtxocK1lBa9RDIK4srrlWsHxULwsQTiPrLGzTAp+yME6f3zIMNV2&#10;5D3dSl+LEMIuRQWN930qpasaMugi2xMH7mIHgz7AoZZ6wDGEm06+xfFcGmw5NDTY02dD1Xd5NQq+&#10;FpUtZ7vRbRNTnPlDn4rN2Cn1/DS9r0B4mvxd/O/e6jA/WSQz+Hsn3C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oPKbEAAAA3gAAAA8AAAAAAAAAAAAAAAAAmAIAAGRycy9k&#10;b3ducmV2LnhtbFBLBQYAAAAABAAEAPUAAACJAwAAAAA=&#10;" path="m148,77l77,105,29,165,4,243,,296r2,26l25,389r48,38l48,455,30,483,17,510r-6,28l9,564r3,26l46,658r59,50l179,731r25,1l229,729r24,-7l276,710r22,-17l561,693r2,-8l626,685r18,-9l698,628r42,-71l763,479r2,-26l763,429,737,367,698,341r17,-20l728,299r9,-23l741,252r,-24l738,204,710,135,663,83r-456,l176,77r-28,e" stroked="f">
                    <v:path arrowok="t" o:connecttype="custom" o:connectlocs="148,-299;77,-271;29,-211;4,-133;0,-80;2,-54;25,13;73,51;48,79;30,107;17,134;11,162;9,188;12,214;46,282;105,332;179,355;204,356;229,353;253,346;276,334;298,317;561,317;563,309;626,309;644,300;698,252;740,181;763,103;765,77;763,53;737,-9;698,-35;715,-55;728,-77;737,-100;741,-124;741,-148;738,-172;710,-241;663,-293;207,-293;176,-299;148,-299" o:connectangles="0,0,0,0,0,0,0,0,0,0,0,0,0,0,0,0,0,0,0,0,0,0,0,0,0,0,0,0,0,0,0,0,0,0,0,0,0,0,0,0,0,0,0,0"/>
                  </v:shape>
                  <v:shape id="Freeform 2330" o:spid="_x0000_s1031" style="position:absolute;left:8220;top:-376;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k0sMA&#10;AADeAAAADwAAAGRycy9kb3ducmV2LnhtbERPTWvCQBC9C/6HZQRvZqMNVaKraGlE6KlpxeuQnSah&#10;2dmQ3Zr4711B6G0e73M2u8E04kqdqy0rmEcxCOLC6ppLBd9f2WwFwnlkjY1lUnAjB7vteLTBVNue&#10;P+ma+1KEEHYpKqi8b1MpXVGRQRfZljhwP7Yz6APsSqk77EO4aeQijl+lwZpDQ4UtvVVU/OZ/RsFx&#10;Wdj85aN3p8RkFz7oc/beN0pNJ8N+DcLT4P/FT/dJh/nJMkng8U64QW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Gk0sMAAADeAAAADwAAAAAAAAAAAAAAAACYAgAAZHJzL2Rv&#10;d25yZXYueG1sUEsFBgAAAAAEAAQA9QAAAIgDAAAAAA==&#10;" path="m626,685r-63,l583,690r21,l624,686r2,-1e" stroked="f">
                    <v:path arrowok="t" o:connecttype="custom" o:connectlocs="626,309;563,309;583,314;604,314;624,310;626,309" o:connectangles="0,0,0,0,0,0"/>
                  </v:shape>
                  <v:shape id="Freeform 2331" o:spid="_x0000_s1032" style="position:absolute;left:8220;top:-376;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0BScMA&#10;AADeAAAADwAAAGRycy9kb3ducmV2LnhtbERPTWvCQBC9F/wPywje6kabqkRX0WJE8GRa8Tpkp0lo&#10;djZkVxP/vVso9DaP9zmrTW9qcafWVZYVTMYRCOLc6ooLBV+f6esChPPIGmvLpOBBDjbrwcsKE207&#10;PtM984UIIewSVFB63yRSurwkg25sG+LAfdvWoA+wLaRusQvhppbTKJpJgxWHhhIb+igp/8luRsFh&#10;ntvs7dS5Y2zSK+/0Jd13tVKjYb9dgvDU+3/xn/uow/x4Hr/D7zvhBr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0BScMAAADeAAAADwAAAAAAAAAAAAAAAACYAgAAZHJzL2Rv&#10;d25yZXYueG1sUEsFBgAAAAAEAAQA9QAAAIgDAAAAAA==&#10;" path="m348,l285,7,221,48,207,83r456,l660,81r-185,l473,65,427,18,369,2,348,e" stroked="f">
                    <v:path arrowok="t" o:connecttype="custom" o:connectlocs="348,-376;285,-369;221,-328;207,-293;663,-293;660,-295;475,-295;473,-311;427,-358;369,-374;348,-376" o:connectangles="0,0,0,0,0,0,0,0,0,0,0"/>
                  </v:shape>
                  <v:shape id="Freeform 2332" o:spid="_x0000_s1033" style="position:absolute;left:8220;top:-376;width:663;height:768;visibility:visible;mso-wrap-style:square;v-text-anchor:top" coordsize="663,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fPsMA&#10;AADeAAAADwAAAGRycy9kb3ducmV2LnhtbERPTWvCQBC9C/6HZYTezEYbtKSu0oopgqemFa9DdpoE&#10;s7Mhu5r037uC4G0e73NWm8E04kqdqy0rmEUxCOLC6ppLBb8/2fQNhPPIGhvLpOCfHGzW49EKU217&#10;/qZr7ksRQtilqKDyvk2ldEVFBl1kW+LA/dnOoA+wK6XusA/hppHzOF5IgzWHhgpb2lZUnPOLUfC1&#10;LGz+eujdPjHZiT/1Mdv1jVIvk+HjHYSnwT/FD/deh/nJMlnA/Z1wg1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fPsMAAADeAAAADwAAAAAAAAAAAAAAAACYAgAAZHJzL2Rv&#10;d25yZXYueG1sUEsFBgAAAAAEAAQA9QAAAIgDAAAAAA==&#10;" path="m571,47r-24,1l523,54,499,65,475,81r185,l595,50,571,47e" stroked="f">
                    <v:path arrowok="t" o:connecttype="custom" o:connectlocs="571,-329;547,-328;523,-322;499,-311;475,-295;660,-295;595,-326;571,-329" o:connectangles="0,0,0,0,0,0,0,0"/>
                  </v:shape>
                </v:group>
                <v:group id="Group 2333" o:spid="_x0000_s1034" style="position:absolute;left:8220;top:-376;width:765;height:768" coordorigin="8220,-376" coordsize="765,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HFBMUAAADeAAAADwAAAGRycy9kb3ducmV2LnhtbERPS2vCQBC+F/wPywje&#10;dBNrVaKriLSlBxF8gHgbsmMSzM6G7JrEf98tCL3Nx/ec5bozpWiodoVlBfEoAkGcWl1wpuB8+hrO&#10;QTiPrLG0TAqe5GC96r0tMdG25QM1R5+JEMIuQQW591UipUtzMuhGtiIO3M3WBn2AdSZ1jW0IN6Uc&#10;R9FUGiw4NORY0Tan9H58GAXfLbab9/iz2d1v2+f19LG/7GJSatDvNgsQnjr/L365f3SYP5lNZ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rBxQTFAAAA3gAA&#10;AA8AAAAAAAAAAAAAAAAAqgIAAGRycy9kb3ducmV2LnhtbFBLBQYAAAAABAAEAPoAAACcAwAAAAA=&#10;">
                  <v:shape id="Freeform 2334" o:spid="_x0000_s1035" style="position:absolute;left:8220;top:-376;width:765;height:768;visibility:visible;mso-wrap-style:square;v-text-anchor:top" coordsize="765,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PS8gA&#10;AADeAAAADwAAAGRycy9kb3ducmV2LnhtbESPQUvDQBCF74L/YRnBm92k1Cppt0UaLPUgaOPB45Cd&#10;JsHsbNjdtOm/dw6Ctxnem/e+WW8n16szhdh5NpDPMlDEtbcdNwa+qteHZ1AxIVvsPZOBK0XYbm5v&#10;1lhYf+FPOh9ToySEY4EG2pSGQutYt+QwzvxALNrJB4dJ1tBoG/Ai4a7X8yxbaocdS0OLA+1aqn+O&#10;ozPwXn3kuhzLgZdV/7bPx8NjKL+Nub+bXlagEk3p3/x3fbCCv3haCK+8IzPoz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W89LyAAAAN4AAAAPAAAAAAAAAAAAAAAAAJgCAABk&#10;cnMvZG93bnJldi54bWxQSwUGAAAAAAQABAD1AAAAjQMAAAAA&#10;" path="m73,427l25,389,2,322,,296,,270,18,190,58,122,121,82r27,-5l176,77r31,6l212,65,266,14,326,r22,l369,2r58,16l473,65r2,16l499,65,523,54r24,-6l571,47r24,3l660,80r50,55l738,204r3,24l741,252r-4,24l728,299r-13,22l698,341r21,11l758,406r7,47l763,479r-23,78l698,628r-54,48l604,690r-21,l563,685r-3,14l514,746r-76,21l417,768r-20,-1l327,739,298,693r-22,17l253,722r-24,7l204,732r-25,-1l105,707,46,658,12,590,9,564r2,-26l17,510,30,483,48,455,73,427xe" filled="f" strokeweight=".1373mm">
                    <v:path arrowok="t" o:connecttype="custom" o:connectlocs="25,13;0,-80;18,-186;121,-294;176,-299;212,-311;326,-376;369,-374;473,-311;499,-311;547,-328;595,-326;710,-241;741,-148;737,-100;715,-55;719,-24;765,77;740,181;644,300;583,314;560,323;438,391;397,391;298,317;253,346;204,356;105,331;12,214;11,162;30,107;73,51" o:connectangles="0,0,0,0,0,0,0,0,0,0,0,0,0,0,0,0,0,0,0,0,0,0,0,0,0,0,0,0,0,0,0,0"/>
                  </v:shape>
                </v:group>
                <v:group id="Group 2335" o:spid="_x0000_s1036" style="position:absolute;left:8763;top:455;width:2;height:145" coordorigin="8763,455" coordsize="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EvTtxgAAAN4A&#10;AAAPAAAAAAAAAAAAAAAAAKoCAABkcnMvZG93bnJldi54bWxQSwUGAAAAAAQABAD6AAAAnQMAAAAA&#10;">
                  <v:shape id="Freeform 2336" o:spid="_x0000_s1037" style="position:absolute;left:8763;top:455;width:2;height:145;visibility:visible;mso-wrap-style:square;v-text-anchor:top" coordsize="2,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tCHsUA&#10;AADeAAAADwAAAGRycy9kb3ducmV2LnhtbESP3WrCQBCF7wt9h2WE3tWNpVWJriKWguBF8OcBhuyY&#10;DWZnQ3Zj0rfvXAi9m2HOnHO+9Xb0jXpQF+vABmbTDBRxGWzNlYHr5ed9CSomZItNYDLwSxG2m9eX&#10;NeY2DHyixzlVSkw45mjApdTmWsfSkcc4DS2x3G6h85hk7SptOxzE3Df6I8vm2mPNkuCwpb2j8n7u&#10;vYHjzJVD6LlI1OjjbrkvvnsqjHmbjLsVqERj+hc/vw9W6n8uvgRAcGQGv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20IexQAAAN4AAAAPAAAAAAAAAAAAAAAAAJgCAABkcnMv&#10;ZG93bnJldi54bWxQSwUGAAAAAAQABAD1AAAAigMAAAAA&#10;" path="m,l,145e" filled="f" strokeweight=".799mm">
                    <v:path arrowok="t" o:connecttype="custom" o:connectlocs="0,455;0,600" o:connectangles="0,0"/>
                  </v:shape>
                </v:group>
                <v:group id="Group 2337" o:spid="_x0000_s1038" style="position:absolute;left:8718;top:395;width:45;height:66" coordorigin="8718,395"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71uNsUAAADeAAAADwAAAGRycy9kb3ducmV2LnhtbERPTWvCQBC9C/0PyxR6&#10;003a2krqKiJVPIhgFMTbkB2TYHY2ZLdJ/PddQfA2j/c503lvKtFS40rLCuJRBII4s7rkXMHxsBpO&#10;QDiPrLGyTApu5GA+exlMMdG24z21qc9FCGGXoILC+zqR0mUFGXQjWxMH7mIbgz7AJpe6wS6Em0q+&#10;R9GXNFhyaCiwpmVB2TX9MwrWHXaLj/i33V4vy9v5MN6dtjEp9fbaL35AeOr9U/xwb3SY//k9ju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9bjbFAAAA3gAA&#10;AA8AAAAAAAAAAAAAAAAAqgIAAGRycy9kb3ducmV2LnhtbFBLBQYAAAAABAAEAPoAAACcAwAAAAA=&#10;">
                  <v:shape id="Freeform 2338" o:spid="_x0000_s1039" style="position:absolute;left:8718;top:395;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JLp8QA&#10;AADeAAAADwAAAGRycy9kb3ducmV2LnhtbERPS4vCMBC+C/6HMIIXWVNFrVSjiCDsihcfy15nm7Gt&#10;NpPSRK3/fiMseJuP7znzZWNKcafaFZYVDPoRCOLU6oIzBafj5mMKwnlkjaVlUvAkB8tFuzXHRNsH&#10;7+l+8JkIIewSVJB7XyVSujQng65vK+LAnW1t0AdYZ1LX+AjhppTDKJpIgwWHhhwrWueUXg83o6D5&#10;Hn/Fl3Inf/329NNDu4tHz6lS3U6zmoHw1Pi3+N/9qcP8UTwewuudcIN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yS6fEAAAA3gAAAA8AAAAAAAAAAAAAAAAAmAIAAGRycy9k&#10;b3ducmV2LnhtbFBLBQYAAAAABAAEAPUAAACJAwAAAAA=&#10;" path="m4,l,67,45,53,4,e" fillcolor="black" stroked="f">
                    <v:path arrowok="t" o:connecttype="custom" o:connectlocs="4,395;0,462;45,448;4,395" o:connectangles="0,0,0,0"/>
                  </v:shape>
                </v:group>
                <v:group id="Group 2339" o:spid="_x0000_s1040" style="position:absolute;left:8718;top:395;width:45;height:66" coordorigin="8718,395"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NV2sUAAADeAAAADwAAAGRycy9kb3ducmV2LnhtbERPTWvCQBC9F/oflil4&#10;0020thJdRUTFgwjVgngbsmMSzM6G7JrEf98VhN7m8T5ntuhMKRqqXWFZQTyIQBCnVhecKfg9bfoT&#10;EM4jaywtk4IHOVjM399mmGjb8g81R5+JEMIuQQW591UipUtzMugGtiIO3NXWBn2AdSZ1jW0IN6Uc&#10;RtGXNFhwaMixolVO6e14Nwq2LbbLUbxu9rfr6nE5jQ/nfUxK9T665RSEp87/i1/unQ7zP7/HI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AjVdrFAAAA3gAA&#10;AA8AAAAAAAAAAAAAAAAAqgIAAGRycy9kb3ducmV2LnhtbFBLBQYAAAAABAAEAPoAAACcAwAAAAA=&#10;">
                  <v:shape id="Freeform 2340" o:spid="_x0000_s1041" style="position:absolute;left:8718;top:395;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Rha8cA&#10;AADeAAAADwAAAGRycy9kb3ducmV2LnhtbERPTUsDMRC9C/0PYQq9lDbb0lZ3bVq0oBT1YFfB67AZ&#10;N0s3kyWJ7dpfbwTB2zze56y3vW3FiXxoHCuYTTMQxJXTDdcK3t8eJjcgQkTW2DomBd8UYLsZXK2x&#10;0O7MBzqVsRYphEOBCkyMXSFlqAxZDFPXESfu03mLMUFfS+3xnMJtK+dZtpIWG04NBjvaGaqO5ZdV&#10;sMzHH7Kc50+P+aq8968v+4t5dkqNhv3dLYhIffwX/7n3Os1fXC8X8PtOukF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UYWvHAAAA3gAAAA8AAAAAAAAAAAAAAAAAmAIAAGRy&#10;cy9kb3ducmV2LnhtbFBLBQYAAAAABAAEAPUAAACMAwAAAAA=&#10;" path="m4,l,67,45,53,4,xe" filled="f" strokeweight=".1373mm">
                    <v:path arrowok="t" o:connecttype="custom" o:connectlocs="4,395;0,462;45,448;4,395" o:connectangles="0,0,0,0"/>
                  </v:shape>
                  <v:shape id="Picture 2341" o:spid="_x0000_s1042" type="#_x0000_t75" style="position:absolute;left:8239;top:2508;width:263;height: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g/QbJAAAA3gAAAA8AAABkcnMvZG93bnJldi54bWxEj1trAjEQhd+F/ocwhb4Uzbbet0YpLYpQ&#10;RLzg83Qz3SzdTLabqGt/fSMUfJvhnDnfmcmssaU4Ue0LxwqeOgkI4szpgnMF+928PQLhA7LG0jEp&#10;uJCH2fSuNcFUuzNv6LQNuYgh7FNUYEKoUil9Zsii77iKOGpfrrYY4lrnUtd4juG2lM9JMpAWC44E&#10;gxW9Gcq+t0cbIc3vwnx89i6jx7FNft4PXbtad5V6uG9eX0AEasLN/H+91LF+b9jvw/WdOIOc/g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xWD9BskAAADeAAAADwAAAAAAAAAA&#10;AAAAAACfAgAAZHJzL2Rvd25yZXYueG1sUEsFBgAAAAAEAAQA9wAAAJUDAAAAAA==&#10;">
                    <v:imagedata r:id="rId1221" o:title=""/>
                  </v:shape>
                  <v:shape id="Picture 2342" o:spid="_x0000_s1043" type="#_x0000_t75" style="position:absolute;left:8464;top:2172;width:43;height: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tlHrFAAAA3gAAAA8AAABkcnMvZG93bnJldi54bWxET01rwkAQvQv+h2WE3nRjqVaiq6jQItSL&#10;qQePQ3bMRrOzaXaraX59t1DwNo/3OYtVaytxo8aXjhWMRwkI4tzpkgsFx8+34QyED8gaK8ek4Ic8&#10;rJb93gJT7e58oFsWChFD2KeowIRQp1L63JBFP3I1ceTOrrEYImwKqRu8x3BbyeckmUqLJccGgzVt&#10;DeXX7NsqoE7vvyancNbvJlvvNpdu+7HvlHoatOs5iEBteIj/3Tsd57+8Tqbw9068QS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bZR6xQAAAN4AAAAPAAAAAAAAAAAAAAAA&#10;AJ8CAABkcnMvZG93bnJldi54bWxQSwUGAAAAAAQABAD3AAAAkQMAAAAA&#10;">
                    <v:imagedata r:id="rId548" o:title=""/>
                  </v:shape>
                  <v:shape id="Picture 2343" o:spid="_x0000_s1044" type="#_x0000_t75" style="position:absolute;left:8228;top:2172;width:279;height: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4pePBAAAA3gAAAA8AAABkcnMvZG93bnJldi54bWxET9uKwjAQfV/wH8IIvq2p4m6lGmXZIvi4&#10;Xj5gaMam2kxqErX+vVlY2Lc5nOss171txZ18aBwrmIwzEMSV0w3XCo6HzfscRIjIGlvHpOBJAdar&#10;wdsSC+0evKP7PtYihXAoUIGJsSukDJUhi2HsOuLEnZy3GBP0tdQeHynctnKaZZ/SYsOpwWBH34aq&#10;y/5mFdjN9KfUu3CW/ba8mWv0ZdnmSo2G/dcCRKQ+/ov/3Fud5s/yjxx+30k3yN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x4pePBAAAA3gAAAA8AAAAAAAAAAAAAAAAAnwIA&#10;AGRycy9kb3ducmV2LnhtbFBLBQYAAAAABAAEAPcAAACNAwAAAAA=&#10;">
                    <v:imagedata r:id="rId1222" o:title=""/>
                  </v:shape>
                  <v:shape id="Picture 2344" o:spid="_x0000_s1045" type="#_x0000_t75" style="position:absolute;left:8228;top:2216;width:237;height: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2JujFAAAA3gAAAA8AAABkcnMvZG93bnJldi54bWxEj0FvwjAMhe+T+A+RkXYbKRsD1BFQN2kS&#10;EiegP8BqvLa0caokQPfv5wPSbn7y+56fN7vR9epGIbaeDcxnGSjiytuWawPl+ftlDSomZIu9ZzLw&#10;SxF228nTBnPr73yk2ynVSkI45migSWnItY5VQw7jzA/EsvvxwWESGWptA94l3PX6NcuW2mHLcqHB&#10;gb4aqrrT1UmNcF4eVouyLcpr5y+pG99i8WnM83QsPkAlGtO/+UHvrXCL1bv0lXdkBr3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29iboxQAAAN4AAAAPAAAAAAAAAAAAAAAA&#10;AJ8CAABkcnMvZG93bnJldi54bWxQSwUGAAAAAAQABAD3AAAAkQMAAAAA&#10;">
                    <v:imagedata r:id="rId1223" o:title=""/>
                  </v:shape>
                </v:group>
                <v:group id="Group 2345" o:spid="_x0000_s1046" style="position:absolute;left:8228;top:2552;width:237;height:2" coordorigin="8228,2552"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HLYjDFAAAA3gAA&#10;AA8AAAAAAAAAAAAAAAAAqgIAAGRycy9kb3ducmV2LnhtbFBLBQYAAAAABAAEAPoAAACcAwAAAAA=&#10;">
                  <v:shape id="Freeform 2346" o:spid="_x0000_s1047" style="position:absolute;left:8228;top:2552;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77tcgA&#10;AADeAAAADwAAAGRycy9kb3ducmV2LnhtbESPT2vCQBDF74LfYZlCb7qp1D+kriJi0UuRphV6HLPT&#10;bGh2NmS3Gr995yD0NsO8ee/9luveN+pCXawDG3gaZ6CIy2Brrgx8fryOFqBiQrbYBCYDN4qwXg0H&#10;S8xtuPI7XYpUKTHhmKMBl1Kbax1LRx7jOLTEcvsOnccka1dp2+FVzH2jJ1k20x5rlgSHLW0dlT/F&#10;rzfA59P+azqpdvN9cXQ29bfN+W1rzONDv3kBlahP/+L798FK/ef5TAAER2bQq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Tvu1yAAAAN4AAAAPAAAAAAAAAAAAAAAAAJgCAABk&#10;cnMvZG93bnJldi54bWxQSwUGAAAAAAQABAD1AAAAjQMAAAAA&#10;" path="m236,l,e" filled="f" strokeweight=".01622mm">
                    <v:path arrowok="t" o:connecttype="custom" o:connectlocs="236,0;0,0" o:connectangles="0,0"/>
                  </v:shape>
                </v:group>
                <v:group id="Group 2347" o:spid="_x0000_s1048" style="position:absolute;left:8464;top:2216;width:2;height:335" coordorigin="8464,2216"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dGki8UAAADeAAAADwAAAGRycy9kb3ducmV2LnhtbERPS2vCQBC+F/oflil4&#10;001qjZK6ikhbPIjgA6S3ITsmwexsyG6T+O9dQehtPr7nzJe9qURLjSstK4hHEQjizOqScwWn4/dw&#10;BsJ5ZI2VZVJwIwfLxevLHFNtO95Te/C5CCHsUlRQeF+nUrqsIINuZGviwF1sY9AH2ORSN9iFcFPJ&#10;9yhKpMGSQ0OBNa0Lyq6HP6Pgp8NuNY6/2u31sr79Hie78zYmpQZv/eoThKfe/4uf7o0O8z+mSQy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HRpIvFAAAA3gAA&#10;AA8AAAAAAAAAAAAAAAAAqgIAAGRycy9kb3ducmV2LnhtbFBLBQYAAAAABAAEAPoAAACcAwAAAAA=&#10;">
                  <v:shape id="Freeform 2348" o:spid="_x0000_s1049" style="position:absolute;left:8464;top:2216;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rloMQA&#10;AADeAAAADwAAAGRycy9kb3ducmV2LnhtbERPS0vDQBC+F/oflil4azfGUCV2U0pR0KNRq8chO+bR&#10;7GzcXZv4712h0Nt8fM/ZbCfTixM531pWcL1KQBBXVrdcK3h7fVzegfABWWNvmRT8kodtMZ9tMNd2&#10;5Bc6laEWMYR9jgqaEIZcSl81ZNCv7EAcuS/rDIYIXS21wzGGm16mSbKWBluODQ0OtG+oOpY/RsFH&#10;lxpzyMrn8fPm4fgesu+D61Cpq8W0uwcRaAoX8dn9pOP87Hadwv878QZZ/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5aDEAAAA3gAAAA8AAAAAAAAAAAAAAAAAmAIAAGRycy9k&#10;b3ducmV2LnhtbFBLBQYAAAAABAAEAPUAAACJAwAAAAA=&#10;" path="m,l,336e" filled="f" strokeweight=".01608mm">
                    <v:path arrowok="t" o:connecttype="custom" o:connectlocs="0,2216;0,2552" o:connectangles="0,0"/>
                  </v:shape>
                </v:group>
                <v:group id="Group 2349" o:spid="_x0000_s1050" style="position:absolute;left:8228;top:2216;width:237;height:2" coordorigin="8228,2216" coordsize="2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k+fZ8UAAADeAAAADwAAAGRycy9kb3ducmV2LnhtbERPS2vCQBC+F/wPywi9&#10;6SbaqkRXEamlBxF8gHgbsmMSzM6G7JrEf98tCL3Nx/ecxaozpWiodoVlBfEwAkGcWl1wpuB82g5m&#10;IJxH1lhaJgVPcrBa9t4WmGjb8oGao89ECGGXoILc+yqR0qU5GXRDWxEH7mZrgz7AOpO6xjaEm1KO&#10;omgiDRYcGnKsaJNTej8+jILvFtv1OP5qdvfb5nk9fe4vu5iUeu936zkIT53/F7/cPzrM/5hOx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5Pn2fFAAAA3gAA&#10;AA8AAAAAAAAAAAAAAAAAqgIAAGRycy9kb3ducmV2LnhtbFBLBQYAAAAABAAEAPoAAACcAwAAAAA=&#10;">
                  <v:shape id="Freeform 2350" o:spid="_x0000_s1051" style="position:absolute;left:8228;top:2216;width:237;height:2;visibility:visible;mso-wrap-style:square;v-text-anchor:top" coordsize="2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9tsUA&#10;AADeAAAADwAAAGRycy9kb3ducmV2LnhtbERPTWvCQBC9C/6HZYTedKNYLWk2ImJJL6UYLfQ4ZqfZ&#10;0OxsyG41/vtuoeBtHu9zss1gW3Gh3jeOFcxnCQjiyumGawWn48v0CYQPyBpbx6TgRh42+XiUYard&#10;lQ90KUMtYgj7FBWYELpUSl8ZsuhnriOO3JfrLYYI+1rqHq8x3LZykSQrabHh2GCwo52h6rv8sQr4&#10;/FF8Pi7q/boo340Ow217ftsp9TAZts8gAg3hLv53v+o4f7leLeHvnXiD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df22xQAAAN4AAAAPAAAAAAAAAAAAAAAAAJgCAABkcnMv&#10;ZG93bnJldi54bWxQSwUGAAAAAAQABAD1AAAAigMAAAAA&#10;" path="m,l236,e" filled="f" strokeweight=".01622mm">
                    <v:path arrowok="t" o:connecttype="custom" o:connectlocs="0,0;236,0" o:connectangles="0,0"/>
                  </v:shape>
                </v:group>
                <v:group id="Group 2351" o:spid="_x0000_s1052" style="position:absolute;left:8228;top:2216;width:2;height:335" coordorigin="8228,2216" coordsize="2,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uqiiMUAAADeAAAADwAAAGRycy9kb3ducmV2LnhtbERPS2vCQBC+C/6HZQRv&#10;dRNbH0RXEWlLDyL4APE2ZMckmJ0N2TWJ/75bKHibj+85y3VnStFQ7QrLCuJRBII4tbrgTMH59PU2&#10;B+E8ssbSMil4koP1qt9bYqJtywdqjj4TIYRdggpy76tESpfmZNCNbEUcuJutDfoA60zqGtsQbko5&#10;jqKpNFhwaMixom1O6f34MAq+W2w37/Fns7vfts/rabK/7GJSajjoNgsQnjr/Ev+7f3SY/zGbT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7qoojFAAAA3gAA&#10;AA8AAAAAAAAAAAAAAAAAqgIAAGRycy9kb3ducmV2LnhtbFBLBQYAAAAABAAEAPoAAACcAwAAAAA=&#10;">
                  <v:shape id="Freeform 2352" o:spid="_x0000_s1053" style="position:absolute;left:8228;top:2216;width:2;height:335;visibility:visible;mso-wrap-style:square;v-text-anchor:top" coordsize="2,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Hjo8QA&#10;AADeAAAADwAAAGRycy9kb3ducmV2LnhtbERPS0vDQBC+C/0PyxS82Y01xJJ2U0pR0KNR2x6H7JhH&#10;s7Nxd23iv3cFwdt8fM/ZbCfTiws531pWcLtIQBBXVrdcK3h7fbxZgfABWWNvmRR8k4dtMbvaYK7t&#10;yC90KUMtYgj7HBU0IQy5lL5qyKBf2IE4ch/WGQwRulpqh2MMN71cJkkmDbYcGxocaN9QdS6/jIJj&#10;tzTmkJbP4+nu4fwe0s+D61Cp6/m0W4MINIV/8Z/7Scf56X2Wwe878QZ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x46PEAAAA3gAAAA8AAAAAAAAAAAAAAAAAmAIAAGRycy9k&#10;b3ducmV2LnhtbFBLBQYAAAAABAAEAPUAAACJAwAAAAA=&#10;" path="m,336l,e" filled="f" strokeweight=".01608mm">
                    <v:path arrowok="t" o:connecttype="custom" o:connectlocs="0,2552;0,2216" o:connectangles="0,0"/>
                  </v:shape>
                </v:group>
                <v:group id="Group 2353" o:spid="_x0000_s1054" style="position:absolute;left:8247;top:2527;width:199;height:6" coordorigin="8247,2527"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SZZMUAAADeAAAADwAAAGRycy9kb3ducmV2LnhtbERPS2vCQBC+C/6HZQRv&#10;uoltVaKriLSlBxF8gHgbsmMSzM6G7JrEf98tFLzNx/ec5bozpWiodoVlBfE4AkGcWl1wpuB8+hrN&#10;QTiPrLG0TAqe5GC96veWmGjb8oGao89ECGGXoILc+yqR0qU5GXRjWxEH7mZrgz7AOpO6xjaEm1JO&#10;omgqDRYcGnKsaJtTej8+jILvFtvNW/zZ7O637fN6+thfdjEpNRx0mwUIT51/if/dPzrMf59NZ/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F0mWTFAAAA3gAA&#10;AA8AAAAAAAAAAAAAAAAAqgIAAGRycy9kb3ducmV2LnhtbFBLBQYAAAAABAAEAPoAAACcAwAAAAA=&#10;">
                  <v:shape id="Freeform 2354" o:spid="_x0000_s1055" style="position:absolute;left:8247;top:2527;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YHecgA&#10;AADeAAAADwAAAGRycy9kb3ducmV2LnhtbESPQWvCQBCF70L/wzKF3nRTK7akrlItiiAIai+9Ddkx&#10;Cc3OLtnVpP31nYPgbYb35r1vZoveNepKbaw9G3geZaCIC29rLg18ndbDN1AxIVtsPJOBX4qwmD8M&#10;Zphb3/GBrsdUKgnhmKOBKqWQax2LihzGkQ/Eop196zDJ2pbatthJuGv0OMum2mHN0lBhoFVFxc/x&#10;4gxc7Ofhz798n8M+bLrtcrVbn7qdMU+P/cc7qER9uptv11sr+JPXqfDKOzKDnv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gd5yAAAAN4AAAAPAAAAAAAAAAAAAAAAAJgCAABk&#10;cnMvZG93bnJldi54bWxQSwUGAAAAAAQABAD1AAAAjQMAAAAA&#10;" path="m199,l,,,6r199,l199,e" filled="f" stroked="f">
                    <v:path arrowok="t" o:connecttype="custom" o:connectlocs="199,2527;0,2527;0,2533;199,2533;199,2527" o:connectangles="0,0,0,0,0"/>
                  </v:shape>
                  <v:shape id="Picture 2355" o:spid="_x0000_s1056" type="#_x0000_t75" style="position:absolute;left:8247;top:2521;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GxRPEAAAA3gAAAA8AAABkcnMvZG93bnJldi54bWxET01rwkAQvQv+h2WEXqRulKI2dRVRil5r&#10;2pyH7DSJZmfD7qqpv94tCN7m8T5nsepMIy7kfG1ZwXiUgCAurK65VPCdfb7OQfiArLGxTAr+yMNq&#10;2e8tMNX2yl90OYRSxBD2KSqoQmhTKX1RkUE/si1x5H6tMxgidKXUDq8x3DRykiRTabDm2FBhS5uK&#10;itPhbBTMzSw/Zj/1brzbZMOby7f58bZV6mXQrT9ABOrCU/xw73Wc/zabvsP/O/EG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9GxRPEAAAA3gAAAA8AAAAAAAAAAAAAAAAA&#10;nwIAAGRycy9kb3ducmV2LnhtbFBLBQYAAAAABAAEAPcAAACQAwAAAAA=&#10;">
                    <v:imagedata r:id="rId1224" o:title=""/>
                  </v:shape>
                </v:group>
                <v:group id="Group 2356" o:spid="_x0000_s1057" style="position:absolute;left:8247;top:2516;width:199;height:6" coordorigin="8247,2516"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tEl83IAAAA&#10;3gAAAA8AAAAAAAAAAAAAAAAAqgIAAGRycy9kb3ducmV2LnhtbFBLBQYAAAAABAAEAPoAAACfAwAA&#10;AAA=&#10;">
                  <v:shape id="Freeform 2357" o:spid="_x0000_s1058" style="position:absolute;left:8247;top:2516;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U4OcUA&#10;AADeAAAADwAAAGRycy9kb3ducmV2LnhtbERPTWvCQBC9F/oflil4qxtr0RJdRS2KIBSivfQ2ZMck&#10;mJ1dsquJ/fWuIHibx/uc6bwztbhQ4yvLCgb9BARxbnXFhYLfw/r9C4QPyBpry6TgSh7ms9eXKaba&#10;tpzRZR8KEUPYp6igDMGlUvq8JIO+bx1x5I62MRgibAqpG2xjuKnlR5KMpMGKY0OJjlYl5af92Sg4&#10;6+/s3w7/ju7HbdrtcrVbH9qdUr23bjEBEagLT/HDvdVx/ud4PID7O/E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VTg5xQAAAN4AAAAPAAAAAAAAAAAAAAAAAJgCAABkcnMv&#10;ZG93bnJldi54bWxQSwUGAAAAAAQABAD1AAAAigMAAAAA&#10;" path="m199,l,,,5r199,l199,e" filled="f" stroked="f">
                    <v:path arrowok="t" o:connecttype="custom" o:connectlocs="199,2516;0,2516;0,2521;199,2521;199,2516" o:connectangles="0,0,0,0,0"/>
                  </v:shape>
                  <v:shape id="Picture 2358" o:spid="_x0000_s1059" type="#_x0000_t75" style="position:absolute;left:8247;top:2510;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9aHrEAAAA3gAAAA8AAABkcnMvZG93bnJldi54bWxET9tqwkAQfRf8h2WEvunGUGpJXUUEpa2I&#10;aPIBQ3ZMotnZNLs16d93BcG3OZzrzJe9qcWNWldZVjCdRCCIc6srLhRk6Wb8DsJ5ZI21ZVLwRw6W&#10;i+Fgjom2HR/pdvKFCCHsElRQet8kUrq8JINuYhviwJ1ta9AH2BZSt9iFcFPLOIrepMGKQ0OJDa1L&#10;yq+nX6Pgst2lXXZtUp5+7b9/ss02PhxjpV5G/eoDhKfeP8UP96cO819nsxju74Qb5OI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B9aHrEAAAA3gAAAA8AAAAAAAAAAAAAAAAA&#10;nwIAAGRycy9kb3ducmV2LnhtbFBLBQYAAAAABAAEAPcAAACQAwAAAAA=&#10;">
                    <v:imagedata r:id="rId1225" o:title=""/>
                  </v:shape>
                </v:group>
                <v:group id="Group 2359" o:spid="_x0000_s1060" style="position:absolute;left:8247;top:2504;width:199;height:6" coordorigin="8247,2504"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5YJusUAAADeAAAADwAAAGRycy9kb3ducmV2LnhtbERPS2vCQBC+F/wPywi9&#10;6SbaqkRXEamlBxF8gHgbsmMSzM6G7JrEf98tCL3Nx/ecxaozpWiodoVlBfEwAkGcWl1wpuB82g5m&#10;IJxH1lhaJgVPcrBa9t4WmGjb8oGao89ECGGXoILc+yqR0qU5GXRDWxEH7mZrgz7AOpO6xjaEm1KO&#10;omgiDRYcGnKsaJNTej8+jILvFtv1OP5qdvfb5nk9fe4vu5iUeu936zkIT53/F7/cPzrM/5hOx/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WCbrFAAAA3gAA&#10;AA8AAAAAAAAAAAAAAAAAqgIAAGRycy9kb3ducmV2LnhtbFBLBQYAAAAABAAEAPoAAACcAwAAAAA=&#10;">
                  <v:shape id="Freeform 2360" o:spid="_x0000_s1061" style="position:absolute;left:8247;top:2504;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KbocUA&#10;AADeAAAADwAAAGRycy9kb3ducmV2LnhtbERPTWvCQBC9F/oflil4q5taUYmuUi0WQRCivfQ2ZMck&#10;mJ1dsquJ/fWuIHibx/uc2aIztbhQ4yvLCj76CQji3OqKCwW/h/X7BIQPyBpry6TgSh4W89eXGaba&#10;tpzRZR8KEUPYp6igDMGlUvq8JIO+bx1x5I62MRgibAqpG2xjuKnlIElG0mDFsaFER6uS8tP+bBSc&#10;9Xf2bz//jm7nftrNcrVdH9qtUr237msKIlAXnuKHe6Pj/OF4PIT7O/EG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IpuhxQAAAN4AAAAPAAAAAAAAAAAAAAAAAJgCAABkcnMv&#10;ZG93bnJldi54bWxQSwUGAAAAAAQABAD1AAAAigMAAAAA&#10;" path="m199,l,,,6r199,l199,e" filled="f" stroked="f">
                    <v:path arrowok="t" o:connecttype="custom" o:connectlocs="199,2504;0,2504;0,2510;199,2510;199,2504" o:connectangles="0,0,0,0,0"/>
                  </v:shape>
                  <v:shape id="Picture 2361" o:spid="_x0000_s1062" type="#_x0000_t75" style="position:absolute;left:8247;top:2498;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arV/GAAAA3gAAAA8AAABkcnMvZG93bnJldi54bWxET01rAjEQvQv+hzCCF6nZlVbL1iiiFAo9&#10;FG0vvQ2b6e7azWRNUjf665tCwds83ucs19G04kzON5YV5NMMBHFpdcOVgo/357tHED4ga2wtk4IL&#10;eVivhoMlFtr2vKfzIVQihbAvUEEdQldI6cuaDPqp7YgT92WdwZCgq6R22Kdw08pZls2lwYZTQ40d&#10;bWsqvw8/RoGzWxuzZpPH/O042eHr8fTZX5Uaj+LmCUSgGG7if/eLTvPvF4sH+Hsn3S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1qtX8YAAADeAAAADwAAAAAAAAAAAAAA&#10;AACfAgAAZHJzL2Rvd25yZXYueG1sUEsFBgAAAAAEAAQA9wAAAJIDAAAAAA==&#10;">
                    <v:imagedata r:id="rId1226" o:title=""/>
                  </v:shape>
                  <v:shape id="Picture 2362" o:spid="_x0000_s1063" type="#_x0000_t75" style="position:absolute;left:8247;top:249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2EPEAAAA3gAAAA8AAABkcnMvZG93bnJldi54bWxET81qAjEQvhf6DmEKXkrNWqzKahQpqD0V&#10;avsAw2bcLG4maZKuq0/fCIK3+fh+Z7HqbSs6CrFxrGA0LEAQV043XCv4+d68zEDEhKyxdUwKzhRh&#10;tXx8WGCp3Ym/qNunWuQQjiUqMCn5UspYGbIYh84TZ+7ggsWUYailDnjK4baVr0UxkRYbzg0GPb0b&#10;qo77P6vgk5Mcdc3WFG9hvfl9Pvvd9uKVGjz16zmIRH26i2/uD53nj6fTCVzfyTfI5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2EPEAAAA3gAAAA8AAAAAAAAAAAAAAAAA&#10;nwIAAGRycy9kb3ducmV2LnhtbFBLBQYAAAAABAAEAPcAAACQAwAAAAA=&#10;">
                    <v:imagedata r:id="rId1227" o:title=""/>
                  </v:shape>
                </v:group>
                <v:group id="Group 2363" o:spid="_x0000_s1064" style="position:absolute;left:8247;top:2487;width:199;height:6" coordorigin="8247,2487"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K0PucUAAADeAAAADwAAAGRycy9kb3ducmV2LnhtbERPTWvCQBC9C/0PyxS8&#10;1U20NhJdRcQWD1KoFsTbkB2TYHY2ZLdJ/PeuUPA2j/c5i1VvKtFS40rLCuJRBII4s7rkXMHv8fNt&#10;BsJ5ZI2VZVJwIwer5ctggam2Hf9Qe/C5CCHsUlRQeF+nUrqsIINuZGviwF1sY9AH2ORSN9iFcFPJ&#10;cRR9SIMlh4YCa9oUlF0Pf0bBV4fdehJv2/31srmdj9Pv0z4mpYav/XoOwlPvn+J/906H+e9JksD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StD7nFAAAA3gAA&#10;AA8AAAAAAAAAAAAAAAAAqgIAAGRycy9kb3ducmV2LnhtbFBLBQYAAAAABAAEAPoAAACcAwAAAAA=&#10;">
                  <v:shape id="Freeform 2364" o:spid="_x0000_s1065" style="position:absolute;left:8247;top:2487;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RpMgA&#10;AADeAAAADwAAAGRycy9kb3ducmV2LnhtbESPQWvCQBCF70L/wzKF3nRTLVpSV6mKRRAKai+9Ddkx&#10;Cc3OLtnVpP31nYPgbYb35r1v5sveNepKbaw9G3geZaCIC29rLg18nbbDV1AxIVtsPJOBX4qwXDwM&#10;5phb3/GBrsdUKgnhmKOBKqWQax2LihzGkQ/Eop196zDJ2pbatthJuGv0OMum2mHN0lBhoHVFxc/x&#10;4gxc7Obw5yff5/AZPrrdar3fnrq9MU+P/fsbqER9uptv1zsr+C+zmfDKOzKDXv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b5GkyAAAAN4AAAAPAAAAAAAAAAAAAAAAAJgCAABk&#10;cnMvZG93bnJldi54bWxQSwUGAAAAAAQABAD1AAAAjQMAAAAA&#10;" path="m199,l,,,6r199,l199,e" filled="f" stroked="f">
                    <v:path arrowok="t" o:connecttype="custom" o:connectlocs="199,2487;0,2487;0,2493;199,2493;199,2487" o:connectangles="0,0,0,0,0"/>
                  </v:shape>
                  <v:shape id="Picture 2365" o:spid="_x0000_s1066" type="#_x0000_t75" style="position:absolute;left:8247;top:248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VqxzFAAAA3gAAAA8AAABkcnMvZG93bnJldi54bWxET9tqAjEQfS/4D2EKvpSarZWq60aRglIo&#10;CK72fUxmL3UzWTZRt3/fFIS+zeFcJ1v1thFX6nztWMHLKAFBrJ2puVRwPGyeZyB8QDbYOCYFP+Rh&#10;tRw8ZJgad+M9XfNQihjCPkUFVQhtKqXXFVn0I9cSR65wncUQYVdK0+EthttGjpPkTVqsOTZU2NJ7&#10;RfqcX6yCsdavxe77a3fYHm2+95NPelqflBo+9usFiEB9+Bff3R8mzp9Mp3P4eyfeIJ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1ascxQAAAN4AAAAPAAAAAAAAAAAAAAAA&#10;AJ8CAABkcnMvZG93bnJldi54bWxQSwUGAAAAAAQABAD3AAAAkQMAAAAA&#10;">
                    <v:imagedata r:id="rId1228" o:title=""/>
                  </v:shape>
                </v:group>
                <v:group id="Group 2366" o:spid="_x0000_s1067" style="position:absolute;left:8247;top:2475;width:199;height:6" coordorigin="8247,2475"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6R5+rIAAAA&#10;3gAAAA8AAAAAAAAAAAAAAAAAqgIAAGRycy9kb3ducmV2LnhtbFBLBQYAAAAABAAEAPoAAACfAwAA&#10;AAA=&#10;">
                  <v:shape id="Freeform 2367" o:spid="_x0000_s1068" style="position:absolute;left:8247;top:2475;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BIHsUA&#10;AADeAAAADwAAAGRycy9kb3ducmV2LnhtbERPTWvCQBC9F/oflil4qxtrsRJdRS2KIBSivfQ2ZMck&#10;mJ1dsquJ/fWuIHibx/uc6bwztbhQ4yvLCgb9BARxbnXFhYLfw/p9DMIHZI21ZVJwJQ/z2evLFFNt&#10;W87osg+FiCHsU1RQhuBSKX1ekkHft444ckfbGAwRNoXUDbYx3NTyI0lG0mDFsaFER6uS8tP+bBSc&#10;9Xf2b4d/R/fjNu12udqtD+1Oqd5bt5iACNSFp/jh3uo4//NrPID7O/E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EgexQAAAN4AAAAPAAAAAAAAAAAAAAAAAJgCAABkcnMv&#10;ZG93bnJldi54bWxQSwUGAAAAAAQABAD1AAAAigMAAAAA&#10;" path="m199,l,,,7r199,l199,e" filled="f" stroked="f">
                    <v:path arrowok="t" o:connecttype="custom" o:connectlocs="199,2475;0,2475;0,2482;199,2482;199,2475" o:connectangles="0,0,0,0,0"/>
                  </v:shape>
                  <v:shape id="Picture 2368" o:spid="_x0000_s1069" type="#_x0000_t75" style="position:absolute;left:8247;top:2470;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jEtzDAAAA3gAAAA8AAABkcnMvZG93bnJldi54bWxET01rwkAQvRf8D8sIvdWNwapEV5ESoeTU&#10;qngesmMSzM7G3a1Gf323UPA2j/c5y3VvWnEl5xvLCsajBARxaXXDlYLDfvs2B+EDssbWMim4k4f1&#10;avCyxEzbG3/TdRcqEUPYZ6igDqHLpPRlTQb9yHbEkTtZZzBE6CqpHd5iuGllmiRTabDh2FBjRx81&#10;lefdj1EQvtwxfRTvs2nuCywOl9y7JlfqddhvFiAC9eEp/nd/6jh/Mpun8PdOvEG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GMS3MMAAADeAAAADwAAAAAAAAAAAAAAAACf&#10;AgAAZHJzL2Rvd25yZXYueG1sUEsFBgAAAAAEAAQA9wAAAI8DAAAAAA==&#10;">
                    <v:imagedata r:id="rId1229" o:title=""/>
                  </v:shape>
                </v:group>
                <v:group id="Group 2369" o:spid="_x0000_s1070" style="position:absolute;left:8247;top:2464;width:199;height:6" coordorigin="8247,2464"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kN5ncUAAADeAAAADwAAAGRycy9kb3ducmV2LnhtbERPS2vCQBC+F/wPywi9&#10;6SbaqkRXEamlBxF8gHgbsmMSzM6G7JrEf98tCL3Nx/ecxaozpWiodoVlBfEwAkGcWl1wpuB82g5m&#10;IJxH1lhaJgVPcrBa9t4WmGjb8oGao89ECGGXoILc+yqR0qU5GXRDWxEH7mZrgz7AOpO6xjaEm1KO&#10;omgiDRYcGnKsaJNTej8+jILvFtv1OP5qdvfb5nk9fe4vu5iUeu936zkIT53/F7/cPzrM/5jOx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5DeZ3FAAAA3gAA&#10;AA8AAAAAAAAAAAAAAAAAqgIAAGRycy9kb3ducmV2LnhtbFBLBQYAAAAABAAEAPoAAACcAwAAAAA=&#10;">
                  <v:shape id="Freeform 2370" o:spid="_x0000_s1071" style="position:absolute;left:8247;top:2464;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frhsUA&#10;AADeAAAADwAAAGRycy9kb3ducmV2LnhtbERPTWvCQBC9F/oflil4q5taUYmuUi0WQRCivfQ2ZMck&#10;mJ1dsquJ/fWuIHibx/uc2aIztbhQ4yvLCj76CQji3OqKCwW/h/X7BIQPyBpry6TgSh4W89eXGaba&#10;tpzRZR8KEUPYp6igDMGlUvq8JIO+bx1x5I62MRgibAqpG2xjuKnlIElG0mDFsaFER6uS8tP+bBSc&#10;9Xf2bz//jm7nftrNcrVdH9qtUr237msKIlAXnuKHe6Pj/OF4MoT7O/EG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9+uGxQAAAN4AAAAPAAAAAAAAAAAAAAAAAJgCAABkcnMv&#10;ZG93bnJldi54bWxQSwUGAAAAAAQABAD1AAAAigMAAAAA&#10;" path="m199,l,,,6r199,l199,e" filled="f" stroked="f">
                    <v:path arrowok="t" o:connecttype="custom" o:connectlocs="199,2464;0,2464;0,2470;199,2470;199,2464" o:connectangles="0,0,0,0,0"/>
                  </v:shape>
                  <v:shape id="Picture 2371" o:spid="_x0000_s1072" type="#_x0000_t75" style="position:absolute;left:8247;top:2459;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Ju1vFAAAA3gAAAA8AAABkcnMvZG93bnJldi54bWxET91qwjAUvh/4DuEMvBmabrgp1SijTBmT&#10;gVYf4NictcXmpDTRxj39Mhjs7nx8v2exCqYRV+pcbVnB4zgBQVxYXXOp4HhYj2YgnEfW2FgmBTdy&#10;sFoO7haYatvznq65L0UMYZeigsr7NpXSFRUZdGPbEkfuy3YGfYRdKXWHfQw3jXxKkhdpsObYUGFL&#10;WUXFOb8YBW8PMg8Jr0P2/XEKn9us30xop9TwPrzOQXgK/l/8537Xcf5kOnuG33fiDXL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SbtbxQAAAN4AAAAPAAAAAAAAAAAAAAAA&#10;AJ8CAABkcnMvZG93bnJldi54bWxQSwUGAAAAAAQABAD3AAAAkQMAAAAA&#10;">
                    <v:imagedata r:id="rId1230" o:title=""/>
                  </v:shape>
                  <v:shape id="Picture 2372" o:spid="_x0000_s1073" type="#_x0000_t75" style="position:absolute;left:8247;top:245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75aLFAAAA3gAAAA8AAABkcnMvZG93bnJldi54bWxET0trwkAQvgv+h2WE3nRjaWOIrmJLpa3g&#10;IT7A45Adk2B2NmTXmP77bqHgbT6+5yxWvalFR62rLCuYTiIQxLnVFRcKjofNOAHhPLLG2jIp+CEH&#10;q+VwsMBU2ztn1O19IUIIuxQVlN43qZQuL8mgm9iGOHAX2xr0AbaF1C3eQ7ip5XMUxdJgxaGhxIbe&#10;S8qv+5tR8HF6/Yxlsu7OlTnQ9jt+2zVZptTTqF/PQXjq/UP87/7SYf7LLInh751wg1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9u+WixQAAAN4AAAAPAAAAAAAAAAAAAAAA&#10;AJ8CAABkcnMvZG93bnJldi54bWxQSwUGAAAAAAQABAD3AAAAkQMAAAAA&#10;">
                    <v:imagedata r:id="rId1231" o:title=""/>
                  </v:shape>
                </v:group>
                <v:group id="Group 2373" o:spid="_x0000_s1074" style="position:absolute;left:8247;top:2447;width:199;height:6" coordorigin="8247,2447"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h/nsUAAADeAAAADwAAAGRycy9kb3ducmV2LnhtbERPS2vCQBC+F/wPywi9&#10;6Sa2VYmuIqKlBxF8gHgbsmMSzM6G7JrEf98tCL3Nx/ec+bIzpWiodoVlBfEwAkGcWl1wpuB82g6m&#10;IJxH1lhaJgVPcrBc9N7mmGjb8oGao89ECGGXoILc+yqR0qU5GXRDWxEH7mZrgz7AOpO6xjaEm1KO&#10;omgsDRYcGnKsaJ1Tej8+jILvFtvVR7xpdvfb+nk9fe0vu5iUeu93qxkIT53/F7/cPzrM/5xMJ/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F4f57FAAAA3gAA&#10;AA8AAAAAAAAAAAAAAAAAqgIAAGRycy9kb3ducmV2LnhtbFBLBQYAAAAABAAEAPoAAACcAwAAAAA=&#10;">
                  <v:shape id="Freeform 2374" o:spid="_x0000_s1075" style="position:absolute;left:8247;top:2447;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rhg8gA&#10;AADeAAAADwAAAGRycy9kb3ducmV2LnhtbESPQWvCQBCF70L/wzKF3nRTLVZSV6mKRRAKai+9Ddkx&#10;Cc3OLtnVpP31nYPgbYb35r1v5sveNepKbaw9G3geZaCIC29rLg18nbbDGaiYkC02nsnAL0VYLh4G&#10;c8yt7/hA12MqlYRwzNFAlVLItY5FRQ7jyAdi0c6+dZhkbUttW+wk3DV6nGVT7bBmaagw0Lqi4ud4&#10;cQYudnP485Pvc/gMH91utd5vT93emKfH/v0NVKI+3c23650V/JfXmfDKOzKDXvw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uuGDyAAAAN4AAAAPAAAAAAAAAAAAAAAAAJgCAABk&#10;cnMvZG93bnJldi54bWxQSwUGAAAAAAQABAD1AAAAjQMAAAAA&#10;" path="m199,l,,,5r199,l199,e" filled="f" stroked="f">
                    <v:path arrowok="t" o:connecttype="custom" o:connectlocs="199,2447;0,2447;0,2452;199,2452;199,2447" o:connectangles="0,0,0,0,0"/>
                  </v:shape>
                  <v:shape id="Picture 2375" o:spid="_x0000_s1076" type="#_x0000_t75" style="position:absolute;left:8247;top:2441;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shhnGAAAA3gAAAA8AAABkcnMvZG93bnJldi54bWxET01rwkAQvRf6H5YReqsbRTSNrtIW2ooH&#10;wdhSvA3ZMYnNzobsNib/3hUEb/N4n7NYdaYSLTWutKxgNIxAEGdWl5wr+N5/PMcgnEfWWFkmBT05&#10;WC0fHxaYaHvmHbWpz0UIYZeggsL7OpHSZQUZdENbEwfuaBuDPsAml7rBcwg3lRxH0VQaLDk0FFjT&#10;e0HZX/pvFGzWb/brZH77g/7Zlv1kNG7j06dST4PudQ7CU+fv4pt7rcP8ySx+ges74Qa5v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2yGGcYAAADeAAAADwAAAAAAAAAAAAAA&#10;AACfAgAAZHJzL2Rvd25yZXYueG1sUEsFBgAAAAAEAAQA9wAAAJIDAAAAAA==&#10;">
                    <v:imagedata r:id="rId1232" o:title=""/>
                  </v:shape>
                </v:group>
                <v:group id="Group 2376" o:spid="_x0000_s1077" style="position:absolute;left:8247;top:2436;width:199;height:6" coordorigin="8247,2436"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">
                  <v:shape id="Freeform 2377" o:spid="_x0000_s1078" style="position:absolute;left:8247;top:2436;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ew8YA&#10;AADeAAAADwAAAGRycy9kb3ducmV2LnhtbERPS2sCMRC+F/wPYQRvNauVtm6NYhWLIBR0e/E2bGYf&#10;dDMJm+iu/fVNQehtPr7nLFa9acSVWl9bVjAZJyCIc6trLhV8ZbvHVxA+IGtsLJOCG3lYLQcPC0y1&#10;7fhI11MoRQxhn6KCKgSXSunzigz6sXXEkStsazBE2JZSt9jFcNPIaZI8S4M1x4YKHW0qyr9PF6Pg&#10;orfHH/t0Ltyn++j275vDLusOSo2G/foNRKA+/Ivv7r2O82cv8wn8vRNv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ew8YAAADeAAAADwAAAAAAAAAAAAAAAACYAgAAZHJz&#10;L2Rvd25yZXYueG1sUEsFBgAAAAAEAAQA9QAAAIsDAAAAAA==&#10;" path="m199,l,,,5r199,l199,e" filled="f" stroked="f">
                    <v:path arrowok="t" o:connecttype="custom" o:connectlocs="199,2436;0,2436;0,2441;199,2441;199,2436" o:connectangles="0,0,0,0,0"/>
                  </v:shape>
                  <v:shape id="Picture 2378" o:spid="_x0000_s1079" type="#_x0000_t75" style="position:absolute;left:8247;top:2430;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xPTXFAAAA3gAAAA8AAABkcnMvZG93bnJldi54bWxET81qwkAQvhd8h2UEb82mIqmmriJC1UML&#10;NukDDNkxG5qdDdmtJj59t1DobT6+31lvB9uKK/W+cazgKUlBEFdON1wr+CxfH5cgfEDW2DomBSN5&#10;2G4mD2vMtbvxB12LUIsYwj5HBSaELpfSV4Ys+sR1xJG7uN5iiLCvpe7xFsNtK+dpmkmLDccGgx3t&#10;DVVfxbdVsHg/H7P72R2zt/tlLOviNPqDU2o2HXYvIAIN4V/85z7pOH/xvJrD7zvxBrn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8T01xQAAAN4AAAAPAAAAAAAAAAAAAAAA&#10;AJ8CAABkcnMvZG93bnJldi54bWxQSwUGAAAAAAQABAD3AAAAkQMAAAAA&#10;">
                    <v:imagedata r:id="rId1233" o:title=""/>
                  </v:shape>
                </v:group>
                <v:group id="Group 2379" o:spid="_x0000_s1080" style="position:absolute;left:8247;top:2424;width:199;height:6" coordorigin="8247,2424"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5rvQMUAAADeAAAADwAAAGRycy9kb3ducmV2LnhtbERPS2vCQBC+F/wPywi9&#10;6Sa1Vo2uImJLD1LwAeJtyI5JMDsbsmsS/323IPQ2H99zFqvOlKKh2hWWFcTDCARxanXBmYLT8XMw&#10;BeE8ssbSMil4kIPVsveywETblvfUHHwmQgi7BBXk3leJlC7NyaAb2oo4cFdbG/QB1pnUNbYh3JTy&#10;LYo+pMGCQ0OOFW1ySm+Hu1Hw1WK7HsXbZne7bh6X4/jnvItJqdd+t56D8NT5f/HT/a3D/PfJbAR/&#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a70DFAAAA3gAA&#10;AA8AAAAAAAAAAAAAAAAAqgIAAGRycy9kb3ducmV2LnhtbFBLBQYAAAAABAAEAPoAAACcAwAAAAA=&#10;">
                  <v:shape id="Freeform 2380" o:spid="_x0000_s1081" style="position:absolute;left:8247;top:2424;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59W8UA&#10;AADeAAAADwAAAGRycy9kb3ducmV2LnhtbERPS2sCMRC+F/wPYQRvNWuVqqtRrMUiCIKPi7dhM+4u&#10;biZhE91tf31TEHqbj+8582VrKvGg2peWFQz6CQjizOqScwXn0+Z1AsIHZI2VZVLwTR6Wi87LHFNt&#10;Gz7Q4xhyEUPYp6igCMGlUvqsIIO+bx1x5K62NhgirHOpa2xiuKnkW5K8S4Mlx4YCHa0Lym7Hu1Fw&#10;15+HHzu8XN3efTXbj/Vuc2p2SvW67WoGIlAb/sVP91bH+aPxdAR/78Qb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Ln1bxQAAAN4AAAAPAAAAAAAAAAAAAAAAAJgCAABkcnMv&#10;ZG93bnJldi54bWxQSwUGAAAAAAQABAD1AAAAigMAAAAA&#10;" path="m199,l,,,6r199,l199,e" filled="f" stroked="f">
                    <v:path arrowok="t" o:connecttype="custom" o:connectlocs="199,2424;0,2424;0,2430;199,2430;199,2424" o:connectangles="0,0,0,0,0"/>
                  </v:shape>
                  <v:shape id="Picture 2381" o:spid="_x0000_s1082" type="#_x0000_t75" style="position:absolute;left:8247;top:2418;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HxQnDAAAA3gAAAA8AAABkcnMvZG93bnJldi54bWxET01rwkAQvQv+h2WE3nSjqG3TbESUQk9C&#10;U6vXaXZMQrOzIbuNyb93hYK3ebzPSTa9qUVHrassK5jPIhDEudUVFwqOX+/TFxDOI2usLZOCgRxs&#10;0vEowVjbK39Sl/lChBB2MSoovW9iKV1ekkE3sw1x4C62NegDbAupW7yGcFPLRRStpcGKQ0OJDe1K&#10;yn+zP6NgP2C0xO335bj+QX8+YVZ3h0Gpp0m/fQPhqfcP8b/7Q4f5y+fXFdzfCTfI9A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sfFCcMAAADeAAAADwAAAAAAAAAAAAAAAACf&#10;AgAAZHJzL2Rvd25yZXYueG1sUEsFBgAAAAAEAAQA9wAAAI8DAAAAAA==&#10;">
                    <v:imagedata r:id="rId1234" o:title=""/>
                  </v:shape>
                </v:group>
                <v:group id="Group 2382" o:spid="_x0000_s1083" style="position:absolute;left:8247;top:2414;width:199;height:5" coordorigin="8247,2414" coordsize="1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1M2MUAAADeAAAADwAAAGRycy9kb3ducmV2LnhtbERPTWvCQBC9F/wPywi9&#10;1U20tRpdRURLDyJUhdLbkB2TYHY2ZLdJ/PeuIHibx/uc+bIzpWiodoVlBfEgAkGcWl1wpuB03L5N&#10;QDiPrLG0TAqu5GC56L3MMdG25R9qDj4TIYRdggpy76tESpfmZNANbEUcuLOtDfoA60zqGtsQbko5&#10;jKKxNFhwaMixonVO6eXwbxR8tdiuRvGm2V3O6+vf8WP/u4tJqdd+t5qB8NT5p/jh/tZh/vvndAz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vtTNjFAAAA3gAA&#10;AA8AAAAAAAAAAAAAAAAAqgIAAGRycy9kb3ducmV2LnhtbFBLBQYAAAAABAAEAPoAAACcAwAAAAA=&#10;">
                  <v:shape id="Freeform 2383" o:spid="_x0000_s1084" style="position:absolute;left:8247;top:2414;width:199;height:5;visibility:visible;mso-wrap-style:square;v-text-anchor:top" coordsize="1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HFKsUA&#10;AADeAAAADwAAAGRycy9kb3ducmV2LnhtbERPTWvCQBC9F/wPyxS81Y0haJu6igiCBxWatmJvQ3aa&#10;BLOzIbuJ8d+7QqG3ebzPWawGU4ueWldZVjCdRCCIc6srLhR8fW5fXkE4j6yxtkwKbuRgtRw9LTDV&#10;9sof1Ge+ECGEXYoKSu+bVEqXl2TQTWxDHLhf2xr0AbaF1C1eQ7ipZRxFM2mw4tBQYkObkvJL1hkF&#10;8b7vsuTHJqfiGOPm8J1cpt1ZqfHzsH4H4Wnw/+I/906H+cn8bQ6Pd8IN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McUqxQAAAN4AAAAPAAAAAAAAAAAAAAAAAJgCAABkcnMv&#10;ZG93bnJldi54bWxQSwUGAAAAAAQABAD1AAAAigMAAAAA&#10;" path="m199,l,,,4r199,l199,e" filled="f" stroked="f">
                    <v:path arrowok="t" o:connecttype="custom" o:connectlocs="199,2414;0,2414;0,2418;199,2418;199,2414" o:connectangles="0,0,0,0,0"/>
                  </v:shape>
                  <v:shape id="Picture 2384" o:spid="_x0000_s1085" type="#_x0000_t75" style="position:absolute;left:8247;top:2408;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YCHzFAAAA3gAAAA8AAABkcnMvZG93bnJldi54bWxEj0FrwzAMhe+D/Qejwm6L01LWLatbRmGw&#10;jl6a5geIWEtMY9nEXpv9++lQ6E3iPb33ab2d/KAuNCYX2MC8KEERt8E67gw0p8/nV1ApI1scApOB&#10;P0qw3Tw+rLGy4cpHutS5UxLCqUIDfc6x0jq1PXlMRYjEov2E0WOWdey0HfEq4X7Qi7J80R4dS0OP&#10;kXY9tef61xtw8XvFDTa6DvvjoY50npauNOZpNn28g8o05bv5dv1lBX+5ehNeeUdm0J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82Ah8xQAAAN4AAAAPAAAAAAAAAAAAAAAA&#10;AJ8CAABkcnMvZG93bnJldi54bWxQSwUGAAAAAAQABAD3AAAAkQMAAAAA&#10;">
                    <v:imagedata r:id="rId1235" o:title=""/>
                  </v:shape>
                  <v:shape id="Picture 2385" o:spid="_x0000_s1086" type="#_x0000_t75" style="position:absolute;left:8247;top:240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KDlbDAAAA3gAAAA8AAABkcnMvZG93bnJldi54bWxET9tqAjEQfS/4D2EEX4pma7V70SgiFHzz&#10;Uj9g2Ew3SzeTdZPq+vemUPBtDuc6y3VvG3GlzteOFbxNEhDEpdM1VwrOX5/jDIQPyBobx6TgTh7W&#10;q8HLEgvtbnyk6ylUIoawL1CBCaEtpPSlIYt+4lriyH27zmKIsKuk7vAWw20jp0nyIS3WHBsMtrQ1&#10;VP6cfq2CfTlLt3t/yF4POaZ+jpl5v2RKjYb9ZgEiUB+e4n/3Tsf5szTP4e+deINcP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4oOVsMAAADeAAAADwAAAAAAAAAAAAAAAACf&#10;AgAAZHJzL2Rvd25yZXYueG1sUEsFBgAAAAAEAAQA9wAAAI8DAAAAAA==&#10;">
                    <v:imagedata r:id="rId1236" o:title=""/>
                  </v:shape>
                </v:group>
                <v:group id="Group 2386" o:spid="_x0000_s1087" style="position:absolute;left:8247;top:2396;width:199;height:6" coordorigin="8247,2396"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fZw5scAAADe&#10;AAAADwAAAAAAAAAAAAAAAACqAgAAZHJzL2Rvd25yZXYueG1sUEsFBgAAAAAEAAQA+gAAAJ4DAAAA&#10;AA==&#10;">
                  <v:shape id="Freeform 2387" o:spid="_x0000_s1088" style="position:absolute;left:8247;top:2396;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ffEsYA&#10;AADeAAAADwAAAGRycy9kb3ducmV2LnhtbERPTWvCQBC9F/oflin01mysUiR1FaukBISCppfehuyY&#10;BLOzS3Y10V/vFgq9zeN9zmI1mk5cqPetZQWTJAVBXFndcq3gu8xf5iB8QNbYWSYFV/KwWj4+LDDT&#10;duA9XQ6hFjGEfYYKmhBcJqWvGjLoE+uII3e0vcEQYV9L3eMQw00nX9P0TRpsOTY06GjTUHU6nI2C&#10;s97ub3b6c3Rf7nMoPja7vBx2Sj0/jet3EIHG8C/+cxc6zp/N0wn8vhNv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effEsYAAADeAAAADwAAAAAAAAAAAAAAAACYAgAAZHJz&#10;L2Rvd25yZXYueG1sUEsFBgAAAAAEAAQA9QAAAIsDAAAAAA==&#10;" path="m199,l,,,6r199,l199,e" filled="f" stroked="f">
                    <v:path arrowok="t" o:connecttype="custom" o:connectlocs="199,2396;0,2396;0,2402;199,2402;199,2396" o:connectangles="0,0,0,0,0"/>
                  </v:shape>
                  <v:shape id="Picture 2388" o:spid="_x0000_s1089" type="#_x0000_t75" style="position:absolute;left:8247;top:2391;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zxhbCAAAA3gAAAA8AAABkcnMvZG93bnJldi54bWxET01rAjEQvRf6H8IIvdWsoiJbo4hg6aEg&#10;ansfNtPN4mYSNtFs/fVGELzN433OYtXbVlyoC41jBaNhAYK4crrhWsHPcfs+BxEissbWMSn4pwCr&#10;5evLAkvtEu/pcoi1yCEcSlRgYvSllKEyZDEMnSfO3J/rLMYMu1rqDlMOt60cF8VMWmw4Nxj0tDFU&#10;nQ5nq+Dbx/50TdPJ9Xe74c+dSens10q9Dfr1B4hIfXyKH+4vnedP5sUY7u/kG+Ty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7s8YWwgAAAN4AAAAPAAAAAAAAAAAAAAAAAJ8C&#10;AABkcnMvZG93bnJldi54bWxQSwUGAAAAAAQABAD3AAAAjgMAAAAA&#10;">
                    <v:imagedata r:id="rId1237" o:title=""/>
                  </v:shape>
                </v:group>
                <v:group id="Group 2389" o:spid="_x0000_s1090" style="position:absolute;left:8247;top:2385;width:199;height:6" coordorigin="8247,2385"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FJO6RxgAAAN4A&#10;AAAPAAAAAAAAAAAAAAAAAKoCAABkcnMvZG93bnJldi54bWxQSwUGAAAAAAQABAD6AAAAnQMAAAAA&#10;">
                  <v:shape id="Freeform 2390" o:spid="_x0000_s1091" style="position:absolute;left:8247;top:2385;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B8isYA&#10;AADeAAAADwAAAGRycy9kb3ducmV2LnhtbERPTWvCQBC9F/wPyxR6q5u2UkJ0FU1RBKFg7MXbkB2T&#10;YHZ2yW5M7K/vFgq9zeN9zmI1mlbcqPONZQUv0wQEcWl1w5WCr9P2OQXhA7LG1jIpuJOH1XLysMBM&#10;24GPdCtCJWII+wwV1CG4TEpf1mTQT60jjtzFdgZDhF0ldYdDDDetfE2Sd2mw4dhQo6O8pvJa9EZB&#10;rz+O3/btfHGfbjfsN/lhexoOSj09jus5iEBj+Bf/ufc6zp+lyQx+34k3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ZB8isYAAADeAAAADwAAAAAAAAAAAAAAAACYAgAAZHJz&#10;L2Rvd25yZXYueG1sUEsFBgAAAAAEAAQA9QAAAIsDAAAAAA==&#10;" path="m199,l,,,6r199,l199,e" filled="f" stroked="f">
                    <v:path arrowok="t" o:connecttype="custom" o:connectlocs="199,2385;0,2385;0,2391;199,2391;199,2385" o:connectangles="0,0,0,0,0"/>
                  </v:shape>
                  <v:shape id="Picture 2391" o:spid="_x0000_s1092" type="#_x0000_t75" style="position:absolute;left:8247;top:2380;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1ZC/DAAAA3gAAAA8AAABkcnMvZG93bnJldi54bWxET02LwjAQvQv+hzCCN00VXaQaRYXVngqr&#10;4nloxrbYTEqTte3++o2wsLd5vM/Z7DpTiRc1rrSsYDaNQBBnVpecK7hdPycrEM4ja6wsk4KeHOy2&#10;w8EGY21b/qLXxecihLCLUUHhfR1L6bKCDLqprYkD97CNQR9gk0vdYBvCTSXnUfQhDZYcGgqs6VhQ&#10;9rx8GwVpkhz6U7o/nvufKtX3w0mf27tS41G3X4Pw1Pl/8Z870WH+YhUt4f1OuEF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DVkL8MAAADeAAAADwAAAAAAAAAAAAAAAACf&#10;AgAAZHJzL2Rvd25yZXYueG1sUEsFBgAAAAAEAAQA9wAAAI8DAAAAAA==&#10;">
                    <v:imagedata r:id="rId1238" o:title=""/>
                  </v:shape>
                  <v:shape id="Picture 2392" o:spid="_x0000_s1093" type="#_x0000_t75" style="position:absolute;left:8247;top:2373;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RenXFAAAA3gAAAA8AAABkcnMvZG93bnJldi54bWxET0trwkAQvhf8D8sIvYhuLEUlugbbUhBa&#10;Dz4u3obsmASzsyE7xvTfdwsFb/PxPWeV9a5WHbWh8mxgOklAEefeVlwYOB0/xwtQQZAt1p7JwA8F&#10;yNaDpxWm1t95T91BChVDOKRooBRpUq1DXpLDMPENceQuvnUoEbaFti3eY7ir9UuSzLTDimNDiQ29&#10;l5RfDzdnYPcx3bnRTb7nWH2Fk8z783b0ZszzsN8sQQn18hD/u7c2zn9dJDP4eyfeoN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EXp1xQAAAN4AAAAPAAAAAAAAAAAAAAAA&#10;AJ8CAABkcnMvZG93bnJldi54bWxQSwUGAAAAAAQABAD3AAAAkQMAAAAA&#10;">
                    <v:imagedata r:id="rId1239" o:title=""/>
                  </v:shape>
                </v:group>
                <v:group id="Group 2393" o:spid="_x0000_s1094" style="position:absolute;left:8247;top:2368;width:199;height:6" coordorigin="8247,2368"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h/oksUAAADeAAAADwAAAGRycy9kb3ducmV2LnhtbERPTWvCQBC9F/oflil4&#10;001qbSW6ikhbPIhgFMTbkB2TYHY2ZLdJ/PeuIPQ2j/c582VvKtFS40rLCuJRBII4s7rkXMHx8DOc&#10;gnAeWWNlmRTcyMFy8foyx0TbjvfUpj4XIYRdggoK7+tESpcVZNCNbE0cuIttDPoAm1zqBrsQbir5&#10;HkWf0mDJoaHAmtYFZdf0zyj47bBbjePvdnu9rG/nw2R32sak1OCtX81AeOr9v/jp3ugw/2MafcH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of6JLFAAAA3gAA&#10;AA8AAAAAAAAAAAAAAAAAqgIAAGRycy9kb3ducmV2LnhtbFBLBQYAAAAABAAEAPoAAACcAwAAAAA=&#10;">
                  <v:shape id="Freeform 2394" o:spid="_x0000_s1095" style="position:absolute;left:8247;top:2368;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2j8cA&#10;AADeAAAADwAAAGRycy9kb3ducmV2LnhtbESPQWvCQBCF7wX/wzJCb3VjKyLRVazFIgiC2ktvQ3ZM&#10;gtnZJbuatL/eORR6m+G9ee+bxap3jbpTG2vPBsajDBRx4W3NpYGv8/ZlBiomZIuNZzLwQxFWy8HT&#10;AnPrOz7S/ZRKJSEcczRQpRRyrWNRkcM48oFYtItvHSZZ21LbFjsJd41+zbKpdlizNFQYaFNRcT3d&#10;nIGb/Tj++rfvSziEz273vtlvz93emOdhv56DStSnf/Pf9c4K/mSWCa+8IzPo5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Tddo/HAAAA3gAAAA8AAAAAAAAAAAAAAAAAmAIAAGRy&#10;cy9kb3ducmV2LnhtbFBLBQYAAAAABAAEAPUAAACMAwAAAAA=&#10;" path="m199,l,,,5r199,l199,e" filled="f" stroked="f">
                    <v:path arrowok="t" o:connecttype="custom" o:connectlocs="199,2368;0,2368;0,2373;199,2373;199,2368" o:connectangles="0,0,0,0,0"/>
                  </v:shape>
                  <v:shape id="Picture 2395" o:spid="_x0000_s1096" type="#_x0000_t75" style="position:absolute;left:8247;top:236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ZiDFAAAA3gAAAA8AAABkcnMvZG93bnJldi54bWxET01rwkAQvRf6H5YpeCl1UxFrUzdBA4I3&#10;iVrocchOk6XZ2TS7avTXdwuCt3m8z1nkg23FiXpvHCt4HScgiCunDdcKDvv1yxyED8gaW8ek4EIe&#10;8uzxYYGpdmcu6bQLtYgh7FNU0ITQpVL6qiGLfuw64sh9u95iiLCvpe7xHMNtKydJMpMWDceGBjsq&#10;Gqp+dkerYFWb5/Lz920wh8Jdl+Vq+4XFVqnR07D8ABFoCHfxzb3Rcf50nrzD/zvxBpn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PmYgxQAAAN4AAAAPAAAAAAAAAAAAAAAA&#10;AJ8CAABkcnMvZG93bnJldi54bWxQSwUGAAAAAAQABAD3AAAAkQMAAAAA&#10;">
                    <v:imagedata r:id="rId1240" o:title=""/>
                  </v:shape>
                </v:group>
                <v:group id="Group 2396" o:spid="_x0000_s1097" style="position:absolute;left:8247;top:2357;width:199;height:6" coordorigin="8247,2357"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C/mO8cAAADe&#10;AAAADwAAAAAAAAAAAAAAAACqAgAAZHJzL2Rvd25yZXYueG1sUEsFBgAAAAAEAAQA+gAAAJ4DAAAA&#10;AA==&#10;">
                  <v:shape id="Freeform 2397" o:spid="_x0000_s1098" style="position:absolute;left:8247;top:2357;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5Jz8UA&#10;AADeAAAADwAAAGRycy9kb3ducmV2LnhtbERPS2vCQBC+F/oflin0VjexIiG6ilosgiD4uHgbsmMS&#10;zM4u2dWk/fVuoeBtPr7nTOe9acSdWl9bVpAOEhDEhdU1lwpOx/VHBsIHZI2NZVLwQx7ms9eXKeba&#10;dryn+yGUIoawz1FBFYLLpfRFRQb9wDriyF1sazBE2JZSt9jFcNPIYZKMpcGaY0OFjlYVFdfDzSi4&#10;6a/9r/08X9zOfXeb5Wq7PnZbpd7f+sUERKA+PMX/7o2O80dZmsLfO/EG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PknPxQAAAN4AAAAPAAAAAAAAAAAAAAAAAJgCAABkcnMv&#10;ZG93bnJldi54bWxQSwUGAAAAAAQABAD1AAAAigMAAAAA&#10;" path="m199,l,,,5r199,l199,e" filled="f" stroked="f">
                    <v:path arrowok="t" o:connecttype="custom" o:connectlocs="199,2357;0,2357;0,2362;199,2362;199,2357" o:connectangles="0,0,0,0,0"/>
                  </v:shape>
                  <v:shape id="Picture 2398" o:spid="_x0000_s1099" type="#_x0000_t75" style="position:absolute;left:8247;top:2350;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DIvDAAAA3gAAAA8AAABkcnMvZG93bnJldi54bWxET99rwjAQfh/sfwg32NtMFJHaGWVUdL5O&#10;Bfd4NGdTbC6lyWy3v94MBN/u4/t5i9XgGnGlLtSeNYxHCgRx6U3NlYbjYfOWgQgR2WDjmTT8UoDV&#10;8vlpgbnxPX/RdR8rkUI45KjBxtjmUobSksMw8i1x4s6+cxgT7CppOuxTuGvkRKmZdFhzarDYUmGp&#10;vOx/nAa1WxfrPs65aLbV9vuUff5ZddL69WX4eAcRaYgP8d29M2n+NBtP4P+ddIN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8wMi8MAAADeAAAADwAAAAAAAAAAAAAAAACf&#10;AgAAZHJzL2Rvd25yZXYueG1sUEsFBgAAAAAEAAQA9wAAAI8DAAAAAA==&#10;">
                    <v:imagedata r:id="rId1241" o:title=""/>
                  </v:shape>
                </v:group>
                <v:group id="Group 2399" o:spid="_x0000_s1100" style="position:absolute;left:8247;top:2345;width:199;height:6" coordorigin="8247,2345"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P14TMQAAADeAAAA&#10;DwAAAAAAAAAAAAAAAACqAgAAZHJzL2Rvd25yZXYueG1sUEsFBgAAAAAEAAQA+gAAAJsDAAAAAA==&#10;">
                  <v:shape id="Freeform 2400" o:spid="_x0000_s1101" style="position:absolute;left:8247;top:2345;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nqV8QA&#10;AADeAAAADwAAAGRycy9kb3ducmV2LnhtbERPS4vCMBC+L/gfwizsbU11RaRrlFVRBEHwcfE2NGNb&#10;tpmEJtrqrzeC4G0+vueMp62pxJVqX1pW0OsmIIgzq0vOFRwPy+8RCB+QNVaWScGNPEwnnY8xpto2&#10;vKPrPuQihrBPUUERgkul9FlBBn3XOuLInW1tMERY51LX2MRwU8l+kgylwZJjQ4GO5gVl//uLUXDR&#10;i93d/pzObutWzXo23ywPzUapr8/27xdEoDa8xS/3Wsf5g1FvAM934g1y8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J6lfEAAAA3gAAAA8AAAAAAAAAAAAAAAAAmAIAAGRycy9k&#10;b3ducmV2LnhtbFBLBQYAAAAABAAEAPUAAACJAwAAAAA=&#10;" path="m199,l,,,5r199,l199,e" filled="f" stroked="f">
                    <v:path arrowok="t" o:connecttype="custom" o:connectlocs="199,2345;0,2345;0,2350;199,2350;199,2345" o:connectangles="0,0,0,0,0"/>
                  </v:shape>
                  <v:shape id="Picture 2401" o:spid="_x0000_s1102" type="#_x0000_t75" style="position:absolute;left:8247;top:2339;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dhfGAAAA3gAAAA8AAABkcnMvZG93bnJldi54bWxET0trwkAQvhf6H5YpeKsbgxYbXaUqFr1Y&#10;aluhtyE7eWB2NmZXE/+9KxR6m4/vOdN5ZypxocaVlhUM+hEI4tTqknMF31/r5zEI55E1VpZJwZUc&#10;zGePD1NMtG35ky57n4sQwi5BBYX3dSKlSwsy6Pq2Jg5cZhuDPsAml7rBNoSbSsZR9CINlhwaCqxp&#10;WVB63J+NgtNosX29vuMx22038Uf2c/hdtbFSvafubQLCU+f/xX/ujQ7zh+PBCO7vhBvk7A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Xp2F8YAAADeAAAADwAAAAAAAAAAAAAA&#10;AACfAgAAZHJzL2Rvd25yZXYueG1sUEsFBgAAAAAEAAQA9wAAAJIDAAAAAA==&#10;">
                    <v:imagedata r:id="rId1242" o:title=""/>
                  </v:shape>
                </v:group>
                <v:group id="Group 2402" o:spid="_x0000_s1103" style="position:absolute;left:8247;top:2334;width:199;height:6" coordorigin="8247,2334"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Irb1MUAAADeAAAADwAAAGRycy9kb3ducmV2LnhtbERPS2vCQBC+F/wPywi9&#10;1U1sK5K6igQVD1JoUii9DdkxCWZnQ3bN4993C4Xe5uN7zmY3mkb01LnasoJ4EYEgLqyuuVTwmR+f&#10;1iCcR9bYWCYFEznYbWcPG0y0HfiD+syXIoSwS1BB5X2bSOmKigy6hW2JA3e1nUEfYFdK3eEQwk0j&#10;l1G0kgZrDg0VtpRWVNyyu1FwGnDYP8eH/nK7ptN3/vr+dYlJqcf5uH8D4Wn0/+I/91mH+S/reAW/&#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CK29TFAAAA3gAA&#10;AA8AAAAAAAAAAAAAAAAAqgIAAGRycy9kb3ducmV2LnhtbFBLBQYAAAAABAAEAPoAAACcAwAAAAA=&#10;">
                  <v:shape id="Freeform 2403" o:spid="_x0000_s1104" style="position:absolute;left:8247;top:2334;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0IMUA&#10;AADeAAAADwAAAGRycy9kb3ducmV2LnhtbERPTWvCQBC9F/oflil4qxtrsRJdRS2KIBSivfQ2ZMck&#10;mJ1dsquJ/fWuIHibx/uc6bwztbhQ4yvLCgb9BARxbnXFhYLfw/p9DMIHZI21ZVJwJQ/z2evLFFNt&#10;W87osg+FiCHsU1RQhuBSKX1ekkHft444ckfbGAwRNoXUDbYx3NTyI0lG0mDFsaFER6uS8tP+bBSc&#10;9Xf2b4d/R/fjNu12udqtD+1Oqd5bt5iACNSFp/jh3uo4/3M8+IL7O/EG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m3QgxQAAAN4AAAAPAAAAAAAAAAAAAAAAAJgCAABkcnMv&#10;ZG93bnJldi54bWxQSwUGAAAAAAQABAD1AAAAigMAAAAA&#10;" path="m199,l,,,5r199,l199,e" filled="f" stroked="f">
                    <v:path arrowok="t" o:connecttype="custom" o:connectlocs="199,2334;0,2334;0,2339;199,2339;199,2334" o:connectangles="0,0,0,0,0"/>
                  </v:shape>
                  <v:shape id="Picture 2404" o:spid="_x0000_s1105" type="#_x0000_t75" style="position:absolute;left:8247;top:2328;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TyOvFAAAA3gAAAA8AAABkcnMvZG93bnJldi54bWxEj92KwkAMhe8X9h2GCN6tU0VEqqMswi6K&#10;oPjzAKET27KdTO3MtvXtzYXgXcI5OefLct27SrXUhNKzgfEoAUWceVtybuB6+fmagwoR2WLlmQw8&#10;KMB69fmxxNT6jk/UnmOuJIRDigaKGOtU65AV5DCMfE0s2s03DqOsTa5tg52Eu0pPkmSmHZYsDQXW&#10;tCko+zv/OwPtaftLlz3V98OkvO+y3e3a+aMxw0H/vQAVqY9v8+t6awV/Oh8Lr7wjM+jV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E8jrxQAAAN4AAAAPAAAAAAAAAAAAAAAA&#10;AJ8CAABkcnMvZG93bnJldi54bWxQSwUGAAAAAAQABAD3AAAAkQMAAAAA&#10;">
                    <v:imagedata r:id="rId1243" o:title=""/>
                  </v:shape>
                  <v:shape id="Picture 2405" o:spid="_x0000_s1106" type="#_x0000_t75" style="position:absolute;left:8247;top:2322;width:199;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6horFAAAA3gAAAA8AAABkcnMvZG93bnJldi54bWxET01rwkAQvQv9D8sUvIS6UUQ0dRVpFYVe&#10;WrU9D9kxG8zOhuzGpP++KxS8zeN9znLd20rcqPGlYwXjUQqCOHe65ELB+bR7mYPwAVlj5ZgU/JKH&#10;9eppsMRMu46/6HYMhYgh7DNUYEKoMyl9bsiiH7maOHIX11gMETaF1A12MdxWcpKmM2mx5NhgsKY3&#10;Q/n12FoF23azO393Pwb3759J4mZJ/bFtlRo+95tXEIH68BD/uw86zp/Oxwu4vxNvkK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uoaKxQAAAN4AAAAPAAAAAAAAAAAAAAAA&#10;AJ8CAABkcnMvZG93bnJldi54bWxQSwUGAAAAAAQABAD3AAAAkQMAAAAA&#10;">
                    <v:imagedata r:id="rId1244" o:title=""/>
                  </v:shape>
                </v:group>
                <v:group id="Group 2406" o:spid="_x0000_s1107" style="position:absolute;left:8247;top:2316;width:199;height:6" coordorigin="8247,2316" coordsize="1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5DLIbIAAAA&#10;3gAAAA8AAAAAAAAAAAAAAAAAqgIAAGRycy9kb3ducmV2LnhtbFBLBQYAAAAABAAEAPoAAACfAwAA&#10;AAA=&#10;">
                  <v:shape id="Freeform 2407" o:spid="_x0000_s1108" style="position:absolute;left:8247;top:2316;width:199;height:6;visibility:visible;mso-wrap-style:square;v-text-anchor:top" coordsize="1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KDcsQA&#10;AADeAAAADwAAAGRycy9kb3ducmV2LnhtbERPS4vCMBC+C/6HMAt709QHIl2jrIqLIAjqXvY2NGNb&#10;tpmEJtrqrzeC4G0+vufMFq2pxJVqX1pWMOgnIIgzq0vOFfyeNr0pCB+QNVaWScGNPCzm3c4MU20b&#10;PtD1GHIRQ9inqKAIwaVS+qwgg75vHXHkzrY2GCKsc6lrbGK4qeQwSSbSYMmxoUBHq4Ky/+PFKLjo&#10;9eFuR39nt3c/zXa52m1OzU6pz4/2+wtEoDa8xS/3Vsf54+lwAM934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Sg3LEAAAA3gAAAA8AAAAAAAAAAAAAAAAAmAIAAGRycy9k&#10;b3ducmV2LnhtbFBLBQYAAAAABAAEAPUAAACJAwAAAAA=&#10;" path="m199,l,,,6r199,l199,e" filled="f" stroked="f">
                    <v:path arrowok="t" o:connecttype="custom" o:connectlocs="199,2316;0,2316;0,2322;199,2322;199,2316" o:connectangles="0,0,0,0,0"/>
                  </v:shape>
                </v:group>
                <v:group id="Group 2408" o:spid="_x0000_s1109" style="position:absolute;left:8247;top:2316;width:199;height:2" coordorigin="8247,2316"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0XasUAAADeAAAADwAAAGRycy9kb3ducmV2LnhtbERPTWvCQBC9C/0PyxR6&#10;001iFYmuIqKlBykYC8XbkB2TYHY2ZNck/vtuoeBtHu9zVpvB1KKj1lWWFcSTCARxbnXFhYLv82G8&#10;AOE8ssbaMil4kIPN+mW0wlTbnk/UZb4QIYRdigpK75tUSpeXZNBNbEMcuKttDfoA20LqFvsQbmqZ&#10;RNFcGqw4NJTY0K6k/JbdjYKPHvvtNN53x9t197icZ18/x5iUensdtksQngb/FP+7P3WY/75I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HdF2rFAAAA3gAA&#10;AA8AAAAAAAAAAAAAAAAAqgIAAGRycy9kb3ducmV2LnhtbFBLBQYAAAAABAAEAPoAAACcAwAAAAA=&#10;">
                  <v:shape id="Freeform 2409" o:spid="_x0000_s1110" style="position:absolute;left:8247;top:2316;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z1ucUA&#10;AADeAAAADwAAAGRycy9kb3ducmV2LnhtbERPS2sCMRC+C/6HMEJvmvVBtatRRCn0JFZbobdhM+4u&#10;biZrkurqrzdCobf5+J4zWzSmEhdyvrSsoN9LQBBnVpecK/jav3cnIHxA1lhZJgU38rCYt1szTLW9&#10;8idddiEXMYR9igqKEOpUSp8VZND3bE0cuaN1BkOELpfa4TWGm0oOkuRVGiw5NhRY06qg7LT7NQq+&#10;z8fSh+1tc1i57fo+Orm3n8NYqZdOs5yCCNSEf/Gf+0PH+aPJYAjPd+IN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zPW5xQAAAN4AAAAPAAAAAAAAAAAAAAAAAJgCAABkcnMv&#10;ZG93bnJldi54bWxQSwUGAAAAAAQABAD1AAAAigMAAAAA&#10;" path="m,l199,,,,199,,,xe" filled="f" stroked="f">
                    <v:path arrowok="t" o:connecttype="custom" o:connectlocs="0,0;199,0;0,0;199,0;0,0" o:connectangles="0,0,0,0,0"/>
                  </v:shape>
                </v:group>
                <v:group id="Group 2410" o:spid="_x0000_s1111" style="position:absolute;left:8425;top:2426;width:5;height:63" coordorigin="8425,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gqhcQAAADeAAAADwAAAGRycy9kb3ducmV2LnhtbERPS4vCMBC+L/gfwgje&#10;1rTqilSjiLjiQQQfIN6GZmyLzaQ02bb++82CsLf5+J6zWHWmFA3VrrCsIB5GIIhTqwvOFFwv358z&#10;EM4jaywtk4IXOVgtex8LTLRt+UTN2WcihLBLUEHufZVI6dKcDLqhrYgD97C1QR9gnUldYxvCTSlH&#10;UTSVBgsODTlWtMkpfZ5/jIJdi+16HG+bw/Oxed0vX8fbISalBv1uPQfhqfP/4rd7r8P8yWw0gb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XgqhcQAAADeAAAA&#10;DwAAAAAAAAAAAAAAAACqAgAAZHJzL2Rvd25yZXYueG1sUEsFBgAAAAAEAAQA+gAAAJsDAAAAAA==&#10;">
                  <v:shape id="Freeform 2411" o:spid="_x0000_s1112" style="position:absolute;left:8425;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wRR8QA&#10;AADeAAAADwAAAGRycy9kb3ducmV2LnhtbERPS2sCMRC+C/6HMEJvmq24VdaNUloKPXhofYDHYTP7&#10;oMlkSVJ3++9NodDbfHzPKfejNeJGPnSOFTwuMhDEldMdNwrOp7f5BkSIyBqNY1LwQwH2u+mkxEK7&#10;gT/pdoyNSCEcClTQxtgXUoaqJYth4XrixNXOW4wJ+kZqj0MKt0Yus+xJWuw4NbTY00tL1dfx2yow&#10;Q3/19eHjNVxOuV7zqsqjCUo9zMbnLYhIY/wX/7nfdZq/2ixz+H0n3S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cEUfEAAAA3gAAAA8AAAAAAAAAAAAAAAAAmAIAAGRycy9k&#10;b3ducmV2LnhtbFBLBQYAAAAABAAEAPUAAACJAwAAAAA=&#10;" path="m5,l,,,63r5,l5,e" filled="f" stroked="f">
                    <v:path arrowok="t" o:connecttype="custom" o:connectlocs="5,2426;0,2426;0,2489;5,2489;5,2426" o:connectangles="0,0,0,0,0"/>
                  </v:shape>
                  <v:shape id="Picture 2412" o:spid="_x0000_s1113" type="#_x0000_t75" style="position:absolute;left:8420;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0e+fDAAAA3gAAAA8AAABkcnMvZG93bnJldi54bWxET01rg0AQvRfyH5YJ9FbXhCJi3YQQkJSS&#10;S7TS69SdqtSdFXcTzb/vFgq9zeN9Tr5fzCBuNLnesoJNFIMgbqzuuVXwXhVPKQjnkTUOlknBnRzs&#10;d6uHHDNtZ77QrfStCCHsMlTQeT9mUrqmI4MusiNx4L7sZNAHOLVSTziHcDPIbRwn0mDPoaHDkY4d&#10;Nd/l1Sh4G+PiPFd1Sp/0cTnwqa50XSj1uF4OLyA8Lf5f/Od+1WH+c7pN4PedcIPc/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PR758MAAADeAAAADwAAAAAAAAAAAAAAAACf&#10;AgAAZHJzL2Rvd25yZXYueG1sUEsFBgAAAAAEAAQA9wAAAI8DAAAAAA==&#10;">
                    <v:imagedata r:id="rId1245" o:title=""/>
                  </v:shape>
                </v:group>
                <v:group id="Group 2413" o:spid="_x0000_s1114" style="position:absolute;left:8415;top:2426;width:5;height:63" coordorigin="8415,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q08sUAAADeAAAADwAAAGRycy9kb3ducmV2LnhtbERPTWvCQBC9F/oflhF6&#10;001srRJdRaQWDyJUBfE2ZMckmJ0N2TWJ/94VhN7m8T5ntuhMKRqqXWFZQTyIQBCnVhecKTge1v0J&#10;COeRNZaWScGdHCzm728zTLRt+Y+avc9ECGGXoILc+yqR0qU5GXQDWxEH7mJrgz7AOpO6xjaEm1IO&#10;o+hbGiw4NORY0Sqn9Lq/GQW/LbbLz/in2V4vq/v5MNqdtjEp9dHrllMQnjr/L365NzrM/5oMx/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GqtPLFAAAA3gAA&#10;AA8AAAAAAAAAAAAAAAAAqgIAAGRycy9kb3ducmV2LnhtbFBLBQYAAAAABAAEAPoAAACcAwAAAAA=&#10;">
                  <v:shape id="Freeform 2414" o:spid="_x0000_s1115" style="position:absolute;left:8415;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2+2cYA&#10;AADeAAAADwAAAGRycy9kb3ducmV2LnhtbESPQWsCMRCF70L/Q5hCb5qtaCurUUqL0IOHVlvocdiM&#10;u4vJZEmiu/575yD0NsN78943q83gnbpQTG1gA8+TAhRxFWzLtYGfw3a8AJUyskUXmAxcKcFm/TBa&#10;YWlDz9902edaSQinEg00OXel1qlqyGOahI5YtGOIHrOssdY2Yi/h3ulpUbxojy1LQ4MdvTdUnfZn&#10;b8D13V887r4+0u9hbl95Vs2zS8Y8PQ5vS1CZhvxvvl9/WsGfLabCK+/IDHp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2+2cYAAADeAAAADwAAAAAAAAAAAAAAAACYAgAAZHJz&#10;L2Rvd25yZXYueG1sUEsFBgAAAAAEAAQA9QAAAIsDAAAAAA==&#10;" path="m5,l,,,63r5,l5,e" filled="f" stroked="f">
                    <v:path arrowok="t" o:connecttype="custom" o:connectlocs="5,2426;0,2426;0,2489;5,2489;5,2426" o:connectangles="0,0,0,0,0"/>
                  </v:shape>
                  <v:shape id="Picture 2415" o:spid="_x0000_s1116" type="#_x0000_t75" style="position:absolute;left:8411;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I2krGAAAA3gAAAA8AAABkcnMvZG93bnJldi54bWxET01rwkAQvQv9D8sUvJlNo4hNXaWUFnrx&#10;YGwbj2N2TEKzs2l2q9Ff7wqCt3m8z5kve9OIA3WutqzgKYpBEBdW11wq+Np8jGYgnEfW2FgmBSdy&#10;sFw8DOaYanvkNR0yX4oQwi5FBZX3bSqlKyoy6CLbEgdubzuDPsCulLrDYwg3jUzieCoN1hwaKmzp&#10;raLiN/s3CjD/WeV/+Th+3/rz92TfJ+UuM0oNH/vXFxCeen8X39yfOsyfzJJnuL4TbpCL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cjaSsYAAADeAAAADwAAAAAAAAAAAAAA&#10;AACfAgAAZHJzL2Rvd25yZXYueG1sUEsFBgAAAAAEAAQA9wAAAJIDAAAAAA==&#10;">
                    <v:imagedata r:id="rId938" o:title=""/>
                  </v:shape>
                </v:group>
                <v:group id="Group 2416" o:spid="_x0000_s1117" style="position:absolute;left:8406;top:2426;width:5;height:63" coordorigin="8406,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uaulvIAAAA&#10;3gAAAA8AAAAAAAAAAAAAAAAAqgIAAGRycy9kb3ducmV2LnhtbFBLBQYAAAAABAAEAPoAAACfAwAA&#10;AAA=&#10;">
                  <v:shape id="Freeform 2417" o:spid="_x0000_s1118" style="position:absolute;left:8406;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6BmcMA&#10;AADeAAAADwAAAGRycy9kb3ducmV2LnhtbERPS2sCMRC+C/6HMEJvmvUtW6NIpdCDB1+FHofNuLs0&#10;mSxJ6m7/vSkUvM3H95z1trNG3MmH2rGC8SgDQVw4XXOp4Hp5H65AhIis0TgmBb8UYLvp99aYa9fy&#10;ie7nWIoUwiFHBVWMTS5lKCqyGEauIU7czXmLMUFfSu2xTeHWyEmWLaTFmlNDhQ29VVR8n3+sAtM2&#10;X/52OO7D52Wulzwr5tEEpV4G3e4VRKQuPsX/7g+d5s9W0zH8vZNu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36BmcMAAADeAAAADwAAAAAAAAAAAAAAAACYAgAAZHJzL2Rv&#10;d25yZXYueG1sUEsFBgAAAAAEAAQA9QAAAIgDAAAAAA==&#10;" path="m5,l,,,63r5,l5,e" filled="f" stroked="f">
                    <v:path arrowok="t" o:connecttype="custom" o:connectlocs="5,2426;0,2426;0,2489;5,2489;5,2426" o:connectangles="0,0,0,0,0"/>
                  </v:shape>
                  <v:shape id="Picture 2418" o:spid="_x0000_s1119" type="#_x0000_t75" style="position:absolute;left:8401;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WBXDAAAA3gAAAA8AAABkcnMvZG93bnJldi54bWxET01rwkAQvQv9D8sUvOkmVsSmbkIRC16r&#10;PdjbkJ0modnZsLvNRn99Vyj0No/3ObtqMr0YyfnOsoJ8mYEgrq3uuFHwcX5bbEH4gKyxt0wKruSh&#10;Kh9mOyy0jfxO4yk0IoWwL1BBG8JQSOnrlgz6pR2IE/dlncGQoGukdhhTuOnlKss20mDHqaHFgfYt&#10;1d+nH6Pg9jlGjofj4eLyeMsv+2fuSCs1f5xeX0AEmsK/+M991Gn+evu0gvs76QZZ/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2hYFcMAAADeAAAADwAAAAAAAAAAAAAAAACf&#10;AgAAZHJzL2Rvd25yZXYueG1sUEsFBgAAAAAEAAQA9wAAAI8DAAAAAA==&#10;">
                    <v:imagedata r:id="rId574" o:title=""/>
                  </v:shape>
                </v:group>
                <v:group id="Group 2419" o:spid="_x0000_s1120" style="position:absolute;left:8396;top:2426;width:5;height:63" coordorigin="8396,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tIJCzFAAAA3gAA&#10;AA8AAAAAAAAAAAAAAAAAqgIAAGRycy9kb3ducmV2LnhtbFBLBQYAAAAABAAEAPoAAACcAwAAAAA=&#10;">
                  <v:shape id="Freeform 2420" o:spid="_x0000_s1121" style="position:absolute;left:8396;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iAcQA&#10;AADeAAAADwAAAGRycy9kb3ducmV2LnhtbERPTWsCMRC9C/0PYQq9aba6trIaRSqFHnrQtQWPw2bc&#10;XZpMliR1t/++EQRv83ifs9oM1ogL+dA6VvA8yUAQV063XCv4Or6PFyBCRNZoHJOCPwqwWT+MVlho&#10;1/OBLmWsRQrhUKCCJsaukDJUDVkME9cRJ+7svMWYoK+l9tincGvkNMtepMWWU0ODHb01VP2Uv1aB&#10;6buTP3/ud+H7ONevnFfzaIJST4/Ddgki0hDv4pv7Q6f5+WKWw/WddIN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JIgHEAAAA3gAAAA8AAAAAAAAAAAAAAAAAmAIAAGRycy9k&#10;b3ducmV2LnhtbFBLBQYAAAAABAAEAPUAAACJAwAAAAA=&#10;" path="m5,l,,,63r5,l5,e" filled="f" stroked="f">
                    <v:path arrowok="t" o:connecttype="custom" o:connectlocs="5,2426;0,2426;0,2489;5,2489;5,2426" o:connectangles="0,0,0,0,0"/>
                  </v:shape>
                  <v:shape id="Picture 2421" o:spid="_x0000_s1122" type="#_x0000_t75" style="position:absolute;left:8391;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RTTrBAAAA3gAAAA8AAABkcnMvZG93bnJldi54bWxET82KwjAQvi/4DmEEb2tqteJWo4ggeNmD&#10;ug8wNGNbTCahiVrf3ggL3ubj+53VprdG3KkLrWMFk3EGgrhyuuVawd95/70AESKyRuOYFDwpwGY9&#10;+Fphqd2Dj3Q/xVqkEA4lKmhi9KWUoWrIYhg7T5y4i+ssxgS7WuoOHyncGpln2VxabDk1NOhp11B1&#10;Pd2sglDE7PkzO/8WBn3ubwYv13yu1GjYb5cgIvXxI/53H3SaP1tMC3i/k26Q6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hRTTrBAAAA3gAAAA8AAAAAAAAAAAAAAAAAnwIA&#10;AGRycy9kb3ducmV2LnhtbFBLBQYAAAAABAAEAPcAAACNAwAAAAA=&#10;">
                    <v:imagedata r:id="rId575" o:title=""/>
                  </v:shape>
                </v:group>
                <v:group id="Group 2422" o:spid="_x0000_s1123" style="position:absolute;left:8386;top:2426;width:5;height:63" coordorigin="8386,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HtMQAAADeAAAADwAAAGRycy9kb3ducmV2LnhtbERPS4vCMBC+C/sfwgje&#10;NO36QKpRRHTZgwg+YNnb0IxtsZmUJrb135uFBW/z8T1nue5MKRqqXWFZQTyKQBCnVhecKbhe9sM5&#10;COeRNZaWScGTHKxXH70lJtq2fKLm7DMRQtglqCD3vkqkdGlOBt3IVsSBu9naoA+wzqSusQ3hppSf&#10;UTSTBgsODTlWtM0pvZ8fRsFXi+1mHO+aw/22ff5epsefQ0xKDfrdZgHCU+ff4n/3tw7zJ/PxD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z+HtMQAAADeAAAA&#10;DwAAAAAAAAAAAAAAAACqAgAAZHJzL2Rvd25yZXYueG1sUEsFBgAAAAAEAAQA+gAAAJsDAAAAAA==&#10;">
                  <v:shape id="Freeform 2423" o:spid="_x0000_s1124" style="position:absolute;left:8386;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u8dsIA&#10;AADeAAAADwAAAGRycy9kb3ducmV2LnhtbERPS2sCMRC+C/6HMEJvmq1vtkaRSqEHDz6hx2Ez7i5N&#10;JkuSutt/bwoFb/PxPWe16awRd/KhdqzgdZSBIC6crrlUcDl/DJcgQkTWaByTgl8KsFn3eyvMtWv5&#10;SPdTLEUK4ZCjgirGJpcyFBVZDCPXECfu5rzFmKAvpfbYpnBr5DjL5tJizamhwobeKyq+Tz9WgWmb&#10;L3/bH3bhep7pBU+LWTRBqZdBt30DEamLT/G/+1On+dPlZAF/76Qb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27x2wgAAAN4AAAAPAAAAAAAAAAAAAAAAAJgCAABkcnMvZG93&#10;bnJldi54bWxQSwUGAAAAAAQABAD1AAAAhwMAAAAA&#10;" path="m5,l,,,63r5,l5,e" filled="f" stroked="f">
                    <v:path arrowok="t" o:connecttype="custom" o:connectlocs="5,2426;0,2426;0,2489;5,2489;5,2426" o:connectangles="0,0,0,0,0"/>
                  </v:shape>
                  <v:shape id="Picture 2424" o:spid="_x0000_s1125" type="#_x0000_t75" style="position:absolute;left:8381;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vP63HAAAA3gAAAA8AAABkcnMvZG93bnJldi54bWxEj0FPwkAQhe8m/ofNmHCTrYpCCgsxCgnx&#10;JprAcegO3UJ3tukubf33zsHE20zem/e+WawGX6uO2lgFNvAwzkARF8FWXBr4/trcz0DFhGyxDkwG&#10;fijCanl7s8Dchp4/qdulUkkIxxwNuJSaXOtYOPIYx6EhFu0UWo9J1rbUtsVewn2tH7PsRXusWBoc&#10;NvTmqLjsrt7AZR2794/z8+nq+ulg98X2iHQwZnQ3vM5BJRrSv/nvemsFfzJ7El55R2bQy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pvP63HAAAA3gAAAA8AAAAAAAAAAAAA&#10;AAAAnwIAAGRycy9kb3ducmV2LnhtbFBLBQYAAAAABAAEAPcAAACTAwAAAAA=&#10;">
                    <v:imagedata r:id="rId576" o:title=""/>
                  </v:shape>
                </v:group>
                <v:group id="Group 2425" o:spid="_x0000_s1126" style="position:absolute;left:8377;top:2426;width:5;height:63" coordorigin="8377,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qATxsUAAADeAAAADwAAAGRycy9kb3ducmV2LnhtbERPS2vCQBC+F/wPywi9&#10;6SbaikZXEamlBxF8gHgbsmMSzM6G7JrEf98tCL3Nx/ecxaozpWiodoVlBfEwAkGcWl1wpuB82g6m&#10;IJxH1lhaJgVPcrBa9t4WmGjb8oGao89ECGGXoILc+yqR0qU5GXRDWxEH7mZrgz7AOpO6xjaEm1KO&#10;omgiDRYcGnKsaJNTej8+jILvFtv1OP5qdvfb5nk9fe4vu5iUeu936zkIT53/F7/cPzrM/5iOZ/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qgE8bFAAAA3gAA&#10;AA8AAAAAAAAAAAAAAAAAqgIAAGRycy9kb3ducmV2LnhtbFBLBQYAAAAABAAEAPoAAACcAwAAAAA=&#10;">
                  <v:shape id="Freeform 2426" o:spid="_x0000_s1127" style="position:absolute;left:8377;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RXf8cA&#10;AADeAAAADwAAAGRycy9kb3ducmV2LnhtbESPQWvDMAyF74P9B6PBbqvTkq4lrVvGymCHHbp2gx5F&#10;rCahthxsr8n+/XQY9Cahp/fet96O3qkrxdQFNjCdFKCI62A7bgx8Hd+elqBSRrboApOBX0qw3dzf&#10;rbGyYeBPuh5yo8SEU4UG2pz7SutUt+QxTUJPLLdziB6zrLHRNuIg5t7pWVE8a48dS0KLPb22VF8O&#10;P96AG/pTPH/sd+n7OLcLLut5dsmYx4fxZQUq05hv4v/vdyv1y2UpAIIjM+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0V3/HAAAA3gAAAA8AAAAAAAAAAAAAAAAAmAIAAGRy&#10;cy9kb3ducmV2LnhtbFBLBQYAAAAABAAEAPUAAACMAwAAAAA=&#10;" path="m4,l,,,63r4,l4,e" filled="f" stroked="f">
                    <v:path arrowok="t" o:connecttype="custom" o:connectlocs="4,2426;0,2426;0,2489;4,2489;4,2426" o:connectangles="0,0,0,0,0"/>
                  </v:shape>
                  <v:shape id="Picture 2427" o:spid="_x0000_s1128" type="#_x0000_t75" style="position:absolute;left:8372;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jn+TCAAAA3gAAAA8AAABkcnMvZG93bnJldi54bWxET82KwjAQvi/4DmEEb2vaRUSqUXRBEPFg&#10;3X2AoRnbYjOpTaqtT28Ewdt8fL+zWHWmEjdqXGlZQTyOQBBnVpecK/j/237PQDiPrLGyTAp6crBa&#10;Dr4WmGh755RuJ5+LEMIuQQWF93UipcsKMujGtiYO3Nk2Bn2ATS51g/cQbir5E0VTabDk0FBgTb8F&#10;ZZdTaxRs2t7FadofH3hoD6att/v+Wik1GnbrOQhPnf+I3+6dDvMns0kMr3fCDXL5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I5/kwgAAAN4AAAAPAAAAAAAAAAAAAAAAAJ8C&#10;AABkcnMvZG93bnJldi54bWxQSwUGAAAAAAQABAD3AAAAjgMAAAAA&#10;">
                    <v:imagedata r:id="rId1246" o:title=""/>
                  </v:shape>
                </v:group>
                <v:group id="Group 2428" o:spid="_x0000_s1129" style="position:absolute;left:8367;top:2426;width:5;height:63" coordorigin="8367,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LyysQAAADeAAAADwAAAGRycy9kb3ducmV2LnhtbERPS4vCMBC+L/gfwgje&#10;1rTqilSjiLjiQQQfIN6GZmyLzaQ02bb++82CsLf5+J6zWHWmFA3VrrCsIB5GIIhTqwvOFFwv358z&#10;EM4jaywtk4IXOVgtex8LTLRt+UTN2WcihLBLUEHufZVI6dKcDLqhrYgD97C1QR9gnUldYxvCTSlH&#10;UTSVBgsODTlWtMkpfZ5/jIJdi+16HG+bw/Oxed0vX8fbISalBv1uPQfhqfP/4rd7r8P8yWwyg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ALyysQAAADeAAAA&#10;DwAAAAAAAAAAAAAAAACqAgAAZHJzL2Rvd25yZXYueG1sUEsFBgAAAAAEAAQA+gAAAJsDAAAAAA==&#10;">
                  <v:shape id="Freeform 2429" o:spid="_x0000_s1130" style="position:absolute;left:8367;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bJCMQA&#10;AADeAAAADwAAAGRycy9kb3ducmV2LnhtbERPTWsCMRC9C/0PYQq9aba6trIaRSqFHnrQtQWPw2bc&#10;XZpMliR1t/++EQRv83ifs9oM1ogL+dA6VvA8yUAQV063XCv4Or6PFyBCRNZoHJOCPwqwWT+MVlho&#10;1/OBLmWsRQrhUKCCJsaukDJUDVkME9cRJ+7svMWYoK+l9tincGvkNMtepMWWU0ODHb01VP2Uv1aB&#10;6buTP3/ud+H7ONevnFfzaIJST4/Ddgki0hDv4pv7Q6f5+SKfwfWddIN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myQjEAAAA3gAAAA8AAAAAAAAAAAAAAAAAmAIAAGRycy9k&#10;b3ducmV2LnhtbFBLBQYAAAAABAAEAPUAAACJAwAAAAA=&#10;" path="m5,l,,,63r5,l5,e" filled="f" stroked="f">
                    <v:path arrowok="t" o:connecttype="custom" o:connectlocs="5,2426;0,2426;0,2489;5,2489;5,2426" o:connectangles="0,0,0,0,0"/>
                  </v:shape>
                  <v:shape id="Picture 2430" o:spid="_x0000_s1131" type="#_x0000_t75" style="position:absolute;left:8362;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u2rfFAAAA3gAAAA8AAABkcnMvZG93bnJldi54bWxET01rwkAQvQv9D8sUvBTdVFPR1FWkqOih&#10;hUbR65CdJsHsbMiuGv+9KxS8zeN9znTemkpcqHGlZQXv/QgEcWZ1ybmC/W7VG4NwHlljZZkU3MjB&#10;fPbSmWKi7ZV/6ZL6XIQQdgkqKLyvEyldVpBB17c1ceD+bGPQB9jkUjd4DeGmkoMoGkmDJYeGAmv6&#10;Kig7pWejYD1cHLe3t8nH+hjj6Xt5iH4yvVSq+9ouPkF4av1T/O/e6DA/HscxPN4JN8jZ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7tq3xQAAAN4AAAAPAAAAAAAAAAAAAAAA&#10;AJ8CAABkcnMvZG93bnJldi54bWxQSwUGAAAAAAQABAD3AAAAkQMAAAAA&#10;">
                    <v:imagedata r:id="rId1247" o:title=""/>
                  </v:shape>
                </v:group>
                <v:group id="Group 2431" o:spid="_x0000_s1132" style="position:absolute;left:8358;top:2426;width:5;height:63" coordorigin="8358,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tqvsQAAADeAAAA&#10;DwAAAAAAAAAAAAAAAACqAgAAZHJzL2Rvd25yZXYueG1sUEsFBgAAAAAEAAQA+gAAAJsDAAAAAA==&#10;">
                  <v:shape id="Freeform 2432" o:spid="_x0000_s1133" style="position:absolute;left:8358;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FqkMMA&#10;AADeAAAADwAAAGRycy9kb3ducmV2LnhtbERPS2sCMRC+F/wPYQRvNWtZH6xGEYvgoYfWB3gcNuPu&#10;YjJZkuhu/31TKPQ2H99zVpveGvEkHxrHCibjDARx6XTDlYLzaf+6ABEiskbjmBR8U4DNevCywkK7&#10;jr/oeYyVSCEcClRQx9gWUoayJoth7FrixN2ctxgT9JXUHrsUbo18y7KZtNhwaqixpV1N5f34sApM&#10;11797ePzPVxOUz3nvJxGE5QaDfvtEkSkPv6L/9wHnebni3wGv++kG+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FqkMMAAADeAAAADwAAAAAAAAAAAAAAAACYAgAAZHJzL2Rv&#10;d25yZXYueG1sUEsFBgAAAAAEAAQA9QAAAIgDAAAAAA==&#10;" path="m4,l,,,63r4,l4,e" filled="f" stroked="f">
                    <v:path arrowok="t" o:connecttype="custom" o:connectlocs="4,2426;0,2426;0,2489;4,2489;4,2426" o:connectangles="0,0,0,0,0"/>
                  </v:shape>
                  <v:shape id="Picture 2433" o:spid="_x0000_s1134" type="#_x0000_t75" style="position:absolute;left:8352;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EwcDEAAAA3gAAAA8AAABkcnMvZG93bnJldi54bWxET81qwkAQvgu+wzJCb7ppCJpGVylCq4ge&#10;tD7AkJ0mIdnZsLvV9O1dodDbfHy/s9oMphM3cr6xrOB1loAgLq1uuFJw/fqY5iB8QNbYWSYFv+Rh&#10;sx6PVlhoe+cz3S6hEjGEfYEK6hD6Qkpf1mTQz2xPHLlv6wyGCF0ltcN7DDedTJNkLg02HBtq7Glb&#10;U9lefoyC/Wcq27A7Hd+yrqV0tz2kc3dQ6mUyvC9BBBrCv/jPvddxfpZnC3i+E2+Q6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SEwcDEAAAA3gAAAA8AAAAAAAAAAAAAAAAA&#10;nwIAAGRycy9kb3ducmV2LnhtbFBLBQYAAAAABAAEAPcAAACQAwAAAAA=&#10;">
                    <v:imagedata r:id="rId1248" o:title=""/>
                  </v:shape>
                </v:group>
                <v:group id="Group 2434" o:spid="_x0000_s1135" style="position:absolute;left:8348;top:2426;width:5;height:63" coordorigin="8348,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3qxSDIAAAA&#10;3gAAAA8AAAAAAAAAAAAAAAAAqgIAAGRycy9kb3ducmV2LnhtbFBLBQYAAAAABAAEAPoAAACfAwAA&#10;AAA=&#10;">
                  <v:shape id="Freeform 2435" o:spid="_x0000_s1136" style="position:absolute;left:8348;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7+4sQA&#10;AADeAAAADwAAAGRycy9kb3ducmV2LnhtbERPTWsCMRC9C/0PYQq9adayWl2NUixCDz1UreBx2Iy7&#10;i8lkSaK7/vumUPA2j/c5y3VvjbiRD41jBeNRBoK4dLrhSsHPYTucgQgRWaNxTAruFGC9ehossdCu&#10;4x3d9rESKYRDgQrqGNtCylDWZDGMXEucuLPzFmOCvpLaY5fCrZGvWTaVFhtODTW2tKmpvOyvVoHp&#10;2pM/f31/hONhot84LyfRBKVenvv3BYhIfXyI/92fOs3PZ/kc/t5JN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O/uLEAAAA3gAAAA8AAAAAAAAAAAAAAAAAmAIAAGRycy9k&#10;b3ducmV2LnhtbFBLBQYAAAAABAAEAPUAAACJAwAAAAA=&#10;" path="m4,l,,,63r4,l4,e" filled="f" stroked="f">
                    <v:path arrowok="t" o:connecttype="custom" o:connectlocs="4,2426;0,2426;0,2489;4,2489;4,2426" o:connectangles="0,0,0,0,0"/>
                  </v:shape>
                  <v:shape id="Picture 2436" o:spid="_x0000_s1137" type="#_x0000_t75" style="position:absolute;left:8343;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DhNLGAAAA3gAAAA8AAABkcnMvZG93bnJldi54bWxEj09rwkAQxe+C32EZwZtuWoxI6ipVKBQK&#10;Fu2/65idJqHZ2XR3q+m3dw6CtxnmzXvvt1z3rlUnCrHxbOBumoEiLr1tuDLw/vY0WYCKCdli65kM&#10;/FOE9Wo4WGJh/Zn3dDqkSokJxwIN1Cl1hdaxrMlhnPqOWG7fPjhMsoZK24BnMXetvs+yuXbYsCTU&#10;2NG2pvLn8OcMxPxXa//1gtkx3318lq8UNsedMeNR//gAKlGfbuLr97OV+rNFLgCCIzPo1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OE0sYAAADeAAAADwAAAAAAAAAAAAAA&#10;AACfAgAAZHJzL2Rvd25yZXYueG1sUEsFBgAAAAAEAAQA9wAAAJIDAAAAAA==&#10;">
                    <v:imagedata r:id="rId580" o:title=""/>
                  </v:shape>
                </v:group>
                <v:group id="Group 2437" o:spid="_x0000_s1138" style="position:absolute;left:8338;top:2426;width:5;height:63" coordorigin="8338,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Qn6YMUAAADeAAAADwAAAGRycy9kb3ducmV2LnhtbERPS2vCQBC+F/wPywi9&#10;1U1sLZK6igQtPUihKkhvQ3bMBrOzIbvm8e+7hUJv8/E9Z7UZbC06an3lWEE6S0AQF05XXCo4n/ZP&#10;SxA+IGusHZOCkTxs1pOHFWba9fxF3TGUIoawz1CBCaHJpPSFIYt+5hriyF1dazFE2JZSt9jHcFvL&#10;eZK8SosVxwaDDeWGitvxbhW899hvn9Ndd7hd8/H7tPi8HFJS6nE6bN9ABBrCv/jP/aHj/JflIo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kJ+mDFAAAA3gAA&#10;AA8AAAAAAAAAAAAAAAAAqgIAAGRycy9kb3ducmV2LnhtbFBLBQYAAAAABAAEAPoAAACcAwAAAAA=&#10;">
                  <v:shape id="Freeform 2438" o:spid="_x0000_s1139" style="position:absolute;left:8338;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P6TsQA&#10;AADeAAAADwAAAGRycy9kb3ducmV2LnhtbERPS2sCMRC+C/6HMEJvmq24VdaNUloKPXhofYDHYTP7&#10;oMlkSVJ3++9NodDbfHzPKfejNeJGPnSOFTwuMhDEldMdNwrOp7f5BkSIyBqNY1LwQwH2u+mkxEK7&#10;gT/pdoyNSCEcClTQxtgXUoaqJYth4XrixNXOW4wJ+kZqj0MKt0Yus+xJWuw4NbTY00tL1dfx2yow&#10;Q3/19eHjNVxOuV7zqsqjCUo9zMbnLYhIY/wX/7nfdZq/2uRL+H0n3S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z+k7EAAAA3gAAAA8AAAAAAAAAAAAAAAAAmAIAAGRycy9k&#10;b3ducmV2LnhtbFBLBQYAAAAABAAEAPUAAACJAwAAAAA=&#10;" path="m5,l,,,63r5,l5,e" filled="f" stroked="f">
                    <v:path arrowok="t" o:connecttype="custom" o:connectlocs="5,2426;0,2426;0,2489;5,2489;5,2426" o:connectangles="0,0,0,0,0"/>
                  </v:shape>
                  <v:shape id="Picture 2439" o:spid="_x0000_s1140" type="#_x0000_t75" style="position:absolute;left:8333;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fXQfGAAAA3gAAAA8AAABkcnMvZG93bnJldi54bWxET9tqwkAQfRf6D8sU+qabWqshuoqIFUEs&#10;eEH0bchOk2B2NmS3Gvv1riD0bQ7nOqNJY0pxodoVlhW8dyIQxKnVBWcK9ruvdgzCeWSNpWVScCMH&#10;k/FLa4SJtlfe0GXrMxFC2CWoIPe+SqR0aU4GXcdWxIH7sbVBH2CdSV3jNYSbUnajqC8NFhwacqxo&#10;llN63v4aBXzA4/T0vY//cH6a91frxcoOukq9vTbTIQhPjf8XP91LHeb34s8PeLwTbpDj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d9dB8YAAADeAAAADwAAAAAAAAAAAAAA&#10;AACfAgAAZHJzL2Rvd25yZXYueG1sUEsFBgAAAAAEAAQA9wAAAJIDAAAAAA==&#10;">
                    <v:imagedata r:id="rId581" o:title=""/>
                  </v:shape>
                </v:group>
                <v:group id="Group 2440" o:spid="_x0000_s1141" style="position:absolute;left:8329;top:2426;width:5;height:63" coordorigin="8329,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X5Z+MQAAADeAAAA&#10;DwAAAAAAAAAAAAAAAACqAgAAZHJzL2Rvd25yZXYueG1sUEsFBgAAAAAEAAQA+gAAAJsDAAAAAA==&#10;">
                  <v:shape id="Freeform 2441" o:spid="_x0000_s1142" style="position:absolute;left:8329;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piOsMA&#10;AADeAAAADwAAAGRycy9kb3ducmV2LnhtbERPS2sCMRC+C/6HMII3zVrcVrYbRSpCDx5abaHHYTP7&#10;oMlkSaK7/femUOhtPr7nlLvRGnEjHzrHClbLDARx5XTHjYKPy3GxAREiskbjmBT8UIDddjopsdBu&#10;4He6nWMjUgiHAhW0MfaFlKFqyWJYup44cbXzFmOCvpHa45DCrZEPWfYoLXacGlrs6aWl6vt8tQrM&#10;0H/5+vR2CJ+XXD/xusqjCUrNZ+P+GUSkMf6L/9yvOs1fb/Icft9JN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piOsMAAADeAAAADwAAAAAAAAAAAAAAAACYAgAAZHJzL2Rv&#10;d25yZXYueG1sUEsFBgAAAAAEAAQA9QAAAIgDAAAAAA==&#10;" path="m4,l,,,63r4,l4,e" filled="f" stroked="f">
                    <v:path arrowok="t" o:connecttype="custom" o:connectlocs="4,2426;0,2426;0,2489;4,2489;4,2426" o:connectangles="0,0,0,0,0"/>
                  </v:shape>
                  <v:shape id="Picture 2442" o:spid="_x0000_s1143" type="#_x0000_t75" style="position:absolute;left:8324;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zRDDAAAA3gAAAA8AAABkcnMvZG93bnJldi54bWxET01rwkAQvRf6H5YpeKsbW00lukoRinqz&#10;NpDrmB2TkOxsyK4m/ntXEHqbx/uc5XowjbhS5yrLCibjCARxbnXFhYL07+d9DsJ5ZI2NZVJwIwfr&#10;1evLEhNte/6l69EXIoSwS1BB6X2bSOnykgy6sW2JA3e2nUEfYFdI3WEfwk0jP6IolgYrDg0ltrQp&#10;Ka+PF6PgE7PshFm8TREP6deu7et93Ss1ehu+FyA8Df5f/HTvdJg/nc9ieLwTbpCr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b/NEMMAAADeAAAADwAAAAAAAAAAAAAAAACf&#10;AgAAZHJzL2Rvd25yZXYueG1sUEsFBgAAAAAEAAQA9wAAAI8DAAAAAA==&#10;">
                    <v:imagedata r:id="rId582" o:title=""/>
                  </v:shape>
                </v:group>
                <v:group id="Group 2443" o:spid="_x0000_s1144" style="position:absolute;left:8319;top:2426;width:5;height:63" coordorigin="8319,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azHj8UAAADeAAAADwAAAGRycy9kb3ducmV2LnhtbERPS2vCQBC+C/6HZQRv&#10;dRNbH0RXEWlLDyL4APE2ZMckmJ0N2TWJ/75bKHibj+85y3VnStFQ7QrLCuJRBII4tbrgTMH59PU2&#10;B+E8ssbSMil4koP1qt9bYqJtywdqjj4TIYRdggpy76tESpfmZNCNbEUcuJutDfoA60zqGtsQbko5&#10;jqKpNFhwaMixom1O6f34MAq+W2w37/Fns7vfts/rabK/7GJSajjoNgsQnjr/Ev+7f3SY/zGfz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sx4/FAAAA3gAA&#10;AA8AAAAAAAAAAAAAAAAAqgIAAGRycy9kb3ducmV2LnhtbFBLBQYAAAAABAAEAPoAAACcAwAAAAA=&#10;">
                  <v:shape id="Freeform 2444" o:spid="_x0000_s1145" style="position:absolute;left:8319;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vNpMcA&#10;AADeAAAADwAAAGRycy9kb3ducmV2LnhtbESPQWvDMAyF74P9B6NBb6vT0awlrVvGxqCHHbp2gx5F&#10;rCahthxsr8n+/XQY9Cbxnt77tN6O3qkrxdQFNjCbFqCI62A7bgx8Hd8fl6BSRrboApOBX0qw3dzf&#10;rbGyYeBPuh5yoySEU4UG2pz7SutUt+QxTUNPLNo5RI9Z1thoG3GQcO/0U1E8a48dS0OLPb22VF8O&#10;P96AG/pTPH/s39L3sbQLntdldsmYycP4sgKVacw38//1zgr+fFkKr7wjM+jN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ObzaTHAAAA3gAAAA8AAAAAAAAAAAAAAAAAmAIAAGRy&#10;cy9kb3ducmV2LnhtbFBLBQYAAAAABAAEAPUAAACMAwAAAAA=&#10;" path="m5,l,,,63r5,l5,e" filled="f" stroked="f">
                    <v:path arrowok="t" o:connecttype="custom" o:connectlocs="5,2426;0,2426;0,2489;5,2489;5,2426" o:connectangles="0,0,0,0,0"/>
                  </v:shape>
                  <v:shape id="Picture 2445" o:spid="_x0000_s1146" type="#_x0000_t75" style="position:absolute;left:8314;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TGXEAAAA3gAAAA8AAABkcnMvZG93bnJldi54bWxET9tqwkAQfRf8h2WEvulGqW1MXUUKpQoq&#10;9YJ9HbJjEszOhuw2xr93C4JvczjXmc5bU4qGaldYVjAcRCCIU6sLzhQcD1/9GITzyBpLy6TgRg7m&#10;s25niom2V95Rs/eZCCHsElSQe18lUro0J4NuYCviwJ1tbdAHWGdS13gN4aaUoyh6kwYLDg05VvSZ&#10;U3rZ/xkFP9+r6rhO37dLjk4cN7/nFW2kUi+9dvEBwlPrn+KHe6nD/Nd4PIH/d8INcn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eJTGXEAAAA3gAAAA8AAAAAAAAAAAAAAAAA&#10;nwIAAGRycy9kb3ducmV2LnhtbFBLBQYAAAAABAAEAPcAAACQAwAAAAA=&#10;">
                    <v:imagedata r:id="rId583" o:title=""/>
                  </v:shape>
                </v:group>
                <v:group id="Group 2446" o:spid="_x0000_s1147" style="position:absolute;left:8310;top:2426;width:5;height:63" coordorigin="8310,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gplUbIAAAA&#10;3gAAAA8AAAAAAAAAAAAAAAAAqgIAAGRycy9kb3ducmV2LnhtbFBLBQYAAAAABAAEAPoAAACfAwAA&#10;AAA=&#10;">
                  <v:shape id="Freeform 2447" o:spid="_x0000_s1148" style="position:absolute;left:8310;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2uhMQA&#10;AADeAAAADwAAAGRycy9kb3ducmV2LnhtbERPyWrDMBC9F/IPYgK5NXJKNlzLIaQEcuihdVLocbAm&#10;tqk0MpISu39fFQq9zeOtU+xGa8SdfOgcK1jMMxDEtdMdNwou5+PjFkSIyBqNY1LwTQF25eShwFy7&#10;gd/pXsVGpBAOOSpoY+xzKUPdksUwdz1x4q7OW4wJ+kZqj0MKt0Y+ZdlaWuw4NbTY06Gl+qu6WQVm&#10;6D/99fXtJXycV3rDy3oVTVBqNh33zyAijfFf/Oc+6TR/uV0v4PeddIMs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NroTEAAAA3gAAAA8AAAAAAAAAAAAAAAAAmAIAAGRycy9k&#10;b3ducmV2LnhtbFBLBQYAAAAABAAEAPUAAACJAwAAAAA=&#10;" path="m4,l,,,63r4,l4,e" filled="f" stroked="f">
                    <v:path arrowok="t" o:connecttype="custom" o:connectlocs="4,2426;0,2426;0,2489;4,2489;4,2426" o:connectangles="0,0,0,0,0"/>
                  </v:shape>
                  <v:shape id="Picture 2448" o:spid="_x0000_s1149" type="#_x0000_t75" style="position:absolute;left:8304;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JdTEAAAA3gAAAA8AAABkcnMvZG93bnJldi54bWxET01rwkAQvRf8D8sIvdWN0kSJrqKCrdCT&#10;UcHjmB2TYHY2ZLca/31XKHibx/uc2aIztbhR6yrLCoaDCARxbnXFhYLDfvMxAeE8ssbaMil4kIPF&#10;vPc2w1TbO+/olvlChBB2KSoovW9SKV1ekkE3sA1x4C62NegDbAupW7yHcFPLURQl0mDFoaHEhtYl&#10;5dfs1yiwxzh5ZH61ieOfr/Fu+W1X5+tJqfd+t5yC8NT5l/jfvdVh/uckGcHznXCDnP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eJdTEAAAA3gAAAA8AAAAAAAAAAAAAAAAA&#10;nwIAAGRycy9kb3ducmV2LnhtbFBLBQYAAAAABAAEAPcAAACQAwAAAAA=&#10;">
                    <v:imagedata r:id="rId584" o:title=""/>
                  </v:shape>
                </v:group>
                <v:group id="Group 2449" o:spid="_x0000_s1150" style="position:absolute;left:8300;top:2426;width:5;height:63" coordorigin="8300,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PsLMcQAAADeAAAADwAAAGRycy9kb3ducmV2LnhtbERPS4vCMBC+C/sfwgje&#10;NO36QKpRRHTZgwg+YNnb0IxtsZmUJrb135uFBW/z8T1nue5MKRqqXWFZQTyKQBCnVhecKbhe9sM5&#10;COeRNZaWScGTHKxXH70lJtq2fKLm7DMRQtglqCD3vkqkdGlOBt3IVsSBu9naoA+wzqSusQ3hppSf&#10;UTSTBgsODTlWtM0pvZ8fRsFXi+1mHO+aw/22ff5epsefQ0xKDfrdZgHCU+ff4n/3tw7zJ/PZG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PsLMcQAAADeAAAA&#10;DwAAAAAAAAAAAAAAAACqAgAAZHJzL2Rvd25yZXYueG1sUEsFBgAAAAAEAAQA+gAAAJsDAAAAAA==&#10;">
                  <v:shape id="Freeform 2450" o:spid="_x0000_s1151" style="position:absolute;left:8300;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oNHMMA&#10;AADeAAAADwAAAGRycy9kb3ducmV2LnhtbERPS2sCMRC+F/wPYQRvNWtZH6xGEYvgoYfWB3gcNuPu&#10;YjJZkuhu/31TKPQ2H99zVpveGvEkHxrHCibjDARx6XTDlYLzaf+6ABEiskbjmBR8U4DNevCywkK7&#10;jr/oeYyVSCEcClRQx9gWUoayJoth7FrixN2ctxgT9JXUHrsUbo18y7KZtNhwaqixpV1N5f34sApM&#10;11797ePzPVxOUz3nvJxGE5QaDfvtEkSkPv6L/9wHnebni1kOv++kG+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LoNHMMAAADeAAAADwAAAAAAAAAAAAAAAACYAgAAZHJzL2Rv&#10;d25yZXYueG1sUEsFBgAAAAAEAAQA9QAAAIgDAAAAAA==&#10;" path="m4,l,,,63r4,l4,e" filled="f" stroked="f">
                    <v:path arrowok="t" o:connecttype="custom" o:connectlocs="4,2426;0,2426;0,2489;4,2489;4,2426" o:connectangles="0,0,0,0,0"/>
                  </v:shape>
                </v:group>
                <v:group id="Group 2451" o:spid="_x0000_s1152" style="position:absolute;left:8295;top:2426;width:5;height:63" coordorigin="8295,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F423sQAAADeAAAA&#10;DwAAAAAAAAAAAAAAAACqAgAAZHJzL2Rvd25yZXYueG1sUEsFBgAAAAAEAAQA+gAAAJsDAAAAAA==&#10;">
                  <v:shape id="Freeform 2452" o:spid="_x0000_s1153" style="position:absolute;left:8295;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Q28MMA&#10;AADeAAAADwAAAGRycy9kb3ducmV2LnhtbERPS2sCMRC+C/0PYQreNFvRVVajlErBgwfrAzwOm3F3&#10;aTJZktTd/vtGEHqbj+85q01vjbiTD41jBW/jDARx6XTDlYLz6XO0ABEiskbjmBT8UoDN+mWwwkK7&#10;jr/ofoyVSCEcClRQx9gWUoayJoth7FrixN2ctxgT9JXUHrsUbo2cZFkuLTacGmps6aOm8vv4YxWY&#10;rr362/6wDZfTTM95Ws6iCUoNX/v3JYhIffwXP907neZPF3kOj3fSD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yQ28MMAAADeAAAADwAAAAAAAAAAAAAAAACYAgAAZHJzL2Rv&#10;d25yZXYueG1sUEsFBgAAAAAEAAQA9QAAAIgDAAAAAA==&#10;" path="m5,l,,,63r5,l5,e" filled="f" stroked="f">
                    <v:path arrowok="t" o:connecttype="custom" o:connectlocs="5,2426;0,2426;0,2489;5,2489;5,2426" o:connectangles="0,0,0,0,0"/>
                  </v:shape>
                  <v:shape id="Picture 2453" o:spid="_x0000_s1154" type="#_x0000_t75" style="position:absolute;left:8290;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UxZ7EAAAA3gAAAA8AAABkcnMvZG93bnJldi54bWxET0trwkAQvhf8D8sI3urGBxqjq4hQ8NJC&#10;Uw8ex+yYLGZnQ3Zror++Wyj0Nh/fcza73tbiTq03jhVMxgkI4sJpw6WC09fbawrCB2SNtWNS8CAP&#10;u+3gZYOZdh1/0j0PpYgh7DNUUIXQZFL6oiKLfuwa4shdXWsxRNiWUrfYxXBby2mSLKRFw7GhwoYO&#10;FRW3/NsqmL3vzbx8rk5PMudOrvKl/0gvSo2G/X4NIlAf/sV/7qOO8+fpYgm/78Qb5P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oUxZ7EAAAA3gAAAA8AAAAAAAAAAAAAAAAA&#10;nwIAAGRycy9kb3ducmV2LnhtbFBLBQYAAAAABAAEAPcAAACQAwAAAAA=&#10;">
                    <v:imagedata r:id="rId1249" o:title=""/>
                  </v:shape>
                </v:group>
                <v:group id="Group 2454" o:spid="_x0000_s1155" style="position:absolute;left:8285;top:2426;width:5;height:63" coordorigin="8285,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ZfmUDIAAAA&#10;3gAAAA8AAAAAAAAAAAAAAAAAqgIAAGRycy9kb3ducmV2LnhtbFBLBQYAAAAABAAEAPoAAACfAwAA&#10;AAA=&#10;">
                  <v:shape id="Freeform 2455" o:spid="_x0000_s1156" style="position:absolute;left:8285;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uigsMA&#10;AADeAAAADwAAAGRycy9kb3ducmV2LnhtbERPS2sCMRC+C/0PYQreNFvx1a1RikXw4MFHCz0Om3F3&#10;aTJZktRd/70RBG/z8T1nseqsERfyoXas4G2YgSAunK65VPB92gzmIEJE1mgck4IrBVgtX3oLzLVr&#10;+UCXYyxFCuGQo4IqxiaXMhQVWQxD1xAn7uy8xZigL6X22KZwa+Qoy6bSYs2pocKG1hUVf8d/q8C0&#10;za8/7/Zf4ec00TMeF5NoglL91+7zA0SkLj7FD/dWp/nj+fQd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uigsMAAADeAAAADwAAAAAAAAAAAAAAAACYAgAAZHJzL2Rv&#10;d25yZXYueG1sUEsFBgAAAAAEAAQA9QAAAIgDAAAAAA==&#10;" path="m5,l,,,63r5,l5,e" filled="f" stroked="f">
                    <v:path arrowok="t" o:connecttype="custom" o:connectlocs="5,2426;0,2426;0,2489;5,2489;5,2426" o:connectangles="0,0,0,0,0"/>
                  </v:shape>
                  <v:shape id="Picture 2456" o:spid="_x0000_s1157" type="#_x0000_t75" style="position:absolute;left:8280;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059DHAAAA3gAAAA8AAABkcnMvZG93bnJldi54bWxEj0FrwkAQhe8F/8MyQi+iuy2lSnSVUrCW&#10;CgGjB49DdkyC2dmQ3Wr67zuHQm8zzJv33rfaDL5VN+pjE9jC08yAIi6Da7iycDpupwtQMSE7bAOT&#10;hR+KsFmPHlaYuXDnA92KVCkx4ZihhTqlLtM6ljV5jLPQEcvtEnqPSda+0q7Hu5j7Vj8b86o9NiwJ&#10;NXb0XlN5Lb69BcxpW3x158medsdJu8/NR9gZax/Hw9sSVKIh/Yv/vj+d1H9ZzAVAcGQGvf4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E059DHAAAA3gAAAA8AAAAAAAAAAAAA&#10;AAAAnwIAAGRycy9kb3ducmV2LnhtbFBLBQYAAAAABAAEAPcAAACTAwAAAAA=&#10;">
                    <v:imagedata r:id="rId1250" o:title=""/>
                  </v:shape>
                </v:group>
                <v:group id="Group 2457" o:spid="_x0000_s1158" style="position:absolute;left:8276;top:2426;width:5;height:63" coordorigin="8276,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8pgDFAAAA3gAA&#10;AA8AAAAAAAAAAAAAAAAAqgIAAGRycy9kb3ducmV2LnhtbFBLBQYAAAAABAAEAPoAAACcAwAAAAA=&#10;">
                  <v:shape id="Freeform 2458" o:spid="_x0000_s1159" style="position:absolute;left:8276;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mLsIA&#10;AADeAAAADwAAAGRycy9kb3ducmV2LnhtbERPyWrDMBC9F/oPYgq9NXJDNlwroTQUesghK/Q4WOOF&#10;SiMjKbH791EgkNs83jrFarBGXMiH1rGC91EGgrh0uuVawfHw/bYAESKyRuOYFPxTgNXy+anAXLue&#10;d3TZx1qkEA45Kmhi7HIpQ9mQxTByHXHiKuctxgR9LbXHPoVbI8dZNpMWW04NDXb01VD5tz9bBabv&#10;fn212a7D6TDVc56U02iCUq8vw+cHiEhDfIjv7h+d5k8W8zHc3kk3y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xqYuwgAAAN4AAAAPAAAAAAAAAAAAAAAAAJgCAABkcnMvZG93&#10;bnJldi54bWxQSwUGAAAAAAQABAD1AAAAhwMAAAAA&#10;" path="m4,l,,,63r4,l4,e" filled="f" stroked="f">
                    <v:path arrowok="t" o:connecttype="custom" o:connectlocs="4,2426;0,2426;0,2489;4,2489;4,2426" o:connectangles="0,0,0,0,0"/>
                  </v:shape>
                  <v:shape id="Picture 2459" o:spid="_x0000_s1160" type="#_x0000_t75" style="position:absolute;left:8270;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4SgvEAAAA3gAAAA8AAABkcnMvZG93bnJldi54bWxET01rwkAQvRf8D8sI3uquqVhJXcW2KB7b&#10;tEqPQ3ZMQrKzIbvG+O/dQqG3ebzPWW0G24ieOl851jCbKhDEuTMVFxq+v3aPSxA+IBtsHJOGG3nY&#10;rEcPK0yNu/In9VkoRAxhn6KGMoQ2ldLnJVn0U9cSR+7sOoshwq6QpsNrDLeNTJRaSIsVx4YSW3or&#10;Ka+zi9Vwql/rbZL1XB/fM/XzwUm/UHutJ+Nh+wIi0BD+xX/ug4nz58vnJ/h9J94g1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54SgvEAAAA3gAAAA8AAAAAAAAAAAAAAAAA&#10;nwIAAGRycy9kb3ducmV2LnhtbFBLBQYAAAAABAAEAPcAAACQAwAAAAA=&#10;">
                    <v:imagedata r:id="rId1251" o:title=""/>
                  </v:shape>
                </v:group>
                <v:group id="Group 2460" o:spid="_x0000_s1161" style="position:absolute;left:8266;top:2426;width:5;height:63" coordorigin="8266,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sFmMUAAADeAAAADwAAAGRycy9kb3ducmV2LnhtbERPS2vCQBC+F/wPywje&#10;dBNrVaKriLSlBxF8gHgbsmMSzM6G7JrEf98tCL3Nx/ec5bozpWiodoVlBfEoAkGcWl1wpuB8+hrO&#10;QTiPrLG0TAqe5GC96r0tMdG25QM1R5+JEMIuQQW591UipUtzMuhGtiIO3M3WBn2AdSZ1jW0IN6Uc&#10;R9FUGiw4NORY0Tan9H58GAXfLbab9/iz2d1v2+f19LG/7GJSatDvNgsQnjr/L365f3SYP5nP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LLBZjFAAAA3gAA&#10;AA8AAAAAAAAAAAAAAAAAqgIAAGRycy9kb3ducmV2LnhtbFBLBQYAAAAABAAEAPoAAACcAwAAAAA=&#10;">
                  <v:shape id="Freeform 2461" o:spid="_x0000_s1162" style="position:absolute;left:8266;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8+WsMA&#10;AADeAAAADwAAAGRycy9kb3ducmV2LnhtbERPS2sCMRC+C/0PYQreNNviqqxGKS1CDx7qCzwOm3F3&#10;MZksSepu/70pCN7m43vOct1bI27kQ+NYwds4A0FcOt1wpeB42IzmIEJE1mgck4I/CrBevQyWWGjX&#10;8Y5u+1iJFMKhQAV1jG0hZShrshjGriVO3MV5izFBX0ntsUvh1sj3LJtKiw2nhhpb+qypvO5/rQLT&#10;tWd/2f58hdMh1zOelHk0Qanha/+xABGpj0/xw/2t0/zJfJbD/zvpBr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8+WsMAAADeAAAADwAAAAAAAAAAAAAAAACYAgAAZHJzL2Rv&#10;d25yZXYueG1sUEsFBgAAAAAEAAQA9QAAAIgDAAAAAA==&#10;" path="m4,l,,,63r4,l4,e" filled="f" stroked="f">
                    <v:path arrowok="t" o:connecttype="custom" o:connectlocs="4,2426;0,2426;0,2489;4,2489;4,2426" o:connectangles="0,0,0,0,0"/>
                  </v:shape>
                  <v:shape id="Picture 2462" o:spid="_x0000_s1163" type="#_x0000_t75" style="position:absolute;left:8261;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TC6TCAAAA3gAAAA8AAABkcnMvZG93bnJldi54bWxET0uLwjAQvgv+hzCCN00VV6VrFFnYrldf&#10;i8ehmW3LNpOaRK3/3giCt/n4nrNYtaYWV3K+sqxgNExAEOdWV1woOOy/B3MQPiBrrC2Tgjt5WC27&#10;nQWm2t54S9ddKEQMYZ+igjKEJpXS5yUZ9EPbEEfuzzqDIUJXSO3wFsNNLcdJMpUGK44NJTb0VVL+&#10;v7sYBb/55uNydyYbZXTk0/j0c95mrFS/164/QQRqw1v8cm90nD+Zz6bwfCfeIJ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kwukwgAAAN4AAAAPAAAAAAAAAAAAAAAAAJ8C&#10;AABkcnMvZG93bnJldi54bWxQSwUGAAAAAAQABAD3AAAAjgMAAAAA&#10;">
                    <v:imagedata r:id="rId588" o:title=""/>
                  </v:shape>
                </v:group>
                <v:group id="Group 2463" o:spid="_x0000_s1164" style="position:absolute;left:8257;top:2426;width:5;height:63" coordorigin="8257,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mb78UAAADeAAAADwAAAGRycy9kb3ducmV2LnhtbERPS2vCQBC+F/wPywi9&#10;6Sa2VYmuIqKlBxF8gHgbsmMSzM6G7JrEf98tCL3Nx/ec+bIzpWiodoVlBfEwAkGcWl1wpuB82g6m&#10;IJxH1lhaJgVPcrBc9N7mmGjb8oGao89ECGGXoILc+yqR0qU5GXRDWxEH7mZrgz7AOpO6xjaEm1KO&#10;omgsDRYcGnKsaJ1Tej8+jILvFtvVR7xpdvfb+nk9fe0vu5iUeu93qxkIT53/F7/cPzrM/5xOJ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Zm+/FAAAA3gAA&#10;AA8AAAAAAAAAAAAAAAAAqgIAAGRycy9kb3ducmV2LnhtbFBLBQYAAAAABAAEAPoAAACcAwAAAAA=&#10;">
                  <v:shape id="Freeform 2464" o:spid="_x0000_s1165" style="position:absolute;left:8257;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RxMcA&#10;AADeAAAADwAAAGRycy9kb3ducmV2LnhtbESPT2sCMRDF74V+hzCF3mpW0Spbo5RKoYcerH+gx2Ez&#10;7i4mkyVJ3fXbO4eCtxnem/d+s1wP3qkLxdQGNjAeFaCIq2Bbrg0c9p8vC1ApI1t0gcnAlRKsV48P&#10;Syxt6PmHLrtcKwnhVKKBJueu1DpVDXlMo9ARi3YK0WOWNdbaRuwl3Ds9KYpX7bFlaWiwo4+GqvPu&#10;zxtwffcbT9/bTTruZ3bO02qWXTLm+Wl4fwOVach38//1lxX86WIuvPKOzK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ukcTHAAAA3gAAAA8AAAAAAAAAAAAAAAAAmAIAAGRy&#10;cy9kb3ducmV2LnhtbFBLBQYAAAAABAAEAPUAAACMAwAAAAA=&#10;" path="m4,l,,,63r4,l4,e" filled="f" stroked="f">
                    <v:path arrowok="t" o:connecttype="custom" o:connectlocs="4,2426;0,2426;0,2489;4,2489;4,2426" o:connectangles="0,0,0,0,0"/>
                  </v:shape>
                  <v:shape id="Picture 2465" o:spid="_x0000_s1166" type="#_x0000_t75" style="position:absolute;left:8251;top:2426;width:5;height: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aaVXBAAAA3gAAAA8AAABkcnMvZG93bnJldi54bWxET82KwjAQvi/4DmGEva2pIq5Wo4i64tFV&#10;H2BoxrbaTGoT2+rTG2Fhb/Px/c5s0ZpC1FS53LKCfi8CQZxYnXOq4HT8+RqDcB5ZY2GZFDzIwWLe&#10;+ZhhrG3Dv1QffCpCCLsYFWTel7GULsnIoOvZkjhwZ1sZ9AFWqdQVNiHcFHIQRSNpMOfQkGFJq4yS&#10;6+FuFLCVN1uM/HZ1GZr1rn7uWW4apT677XIKwlPr/8V/7p0O84fj7wm83wk3yPk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EaaVXBAAAA3gAAAA8AAAAAAAAAAAAAAAAAnwIA&#10;AGRycy9kb3ducmV2LnhtbFBLBQYAAAAABAAEAPcAAACNAwAAAAA=&#10;">
                    <v:imagedata r:id="rId589" o:title=""/>
                  </v:shape>
                </v:group>
                <v:group id="Group 2466" o:spid="_x0000_s1167" style="position:absolute;left:8247;top:2426;width:5;height:63" coordorigin="8247,2426" coordsize="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glc7zIAAAA&#10;3gAAAA8AAAAAAAAAAAAAAAAAqgIAAGRycy9kb3ducmV2LnhtbFBLBQYAAAAABAAEAPoAAACfAwAA&#10;AAA=&#10;">
                  <v:shape id="Freeform 2467" o:spid="_x0000_s1168" style="position:absolute;left:8247;top:2426;width:5;height:63;visibility:visible;mso-wrap-style:square;v-text-anchor:top" coordsize="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FIfsMA&#10;AADeAAAADwAAAGRycy9kb3ducmV2LnhtbERPS2sCMRC+F/wPYQRvNWvRuqxGkRahhx6sD/A4bMbd&#10;xWSyJKm7/feNIHibj+85y3VvjbiRD41jBZNxBoK4dLrhSsHxsH3NQYSIrNE4JgV/FGC9GrwssdCu&#10;4x+67WMlUgiHAhXUMbaFlKGsyWIYu5Y4cRfnLcYEfSW1xy6FWyPfsuxdWmw4NdTY0kdN5XX/axWY&#10;rj37y/fuM5wOMz3naTmLJig1GvabBYhIfXyKH+4vneZP83wC9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FIfsMAAADeAAAADwAAAAAAAAAAAAAAAACYAgAAZHJzL2Rv&#10;d25yZXYueG1sUEsFBgAAAAAEAAQA9QAAAIgDAAAAAA==&#10;" path="m4,l,,,63r4,l4,e" filled="f" stroked="f">
                    <v:path arrowok="t" o:connecttype="custom" o:connectlocs="4,2426;0,2426;0,2489;4,2489;4,2426" o:connectangles="0,0,0,0,0"/>
                  </v:shape>
                </v:group>
                <v:group id="Group 2468" o:spid="_x0000_s1169" style="position:absolute;left:8247;top:2426;width:2;height:63" coordorigin="8247,2426" coordsize="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e7SFDFAAAA3gAA&#10;AA8AAAAAAAAAAAAAAAAAqgIAAGRycy9kb3ducmV2LnhtbFBLBQYAAAAABAAEAPoAAACcAwAAAAA=&#10;">
                  <v:shape id="Freeform 2469" o:spid="_x0000_s1170" style="position:absolute;left:8247;top:2426;width:2;height:63;visibility:visible;mso-wrap-style:square;v-text-anchor:top" coordsize="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qdzcUA&#10;AADeAAAADwAAAGRycy9kb3ducmV2LnhtbERPS2sCMRC+F/ofwhR6q9m2PpbVKEUQtqKH2trzsBk3&#10;SzeTNUl1/fdGKPQ2H99zZovetuJEPjSOFTwPMhDEldMN1wq+PldPOYgQkTW2jknBhQIs5vd3Myy0&#10;O/MHnXaxFimEQ4EKTIxdIWWoDFkMA9cRJ+7gvMWYoK+l9nhO4baVL1k2lhYbTg0GO1oaqn52v1bB&#10;+j3bHsvlWG/3Zm9G5fdktPETpR4f+rcpiEh9/Bf/uUud5g/z/BVu76Qb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Op3NxQAAAN4AAAAPAAAAAAAAAAAAAAAAAJgCAABkcnMv&#10;ZG93bnJldi54bWxQSwUGAAAAAAQABAD1AAAAigMAAAAA&#10;" path="m,l,63,,,,63,,xe" filled="f" stroked="f">
                    <v:path arrowok="t" o:connecttype="custom" o:connectlocs="0,2426;0,2489;0,2426;0,2489;0,2426" o:connectangles="0,0,0,0,0"/>
                  </v:shape>
                </v:group>
                <v:group id="Group 2470" o:spid="_x0000_s1171" style="position:absolute;left:8247;top:2238;width:199;height:2" coordorigin="8247,2238"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cedb/FAAAA3gAA&#10;AA8AAAAAAAAAAAAAAAAAqgIAAGRycy9kb3ducmV2LnhtbFBLBQYAAAAABAAEAPoAAACcAwAAAAA=&#10;">
                  <v:shape id="Freeform 2471" o:spid="_x0000_s1172" style="position:absolute;left:8247;top:2238;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Zk/MgA&#10;AADeAAAADwAAAGRycy9kb3ducmV2LnhtbESPT2vCQBDF74V+h2UKXopuKlpD6ipFFNSD1H/occiO&#10;SWh2NmZXjd/eFQq9zfDe782b4bgxpbhS7QrLCj46EQji1OqCMwW77awdg3AeWWNpmRTcycF49Poy&#10;xETbG6/puvGZCCHsElSQe18lUro0J4OuYyvioJ1sbdCHtc6krvEWwk0pu1H0KQ0WHC7kWNEkp/R3&#10;czGhxv68NNNjdpgt9PI02MnV4af7rlTrrfn+AuGp8f/mP3quA9eL4z483wkzyNE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tmT8yAAAAN4AAAAPAAAAAAAAAAAAAAAAAJgCAABk&#10;cnMvZG93bnJldi54bWxQSwUGAAAAAAQABAD1AAAAjQMAAAAA&#10;" path="m199,l,,,2r199,l199,e" filled="f" stroked="f">
                    <v:path arrowok="t" o:connecttype="custom" o:connectlocs="199,2238;0,2238;0,2240;199,2240;199,2238" o:connectangles="0,0,0,0,0"/>
                  </v:shape>
                  <v:shape id="Picture 2472" o:spid="_x0000_s1173" type="#_x0000_t75" style="position:absolute;left:8247;top:2232;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xwCrEAAAA3gAAAA8AAABkcnMvZG93bnJldi54bWxET0trwkAQvgv+h2UK3nSjSAipawg1Ui+l&#10;+Dh4HLJjkpqdDdmtSf99t1DwNh/fczbZaFrxoN41lhUsFxEI4tLqhisFl/N+noBwHllja5kU/JCD&#10;bDudbDDVduAjPU6+EiGEXYoKau+7VEpX1mTQLWxHHLib7Q36APtK6h6HEG5auYqiWBpsODTU2NFb&#10;TeX99G0UyMLczzsuPt+L8ra8Rtp+fOVrpWYvY/4KwtPon+J/90GH+eskieHvnXCD3P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lxwCrEAAAA3gAAAA8AAAAAAAAAAAAAAAAA&#10;nwIAAGRycy9kb3ducmV2LnhtbFBLBQYAAAAABAAEAPcAAACQAwAAAAA=&#10;">
                    <v:imagedata r:id="rId1252" o:title=""/>
                  </v:shape>
                </v:group>
                <v:group id="Group 2473" o:spid="_x0000_s1174" style="position:absolute;left:8247;top:2235;width:199;height:4" coordorigin="8247,2235" coordsize="19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fM68jFAAAA3gAA&#10;AA8AAAAAAAAAAAAAAAAAqgIAAGRycy9kb3ducmV2LnhtbFBLBQYAAAAABAAEAPoAAACcAwAAAAA=&#10;">
                  <v:shape id="Freeform 2474" o:spid="_x0000_s1175" style="position:absolute;left:8247;top:2235;width:199;height:4;visibility:visible;mso-wrap-style:square;v-text-anchor:top" coordsize="1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qWgsUA&#10;AADeAAAADwAAAGRycy9kb3ducmV2LnhtbESPTUsDMRCG74L/IYzgpdisUtxl27SIIog3W0GP0824&#10;Wd1MliRu4793DoK3Geb9eGazK35UM8U0BDZwvaxAEXfBDtwbeD08XjWgUka2OAYmAz+UYLc9P9tg&#10;a8OJX2je515JCKcWDbicp1br1DnymJZhIpbbR4ges6yx1zbiScL9qG+q6lZ7HFgaHE5076j72n97&#10;6X0/HOuHNzvXq/y8+FzE4mpdjLm8KHdrUJlK/hf/uZ+s4K+aRnjlHZlBb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upaCxQAAAN4AAAAPAAAAAAAAAAAAAAAAAJgCAABkcnMv&#10;ZG93bnJldi54bWxQSwUGAAAAAAQABAD1AAAAigMAAAAA&#10;" path="m199,l,,,3r199,l199,e" filled="f" stroked="f">
                    <v:path arrowok="t" o:connecttype="custom" o:connectlocs="199,2235;0,2235;0,2238;199,2238;199,2235" o:connectangles="0,0,0,0,0"/>
                  </v:shape>
                </v:group>
                <v:group id="Group 2475" o:spid="_x0000_s1176" style="position:absolute;left:8247;top:2236;width:199;height:2" coordorigin="8247,2236"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kf2iHFAAAA3gAA&#10;AA8AAAAAAAAAAAAAAAAAqgIAAGRycy9kb3ducmV2LnhtbFBLBQYAAAAABAAEAPoAAACcAwAAAAA=&#10;">
                  <v:shape id="Freeform 2476" o:spid="_x0000_s1177" style="position:absolute;left:8247;top:2236;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AuscA&#10;AADeAAAADwAAAGRycy9kb3ducmV2LnhtbESPQWvCQBCF7wX/wzKCt7qxWrGpq1RB8VCUpr14G7Jj&#10;EpqdDdnVxH/vHAq9zTBv3nvfct27Wt2oDZVnA5NxAoo497biwsDP9+55ASpEZIu1ZzJwpwDr1eBp&#10;ian1HX/RLYuFEhMOKRooY2xSrUNeksMw9g2x3C6+dRhlbQttW+zE3NX6JUnm2mHFklBiQ9uS8t/s&#10;6gx8ni6T7Dj1lM+2VdGd96+bvTsbMxr2H++gIvXxX/z3fbBSf7Z4EwDBkRn06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BqwLrHAAAA3gAAAA8AAAAAAAAAAAAAAAAAmAIAAGRy&#10;cy9kb3ducmV2LnhtbFBLBQYAAAAABAAEAPUAAACMAwAAAAA=&#10;" path="m,l199,e" filled="f" strokeweight=".16208mm">
                    <v:path arrowok="t" o:connecttype="custom" o:connectlocs="0,0;199,0" o:connectangles="0,0"/>
                  </v:shape>
                </v:group>
                <v:group id="Group 2477" o:spid="_x0000_s1178" style="position:absolute;left:8446;top:2232;width:2;height:39" coordorigin="8446,2232"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BA+sUAAADeAAAADwAAAGRycy9kb3ducmV2LnhtbERPS2vCQBC+F/oflil4&#10;M5vUKpq6ikhbPIjgA6S3ITsmwexsyG6T+O9dQehtPr7nzJe9qURLjSstK0iiGARxZnXJuYLT8Xs4&#10;BeE8ssbKMim4kYPl4vVljqm2He+pPfhchBB2KSoovK9TKV1WkEEX2Zo4cBfbGPQBNrnUDXYh3FTy&#10;PY4n0mDJoaHAmtYFZdfDn1Hw02G3GiVf7fZ6Wd9+j+PdeZuQUoO3fvUJwlPv/8VP90aH+R/TWQ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KwQPrFAAAA3gAA&#10;AA8AAAAAAAAAAAAAAAAAqgIAAGRycy9kb3ducmV2LnhtbFBLBQYAAAAABAAEAPoAAACcAwAAAAA=&#10;">
                  <v:shape id="Freeform 2478" o:spid="_x0000_s1179" style="position:absolute;left:8446;top:2232;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36UMYA&#10;AADeAAAADwAAAGRycy9kb3ducmV2LnhtbESP3YrCMBCF7xd8hzCCd5r6g2jXKLqwUPxB1H2AoRmb&#10;YjMpTdT69mZhYe9mOOc7c2axam0lHtT40rGC4SABQZw7XXKh4Ofy3Z+B8AFZY+WYFLzIw2rZ+Vhg&#10;qt2TT/Q4h0LEEPYpKjAh1KmUPjdk0Q9cTRy1q2sshrg2hdQNPmO4reQoSabSYsnxgsGavgzlt/Pd&#10;Kkhe2f162WTz8X5zHEZ6uzOHqVK9brv+BBGoDf/mPzrTsf5kNh/B7ztxBrl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536UMYAAADeAAAADwAAAAAAAAAAAAAAAACYAgAAZHJz&#10;L2Rvd25yZXYueG1sUEsFBgAAAAAEAAQA9QAAAIsDAAAAAA==&#10;" path="m,38l,e" filled="f" strokeweight=".01608mm">
                    <v:path arrowok="t" o:connecttype="custom" o:connectlocs="0,2270;0,2232" o:connectangles="0,0"/>
                  </v:shape>
                </v:group>
                <v:group id="Group 2479" o:spid="_x0000_s1180" style="position:absolute;left:8247;top:2232;width:2;height:39" coordorigin="8247,2232" coordsize="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S57FsUAAADeAAAADwAAAGRycy9kb3ducmV2LnhtbERPS2vCQBC+F/wPywi9&#10;6SbaikZXEamlBxF8gHgbsmMSzM6G7JrEf98tCL3Nx/ecxaozpWiodoVlBfEwAkGcWl1wpuB82g6m&#10;IJxH1lhaJgVPcrBa9t4WmGjb8oGao89ECGGXoILc+yqR0qU5GXRDWxEH7mZrgz7AOpO6xjaEm1KO&#10;omgiDRYcGnKsaJNTej8+jILvFtv1OP5qdvfb5nk9fe4vu5iUeu936zkIT53/F7/cPzrM/5jOxv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0uexbFAAAA3gAA&#10;AA8AAAAAAAAAAAAAAAAAqgIAAGRycy9kb3ducmV2LnhtbFBLBQYAAAAABAAEAPoAAACcAwAAAAA=&#10;">
                  <v:shape id="Freeform 2480" o:spid="_x0000_s1181" style="position:absolute;left:8247;top:2232;width:2;height:39;visibility:visible;mso-wrap-style:square;v-text-anchor:top" coordsize="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jHv8UA&#10;AADeAAAADwAAAGRycy9kb3ducmV2LnhtbESP0YrCMBBF3wX/IYywb5q6imjXKLoglFVZVvcDhmZs&#10;is2kNFHr3xtB8G2Ge8+dO/NlaytxpcaXjhUMBwkI4tzpkgsF/8dNfwrCB2SNlWNScCcPy0W3M8dU&#10;uxv/0fUQChFD2KeowIRQp1L63JBFP3A1cdROrrEY4toUUjd4i+G2kp9JMpEWS44XDNb0bSg/Hy5W&#10;QXLPLqfjOpuNduvfYaR/tmY/Ueqj166+QARqw9v8ojMd64+nszE834kz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OMe/xQAAAN4AAAAPAAAAAAAAAAAAAAAAAJgCAABkcnMv&#10;ZG93bnJldi54bWxQSwUGAAAAAAQABAD1AAAAigMAAAAA&#10;" path="m,38l,e" filled="f" strokeweight=".01608mm">
                    <v:path arrowok="t" o:connecttype="custom" o:connectlocs="0,2270;0,2232" o:connectangles="0,0"/>
                  </v:shape>
                </v:group>
                <v:group id="Group 2481" o:spid="_x0000_s1182" style="position:absolute;left:8247;top:2240;width:2;height:30" coordorigin="8247,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tG+cUAAADeAAAADwAAAGRycy9kb3ducmV2LnhtbERPS2vCQBC+C/6HZQRv&#10;dRNbRaOriLSlBxF8gHgbsmMSzM6G7JrEf98tFLzNx/ec5bozpWiodoVlBfEoAkGcWl1wpuB8+nqb&#10;gXAeWWNpmRQ8ycF61e8tMdG25QM1R5+JEMIuQQW591UipUtzMuhGtiIO3M3WBn2AdSZ1jW0IN6Uc&#10;R9FUGiw4NORY0Tan9H58GAXfLbab9/iz2d1v2+f1NNlfdjEpNRx0mwUIT51/if/dPzrM/5jN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2LRvnFAAAA3gAA&#10;AA8AAAAAAAAAAAAAAAAAqgIAAGRycy9kb3ducmV2LnhtbFBLBQYAAAAABAAEAPoAAACcAwAAAAA=&#10;">
                  <v:shape id="Freeform 2482" o:spid="_x0000_s1183" style="position:absolute;left:8247;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dtSMQA&#10;AADeAAAADwAAAGRycy9kb3ducmV2LnhtbERPTWvCQBC9F/wPywi96aYliEZXaaUtPejBKJ6n2Wk2&#10;mJ0N2U1M/70rCL3N433OajPYWvTU+sqxgpdpAoK4cLriUsHp+DmZg/ABWWPtmBT8kYfNevS0wky7&#10;Kx+oz0MpYgj7DBWYEJpMSl8YsuinriGO3K9rLYYI21LqFq8x3NbyNUlm0mLFscFgQ1tDxSXvrAJp&#10;zv3PR+O+hiR936XdPu8uuFXqeTy8LUEEGsK/+OH+1nF+Ol/M4P5OvEG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XbUjEAAAA3gAAAA8AAAAAAAAAAAAAAAAAmAIAAGRycy9k&#10;b3ducmV2LnhtbFBLBQYAAAAABAAEAPUAAACJAwAAAAA=&#10;" path="m2,l,,,30r2,l2,e" filled="f" stroked="f">
                    <v:path arrowok="t" o:connecttype="custom" o:connectlocs="2,2240;0,2240;0,2270;2,2270;2,2240" o:connectangles="0,0,0,0,0"/>
                  </v:shape>
                  <v:shape id="Picture 2483" o:spid="_x0000_s1184" type="#_x0000_t75" style="position:absolute;left:8444;top:2240;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2jxLFAAAA3gAAAA8AAABkcnMvZG93bnJldi54bWxET9tqwkAQfS/4D8sIfRHdtLQao6uUQosE&#10;fPDyAUN2zAazszG71aRf7xaEvs3hXGe57mwtrtT6yrGCl0kCgrhwuuJSwfHwNU5B+ICssXZMCnry&#10;sF4NnpaYaXfjHV33oRQxhH2GCkwITSalLwxZ9BPXEEfu5FqLIcK2lLrFWwy3tXxNkqm0WHFsMNjQ&#10;p6HivP+xCvKzM+l7uOTTUV/1378WD8k2V+p52H0sQATqwr/44d7oOP8tnc/g7514g1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do8SxQAAAN4AAAAPAAAAAAAAAAAAAAAA&#10;AJ8CAABkcnMvZG93bnJldi54bWxQSwUGAAAAAAQABAD3AAAAkQMAAAAA&#10;">
                    <v:imagedata r:id="rId1253" o:title=""/>
                  </v:shape>
                </v:group>
                <v:group id="Group 2484" o:spid="_x0000_s1185" style="position:absolute;left:8249;top:2240;width:2;height:30" coordorigin="8249,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OK6WfIAAAA&#10;3gAAAA8AAAAAAAAAAAAAAAAAqgIAAGRycy9kb3ducmV2LnhtbFBLBQYAAAAABAAEAPoAAACfAwAA&#10;AAA=&#10;">
                  <v:shape id="Freeform 2485" o:spid="_x0000_s1186" style="position:absolute;left:8249;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5OsQA&#10;AADeAAAADwAAAGRycy9kb3ducmV2LnhtbERPTWvCQBC9F/wPywi9NZuWIBpdpZW29KCHRvE8zU6z&#10;wexsyG5i+u9dQehtHu9zVpvRNmKgzteOFTwnKQji0umaKwXHw8fTHIQPyBobx6Tgjzxs1pOHFeba&#10;XfibhiJUIoawz1GBCaHNpfSlIYs+cS1x5H5dZzFE2FVSd3iJ4baRL2k6kxZrjg0GW9oaKs9FbxVI&#10;cxp+3lv3OabZ2y7r90V/xq1Sj9PxdQki0Bj+xXf3l47zs/liAbd34g1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I+TrEAAAA3gAAAA8AAAAAAAAAAAAAAAAAmAIAAGRycy9k&#10;b3ducmV2LnhtbFBLBQYAAAAABAAEAPUAAACJAwAAAAA=&#10;" path="m1,l,,,30r1,l1,e" filled="f" stroked="f">
                    <v:path arrowok="t" o:connecttype="custom" o:connectlocs="1,2240;0,2240;0,2270;1,2270;1,2240" o:connectangles="0,0,0,0,0"/>
                  </v:shape>
                </v:group>
                <v:group id="Group 2486" o:spid="_x0000_s1187" style="position:absolute;left:8442;top:2240;width:2;height:30" coordorigin="8442,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MXf3vIAAAA&#10;3gAAAA8AAAAAAAAAAAAAAAAAqgIAAGRycy9kb3ducmV2LnhtbFBLBQYAAAAABAAEAPoAAACfAwAA&#10;AAA=&#10;">
                  <v:shape id="Freeform 2487" o:spid="_x0000_s1188" style="position:absolute;left:8442;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VvJsQA&#10;AADeAAAADwAAAGRycy9kb3ducmV2LnhtbERPTUvDQBC9F/wPywjemt1KkJp2W7SoeLCHRvE8zY7Z&#10;0OxsyG7S+O9dodDbPN7nrLeTa8VIfWg8a1hkCgRx5U3DtYavz9f5EkSIyAZbz6ThlwJsNzezNRbG&#10;n/lAYxlrkUI4FKjBxtgVUobKksOQ+Y44cT++dxgT7GtpejyncNfKe6UepMOGU4PFjnaWqlM5OA3S&#10;fo/Hl86/TSp//siHfTmccKf13e30tAIRaYpX8cX9btL8/FEt4P+ddIP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VbybEAAAA3gAAAA8AAAAAAAAAAAAAAAAAmAIAAGRycy9k&#10;b3ducmV2LnhtbFBLBQYAAAAABAAEAPUAAACJAwAAAAA=&#10;" path="m2,l,,,30r2,l2,e" filled="f" stroked="f">
                    <v:path arrowok="t" o:connecttype="custom" o:connectlocs="2,2240;0,2240;0,2270;2,2270;2,2240" o:connectangles="0,0,0,0,0"/>
                  </v:shape>
                </v:group>
                <v:group id="Group 2488" o:spid="_x0000_s1189" style="position:absolute;left:8250;top:2240;width:2;height:30" coordorigin="8250,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lEl8UAAADeAAAADwAAAGRycy9kb3ducmV2LnhtbERPS2vCQBC+C/6HZQRv&#10;dRNf2OgqIio9SKFaKL0N2TEJZmdDdk3iv+8KBW/z8T1ntelMKRqqXWFZQTyKQBCnVhecKfi+HN4W&#10;IJxH1lhaJgUPcrBZ93srTLRt+Yuas89ECGGXoILc+yqR0qU5GXQjWxEH7mprgz7AOpO6xjaEm1KO&#10;o2guDRYcGnKsaJdTejvfjYJji+12Eu+b0+26e/xeZp8/p5iUGg667RKEp86/xP/uDx3mT9+jMT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yJRJfFAAAA3gAA&#10;AA8AAAAAAAAAAAAAAAAAqgIAAGRycy9kb3ducmV2LnhtbFBLBQYAAAAABAAEAPoAAACcAwAAAAA=&#10;">
                  <v:shape id="Freeform 2489" o:spid="_x0000_s1190" style="position:absolute;left:8250;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tUysQA&#10;AADeAAAADwAAAGRycy9kb3ducmV2LnhtbERPTU/CQBC9m/gfNmPCTXaVxkhhIUqEeJCDhXAeumO3&#10;oTvbdLel/nvXxMTbvLzPWa5H14iBulB71vAwVSCIS29qrjQcD9v7ZxAhIhtsPJOGbwqwXt3eLDE3&#10;/sqfNBSxEimEQ44abIxtLmUoLTkMU98SJ+7Ldw5jgl0lTYfXFO4a+ajUk3RYc2qw2NLGUnkpeqdB&#10;2tNwfmv9blTZ60fW74v+ghutJ3fjywJEpDH+i//c7ybNz+ZqBr/vpBv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LVMrEAAAA3gAAAA8AAAAAAAAAAAAAAAAAmAIAAGRycy9k&#10;b3ducmV2LnhtbFBLBQYAAAAABAAEAPUAAACJAwAAAAA=&#10;" path="m2,l,,,30r2,l2,e" filled="f" stroked="f">
                    <v:path arrowok="t" o:connecttype="custom" o:connectlocs="2,2240;0,2240;0,2270;2,2270;2,2240" o:connectangles="0,0,0,0,0"/>
                  </v:shape>
                </v:group>
                <v:group id="Group 2490" o:spid="_x0000_s1191" style="position:absolute;left:8441;top:2240;width:2;height:30" coordorigin="8441,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x5eMUAAADeAAAADwAAAGRycy9kb3ducmV2LnhtbERPS2vCQBC+C/6HZQRv&#10;dRNrxUZXEWlLD0FQC6W3ITsmwexsyK55/PtuoeBtPr7nbHa9qURLjSstK4hnEQjizOqScwVfl/en&#10;FQjnkTVWlknBQA522/Fog4m2HZ+oPftchBB2CSoovK8TKV1WkEE3szVx4K62MegDbHKpG+xCuKnk&#10;PIqW0mDJoaHAmg4FZbfz3Sj46LDbP8dvbXq7Hoafy8vxO41Jqemk369BeOr9Q/zv/tRh/uI1WsD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wseXjFAAAA3gAA&#10;AA8AAAAAAAAAAAAAAAAAqgIAAGRycy9kb3ducmV2LnhtbFBLBQYAAAAABAAEAPoAAACcAwAAAAA=&#10;">
                  <v:shape id="Freeform 2491" o:spid="_x0000_s1192" style="position:absolute;left:8441;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5pJcQA&#10;AADeAAAADwAAAGRycy9kb3ducmV2LnhtbERPTU/CQBC9m/gfNmPCTXY1xUhhIUqEeJCDhXAeumO3&#10;oTvbdLel/nvXxMTbvLzPWa5H14iBulB71vAwVSCIS29qrjQcD9v7ZxAhIhtsPJOGbwqwXt3eLDE3&#10;/sqfNBSxEimEQ44abIxtLmUoLTkMU98SJ+7Ldw5jgl0lTYfXFO4a+ajUk3RYc2qw2NLGUnkpeqdB&#10;2tNwfmv9blTZ60fW74v+ghutJ3fjywJEpDH+i//c7ybNz+ZqBr/vpBv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uaSXEAAAA3gAAAA8AAAAAAAAAAAAAAAAAmAIAAGRycy9k&#10;b3ducmV2LnhtbFBLBQYAAAAABAAEAPUAAACJAwAAAAA=&#10;" path="m1,l,,,30r1,l1,e" filled="f" stroked="f">
                    <v:path arrowok="t" o:connecttype="custom" o:connectlocs="1,2240;0,2240;0,2270;1,2270;1,2240" o:connectangles="0,0,0,0,0"/>
                  </v:shape>
                </v:group>
                <v:group id="Group 2492" o:spid="_x0000_s1193" style="position:absolute;left:8252;top:2240;width:2;height:30" coordorigin="8252,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JClMUAAADeAAAADwAAAGRycy9kb3ducmV2LnhtbERPS2vCQBC+F/oflil4&#10;001qDZq6ikhbPIjgA6S3ITsmwexsyG6T+O9dQehtPr7nzJe9qURLjSstK4hHEQjizOqScwWn4/dw&#10;CsJ5ZI2VZVJwIwfLxevLHFNtO95Te/C5CCHsUlRQeF+nUrqsIINuZGviwF1sY9AH2ORSN9iFcFPJ&#10;9yhKpMGSQ0OBNa0Lyq6HP6Pgp8NuNY6/2u31sr79Hie78zYmpQZv/eoThKfe/4uf7o0O8z9mUQ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yQpTFAAAA3gAA&#10;AA8AAAAAAAAAAAAAAAAAqgIAAGRycy9kb3ducmV2LnhtbFBLBQYAAAAABAAEAPoAAACcAwAAAAA=&#10;">
                  <v:shape id="Freeform 2493" o:spid="_x0000_s1194" style="position:absolute;left:8252;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BSycQA&#10;AADeAAAADwAAAGRycy9kb3ducmV2LnhtbERPTU/CQBC9m/gfNmPCTXY1DUphIUqEeJCDhXAeumO3&#10;oTvbdLel/nvXxMTbvLzPWa5H14iBulB71vAwVSCIS29qrjQcD9v7ZxAhIhtsPJOGbwqwXt3eLDE3&#10;/sqfNBSxEimEQ44abIxtLmUoLTkMU98SJ+7Ldw5jgl0lTYfXFO4a+ajUTDqsOTVYbGljqbwUvdMg&#10;7Wk4v7V+N6rs9SPr90V/wY3Wk7vxZQEi0hj/xX/ud5PmZ3P1BL/vpBv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wUsnEAAAA3gAAAA8AAAAAAAAAAAAAAAAAmAIAAGRycy9k&#10;b3ducmV2LnhtbFBLBQYAAAAABAAEAPUAAACJAwAAAAA=&#10;" path="m2,l,,,30r2,l2,e" filled="f" stroked="f">
                    <v:path arrowok="t" o:connecttype="custom" o:connectlocs="2,2240;0,2240;0,2270;2,2270;2,2240" o:connectangles="0,0,0,0,0"/>
                  </v:shape>
                </v:group>
                <v:group id="Group 2494" o:spid="_x0000_s1195" style="position:absolute;left:8439;top:2240;width:2;height:30" coordorigin="8439,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1hc33IAAAA&#10;3gAAAA8AAAAAAAAAAAAAAAAAqgIAAGRycy9kb3ducmV2LnhtbFBLBQYAAAAABAAEAPoAAACfAwAA&#10;AAA=&#10;">
                  <v:shape id="Freeform 2495" o:spid="_x0000_s1196" style="position:absolute;left:8439;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NjIMQA&#10;AADeAAAADwAAAGRycy9kb3ducmV2LnhtbERPTWvCQBC9F/oflin0VncrodToKlZs6aE9NBXPY3bM&#10;BrOzIbuJ6b/vCoK3ebzPWaxG14iBulB71vA8USCIS29qrjTsft+fXkGEiGyw8Uwa/ijAanl/t8Dc&#10;+DP/0FDESqQQDjlqsDG2uZShtOQwTHxLnLij7xzGBLtKmg7PKdw1cqrUi3RYc2qw2NLGUnkqeqdB&#10;2v1w2Lb+Y1TZ21fWfxf9CTdaPz6M6zmISGO8ia/uT5PmZzM1g8s76Qa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jYyDEAAAA3gAAAA8AAAAAAAAAAAAAAAAAmAIAAGRycy9k&#10;b3ducmV2LnhtbFBLBQYAAAAABAAEAPUAAACJAwAAAAA=&#10;" path="m2,l,,,30r2,l2,e" filled="f" stroked="f">
                    <v:path arrowok="t" o:connecttype="custom" o:connectlocs="2,2240;0,2240;0,2270;2,2270;2,2240" o:connectangles="0,0,0,0,0"/>
                  </v:shape>
                  <v:shape id="Picture 2496" o:spid="_x0000_s1197" type="#_x0000_t75" style="position:absolute;left:8254;top:2240;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CXEPGAAAA3gAAAA8AAABkcnMvZG93bnJldi54bWxEj09rwkAQxe+FfodlCr0U3UQk1OgqpdA/&#10;3lpbPA/ZMRvNzobsRtNv7xyE3maYN++932oz+ladqY9NYAP5NANFXAXbcG3g9+dt8gwqJmSLbWAy&#10;8EcRNuv7uxWWNlz4m867VCsx4ViiAZdSV2odK0ce4zR0xHI7hN5jkrWvte3xIua+1bMsK7THhiXB&#10;YUevjqrTbvAG8KsdZto5t3/KT8V2KHz1cXw35vFhfFmCSjSmf/Ht+9NK/fkiFwDBkRn0+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wJcQ8YAAADeAAAADwAAAAAAAAAAAAAA&#10;AACfAgAAZHJzL2Rvd25yZXYueG1sUEsFBgAAAAAEAAQA9wAAAJIDAAAAAA==&#10;">
                    <v:imagedata r:id="rId592" o:title=""/>
                  </v:shape>
                </v:group>
                <v:group id="Group 2497" o:spid="_x0000_s1198" style="position:absolute;left:8437;top:2240;width:2;height:30" coordorigin="8437,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CTD3FAAAA3gAA&#10;AA8AAAAAAAAAAAAAAAAAqgIAAGRycy9kb3ducmV2LnhtbFBLBQYAAAAABAAEAPoAAACcAwAAAAA=&#10;">
                  <v:shape id="Freeform 2498" o:spid="_x0000_s1199" style="position:absolute;left:8437;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5njMQA&#10;AADeAAAADwAAAGRycy9kb3ducmV2LnhtbERPTWvCQBC9F/wPyxR6040SxEZXqdIWD/bQKJ6n2Wk2&#10;mJ0N2U2M/94VCr3N433OajPYWvTU+sqxgukkAUFcOF1xqeB0/BgvQPiArLF2TApu5GGzHj2tMNPu&#10;yt/U56EUMYR9hgpMCE0mpS8MWfQT1xBH7te1FkOEbSl1i9cYbms5S5K5tFhxbDDY0M5Qcck7q0Ca&#10;c//z3rjPIUm3h7T7yrsL7pR6eR7eliACDeFf/Ofe6zg/fZ3O4PFOvEG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Z4zEAAAA3gAAAA8AAAAAAAAAAAAAAAAAmAIAAGRycy9k&#10;b3ducmV2LnhtbFBLBQYAAAAABAAEAPUAAACJAwAAAAA=&#10;" path="m2,l,,,30r2,l2,e" filled="f" stroked="f">
                    <v:path arrowok="t" o:connecttype="custom" o:connectlocs="2,2240;0,2240;0,2270;2,2270;2,2240" o:connectangles="0,0,0,0,0"/>
                  </v:shape>
                </v:group>
                <v:group id="Group 2499" o:spid="_x0000_s1200" style="position:absolute;left:8256;top:2240;width:2;height:30" coordorigin="8256,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hx30cUAAADeAAAADwAAAGRycy9kb3ducmV2LnhtbERPTWvCQBC9F/wPywje&#10;dBO1YqOriKh4kEK1UHobsmMSzM6G7JrEf+8WhN7m8T5nue5MKRqqXWFZQTyKQBCnVhecKfi+7Idz&#10;EM4jaywtk4IHOVivem9LTLRt+Yuas89ECGGXoILc+yqR0qU5GXQjWxEH7mprgz7AOpO6xjaEm1KO&#10;o2gmDRYcGnKsaJtTejvfjYJDi+1mEu+a0+26ffxe3j9/TjEpNeh3mwUIT53/F7/cRx3mTz/iC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cd9HFAAAA3gAA&#10;AA8AAAAAAAAAAAAAAAAAqgIAAGRycy9kb3ducmV2LnhtbFBLBQYAAAAABAAEAPoAAACcAwAAAAA=&#10;">
                  <v:shape id="Freeform 2500" o:spid="_x0000_s1201" style="position:absolute;left:8256;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taY8QA&#10;AADeAAAADwAAAGRycy9kb3ducmV2LnhtbERPTWvCQBC9C/0PyxR6040SikZXqaLFQ3swlp7H7DQb&#10;zM6G7CbGf98tFLzN433OajPYWvTU+sqxgukkAUFcOF1xqeDrfBjPQfiArLF2TAru5GGzfhqtMNPu&#10;xifq81CKGMI+QwUmhCaT0heGLPqJa4gj9+NaiyHCtpS6xVsMt7WcJcmrtFhxbDDY0M5Qcc07q0Ca&#10;7/6yb9z7kKTbj7T7zLsr7pR6eR7eliACDeEh/ncfdZyfLqYp/L0Tb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7WmPEAAAA3gAAAA8AAAAAAAAAAAAAAAAAmAIAAGRycy9k&#10;b3ducmV2LnhtbFBLBQYAAAAABAAEAPUAAACJAwAAAAA=&#10;" path="m2,l,,,30r2,l2,e" filled="f" stroked="f">
                    <v:path arrowok="t" o:connecttype="custom" o:connectlocs="2,2240;0,2240;0,2270;2,2270;2,2240" o:connectangles="0,0,0,0,0"/>
                  </v:shape>
                </v:group>
                <v:group id="Group 2501" o:spid="_x0000_s1202" style="position:absolute;left:8435;top:2240;width:2;height:30" coordorigin="8435,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lKPsUAAADeAAAADwAAAGRycy9kb3ducmV2LnhtbERPTWvCQBC9C/0PyxR6&#10;003aWmrqKiJVPIhgFMTbkB2TYHY2ZLdJ/PddQfA2j/c503lvKtFS40rLCuJRBII4s7rkXMHxsBp+&#10;g3AeWWNlmRTcyMF89jKYYqJtx3tqU5+LEMIuQQWF93UipcsKMuhGtiYO3MU2Bn2ATS51g10IN5V8&#10;j6IvabDk0FBgTcuCsmv6ZxSsO+wWH/Fvu71elrfzYbw7bWNS6u21X/yA8NT7p/jh3ugw/3MSj+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a5Sj7FAAAA3gAA&#10;AA8AAAAAAAAAAAAAAAAAqgIAAGRycy9kb3ducmV2LnhtbFBLBQYAAAAABAAEAPoAAACcAwAAAAA=&#10;">
                  <v:shape id="Freeform 2502" o:spid="_x0000_s1203" style="position:absolute;left:8435;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Vhj8QA&#10;AADeAAAADwAAAGRycy9kb3ducmV2LnhtbERPTWvCQBC9F/wPyxR6040SxEZXqWLFQ3toFM/T7DQb&#10;zM6G7CbGf+8WCr3N433OajPYWvTU+sqxgukkAUFcOF1xqeB8eh8vQPiArLF2TAru5GGzHj2tMNPu&#10;xl/U56EUMYR9hgpMCE0mpS8MWfQT1xBH7se1FkOEbSl1i7cYbms5S5K5tFhxbDDY0M5Qcc07q0Ca&#10;S/+9b9xhSNLtR9p95t0Vd0q9PA9vSxCBhvAv/nMfdZyfvk7n8PtOvEG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lYY/EAAAA3gAAAA8AAAAAAAAAAAAAAAAAmAIAAGRycy9k&#10;b3ducmV2LnhtbFBLBQYAAAAABAAEAPUAAACJAwAAAAA=&#10;" path="m2,l,,,30r2,l2,e" filled="f" stroked="f">
                    <v:path arrowok="t" o:connecttype="custom" o:connectlocs="2,2240;0,2240;0,2270;2,2270;2,2240" o:connectangles="0,0,0,0,0"/>
                  </v:shape>
                </v:group>
                <v:group id="Group 2503" o:spid="_x0000_s1204" style="position:absolute;left:8258;top:2240;width:2;height:30" coordorigin="8258,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kncdLFAAAA3gAA&#10;AA8AAAAAAAAAAAAAAAAAqgIAAGRycy9kb3ducmV2LnhtbFBLBQYAAAAABAAEAPoAAACcAwAAAAA=&#10;">
                  <v:shape id="Freeform 2504" o:spid="_x0000_s1205" style="position:absolute;left:8258;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ZQZscA&#10;AADeAAAADwAAAGRycy9kb3ducmV2LnhtbESPQU/DMAyF70j8h8hI3Fg6VCFWlk0wwcRhHFYQZ9OY&#10;plrjVE3adf9+PkzazdZ7fu/zcj35Vo3UxyawgfksA0VcBdtwbeDn++PhGVRMyBbbwGTgRBHWq9ub&#10;JRY2HHlPY5lqJSEcCzTgUuoKrWPlyGOchY5YtP/Qe0yy9rW2PR4l3Lf6McuetMeGpcFhRxtH1aEc&#10;vAHtfse/9y5spyx/2+XDVzkccGPM/d30+gIq0ZSu5sv1pxX8fDEXXnlHZtCr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52UGbHAAAA3gAAAA8AAAAAAAAAAAAAAAAAmAIAAGRy&#10;cy9kb3ducmV2LnhtbFBLBQYAAAAABAAEAPUAAACMAwAAAAA=&#10;" path="m2,l,,,30r2,l2,e" filled="f" stroked="f">
                    <v:path arrowok="t" o:connecttype="custom" o:connectlocs="2,2240;0,2240;0,2270;2,2270;2,2240" o:connectangles="0,0,0,0,0"/>
                  </v:shape>
                  <v:shape id="Picture 2505" o:spid="_x0000_s1206" type="#_x0000_t75" style="position:absolute;left:8433;top:2240;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FgWXFAAAA3gAAAA8AAABkcnMvZG93bnJldi54bWxET01rwkAQvQv9D8sUetNNRLRGV2mVglCw&#10;NO2ltyE7ZoPZ2ZjdxuTfdwuCt3m8z1lve1uLjlpfOVaQThIQxIXTFZcKvr/exs8gfEDWWDsmBQN5&#10;2G4eRmvMtLvyJ3V5KEUMYZ+hAhNCk0npC0MW/cQ1xJE7udZiiLAtpW7xGsNtLadJMpcWK44NBhva&#10;GSrO+a9VcH6dH0rzPlCXTtNL9bFohv3xR6mnx/5lBSJQH+7im/ug4/zZMl3C/zvxBrn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hYFlxQAAAN4AAAAPAAAAAAAAAAAAAAAA&#10;AJ8CAABkcnMvZG93bnJldi54bWxQSwUGAAAAAAQABAD3AAAAkQMAAAAA&#10;">
                    <v:imagedata r:id="rId1254" o:title=""/>
                  </v:shape>
                </v:group>
                <v:group id="Group 2506" o:spid="_x0000_s1207" style="position:absolute;left:8260;top:2240;width:2;height:30" coordorigin="8260,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iiIxvIAAAA&#10;3gAAAA8AAAAAAAAAAAAAAAAAqgIAAGRycy9kb3ducmV2LnhtbFBLBQYAAAAABAAEAPoAAACfAwAA&#10;AAA=&#10;">
                  <v:shape id="Freeform 2507" o:spid="_x0000_s1208" style="position:absolute;left:8260;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AzRsQA&#10;AADeAAAADwAAAGRycy9kb3ducmV2LnhtbERPTWvCQBC9F/wPyxR6040SxEZXqdIWD/bQKJ6n2Wk2&#10;mJ0N2U2M/94VCr3N433OajPYWvTU+sqxgukkAUFcOF1xqeB0/BgvQPiArLF2TApu5GGzHj2tMNPu&#10;yt/U56EUMYR9hgpMCE0mpS8MWfQT1xBH7te1FkOEbSl1i9cYbms5S5K5tFhxbDDY0M5Qcck7q0Ca&#10;c//z3rjPIUm3h7T7yrsL7pR6eR7eliACDeFf/Ofe6zg/fZ1N4fFOvEG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gM0bEAAAA3gAAAA8AAAAAAAAAAAAAAAAAmAIAAGRycy9k&#10;b3ducmV2LnhtbFBLBQYAAAAABAAEAPUAAACJAwAAAAA=&#10;" path="m1,l,,,30r1,l1,e" filled="f" stroked="f">
                    <v:path arrowok="t" o:connecttype="custom" o:connectlocs="1,2240;0,2240;0,2270;1,2270;1,2240" o:connectangles="0,0,0,0,0"/>
                  </v:shape>
                </v:group>
                <v:group id="Group 2508" o:spid="_x0000_s1209" style="position:absolute;left:8431;top:2240;width:2;height:30" coordorigin="8431,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zwY98UAAADeAAAADwAAAGRycy9kb3ducmV2LnhtbERPTWvCQBC9F/oflil4&#10;001iLTV1FZFaPIigFoq3ITsmwexsyK5J/PeuIPQ2j/c5s0VvKtFS40rLCuJRBII4s7rkXMHvcT38&#10;BOE8ssbKMim4kYPF/PVlhqm2He+pPfhchBB2KSoovK9TKV1WkEE3sjVx4M62MegDbHKpG+xCuKlk&#10;EkUf0mDJoaHAmlYFZZfD1Sj46bBbjuPvdns5r26n42T3t41JqcFbv/wC4an3/+Kne6PD/PdpksD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c8GPfFAAAA3gAA&#10;AA8AAAAAAAAAAAAAAAAAqgIAAGRycy9kb3ducmV2LnhtbFBLBQYAAAAABAAEAPoAAACcAwAAAAA=&#10;">
                  <v:shape id="Freeform 2509" o:spid="_x0000_s1210" style="position:absolute;left:8431;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4IqsQA&#10;AADeAAAADwAAAGRycy9kb3ducmV2LnhtbERPTWvCQBC9F/wPyxS86aYaSpu6ipUqHurBtHges9Ns&#10;MDsbspuY/vuuIPQ2j/c5i9Vga9FT6yvHCp6mCQjiwumKSwXfX9vJCwgfkDXWjknBL3lYLUcPC8y0&#10;u/KR+jyUIoawz1CBCaHJpPSFIYt+6hriyP241mKIsC2lbvEaw20tZ0nyLC1WHBsMNrQxVFzyziqQ&#10;5tSfPxq3G5L0/TPtDnl3wY1S48dh/QYi0BD+xXf3Xsf56etsDrd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CKrEAAAA3gAAAA8AAAAAAAAAAAAAAAAAmAIAAGRycy9k&#10;b3ducmV2LnhtbFBLBQYAAAAABAAEAPUAAACJAwAAAAA=&#10;" path="m2,l,,,30r2,l2,e" filled="f" stroked="f">
                    <v:path arrowok="t" o:connecttype="custom" o:connectlocs="2,2240;0,2240;0,2270;2,2270;2,2240" o:connectangles="0,0,0,0,0"/>
                  </v:shape>
                </v:group>
                <v:group id="Group 2510" o:spid="_x0000_s1211" style="position:absolute;left:8261;top:2240;width:2;height:30" coordorigin="8261,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5klGMUAAADeAAAADwAAAGRycy9kb3ducmV2LnhtbERPS2vCQBC+C/0PyxR6&#10;q5v4KDW6iogtHkRoLIi3ITsmwexsyG6T+O9doeBtPr7nLFa9qURLjSstK4iHEQjizOqScwW/x6/3&#10;TxDOI2usLJOCGzlYLV8GC0y07fiH2tTnIoSwS1BB4X2dSOmyggy6oa2JA3exjUEfYJNL3WAXwk0l&#10;R1H0IQ2WHBoKrGlTUHZN/4yC7w679TjetvvrZXM7H6eH0z4mpd5e+/UchKfeP8X/7p0O8yez0QQ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eZJRjFAAAA3gAA&#10;AA8AAAAAAAAAAAAAAAAAqgIAAGRycy9kb3ducmV2LnhtbFBLBQYAAAAABAAEAPoAAACcAwAAAAA=&#10;">
                  <v:shape id="Freeform 2511" o:spid="_x0000_s1212" style="position:absolute;left:8261;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s1RcQA&#10;AADeAAAADwAAAGRycy9kb3ducmV2LnhtbERPTWvCQBC9F/wPywje6kZJi0ZXsVJLD+2hUTyP2TEb&#10;zM6G7Cam/75bKPQ2j/c56+1ga9FT6yvHCmbTBARx4XTFpYLT8fC4AOEDssbaMSn4Jg/bzehhjZl2&#10;d/6iPg+liCHsM1RgQmgyKX1hyKKfuoY4clfXWgwRtqXULd5juK3lPEmepcWKY4PBhvaGilveWQXS&#10;nPvLa+PehiR9+Ui7z7y74V6pyXjYrUAEGsK/+M/9ruP8dDl/gt934g1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bNUXEAAAA3gAAAA8AAAAAAAAAAAAAAAAAmAIAAGRycy9k&#10;b3ducmV2LnhtbFBLBQYAAAAABAAEAPUAAACJAwAAAAA=&#10;" path="m2,l,,,30r2,l2,e" filled="f" stroked="f">
                    <v:path arrowok="t" o:connecttype="custom" o:connectlocs="2,2240;0,2240;0,2270;2,2270;2,2240" o:connectangles="0,0,0,0,0"/>
                  </v:shape>
                </v:group>
                <v:group id="Group 2512" o:spid="_x0000_s1213" style="position:absolute;left:8430;top:2240;width:2;height:30" coordorigin="8430,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ce9MUAAADeAAAADwAAAGRycy9kb3ducmV2LnhtbERPS2vCQBC+F/wPywi9&#10;6Sa2FY2uIqKlBxF8gHgbsmMSzM6G7JrEf98tCL3Nx/ec+bIzpWiodoVlBfEwAkGcWl1wpuB82g4m&#10;IJxH1lhaJgVPcrBc9N7mmGjb8oGao89ECGGXoILc+yqR0qU5GXRDWxEH7mZrgz7AOpO6xjaEm1KO&#10;omgsDRYcGnKsaJ1Tej8+jILvFtvVR7xpdvfb+nk9fe0vu5iUeu93qxkIT53/F7/cPzrM/5yOx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gHHvTFAAAA3gAA&#10;AA8AAAAAAAAAAAAAAAAAqgIAAGRycy9kb3ducmV2LnhtbFBLBQYAAAAABAAEAPoAAACcAwAAAAA=&#10;">
                  <v:shape id="Freeform 2513" o:spid="_x0000_s1214" style="position:absolute;left:8430;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UOqcQA&#10;AADeAAAADwAAAGRycy9kb3ducmV2LnhtbERPTWvCQBC9F/wPywje6kYJrUZXsVJLD+2hUTyP2TEb&#10;zM6G7Cam/75bKPQ2j/c56+1ga9FT6yvHCmbTBARx4XTFpYLT8fC4AOEDssbaMSn4Jg/bzehhjZl2&#10;d/6iPg+liCHsM1RgQmgyKX1hyKKfuoY4clfXWgwRtqXULd5juK3lPEmepMWKY4PBhvaGilveWQXS&#10;nPvLa+PehiR9+Ui7z7y74V6pyXjYrUAEGsK/+M/9ruP8dDl/ht934g1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FDqnEAAAA3gAAAA8AAAAAAAAAAAAAAAAAmAIAAGRycy9k&#10;b3ducmV2LnhtbFBLBQYAAAAABAAEAPUAAACJAwAAAAA=&#10;" path="m1,l,,,30r1,l1,e" filled="f" stroked="f">
                    <v:path arrowok="t" o:connecttype="custom" o:connectlocs="1,2240;0,2240;0,2270;1,2270;1,2240" o:connectangles="0,0,0,0,0"/>
                  </v:shape>
                  <v:shape id="Picture 2514" o:spid="_x0000_s1215" type="#_x0000_t75" style="position:absolute;left:8263;top:2240;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1EeR7FAAAA3gAAAA8AAABkcnMvZG93bnJldi54bWxEj0FrwkAQhe8F/8Mygre6MYi00VVUkIq9&#10;tEY8D9kxCWZnQ3ar8d87B6G3Gd6b975ZrHrXqBt1ofZsYDJOQBEX3tZcGjjlu/cPUCEiW2w8k4EH&#10;BVgtB28LzKy/8y/djrFUEsIhQwNVjG2mdSgqchjGviUW7eI7h1HWrtS2w7uEu0anSTLTDmuWhgpb&#10;2lZUXI9/zsDuiw7JN//kPfG5mW3W50d+So0ZDfv1HFSkPv6bX9d7K/jTz1R45R2ZQ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9RHkexQAAAN4AAAAPAAAAAAAAAAAAAAAA&#10;AJ8CAABkcnMvZG93bnJldi54bWxQSwUGAAAAAAQABAD3AAAAkQMAAAAA&#10;">
                    <v:imagedata r:id="rId1255" o:title=""/>
                  </v:shape>
                </v:group>
                <v:group id="Group 2515" o:spid="_x0000_s1216" style="position:absolute;left:8428;top:2240;width:2;height:30" coordorigin="8428,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mYiobFAAAA3gAA&#10;AA8AAAAAAAAAAAAAAAAAqgIAAGRycy9kb3ducmV2LnhtbFBLBQYAAAAABAAEAPoAAACcAwAAAAA=&#10;">
                  <v:shape id="Freeform 2516" o:spid="_x0000_s1217" style="position:absolute;left:8428;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UAAMcA&#10;AADeAAAADwAAAGRycy9kb3ducmV2LnhtbESPQU/DMAyF70j8h8iTuG3poJpGWTbBBGgHONAhzqYx&#10;TbXGqZq0K/9+PiBxs+Xn99632U2+VSP1sQlsYLnIQBFXwTZcG/g8vszXoGJCttgGJgO/FGG3vb7a&#10;YGHDmT9oLFOtxIRjgQZcSl2hdawceYyL0BHL7Sf0HpOsfa1tj2cx962+zbKV9tiwJDjsaO+oOpWD&#10;N6Dd1/j93IXXKcuf3vLhvRxOuDfmZjY9PoBKNKV/8d/3wUr9/P5OAARHZtDb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u1AADHAAAA3gAAAA8AAAAAAAAAAAAAAAAAmAIAAGRy&#10;cy9kb3ducmV2LnhtbFBLBQYAAAAABAAEAPUAAACMAwAAAAA=&#10;" path="m2,l,,,30r2,l2,e" filled="f" stroked="f">
                    <v:path arrowok="t" o:connecttype="custom" o:connectlocs="2,2240;0,2240;0,2270;2,2270;2,2240" o:connectangles="0,0,0,0,0"/>
                  </v:shape>
                </v:group>
                <v:group id="Group 2517" o:spid="_x0000_s1218" style="position:absolute;left:8265;top:2240;width:2;height:30" coordorigin="8265,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cQXcUAAADeAAAADwAAAGRycy9kb3ducmV2LnhtbERPTWvCQBC9F/wPywje&#10;dBO1YqOriKh4kEK1UHobsmMSzM6G7JrEf+8WhN7m8T5nue5MKRqqXWFZQTyKQBCnVhecKfi+7Idz&#10;EM4jaywtk4IHOVivem9LTLRt+Yuas89ECGGXoILc+yqR0qU5GXQjWxEH7mprgz7AOpO6xjaEm1KO&#10;o2gmDRYcGnKsaJtTejvfjYJDi+1mEu+a0+26ffxe3j9/TjEpNeh3mwUIT53/F7/cRx3mTz8mM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3EF3FAAAA3gAA&#10;AA8AAAAAAAAAAAAAAAAAqgIAAGRycy9kb3ducmV2LnhtbFBLBQYAAAAABAAEAPoAAACcAwAAAAA=&#10;">
                  <v:shape id="Freeform 2518" o:spid="_x0000_s1219" style="position:absolute;left:8265;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s77MQA&#10;AADeAAAADwAAAGRycy9kb3ducmV2LnhtbERPTWvCQBC9F/wPyxS86aYaSpu6ipUqHurBtHges9Ns&#10;MDsbspuY/vuuIPQ2j/c5i9Vga9FT6yvHCp6mCQjiwumKSwXfX9vJCwgfkDXWjknBL3lYLUcPC8y0&#10;u/KR+jyUIoawz1CBCaHJpPSFIYt+6hriyP241mKIsC2lbvEaw20tZ0nyLC1WHBsMNrQxVFzyziqQ&#10;5tSfPxq3G5L0/TPtDnl3wY1S48dh/QYi0BD+xXf3Xsf56et8Brd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rO+zEAAAA3gAAAA8AAAAAAAAAAAAAAAAAmAIAAGRycy9k&#10;b3ducmV2LnhtbFBLBQYAAAAABAAEAPUAAACJAwAAAAA=&#10;" path="m2,l,,,30r2,l2,e" filled="f" stroked="f">
                    <v:path arrowok="t" o:connecttype="custom" o:connectlocs="2,2240;0,2240;0,2270;2,2270;2,2240" o:connectangles="0,0,0,0,0"/>
                  </v:shape>
                </v:group>
                <v:group id="Group 2519" o:spid="_x0000_s1220" style="position:absolute;left:8426;top:2240;width:2;height:30" coordorigin="8426,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2pK7HFAAAA3gAA&#10;AA8AAAAAAAAAAAAAAAAAqgIAAGRycy9kb3ducmV2LnhtbFBLBQYAAAAABAAEAPoAAACcAwAAAAA=&#10;">
                  <v:shape id="Freeform 2520" o:spid="_x0000_s1221" style="position:absolute;left:8426;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GA8QA&#10;AADeAAAADwAAAGRycy9kb3ducmV2LnhtbERPTWvCQBC9F/oflil4qxtrKBpdpZUqPdSDUTyP2TEb&#10;zM6G7Cam/75bKPQ2j/c5y/Vga9FT6yvHCibjBARx4XTFpYLTcfs8A+EDssbaMSn4Jg/r1ePDEjPt&#10;7nygPg+liCHsM1RgQmgyKX1hyKIfu4Y4clfXWgwRtqXULd5juK3lS5K8SosVxwaDDW0MFbe8swqk&#10;OfeXj8bthiR9/0q7fd7dcKPU6Gl4W4AINIR/8Z/7U8f56Xyawu878Qa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OBgPEAAAA3gAAAA8AAAAAAAAAAAAAAAAAmAIAAGRycy9k&#10;b3ducmV2LnhtbFBLBQYAAAAABAAEAPUAAACJAwAAAAA=&#10;" path="m2,l,,,30r2,l2,e" filled="f" stroked="f">
                    <v:path arrowok="t" o:connecttype="custom" o:connectlocs="2,2240;0,2240;0,2270;2,2270;2,2240" o:connectangles="0,0,0,0,0"/>
                  </v:shape>
                </v:group>
                <v:group id="Group 2521" o:spid="_x0000_s1222" style="position:absolute;left:8267;top:2240;width:2;height:30" coordorigin="8267,2240" coordsize="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wWXsUAAADeAAAADwAAAGRycy9kb3ducmV2LnhtbERPTWvCQBC9F/oflil4&#10;0020lhpdRUTFgwjVgngbsmMSzM6G7JrEf98VhN7m8T5ntuhMKRqqXWFZQTyIQBCnVhecKfg9bfrf&#10;IJxH1lhaJgUPcrCYv7/NMNG25R9qjj4TIYRdggpy76tESpfmZNANbEUcuKutDfoA60zqGtsQbko5&#10;jKIvabDg0JBjRauc0tvxbhRsW2yXo3jd7G/X1eNyGh/O+5iU6n10yykIT53/F7/cOx3mf05GY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0MFl7FAAAA3gAA&#10;AA8AAAAAAAAAAAAAAAAAqgIAAGRycy9kb3ducmV2LnhtbFBLBQYAAAAABAAEAPoAAACcAwAAAAA=&#10;">
                  <v:shape id="Freeform 2522" o:spid="_x0000_s1223" style="position:absolute;left:8267;top:2240;width:2;height:30;visibility:visible;mso-wrap-style:square;v-text-anchor:top" coordsize="2,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A978QA&#10;AADeAAAADwAAAGRycy9kb3ducmV2LnhtbERPTWvCQBC9C/6HZQre6qY2SJu6ikoVD+2hafE8ZqfZ&#10;YHY2ZDcx/nu3UPA2j/c5i9Vga9FT6yvHCp6mCQjiwumKSwU/37vHFxA+IGusHZOCK3lYLcejBWba&#10;XfiL+jyUIoawz1CBCaHJpPSFIYt+6hriyP261mKIsC2lbvESw20tZ0kylxYrjg0GG9oaKs55ZxVI&#10;c+xP743bD0m6+Ui7z7w741apycOwfgMRaAh38b/7oOP89PV5Dn/vxBv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QPe/EAAAA3gAAAA8AAAAAAAAAAAAAAAAAmAIAAGRycy9k&#10;b3ducmV2LnhtbFBLBQYAAAAABAAEAPUAAACJAwAAAAA=&#10;" path="m2,l,,,30r2,l2,e" filled="f" stroked="f">
                    <v:path arrowok="t" o:connecttype="custom" o:connectlocs="2,2240;0,2240;0,2270;2,2270;2,2240" o:connectangles="0,0,0,0,0"/>
                  </v:shape>
                  <v:shape id="Picture 2523" o:spid="_x0000_s1224" type="#_x0000_t75" style="position:absolute;left:8424;top:2240;width: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pWczGAAAA3gAAAA8AAABkcnMvZG93bnJldi54bWxET01rwkAQvRf8D8sIXkrdWEtro6uUgiBo&#10;odVeehuy0yQkO5tmxyT+e7dQ6G0e73NWm8HVqqM2lJ4NzKYJKOLM25JzA5+n7d0CVBBki7VnMnCh&#10;AJv16GaFqfU9f1B3lFzFEA4pGihEmlTrkBXkMEx9Qxy5b986lAjbXNsW+xjuan2fJI/aYcmxocCG&#10;XgvKquPZGfhJqu4ku9v3/cHJW/5VL/qqzIyZjIeXJSihQf7Ff+6djfMfnudP8PtOvEGv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ilZzMYAAADeAAAADwAAAAAAAAAAAAAA&#10;AACfAgAAZHJzL2Rvd25yZXYueG1sUEsFBgAAAAAEAAQA9wAAAJIDAAAAAA==&#10;">
                    <v:imagedata r:id="rId1256" o:title=""/>
                  </v:shape>
                  <v:shape id="Picture 2524" o:spid="_x0000_s1225" type="#_x0000_t75" style="position:absolute;left:8269;top:2240;width:15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g+yLFAAAA3gAAAA8AAABkcnMvZG93bnJldi54bWxEj0FLxEAMhe+C/2GI4EXcqVsRrTu7LC6C&#10;IC5YxXPoxE6xyZTOuDv+e3MQvCW8l/e+rDaFR3OgOQ1RHFwtKjAkXfSD9A7e3x4vb8GkjOJxjEIO&#10;fijBZn16ssLGx6O80qHNvdEQSQ06CDlPjbWpC8SYFnEiUe0zzoxZ17m3fsajhvNol1V1YxkH0YaA&#10;Ez0E6r7ab3ZQSvvMy11gfrH1rm4v8v5j6507PyvbezCZSv43/10/ecW/vquVV9/RGez6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oPsixQAAAN4AAAAPAAAAAAAAAAAAAAAA&#10;AJ8CAABkcnMvZG93bnJldi54bWxQSwUGAAAAAAQABAD3AAAAkQMAAAAA&#10;">
                    <v:imagedata r:id="rId596" o:title=""/>
                  </v:shape>
                  <v:shape id="Picture 2525" o:spid="_x0000_s1226" type="#_x0000_t75" style="position:absolute;left:8270;top:2240;width:15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sXrnEAAAA3gAAAA8AAABkcnMvZG93bnJldi54bWxET99LwzAQfhf8H8IJvsiWbpXh6rIxNgRB&#10;HKwOn4/mbIq9S2niFv97Iwi+3cf381abxL060xg6LwZm0wIUSeNtJ62B09vT5AFUiCgWey9k4JsC&#10;bNbXVyusrL/Ikc51bFUOkVChARfjUGkdGkeMYeoHksx9+JExZji22o54yeHc63lRLDRjJ7nB4UA7&#10;R81n/cUGUqpfeL53zK+63Jf1XTy8b60xtzdp+wgqUor/4j/3s83z75flEn7fyTf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HsXrnEAAAA3gAAAA8AAAAAAAAAAAAAAAAA&#10;nwIAAGRycy9kb3ducmV2LnhtbFBLBQYAAAAABAAEAPcAAACQAwAAAAA=&#10;">
                    <v:imagedata r:id="rId596" o:title=""/>
                  </v:shape>
                  <v:shape id="Picture 2526" o:spid="_x0000_s1227" type="#_x0000_t75" style="position:absolute;left:8272;top:2240;width:14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QhFnGAAAA3gAAAA8AAABkcnMvZG93bnJldi54bWxEj0FLA0EMhe+C/2GI4EXsrG0RXTstxSII&#10;ouBaeg47cWdxk1l2xnb89+YgeEvIy3vvW20KD+ZIU+qjOLiZVWBI2uh76RzsP56u78CkjOJxiEIO&#10;fijBZn1+tsLax5O807HJnVETSTU6CDmPtbWpDcSYZnEk0dtnnBizrlNn/YQnNefBzqvq1jL2ogkB&#10;R3oM1H413+yglOaF57vA/GoXu0Vzld8OW+/c5UXZPoDJVPK/+O/72Wv95f1SARRHZ7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NCEWcYAAADeAAAADwAAAAAAAAAAAAAA&#10;AACfAgAAZHJzL2Rvd25yZXYueG1sUEsFBgAAAAAEAAQA9wAAAJIDAAAAAA==&#10;">
                    <v:imagedata r:id="rId596" o:title=""/>
                  </v:shape>
                  <v:shape id="Picture 2527" o:spid="_x0000_s1228" type="#_x0000_t75" style="position:absolute;left:8274;top:2240;width:14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cIcLEAAAA3gAAAA8AAABkcnMvZG93bnJldi54bWxET9tKAzEQfRf8hzCCL9Jme0Hq2rQUiyAU&#10;C11Ln4fNuFncmSyb2Ma/bwTBtzmc6yzXiTt1piG0XgxMxgUoktrbVhoDx4/X0QJUiCgWOy9k4IcC&#10;rFe3N0ssrb/Igc5VbFQOkVCiARdjX2odakeMYex7ksx9+oExZjg02g54yeHc6WlRPGrGVnKDw55e&#10;HNVf1TcbSKna8XTrmN/1bDurHuL+tLHG3N+lzTOoSCn+i//cbzbPnz/NJ/D7Tr5Br6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ecIcLEAAAA3gAAAA8AAAAAAAAAAAAAAAAA&#10;nwIAAGRycy9kb3ducmV2LnhtbFBLBQYAAAAABAAEAPcAAACQAwAAAAA=&#10;">
                    <v:imagedata r:id="rId596" o:title=""/>
                  </v:shape>
                  <v:shape id="Picture 2528" o:spid="_x0000_s1229" type="#_x0000_t75" style="position:absolute;left:8276;top:2240;width:14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eW9LGAAAA3gAAAA8AAABkcnMvZG93bnJldi54bWxEj9FqAjEQRd8F/yFMwTdNKrbq1ihSEAr1&#10;peoHjJtxs3UzWTfp7vr3TaHg2wz3zj13VpveVaKlJpSeNTxPFAji3JuSCw2n4268ABEissHKM2m4&#10;U4DNejhYYWZ8x1/UHmIhUgiHDDXYGOtMypBbchgmviZO2sU3DmNam0KaBrsU7io5VepVOiw5ESzW&#10;9G4pvx5+XOKeybp9t93fX+bfiv31U93audajp377BiJSHx/m/+sPk+rPlrMp/L2TZp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95b0sYAAADeAAAADwAAAAAAAAAAAAAA&#10;AACfAgAAZHJzL2Rvd25yZXYueG1sUEsFBgAAAAAEAAQA9wAAAJIDAAAAAA==&#10;">
                    <v:imagedata r:id="rId597" o:title=""/>
                  </v:shape>
                  <v:shape id="Picture 2529" o:spid="_x0000_s1230" type="#_x0000_t75" style="position:absolute;left:8278;top:2240;width:13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S/knGAAAA3gAAAA8AAABkcnMvZG93bnJldi54bWxEj8FuwjAQRO9I/IO1SL0Vu5QWSDEIVapU&#10;CS5QPmCJt3FKvA6xm4S/x5UqcdvVzM6bXa57V4mWmlB61vA0ViCIc29KLjQcvz4e5yBCRDZYeSYN&#10;VwqwXg0HS8yM73hP7SEWIoVwyFCDjbHOpAy5JYdh7GvipH37xmFMa1NI02CXwl0lJ0q9SoclJ4LF&#10;mt4t5efDr0vcE1m36za768vsR7E/b9WlnWn9MOo3byAi9fFu/r/+NKn+dDF9hr930gxyd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JL+ScYAAADeAAAADwAAAAAAAAAAAAAA&#10;AACfAgAAZHJzL2Rvd25yZXYueG1sUEsFBgAAAAAEAAQA9wAAAJIDAAAAAA==&#10;">
                    <v:imagedata r:id="rId597" o:title=""/>
                  </v:shape>
                  <v:shape id="Picture 2530" o:spid="_x0000_s1231" type="#_x0000_t75" style="position:absolute;left:8280;top:2240;width:13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XsRTGAAAA3gAAAA8AAABkcnMvZG93bnJldi54bWxET01rwkAQvRf8D8sIvdWNJdQas4oWCoUe&#10;ilEpvU2yYxLNzobs1sR/7xaE3ubxPiddDaYRF+pcbVnBdBKBIC6srrlUsN+9P72CcB5ZY2OZFFzJ&#10;wWo5ekgx0bbnLV0yX4oQwi5BBZX3bSKlKyoy6Ca2JQ7c0XYGfYBdKXWHfQg3jXyOohdpsObQUGFL&#10;bxUV5+zXKJCz3ennezPfHPqvXO75kF+zz5lSj+NhvQDhafD/4rv7Q4f58TyO4e+dcINc3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exFMYAAADeAAAADwAAAAAAAAAAAAAA&#10;AACfAgAAZHJzL2Rvd25yZXYueG1sUEsFBgAAAAAEAAQA9wAAAJIDAAAAAA==&#10;">
                    <v:imagedata r:id="rId598" o:title=""/>
                  </v:shape>
                  <v:shape id="Picture 2531" o:spid="_x0000_s1232" type="#_x0000_t75" style="position:absolute;left:8281;top:2240;width:13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bFI/FAAAA3gAAAA8AAABkcnMvZG93bnJldi54bWxET0trwkAQvhf6H5Yp9FY3FZ/RVapQEDyI&#10;URFvY3ZM0mZnQ3Y18d93C4K3+fieM523phQ3ql1hWcFnJwJBnFpdcKZgv/v+GIFwHlljaZkU3MnB&#10;fPb6MsVY24a3dEt8JkIIuxgV5N5XsZQuzcmg69iKOHAXWxv0AdaZ1DU2IdyUshtFA2mw4NCQY0XL&#10;nNLf5GoUyOHu53RcjBeHZnOWez6c78l6qNT7W/s1AeGp9U/xw73SYX5v3OvD/zvhBj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2xSPxQAAAN4AAAAPAAAAAAAAAAAAAAAA&#10;AJ8CAABkcnMvZG93bnJldi54bWxQSwUGAAAAAAQABAD3AAAAkQMAAAAA&#10;">
                    <v:imagedata r:id="rId598" o:title=""/>
                  </v:shape>
                  <v:shape id="Picture 2532" o:spid="_x0000_s1233" type="#_x0000_t75" style="position:absolute;left:8283;top:2240;width:12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JivjFAAAA3gAAAA8AAABkcnMvZG93bnJldi54bWxET0trwkAQvgv+h2UEb7pRxEfqKioIhR6k&#10;UZHexuw0Sc3Ohuxq4r/vCoXe5uN7znLdmlI8qHaFZQWjYQSCOLW64EzB6bgfzEE4j6yxtEwKnuRg&#10;vep2lhhr2/AnPRKfiRDCLkYFufdVLKVLczLohrYiDty3rQ36AOtM6hqbEG5KOY6iqTRYcGjIsaJd&#10;TuktuRsFcnb8+bpsF9tzc7jKE5+vz+RjplS/127eQHhq/b/4z/2uw/zJYjKF1zvhBrn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CYr4xQAAAN4AAAAPAAAAAAAAAAAAAAAA&#10;AJ8CAABkcnMvZG93bnJldi54bWxQSwUGAAAAAAQABAD3AAAAkQMAAAAA&#10;">
                    <v:imagedata r:id="rId598" o:title=""/>
                  </v:shape>
                  <v:shape id="Picture 2533" o:spid="_x0000_s1234" type="#_x0000_t75" style="position:absolute;left:8285;top:2240;width:12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iiLjJAAAA3gAAAA8AAABkcnMvZG93bnJldi54bWxEj1trAjEQhd8L/Q9hhL7VrO3iZTWKSAVL&#10;ffECvg6bcXd1M9kmUbf99U1B8G2Gc+Z8Zyaz1tTiSs5XlhX0ugkI4tzqigsF+93ydQjCB2SNtWVS&#10;8EMeZtPnpwlm2t54Q9dtKEQMYZ+hgjKEJpPS5yUZ9F3bEEftaJ3BEFdXSO3wFsNNLd+SpC8NVhwJ&#10;JTa0KCk/by8mcr9c+rF8X82/N/bwuXen03px+VXqpdPOxyACteFhvl+vdKyfjtIB/L8TZ5DTP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TOKIuMkAAADeAAAADwAAAAAAAAAA&#10;AAAAAACfAgAAZHJzL2Rvd25yZXYueG1sUEsFBgAAAAAEAAQA9wAAAJUDAAAAAA==&#10;">
                    <v:imagedata r:id="rId599" o:title=""/>
                  </v:shape>
                  <v:shape id="Picture 2534" o:spid="_x0000_s1235" type="#_x0000_t75" style="position:absolute;left:8287;top:2240;width:11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9HMrHAAAA3gAAAA8AAABkcnMvZG93bnJldi54bWxEj01rwkAQhu+F/odlCt7qpjWITV1FpILS&#10;XrRCr0N2msRmZ9PdVWN/fecgeJth3o9npvPetepEITaeDTwNM1DEpbcNVwb2n6vHCaiYkC22nsnA&#10;hSLMZ/d3UyysP/OWTrtUKQnhWKCBOqWu0DqWNTmMQ98Ry+3bB4dJ1lBpG/As4a7Vz1k21g4bloYa&#10;O1rWVP7sjk5630P+thqtF79b/7XZh8PhY3n8M2bw0C9eQSXq0018da+t4OcvufDKOzKDnv0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19HMrHAAAA3gAAAA8AAAAAAAAAAAAA&#10;AAAAnwIAAGRycy9kb3ducmV2LnhtbFBLBQYAAAAABAAEAPcAAACTAwAAAAA=&#10;">
                    <v:imagedata r:id="rId599" o:title=""/>
                  </v:shape>
                  <v:shape id="Picture 2535" o:spid="_x0000_s1236" type="#_x0000_t75" style="position:absolute;left:8289;top:2240;width:11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7/3zDAAAA3gAAAA8AAABkcnMvZG93bnJldi54bWxET02LwjAQvS/4H8II3tbURZZtNYoIsnpa&#10;1OJ5bMa2tpmUJGr995sFYW/zeJ8zX/amFXdyvrasYDJOQBAXVtdcKsiPm/cvED4ga2wtk4IneVgu&#10;Bm9zzLR98J7uh1CKGMI+QwVVCF0mpS8qMujHtiOO3MU6gyFCV0rt8BHDTSs/kuRTGqw5NlTY0bqi&#10;ojncjIJdcsqb8vx9Xv3krrmmefq8tkGp0bBfzUAE6sO/+OXe6jh/mk5T+Hsn3iA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Dv/fMMAAADeAAAADwAAAAAAAAAAAAAAAACf&#10;AgAAZHJzL2Rvd25yZXYueG1sUEsFBgAAAAAEAAQA9wAAAI8DAAAAAA==&#10;">
                    <v:imagedata r:id="rId600" o:title=""/>
                  </v:shape>
                  <v:shape id="Picture 2536" o:spid="_x0000_s1237" type="#_x0000_t75" style="position:absolute;left:8290;top:2240;width:11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YwDzHAAAA3gAAAA8AAABkcnMvZG93bnJldi54bWxEj0FvwjAMhe+T9h8iT+I20k1jWjsCQpPQ&#10;4ITGqp1N47WljVMlAcq/x4dJu9ny83vvmy9H16szhdh6NvA0zUARV962XBsov9ePb6BiQrbYeyYD&#10;V4qwXNzfzbGw/sJfdN6nWokJxwINNCkNhdaxashhnPqBWG6/PjhMsoZa24AXMXe9fs6yV+2wZUlo&#10;cKCPhqpuf3IGttlP2dWHz8NqV4bumJf59dgnYyYP4+odVKIx/Yv/vjdW6r/kMwEQHJlBL2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zYwDzHAAAA3gAAAA8AAAAAAAAAAAAA&#10;AAAAnwIAAGRycy9kb3ducmV2LnhtbFBLBQYAAAAABAAEAPcAAACTAwAAAAA=&#10;">
                    <v:imagedata r:id="rId600" o:title=""/>
                  </v:shape>
                  <v:shape id="Picture 2537" o:spid="_x0000_s1238" type="#_x0000_t75" style="position:absolute;left:8292;top:2240;width:10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UZafDAAAA3gAAAA8AAABkcnMvZG93bnJldi54bWxET01rwkAQvRf8D8sIvdWNosVEVxGhWE+l&#10;Nnges2MSk50Nu1uN/74rCL3N433Oct2bVlzJ+dqygvEoAUFcWF1zqSD/+Xibg/ABWWNrmRTcycN6&#10;NXhZYqbtjb/pegiliCHsM1RQhdBlUvqiIoN+ZDviyJ2tMxgidKXUDm8x3LRykiTv0mDNsaHCjrYV&#10;Fc3h1yjYJ8e8KU+70+Yrd80lzdP7pQ1KvQ77zQJEoD78i5/uTx3nT9PZGB7vxBvk6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5Rlp8MAAADeAAAADwAAAAAAAAAAAAAAAACf&#10;AgAAZHJzL2Rvd25yZXYueG1sUEsFBgAAAAAEAAQA9wAAAI8DAAAAAA==&#10;">
                    <v:imagedata r:id="rId600" o:title=""/>
                  </v:shape>
                  <v:shape id="Picture 2538" o:spid="_x0000_s1239" type="#_x0000_t75" style="position:absolute;left:8294;top:2240;width:10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G+9DDAAAA3gAAAA8AAABkcnMvZG93bnJldi54bWxET01rwkAQvRf8D8sI3upGscVEVxFBtKdS&#10;GzyP2TGJyc6G3VXjv+8WCr3N433Oct2bVtzJ+dqygsk4AUFcWF1zqSD/3r3OQfiArLG1TAqe5GG9&#10;GrwsMdP2wV90P4ZSxBD2GSqoQugyKX1RkUE/th1x5C7WGQwRulJqh48Yblo5TZJ3abDm2FBhR9uK&#10;iuZ4Mwo+klPelOf9efOZu+aa5unz2galRsN+swARqA//4j/3Qcf5s/RtCr/vxBvk6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0b70MMAAADeAAAADwAAAAAAAAAAAAAAAACf&#10;AgAAZHJzL2Rvd25yZXYueG1sUEsFBgAAAAAEAAQA9wAAAI8DAAAAAA==&#10;">
                    <v:imagedata r:id="rId600" o:title=""/>
                  </v:shape>
                  <v:shape id="Picture 2539" o:spid="_x0000_s1240" type="#_x0000_t75" style="position:absolute;left:8296;top:2240;width:10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GFhvGAAAA3gAAAA8AAABkcnMvZG93bnJldi54bWxET01rAjEQvQv9D2EKvWnWthZdjVJbCuJF&#10;qiJ6Gzbj7tLNJG5SXf31RhC8zeN9zmjSmEocqfalZQXdTgKCOLO65FzBevXT7oPwAVljZZkUnMnD&#10;ZPzUGmGq7Yl/6bgMuYgh7FNUUITgUil9VpBB37GOOHJ7WxsMEda51DWeYrip5GuSfEiDJceGAh19&#10;FZT9Lf+NAvd9mM7C3C1228X8wP3BZXrZrJR6eW4+hyACNeEhvrtnOs5/H/Te4PZOvEG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4YWG8YAAADeAAAADwAAAAAAAAAAAAAA&#10;AACfAgAAZHJzL2Rvd25yZXYueG1sUEsFBgAAAAAEAAQA9wAAAJIDAAAAAA==&#10;">
                    <v:imagedata r:id="rId601" o:title=""/>
                  </v:shape>
                  <v:shape id="Picture 2540" o:spid="_x0000_s1241" type="#_x0000_t75" style="position:absolute;left:8298;top:2240;width:9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vjm/GAAAA3gAAAA8AAABkcnMvZG93bnJldi54bWxET01rwkAQvRf8D8sIvdWNxZYYXaW2FMSL&#10;qKXobciOSTA7u2a3Jvrru0Kht3m8z5nOO1OLCzW+sqxgOEhAEOdWV1wo+Np9PqUgfEDWWFsmBVfy&#10;MJ/1HqaYadvyhi7bUIgYwj5DBWUILpPS5yUZ9APriCN3tI3BEGFTSN1gG8NNLZ+T5FUarDg2lOjo&#10;vaT8tP0xCtzHebEMK7c+7NerM6fj2+L2vVPqsd+9TUAE6sK/+M+91HH+aPwygvs78QY5+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G+Ob8YAAADeAAAADwAAAAAAAAAAAAAA&#10;AACfAgAAZHJzL2Rvd25yZXYueG1sUEsFBgAAAAAEAAQA9wAAAJIDAAAAAA==&#10;">
                    <v:imagedata r:id="rId601" o:title=""/>
                  </v:shape>
                  <v:shape id="Picture 2541" o:spid="_x0000_s1242" type="#_x0000_t75" style="position:absolute;left:8300;top:2240;width:9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d7ljDAAAA3gAAAA8AAABkcnMvZG93bnJldi54bWxET99rwjAQfhf8H8IJe9N0bopW07KJwl7t&#10;FLa3ozmbsuZSkky7/34ZCHu7j+/nbcvBduJKPrSOFTzOMhDEtdMtNwpO74fpCkSIyBo7x6TghwKU&#10;xXi0xVy7Gx/pWsVGpBAOOSowMfa5lKE2ZDHMXE+cuIvzFmOCvpHa4y2F207Os2wpLbacGgz2tDNU&#10;f1XfVsHH7tOtz4enPe/DOVar+WtWe6PUw2R42YCINMR/8d39ptP85/ViAX/vpBtk8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x3uWMMAAADeAAAADwAAAAAAAAAAAAAAAACf&#10;AgAAZHJzL2Rvd25yZXYueG1sUEsFBgAAAAAEAAQA9wAAAI8DAAAAAA==&#10;">
                    <v:imagedata r:id="rId602" o:title=""/>
                  </v:shape>
                  <v:shape id="Picture 2542" o:spid="_x0000_s1243" type="#_x0000_t75" style="position:absolute;left:8301;top:2240;width:9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cC/CAAAA3gAAAA8AAABkcnMvZG93bnJldi54bWxET01rAjEQvRf6H8IIvdWsthVdjVJFodeu&#10;CnobNuNmcTNZkqjbf98Igrd5vM+ZLTrbiCv5UDtWMOhnIIhLp2uuFOy2m/cxiBCRNTaOScEfBVjM&#10;X19mmGt341+6FrESKYRDjgpMjG0uZSgNWQx91xIn7uS8xZigr6T2eEvhtpHDLBtJizWnBoMtrQyV&#10;5+JiFRxWRzfZbz7WvA77WIyHy6z0Rqm3Xvc9BRGpi0/xw/2j0/zPydcI7u+kG+T8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z3AvwgAAAN4AAAAPAAAAAAAAAAAAAAAAAJ8C&#10;AABkcnMvZG93bnJldi54bWxQSwUGAAAAAAQABAD3AAAAjgMAAAAA&#10;">
                    <v:imagedata r:id="rId602" o:title=""/>
                  </v:shape>
                  <v:shape id="Picture 2543" o:spid="_x0000_s1244" type="#_x0000_t75" style="position:absolute;left:8303;top:2240;width:8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D1bTDAAAA3gAAAA8AAABkcnMvZG93bnJldi54bWxET0trAjEQvhf6H8II3mpWra/VKFUUvLqt&#10;YG/DZrpZ3EyWJOr23zeFQm/z8T1ntelsI+7kQ+1YwXCQgSAuna65UvDxfniZgwgRWWPjmBR8U4DN&#10;+vlphbl2Dz7RvYiVSCEcclRgYmxzKUNpyGIYuJY4cV/OW4wJ+kpqj48Ubhs5yrKptFhzajDY0s5Q&#10;eS1uVsFl9+kW58N4z/twjsV8tM1Kb5Tq97q3JYhIXfwX/7mPOs1/XUxm8PtOukG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IPVtMMAAADeAAAADwAAAAAAAAAAAAAAAACf&#10;AgAAZHJzL2Rvd25yZXYueG1sUEsFBgAAAAAEAAQA9wAAAI8DAAAAAA==&#10;">
                    <v:imagedata r:id="rId602" o:title=""/>
                  </v:shape>
                  <v:shape id="Picture 2544" o:spid="_x0000_s1245" type="#_x0000_t75" style="position:absolute;left:8305;top:2240;width:8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z3LfFAAAA3gAAAA8AAABkcnMvZG93bnJldi54bWxEj0FvwjAMhe+T+A+RkXYbKdMYoxDQmATa&#10;YRc6xNlqTFrROFWT0fLv8QFpN1vv+b3Pq83gG3WlLtaBDUwnGSjiMtianYHj7+7lA1RMyBabwGTg&#10;RhE269HTCnMbej7QtUhOSQjHHA1UKbW51rGsyGOchJZYtHPoPCZZO6dth72E+0a/Ztm79lizNFTY&#10;0ldF5aX48waSC1v6ORaI0d2mp+1+3u/Oc2Oex8PnElSiIf2bH9ffVvDfFjPhlXdkBr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89y3xQAAAN4AAAAPAAAAAAAAAAAAAAAA&#10;AJ8CAABkcnMvZG93bnJldi54bWxQSwUGAAAAAAQABAD3AAAAkQMAAAAA&#10;">
                    <v:imagedata r:id="rId603" o:title=""/>
                  </v:shape>
                  <v:shape id="Picture 2545" o:spid="_x0000_s1246" type="#_x0000_t75" style="position:absolute;left:8307;top:2240;width:7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eSzDAAAA3gAAAA8AAABkcnMvZG93bnJldi54bWxET01rwkAQvRf8D8sUeqsbi1ZNXYMRIj30&#10;YpSeh+y4Cc3Ohuw2if++Wyj0No/3Obtssq0YqPeNYwWLeQKCuHK6YaPgeimeNyB8QNbYOiYFd/KQ&#10;7WcPO0y1G/lMQxmMiCHsU1RQh9ClUvqqJot+7jriyN1cbzFE2BupexxjuG3lS5K8SosNx4YaOzrW&#10;VH2V31ZBMC6nj2uJ6M198Zmf1mNxWyv19Dgd3kAEmsK/+M/9ruP85Xa1hd934g1y/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95LMMAAADeAAAADwAAAAAAAAAAAAAAAACf&#10;AgAAZHJzL2Rvd25yZXYueG1sUEsFBgAAAAAEAAQA9wAAAI8DAAAAAA==&#10;">
                    <v:imagedata r:id="rId603" o:title=""/>
                  </v:shape>
                  <v:shape id="Picture 2546" o:spid="_x0000_s1247" type="#_x0000_t75" style="position:absolute;left:8309;top:2240;width:7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IwMDHAAAA3gAAAA8AAABkcnMvZG93bnJldi54bWxEj0FvwjAMhe+T9h8iT9ptJLANQSEgtGkT&#10;aKcxEBxNY9qKxqmaDMq/x4dJu9ny83vvm847X6sztbEKbKHfM6CI8+AqLixsfj6eRqBiQnZYByYL&#10;V4own93fTTFz4cLfdF6nQokJxwwtlCk1mdYxL8lj7IWGWG7H0HpMsraFdi1exNzXemDMUHusWBJK&#10;bOitpPy0/vUWzOthm+rd7hm7Vf7+ZSgMRp97ax8fusUEVKIu/Yv/vpdO6r+MhwIgODKDnt0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hIwMDHAAAA3gAAAA8AAAAAAAAAAAAA&#10;AAAAnwIAAGRycy9kb3ducmV2LnhtbFBLBQYAAAAABAAEAPcAAACTAwAAAAA=&#10;">
                    <v:imagedata r:id="rId604" o:title=""/>
                  </v:shape>
                  <v:shape id="Picture 2547" o:spid="_x0000_s1248" type="#_x0000_t75" style="position:absolute;left:8310;top:2240;width:7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EZVvEAAAA3gAAAA8AAABkcnMvZG93bnJldi54bWxET0trwkAQvhf8D8sUvNVdn2jqJpSKYump&#10;VtHjNDtNgtnZkF01/ffdgtDbfHzPWWadrcWVWl851jAcKBDEuTMVFxr2n+unOQgfkA3WjknDD3nI&#10;0t7DEhPjbvxB110oRAxhn6CGMoQmkdLnJVn0A9cQR+7btRZDhG0hTYu3GG5rOVJqJi1WHBtKbOi1&#10;pPy8u1gNavp1CPXxOMbuLV+9K3Kj+eakdf+xe3kGEagL/+K7e2vi/MliNoS/d+INMv0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cEZVvEAAAA3gAAAA8AAAAAAAAAAAAAAAAA&#10;nwIAAGRycy9kb3ducmV2LnhtbFBLBQYAAAAABAAEAPcAAACQAwAAAAA=&#10;">
                    <v:imagedata r:id="rId604" o:title=""/>
                  </v:shape>
                  <v:shape id="Picture 2548" o:spid="_x0000_s1249" type="#_x0000_t75" style="position:absolute;left:8312;top:2240;width:6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W+yzEAAAA3gAAAA8AAABkcnMvZG93bnJldi54bWxET01rwkAQvRf6H5YRvNVdUysaXUUsFoun&#10;RkWPY3ZMQrOzIbvV9N93C4Xe5vE+Z77sbC1u1PrKsYbhQIEgzp2puNBw2G+eJiB8QDZYOyYN3+Rh&#10;uXh8mGNq3J0/6JaFQsQQ9ilqKENoUil9XpJFP3ANceSurrUYImwLaVq8x3Bby0SpsbRYcWwosaF1&#10;Sfln9mU1qJfLMdSn0zN27/nrTpFLJm9nrfu9bjUDEagL/+I/99bE+aPpOIHfd+INcv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fW+yzEAAAA3gAAAA8AAAAAAAAAAAAAAAAA&#10;nwIAAGRycy9kb3ducmV2LnhtbFBLBQYAAAAABAAEAPcAAACQAwAAAAA=&#10;">
                    <v:imagedata r:id="rId604" o:title=""/>
                  </v:shape>
                  <v:shape id="Picture 2549" o:spid="_x0000_s1250" type="#_x0000_t75" style="position:absolute;left:8314;top:2240;width:6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aXrfEAAAA3gAAAA8AAABkcnMvZG93bnJldi54bWxET0trwkAQvhf8D8sIvdXd+sKm2YgoFaWn&#10;2hZ7nGanSTA7G7Krxn/vCkJv8/E9J513thYnan3lWMPzQIEgzp2puNDw9fn2NAPhA7LB2jFpuJCH&#10;edZ7SDEx7swfdNqFQsQQ9glqKENoEil9XpJFP3ANceT+XGsxRNgW0rR4juG2lkOlptJixbGhxIaW&#10;JeWH3dFqUJPf71Dv9yPstvnqXZEbztY/Wj/2u8UriEBd+Bff3RsT549fpiO4vRNv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iaXrfEAAAA3gAAAA8AAAAAAAAAAAAAAAAA&#10;nwIAAGRycy9kb3ducmV2LnhtbFBLBQYAAAAABAAEAPcAAACQAwAAAAA=&#10;">
                    <v:imagedata r:id="rId604" o:title=""/>
                  </v:shape>
                  <v:shape id="Picture 2550" o:spid="_x0000_s1251" type="#_x0000_t75" style="position:absolute;left:8316;top:2240;width:6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IOZrDAAAA3gAAAA8AAABkcnMvZG93bnJldi54bWxET91qwjAUvh/4DuEI3s1ULUWrUUQZKA7G&#10;1Ac4NMe22JyUJKvd2y+CsLvz8f2e1aY3jejI+dqygsk4AUFcWF1zqeB6+Xifg/ABWWNjmRT8kofN&#10;evC2wlzbB39Tdw6liCHsc1RQhdDmUvqiIoN+bFviyN2sMxgidKXUDh8x3DRymiSZNFhzbKiwpV1F&#10;xf38YxSUdsGh+7ym+/1p9+Vm2fx+PHilRsN+uwQRqA//4pf7oOP8dJGl8Hwn3iD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Ug5msMAAADeAAAADwAAAAAAAAAAAAAAAACf&#10;AgAAZHJzL2Rvd25yZXYueG1sUEsFBgAAAAAEAAQA9wAAAI8DAAAAAA==&#10;">
                    <v:imagedata r:id="rId605" o:title=""/>
                  </v:shape>
                  <v:shape id="Picture 2551" o:spid="_x0000_s1252" type="#_x0000_t75" style="position:absolute;left:8318;top:2240;width:5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EnAHEAAAA3gAAAA8AAABkcnMvZG93bnJldi54bWxET91qwjAUvh/sHcIZ7G6mOldq1yiiDBwK&#10;ovMBDs2xLW1OSpLV7u2XgbC78/H9nmI1mk4M5HxjWcF0koAgLq1uuFJw+fp4yUD4gKyxs0wKfsjD&#10;avn4UGCu7Y1PNJxDJWII+xwV1CH0uZS+rMmgn9ieOHJX6wyGCF0ltcNbDDednCVJKg02HBtq7GlT&#10;U9mev42Cyi44DIfLfLvdb47uNc3az51X6vlpXL+DCDSGf/HdvdNx/nyRvsHfO/EG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EnAHEAAAA3gAAAA8AAAAAAAAAAAAAAAAA&#10;nwIAAGRycy9kb3ducmV2LnhtbFBLBQYAAAAABAAEAPcAAACQAwAAAAA=&#10;">
                    <v:imagedata r:id="rId605" o:title=""/>
                  </v:shape>
                  <v:shape id="Picture 2552" o:spid="_x0000_s1253" type="#_x0000_t75" style="position:absolute;left:8320;top:2240;width:5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XM7rFAAAA3gAAAA8AAABkcnMvZG93bnJldi54bWxET0trwkAQvhf6H5YpeGs2LRI0ukppLfVU&#10;8XHxNmbHbNrsbMhuTfTXdwXB23x8z5nOe1uLE7W+cqzgJUlBEBdOV1wq2G0/n0cgfEDWWDsmBWfy&#10;MJ89Pkwx167jNZ02oRQxhH2OCkwITS6lLwxZ9IlriCN3dK3FEGFbSt1iF8NtLV/TNJMWK44NBht6&#10;N1T8bv6sgsuq8+YnOy8+3MF84bdZ7O0+VWrw1L9NQATqw118cy91nD8cZxlc34k3yNk/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FzO6xQAAAN4AAAAPAAAAAAAAAAAAAAAA&#10;AJ8CAABkcnMvZG93bnJldi54bWxQSwUGAAAAAAQABAD3AAAAkQMAAAAA&#10;">
                    <v:imagedata r:id="rId606" o:title=""/>
                  </v:shape>
                  <v:shape id="Picture 2553" o:spid="_x0000_s1254" type="#_x0000_t75" style="position:absolute;left:8321;top:2240;width:5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bliHFAAAA3gAAAA8AAABkcnMvZG93bnJldi54bWxET01rwkAQvRf8D8sIvdWNIqmNriJqaU+K&#10;thdv0+yYjWZnQ3ZrYn+9Wyj0No/3ObNFZytxpcaXjhUMBwkI4tzpkgsFnx+vTxMQPiBrrByTght5&#10;WMx7DzPMtGt5T9dDKEQMYZ+hAhNCnUnpc0MW/cDVxJE7ucZiiLAppG6wjeG2kqMkSaXFkmODwZpW&#10;hvLL4dsq+Nm13pzT22btvswbbs3maI+JUo/9bjkFEagL/+I/97uO88cv6TP8vhNvkP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W5YhxQAAAN4AAAAPAAAAAAAAAAAAAAAA&#10;AJ8CAABkcnMvZG93bnJldi54bWxQSwUGAAAAAAQABAD3AAAAkQMAAAAA&#10;">
                    <v:imagedata r:id="rId606" o:title=""/>
                  </v:shape>
                  <v:shape id="Picture 2554" o:spid="_x0000_s1255" type="#_x0000_t75" style="position:absolute;left:8322;top:2240;width:4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EAlPHAAAA3gAAAA8AAABkcnMvZG93bnJldi54bWxEj0FPwkAQhe8m/IfNkHiTrcY0WliIAYye&#10;NCAXbkN36Ba6s013pcVf7xxMvM3kvXnvm9li8I26UBfrwAbuJxko4jLYmisDu6/XuydQMSFbbAKT&#10;gStFWMxHNzMsbOh5Q5dtqpSEcCzQgEupLbSOpSOPcRJaYtGOofOYZO0qbTvsJdw3+iHLcu2xZmlw&#10;2NLSUXnefnsDP599dKf8ul6Fg3vDD7fe+31mzO14eJmCSjSkf/Pf9bsV/MfnXHjlHZlBz3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EAlPHAAAA3gAAAA8AAAAAAAAAAAAA&#10;AAAAnwIAAGRycy9kb3ducmV2LnhtbFBLBQYAAAAABAAEAPcAAACTAwAAAAA=&#10;">
                    <v:imagedata r:id="rId606" o:title=""/>
                  </v:shape>
                  <v:shape id="Picture 2555" o:spid="_x0000_s1256" type="#_x0000_t75" style="position:absolute;left:8324;top:2240;width:4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Ip8jEAAAA3gAAAA8AAABkcnMvZG93bnJldi54bWxET01rwkAQvQv+h2UEb7qpSNDUVUqr6Mmi&#10;7cXbNDvNps3Ohuxqor/eLQi9zeN9zmLV2UpcqPGlYwVP4wQEce50yYWCz4/NaAbCB2SNlWNScCUP&#10;q2W/t8BMu5YPdDmGQsQQ9hkqMCHUmZQ+N2TRj11NHLlv11gMETaF1A22MdxWcpIkqbRYcmwwWNOr&#10;ofz3eLYKbu+tNz/pdf3mvswW92Z9sqdEqeGge3kGEagL/+KHe6fj/Ok8ncPfO/EGub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uIp8jEAAAA3gAAAA8AAAAAAAAAAAAAAAAA&#10;nwIAAGRycy9kb3ducmV2LnhtbFBLBQYAAAAABAAEAPcAAACQAwAAAAA=&#10;">
                    <v:imagedata r:id="rId606" o:title=""/>
                  </v:shape>
                  <v:shape id="Picture 2556" o:spid="_x0000_s1257" type="#_x0000_t75" style="position:absolute;left:8326;top:2240;width:40;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OfR3HAAAA3gAAAA8AAABkcnMvZG93bnJldi54bWxEj0FrwkAQhe8F/8MyQm91Y5VqoqtYoVCh&#10;l6oXb0N2TILZ2ZjdaOqv7xwKvc0wb95733Ldu1rdqA2VZwPjUQKKOPe24sLA8fDxMgcVIrLF2jMZ&#10;+KEA69XgaYmZ9Xf+pts+FkpMOGRooIyxybQOeUkOw8g3xHI7+9ZhlLUttG3xLuau1q9J8qYdViwJ&#10;JTa0LSm/7DtnYFbbyUYf3rtd9/hK+ZrurK1OxjwP+80CVKQ+/ov/vj+t1J+mMwEQHJlBr34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POfR3HAAAA3gAAAA8AAAAAAAAAAAAA&#10;AAAAnwIAAGRycy9kb3ducmV2LnhtbFBLBQYAAAAABAAEAPcAAACTAwAAAAA=&#10;">
                    <v:imagedata r:id="rId607" o:title=""/>
                  </v:shape>
                  <v:shape id="Picture 2557" o:spid="_x0000_s1258" type="#_x0000_t75" style="position:absolute;left:8328;top:2240;width:36;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ZnHDAAAA3gAAAA8AAABkcnMvZG93bnJldi54bWxET9uKwjAQfV/wH8Is+LaminjpGqUooiII&#10;Xj5gaGbbus2kNLHWvzeC4NscznVmi9aUoqHaFZYV9HsRCOLU6oIzBZfz+mcCwnlkjaVlUvAgB4t5&#10;52uGsbZ3PlJz8pkIIexiVJB7X8VSujQng65nK+LA/dnaoA+wzqSu8R7CTSkHUTSSBgsODTlWtMwp&#10;/T/djIJNM31co+G1OieT3Uruk8NxpW9Kdb/b5BeEp9Z/xG/3Vof5w+m4D693wg1y/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r9mccMAAADeAAAADwAAAAAAAAAAAAAAAACf&#10;AgAAZHJzL2Rvd25yZXYueG1sUEsFBgAAAAAEAAQA9wAAAI8DAAAAAA==&#10;">
                    <v:imagedata r:id="rId608" o:title=""/>
                  </v:shape>
                  <v:shape id="Picture 2558" o:spid="_x0000_s1259" type="#_x0000_t75" style="position:absolute;left:8330;top:2240;width:33;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t+AbDAAAA3gAAAA8AAABkcnMvZG93bnJldi54bWxET9uKwjAQfV/wH8IIvq2pIl6qUcrKoiIs&#10;qPsBQzO21WZSmljr3xtB8G0O5zqLVWtK0VDtCssKBv0IBHFqdcGZgv/T7/cUhPPIGkvLpOBBDlbL&#10;ztcCY23vfKDm6DMRQtjFqCD3voqldGlOBl3fVsSBO9vaoA+wzqSu8R7CTSmHUTSWBgsODTlW9JNT&#10;ej3ejIJNM3tcotGlOiXT3Vruk7/DWt+U6nXbZA7CU+s/4rd7q8P80WwyhNc74Qa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m34BsMAAADeAAAADwAAAAAAAAAAAAAAAACf&#10;AgAAZHJzL2Rvd25yZXYueG1sUEsFBgAAAAAEAAQA9wAAAI8DAAAAAA==&#10;">
                    <v:imagedata r:id="rId608" o:title=""/>
                  </v:shape>
                  <v:shape id="Picture 2559" o:spid="_x0000_s1260" type="#_x0000_t75" style="position:absolute;left:8331;top:2240;width:29;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0hXZ3EAAAA3gAAAA8AAABkcnMvZG93bnJldi54bWxET9uKwjAQfV/wH8IIvq2prqxajVJWRBdB&#10;8PIBQzO21WZSmljr3xthYd/mcK4zX7amFA3VrrCsYNCPQBCnVhecKTif1p8TEM4jaywtk4InOVgu&#10;Oh9zjLV98IGao89ECGEXo4Lc+yqW0qU5GXR9WxEH7mJrgz7AOpO6xkcIN6UcRtG3NFhwaMixop+c&#10;0tvxbhRsmunzGo2u1SmZ/K7kLtkfVvquVK/bJjMQnlr/L/5zb3WYP5qOv+D9TrhBLl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0hXZ3EAAAA3gAAAA8AAAAAAAAAAAAAAAAA&#10;nwIAAGRycy9kb3ducmV2LnhtbFBLBQYAAAAABAAEAPcAAACQAwAAAAA=&#10;">
                    <v:imagedata r:id="rId608" o:title=""/>
                  </v:shape>
                  <v:shape id="Picture 2560" o:spid="_x0000_s1261" type="#_x0000_t75" style="position:absolute;left:8333;top:2240;width:2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IxenDAAAA3gAAAA8AAABkcnMvZG93bnJldi54bWxET9uKwjAQfV/wH8IIvq2pUlztGqUoorIg&#10;qPsBQzPb1m0mpYm1/r0RBN/mcK4zX3amEi01rrSsYDSMQBBnVpecK/g9bz6nIJxH1lhZJgV3crBc&#10;9D7mmGh74yO1J5+LEMIuQQWF93UipcsKMuiGtiYO3J9tDPoAm1zqBm8h3FRyHEUTabDk0FBgTauC&#10;sv/T1SjYtrP7JYov9Tmd7tfyJz0c1/qq1KDfpd8gPHX+LX65dzrMj2dfMTzfCTf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sjF6cMAAADeAAAADwAAAAAAAAAAAAAAAACf&#10;AgAAZHJzL2Rvd25yZXYueG1sUEsFBgAAAAAEAAQA9wAAAI8DAAAAAA==&#10;">
                    <v:imagedata r:id="rId608" o:title=""/>
                  </v:shape>
                  <v:shape id="Picture 2561" o:spid="_x0000_s1262" type="#_x0000_t75" style="position:absolute;left:8335;top:2240;width:22;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nFnDFAAAA3gAAAA8AAABkcnMvZG93bnJldi54bWxET0trwkAQvhf8D8sI3upG0Vajq6igFSk+&#10;e+hxyI5JMDsbsqum/nq3UOhtPr7njKe1KcSNKpdbVtBpRyCIE6tzThV8nZavAxDOI2ssLJOCH3Iw&#10;nTRexhhre+cD3Y4+FSGEXYwKMu/LWEqXZGTQtW1JHLizrQz6AKtU6grvIdwUshtFb9JgzqEhw5IW&#10;GSWX49UoOF366y19fszlXm92vHokW/s9UKrVrGcjEJ5q/y/+c691mN8bvvfh951wg5w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ZxZwxQAAAN4AAAAPAAAAAAAAAAAAAAAA&#10;AJ8CAABkcnMvZG93bnJldi54bWxQSwUGAAAAAAQABAD3AAAAkQMAAAAA&#10;">
                    <v:imagedata r:id="rId955" o:title=""/>
                  </v:shape>
                  <v:shape id="Picture 2562" o:spid="_x0000_s1263" type="#_x0000_t75" style="position:absolute;left:8337;top:2240;width:18;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1iAfGAAAA3gAAAA8AAABkcnMvZG93bnJldi54bWxET0trwkAQvhf6H5YRvNWNUh9NXaUWfCBi&#10;W/XgcchOk2B2NmRXjf56VxC8zcf3nOG4NoU4UeVyywrarQgEcWJ1zqmC3Xb6NgDhPLLGwjIpuJCD&#10;8ej1ZYixtmf+o9PGpyKEsItRQeZ9GUvpkowMupYtiQP3byuDPsAqlbrCcwg3hexEUU8azDk0ZFjS&#10;d0bJYXM0CraH7mJNq/lE/urlD8+uydruB0o1G/XXJwhPtX+KH+6FDvPfP/o9uL8TbpCj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LWIB8YAAADeAAAADwAAAAAAAAAAAAAA&#10;AACfAgAAZHJzL2Rvd25yZXYueG1sUEsFBgAAAAAEAAQA9wAAAJIDAAAAAA==&#10;">
                    <v:imagedata r:id="rId955" o:title=""/>
                  </v:shape>
                  <v:shape id="Picture 2563" o:spid="_x0000_s1264" type="#_x0000_t75" style="position:absolute;left:8339;top:2240;width:15;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WQcDFAAAA3gAAAA8AAABkcnMvZG93bnJldi54bWxET0trwkAQvhf8D8sIXopuKmJq6iolInjw&#10;4qN4HbPTJG12NmRXE/+9Kwje5uN7znzZmUpcqXGlZQUfowgEcWZ1ybmC42E9/AThPLLGyjIpuJGD&#10;5aL3NsdE25Z3dN37XIQQdgkqKLyvEyldVpBBN7I1ceB+bWPQB9jkUjfYhnBTyXEUTaXBkkNDgTWl&#10;BWX/+4tRME7l7fLTpdPt+dSu43f912bblVKDfvf9BcJT51/ip3ujw/zJLI7h8U64QS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1kHAxQAAAN4AAAAPAAAAAAAAAAAAAAAA&#10;AJ8CAABkcnMvZG93bnJldi54bWxQSwUGAAAAAAQABAD3AAAAkQMAAAAA&#10;">
                    <v:imagedata r:id="rId609" o:title=""/>
                  </v:shape>
                  <v:shape id="Picture 2564" o:spid="_x0000_s1265" type="#_x0000_t75" style="position:absolute;left:8341;top:2240;width:11;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J1bLIAAAA3gAAAA8AAABkcnMvZG93bnJldi54bWxEj0FrwkAQhe8F/8MyQi9FN5WiNrqKpAg9&#10;eNEqvY7ZaZKanQ3Z1cR/3zkIvc3w3rz3zXLdu1rdqA2VZwOv4wQUce5txYWB49d2NAcVIrLF2jMZ&#10;uFOA9WrwtMTU+o73dDvEQkkIhxQNlDE2qdYhL8lhGPuGWLQf3zqMsraFti12Eu5qPUmSqXZYsTSU&#10;2FBWUn45XJ2BSabv11OfTXfn7247e7G/Xb77MOZ52G8WoCL18d/8uP60gv/2PhNeeUdm0Ks/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RSdWyyAAAAN4AAAAPAAAAAAAAAAAA&#10;AAAAAJ8CAABkcnMvZG93bnJldi54bWxQSwUGAAAAAAQABAD3AAAAlAMAAAAA&#10;">
                    <v:imagedata r:id="rId609" o:title=""/>
                  </v:shape>
                  <v:shape id="Picture 2565" o:spid="_x0000_s1266" type="#_x0000_t75" style="position:absolute;left:8342;top:2240;width:7;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FcCnGAAAA3gAAAA8AAABkcnMvZG93bnJldi54bWxET01rwkAQvRf6H5Yp9FLMpiJqoquUlIAH&#10;L7UtXsfsmKTNzobsmsR/7wqF3ubxPme9HU0jeupcbVnBaxSDIC6srrlU8PWZT5YgnEfW2FgmBVdy&#10;sN08Pqwx1XbgD+oPvhQhhF2KCirv21RKV1Rk0EW2JQ7c2XYGfYBdKXWHQwg3jZzG8VwarDk0VNhS&#10;VlHxe7gYBdNMXi/fYzbfn45DvnjRP0Oxf1fq+Wl8W4HwNPp/8Z97p8P8WbJI4P5OuEF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gVwKcYAAADeAAAADwAAAAAAAAAAAAAA&#10;AACfAgAAZHJzL2Rvd25yZXYueG1sUEsFBgAAAAAEAAQA9wAAAJIDAAAAAA==&#10;">
                    <v:imagedata r:id="rId609" o:title=""/>
                  </v:shape>
                  <v:shape id="Picture 2566" o:spid="_x0000_s1267" type="#_x0000_t75" style="position:absolute;left:8344;top:2240;width:4;height: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fSHrIAAAA3gAAAA8AAABkcnMvZG93bnJldi54bWxEj09vwjAMxe+T9h0iT9plGikTY6wjoGoI&#10;sROIP7t7jWmrNU7UBCjfHh8m7WbLz++933Teu1adqYuNZwPDQQaKuPS24crAYb98noCKCdli65kM&#10;XCnCfHZ/N8Xc+gtv6bxLlRITjjkaqFMKudaxrMlhHPhALLej7xwmWbtK2w4vYu5a/ZJlY+2wYUmo&#10;MdBnTeXv7uQMHL8XT8u39TYrxpuCf8Iw+FX1aszjQ198gErUp3/x3/eXlfqj94kACI7MoGc3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XX0h6yAAAAN4AAAAPAAAAAAAAAAAA&#10;AAAAAJ8CAABkcnMvZG93bnJldi54bWxQSwUGAAAAAAQABAD3AAAAlAMAAAAA&#10;">
                    <v:imagedata r:id="rId610" o:title=""/>
                  </v:shape>
                </v:group>
                <v:group id="Group 2567" o:spid="_x0000_s1268" style="position:absolute;left:8247;top:2270;width:199;height:2" coordorigin="8247,2270" coordsize="1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YjZusUAAADeAAAADwAAAGRycy9kb3ducmV2LnhtbERPS2vCQBC+F/oflil4&#10;M5vUKpq6ikhbPIjgA6S3ITsmwexsyG6T+O9dQehtPr7nzJe9qURLjSstK0iiGARxZnXJuYLT8Xs4&#10;BeE8ssbKMim4kYPl4vVljqm2He+pPfhchBB2KSoovK9TKV1WkEEX2Zo4cBfbGPQBNrnUDXYh3FTy&#10;PY4n0mDJoaHAmtYFZdfDn1Hw02G3GiVf7fZ6Wd9+j+PdeZuQUoO3fvUJwlPv/8VP90aH+R+zaQK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GI2brFAAAA3gAA&#10;AA8AAAAAAAAAAAAAAAAAqgIAAGRycy9kb3ducmV2LnhtbFBLBQYAAAAABAAEAPoAAACcAwAAAAA=&#10;">
                  <v:shape id="Freeform 2568" o:spid="_x0000_s1269" style="position:absolute;left:8247;top:2270;width:199;height:2;visibility:visible;mso-wrap-style:square;v-text-anchor:top" coordsize="19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Ufy8MA&#10;AADeAAAADwAAAGRycy9kb3ducmV2LnhtbERPTWuDQBC9B/oflgn0Upq1UoqxriEUAr3WlpDj4E5U&#10;4s6Ksxrz77uFQm7zeJ9T7BbXq5lG6TwbeNkkoIhrbztuDPx8H54zUBKQLfaeycCNBHblw6rA3Por&#10;f9FchUbFEJYcDbQhDLnWUrfkUDZ+II7c2Y8OQ4Rjo+2I1xjuep0myZt22HFsaHGgj5bqSzU5A8N2&#10;ejpNsl9u0swH6U7HqTqnxjyul/07qEBLuIv/3Z82zn/dZin8vRNv0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Ufy8MAAADeAAAADwAAAAAAAAAAAAAAAACYAgAAZHJzL2Rv&#10;d25yZXYueG1sUEsFBgAAAAAEAAQA9QAAAIgDAAAAAA==&#10;" path="m199,l,e" filled="f" strokeweight=".01622mm">
                    <v:path arrowok="t" o:connecttype="custom" o:connectlocs="199,0;0,0" o:connectangles="0,0"/>
                  </v:shape>
                  <v:shape id="Picture 2569" o:spid="_x0000_s1270" type="#_x0000_t75" style="position:absolute;left:8252;top:2246;width:43;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gYSPFAAAA3gAAAA8AAABkcnMvZG93bnJldi54bWxET9tqwkAQfS/0H5Yp+FY31SIxukpRtBZf&#10;vH3AkB2TYHY2ZrdJ6te7BcG3OZzrTOedKUVDtSssK/joRyCIU6sLzhScjqv3GITzyBpLy6TgjxzM&#10;Z68vU0y0bXlPzcFnIoSwS1BB7n2VSOnSnAy6vq2IA3e2tUEfYJ1JXWMbwk0pB1E0kgYLDg05VrTI&#10;Kb0cfo2CZri+pqvtT7u+La/L72PcLjbFTqneW/c1AeGp80/xw73RYf7nOB7C/zvhBjm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y4GEjxQAAAN4AAAAPAAAAAAAAAAAAAAAA&#10;AJ8CAABkcnMvZG93bnJldi54bWxQSwUGAAAAAAQABAD3AAAAkQMAAAAA&#10;">
                    <v:imagedata r:id="rId1257" o:title=""/>
                  </v:shape>
                </v:group>
                <v:group id="Group 2570" o:spid="_x0000_s1271" style="position:absolute;left:8252;top:2265;width:43;height:2" coordorigin="8252,2265"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96IsUAAADeAAAADwAAAGRycy9kb3ducmV2LnhtbERPS2vCQBC+F/wPywje&#10;dBNrRaOriLSlBxF8gHgbsmMSzM6G7JrEf98tCL3Nx/ec5bozpWiodoVlBfEoAkGcWl1wpuB8+hrO&#10;QDiPrLG0TAqe5GC96r0tMdG25QM1R5+JEMIuQQW591UipUtzMuhGtiIO3M3WBn2AdSZ1jW0IN6Uc&#10;R9FUGiw4NORY0Tan9H58GAXfLbab9/iz2d1v2+f19LG/7GJSatDvNgsQnjr/L365f3SYP5nPJ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eiLFAAAA3gAA&#10;AA8AAAAAAAAAAAAAAAAAqgIAAGRycy9kb3ducmV2LnhtbFBLBQYAAAAABAAEAPoAAACcAwAAAAA=&#10;">
                  <v:shape id="Freeform 2571" o:spid="_x0000_s1272" style="position:absolute;left:8252;top:2265;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HLh8YA&#10;AADeAAAADwAAAGRycy9kb3ducmV2LnhtbERPS2vCQBC+F/oflil4Ed1UU7Gpq4giSHppfRy8Ddkx&#10;Cc3Oxuxq0n/vFoTe5uN7zmzRmUrcqHGlZQWvwwgEcWZ1ybmCw34zmIJwHlljZZkU/JKDxfz5aYaJ&#10;ti1/023ncxFC2CWooPC+TqR0WUEG3dDWxIE728agD7DJpW6wDeGmkqMomkiDJYeGAmtaFZT97K5G&#10;Qb87pq79vHyl8Wns+ud479PDWqneS7f8AOGp8//ih3urw/z4ffoGf++EG+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HLh8YAAADeAAAADwAAAAAAAAAAAAAAAACYAgAAZHJz&#10;L2Rvd25yZXYueG1sUEsFBgAAAAAEAAQA9QAAAIsDAAAAAA==&#10;" path="m43,l,e" filled="f" strokeweight=".01622mm">
                    <v:path arrowok="t" o:connecttype="custom" o:connectlocs="43,0;0,0" o:connectangles="0,0"/>
                  </v:shape>
                </v:group>
                <v:group id="Group 2572" o:spid="_x0000_s1273" style="position:absolute;left:8295;top:2246;width:2;height:19" coordorigin="8295,2246"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mFBzsUAAADeAAAADwAAAGRycy9kb3ducmV2LnhtbERPS2vCQBC+C/6HZQRv&#10;uoltRaOriLSlBxF8gHgbsmMSzM6G7JrEf98tFLzNx/ec5bozpWiodoVlBfE4AkGcWl1wpuB8+hrN&#10;QDiPrLG0TAqe5GC96veWmGjb8oGao89ECGGXoILc+yqR0qU5GXRjWxEH7mZrgz7AOpO6xjaEm1JO&#10;omgqDRYcGnKsaJtTej8+jILvFtvNW/zZ7O637fN6+thfdjEpNRx0mwUIT51/if/dPzrMf5/Pp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5hQc7FAAAA3gAA&#10;AA8AAAAAAAAAAAAAAAAAqgIAAGRycy9kb3ducmV2LnhtbFBLBQYAAAAABAAEAPoAAACcAwAAAAA=&#10;">
                  <v:shape id="Freeform 2573" o:spid="_x0000_s1274" style="position:absolute;left:8295;top:2246;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jQ+MIA&#10;AADeAAAADwAAAGRycy9kb3ducmV2LnhtbERPTWsCMRC9C/0PYQq9aVbRqqtRRBB6k9qWXsfNuFnc&#10;TJYkuum/b4RCb/N4n7PeJtuKO/nQOFYwHhUgiCunG64VfH4chgsQISJrbB2Tgh8KsN08DdZYatfz&#10;O91PsRY5hEOJCkyMXSllqAxZDCPXEWfu4rzFmKGvpfbY53DbyklRvEqLDecGgx3tDVXX080qOPbx&#10;YGY3b1Jafp1T+J4fw9Ur9fKcdisQkVL8F/+533SeP10u5vB4J98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aND4wgAAAN4AAAAPAAAAAAAAAAAAAAAAAJgCAABkcnMvZG93&#10;bnJldi54bWxQSwUGAAAAAAQABAD1AAAAhwMAAAAA&#10;" path="m,l,19e" filled="f" strokeweight=".01608mm">
                    <v:path arrowok="t" o:connecttype="custom" o:connectlocs="0,2246;0,2265" o:connectangles="0,0"/>
                  </v:shape>
                </v:group>
                <v:group id="Group 2574" o:spid="_x0000_s1275" style="position:absolute;left:8252;top:2246;width:43;height:2" coordorigin="8252,2246" coordsize="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CycCfIAAAA&#10;3gAAAA8AAAAAAAAAAAAAAAAAqgIAAGRycy9kb3ducmV2LnhtbFBLBQYAAAAABAAEAPoAAACfAwAA&#10;AAA=&#10;">
                  <v:shape id="Freeform 2575" o:spid="_x0000_s1276" style="position:absolute;left:8252;top:2246;width:43;height:2;visibility:visible;mso-wrap-style:square;v-text-anchor:top" coordsize="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zBgscA&#10;AADeAAAADwAAAGRycy9kb3ducmV2LnhtbERPS2vCQBC+F/wPywi9iNlog5joKlIplPTS+jh4G7Jj&#10;EszOptmtSf99t1DobT6+56y3g2nEnTpXW1Ywi2IQxIXVNZcKTseX6RKE88gaG8uk4JscbDejhzVm&#10;2vb8QfeDL0UIYZehgsr7NpPSFRUZdJFtiQN3tZ1BH2BXSt1hH8JNI+dxvJAGaw4NFbb0XFFxO3wZ&#10;BZPhnLv+7fM9Ty5PbnJNjj4/7ZV6HA+7FQhPg/8X/7lfdZifpMsUft8JN8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MwYLHAAAA3gAAAA8AAAAAAAAAAAAAAAAAmAIAAGRy&#10;cy9kb3ducmV2LnhtbFBLBQYAAAAABAAEAPUAAACMAwAAAAA=&#10;" path="m,l43,e" filled="f" strokeweight=".01622mm">
                    <v:path arrowok="t" o:connecttype="custom" o:connectlocs="0,0;43,0" o:connectangles="0,0"/>
                  </v:shape>
                </v:group>
                <v:group id="Group 2576" o:spid="_x0000_s1277" style="position:absolute;left:8252;top:2246;width:2;height:19" coordorigin="8252,2246" coordsize="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sd6vzIAAAA&#10;3gAAAA8AAAAAAAAAAAAAAAAAqgIAAGRycy9kb3ducmV2LnhtbFBLBQYAAAAABAAEAPoAAACfAwAA&#10;AAA=&#10;">
                  <v:shape id="Freeform 2577" o:spid="_x0000_s1278" style="position:absolute;left:8252;top:2246;width:2;height:19;visibility:visible;mso-wrap-style:square;v-text-anchor:top" coordsize="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R7ysIA&#10;AADeAAAADwAAAGRycy9kb3ducmV2LnhtbERPS2sCMRC+F/wPYYTealZpq7s1ihSE3qQ+8DpuppvF&#10;zWRJopv++6ZQ6G0+vucs18l24k4+tI4VTCcFCOLa6ZYbBcfD9mkBIkRkjZ1jUvBNAdar0cMSK+0G&#10;/qT7PjYih3CoUIGJsa+kDLUhi2HieuLMfTlvMWboG6k9DjncdnJWFK/SYsu5wWBP74bq6/5mFeyG&#10;uDUvN29SKk+XFM7zXbh6pR7HafMGIlKK/+I/94fO85/Lcgq/7+Qb5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FHvKwgAAAN4AAAAPAAAAAAAAAAAAAAAAAJgCAABkcnMvZG93&#10;bnJldi54bWxQSwUGAAAAAAQABAD1AAAAhwMAAAAA&#10;" path="m,19l,e" filled="f" strokeweight=".01608mm">
                    <v:path arrowok="t" o:connecttype="custom" o:connectlocs="0,2265;0,2246" o:connectangles="0,0"/>
                  </v:shape>
                  <v:shape id="Picture 2578" o:spid="_x0000_s1279" type="#_x0000_t75" style="position:absolute;left:8255;top:2248;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rlIrDAAAA3gAAAA8AAABkcnMvZG93bnJldi54bWxET0trAjEQvhf8D2GE3mpWsVpXo4ggtODF&#10;R8XjkEx3l24mSxJ1/fdGELzNx/ec2aK1tbiQD5VjBf1eBoJYO1NxoeCwX398gQgR2WDtmBTcKMBi&#10;3nmbYW7clbd02cVCpBAOOSooY2xyKYMuyWLouYY4cX/OW4wJ+kIaj9cUbms5yLKRtFhxaiixoVVJ&#10;+n93tgr0TR4N17++XReu+tno0+d4dVLqvdsupyAitfElfrq/TZo/nEwG8Hgn3S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uUisMAAADeAAAADwAAAAAAAAAAAAAAAACf&#10;AgAAZHJzL2Rvd25yZXYueG1sUEsFBgAAAAAEAAQA9wAAAI8DAAAAAA==&#10;">
                    <v:imagedata r:id="rId612" o:title=""/>
                  </v:shape>
                  <v:shape id="Picture 2579" o:spid="_x0000_s1280" type="#_x0000_t75" style="position:absolute;left:8281;top:2248;width:11;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4T+/FAAAA3gAAAA8AAABkcnMvZG93bnJldi54bWxEj0+LwjAQxe+C3yHMwt40XXeVthpFFEG8&#10;+QfPQzO2xWZSkqjd/fRmQfA2w3vvN29mi8404k7O15YVfA0TEMSF1TWXCk7HzSAF4QOyxsYyKfgl&#10;D4t5vzfDXNsH7+l+CKWIEPY5KqhCaHMpfVGRQT+0LXHULtYZDHF1pdQOHxFuGjlKkok0WHO8UGFL&#10;q4qK6+FmIuW8DvXKrLNxajbX3c4d9ST9U+rzo1tOQQTqwtv8Sm91rP+TZd/w/06cQc6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E/vxQAAAN4AAAAPAAAAAAAAAAAAAAAA&#10;AJ8CAABkcnMvZG93bnJldi54bWxQSwUGAAAAAAQABAD3AAAAkQMAAAAA&#10;">
                    <v:imagedata r:id="rId1258" o:title=""/>
                  </v:shape>
                </v:group>
                <v:group id="Group 2580" o:spid="_x0000_s1281" style="position:absolute;left:8255;top:2257;width:11;height:6" coordorigin="8255,2257"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bs/8UAAADeAAAADwAAAGRycy9kb3ducmV2LnhtbERPS2vCQBC+F/wPywje&#10;dBNrRaOriLSlBxF8gHgbsmMSzM6G7JrEf98tCL3Nx/ec5bozpWiodoVlBfEoAkGcWl1wpuB8+hrO&#10;QDiPrLG0TAqe5GC96r0tMdG25QM1R5+JEMIuQQW591UipUtzMuhGtiIO3M3WBn2AdSZ1jW0IN6Uc&#10;R9FUGiw4NORY0Tan9H58GAXfLbab9/iz2d1v2+f19LG/7GJSatDvNgsQnjr/L365f3SYP5nPJ/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Qm7P/FAAAA3gAA&#10;AA8AAAAAAAAAAAAAAAAAqgIAAGRycy9kb3ducmV2LnhtbFBLBQYAAAAABAAEAPoAAACcAwAAAAA=&#10;">
                  <v:shape id="Freeform 2581" o:spid="_x0000_s1282" style="position:absolute;left:8255;top:2257;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Ob7MUA&#10;AADeAAAADwAAAGRycy9kb3ducmV2LnhtbERP22oCMRB9L/gPYYS+1UTbiq5G8Vbog2C77QcMm3E3&#10;uJksm6xu+/VNodC3OZzrLNe9q8WV2mA9axiPFAjiwhvLpYbPj5eHGYgQkQ3WnknDFwVYrwZ3S8yM&#10;v/E7XfNYihTCIUMNVYxNJmUoKnIYRr4hTtzZtw5jgm0pTYu3FO5qOVFqKh1aTg0VNrSrqLjkndMw&#10;mxztm+q23enxYOV3kdNW7Unr+2G/WYCI1Md/8Z/71aT5T/P5M/y+k26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s5vsxQAAAN4AAAAPAAAAAAAAAAAAAAAAAJgCAABkcnMv&#10;ZG93bnJldi54bWxQSwUGAAAAAAQABAD1AAAAigMAAAAA&#10;" path="m,5r11,l11,,,,,5e" filled="f" stroked="f">
                    <v:path arrowok="t" o:connecttype="custom" o:connectlocs="0,2262;11,2262;11,2257;0,2257;0,2262" o:connectangles="0,0,0,0,0"/>
                  </v:shape>
                </v:group>
                <v:group id="Group 2582" o:spid="_x0000_s1283" style="position:absolute;left:8269;top:2257;width:10;height:6" coordorigin="8269,2257" coordsize="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7jXE8UAAADeAAAADwAAAGRycy9kb3ducmV2LnhtbERPS2vCQBC+F/wPywi9&#10;6Sa2FY2uIqKlBxF8gHgbsmMSzM6G7JrEf98tCL3Nx/ec+bIzpWiodoVlBfEwAkGcWl1wpuB82g4m&#10;IJxH1lhaJgVPcrBc9N7mmGjb8oGao89ECGGXoILc+yqR0qU5GXRDWxEH7mZrgz7AOpO6xjaEm1KO&#10;omgsDRYcGnKsaJ1Tej8+jILvFtvVR7xpdvfb+nk9fe0vu5iUeu93qxkIT53/F7/cPzrM/5xOx/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u41xPFAAAA3gAA&#10;AA8AAAAAAAAAAAAAAAAAqgIAAGRycy9kb3ducmV2LnhtbFBLBQYAAAAABAAEAPoAAACcAwAAAAA=&#10;">
                  <v:shape id="Freeform 2583" o:spid="_x0000_s1284" style="position:absolute;left:8269;top:2257;width:10;height:6;visibility:visible;mso-wrap-style:square;v-text-anchor:top" coordsize="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5T4sUA&#10;AADeAAAADwAAAGRycy9kb3ducmV2LnhtbERPTU8CMRC9m/AfmiHxJl2MgrtQCCGQGE+66oHbZDvs&#10;Nmyna1uWlV9vTUy8zcv7nOV6sK3oyQfjWMF0koEgrpw2XCv4eN/fPYEIEVlj65gUfFOA9Wp0s8RC&#10;uwu/UV/GWqQQDgUqaGLsCilD1ZDFMHEdceKOzluMCfpaao+XFG5beZ9lM2nRcGposKNtQ9WpPFsF&#10;/SvtPnNTzv1suF7NwX89ZuZFqdvxsFmAiDTEf/Gf+1mn+Q95Poffd9IN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zlPixQAAAN4AAAAPAAAAAAAAAAAAAAAAAJgCAABkcnMv&#10;ZG93bnJldi54bWxQSwUGAAAAAAQABAD1AAAAigMAAAAA&#10;" path="m,5r10,l10,,,,,5e" filled="f" stroked="f">
                    <v:path arrowok="t" o:connecttype="custom" o:connectlocs="0,2262;10,2262;10,2257;0,2257;0,2262" o:connectangles="0,0,0,0,0"/>
                  </v:shape>
                  <v:shape id="Picture 2584" o:spid="_x0000_s1285" type="#_x0000_t75" style="position:absolute;left:8269;top:2248;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k0DfIAAAA3gAAAA8AAABkcnMvZG93bnJldi54bWxEj0FPwkAQhe8k/ofNmHghsoUQI5WFCESj&#10;4QQavE66Q1vtzja7a1v89c7BxNtM3pv3vlmuB9eojkKsPRuYTjJQxIW3NZcG3t+ebu9BxYRssfFM&#10;Bi4UYb26Gi0xt77nA3XHVCoJ4ZijgSqlNtc6FhU5jBPfEot29sFhkjWU2gbsJdw1epZld9phzdJQ&#10;YUvbioqv47czsOHQnT/Ghyl+Nvu+370+/6TTyZib6+HxAVSiIf2b/65frODPFwvhlXdkBr36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ApNA3yAAAAN4AAAAPAAAAAAAAAAAA&#10;AAAAAJ8CAABkcnMvZG93bnJldi54bWxQSwUGAAAAAAQABAD3AAAAlAMAAAAA&#10;">
                    <v:imagedata r:id="rId1259" o:title=""/>
                  </v:shape>
                </v:group>
                <v:group id="Group 2585" o:spid="_x0000_s1286" style="position:absolute;left:8281;top:2257;width:11;height:6" coordorigin="8281,2257" coordsize="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onQ2HFAAAA3gAA&#10;AA8AAAAAAAAAAAAAAAAAqgIAAGRycy9kb3ducmV2LnhtbFBLBQYAAAAABAAEAPoAAACcAwAAAAA=&#10;">
                  <v:shape id="Freeform 2586" o:spid="_x0000_s1287" style="position:absolute;left:8281;top:2257;width:11;height:6;visibility:visible;mso-wrap-style:square;v-text-anchor:top" coordsize="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5McA&#10;AADeAAAADwAAAGRycy9kb3ducmV2LnhtbESPQU/DMAyF70j8h8hIu7GEIaapLJsYMInDpI3CD7Aa&#10;00Y0TtWkW+HXz4dJu9ny83vvW67H0Koj9clHtvAwNaCIq+g81xa+v7b3C1ApIztsI5OFP0qwXt3e&#10;LLFw8cSfdCxzrcSEU4EWmpy7QutUNRQwTWNHLLef2AfMsva1dj2exDy0embMXAf0LAkNdvTaUPVb&#10;DsHCYrbzBzNshv3ju9f/VUkb80bWTu7Gl2dQmcZ8FV++P5zUfzJGAARHZtCr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vqAOTHAAAA3gAAAA8AAAAAAAAAAAAAAAAAmAIAAGRy&#10;cy9kb3ducmV2LnhtbFBLBQYAAAAABAAEAPUAAACMAwAAAAA=&#10;" path="m,5r11,l11,,,,,5e" filled="f" stroked="f">
                    <v:path arrowok="t" o:connecttype="custom" o:connectlocs="0,2262;11,2262;11,2257;0,2257;0,2262" o:connectangles="0,0,0,0,0"/>
                  </v:shape>
                  <v:shape id="Picture 2587" o:spid="_x0000_s1288" type="#_x0000_t75" style="position:absolute;left:8247;top:2533;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gPJPDAAAA3gAAAA8AAABkcnMvZG93bnJldi54bWxET02LwjAQvQv7H8IseFk0qaC7do2yCIpX&#10;667gbWjGtthMShO1+uuNsOBtHu9zZovO1uJCra8ca0iGCgRx7kzFhYbf3WrwBcIHZIO1Y9JwIw+L&#10;+VtvhqlxV97SJQuFiCHsU9RQhtCkUvq8JIt+6BriyB1dazFE2BbStHiN4baWI6Um0mLFsaHEhpYl&#10;5afsbDUcPqb7bP1ZkZT1/b4/JevJ38Zq3X/vfr5BBOrCS/zv3pg4f6xUAs934g1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iA8k8MAAADeAAAADwAAAAAAAAAAAAAAAACf&#10;AgAAZHJzL2Rvd25yZXYueG1sUEsFBgAAAAAEAAQA9wAAAI8DAAAAAA==&#10;">
                    <v:imagedata r:id="rId1260" o:title=""/>
                  </v:shape>
                  <v:shape id="Picture 2588" o:spid="_x0000_s1289" type="#_x0000_t75" style="position:absolute;left:8247;top:2511;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youTEAAAA3gAAAA8AAABkcnMvZG93bnJldi54bWxET01rwkAQvRf8D8sIXkrdjVBtU9cggiHX&#10;plXobchOk2B2NmRXjf76bqHQ2zze56yz0XbiQoNvHWtI5goEceVMy7WGz4/90wsIH5ANdo5Jw408&#10;ZJvJwxpT4678Tpcy1CKGsE9RQxNCn0rpq4Ys+rnriSP37QaLIcKhlmbAawy3nVwotZQWW44NDfa0&#10;a6g6lWer4evx9Vjmq5ak7O734ynJl4fCaj2bjts3EIHG8C/+cxcmzn9WagG/78Qb5OY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LyouTEAAAA3gAAAA8AAAAAAAAAAAAAAAAA&#10;nwIAAGRycy9kb3ducmV2LnhtbFBLBQYAAAAABAAEAPcAAACQAwAAAAA=&#10;">
                    <v:imagedata r:id="rId1260" o:title=""/>
                  </v:shape>
                </v:group>
                <v:group id="Group 2589" o:spid="_x0000_s1290" style="position:absolute;left:8247;top:2489;width:199;height:3" coordorigin="8247,2489"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FMG8QAAADeAAAA&#10;DwAAAAAAAAAAAAAAAACqAgAAZHJzL2Rvd25yZXYueG1sUEsFBgAAAAAEAAQA+gAAAJsDAAAAAA==&#10;">
                  <v:shape id="Freeform 2590" o:spid="_x0000_s1291" style="position:absolute;left:8247;top:2489;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rsuMMA&#10;AADeAAAADwAAAGRycy9kb3ducmV2LnhtbERPTWsCMRC9F/ofwgjeaqJWKVujVEGxeBC19Dwk4+7q&#10;ZrJs4rr++6ZQ6G0e73Nmi85VoqUmlJ41DAcKBLHxtuRcw9dp/fIGIkRki5Vn0vCgAIv589MMM+vv&#10;fKD2GHORQjhkqKGIsc6kDKYgh2Hga+LEnX3jMCbY5NI2eE/hrpIjpabSYcmpocCaVgWZ6/HmNIzJ&#10;4DK0Zvi93+VTfsjPzWVVa93vdR/vICJ18V/8597aNH+i1Cv8vpNukP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rsuMMAAADeAAAADwAAAAAAAAAAAAAAAACYAgAAZHJzL2Rv&#10;d25yZXYueG1sUEsFBgAAAAAEAAQA9QAAAIgDAAAAAA==&#10;" path="m199,l,,,3r199,l199,e" filled="f" stroked="f">
                    <v:path arrowok="t" o:connecttype="custom" o:connectlocs="199,2489;0,2489;0,2492;199,2492;199,2489" o:connectangles="0,0,0,0,0"/>
                  </v:shape>
                </v:group>
                <v:group id="Group 2591" o:spid="_x0000_s1292" style="position:absolute;left:8424;top:2468;width:22;height:3" coordorigin="8424,2468"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0Rx9MQAAADeAAAA&#10;DwAAAAAAAAAAAAAAAACqAgAAZHJzL2Rvd25yZXYueG1sUEsFBgAAAAAEAAQA+gAAAJsDAAAAAA==&#10;">
                  <v:shape id="Freeform 2592" o:spid="_x0000_s1293" style="position:absolute;left:8424;top:2468;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vbpcUA&#10;AADeAAAADwAAAGRycy9kb3ducmV2LnhtbESPzWrDMBCE74W8g9hAbrVcg4txo4RSEhLaU5I+wGKt&#10;f6i1MpLi2Hn6qFDobZeZ+XZ2vZ1ML0ZyvrOs4CVJQRBXVnfcKPi+7J8LED4ga+wtk4KZPGw3i6c1&#10;ltre+ETjOTQiQtiXqKANYSil9FVLBn1iB+Ko1dYZDHF1jdQObxFuepml6as02HG80OJAHy1VP+er&#10;UfBZ5fMhy+9Y7C6ng66br2xfO6VWy+n9DUSgKfyb/9JHHevnEQm/78QZ5O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i9ulxQAAAN4AAAAPAAAAAAAAAAAAAAAAAJgCAABkcnMv&#10;ZG93bnJldi54bWxQSwUGAAAAAAQABAD1AAAAigMAAAAA&#10;" path="m22,l,,,3r22,l22,e" filled="f" stroked="f">
                    <v:path arrowok="t" o:connecttype="custom" o:connectlocs="22,2468;0,2468;0,2471;22,2471;22,2468" o:connectangles="0,0,0,0,0"/>
                  </v:shape>
                </v:group>
                <v:group id="Group 2593" o:spid="_x0000_s1294" style="position:absolute;left:8424;top:2446;width:22;height:3" coordorigin="8424,2446" coordsize="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aShjFAAAA3gAA&#10;AA8AAAAAAAAAAAAAAAAAqgIAAGRycy9kb3ducmV2LnhtbFBLBQYAAAAABAAEAPoAAACcAwAAAAA=&#10;">
                  <v:shape id="Freeform 2594" o:spid="_x0000_s1295" style="position:absolute;left:8424;top:2446;width:22;height:3;visibility:visible;mso-wrap-style:square;v-text-anchor:top" coordsize="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jqTMYA&#10;AADeAAAADwAAAGRycy9kb3ducmV2LnhtbESPzWoDMQyE74W+g1Eht8buwoawjRNKaUhpT/l5ALHW&#10;/tC1vNhussnTV4dCbhIzmvm02kx+UGeKqQ9s4WVuQBHXwfXcWjgdt89LUCkjOxwCk4UrJdisHx9W&#10;WLlw4T2dD7lVEsKpQgtdzmOldao78pjmYSQWrQnRY5Y1ttpFvEi4H3RhzEJ77FkaOhzpvaP65/Dr&#10;LXzV5XVXlDdcfhz3O9e038W2idbOnqa3V1CZpnw3/19/OsEvjRFeeUdm0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jqTMYAAADeAAAADwAAAAAAAAAAAAAAAACYAgAAZHJz&#10;L2Rvd25yZXYueG1sUEsFBgAAAAAEAAQA9QAAAIsDAAAAAA==&#10;" path="m22,l,,,3r22,l22,e" filled="f" stroked="f">
                    <v:path arrowok="t" o:connecttype="custom" o:connectlocs="22,2446;0,2446;0,2449;22,2449;22,2446" o:connectangles="0,0,0,0,0"/>
                  </v:shape>
                </v:group>
                <v:group id="Group 2595" o:spid="_x0000_s1296" style="position:absolute;left:8247;top:2424;width:199;height:3" coordorigin="8247,2424"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oJe/HFAAAA3gAA&#10;AA8AAAAAAAAAAAAAAAAAqgIAAGRycy9kb3ducmV2LnhtbFBLBQYAAAAABAAEAPoAAACcAwAAAAA=&#10;">
                  <v:shape id="Freeform 2596" o:spid="_x0000_s1297" style="position:absolute;left:8247;top:2424;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h8ZsYA&#10;AADeAAAADwAAAGRycy9kb3ducmV2LnhtbESPQWvCQBCF74L/YZmCN91EqUjqKlWwKD0UtfQ87E6T&#10;tNnZkN3G+O87h0JvM8yb99633g6+UT11sQ5sIJ9loIhtcDWXBt6vh+kKVEzIDpvAZOBOEbab8WiN&#10;hQs3PlN/SaUSE44FGqhSaguto63IY5yFllhun6HzmGTtSu06vIm5b/Q8y5baY82SUGFL+4rs9+XH&#10;G1iQxV3sbf7x9lou+a5PL1/71pjJw/D8BCrRkP7Ff99HJ/Ufs1wABEd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dh8ZsYAAADeAAAADwAAAAAAAAAAAAAAAACYAgAAZHJz&#10;L2Rvd25yZXYueG1sUEsFBgAAAAAEAAQA9QAAAIsDAAAAAA==&#10;" path="m199,l,,,3r199,l199,e" filled="f" stroked="f">
                    <v:path arrowok="t" o:connecttype="custom" o:connectlocs="199,2424;0,2424;0,2427;199,2427;199,2424" o:connectangles="0,0,0,0,0"/>
                  </v:shape>
                </v:group>
                <v:group id="Group 2597" o:spid="_x0000_s1298" style="position:absolute;left:8247;top:2404;width:199;height:3" coordorigin="8247,2404"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abhKsQAAADeAAAA&#10;DwAAAAAAAAAAAAAAAACqAgAAZHJzL2Rvd25yZXYueG1sUEsFBgAAAAAEAAQA+gAAAJsDAAAAAA==&#10;">
                  <v:shape id="Freeform 2598" o:spid="_x0000_s1299" style="position:absolute;left:8247;top:2404;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HisMA&#10;AADeAAAADwAAAGRycy9kb3ducmV2LnhtbERPTWvCQBC9C/0Pywje6iYpikRXsYEWpYdiLD0Pu2OS&#10;NjsbstsY/323UPA2j/c5m91oWzFQ7xvHCtJ5AoJYO9NwpeDj/PK4AuEDssHWMSm4kYfd9mGywdy4&#10;K59oKEMlYgj7HBXUIXS5lF7XZNHPXUccuYvrLYYI+0qaHq8x3LYyS5KltNhwbKixo6Im/V3+WAVP&#10;pPHZDzr9fH+rlnyTx9evolNqNh33axCBxnAX/7sPJs5fJGkGf+/EG+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ZHisMAAADeAAAADwAAAAAAAAAAAAAAAACYAgAAZHJzL2Rv&#10;d25yZXYueG1sUEsFBgAAAAAEAAQA9QAAAIgDAAAAAA==&#10;" path="m199,l,,,2r199,l199,e" filled="f" stroked="f">
                    <v:path arrowok="t" o:connecttype="custom" o:connectlocs="199,2404;0,2404;0,2406;199,2406;199,2404" o:connectangles="0,0,0,0,0"/>
                  </v:shape>
                  <v:shape id="Picture 2599" o:spid="_x0000_s1300" type="#_x0000_t75" style="position:absolute;left:8247;top:2382;width:19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nkaLFAAAA3gAAAA8AAABkcnMvZG93bnJldi54bWxET01rwkAQvQv9D8sIvYhuUqm2MasUocFr&#10;UxV6G7LTJCQ7G7KrSf31bqHQ2zze56S70bTiSr2rLSuIFxEI4sLqmksFx8/3+QsI55E1tpZJwQ85&#10;2G0fJikm2g78QdfclyKEsEtQQeV9l0jpiooMuoXtiAP3bXuDPsC+lLrHIYSbVj5F0UoarDk0VNjR&#10;vqKiyS9Gwdfs9Zxn65qkbG+3cxNnq9PBKPU4Hd82IDyN/l/85z7oMP85ipfw+064QW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Z5GixQAAAN4AAAAPAAAAAAAAAAAAAAAA&#10;AJ8CAABkcnMvZG93bnJldi54bWxQSwUGAAAAAAQABAD3AAAAkQMAAAAA&#10;">
                    <v:imagedata r:id="rId1260" o:title=""/>
                  </v:shape>
                </v:group>
                <v:group id="Group 2600" o:spid="_x0000_s1301" style="position:absolute;left:8247;top:2360;width:199;height:3" coordorigin="8247,2360"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dFCssQAAADeAAAADwAAAGRycy9kb3ducmV2LnhtbERPS4vCMBC+C/6HMIK3&#10;Na2usnSNIqLiQRZ8wLK3oRnbYjMpTWzrv98Igrf5+J4zX3amFA3VrrCsIB5FIIhTqwvOFFzO248v&#10;EM4jaywtk4IHOVgu+r05Jtq2fKTm5DMRQtglqCD3vkqkdGlOBt3IVsSBu9raoA+wzqSusQ3hppTj&#10;KJpJgwWHhhwrWueU3k53o2DXYruaxJvmcLuuH3/n6c/vISalhoNu9Q3CU+ff4pd7r8P8aRR/wv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dFCssQAAADeAAAA&#10;DwAAAAAAAAAAAAAAAACqAgAAZHJzL2Rvd25yZXYueG1sUEsFBgAAAAAEAAQA+gAAAJsDAAAAAA==&#10;">
                  <v:shape id="Freeform 2601" o:spid="_x0000_s1302" style="position:absolute;left:8247;top:2360;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f/sIA&#10;AADeAAAADwAAAGRycy9kb3ducmV2LnhtbERPTYvCMBC9C/6HMAveNK2iLNUoq+Ci7EF0xfOQjG21&#10;mZQmW+u/3ywseJvH+5zFqrOVaKnxpWMF6SgBQaydKTlXcP7eDt9B+IBssHJMCp7kYbXs9xaYGffg&#10;I7WnkIsYwj5DBUUIdSal1wVZ9CNXE0fu6hqLIcIml6bBRwy3lRwnyUxaLDk2FFjTpiB9P/1YBRPS&#10;uPatTi+Hr3zGT7n/vG1qpQZv3cccRKAuvMT/7p2J86dJOoW/d+IN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9/+wgAAAN4AAAAPAAAAAAAAAAAAAAAAAJgCAABkcnMvZG93&#10;bnJldi54bWxQSwUGAAAAAAQABAD1AAAAhwMAAAAA&#10;" path="m199,l,,,2r199,l199,e" filled="f" stroked="f">
                    <v:path arrowok="t" o:connecttype="custom" o:connectlocs="199,2360;0,2360;0,2362;199,2362;199,2360" o:connectangles="0,0,0,0,0"/>
                  </v:shape>
                </v:group>
                <v:group id="Group 2602" o:spid="_x0000_s1303" style="position:absolute;left:8247;top:2338;width:199;height:3" coordorigin="8247,2338"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5PeV7FAAAA3gAA&#10;AA8AAAAAAAAAAAAAAAAAqgIAAGRycy9kb3ducmV2LnhtbFBLBQYAAAAABAAEAPoAAACcAwAAAAA=&#10;">
                  <v:shape id="Freeform 2603" o:spid="_x0000_s1304" style="position:absolute;left:8247;top:2338;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HkEsQA&#10;AADeAAAADwAAAGRycy9kb3ducmV2LnhtbERPTWvCQBC9C/0PyxS81U0qWonZSCu0WDxIVTwPu2OS&#10;NjsbstsY/31XKHibx/ucfDXYRvTU+dqxgnSSgCDWztRcKjge3p8WIHxANtg4JgVX8rAqHkY5ZsZd&#10;+Iv6fShFDGGfoYIqhDaT0uuKLPqJa4kjd3adxRBhV0rT4SWG20Y+J8lcWqw5NlTY0roi/bP/tQqm&#10;pPHN9zo97bblnK/y8+N73So1fhxelyACDeEu/ndvTJw/S9IXuL0Tb5D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x5BLEAAAA3gAAAA8AAAAAAAAAAAAAAAAAmAIAAGRycy9k&#10;b3ducmV2LnhtbFBLBQYAAAAABAAEAPUAAACJAwAAAAA=&#10;" path="m199,l,,,3r199,l199,e" filled="f" stroked="f">
                    <v:path arrowok="t" o:connecttype="custom" o:connectlocs="199,2338;0,2338;0,2341;199,2341;199,2338" o:connectangles="0,0,0,0,0"/>
                  </v:shape>
                </v:group>
                <v:group id="Group 2604" o:spid="_x0000_s1305" style="position:absolute;left:8247;top:2316;width:199;height:3" coordorigin="8247,2316" coordsize="1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JxIt8cAAADe&#10;AAAADwAAAAAAAAAAAAAAAACqAgAAZHJzL2Rvd25yZXYueG1sUEsFBgAAAAAEAAQA+gAAAJ4DAAAA&#10;AA==&#10;">
                  <v:shape id="Freeform 2605" o:spid="_x0000_s1306" style="position:absolute;left:8247;top:2316;width:199;height:3;visibility:visible;mso-wrap-style:square;v-text-anchor:top" coordsize="1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LV+8QA&#10;AADeAAAADwAAAGRycy9kb3ducmV2LnhtbERPTWvCQBC9C/0PyxS81U0qSo3ZSCu0WDxIVTwPu2OS&#10;NjsbstsY/31XKHibx/ucfDXYRvTU+dqxgnSSgCDWztRcKjge3p9eQPiAbLBxTAqu5GFVPIxyzIy7&#10;8Bf1+1CKGMI+QwVVCG0mpdcVWfQT1xJH7uw6iyHCrpSmw0sMt418TpK5tFhzbKiwpXVF+mf/axVM&#10;SeOb73V62m3LOV/l58f3ulVq/Di8LkEEGsJd/O/emDh/lqQLuL0Tb5D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i1fvEAAAA3gAAAA8AAAAAAAAAAAAAAAAAmAIAAGRycy9k&#10;b3ducmV2LnhtbFBLBQYAAAAABAAEAPUAAACJAwAAAAA=&#10;" path="m199,l,,,3r199,l199,e" filled="f" stroked="f">
                    <v:path arrowok="t" o:connecttype="custom" o:connectlocs="199,2316;0,2316;0,2319;199,2319;199,2316" o:connectangles="0,0,0,0,0"/>
                  </v:shape>
                  <v:shape id="Picture 2606" o:spid="_x0000_s1307" type="#_x0000_t75" style="position:absolute;left:8408;top:2432;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ejODFAAAA3gAAAA8AAABkcnMvZG93bnJldi54bWxEj0FPwzAMhe9I+w+RkXZjKZM2UFk2ISY0&#10;OLaDu5WYtlrjdEm2dv8eH5C42fJ77/Pb7CbfqyvF1AU28LgoQBHb4DpuDHwd3x+eQaWM7LAPTAZu&#10;lGC3nd1tsHRh5IqudW6UhHAq0UCb81BqnWxLHtMiDMRy+wnRY5Y1NtpFHCXc93pZFGvtsWMhtDjQ&#10;W0v2VF+8QL5T87lf1dXhsLeXU6zOdnxaGzO/n15fQGWa8r/4z/3h5P1VsZQCUkdm0N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nozgxQAAAN4AAAAPAAAAAAAAAAAAAAAA&#10;AJ8CAABkcnMvZG93bnJldi54bWxQSwUGAAAAAAQABAD3AAAAkQMAAAAA&#10;">
                    <v:imagedata r:id="rId615" o:title=""/>
                  </v:shape>
                  <v:shape id="Picture 2607" o:spid="_x0000_s1308" type="#_x0000_t75" style="position:absolute;left:8408;top:2432;width:33;height: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1ET/CAAAA3gAAAA8AAABkcnMvZG93bnJldi54bWxET9tKAzEQfRf8hzCCbzZpvVC2TYsogggK&#10;Vj9g2IybdDeTsBnb1a83guDbHM511tspDupAYwmJLcxnBhRxm1zgzsL728PFElQRZIdDYrLwRQW2&#10;m9OTNTYuHfmVDjvpVA3h0qAFL5IbrUvrKWKZpUxcuY80RpQKx067EY81PA56YcyNjhi4NnjMdOep&#10;7Xef0cJV9Pe5XD7t5aXP/lv25jmE3trzs+l2BUpokn/xn/vR1fnXZjGH33fqDXr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dRE/wgAAAN4AAAAPAAAAAAAAAAAAAAAAAJ8C&#10;AABkcnMvZG93bnJldi54bWxQSwUGAAAAAAQABAD3AAAAjgMAAAAA&#10;">
                    <v:imagedata r:id="rId616" o:title=""/>
                  </v:shape>
                  <v:shape id="Picture 2608" o:spid="_x0000_s1309" type="#_x0000_t75" style="position:absolute;left:8410;top:2435;width:31;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cFfCAAAA3gAAAA8AAABkcnMvZG93bnJldi54bWxET91qwjAUvh/4DuEI3s3UOofrTIsIA/FG&#10;dD7AWXOWljYnJcm0vr0ZDHZ3Pr7fs6lG24sr+dA6VrCYZyCIa6dbNgounx/PaxAhImvsHZOCOwWo&#10;ysnTBgvtbnyi6zkakUI4FKigiXEopAx1QxbD3A3Eift23mJM0BupPd5SuO1lnmWv0mLLqaHBgXYN&#10;1d35xyowSN6tj0v7dTi+7S6j6UL70ik1m47bdxCRxvgv/nPvdZq/yvIcft9JN8j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vnBXwgAAAN4AAAAPAAAAAAAAAAAAAAAAAJ8C&#10;AABkcnMvZG93bnJldi54bWxQSwUGAAAAAAQABAD3AAAAjgMAAAAA&#10;">
                    <v:imagedata r:id="rId617" o:title=""/>
                  </v:shape>
                  <v:shape id="Picture 2609" o:spid="_x0000_s1310" type="#_x0000_t75" style="position:absolute;left:8411;top:2438;width:29;height: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VZFHGAAAA3gAAAA8AAABkcnMvZG93bnJldi54bWxET99LwzAQfhf8H8IJvohLrUykLhtTNxl7&#10;UDr1/WhuTV1zqUm2dv/9MhB8u4/v501mg23FgXxoHCu4G2UgiCunG64VfH0ubx9BhIissXVMCo4U&#10;YDa9vJhgoV3PJR02sRYphEOBCkyMXSFlqAxZDCPXESdu67zFmKCvpfbYp3DbyjzLHqTFhlODwY5e&#10;DFW7zd4q+Fhv9+vnXx/e+vJnUd7k76/fhpS6vhrmTyAiDfFf/Ode6TR/nOX3cH4n3SCnJ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VVkUcYAAADeAAAADwAAAAAAAAAAAAAA&#10;AACfAgAAZHJzL2Rvd25yZXYueG1sUEsFBgAAAAAEAAQA9wAAAJIDAAAAAA==&#10;">
                    <v:imagedata r:id="rId618" o:title=""/>
                  </v:shape>
                  <v:shape id="Picture 2610" o:spid="_x0000_s1311" type="#_x0000_t75" style="position:absolute;left:8413;top:2440;width:27;height: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9S63GAAAA3gAAAA8AAABkcnMvZG93bnJldi54bWxET01rwkAQvRf6H5Yp9FY3Wg2auooNLQj1&#10;YhSDtyE7JqnZ2ZDdavrvuwXB2zze58yXvWnEhTpXW1YwHEQgiAuray4V7HefL1MQziNrbCyTgl9y&#10;sFw8Pswx0fbKW7pkvhQhhF2CCirv20RKV1Rk0A1sSxy4k+0M+gC7UuoOryHcNHIURbE0WHNoqLCl&#10;tKLinP0YBdPTbBj3hzR/3bx/fzTxV35MTa7U81O/egPhqfd38c291mH+JBqN4f+dcINc/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n1LrcYAAADeAAAADwAAAAAAAAAAAAAA&#10;AACfAgAAZHJzL2Rvd25yZXYueG1sUEsFBgAAAAAEAAQA9wAAAJIDAAAAAA==&#10;">
                    <v:imagedata r:id="rId619" o:title=""/>
                  </v:shape>
                  <v:shape id="Picture 2611" o:spid="_x0000_s1312" type="#_x0000_t75" style="position:absolute;left:8415;top:2443;width:25;height: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vxvHFAAAA3gAAAA8AAABkcnMvZG93bnJldi54bWxET01rwkAQvRf8D8sIvdWNQkqNriJtBeml&#10;VQPibcyOSTQ7G3ZXTf99tyB4m8f7nOm8M424kvO1ZQXDQQKCuLC65lJBvl2+vIHwAVljY5kU/JKH&#10;+az3NMVM2xuv6boJpYgh7DNUUIXQZlL6oiKDfmBb4sgdrTMYInSl1A5vMdw0cpQkr9JgzbGhwpbe&#10;KyrOm4tR0Lj1YTxO6fNr+Z3vfmRx2uf7D6We+91iAiJQFx7iu3ul4/w0GaXw/068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r8bxxQAAAN4AAAAPAAAAAAAAAAAAAAAA&#10;AJ8CAABkcnMvZG93bnJldi54bWxQSwUGAAAAAAQABAD3AAAAkQMAAAAA&#10;">
                    <v:imagedata r:id="rId1261" o:title=""/>
                  </v:shape>
                  <v:shape id="Picture 2612" o:spid="_x0000_s1313" type="#_x0000_t75" style="position:absolute;left:8417;top:2446;width:24;height: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gHo3CAAAA3gAAAA8AAABkcnMvZG93bnJldi54bWxET02LwjAQvS/4H8II3tbUgt2lGkVEQYQ9&#10;qHvwODRjW20mJYm2/nuzIOxtHu9z5sveNOJBzteWFUzGCQjiwuqaSwW/p+3nNwgfkDU2lknBkzws&#10;F4OPOebadnygxzGUIoawz1FBFUKbS+mLigz6sW2JI3exzmCI0JVSO+xiuGlkmiSZNFhzbKiwpXVF&#10;xe14NwrS8qwzPrnJ5qvt+u5nl139c6/UaNivZiAC9eFf/HbvdJw/TdIM/t6JN8jF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B6NwgAAAN4AAAAPAAAAAAAAAAAAAAAAAJ8C&#10;AABkcnMvZG93bnJldi54bWxQSwUGAAAAAAQABAD3AAAAjgMAAAAA&#10;">
                    <v:imagedata r:id="rId1262" o:title=""/>
                  </v:shape>
                  <v:shape id="Picture 2613" o:spid="_x0000_s1314" type="#_x0000_t75" style="position:absolute;left:8419;top:2449;width:22;height: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kTfjEAAAA3gAAAA8AAABkcnMvZG93bnJldi54bWxET01rwkAQvRf6H5YpeBHdaLHa1FVKoVDw&#10;oKZKr0N2mgSzsyGzmvTfu4LQ2zze5yzXvavVhVqpPBuYjBNQxLm3FRcGDt+fowUoCcgWa89k4I8E&#10;1qvHhyWm1ne8p0sWChVDWFI0UIbQpFpLXpJDGfuGOHK/vnUYImwLbVvsYrir9TRJXrTDimNDiQ19&#10;lJSfsrMzsBWZ/Mxeu+NGmuHzaV7vqHeFMYOn/v0NVKA+/Ivv7i8b58+S6Rxu78Qb9Oo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6kTfjEAAAA3gAAAA8AAAAAAAAAAAAAAAAA&#10;nwIAAGRycy9kb3ducmV2LnhtbFBLBQYAAAAABAAEAPcAAACQAwAAAAA=&#10;">
                    <v:imagedata r:id="rId1263" o:title=""/>
                  </v:shape>
                  <v:shape id="Picture 2614" o:spid="_x0000_s1315" type="#_x0000_t75" style="position:absolute;left:8420;top:2451;width:21;height: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TRPrHAAAA3gAAAA8AAABkcnMvZG93bnJldi54bWxEj09rwkAQxe+FfodlhN7qxhSlpK4iitCe&#10;/FdKj0N2mgSzs2l2m6R+eucgeJvhvXnvN/Pl4GrVURsqzwYm4wQUce5txYWBz9P2+RVUiMgWa89k&#10;4J8CLBePD3PMrO/5QN0xFkpCOGRooIyxybQOeUkOw9g3xKL9+NZhlLUttG2xl3BX6zRJZtphxdJQ&#10;YkPrkvLz8c8Z2OzWF97nL+mu6r5OPf/OvsMHGvM0GlZvoCIN8W6+Xb9bwZ8mqfDKOzKDXl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ETRPrHAAAA3gAAAA8AAAAAAAAAAAAA&#10;AAAAnwIAAGRycy9kb3ducmV2LnhtbFBLBQYAAAAABAAEAPcAAACTAwAAAAA=&#10;">
                    <v:imagedata r:id="rId1264" o:title=""/>
                  </v:shape>
                  <v:shape id="Picture 2615" o:spid="_x0000_s1316" type="#_x0000_t75" style="position:absolute;left:8421;top:2454;width:19;height: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PgATDAAAA3gAAAA8AAABkcnMvZG93bnJldi54bWxET01rwkAQvQv9D8sUvNVNBbVNXUWKSkEK&#10;NtX7NDtNQrOzYXfU9N+7hYK3ebzPmS9716ozhdh4NvA4ykARl942XBk4fG4enkBFQbbYeiYDvxRh&#10;ubgbzDG3/sIfdC6kUimEY44GapEu1zqWNTmMI98RJ+7bB4eSYKi0DXhJ4a7V4yybaocNp4YaO3qt&#10;qfwpTs6ACG9DWB93Umy/Gnqfzlab/cyY4X2/egEl1MtN/O9+s2n+JBs/w9876Qa9u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U+ABMMAAADeAAAADwAAAAAAAAAAAAAAAACf&#10;AgAAZHJzL2Rvd25yZXYueG1sUEsFBgAAAAAEAAQA9wAAAI8DAAAAAA==&#10;">
                    <v:imagedata r:id="rId624" o:title=""/>
                  </v:shape>
                  <v:shape id="Picture 2616" o:spid="_x0000_s1317" type="#_x0000_t75" style="position:absolute;left:8423;top:2457;width:17;height: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sv0TFAAAA3gAAAA8AAABkcnMvZG93bnJldi54bWxEj0FLA0EMhe9C/8OQgjc7a8VW1k5LKbYI&#10;ItRV73En7i7uZJaZ2K7/3hwEbwl5ee99q80YenOilLvIDq5nBRjiOvqOGwdvr/urOzBZkD32kcnB&#10;D2XYrCcXKyx9PPMLnSppjJpwLtFBKzKU1ua6pYB5FgdivX3GFFB0TY31Cc9qHno7L4qFDdixJrQ4&#10;0K6l+qv6Dg5E+JDSw/uTVIePjp4Xy+3+uHTucjpu78EIjfIv/vt+9Fr/trhRAMXRGez6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rL9ExQAAAN4AAAAPAAAAAAAAAAAAAAAA&#10;AJ8CAABkcnMvZG93bnJldi54bWxQSwUGAAAAAAQABAD3AAAAkQMAAAAA&#10;">
                    <v:imagedata r:id="rId624" o:title=""/>
                  </v:shape>
                  <v:shape id="Picture 2617" o:spid="_x0000_s1318" type="#_x0000_t75" style="position:absolute;left:8425;top:2460;width:15;height: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RTr7CAAAA3gAAAA8AAABkcnMvZG93bnJldi54bWxET81qAjEQvgt9hzAFL1ITLYpsjVJEoT2J&#10;qw8wbMbN0s1k2USNffqmIHibj+93luvkWnGlPjSeNUzGCgRx5U3DtYbTcfe2ABEissHWM2m4U4D1&#10;6mWwxML4Gx/oWsZa5BAOBWqwMXaFlKGy5DCMfUecubPvHcYM+1qaHm853LVyqtRcOmw4N1jsaGOp&#10;+ikvToOSm5S2v8FOd0c8fM/a/X4UzloPX9PnB4hIKT7FD/eXyfNn6n0C/+/kG+Tq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UU6+wgAAAN4AAAAPAAAAAAAAAAAAAAAAAJ8C&#10;AABkcnMvZG93bnJldi54bWxQSwUGAAAAAAQABAD3AAAAjgMAAAAA&#10;">
                    <v:imagedata r:id="rId1265" o:title=""/>
                  </v:shape>
                  <v:shape id="Picture 2618" o:spid="_x0000_s1319" type="#_x0000_t75" style="position:absolute;left:8427;top:2462;width:14;height: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A3l3EAAAA3gAAAA8AAABkcnMvZG93bnJldi54bWxET81qwkAQvhd8h2WEXkqzUalI6ipiU+ih&#10;h5r4AEN2kg1mZ0N2NenbdwWht/n4fme7n2wnbjT41rGCRZKCIK6cbrlRcC4/XzcgfEDW2DkmBb/k&#10;Yb+bPW0x027kE92K0IgYwj5DBSaEPpPSV4Ys+sT1xJGr3WAxRDg0Ug84xnDbyWWarqXFlmODwZ6O&#10;hqpLcbUKZH2qFt/l8ScvSr6s8hfj3Mek1PN8OryDCDSFf/HD/aXj/Ld0tYT7O/EGu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A3l3EAAAA3gAAAA8AAAAAAAAAAAAAAAAA&#10;nwIAAGRycy9kb3ducmV2LnhtbFBLBQYAAAAABAAEAPcAAACQAwAAAAA=&#10;">
                    <v:imagedata r:id="rId1266" o:title=""/>
                  </v:shape>
                  <v:shape id="Picture 2619" o:spid="_x0000_s1320" type="#_x0000_t75" style="position:absolute;left:8429;top:2465;width:12;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MAG/FAAAA3gAAAA8AAABkcnMvZG93bnJldi54bWxET01rwkAQvQv+h2UKvYhubFRs6irSUlA8&#10;NQp6HLLTJJqdDbtbjf++WxB6m8f7nMWqM424kvO1ZQXjUQKCuLC65lLBYf85nIPwAVljY5kU3MnD&#10;atnvLTDT9sZfdM1DKWII+wwVVCG0mZS+qMigH9mWOHLf1hkMEbpSaoe3GG4a+ZIkM2mw5thQYUvv&#10;FRWX/McoeJ2M17td6g6DafFxpnNqt/nxpNTzU7d+AxGoC//ih3uj4/xpkqbw9068QS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DABvxQAAAN4AAAAPAAAAAAAAAAAAAAAA&#10;AJ8CAABkcnMvZG93bnJldi54bWxQSwUGAAAAAAQABAD3AAAAkQMAAAAA&#10;">
                    <v:imagedata r:id="rId472" o:title=""/>
                  </v:shape>
                  <v:shape id="Picture 2620" o:spid="_x0000_s1321" type="#_x0000_t75" style="position:absolute;left:8431;top:2468;width:10;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lmBvFAAAA3gAAAA8AAABkcnMvZG93bnJldi54bWxET01rwkAQvQv+h2WEXqRubLTY6CpiKVQ8&#10;GQV7HLJjEs3Oht2tpv/eLRR6m8f7nMWqM424kfO1ZQXjUQKCuLC65lLB8fDxPAPhA7LGxjIp+CEP&#10;q2W/t8BM2zvv6ZaHUsQQ9hkqqEJoMyl9UZFBP7ItceTO1hkMEbpSaof3GG4a+ZIkr9JgzbGhwpY2&#10;FRXX/NsoeJuM17td6o7DafF+oUtqt/npS6mnQbeegwjUhX/xn/tTx/nTJJ3A7zvxBrl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5ZgbxQAAAN4AAAAPAAAAAAAAAAAAAAAA&#10;AJ8CAABkcnMvZG93bnJldi54bWxQSwUGAAAAAAQABAD3AAAAkQMAAAAA&#10;">
                    <v:imagedata r:id="rId472" o:title=""/>
                  </v:shape>
                  <v:shape id="Picture 2621" o:spid="_x0000_s1322" type="#_x0000_t75" style="position:absolute;left:8431;top:2471;width: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wCBXDAAAA3gAAAA8AAABkcnMvZG93bnJldi54bWxET81qAjEQvhd8hzAFL0WTVhTZGsUWih7c&#10;w6oPMG6m2aWbybJJdX17Iwje5uP7ncWqd404UxdqzxrexwoEcelNzVbD8fAzmoMIEdlg45k0XCnA&#10;ajl4WWBm/IULOu+jFSmEQ4YaqhjbTMpQVuQwjH1LnLhf3zmMCXZWmg4vKdw18kOpmXRYc2qosKXv&#10;isq//b/TwPVuuylmuT3t2rc8muJL2bzXevjarz9BROrjU/xwb02aP1WTKdzfSTfI5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3AIFcMAAADeAAAADwAAAAAAAAAAAAAAAACf&#10;AgAAZHJzL2Rvd25yZXYueG1sUEsFBgAAAAAEAAQA9wAAAI8DAAAAAA==&#10;">
                    <v:imagedata r:id="rId1267" o:title=""/>
                  </v:shape>
                  <v:shape id="Picture 2622" o:spid="_x0000_s1323" type="#_x0000_t75" style="position:absolute;left:8433;top:2473;width:7;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7o/fFAAAA3gAAAA8AAABkcnMvZG93bnJldi54bWxET01rwkAQvRf8D8sUvJS6samiqatIRbB4&#10;Mgr1OGTHJJqdDburxn/fLRR6m8f7nNmiM424kfO1ZQXDQQKCuLC65lLBYb9+nYDwAVljY5kUPMjD&#10;Yt57mmGm7Z13dMtDKWII+wwVVCG0mZS+qMigH9iWOHIn6wyGCF0ptcN7DDeNfEuSsTRYc2yosKXP&#10;iopLfjUKpu/D5XabusPLqFid6Zzar/z7qFT/uVt+gAjUhX/xn3uj4/xRko7h9514g5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3e6P3xQAAAN4AAAAPAAAAAAAAAAAAAAAA&#10;AJ8CAABkcnMvZG93bnJldi54bWxQSwUGAAAAAAQABAD3AAAAkQMAAAAA&#10;">
                    <v:imagedata r:id="rId472" o:title=""/>
                  </v:shape>
                </v:group>
                <v:group id="Group 2623" o:spid="_x0000_s1324" style="position:absolute;left:8435;top:2476;width:5;height:7" coordorigin="8435,2476" coordsize="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aApcYAAADeAAAADwAAAGRycy9kb3ducmV2LnhtbERPTWvCQBC9F/wPyxS8&#10;NZsoaSXNKiJVPIRCVSi9DdkxCWZnQ3abxH/fLRR6m8f7nHwzmVYM1LvGsoIkikEQl1Y3XCm4nPdP&#10;KxDOI2tsLZOCOznYrGcPOWbajvxBw8lXIoSwy1BB7X2XSenKmgy6yHbEgbva3qAPsK+k7nEM4aaV&#10;izh+lgYbDg01drSrqbydvo2Cw4jjdpm8DcXturt/ndP3zyIhpeaP0/YVhKfJ/4v/3Ecd5qfx8g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toClxgAAAN4A&#10;AAAPAAAAAAAAAAAAAAAAAKoCAABkcnMvZG93bnJldi54bWxQSwUGAAAAAAQABAD6AAAAnQMAAAAA&#10;">
                  <v:shape id="Freeform 2624" o:spid="_x0000_s1325" style="position:absolute;left:8435;top:2476;width:5;height:7;visibility:visible;mso-wrap-style:square;v-text-anchor:top" coordsize="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Bm8gA&#10;AADeAAAADwAAAGRycy9kb3ducmV2LnhtbESPQWvCQBCF7wX/wzKCl1I3WmpK6ioiCBV7aLXeh+yY&#10;RLOzIbuNqb/eORR6m+G9ee+b+bJ3teqoDZVnA5NxAoo497biwsD3YfP0CipEZIu1ZzLwSwGWi8HD&#10;HDPrr/xF3T4WSkI4ZGigjLHJtA55SQ7D2DfEop186zDK2hbatniVcFfraZLMtMOKpaHEhtYl5Zf9&#10;jzPwmd7weJzstt3HJT0/2p3epvpkzGjYr95ARerjv/nv+t0K/kvyLLzyjsygF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UoGbyAAAAN4AAAAPAAAAAAAAAAAAAAAAAJgCAABk&#10;cnMvZG93bnJldi54bWxQSwUGAAAAAAQABAD1AAAAjQMAAAAA&#10;" path="m6,l4,,2,2,,8r2,l3,5,4,3,6,2,6,e" filled="f" stroked="f">
                    <v:path arrowok="t" o:connecttype="custom" o:connectlocs="6,2476;4,2476;2,2478;0,2484;2,2484;3,2481;4,2479;6,2478;6,2476" o:connectangles="0,0,0,0,0,0,0,0,0"/>
                  </v:shape>
                </v:group>
                <v:group id="Group 2625" o:spid="_x0000_s1326" style="position:absolute;left:8437;top:2478;width:4;height:6" coordorigin="8437,2478" coordsize="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WxTMYAAADeAAAADwAAAGRycy9kb3ducmV2LnhtbERPTWvCQBC9F/wPyxS8&#10;NZsoKTXNKiJVPIRCVSi9DdkxCWZnQ3abxH/fLRR6m8f7nHwzmVYM1LvGsoIkikEQl1Y3XCm4nPdP&#10;LyCcR9bYWiYFd3KwWc8ecsy0HfmDhpOvRAhhl6GC2vsuk9KVNRl0ke2IA3e1vUEfYF9J3eMYwk0r&#10;F3H8LA02HBpq7GhXU3k7fRsFhxHH7TJ5G4rbdXf/Oqfvn0VCSs0fp+0rCE+T/xf/uY86zE/j5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0ZbFMxgAAAN4A&#10;AAAPAAAAAAAAAAAAAAAAAKoCAABkcnMvZG93bnJldi54bWxQSwUGAAAAAAQABAD6AAAAnQMAAAAA&#10;">
                  <v:shape id="Freeform 2626" o:spid="_x0000_s1327" style="position:absolute;left:8437;top:2478;width:4;height:6;visibility:visible;mso-wrap-style:square;v-text-anchor:top" coordsize="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2NzMkA&#10;AADeAAAADwAAAGRycy9kb3ducmV2LnhtbESPQUvDQBCF74L/YZmCN7up1rbGbksRRAkVMS1Cb9Ps&#10;mA1mZ0N2beO/dw6CtxnmzXvvW64H36oT9bEJbGAyzkARV8E2XBvY756uF6BiQrbYBiYDPxRhvbq8&#10;WGJuw5nf6VSmWokJxxwNuJS6XOtYOfIYx6Ejlttn6D0mWfta2x7PYu5bfZNlM+2xYUlw2NGjo+qr&#10;/PYGDvPb8mP79uyms2O127zeF8O8KIy5Gg2bB1CJhvQv/vt+sVL/LpsKgODIDHr1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SR2NzMkAAADeAAAADwAAAAAAAAAAAAAAAACYAgAA&#10;ZHJzL2Rvd25yZXYueG1sUEsFBgAAAAAEAAQA9QAAAI4DAAAAAA==&#10;" path="m4,l2,1,1,3,,6r2,l3,4,4,3,4,e" filled="f" stroked="f">
                    <v:path arrowok="t" o:connecttype="custom" o:connectlocs="4,2478;2,2479;1,2481;0,2484;2,2484;3,2482;4,2481;4,2478" o:connectangles="0,0,0,0,0,0,0,0"/>
                  </v:shape>
                </v:group>
                <v:group id="Group 2627" o:spid="_x0000_s1328" style="position:absolute;left:8439;top:2481;width:2;height:3" coordorigin="8439,2481" coordsize="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XON8QAAADeAAAADwAAAGRycy9kb3ducmV2LnhtbERPS4vCMBC+C/6HMIK3&#10;Na2usnSNIqLiQRZ8wLK3oRnbYjMpTWzrv98Igrf5+J4zX3amFA3VrrCsIB5FIIhTqwvOFFzO248v&#10;EM4jaywtk4IHOVgu+r05Jtq2fKTm5DMRQtglqCD3vkqkdGlOBt3IVsSBu9raoA+wzqSusQ3hppTj&#10;KJpJgwWHhhwrWueU3k53o2DXYruaxJvmcLuuH3/n6c/vISalhoNu9Q3CU+ff4pd7r8P8afQZw/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hXON8QAAADeAAAA&#10;DwAAAAAAAAAAAAAAAACqAgAAZHJzL2Rvd25yZXYueG1sUEsFBgAAAAAEAAQA+gAAAJsDAAAAAA==&#10;">
                  <v:shape id="Freeform 2628" o:spid="_x0000_s1329" style="position:absolute;left:8439;top:2481;width:2;height:3;visibility:visible;mso-wrap-style:square;v-text-anchor:top" coordsize="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jkd8QA&#10;AADeAAAADwAAAGRycy9kb3ducmV2LnhtbERPS4vCMBC+L/gfwgh7W1OfSDWKuLh42MP6AK9DM7bF&#10;ZhKabG399WZhwdt8fM9ZrltTiYZqX1pWMBwkIIgzq0vOFZxPu485CB+QNVaWSUFHHtar3tsSU23v&#10;fKDmGHIRQ9inqKAIwaVS+qwgg35gHXHkrrY2GCKsc6lrvMdwU8lRksykwZJjQ4GOtgVlt+OvUZB/&#10;ueo6vp0/5xd3mDY/j+57KDul3vvtZgEiUBte4n/3Xsf502Qygr934g1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Y5HfEAAAA3gAAAA8AAAAAAAAAAAAAAAAAmAIAAGRycy9k&#10;b3ducmV2LnhtbFBLBQYAAAAABAAEAPUAAACJAwAAAAA=&#10;" path="m2,l1,1,,3r2,l2,e" filled="f" stroked="f">
                    <v:path arrowok="t" o:connecttype="custom" o:connectlocs="2,2481;1,2482;0,2484;2,2484;2,2481" o:connectangles="0,0,0,0,0"/>
                  </v:shape>
                  <v:shape id="Picture 2629" o:spid="_x0000_s1330" type="#_x0000_t75" style="position:absolute;left:8424;top:2270;width:5;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Qu/LFAAAA3gAAAA8AAABkcnMvZG93bnJldi54bWxET8lqwzAQvRfyD2ICvYRGzkrrWAmhUNKD&#10;c7DTQ46DNV6INTKW4rh/XxUKvc3jrZMcRtOKgXrXWFawmEcgiAurG64UfF0+Xl5BOI+ssbVMCr7J&#10;wWE/eUow1vbBGQ25r0QIYRejgtr7LpbSFTUZdHPbEQeutL1BH2BfSd3jI4SbVi6jaCsNNhwaauzo&#10;vabilt+NglOZXjldnvNuli6umc7QDG9bpZ6n43EHwtPo/8V/7k8d5m+i9Qp+3wk3yP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0LvyxQAAAN4AAAAPAAAAAAAAAAAAAAAA&#10;AJ8CAABkcnMvZG93bnJldi54bWxQSwUGAAAAAAQABAD3AAAAkQMAAAAA&#10;">
                    <v:imagedata r:id="rId1268" o:title=""/>
                  </v:shape>
                  <v:shape id="Picture 2630" o:spid="_x0000_s1331" type="#_x0000_t75" style="position:absolute;left:8421;top:2270;width:5;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X6J/EAAAA3gAAAA8AAABkcnMvZG93bnJldi54bWxET01rwkAQvRf6H5YpeGs2RiuSuooWYm1v&#10;ag85DtlJNpidDdmtxn/fLRR6m8f7nNVmtJ240uBbxwqmSQqCuHK65UbB17l4XoLwAVlj55gU3MnD&#10;Zv34sMJcuxsf6XoKjYgh7HNUYELocyl9ZciiT1xPHLnaDRZDhEMj9YC3GG47maXpQlpsOTYY7OnN&#10;UHU5fVsFR3fIzPtlt5iZ/QeV9bQuyk+p1ORp3L6CCDSGf/Gf+6Dj/Jd0Poffd+INcv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X6J/EAAAA3gAAAA8AAAAAAAAAAAAAAAAA&#10;nwIAAGRycy9kb3ducmV2LnhtbFBLBQYAAAAABAAEAPcAAACQAwAAAAA=&#10;">
                    <v:imagedata r:id="rId1269" o:title=""/>
                  </v:shape>
                  <v:shape id="Picture 2631" o:spid="_x0000_s1332" type="#_x0000_t75" style="position:absolute;left:8415;top:2503;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PofrGAAAA3gAAAA8AAABkcnMvZG93bnJldi54bWxET99LwzAQfh/4P4QTfNtSxyZSlw1ZEYUN&#10;wWxs+HY2Z1ttLqWJbbe/3gwE3+7j+3mL1WBr0VHrK8cKbicJCOLcmYoLBfvd0/gehA/IBmvHpOBE&#10;HlbLq9ECU+N6fqNOh0LEEPYpKihDaFIpfV6SRT9xDXHkPl1rMUTYFtK02MdwW8tpktxJixXHhhIb&#10;WpeUf+sfq+Cov56zd5InfZjpbHsOlG0+XpW6uR4eH0AEGsK/+M/9YuL8eTKbw+WdeINc/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s+h+sYAAADeAAAADwAAAAAAAAAAAAAA&#10;AACfAgAAZHJzL2Rvd25yZXYueG1sUEsFBgAAAAAEAAQA9wAAAJIDAAAAAA==&#10;">
                    <v:imagedata r:id="rId963" o:title=""/>
                  </v:shape>
                  <v:shape id="Picture 2632" o:spid="_x0000_s1333" type="#_x0000_t75" style="position:absolute;left:8415;top:2503;width:18;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dP43FAAAA3gAAAA8AAABkcnMvZG93bnJldi54bWxET01LxDAQvQv+hzCCN5sqdZG6aRGLKCiC&#10;2WUXb2MzttVmUprYbf31RhC8zeN9zrqcbS8mGn3nWMF5koIgrp3puFGw3dydXYHwAdlg75gULOSh&#10;LI6P1pgbd+AXmnRoRAxhn6OCNoQhl9LXLVn0iRuII/fuRoshwrGRZsRDDLe9vEjTlbTYcWxocaDb&#10;lupP/WUV7PXHffVKctG7TFdP34Gqx7dnpU5P5ptrEIHm8C/+cz+YOP8yzVbw+068QRY/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HT+NxQAAAN4AAAAPAAAAAAAAAAAAAAAA&#10;AJ8CAABkcnMvZG93bnJldi54bWxQSwUGAAAAAAQABAD3AAAAkQMAAAAA&#10;">
                    <v:imagedata r:id="rId963" o:title=""/>
                  </v:shape>
                  <v:shape id="Picture 2633" o:spid="_x0000_s1334" type="#_x0000_t75" style="position:absolute;left:8415;top:2503;width:1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RmhbGAAAA3gAAAA8AAABkcnMvZG93bnJldi54bWxET99rwjAQfh/sfwg38G2mE6ejM8qwiIPJ&#10;YNmY+HZrbm1ncylN1OpfvwiCb/fx/bzJrLO12FPrK8cKHvoJCOLcmYoLBV+fi/snED4gG6wdk4Ij&#10;eZhNb28mmBp34A/a61CIGMI+RQVlCE0qpc9Lsuj7riGO3K9rLYYI20KaFg8x3NZykCQjabHi2FBi&#10;Q/OS8q3eWQVr/bfMNiSP+nuos9UpUPb2865U7657eQYRqAtX8cX9auL8x2Q4hvM78QY5/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GaFsYAAADeAAAADwAAAAAAAAAAAAAA&#10;AACfAgAAZHJzL2Rvd25yZXYueG1sUEsFBgAAAAAEAAQA9wAAAJIDAAAAAA==&#10;">
                    <v:imagedata r:id="rId963" o:title=""/>
                  </v:shape>
                  <v:shape id="Picture 2634" o:spid="_x0000_s1335" type="#_x0000_t75" style="position:absolute;left:8415;top:2503;width:13;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aPvbIAAAA3gAAAA8AAABkcnMvZG93bnJldi54bWxEj0FrwzAMhe+D/QejwW6rvdGWktUtYzC6&#10;ll2adofcRKwmYbEcbK/N/n11GPQm8Z7e+7Rcj75XZ4qpC2zheWJAEdfBddxYOB4+nhagUkZ22Acm&#10;C3+UYL26v1ti4cKF93Quc6MkhFOBFtqch0LrVLfkMU3CQCzaKUSPWdbYaBfxIuG+1y/GzLXHjqWh&#10;xYHeW6p/yl9vYbaYV7vttI9lZaqv0/dxc9hs2drHh/HtFVSmMd/M/9efTvBnZiq88o7MoFdX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92j72yAAAAN4AAAAPAAAAAAAAAAAA&#10;AAAAAJ8CAABkcnMvZG93bnJldi54bWxQSwUGAAAAAAQABAD3AAAAlAMAAAAA&#10;">
                    <v:imagedata r:id="rId964" o:title=""/>
                  </v:shape>
                  <v:shape id="Picture 2635" o:spid="_x0000_s1336" type="#_x0000_t75" style="position:absolute;left:8415;top:2503;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7iRPjFAAAA3gAAAA8AAABkcnMvZG93bnJldi54bWxET01rAjEQvRf8D2GEXopmrVp0axSxCIqn&#10;bgU9Dpvp7upmsiSprv/eCEJv83ifM1u0phYXcr6yrGDQT0AQ51ZXXCjY/6x7ExA+IGusLZOCG3lY&#10;zDsvM0y1vfI3XbJQiBjCPkUFZQhNKqXPSzLo+7YhjtyvdQZDhK6Q2uE1hptavifJhzRYcWwosaFV&#10;Sfk5+zMKpqPBcrcbuv3bOP860Wlot9nhqNRrt11+ggjUhn/x073Rcf44GU3h8U68Qc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4kT4xQAAAN4AAAAPAAAAAAAAAAAAAAAA&#10;AJ8CAABkcnMvZG93bnJldi54bWxQSwUGAAAAAAQABAD3AAAAkQMAAAAA&#10;">
                    <v:imagedata r:id="rId472" o:title=""/>
                  </v:shape>
                </v:group>
                <v:group id="Group 2636" o:spid="_x0000_s1337" style="position:absolute;left:8415;top:2503;width:8;height:8" coordorigin="8415,2503" coordsize="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ID9cccAAADe&#10;AAAADwAAAAAAAAAAAAAAAACqAgAAZHJzL2Rvd25yZXYueG1sUEsFBgAAAAAEAAQA+gAAAJ4DAAAA&#10;AA==&#10;">
                  <v:shape id="Freeform 2637" o:spid="_x0000_s1338" style="position:absolute;left:8415;top:2503;width:8;height:8;visibility:visible;mso-wrap-style:square;v-text-anchor:top" coordsize="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QRUsMA&#10;AADeAAAADwAAAGRycy9kb3ducmV2LnhtbERPTWvCQBC9C/6HZYTedJMWJaSuUgVB0YupvQ/ZaTY0&#10;Oxuy25j667uC4G0e73OW68E2oqfO144VpLMEBHHpdM2VgsvnbpqB8AFZY+OYFPyRh/VqPFpirt2V&#10;z9QXoRIxhH2OCkwIbS6lLw1Z9DPXEkfu23UWQ4RdJXWH1xhuG/maJAtpsebYYLClraHyp/i1Cnpe&#10;HExTHDNuD+ltoy98un29KfUyGT7eQQQawlP8cO91nD9P5inc34k3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QRUsMAAADeAAAADwAAAAAAAAAAAAAAAACYAgAAZHJzL2Rv&#10;d25yZXYueG1sUEsFBgAAAAAEAAQA9QAAAIgDAAAAAA==&#10;" path="m8,l6,,5,3,3,4,,5,,8,3,7,6,5,7,3,8,e" filled="f" stroked="f">
                    <v:path arrowok="t" o:connecttype="custom" o:connectlocs="8,2503;6,2503;5,2506;3,2507;0,2508;0,2511;3,2510;6,2508;7,2506;8,2503" o:connectangles="0,0,0,0,0,0,0,0,0,0"/>
                  </v:shape>
                </v:group>
                <v:group id="Group 2638" o:spid="_x0000_s1339" style="position:absolute;left:8415;top:2503;width:5;height:6" coordorigin="8415,2503" coordsize="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x7GncQAAADeAAAADwAAAGRycy9kb3ducmV2LnhtbERPTYvCMBC9L/gfwgje&#10;1rRKF6lGEVHxIAurgngbmrEtNpPSxLb+e7OwsLd5vM9ZrHpTiZYaV1pWEI8jEMSZ1SXnCi7n3ecM&#10;hPPIGivLpOBFDlbLwccCU207/qH25HMRQtilqKDwvk6ldFlBBt3Y1sSBu9vGoA+wyaVusAvhppKT&#10;KPqSBksODQXWtCkoe5yeRsG+w249jbft8XHfvG7n5Pt6jEmp0bBfz0F46v2/+M990GF+EiU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x7GncQAAADeAAAA&#10;DwAAAAAAAAAAAAAAAACqAgAAZHJzL2Rvd25yZXYueG1sUEsFBgAAAAAEAAQA+gAAAJsDAAAAAA==&#10;">
                  <v:shape id="Freeform 2639" o:spid="_x0000_s1340" style="position:absolute;left:8415;top:2503;width:5;height:6;visibility:visible;mso-wrap-style:square;v-text-anchor:top" coordsize="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v4R8UA&#10;AADeAAAADwAAAGRycy9kb3ducmV2LnhtbERP22rCQBB9F/oPywh9043RlJK6BrH1+tCi9gOG7JiE&#10;ZmdDdqvRr3cLQt/mcK4zzTpTizO1rrKsYDSMQBDnVldcKPg+LgevIJxH1lhbJgVXcpDNnnpTTLW9&#10;8J7OB1+IEMIuRQWl900qpctLMuiGtiEO3Mm2Bn2AbSF1i5cQbmoZR9GLNFhxaCixoUVJ+c/h1yj4&#10;+FxvN+N4NUm2Xze7ru3u+j7aKfXc7+ZvIDx1/l/8cG90mJ9EyRj+3gk3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i/hHxQAAAN4AAAAPAAAAAAAAAAAAAAAAAJgCAABkcnMv&#10;ZG93bnJldi54bWxQSwUGAAAAAAQABAD1AAAAigMAAAAA&#10;" path="m6,l3,,2,2,,3,,5,3,4,5,3,6,e" filled="f" stroked="f">
                    <v:path arrowok="t" o:connecttype="custom" o:connectlocs="6,2503;3,2503;2,2505;0,2506;0,2508;3,2507;5,2506;6,2503" o:connectangles="0,0,0,0,0,0,0,0"/>
                  </v:shape>
                </v:group>
                <v:group id="Group 2640" o:spid="_x0000_s1341" style="position:absolute;left:8415;top:2503;width:3;height:3" coordorigin="8415,2503"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v7csUAAADeAAAADwAAAGRycy9kb3ducmV2LnhtbERPS2vCQBC+F/wPywi9&#10;1U1sIxJdRUTFgxR8gHgbsmMSzM6G7JrEf98tFHqbj+8582VvKtFS40rLCuJRBII4s7rkXMHlvP2Y&#10;gnAeWWNlmRS8yMFyMXibY6ptx0dqTz4XIYRdigoK7+tUSpcVZNCNbE0cuLttDPoAm1zqBrsQbio5&#10;jqKJNFhyaCiwpnVB2eP0NAp2HXarz3jTHh739et2Tr6vh5iUeh/2qxkIT73/F/+59zrMT6LkC3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e7+3LFAAAA3gAA&#10;AA8AAAAAAAAAAAAAAAAAqgIAAGRycy9kb3ducmV2LnhtbFBLBQYAAAAABAAEAPoAAACcAwAAAAA=&#10;">
                  <v:shape id="Freeform 2641" o:spid="_x0000_s1342" style="position:absolute;left:8415;top:2503;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ZCEcQA&#10;AADeAAAADwAAAGRycy9kb3ducmV2LnhtbERP20oDMRB9F/yHMIJvNtGyWrZNS1GKWqjQK30cNuMm&#10;uJksm9iuf98Igm9zONeZzHrfiBN10QXWcD9QIIirYBzXGnbbxd0IREzIBpvApOGHIsym11cTLE04&#10;85pOm1SLHMKxRA02pbaUMlaWPMZBaIkz9xk6jynDrpamw3MO9418UOpRenScGyy29Gyp+tp8ew39&#10;y/vc1Xbl+OMw3D8dl7vXkVVa39708zGIRH36F/+530yeX6iigN938g1y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GQhHEAAAA3gAAAA8AAAAAAAAAAAAAAAAAmAIAAGRycy9k&#10;b3ducmV2LnhtbFBLBQYAAAAABAAEAPUAAACJAwAAAAA=&#10;" path="m3,l,,,3,2,2,3,e" filled="f" stroked="f">
                    <v:path arrowok="t" o:connecttype="custom" o:connectlocs="3,2503;0,2503;0,2506;2,2505;3,2503" o:connectangles="0,0,0,0,0"/>
                  </v:shape>
                  <v:shape id="Picture 2642" o:spid="_x0000_s1343" type="#_x0000_t75" style="position:absolute;left:8419;top:2507;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kRlfFAAAA3gAAAA8AAABkcnMvZG93bnJldi54bWxET01rwkAQvRf8D8sUvJS6URvR1FXEUrB4&#10;Mgr1OGTHJJqdDburxn/fLRR6m8f7nPmyM424kfO1ZQXDQQKCuLC65lLBYf/5OgXhA7LGxjIpeJCH&#10;5aL3NMdM2zvv6JaHUsQQ9hkqqEJoMyl9UZFBP7AtceRO1hkMEbpSaof3GG4aOUqSiTRYc2yosKV1&#10;RcUlvxoFs7fharsdu8NLWnyc6Ty2X/n3Uan+c7d6BxGoC//iP/dGx/lpkk7g9514g1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pEZXxQAAAN4AAAAPAAAAAAAAAAAAAAAA&#10;AJ8CAABkcnMvZG93bnJldi54bWxQSwUGAAAAAAQABAD3AAAAkQMAAAAA&#10;">
                    <v:imagedata r:id="rId472" o:title=""/>
                  </v:shape>
                  <v:shape id="Picture 2643" o:spid="_x0000_s1344" type="#_x0000_t75" style="position:absolute;left:8419;top:2507;width:11;height: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33oO+AAAA3gAAAA8AAABkcnMvZG93bnJldi54bWxET8kKwjAQvQv+QxjBm6YVXKhGsYLgwYvL&#10;xdvQjG21mZQmav17Iwje5vHWWaxaU4knNa60rCAeRiCIM6tLzhWcT9vBDITzyBory6TgTQ5Wy25n&#10;gYm2Lz7Q8+hzEULYJaig8L5OpHRZQQbd0NbEgbvaxqAPsMmlbvAVwk0lR1E0kQZLDg0F1rQpKLsf&#10;H0YB12lMh32s/S2LU0spniYXVKrfa9dzEJ5a/xf/3Dsd5o+j8RS+74Qb5PI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c33oO+AAAA3gAAAA8AAAAAAAAAAAAAAAAAnwIAAGRy&#10;cy9kb3ducmV2LnhtbFBLBQYAAAAABAAEAPcAAACKAwAAAAA=&#10;">
                    <v:imagedata r:id="rId634" o:title=""/>
                  </v:shape>
                  <v:shape id="Picture 2644" o:spid="_x0000_s1345" type="#_x0000_t75" style="position:absolute;left:8421;top:2509;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a41/GAAAA3gAAAA8AAABkcnMvZG93bnJldi54bWxEj0FrwzAMhe+D/gejwm6r3XYZJatbyqB0&#10;h13SrewqYjUJs+UQe2n276fDYDeJ9/Tep+1+Cl6NNKQusoXlwoAirqPruLHw8X582IBKGdmhj0wW&#10;fijBfje722Lp4o0rGs+5URLCqUQLbc59qXWqWwqYFrEnFu0ah4BZ1qHRbsCbhAevV8Y86YAdS0OL&#10;Pb20VH+dv4MFP1b4WBzry8pXp+ZyjW9r87mx9n4+HZ5BZZryv/nv+tUJfmEK4ZV3ZAa9+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rjX8YAAADeAAAADwAAAAAAAAAAAAAA&#10;AACfAgAAZHJzL2Rvd25yZXYueG1sUEsFBgAAAAAEAAQA9wAAAJIDAAAAAA==&#10;">
                    <v:imagedata r:id="rId1270" o:title=""/>
                  </v:shape>
                  <v:shape id="Picture 2645" o:spid="_x0000_s1346" type="#_x0000_t75" style="position:absolute;left:8424;top:2512;width:5;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70iXFAAAA3gAAAA8AAABkcnMvZG93bnJldi54bWxET01rwkAQvQv+h2UKvYhurI1o6irSUrB4&#10;airocciOSTQ7G3a3Gv99tyB4m8f7nMWqM424kPO1ZQXjUQKCuLC65lLB7udzOAPhA7LGxjIpuJGH&#10;1bLfW2Cm7ZW/6ZKHUsQQ9hkqqEJoMyl9UZFBP7ItceSO1hkMEbpSaofXGG4a+ZIkU2mw5thQYUvv&#10;FRXn/NcomL+O19vtxO0GafFxotPEfuX7g1LPT936DUSgLjzEd/dGx/lpks7h/514g1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O9IlxQAAAN4AAAAPAAAAAAAAAAAAAAAA&#10;AJ8CAABkcnMvZG93bnJldi54bWxQSwUGAAAAAAQABAD3AAAAkQMAAAAA&#10;">
                    <v:imagedata r:id="rId472" o:title=""/>
                  </v:shape>
                </v:group>
                <v:group id="Group 2646" o:spid="_x0000_s1347" style="position:absolute;left:8427;top:2515;width:3;height:3" coordorigin="8427,2515"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uw3zMcAAADe&#10;AAAADwAAAAAAAAAAAAAAAACqAgAAZHJzL2Rvd25yZXYueG1sUEsFBgAAAAAEAAQA+gAAAJ4DAAAA&#10;AA==&#10;">
                  <v:shape id="Freeform 2647" o:spid="_x0000_s1348" style="position:absolute;left:8427;top:2515;width:3;height:3;visibility:visible;mso-wrap-style:square;v-text-anchor:top" coordsize="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GOr8UA&#10;AADeAAAADwAAAGRycy9kb3ducmV2LnhtbERPTWsCMRC9C/6HMIK3mljRytYo0iLWgkKtLT0Om+km&#10;dDNZNqlu/31TKHibx/ucxarztThTG11gDeORAkFcBuO40nB63dzMQcSEbLAOTBp+KMJq2e8tsDDh&#10;wi90PqZK5BCOBWqwKTWFlLG05DGOQkOcuc/QekwZtpU0LV5yuK/lrVIz6dFxbrDY0IOl8uv47TV0&#10;j7u1q+ze8eF98nb38Xzazq3Sejjo1vcgEnXpKv53P5k8f6pmY/h7J9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kY6vxQAAAN4AAAAPAAAAAAAAAAAAAAAAAJgCAABkcnMv&#10;ZG93bnJldi54bWxQSwUGAAAAAAQABAD1AAAAigMAAAAA&#10;" path="m3,l1,1,,3r3,l3,e" filled="f" stroked="f">
                    <v:path arrowok="t" o:connecttype="custom" o:connectlocs="3,2515;1,2516;0,2518;3,2518;3,2515" o:connectangles="0,0,0,0,0"/>
                  </v:shape>
                  <v:shape id="Picture 2648" o:spid="_x0000_s1349" type="#_x0000_t75" style="position:absolute;left:8422;top:2510;width:4;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2nqTDAAAA3gAAAA8AAABkcnMvZG93bnJldi54bWxET02LwjAQvQv7H8Is7E3T7aKs1SiyInoQ&#10;wa7gdWjGtthMShPb+u+NIHibx/uc+bI3lWipcaVlBd+jCARxZnXJuYLT/2b4C8J5ZI2VZVJwJwfL&#10;xcdgjom2HR+pTX0uQgi7BBUU3teJlC4ryKAb2Zo4cBfbGPQBNrnUDXYh3FQyjqKJNFhyaCiwpr+C&#10;smt6Mwpuh5b28b3+2a6m8XY9Paedv5ZKfX32qxkIT71/i1/unQ7zx9Ekhuc74Qa5e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vaepMMAAADeAAAADwAAAAAAAAAAAAAAAACf&#10;AgAAZHJzL2Rvd25yZXYueG1sUEsFBgAAAAAEAAQA9wAAAI8DAAAAAA==&#10;">
                    <v:imagedata r:id="rId483" o:title=""/>
                  </v:shape>
                </v:group>
                <v:group id="Group 2649" o:spid="_x0000_s1350" style="position:absolute;left:8423;top:2512;width:2;height:2" coordorigin="8423,2512"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Y+qbvFAAAA3gAA&#10;AA8AAAAAAAAAAAAAAAAAqgIAAGRycy9kb3ducmV2LnhtbFBLBQYAAAAABAAEAPoAAACcAwAAAAA=&#10;">
                  <v:shape id="Freeform 2650" o:spid="_x0000_s1351" style="position:absolute;left:8423;top:2512;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xiY8QA&#10;AADeAAAADwAAAGRycy9kb3ducmV2LnhtbERP3WrCMBS+F/YO4Qx2IzOpczJrUxmCIAwv7HyAQ3Ns&#10;y5KT0mS1vv0yGOzufHy/p9hNzoqRhtB51pAtFAji2puOGw2Xz8PzG4gQkQ1az6ThTgF25cOswNz4&#10;G59prGIjUgiHHDW0Mfa5lKFuyWFY+J44cVc/OIwJDo00A95SuLNyqdRaOuw4NbTY076l+qv6dho+&#10;TLYc7cXuX6bqtFH3ub8esqPWT4/T+xZEpCn+i//cR5Pmv6r1Cn7fSTfI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8YmPEAAAA3gAAAA8AAAAAAAAAAAAAAAAAmAIAAGRycy9k&#10;b3ducmV2LnhtbFBLBQYAAAAABAAEAPUAAACJAwAAAAA=&#10;" path="m,l2,e" filled="f" strokeweight=".08106mm">
                    <v:path arrowok="t" o:connecttype="custom" o:connectlocs="0,0;2,0" o:connectangles="0,0"/>
                  </v:shape>
                </v:group>
                <v:group id="Group 2651" o:spid="_x0000_s1352" style="position:absolute;left:8425;top:2510;width:2;height:4" coordorigin="8425,2510" coordsize="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puUVMQAAADeAAAADwAAAGRycy9kb3ducmV2LnhtbERPTYvCMBC9L/gfwgh7&#10;W9MqFalGEXFlDyKsCuJtaMa22ExKk23rvzeCsLd5vM9ZrHpTiZYaV1pWEI8iEMSZ1SXnCs6n768Z&#10;COeRNVaWScGDHKyWg48Fptp2/Evt0ecihLBLUUHhfZ1K6bKCDLqRrYkDd7ONQR9gk0vdYBfCTSXH&#10;UTSVBksODQXWtCkoux//jIJdh916Em/b/f22eVxPyeGyj0mpz2G/noPw1Pt/8dv9o8P8JJom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puUVMQAAADeAAAA&#10;DwAAAAAAAAAAAAAAAACqAgAAZHJzL2Rvd25yZXYueG1sUEsFBgAAAAAEAAQA+gAAAJsDAAAAAA==&#10;">
                  <v:shape id="Freeform 2652" o:spid="_x0000_s1353" style="position:absolute;left:8425;top:2510;width:2;height:4;visibility:visible;mso-wrap-style:square;v-text-anchor:top" coordsize="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uHv8UA&#10;AADeAAAADwAAAGRycy9kb3ducmV2LnhtbESPQWvDMAyF74P+B6PCbquzwkJJ65YyGIyxHZKMnUWs&#10;xmljOdhuku3Xz4NBbxLvfU9Pu8NsezGSD51jBY+rDARx43THrYLP+uVhAyJEZI29Y1LwTQEO+8Xd&#10;DgvtJi5prGIrUgiHAhWYGIdCytAYshhWbiBO2sl5izGtvpXa45TCbS/XWZZLix2nCwYHejbUXKqr&#10;TTWqsfvx/PH1VtY+nt/rY2nNpNT9cj5uQUSa4838T7/qxD1leQ5/76QZ5P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q4e/xQAAAN4AAAAPAAAAAAAAAAAAAAAAAJgCAABkcnMv&#10;ZG93bnJldi54bWxQSwUGAAAAAAQABAD1AAAAigMAAAAA&#10;" path="m,4l,e" filled="f" strokeweight=".03206mm">
                    <v:path arrowok="t" o:connecttype="custom" o:connectlocs="0,2514;0,2510" o:connectangles="0,0"/>
                  </v:shape>
                </v:group>
                <v:group id="Group 2653" o:spid="_x0000_s1354" style="position:absolute;left:8422;top:2512;width:2;height:2" coordorigin="8422,2512"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QWvuMQAAADeAAAADwAAAGRycy9kb3ducmV2LnhtbERPTYvCMBC9C/sfwgh7&#10;07S7qEs1ioi7eBBBXRBvQzO2xWZSmtjWf28Ewds83ufMFp0pRUO1KywriIcRCOLU6oIzBf/H38EP&#10;COeRNZaWScGdHCzmH70ZJtq2vKfm4DMRQtglqCD3vkqkdGlOBt3QVsSBu9jaoA+wzqSusQ3hppRf&#10;UTSWBgsODTlWtMopvR5uRsFfi+3yO1432+tldT8fR7vTNialPvvdcgrCU+ff4pd7o8P8UTSewP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QWvuMQAAADeAAAA&#10;DwAAAAAAAAAAAAAAAACqAgAAZHJzL2Rvd25yZXYueG1sUEsFBgAAAAAEAAQA+gAAAJsDAAAAAA==&#10;">
                  <v:shape id="Freeform 2654" o:spid="_x0000_s1355" style="position:absolute;left:8422;top:2512;width:2;height:2;visibility:visible;mso-wrap-style:square;v-text-anchor:top" coordsize="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IJT8gA&#10;AADeAAAADwAAAGRycy9kb3ducmV2LnhtbESPQWvCQBCF74X+h2UKvdWNQkONriKFFmlBqA2CtzE7&#10;JsHs7JrdavrvOwehtxnem/e+mS8H16kL9bH1bGA8ykARV962XBsov9+eXkDFhGyx80wGfinCcnF/&#10;N8fC+it/0WWbaiUhHAs00KQUCq1j1ZDDOPKBWLSj7x0mWfta2x6vEu46PcmyXDtsWRoaDPTaUHXa&#10;/jgDh3L3Pi3Xud1/hlPYb+hjXA1nYx4fhtUMVKIh/Ztv12sr+M9ZLrzyjsy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wglPyAAAAN4AAAAPAAAAAAAAAAAAAAAAAJgCAABk&#10;cnMvZG93bnJldi54bWxQSwUGAAAAAAQABAD1AAAAjQMAAAAA&#10;" path="m,l1,2e" filled="f" strokeweight=".01611mm">
                    <v:path arrowok="t" o:connecttype="custom" o:connectlocs="0,2512;2,2514" o:connectangles="0,0"/>
                  </v:shape>
                </v:group>
                <v:group id="Group 2655" o:spid="_x0000_s1356" style="position:absolute;left:8239;top:2552;width:5;height:16" coordorigin="8239,2552" coordsize="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aeUcQAAADeAAAADwAAAGRycy9kb3ducmV2LnhtbERPTYvCMBC9C/sfwgh7&#10;07S7KG41ioi7eBBBXRBvQzO2xWZSmtjWf28Ewds83ufMFp0pRUO1KywriIcRCOLU6oIzBf/H38EE&#10;hPPIGkvLpOBODhbzj94ME21b3lNz8JkIIewSVJB7XyVSujQng25oK+LAXWxt0AdYZ1LX2IZwU8qv&#10;KBpLgwWHhhwrWuWUXg83o+CvxXb5Ha+b7fWyup+Po91pG5NSn/1uOQXhqfNv8cu90WH+KBr/wP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9aeUcQAAADeAAAA&#10;DwAAAAAAAAAAAAAAAACqAgAAZHJzL2Rvd25yZXYueG1sUEsFBgAAAAAEAAQA+gAAAJsDAAAAAA==&#10;">
                  <v:shape id="Freeform 2656" o:spid="_x0000_s1357" style="position:absolute;left:8239;top:2552;width:5;height:16;visibility:visible;mso-wrap-style:square;v-text-anchor:top" coordsize="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Im4scA&#10;AADeAAAADwAAAGRycy9kb3ducmV2LnhtbESPT0sDMRDF70K/QxjBm01U3MratBShasFL/0g9Dptx&#10;d3EzWZJ0u3575yD0NsO8ee/95svRd2qgmNrAFu6mBhRxFVzLtYXDfn37BCplZIddYLLwSwmWi8nV&#10;HEsXzrylYZdrJSacSrTQ5NyXWqeqIY9pGnpiuX2H6DHLGmvtIp7F3Hf63phCe2xZEhrs6aWh6md3&#10;8hYMb+Pnx3r2sDn5Y7F5+/LFcHy19uZ6XD2DyjTmi/j/+91J/UczEwDBkRn0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OyJuLHAAAA3gAAAA8AAAAAAAAAAAAAAAAAmAIAAGRy&#10;cy9kb3ducmV2LnhtbFBLBQYAAAAABAAEAPUAAACMAwAAAAA=&#10;" path="m,l4,r,15l,15,,e" filled="f" stroked="f">
                    <v:path arrowok="t" o:connecttype="custom" o:connectlocs="0,2552;4,2552;4,2567;0,2567;0,2552" o:connectangles="0,0,0,0,0"/>
                  </v:shape>
                  <v:shape id="Picture 2657" o:spid="_x0000_s1358" type="#_x0000_t75" style="position:absolute;left:8228;top:2552;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tKbTDAAAA3gAAAA8AAABkcnMvZG93bnJldi54bWxET02LwjAQvQv7H8IIe9NU0a5Uo6wuQteT&#10;qx48Ds3YljaT0kSt/34jCN7m8T5nsepMLW7UutKygtEwAkGcWV1yruB03A5mIJxH1lhbJgUPcrBa&#10;fvQWmGh75z+6HXwuQgi7BBUU3jeJlC4ryKAb2oY4cBfbGvQBtrnULd5DuKnlOIpiabDk0FBgQ5uC&#10;supwNQqO29/LbpKu9ydT/eQxZudqEqdKffa77zkIT51/i1/uVIf50+hrBM93wg1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e0ptMMAAADeAAAADwAAAAAAAAAAAAAAAACf&#10;AgAAZHJzL2Rvd25yZXYueG1sUEsFBgAAAAAEAAQA9wAAAI8DAAAAAA==&#10;">
                    <v:imagedata r:id="rId474" o:title=""/>
                  </v:shape>
                </v:group>
                <v:group id="Group 2658" o:spid="_x0000_s1359" style="position:absolute;left:8228;top:2216;width:5;height:340" coordorigin="8228,2216" coordsize="5,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ua/cQAAADeAAAADwAAAGRycy9kb3ducmV2LnhtbERPTYvCMBC9C/sfwgh7&#10;07Qu6lKNIrIuexBBXRBvQzO2xWZSmtjWf28Ewds83ufMl50pRUO1KywriIcRCOLU6oIzBf/HzeAb&#10;hPPIGkvLpOBODpaLj94cE21b3lNz8JkIIewSVJB7XyVSujQng25oK+LAXWxt0AdYZ1LX2IZwU8pR&#10;FE2kwYJDQ44VrXNKr4ebUfDbYrv6in+a7fWyvp+P491pG5NSn/1uNQPhqfNv8cv9p8P8cTQd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Kua/cQAAADeAAAA&#10;DwAAAAAAAAAAAAAAAACqAgAAZHJzL2Rvd25yZXYueG1sUEsFBgAAAAAEAAQA+gAAAJsDAAAAAA==&#10;">
                  <v:shape id="Freeform 2659" o:spid="_x0000_s1360" style="position:absolute;left:8228;top:2216;width:5;height:340;visibility:visible;mso-wrap-style:square;v-text-anchor:top" coordsize="5,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clxcUA&#10;AADeAAAADwAAAGRycy9kb3ducmV2LnhtbERPTWvCQBC9C/6HZQpepG7aYltSV6lFoRfBpoo9TrPT&#10;JJidDdlR4793C4K3ebzPmcw6V6sjtaHybOBhlIAizr2tuDCw+V7ev4IKgmyx9kwGzhRgNu33Jpha&#10;f+IvOmZSqBjCIUUDpUiTah3ykhyGkW+II/fnW4cSYVto2+IphrtaPybJs3ZYcWwosaGPkvJ9dnAG&#10;cC3dbpHrbbZa1MNf+ZmvD7u5MYO77v0NlFAnN/HV/Wnj/HHy8gT/78Qb9PQ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ZyXFxQAAAN4AAAAPAAAAAAAAAAAAAAAAAJgCAABkcnMv&#10;ZG93bnJldi54bWxQSwUGAAAAAAQABAD1AAAAigMAAAAA&#10;" path="m,l4,r,340l,340,,e" filled="f" stroked="f">
                    <v:path arrowok="t" o:connecttype="custom" o:connectlocs="0,2216;4,2216;4,2556;0,2556;0,2216" o:connectangles="0,0,0,0,0"/>
                  </v:shape>
                  <v:shape id="Picture 2660" o:spid="_x0000_s1361" type="#_x0000_t75" style="position:absolute;left:8228;top:2172;width:48;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8t3jCAAAA3gAAAA8AAABkcnMvZG93bnJldi54bWxET9uKwjAQfRf2H8Is7JumLuuFapS1bMVX&#10;Lx8wNGNbbSaliZr1640g+DaHc535MphGXKlztWUFw0ECgriwuuZSwWGf96cgnEfW2FgmBf/kYLn4&#10;6M0x1fbGW7rufCliCLsUFVTet6mUrqjIoBvYljhyR9sZ9BF2pdQd3mK4aeR3koylwZpjQ4UtZRUV&#10;593FKLiEE65M3m7+7qNy6o7rbBXyTKmvz/A7A+Ep+Lf45d7oOH+UTH7g+U68QS4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PLd4wgAAAN4AAAAPAAAAAAAAAAAAAAAAAJ8C&#10;AABkcnMvZG93bnJldi54bWxQSwUGAAAAAAQABAD3AAAAjgMAAAAA&#10;">
                    <v:imagedata r:id="rId636" o:title=""/>
                  </v:shape>
                  <v:shape id="Picture 2661" o:spid="_x0000_s1362" type="#_x0000_t75" style="position:absolute;left:8271;top:2172;width:240;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DTvDAAAA3gAAAA8AAABkcnMvZG93bnJldi54bWxET0uLwjAQvi/sfwiz4EU0Vegq1bSID/C6&#10;Koi3oRnbajMpTaz135uFhb3Nx/ecZdabWnTUusqygsk4AkGcW11xoeB03I3mIJxH1lhbJgUvcpCl&#10;nx9LTLR98g91B1+IEMIuQQWl900ipctLMujGtiEO3NW2Bn2AbSF1i88Qbmo5jaJvabDi0FBiQ+uS&#10;8vvhYRS4SXzf+jkO9f4mN5futr6ehy+lBl/9agHCU+//xX/uvQ7z42gWw+874QaZv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NO8MAAADeAAAADwAAAAAAAAAAAAAAAACf&#10;AgAAZHJzL2Rvd25yZXYueG1sUEsFBgAAAAAEAAQA9wAAAI8DAAAAAA==&#10;">
                    <v:imagedata r:id="rId1271" o:title=""/>
                  </v:shape>
                </v:group>
                <v:group id="Group 2662" o:spid="_x0000_s1363" style="position:absolute;left:8507;top:2172;width:5;height:341" coordorigin="8507,2172" coordsize="5,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5Cc/sQAAADeAAAADwAAAGRycy9kb3ducmV2LnhtbERPTYvCMBC9C/sfwgh7&#10;07S7qEs1ioi7eBBBXRBvQzO2xWZSmtjWf28Ewds83ufMFp0pRUO1KywriIcRCOLU6oIzBf/H38EP&#10;COeRNZaWScGdHCzmH70ZJtq2vKfm4DMRQtglqCD3vkqkdGlOBt3QVsSBu9jaoA+wzqSusQ3hppRf&#10;UTSWBgsODTlWtMopvR5uRsFfi+3yO1432+tldT8fR7vTNialPvvdcgrCU+ff4pd7o8P8UTQZw/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5Cc/sQAAADeAAAA&#10;DwAAAAAAAAAAAAAAAACqAgAAZHJzL2Rvd25yZXYueG1sUEsFBgAAAAAEAAQA+gAAAJsDAAAAAA==&#10;">
                  <v:shape id="Freeform 2663" o:spid="_x0000_s1364" style="position:absolute;left:8507;top:2172;width:5;height:341;visibility:visible;mso-wrap-style:square;v-text-anchor:top" coordsize="5,3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wcesMA&#10;AADeAAAADwAAAGRycy9kb3ducmV2LnhtbERPTWsCMRC9F/wPYQRvNbG2KqtRSmmhQi+uotdxM+4u&#10;biZLEnX775uC4G0e73MWq8424ko+1I41jIYKBHHhTM2lht3263kGIkRkg41j0vBLAVbL3tMCM+Nu&#10;vKFrHkuRQjhkqKGKsc2kDEVFFsPQtcSJOzlvMSboS2k83lK4beSLUhNpsebUUGFLHxUV5/xiNayP&#10;r2qSy8/6sFWX8X69c/HHO60H/e59DiJSFx/iu/vbpPlvajqF/3fSD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wcesMAAADeAAAADwAAAAAAAAAAAAAAAACYAgAAZHJzL2Rv&#10;d25yZXYueG1sUEsFBgAAAAAEAAQA9QAAAIgDAAAAAA==&#10;" path="m,l5,r,341l,341,,e" filled="f" stroked="f">
                    <v:path arrowok="t" o:connecttype="custom" o:connectlocs="0,2172;5,2172;5,2513;0,2513;0,2172" o:connectangles="0,0,0,0,0"/>
                  </v:shape>
                  <v:shape id="Picture 2664" o:spid="_x0000_s1365" type="#_x0000_t75" style="position:absolute;left:8502;top:2508;width:10;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K97JAAAA3gAAAA8AAABkcnMvZG93bnJldi54bWxEj0FPwkAQhe8m/ofNmHAxsEUEtLIQAjGR&#10;cLKQ6HHSHdtid7bZXaD+e+dg4m0m78173yxWvWvVhUJsPBsYjzJQxKW3DVcGjofX4ROomJAttp7J&#10;wA9FWC1vbxaYW3/ld7oUqVISwjFHA3VKXa51LGtyGEe+IxbtyweHSdZQaRvwKuGu1Q9ZNtMOG5aG&#10;Gjva1FR+F2dn4PlxvN7vJ+F4Py23JzpN/K74+DRmcNevX0Al6tO/+e/6zQr+NJsLr7wjM+jlL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f8Ir3skAAADeAAAADwAAAAAAAAAA&#10;AAAAAACfAgAAZHJzL2Rvd25yZXYueG1sUEsFBgAAAAAEAAQA9wAAAJUDAAAAAA==&#10;">
                    <v:imagedata r:id="rId472" o:title=""/>
                  </v:shape>
                  <v:shape id="Picture 2665" o:spid="_x0000_s1366" type="#_x0000_t75" style="position:absolute;left:8502;top:2514;width:5;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JbLEAAAA3gAAAA8AAABkcnMvZG93bnJldi54bWxET01rwkAQvQv9D8sUvJlNi6Zt6ipVEaKn&#10;Vj30OGTHJCQ7G7Krxn/vCoK3ebzPmc5704gzda6yrOAtikEQ51ZXXCg47NejTxDOI2tsLJOCKzmY&#10;z14GU0y1vfAfnXe+ECGEXYoKSu/bVEqXl2TQRbYlDtzRdgZ9gF0hdYeXEG4a+R7HiTRYcWgosaVl&#10;SXm9OxkF+/XmuB1ni9+DqVdFgvl/PU4ypYav/c83CE+9f4of7kyH+ZP44wvu74Qb5O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bJbLEAAAA3gAAAA8AAAAAAAAAAAAAAAAA&#10;nwIAAGRycy9kb3ducmV2LnhtbFBLBQYAAAAABAAEAPcAAACQAwAAAAA=&#10;">
                    <v:imagedata r:id="rId474" o:title=""/>
                  </v:shape>
                  <v:shape id="Picture 2666" o:spid="_x0000_s1367" type="#_x0000_t75" style="position:absolute;left:8460;top:2519;width:46;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SwVzEAAAA3gAAAA8AAABkcnMvZG93bnJldi54bWxEj0FvwjAMhe9I+w+RJ3GDlElMVSEgqNaJ&#10;6xg/wGpM261xqiZAxq/HB6TdbPn5vfett8n16kpj6DwbWMwzUMS1tx03Bk7f1SwHFSKyxd4zGfij&#10;ANvNy2SNhfU3/qLrMTZKTDgUaKCNcSi0DnVLDsPcD8RyO/vRYZR1bLQd8SbmrtdvWfauHXYsCS0O&#10;VLZU/x4vzsAl/eDeVcPh475s8nD+LPepKo2ZvqbdClSkFP/Fz++DlfrLLBcAwZEZ9O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rSwVzEAAAA3gAAAA8AAAAAAAAAAAAAAAAA&#10;nwIAAGRycy9kb3ducmV2LnhtbFBLBQYAAAAABAAEAPcAAACQAwAAAAA=&#10;">
                    <v:imagedata r:id="rId636" o:title=""/>
                  </v:shape>
                  <v:shape id="Picture 2667" o:spid="_x0000_s1368" type="#_x0000_t75" style="position:absolute;left:8239;top:2563;width:226;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9HbDAAAA3gAAAA8AAABkcnMvZG93bnJldi54bWxET9uKwjAQfV/wH8IIvq2pglKrUdRll0VE&#10;sfoBQzO21WZSmqj1742wsG9zONeZLVpTiTs1rrSsYNCPQBBnVpecKzgdvz9jEM4ja6wsk4InOVjM&#10;Ox8zTLR98IHuqc9FCGGXoILC+zqR0mUFGXR9WxMH7mwbgz7AJpe6wUcIN5UcRtFYGiw5NBRY07qg&#10;7JrejIL4Z7y7fK3Wbp8eRxs6byeYbSZK9brtcgrCU+v/xX/uXx3mj6J4AO93wg1y/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8H0dsMAAADeAAAADwAAAAAAAAAAAAAAAACf&#10;AgAAZHJzL2Rvd25yZXYueG1sUEsFBgAAAAAEAAQA9wAAAI8DAAAAAA==&#10;">
                    <v:imagedata r:id="rId1272" o:title=""/>
                  </v:shape>
                  <v:shape id="Picture 2668" o:spid="_x0000_s1369" type="#_x0000_t75" style="position:absolute;left:8054;top:1424;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RMD3FAAAA3gAAAA8AAABkcnMvZG93bnJldi54bWxET99rwjAQfh/sfwg38G2mUzZKNYoMZGMP&#10;g3UT+3g016bYXGoStfvvF0HY2318P2+5Hm0vzuRD51jB0zQDQVw73XGr4Od7+5iDCBFZY++YFPxS&#10;gPXq/m6JhXYX/qJzGVuRQjgUqMDEOBRShtqQxTB1A3HiGuctxgR9K7XHSwq3vZxl2Yu02HFqMDjQ&#10;q6H6UJ6sgirnxsyr0n/s3o7VPjRyf/pslJo8jJsFiEhj/Bff3O86zX/O8hlc30k3yNU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ETA9xQAAAN4AAAAPAAAAAAAAAAAAAAAA&#10;AJ8CAABkcnMvZG93bnJldi54bWxQSwUGAAAAAAQABAD3AAAAkQMAAAAA&#10;">
                    <v:imagedata r:id="rId1273" o:title=""/>
                  </v:shape>
                  <v:shape id="Picture 2669" o:spid="_x0000_s1370" type="#_x0000_t75" style="position:absolute;left:8048;top:1424;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hRXHIAAAA3gAAAA8AAABkcnMvZG93bnJldi54bWxEj0FLAzEQhe+C/yGM4M0mVlbatWkRQbBe&#10;itVCexs24+7azWRN4jb215uC0NsM78373swWyXZiIB9axxpuRwoEceVMy7WGj/fnmwmIEJENdo5J&#10;wy8FWMwvL2ZYGnfgNxrWsRY5hEOJGpoY+1LKUDVkMYxcT5y1T+ctxrz6WhqPhxxuOzlW6l5abDkT&#10;GuzpqaFqv/6xGbJdFun1az/scLMaT5NfquN3ofX1VXp8ABEpxbP5//rF5PqFmtzB6Z08g5z/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xoUVxyAAAAN4AAAAPAAAAAAAAAAAA&#10;AAAAAJ8CAABkcnMvZG93bnJldi54bWxQSwUGAAAAAAQABAD3AAAAlAMAAAAA&#10;">
                    <v:imagedata r:id="rId1274" o:title=""/>
                  </v:shape>
                  <v:shape id="Picture 2670" o:spid="_x0000_s1371" type="#_x0000_t75" style="position:absolute;left:8394;top:1462;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q+TCAAAA3gAAAA8AAABkcnMvZG93bnJldi54bWxET01rAjEQvRf8D2GE3mrWUkVWo6i4INiL&#10;WnoeNuNmcTMJSarbf98IBW/zeJ+zWPW2EzcKsXWsYDwqQBDXTrfcKPg6V28zEDEha+wck4JfirBa&#10;Dl4WWGp35yPdTqkROYRjiQpMSr6UMtaGLMaR88SZu7hgMWUYGqkD3nO47eR7UUylxZZzg0FPW0P1&#10;9fRjFcRt5SdT3Gy+PyuzD9Jf28Nup9TrsF/PQSTq01P8797rPH9SzD7g8U6+Q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h6vkwgAAAN4AAAAPAAAAAAAAAAAAAAAAAJ8C&#10;AABkcnMvZG93bnJldi54bWxQSwUGAAAAAAQABAD3AAAAjgMAAAAA&#10;">
                    <v:imagedata r:id="rId442" o:title=""/>
                  </v:shape>
                  <v:shape id="Picture 2671" o:spid="_x0000_s1372" type="#_x0000_t75" style="position:absolute;left:8394;top:1465;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CGs/IAAAA3gAAAA8AAABkcnMvZG93bnJldi54bWxEj09rwkAQxe8Fv8MyQm91YyGtRlcRQbA9&#10;tPgPPA7ZMRvNzqbZ1cRv3y0UvM3w3rzfm+m8s5W4UeNLxwqGgwQEce50yYWC/W71MgLhA7LGyjEp&#10;uJOH+az3NMVMu5Y3dNuGQsQQ9hkqMCHUmZQ+N2TRD1xNHLWTayyGuDaF1A22MdxW8jVJ3qTFkiPB&#10;YE1LQ/lle7UR8v1+/vr8uZjx8T5s9/6QXuVHqtRzv1tMQATqwsP8f73WsX6ajFL4eyfOIG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IAhrPyAAAAN4AAAAPAAAAAAAAAAAA&#10;AAAAAJ8CAABkcnMvZG93bnJldi54bWxQSwUGAAAAAAQABAD3AAAAlAMAAAAA&#10;">
                    <v:imagedata r:id="rId1275" o:title=""/>
                  </v:shape>
                  <v:shape id="Picture 2672" o:spid="_x0000_s1373" type="#_x0000_t75" style="position:absolute;left:8054;top:1542;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lNX3DAAAA3gAAAA8AAABkcnMvZG93bnJldi54bWxET9tqAjEQfS/0H8IUfKuJhbXr1ijaohT6&#10;5OUDhs10s7iZLEmqq19vCoW+zeFcZ74cXCfOFGLrWcNkrEAQ19603Gg4HjbPJYiYkA12nknDlSIs&#10;F48Pc6yMv/COzvvUiBzCsUINNqW+kjLWlhzGse+JM/ftg8OUYWikCXjJ4a6TL0pNpcOWc4PFnt4t&#10;1af9j9MwU1+q2H3YZMv6evO2eN2ub0Hr0dOwegORaEj/4j/3p8nzC1VO4fedfIN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KU1fcMAAADeAAAADwAAAAAAAAAAAAAAAACf&#10;AgAAZHJzL2Rvd25yZXYueG1sUEsFBgAAAAAEAAQA9wAAAI8DAAAAAA==&#10;">
                    <v:imagedata r:id="rId1276" o:title=""/>
                  </v:shape>
                  <v:shape id="Picture 2673" o:spid="_x0000_s1374" type="#_x0000_t75" style="position:absolute;left:8048;top:1542;width:11;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fF7DAAAA3gAAAA8AAABkcnMvZG93bnJldi54bWxET01rAjEQvRf8D2GEXopmK63VrVFKQfTS&#10;g1rwOmzGZOtmsiRR13/fCIK3ebzPmS0614gzhVh7VvA6LEAQV17XbBT87paDCYiYkDU2nknBlSIs&#10;5r2nGZbaX3hD520yIodwLFGBTaktpYyVJYdx6FvizB18cJgyDEbqgJcc7ho5KoqxdFhzbrDY0rel&#10;6rg9OQUjup426/30L+zfjsaZlx+7wqlSz/3u6xNEoi49xHf3Wuf578XkA27v5Bvk/B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b98XsMAAADeAAAADwAAAAAAAAAAAAAAAACf&#10;AgAAZHJzL2Rvd25yZXYueG1sUEsFBgAAAAAEAAQA9wAAAI8DAAAAAA==&#10;">
                    <v:imagedata r:id="rId1277" o:title=""/>
                  </v:shape>
                </v:group>
                <v:group id="Group 2674" o:spid="_x0000_s1375" style="position:absolute;left:8048;top:1468;width:5;height:80" coordorigin="8048,1468" coordsize="5,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bdMMcAAADe&#10;AAAADwAAAAAAAAAAAAAAAACqAgAAZHJzL2Rvd25yZXYueG1sUEsFBgAAAAAEAAQA+gAAAJ4DAAAA&#10;AA==&#10;">
                  <v:shape id="Freeform 2675" o:spid="_x0000_s1376" style="position:absolute;left:8048;top:1468;width:5;height:80;visibility:visible;mso-wrap-style:square;v-text-anchor:top" coordsize="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cTx8QA&#10;AADeAAAADwAAAGRycy9kb3ducmV2LnhtbERPTWvCQBC9F/oflil4KXVjsSWmriKi4LXGQo9DdkyC&#10;2dk0OzXRX+8WCt7m8T5nvhxco87Uhdqzgck4AUVceFtzaeCQb19SUEGQLTaeycCFAiwXjw9zzKzv&#10;+ZPOeylVDOGQoYFKpM20DkVFDsPYt8SRO/rOoUTYldp22Mdw1+jXJHnXDmuODRW2tK6oOO1/nYFr&#10;L9/r6/M016e8//kSu9mkxcGY0dOw+gAlNMhd/O/e2Tj/LUln8PdOvEE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XE8fEAAAA3gAAAA8AAAAAAAAAAAAAAAAAmAIAAGRycy9k&#10;b3ducmV2LnhtbFBLBQYAAAAABAAEAPUAAACJAwAAAAA=&#10;" path="m,l6,r,79l,79,,e" filled="f" stroked="f">
                    <v:path arrowok="t" o:connecttype="custom" o:connectlocs="0,1468;6,1468;6,1547;0,1547;0,1468" o:connectangles="0,0,0,0,0"/>
                  </v:shape>
                  <v:shape id="Picture 2676" o:spid="_x0000_s1377" type="#_x0000_t75" style="position:absolute;left:8048;top:1424;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RAFLFAAAA3gAAAA8AAABkcnMvZG93bnJldi54bWxEj81qw0AMhO+FvsOiQm7NOoGE1skmJIZC&#10;wZc2zSU34VVtU6/WeNd/bx8dAr1JaGY+zf44uUYN1IXas4HVMgFFXHhbc2ng+vPx+gYqRGSLjWcy&#10;MFOA4+H5aY+p9SN/03CJpZIQDikaqGJsU61DUZHDsPQtsdx+fecwytqV2nY4Srhr9DpJttphzUKo&#10;sKWsouLv0jvh6mtwt+y0msP5a5v3I9m8741ZvEynHahIU/wXP9yfVt7fJO9SQOrIDPpw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UQBSxQAAAN4AAAAPAAAAAAAAAAAAAAAA&#10;AJ8CAABkcnMvZG93bnJldi54bWxQSwUGAAAAAAQABAD3AAAAkQMAAAAA&#10;">
                    <v:imagedata r:id="rId1278" o:title=""/>
                  </v:shape>
                </v:group>
                <v:group id="Group 2677" o:spid="_x0000_s1378" style="position:absolute;left:8092;top:1424;width:352;height:5" coordorigin="8092,1424" coordsize="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x14nDFAAAA3gAA&#10;AA8AAAAAAAAAAAAAAAAAqgIAAGRycy9kb3ducmV2LnhtbFBLBQYAAAAABAAEAPoAAACcAwAAAAA=&#10;">
                  <v:shape id="Freeform 2678" o:spid="_x0000_s1379" style="position:absolute;left:8092;top:1424;width:352;height:5;visibility:visible;mso-wrap-style:square;v-text-anchor:top" coordsize="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eb1sQA&#10;AADeAAAADwAAAGRycy9kb3ducmV2LnhtbERP22oCMRB9L/QfwhR8q1kFbV03ShEKXh7aWj9g3Mwm&#10;i5vJuom6/ftGKPRtDuc6xbJ3jbhSF2rPCkbDDARx6XXNRsHh+/35FUSIyBobz6TghwIsF48PBeba&#10;3/iLrvtoRArhkKMCG2ObSxlKSw7D0LfEiat85zAm2BmpO7ylcNfIcZZNpcOaU4PFllaWytP+4hRM&#10;Km9Xny+Ho9nZjTbHj23tzmelBk/92xxEpD7+i//ca53mT7LZGO7vpBv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nm9bEAAAA3gAAAA8AAAAAAAAAAAAAAAAAmAIAAGRycy9k&#10;b3ducmV2LnhtbFBLBQYAAAAABAAEAPUAAACJAwAAAAA=&#10;" path="m,l352,r,6l,6,,e" filled="f" stroked="f">
                    <v:path arrowok="t" o:connecttype="custom" o:connectlocs="0,1424;352,1424;352,1430;0,1430;0,1424" o:connectangles="0,0,0,0,0"/>
                  </v:shape>
                </v:group>
                <v:group id="Group 2679" o:spid="_x0000_s1380" style="position:absolute;left:8438;top:1424;width:5;height:81" coordorigin="8438,1424" coordsize="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vZnMYAAADeAAAADwAAAGRycy9kb3ducmV2LnhtbERPTWvCQBC9F/wPyxS8&#10;NZsoKTXNKiJVPIRCVSi9DdkxCWZnQ3abxH/fLRR6m8f7nHwzmVYM1LvGsoIkikEQl1Y3XCm4nPdP&#10;LyCcR9bYWiYFd3KwWc8ecsy0HfmDhpOvRAhhl6GC2vsuk9KVNRl0ke2IA3e1vUEfYF9J3eMYwk0r&#10;F3H8LA02HBpq7GhXU3k7fRsFhxHH7TJ5G4rbdXf/Oqfvn0VCSs0fp+0rCE+T/xf/uY86zE/j1R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69mcxgAAAN4A&#10;AAAPAAAAAAAAAAAAAAAAAKoCAABkcnMvZG93bnJldi54bWxQSwUGAAAAAAQABAD6AAAAnQMAAAAA&#10;">
                  <v:shape id="Freeform 2680" o:spid="_x0000_s1381" style="position:absolute;left:8438;top:1424;width:5;height:81;visibility:visible;mso-wrap-style:square;v-text-anchor:top" coordsize="5,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xepsIA&#10;AADeAAAADwAAAGRycy9kb3ducmV2LnhtbERPyWrDMBC9F/oPYgq91XJDElo3SiiFgI/Z6HmwJpYb&#10;a2Qk2VH/PgoUepvHW2e1SbYXE/nQOVbwWpQgiBunO24VnI7blzcQISJr7B2Tgl8KsFk/Pqyw0u7K&#10;e5oOsRU5hEOFCkyMQyVlaAxZDIUbiDN3dt5izNC3Unu85nDby1lZLqXFjnODwYG+DDWXw2gVXI7f&#10;u240ddouf6Yw1j7x/myUen5Knx8gIqX4L/5z1zrPX5Tvc7i/k2+Q6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bF6mwgAAAN4AAAAPAAAAAAAAAAAAAAAAAJgCAABkcnMvZG93&#10;bnJldi54bWxQSwUGAAAAAAQABAD1AAAAhwMAAAAA&#10;" path="m,l6,r,81l,81,,e" filled="f" stroked="f">
                    <v:path arrowok="t" o:connecttype="custom" o:connectlocs="0,1424;6,1424;6,1505;0,1505;0,1424" o:connectangles="0,0,0,0,0"/>
                  </v:shape>
                  <v:shape id="Picture 2681" o:spid="_x0000_s1382" type="#_x0000_t75" style="position:absolute;left:8384;top:1499;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VeKrEAAAA3gAAAA8AAABkcnMvZG93bnJldi54bWxET02LwjAQvS/4H8II3tZURdFqFBWE3YOH&#10;VUG9jc3YljaT0kTb/fcbYcHbPN7nLFatKcWTapdbVjDoRyCIE6tzThWcjrvPKQjnkTWWlknBLzlY&#10;LTsfC4y1bfiHngefihDCLkYFmfdVLKVLMjLo+rYiDtzd1gZ9gHUqdY1NCDelHEbRRBrMOTRkWNE2&#10;o6Q4PIyCzfp8Lej43ezZjy73Dd6uk+KmVK/brucgPLX+Lf53f+kwfxzNxvB6J9w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NVeKrEAAAA3gAAAA8AAAAAAAAAAAAAAAAA&#10;nwIAAGRycy9kb3ducmV2LnhtbFBLBQYAAAAABAAEAPcAAACQAwAAAAA=&#10;">
                    <v:imagedata r:id="rId1279" o:title=""/>
                  </v:shape>
                  <v:shape id="Picture 2682" o:spid="_x0000_s1383" type="#_x0000_t75" style="position:absolute;left:8054;top:1553;width:336;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vugnFAAAA3gAAAA8AAABkcnMvZG93bnJldi54bWxET01rwkAQvRf8D8sUvBTdVag00VVEEbz0&#10;UBsovY3ZMQndnQ3ZTUz/fbdQ6G0e73M2u9FZMVAXGs8aFnMFgrj0puFKQ/F+mr2ACBHZoPVMGr4p&#10;wG47edhgbvyd32i4xEqkEA45aqhjbHMpQ1mTwzD3LXHibr5zGBPsKmk6vKdwZ+VSqZV02HBqqLGl&#10;Q03l16V3Gp4UfWZn28fja/GBg71mh/5ktJ4+jvs1iEhj/Bf/uc8mzX9W2Qp+30k3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r7oJxQAAAN4AAAAPAAAAAAAAAAAAAAAA&#10;AJ8CAABkcnMvZG93bnJldi54bWxQSwUGAAAAAAQABAD3AAAAkQMAAAAA&#10;">
                    <v:imagedata r:id="rId1280" o:title=""/>
                  </v:shape>
                </v:group>
                <v:group id="Group 2683" o:spid="_x0000_s1384" style="position:absolute;left:8048;top:1468;width:3;height:91" coordorigin="8048,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Dfn8UAAADeAAAADwAAAGRycy9kb3ducmV2LnhtbERPS2vCQBC+C/6HZQRv&#10;dROL1UZXEWlLD0FQC6W3ITsmwexsyK55/PtuoeBtPr7nbHa9qURLjSstK4hnEQjizOqScwVfl/en&#10;FQjnkTVWlknBQA522/Fog4m2HZ+oPftchBB2CSoovK8TKV1WkEE3szVx4K62MegDbHKpG+xCuKnk&#10;PIpepMGSQ0OBNR0Kym7nu1Hw0WG3f47f2vR2PQw/l8XxO41Jqemk369BeOr9Q/zv/tRh/iJ6XcL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zQ35/FAAAA3gAA&#10;AA8AAAAAAAAAAAAAAAAAqgIAAGRycy9kb3ducmV2LnhtbFBLBQYAAAAABAAEAPoAAACcAwAAAAA=&#10;">
                  <v:shape id="Freeform 2684" o:spid="_x0000_s1385" style="position:absolute;left:8048;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a+EMgA&#10;AADeAAAADwAAAGRycy9kb3ducmV2LnhtbESP0WrCQBBF3wv+wzKFvhTdtLRFo6uIIhQpUmM+YMyO&#10;SWh2Ns1uTfr3zkOhbzPcO/eeWawG16grdaH2bOBpkoAiLrytuTSQn3bjKagQkS02nsnALwVYLUd3&#10;C0yt7/lI1yyWSkI4pGigirFNtQ5FRQ7DxLfEol185zDK2pXadthLuGv0c5K8aYc1S0OFLW0qKr6y&#10;H2fA1bv+Y9seXnLMP7Pzo9+XMfs25uF+WM9BRRriv/nv+t0K/msyE155R2bQy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JFr4QyAAAAN4AAAAPAAAAAAAAAAAAAAAAAJgCAABk&#10;cnMvZG93bnJldi54bWxQSwUGAAAAAAQABAD1AAAAjQMAAAAA&#10;" path="m3,l,,,90r3,l3,e" filled="f" stroked="f">
                    <v:path arrowok="t" o:connecttype="custom" o:connectlocs="3,1468;0,1468;0,1558;3,1558;3,1468" o:connectangles="0,0,0,0,0"/>
                  </v:shape>
                </v:group>
                <v:group id="Group 2685" o:spid="_x0000_s1386" style="position:absolute;left:8392;top:1468;width:2;height:91" coordorigin="8392,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PudsQAAADeAAAA&#10;DwAAAAAAAAAAAAAAAACqAgAAZHJzL2Rvd25yZXYueG1sUEsFBgAAAAAEAAQA+gAAAJsDAAAAAA==&#10;">
                  <v:shape id="Freeform 2686" o:spid="_x0000_s1387" style="position:absolute;left:8392;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YjfMQA&#10;AADeAAAADwAAAGRycy9kb3ducmV2LnhtbESP3WrCQBCF7wXfYRnBO92koITUVUpR0Ct/2gcYstNs&#10;MDsbsqtJ3965KPRuhjnnfHM2u9G36kl9bAIbyJcZKOIq2IZrA99fh0UBKiZki21gMvBLEXbb6WSD&#10;pQ0DX+l5S7WSEI4lGnApdaXWsXLkMS5DRyy3n9B7TLL2tbY9DhLuW/2WZWvtsWEhOOzo01F1vz28&#10;QPRwPxSXc35Khd4fHa3PHaIx89n48Q4q0Zj+xX/uo5X3V3kmBaSOzKC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WI3zEAAAA3gAAAA8AAAAAAAAAAAAAAAAAmAIAAGRycy9k&#10;b3ducmV2LnhtbFBLBQYAAAAABAAEAPUAAACJAwAAAAA=&#10;" path="m2,l,,,90r2,l2,e" filled="f" stroked="f">
                    <v:path arrowok="t" o:connecttype="custom" o:connectlocs="2,1468;0,1468;0,1558;2,1558;2,1468" o:connectangles="0,0,0,0,0"/>
                  </v:shape>
                </v:group>
                <v:group id="Group 2687" o:spid="_x0000_s1388" style="position:absolute;left:8051;top:1468;width:2;height:91" coordorigin="8051,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p54asQAAADeAAAA&#10;DwAAAAAAAAAAAAAAAACqAgAAZHJzL2Rvd25yZXYueG1sUEsFBgAAAAAEAAQA+gAAAJsDAAAAAA==&#10;">
                  <v:shape id="Freeform 2688" o:spid="_x0000_s1389" style="position:absolute;left:8051;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gYkMIA&#10;AADeAAAADwAAAGRycy9kb3ducmV2LnhtbESP3YrCMBCF7xd8hzCCd2taQSnVKCIKeuXvAwzN2BSb&#10;SWmirW+/WRC8m+GcOd+Zxaq3tXhR6yvHCtJxAoK4cLriUsHtuvvNQPiArLF2TAre5GG1HPwsMNeu&#10;4zO9LqEUMYR9jgpMCE0upS8MWfRj1xBH7e5aiyGubSl1i10Mt7WcJMlMWqw4Egw2tDFUPC5PGyGy&#10;e+yy0zE9hExu94ZmxwZRqdGwX89BBOrD1/y53utYf5omE/h/J8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yBiQwgAAAN4AAAAPAAAAAAAAAAAAAAAAAJgCAABkcnMvZG93&#10;bnJldi54bWxQSwUGAAAAAAQABAD1AAAAhwMAAAAA&#10;" path="m2,l,,,90r2,l2,e" filled="f" stroked="f">
                    <v:path arrowok="t" o:connecttype="custom" o:connectlocs="2,1468;0,1468;0,1558;2,1558;2,1468" o:connectangles="0,0,0,0,0"/>
                  </v:shape>
                </v:group>
                <v:group id="Group 2689" o:spid="_x0000_s1390" style="position:absolute;left:8390;top:1468;width:3;height:91" coordorigin="8390,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AQ4bFAAAA3gAA&#10;AA8AAAAAAAAAAAAAAAAAqgIAAGRycy9kb3ducmV2LnhtbFBLBQYAAAAABAAEAPoAAACcAwAAAAA=&#10;">
                  <v:shape id="Freeform 2690" o:spid="_x0000_s1391" style="position:absolute;left:8390;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AuD8QA&#10;AADeAAAADwAAAGRycy9kb3ducmV2LnhtbERP22rCQBB9L/gPywh9KXUTUZHUNYgilCKiMR8wzU6T&#10;YHY2Zrcm/fuuUOjbHM51VulgGnGnztWWFcSTCARxYXXNpYL8sn9dgnAeWWNjmRT8kIN0PXpaYaJt&#10;z2e6Z74UIYRdggoq79tESldUZNBNbEscuC/bGfQBdqXUHfYh3DRyGkULabDm0FBhS9uKimv2bRSY&#10;et8fdu1xlmN+yj5f7Efps5tSz+Nh8wbC0+D/xX/udx3mz+NoBo93wg1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wLg/EAAAA3gAAAA8AAAAAAAAAAAAAAAAAmAIAAGRycy9k&#10;b3ducmV2LnhtbFBLBQYAAAAABAAEAPUAAACJAwAAAAA=&#10;" path="m2,l,,,90r2,l2,e" filled="f" stroked="f">
                    <v:path arrowok="t" o:connecttype="custom" o:connectlocs="2,1468;0,1468;0,1558;2,1558;2,1468" o:connectangles="0,0,0,0,0"/>
                  </v:shape>
                  <v:shape id="Picture 2691" o:spid="_x0000_s1392" type="#_x0000_t75" style="position:absolute;left:8053;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AoNfEAAAA3gAAAA8AAABkcnMvZG93bnJldi54bWxET01PwzAMvSPtP0SexI2lBTZBWTYhNAQc&#10;dthgd6sxTaBxSmPWwq8nSEjc/PQ+vVyPoVVH6pOPbKCcFaCI62g9NwZenu/PrkAlQbbYRiYDX5Rg&#10;vZqcLLGyceAdHffSqBzCqUIDTqSrtE61o4BpFjvizL3GPqBk2Dfa9jjk8NDq86JY6ICec4PDju4c&#10;1e/7z2Dg8uLNbx7kcLDfzqfyaSvDx+bamNPpeHsDSmiUf/Gf+9Hm+fOymMPvO/kGvf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PAoNfEAAAA3gAAAA8AAAAAAAAAAAAAAAAA&#10;nwIAAGRycy9kb3ducmV2LnhtbFBLBQYAAAAABAAEAPcAAACQAwAAAAA=&#10;">
                    <v:imagedata r:id="rId1281" o:title=""/>
                  </v:shape>
                </v:group>
                <v:group id="Group 2692" o:spid="_x0000_s1393" style="position:absolute;left:8388;top:1468;width:2;height:91" coordorigin="8388,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134B7FAAAA3gAA&#10;AA8AAAAAAAAAAAAAAAAAqgIAAGRycy9kb3ducmV2LnhtbFBLBQYAAAAABAAEAPoAAACcAwAAAAA=&#10;">
                  <v:shape id="Freeform 2693" o:spid="_x0000_s1394" style="position:absolute;left:8388;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CMMA&#10;AADeAAAADwAAAGRycy9kb3ducmV2LnhtbESP0YrCMBBF34X9hzDCvmlaQS1do8ii4D6p1Q8Ymtmm&#10;2ExKE2337zeC4NsM9849d1abwTbiQZ2vHStIpwkI4tLpmisF18t+koHwAVlj45gU/JGHzfpjtMJc&#10;u57P9ChCJWII+xwVmBDaXEpfGrLop64ljtqv6yyGuHaV1B32Mdw2cpYkC2mx5kgw2NK3ofJW3G2E&#10;yP62z07H9CdkcncwtDi2iEp9joftF4hAQ3ibX9cHHevP02QJ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CMMAAADeAAAADwAAAAAAAAAAAAAAAACYAgAAZHJzL2Rv&#10;d25yZXYueG1sUEsFBgAAAAAEAAQA9QAAAIgDAAAAAA==&#10;" path="m2,l,,,90r2,l2,e" filled="f" stroked="f">
                    <v:path arrowok="t" o:connecttype="custom" o:connectlocs="2,1468;0,1468;0,1558;2,1558;2,1468" o:connectangles="0,0,0,0,0"/>
                  </v:shape>
                </v:group>
                <v:group id="Group 2694" o:spid="_x0000_s1395" style="position:absolute;left:8055;top:1468;width:2;height:91" coordorigin="8055,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6TR98cAAADe&#10;AAAADwAAAAAAAAAAAAAAAACqAgAAZHJzL2Rvd25yZXYueG1sUEsFBgAAAAAEAAQA+gAAAJ4DAAAA&#10;AA==&#10;">
                  <v:shape id="Freeform 2695" o:spid="_x0000_s1396" style="position:absolute;left:8055;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yK4cUA&#10;AADeAAAADwAAAGRycy9kb3ducmV2LnhtbESPwWrDMBBE74X+g9hCb43sQo3jRjGh1JCe3Dr9gMXa&#10;WCbWylhq7Px9VAjktsvMzpvdlIsdxJkm3ztWkK4SEMSt0z13Cn4P1UsOwgdkjYNjUnAhD+X28WGD&#10;hXYz/9C5CZ2IIewLVGBCGAspfWvIol+5kThqRzdZDHGdOqknnGO4HeRrkmTSYs+RYHCkD0Ptqfmz&#10;ESLnU5V/1+lXyOXn3lBWj4hKPT8tu3cQgZZwN9+u9zrWf0uTNfy/E2eQ2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bIrhxQAAAN4AAAAPAAAAAAAAAAAAAAAAAJgCAABkcnMv&#10;ZG93bnJldi54bWxQSwUGAAAAAAQABAD1AAAAigMAAAAA&#10;" path="m2,l,,,90r2,l2,e" filled="f" stroked="f">
                    <v:path arrowok="t" o:connecttype="custom" o:connectlocs="2,1468;0,1468;0,1558;2,1558;2,1468" o:connectangles="0,0,0,0,0"/>
                  </v:shape>
                </v:group>
                <v:group id="Group 2696" o:spid="_x0000_s1397" style="position:absolute;left:8385;top:1468;width:3;height:91" coordorigin="8385,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AtLLMcAAADe&#10;AAAADwAAAAAAAAAAAAAAAACqAgAAZHJzL2Rvd25yZXYueG1sUEsFBgAAAAAEAAQA+gAAAJ4DAAAA&#10;AA==&#10;">
                  <v:shape id="Freeform 2697" o:spid="_x0000_s1398" style="position:absolute;left:8385;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4bSsUA&#10;AADeAAAADwAAAGRycy9kb3ducmV2LnhtbERP22rCQBB9F/yHZYS+SN2kaCmpmyAWoYhIm+YDptlp&#10;EpqdTbNbE//eFQTf5nCus85G04oT9a6xrCBeRCCIS6sbrhQUX7vHFxDOI2tsLZOCMznI0ulkjYm2&#10;A3/SKfeVCCHsElRQe98lUrqyJoNuYTviwP3Y3qAPsK+k7nEI4aaVT1H0LA02HBpq7GhbU/mb/xsF&#10;ptkNh7fuuCyw+Mi/53Zf+fxPqYfZuHkF4Wn0d/HN/a7D/FUcx3B9J9wg0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HhtKxQAAAN4AAAAPAAAAAAAAAAAAAAAAAJgCAABkcnMv&#10;ZG93bnJldi54bWxQSwUGAAAAAAQABAD1AAAAigMAAAAA&#10;" path="m3,l,,,90r3,l3,e" filled="f" stroked="f">
                    <v:path arrowok="t" o:connecttype="custom" o:connectlocs="3,1468;0,1468;0,1558;3,1558;3,1468" o:connectangles="0,0,0,0,0"/>
                  </v:shape>
                </v:group>
                <v:group id="Group 2698" o:spid="_x0000_s1399" style="position:absolute;left:8057;top:1468;width:3;height:91" coordorigin="8057,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5VwwMQAAADeAAAA&#10;DwAAAAAAAAAAAAAAAACqAgAAZHJzL2Rvd25yZXYueG1sUEsFBgAAAAAEAAQA+gAAAJsDAAAAAA==&#10;">
                  <v:shape id="Freeform 2699" o:spid="_x0000_s1400" style="position:absolute;left:8057;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AgpsQA&#10;AADeAAAADwAAAGRycy9kb3ducmV2LnhtbERP22rCQBB9L/Qflin4IrqJtiKpq5SKICJSYz5gzE6T&#10;0Oxsml1N/Hu3IPRtDuc6i1VvanGl1lWWFcTjCARxbnXFhYLstBnNQTiPrLG2TApu5GC1fH5aYKJt&#10;x0e6pr4QIYRdggpK75tESpeXZNCNbUMcuG/bGvQBtoXULXYh3NRyEkUzabDi0FBiQ58l5T/pxSgw&#10;1abbr5vDa4bZV3oe2l3h01+lBi/9xzsIT73/Fz/cWx3mv8XxFP7eC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IKbEAAAA3gAAAA8AAAAAAAAAAAAAAAAAmAIAAGRycy9k&#10;b3ducmV2LnhtbFBLBQYAAAAABAAEAPUAAACJAwAAAAA=&#10;" path="m3,l,,,90r3,l3,e" filled="f" stroked="f">
                    <v:path arrowok="t" o:connecttype="custom" o:connectlocs="3,1468;0,1468;0,1558;3,1558;3,1468" o:connectangles="0,0,0,0,0"/>
                  </v:shape>
                  <v:shape id="Picture 2700" o:spid="_x0000_s1401" type="#_x0000_t75" style="position:absolute;left:8383;top:1468;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MZnHEAAAA3gAAAA8AAABkcnMvZG93bnJldi54bWxET01Lw0AQvQv+h2UK3uxmixVJuy1FETwI&#10;klS0xyE7TUKzMyG7ttFf3y0UvM3jfc5yPfpOHWkIrbAFM81AEVfiWq4tfG5f759AhYjssBMmC78U&#10;YL26vVli7uTEBR3LWKsUwiFHC02Mfa51qBryGKbSEyduL4PHmOBQazfgKYX7Ts+y7FF7bDk1NNjT&#10;c0PVofzxFv42/e77A827FF/yUjjxZlfOrL2bjJsFqEhj/Bdf3W8uzZ8b8wCXd9INen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pMZnHEAAAA3gAAAA8AAAAAAAAAAAAAAAAA&#10;nwIAAGRycy9kb3ducmV2LnhtbFBLBQYAAAAABAAEAPcAAACQAwAAAAA=&#10;">
                    <v:imagedata r:id="rId1282" o:title=""/>
                  </v:shape>
                </v:group>
                <v:group id="Group 2701" o:spid="_x0000_s1402" style="position:absolute;left:8060;top:1468;width:2;height:91" coordorigin="8060,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HzotMQAAADeAAAA&#10;DwAAAAAAAAAAAAAAAACqAgAAZHJzL2Rvd25yZXYueG1sUEsFBgAAAAAEAAQA+gAAAJsDAAAAAA==&#10;">
                  <v:shape id="Freeform 2702" o:spid="_x0000_s1403" style="position:absolute;left:8060;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qITsQA&#10;AADeAAAADwAAAGRycy9kb3ducmV2LnhtbESPwWrDMBBE74X8g9hCb43sQo1xLIdQEnBObpN8wGJt&#10;LBNrZSw1dv6+KhR622Vm582W28UO4k6T7x0rSNcJCOLW6Z47BZfz4TUH4QOyxsExKXiQh221eiqx&#10;0G7mL7qfQidiCPsCFZgQxkJK3xqy6NduJI7a1U0WQ1ynTuoJ5xhuB/mWJJm02HMkGBzpw1B7O33b&#10;CJHz7ZB/Nukx5HJfG8qaEVGpl+dltwERaAn/5r/rWsf672mawe87cQZZ/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qiE7EAAAA3gAAAA8AAAAAAAAAAAAAAAAAmAIAAGRycy9k&#10;b3ducmV2LnhtbFBLBQYAAAAABAAEAPUAAACJAwAAAAA=&#10;" path="m2,l,,,90r2,l2,e" filled="f" stroked="f">
                    <v:path arrowok="t" o:connecttype="custom" o:connectlocs="2,1468;0,1468;0,1558;2,1558;2,1468" o:connectangles="0,0,0,0,0"/>
                  </v:shape>
                </v:group>
                <v:group id="Group 2703" o:spid="_x0000_s1404" style="position:absolute;left:8380;top:1468;width:3;height:91" coordorigin="8380,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LTWMQAAADeAAAA&#10;DwAAAAAAAAAAAAAAAACqAgAAZHJzL2Rvd25yZXYueG1sUEsFBgAAAAAEAAQA+gAAAJsDAAAAAA==&#10;">
                  <v:shape id="Freeform 2704" o:spid="_x0000_s1405" style="position:absolute;left:8380;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y18cA&#10;AADeAAAADwAAAGRycy9kb3ducmV2LnhtbESP0WrCQBBF3wv+wzIFX6RuUlRK6irSIpQiRdN8wDQ7&#10;TUKzs2l2NfHvnYdC32a4d+49s96OrlUX6kPj2UA6T0ARl942XBkoPvcPT6BCRLbYeiYDVwqw3Uzu&#10;1phZP/CJLnmslIRwyNBAHWOXaR3KmhyGue+IRfv2vcMoa19p2+Mg4a7Vj0my0g4bloYaO3qpqfzJ&#10;z86Aa/bD4bX7WBRYHPOvmX+vYv5rzPR+3D2DijTGf/Pf9ZsV/GWaCq+8IzPoz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IkstfHAAAA3gAAAA8AAAAAAAAAAAAAAAAAmAIAAGRy&#10;cy9kb3ducmV2LnhtbFBLBQYAAAAABAAEAPUAAACMAwAAAAA=&#10;" path="m3,l,,,90r3,l3,e" filled="f" stroked="f">
                    <v:path arrowok="t" o:connecttype="custom" o:connectlocs="3,1468;0,1468;0,1558;3,1558;3,1468" o:connectangles="0,0,0,0,0"/>
                  </v:shape>
                </v:group>
                <v:group id="Group 2705" o:spid="_x0000_s1406" style="position:absolute;left:8062;top:1468;width:3;height:91" coordorigin="8062,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THiscQAAADeAAAA&#10;DwAAAAAAAAAAAAAAAACqAgAAZHJzL2Rvd25yZXYueG1sUEsFBgAAAAAEAAQA+gAAAJsDAAAAAA==&#10;">
                  <v:shape id="Freeform 2706" o:spid="_x0000_s1407" style="position:absolute;left:8062;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50bMcA&#10;AADeAAAADwAAAGRycy9kb3ducmV2LnhtbESP0WrCQBBF3wv+wzKCL6VulLaU1FVEEUSkaJoPmGan&#10;SWh2NmZXk/6981Do2wxz5957FqvBNepGXag9G5hNE1DEhbc1lwbyz93TG6gQkS02nsnALwVYLUcP&#10;C0yt7/lMtyyWSkw4pGigirFNtQ5FRQ7D1LfEcvv2ncMoa1dq22Ev5q7R8yR51Q5rloQKW9pUVPxk&#10;V2fA1bv+uG0/nnPMT9nXoz+UMbsYMxkP63dQkYb4L/773lup/zKbC4DgyAx6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dGzHAAAA3gAAAA8AAAAAAAAAAAAAAAAAmAIAAGRy&#10;cy9kb3ducmV2LnhtbFBLBQYAAAAABAAEAPUAAACMAwAAAAA=&#10;" path="m3,l,,,90r3,l3,e" filled="f" stroked="f">
                    <v:path arrowok="t" o:connecttype="custom" o:connectlocs="3,1468;0,1468;0,1558;3,1558;3,1468" o:connectangles="0,0,0,0,0"/>
                  </v:shape>
                </v:group>
                <v:group id="Group 2707" o:spid="_x0000_s1408" style="position:absolute;left:8379;top:1468;width:2;height:91" coordorigin="8379,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SskCsQAAADeAAAA&#10;DwAAAAAAAAAAAAAAAACqAgAAZHJzL2Rvd25yZXYueG1sUEsFBgAAAAAEAAQA+gAAAJsDAAAAAA==&#10;">
                  <v:shape id="Freeform 2708" o:spid="_x0000_s1409" style="position:absolute;left:8379;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1E8MMA&#10;AADeAAAADwAAAGRycy9kb3ducmV2LnhtbESP3YrCMBCF74V9hzALe2fTFlZK1ygiK+iVvw8wNLNN&#10;sZmUJmvr2xtB8G6Gc+Z8Z+bL0bbiRr1vHCvIkhQEceV0w7WCy3kzLUD4gKyxdUwK7uRhufiYzLHU&#10;buAj3U6hFjGEfYkKTAhdKaWvDFn0ieuIo/bneoshrn0tdY9DDLetzNN0Ji02HAkGO1obqq6nfxsh&#10;crhuisM+24VC/m4NzfYdolJfn+PqB0SgMbzNr+utjvW/szyH5ztxBr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1E8MMAAADeAAAADwAAAAAAAAAAAAAAAACYAgAAZHJzL2Rv&#10;d25yZXYueG1sUEsFBgAAAAAEAAQA9QAAAIgDAAAAAA==&#10;" path="m1,l,,,90r1,l1,e" filled="f" stroked="f">
                    <v:path arrowok="t" o:connecttype="custom" o:connectlocs="1,1468;0,1468;0,1558;1,1558;1,1468" o:connectangles="0,0,0,0,0"/>
                  </v:shape>
                  <v:shape id="Picture 2709" o:spid="_x0000_s1410" type="#_x0000_t75" style="position:absolute;left:8065;top:1468;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SnfXFAAAA3gAAAA8AAABkcnMvZG93bnJldi54bWxET0trwkAQvhf8D8sI3urG2BaJrmLFQvBU&#10;HwePw+6YBLOzIbs1aX+9Kwi9zcf3nMWqt7W4Uesrxwom4wQEsXam4kLB6fj1OgPhA7LB2jEp+CUP&#10;q+XgZYGZcR3v6XYIhYgh7DNUUIbQZFJ6XZJFP3YNceQurrUYImwLaVrsYritZZokH9JixbGhxIY2&#10;Jenr4ccqkNutbvLv/fEtzXf13+bc6c9rodRo2K/nIAL14V/8dOcmzn+fpFN4vBNvkM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0p31xQAAAN4AAAAPAAAAAAAAAAAAAAAA&#10;AJ8CAABkcnMvZG93bnJldi54bWxQSwUGAAAAAAQABAD3AAAAkQMAAAAA&#10;">
                    <v:imagedata r:id="rId1283" o:title=""/>
                  </v:shape>
                </v:group>
                <v:group id="Group 2710" o:spid="_x0000_s1411" style="position:absolute;left:8376;top:1468;width:3;height:91" coordorigin="8376,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VyHksQAAADeAAAADwAAAGRycy9kb3ducmV2LnhtbERPS4vCMBC+C/sfwix4&#10;07S+WLpGEVmXPYigLoi3oRnbYjMpTWzrvzeC4G0+vufMl50pRUO1KywriIcRCOLU6oIzBf/HzeAL&#10;hPPIGkvLpOBODpaLj94cE21b3lNz8JkIIewSVJB7XyVSujQng25oK+LAXWxt0AdYZ1LX2IZwU8pR&#10;FM2kwYJDQ44VrXNKr4ebUfDbYrsaxz/N9npZ38/H6e60jUmp/me3+gbhqfNv8cv9p8P8aTyawP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VyHksQAAADeAAAA&#10;DwAAAAAAAAAAAAAAAACqAgAAZHJzL2Rvd25yZXYueG1sUEsFBgAAAAAEAAQA+gAAAJsDAAAAAA==&#10;">
                  <v:shape id="Freeform 2711" o:spid="_x0000_s1412" style="position:absolute;left:8376;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nX9MUA&#10;AADeAAAADwAAAGRycy9kb3ducmV2LnhtbERP22rCQBB9L/gPywi+lGajNFJSVxGLIFKKxnzANDsm&#10;wexsml2T9O+7hULf5nCus9qMphE9da62rGAexSCIC6trLhXkl/3TCwjnkTU2lknBNznYrCcPK0y1&#10;HfhMfeZLEULYpaig8r5NpXRFRQZdZFviwF1tZ9AH2JVSdziEcNPIRRwvpcGaQ0OFLe0qKm7Z3Sgw&#10;9X54f2s/nnPMT9nnoz2WPvtSajYdt68gPI3+X/znPugwP5kvEvh9J9w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Sdf0xQAAAN4AAAAPAAAAAAAAAAAAAAAAAJgCAABkcnMv&#10;ZG93bnJldi54bWxQSwUGAAAAAAQABAD1AAAAigMAAAAA&#10;" path="m3,l,,,90r3,l3,e" filled="f" stroked="f">
                    <v:path arrowok="t" o:connecttype="custom" o:connectlocs="3,1468;0,1468;0,1558;3,1558;3,1468" o:connectangles="0,0,0,0,0"/>
                  </v:shape>
                </v:group>
                <v:group id="Group 2712" o:spid="_x0000_s1413" style="position:absolute;left:8066;top:1468;width:3;height:91" coordorigin="8066,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K8fsQAAADeAAAADwAAAGRycy9kb3ducmV2LnhtbERPTYvCMBC9L+x/CLPg&#10;bU2rKEvXKCKreBDBuiDehmZsi82kNLGt/94Igrd5vM+ZLXpTiZYaV1pWEA8jEMSZ1SXnCv6P6+8f&#10;EM4ja6wsk4I7OVjMPz9mmGjb8YHa1OcihLBLUEHhfZ1I6bKCDLqhrYkDd7GNQR9gk0vdYBfCTSVH&#10;UTSVBksODQXWtCoou6Y3o2DTYbccx3/t7npZ3c/Hyf60i0mpwVe//AXhqfdv8cu91WH+JB5N4f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sK8fsQAAADeAAAA&#10;DwAAAAAAAAAAAAAAAACqAgAAZHJzL2Rvd25yZXYueG1sUEsFBgAAAAAEAAQA+gAAAJsDAAAAAA==&#10;">
                  <v:shape id="Freeform 2713" o:spid="_x0000_s1414" style="position:absolute;left:8066;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fsGMUA&#10;AADeAAAADwAAAGRycy9kb3ducmV2LnhtbERP22rCQBB9L/gPywi+SN0o1ZbUTSiKUERKTfMB0+w0&#10;Cc3OptnVxL93BaFvczjXWaeDacSZOldbVjCfRSCIC6trLhXkX7vHFxDOI2tsLJOCCzlIk9HDGmNt&#10;ez7SOfOlCCHsYlRQed/GUrqiIoNuZlviwP3YzqAPsCul7rAP4aaRiyhaSYM1h4YKW9pUVPxmJ6PA&#10;1Lv+sG0/nnLMP7Pvqd2XPvtTajIe3l5BeBr8v/juftdh/nK+eIbbO+EGm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1+wYxQAAAN4AAAAPAAAAAAAAAAAAAAAAAJgCAABkcnMv&#10;ZG93bnJldi54bWxQSwUGAAAAAAQABAD1AAAAigMAAAAA&#10;" path="m3,l,,,90r3,l3,e" filled="f" stroked="f">
                    <v:path arrowok="t" o:connecttype="custom" o:connectlocs="3,1468;0,1468;0,1558;3,1558;3,1468" o:connectangles="0,0,0,0,0"/>
                  </v:shape>
                  <v:shape id="Picture 2714" o:spid="_x0000_s1415" type="#_x0000_t75" style="position:absolute;left:8374;top:1468;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IBvHFAAAA3gAAAA8AAABkcnMvZG93bnJldi54bWxEj0FLAzEQhe9C/0MYwZtNulCRtWkRqWDB&#10;i6sHj+Nm3CzdTLZJtl3/vXMQvM3w3rz3zWY3h0GdKeU+soXV0oAibqPrubPw8f58ew8qF2SHQ2Sy&#10;8EMZdtvF1QZrFy/8RuemdEpCONdowZcy1lrn1lPAvIwjsWjfMQUssqZOu4QXCQ+Droy50wF7lgaP&#10;Iz15ao/NFCw0hvaf5qC/0mnaV93Rx9dJR2tvrufHB1CF5vJv/rt+cYK/XlXCK+/IDHr7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CAbxxQAAAN4AAAAPAAAAAAAAAAAAAAAA&#10;AJ8CAABkcnMvZG93bnJldi54bWxQSwUGAAAAAAQABAD3AAAAkQMAAAAA&#10;">
                    <v:imagedata r:id="rId1284" o:title=""/>
                  </v:shape>
                </v:group>
                <v:group id="Group 2715" o:spid="_x0000_s1416" style="position:absolute;left:8069;top:1468;width:2;height:91" coordorigin="8069,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10oDMYAAADeAAAADwAAAGRycy9kb3ducmV2LnhtbERPTWvCQBC9F/wPyxS8&#10;NZsoKTXNKiJWPIRCVSi9DdkxCWZnQ3abxH/fLRR6m8f7nHwzmVYM1LvGsoIkikEQl1Y3XCm4nN+e&#10;XkA4j6yxtUwK7uRgs5495JhpO/IHDSdfiRDCLkMFtfddJqUrazLoItsRB+5qe4M+wL6SuscxhJtW&#10;LuL4WRpsODTU2NGupvJ2+jYKDiOO22WyH4rbdXf/Oqfvn0VCSs0fp+0rCE+T/xf/uY86zE+TxQp+&#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XSgMxgAAAN4A&#10;AAAPAAAAAAAAAAAAAAAAAKoCAABkcnMvZG93bnJldi54bWxQSwUGAAAAAAQABAD6AAAAnQMAAAAA&#10;">
                  <v:shape id="Freeform 2716" o:spid="_x0000_s1417" style="position:absolute;left:8069;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rpwcQA&#10;AADeAAAADwAAAGRycy9kb3ducmV2LnhtbESPzWrDQAyE74W8w6JAb83aLQnGySaE0kB6yu8DCK/i&#10;NfFqjXcbu29fHQq5SWhmPs1qM/pWPaiPTWAD+SwDRVwF23Bt4HrZvRWgYkK22AYmA78UYbOevKyw&#10;tGHgEz3OqVYSwrFEAy6lrtQ6Vo48xlnoiOV2C73HJGtfa9vjIOG+1e9ZttAeGxaCw44+HVX3848X&#10;iB7uu+J4yL9Tob/2jhaHDtGY1+m4XYJKNKan+N+9t/L+PP+QAlJHZt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66cHEAAAA3gAAAA8AAAAAAAAAAAAAAAAAmAIAAGRycy9k&#10;b3ducmV2LnhtbFBLBQYAAAAABAAEAPUAAACJAwAAAAA=&#10;" path="m2,l,,,90r2,l2,e" filled="f" stroked="f">
                    <v:path arrowok="t" o:connecttype="custom" o:connectlocs="2,1468;0,1468;0,1558;2,1558;2,1468" o:connectangles="0,0,0,0,0"/>
                  </v:shape>
                </v:group>
                <v:group id="Group 2717" o:spid="_x0000_s1418" style="position:absolute;left:8372;top:1468;width:2;height:91" coordorigin="8372,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zystfFAAAA3gAA&#10;AA8AAAAAAAAAAAAAAAAAqgIAAGRycy9kb3ducmV2LnhtbFBLBQYAAAAABAAEAPoAAACcAwAAAAA=&#10;">
                  <v:shape id="Freeform 2718" o:spid="_x0000_s1419" style="position:absolute;left:8372;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TSLcMA&#10;AADeAAAADwAAAGRycy9kb3ducmV2LnhtbESP0YrCMBBF34X9hzALvmlaRSldo8iygvuk1v2AoRmb&#10;YjMpTbT17zeC4NsM9849d1abwTbiTp2vHStIpwkI4tLpmisFf+fdJAPhA7LGxjEpeJCHzfpjtMJc&#10;u55PdC9CJWII+xwVmBDaXEpfGrLop64ljtrFdRZDXLtK6g77GG4bOUuSpbRYcyQYbOnbUHktbjZC&#10;ZH/dZcdD+hsy+bM3tDy0iEqNP4ftF4hAQ3ibX9d7Hesv0vkMnu/EG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TSLcMAAADeAAAADwAAAAAAAAAAAAAAAACYAgAAZHJzL2Rv&#10;d25yZXYueG1sUEsFBgAAAAAEAAQA9QAAAIgDAAAAAA==&#10;" path="m2,l,,,90r2,l2,e" filled="f" stroked="f">
                    <v:path arrowok="t" o:connecttype="custom" o:connectlocs="2,1468;0,1468;0,1558;2,1558;2,1468" o:connectangles="0,0,0,0,0"/>
                  </v:shape>
                </v:group>
                <v:group id="Group 2719" o:spid="_x0000_s1420" style="position:absolute;left:8071;top:1468;width:3;height:91" coordorigin="8071,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yJO8QAAADeAAAADwAAAGRycy9kb3ducmV2LnhtbERPTYvCMBC9L/gfwgje&#10;1rQWF6lGEVHxIAurgngbmrEtNpPSxLb+e7OwsLd5vM9ZrHpTiZYaV1pWEI8jEMSZ1SXnCi7n3ecM&#10;hPPIGivLpOBFDlbLwccCU207/qH25HMRQtilqKDwvk6ldFlBBt3Y1sSBu9vGoA+wyaVusAvhppKT&#10;KPqSBksODQXWtCkoe5yeRsG+w26dxNv2+LhvXrfz9Pt6jEmp0bBfz0F46v2/+M990GH+NE4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2yJO8QAAADeAAAA&#10;DwAAAAAAAAAAAAAAAACqAgAAZHJzL2Rvd25yZXYueG1sUEsFBgAAAAAEAAQA+gAAAJsDAAAAAA==&#10;">
                  <v:shape id="Freeform 2720" o:spid="_x0000_s1421" style="position:absolute;left:8071;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zkssUA&#10;AADeAAAADwAAAGRycy9kb3ducmV2LnhtbERP22rCQBB9F/yHZYS+FN1YL0jqJpQWQYqUGvMB0+w0&#10;Cc3OptnVxL/vCgXf5nCus00H04gLda62rGA+i0AQF1bXXCrIT7vpBoTzyBoby6TgSg7SZDzaYqxt&#10;z0e6ZL4UIYRdjAoq79tYSldUZNDNbEscuG/bGfQBdqXUHfYh3DTyKYrW0mDNoaHCll4rKn6ys1Fg&#10;6l1/eGs/ljnmn9nXo30vffar1MNkeHkG4Wnwd/G/e6/D/NV8sYTbO+EGm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3OSyxQAAAN4AAAAPAAAAAAAAAAAAAAAAAJgCAABkcnMv&#10;ZG93bnJldi54bWxQSwUGAAAAAAQABAD1AAAAigMAAAAA&#10;" path="m3,l,,,90r3,l3,e" filled="f" stroked="f">
                    <v:path arrowok="t" o:connecttype="custom" o:connectlocs="3,1468;0,1468;0,1558;3,1558;3,1468" o:connectangles="0,0,0,0,0"/>
                  </v:shape>
                </v:group>
                <v:group id="Group 2721" o:spid="_x0000_s1422" style="position:absolute;left:8369;top:1468;width:3;height:91" coordorigin="8369,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8m01MQAAADeAAAADwAAAGRycy9kb3ducmV2LnhtbERPTYvCMBC9L/gfwgje&#10;1rRKF6lGEVHxIAurgngbmrEtNpPSxLb+e7OwsLd5vM9ZrHpTiZYaV1pWEI8jEMSZ1SXnCi7n3ecM&#10;hPPIGivLpOBFDlbLwccCU207/qH25HMRQtilqKDwvk6ldFlBBt3Y1sSBu9vGoA+wyaVusAvhppKT&#10;KPqSBksODQXWtCkoe5yeRsG+w249jbft8XHfvG7n5Pt6jEmp0bBfz0F46v2/+M990GF+Ek8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8m01MQAAADeAAAA&#10;DwAAAAAAAAAAAAAAAACqAgAAZHJzL2Rvd25yZXYueG1sUEsFBgAAAAAEAAQA+gAAAJsDAAAAAA==&#10;">
                  <v:shape id="Freeform 2722" o:spid="_x0000_s1423" style="position:absolute;left:8369;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LfXsQA&#10;AADeAAAADwAAAGRycy9kb3ducmV2LnhtbERP22rCQBB9F/yHZYS+FN1oq0h0FakIpYhozAeM2TEJ&#10;ZmfT7Nakf+8WCr7N4Vxnue5MJe7UuNKygvEoAkGcWV1yriA974ZzEM4ja6wsk4JfcrBe9XtLjLVt&#10;+UT3xOcihLCLUUHhfR1L6bKCDLqRrYkDd7WNQR9gk0vdYBvCTSUnUTSTBksODQXW9FFQdkt+jAJT&#10;7tr9tj68p5gek8ur/cp98q3Uy6DbLEB46vxT/O/+1GH+dPw2g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C317EAAAA3gAAAA8AAAAAAAAAAAAAAAAAmAIAAGRycy9k&#10;b3ducmV2LnhtbFBLBQYAAAAABAAEAPUAAACJAwAAAAA=&#10;" path="m3,l,,,90r3,l3,e" filled="f" stroked="f">
                    <v:path arrowok="t" o:connecttype="custom" o:connectlocs="3,1468;0,1468;0,1558;3,1558;3,1468" o:connectangles="0,0,0,0,0"/>
                  </v:shape>
                  <v:shape id="Picture 2723" o:spid="_x0000_s1424" type="#_x0000_t75" style="position:absolute;left:8074;top:1468;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FPSbEAAAA3gAAAA8AAABkcnMvZG93bnJldi54bWxET91qwjAUvh/4DuEI3gxNdcxJNYoMJpNd&#10;6foAh+bYFJuTksS2+vTLYLC78/H9ns1usI3oyIfasYL5LANBXDpdc6Wg+P6YrkCEiKyxcUwK7hRg&#10;tx09bTDXrucTdedYiRTCIUcFJsY2lzKUhiyGmWuJE3dx3mJM0FdSe+xTuG3kIsuW0mLNqcFgS++G&#10;yuv5ZhUcO3l8PJtbV/iiXX75ul+cDr1Sk/GwX4OINMR/8Z/7U6f5r/OXN/h9J90gt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gFPSbEAAAA3gAAAA8AAAAAAAAAAAAAAAAA&#10;nwIAAGRycy9kb3ducmV2LnhtbFBLBQYAAAAABAAEAPcAAACQAwAAAAA=&#10;">
                    <v:imagedata r:id="rId1285" o:title=""/>
                  </v:shape>
                </v:group>
                <v:group id="Group 2724" o:spid="_x0000_s1425" style="position:absolute;left:8368;top:1468;width:2;height:91" coordorigin="8368,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cgbSscAAADe&#10;AAAADwAAAAAAAAAAAAAAAACqAgAAZHJzL2Rvd25yZXYueG1sUEsFBgAAAAAEAAQA+gAAAJ4DAAAA&#10;AA==&#10;">
                  <v:shape id="Freeform 2725" o:spid="_x0000_s1426" style="position:absolute;left:8368;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BAXMUA&#10;AADeAAAADwAAAGRycy9kb3ducmV2LnhtbESPwWrDMBBE74H+g9hAb7HslAbHiRJKaCA9pXH7AYu1&#10;sUyslbDU2P37qlDobZeZnTe73U+2F3caQudYQZHlIIgbpztuFXx+HBcliBCRNfaOScE3BdjvHmZb&#10;rLQb+UL3OrYihXCoUIGJ0VdShsaQxZA5T5y0qxssxrQOrdQDjinc9nKZ5ytpseNEMOjpYKi51V82&#10;QeR4O5bv5+ItlvL1ZGh19ohKPc6nlw2ISFP8N/9dn3Sq/1w8reH3nTSD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AEBcxQAAAN4AAAAPAAAAAAAAAAAAAAAAAJgCAABkcnMv&#10;ZG93bnJldi54bWxQSwUGAAAAAAQABAD1AAAAigMAAAAA&#10;" path="m1,l,,,90r1,l1,e" filled="f" stroked="f">
                    <v:path arrowok="t" o:connecttype="custom" o:connectlocs="1,1468;0,1468;0,1558;1,1558;1,1468" o:connectangles="0,0,0,0,0"/>
                  </v:shape>
                </v:group>
                <v:group id="Group 2726" o:spid="_x0000_s1427" style="position:absolute;left:8076;top:1468;width:3;height:91" coordorigin="8076,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7hkMccAAADe&#10;AAAADwAAAAAAAAAAAAAAAACqAgAAZHJzL2Rvd25yZXYueG1sUEsFBgAAAAAEAAQA+gAAAJ4DAAAA&#10;AA==&#10;">
                  <v:shape id="Freeform 2727" o:spid="_x0000_s1428" style="position:absolute;left:8076;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00V8QA&#10;AADeAAAADwAAAGRycy9kb3ducmV2LnhtbERP22rCQBB9L/gPywi+iG5SrJTUVcQilCJF03zAmJ0m&#10;wexszK4m/r0rCH2bw7nOYtWbWlypdZVlBfE0AkGcW11xoSD73U7eQTiPrLG2TApu5GC1HLwsMNG2&#10;4wNdU1+IEMIuQQWl900ipctLMuimtiEO3J9tDfoA20LqFrsQbmr5GkVzabDi0FBiQ5uS8lN6MQpM&#10;te12n83PLMNsnx7H9rvw6Vmp0bBff4Dw1Pt/8dP9pcP8t3gWw+OdcIN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tNFfEAAAA3gAAAA8AAAAAAAAAAAAAAAAAmAIAAGRycy9k&#10;b3ducmV2LnhtbFBLBQYAAAAABAAEAPUAAACJAwAAAAA=&#10;" path="m2,l,,,90r2,l2,e" filled="f" stroked="f">
                    <v:path arrowok="t" o:connecttype="custom" o:connectlocs="2,1468;0,1468;0,1558;2,1558;2,1468" o:connectangles="0,0,0,0,0"/>
                  </v:shape>
                  <v:shape id="Picture 2728" o:spid="_x0000_s1429" type="#_x0000_t75" style="position:absolute;left:8365;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9oqFXDAAAA3gAAAA8AAABkcnMvZG93bnJldi54bWxET02LwjAQvQv7H8IseNNUUanVKIuoeFAW&#10;3eJ5aMa2bDMpTaz135uFBW/zeJ+zXHemEi01rrSsYDSMQBBnVpecK0h/doMYhPPIGivLpOBJDtar&#10;j94SE20ffKb24nMRQtglqKDwvk6kdFlBBt3Q1sSBu9nGoA+wyaVu8BHCTSXHUTSTBksODQXWtCko&#10;+73cjYJJvD+dyzadP3lzzK/xdyoP7Vap/mf3tQDhqfNv8b/7oMP86Wgyhr93wg1y9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2ioVcMAAADeAAAADwAAAAAAAAAAAAAAAACf&#10;AgAAZHJzL2Rvd25yZXYueG1sUEsFBgAAAAAEAAQA9wAAAI8DAAAAAA==&#10;">
                    <v:imagedata r:id="rId1286" o:title=""/>
                  </v:shape>
                </v:group>
                <v:group id="Group 2729" o:spid="_x0000_s1430" style="position:absolute;left:8078;top:1468;width:2;height:91" coordorigin="8078,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2r6RsUAAADeAAAADwAAAGRycy9kb3ducmV2LnhtbERPS2vCQBC+F/wPyxS8&#10;1U1MLZK6BpEqHqRQFUpvQ3ZMQrKzIbvN4993C4Xe5uN7ziYbTSN66lxlWUG8iEAQ51ZXXCi4XQ9P&#10;axDOI2tsLJOCiRxk29nDBlNtB/6g/uILEULYpaig9L5NpXR5SQbdwrbEgbvbzqAPsCuk7nAI4aaR&#10;yyh6kQYrDg0ltrQvKa8v30bBccBhl8Rv/bm+76ev6+r98xyTUvPHcfcKwtPo/8V/7pMO81fxcw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tq+kbFAAAA3gAA&#10;AA8AAAAAAAAAAAAAAAAAqgIAAGRycy9kb3ducmV2LnhtbFBLBQYAAAAABAAEAPoAAACcAwAAAAA=&#10;">
                  <v:shape id="Freeform 2730" o:spid="_x0000_s1431" style="position:absolute;left:8078;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ecv8UA&#10;AADeAAAADwAAAGRycy9kb3ducmV2LnhtbESPwWrDMBBE74X+g9hCbo3skAbjRAklJOCe3Cb5gMXa&#10;WibWykhK7Px9VSj0tsvMzpvd7Cbbizv50DlWkM8zEMSN0x23Ci7n42sBIkRkjb1jUvCgALvt89MG&#10;S+1G/qL7KbYihXAoUYGJcSilDI0hi2HuBuKkfTtvMabVt1J7HFO47eUiy1bSYseJYHCgvaHmerrZ&#10;BJHj9Vh81vlHLOShMrSqB0SlZi/T+xpEpCn+m/+uK53qv+XLJfy+k2a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B5y/xQAAAN4AAAAPAAAAAAAAAAAAAAAAAJgCAABkcnMv&#10;ZG93bnJldi54bWxQSwUGAAAAAAQABAD1AAAAigMAAAAA&#10;" path="m2,l,,,90r2,l2,e" filled="f" stroked="f">
                    <v:path arrowok="t" o:connecttype="custom" o:connectlocs="2,1468;0,1468;0,1558;2,1558;2,1468" o:connectangles="0,0,0,0,0"/>
                  </v:shape>
                </v:group>
                <v:group id="Group 2731" o:spid="_x0000_s1432" style="position:absolute;left:8363;top:1468;width:2;height:91" coordorigin="8363,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8/HqcUAAADeAAAADwAAAGRycy9kb3ducmV2LnhtbERPS2vCQBC+F/wPywi9&#10;1U1sIxJdRUTFgxR8gHgbsmMSzM6G7JrEf98tFHqbj+8582VvKtFS40rLCuJRBII4s7rkXMHlvP2Y&#10;gnAeWWNlmRS8yMFyMXibY6ptx0dqTz4XIYRdigoK7+tUSpcVZNCNbE0cuLttDPoAm1zqBrsQbio5&#10;jqKJNFhyaCiwpnVB2eP0NAp2HXarz3jTHh739et2Tr6vh5iUeh/2qxkIT73/F/+59zrMT+Kv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Px6nFAAAA3gAA&#10;AA8AAAAAAAAAAAAAAAAAqgIAAGRycy9kb3ducmV2LnhtbFBLBQYAAAAABAAEAPoAAACcAwAAAAA=&#10;">
                  <v:shape id="Freeform 2732" o:spid="_x0000_s1433" style="position:absolute;left:8363;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mnU8UA&#10;AADeAAAADwAAAGRycy9kb3ducmV2LnhtbESPwWrDMBBE74X8g9hCbo3skhrjRgkl1OCc3Kb9gMXa&#10;WibWyliK7fx9VCj0tsvMzpvdHRbbi4lG3zlWkG4SEMSN0x23Cr6/yqcchA/IGnvHpOBGHg771cMO&#10;C+1m/qTpHFoRQ9gXqMCEMBRS+saQRb9xA3HUftxoMcR1bKUecY7htpfPSZJJix1HgsGBjoaay/lq&#10;I0TOlzL/qNNTyOV7ZSirB0Sl1o/L2yuIQEv4N/9dVzrWf0m3Gfy+E2e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madTxQAAAN4AAAAPAAAAAAAAAAAAAAAAAJgCAABkcnMv&#10;ZG93bnJldi54bWxQSwUGAAAAAAQABAD1AAAAigMAAAAA&#10;" path="m2,l,,,90r2,l2,e" filled="f" stroked="f">
                    <v:path arrowok="t" o:connecttype="custom" o:connectlocs="2,1468;0,1468;0,1558;2,1558;2,1468" o:connectangles="0,0,0,0,0"/>
                  </v:shape>
                </v:group>
                <v:group id="Group 2733" o:spid="_x0000_s1434" style="position:absolute;left:8080;top:1468;width:3;height:91" coordorigin="8080,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H8RcUAAADeAAAADwAAAGRycy9kb3ducmV2LnhtbERPTWvCQBC9C/0PyxR6&#10;003a2krqKiJVPIhgFMTbkB2TYHY2ZLdJ/PddQfA2j/c503lvKtFS40rLCuJRBII4s7rkXMHxsBpO&#10;QDiPrLGyTApu5GA+exlMMdG24z21qc9FCGGXoILC+zqR0mUFGXQjWxMH7mIbgz7AJpe6wS6Em0q+&#10;R9GXNFhyaCiwpmVB2TX9MwrWHXaLj/i33V4vy9v5MN6dtjEp9fbaL35AeOr9U/xwb3SYP44/v+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R/EXFAAAA3gAA&#10;AA8AAAAAAAAAAAAAAAAAqgIAAGRycy9kb3ducmV2LnhtbFBLBQYAAAAABAAEAPoAAACcAwAAAAA=&#10;">
                  <v:shape id="Freeform 2734" o:spid="_x0000_s1435" style="position:absolute;left:8080;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edyscA&#10;AADeAAAADwAAAGRycy9kb3ducmV2LnhtbESP0WrCQBBF34X+wzIFX6RuFC0luoooQpFS2jQfMGan&#10;SWh2Nma3Jv5956Hg2wz3zr1n1tvBNepKXag9G5hNE1DEhbc1lwbyr+PTC6gQkS02nsnAjQJsNw+j&#10;NabW9/xJ1yyWSkI4pGigirFNtQ5FRQ7D1LfEon37zmGUtSu17bCXcNfoeZI8a4c1S0OFLe0rKn6y&#10;X2fA1cf+7dC+L3LMP7LzxJ/KmF2MGT8OuxWoSEO8m/+vX63gL2cL4ZV3ZAa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XncrHAAAA3gAAAA8AAAAAAAAAAAAAAAAAmAIAAGRy&#10;cy9kb3ducmV2LnhtbFBLBQYAAAAABAAEAPUAAACMAwAAAAA=&#10;" path="m3,l,,,90r3,l3,e" filled="f" stroked="f">
                    <v:path arrowok="t" o:connecttype="custom" o:connectlocs="3,1468;0,1468;0,1558;3,1558;3,1468" o:connectangles="0,0,0,0,0"/>
                  </v:shape>
                </v:group>
                <v:group id="Group 2735" o:spid="_x0000_s1436" style="position:absolute;left:8360;top:1468;width:3;height:91" coordorigin="8360,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LNrMUAAADeAAAADwAAAGRycy9kb3ducmV2LnhtbERPTWvCQBC9C/0PyxR6&#10;003aWmrqKiJVPIhgFMTbkB2TYHY2ZLdJ/PddQfA2j/c503lvKtFS40rLCuJRBII4s7rkXMHxsBp+&#10;g3AeWWNlmRTcyMF89jKYYqJtx3tqU5+LEMIuQQWF93UipcsKMuhGtiYO3MU2Bn2ATS51g10IN5V8&#10;j6IvabDk0FBgTcuCsmv6ZxSsO+wWH/Fvu71elrfzYbw7bWNS6u21X/yA8NT7p/jh3ugwfxx/Tu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qCzazFAAAA3gAA&#10;AA8AAAAAAAAAAAAAAAAAqgIAAGRycy9kb3ducmV2LnhtbFBLBQYAAAAABAAEAPoAAACcAwAAAAA=&#10;">
                  <v:shape id="Freeform 2736" o:spid="_x0000_s1437" style="position:absolute;left:8360;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gHEccA&#10;AADeAAAADwAAAGRycy9kb3ducmV2LnhtbESP0WrCQBBF3wX/YRmhL1I3FpUSXaW0CEWKaMwHjNlp&#10;EpqdTbNbk/5956Hg2wxz5957NrvBNepGXag9G5jPElDEhbc1lwbyy/7xGVSIyBYbz2TglwLstuPR&#10;BlPrez7TLYulEhMOKRqoYmxTrUNRkcMw8y2x3D595zDK2pXadtiLuWv0U5KstMOaJaHCll4rKr6y&#10;H2fA1fv+4609LnLMT9l16g9lzL6NeZgML2tQkYZ4F/9/v1upv5wvBUBwZAa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4BxHHAAAA3gAAAA8AAAAAAAAAAAAAAAAAmAIAAGRy&#10;cy9kb3ducmV2LnhtbFBLBQYAAAAABAAEAPUAAACMAwAAAAA=&#10;" path="m3,l,,,90r3,l3,e" filled="f" stroked="f">
                    <v:path arrowok="t" o:connecttype="custom" o:connectlocs="3,1468;0,1468;0,1558;3,1558;3,1468" o:connectangles="0,0,0,0,0"/>
                  </v:shape>
                </v:group>
                <v:group id="Group 2737" o:spid="_x0000_s1438" style="position:absolute;left:8083;top:1468;width:2;height:91" coordorigin="8083,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LVd3xgAAAN4A&#10;AAAPAAAAAAAAAAAAAAAAAKoCAABkcnMvZG93bnJldi54bWxQSwUGAAAAAAQABAD6AAAAnQMAAAAA&#10;">
                  <v:shape id="Freeform 2738" o:spid="_x0000_s1439" style="position:absolute;left:8083;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3jcQA&#10;AADeAAAADwAAAGRycy9kb3ducmV2LnhtbESPzWrDMBCE74W8g9hCbo3sgINxophSYnBOaX4eYLG2&#10;lom1MpYau29fFQq57TKz883uytn24kGj7xwrSFcJCOLG6Y5bBbdr9ZaD8AFZY++YFPyQh3K/eNlh&#10;od3EZ3pcQitiCPsCFZgQhkJK3xiy6FduII7alxsthriOrdQjTjHc9nKdJBtpseNIMDjQh6Hmfvm2&#10;ESKne5V/ntJjyOWhNrQ5DYhKLV/n9y2IQHN4mv+vax3rZ2m2hr934gx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7N43EAAAA3gAAAA8AAAAAAAAAAAAAAAAAmAIAAGRycy9k&#10;b3ducmV2LnhtbFBLBQYAAAAABAAEAPUAAACJAwAAAAA=&#10;" path="m2,l,,,90r2,l2,e" filled="f" stroked="f">
                    <v:path arrowok="t" o:connecttype="custom" o:connectlocs="2,1468;0,1468;0,1558;2,1558;2,1468" o:connectangles="0,0,0,0,0"/>
                  </v:shape>
                </v:group>
                <v:group id="Group 2739" o:spid="_x0000_s1440" style="position:absolute;left:8359;top:1468;width:2;height:91" coordorigin="8359,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Nsm8QAAADeAAAADwAAAGRycy9kb3ducmV2LnhtbERPTYvCMBC9L/gfwgje&#10;1rRKF6lGEVHxIAurgngbmrEtNpPSxLb+e7OwsLd5vM9ZrHpTiZYaV1pWEI8jEMSZ1SXnCi7n3ecM&#10;hPPIGivLpOBFDlbLwccCU207/qH25HMRQtilqKDwvk6ldFlBBt3Y1sSBu9vGoA+wyaVusAvhppKT&#10;KPqSBksODQXWtCkoe5yeRsG+w249jbft8XHfvG7n5Pt6jEmp0bBfz0F46v2/+M990GF+Eid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Nsm8QAAADeAAAA&#10;DwAAAAAAAAAAAAAAAACqAgAAZHJzL2Rvd25yZXYueG1sUEsFBgAAAAAEAAQA+gAAAJsDAAAAAA==&#10;">
                  <v:shape id="Freeform 2740" o:spid="_x0000_s1441" style="position:absolute;left:8359;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4KYsQA&#10;AADeAAAADwAAAGRycy9kb3ducmV2LnhtbESPzWrDMBCE74W8g9hAb43s0gTjRAklJOCe8vsAi7W1&#10;TKyVkVTbffuqUOhtl5mdb3azm2wnBvKhdawgX2QgiGunW24U3G/HlwJEiMgaO8ek4JsC7Lazpw2W&#10;2o18oeEaG5FCOJSowMTYl1KG2pDFsHA9cdI+nbcY0+obqT2OKdx28jXLVtJiy4lgsKe9ofpx/bIJ&#10;IsfHsTif8o9YyENlaHXqEZV6nk/vaxCRpvhv/ruudKq/zJdv8PtOmkF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eCmLEAAAA3gAAAA8AAAAAAAAAAAAAAAAAmAIAAGRycy9k&#10;b3ducmV2LnhtbFBLBQYAAAAABAAEAPUAAACJAwAAAAA=&#10;" path="m1,l,,,90r1,l1,e" filled="f" stroked="f">
                    <v:path arrowok="t" o:connecttype="custom" o:connectlocs="1,1468;0,1468;0,1558;1,1558;1,1468" o:connectangles="0,0,0,0,0"/>
                  </v:shape>
                  <v:shape id="Picture 2741" o:spid="_x0000_s1442" type="#_x0000_t75" style="position:absolute;left:8085;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EWlPBAAAA3gAAAA8AAABkcnMvZG93bnJldi54bWxET82KwjAQvi/4DmGEva1plYpUY5FlBa9b&#10;+wBjM7bVZlKbWOvbbxYEb/Px/c4mG00rBupdY1lBPItAEJdWN1wpKI77rxUI55E1tpZJwZMcZNvJ&#10;xwZTbR/8S0PuKxFC2KWooPa+S6V0ZU0G3cx2xIE7296gD7CvpO7xEcJNK+dRtJQGGw4NNXb0XVN5&#10;ze9GweL6lLe2GFwXXX4WeVUWyXAqlPqcjrs1CE+jf4tf7oMO85M4SeD/nXCD3P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QEWlPBAAAA3gAAAA8AAAAAAAAAAAAAAAAAnwIA&#10;AGRycy9kb3ducmV2LnhtbFBLBQYAAAAABAAEAPcAAACNAwAAAAA=&#10;">
                    <v:imagedata r:id="rId1287" o:title=""/>
                  </v:shape>
                </v:group>
                <v:group id="Group 2742" o:spid="_x0000_s1443" style="position:absolute;left:8356;top:1468;width:3;height:91" coordorigin="8356,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sTPA8QAAADeAAAADwAAAGRycy9kb3ducmV2LnhtbERPTYvCMBC9L/gfwgh7&#10;W9MqFalGEXFlDyKsCuJtaMa22ExKk23rvzeCsLd5vM9ZrHpTiZYaV1pWEI8iEMSZ1SXnCs6n768Z&#10;COeRNVaWScGDHKyWg48Fptp2/Evt0ecihLBLUUHhfZ1K6bKCDLqRrYkDd7ONQR9gk0vdYBfCTSXH&#10;UTSVBksODQXWtCkoux//jIJdh916Em/b/f22eVxPyeGyj0mpz2G/noPw1Pt/8dv9o8P8JE6m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sTPA8QAAADeAAAA&#10;DwAAAAAAAAAAAAAAAACqAgAAZHJzL2Rvd25yZXYueG1sUEsFBgAAAAAEAAQA+gAAAJsDAAAAAA==&#10;">
                  <v:shape id="Freeform 2743" o:spid="_x0000_s1444" style="position:absolute;left:8356;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GfZcUA&#10;AADeAAAADwAAAGRycy9kb3ducmV2LnhtbERP22rCQBB9F/yHZYS+FN1YvJG6CaVFkCKlxnzANDtN&#10;QrOzaXY18e+7QsG3OZzrbNPBNOJCnastK5jPIhDEhdU1lwry0266AeE8ssbGMim4koM0GY+2GGvb&#10;85EumS9FCGEXo4LK+zaW0hUVGXQz2xIH7tt2Bn2AXSl1h30IN418iqKVNFhzaKiwpdeKip/sbBSY&#10;etcf3tqPRY75Z/b1aN9Ln/0q9TAZXp5BeBr8Xfzv3uswfzlfruH2TrhBJ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0Z9lxQAAAN4AAAAPAAAAAAAAAAAAAAAAAJgCAABkcnMv&#10;ZG93bnJldi54bWxQSwUGAAAAAAQABAD1AAAAigMAAAAA&#10;" path="m3,l,,,90r3,l3,e" filled="f" stroked="f">
                    <v:path arrowok="t" o:connecttype="custom" o:connectlocs="3,1468;0,1468;0,1558;3,1558;3,1468" o:connectangles="0,0,0,0,0"/>
                  </v:shape>
                </v:group>
                <v:group id="Group 2744" o:spid="_x0000_s1445" style="position:absolute;left:8088;top:1468;width:2;height:91" coordorigin="8088,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Bf+6scAAADeAAAADwAAAGRycy9kb3ducmV2LnhtbESPQWvCQBCF70L/wzIF&#10;b7pJS4qkriLSFg8iVAultyE7JsHsbMhuk/jvnYPgbYb35r1vluvRNaqnLtSeDaTzBBRx4W3NpYGf&#10;0+dsASpEZIuNZzJwpQDr1dNkibn1A39Tf4ylkhAOORqoYmxzrUNRkcMw9y2xaGffOYyydqW2HQ4S&#10;7hr9kiRv2mHN0lBhS9uKisvx3xn4GnDYvKYf/f5y3l7/Ttnhd5+SMdPncfMOKtIYH+b79c4KfpZm&#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Bf+6scAAADe&#10;AAAADwAAAAAAAAAAAAAAAACqAgAAZHJzL2Rvd25yZXYueG1sUEsFBgAAAAAEAAQA+gAAAJ4DAAAA&#10;AA==&#10;">
                  <v:shape id="Freeform 2745" o:spid="_x0000_s1446" style="position:absolute;left:8088;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MMA&#10;AADeAAAADwAAAGRycy9kb3ducmV2LnhtbESP0YrCMBBF34X9hzCCb5pWULrVKLIo6JNa9wOGZmyK&#10;zaQ00Xb/fiMs7NsM9849d9bbwTbiRZ2vHStIZwkI4tLpmisF37fDNAPhA7LGxjEp+CEP283HaI25&#10;dj1f6VWESsQQ9jkqMCG0uZS+NGTRz1xLHLW76yyGuHaV1B32Mdw2cp4kS2mx5kgw2NKXofJRPG2E&#10;yP5xyC7n9BQyuT8aWp5bRKUm42G3AhFoCP/mv+ujjvUX6eIT3u/EG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l/MMAAADeAAAADwAAAAAAAAAAAAAAAACYAgAAZHJzL2Rv&#10;d25yZXYueG1sUEsFBgAAAAAEAAQA9QAAAIgDAAAAAA==&#10;" path="m1,l,,,90r1,l1,e" filled="f" stroked="f">
                    <v:path arrowok="t" o:connecttype="custom" o:connectlocs="1,1468;0,1468;0,1558;1,1558;1,1468" o:connectangles="0,0,0,0,0"/>
                  </v:shape>
                  <v:shape id="Picture 2746" o:spid="_x0000_s1447" type="#_x0000_t75" style="position:absolute;left:8354;top:1468;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BHXTEAAAA3gAAAA8AAABkcnMvZG93bnJldi54bWxEj0FrwkAQhe8F/8Mygre6UWosqauUgtCT&#10;xdgfMM2O2WB2NmTXGP+9cyh4m2HevPe+zW70rRqoj01gA4t5Boq4Crbh2sDvaf/6DiomZIttYDJw&#10;pwi77eRlg4UNNz7SUKZaiQnHAg24lLpC61g58hjnoSOW2zn0HpOsfa1tjzcx961eZlmuPTYsCQ47&#10;+nJUXcqrN1AObp23f+vkjtXy9HO+IL8d0JjZdPz8AJVoTE/x//e3lfqrRS4AgiMz6O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WBHXTEAAAA3gAAAA8AAAAAAAAAAAAAAAAA&#10;nwIAAGRycy9kb3ducmV2LnhtbFBLBQYAAAAABAAEAPcAAACQAwAAAAA=&#10;">
                    <v:imagedata r:id="rId1288" o:title=""/>
                  </v:shape>
                </v:group>
                <v:group id="Group 2747" o:spid="_x0000_s1448" style="position:absolute;left:8089;top:1468;width:3;height:91" coordorigin="8089,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0GdysQAAADeAAAA&#10;DwAAAAAAAAAAAAAAAACqAgAAZHJzL2Rvd25yZXYueG1sUEsFBgAAAAAEAAQA+gAAAJsDAAAAAA==&#10;">
                  <v:shape id="Freeform 2748" o:spid="_x0000_s1449" style="position:absolute;left:8089;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r2QMUA&#10;AADeAAAADwAAAGRycy9kb3ducmV2LnhtbERP22rCQBB9F/yHZQp9Ed0oNZToJohFKKVIm+YDxuyY&#10;hGZnY3Zr0r/vFgTf5nCus81G04or9a6xrGC5iEAQl1Y3XCkovg7zZxDOI2tsLZOCX3KQpdPJFhNt&#10;B/6ka+4rEULYJaig9r5LpHRlTQbdwnbEgTvb3qAPsK+k7nEI4aaVqyiKpcGGQ0ONHe1rKr/zH6PA&#10;NIfh/aU7PhVYfOSnmX2rfH5R6vFh3G1AeBr9XXxzv+owf72MV/D/TrhBp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yvZAxQAAAN4AAAAPAAAAAAAAAAAAAAAAAJgCAABkcnMv&#10;ZG93bnJldi54bWxQSwUGAAAAAAQABAD1AAAAigMAAAAA&#10;" path="m3,l,,,90r3,l3,e" filled="f" stroked="f">
                    <v:path arrowok="t" o:connecttype="custom" o:connectlocs="3,1468;0,1468;0,1558;3,1558;3,1468" o:connectangles="0,0,0,0,0"/>
                  </v:shape>
                </v:group>
                <v:group id="Group 2749" o:spid="_x0000_s1450" style="position:absolute;left:8351;top:1468;width:3;height:91" coordorigin="8351,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mJsQAAADeAAAADwAAAGRycy9kb3ducmV2LnhtbERPTYvCMBC9L+x/CLPg&#10;bU2rKEvXKCKreBDBuiDehmZsi82kNLGt/94Igrd5vM+ZLXpTiZYaV1pWEA8jEMSZ1SXnCv6P6+8f&#10;EM4ja6wsk4I7OVjMPz9mmGjb8YHa1OcihLBLUEHhfZ1I6bKCDLqhrYkDd7GNQR9gk0vdYBfCTSVH&#10;UTSVBksODQXWtCoou6Y3o2DTYbccx3/t7npZ3c/Hyf60i0mpwVe//AXhqfdv8cu91WH+JJ6O4f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N+mJsQAAADeAAAA&#10;DwAAAAAAAAAAAAAAAACqAgAAZHJzL2Rvd25yZXYueG1sUEsFBgAAAAAEAAQA+gAAAJsDAAAAAA==&#10;">
                  <v:shape id="Freeform 2750" o:spid="_x0000_s1451" style="position:absolute;left:8351;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Lr8QA&#10;AADeAAAADwAAAGRycy9kb3ducmV2LnhtbERP22rCQBB9L/gPywh9KbpRrEh0E6QiiEhpYz5gzI5J&#10;MDubZrcm/fuuUOjbHM51NulgGnGnztWWFcymEQjiwuqaSwX5eT9ZgXAeWWNjmRT8kIM0GT1tMNa2&#10;50+6Z74UIYRdjAoq79tYSldUZNBNbUscuKvtDPoAu1LqDvsQbho5j6KlNFhzaKiwpbeKilv2bRSY&#10;et+fdu37Isf8I7u82GPpsy+lnsfDdg3C0+D/xX/ugw7zX2fLBTzeCTfI5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vy6/EAAAA3gAAAA8AAAAAAAAAAAAAAAAAmAIAAGRycy9k&#10;b3ducmV2LnhtbFBLBQYAAAAABAAEAPUAAACJAwAAAAA=&#10;" path="m3,l,,,90r3,l3,e" filled="f" stroked="f">
                    <v:path arrowok="t" o:connecttype="custom" o:connectlocs="3,1468;0,1468;0,1558;3,1558;3,1468" o:connectangles="0,0,0,0,0"/>
                  </v:shape>
                </v:group>
                <v:group id="Group 2751" o:spid="_x0000_s1452" style="position:absolute;left:8092;top:1468;width:2;height:91" coordorigin="8092,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HqbycQAAADeAAAADwAAAGRycy9kb3ducmV2LnhtbERPTYvCMBC9L/gfwgh7&#10;W9MqFalGEXFlDyKsCuJtaMa22ExKk23rvzeCsLd5vM9ZrHpTiZYaV1pWEI8iEMSZ1SXnCs6n768Z&#10;COeRNVaWScGDHKyWg48Fptp2/Evt0ecihLBLUUHhfZ1K6bKCDLqRrYkDd7ONQR9gk0vdYBfCTSXH&#10;UTSVBksODQXWtCkoux//jIJdh916Em/b/f22eVxPyeGyj0mpz2G/noPw1Pt/8dv9o8P8JJ4m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HqbycQAAADeAAAA&#10;DwAAAAAAAAAAAAAAAACqAgAAZHJzL2Rvd25yZXYueG1sUEsFBgAAAAAEAAQA+gAAAJsDAAAAAA==&#10;">
                  <v:shape id="Freeform 2752" o:spid="_x0000_s1453" style="position:absolute;left:8092;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z7M8QA&#10;AADeAAAADwAAAGRycy9kb3ducmV2LnhtbESP3WqEMBCF7wt9hzCF3tVooSLWuJTSBXvl/vQBBjM1&#10;smYiJl3t228WFvZuhnPmfGeqzWpHcabZD44VZEkKgrhzeuBewc9x+1KA8AFZ4+iYFPyTh039+FBh&#10;qd3CezofQi9iCPsSFZgQplJK3xmy6BM3EUft180WQ1znXuoZlxhuR/maprm0OHAkGJzo01B3OvzZ&#10;CJHLaVvs2uw7FPKrMZS3E6JSz0/rxzuIQGu4m2/XjY7137I8h+s7cQZ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s+zPEAAAA3gAAAA8AAAAAAAAAAAAAAAAAmAIAAGRycy9k&#10;b3ducmV2LnhtbFBLBQYAAAAABAAEAPUAAACJAwAAAAA=&#10;" path="m2,l,,,90r2,l2,e" filled="f" stroked="f">
                    <v:path arrowok="t" o:connecttype="custom" o:connectlocs="2,1468;0,1468;0,1558;2,1558;2,1468" o:connectangles="0,0,0,0,0"/>
                  </v:shape>
                </v:group>
                <v:group id="Group 2753" o:spid="_x0000_s1454" style="position:absolute;left:8349;top:1468;width:2;height:91" coordorigin="8349,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gJcUAAADeAAAADwAAAGRycy9kb3ducmV2LnhtbERPS2vCQBC+F/wPyxS8&#10;1U2UpJK6ikiVHkKhKpTehuyYBLOzIbvN4993C4Xe5uN7zmY3mkb01LnasoJ4EYEgLqyuuVRwvRyf&#10;1iCcR9bYWCYFEznYbWcPG8y0HfiD+rMvRQhhl6GCyvs2k9IVFRl0C9sSB+5mO4M+wK6UusMhhJtG&#10;LqMolQZrDg0VtnSoqLifv42C04DDfhW/9vn9dpi+Lsn7Zx6TUvPHcf8CwtPo/8V/7jcd5idx+g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koCXFAAAA3gAA&#10;AA8AAAAAAAAAAAAAAAAAqgIAAGRycy9kb3ducmV2LnhtbFBLBQYAAAAABAAEAPoAAACcAwAAAAA=&#10;">
                  <v:shape id="Freeform 2754" o:spid="_x0000_s1455" style="position:absolute;left:8349;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2sMA&#10;AADeAAAADwAAAGRycy9kb3ducmV2LnhtbESPzWrDMAzH74O9g9Fgt9VJoSFkdUspK7SnfmwPIGIt&#10;Do3lEHtN+vbTodCbhP4fPy3Xk+/UjYbYBjaQzzJQxHWwLTcGfr53HyWomJAtdoHJwJ0irFevL0us&#10;bBj5TLdLapSEcKzQgEupr7SOtSOPcRZ6Yrn9hsFjknVotB1wlHDf6XmWFdpjy9LgsKeto/p6+fNS&#10;osfrrjwd80Mq9dfeUXHsEY15f5s2n6ASTekpfrj3VvAXeSG88o7Mo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2sMAAADeAAAADwAAAAAAAAAAAAAAAACYAgAAZHJzL2Rv&#10;d25yZXYueG1sUEsFBgAAAAAEAAQA9QAAAIgDAAAAAA==&#10;" path="m2,l,,,90r2,l2,e" filled="f" stroked="f">
                    <v:path arrowok="t" o:connecttype="custom" o:connectlocs="2,1468;0,1468;0,1558;2,1558;2,1468" o:connectangles="0,0,0,0,0"/>
                  </v:shape>
                  <v:shape id="Picture 2755" o:spid="_x0000_s1456" type="#_x0000_t75" style="position:absolute;left:8094;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V3szDAAAA3gAAAA8AAABkcnMvZG93bnJldi54bWxET99rwjAQfh/sfwgn+DZThclWjUUmGz45&#10;5hz4eDRnU9pcapLZ+t8vgrC3+/h+3rIYbCsu5EPtWMF0koEgLp2uuVJw+H5/egERIrLG1jEpuFKA&#10;YvX4sMRcu56/6LKPlUghHHJUYGLscilDachimLiOOHEn5y3GBH0ltcc+hdtWzrJsLi3WnBoMdvRm&#10;qGz2v1ZBzyYezpsfV/tP1+yOHzasu5lS49GwXoCINMR/8d291Wn+83T+Crd30g1y9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pXezMMAAADeAAAADwAAAAAAAAAAAAAAAACf&#10;AgAAZHJzL2Rvd25yZXYueG1sUEsFBgAAAAAEAAQA9wAAAI8DAAAAAA==&#10;">
                    <v:imagedata r:id="rId1289" o:title=""/>
                  </v:shape>
                </v:group>
                <v:group id="Group 2756" o:spid="_x0000_s1457" style="position:absolute;left:8347;top:1468;width:3;height:91" coordorigin="8347,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dSujMcAAADe&#10;AAAADwAAAAAAAAAAAAAAAACqAgAAZHJzL2Rvd25yZXYueG1sUEsFBgAAAAAEAAQA+gAAAJ4DAAAA&#10;AA==&#10;">
                  <v:shape id="Freeform 2757" o:spid="_x0000_s1458" style="position:absolute;left:8347;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6sQA&#10;AADeAAAADwAAAGRycy9kb3ducmV2LnhtbERP22rCQBB9L/Qflin4IrqJ2Cqpq5SKICJSYz5gzE6T&#10;0Oxsml1N/Hu3IPRtDuc6i1VvanGl1lWWFcTjCARxbnXFhYLstBnNQTiPrLG2TApu5GC1fH5aYKJt&#10;x0e6pr4QIYRdggpK75tESpeXZNCNbUMcuG/bGvQBtoXULXYh3NRyEkVv0mDFoaHEhj5Lyn/Si1Fg&#10;qk23XzeHaYbZV3oe2l3h01+lBi/9xzsIT73/Fz/cWx3mv8azGP7eC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B/urEAAAA3gAAAA8AAAAAAAAAAAAAAAAAmAIAAGRycy9k&#10;b3ducmV2LnhtbFBLBQYAAAAABAAEAPUAAACJAwAAAAA=&#10;" path="m2,l,,,90r2,l2,e" filled="f" stroked="f">
                    <v:path arrowok="t" o:connecttype="custom" o:connectlocs="2,1468;0,1468;0,1558;2,1558;2,1468" o:connectangles="0,0,0,0,0"/>
                  </v:shape>
                </v:group>
                <v:group id="Group 2758" o:spid="_x0000_s1459" style="position:absolute;left:8097;top:1468;width:2;height:91" coordorigin="8097,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qVYMYAAADeAAAADwAAAGRycy9kb3ducmV2LnhtbERPTWvCQBC9F/wPyxS8&#10;NZsoaSXNKiJWPIRCVSi9DdkxCWZnQ3abxH/fLRR6m8f7nHwzmVYM1LvGsoIkikEQl1Y3XCm4nN+e&#10;ViCcR9bYWiYFd3KwWc8ecsy0HfmDhpOvRAhhl6GC2vsuk9KVNRl0ke2IA3e1vUEfYF9J3eMYwk0r&#10;F3H8LA02HBpq7GhXU3k7fRsFhxHH7TLZD8Xturt/ndP3zyIhpeaP0/YVhKfJ/4v/3Ecd5qfJyw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SpVgxgAAAN4A&#10;AAAPAAAAAAAAAAAAAAAAAKoCAABkcnMvZG93bnJldi54bWxQSwUGAAAAAAQABAD6AAAAnQMAAAAA&#10;">
                  <v:shape id="Freeform 2759" o:spid="_x0000_s1460" style="position:absolute;left:8097;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LOdsQA&#10;AADeAAAADwAAAGRycy9kb3ducmV2LnhtbESP3YrCMBCF7xd8hzAL3q1pV9TSNYosCnrl3z7A0Mw2&#10;xWZSmmjr2xtB8G6Gc+Z8Z+bL3tbiRq2vHCtIRwkI4sLpiksFf+fNVwbCB2SNtWNScCcPy8XgY465&#10;dh0f6XYKpYgh7HNUYEJocil9YciiH7mGOGr/rrUY4tqWUrfYxXBby+8kmUqLFUeCwYZ+DRWX09VG&#10;iOwum+ywT3chk+utoem+QVRq+NmvfkAE6sPb/Lre6lh/ks7G8Hwnzi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CznbEAAAA3gAAAA8AAAAAAAAAAAAAAAAAmAIAAGRycy9k&#10;b3ducmV2LnhtbFBLBQYAAAAABAAEAPUAAACJAwAAAAA=&#10;" path="m1,l,,,90r1,l1,e" filled="f" stroked="f">
                    <v:path arrowok="t" o:connecttype="custom" o:connectlocs="1,1468;0,1468;0,1558;1,1558;1,1468" o:connectangles="0,0,0,0,0"/>
                  </v:shape>
                  <v:shape id="Picture 2760" o:spid="_x0000_s1461" type="#_x0000_t75" style="position:absolute;left:8345;top:1468;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78GvFAAAA3gAAAA8AAABkcnMvZG93bnJldi54bWxET0tLAzEQvgv+hzCCtzZbqQ+2TYtKK4p4&#10;6Lp4HjbTzeJmsiTpbvz3Rih4m4/vOettsr0YyYfOsYLFvABB3Djdcaug/tzPHkCEiKyxd0wKfijA&#10;dnN5scZSu4kPNFaxFTmEQ4kKTIxDKWVoDFkMczcQZ+7ovMWYoW+l9jjlcNvLm6K4kxY7zg0GB3o2&#10;1HxXJ6tgmd6n5D+Kt/plZ76aujrs6vFJqeur9LgCESnFf/HZ/arz/NvF/RL+3sk3yM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u/BrxQAAAN4AAAAPAAAAAAAAAAAAAAAA&#10;AJ8CAABkcnMvZG93bnJldi54bWxQSwUGAAAAAAQABAD3AAAAkQMAAAAA&#10;">
                    <v:imagedata r:id="rId1290" o:title=""/>
                  </v:shape>
                </v:group>
                <v:group id="Group 2761" o:spid="_x0000_s1462" style="position:absolute;left:8098;top:1468;width:3;height:91" coordorigin="8098,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MNFMUAAADeAAAADwAAAGRycy9kb3ducmV2LnhtbERPS2vCQBC+F/wPywi9&#10;1U0sqRJdRUTFgxR8gHgbsmMSzM6G7JrEf98tFHqbj+8582VvKtFS40rLCuJRBII4s7rkXMHlvP2Y&#10;gnAeWWNlmRS8yMFyMXibY6ptx0dqTz4XIYRdigoK7+tUSpcVZNCNbE0cuLttDPoAm1zqBrsQbio5&#10;jqIvabDk0FBgTeuCssfpaRTsOuxWn/GmPTzu69ftnHxfDzEp9T7sVzMQnnr/L/5z73WYn8S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jDRTFAAAA3gAA&#10;AA8AAAAAAAAAAAAAAAAAqgIAAGRycy9kb3ducmV2LnhtbFBLBQYAAAAABAAEAPoAAACcAwAAAAA=&#10;">
                  <v:shape id="Freeform 2762" o:spid="_x0000_s1463" style="position:absolute;left:8098;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hmnsUA&#10;AADeAAAADwAAAGRycy9kb3ducmV2LnhtbERP22rCQBB9F/yHZYS+iG4sViV1E0qLIEWKxnzANDtN&#10;QrOzaXY18e+7QqFvczjX2aaDacSVOldbVrCYRyCIC6trLhXk591sA8J5ZI2NZVJwIwdpMh5tMda2&#10;5xNdM1+KEMIuRgWV920spSsqMujmtiUO3JftDPoAu1LqDvsQbhr5GEUrabDm0FBhS68VFd/ZxSgw&#10;9a4/vLUfyxzzY/Y5te+lz36UepgML88gPA3+X/zn3usw/2mxXsH9nXCDT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KGaexQAAAN4AAAAPAAAAAAAAAAAAAAAAAJgCAABkcnMv&#10;ZG93bnJldi54bWxQSwUGAAAAAAQABAD1AAAAigMAAAAA&#10;" path="m3,l,,,90r3,l3,e" filled="f" stroked="f">
                    <v:path arrowok="t" o:connecttype="custom" o:connectlocs="3,1468;0,1468;0,1558;3,1558;3,1468" o:connectangles="0,0,0,0,0"/>
                  </v:shape>
                </v:group>
                <v:group id="Group 2763" o:spid="_x0000_s1464" style="position:absolute;left:8342;top:1468;width:3;height:91" coordorigin="8342,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02+MQAAADeAAAADwAAAGRycy9kb3ducmV2LnhtbERPTYvCMBC9C/sfwgh7&#10;07S7qEs1ioi7eBBBXRBvQzO2xWZSmtjWf28Ewds83ufMFp0pRUO1KywriIcRCOLU6oIzBf/H38EP&#10;COeRNZaWScGdHCzmH70ZJtq2vKfm4DMRQtglqCD3vkqkdGlOBt3QVsSBu9jaoA+wzqSusQ3hppRf&#10;UTSWBgsODTlWtMopvR5uRsFfi+3yO1432+tldT8fR7vTNialPvvdcgrCU+ff4pd7o8P8UTyZwP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j02+MQAAADeAAAA&#10;DwAAAAAAAAAAAAAAAACqAgAAZHJzL2Rvd25yZXYueG1sUEsFBgAAAAAEAAQA+gAAAJsDAAAAAA==&#10;">
                  <v:shape id="Freeform 2764" o:spid="_x0000_s1465" style="position:absolute;left:8342;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Xd8gA&#10;AADeAAAADwAAAGRycy9kb3ducmV2LnhtbESP0WrCQBBF3wv+wzKCL6VuFNtK6iqiCFJKaWM+YJqd&#10;JqHZ2ZhdTfz7zkOhbzPcO/eeWW0G16grdaH2bGA2TUARF97WXBrIT4eHJagQkS02nsnAjQJs1qO7&#10;FabW9/xJ1yyWSkI4pGigirFNtQ5FRQ7D1LfEon37zmGUtSu17bCXcNfoeZI8aYc1S0OFLe0qKn6y&#10;izPg6kP/tm/fFznmH9nXvX8tY3Y2ZjIeti+gIg3x3/x3fbSC/zh7Fl55R2bQ6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1d3yAAAAN4AAAAPAAAAAAAAAAAAAAAAAJgCAABk&#10;cnMvZG93bnJldi54bWxQSwUGAAAAAAQABAD1AAAAjQMAAAAA&#10;" path="m3,l,,,90r3,l3,e" filled="f" stroked="f">
                    <v:path arrowok="t" o:connecttype="custom" o:connectlocs="3,1468;0,1468;0,1558;3,1558;3,1468" o:connectangles="0,0,0,0,0"/>
                  </v:shape>
                </v:group>
                <v:group id="Group 2765" o:spid="_x0000_s1466" style="position:absolute;left:8101;top:1468;width:2;height:91" coordorigin="8101,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O4HEcUAAADeAAAADwAAAGRycy9kb3ducmV2LnhtbERPTWvCQBC9F/oflin0&#10;pptUtDV1FREVD1JoFMTbkB2TYHY2ZLdJ/PeuIPQ2j/c5s0VvKtFS40rLCuJhBII4s7rkXMHxsBl8&#10;gXAeWWNlmRTcyMFi/voyw0Tbjn+pTX0uQgi7BBUU3teJlC4ryKAb2po4cBfbGPQBNrnUDXYh3FTy&#10;I4om0mDJoaHAmlYFZdf0zyjYdtgtR/G63V8vq9v5MP457WNS6v2tX36D8NT7f/HTvdNh/jj+nML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uBxHFAAAA3gAA&#10;AA8AAAAAAAAAAAAAAAAAqgIAAGRycy9kb3ducmV2LnhtbFBLBQYAAAAABAAEAPoAAACcAwAAAAA=&#10;">
                  <v:shape id="Freeform 2766" o:spid="_x0000_s1467" style="position:absolute;left:8101;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UgJsQA&#10;AADeAAAADwAAAGRycy9kb3ducmV2LnhtbESP3WrCQBCF7wXfYRnBO92koITUVUpR0Ct/2gcYstNs&#10;MDsbsqtJ3965KPRuhjnnfHM2u9G36kl9bAIbyJcZKOIq2IZrA99fh0UBKiZki21gMvBLEXbb6WSD&#10;pQ0DX+l5S7WSEI4lGnApdaXWsXLkMS5DRyy3n9B7TLL2tbY9DhLuW/2WZWvtsWEhOOzo01F1vz28&#10;QPRwPxSXc35Khd4fHa3PHaIx89n48Q4q0Zj+xX/uo5X3V3khBaSOzKC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FICbEAAAA3gAAAA8AAAAAAAAAAAAAAAAAmAIAAGRycy9k&#10;b3ducmV2LnhtbFBLBQYAAAAABAAEAPUAAACJAwAAAAA=&#10;" path="m2,l,,,90r2,l2,e" filled="f" stroked="f">
                    <v:path arrowok="t" o:connecttype="custom" o:connectlocs="2,1468;0,1468;0,1558;2,1558;2,1468" o:connectangles="0,0,0,0,0"/>
                  </v:shape>
                </v:group>
                <v:group id="Group 2767" o:spid="_x0000_s1468" style="position:absolute;left:8340;top:1468;width:2;height:91" coordorigin="8340,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017MMQAAADeAAAA&#10;DwAAAAAAAAAAAAAAAACqAgAAZHJzL2Rvd25yZXYueG1sUEsFBgAAAAAEAAQA+gAAAJsDAAAAAA==&#10;">
                  <v:shape id="Freeform 2768" o:spid="_x0000_s1469" style="position:absolute;left:8340;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sbysIA&#10;AADeAAAADwAAAGRycy9kb3ducmV2LnhtbESP3YrCMBCF7xd8hzCCd2taQSnVKCIKeuXvAwzN2BSb&#10;SWmirW+/WRC8m+GcOd+Zxaq3tXhR6yvHCtJxAoK4cLriUsHtuvvNQPiArLF2TAre5GG1HPwsMNeu&#10;4zO9LqEUMYR9jgpMCE0upS8MWfRj1xBH7e5aiyGubSl1i10Mt7WcJMlMWqw4Egw2tDFUPC5PGyGy&#10;e+yy0zE9hExu94ZmxwZRqdGwX89BBOrD1/y53utYf5pmE/h/J84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GxvKwgAAAN4AAAAPAAAAAAAAAAAAAAAAAJgCAABkcnMvZG93&#10;bnJldi54bWxQSwUGAAAAAAQABAD1AAAAhwMAAAAA&#10;" path="m2,l,,,90r2,l2,e" filled="f" stroked="f">
                    <v:path arrowok="t" o:connecttype="custom" o:connectlocs="2,1468;0,1468;0,1558;2,1558;2,1468" o:connectangles="0,0,0,0,0"/>
                  </v:shape>
                  <v:shape id="Picture 2769" o:spid="_x0000_s1470" type="#_x0000_t75" style="position:absolute;left:8103;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OxVvGAAAA3gAAAA8AAABkcnMvZG93bnJldi54bWxET0trwkAQvhf8D8sUvBTdWOsrukoVRenN&#10;B5behuw0CWZnY3bV+O9dodDbfHzPmcxqU4grVS63rKDTjkAQJ1bnnCo47FetIQjnkTUWlknBnRzM&#10;po2XCcba3nhL151PRQhhF6OCzPsyltIlGRl0bVsSB+7XVgZ9gFUqdYW3EG4K+R5FfWkw59CQYUmL&#10;jJLT7mIUFD/bBX4M1ofemt6+RvPl+fto+0o1X+vPMQhPtf8X/7k3OszvdYZdeL4TbpDT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k7FW8YAAADeAAAADwAAAAAAAAAAAAAA&#10;AACfAgAAZHJzL2Rvd25yZXYueG1sUEsFBgAAAAAEAAQA9wAAAJIDAAAAAA==&#10;">
                    <v:imagedata r:id="rId1291" o:title=""/>
                  </v:shape>
                </v:group>
                <v:group id="Group 2770" o:spid="_x0000_s1471" style="position:absolute;left:8337;top:1468;width:3;height:91" coordorigin="8337,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rYqMUAAADeAAAADwAAAGRycy9kb3ducmV2LnhtbERPS2vCQBC+F/wPywi9&#10;1U1sLZK6igQtPUihKkhvQ3bMBrOzIbvm8e+7hUJv8/E9Z7UZbC06an3lWEE6S0AQF05XXCo4n/ZP&#10;SxA+IGusHZOCkTxs1pOHFWba9fxF3TGUIoawz1CBCaHJpPSFIYt+5hriyF1dazFE2JZSt9jHcFvL&#10;eZK8SosVxwaDDeWGitvxbhW899hvn9Ndd7hd8/H7tPi8HFJS6nE6bN9ABBrCv/jP/aHj/EW6fIH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862KjFAAAA3gAA&#10;AA8AAAAAAAAAAAAAAAAAqgIAAGRycy9kb3ducmV2LnhtbFBLBQYAAAAABAAEAPoAAACcAwAAAAA=&#10;">
                  <v:shape id="Freeform 2771" o:spid="_x0000_s1472" style="position:absolute;left:8337;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IzsUA&#10;AADeAAAADwAAAGRycy9kb3ducmV2LnhtbERP22rCQBB9F/yHZQq+lLqxaAmpmyAWoRQpmuYDptlp&#10;EpqdjdnVxL93CwXf5nCus85G04oL9a6xrGAxj0AQl1Y3XCkovnZPMQjnkTW2lknBlRxk6XSyxkTb&#10;gY90yX0lQgi7BBXU3neJlK6syaCb2444cD+2N+gD7CupexxCuGnlcxS9SIMNh4YaO9rWVP7mZ6PA&#10;NLth/9Z9LgssDvn3o/2ofH5SavYwbl5BeBr9Xfzvftdh/moRr+DvnXCDT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L4jOxQAAAN4AAAAPAAAAAAAAAAAAAAAAAJgCAABkcnMv&#10;ZG93bnJldi54bWxQSwUGAAAAAAQABAD1AAAAigMAAAAA&#10;" path="m3,l,,,90r3,l3,e" filled="f" stroked="f">
                    <v:path arrowok="t" o:connecttype="custom" o:connectlocs="3,1468;0,1468;0,1558;3,1558;3,1468" o:connectangles="0,0,0,0,0"/>
                  </v:shape>
                </v:group>
                <v:group id="Group 2772" o:spid="_x0000_s1473" style="position:absolute;left:8106;top:1468;width:2;height:91" coordorigin="8106,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TjRMUAAADeAAAADwAAAGRycy9kb3ducmV2LnhtbERPTWuDQBC9B/oflin0&#10;lqy2KGKzCSG0pYdQiAZCb4M7UYk7K+5Wzb/vFgq5zeN9zno7m06MNLjWsoJ4FYEgrqxuuVZwKt+X&#10;GQjnkTV2lknBjRxsNw+LNebaTnyksfC1CCHsclTQeN/nUrqqIYNuZXviwF3sYNAHONRSDziFcNPJ&#10;5yhKpcGWQ0ODPe0bqq7Fj1HwMeG0e4nfxsP1sr99l8nX+RCTUk+P8+4VhKfZ38X/7k8d5idxlsL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k40TFAAAA3gAA&#10;AA8AAAAAAAAAAAAAAAAAqgIAAGRycy9kb3ducmV2LnhtbFBLBQYAAAAABAAEAPoAAACcAwAAAAA=&#10;">
                  <v:shape id="Freeform 2773" o:spid="_x0000_s1474" style="position:absolute;left:8106;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4UsMA&#10;AADeAAAADwAAAGRycy9kb3ducmV2LnhtbESP0YrCMBBF34X9hzDCvmlaQS1do8ii4D6p1Q8Ymtmm&#10;2ExKE2337zeC4NsM9849d1abwTbiQZ2vHStIpwkI4tLpmisF18t+koHwAVlj45gU/JGHzfpjtMJc&#10;u57P9ChCJWII+xwVmBDaXEpfGrLop64ljtqv6yyGuHaV1B32Mdw2cpYkC2mx5kgw2NK3ofJW3G2E&#10;yP62z07H9CdkcncwtDi2iEp9joftF4hAQ3ibX9cHHevP02wJz3fiDH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y4UsMAAADeAAAADwAAAAAAAAAAAAAAAACYAgAAZHJzL2Rv&#10;d25yZXYueG1sUEsFBgAAAAAEAAQA9QAAAIgDAAAAAA==&#10;" path="m2,l,,,90r2,l2,e" filled="f" stroked="f">
                    <v:path arrowok="t" o:connecttype="custom" o:connectlocs="2,1468;0,1468;0,1558;2,1558;2,1468" o:connectangles="0,0,0,0,0"/>
                  </v:shape>
                </v:group>
                <v:group id="Group 2774" o:spid="_x0000_s1475" style="position:absolute;left:8336;top:1468;width:2;height:91" coordorigin="8336,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nfSrccAAADe&#10;AAAADwAAAAAAAAAAAAAAAACqAgAAZHJzL2Rvd25yZXYueG1sUEsFBgAAAAAEAAQA+gAAAJ4DAAAA&#10;AA==&#10;">
                  <v:shape id="Freeform 2775" o:spid="_x0000_s1476" style="position:absolute;left:8336;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Ju8UA&#10;AADeAAAADwAAAGRycy9kb3ducmV2LnhtbESPwWrDMBBE74X+g9hCbo3sQozrRDEhxJCenKT5gMXa&#10;WCbWylhq7P59VSj0tsvMzpvdlLPtxYNG3zlWkC4TEMSN0x23Cq6f1WsOwgdkjb1jUvBNHsrt89MG&#10;C+0mPtPjEloRQ9gXqMCEMBRS+saQRb90A3HUbm60GOI6tlKPOMVw28u3JMmkxY4jweBAe0PN/fJl&#10;I0RO9yo/1elHyOXhaCirB0SlFi/zbg0i0Bz+zX/XRx3rr9L8HX7fiTP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v4m7xQAAAN4AAAAPAAAAAAAAAAAAAAAAAJgCAABkcnMv&#10;ZG93bnJldi54bWxQSwUGAAAAAAQABAD1AAAAigMAAAAA&#10;" path="m1,l,,,90r1,l1,e" filled="f" stroked="f">
                    <v:path arrowok="t" o:connecttype="custom" o:connectlocs="1,1468;0,1468;0,1558;1,1558;1,1468" o:connectangles="0,0,0,0,0"/>
                  </v:shape>
                </v:group>
                <v:group id="Group 2776" o:spid="_x0000_s1477" style="position:absolute;left:8108;top:1468;width:3;height:91" coordorigin="8108,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dhIdscAAADe&#10;AAAADwAAAAAAAAAAAAAAAACqAgAAZHJzL2Rvd25yZXYueG1sUEsFBgAAAAAEAAQA+gAAAJ4DAAAA&#10;AA==&#10;">
                  <v:shape id="Freeform 2777" o:spid="_x0000_s1478" style="position:absolute;left:8108;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0YEMQA&#10;AADeAAAADwAAAGRycy9kb3ducmV2LnhtbERP22rCQBB9L/Qflin4IrqJ2KKpq5SKICJSYz5gzE6T&#10;0Oxsml1N/Hu3IPRtDuc6i1VvanGl1lWWFcTjCARxbnXFhYLstBnNQDiPrLG2TApu5GC1fH5aYKJt&#10;x0e6pr4QIYRdggpK75tESpeXZNCNbUMcuG/bGvQBtoXULXYh3NRyEkVv0mDFoaHEhj5Lyn/Si1Fg&#10;qk23XzeHaYbZV3oe2l3h01+lBi/9xzsIT73/Fz/cWx3mv8bzGP7eC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NGBDEAAAA3gAAAA8AAAAAAAAAAAAAAAAAmAIAAGRycy9k&#10;b3ducmV2LnhtbFBLBQYAAAAABAAEAPUAAACJAwAAAAA=&#10;" path="m2,l,,,90r2,l2,e" filled="f" stroked="f">
                    <v:path arrowok="t" o:connecttype="custom" o:connectlocs="2,1468;0,1468;0,1558;2,1558;2,1468" o:connectangles="0,0,0,0,0"/>
                  </v:shape>
                  <v:shape id="Picture 2778" o:spid="_x0000_s1479" type="#_x0000_t75" style="position:absolute;left:8333;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b9mXFAAAA3gAAAA8AAABkcnMvZG93bnJldi54bWxET81qwkAQvgu+wzIFb3WjorTRVaRUMUgP&#10;MX2AMTtNgtnZkF1j9Om7hYK3+fh+Z7XpTS06al1lWcFkHIEgzq2uuFDwne1e30A4j6yxtkwK7uRg&#10;sx4OVhhre+OUupMvRAhhF6OC0vsmltLlJRl0Y9sQB+7HtgZ9gG0hdYu3EG5qOY2ihTRYcWgosaGP&#10;kvLL6WoUZOfs8xHZe5fIr8Mx3c2SdH9JlBq99NslCE+9f4r/3Qcd5s8n71P4eyfcIN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m/ZlxQAAAN4AAAAPAAAAAAAAAAAAAAAA&#10;AJ8CAABkcnMvZG93bnJldi54bWxQSwUGAAAAAAQABAD3AAAAkQMAAAAA&#10;">
                    <v:imagedata r:id="rId1292" o:title=""/>
                  </v:shape>
                </v:group>
                <v:group id="Group 2779" o:spid="_x0000_s1480" style="position:absolute;left:8110;top:1468;width:2;height:91" coordorigin="8110,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rWAcQAAADeAAAADwAAAGRycy9kb3ducmV2LnhtbERPTYvCMBC9C/sfwgh7&#10;07QriluNIuIuexBBXRBvQzO2xWZSmtjWf28Ewds83ufMl50pRUO1KywriIcRCOLU6oIzBf/Hn8EU&#10;hPPIGkvLpOBODpaLj94cE21b3lNz8JkIIewSVJB7XyVSujQng25oK+LAXWxt0AdYZ1LX2IZwU8qv&#10;KJpIgwWHhhwrWueUXg83o+C3xXY1ijfN9npZ38/H8e60jUmpz363moHw1Pm3+OX+02H+OP4e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rWAcQAAADeAAAA&#10;DwAAAAAAAAAAAAAAAACqAgAAZHJzL2Rvd25yZXYueG1sUEsFBgAAAAAEAAQA+gAAAJsDAAAAAA==&#10;">
                  <v:shape id="Freeform 2780" o:spid="_x0000_s1481" style="position:absolute;left:8110;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ew+MUA&#10;AADeAAAADwAAAGRycy9kb3ducmV2LnhtbESPwWrDMBBE74H+g9hAb7Hs0AbHiRJKaCA9pXH7AYu1&#10;sUyslbDU2P37qlDobZeZnTe73U+2F3caQudYQZHlIIgbpztuFXx+HBcliBCRNfaOScE3BdjvHmZb&#10;rLQb+UL3OrYihXCoUIGJ0VdShsaQxZA5T5y0qxssxrQOrdQDjinc9nKZ5ytpseNEMOjpYKi51V82&#10;QeR4O5bv5+ItlvL1ZGh19ohKPc6nlw2ISFP8N/9dn3Sq/1ysn+D3nTSD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Z7D4xQAAAN4AAAAPAAAAAAAAAAAAAAAAAJgCAABkcnMv&#10;ZG93bnJldi54bWxQSwUGAAAAAAQABAD1AAAAigMAAAAA&#10;" path="m2,l,,,90r2,l2,e" filled="f" stroked="f">
                    <v:path arrowok="t" o:connecttype="custom" o:connectlocs="2,1468;0,1468;0,1558;2,1558;2,1468" o:connectangles="0,0,0,0,0"/>
                  </v:shape>
                </v:group>
                <v:group id="Group 2781" o:spid="_x0000_s1482" style="position:absolute;left:8331;top:1468;width:2;height:91" coordorigin="8331,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a/r7sUAAADeAAAADwAAAGRycy9kb3ducmV2LnhtbERPS2vCQBC+F/wPywi9&#10;1U0sKRpdRUTFgxR8gHgbsmMSzM6G7JrEf98tFHqbj+8582VvKtFS40rLCuJRBII4s7rkXMHlvP2Y&#10;gHAeWWNlmRS8yMFyMXibY6ptx0dqTz4XIYRdigoK7+tUSpcVZNCNbE0cuLttDPoAm1zqBrsQbio5&#10;jqIvabDk0FBgTeuCssfpaRTsOuxWn/GmPTzu69ftnHxfDzEp9T7sVzMQnnr/L/5z73WYn8T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Wv6+7FAAAA3gAA&#10;AA8AAAAAAAAAAAAAAAAAqgIAAGRycy9kb3ducmV2LnhtbFBLBQYAAAAABAAEAPoAAACcAwAAAAA=&#10;">
                  <v:shape id="Freeform 2782" o:spid="_x0000_s1483" style="position:absolute;left:8331;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mLFMMA&#10;AADeAAAADwAAAGRycy9kb3ducmV2LnhtbESP3YrCMBCF7xd8hzCCd2vaBUutRllEwb3y9wGGZrYp&#10;NpPSZG19e7MgeDfDOXO+M8v1YBtxp87XjhWk0wQEcel0zZWC62X3mYPwAVlj45gUPMjDejX6WGKh&#10;Xc8nup9DJWII+wIVmBDaQkpfGrLop64ljtqv6yyGuHaV1B32Mdw28itJMmmx5kgw2NLGUHk7/9kI&#10;kf1tlx8P6U/I5XZvKDu0iEpNxsP3AkSgIbzNr+u9jvVn6TyD/3fiDH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mLFMMAAADeAAAADwAAAAAAAAAAAAAAAACYAgAAZHJzL2Rv&#10;d25yZXYueG1sUEsFBgAAAAAEAAQA9QAAAIgDAAAAAA==&#10;" path="m2,l,,,90r2,l2,e" filled="f" stroked="f">
                    <v:path arrowok="t" o:connecttype="custom" o:connectlocs="2,1468;0,1468;0,1558;2,1558;2,1468" o:connectangles="0,0,0,0,0"/>
                  </v:shape>
                </v:group>
                <v:group id="Group 2783" o:spid="_x0000_s1484" style="position:absolute;left:8112;top:1468;width:2;height:91" coordorigin="8112,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ox0ALFAAAA3gAA&#10;AA8AAAAAAAAAAAAAAAAAqgIAAGRycy9kb3ducmV2LnhtbFBLBQYAAAAABAAEAPoAAACcAwAAAAA=&#10;">
                  <v:shape id="Freeform 2784" o:spid="_x0000_s1485" style="position:absolute;left:8112;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q6/cMA&#10;AADeAAAADwAAAGRycy9kb3ducmV2LnhtbESPzWrDMAzH74O9g1Fht9XJYCVN65YyVuhO/XwAEatx&#10;aCyH2Guyt58Ohd4k9P/4abkefavu1McmsIF8moEiroJtuDZwOW/fC1AxIVtsA5OBP4qwXr2+LLG0&#10;YeAj3U+pVhLCsUQDLqWu1DpWjjzGaeiI5XYNvccka19r2+Mg4b7VH1k20x4blgaHHX05qm6nXy8l&#10;erhti8M+/0mF/t45mu07RGPeJuNmASrRmJ7ih3tnBf8znwuvvCMz6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q6/cMAAADeAAAADwAAAAAAAAAAAAAAAACYAgAAZHJzL2Rv&#10;d25yZXYueG1sUEsFBgAAAAAEAAQA9QAAAIgDAAAAAA==&#10;" path="m2,l,,,90r2,l2,e" filled="f" stroked="f">
                    <v:path arrowok="t" o:connecttype="custom" o:connectlocs="2,1468;0,1468;0,1558;2,1558;2,1468" o:connectangles="0,0,0,0,0"/>
                  </v:shape>
                </v:group>
                <v:group id="Group 2785" o:spid="_x0000_s1486" style="position:absolute;left:8328;top:1468;width:3;height:91" coordorigin="8328,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Ti4evFAAAA3gAA&#10;AA8AAAAAAAAAAAAAAAAAqgIAAGRycy9kb3ducmV2LnhtbFBLBQYAAAAABAAEAPoAAACcAwAAAAA=&#10;">
                  <v:shape id="Freeform 2786" o:spid="_x0000_s1487" style="position:absolute;left:8328;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5JcMYA&#10;AADeAAAADwAAAGRycy9kb3ducmV2LnhtbESP0WrCQBBF3wv+wzKCL8VslFYkuooogpRSNOYDxuyY&#10;BLOzMbua9O+7hULfZrj3nrmzXPemFk9qXWVZwSSKQRDnVldcKMjO+/EchPPIGmvLpOCbHKxXg5cl&#10;Jtp2fKJn6gsRIOwSVFB63yRSurwkgy6yDXHQrrY16MPaFlK32AW4qeU0jmfSYMXhQokNbUvKb+nD&#10;KDDVvvvcNV9vGWbH9PJqPwqf3pUaDfvNAoSn3v+b/9IHHeq/Byb8vhNm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q5JcMYAAADeAAAADwAAAAAAAAAAAAAAAACYAgAAZHJz&#10;L2Rvd25yZXYueG1sUEsFBgAAAAAEAAQA9QAAAIsDAAAAAA==&#10;" path="m3,l,,,90r3,l3,e" filled="f" stroked="f">
                    <v:path arrowok="t" o:connecttype="custom" o:connectlocs="3,1468;0,1468;0,1558;3,1558;3,1468" o:connectangles="0,0,0,0,0"/>
                  </v:shape>
                  <v:shape id="Picture 2787" o:spid="_x0000_s1488" type="#_x0000_t75" style="position:absolute;left:8114;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qrK7FAAAA3gAAAA8AAABkcnMvZG93bnJldi54bWxET01rwkAQvRf6H5YpeBHdKCgS3UgpLbbU&#10;g7UePA7ZSTZtdjZkNyb++64g9DaP9zmb7WBrcaHWV44VzKYJCOLc6YpLBafvt8kKhA/IGmvHpOBK&#10;HrbZ48MGU+16/qLLMZQihrBPUYEJoUml9Lkhi37qGuLIFa61GCJsS6lb7GO4reU8SZbSYsWxwWBD&#10;L4by32NnFRxe96b/2LmffUGr7tzJsfSfnVKjp+F5DSLQEP7Fd/e7jvMX82QGt3fiDTL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KqyuxQAAAN4AAAAPAAAAAAAAAAAAAAAA&#10;AJ8CAABkcnMvZG93bnJldi54bWxQSwUGAAAAAAQABAD3AAAAkQMAAAAA&#10;">
                    <v:imagedata r:id="rId1293" o:title=""/>
                  </v:shape>
                </v:group>
                <v:group id="Group 2788" o:spid="_x0000_s1489" style="position:absolute;left:8326;top:1468;width:2;height:91" coordorigin="8326,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mHYcQAAADeAAAADwAAAGRycy9kb3ducmV2LnhtbERPTYvCMBC9L/gfwgh7&#10;W9N2cZFqFBEVDyKsCuJtaMa22ExKE9v6742wsLd5vM+ZLXpTiZYaV1pWEI8iEMSZ1SXnCs6nzdcE&#10;hPPIGivLpOBJDhbzwccMU207/qX26HMRQtilqKDwvk6ldFlBBt3I1sSBu9nGoA+wyaVusAvhppJJ&#10;FP1IgyWHhgJrWhWU3Y8Po2DbYbf8jtft/n5bPa+n8eGyj0mpz2G/nILw1Pt/8Z97p8P8cRIl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WmHYcQAAADeAAAA&#10;DwAAAAAAAAAAAAAAAACqAgAAZHJzL2Rvd25yZXYueG1sUEsFBgAAAAAEAAQA+gAAAJsDAAAAAA==&#10;">
                  <v:shape id="Freeform 2789" o:spid="_x0000_s1490" style="position:absolute;left:8326;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Hcd8MA&#10;AADeAAAADwAAAGRycy9kb3ducmV2LnhtbESP3YrCMBCF74V9hzAL3mmqopRqWpZlBffK3wcYmtmm&#10;2ExKE219+40geDfDOXO+M5tisI24U+drxwpm0wQEcel0zZWCy3k7SUH4gKyxcUwKHuShyD9GG8y0&#10;6/lI91OoRAxhn6ECE0KbSelLQxb91LXEUftzncUQ166SusM+httGzpNkJS3WHAkGW/o2VF5PNxsh&#10;sr9u08N+9htS+bMztNq3iEqNP4evNYhAQ3ibX9c7Hesv58kCnu/EGWT+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6Hcd8MAAADeAAAADwAAAAAAAAAAAAAAAACYAgAAZHJzL2Rv&#10;d25yZXYueG1sUEsFBgAAAAAEAAQA9QAAAIgDAAAAAA==&#10;" path="m2,l,,,90r2,l2,e" filled="f" stroked="f">
                    <v:path arrowok="t" o:connecttype="custom" o:connectlocs="2,1468;0,1468;0,1558;2,1558;2,1468" o:connectangles="0,0,0,0,0"/>
                  </v:shape>
                </v:group>
                <v:group id="Group 2790" o:spid="_x0000_s1491" style="position:absolute;left:8117;top:1468;width:2;height:91" coordorigin="8117,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y6jsYAAADeAAAADwAAAGRycy9kb3ducmV2LnhtbERPTWvCQBC9F/wPywi9&#10;NZvYpkjMKiJWPIRCVSi9DdkxCWZnQ3abxH/fLRR6m8f7nHwzmVYM1LvGsoIkikEQl1Y3XCm4nN+e&#10;liCcR9bYWiYFd3KwWc8ecsy0HfmDhpOvRAhhl6GC2vsuk9KVNRl0ke2IA3e1vUEfYF9J3eMYwk0r&#10;F3H8Kg02HBpq7GhXU3k7fRsFhxHH7XOyH4rbdXf/Oqfvn0VCSj3Op+0KhKfJ/4v/3Ecd5qeL+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zLqOxgAAAN4A&#10;AAAPAAAAAAAAAAAAAAAAAKoCAABkcnMvZG93bnJldi54bWxQSwUGAAAAAAQABAD6AAAAnQMAAAAA&#10;">
                  <v:shape id="Freeform 2791" o:spid="_x0000_s1492" style="position:absolute;left:8117;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ThmMQA&#10;AADeAAAADwAAAGRycy9kb3ducmV2LnhtbESPwWrDMBBE74X+g9hAb7UcQ4xxo5gSGkhPTpN+wGJt&#10;LWNrZSzVdv++KgR622Vm583uq9UOYqbJd44VbJMUBHHjdMetgs/b6bkA4QOyxsExKfghD9Xh8WGP&#10;pXYLf9B8Da2IIexLVGBCGEspfWPIok/cSBy1LzdZDHGdWqknXGK4HWSWprm02HEkGBzpaKjpr982&#10;QuTSn4pLvX0PhXw7G8rrEVGpp836+gIi0Br+zffrs471d1m6g7934gzy8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8E4ZjEAAAA3gAAAA8AAAAAAAAAAAAAAAAAmAIAAGRycy9k&#10;b3ducmV2LnhtbFBLBQYAAAAABAAEAPUAAACJAwAAAAA=&#10;" path="m2,l,,,90r2,l2,e" filled="f" stroked="f">
                    <v:path arrowok="t" o:connecttype="custom" o:connectlocs="2,1468;0,1468;0,1558;2,1558;2,1468" o:connectangles="0,0,0,0,0"/>
                  </v:shape>
                  <v:shape id="Picture 2792" o:spid="_x0000_s1493" type="#_x0000_t75" style="position:absolute;left:8324;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gQwvFAAAA3gAAAA8AAABkcnMvZG93bnJldi54bWxET01rAjEQvQv9D2EKXqRmFZV2axQRFPci&#10;aIXa27CZ7i7dTJYk6uqvN4LQ2zze50znranFmZyvLCsY9BMQxLnVFRcKDl+rt3cQPiBrrC2Tgit5&#10;mM9eOlNMtb3wjs77UIgYwj5FBWUITSqlz0sy6Pu2IY7cr3UGQ4SukNrhJYabWg6TZCINVhwbSmxo&#10;WVL+tz8ZBdnxxOuePn783A6jb3bbjItlplT3tV18ggjUhn/x073Rcf54mEzg8U68Qc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7IEMLxQAAAN4AAAAPAAAAAAAAAAAAAAAA&#10;AJ8CAABkcnMvZG93bnJldi54bWxQSwUGAAAAAAQABAD3AAAAkQMAAAAA&#10;">
                    <v:imagedata r:id="rId1294" o:title=""/>
                  </v:shape>
                </v:group>
                <v:group id="Group 2793" o:spid="_x0000_s1494" style="position:absolute;left:8119;top:1468;width:3;height:91" coordorigin="8119,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R4k+cQAAADeAAAADwAAAGRycy9kb3ducmV2LnhtbERPTYvCMBC9C/sfwgh7&#10;07Qu6lKNIrIuexBBXRBvQzO2xWZSmtjWf28Ewds83ufMl50pRUO1KywriIcRCOLU6oIzBf/HzeAb&#10;hPPIGkvLpOBODpaLj94cE21b3lNz8JkIIewSVJB7XyVSujQng25oK+LAXWxt0AdYZ1LX2IZwU8pR&#10;FE2kwYJDQ44VrXNKr4ebUfDbYrv6in+a7fWyvp+P491pG5NSn/1uNQPhqfNv8cv9p8P88Siawv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R4k+cQAAADeAAAA&#10;DwAAAAAAAAAAAAAAAACqAgAAZHJzL2Rvd25yZXYueG1sUEsFBgAAAAAEAAQA+gAAAJsDAAAAAA==&#10;">
                  <v:shape id="Freeform 2794" o:spid="_x0000_s1495" style="position:absolute;left:8119;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hFdscA&#10;AADeAAAADwAAAGRycy9kb3ducmV2LnhtbESP0WrCQBBF3wv+wzKCL0U3lVYkuoq0CKWUojEfMGbH&#10;JJidTbOrSf++81Do2wz3zr1n1tvBNepOXag9G3iaJaCIC29rLg3kp/10CSpEZIuNZzLwQwG2m9HD&#10;GlPrez7SPYulkhAOKRqoYmxTrUNRkcMw8y2xaBffOYyydqW2HfYS7ho9T5KFdlizNFTY0mtFxTW7&#10;OQOu3vefb+3Xc475ITs/+o8yZt/GTMbDbgUq0hD/zX/X71bwX+aJ8Mo7MoPe/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YRXbHAAAA3gAAAA8AAAAAAAAAAAAAAAAAmAIAAGRy&#10;cy9kb3ducmV2LnhtbFBLBQYAAAAABAAEAPUAAACMAwAAAAA=&#10;" path="m2,l,,,90r2,l2,e" filled="f" stroked="f">
                    <v:path arrowok="t" o:connecttype="custom" o:connectlocs="2,1468;0,1468;0,1558;2,1558;2,1468" o:connectangles="0,0,0,0,0"/>
                  </v:shape>
                </v:group>
                <v:group id="Group 2795" o:spid="_x0000_s1496" style="position:absolute;left:8322;top:1468;width:2;height:91" coordorigin="8322,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0VEMQAAADeAAAADwAAAGRycy9kb3ducmV2LnhtbERPTYvCMBC9C/sfwgh7&#10;07QuiluNIrIuexBBXRBvQzO2xWZSmtjWf28Ewds83ufMl50pRUO1KywriIcRCOLU6oIzBf/HzWAK&#10;wnlkjaVlUnAnB8vFR2+OibYt76k5+EyEEHYJKsi9rxIpXZqTQTe0FXHgLrY26AOsM6lrbEO4KeUo&#10;iibSYMGhIceK1jml18PNKPhtsV19xT/N9npZ38/H8e60jUmpz363moHw1Pm3+OX+02H+eBR9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80VEMQAAADeAAAA&#10;DwAAAAAAAAAAAAAAAACqAgAAZHJzL2Rvd25yZXYueG1sUEsFBgAAAAAEAAQA+gAAAJsDAAAAAA==&#10;">
                  <v:shape id="Freeform 2796" o:spid="_x0000_s1497" style="position:absolute;left:8322;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rU3cMA&#10;AADeAAAADwAAAGRycy9kb3ducmV2LnhtbESPQWvCQBCF70L/wzJCb7qJoITUVUQq6MlW+wOG7JgN&#10;ZmdDdjXx33cOhd5mmPfeN2+9HX2rntTHJrCBfJ6BIq6Cbbg28HM9zApQMSFbbAOTgRdF2G7eJmss&#10;bRj4m56XVCsJ4ViiAZdSV2odK0ce4zx0xHK7hd5jkrWvte1xkHDf6kWWrbTHhoXgsKO9o+p+eXiB&#10;6OF+KL7O+SkV+vPoaHXuEI15n467D1CJxvQv/nMfrby/XORSQOrIDHr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rU3cMAAADeAAAADwAAAAAAAAAAAAAAAACYAgAAZHJzL2Rv&#10;d25yZXYueG1sUEsFBgAAAAAEAAQA9QAAAIgDAAAAAA==&#10;" path="m2,l,,,90r2,l2,e" filled="f" stroked="f">
                    <v:path arrowok="t" o:connecttype="custom" o:connectlocs="2,1468;0,1468;0,1558;2,1558;2,1468" o:connectangles="0,0,0,0,0"/>
                  </v:shape>
                </v:group>
                <v:group id="Group 2797" o:spid="_x0000_s1498" style="position:absolute;left:8121;top:1468;width:2;height:91" coordorigin="8121,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GKPy8QAAADeAAAA&#10;DwAAAAAAAAAAAAAAAACqAgAAZHJzL2Rvd25yZXYueG1sUEsFBgAAAAAEAAQA+gAAAJsDAAAAAA==&#10;">
                  <v:shape id="Freeform 2798" o:spid="_x0000_s1499" style="position:absolute;left:8121;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TvMcMA&#10;AADeAAAADwAAAGRycy9kb3ducmV2LnhtbESP3YrCMBCF74V9hzALe2fTFlZK1ygiK+iVvw8wNLNN&#10;sZmUJmvr2xtB8G6Gc+Z8Z+bL0bbiRr1vHCvIkhQEceV0w7WCy3kzLUD4gKyxdUwK7uRhufiYzLHU&#10;buAj3U6hFjGEfYkKTAhdKaWvDFn0ieuIo/bneoshrn0tdY9DDLetzNN0Ji02HAkGO1obqq6nfxsh&#10;crhuisM+24VC/m4NzfYdolJfn+PqB0SgMbzNr+utjvW/8yyH5ztxBr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TvMcMAAADeAAAADwAAAAAAAAAAAAAAAACYAgAAZHJzL2Rv&#10;d25yZXYueG1sUEsFBgAAAAAEAAQA9QAAAIgDAAAAAA==&#10;" path="m2,l,,,90r2,l2,e" filled="f" stroked="f">
                    <v:path arrowok="t" o:connecttype="custom" o:connectlocs="2,1468;0,1468;0,1558;2,1558;2,1468" o:connectangles="0,0,0,0,0"/>
                  </v:shape>
                </v:group>
                <v:group id="Group 2799" o:spid="_x0000_s1500" style="position:absolute;left:8319;top:1468;width:3;height:91" coordorigin="8319,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y0J8QAAADeAAAA&#10;DwAAAAAAAAAAAAAAAACqAgAAZHJzL2Rvd25yZXYueG1sUEsFBgAAAAAEAAQA+gAAAJsDAAAAAA==&#10;">
                  <v:shape id="Freeform 2800" o:spid="_x0000_s1501" style="position:absolute;left:8319;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zZrsUA&#10;AADeAAAADwAAAGRycy9kb3ducmV2LnhtbERP22rCQBB9F/oPyxT6Is1GiVJSVyktQikiGvMB0+w0&#10;Cc3OptltEv/eFQTf5nCus9qMphE9da62rGAWxSCIC6trLhXkp+3zCwjnkTU2lknBmRxs1g+TFaba&#10;DnykPvOlCCHsUlRQed+mUrqiIoMusi1x4H5sZ9AH2JVSdziEcNPIeRwvpcGaQ0OFLb1XVPxm/0aB&#10;qbfD7qPdJznmh+x7ar9Kn/0p9fQ4vr2C8DT6u/jm/tRh/mI+S+D6TrhBr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TNmuxQAAAN4AAAAPAAAAAAAAAAAAAAAAAJgCAABkcnMv&#10;ZG93bnJldi54bWxQSwUGAAAAAAQABAD1AAAAigMAAAAA&#10;" path="m3,l,,,90r3,l3,e" filled="f" stroked="f">
                    <v:path arrowok="t" o:connecttype="custom" o:connectlocs="3,1468;0,1468;0,1558;3,1558;3,1468" o:connectangles="0,0,0,0,0"/>
                  </v:shape>
                  <v:shape id="Picture 2801" o:spid="_x0000_s1502" type="#_x0000_t75" style="position:absolute;left:8123;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zHLDAAAA3gAAAA8AAABkcnMvZG93bnJldi54bWxET82KwjAQvi/4DmEEb2vaoot0jSKCuOJB&#10;tvoAQzPbFptJSbK2+vRmYcHbfHy/s1wPphU3cr6xrCCdJiCIS6sbrhRczrv3BQgfkDW2lknBnTys&#10;V6O3Jeba9vxNtyJUIoawz1FBHUKXS+nLmgz6qe2II/djncEQoaukdtjHcNPKLEk+pMGGY0ONHW1r&#10;Kq/Fr1FwePT6VNB+dtmbtHmY83GRJU6pyXjYfIIINISX+N/9peP8eZbO4e+deINcP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7fMcsMAAADeAAAADwAAAAAAAAAAAAAAAACf&#10;AgAAZHJzL2Rvd25yZXYueG1sUEsFBgAAAAAEAAQA9wAAAI8DAAAAAA==&#10;">
                    <v:imagedata r:id="rId1295" o:title=""/>
                  </v:shape>
                </v:group>
                <v:group id="Group 2802" o:spid="_x0000_s1503" style="position:absolute;left:8317;top:1468;width:2;height:91" coordorigin="8317,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4sXv8QAAADeAAAADwAAAGRycy9kb3ducmV2LnhtbERPTYvCMBC9L+x/CLPg&#10;bU2rKEvXKCKreBDBuiDehmZsi82kNLGt/94Igrd5vM+ZLXpTiZYaV1pWEA8jEMSZ1SXnCv6P6+8f&#10;EM4ja6wsk4I7OVjMPz9mmGjb8YHa1OcihLBLUEHhfZ1I6bKCDLqhrYkDd7GNQR9gk0vdYBfCTSVH&#10;UTSVBksODQXWtCoou6Y3o2DTYbccx3/t7npZ3c/Hyf60i0mpwVe//AXhqfdv8cu91WH+ZBRP4f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4sXv8QAAADeAAAA&#10;DwAAAAAAAAAAAAAAAACqAgAAZHJzL2Rvd25yZXYueG1sUEsFBgAAAAAEAAQA+gAAAJsDAAAAAA==&#10;">
                  <v:shape id="Freeform 2803" o:spid="_x0000_s1504" style="position:absolute;left:8317;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NMqcMA&#10;AADeAAAADwAAAGRycy9kb3ducmV2LnhtbESP0YrCMBBF34X9hzALvmlaQS1do8iygvuk1v2AoRmb&#10;YjMpTbT17zeC4NsM9849d1abwTbiTp2vHStIpwkI4tLpmisFf+fdJAPhA7LGxjEpeJCHzfpjtMJc&#10;u55PdC9CJWII+xwVmBDaXEpfGrLop64ljtrFdRZDXLtK6g77GG4bOUuShbRYcyQYbOnbUHktbjZC&#10;ZH/dZcdD+hsy+bM3tDi0iEqNP4ftF4hAQ3ibX9d7HevPZ+kSnu/EG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NMqcMAAADeAAAADwAAAAAAAAAAAAAAAACYAgAAZHJzL2Rv&#10;d25yZXYueG1sUEsFBgAAAAAEAAQA9QAAAIgDAAAAAA==&#10;" path="m2,l,,,90r2,l2,e" filled="f" stroked="f">
                    <v:path arrowok="t" o:connecttype="custom" o:connectlocs="2,1468;0,1468;0,1558;2,1558;2,1468" o:connectangles="0,0,0,0,0"/>
                  </v:shape>
                </v:group>
                <v:group id="Group 2804" o:spid="_x0000_s1505" style="position:absolute;left:8126;top:1468;width:2;height:91" coordorigin="8126,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VgmVscAAADe&#10;AAAADwAAAAAAAAAAAAAAAACqAgAAZHJzL2Rvd25yZXYueG1sUEsFBgAAAAAEAAQA+gAAAJ4DAAAA&#10;AA==&#10;">
                  <v:shape id="Freeform 2805" o:spid="_x0000_s1506" style="position:absolute;left:8126;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B9QMQA&#10;AADeAAAADwAAAGRycy9kb3ducmV2LnhtbESPzWrDMBCE74W8g9hCb7XsQIPjWgklNOCenL8HWKyt&#10;ZWKtjKXG7ttXhUBuu8zsfLPldra9uNHoO8cKsiQFQdw43XGr4HLev+YgfEDW2DsmBb/kYbtZPJVY&#10;aDfxkW6n0IoYwr5ABSaEoZDSN4Ys+sQNxFH7dqPFENexlXrEKYbbXi7TdCUtdhwJBgfaGWqupx8b&#10;IXK67vNDnX2FXH5Whlb1gKjUy/P88Q4i0Bwe5vt1pWP9t2W2hv934gx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QfUDEAAAA3gAAAA8AAAAAAAAAAAAAAAAAmAIAAGRycy9k&#10;b3ducmV2LnhtbFBLBQYAAAAABAAEAPUAAACJAwAAAAA=&#10;" path="m2,l,,,90r2,l2,e" filled="f" stroked="f">
                    <v:path arrowok="t" o:connecttype="custom" o:connectlocs="2,1468;0,1468;0,1558;2,1558;2,1468" o:connectangles="0,0,0,0,0"/>
                  </v:shape>
                  <v:shape id="Picture 2806" o:spid="_x0000_s1507" type="#_x0000_t75" style="position:absolute;left:8315;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thmPGAAAA3gAAAA8AAABkcnMvZG93bnJldi54bWxEj0FvwjAMhe+T+A+RkXYbKZ0YqBAQmoa2&#10;Gxpw4Gg1pi00TmkClP36+YDEzZaf33vfbNG5Wl2pDZVnA8NBAoo497biwsBuu3qbgAoR2WLtmQzc&#10;KcBi3nuZYWb9jX/puomFEhMOGRooY2wyrUNeksMw8A2x3A6+dRhlbQttW7yJuat1miQf2mHFklBi&#10;Q58l5afNxRn4Gh2XNq3tfj353r3/JePz/RTQmNd+t5yCitTFp/jx/WOl/ihNBUBwZAY9/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W2GY8YAAADeAAAADwAAAAAAAAAAAAAA&#10;AACfAgAAZHJzL2Rvd25yZXYueG1sUEsFBgAAAAAEAAQA9wAAAJIDAAAAAA==&#10;">
                    <v:imagedata r:id="rId1296" o:title=""/>
                  </v:shape>
                </v:group>
                <v:group id="Group 2807" o:spid="_x0000_s1508" style="position:absolute;left:8128;top:1468;width:3;height:91" coordorigin="8128,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g5FdsQAAADeAAAA&#10;DwAAAAAAAAAAAAAAAACqAgAAZHJzL2Rvd25yZXYueG1sUEsFBgAAAAAEAAQA+gAAAJsDAAAAAA==&#10;">
                  <v:shape id="Freeform 2808" o:spid="_x0000_s1509" style="position:absolute;left:8128;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Uu/MQA&#10;AADeAAAADwAAAGRycy9kb3ducmV2LnhtbERP22rCQBB9F/yHZQRfRDcNrUh0FVEEKaW0MR8wZsck&#10;mJ1Ns6tJ/75bEHybw7nOatObWtypdZVlBS+zCARxbnXFhYLsdJguQDiPrLG2TAp+ycFmPRysMNG2&#10;42+6p74QIYRdggpK75tESpeXZNDNbEMcuIttDfoA20LqFrsQbmoZR9FcGqw4NJTY0K6k/JrejAJT&#10;HbqPffP5mmH2lZ4n9r3w6Y9S41G/XYLw1Pun+OE+6jD/LY5j+H8n3C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FLvzEAAAA3gAAAA8AAAAAAAAAAAAAAAAAmAIAAGRycy9k&#10;b3ducmV2LnhtbFBLBQYAAAAABAAEAPUAAACJAwAAAAA=&#10;" path="m3,l,,,90r3,l3,e" filled="f" stroked="f">
                    <v:path arrowok="t" o:connecttype="custom" o:connectlocs="3,1468;0,1468;0,1558;3,1558;3,1468" o:connectangles="0,0,0,0,0"/>
                  </v:shape>
                </v:group>
                <v:group id="Group 2809" o:spid="_x0000_s1510" style="position:absolute;left:8313;top:1468;width:2;height:91" coordorigin="8313,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ZB+msQAAADeAAAA&#10;DwAAAAAAAAAAAAAAAACqAgAAZHJzL2Rvd25yZXYueG1sUEsFBgAAAAAEAAQA+gAAAJsDAAAAAA==&#10;">
                  <v:shape id="Freeform 2810" o:spid="_x0000_s1511" style="position:absolute;left:8313;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YY8UA&#10;AADeAAAADwAAAGRycy9kb3ducmV2LnhtbESPwWrDMBBE74H+g9hCb7EckwbjWgmhNJCe0jr9gMXa&#10;WCbWykhK7P59VSj0tsvMzputd7MdxJ186B0rWGU5COLW6Z47BV/nw7IEESKyxsExKfimALvtw6LG&#10;SruJP+nexE6kEA4VKjAxjpWUoTVkMWRuJE7axXmLMa2+k9rjlMLtIIs830iLPSeCwZFeDbXX5mYT&#10;RE7XQ/lxWr3HUr4dDW1OI6JST4/z/gVEpDn+m/+ujzrVfy6KNfy+k2a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RhjxQAAAN4AAAAPAAAAAAAAAAAAAAAAAJgCAABkcnMv&#10;ZG93bnJldi54bWxQSwUGAAAAAAQABAD1AAAAigMAAAAA&#10;" path="m2,l,,,90r2,l2,e" filled="f" stroked="f">
                    <v:path arrowok="t" o:connecttype="custom" o:connectlocs="2,1468;0,1468;0,1558;2,1558;2,1468" o:connectangles="0,0,0,0,0"/>
                  </v:shape>
                </v:group>
                <v:group id="Group 2811" o:spid="_x0000_s1512" style="position:absolute;left:8131;top:1468;width:2;height:91" coordorigin="8131,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01Q3XFAAAA3gAA&#10;AA8AAAAAAAAAAAAAAAAAqgIAAGRycy9kb3ducmV2LnhtbFBLBQYAAAAABAAEAPoAAACcAwAAAAA=&#10;">
                  <v:shape id="Freeform 2812" o:spid="_x0000_s1513" style="position:absolute;left:8131;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Mjj8QA&#10;AADeAAAADwAAAGRycy9kb3ducmV2LnhtbESPwWrDMBBE74X8g9hAbo0cQ4xxo4RSEnBOadN+wGJt&#10;LRNrZSTFdv6+KhR622Vm583uDrPtxUg+dI4VbNYZCOLG6Y5bBV+fp+cSRIjIGnvHpOBBAQ77xdMO&#10;K+0m/qDxGluRQjhUqMDEOFRShsaQxbB2A3HSvp23GNPqW6k9Tinc9jLPskJa7DgRDA70Zqi5Xe82&#10;QeR0O5Xvl805lvJYGyouA6JSq+X8+gIi0hz/zX/XtU71t3lewO87aQa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jI4/EAAAA3gAAAA8AAAAAAAAAAAAAAAAAmAIAAGRycy9k&#10;b3ducmV2LnhtbFBLBQYAAAAABAAEAPUAAACJAwAAAAA=&#10;" path="m1,l,,,90r1,l1,e" filled="f" stroked="f">
                    <v:path arrowok="t" o:connecttype="custom" o:connectlocs="1,1468;0,1468;0,1558;1,1558;1,1468" o:connectangles="0,0,0,0,0"/>
                  </v:shape>
                </v:group>
                <v:group id="Group 2813" o:spid="_x0000_s1514" style="position:absolute;left:8310;top:1468;width:3;height:91" coordorigin="8310,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t4mcQAAADeAAAADwAAAGRycy9kb3ducmV2LnhtbERPTWvCQBC9F/wPywje&#10;6iYRW4muImLFgwhVQbwN2TEJZmdDdpvEf98tCL3N433OYtWbSrTUuNKygngcgSDOrC45V3A5f73P&#10;QDiPrLGyTAqe5GC1HLwtMNW2429qTz4XIYRdigoK7+tUSpcVZNCNbU0cuLttDPoAm1zqBrsQbiqZ&#10;RNGHNFhyaCiwpk1B2eP0YxTsOuzWk3jbHh73zfN2nh6vh5iUGg379RyEp97/i1/uvQ7zp0nyCX/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qt4mcQAAADeAAAA&#10;DwAAAAAAAAAAAAAAAACqAgAAZHJzL2Rvd25yZXYueG1sUEsFBgAAAAAEAAQA+gAAAJsDAAAAAA==&#10;">
                  <v:shape id="Freeform 2814" o:spid="_x0000_s1515" style="position:absolute;left:8310;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0ZFscA&#10;AADeAAAADwAAAGRycy9kb3ducmV2LnhtbESP0WrCQBBF3wv+wzKFvkjdNKiU1FWkRRCRomk+YJqd&#10;JqHZ2TS7NfHvnYdC32a4d+49s9qMrlUX6kPj2cDTLAFFXHrbcGWg+Ng9PoMKEdli65kMXCnAZj25&#10;W2Fm/cBnuuSxUhLCIUMDdYxdpnUoa3IYZr4jFu3L9w6jrH2lbY+DhLtWp0my1A4bloYaO3qtqfzO&#10;f50B1+yG41v3Pi+wOOWfU3+oYv5jzMP9uH0BFWmM/+a/670V/EWaCq+8IzPo9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dtGRbHAAAA3gAAAA8AAAAAAAAAAAAAAAAAmAIAAGRy&#10;cy9kb3ducmV2LnhtbFBLBQYAAAAABAAEAPUAAACMAwAAAAA=&#10;" path="m3,l,,,90r3,l3,e" filled="f" stroked="f">
                    <v:path arrowok="t" o:connecttype="custom" o:connectlocs="3,1468;0,1468;0,1558;3,1558;3,1468" o:connectangles="0,0,0,0,0"/>
                  </v:shape>
                  <v:shape id="Picture 2815" o:spid="_x0000_s1516" type="#_x0000_t75" style="position:absolute;left:8132;top:1468;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3owvDAAAA3gAAAA8AAABkcnMvZG93bnJldi54bWxET01Lw0AQvQv+h2UEb3aTaCRNuy0qtOip&#10;tIrnITsmwezMkl3T+O9dQfA2j/c56+3sBjXRGHphA/kiA0XciO25NfD2urupQIWIbHEQJgPfFGC7&#10;ubxYY23lzEeaTrFVKYRDjQa6GH2tdWg6chgW4okT9yGjw5jg2Go74jmFu0EXWXavHfacGjr09NRR&#10;83n6cgaOu/Ig+fvdS/5YTZUXv5fbcm/M9dX8sAIVaY7/4j/3s03zy6JYwu876Qa9+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fejC8MAAADeAAAADwAAAAAAAAAAAAAAAACf&#10;AgAAZHJzL2Rvd25yZXYueG1sUEsFBgAAAAAEAAQA9wAAAI8DAAAAAA==&#10;">
                    <v:imagedata r:id="rId1297" o:title=""/>
                  </v:shape>
                </v:group>
                <v:group id="Group 2816" o:spid="_x0000_s1517" style="position:absolute;left:8308;top:1468;width:2;height:91" coordorigin="8308,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Jt2MMcAAADe&#10;AAAADwAAAAAAAAAAAAAAAACqAgAAZHJzL2Rvd25yZXYueG1sUEsFBgAAAAAEAAQA+gAAAJ4DAAAA&#10;AA==&#10;">
                  <v:shape id="Freeform 2817" o:spid="_x0000_s1518" style="position:absolute;left:8308;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MtJsMA&#10;AADeAAAADwAAAGRycy9kb3ducmV2LnhtbESP0YrCMBBF34X9hzALvmlaRSldo8iygvuk1v2AoRmb&#10;YjMpTbT17zeC4NsM9849d1abwTbiTp2vHStIpwkI4tLpmisFf+fdJAPhA7LGxjEpeJCHzfpjtMJc&#10;u55PdC9CJWII+xwVmBDaXEpfGrLop64ljtrFdRZDXLtK6g77GG4bOUuSpbRYcyQYbOnbUHktbjZC&#10;ZH/dZcdD+hsy+bM3tDy0iEqNP4ftF4hAQ3ibX9d7HesvZvMUnu/EG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MtJsMAAADeAAAADwAAAAAAAAAAAAAAAACYAgAAZHJzL2Rv&#10;d25yZXYueG1sUEsFBgAAAAAEAAQA9QAAAIgDAAAAAA==&#10;" path="m2,l,,,90r2,l2,e" filled="f" stroked="f">
                    <v:path arrowok="t" o:connecttype="custom" o:connectlocs="2,1468;0,1468;0,1558;2,1558;2,1468" o:connectangles="0,0,0,0,0"/>
                  </v:shape>
                </v:group>
                <v:group id="Group 2818" o:spid="_x0000_s1519" style="position:absolute;left:8135;top:1468;width:2;height:91" coordorigin="8135,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wVN3MQAAADeAAAA&#10;DwAAAAAAAAAAAAAAAACqAgAAZHJzL2Rvd25yZXYueG1sUEsFBgAAAAAEAAQA+gAAAJsDAAAAAA==&#10;">
                  <v:shape id="Freeform 2819" o:spid="_x0000_s1520" style="position:absolute;left:8135;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0WysMA&#10;AADeAAAADwAAAGRycy9kb3ducmV2LnhtbESP3YrCMBCF74V9hzDC3mmqopSuqciioFf+PsDQzDal&#10;zaQ00Xbf3ggLezfDOXO+M+vNYBvxpM5XjhXMpgkI4sLpiksF99t+koLwAVlj45gU/JKHTf4xWmOm&#10;Xc8Xel5DKWII+wwVmBDaTEpfGLLop64ljtqP6yyGuHal1B32Mdw2cp4kK2mx4kgw2NK3oaK+PmyE&#10;yL7ep+fT7BhSuTsYWp1aRKU+x8P2C0SgIfyb/64POtZfzhcLeL8TZ5D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c0WysMAAADeAAAADwAAAAAAAAAAAAAAAACYAgAAZHJzL2Rv&#10;d25yZXYueG1sUEsFBgAAAAAEAAQA9QAAAIgDAAAAAA==&#10;" path="m2,l,,,90r2,l2,e" filled="f" stroked="f">
                    <v:path arrowok="t" o:connecttype="custom" o:connectlocs="2,1468;0,1468;0,1558;2,1558;2,1468" o:connectangles="0,0,0,0,0"/>
                  </v:shape>
                </v:group>
                <v:group id="Group 2820" o:spid="_x0000_s1521" style="position:absolute;left:8305;top:1468;width:3;height:91" coordorigin="8305,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BwM8QAAADeAAAADwAAAGRycy9kb3ducmV2LnhtbERPS4vCMBC+C/6HMMLe&#10;1rS6ilSjiLjiQRZ8gHgbmrEtNpPSxLb++83Cgrf5+J6zWHWmFA3VrrCsIB5GIIhTqwvOFFzO358z&#10;EM4jaywtk4IXOVgt+70FJtq2fKTm5DMRQtglqCD3vkqkdGlOBt3QVsSBu9vaoA+wzqSusQ3hppSj&#10;KJpKgwWHhhwr2uSUPk5Po2DXYrsex9vm8LhvXrfz5Od6iEmpj0G3noPw1Pm3+N+912H+ZDT+g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6BwM8QAAADeAAAA&#10;DwAAAAAAAAAAAAAAAACqAgAAZHJzL2Rvd25yZXYueG1sUEsFBgAAAAAEAAQA+gAAAJsDAAAAAA==&#10;">
                  <v:shape id="Freeform 2821" o:spid="_x0000_s1522" style="position:absolute;left:8305;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UgVcUA&#10;AADeAAAADwAAAGRycy9kb3ducmV2LnhtbERP22rCQBB9L/gPywh9KXXjrZTUTRCLUESkTfMB0+w0&#10;Cc3OxuzWxL93BcG3OZzrrNLBNOJEnastK5hOIhDEhdU1lwry7+3zKwjnkTU2lknBmRykyehhhbG2&#10;PX/RKfOlCCHsYlRQed/GUrqiIoNuYlviwP3azqAPsCul7rAP4aaRsyh6kQZrDg0VtrSpqPjL/o0C&#10;U2/7/Xt7WOSYf2Y/T3ZX+uyo1ON4WL+B8DT4u/jm/tBh/nI2X8L1nXCDTC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tSBVxQAAAN4AAAAPAAAAAAAAAAAAAAAAAJgCAABkcnMv&#10;ZG93bnJldi54bWxQSwUGAAAAAAQABAD1AAAAigMAAAAA&#10;" path="m3,l,,,90r3,l3,e" filled="f" stroked="f">
                    <v:path arrowok="t" o:connecttype="custom" o:connectlocs="3,1468;0,1468;0,1558;3,1558;3,1468" o:connectangles="0,0,0,0,0"/>
                  </v:shape>
                </v:group>
                <v:group id="Group 2822" o:spid="_x0000_s1523" style="position:absolute;left:8137;top:1468;width:3;height:91" coordorigin="8137,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D5L38QAAADeAAAA&#10;DwAAAAAAAAAAAAAAAACqAgAAZHJzL2Rvd25yZXYueG1sUEsFBgAAAAAEAAQA+gAAAJsDAAAAAA==&#10;">
                  <v:shape id="Freeform 2823" o:spid="_x0000_s1524" style="position:absolute;left:8137;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sbucUA&#10;AADeAAAADwAAAGRycy9kb3ducmV2LnhtbERP22rCQBB9L/gPywh9KWajVVtSV5EWQYqIxnzANDsm&#10;wexsmt2a+PddodC3OZzrLFa9qcWVWldZVjCOYhDEudUVFwqy02b0CsJ5ZI21ZVJwIwer5eBhgYm2&#10;HR/pmvpChBB2CSoovW8SKV1ekkEX2YY4cGfbGvQBtoXULXYh3NRyEsdzabDi0FBiQ+8l5Zf0xygw&#10;1abbfTT7aYbZIf16sp+FT7+Vehz26zcQnnr/L/5zb3WYP5s8v8D9nXC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Kxu5xQAAAN4AAAAPAAAAAAAAAAAAAAAAAJgCAABkcnMv&#10;ZG93bnJldi54bWxQSwUGAAAAAAQABAD1AAAAigMAAAAA&#10;" path="m3,l,,,90r3,l3,e" filled="f" stroked="f">
                    <v:path arrowok="t" o:connecttype="custom" o:connectlocs="3,1468;0,1468;0,1558;3,1558;3,1468" o:connectangles="0,0,0,0,0"/>
                  </v:shape>
                  <v:shape id="Picture 2824" o:spid="_x0000_s1525" type="#_x0000_t75" style="position:absolute;left:8304;top:1468;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DKjbHAAAA3gAAAA8AAABkcnMvZG93bnJldi54bWxEj0FPwzAMhe9I/IfISLuxlE5MUJZNWwUa&#10;lx1W0LhajddWNE6VhK779/iAxM3We37v82ozuV6NFGLn2cDDPANFXHvbcWPg8+Pt/glUTMgWe89k&#10;4EoRNuvbmxUW1l/4SGOVGiUhHAs00KY0FFrHuiWHce4HYtHOPjhMsoZG24AXCXe9zrNsqR12LA0t&#10;DlS2VH9XP85AOV5P1ddrTsdydzidwzMv94e9MbO7afsCKtGU/s1/1+9W8B/zh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9DKjbHAAAA3gAAAA8AAAAAAAAAAAAA&#10;AAAAnwIAAGRycy9kb3ducmV2LnhtbFBLBQYAAAAABAAEAPcAAACTAwAAAAA=&#10;">
                    <v:imagedata r:id="rId1298" o:title=""/>
                  </v:shape>
                </v:group>
                <v:group id="Group 2825" o:spid="_x0000_s1526" style="position:absolute;left:8140;top:1468;width:2;height:91" coordorigin="8140,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aHfrcQAAADeAAAA&#10;DwAAAAAAAAAAAAAAAACqAgAAZHJzL2Rvd25yZXYueG1sUEsFBgAAAAAEAAQA+gAAAJsDAAAAAA==&#10;">
                  <v:shape id="Freeform 2826" o:spid="_x0000_s1527" style="position:absolute;left:8140;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n7wMQA&#10;AADeAAAADwAAAGRycy9kb3ducmV2LnhtbESPQWvCQBCF74L/YZmCN90oVkLqRopU0JOt7Q8YstNs&#10;SHY2ZLcm/fedg9DbDPPe++btD5Pv1J2G2AQ2sF5loIirYBuuDXx9npY5qJiQLXaBycAvRTiU89ke&#10;CxtG/qD7LdVKQjgWaMCl1Bdax8qRx7gKPbHcvsPgMck61NoOOEq47/Qmy3baY8NCcNjT0VHV3n68&#10;QPTYnvL36/qScv12drS79ojGLJ6m1xdQiab0L364z1bef95spYDUkRl0+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Z+8DEAAAA3gAAAA8AAAAAAAAAAAAAAAAAmAIAAGRycy9k&#10;b3ducmV2LnhtbFBLBQYAAAAABAAEAPUAAACJAwAAAAA=&#10;" path="m2,l,,,90r2,l2,e" filled="f" stroked="f">
                    <v:path arrowok="t" o:connecttype="custom" o:connectlocs="2,1468;0,1468;0,1558;2,1558;2,1468" o:connectangles="0,0,0,0,0"/>
                  </v:shape>
                </v:group>
                <v:group id="Group 2827" o:spid="_x0000_s1528" style="position:absolute;left:8301;top:1468;width:3;height:91" coordorigin="8301,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9Gg1sQAAADeAAAADwAAAGRycy9kb3ducmV2LnhtbERPS4vCMBC+C/sfwix4&#10;07S+WLpGEVmXPYigLoi3oRnbYjMpTWzrvzeC4G0+vufMl50pRUO1KywriIcRCOLU6oIzBf/HzeAL&#10;hPPIGkvLpOBODpaLj94cE21b3lNz8JkIIewSVJB7XyVSujQng25oK+LAXWxt0AdYZ1LX2IZwU8pR&#10;FM2kwYJDQ44VrXNKr4ebUfDbYrsaxz/N9npZ38/H6e60jUmp/me3+gbhqfNv8cv9p8P86WgS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9Gg1sQAAADeAAAA&#10;DwAAAAAAAAAAAAAAAACqAgAAZHJzL2Rvd25yZXYueG1sUEsFBgAAAAAEAAQA+gAAAJsDAAAAAA==&#10;">
                  <v:shape id="Freeform 2828" o:spid="_x0000_s1529" style="position:absolute;left:8301;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LXMUA&#10;AADeAAAADwAAAGRycy9kb3ducmV2LnhtbERP22rCQBB9F/yHZQRfim4atJTUVaQSKKWITfMBY3aa&#10;BLOzMbsm6d93CwXf5nCus9mNphE9da62rOBxGYEgLqyuuVSQf6WLZxDOI2tsLJOCH3Kw204nG0y0&#10;HfiT+syXIoSwS1BB5X2bSOmKigy6pW2JA/dtO4M+wK6UusMhhJtGxlH0JA3WHBoqbOm1ouKS3YwC&#10;U6fDx6E9rnLMT9n5wb6XPrsqNZ+N+xcQnkZ/F/+733SYv45XMfy9E26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WstcxQAAAN4AAAAPAAAAAAAAAAAAAAAAAJgCAABkcnMv&#10;ZG93bnJldi54bWxQSwUGAAAAAAQABAD1AAAAigMAAAAA&#10;" path="m3,l,,,90r3,l3,e" filled="f" stroked="f">
                    <v:path arrowok="t" o:connecttype="custom" o:connectlocs="3,1468;0,1468;0,1558;3,1558;3,1468" o:connectangles="0,0,0,0,0"/>
                  </v:shape>
                </v:group>
                <v:group id="Group 2829" o:spid="_x0000_s1530" style="position:absolute;left:8142;top:1468;width:3;height:91" coordorigin="8142,1468"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E+bOsQAAADeAAAADwAAAGRycy9kb3ducmV2LnhtbERPS4vCMBC+C/6HMMLe&#10;1rS6ilSjiLjiQRZ8gHgbmrEtNpPSxLb++83Cgrf5+J6zWHWmFA3VrrCsIB5GIIhTqwvOFFzO358z&#10;EM4jaywtk4IXOVgt+70FJtq2fKTm5DMRQtglqCD3vkqkdGlOBt3QVsSBu9vaoA+wzqSusQ3hppSj&#10;KJpKgwWHhhwr2uSUPk5Po2DXYrsex9vm8LhvXrfz5Od6iEmpj0G3noPw1Pm3+N+912H+ZPQ1h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E+bOsQAAADeAAAA&#10;DwAAAAAAAAAAAAAAAACqAgAAZHJzL2Rvd25yZXYueG1sUEsFBgAAAAAEAAQA+gAAAJsDAAAAAA==&#10;">
                  <v:shape id="Freeform 2830" o:spid="_x0000_s1531" style="position:absolute;left:8142;top:1468;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s8QA&#10;AADeAAAADwAAAGRycy9kb3ducmV2LnhtbERP22rCQBB9L/gPywi+FN1UUpHoKlIRSpGiMR8wZsck&#10;mJ2N2dWkf98VCn2bw7nOct2bWjyodZVlBW+TCARxbnXFhYLstBvPQTiPrLG2TAp+yMF6NXhZYqJt&#10;x0d6pL4QIYRdggpK75tESpeXZNBNbEMcuIttDfoA20LqFrsQbmo5jaKZNFhxaCixoY+S8mt6NwpM&#10;tev22+Y7zjA7pOdX+1X49KbUaNhvFiA89f5f/Of+1GH++zSO4flOu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9rPEAAAA3gAAAA8AAAAAAAAAAAAAAAAAmAIAAGRycy9k&#10;b3ducmV2LnhtbFBLBQYAAAAABAAEAPUAAACJAwAAAAA=&#10;" path="m2,l,,,90r2,l2,e" filled="f" stroked="f">
                    <v:path arrowok="t" o:connecttype="custom" o:connectlocs="2,1468;0,1468;0,1558;2,1558;2,1468" o:connectangles="0,0,0,0,0"/>
                  </v:shape>
                </v:group>
                <v:group id="Group 2831" o:spid="_x0000_s1532" style="position:absolute;left:8299;top:1468;width:2;height:91" coordorigin="8299,1468"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qm1cQAAADeAAAADwAAAGRycy9kb3ducmV2LnhtbERPTWvCQBC9F/wPywi9&#10;6Sa2KRJdRUTFgwhVQbwN2TEJZmdDdk3iv+8WCr3N433OfNmbSrTUuNKygngcgSDOrC45V3A5b0dT&#10;EM4ja6wsk4IXOVguBm9zTLXt+Jvak89FCGGXooLC+zqV0mUFGXRjWxMH7m4bgz7AJpe6wS6Em0pO&#10;ouhLGiw5NBRY07qg7HF6GgW7DrvVR7xpD4/7+nU7J8frISal3of9agbCU+//xX/uvQ7zk8ln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Oqm1cQAAADeAAAA&#10;DwAAAAAAAAAAAAAAAACqAgAAZHJzL2Rvd25yZXYueG1sUEsFBgAAAAAEAAQA+gAAAJsDAAAAAA==&#10;">
                  <v:shape id="Freeform 2832" o:spid="_x0000_s1533" style="position:absolute;left:8299;top:1468;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zGL8UA&#10;AADeAAAADwAAAGRycy9kb3ducmV2LnhtbESPwWrDMBBE74X8g9hAb40c0xrjRAklxOCc0ib5gMXa&#10;WibWyliq7f59VCj0tsvMzpvd7mfbiZEG3zpWsF4lIIhrp1tuFNyu5UsOwgdkjZ1jUvBDHva7xdMW&#10;C+0m/qTxEhoRQ9gXqMCE0BdS+tqQRb9yPXHUvtxgMcR1aKQecIrhtpNpkmTSYsuRYLCng6H6fvm2&#10;ESKne5l/nNenkMtjZSg794hKPS/n9w2IQHP4N/9dVzrWf0tfM/h9J84gd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vMYvxQAAAN4AAAAPAAAAAAAAAAAAAAAAAJgCAABkcnMv&#10;ZG93bnJldi54bWxQSwUGAAAAAAQABAD1AAAAigMAAAAA&#10;" path="m2,l,,,90r2,l2,e" filled="f" stroked="f">
                    <v:path arrowok="t" o:connecttype="custom" o:connectlocs="2,1468;0,1468;0,1558;2,1558;2,1468" o:connectangles="0,0,0,0,0"/>
                  </v:shape>
                  <v:shape id="Picture 2833" o:spid="_x0000_s1534" type="#_x0000_t75" style="position:absolute;left:8144;top:1468;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S893FAAAA3gAAAA8AAABkcnMvZG93bnJldi54bWxET9tqwkAQfRf8h2WEvtVNTS8SXUUEQagW&#10;GhVfh+yYDc3Ohuwa0793CwXf5nCuM1/2thYdtb5yrOBlnIAgLpyuuFRwPGyepyB8QNZYOyYFv+Rh&#10;uRgO5phpd+Nv6vJQihjCPkMFJoQmk9IXhiz6sWuII3dxrcUQYVtK3eIthttaTpLkXVqsODYYbGht&#10;qPjJr1ZBerrs9nW6PRxT05WfeL7u89WXUk+jfjUDEagPD/G/e6vj/LfJ6wf8vRNvk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EvPdxQAAAN4AAAAPAAAAAAAAAAAAAAAA&#10;AJ8CAABkcnMvZG93bnJldi54bWxQSwUGAAAAAAQABAD3AAAAkQMAAAAA&#10;">
                    <v:imagedata r:id="rId460" o:title=""/>
                  </v:shape>
                  <v:shape id="Picture 2834" o:spid="_x0000_s1535" type="#_x0000_t75" style="position:absolute;left:8146;top:1468;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gwE3JAAAA3gAAAA8AAABkcnMvZG93bnJldi54bWxEj0FLw0AQhe8F/8MyQm/txlJFYrdFCoK0&#10;Um31oLcxO8kGs7Mhu03T/nrnIHib4b1575vFavCN6qmLdWADN9MMFHERbM2VgY/3p8k9qJiQLTaB&#10;ycCZIqyWV6MF5jaceE/9IVVKQjjmaMCl1OZax8KRxzgNLbFoZeg8Jlm7StsOTxLuGz3LsjvtsWZp&#10;cNjS2lHxczh6A3r79dnTfPey2b+W62/3dqEyXYwZXw+PD6ASDenf/Hf9bAX/djYXXnlHZtDL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3GDATckAAADeAAAADwAAAAAAAAAA&#10;AAAAAACfAgAAZHJzL2Rvd25yZXYueG1sUEsFBgAAAAAEAAQA9wAAAJUDAAAAAA==&#10;">
                    <v:imagedata r:id="rId461" o:title=""/>
                  </v:shape>
                  <v:shape id="Picture 2835" o:spid="_x0000_s1536" type="#_x0000_t75" style="position:absolute;left:8149;top:1468;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cPDLDAAAA3gAAAA8AAABkcnMvZG93bnJldi54bWxET02LwjAQvS/4H8IseNPUri5ajSKyoiAs&#10;WL14G5qxLdtMQhO1/nuzsLC3ebzPWaw604g7tb62rGA0TEAQF1bXXCo4n7aDKQgfkDU2lknBkzys&#10;lr23BWbaPvhI9zyUIoawz1BBFYLLpPRFRQb90DriyF1tazBE2JZSt/iI4aaRaZJ8SoM1x4YKHW0q&#10;Kn7ym1FwpKd034c8dWbkL1093X3ZyYdS/fduPQcRqAv/4j/3Xsf5k3Q8g9934g1y+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5w8MsMAAADeAAAADwAAAAAAAAAAAAAAAACf&#10;AgAAZHJzL2Rvd25yZXYueG1sUEsFBgAAAAAEAAQA9wAAAI8DAAAAAA==&#10;">
                    <v:imagedata r:id="rId462" o:title=""/>
                  </v:shape>
                  <v:shape id="Picture 2836" o:spid="_x0000_s1537" type="#_x0000_t75" style="position:absolute;left:8151;top:1468;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A3LGAAAA3gAAAA8AAABkcnMvZG93bnJldi54bWxEj0FrwkAQhe8F/8MyQm91Y0pEoqtIaWmh&#10;IBh76W3IjkkwO7tktxr/fecgeJth3rz3vvV2dL260BA7zwbmswwUce1tx42Bn+PHyxJUTMgWe89k&#10;4EYRtpvJ0xpL6698oEuVGiUmHEs00KYUSq1j3ZLDOPOBWG4nPzhMsg6NtgNexdz1Os+yhXbYsSS0&#10;GOitpfpc/TkDB7rpsP+u8uDm8Xfslp/vvng15nk67lagEo3pIb5/f1mpX+SFAAiOzKA3/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38DcsYAAADeAAAADwAAAAAAAAAAAAAA&#10;AACfAgAAZHJzL2Rvd25yZXYueG1sUEsFBgAAAAAEAAQA9wAAAJIDAAAAAA==&#10;">
                    <v:imagedata r:id="rId462" o:title=""/>
                  </v:shape>
                  <v:shape id="Picture 2837" o:spid="_x0000_s1538" type="#_x0000_t75" style="position:absolute;left:8153;top:1468;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zpunEAAAA3gAAAA8AAABkcnMvZG93bnJldi54bWxET01rwzAMvQ/2H4wGva1OUjJCWieMsbHB&#10;oNC0l95ErCahsWxir03//Two7KbH+9Smns0oLjT5wbKCdJmAIG6tHrhTcNh/PBcgfEDWOFomBTfy&#10;UFePDxsstb3yji5N6EQMYV+igj4EV0rp254M+qV1xJE72clgiHDqpJ7wGsPNKLMkeZEGB44NPTp6&#10;66k9Nz9GwY5u0m2/m8yZ1B/nofh8t/lKqcXT/LoGEWgO/+K7+0vH+XmWp/D3TrxBV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AzpunEAAAA3gAAAA8AAAAAAAAAAAAAAAAA&#10;nwIAAGRycy9kb3ducmV2LnhtbFBLBQYAAAAABAAEAPcAAACQAwAAAAA=&#10;">
                    <v:imagedata r:id="rId462" o:title=""/>
                  </v:shape>
                  <v:shape id="Picture 2838" o:spid="_x0000_s1539" type="#_x0000_t75" style="position:absolute;left:8155;top:1468;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KRsnDAAAA3gAAAA8AAABkcnMvZG93bnJldi54bWxET01rwkAQvQv9D8sUvOnGoFJSV5EWRTyp&#10;KZTeptlpEpqdDbtrjP/eFQRv83ifs1j1phEdOV9bVjAZJyCIC6trLhV85ZvRGwgfkDU2lknBlTys&#10;li+DBWbaXvhI3SmUIoawz1BBFUKbSemLigz6sW2JI/dnncEQoSuldniJ4aaRaZLMpcGaY0OFLX1U&#10;VPyfzkaBOf7KT3/Yy63L591Gf7f6MP1Ravjar99BBOrDU/xw73ScP0tnKdzfiTfI5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4pGycMAAADeAAAADwAAAAAAAAAAAAAAAACf&#10;AgAAZHJzL2Rvd25yZXYueG1sUEsFBgAAAAAEAAQA9wAAAI8DAAAAAA==&#10;">
                    <v:imagedata r:id="rId663" o:title=""/>
                  </v:shape>
                  <v:shape id="Picture 2839" o:spid="_x0000_s1540" type="#_x0000_t75" style="position:absolute;left:8158;top:1468;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G41LDAAAA3gAAAA8AAABkcnMvZG93bnJldi54bWxET0uLwjAQvgv+hzCCN03VVaQaRXZxWfbk&#10;C8Tb2IxtsZmUJFvrvzcLC3ubj+85y3VrKtGQ86VlBaNhAoI4s7rkXMHpuB3MQfiArLGyTAqe5GG9&#10;6naWmGr74D01h5CLGMI+RQVFCHUqpc8KMuiHtiaO3M06gyFCl0vt8BHDTSXHSTKTBkuODQXW9F5Q&#10;dj/8GAVmf5UffvctP91x1mz1uda7t4tS/V67WYAI1IZ/8Z/7S8f50/F0Ar/vxBvk6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MbjUsMAAADeAAAADwAAAAAAAAAAAAAAAACf&#10;AgAAZHJzL2Rvd25yZXYueG1sUEsFBgAAAAAEAAQA9wAAAI8DAAAAAA==&#10;">
                    <v:imagedata r:id="rId663" o:title=""/>
                  </v:shape>
                  <v:shape id="Picture 2840" o:spid="_x0000_s1541" type="#_x0000_t75" style="position:absolute;left:8160;top:1468;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QNJ/GAAAA3gAAAA8AAABkcnMvZG93bnJldi54bWxET0tPAjEQvpv4H5ox8QZdiIiuFEIIRo66&#10;GB+3yXbYXWinS1uX1V9vTUi8zZfvObNFb43oyIfGsYLRMANBXDrdcKXgdfs4uAMRIrJG45gUfFOA&#10;xfzyYoa5did+oa6IlUghHHJUUMfY5lKGsiaLYeha4sTtnLcYE/SV1B5PKdwaOc6yW2mx4dRQY0ur&#10;mspD8WUVdB/P1QYL8+nenn7ej/fGZ+v9VKnrq375ACJSH//FZ/dGp/mT8eQG/t5JN8j5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ZA0n8YAAADeAAAADwAAAAAAAAAAAAAA&#10;AACfAgAAZHJzL2Rvd25yZXYueG1sUEsFBgAAAAAEAAQA9wAAAJIDAAAAAA==&#10;">
                    <v:imagedata r:id="rId463" o:title=""/>
                  </v:shape>
                  <v:shape id="Picture 2841" o:spid="_x0000_s1542" type="#_x0000_t75" style="position:absolute;left:8163;top:1468;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ckQTFAAAA3gAAAA8AAABkcnMvZG93bnJldi54bWxET0tLAzEQvgv+hzCCN5u1sNquTYuIxR51&#10;W/q4DZtxdzWZbJO4Xf31jSB4m4/vObPFYI3oyYfWsYLbUQaCuHK65VrBZr28mYAIEVmjcUwKvinA&#10;Yn55McNCuxO/UV/GWqQQDgUqaGLsCilD1ZDFMHIdceLenbcYE/S11B5PKdwaOc6yO2mx5dTQYEdP&#10;DVWf5ZdV0O9f6xWW5uC2Lz+749T47PnjXqnrq+HxAUSkIf6L/9wrnebn4zyH33fSDXJ+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3JEExQAAAN4AAAAPAAAAAAAAAAAAAAAA&#10;AJ8CAABkcnMvZG93bnJldi54bWxQSwUGAAAAAAQABAD3AAAAkQMAAAAA&#10;">
                    <v:imagedata r:id="rId463" o:title=""/>
                  </v:shape>
                  <v:shape id="Picture 2842" o:spid="_x0000_s1543" type="#_x0000_t75" style="position:absolute;left:8164;top:1468;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OD3PFAAAA3gAAAA8AAABkcnMvZG93bnJldi54bWxET0tPAjEQvpv4H5oh8SZdSEBdKYQQDBx1&#10;MT5uk+2wu9hOl7Ysq7+emph4my/fc2aL3hrRkQ+NYwWjYQaCuHS64UrB6+7p9h5EiMgajWNS8E0B&#10;FvPrqxnm2p35hboiViKFcMhRQR1jm0sZyposhqFriRO3d95iTNBXUns8p3Br5DjLptJiw6mhxpZW&#10;NZVfxckq6D6eqy0W5tO9bX7ejw/GZ+vDnVI3g375CCJSH//Ff+6tTvMn48kUft9JN8j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Dg9zxQAAAN4AAAAPAAAAAAAAAAAAAAAA&#10;AJ8CAABkcnMvZG93bnJldi54bWxQSwUGAAAAAAQABAD3AAAAkQMAAAAA&#10;">
                    <v:imagedata r:id="rId463" o:title=""/>
                  </v:shape>
                  <v:shape id="Picture 2843" o:spid="_x0000_s1544" type="#_x0000_t75" style="position:absolute;left:8167;top:1468;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NYyrCAAAA3gAAAA8AAABkcnMvZG93bnJldi54bWxET81qAjEQvhd8hzCCt5pVtMpqFK1ICz1p&#10;+wBDMu4GN5MlSXfXt28Khd7m4/ud7X5wjegoROtZwWxagCDW3liuFHx9np/XIGJCNth4JgUPirDf&#10;jZ62WBrf84W6a6pEDuFYooI6pbaUMuqaHMapb4kzd/PBYcowVNIE7HO4a+S8KF6kQ8u5ocaWXmvS&#10;9+u3U3A69rJb+bPWzsbLUdvw9rEISk3Gw2EDItGQ/sV/7neT5y/nyxX8vpNvkL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jWMqwgAAAN4AAAAPAAAAAAAAAAAAAAAAAJ8C&#10;AABkcnMvZG93bnJldi54bWxQSwUGAAAAAAQABAD3AAAAjgMAAAAA&#10;">
                    <v:imagedata r:id="rId464" o:title=""/>
                  </v:shape>
                  <v:shape id="Picture 2844" o:spid="_x0000_s1545" type="#_x0000_t75" style="position:absolute;left:8169;top:1468;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DFTXJAAAA3gAAAA8AAABkcnMvZG93bnJldi54bWxEj0trw0AMhO+F/odFhdyadVKcFCeb0AeF&#10;EAJt84AchVexTb1a493Yzr+vDoXeJGY082m5HlytOmpD5dnAZJyAIs69rbgwcDx8PD6DChHZYu2Z&#10;DNwowHp1f7fEzPqev6nbx0JJCIcMDZQxNpnWIS/JYRj7hli0i28dRlnbQtsWewl3tZ4myUw7rFga&#10;SmzoraT8Z391Bk7z181xnnzm3fa8pSe9+0rfb70xo4fhZQEq0hD/zX/XGyv46TQVXnlHZtCr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hsMVNckAAADeAAAADwAAAAAAAAAA&#10;AAAAAACfAgAAZHJzL2Rvd25yZXYueG1sUEsFBgAAAAAEAAQA9wAAAJUDAAAAAA==&#10;">
                    <v:imagedata r:id="rId465" o:title=""/>
                  </v:shape>
                  <v:shape id="Picture 2845" o:spid="_x0000_s1546" type="#_x0000_t75" style="position:absolute;left:8172;top:1468;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PsK7GAAAA3gAAAA8AAABkcnMvZG93bnJldi54bWxET01rwkAQvQv+h2UKvZlNlWibuopaCiJC&#10;W2uhxyE7TYLZ2ZDdJvHfu4LgbR7vc+bL3lSipcaVlhU8RTEI4szqknMFx+/30TMI55E1VpZJwZkc&#10;LBfDwRxTbTv+ovbgcxFC2KWooPC+TqV0WUEGXWRr4sD92cagD7DJpW6wC+GmkuM4nkqDJYeGAmva&#10;FJSdDv9Gwc9svT3O4o+s3f3uaCL3n8nbuVPq8aFfvYLw1Pu7+Obe6jA/GScvcH0n3CA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Y+wrsYAAADeAAAADwAAAAAAAAAAAAAA&#10;AACfAgAAZHJzL2Rvd25yZXYueG1sUEsFBgAAAAAEAAQA9wAAAJIDAAAAAA==&#10;">
                    <v:imagedata r:id="rId465" o:title=""/>
                  </v:shape>
                  <v:shape id="Picture 2846" o:spid="_x0000_s1547" type="#_x0000_t75" style="position:absolute;left:8174;top:1468;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Z047JAAAA3gAAAA8AAABkcnMvZG93bnJldi54bWxEj0trw0AMhO+F/odFhdyadRPywMkmtAmF&#10;EApp84AchVexTb1a493azr+vDoXeJDSamW+57l2lWmpC6dnAyzABRZx5W3Ju4Hx6f56DChHZYuWZ&#10;DNwpwHr1+LDE1PqOv6g9xlyJCYcUDRQx1qnWISvIYRj6mlhuN984jLI2ubYNdmLuKj1Kkql2WLIk&#10;FFjTpqDs+/jjDFxmb7vzLDlk7f66p7H++Jxs750xg6f+dQEqUh//xX/fOyv1J6OpAAiOzKB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ttnTjskAAADeAAAADwAAAAAAAAAA&#10;AAAAAACfAgAAZHJzL2Rvd25yZXYueG1sUEsFBgAAAAAEAAQA9wAAAJUDAAAAAA==&#10;">
                    <v:imagedata r:id="rId465" o:title=""/>
                  </v:shape>
                  <v:shape id="Picture 2847" o:spid="_x0000_s1548" type="#_x0000_t75" style="position:absolute;left:8176;top:1468;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ZChXEAAAA3gAAAA8AAABkcnMvZG93bnJldi54bWxET0uLwjAQvgv7H8IseNPUx3alGkUE0YN7&#10;sO7B49CMbbGZlCba6q83Cwve5uN7zmLVmUrcqXGlZQWjYQSCOLO65FzB72k7mIFwHlljZZkUPMjB&#10;avnRW2CibctHuqc+FyGEXYIKCu/rREqXFWTQDW1NHLiLbQz6AJtc6gbbEG4qOY6iWBosOTQUWNOm&#10;oOya3oyCH54esuPzu12nZuLImfNuMj0r1f/s1nMQnjr/Fv+79zrM/xrHI/h7J9wgly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ZChXEAAAA3gAAAA8AAAAAAAAAAAAAAAAA&#10;nwIAAGRycy9kb3ducmV2LnhtbFBLBQYAAAAABAAEAPcAAACQAwAAAAA=&#10;">
                    <v:imagedata r:id="rId466" o:title=""/>
                  </v:shape>
                  <v:shape id="Picture 2848" o:spid="_x0000_s1549" type="#_x0000_t75" style="position:absolute;left:8178;top:1468;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LlGLDAAAA3gAAAA8AAABkcnMvZG93bnJldi54bWxET0uLwjAQvgv+hzCCN023PqlGkQVZD3qw&#10;uwePQzO2ZZtJabK26683guBtPr7nrLedqcSNGldaVvAxjkAQZ1aXnCv4+d6PliCcR9ZYWSYF/+Rg&#10;u+n31pho2/KZbqnPRQhhl6CCwvs6kdJlBRl0Y1sTB+5qG4M+wCaXusE2hJtKxlE0lwZLDg0F1vRZ&#10;UPab/hkFJ54es/N90e5SM3HkzOVrMr0oNRx0uxUIT51/i1/ugw7zZ/E8huc74Qa5e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UuUYsMAAADeAAAADwAAAAAAAAAAAAAAAACf&#10;AgAAZHJzL2Rvd25yZXYueG1sUEsFBgAAAAAEAAQA9wAAAI8DAAAAAA==&#10;">
                    <v:imagedata r:id="rId466" o:title=""/>
                  </v:shape>
                  <v:shape id="Picture 2849" o:spid="_x0000_s1550" type="#_x0000_t75" style="position:absolute;left:8181;top:1468;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pNiTGAAAA3gAAAA8AAABkcnMvZG93bnJldi54bWxET01rwkAQvQv9D8sUvEjdNMUQYjYiLQXx&#10;Ukyl6G3IjklodjbNrpr++64g9DaP9zn5ajSduNDgWssKnucRCOLK6pZrBfvP96cUhPPIGjvLpOCX&#10;HKyKh0mOmbZX3tGl9LUIIewyVNB432dSuqohg25ue+LAnexg0Ac41FIPeA3hppNxFCXSYMuhocGe&#10;XhuqvsuzUeAOP9LH+6TE49f2bZ1uZulHelZq+jiulyA8jf5ffHdvdJi/iJMXuL0TbpDF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uk2JMYAAADeAAAADwAAAAAAAAAAAAAA&#10;AACfAgAAZHJzL2Rvd25yZXYueG1sUEsFBgAAAAAEAAQA9wAAAJIDAAAAAA==&#10;">
                    <v:imagedata r:id="rId467" o:title=""/>
                  </v:shape>
                  <v:shape id="Picture 2850" o:spid="_x0000_s1551" type="#_x0000_t75" style="position:absolute;left:8183;top:1468;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ArlDGAAAA3gAAAA8AAABkcnMvZG93bnJldi54bWxET01rwkAQvQv9D8sUvEjdNNQQYjYiLQXx&#10;Ukyl6G3IjklodjbNrpr++64g9DaP9zn5ajSduNDgWssKnucRCOLK6pZrBfvP96cUhPPIGjvLpOCX&#10;HKyKh0mOmbZX3tGl9LUIIewyVNB432dSuqohg25ue+LAnexg0Ac41FIPeA3hppNxFCXSYMuhocGe&#10;XhuqvsuzUeAOP9LH+6TE49f2bZ1uZulHelZq+jiulyA8jf5ffHdvdJi/iJMXuL0TbpDF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QCuUMYAAADeAAAADwAAAAAAAAAAAAAA&#10;AACfAgAAZHJzL2Rvd25yZXYueG1sUEsFBgAAAAAEAAQA9wAAAJIDAAAAAA==&#10;">
                    <v:imagedata r:id="rId467" o:title=""/>
                  </v:shape>
                  <v:shape id="Picture 2851" o:spid="_x0000_s1552" type="#_x0000_t75" style="position:absolute;left:8185;top:1468;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VxZTEAAAA3gAAAA8AAABkcnMvZG93bnJldi54bWxET0trwkAQvgv9D8sUehHdKL6IrlIKpV56&#10;qFXwOGTHJJqdSbOrif/eLRR6m4/vOatN5yp1o8aXwgZGwwQUcSa25NzA/vt9sADlA7LFSpgM3MnD&#10;Zv3UW2FqpeUvuu1CrmII+xQNFCHUqdY+K8ihH0pNHLmTNA5DhE2ubYNtDHeVHifJTDssOTYUWNNb&#10;Qdlld3UGOjlf6/lHfh71f07VRFr5PODRmJfn7nUJKlAX/sV/7q2N86fj2RR+34k36P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xVxZTEAAAA3gAAAA8AAAAAAAAAAAAAAAAA&#10;nwIAAGRycy9kb3ducmV2LnhtbFBLBQYAAAAABAAEAPcAAACQAwAAAAA=&#10;">
                    <v:imagedata r:id="rId500" o:title=""/>
                  </v:shape>
                  <v:shape id="Picture 2852" o:spid="_x0000_s1553" type="#_x0000_t75" style="position:absolute;left:8187;top:1468;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HW+PFAAAA3gAAAA8AAABkcnMvZG93bnJldi54bWxET01rwkAQvRf8D8sUeim6UWoq0VWkUPTi&#10;obYFj0N2TGKzM2l2Nem/dwuCt3m8z1mselerC7W+EjYwHiWgiHOxFRcGvj7fhzNQPiBbrIXJwB95&#10;WC0HDwvMrHT8QZd9KFQMYZ+hgTKEJtPa5yU59CNpiCN3lNZhiLAttG2xi+Gu1pMkSbXDimNDiQ29&#10;lZT/7M/OQC+nc/O6KU7j599j/SKd7L7xYMzTY7+egwrUh7v45t7aOH86SVP4fyfeo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h1vjxQAAAN4AAAAPAAAAAAAAAAAAAAAA&#10;AJ8CAABkcnMvZG93bnJldi54bWxQSwUGAAAAAAQABAD3AAAAkQMAAAAA&#10;">
                    <v:imagedata r:id="rId500" o:title=""/>
                  </v:shape>
                  <v:shape id="Picture 2853" o:spid="_x0000_s1554" type="#_x0000_t75" style="position:absolute;left:8190;top:1468;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aVMzEAAAA3gAAAA8AAABkcnMvZG93bnJldi54bWxET99rwjAQfh/sfwg38GXM1MJcqUYZiiIO&#10;ZFPB16M5m7LmUpq0dv+9GQz2dh/fz5svB1uLnlpfOVYwGScgiAunKy4VnE+blwyED8gaa8ek4Ic8&#10;LBePD3PMtbvxF/XHUIoYwj5HBSaEJpfSF4Ys+rFriCN3da3FEGFbSt3iLYbbWqZJMpUWK44NBhta&#10;GSq+j51VsCvk8wfX29N+nWVsOn24mM9OqdHT8D4DEWgI/+I/907H+a/p9A1+34k3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aVMzEAAAA3gAAAA8AAAAAAAAAAAAAAAAA&#10;nwIAAGRycy9kb3ducmV2LnhtbFBLBQYAAAAABAAEAPcAAACQAwAAAAA=&#10;">
                    <v:imagedata r:id="rId468" o:title=""/>
                  </v:shape>
                  <v:shape id="Picture 2854" o:spid="_x0000_s1555" type="#_x0000_t75" style="position:absolute;left:8192;top:1468;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FwL7HAAAA3gAAAA8AAABkcnMvZG93bnJldi54bWxEj0FrwkAQhe9C/8MyhV6kbipUQnQVaWmR&#10;CsWq4HXIjtlgdjZkN5r++85B6G2G9+a9bxarwTfqSl2sAxt4mWSgiMtga64MHA8fzzmomJAtNoHJ&#10;wC9FWC0fRgssbLjxD133qVISwrFAAy6lttA6lo48xkloiUU7h85jkrWrtO3wJuG+0dMsm2mPNUuD&#10;w5beHJWXfe8NbEo93nLzefh6z3N2vf0+uV1vzNPjsJ6DSjSkf/P9emMF/3U6E155R2bQy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1FwL7HAAAA3gAAAA8AAAAAAAAAAAAA&#10;AAAAnwIAAGRycy9kb3ducmV2LnhtbFBLBQYAAAAABAAEAPcAAACTAwAAAAA=&#10;">
                    <v:imagedata r:id="rId468" o:title=""/>
                  </v:shape>
                  <v:shape id="Picture 2855" o:spid="_x0000_s1556" type="#_x0000_t75" style="position:absolute;left:8195;top:1468;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JZSXEAAAA3gAAAA8AAABkcnMvZG93bnJldi54bWxET99rwjAQfh/sfwg38GXM1MKkq0YZiiIO&#10;ZFPB16M5m7LmUpq0dv+9GQz2dh/fz5svB1uLnlpfOVYwGScgiAunKy4VnE+blwyED8gaa8ek4Ic8&#10;LBePD3PMtbvxF/XHUIoYwj5HBSaEJpfSF4Ys+rFriCN3da3FEGFbSt3iLYbbWqZJMpUWK44NBhta&#10;GSq+j51VsCvk8wfX29N+nWVsOn24mM9OqdHT8D4DEWgI/+I/907H+a/p9A1+34k3yM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IJZSXEAAAA3gAAAA8AAAAAAAAAAAAAAAAA&#10;nwIAAGRycy9kb3ducmV2LnhtbFBLBQYAAAAABAAEAPcAAACQAwAAAAA=&#10;">
                    <v:imagedata r:id="rId468" o:title=""/>
                  </v:shape>
                  <v:shape id="Picture 2856" o:spid="_x0000_s1557" type="#_x0000_t75" style="position:absolute;left:8196;top:1468;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PqoHIAAAA3gAAAA8AAABkcnMvZG93bnJldi54bWxEj0FLAzEQhe+C/yGM4EVs1tVqWZsWUaTi&#10;QWjVQ2/TzbhZ3UxCEtv13zsHwdsM8+a9982Xox/UnlLuAxu4mFSgiNtge+4MvL0+ns9A5YJscQhM&#10;Bn4ow3JxfDTHxoYDr2m/KZ0SE84NGnClxEbr3DrymCchEsvtIySPRdbUaZvwIOZ+0HVVXWuPPUuC&#10;w0j3jtqvzbc3UK/S7sVdxXr1HMvl2fb9c5bsgzGnJ+PdLahCY/kX/30/Wak/rW8EQHBkBr34B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rT6qByAAAAN4AAAAPAAAAAAAAAAAA&#10;AAAAAJ8CAABkcnMvZG93bnJldi54bWxQSwUGAAAAAAQABAD3AAAAlAMAAAAA&#10;">
                    <v:imagedata r:id="rId469" o:title=""/>
                  </v:shape>
                  <v:shape id="Picture 2857" o:spid="_x0000_s1558" type="#_x0000_t75" style="position:absolute;left:8199;top:1468;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pkrnFAAAA3gAAAA8AAABkcnMvZG93bnJldi54bWxET9tqwkAQfRf6D8sUfNNNQrUhdZW0UJT6&#10;INV+wJAdk2B2NmQ3l/bru4WCb3M419nsJtOIgTpXW1YQLyMQxIXVNZcKvi7vixSE88gaG8uk4Jsc&#10;7LYPsw1m2o78ScPZlyKEsMtQQeV9m0npiooMuqVtiQN3tZ1BH2BXSt3hGMJNI5MoWkuDNYeGClt6&#10;q6i4nXujoC5OH696lffxaX/Ul6c8PUw/qVLzxyl/AeFp8nfxv/ugw/xV8hzD3zvhBrn9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aZK5xQAAAN4AAAAPAAAAAAAAAAAAAAAA&#10;AJ8CAABkcnMvZG93bnJldi54bWxQSwUGAAAAAAQABAD3AAAAkQMAAAAA&#10;">
                    <v:imagedata r:id="rId470" o:title=""/>
                  </v:shape>
                  <v:shape id="Picture 2858" o:spid="_x0000_s1559" type="#_x0000_t75" style="position:absolute;left:8201;top:1468;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7DM7FAAAA3gAAAA8AAABkcnMvZG93bnJldi54bWxET9tqg0AQfS/kH5YJ9K1ZI7URk43YQqm0&#10;DyGXDxjcqUrdWXHXxOTru4VC3uZwrrPJJ9OJMw2utaxguYhAEFdWt1wrOB3fn1IQziNr7CyTgis5&#10;yLezhw1m2l54T+eDr0UIYZehgsb7PpPSVQ0ZdAvbEwfu2w4GfYBDLfWAlxBuOhlH0Ys02HJoaLCn&#10;t4aqn8NoFLTV7vNVJ8W43H186eNzkZbTLVXqcT4VaxCeJn8X/7tLHeYn8SqGv3fCDXL7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uwzOxQAAAN4AAAAPAAAAAAAAAAAAAAAA&#10;AJ8CAABkcnMvZG93bnJldi54bWxQSwUGAAAAAAQABAD3AAAAkQMAAAAA&#10;">
                    <v:imagedata r:id="rId470" o:title=""/>
                  </v:shape>
                  <v:shape id="Picture 2859" o:spid="_x0000_s1560" type="#_x0000_t75" style="position:absolute;left:8203;top:1468;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3qVXEAAAA3gAAAA8AAABkcnMvZG93bnJldi54bWxET9uKwjAQfV/Yfwiz4Jum3ks1ShUWRR/E&#10;ywcMzdgWm0lponb36zeCsG9zONeZL1tTiQc1rrSsoN+LQBBnVpecK7icv7sxCOeRNVaWScEPOVgu&#10;Pj/mmGj75CM9Tj4XIYRdggoK7+tESpcVZND1bE0cuKttDPoAm1zqBp8h3FRyEEUTabDk0FBgTeuC&#10;stvpbhSU2WG30uP03j9s9vo8SuNt+xsr1flq0xkIT63/F7/dWx3mjwfTIbzeCTfIx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73qVXEAAAA3gAAAA8AAAAAAAAAAAAAAAAA&#10;nwIAAGRycy9kb3ducmV2LnhtbFBLBQYAAAAABAAEAPcAAACQAwAAAAA=&#10;">
                    <v:imagedata r:id="rId470" o:title=""/>
                  </v:shape>
                  <v:shape id="Picture 2860" o:spid="_x0000_s1561" type="#_x0000_t75" style="position:absolute;left:8206;top:1468;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nxDPEAAAA3gAAAA8AAABkcnMvZG93bnJldi54bWxET0uLwjAQvi/4H8IIe1tTZVelGsV9iIKn&#10;9XHwNjTTpthMSpO19d8bQdjbfHzPmS87W4krNb50rGA4SEAQZ06XXCg4HtZvUxA+IGusHJOCG3lY&#10;Lnovc0y1a/mXrvtQiBjCPkUFJoQ6ldJnhiz6gauJI5e7xmKIsCmkbrCN4baSoyQZS4slxwaDNX0Z&#10;yi77P6tg80Om3Z3tqeh2q8/1ZpLzt8yVeu13qxmIQF34Fz/dWx3nf4wm7/B4J94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nxDPEAAAA3gAAAA8AAAAAAAAAAAAAAAAA&#10;nwIAAGRycy9kb3ducmV2LnhtbFBLBQYAAAAABAAEAPcAAACQAwAAAAA=&#10;">
                    <v:imagedata r:id="rId501" o:title=""/>
                  </v:shape>
                  <v:shape id="Picture 2861" o:spid="_x0000_s1562" type="#_x0000_t75" style="position:absolute;left:8207;top:1468;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xC3TEAAAA3gAAAA8AAABkcnMvZG93bnJldi54bWxET01rwkAQvRf6H5YReqsbA7aSukoVixXx&#10;EFva65CdJmmzMyG7avz3rlDwNo/3OdN57xp1pM7XwgZGwwQUcSG25tLA58fb4wSUD8gWG2EycCYP&#10;89n93RQzKyfO6bgPpYoh7DM0UIXQZlr7oiKHfigtceR+pHMYIuxKbTs8xXDX6DRJnrTDmmNDhS0t&#10;Kyr+9gdnYLdafG8oX/i8EJ/8btdfspXUmIdB//oCKlAfbuJ/97uN88fp8xiu78Qb9O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sxC3TEAAAA3gAAAA8AAAAAAAAAAAAAAAAA&#10;nwIAAGRycy9kb3ducmV2LnhtbFBLBQYAAAAABAAEAPcAAACQAwAAAAA=&#10;">
                    <v:imagedata r:id="rId471" o:title=""/>
                  </v:shape>
                  <v:shape id="Picture 2862" o:spid="_x0000_s1563" type="#_x0000_t75" style="position:absolute;left:8210;top:1468;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jlQPEAAAA3gAAAA8AAABkcnMvZG93bnJldi54bWxET01rwkAQvQv+h2WE3nRjoFZSV6liaYt4&#10;iC3tdchOk9TsTMhuNf33rlDwNo/3OYtV7xp1os7XwgamkwQUcSG25tLAx/vzeA7KB2SLjTAZ+CMP&#10;q+VwsMDMyplzOh1CqWII+wwNVCG0mda+qMihn0hLHLlv6RyGCLtS2w7PMdw1Ok2SmXZYc2yosKVN&#10;RcXx8OsM7LfrrzfK1z4vxCc/u5dP2UlqzN2of3oEFagPN/G/+9XG+ffpwwyu78Qb9PI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vjlQPEAAAA3gAAAA8AAAAAAAAAAAAAAAAA&#10;nwIAAGRycy9kb3ducmV2LnhtbFBLBQYAAAAABAAEAPcAAACQAwAAAAA=&#10;">
                    <v:imagedata r:id="rId471" o:title=""/>
                  </v:shape>
                  <v:shape id="Picture 2863" o:spid="_x0000_s1564" type="#_x0000_t75" style="position:absolute;left:8212;top:1468;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vMJjEAAAA3gAAAA8AAABkcnMvZG93bnJldi54bWxET01rwkAQvQv+h2WE3nRjoCqpq9TS0op4&#10;iC3tdchOk9TsTMhuNf77rlDwNo/3Oct17xp1os7XwgamkwQUcSG25tLAx/vLeAHKB2SLjTAZuJCH&#10;9Wo4WGJm5cw5nQ6hVDGEfYYGqhDaTGtfVOTQT6Qljty3dA5DhF2pbYfnGO4anSbJTDusOTZU2NJT&#10;RcXx8OsM7J83X1vKNz4vxCc/u9dP2UlqzN2of3wAFagPN/G/+83G+ffpfA7Xd+INe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SvMJjEAAAA3gAAAA8AAAAAAAAAAAAAAAAA&#10;nwIAAGRycy9kb3ducmV2LnhtbFBLBQYAAAAABAAEAPcAAACQAwAAAAA=&#10;">
                    <v:imagedata r:id="rId471" o:title=""/>
                  </v:shape>
                  <v:shape id="Picture 2864" o:spid="_x0000_s1565" type="#_x0000_t75" style="position:absolute;left:8215;top:1468;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wpOrHAAAA3gAAAA8AAABkcnMvZG93bnJldi54bWxEj0FLw0AQhe9C/8MyBW92Y0AtabfFiqJS&#10;ekgr9jpkxySanQnZtY3/3jkI3mZ4b977ZrkeQ2dONMRW2MH1LANDXIlvuXbwdni6moOJCdljJ0wO&#10;fijCejW5WGLh5cwlnfapNhrCsUAHTUp9YW2sGgoYZ9ITq/YhQ8Ck61BbP+BZw0Nn8yy7tQFb1oYG&#10;e3poqPrafwcHu8fN8ZXKTSwridnn9vldtpI7dzkd7xdgEo3p3/x3/eIV/ya/U159R2ewq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UwpOrHAAAA3gAAAA8AAAAAAAAAAAAA&#10;AAAAnwIAAGRycy9kb3ducmV2LnhtbFBLBQYAAAAABAAEAPcAAACTAwAAAAA=&#10;">
                    <v:imagedata r:id="rId471" o:title=""/>
                  </v:shape>
                  <v:shape id="Picture 2865" o:spid="_x0000_s1566" type="#_x0000_t75" style="position:absolute;left:8217;top:1468;width: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C3jDAAAA3gAAAA8AAABkcnMvZG93bnJldi54bWxET81qwkAQvhf6DssUvNVNldQ2dZUqiB56&#10;MekDDNkxCcnOht01xrd3BcHbfHy/s1yPphMDOd9YVvAxTUAQl1Y3XCn4L3bvXyB8QNbYWSYFV/Kw&#10;Xr2+LDHT9sJHGvJQiRjCPkMFdQh9JqUvazLop7YnjtzJOoMhQldJ7fASw00nZ0nyKQ02HBtq7Glb&#10;U9nmZ6OgM818c/4rUnPK031o3dButlKpydv4+wMi0Bie4of7oOP8dLb4hvs78Qa5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0LeMMAAADeAAAADwAAAAAAAAAAAAAAAACf&#10;AgAAZHJzL2Rvd25yZXYueG1sUEsFBgAAAAAEAAQA9wAAAI8DAAAAAA==&#10;">
                    <v:imagedata r:id="rId502" o:title=""/>
                  </v:shape>
                </v:group>
                <v:group id="Group 2866" o:spid="_x0000_s1567" style="position:absolute;left:8219;top:1468;width:5;height:91" coordorigin="8219,1468" coordsize="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skv9fIAAAA&#10;3gAAAA8AAAAAAAAAAAAAAAAAqgIAAGRycy9kb3ducmV2LnhtbFBLBQYAAAAABAAEAPoAAACfAwAA&#10;AAA=&#10;">
                  <v:shape id="Freeform 2867" o:spid="_x0000_s1568" style="position:absolute;left:8219;top:1468;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h3I8MA&#10;AADeAAAADwAAAGRycy9kb3ducmV2LnhtbERPS2vCQBC+C/6HZQRvuhuLRaKrVFvBW/HRnsfsNAnJ&#10;zobsVpN/7xYK3ubje85q09la3Kj1pWMNyVSBIM6cKTnXcDnvJwsQPiAbrB2Thp48bNbDwQpT4+58&#10;pNsp5CKGsE9RQxFCk0rps4Is+qlriCP341qLIcI2l6bFewy3tZwp9SotlhwbCmxoV1BWnX6thm34&#10;Tj6v+3fV918v5+pD+bo6ZlqPR93bEkSgLjzF/+6DifPns0UCf+/EG+T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h3I8MAAADeAAAADwAAAAAAAAAAAAAAAACYAgAAZHJzL2Rv&#10;d25yZXYueG1sUEsFBgAAAAAEAAQA9QAAAIgDAAAAAA==&#10;" path="m2,l,,,90r2,l2,e" filled="f" stroked="f">
                    <v:path arrowok="t" o:connecttype="custom" o:connectlocs="2,1468;0,1468;0,1558;2,1558;2,1468" o:connectangles="0,0,0,0,0"/>
                  </v:shape>
                  <v:shape id="Freeform 2868" o:spid="_x0000_s1569" style="position:absolute;left:8219;top:1468;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rpVMMA&#10;AADeAAAADwAAAGRycy9kb3ducmV2LnhtbERPS2vCQBC+C/6HZYTedNcUi0RXqVqht+KjPY/ZaRKS&#10;nQ3ZVZN/7xYK3ubje85y3dla3Kj1pWMN04kCQZw5U3Ku4Xzaj+cgfEA2WDsmDT15WK+GgyWmxt35&#10;QLdjyEUMYZ+ihiKEJpXSZwVZ9BPXEEfu17UWQ4RtLk2L9xhua5ko9SYtlhwbCmxoW1BWHa9Wwyb8&#10;TL8u+53q++/XU/WhfF0dMq1fRt37AkSgLjzF/+5PE+fPknkCf+/EG+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vrpVMMAAADeAAAADwAAAAAAAAAAAAAAAACYAgAAZHJzL2Rv&#10;d25yZXYueG1sUEsFBgAAAAAEAAQA9QAAAIgDAAAAAA==&#10;" path="m5,l2,r,90l5,90,5,e" filled="f" stroked="f">
                    <v:path arrowok="t" o:connecttype="custom" o:connectlocs="5,1468;2,1468;2,1558;5,1558;5,1468" o:connectangles="0,0,0,0,0"/>
                  </v:shape>
                  <v:shape id="Picture 2869" o:spid="_x0000_s1570" type="#_x0000_t75" style="position:absolute;left:8199;top:1483;width:2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41nvFAAAA3gAAAA8AAABkcnMvZG93bnJldi54bWxET0trwkAQvgv9D8sIvRTd1FoN0VWKbUHw&#10;UuMDj0N28qDZ2ZDdavz3rlDwNh/fc+bLztTiTK2rLCt4HUYgiDOrKy4U7HffgxiE88gaa8uk4EoO&#10;loun3hwTbS+8pXPqCxFC2CWooPS+SaR0WUkG3dA2xIHLbWvQB9gWUrd4CeGmlqMomkiDFYeGEhta&#10;lZT9pn9GwUHvf+JNeryevlZjL6c55dnni1LP/e5jBsJT5x/if/dah/nvo/gN7u+EG+Ti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NZ7xQAAAN4AAAAPAAAAAAAAAAAAAAAA&#10;AJ8CAABkcnMvZG93bnJldi54bWxQSwUGAAAAAAQABAD3AAAAkQMAAAAA&#10;">
                    <v:imagedata r:id="rId484" o:title=""/>
                  </v:shape>
                  <v:shape id="Picture 2870" o:spid="_x0000_s1571" type="#_x0000_t75" style="position:absolute;left:8182;top:1482;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4RTg/FAAAA3gAAAA8AAABkcnMvZG93bnJldi54bWxET0trwkAQvhf8D8sIXkrdKD5CdBXRFgpe&#10;NNrS45CdPDA7G7Jbjf/eFQq9zcf3nOW6M7W4UusqywpGwwgEcWZ1xYWC8+njLQbhPLLG2jIpuJOD&#10;9ar3ssRE2xsf6Zr6QoQQdgkqKL1vEildVpJBN7QNceBy2xr0AbaF1C3eQrip5TiKZtJgxaGhxIa2&#10;JWWX9Nco+NLnQ7xPv+8/79uJl/Oc8mz3qtSg320WIDx1/l/85/7UYf50HE/g+U64Qa4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EU4PxQAAAN4AAAAPAAAAAAAAAAAAAAAA&#10;AJ8CAABkcnMvZG93bnJldi54bWxQSwUGAAAAAAQABAD3AAAAkQMAAAAA&#10;">
                    <v:imagedata r:id="rId484" o:title=""/>
                  </v:shape>
                  <v:shape id="Picture 2871" o:spid="_x0000_s1572" type="#_x0000_t75" style="position:absolute;left:8168;top:1480;width:16;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WMB7IAAAA3gAAAA8AAABkcnMvZG93bnJldi54bWxEj0FrwkAQhe+C/2EZoRepm4pKmmYTSqBF&#10;yEktlN7G7DQJzc6G7GrSf98tCN5meG/e9ybNJ9OJKw2utazgaRWBIK6sbrlW8HF6e4xBOI+ssbNM&#10;Cn7JQZ7NZykm2o58oOvR1yKEsEtQQeN9n0jpqoYMupXtiYP2bQeDPqxDLfWAYwg3nVxH0U4abDkQ&#10;GuypaKj6OV5MgHRjef4qzsuLk++b0vfP8rPUSj0sptcXEJ4mfzffrvc61N+u4y38vxNmkNk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FjAeyAAAAN4AAAAPAAAAAAAAAAAA&#10;AAAAAJ8CAABkcnMvZG93bnJldi54bWxQSwUGAAAAAAQABAD3AAAAlAMAAAAA&#10;">
                    <v:imagedata r:id="rId1299" o:title=""/>
                  </v:shape>
                </v:group>
                <v:group id="Group 2872" o:spid="_x0000_s1573" style="position:absolute;left:8158;top:1479;width:12;height:4" coordorigin="8158,1479"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LgYI4wwAAAN4AAAAP&#10;AAAAAAAAAAAAAAAAAKoCAABkcnMvZG93bnJldi54bWxQSwUGAAAAAAQABAD6AAAAmgMAAAAA&#10;">
                  <v:shape id="Freeform 2873" o:spid="_x0000_s1574" style="position:absolute;left:8158;top:1479;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dcGMUA&#10;AADeAAAADwAAAGRycy9kb3ducmV2LnhtbERP22rCQBB9L/QflhH6VjcKrTG6ilhKC6LUC/g6Zsck&#10;NDsbdleT+vXdgtC3OZzrTOedqcWVnK8sKxj0ExDEudUVFwoO+/fnFIQPyBpry6TghzzMZ48PU8y0&#10;bXlL110oRAxhn6GCMoQmk9LnJRn0fdsQR+5sncEQoSukdtjGcFPLYZK8SoMVx4YSG1qWlH/vLkaB&#10;3a4+xptjemrXTh/MJR+9fd2cUk+9bjEBEagL/+K7+1PH+S/DdAR/78Qb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p1wYxQAAAN4AAAAPAAAAAAAAAAAAAAAAAJgCAABkcnMv&#10;ZG93bnJldi54bWxQSwUGAAAAAAQABAD1AAAAigMAAAAA&#10;" path="m2,l,,,1,10,3r2,l12,1,2,e" filled="f" stroked="f">
                    <v:path arrowok="t" o:connecttype="custom" o:connectlocs="2,1479;0,1479;0,1480;10,1482;12,1482;12,1480;2,1479" o:connectangles="0,0,0,0,0,0,0"/>
                  </v:shape>
                </v:group>
                <v:group id="Group 2874" o:spid="_x0000_s1575" style="position:absolute;left:8149;top:1477;width:11;height:4" coordorigin="8149,1477"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VSs9HIAAAA&#10;3gAAAA8AAAAAAAAAAAAAAAAAqgIAAGRycy9kb3ducmV2LnhtbFBLBQYAAAAABAAEAPoAAACfAwAA&#10;AAA=&#10;">
                  <v:shape id="Freeform 2875" o:spid="_x0000_s1576" style="position:absolute;left:8149;top:1477;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1XcsUA&#10;AADeAAAADwAAAGRycy9kb3ducmV2LnhtbERP22oCMRB9L/Qfwgi+1ayKoqtRpFCxUhAv6OuQjLur&#10;m8l2k+r6901B6NscznWm88aW4ka1Lxwr6HYSEMTamYIzBYf9x9sIhA/IBkvHpOBBHuaz15cppsbd&#10;eUu3XchEDGGfooI8hCqV0uucLPqOq4gjd3a1xRBhnUlT4z2G21L2kmQoLRYcG3Ks6D0nfd39WAVW&#10;X5en7+PlsFh/6c9LOdicdH+jVLvVLCYgAjXhX/x0r0ycP+iNxvD3TrxBz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PVdyxQAAAN4AAAAPAAAAAAAAAAAAAAAAAJgCAABkcnMv&#10;ZG93bnJldi54bWxQSwUGAAAAAAQABAD1AAAAigMAAAAA&#10;" path="m2,l,,,2,9,3r2,l11,2,2,e" filled="f" stroked="f">
                    <v:path arrowok="t" o:connecttype="custom" o:connectlocs="2,1477;0,1477;0,1479;9,1480;11,1480;11,1479;2,1477" o:connectangles="0,0,0,0,0,0,0"/>
                  </v:shape>
                </v:group>
                <v:group id="Group 2876" o:spid="_x0000_s1577" style="position:absolute;left:8142;top:1475;width:8;height:4" coordorigin="8142,1475"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79KQrIAAAA&#10;3gAAAA8AAAAAAAAAAAAAAAAAqgIAAGRycy9kb3ducmV2LnhtbFBLBQYAAAAABAAEAPoAAACfAwAA&#10;AAA=&#10;">
                  <v:shape id="Freeform 2877" o:spid="_x0000_s1578" style="position:absolute;left:8142;top:1475;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GPMIA&#10;AADeAAAADwAAAGRycy9kb3ducmV2LnhtbERP32vCMBB+H/g/hBvsZWhqwU2rUcZAmI9W9340Z1OX&#10;XGqT2e6/N4Kwt/v4ft5qMzgrrtSFxrOC6SQDQVx53XCt4HjYjucgQkTWaD2Tgj8KsFmPnlZYaN/z&#10;nq5lrEUK4VCgAhNjW0gZKkMOw8S3xIk7+c5hTLCrpe6wT+HOyjzL3qTDhlODwZY+DVU/5a9TcC77&#10;U764WDOz73zcYbCv2923Ui/Pw8cSRKQh/osf7i+d5s/yxRTu76Qb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f8Y8wgAAAN4AAAAPAAAAAAAAAAAAAAAAAJgCAABkcnMvZG93&#10;bnJldi54bWxQSwUGAAAAAAQABAD1AAAAhwMAAAAA&#10;" path="m2,l,,,2,7,4r2,l9,2,2,e" filled="f" stroked="f">
                    <v:path arrowok="t" o:connecttype="custom" o:connectlocs="2,1475;0,1475;0,1477;7,1479;9,1479;9,1477;2,1475" o:connectangles="0,0,0,0,0,0,0"/>
                  </v:shape>
                </v:group>
                <v:group id="Group 2878" o:spid="_x0000_s1579" style="position:absolute;left:8136;top:1473;width:8;height:4" coordorigin="8136,1473"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MS5sQAAADeAAAADwAAAGRycy9kb3ducmV2LnhtbERPTWvCQBC9F/wPywje&#10;6iYRS42uImLFgwhVQbwN2TEJZmdDdpvEf98tCL3N433OYtWbSrTUuNKygngcgSDOrC45V3A5f71/&#10;gnAeWWNlmRQ8ycFqOXhbYKptx9/UnnwuQgi7FBUU3teplC4ryKAb25o4cHfbGPQBNrnUDXYh3FQy&#10;iaIPabDk0FBgTZuCssfpxyjYdditJ/G2PTzum+ftPD1eDzEpNRr26zkIT73/F7/cex3mT5NZ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WMS5sQAAADeAAAA&#10;DwAAAAAAAAAAAAAAAACqAgAAZHJzL2Rvd25yZXYueG1sUEsFBgAAAAAEAAQA+gAAAJsDAAAAAA==&#10;">
                  <v:shape id="Freeform 2879" o:spid="_x0000_s1580" style="position:absolute;left:8136;top:1473;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H90MMA&#10;AADeAAAADwAAAGRycy9kb3ducmV2LnhtbERP32vCMBB+H/g/hBP2MjRdh1OrUcZAmI/r9P1ozqaa&#10;XGqT2e6/XwYD3+7j+3nr7eCsuFEXGs8KnqcZCOLK64ZrBYev3WQBIkRkjdYzKfihANvN6GGNhfY9&#10;f9KtjLVIIRwKVGBibAspQ2XIYZj6ljhxJ985jAl2tdQd9incWZln2at02HBqMNjSu6HqUn47Beey&#10;P+XLqzUzO+fDHoN92u2PSj2Oh7cViEhDvIv/3R86zZ/lyxf4eyfd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H90MMAAADeAAAADwAAAAAAAAAAAAAAAACYAgAAZHJzL2Rv&#10;d25yZXYueG1sUEsFBgAAAAAEAAQA9QAAAIgDAAAAAA==&#10;" path="m2,l,,,2,6,4r2,l8,2,2,e" filled="f" stroked="f">
                    <v:path arrowok="t" o:connecttype="custom" o:connectlocs="2,1473;0,1473;0,1475;6,1477;8,1477;8,1475;2,1473" o:connectangles="0,0,0,0,0,0,0"/>
                  </v:shape>
                  <v:shape id="Picture 2880" o:spid="_x0000_s1581" type="#_x0000_t75" style="position:absolute;left:8123;top:1470;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8p6fFAAAA3gAAAA8AAABkcnMvZG93bnJldi54bWxET01rwkAQvRf6H5Yp9FJ0ozZioqvYgtBr&#10;04J4G7JjNpidjdk1Sf99t1DwNo/3OZvdaBvRU+drxwpm0wQEcel0zZWC76/DZAXCB2SNjWNS8EMe&#10;dtvHhw3m2g38SX0RKhFD2OeowITQ5lL60pBFP3UtceTOrrMYIuwqqTscYrht5DxJltJizbHBYEvv&#10;hspLcbMK9plpsttLP7xd0uR0LcbjeXZdKPX8NO7XIAKN4S7+d3/oOD+dZ6/w9068QW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fKenxQAAAN4AAAAPAAAAAAAAAAAAAAAA&#10;AJ8CAABkcnMvZG93bnJldi54bWxQSwUGAAAAAAQABAD3AAAAkQMAAAAA&#10;">
                    <v:imagedata r:id="rId475" o:title=""/>
                  </v:shape>
                </v:group>
                <v:group id="Group 2881" o:spid="_x0000_s1582" style="position:absolute;left:8117;top:1470;width:8;height:3" coordorigin="8117,1470"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oqKksQAAADeAAAA&#10;DwAAAAAAAAAAAAAAAACqAgAAZHJzL2Rvd25yZXYueG1sUEsFBgAAAAAEAAQA+gAAAJsDAAAAAA==&#10;">
                  <v:shape id="Freeform 2882" o:spid="_x0000_s1583" style="position:absolute;left:8117;top:1470;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GFBMQA&#10;AADeAAAADwAAAGRycy9kb3ducmV2LnhtbERPTWvCQBC9F/wPywi91Y2BBhtdxYZaCp6qPehtzI5J&#10;MDsbdldN++vdguBtHu9zZovetOJCzjeWFYxHCQji0uqGKwU/29XLBIQPyBpby6Tglzws5oOnGeba&#10;XvmbLptQiRjCPkcFdQhdLqUvazLoR7YjjtzROoMhQldJ7fAaw00r0yTJpMGGY0ONHRU1lafN2Sgo&#10;dtuS8OCzdP/3sS6WxcF9vjulnof9cgoiUB8e4rv7S8f5r+lbBv/vxBv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RhQTEAAAA3gAAAA8AAAAAAAAAAAAAAAAAmAIAAGRycy9k&#10;b3ducmV2LnhtbFBLBQYAAAAABAAEAPUAAACJAwAAAAA=&#10;" path="m2,l,,,1,6,2r2,l8,,2,e" filled="f" stroked="f">
                    <v:path arrowok="t" o:connecttype="custom" o:connectlocs="2,1470;0,1470;0,1471;6,1472;8,1472;8,1470;2,1470" o:connectangles="0,0,0,0,0,0,0"/>
                  </v:shape>
                </v:group>
                <v:group id="Group 2883" o:spid="_x0000_s1584" style="position:absolute;left:8109;top:1469;width:9;height:3" coordorigin="8109,1469"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SxfsUAAADeAAAADwAAAGRycy9kb3ducmV2LnhtbERPTWvCQBC9C/0PyxR6&#10;q5so2hpdRcQWDyI0FsTbkB2TYHY2ZLdJ/PeuUPA2j/c5i1VvKtFS40rLCuJhBII4s7rkXMHv8ev9&#10;E4TzyBory6TgRg5Wy5fBAhNtO/6hNvW5CCHsElRQeF8nUrqsIINuaGviwF1sY9AH2ORSN9iFcFPJ&#10;URRNpcGSQ0OBNW0Kyq7pn1Hw3WG3Hsfbdn+9bG7n4+Rw2sek1Ntrv56D8NT7p/jfvdNh/mQ0+4D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EUsX7FAAAA3gAA&#10;AA8AAAAAAAAAAAAAAAAAqgIAAGRycy9kb3ducmV2LnhtbFBLBQYAAAAABAAEAPoAAACcAwAAAAA=&#10;">
                  <v:shape id="Freeform 2884" o:spid="_x0000_s1585" style="position:absolute;left:8109;top:1469;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yulccA&#10;AADeAAAADwAAAGRycy9kb3ducmV2LnhtbESP0UoDQQxF3wX/YYjgi9hZF1rqttMiolAQLbb9gLiT&#10;7i7uZJaZ2K5+vXkQfEu4N/eeLNdj6M2JUu4iO7ibFGCI6+g7bhwc9s+3czBZkD32kcnBN2VYry4v&#10;llj5eOZ3Ou2kMRrCuUIHrchQWZvrlgLmSRyIVTvGFFB0TY31Cc8aHnpbFsXMBuxYG1oc6LGl+nP3&#10;FRw8HT7Kn61Q2ry+TWV4mePNPs+cu74aHxZghEb5N/9db7ziT8t75dV3dAa7+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srpXHAAAA3gAAAA8AAAAAAAAAAAAAAAAAmAIAAGRy&#10;cy9kb3ducmV2LnhtbFBLBQYAAAAABAAEAPUAAACMAwAAAAA=&#10;" path="m2,l,,,1,8,2r2,l10,1,2,e" filled="f" stroked="f">
                    <v:path arrowok="t" o:connecttype="custom" o:connectlocs="2,1469;0,1469;0,1470;8,1471;10,1471;10,1470;2,1469" o:connectangles="0,0,0,0,0,0,0"/>
                  </v:shape>
                </v:group>
                <v:group id="Group 2885" o:spid="_x0000_s1586" style="position:absolute;left:8100;top:1468;width:11;height:3" coordorigin="8100,1468"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8eAl8QAAADeAAAADwAAAGRycy9kb3ducmV2LnhtbERPS4vCMBC+L/gfwgje&#10;1rSKi1ajiLjiQQQfIN6GZmyLzaQ02bb++82CsLf5+J6zWHWmFA3VrrCsIB5GIIhTqwvOFFwv359T&#10;EM4jaywtk4IXOVgtex8LTLRt+UTN2WcihLBLUEHufZVI6dKcDLqhrYgD97C1QR9gnUldYxvCTSlH&#10;UfQlDRYcGnKsaJNT+jz/GAW7Ftv1ON42h+dj87pfJsfbISalBv1uPQfhqfP/4rd7r8P8yWg2g7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8eAl8QAAADeAAAA&#10;DwAAAAAAAAAAAAAAAACqAgAAZHJzL2Rvd25yZXYueG1sUEsFBgAAAAAEAAQA+gAAAJsDAAAAAA==&#10;">
                  <v:shape id="Freeform 2886" o:spid="_x0000_s1587" style="position:absolute;left:8100;top:1468;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I2BsMA&#10;AADeAAAADwAAAGRycy9kb3ducmV2LnhtbESPT2vDMAzF74N+B6PCbqu9hpaS1S2hUCgMBv13F7GW&#10;hMVyiN0k/fbTYbCbHnq/J73tfvKtGqiPTWAL7wsDirgMruHKwu16fNuAignZYRuYLDwpwn43e9li&#10;7sLIZxouqVISwjFHC3VKXa51LGvyGBehI5bdd+g9JpF9pV2Po4T7Vi+NWWuPDcuFGjs61FT+XB5e&#10;3nDj19oVn9chFVSZLGuNz+7Wvs6n4gNUoin9m//okxNulRkpIHVkBr3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I2BsMAAADeAAAADwAAAAAAAAAAAAAAAACYAgAAZHJzL2Rv&#10;d25yZXYueG1sUEsFBgAAAAAEAAQA9QAAAIgDAAAAAA==&#10;" path="m2,l,,,2r9,l11,2r,-1l2,e" filled="f" stroked="f">
                    <v:path arrowok="t" o:connecttype="custom" o:connectlocs="2,1468;0,1468;0,1470;9,1470;11,1470;11,1469;2,1468" o:connectangles="0,0,0,0,0,0,0"/>
                  </v:shape>
                </v:group>
                <v:group id="Group 2887" o:spid="_x0000_s1588" style="position:absolute;left:8091;top:1468;width:11;height:2" coordorigin="8091,1468"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9aFovFAAAA3gAA&#10;AA8AAAAAAAAAAAAAAAAAqgIAAGRycy9kb3ducmV2LnhtbFBLBQYAAAAABAAEAPoAAACcAwAAAAA=&#10;">
                  <v:shape id="Freeform 2888" o:spid="_x0000_s1589" style="position:absolute;left:8091;top:1468;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0swMIA&#10;AADeAAAADwAAAGRycy9kb3ducmV2LnhtbERPyWrDMBC9F/oPYgK9NVJWGidKKIVA6C0bzXGwJpaJ&#10;NTKWart/XwUCuc3jrbPa9K4SLTWh9KxhNFQgiHNvSi40nI7b9w8QISIbrDyThj8KsFm/vqwwM77j&#10;PbWHWIgUwiFDDTbGOpMy5JYchqGviRN39Y3DmGBTSNNgl8JdJcdKzaXDklODxZq+LOW3w6/TkJ9V&#10;vxvhdNH9LHwb53Sxx++L1m+D/nMJIlIfn+KHe2fS/NlEjeH+TrpB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3SzAwgAAAN4AAAAPAAAAAAAAAAAAAAAAAJgCAABkcnMvZG93&#10;bnJldi54bWxQSwUGAAAAAAQABAD1AAAAhwMAAAAA&#10;" path="m,l11,r,2l,2,,e" filled="f" stroked="f">
                    <v:path arrowok="t" o:connecttype="custom" o:connectlocs="0,1468;11,1468;11,1470;0,1470;0,1468" o:connectangles="0,0,0,0,0"/>
                  </v:shape>
                </v:group>
                <v:group id="Group 2889" o:spid="_x0000_s1590" style="position:absolute;left:8081;top:1468;width:12;height:2" coordorigin="8081,1468"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MQtZ8QAAADeAAAADwAAAGRycy9kb3ducmV2LnhtbERPTYvCMBC9L/gfwgje&#10;1rQWF6lGEVHxIAurgngbmrEtNpPSxLb+e7OwsLd5vM9ZrHpTiZYaV1pWEI8jEMSZ1SXnCi7n3ecM&#10;hPPIGivLpOBFDlbLwccCU207/qH25HMRQtilqKDwvk6ldFlBBt3Y1sSBu9vGoA+wyaVusAvhppKT&#10;KPqSBksODQXWtCkoe5yeRsG+w26dxNv2+LhvXrfz9Pt6jEmp0bBfz0F46v2/+M990GH+NIk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MQtZ8QAAADeAAAA&#10;DwAAAAAAAAAAAAAAAACqAgAAZHJzL2Rvd25yZXYueG1sUEsFBgAAAAAEAAQA+gAAAJsDAAAAAA==&#10;">
                  <v:shape id="Freeform 2890" o:spid="_x0000_s1591" style="position:absolute;left:8081;top:1468;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j/OsMA&#10;AADeAAAADwAAAGRycy9kb3ducmV2LnhtbERP3WrCMBS+H+wdwhl4M2aiziLVKCJMZOxiq3uAQ3Ns&#10;i81JSbJa394MBO/Ox/d7VpvBtqInHxrHGiZjBYK4dKbhSsPv8eNtASJEZIOtY9JwpQCb9fPTCnPj&#10;LvxDfRErkUI45KihjrHLpQxlTRbD2HXEiTs5bzEm6CtpPF5SuG3lVKlMWmw4NdTY0a6m8lz8WQ2F&#10;yYbvr3DYy96c7Oc5a1+9mmg9ehm2SxCRhvgQ390Hk+bPZ+od/t9JN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Kj/OsMAAADeAAAADwAAAAAAAAAAAAAAAACYAgAAZHJzL2Rv&#10;d25yZXYueG1sUEsFBgAAAAAEAAQA9QAAAIgDAAAAAA==&#10;" path="m,l12,r,2l,2,,e" filled="f" stroked="f">
                    <v:path arrowok="t" o:connecttype="custom" o:connectlocs="0,1468;12,1468;12,1470;0,1470;0,1468" o:connectangles="0,0,0,0,0"/>
                  </v:shape>
                </v:group>
                <v:group id="Group 2891" o:spid="_x0000_s1592" style="position:absolute;left:8048;top:1468;width:35;height:2" coordorigin="8048,1468"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EQiMQAAADeAAAADwAAAGRycy9kb3ducmV2LnhtbERPTYvCMBC9L/gfwgje&#10;1rRKF6lGEVHxIAurgngbmrEtNpPSxLb+e7OwsLd5vM9ZrHpTiZYaV1pWEI8jEMSZ1SXnCi7n3ecM&#10;hPPIGivLpOBFDlbLwccCU207/qH25HMRQtilqKDwvk6ldFlBBt3Y1sSBu9vGoA+wyaVusAvhppKT&#10;KPqSBksODQXWtCkoe5yeRsG+w249jbft8XHfvG7n5Pt6jEmp0bBfz0F46v2/+M990GF+Mo0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EQiMQAAADeAAAA&#10;DwAAAAAAAAAAAAAAAACqAgAAZHJzL2Rvd25yZXYueG1sUEsFBgAAAAAEAAQA+gAAAJsDAAAAAA==&#10;">
                  <v:shape id="Freeform 2892" o:spid="_x0000_s1593" style="position:absolute;left:8048;top:1468;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3TNcMA&#10;AADeAAAADwAAAGRycy9kb3ducmV2LnhtbERPS4vCMBC+C/sfwizsTdPuYtVqlEUQ9ODBF16HZmxL&#10;m0lpYu3++40geJuP7zmLVW9q0VHrSssK4lEEgjizuuRcwfm0GU5BOI+ssbZMCv7IwWr5MVhgqu2D&#10;D9QdfS5CCLsUFRTeN6mULivIoBvZhjhwN9sa9AG2udQtPkK4qeV3FCXSYMmhocCG1gVl1fFuFCQN&#10;x7f9dqPjbl9fdu5a4WRWKfX12f/OQXjq/Vv8cm91mD/+iRJ4vhNu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3TNcMAAADeAAAADwAAAAAAAAAAAAAAAACYAgAAZHJzL2Rv&#10;d25yZXYueG1sUEsFBgAAAAAEAAQA9QAAAIgDAAAAAA==&#10;" path="m,l35,r,2l,2,,e" filled="f" stroked="f">
                    <v:path arrowok="t" o:connecttype="custom" o:connectlocs="0,1468;35,1468;35,1470;0,1470;0,1468" o:connectangles="0,0,0,0,0"/>
                  </v:shape>
                </v:group>
                <v:group id="Group 2893" o:spid="_x0000_s1594" style="position:absolute;left:8048;top:1468;width:2;height:76" coordorigin="8048,1468"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8rZMYAAADeAAAADwAAAGRycy9kb3ducmV2LnhtbERPTWvCQBC9F/wPyxS8&#10;NZsoaSXNKiJVPIRCVSi9DdkxCWZnQ3abxH/fLRR6m8f7nHwzmVYM1LvGsoIkikEQl1Y3XCm4nPdP&#10;KxDOI2tsLZOCOznYrGcPOWbajvxBw8lXIoSwy1BB7X2XSenKmgy6yHbEgbva3qAPsK+k7nEM4aaV&#10;izh+lgYbDg01drSrqbydvo2Cw4jjdpm8DcXturt/ndP3zyIhpeaP0/YVhKfJ/4v/3Ecd5qfL+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tkxgAAAN4A&#10;AAAPAAAAAAAAAAAAAAAAAKoCAABkcnMvZG93bnJldi54bWxQSwUGAAAAAAQABAD6AAAAnQMAAAAA&#10;">
                  <v:shape id="Freeform 2894" o:spid="_x0000_s1595" style="position:absolute;left:8048;top:1468;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3JGsgA&#10;AADeAAAADwAAAGRycy9kb3ducmV2LnhtbESPQUsDMRCF74L/IUyhF7FZFa2sTYuIgj1IbfVgb8Nm&#10;ulmaTJZNurv++85B8DbDe/PeN4vVGLzqqUtNZAM3swIUcRVtw7WB76+360dQKSNb9JHJwC8lWC0v&#10;LxZY2jjwlvpdrpWEcCrRgMu5LbVOlaOAaRZbYtEOsQuYZe1qbTscJDx4fVsUDzpgw9LgsKUXR9Vx&#10;dwoGkp5v+p8a8/545dfDx959vvrRmOlkfH4ClWnM/+a/63cr+Pd3hfDKOzKDXp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XckayAAAAN4AAAAPAAAAAAAAAAAAAAAAAJgCAABk&#10;cnMvZG93bnJldi54bWxQSwUGAAAAAAQABAD1AAAAjQMAAAAA&#10;" path="m,l2,r,76l,76,,e" filled="f" stroked="f">
                    <v:path arrowok="t" o:connecttype="custom" o:connectlocs="0,1468;2,1468;2,1544;0,1544;0,1468" o:connectangles="0,0,0,0,0"/>
                  </v:shape>
                  <v:shape id="Picture 2895" o:spid="_x0000_s1596" type="#_x0000_t75" style="position:absolute;left:8048;top:1542;width:35;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m377JAAAA3gAAAA8AAABkcnMvZG93bnJldi54bWxEj0FrwkAQhe9C/8MyhV6kbqxa2tRNKKWC&#10;IghaIfQ2ZKdJMDsbstsY/fWuIHib4b3vzZt52ptadNS6yrKC8SgCQZxbXXGhYP+zeH4D4Tyyxtoy&#10;KTiRgzR5GMwx1vbIW+p2vhAhhF2MCkrvm1hKl5dk0I1sQxy0P9sa9GFtC6lbPIZwU8uXKHqVBisO&#10;F0ps6Kuk/LD7N6HGsFv8rve0quzme5qd3TLLTlapp8f+8wOEp97fzTd6qQM3m0TvcH0nzCCTC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hCbfvskAAADeAAAADwAAAAAAAAAA&#10;AAAAAACfAgAAZHJzL2Rvd25yZXYueG1sUEsFBgAAAAAEAAQA9wAAAJUDAAAAAA==&#10;">
                    <v:imagedata r:id="rId1300" o:title=""/>
                  </v:shape>
                  <v:shape id="Picture 2896" o:spid="_x0000_s1597" type="#_x0000_t75" style="position:absolute;left:8081;top:1542;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WmLvFAAAA3gAAAA8AAABkcnMvZG93bnJldi54bWxEj0FrwzAMhe+D/gejwm6rk42OkdUt7aDQ&#10;21i7HyBsLU4by8F2m2y/fjoMdpPQ03vvW22m0KsbpdxFNlAvKlDENrqOWwOfp/3DC6hckB32kcnA&#10;N2XYrGd3K2xcHPmDbsfSKjHh3KABX8rQaJ2tp4B5EQdiuX3FFLDImlrtEo5iHnr9WFXPOmDHkuBx&#10;oDdP9nK8BgM/y10aU3F+f7JnGy6H+r0demPu59P2FVShqfyL/74PTuovn2oBEByZQa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91pi7xQAAAN4AAAAPAAAAAAAAAAAAAAAA&#10;AJ8CAABkcnMvZG93bnJldi54bWxQSwUGAAAAAAQABAD3AAAAkQMAAAAA&#10;">
                    <v:imagedata r:id="rId1301" o:title=""/>
                  </v:shape>
                  <v:shape id="Picture 2897" o:spid="_x0000_s1598" type="#_x0000_t75" style="position:absolute;left:8091;top:1542;width:11;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o2i3FAAAA3gAAAA8AAABkcnMvZG93bnJldi54bWxET01rwkAQvRf8D8sIXoruxtIi0VVioeCl&#10;KY0ePA7ZMQnJzobsqvHfdwuF3ubxPmezG20nbjT4xrGGZKFAEJfONFxpOB0/5isQPiAb7ByThgd5&#10;2G0nTxtMjbvzN92KUIkYwj5FDXUIfSqlL2uy6BeuJ47cxQ0WQ4RDJc2A9xhuO7lU6k1abDg21NjT&#10;e01lW1yths8Es7zIVZ75/fn563w9qb5ttZ5Nx2wNItAY/sV/7oOJ819fkgR+34k3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qNotxQAAAN4AAAAPAAAAAAAAAAAAAAAA&#10;AJ8CAABkcnMvZG93bnJldi54bWxQSwUGAAAAAAQABAD3AAAAkQMAAAAA&#10;">
                    <v:imagedata r:id="rId1302" o:title=""/>
                  </v:shape>
                  <v:shape id="Picture 2898" o:spid="_x0000_s1599" type="#_x0000_t75" style="position:absolute;left:8100;top:1543;width:11;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6RFrFAAAA3gAAAA8AAABkcnMvZG93bnJldi54bWxET01rwkAQvRf8D8sIXkrdjdJSoqukBaGX&#10;pph68DhkxyQkOxuyq6b/visI3ubxPme9HW0nLjT4xrGGZK5AEJfONFxpOPzuXt5B+IBssHNMGv7I&#10;w3YzeVpjatyV93QpQiViCPsUNdQh9KmUvqzJop+7njhyJzdYDBEOlTQDXmO47eRCqTdpseHYUGNP&#10;nzWVbXG2Gr4TzPIiV3nmP47PP8fzQfVtq/VsOmYrEIHG8BDf3V8mzn9dJgu4vRNvkJ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ekRaxQAAAN4AAAAPAAAAAAAAAAAAAAAA&#10;AJ8CAABkcnMvZG93bnJldi54bWxQSwUGAAAAAAQABAD3AAAAkQMAAAAA&#10;">
                    <v:imagedata r:id="rId1302" o:title=""/>
                  </v:shape>
                  <v:shape id="Picture 2899" o:spid="_x0000_s1600" type="#_x0000_t75" style="position:absolute;left:8109;top:1543;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a5+/EAAAA3gAAAA8AAABkcnMvZG93bnJldi54bWxET9uKwjAQfRf8hzDCvmmqsiLVKCJbXGHB&#10;6wcMzdgUm0lpYu3u128WFnybw7nOct3ZSrTU+NKxgvEoAUGcO11yoeB6yYZzED4ga6wck4Jv8rBe&#10;9XtLTLV78onacyhEDGGfogITQp1K6XNDFv3I1cSRu7nGYoiwKaRu8BnDbSUnSTKTFkuODQZr2hrK&#10;7+eHVfCVJdlxl+1us+tjf/mZmEO7/5BKvQ26zQJEoC68xP/uTx3nv0/HU/h7J94gV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Ya5+/EAAAA3gAAAA8AAAAAAAAAAAAAAAAA&#10;nwIAAGRycy9kb3ducmV2LnhtbFBLBQYAAAAABAAEAPcAAACQAwAAAAA=&#10;">
                    <v:imagedata r:id="rId1303" o:title=""/>
                  </v:shape>
                </v:group>
                <v:group id="Group 2900" o:spid="_x0000_s1601" style="position:absolute;left:8117;top:1544;width:8;height:3" coordorigin="8117,1544"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vQjzsUAAADeAAAADwAAAGRycy9kb3ducmV2LnhtbERPS2vCQBC+F/wPyxS8&#10;1U1MLZK6BpEqHqRQFUpvQ3ZMQrKzIbvN4993C4Xe5uN7ziYbTSN66lxlWUG8iEAQ51ZXXCi4XQ9P&#10;axDOI2tsLJOCiRxk29nDBlNtB/6g/uILEULYpaig9L5NpXR5SQbdwrbEgbvbzqAPsCuk7nAI4aaR&#10;yyh6kQYrDg0ltrQvKa8v30bBccBhl8Rv/bm+76ev6+r98xyTUvPHcfcKwtPo/8V/7pMO81dJ/A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r0I87FAAAA3gAA&#10;AA8AAAAAAAAAAAAAAAAAqgIAAGRycy9kb3ducmV2LnhtbFBLBQYAAAAABAAEAPoAAACcAwAAAAA=&#10;">
                  <v:shape id="Freeform 2901" o:spid="_x0000_s1602" style="position:absolute;left:8117;top:1544;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EXtMUA&#10;AADeAAAADwAAAGRycy9kb3ducmV2LnhtbERPTWvCQBC9C/0PyxS86UZFKWk2YoNKwVNND+1tzE6T&#10;0Oxs2F017a/vCgVv83ifk60H04kLOd9aVjCbJiCIK6tbrhW8l7vJEwgfkDV2lknBD3lY5w+jDFNt&#10;r/xGl2OoRQxhn6KCJoQ+ldJXDRn0U9sTR+7LOoMhQldL7fAaw00n50mykgZbjg0N9lQ0VH0fz0ZB&#10;8VFWhCe/mn/+bg/Fpji5/YtTavw4bJ5BBBrCXfzvftVx/nIxW8LtnXiD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sRe0xQAAAN4AAAAPAAAAAAAAAAAAAAAAAJgCAABkcnMv&#10;ZG93bnJldi54bWxQSwUGAAAAAAQABAD1AAAAigMAAAAA&#10;" path="m2,l,,,2r6,l8,2,8,1,2,e" filled="f" stroked="f">
                    <v:path arrowok="t" o:connecttype="custom" o:connectlocs="2,1544;0,1544;0,1546;6,1546;8,1546;8,1545;2,1544" o:connectangles="0,0,0,0,0,0,0"/>
                  </v:shape>
                </v:group>
                <v:group id="Group 2902" o:spid="_x0000_s1603" style="position:absolute;left:8123;top:1545;width:15;height:5" coordorigin="8123,1545"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WoYIsQAAADeAAAA&#10;DwAAAAAAAAAAAAAAAACqAgAAZHJzL2Rvd25yZXYueG1sUEsFBgAAAAAEAAQA+gAAAJsDAAAAAA==&#10;">
                  <v:shape id="Freeform 2903" o:spid="_x0000_s1604" style="position:absolute;left:8123;top:1545;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NPscQA&#10;AADeAAAADwAAAGRycy9kb3ducmV2LnhtbERPS2sCMRC+F/ofwhR6q1krbWU1ShXsFrz4Po+bcbO4&#10;mSxJqtt/b4RCb/PxPWc87WwjLuRD7VhBv5eBIC6drrlSsNsuXoYgQkTW2DgmBb8UYDp5fBhjrt2V&#10;13TZxEqkEA45KjAxtrmUoTRkMfRcS5y4k/MWY4K+ktrjNYXbRr5m2bu0WHNqMNjS3FB53vxYBV/L&#10;4+ywMsXRL/flem/Os0VRGKWen7rPEYhIXfwX/7m/dZr/Nuh/wP2ddIO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DT7HEAAAA3gAAAA8AAAAAAAAAAAAAAAAAmAIAAGRycy9k&#10;b3ducmV2LnhtbFBLBQYAAAAABAAEAPUAAACJAwAAAAA=&#10;" path="m2,l,,,1,13,5r2,l15,3,2,e" filled="f" stroked="f">
                    <v:path arrowok="t" o:connecttype="custom" o:connectlocs="2,1545;0,1545;0,1546;13,1550;15,1550;15,1548;2,1545" o:connectangles="0,0,0,0,0,0,0"/>
                  </v:shape>
                </v:group>
                <v:group id="Group 2904" o:spid="_x0000_s1605" style="position:absolute;left:8136;top:1548;width:8;height:4" coordorigin="8136,1548"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7kpy8cAAADe&#10;AAAADwAAAAAAAAAAAAAAAACqAgAAZHJzL2Rvd25yZXYueG1sUEsFBgAAAAAEAAQA+gAAAJ4DAAAA&#10;AA==&#10;">
                  <v:shape id="Freeform 2905" o:spid="_x0000_s1606" style="position:absolute;left:8136;top:1548;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vG/cMA&#10;AADeAAAADwAAAGRycy9kb3ducmV2LnhtbERPTWsCMRC9F/wPYYReSs2qaOvWKFIQ9Nit3ofNuFlN&#10;Jusmdbf/3giF3ubxPme57p0VN2pD7VnBeJSBIC69rrlScPjevr6DCBFZo/VMCn4pwHo1eFpirn3H&#10;X3QrYiVSCIccFZgYm1zKUBpyGEa+IU7cybcOY4JtJXWLXQp3Vk6ybC4d1pwaDDb0aai8FD9Owbno&#10;TpPF1ZqZfePDHoN92e6PSj0P+80HiEh9/Bf/uXc6zZ9Nxwt4vJNu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vG/cMAAADeAAAADwAAAAAAAAAAAAAAAACYAgAAZHJzL2Rv&#10;d25yZXYueG1sUEsFBgAAAAAEAAQA9QAAAIgDAAAAAA==&#10;" path="m2,l,,,2,6,4r2,l8,2,2,e" filled="f" stroked="f">
                    <v:path arrowok="t" o:connecttype="custom" o:connectlocs="2,1548;0,1548;0,1550;6,1552;8,1552;8,1550;2,1548" o:connectangles="0,0,0,0,0,0,0"/>
                  </v:shape>
                  <v:shape id="Picture 2906" o:spid="_x0000_s1607" type="#_x0000_t75" style="position:absolute;left:8142;top:1550;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vnqLJAAAA3gAAAA8AAABkcnMvZG93bnJldi54bWxEj09rwkAQxe+C32EZwYvUTS1KSV1FBKEH&#10;e/BfobchO03SZmdDdqPRT+8cBG8zzJv33m++7FylztSE0rOB13ECijjztuTcwPGweXkHFSKyxcoz&#10;GbhSgOWi35tjav2Fd3Tex1yJCYcUDRQx1qnWISvIYRj7mlhuv75xGGVtcm0bvIi5q/QkSWbaYcmS&#10;UGBN64Ky/33rDIyq7+NXi7vbLf6129PsWuejzY8xw0G3+gAVqYtP8eP700r96dtEAARHZtCLO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Va+eoskAAADeAAAADwAAAAAAAAAA&#10;AAAAAACfAgAAZHJzL2Rvd25yZXYueG1sUEsFBgAAAAAEAAQA9wAAAJUDAAAAAA==&#10;">
                    <v:imagedata r:id="rId1304" o:title=""/>
                  </v:shape>
                  <v:shape id="Picture 2907" o:spid="_x0000_s1608" type="#_x0000_t75" style="position:absolute;left:8149;top:1552;width:11;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uzCLFAAAA3gAAAA8AAABkcnMvZG93bnJldi54bWxET01rwkAQvRf6H5YpeCl1E1NLm7qKVASL&#10;J6PQHofsNInNzobdVeO/dwXB2zze50xmvWnFkZxvLCtIhwkI4tLqhisFu+3y5R2ED8gaW8uk4Ewe&#10;ZtPHhwnm2p54Q8ciVCKGsM9RQR1Cl0vpy5oM+qHtiCP3Z53BEKGrpHZ4iuGmlaMkeZMGG44NNXb0&#10;VVP5XxyMgo/XdL5eZ273PC4Xe9pn9rv4+VVq8NTPP0EE6sNdfHOvdJw/zkYpXN+JN8jp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bswixQAAAN4AAAAPAAAAAAAAAAAAAAAA&#10;AJ8CAABkcnMvZG93bnJldi54bWxQSwUGAAAAAAQABAD3AAAAkQMAAAAA&#10;">
                    <v:imagedata r:id="rId472" o:title=""/>
                  </v:shape>
                </v:group>
                <v:group id="Group 2908" o:spid="_x0000_s1609" style="position:absolute;left:8158;top:1554;width:12;height:4" coordorigin="8158,1554"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D3UnMQAAADeAAAA&#10;DwAAAAAAAAAAAAAAAACqAgAAZHJzL2Rvd25yZXYueG1sUEsFBgAAAAAEAAQA+gAAAJsDAAAAAA==&#10;">
                  <v:shape id="Freeform 2909" o:spid="_x0000_s1610" style="position:absolute;left:8158;top:1554;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sKvMUA&#10;AADeAAAADwAAAGRycy9kb3ducmV2LnhtbERP22oCMRB9L/gPYQTfalalVVejSIu0UFq8ga/jZtxd&#10;3EyWJLrbfn1TKPg2h3Od+bI1lbiR86VlBYN+AoI4s7rkXMFhv36cgPABWWNlmRR8k4flovMwx1Tb&#10;hrd024VcxBD2KSooQqhTKX1WkEHftzVx5M7WGQwRulxqh00MN5UcJsmzNFhybCiwppeCssvuahTY&#10;7cfb9Os4OTWfTh/MNRu/bn6cUr1uu5qBCNSGu/jf/a7j/KfRcAR/78Qb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Gwq8xQAAAN4AAAAPAAAAAAAAAAAAAAAAAJgCAABkcnMv&#10;ZG93bnJldi54bWxQSwUGAAAAAAQABAD1AAAAigMAAAAA&#10;" path="m2,l,,,2,10,3r2,l12,2,2,e" filled="f" stroked="f">
                    <v:path arrowok="t" o:connecttype="custom" o:connectlocs="2,1554;0,1554;0,1556;10,1557;12,1557;12,1556;2,1554" o:connectangles="0,0,0,0,0,0,0"/>
                  </v:shape>
                </v:group>
                <v:group id="Group 2910" o:spid="_x0000_s1611" style="position:absolute;left:8168;top:1556;width:16;height:4" coordorigin="8168,1556"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Jjpc8QAAADeAAAADwAAAGRycy9kb3ducmV2LnhtbERPS4vCMBC+C/6HMMLe&#10;1rS6ilSjiLjiQRZ8gHgbmrEtNpPSxLb++83Cgrf5+J6zWHWmFA3VrrCsIB5GIIhTqwvOFFzO358z&#10;EM4jaywtk4IXOVgt+70FJtq2fKTm5DMRQtglqCD3vkqkdGlOBt3QVsSBu9vaoA+wzqSusQ3hppSj&#10;KJpKgwWHhhwr2uSUPk5Po2DXYrsex9vm8LhvXrfz5Od6iEmpj0G3noPw1Pm3+N+912H+ZDz6g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Jjpc8QAAADeAAAA&#10;DwAAAAAAAAAAAAAAAACqAgAAZHJzL2Rvd25yZXYueG1sUEsFBgAAAAAEAAQA+gAAAJsDAAAAAA==&#10;">
                  <v:shape id="Freeform 2911" o:spid="_x0000_s1612" style="position:absolute;left:8168;top:1556;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8DuMMA&#10;AADeAAAADwAAAGRycy9kb3ducmV2LnhtbERPS2sCMRC+F/wPYQq9aaJFka1RimLp1Rfb43Qz3V02&#10;mSybqKu/vikIvc3H95zFqndWXKgLtWcN45ECQVx4U3Op4XjYDucgQkQ2aD2ThhsFWC0HTwvMjL/y&#10;ji77WIoUwiFDDVWMbSZlKCpyGEa+JU7cj+8cxgS7UpoOryncWTlRaiYd1pwaKmxpXVHR7M9OQyPv&#10;Vm1q9Z2Pd/bj1JxzlX+x1i/P/fsbiEh9/Bc/3J8mzZ++Tqbw9066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8DuMMAAADeAAAADwAAAAAAAAAAAAAAAACYAgAAZHJzL2Rv&#10;d25yZXYueG1sUEsFBgAAAAAEAAQA9QAAAIgDAAAAAA==&#10;" path="m2,l,,,1,14,3r2,l16,1,2,e" filled="f" stroked="f">
                    <v:path arrowok="t" o:connecttype="custom" o:connectlocs="2,1556;0,1556;0,1557;14,1559;16,1559;16,1557;2,1556" o:connectangles="0,0,0,0,0,0,0"/>
                  </v:shape>
                </v:group>
                <v:group id="Group 2912" o:spid="_x0000_s1613" style="position:absolute;left:8182;top:1557;width:19;height:3" coordorigin="8182,1557"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wbSn8QAAADeAAAA&#10;DwAAAAAAAAAAAAAAAACqAgAAZHJzL2Rvd25yZXYueG1sUEsFBgAAAAAEAAQA+gAAAJsDAAAAAA==&#10;">
                  <v:shape id="Freeform 2913" o:spid="_x0000_s1614" style="position:absolute;left:8182;top:1557;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R4TsYA&#10;AADeAAAADwAAAGRycy9kb3ducmV2LnhtbERPS2vCQBC+F/oflin0phu1vlJX0QbRg7QYbc9DdpoE&#10;s7NpdtX033cFobf5+J4zW7SmEhdqXGlZQa8bgSDOrC45V3A8rDsTEM4ja6wsk4JfcrCYPz7MMNb2&#10;ynu6pD4XIYRdjAoK7+tYSpcVZNB1bU0cuG/bGPQBNrnUDV5DuKlkP4pG0mDJoaHAmt4Kyk7p2SjY&#10;vKTJavfR+zTJ8f2nSibT4Zf0Sj0/tctXEJ5a/y++u7c6zB8O+mO4vRNu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R4TsYAAADeAAAADwAAAAAAAAAAAAAAAACYAgAAZHJz&#10;L2Rvd25yZXYueG1sUEsFBgAAAAAEAAQA9QAAAIsDAAAAAA==&#10;" path="m2,l,,,2,17,3r2,l19,1,2,e" filled="f" stroked="f">
                    <v:path arrowok="t" o:connecttype="custom" o:connectlocs="2,1557;0,1557;0,1559;17,1560;19,1560;19,1558;2,1557" o:connectangles="0,0,0,0,0,0,0"/>
                  </v:shape>
                </v:group>
                <v:group id="Group 2914" o:spid="_x0000_s1615" style="position:absolute;left:8199;top:1558;width:24;height:2" coordorigin="8199,1558"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dXjdscAAADe&#10;AAAADwAAAAAAAAAAAAAAAACqAgAAZHJzL2Rvd25yZXYueG1sUEsFBgAAAAAEAAQA+gAAAJ4DAAAA&#10;AA==&#10;">
                  <v:shape id="Freeform 2915" o:spid="_x0000_s1616" style="position:absolute;left:8199;top:1558;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OsH8QA&#10;AADeAAAADwAAAGRycy9kb3ducmV2LnhtbERPTYvCMBC9L/gfwgheRFPdVbQaZVkQhD2tevE2NmNT&#10;bSaliW3995uFBW/zeJ+z3na2FA3VvnCsYDJOQBBnThecKzgdd6MFCB+QNZaOScGTPGw3vbc1ptq1&#10;/EPNIeQihrBPUYEJoUql9Jkhi37sKuLIXV1tMURY51LX2MZwW8ppksylxYJjg8GKvgxl98PDKth7&#10;c6c2ewxPHQ3nH7fl9/nZXJQa9LvPFYhAXXiJ/917HefP3qdL+Hsn3i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jrB/EAAAA3gAAAA8AAAAAAAAAAAAAAAAAmAIAAGRycy9k&#10;b3ducmV2LnhtbFBLBQYAAAAABAAEAPUAAACJAwAAAAA=&#10;" path="m,l24,r,2l,2,,e" filled="f" stroked="f">
                    <v:path arrowok="t" o:connecttype="custom" o:connectlocs="0,1558;24,1558;24,1560;0,1560;0,1558" o:connectangles="0,0,0,0,0"/>
                  </v:shape>
                </v:group>
                <v:group id="Group 2916" o:spid="_x0000_s1617" style="position:absolute;left:8221;top:1556;width:24;height:4" coordorigin="8221,1556" coordsize="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np5rccAAADe&#10;AAAADwAAAAAAAAAAAAAAAACqAgAAZHJzL2Rvd25yZXYueG1sUEsFBgAAAAAEAAQA+gAAAJ4DAAAA&#10;AA==&#10;">
                  <v:shape id="Freeform 2917" o:spid="_x0000_s1618" style="position:absolute;left:8221;top:1556;width:24;height:4;visibility:visible;mso-wrap-style:square;v-text-anchor:top" coordsize="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QAf8MA&#10;AADeAAAADwAAAGRycy9kb3ducmV2LnhtbERPS2vCQBC+F/wPywje6iZKi6auIoLgoxcf9DzNTpNg&#10;djbsrkn8912h0Nt8fM9ZrHpTi5acrywrSMcJCOLc6ooLBdfL9nUGwgdkjbVlUvAgD6vl4GWBmbYd&#10;n6g9h0LEEPYZKihDaDIpfV6SQT+2DXHkfqwzGCJ0hdQOuxhuajlJkndpsOLYUGJDm5Ly2/luFHTu&#10;fvxK9pbm6wPa73abUvtZKzUa9usPEIH68C/+c+90nP82nabwfCfe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QAf8MAAADeAAAADwAAAAAAAAAAAAAAAACYAgAAZHJzL2Rv&#10;d25yZXYueG1sUEsFBgAAAAAEAAQA9QAAAIgDAAAAAA==&#10;" path="m24,l22,,,2,,4r2,l24,2,24,e" filled="f" stroked="f">
                    <v:path arrowok="t" o:connecttype="custom" o:connectlocs="24,1556;22,1556;0,1558;0,1560;2,1560;24,1558;24,1556" o:connectangles="0,0,0,0,0,0,0"/>
                  </v:shape>
                </v:group>
                <v:group id="Group 2918" o:spid="_x0000_s1619" style="position:absolute;left:8243;top:1555;width:19;height:4" coordorigin="8243,1555" coordsize="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eRCQcQAAADeAAAA&#10;DwAAAAAAAAAAAAAAAACqAgAAZHJzL2Rvd25yZXYueG1sUEsFBgAAAAAEAAQA+gAAAJsDAAAAAA==&#10;">
                  <v:shape id="Freeform 2919" o:spid="_x0000_s1620" style="position:absolute;left:8243;top:1555;width:19;height:4;visibility:visible;mso-wrap-style:square;v-text-anchor:top" coordsize="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ffSMQA&#10;AADeAAAADwAAAGRycy9kb3ducmV2LnhtbERP22rCQBB9F/oPyxT6IrrRoEh0FVFKS+OLlw8YsmOS&#10;Njsbdrcm/n23IPg2h3Od1aY3jbiR87VlBZNxAoK4sLrmUsHl/D5agPABWWNjmRTcycNm/TJYYaZt&#10;x0e6nUIpYgj7DBVUIbSZlL6oyKAf25Y4clfrDIYIXSm1wy6Gm0ZOk2QuDdYcGypsaVdR8XP6NQry&#10;r0N+lt/dPM/d/WMX9tP98GiUenvtt0sQgfrwFD/cnzrOn6VpCv/vxBv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X30jEAAAA3gAAAA8AAAAAAAAAAAAAAAAAmAIAAGRycy9k&#10;b3ducmV2LnhtbFBLBQYAAAAABAAEAPUAAACJAwAAAAA=&#10;" path="m19,l18,,,1,,3r2,l19,1,19,e" filled="f" stroked="f">
                    <v:path arrowok="t" o:connecttype="custom" o:connectlocs="19,1555;18,1555;0,1556;0,1558;2,1558;19,1556;19,1555" o:connectangles="0,0,0,0,0,0,0"/>
                  </v:shape>
                  <v:shape id="Picture 2920" o:spid="_x0000_s1621" type="#_x0000_t75" style="position:absolute;left:8261;top:1553;width:16;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79wDFAAAA3gAAAA8AAABkcnMvZG93bnJldi54bWxET01rwkAQvQv9D8sUehHd2DSlpq5iC0Kv&#10;TQvF25Ads8HsbMyuSfz3XUHwNo/3OavNaBvRU+drxwoW8wQEcel0zZWC35/d7A2ED8gaG8ek4EIe&#10;NuuHyQpz7Qb+pr4IlYgh7HNUYEJocyl9aciin7uWOHIH11kMEXaV1B0OMdw28jlJXqXFmmODwZY+&#10;DZXH4mwVbJemWZ6n/fBxzJL9qRj/DotTqtTT47h9BxFoDHfxzf2l4/wsTV/g+k68Qa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cAxQAAAN4AAAAPAAAAAAAAAAAAAAAA&#10;AJ8CAABkcnMvZG93bnJldi54bWxQSwUGAAAAAAQABAD3AAAAkQMAAAAA&#10;">
                    <v:imagedata r:id="rId475" o:title=""/>
                  </v:shape>
                  <v:shape id="Picture 2921" o:spid="_x0000_s1622" type="#_x0000_t75" style="position:absolute;left:8274;top:1552;width:13;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DLe7FAAAA3gAAAA8AAABkcnMvZG93bnJldi54bWxET8lqwzAQvQf6D2IKvYREblbjWgkhbaGQ&#10;S+ss9DhY44VaI2OpifP3VSGQ2zzeOum6N404U+dqywqexxEI4tzqmksFh/37KAbhPLLGxjIpuJKD&#10;9ephkGKi7YW/6Jz5UoQQdgkqqLxvEyldXpFBN7YtceAK2xn0AXal1B1eQrhp5CSKFtJgzaGhwpa2&#10;FeU/2a9RcNSHz3iXna7fb9uZl8uCivx1qNTTY795AeGp93fxzf2hw/z5dDqH/3fCDXL1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Ay3uxQAAAN4AAAAPAAAAAAAAAAAAAAAA&#10;AJ8CAABkcnMvZG93bnJldi54bWxQSwUGAAAAAAQABAD3AAAAkQMAAAAA&#10;">
                    <v:imagedata r:id="rId484" o:title=""/>
                  </v:shape>
                  <v:shape id="Picture 2922" o:spid="_x0000_s1623" type="#_x0000_t75" style="position:absolute;left:8285;top:1550;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f4i/GAAAA3gAAAA8AAABkcnMvZG93bnJldi54bWxET01rwkAQvRf8D8sIvelGg9JGVymC1NqL&#10;tYLtbciOm9DsbJpdTfz3bkHobR7vc+bLzlbiQo0vHSsYDRMQxLnTJRsFh8/14AmED8gaK8ek4Eoe&#10;lovewxwz7Vr+oMs+GBFD2GeooAihzqT0eUEW/dDVxJE7ucZiiLAxUjfYxnBbyXGSTKXFkmNDgTWt&#10;Csp/9merwHy9buX7b/n8vWs3Z9Md1+mbHin12O9eZiACdeFffHdvdJw/SdMp/L0Tb5CL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J/iL8YAAADeAAAADwAAAAAAAAAAAAAA&#10;AACfAgAAZHJzL2Rvd25yZXYueG1sUEsFBgAAAAAEAAQA9wAAAJIDAAAAAA==&#10;">
                    <v:imagedata r:id="rId1305" o:title=""/>
                  </v:shape>
                </v:group>
                <v:group id="Group 2923" o:spid="_x0000_s1624" style="position:absolute;left:8293;top:1549;width:9;height:3" coordorigin="8293,1549"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ZPh2cQAAADeAAAADwAAAGRycy9kb3ducmV2LnhtbERPTWvCQBC9F/wPywje&#10;6iYGW4muIlLFgwhVQbwN2TEJZmdDdpvEf98tCL3N433OYtWbSrTUuNKygngcgSDOrC45V3A5b99n&#10;IJxH1lhZJgVPcrBaDt4WmGrb8Te1J5+LEMIuRQWF93UqpcsKMujGtiYO3N02Bn2ATS51g10IN5Wc&#10;RNGHNFhyaCiwpk1B2eP0YxTsOuzWSfzVHh73zfN2nh6vh5iUGg379RyEp97/i1/uvQ7zp0nyCX/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ZPh2cQAAADeAAAA&#10;DwAAAAAAAAAAAAAAAACqAgAAZHJzL2Rvd25yZXYueG1sUEsFBgAAAAAEAAQA+gAAAJsDAAAAAA==&#10;">
                  <v:shape id="Freeform 2924" o:spid="_x0000_s1625" style="position:absolute;left:8293;top:1549;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v+MscA&#10;AADeAAAADwAAAGRycy9kb3ducmV2LnhtbESP0UoDQQxF3wX/YYjQF7GzbWkpa6dFioWCqNj2A+JO&#10;3F3cySwzsV39evMg+JZwb+49WW2G0JkzpdxGdjAZF2CIq+hbrh2cjru7JZgsyB67yOTgmzJs1tdX&#10;Kyx9vPAbnQ9SGw3hXKKDRqQvrc1VQwHzOPbEqn3EFFB0TbX1CS8aHjo7LYqFDdiyNjTY07ah6vPw&#10;FRw8nt6nP69Caf/8Mpf+aYm3x7xwbnQzPNyDERrk3/x3vfeKP5/NlFff0Rns+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r/jLHAAAA3gAAAA8AAAAAAAAAAAAAAAAAmAIAAGRy&#10;cy9kb3ducmV2LnhtbFBLBQYAAAAABAAEAPUAAACMAwAAAAA=&#10;" path="m10,l8,,,1,,3r2,l10,2,10,e" filled="f" stroked="f">
                    <v:path arrowok="t" o:connecttype="custom" o:connectlocs="10,1549;8,1549;0,1550;0,1552;2,1552;10,1551;10,1549" o:connectangles="0,0,0,0,0,0,0"/>
                  </v:shape>
                </v:group>
                <v:group id="Group 2925" o:spid="_x0000_s1626" style="position:absolute;left:8301;top:1548;width:8;height:3" coordorigin="8301,1548"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0DQMMQAAADeAAAADwAAAGRycy9kb3ducmV2LnhtbERPTWvCQBC9F/wPywje&#10;6iYGS42uIlLFgwhVQbwN2TEJZmdDdpvEf98tCL3N433OYtWbSrTUuNKygngcgSDOrC45V3A5b98/&#10;QTiPrLGyTAqe5GC1HLwtMNW2429qTz4XIYRdigoK7+tUSpcVZNCNbU0cuLttDPoAm1zqBrsQbio5&#10;iaIPabDk0FBgTZuCssfpxyjYdditk/irPTzum+ftPD1eDzEpNRr26zkIT73/F7/cex3mT5NkB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0DQMMQAAADeAAAA&#10;DwAAAAAAAAAAAAAAAACqAgAAZHJzL2Rvd25yZXYueG1sUEsFBgAAAAAEAAQA+gAAAJsDAAAAAA==&#10;">
                  <v:shape id="Freeform 2926" o:spid="_x0000_s1627" style="position:absolute;left:8301;top:1548;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WbMcgA&#10;AADeAAAADwAAAGRycy9kb3ducmV2LnhtbESPT2/CMAzF75P4DpEncRvp2IamQkBQDTRpJ/4cxs00&#10;XlutcaokQLdPPx8mcbPl5/feb7boXasuFGLj2cDjKANFXHrbcGXgsF8/vIKKCdli65kM/FCExXxw&#10;N8Pc+itv6bJLlRITjjkaqFPqcq1jWZPDOPIdsdy+fHCYZA2VtgGvYu5aPc6yiXbYsCTU2FFRU/m9&#10;OzsDxee+JDzFyfj4+/ZRLItT2KyCMcP7fjkFlahPN/H/97uV+i9PzwIgODKDnv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dZsxyAAAAN4AAAAPAAAAAAAAAAAAAAAAAJgCAABk&#10;cnMvZG93bnJldi54bWxQSwUGAAAAAAQABAD1AAAAjQMAAAAA&#10;" path="m8,l6,,,1,,3r2,l8,2,8,e" filled="f" stroked="f">
                    <v:path arrowok="t" o:connecttype="custom" o:connectlocs="8,1548;6,1548;0,1549;0,1551;2,1551;8,1550;8,1548" o:connectangles="0,0,0,0,0,0,0"/>
                  </v:shape>
                </v:group>
                <v:group id="Group 2927" o:spid="_x0000_s1628" style="position:absolute;left:8307;top:1546;width:14;height:5" coordorigin="8307,1546"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TCvS8UAAADeAAAADwAAAGRycy9kb3ducmV2LnhtbERPS2vCQBC+F/wPyxS8&#10;1U1MLZK6BpEqHqRQFUpvQ3ZMQrKzIbvN4993C4Xe5uN7ziYbTSN66lxlWUG8iEAQ51ZXXCi4XQ9P&#10;axDOI2tsLJOCiRxk29nDBlNtB/6g/uILEULYpaig9L5NpXR5SQbdwrbEgbvbzqAPsCuk7nAI4aaR&#10;yyh6kQYrDg0ltrQvKa8v30bBccBhl8Rv/bm+76ev6+r98xyTUvPHcfcKwtPo/8V/7pMO81fJcw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kwr0vFAAAA3gAA&#10;AA8AAAAAAAAAAAAAAAAAqgIAAGRycy9kb3ducmV2LnhtbFBLBQYAAAAABAAEAPoAAACcAwAAAAA=&#10;">
                  <v:shape id="Freeform 2928" o:spid="_x0000_s1629" style="position:absolute;left:8307;top:1546;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Mg+sQA&#10;AADeAAAADwAAAGRycy9kb3ducmV2LnhtbERP32vCMBB+H/g/hBP2Ipqqm2g1iggbY4Kwqu9Hc7bV&#10;5lKSTLv/3gjC3u7j+3mLVWtqcSXnK8sKhoMEBHFudcWFgsP+oz8F4QOyxtoyKfgjD6tl52WBqbY3&#10;/qFrFgoRQ9inqKAMoUml9HlJBv3ANsSRO1lnMEToCqkd3mK4qeUoSSbSYMWxocSGNiXll+zXKNhl&#10;3+Pe7CC39Vm7ajv8POa9zVGp1267noMI1IZ/8dP9peP89/HbCB7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TIPrEAAAA3gAAAA8AAAAAAAAAAAAAAAAAmAIAAGRycy9k&#10;b3ducmV2LnhtbFBLBQYAAAAABAAEAPUAAACJAwAAAAA=&#10;" path="m14,l12,,,2,,4r2,l14,1,14,e" filled="f" stroked="f">
                    <v:path arrowok="t" o:connecttype="custom" o:connectlocs="14,1546;12,1546;0,1548;0,1550;2,1550;14,1547;14,1546" o:connectangles="0,0,0,0,0,0,0"/>
                  </v:shape>
                </v:group>
                <v:group id="Group 2929" o:spid="_x0000_s1630" style="position:absolute;left:8319;top:1545;width:9;height:3" coordorigin="8319,1545"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q6Up8UAAADeAAAADwAAAGRycy9kb3ducmV2LnhtbERPS2vCQBC+F/wPywje&#10;6iamikRXEamlByn4APE2ZMckmJ0N2W0S/31XEHqbj+85y3VvKtFS40rLCuJxBII4s7rkXMH5tHuf&#10;g3AeWWNlmRQ8yMF6NXhbYqptxwdqjz4XIYRdigoK7+tUSpcVZNCNbU0cuJttDPoAm1zqBrsQbio5&#10;iaKZNFhyaCiwpm1B2f34axR8ddhtkviz3d9v28f1NP257GNSajTsNwsQnnr/L365v3WYP00+En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aulKfFAAAA3gAA&#10;AA8AAAAAAAAAAAAAAAAAqgIAAGRycy9kb3ducmV2LnhtbFBLBQYAAAAABAAEAPoAAACcAwAAAAA=&#10;">
                  <v:shape id="Freeform 2930" o:spid="_x0000_s1631" style="position:absolute;left:8319;top:1545;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HSsUA&#10;AADeAAAADwAAAGRycy9kb3ducmV2LnhtbERP22oCMRB9L/Qfwgi+lJqtVZHVKKUoCKWWqh8w3Yy7&#10;i5vJkoy67dc3hYJvczjXmS8716gLhVh7NvA0yEARF97WXBo47NePU1BRkC02nsnAN0VYLu7v5phb&#10;f+VPuuykVCmEY44GKpE21zoWFTmMA98SJ+7og0NJMJTaBrymcNfoYZZNtMOaU0OFLb1WVJx2Z2dg&#10;dfga/nwIhc37dizt2xQf9nFiTL/XvcxACXVyE/+7NzbNHz+PRvD3TrpBL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4IdKxQAAAN4AAAAPAAAAAAAAAAAAAAAAAJgCAABkcnMv&#10;ZG93bnJldi54bWxQSwUGAAAAAAQABAD1AAAAigMAAAAA&#10;" path="m9,l7,,,1,,2r2,l9,1,9,e" filled="f" stroked="f">
                    <v:path arrowok="t" o:connecttype="custom" o:connectlocs="9,1545;7,1545;0,1546;0,1547;2,1547;9,1546;9,1545" o:connectangles="0,0,0,0,0,0,0"/>
                  </v:shape>
                </v:group>
                <v:group id="Group 2931" o:spid="_x0000_s1632" style="position:absolute;left:8326;top:1544;width:9;height:3" coordorigin="8326,1544"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upSMQAAADeAAAADwAAAGRycy9kb3ducmV2LnhtbERPTWvCQBC9F/wPywje&#10;dBNtikRXEdHSgwhVQbwN2TEJZmdDdk3iv+8WCr3N433Oct2bSrTUuNKygngSgSDOrC45V3A578dz&#10;EM4ja6wsk4IXOVivBm9LTLXt+Jvak89FCGGXooLC+zqV0mUFGXQTWxMH7m4bgz7AJpe6wS6Em0pO&#10;o+hDGiw5NBRY07ag7HF6GgWfHXabWbxrD4/79nU7J8frISalRsN+swDhqff/4j/3lw7zk9l7A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gupSMQAAADeAAAA&#10;DwAAAAAAAAAAAAAAAACqAgAAZHJzL2Rvd25yZXYueG1sUEsFBgAAAAAEAAQA+gAAAJsDAAAAAA==&#10;">
                  <v:shape id="Freeform 2932" o:spid="_x0000_s1633" style="position:absolute;left:8326;top:1544;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8psUA&#10;AADeAAAADwAAAGRycy9kb3ducmV2LnhtbERPbUsCQRD+HvQflgn8ErmX5SGXq4QYCJKR+gOm2+nu&#10;6Hb22B319Ne7QdC3eXheZzrvXauOFGLj2cDjMANFXHrbcGVgv3t7mICKgmyx9UwGzhRhPru9mWJh&#10;/Yk/6biVSqUQjgUaqEW6QutY1uQwDn1HnLhvHxxKgqHSNuAphbtWj7Is1w4bTg01drSoqfzZHpyB&#10;5f5rdPkQCqv3zVi69QTvdzE3ZnDXv76AEurlX/znXtk0f/z0nMPvO+kGP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frymxQAAAN4AAAAPAAAAAAAAAAAAAAAAAJgCAABkcnMv&#10;ZG93bnJldi54bWxQSwUGAAAAAAQABAD1AAAAigMAAAAA&#10;" path="m10,l8,,,1,,2r2,l10,2,10,e" filled="f" stroked="f">
                    <v:path arrowok="t" o:connecttype="custom" o:connectlocs="10,1544;8,1544;0,1545;0,1546;2,1546;10,1546;10,1544" o:connectangles="0,0,0,0,0,0,0"/>
                  </v:shape>
                  <v:shape id="Picture 2933" o:spid="_x0000_s1634" type="#_x0000_t75" style="position:absolute;left:8334;top:1543;width:10;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umM3GAAAA3gAAAA8AAABkcnMvZG93bnJldi54bWxET99LwzAQfhf8H8IJe5EtcZtT6rIhgrin&#10;wapIfTubsy02l5qkW/ffL4OBb/fx/bzlerCt2JMPjWMNdxMFgrh0puFKw8f76/gRRIjIBlvHpOFI&#10;Adar66slZsYdeEf7PFYihXDIUEMdY5dJGcqaLIaJ64gT9+O8xZigr6TxeEjhtpVTpRbSYsOpocaO&#10;Xmoqf/PealBfxcybRn1uv/uqD/nbvPi7LbQe3QzPTyAiDfFffHFvTJp/P5s/wPmddINcn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y6YzcYAAADeAAAADwAAAAAAAAAAAAAA&#10;AACfAgAAZHJzL2Rvd25yZXYueG1sUEsFBgAAAAAEAAQA9wAAAJIDAAAAAA==&#10;">
                    <v:imagedata r:id="rId1306" o:title=""/>
                  </v:shape>
                  <v:shape id="Picture 2934" o:spid="_x0000_s1635" type="#_x0000_t75" style="position:absolute;left:8342;top:1543;width:12;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6WdHIAAAA3gAAAA8AAABkcnMvZG93bnJldi54bWxEj0FLw0AQhe9C/8MyBW9206q1xG5LiQhK&#10;DqWJB49DdpqEZmdDdm2iv945CN5meG/e+2a7n1ynrjSE1rOB5SIBRVx523Jt4KN8vduAChHZYueZ&#10;DHxTgP1udrPF1PqRT3QtYq0khEOKBpoY+1TrUDXkMCx8Tyza2Q8Oo6xDre2Ao4S7Tq+SZK0dtiwN&#10;DfaUNVRdii9n4HMsX/Kuyn42ZVa0+dHlq/fyyZjb+XR4BhVpiv/mv+s3K/iP9w/CK+/IDHr3C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belnRyAAAAN4AAAAPAAAAAAAAAAAA&#10;AAAAAJ8CAABkcnMvZG93bnJldi54bWxQSwUGAAAAAAQABAD3AAAAlAMAAAAA&#10;">
                    <v:imagedata r:id="rId1307" o:title=""/>
                  </v:shape>
                  <v:shape id="Picture 2935" o:spid="_x0000_s1636" type="#_x0000_t75" style="position:absolute;left:8352;top:1542;width:12;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2/ErGAAAA3gAAAA8AAABkcnMvZG93bnJldi54bWxET01rwkAQvRf6H5YRetONtlaNrlIihZYc&#10;iokHj0N2TILZ2ZBdTdpf3y0Ivc3jfc5mN5hG3KhztWUF00kEgriwuuZSwTF/Hy9BOI+ssbFMCr7J&#10;wW77+LDBWNueD3TLfClCCLsYFVTet7GUrqjIoJvYljhwZ9sZ9AF2pdQd9iHcNHIWRa/SYM2hocKW&#10;koqKS3Y1Ck59vk+bIvlZ5klWp18mnX3mC6WeRsPbGoSnwf+L7+4PHebPn19W8PdOuEFu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Db8SsYAAADeAAAADwAAAAAAAAAAAAAA&#10;AACfAgAAZHJzL2Rvd25yZXYueG1sUEsFBgAAAAAEAAQA9wAAAJIDAAAAAA==&#10;">
                    <v:imagedata r:id="rId1307" o:title=""/>
                  </v:shape>
                  <v:shape id="Picture 2936" o:spid="_x0000_s1637" type="#_x0000_t75" style="position:absolute;left:8362;top:1542;width:3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eopPFAAAA3gAAAA8AAABkcnMvZG93bnJldi54bWxEj09rwkAQxe8Fv8Mygre6sRKR1I0UoahQ&#10;Co2C1yE7zZ9mZ0N21fjtO4dCbzPMe+83b7MdXaduNITGs4HFPAFFXHrbcGXgfHp/XoMKEdli55kM&#10;PCjANp88bTCz/s5fdCtipSSEQ4YG6hj7TOtQ1uQwzH1PLLdvPziMsg6VtgPeJdx1+iVJVtphw0Ko&#10;saddTeVPcXUC6eznpVj5x8e+P1LTUltwejJmNh3fXkFFGuO/+M99sPJ+ukylgNSRGXT+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3qKTxQAAAN4AAAAPAAAAAAAAAAAAAAAA&#10;AJ8CAABkcnMvZG93bnJldi54bWxQSwUGAAAAAAQABAD3AAAAkQMAAAAA&#10;">
                    <v:imagedata r:id="rId1308" o:title=""/>
                  </v:shape>
                  <v:shape id="Picture 2937" o:spid="_x0000_s1638" type="#_x0000_t75" style="position:absolute;left:8394;top:1468;width:2;height: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JfEDDAAAA3gAAAA8AAABkcnMvZG93bnJldi54bWxET01rwkAQvRf6H5YpeKubmCqSuooIgvRS&#10;NHofstMkmp0Nu2tM++u7guBtHu9zFqvBtKIn5xvLCtJxAoK4tLrhSsGx2L7PQfiArLG1TAp+ycNq&#10;+fqywFzbG++pP4RKxBD2OSqoQ+hyKX1Zk0E/th1x5H6sMxgidJXUDm8x3LRykiQzabDh2FBjR5ua&#10;ysvhahS4v/5Utues+E6z62n7kax98VUpNXob1p8gAg3hKX64dzrOn2bTFO7vxBv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Al8QMMAAADeAAAADwAAAAAAAAAAAAAAAACf&#10;AgAAZHJzL2Rvd25yZXYueG1sUEsFBgAAAAAEAAQA9wAAAI8DAAAAAA==&#10;">
                    <v:imagedata r:id="rId1309" o:title=""/>
                  </v:shape>
                </v:group>
                <v:group id="Group 2938" o:spid="_x0000_s1639" style="position:absolute;left:8362;top:1468;width:34;height:2" coordorigin="8362,1468"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un4cQAAADeAAAA&#10;DwAAAAAAAAAAAAAAAACqAgAAZHJzL2Rvd25yZXYueG1sUEsFBgAAAAAEAAQA+gAAAJsDAAAAAA==&#10;">
                  <v:shape id="Freeform 2939" o:spid="_x0000_s1640" style="position:absolute;left:8362;top:1468;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Mp8IA&#10;AADeAAAADwAAAGRycy9kb3ducmV2LnhtbERP24rCMBB9F/Yfwiz4pqmKItUoKhRWEMTLBwzN2Bab&#10;SWlmbf37zcLCvs3hXGe97V2tXtSGyrOByTgBRZx7W3Fh4H7LRktQQZAt1p7JwJsCbDcfgzWm1nd8&#10;oddVChVDOKRooBRpUq1DXpLDMPYNceQevnUoEbaFti12MdzVepokC+2w4thQYkOHkvLn9dsZOHb5&#10;Pdsds+lkUTfnU/KQ/YnFmOFnv1uBEurlX/zn/rJx/nw2n8HvO/EGvf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AAynwgAAAN4AAAAPAAAAAAAAAAAAAAAAAJgCAABkcnMvZG93&#10;bnJldi54bWxQSwUGAAAAAAQABAD1AAAAhwMAAAAA&#10;" path="m,l34,r,2l,2,,e" filled="f" stroked="f">
                    <v:path arrowok="t" o:connecttype="custom" o:connectlocs="0,1468;34,1468;34,1470;0,1470;0,1468" o:connectangles="0,0,0,0,0"/>
                  </v:shape>
                </v:group>
                <v:group id="Group 2940" o:spid="_x0000_s1641" style="position:absolute;left:8352;top:1468;width:12;height:2" coordorigin="8352,1468"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J6aDsQAAADeAAAADwAAAGRycy9kb3ducmV2LnhtbERPTWvCQBC9F/wPywje&#10;dBNtikRXEdHSgwhVQbwN2TEJZmdDdk3iv+8WCr3N433Oct2bSrTUuNKygngSgSDOrC45V3A578dz&#10;EM4ja6wsk4IXOVivBm9LTLXt+Jvak89FCGGXooLC+zqV0mUFGXQTWxMH7m4bgz7AJpe6wS6Em0pO&#10;o+hDGiw5NBRY07ag7HF6GgWfHXabWbxrD4/79nU7J8frISalRsN+swDhqff/4j/3lw7zk1nyD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J6aDsQAAADeAAAA&#10;DwAAAAAAAAAAAAAAAACqAgAAZHJzL2Rvd25yZXYueG1sUEsFBgAAAAAEAAQA+gAAAJsDAAAAAA==&#10;">
                  <v:shape id="Freeform 2941" o:spid="_x0000_s1642" style="position:absolute;left:8352;top:1468;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d1vMQA&#10;AADeAAAADwAAAGRycy9kb3ducmV2LnhtbERP22rCQBB9L/gPywh9KbrRkiAxq4hQkdKHGv2AITu5&#10;YHY27G5j+vfdQqFvczjXKfaT6cVIzneWFayWCQjiyuqOGwW369tiA8IHZI29ZVLwTR72u9lTgbm2&#10;D77QWIZGxBD2OSpoQxhyKX3VkkG/tANx5GrrDIYIXSO1w0cMN71cJ0kmDXYcG1oc6NhSdS+/jIJS&#10;Z9Pnhz+f5Khr837P+heXrJR6nk+HLYhAU/gX/7nPOs5PX9MUft+JN8jd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XdbzEAAAA3gAAAA8AAAAAAAAAAAAAAAAAmAIAAGRycy9k&#10;b3ducmV2LnhtbFBLBQYAAAAABAAEAPUAAACJAwAAAAA=&#10;" path="m,l12,r,2l,2,,e" filled="f" stroked="f">
                    <v:path arrowok="t" o:connecttype="custom" o:connectlocs="0,1468;12,1468;12,1470;0,1470;0,1468" o:connectangles="0,0,0,0,0"/>
                  </v:shape>
                </v:group>
                <v:group id="Group 2942" o:spid="_x0000_s1643" style="position:absolute;left:8342;top:1468;width:12;height:2" coordorigin="8342,1468"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Ch4sQAAADeAAAADwAAAGRycy9kb3ducmV2LnhtbERPTYvCMBC9L/gfwgh7&#10;W9MqFalGEVHZgwirgngbmrEtNpPSxLb++82CsLd5vM9ZrHpTiZYaV1pWEI8iEMSZ1SXnCi7n3dcM&#10;hPPIGivLpOBFDlbLwccCU207/qH25HMRQtilqKDwvk6ldFlBBt3I1sSBu9vGoA+wyaVusAvhppLj&#10;KJpKgyWHhgJr2hSUPU5Po2DfYbeexNv28LhvXrdzcrweYlLqc9iv5yA89f5f/HZ/6zA/mSRT+Hs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wCh4sQAAADeAAAA&#10;DwAAAAAAAAAAAAAAAACqAgAAZHJzL2Rvd25yZXYueG1sUEsFBgAAAAAEAAQA+gAAAJsDAAAAAA==&#10;">
                  <v:shape id="Freeform 2943" o:spid="_x0000_s1644" style="position:absolute;left:8342;top:1468;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lOUMQA&#10;AADeAAAADwAAAGRycy9kb3ducmV2LnhtbERPzWrCQBC+C32HZYRepNlYMZXoKkVoEfFgUx9gyI5J&#10;MDsbdteYvn1XELzNx/c7q81gWtGT841lBdMkBUFcWt1wpeD0+/W2AOEDssbWMin4Iw+b9ctohbm2&#10;N/6hvgiViCHsc1RQh9DlUvqyJoM+sR1x5M7WGQwRukpqh7cYblr5nqaZNNhwbKixo21N5aW4GgWF&#10;zobjwe++Za/PZn/J2olLp0q9jofPJYhAQ3iKH+6djvPns/kH3N+JN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JTlDEAAAA3gAAAA8AAAAAAAAAAAAAAAAAmAIAAGRycy9k&#10;b3ducmV2LnhtbFBLBQYAAAAABAAEAPUAAACJAwAAAAA=&#10;" path="m,l12,r,2l,2,,e" filled="f" stroked="f">
                    <v:path arrowok="t" o:connecttype="custom" o:connectlocs="0,1468;12,1468;12,1470;0,1470;0,1468" o:connectangles="0,0,0,0,0"/>
                  </v:shape>
                </v:group>
                <v:group id="Group 2944" o:spid="_x0000_s1645" style="position:absolute;left:8334;top:1468;width:10;height:3" coordorigin="8334,1468"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dOQC8cAAADe&#10;AAAADwAAAAAAAAAAAAAAAACqAgAAZHJzL2Rvd25yZXYueG1sUEsFBgAAAAAEAAQA+gAAAJ4DAAAA&#10;AA==&#10;">
                  <v:shape id="Freeform 2945" o:spid="_x0000_s1646" style="position:absolute;left:8334;top:1468;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xH5MMA&#10;AADeAAAADwAAAGRycy9kb3ducmV2LnhtbERP22oCMRB9L/Qfwgh9q8lWLboapRQKRQvi1g8YNuPu&#10;4mayJKmmf98IQt/mcK6z2iTbiwv50DnWUIwVCOLamY4bDcfvj+c5iBCRDfaOScMvBdisHx9WWBp3&#10;5QNdqtiIHMKhRA1tjEMpZahbshjGbiDO3Ml5izFD30jj8ZrDbS9flHqVFjvODS0O9N5Sfa5+rIZ9&#10;ZYtqd0rbYv+FSqXJbjGfeq2fRultCSJSiv/iu/vT5PmzyWwBt3fyD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exH5MMAAADeAAAADwAAAAAAAAAAAAAAAACYAgAAZHJzL2Rv&#10;d25yZXYueG1sUEsFBgAAAAAEAAQA9QAAAIgDAAAAAA==&#10;" path="m10,l8,,,1,,2r2,l10,2,10,e" filled="f" stroked="f">
                    <v:path arrowok="t" o:connecttype="custom" o:connectlocs="10,1468;8,1468;0,1469;0,1470;2,1470;10,1470;10,1468" o:connectangles="0,0,0,0,0,0,0"/>
                  </v:shape>
                </v:group>
                <v:group id="Group 2946" o:spid="_x0000_s1647" style="position:absolute;left:8326;top:1469;width:9;height:3" coordorigin="8326,1469"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clWsMcAAADe&#10;AAAADwAAAAAAAAAAAAAAAACqAgAAZHJzL2Rvd25yZXYueG1sUEsFBgAAAAAEAAQA+gAAAJ4DAAAA&#10;AA==&#10;">
                  <v:shape id="Freeform 2947" o:spid="_x0000_s1648" style="position:absolute;left:8326;top:1469;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J4ssUA&#10;AADeAAAADwAAAGRycy9kb3ducmV2LnhtbERP22rCQBB9L/Qflin0RepGi0FSVynFgiBWqn7ANDtN&#10;QrOzYXfU2K93C0Lf5nCuM1v0rlUnCrHxbGA0zEARl942XBk47N+fpqCiIFtsPZOBC0VYzO/vZlhY&#10;f+ZPOu2kUimEY4EGapGu0DqWNTmMQ98RJ+7bB4eSYKi0DXhO4a7V4yzLtcOGU0ONHb3VVP7sjs7A&#10;8vA1/t0KhdXmYyLdeoqDfcyNeXzoX19ACfXyL765VzbNnzznI/h7J92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niyxQAAAN4AAAAPAAAAAAAAAAAAAAAAAJgCAABkcnMv&#10;ZG93bnJldi54bWxQSwUGAAAAAAQABAD1AAAAigMAAAAA&#10;" path="m10,l8,,,1,,2r2,l10,1,10,e" filled="f" stroked="f">
                    <v:path arrowok="t" o:connecttype="custom" o:connectlocs="10,1469;8,1469;0,1470;0,1471;2,1471;10,1470;10,1469" o:connectangles="0,0,0,0,0,0,0"/>
                  </v:shape>
                </v:group>
                <v:group id="Group 2948" o:spid="_x0000_s1649" style="position:absolute;left:8319;top:1470;width:9;height:3" coordorigin="8319,1470"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ldtXMQAAADeAAAA&#10;DwAAAAAAAAAAAAAAAACqAgAAZHJzL2Rvd25yZXYueG1sUEsFBgAAAAAEAAQA+gAAAJsDAAAAAA==&#10;">
                  <v:shape id="Freeform 2949" o:spid="_x0000_s1650" style="position:absolute;left:8319;top:1470;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xDXsUA&#10;AADeAAAADwAAAGRycy9kb3ducmV2LnhtbERP22rCQBB9F/oPyxT6UuqmikFSVymlBaGoNPoB0+w0&#10;Cc3Oht2ppv16Vyj4NodzncVqcJ06UoitZwOP4wwUceVty7WBw/7tYQ4qCrLFzjMZ+KUIq+XNaIGF&#10;9Sf+oGMptUohHAs00Ij0hdaxashhHPueOHFfPjiUBEOtbcBTCnednmRZrh22nBoa7Omloeq7/HEG&#10;Xg+fk7+dUFhvtjPp3+d4v4+5MXe3w/MTKKFBruJ/99qm+bNpPoXLO+kGvT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vENexQAAAN4AAAAPAAAAAAAAAAAAAAAAAJgCAABkcnMv&#10;ZG93bnJldi54bWxQSwUGAAAAAAQABAD1AAAAigMAAAAA&#10;" path="m9,l7,,,,,2r2,l9,1,9,e" filled="f" stroked="f">
                    <v:path arrowok="t" o:connecttype="custom" o:connectlocs="9,1470;7,1470;0,1470;0,1472;2,1472;9,1471;9,1470" o:connectangles="0,0,0,0,0,0,0"/>
                  </v:shape>
                  <v:shape id="Picture 2950" o:spid="_x0000_s1651" type="#_x0000_t75" style="position:absolute;left:8307;top:1470;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z1nrFAAAA3gAAAA8AAABkcnMvZG93bnJldi54bWxET01rwkAQvRf8D8sIvRTd2Ki00VXEUqh4&#10;MgrtcciOSTQ7G3a3mv57tyB4m8f7nPmyM424kPO1ZQWjYQKCuLC65lLBYf85eAPhA7LGxjIp+CMP&#10;y0XvaY6Ztlfe0SUPpYgh7DNUUIXQZlL6oiKDfmhb4sgdrTMYInSl1A6vMdw08jVJptJgzbGhwpbW&#10;FRXn/NcoeB+PVttt6g4vk+LjRKfUbvLvH6We+91qBiJQFx7iu/tLx/mTdDqG/3fiDXJx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c9Z6xQAAAN4AAAAPAAAAAAAAAAAAAAAA&#10;AJ8CAABkcnMvZG93bnJldi54bWxQSwUGAAAAAAQABAD3AAAAkQMAAAAA&#10;">
                    <v:imagedata r:id="rId472" o:title=""/>
                  </v:shape>
                  <v:shape id="Picture 2951" o:spid="_x0000_s1652" type="#_x0000_t75" style="position:absolute;left:8301;top:1473;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BWOPGAAAA3gAAAA8AAABkcnMvZG93bnJldi54bWxET01rAjEQvRf6H8IUeqvZaldlNYoWlgqF&#10;Qq0evI2bcbN0M1mSVLf++qZQ6G0e73Pmy9624kw+NI4VPA4yEMSV0w3XCnYf5cMURIjIGlvHpOCb&#10;AiwXtzdzLLS78Dudt7EWKYRDgQpMjF0hZagMWQwD1xEn7uS8xZigr6X2eEnhtpXDLBtLiw2nBoMd&#10;PRuqPrdfVsHL69vkuL5Oy5EvMX8yrj7uDyul7u/61QxEpD7+i//cG53m56NxDr/vpBvk4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EFY48YAAADeAAAADwAAAAAAAAAAAAAA&#10;AACfAgAAZHJzL2Rvd25yZXYueG1sUEsFBgAAAAAEAAQA9wAAAJIDAAAAAA==&#10;">
                    <v:imagedata r:id="rId1310" o:title=""/>
                  </v:shape>
                </v:group>
                <v:group id="Group 2952" o:spid="_x0000_s1653" style="position:absolute;left:8293;top:1475;width:9;height:4" coordorigin="8293,1475" coordsize="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WxrX8QAAADeAAAA&#10;DwAAAAAAAAAAAAAAAACqAgAAZHJzL2Rvd25yZXYueG1sUEsFBgAAAAAEAAQA+gAAAJsDAAAAAA==&#10;">
                  <v:shape id="Freeform 2953" o:spid="_x0000_s1654" style="position:absolute;left:8293;top:1475;width:9;height:4;visibility:visible;mso-wrap-style:square;v-text-anchor:top" coordsize="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WAlsMA&#10;AADeAAAADwAAAGRycy9kb3ducmV2LnhtbERPTWvCQBC9C/6HZQRvurGNaUldRQpVe6wtQm/T7DQJ&#10;zc6G7Kjx37tCwds83ucsVr1r1Im6UHs2MJsmoIgLb2suDXx9vk2eQQVBtth4JgMXCrBaDgcLzK0/&#10;8wed9lKqGMIhRwOVSJtrHYqKHIapb4kj9+s7hxJhV2rb4TmGu0Y/JEmmHdYcGyps6bWi4m9/dAbS&#10;dPM+9+FQH76z/sfZrWx2qRgzHvXrF1BCvdzF/+6djfPnj9kT3N6JN+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WAlsMAAADeAAAADwAAAAAAAAAAAAAAAACYAgAAZHJzL2Rv&#10;d25yZXYueG1sUEsFBgAAAAAEAAQA9QAAAIgDAAAAAA==&#10;" path="m10,l8,,,2,,4r2,l10,2,10,e" filled="f" stroked="f">
                    <v:path arrowok="t" o:connecttype="custom" o:connectlocs="10,1475;8,1475;0,1477;0,1479;2,1479;10,1477;10,1475" o:connectangles="0,0,0,0,0,0,0"/>
                  </v:shape>
                </v:group>
                <v:group id="Group 2954" o:spid="_x0000_s1655" style="position:absolute;left:8285;top:1477;width:10;height:4" coordorigin="8285,1477"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79atscAAADe&#10;AAAADwAAAAAAAAAAAAAAAACqAgAAZHJzL2Rvd25yZXYueG1sUEsFBgAAAAAEAAQA+gAAAJ4DAAAA&#10;AA==&#10;">
                  <v:shape id="Freeform 2955" o:spid="_x0000_s1656" style="position:absolute;left:8285;top:1477;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gqYMkA&#10;AADeAAAADwAAAGRycy9kb3ducmV2LnhtbESPQWvCQBCF70L/wzJCL9JsrBg0ZpXSKgQKQm2LeBuy&#10;YxLMzobsqvHfdwWhtxnem/e9yVa9acSFOldbVjCOYhDEhdU1lwp+vjcvMxDOI2tsLJOCGzlYLZ8G&#10;GabaXvmLLjtfihDCLkUFlfdtKqUrKjLoItsSB+1oO4M+rF0pdYfXEG4a+RrHiTRYcyBU2NJ7RcVp&#10;dzaB+5E3s+nm95bvP7enZNvTeH0YKfU87N8WIDz1/t/8uM51qD+dJHO4vxNmkMs/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Z9gqYMkAAADeAAAADwAAAAAAAAAAAAAAAACYAgAA&#10;ZHJzL2Rvd25yZXYueG1sUEsFBgAAAAAEAAQA9QAAAI4DAAAAAA==&#10;" path="m10,l8,,,2,,3r2,l10,2,10,e" filled="f" stroked="f">
                    <v:path arrowok="t" o:connecttype="custom" o:connectlocs="10,1477;8,1477;0,1479;0,1480;2,1480;10,1479;10,1477" o:connectangles="0,0,0,0,0,0,0"/>
                  </v:shape>
                </v:group>
                <v:group id="Group 2956" o:spid="_x0000_s1657" style="position:absolute;left:8274;top:1479;width:13;height:4" coordorigin="8274,1479" coordsize="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gQwG3IAAAA&#10;3gAAAA8AAAAAAAAAAAAAAAAAqgIAAGRycy9kb3ducmV2LnhtbFBLBQYAAAAABAAEAPoAAACfAwAA&#10;AAA=&#10;">
                  <v:shape id="Freeform 2957" o:spid="_x0000_s1658" style="position:absolute;left:8274;top:1479;width:13;height:4;visibility:visible;mso-wrap-style:square;v-text-anchor:top" coordsize="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H8UMYA&#10;AADeAAAADwAAAGRycy9kb3ducmV2LnhtbERPS2sCMRC+F/wPYYTeataKD7ZGEcVaD2LVFuxt2Iy7&#10;SzeTbRJ1/feNUOhtPr7njKeNqcSFnC8tK+h2EhDEmdUl5wo+DsunEQgfkDVWlknBjTxMJ62HMaba&#10;XnlHl33IRQxhn6KCIoQ6ldJnBRn0HVsTR+5kncEQoculdniN4aaSz0kykAZLjg0F1jQvKPven42C&#10;zfq4PS60+/rs4/r1Z77yg/fVSKnHdjN7ARGoCf/iP/ebjvP7vWEX7u/EG+Tk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nH8UMYAAADeAAAADwAAAAAAAAAAAAAAAACYAgAAZHJz&#10;L2Rvd25yZXYueG1sUEsFBgAAAAAEAAQA9QAAAIsDAAAAAA==&#10;" path="m13,l11,,,1,,3r2,l13,1,13,e" filled="f" stroked="f">
                    <v:path arrowok="t" o:connecttype="custom" o:connectlocs="13,1479;11,1479;0,1480;0,1482;2,1482;13,1480;13,1479" o:connectangles="0,0,0,0,0,0,0"/>
                  </v:shape>
                  <v:shape id="Picture 2958" o:spid="_x0000_s1659" type="#_x0000_t75" style="position:absolute;left:8261;top:1480;width:16;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ADFrGAAAA3gAAAA8AAABkcnMvZG93bnJldi54bWxET0trwkAQvhf8D8sIvZS60WqVmI2IbUHo&#10;pUYtPQ7ZyQOzsyG71fjvXaHQ23x8z0lWvWnEmTpXW1YwHkUgiHOray4VHPYfzwsQziNrbCyTgis5&#10;WKWDhwRjbS+8o3PmSxFC2MWooPK+jaV0eUUG3ci2xIErbGfQB9iVUnd4CeGmkZMoepUGaw4NFba0&#10;qSg/Zb9GwVEfvhaf2ff1530z9XJeUJG/PSn1OOzXSxCeev8v/nNvdZg/e5lP4P5OuEGm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YAMWsYAAADeAAAADwAAAAAAAAAAAAAA&#10;AACfAgAAZHJzL2Rvd25yZXYueG1sUEsFBgAAAAAEAAQA9wAAAJIDAAAAAA==&#10;">
                    <v:imagedata r:id="rId484" o:title=""/>
                  </v:shape>
                  <v:shape id="Picture 2959" o:spid="_x0000_s1660" type="#_x0000_t75" style="position:absolute;left:8243;top:1482;width:1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MqcHFAAAA3gAAAA8AAABkcnMvZG93bnJldi54bWxET0trAjEQvgv+hzCCl1Kz1VplNUrxAQUv&#10;umrpcdjMPnAzWTZR13/fFAre5uN7znzZmkrcqHGlZQVvgwgEcWp1ybmC03H7OgXhPLLGyjIpeJCD&#10;5aLbmWOs7Z0PdEt8LkIIuxgVFN7XsZQuLcigG9iaOHCZbQz6AJtc6gbvIdxUchhFH9JgyaGhwJpW&#10;BaWX5GoUnPVpP90l34+fzerdy0lGWbp+Uarfaz9nIDy1/in+d3/pMH88mozg751wg1z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zKnBxQAAAN4AAAAPAAAAAAAAAAAAAAAA&#10;AJ8CAABkcnMvZG93bnJldi54bWxQSwUGAAAAAAQABAD3AAAAkQMAAAAA&#10;">
                    <v:imagedata r:id="rId484" o:title=""/>
                  </v:shape>
                  <v:shape id="Picture 2960" o:spid="_x0000_s1661" type="#_x0000_t75" style="position:absolute;left:8221;top:1483;width:24;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lMbXFAAAA3gAAAA8AAABkcnMvZG93bnJldi54bWxET0trAjEQvhf8D2EEL1KzWq2yGkW0BaGX&#10;umrpcdjMPnAzWTZR13/fCEJv8/E9Z7FqTSWu1LjSsoLhIAJBnFpdcq7gePh8nYFwHlljZZkU3MnB&#10;atl5WWCs7Y33dE18LkIIuxgVFN7XsZQuLcigG9iaOHCZbQz6AJtc6gZvIdxUchRF79JgyaGhwJo2&#10;BaXn5GIUnPTxe/aV/Nx/PzZjL6cZZem2r1Sv267nIDy1/l/8dO90mD95m47h8U64Q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JTG1xQAAAN4AAAAPAAAAAAAAAAAAAAAA&#10;AJ8CAABkcnMvZG93bnJldi54bWxQSwUGAAAAAAQABAD3AAAAkQMAAAAA&#10;">
                    <v:imagedata r:id="rId484" o:title=""/>
                  </v:shape>
                  <v:shape id="Picture 2961" o:spid="_x0000_s1662" type="#_x0000_t75" style="position:absolute;left:8218;top:1480;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j8XHFAAAA3gAAAA8AAABkcnMvZG93bnJldi54bWxET01rwkAQvQv+h2WE3nRjRFtTNyKWYg9F&#10;aCp4HbLTJCQ7G7JrEv99t1DwNo/3Obv9aBrRU+cqywqWiwgEcW51xYWCy/f7/AWE88gaG8uk4E4O&#10;9ul0ssNE24G/qM98IUIIuwQVlN63iZQuL8mgW9iWOHA/tjPoA+wKqTscQrhpZBxFG2mw4tBQYkvH&#10;kvI6uxkFt3NPn/G9XZ0O2/j0tr1mg68rpZ5m4+EVhKfRP8T/7g8d5q9Xz2v4eyfcIN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4/FxxQAAAN4AAAAPAAAAAAAAAAAAAAAA&#10;AJ8CAABkcnMvZG93bnJldi54bWxQSwUGAAAAAAQABAD3AAAAkQMAAAAA&#10;">
                    <v:imagedata r:id="rId483" o:title=""/>
                  </v:shape>
                  <v:shape id="Picture 2962" o:spid="_x0000_s1663" type="#_x0000_t75" style="position:absolute;left:8215;top:1483;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xbwbFAAAA3gAAAA8AAABkcnMvZG93bnJldi54bWxET01rwkAQvRf8D8sIvTUbI7U1dSNiKXoo&#10;QlPB65CdJiHZ2ZBdk/jv3UKht3m8z9lsJ9OKgXpXW1awiGIQxIXVNZcKzt8fT68gnEfW2FomBTdy&#10;sM1mDxtMtR35i4bclyKEsEtRQeV9l0rpiooMush2xIH7sb1BH2BfSt3jGMJNK5M4XkmDNYeGCjva&#10;V1Q0+dUouJ4G+kxu3fKwWyeH9/UlH31TK/U4n3ZvIDxN/l/85z7qMP95+bKC33fCDTK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MW8GxQAAAN4AAAAPAAAAAAAAAAAAAAAA&#10;AJ8CAABkcnMvZG93bnJldi54bWxQSwUGAAAAAAQABAD3AAAAkQMAAAAA&#10;">
                    <v:imagedata r:id="rId483" o:title=""/>
                  </v:shape>
                  <v:shape id="Picture 2963" o:spid="_x0000_s1664" type="#_x0000_t75" style="position:absolute;left:8215;top:1489;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gw9fGAAAA3gAAAA8AAABkcnMvZG93bnJldi54bWxET9tqwkAQfRf8h2UE33RjxFqiq7SFthYK&#10;rZcPmGan2WB2Nma3Jvr1XaHQtzmc6yzXna3EmRpfOlYwGScgiHOnSy4UHPbPo3sQPiBrrByTggt5&#10;WK/6vSVm2rW8pfMuFCKGsM9QgQmhzqT0uSGLfuxq4sh9u8ZiiLAppG6wjeG2kmmS3EmLJccGgzU9&#10;GcqPux+r4PSKb+nH+8YZc3psD9vPl+tXmio1HHQPCxCBuvAv/nNvdJw/m87ncHsn3i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ODD18YAAADeAAAADwAAAAAAAAAAAAAA&#10;AACfAgAAZHJzL2Rvd25yZXYueG1sUEsFBgAAAAAEAAQA9wAAAJIDAAAAAA==&#10;">
                    <v:imagedata r:id="rId481" o:title=""/>
                  </v:shape>
                  <v:shape id="Picture 2964" o:spid="_x0000_s1665" type="#_x0000_t75" style="position:absolute;left:8190;top:1480;width:7;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iXu/HAAAA3gAAAA8AAABkcnMvZG93bnJldi54bWxEj0FrwkAQhe9C/8Myhd5000htja4iLcUe&#10;RGgqeB2yYxLMzobsmsR/3zkUepvhvXnvm/V2dI3qqQu1ZwPPswQUceFtzaWB08/n9A1UiMgWG89k&#10;4E4BtpuHyRoz6wf+pj6PpZIQDhkaqGJsM61DUZHDMPMtsWgX3zmMsnalth0OEu4anSbJQjusWRoq&#10;bOm9ouKa35yB27GnQ3pv5/vdMt1/LM/5EK+1MU+P424FKtIY/81/119W8F/mr8Ir78gMevM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3iXu/HAAAA3gAAAA8AAAAAAAAAAAAA&#10;AAAAnwIAAGRycy9kb3ducmV2LnhtbFBLBQYAAAAABAAEAPcAAACTAwAAAAA=&#10;">
                    <v:imagedata r:id="rId483" o:title=""/>
                  </v:shape>
                </v:group>
                <v:group id="Group 2965" o:spid="_x0000_s1666" style="position:absolute;left:8187;top:1484;width:5;height:5" coordorigin="8187,1484"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Spp8MUAAADeAAAADwAAAGRycy9kb3ducmV2LnhtbERPTWvCQBC9C/0PyxR6&#10;q5so2hpdRcQWDyI0FsTbkB2TYHY2ZLdJ/PeuUPA2j/c5i1VvKtFS40rLCuJhBII4s7rkXMHv8ev9&#10;E4TzyBory6TgRg5Wy5fBAhNtO/6hNvW5CCHsElRQeF8nUrqsIINuaGviwF1sY9AH2ORSN9iFcFPJ&#10;URRNpcGSQ0OBNW0Kyq7pn1Hw3WG3Hsfbdn+9bG7n4+Rw2sek1Ntrv56D8NT7p/jfvdNh/mT8MYP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kqafDFAAAA3gAA&#10;AA8AAAAAAAAAAAAAAAAAqgIAAGRycy9kb3ducmV2LnhtbFBLBQYAAAAABAAEAPoAAACcAwAAAAA=&#10;">
                  <v:shape id="Freeform 2966" o:spid="_x0000_s1667" style="position:absolute;left:8187;top:1484;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eqj8gA&#10;AADeAAAADwAAAGRycy9kb3ducmV2LnhtbESPQWvCQBCF74X+h2WEXkrdVNsg0VVKQdCL0CiCtyE7&#10;JtHsbMhuNfbXdw6CtxnmzXvvmy1616gLdaH2bOB9mIAiLrytuTSw2y7fJqBCRLbYeCYDNwqwmD8/&#10;zTCz/so/dMljqcSEQ4YGqhjbTOtQVOQwDH1LLLej7xxGWbtS2w6vYu4aPUqSVDusWRIqbOm7ouKc&#10;/zoDezta97stv/6lp7Df5B/LQ2obY14G/dcUVKQ+PsT375WV+p/jiQAIjsyg5/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p6qPyAAAAN4AAAAPAAAAAAAAAAAAAAAAAJgCAABk&#10;cnMvZG93bnJldi54bWxQSwUGAAAAAAQABAD1AAAAjQMAAAAA&#10;" path="m3,l,1,,5r6,l3,e" filled="f" stroked="f">
                    <v:path arrowok="t" o:connecttype="custom" o:connectlocs="3,1484;0,1485;0,1489;6,1489;3,1484" o:connectangles="0,0,0,0,0"/>
                  </v:shape>
                </v:group>
                <v:group id="Group 2967" o:spid="_x0000_s1668" style="position:absolute;left:8187;top:1489;width:5;height:18" coordorigin="8187,1489" coordsize="5,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okV0cQAAADeAAAA&#10;DwAAAAAAAAAAAAAAAACqAgAAZHJzL2Rvd25yZXYueG1sUEsFBgAAAAAEAAQA+gAAAJsDAAAAAA==&#10;">
                  <v:shape id="Freeform 2968" o:spid="_x0000_s1669" style="position:absolute;left:8187;top:1489;width:5;height:18;visibility:visible;mso-wrap-style:square;v-text-anchor:top" coordsize="5,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lf3cMA&#10;AADeAAAADwAAAGRycy9kb3ducmV2LnhtbERPS4vCMBC+C/6HMII3TVRcpWsUXRXEm4/D7m1oZtti&#10;MylNVqu/3ggL3ubje85s0dhSXKn2hWMNg74CQZw6U3Cm4Xza9qYgfEA2WDomDXfysJi3WzNMjLvx&#10;ga7HkIkYwj5BDXkIVSKlT3Oy6PuuIo7cr6sthgjrTJoabzHclnKo1Ie0WHBsyLGir5zSy/HPalCb&#10;PapJ9bNelYOJN8X2e/VId1p3O83yE0SgJrzF/+6difPHo+kQXu/EG+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lf3cMAAADeAAAADwAAAAAAAAAAAAAAAACYAgAAZHJzL2Rv&#10;d25yZXYueG1sUEsFBgAAAAAEAAQA9QAAAIgDAAAAAA==&#10;" path="m,l6,r,18l,18,,e" filled="f" stroked="f">
                    <v:path arrowok="t" o:connecttype="custom" o:connectlocs="0,1489;6,1489;6,1507;0,1507;0,1489" o:connectangles="0,0,0,0,0"/>
                  </v:shape>
                  <v:shape id="Picture 2969" o:spid="_x0000_s1670" type="#_x0000_t75" style="position:absolute;left:8163;top:1479;width:7;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9cJHEAAAA3gAAAA8AAABkcnMvZG93bnJldi54bWxET0trAjEQvhf6H8IUvNWslS26GqW0CKU9&#10;1Qdeh824WdxMQhLdbX99Uyh4m4/vOcv1YDtxpRBbxwom4wIEce10y42C/W7zOAMRE7LGzjEp+KYI&#10;69X93RIr7Xr+ous2NSKHcKxQgUnJV1LG2pDFOHaeOHMnFyymDEMjdcA+h9tOPhXFs7TYcm4w6OnV&#10;UH3eXqwCj3Fy7Ot56T8PH2XCzY95CzulRg/DywJEoiHdxP/ud53nl9PZFP7eyTfI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r9cJHEAAAA3gAAAA8AAAAAAAAAAAAAAAAA&#10;nwIAAGRycy9kb3ducmV2LnhtbFBLBQYAAAAABAAEAPcAAACQAwAAAAA=&#10;">
                    <v:imagedata r:id="rId1311" o:title=""/>
                  </v:shape>
                </v:group>
                <v:group id="Group 2970" o:spid="_x0000_s1671" style="position:absolute;left:8159;top:1480;width:5;height:5" coordorigin="8159,1480"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v62ScQAAADeAAAA&#10;DwAAAAAAAAAAAAAAAACqAgAAZHJzL2Rvd25yZXYueG1sUEsFBgAAAAAEAAQA+gAAAJsDAAAAAA==&#10;">
                  <v:shape id="Freeform 2971" o:spid="_x0000_s1672" style="position:absolute;left:8159;top:1480;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AJF8YA&#10;AADeAAAADwAAAGRycy9kb3ducmV2LnhtbERPTWvCQBC9F/wPyxS8FN3U1iDRTZCC0F4KjSL0NmSn&#10;SWx2NmTXJPXXuwXB2zze52yy0TSip87VlhU8zyMQxIXVNZcKDvvdbAXCeWSNjWVS8EcOsnTysMFE&#10;24G/qM99KUIIuwQVVN63iZSuqMigm9uWOHA/tjPoA+xKqTscQrhp5CKKYmmw5tBQYUtvFRW/+dko&#10;OOrFx3jY89MlPrnjZ/66+451o9T0cdyuQXga/V18c7/rMH/5slrC/zvhBpl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AJF8YAAADeAAAADwAAAAAAAAAAAAAAAACYAgAAZHJz&#10;L2Rvd25yZXYueG1sUEsFBgAAAAAEAAQA9QAAAIsDAAAAAA==&#10;" path="m4,l,2,,6r5,l4,e" filled="f" stroked="f">
                    <v:path arrowok="t" o:connecttype="custom" o:connectlocs="4,1480;0,1482;0,1486;5,1486;4,1480" o:connectangles="0,0,0,0,0"/>
                  </v:shape>
                </v:group>
                <v:group id="Group 2972" o:spid="_x0000_s1673" style="position:absolute;left:8159;top:1486;width:5;height:19" coordorigin="8159,1486"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YI2lwwAAAN4AAAAP&#10;AAAAAAAAAAAAAAAAAKoCAABkcnMvZG93bnJldi54bWxQSwUGAAAAAAQABAD6AAAAmgMAAAAA&#10;">
                  <v:shape id="Freeform 2973" o:spid="_x0000_s1674" style="position:absolute;left:8159;top:1486;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h8MYA&#10;AADeAAAADwAAAGRycy9kb3ducmV2LnhtbERPTWsCMRC9F/ofwhR6KTWp0nXZGqWILeKhpVY8Tzfj&#10;ZnUzWTaprv/eCIXe5vE+ZzLrXSOO1IXas4angQJBXHpTc6Vh8/32mIMIEdlg45k0nCnAbHp7M8HC&#10;+BN/0XEdK5FCOBSowcbYFlKG0pLDMPAtceJ2vnMYE+wqaTo8pXDXyKFSmXRYc2qw2NLcUnlY/zoN&#10;K7W3n8OPB58d+vfdOMsX+5+t0vr+rn99ARGpj//iP/fSpPnPo3wM13fSDXJ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3h8MYAAADeAAAADwAAAAAAAAAAAAAAAACYAgAAZHJz&#10;L2Rvd25yZXYueG1sUEsFBgAAAAAEAAQA9QAAAIsDAAAAAA==&#10;" path="m,l5,r,19l,19,,e" filled="f" stroked="f">
                    <v:path arrowok="t" o:connecttype="custom" o:connectlocs="0,1486;5,1486;5,1505;0,1505;0,1486" o:connectangles="0,0,0,0,0"/>
                  </v:shape>
                </v:group>
                <v:group id="Group 2974" o:spid="_x0000_s1675" style="position:absolute;left:8246;top:1480;width:7;height:8" coordorigin="8246,1480"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OzvEzIAAAA&#10;3gAAAA8AAAAAAAAAAAAAAAAAqgIAAGRycy9kb3ducmV2LnhtbFBLBQYAAAAABAAEAPoAAACfAwAA&#10;AAA=&#10;">
                  <v:shape id="Freeform 2975" o:spid="_x0000_s1676" style="position:absolute;left:8246;top:1480;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aBWMgA&#10;AADeAAAADwAAAGRycy9kb3ducmV2LnhtbESPT2sCMRDF70K/Q5hCL6LZVirrapRSEPVQxX/gcdiM&#10;u0s3kzWJuv32TaHgbYb33m/eTGatqcWNnK8sK3jtJyCIc6srLhQc9vNeCsIHZI21ZVLwQx5m06fO&#10;BDNt77yl2y4UIkLYZ6igDKHJpPR5SQZ93zbEUTtbZzDE1RVSO7xHuKnlW5IMpcGK44USG/osKf/e&#10;XU2kuIU9rY/deb651l/b1F9Wx+5FqZfn9mMMIlAbHub/9FLH+u+DdAR/78QZ5PQ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doFYyAAAAN4AAAAPAAAAAAAAAAAAAAAAAJgCAABk&#10;cnMvZG93bnJldi54bWxQSwUGAAAAAAQABAD1AAAAjQMAAAAA&#10;" path="m5,l,4,3,9,7,6,5,e" filled="f" stroked="f">
                    <v:path arrowok="t" o:connecttype="custom" o:connectlocs="5,1480;0,1484;3,1489;7,1486;5,1480" o:connectangles="0,0,0,0,0"/>
                  </v:shape>
                </v:group>
                <v:group id="Group 2976" o:spid="_x0000_s1677" style="position:absolute;left:8243;top:1484;width:5;height:5" coordorigin="8243,1484"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gcJpfIAAAA&#10;3gAAAA8AAAAAAAAAAAAAAAAAqgIAAGRycy9kb3ducmV2LnhtbFBLBQYAAAAABAAEAPoAAACfAwAA&#10;AAA=&#10;">
                  <v:shape id="Freeform 2977" o:spid="_x0000_s1678" style="position:absolute;left:8243;top:1484;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KZycYA&#10;AADeAAAADwAAAGRycy9kb3ducmV2LnhtbERPTWvCQBC9F/wPywi9FLPRtkFjVikFoV4EExG8Ddkx&#10;SZudDdmtpv31rlDobR7vc7L1YFpxod41lhVMoxgEcWl1w5WCQ7GZzEE4j6yxtUwKfsjBejV6yDDV&#10;9sp7uuS+EiGEXYoKau+7VEpX1mTQRbYjDtzZ9gZ9gH0ldY/XEG5aOYvjRBpsODTU2NF7TeVX/m0U&#10;HPVsOxwKfvpNPt1xl79sTolulXocD29LEJ4G/y/+c3/oMP/1eTGF+zvhBr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KZycYAAADeAAAADwAAAAAAAAAAAAAAAACYAgAAZHJz&#10;L2Rvd25yZXYueG1sUEsFBgAAAAAEAAQA9QAAAIsDAAAAAA==&#10;" path="m3,l,1,,5r6,l3,e" filled="f" stroked="f">
                    <v:path arrowok="t" o:connecttype="custom" o:connectlocs="3,1484;0,1485;0,1489;6,1489;3,1484" o:connectangles="0,0,0,0,0"/>
                  </v:shape>
                  <v:shape id="Picture 2978" o:spid="_x0000_s1679" type="#_x0000_t75" style="position:absolute;left:8243;top:1489;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bhrXGAAAA3gAAAA8AAABkcnMvZG93bnJldi54bWxET9tKAzEQfS/4D2EE39qsKUq7Ni0qVFso&#10;1F4+YNyMm8XNZLuJ3dWvNwXBtzmc68wWvavFmdpQedZwO8pAEBfeVFxqOB6WwwmIEJEN1p5JwzcF&#10;WMyvBjPMje94R+d9LEUK4ZCjBhtjk0sZCksOw8g3xIn78K3DmGBbStNil8JdLVWW3UuHFacGiw09&#10;Wyo+919Ow+kV12q7WXlrT0/dcff28vOulNY31/3jA4hIffwX/7lXJs2/G08VXN5JN8j5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JuGtcYAAADeAAAADwAAAAAAAAAAAAAA&#10;AACfAgAAZHJzL2Rvd25yZXYueG1sUEsFBgAAAAAEAAQA9wAAAJIDAAAAAA==&#10;">
                    <v:imagedata r:id="rId481" o:title=""/>
                  </v:shape>
                  <v:shape id="Picture 2979" o:spid="_x0000_s1680" type="#_x0000_t75" style="position:absolute;left:8274;top:1479;width:6;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KKmTEAAAA3gAAAA8AAABkcnMvZG93bnJldi54bWxET01rwkAQvRf8D8sI3urGhBYTXUUsxR5K&#10;wSh4HbJjEszOhuyaxH/vFgq9zeN9zno7mkb01LnasoLFPAJBXFhdc6ngfPp8XYJwHlljY5kUPMjB&#10;djN5WWOm7cBH6nNfihDCLkMFlfdtJqUrKjLo5rYlDtzVdgZ9gF0pdYdDCDeNjKPoXRqsOTRU2NK+&#10;ouKW342C+09P3/GjTQ67ND58pJd88Ldaqdl03K1AeBr9v/jP/aXD/LckTeD3nXCD3D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NKKmTEAAAA3gAAAA8AAAAAAAAAAAAAAAAA&#10;nwIAAGRycy9kb3ducmV2LnhtbFBLBQYAAAAABAAEAPcAAACQAwAAAAA=&#10;">
                    <v:imagedata r:id="rId483" o:title=""/>
                  </v:shape>
                  <v:shape id="Picture 2980" o:spid="_x0000_s1681" type="#_x0000_t75" style="position:absolute;left:8271;top:1480;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jshDEAAAA3gAAAA8AAABkcnMvZG93bnJldi54bWxET01rwkAQvQv9D8sUetNNo5YmuoooxR5E&#10;MC14HbLTJJidDdk1if/eLQje5vE+Z7keTC06al1lWcH7JAJBnFtdcaHg9+dr/AnCeWSNtWVScCMH&#10;69XLaImptj2fqMt8IUIIuxQVlN43qZQuL8mgm9iGOHB/tjXoA2wLqVvsQ7ipZRxFH9JgxaGhxIa2&#10;JeWX7GoUXI8dHeJbM91vkni/S85Z7y+VUm+vw2YBwtPgn+KH+1uH+fNpMoP/d8INcn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jshDEAAAA3gAAAA8AAAAAAAAAAAAAAAAA&#10;nwIAAGRycy9kb3ducmV2LnhtbFBLBQYAAAAABAAEAPcAAACQAwAAAAA=&#10;">
                    <v:imagedata r:id="rId483" o:title=""/>
                  </v:shape>
                  <v:shape id="Picture 2981" o:spid="_x0000_s1682" type="#_x0000_t75" style="position:absolute;left:8271;top:1486;width:5;height: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yHsHGAAAA3gAAAA8AAABkcnMvZG93bnJldi54bWxET9tqwkAQfRf8h2UE33RjxNJGV2kLbRUE&#10;6+UDptlpNpidjdmtSfv1XaHQtzmc6yxWna3ElRpfOlYwGScgiHOnSy4UnI4vo3sQPiBrrByTgm/y&#10;sFr2ewvMtGt5T9dDKEQMYZ+hAhNCnUnpc0MW/djVxJH7dI3FEGFTSN1gG8NtJdMkuZMWS44NBmt6&#10;NpSfD19WweUNN+luu3bGXJ7a0/799ecjTZUaDrrHOYhAXfgX/7nXOs6fTR9mcHsn3iC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3IewcYAAADeAAAADwAAAAAAAAAAAAAA&#10;AACfAgAAZHJzL2Rvd25yZXYueG1sUEsFBgAAAAAEAAQA9wAAAJIDAAAAAA==&#10;">
                    <v:imagedata r:id="rId481" o:title=""/>
                  </v:shape>
                  <v:shape id="Picture 2982" o:spid="_x0000_s1683" type="#_x0000_t75" style="position:absolute;left:8059;top:1475;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Dk9bEAAAA3gAAAA8AAABkcnMvZG93bnJldi54bWxET01rwkAQvRf6H5YpeCm6UVGa6Cq2IPRq&#10;LJTehuyYDWZnY3ZN4r/vCoK3ebzPWW8HW4uOWl85VjCdJCCIC6crLhX8HPfjDxA+IGusHZOCG3nY&#10;bl5f1php1/OBujyUIoawz1CBCaHJpPSFIYt+4hriyJ1cazFE2JZSt9jHcFvLWZIspcWKY4PBhr4M&#10;Fef8ahXsUlOn1/eu/zwvkr9LPvyeppe5UqO3YbcCEWgIT/HD/a3j/MU8XcL9nXiD3P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Dk9bEAAAA3gAAAA8AAAAAAAAAAAAAAAAA&#10;nwIAAGRycy9kb3ducmV2LnhtbFBLBQYAAAAABAAEAPcAAACQAwAAAAA=&#10;">
                    <v:imagedata r:id="rId475" o:title=""/>
                  </v:shape>
                  <v:shape id="Picture 2983" o:spid="_x0000_s1684" type="#_x0000_t75" style="position:absolute;left:8059;top:1475;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PNk3FAAAA3gAAAA8AAABkcnMvZG93bnJldi54bWxET01rwkAQvRf8D8sUeim6saI2qauoUOi1&#10;UZDehuyYDWZnY3ZN4r/vFgre5vE+Z7UZbC06an3lWMF0koAgLpyuuFRwPHyO30H4gKyxdkwK7uRh&#10;sx49rTDTrudv6vJQihjCPkMFJoQmk9IXhiz6iWuII3d2rcUQYVtK3WIfw20t35JkIS1WHBsMNrQ3&#10;VFzym1WwTU2d3l67fneZJz/XfDidp9eZUi/Pw/YDRKAhPMT/7i8d589n6RL+3ok3yP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TzZNxQAAAN4AAAAPAAAAAAAAAAAAAAAA&#10;AJ8CAABkcnMvZG93bnJldi54bWxQSwUGAAAAAAQABAD3AAAAkQMAAAAA&#10;">
                    <v:imagedata r:id="rId475" o:title=""/>
                  </v:shape>
                  <v:shape id="Picture 2984" o:spid="_x0000_s1685" type="#_x0000_t75" style="position:absolute;left:8059;top:1475;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Qoj/HAAAA3gAAAA8AAABkcnMvZG93bnJldi54bWxEj0FrwzAMhe+D/QejwS5jdbrSsmR1SzcY&#10;7Lq0MHYTsRqHxnIau0n676vDYDeJ9/Tep/V28q0aqI9NYAPzWQaKuAq24drAYf/5/AoqJmSLbWAy&#10;cKUI28393RoLG0b+pqFMtZIQjgUacCl1hdaxcuQxzkJHLNox9B6TrH2tbY+jhPtWv2TZSntsWBoc&#10;dvThqDqVF29gl7s2vzwN4/tpmf2ey+nnOD8vjHl8mHZvoBJN6d/8d/1lBX+5yIVX3pEZ9OY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LQoj/HAAAA3gAAAA8AAAAAAAAAAAAA&#10;AAAAnwIAAGRycy9kb3ducmV2LnhtbFBLBQYAAAAABAAEAPcAAACTAwAAAAA=&#10;">
                    <v:imagedata r:id="rId475" o:title=""/>
                  </v:shape>
                  <v:shape id="Picture 2985" o:spid="_x0000_s1686" type="#_x0000_t75" style="position:absolute;left:8059;top:1475;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nCcPFAAAA3gAAAA8AAABkcnMvZG93bnJldi54bWxET01rwkAQvRf8D8sIXkrd2NTSRFeRloLF&#10;k1GoxyE7JtHsbNhdNf77bqHQ2zze58yXvWnFlZxvLCuYjBMQxKXVDVcK9rvPpzcQPiBrbC2Tgjt5&#10;WC4GD3PMtb3xlq5FqEQMYZ+jgjqELpfSlzUZ9GPbEUfuaJ3BEKGrpHZ4i+Gmlc9J8ioNNhwbauzo&#10;vabyXFyMguxlstpsUrd/nJYfJzql9qv4Pig1GvarGYhAffgX/7nXOs6fplkGv+/EG+Ti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pwnDxQAAAN4AAAAPAAAAAAAAAAAAAAAA&#10;AJ8CAABkcnMvZG93bnJldi54bWxQSwUGAAAAAAQABAD3AAAAkQMAAAAA&#10;">
                    <v:imagedata r:id="rId472" o:title=""/>
                  </v:shape>
                  <v:shape id="Picture 2986" o:spid="_x0000_s1687" type="#_x0000_t75" style="position:absolute;left:8059;top:1475;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9+LzIAAAA3gAAAA8AAABkcnMvZG93bnJldi54bWxEj09rwkAQxe9Cv8MyBS9SN/4rbeoqUim0&#10;eDIK7XHITpPY7GzYXTX99p1DwdsM8+a991uue9eqC4XYeDYwGWegiEtvG64MHA9vD0+gYkK22Hom&#10;A78UYb26Gywxt/7Ke7oUqVJiwjFHA3VKXa51LGtyGMe+I5bbtw8Ok6yh0jbgVcxdq6dZ9qgdNiwJ&#10;NXb0WlP5U5ydgef5ZLPbzcJxtCi3JzrN/Efx+WXM8L7fvIBK1Keb+P/73Ur9xTwTAMGRGfTqD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CPfi8yAAAAN4AAAAPAAAAAAAAAAAA&#10;AAAAAJ8CAABkcnMvZG93bnJldi54bWxQSwUGAAAAAAQABAD3AAAAlAMAAAAA&#10;">
                    <v:imagedata r:id="rId472" o:title=""/>
                  </v:shape>
                </v:group>
                <v:group id="Group 2987" o:spid="_x0000_s1688" style="position:absolute;left:8059;top:1475;width:12;height:7" coordorigin="8059,1475" coordsize="1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b7sQAAADeAAAADwAAAGRycy9kb3ducmV2LnhtbERPS4vCMBC+C/6HMIK3&#10;Na2usnSNIqLiQRZ8wLK3oRnbYjMpTWzrv98Igrf5+J4zX3amFA3VrrCsIB5FIIhTqwvOFFzO248v&#10;EM4jaywtk4IHOVgu+r05Jtq2fKTm5DMRQtglqCD3vkqkdGlOBt3IVsSBu9raoA+wzqSusQ3hppTj&#10;KJpJgwWHhhwrWueU3k53o2DXYruaxJvmcLuuH3/n6c/vISalhoNu9Q3CU+ff4pd7r8P86WcUw/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Db7sQAAADeAAAA&#10;DwAAAAAAAAAAAAAAAACqAgAAZHJzL2Rvd25yZXYueG1sUEsFBgAAAAAEAAQA+gAAAJsDAAAAAA==&#10;">
                  <v:shape id="Freeform 2988" o:spid="_x0000_s1689" style="position:absolute;left:8059;top:1475;width:12;height:7;visibility:visible;mso-wrap-style:square;v-text-anchor:top" coordsize="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UjrMUA&#10;AADeAAAADwAAAGRycy9kb3ducmV2LnhtbERPTWvCQBC9F/wPywi9FN00qGh0lVJo8WIhKoK3ITsm&#10;wexs2N1q6q93C4K3ebzPWaw604gLOV9bVvA+TEAQF1bXXCrY774GUxA+IGtsLJOCP/KwWvZeFphp&#10;e+WcLttQihjCPkMFVQhtJqUvKjLoh7YljtzJOoMhQldK7fAaw00j0ySZSIM1x4YKW/qsqDhvf42C&#10;75/Z22bvRjM7ScdHu3b54bbJlXrtdx9zEIG68BQ/3Gsd549HSQr/78Qb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5SOsxQAAAN4AAAAPAAAAAAAAAAAAAAAAAJgCAABkcnMv&#10;ZG93bnJldi54bWxQSwUGAAAAAAQABAD1AAAAigMAAAAA&#10;" path="m12,l10,r,6l,6,,7r12,l12,e" filled="f" stroked="f">
                    <v:path arrowok="t" o:connecttype="custom" o:connectlocs="12,1475;10,1475;10,1481;0,1481;0,1482;12,1482;12,1475" o:connectangles="0,0,0,0,0,0,0"/>
                  </v:shape>
                </v:group>
                <v:group id="Group 2989" o:spid="_x0000_s1690" style="position:absolute;left:8059;top:1475;width:10;height:6" coordorigin="8059,1475" coordsize="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7gAsQAAADeAAAADwAAAGRycy9kb3ducmV2LnhtbERPS4vCMBC+C/sfwgh7&#10;07Trg6UaRcRd9iCCuiDehmZsi82kNLGt/94Igrf5+J4zX3amFA3VrrCsIB5GIIhTqwvOFPwffwbf&#10;IJxH1lhaJgV3crBcfPTmmGjb8p6ag89ECGGXoILc+yqR0qU5GXRDWxEH7mJrgz7AOpO6xjaEm1J+&#10;RdFUGiw4NORY0Tqn9Hq4GQW/LbarUbxpttfL+n4+TnanbUxKffa71QyEp86/xS/3nw7zJ+No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G7gAsQAAADeAAAA&#10;DwAAAAAAAAAAAAAAAACqAgAAZHJzL2Rvd25yZXYueG1sUEsFBgAAAAAEAAQA+gAAAJsDAAAAAA==&#10;">
                  <v:shape id="Freeform 2990" o:spid="_x0000_s1691" style="position:absolute;left:8059;top:1475;width:10;height:6;visibility:visible;mso-wrap-style:square;v-text-anchor:top" coordsize="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1ZHMUA&#10;AADeAAAADwAAAGRycy9kb3ducmV2LnhtbERPTU8CMRC9m/AfmjHxJq0GEBYKIQQT40lXOHCbbMfd&#10;xu10beuy8uutiYm3eXmfs9oMrhU9hWg9a7gbKxDElTeWaw2Ht8fbOYiYkA22nknDN0XYrEdXKyyM&#10;P/Mr9WWqRQ7hWKCGJqWukDJWDTmMY98RZ+7dB4cpw1BLE/Ccw10r75WaSYeWc0ODHe0aqj7KL6eh&#10;f6H9cWHLhzAbLhd7Cp9TZZ+1vrketksQiYb0L/5zP5k8fzpRE/h9J98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vVkcxQAAAN4AAAAPAAAAAAAAAAAAAAAAAJgCAABkcnMv&#10;ZG93bnJldi54bWxQSwUGAAAAAAQABAD1AAAAigMAAAAA&#10;" path="m10,l7,r,5l,5,,6r10,l10,e" filled="f" stroked="f">
                    <v:path arrowok="t" o:connecttype="custom" o:connectlocs="10,1475;7,1475;7,1480;0,1480;0,1481;10,1481;10,1475" o:connectangles="0,0,0,0,0,0,0"/>
                  </v:shape>
                </v:group>
                <v:group id="Group 2991" o:spid="_x0000_s1692" style="position:absolute;left:8059;top:1475;width:7;height:5" coordorigin="8059,1475" coordsize="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vd7cUAAADeAAAADwAAAGRycy9kb3ducmV2LnhtbERPS2vCQBC+F/wPywi9&#10;1U1sIxJdRUTFgxR8gHgbsmMSzM6G7JrEf98tFHqbj+8582VvKtFS40rLCuJRBII4s7rkXMHlvP2Y&#10;gnAeWWNlmRS8yMFyMXibY6ptx0dqTz4XIYRdigoK7+tUSpcVZNCNbE0cuLttDPoAm1zqBrsQbio5&#10;jqKJNFhyaCiwpnVB2eP0NAp2HXarz3jTHh739et2Tr6vh5iUeh/2qxkIT73/F/+59zrMT76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DL3e3FAAAA3gAA&#10;AA8AAAAAAAAAAAAAAAAAqgIAAGRycy9kb3ducmV2LnhtbFBLBQYAAAAABAAEAPoAAACcAwAAAAA=&#10;">
                  <v:shape id="Freeform 2992" o:spid="_x0000_s1693" style="position:absolute;left:8059;top:1475;width:7;height:5;visibility:visible;mso-wrap-style:square;v-text-anchor:top" coordsize="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uo/cUA&#10;AADeAAAADwAAAGRycy9kb3ducmV2LnhtbERPS2sCMRC+F/wPYYTeamLx0a5GKYLFPsBqvXgbNuNm&#10;cTNZNum6/ntTKPQ2H99z5svOVaKlJpSeNQwHCgRx7k3JhYbD9/rhCUSIyAYrz6ThSgGWi97dHDPj&#10;L7yjdh8LkUI4ZKjBxlhnUobcksMw8DVx4k6+cRgTbAppGrykcFfJR6Um0mHJqcFiTStL+Xn/4zSo&#10;w/NoM3zPyX7Y3evb59d4206PWt/3u5cZiEhd/Bf/uTcmzR+P1AR+30k3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26j9xQAAAN4AAAAPAAAAAAAAAAAAAAAAAJgCAABkcnMv&#10;ZG93bnJldi54bWxQSwUGAAAAAAQABAD1AAAAigMAAAAA&#10;" path="m7,l6,r,4l,4,,5r7,l7,e" filled="f" stroked="f">
                    <v:path arrowok="t" o:connecttype="custom" o:connectlocs="7,1475;6,1475;6,1479;0,1479;0,1480;7,1480;7,1475" o:connectangles="0,0,0,0,0,0,0"/>
                  </v:shape>
                </v:group>
                <v:group id="Group 2993" o:spid="_x0000_s1694" style="position:absolute;left:8059;top:1475;width:5;height:4" coordorigin="8059,1475" coordsize="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XmAcUAAADeAAAADwAAAGRycy9kb3ducmV2LnhtbERPTWvCQBC9F/wPywje&#10;6iZqtERXEbGlh1CoFkpvQ3ZMgtnZkF2T+O/dQqG3ebzP2ewGU4uOWldZVhBPIxDEudUVFwq+zq/P&#10;LyCcR9ZYWyYFd3Kw246eNphq2/MndSdfiBDCLkUFpfdNKqXLSzLoprYhDtzFtgZ9gG0hdYt9CDe1&#10;nEXRUhqsODSU2NChpPx6uhkFbz32+3l87LLr5XD/OScf31lMSk3Gw34NwtPg/8V/7ncd5ieLaAW/&#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9V5gHFAAAA3gAA&#10;AA8AAAAAAAAAAAAAAAAAqgIAAGRycy9kb3ducmV2LnhtbFBLBQYAAAAABAAEAPoAAACcAwAAAAA=&#10;">
                  <v:shape id="Freeform 2994" o:spid="_x0000_s1695" style="position:absolute;left:8059;top:1475;width:5;height: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0iaMcA&#10;AADeAAAADwAAAGRycy9kb3ducmV2LnhtbESPT2/CMAzF70j7DpGRdoOE/UFbR0AIadJuY2WX3bzG&#10;tN0ap2oCLXx6fEDiZus9v/fzYjX4Rh2pi3VgC7OpAUVcBFdzaeF79z55ARUTssMmMFk4UYTV8m60&#10;wMyFnr/omKdSSQjHDC1UKbWZ1rGoyGOchpZYtH3oPCZZu1K7DnsJ941+MGauPdYsDRW2tKmo+M8P&#10;3kL5t1//+tyfzePP6bN/5W1jht7a+/GwfgOVaEg38/X6wwn+85MRXnlHZtD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dImjHAAAA3gAAAA8AAAAAAAAAAAAAAAAAmAIAAGRy&#10;cy9kb3ducmV2LnhtbFBLBQYAAAAABAAEAPUAAACMAwAAAAA=&#10;" path="m6,l4,r,3l,3,,4r6,l6,e" filled="f" stroked="f">
                    <v:path arrowok="t" o:connecttype="custom" o:connectlocs="6,1475;4,1475;4,1478;0,1478;0,1479;6,1479;6,1475" o:connectangles="0,0,0,0,0,0,0"/>
                  </v:shape>
                </v:group>
                <v:group id="Group 2995" o:spid="_x0000_s1696" style="position:absolute;left:8059;top:1475;width:4;height:3" coordorigin="8059,1475"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YbX6MUAAADeAAAADwAAAGRycy9kb3ducmV2LnhtbERPTWvCQBC9F/wPywje&#10;6iZqxEZXEbGlh1CoFkpvQ3ZMgtnZkF2T+O/dQqG3ebzP2ewGU4uOWldZVhBPIxDEudUVFwq+zq/P&#10;KxDOI2usLZOCOznYbUdPG0y17fmTupMvRAhhl6KC0vsmldLlJRl0U9sQB+5iW4M+wLaQusU+hJta&#10;zqJoKQ1WHBpKbOhQUn493YyCtx77/Tw+dtn1crj/nJOP7ywmpSbjYb8G4Wnw/+I/97sO85NF9AK/&#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GG1+jFAAAA3gAA&#10;AA8AAAAAAAAAAAAAAAAAqgIAAGRycy9kb3ducmV2LnhtbFBLBQYAAAAABAAEAPoAAACcAwAAAAA=&#10;">
                  <v:shape id="Freeform 2996" o:spid="_x0000_s1697" style="position:absolute;left:8059;top:1475;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5McA&#10;AADeAAAADwAAAGRycy9kb3ducmV2LnhtbESPT0sDQQzF70K/wxDBi9jZFv/UtdMigtKrVbDewk66&#10;u3SS2e6M7frtm0Oht4S8vPd+8+XAwRyoT20UB5NxAYakir6V2sH31/vdDEzKKB5DFHLwTwmWi9HV&#10;HEsfj/JJh3WujZpIKtFBk3NXWpuqhhjTOHYketvGnjHr2tfW93hUcw52WhSPlrEVTWiwo7eGqt36&#10;jx187Non5PAcprPfFW9/8mbPtxvnbq6H1xcwmYZ8EZ+/V17rP9xPFEBxdAa7O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1IkuTHAAAA3gAAAA8AAAAAAAAAAAAAAAAAmAIAAGRy&#10;cy9kb3ducmV2LnhtbFBLBQYAAAAABAAEAPUAAACMAwAAAAA=&#10;" path="m4,l2,r,2l,2,,3r4,l4,e" filled="f" stroked="f">
                    <v:path arrowok="t" o:connecttype="custom" o:connectlocs="4,1475;2,1475;2,1477;0,1477;0,1478;4,1478;4,1475" o:connectangles="0,0,0,0,0,0,0"/>
                  </v:shape>
                </v:group>
                <v:group id="Group 2997" o:spid="_x0000_s1698" style="position:absolute;left:8059;top:1475;width:2;height:2" coordorigin="8059,1475"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opTTPFAAAA3gAA&#10;AA8AAAAAAAAAAAAAAAAAqgIAAGRycy9kb3ducmV2LnhtbFBLBQYAAAAABAAEAPoAAACcAwAAAAA=&#10;">
                  <v:shape id="Freeform 2998" o:spid="_x0000_s1699" style="position:absolute;left:8059;top:1475;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JtXMgA&#10;AADeAAAADwAAAGRycy9kb3ducmV2LnhtbESPT2sCMRDF7wW/QxihN80qtdTVKCIttAjF+ufgbdyM&#10;u4vJZJukun77piD0NsN7835vpvPWGnEhH2rHCgb9DARx4XTNpYLd9q33AiJEZI3GMSm4UYD5rPMw&#10;xVy7K3/RZRNLkUI45KigirHJpQxFRRZD3zXESTs5bzGm1ZdSe7ymcGvkMMuepcWaE6HChpYVFefN&#10;j02Qz5MxY2v2t2z97Y+7149zszoo9dhtFxMQkdr4b75fv+tUf/Q0GMLfO2kGOfs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Vsm1cyAAAAN4AAAAPAAAAAAAAAAAAAAAAAJgCAABk&#10;cnMvZG93bnJldi54bWxQSwUGAAAAAAQABAD1AAAAjQMAAAAA&#10;" path="m,l2,r,2l,2,,e" filled="f" stroked="f">
                    <v:path arrowok="t" o:connecttype="custom" o:connectlocs="0,1475;2,1475;2,1477;0,1477;0,1475" o:connectangles="0,0,0,0,0"/>
                  </v:shape>
                </v:group>
                <v:group id="Group 2999" o:spid="_x0000_s1700" style="position:absolute;left:8059;top:1489;width:23;height:2" coordorigin="8059,1489"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d238UAAADeAAAADwAAAGRycy9kb3ducmV2LnhtbERPS2vCQBC+F/wPyxS8&#10;1U1MLZK6BpEqHqRQFUpvQ3ZMQrKzIbvN4993C4Xe5uN7ziYbTSN66lxlWUG8iEAQ51ZXXCi4XQ9P&#10;axDOI2tsLJOCiRxk29nDBlNtB/6g/uILEULYpaig9L5NpXR5SQbdwrbEgbvbzqAPsCuk7nAI4aaR&#10;yyh6kQYrDg0ltrQvKa8v30bBccBhl8Rv/bm+76ev6+r98xyTUvPHcfcKwtPo/8V/7pMO81fPc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W3dt/FAAAA3gAA&#10;AA8AAAAAAAAAAAAAAAAAqgIAAGRycy9kb3ducmV2LnhtbFBLBQYAAAAABAAEAPoAAACcAwAAAAA=&#10;">
                  <v:shape id="Freeform 3000" o:spid="_x0000_s1701" style="position:absolute;left:8059;top:1489;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WQb8UA&#10;AADeAAAADwAAAGRycy9kb3ducmV2LnhtbERPS2sCMRC+F/wPYQRvNbu+WlejlEqh9FK1vXgbknF3&#10;dTNZklS3/94Ihd7m43vOct3ZRlzIh9qxgnyYgSDWztRcKvj+ent8BhEissHGMSn4pQDrVe9hiYVx&#10;V97RZR9LkUI4FKigirEtpAy6Ioth6FrixB2dtxgT9KU0Hq8p3DZylGUzabHm1FBhS68V6fP+xyrY&#10;dlr7/PMUns5j+pgfNtPtcXNQatDvXhYgInXxX/znfjdp/nSST+D+TrpB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NZBvxQAAAN4AAAAPAAAAAAAAAAAAAAAAAJgCAABkcnMv&#10;ZG93bnJldi54bWxQSwUGAAAAAAQABAD1AAAAigMAAAAA&#10;" path="m,l23,r,1l,1,,e" filled="f" stroked="f">
                    <v:path arrowok="t" o:connecttype="custom" o:connectlocs="0,1489;23,1489;23,1490;0,1490;0,1489" o:connectangles="0,0,0,0,0"/>
                  </v:shape>
                </v:group>
                <v:group id="Group 3001" o:spid="_x0000_s1702" style="position:absolute;left:8080;top:1475;width:2;height:15" coordorigin="8080,1475"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RJLMMUAAADeAAAADwAAAGRycy9kb3ducmV2LnhtbERPS2vCQBC+F/wPywi9&#10;1U1sIxJdRUTFgxR8gHgbsmMSzM6G7JrEf98tFHqbj+8582VvKtFS40rLCuJRBII4s7rkXMHlvP2Y&#10;gnAeWWNlmRS8yMFyMXibY6ptx0dqTz4XIYRdigoK7+tUSpcVZNCNbE0cuLttDPoAm1zqBrsQbio5&#10;jqKJNFhyaCiwpnVB2eP0NAp2HXarz3jTHh739et2Tr6vh5iUeh/2qxkIT73/F/+59zrMT77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USSzDFAAAA3gAA&#10;AA8AAAAAAAAAAAAAAAAAqgIAAGRycy9kb3ducmV2LnhtbFBLBQYAAAAABAAEAPoAAACcAwAAAAA=&#10;">
                  <v:shape id="Freeform 3002" o:spid="_x0000_s1703" style="position:absolute;left:8080;top:1475;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CC18cA&#10;AADeAAAADwAAAGRycy9kb3ducmV2LnhtbESPQWvDMAyF74P+B6NCb6vTkoY2q1O2QmCww1jby24i&#10;1pIssWxiN83+/VwY7Cbx3vf0tD9MphcjDb61rGC1TEAQV1a3XCu4nMvHLQgfkDX2lknBD3k4FLOH&#10;Peba3viDxlOoRQxhn6OCJgSXS+mrhgz6pXXEUfuyg8EQ16GWesBbDDe9XCdJJg22HC806OjYUNWd&#10;ribWeHOu+n7pss/33dGl9lqm465UajGfnp9ABJrCv/mPftWR26SrDO7vxBlk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ggtfHAAAA3gAAAA8AAAAAAAAAAAAAAAAAmAIAAGRy&#10;cy9kb3ducmV2LnhtbFBLBQYAAAAABAAEAPUAAACMAwAAAAA=&#10;" path="m,l2,r,15l,15,,e" filled="f" stroked="f">
                    <v:path arrowok="t" o:connecttype="custom" o:connectlocs="0,1475;2,1475;2,1490;0,1490;0,1475" o:connectangles="0,0,0,0,0"/>
                  </v:shape>
                </v:group>
                <v:group id="Group 3003" o:spid="_x0000_s1704" style="position:absolute;left:8059;top:1475;width:23;height:2" coordorigin="8059,1475"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xw3MUAAADeAAAADwAAAGRycy9kb3ducmV2LnhtbERPTWvCQBC9C/0PyxR6&#10;003a2krqKiJVPIhgFMTbkB2TYHY2ZLdJ/PddQfA2j/c503lvKtFS40rLCuJRBII4s7rkXMHxsBpO&#10;QDiPrLGyTApu5GA+exlMMdG24z21qc9FCGGXoILC+zqR0mUFGXQjWxMH7mIbgz7AJpe6wS6Em0q+&#10;R9GXNFhyaCiwpmVB2TX9MwrWHXaLj/i33V4vy9v5MN6dtjEp9fbaL35AeOr9U/xwb3SYP/6Mv+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qMcNzFAAAA3gAA&#10;AA8AAAAAAAAAAAAAAAAAqgIAAGRycy9kb3ducmV2LnhtbFBLBQYAAAAABAAEAPoAAACcAwAAAAA=&#10;">
                  <v:shape id="Freeform 3004" o:spid="_x0000_s1705" style="position:absolute;left:8059;top:1475;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aascA&#10;AADeAAAADwAAAGRycy9kb3ducmV2LnhtbESPT0/DMAzF70h8h8hI3FjawRiUZdPEhIS4sH+X3azE&#10;a8sap0rCVr49PiBxs/We3/t5thh8p84UUxvYQDkqQBHb4FquDex3b3dPoFJGdtgFJgM/lGAxv76a&#10;YeXChTd03uZaSQinCg00OfeV1sk25DGNQk8s2jFEj1nWWGsX8SLhvtPjonjUHluWhgZ7em3Inrbf&#10;3sB6sDaWn19perqnj+fDarI+rg7G3N4MyxdQmYb8b/67fneCP3kohVfekRn0/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14mmrHAAAA3gAAAA8AAAAAAAAAAAAAAAAAmAIAAGRy&#10;cy9kb3ducmV2LnhtbFBLBQYAAAAABAAEAPUAAACMAwAAAAA=&#10;" path="m,l23,r,2l,2,,e" filled="f" stroked="f">
                    <v:path arrowok="t" o:connecttype="custom" o:connectlocs="0,1475;23,1475;23,1477;0,1477;0,1475" o:connectangles="0,0,0,0,0"/>
                  </v:shape>
                </v:group>
                <v:group id="Group 3005" o:spid="_x0000_s1706" style="position:absolute;left:8059;top:1475;width:2;height:15" coordorigin="8059,1475"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9BNcUAAADeAAAADwAAAGRycy9kb3ducmV2LnhtbERPTWvCQBC9C/0PyxR6&#10;003aWmrqKiJVPIhgFMTbkB2TYHY2ZLdJ/PddQfA2j/c503lvKtFS40rLCuJRBII4s7rkXMHxsBp+&#10;g3AeWWNlmRTcyMF89jKYYqJtx3tqU5+LEMIuQQWF93UipcsKMuhGtiYO3MU2Bn2ATS51g10IN5V8&#10;j6IvabDk0FBgTcuCsmv6ZxSsO+wWH/Fvu71elrfzYbw7bWNS6u21X/yA8NT7p/jh3ugwf/wZT+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RfQTXFAAAA3gAA&#10;AA8AAAAAAAAAAAAAAAAAqgIAAGRycy9kb3ducmV2LnhtbFBLBQYAAAAABAAEAPoAAACcAwAAAAA=&#10;">
                  <v:shape id="Freeform 3006" o:spid="_x0000_s1707" style="position:absolute;left:8059;top:1475;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l1hccA&#10;AADeAAAADwAAAGRycy9kb3ducmV2LnhtbESPQWvCQBCF70L/wzKF3nSjpKLRVVohUOihVHvpbciO&#10;STQ7u2TXmP77zqHQ2zzmfW/mbfej69RAfWw9G5jPMlDElbct1wa+TuV0BSomZIudZzLwQxH2u4fJ&#10;Fgvr7/xJwzHVSkI4FmigSSkUWseqIYdx5gOx7M6+d5hE9rW2Pd4l3HV6kWVL7bBludBgoEND1fV4&#10;c/LGewjV5fW6/P5YH0Lub2U+rEtjnh7Hlw2oRGP6N//Rb1a453whBaSOzKB3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pdYXHAAAA3gAAAA8AAAAAAAAAAAAAAAAAmAIAAGRy&#10;cy9kb3ducmV2LnhtbFBLBQYAAAAABAAEAPUAAACMAwAAAAA=&#10;" path="m,l2,r,15l,15,,e" filled="f" stroked="f">
                    <v:path arrowok="t" o:connecttype="custom" o:connectlocs="0,1475;2,1475;2,1490;0,1490;0,1475" o:connectangles="0,0,0,0,0"/>
                  </v:shape>
                  <v:shape id="Picture 3007" o:spid="_x0000_s1708" type="#_x0000_t75" style="position:absolute;left:8048;top:1505;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s//nHAAAA3gAAAA8AAABkcnMvZG93bnJldi54bWxEj0FrwkAQhe8F/8Mygre6MVgpqauIIvQg&#10;tE1Dz9PsmASzsyE7jbG/vlso9DbDe/O+N+vt6Fo1UB8azwYW8wQUceltw5WB4v14/wgqCLLF1jMZ&#10;uFGA7WZyt8bM+iu/0ZBLpWIIhwwN1CJdpnUoa3IY5r4jjtrZ9w4lrn2lbY/XGO5anSbJSjtsOBJq&#10;7GhfU3nJv1zkflqRND8Wl+L0Wn2Uq+/0ZTgYM5uOuydQQqP8m/+un22s/7BMF/D7TpxBb3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es//nHAAAA3gAAAA8AAAAAAAAAAAAA&#10;AAAAnwIAAGRycy9kb3ducmV2LnhtbFBLBQYAAAAABAAEAPcAAACTAwAAAAA=&#10;">
                    <v:imagedata r:id="rId1312" o:title=""/>
                  </v:shape>
                  <v:shape id="Picture 3008" o:spid="_x0000_s1709" type="#_x0000_t75" style="position:absolute;left:8221;top:1505;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xAbDAAAA3gAAAA8AAABkcnMvZG93bnJldi54bWxET01Lw0AQvQv+h2WEXqTdGLS0abclSBWv&#10;poLXITtN0mRnQ3bapP/eFQRv83ifs91PrlNXGkLj2cDTIgFFXHrbcGXg6/g2X4EKgmyx80wGbhRg&#10;v7u/22Jm/cifdC2kUjGEQ4YGapE+0zqUNTkMC98TR+7kB4cS4VBpO+AYw12n0yRZaocNx4Yae3qt&#10;qWyLizOQH8b145mqUm5F3rbfJOnh3Roze5jyDSihSf7Ff+4PG+e/PKcp/L4Tb9C7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bEBsMAAADeAAAADwAAAAAAAAAAAAAAAACf&#10;AgAAZHJzL2Rvd25yZXYueG1sUEsFBgAAAAAEAAQA9wAAAI8DAAAAAA==&#10;">
                    <v:imagedata r:id="rId1313" o:title=""/>
                  </v:shape>
                  <v:shape id="Picture 3009" o:spid="_x0000_s1710" type="#_x0000_t75" style="position:absolute;left:8048;top:1508;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07N3EAAAA3gAAAA8AAABkcnMvZG93bnJldi54bWxET0trAjEQvgv+hzBCbzXro6WsRpGC0FI9&#10;VIvncTNuVjeTZRPN9t+bQsHbfHzPmS87W4sbtb5yrGA0zEAQF05XXCr42a+f30D4gKyxdkwKfsnD&#10;ctHvzTHXLvI33XahFCmEfY4KTAhNLqUvDFn0Q9cQJ+7kWoshwbaUusWYwm0tx1n2Ki1WnBoMNvRu&#10;qLjsrlYBfspqfbzGyXZqvuJpuz/E8+ag1NOgW81ABOrCQ/zv/tBp/st0PIG/d9INcn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K07N3EAAAA3gAAAA8AAAAAAAAAAAAAAAAA&#10;nwIAAGRycy9kb3ducmV2LnhtbFBLBQYAAAAABAAEAPcAAACQAwAAAAA=&#10;">
                    <v:imagedata r:id="rId1314" o:title=""/>
                  </v:shape>
                  <v:shape id="Picture 3010" o:spid="_x0000_s1711" type="#_x0000_t75" style="position:absolute;left:8221;top:1508;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lvcPGAAAA3gAAAA8AAABkcnMvZG93bnJldi54bWxET9tqwkAQfS/4D8sIfdONl9gQXUXE0loQ&#10;qS34OmTHJJqdDdmtJv36bqHQtzmc6yxWranEjRpXWlYwGkYgiDOrS84VfH48DxIQziNrrCyTgo4c&#10;rJa9hwWm2t75nW5Hn4sQwi5FBYX3dSqlywoy6Ia2Jg7c2TYGfYBNLnWD9xBuKjmOopk0WHJoKLCm&#10;TUHZ9fhlFFz2cczJIWlPcjZ5efredru3rlTqsd+u5yA8tf5f/Od+1WF+PB1P4fedcINc/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2W9w8YAAADeAAAADwAAAAAAAAAAAAAA&#10;AACfAgAAZHJzL2Rvd25yZXYueG1sUEsFBgAAAAAEAAQA9wAAAJIDAAAAAA==&#10;">
                    <v:imagedata r:id="rId1315" o:title=""/>
                  </v:shape>
                </v:group>
                <v:group id="Group 3011" o:spid="_x0000_s1712" style="position:absolute;left:8305;top:1591;width:2;height:532" coordorigin="8305,1591" coordsize="2,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36BjcQAAADeAAAADwAAAGRycy9kb3ducmV2LnhtbERPTWvCQBC9F/wPywi9&#10;6Sa2KRJdRUTFgwhVQbwN2TEJZmdDdk3iv+8WCr3N433OfNmbSrTUuNKygngcgSDOrC45V3A5b0dT&#10;EM4ja6wsk4IXOVguBm9zTLXt+Jvak89FCGGXooLC+zqV0mUFGXRjWxMH7m4bgz7AJpe6wS6Em0pO&#10;ouhLGiw5NBRY07qg7HF6GgW7DrvVR7xpD4/7+nU7J8frISal3of9agbCU+//xX/uvQ7zk89J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36BjcQAAADeAAAA&#10;DwAAAAAAAAAAAAAAAACqAgAAZHJzL2Rvd25yZXYueG1sUEsFBgAAAAAEAAQA+gAAAJsDAAAAAA==&#10;">
                  <v:shape id="Freeform 3012" o:spid="_x0000_s1713" style="position:absolute;left:8305;top:1591;width:2;height:532;visibility:visible;mso-wrap-style:square;v-text-anchor:top" coordsize="2,5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gzVsQA&#10;AADeAAAADwAAAGRycy9kb3ducmV2LnhtbERPTUsDMRC9C/6HMAVvNttVa9k2LUUQpR6KVXoeNuNm&#10;7WYSdmK7/vtGEHqbx/ucxWrwnTpSL21gA5NxAYq4DrblxsDnx/PtDJQkZItdYDLwSwKr5fXVAisb&#10;TvxOx11qVA5hqdCASylWWkvtyKOMQyTO3FfoPaYM+0bbHk853He6LIqp9thybnAY6clRfdj9eAMx&#10;br5f0vZOJvvt7K0kJ8P6UYy5GQ3rOahEQ7qI/92vNs9/uC+n8PdOvkEv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YM1bEAAAA3gAAAA8AAAAAAAAAAAAAAAAAmAIAAGRycy9k&#10;b3ducmV2LnhtbFBLBQYAAAAABAAEAPUAAACJAwAAAAA=&#10;" path="m,l,531e" filled="f" strokeweight="1.91483mm">
                    <v:path arrowok="t" o:connecttype="custom" o:connectlocs="0,1591;0,2122" o:connectangles="0,0"/>
                  </v:shape>
                </v:group>
                <v:group id="Group 3013" o:spid="_x0000_s1714" style="position:absolute;left:8336;top:2118;width:46;height:66" coordorigin="8336,2118"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C6YcUAAADeAAAADwAAAGRycy9kb3ducmV2LnhtbERPTWvCQBC9F/oflil4&#10;0020thJdRUTFgwjVgngbsmMSzM6G7JrEf98VhN7m8T5ntuhMKRqqXWFZQTyIQBCnVhecKfg9bfoT&#10;EM4jaywtk4IHOVjM399mmGjb8g81R5+JEMIuQQW591UipUtzMugGtiIO3NXWBn2AdSZ1jW0IN6Uc&#10;RtGXNFhwaMixolVO6e14Nwq2LbbLUbxu9rfr6nE5jQ/nfUxK9T665RSEp87/i1/unQ7zx5/Db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TgumHFAAAA3gAA&#10;AA8AAAAAAAAAAAAAAAAAqgIAAGRycy9kb3ducmV2LnhtbFBLBQYAAAAABAAEAPoAAACcAwAAAAA=&#10;">
                  <v:shape id="Freeform 3014" o:spid="_x0000_s1715" style="position:absolute;left:8336;top:2118;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QYKsUA&#10;AADeAAAADwAAAGRycy9kb3ducmV2LnhtbESPQUvDQBCF70L/wzIFL2J3W1QkdltKoZBrY7HXITsm&#10;0exsyI5t9Nc7B8HbDO/Ne9+st1PszYXG3CX2sFw4MMR1Ch03Hk6vh/tnMFmQA/aJycM3ZdhuZjdr&#10;LEK68pEulTRGQzgX6KEVGQprc91SxLxIA7Fq72mMKLqOjQ0jXjU89nbl3JON2LE2tDjQvqX6s/qK&#10;Ht6SHE5l7e6G5fn881FK5Y6p8v52Pu1ewAhN8m/+uy6D4j8+rJRX39EZ7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1BgqxQAAAN4AAAAPAAAAAAAAAAAAAAAAAJgCAABkcnMv&#10;ZG93bnJldi54bWxQSwUGAAAAAAQABAD1AAAAigMAAAAA&#10;" path="m46,l,9,35,65,46,e" fillcolor="black" stroked="f">
                    <v:path arrowok="t" o:connecttype="custom" o:connectlocs="46,2118;0,2127;35,2183;46,2118" o:connectangles="0,0,0,0"/>
                  </v:shape>
                </v:group>
                <v:group id="Group 3015" o:spid="_x0000_s1716" style="position:absolute;left:8336;top:2118;width:46;height:66" coordorigin="8336,2118"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OLiMUAAADeAAAADwAAAGRycy9kb3ducmV2LnhtbERPTWvCQBC9F/oflil4&#10;0020lhpdRUTFgwjVgngbsmMSzM6G7JrEf98VhN7m8T5ntuhMKRqqXWFZQTyIQBCnVhecKfg9bfrf&#10;IJxH1lhaJgUPcrCYv7/NMNG25R9qjj4TIYRdggpy76tESpfmZNANbEUcuKutDfoA60zqGtsQbko5&#10;jKIvabDg0JBjRauc0tvxbhRsW2yXo3jd7G/X1eNyGh/O+5iU6n10yykIT53/F7/cOx3mjz+HE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ozi4jFAAAA3gAA&#10;AA8AAAAAAAAAAAAAAAAAqgIAAGRycy9kb3ducmV2LnhtbFBLBQYAAAAABAAEAPoAAACcAwAAAAA=&#10;">
                  <v:shape id="Freeform 3016" o:spid="_x0000_s1717" style="position:absolute;left:8336;top:2118;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FieMYA&#10;AADeAAAADwAAAGRycy9kb3ducmV2LnhtbESPQWvCQBCF7wX/wzKCt7qx1iKpq2hB2iIlaEvPQ3bM&#10;RrOzIbvV+O87h0JvM8yb9963WPW+URfqYh3YwGScgSIug625MvD1ub2fg4oJ2WITmAzcKMJqObhb&#10;YG7Dlfd0OaRKiQnHHA24lNpc61g68hjHoSWW2zF0HpOsXaVth1cx941+yLIn7bFmSXDY0ouj8nz4&#10;8QZQT4vvdzy5W/FxdptdVfDrRhszGvbrZ1CJ+vQv/vt+s1J/9jgVAMGRGf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7FieMYAAADeAAAADwAAAAAAAAAAAAAAAACYAgAAZHJz&#10;L2Rvd25yZXYueG1sUEsFBgAAAAAEAAQA9QAAAIsDAAAAAA==&#10;" path="m35,65l46,,,9,35,65xe" filled="f" strokeweight=".1373mm">
                    <v:path arrowok="t" o:connecttype="custom" o:connectlocs="35,2183;46,2118;0,2127;35,2183" o:connectangles="0,0,0,0"/>
                  </v:shape>
                </v:group>
                <v:group id="Group 3017" o:spid="_x0000_s1718" style="position:absolute;left:8228;top:1530;width:46;height:66" coordorigin="8228,1530"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ZwRU8UAAADeAAAADwAAAGRycy9kb3ducmV2LnhtbERPS2vCQBC+F/wPyxS8&#10;1U1MLZK6BpEqHqRQFUpvQ3ZMQrKzIbvN4993C4Xe5uN7ziYbTSN66lxlWUG8iEAQ51ZXXCi4XQ9P&#10;axDOI2tsLJOCiRxk29nDBlNtB/6g/uILEULYpaig9L5NpXR5SQbdwrbEgbvbzqAPsCuk7nAI4aaR&#10;yyh6kQYrDg0ltrQvKa8v30bBccBhl8Rv/bm+76ev6+r98xyTUvPHcfcKwtPo/8V/7pMO81fPS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GcEVPFAAAA3gAA&#10;AA8AAAAAAAAAAAAAAAAAqgIAAGRycy9kb3ducmV2LnhtbFBLBQYAAAAABAAEAPoAAACcAwAAAAA=&#10;">
                  <v:shape id="Freeform 3018" o:spid="_x0000_s1719" style="position:absolute;left:8228;top:1530;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5HcMA&#10;AADeAAAADwAAAGRycy9kb3ducmV2LnhtbERPS2vCQBC+C/0PyxR6kbqrfSDRVUpByNVU6nXIjkls&#10;djZkp5r6692C4G0+vucs14Nv1Yn62AS2MJ0YUMRlcA1XFnZfm+c5qCjIDtvAZOGPIqxXD6MlZi6c&#10;eUunQiqVQjhmaKEW6TKtY1mTxzgJHXHiDqH3KAn2lXY9nlO4b/XMmHftseHUUGNHnzWVP8Wvt/Ad&#10;ZLPLSzPupvv95ZhLYbahsPbpcfhYgBIa5C6+uXOX5r+9vszg/510g15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W5HcMAAADeAAAADwAAAAAAAAAAAAAAAACYAgAAZHJzL2Rv&#10;d25yZXYueG1sUEsFBgAAAAAEAAQA9QAAAIgDAAAAAA==&#10;" path="m10,l,65,45,56,10,e" fillcolor="black" stroked="f">
                    <v:path arrowok="t" o:connecttype="custom" o:connectlocs="10,1530;0,1595;45,1586;10,1530" o:connectangles="0,0,0,0"/>
                  </v:shape>
                </v:group>
                <v:group id="Group 3019" o:spid="_x0000_s1720" style="position:absolute;left:8228;top:1530;width:46;height:66" coordorigin="8228,1530" coordsize="4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gIqv8UAAADeAAAADwAAAGRycy9kb3ducmV2LnhtbERPS2vCQBC+F/wPywje&#10;6iamikRXEamlByn4APE2ZMckmJ0N2W0S/31XEHqbj+85y3VvKtFS40rLCuJxBII4s7rkXMH5tHuf&#10;g3AeWWNlmRQ8yMF6NXhbYqptxwdqjz4XIYRdigoK7+tUSpcVZNCNbU0cuJttDPoAm1zqBrsQbio5&#10;iaKZNFhyaCiwpm1B2f34axR8ddhtkviz3d9v28f1NP257GNSajTsNwsQnnr/L365v3WYP/1IEn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4CKr/FAAAA3gAA&#10;AA8AAAAAAAAAAAAAAAAAqgIAAGRycy9kb3ducmV2LnhtbFBLBQYAAAAABAAEAPoAAACcAwAAAAA=&#10;">
                  <v:shape id="Freeform 3020" o:spid="_x0000_s1721" style="position:absolute;left:8228;top:1530;width:46;height:66;visibility:visible;mso-wrap-style:square;v-text-anchor:top" coordsize="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pke8QA&#10;AADeAAAADwAAAGRycy9kb3ducmV2LnhtbERP22rCQBB9F/yHZYS+6cZbKTEb0UJpSymhVnwesmM2&#10;mp0N2a3Gv+8WhL7N4VwnW/e2ERfqfO1YwXSSgCAuna65UrD/fhk/gfABWWPjmBTcyMM6Hw4yTLW7&#10;8hdddqESMYR9igpMCG0qpS8NWfQT1xJH7ug6iyHCrpK6w2sMt42cJcmjtFhzbDDY0rOh8rz7sQpQ&#10;zovDO57Mrfg8m+1HVfDrVir1MOo3KxCB+vAvvrvfdJy/XMwX8PdOvEH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KZHvEAAAA3gAAAA8AAAAAAAAAAAAAAAAAmAIAAGRycy9k&#10;b3ducmV2LnhtbFBLBQYAAAAABAAEAPUAAACJAwAAAAA=&#10;" path="m10,l,65,45,56,10,xe" filled="f" strokeweight=".1373mm">
                    <v:path arrowok="t" o:connecttype="custom" o:connectlocs="10,1530;0,1595;45,1586;10,1530" o:connectangles="0,0,0,0"/>
                  </v:shape>
                </v:group>
                <v:group id="Group 3021" o:spid="_x0000_s1722" style="position:absolute;left:7983;top:1441;width:65;height:46" coordorigin="7983,1441" coordsize="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cXUMQAAADeAAAADwAAAGRycy9kb3ducmV2LnhtbERPTWvCQBC9F/wPywje&#10;dBNtikRXEdHSgwhVQbwN2TEJZmdDdk3iv+8WCr3N433Oct2bSrTUuNKygngSgSDOrC45V3A578dz&#10;EM4ja6wsk4IXOVivBm9LTLXt+Jvak89FCGGXooLC+zqV0mUFGXQTWxMH7m4bgz7AJpe6wS6Em0pO&#10;o+hDGiw5NBRY07ag7HF6GgWfHXabWbxrD4/79nU7J8frISalRsN+swDhqff/4j/3lw7zk/dZA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qcXUMQAAADeAAAA&#10;DwAAAAAAAAAAAAAAAACqAgAAZHJzL2Rvd25yZXYueG1sUEsFBgAAAAAEAAQA+gAAAJsDAAAAAA==&#10;">
                  <v:shape id="Freeform 3022" o:spid="_x0000_s1723" style="position:absolute;left:7983;top:1441;width:65;height:46;visibility:visible;mso-wrap-style:square;v-text-anchor:top" coordsize="65,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h5wcMA&#10;AADeAAAADwAAAGRycy9kb3ducmV2LnhtbERPS4vCMBC+C/6HMII3Ta2rLNUoPhA8LaurnodmbIvN&#10;pCRR67/fLCx4m4/vOfNla2rxIOcrywpGwwQEcW51xYWC089u8AnCB2SNtWVS8CIPy0W3M8dM2ycf&#10;6HEMhYgh7DNUUIbQZFL6vCSDfmgb4shdrTMYInSF1A6fMdzUMk2SqTRYcWwosaFNSfnteDcKvr+K&#10;bX7arvT+PBnXqUsPl9torVS/165mIAK14S3+d+91nD/5GE/h7514g1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h5wcMAAADeAAAADwAAAAAAAAAAAAAAAACYAgAAZHJzL2Rv&#10;d25yZXYueG1sUEsFBgAAAAAEAAQA9QAAAIgDAAAAAA==&#10;" path="m8,l,46,65,34,8,e" fillcolor="black" stroked="f">
                    <v:path arrowok="t" o:connecttype="custom" o:connectlocs="8,1441;0,1487;65,1475;8,1441" o:connectangles="0,0,0,0"/>
                  </v:shape>
                </v:group>
                <v:group id="Group 3023" o:spid="_x0000_s1724" style="position:absolute;left:7983;top:1441;width:65;height:46" coordorigin="7983,1441" coordsize="6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ksvMUAAADeAAAADwAAAGRycy9kb3ducmV2LnhtbERPTWvCQBC9F/oflil4&#10;0020thJdRUTFgwjVgngbsmMSzM6G7JrEf98VhN7m8T5ntuhMKRqqXWFZQTyIQBCnVhecKfg9bfoT&#10;EM4jaywtk4IHOVjM399mmGjb8g81R5+JEMIuQQW591UipUtzMugGtiIO3NXWBn2AdSZ1jW0IN6Uc&#10;RtGXNFhwaMixolVO6e14Nwq2LbbLUbxu9rfr6nE5jQ/nfUxK9T665RSEp87/i1/unQ7zx5+jb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E5LLzFAAAA3gAA&#10;AA8AAAAAAAAAAAAAAAAAqgIAAGRycy9kb3ducmV2LnhtbFBLBQYAAAAABAAEAPoAAACcAwAAAAA=&#10;">
                  <v:shape id="Freeform 3024" o:spid="_x0000_s1725" style="position:absolute;left:7983;top:1441;width:65;height:46;visibility:visible;mso-wrap-style:square;v-text-anchor:top" coordsize="65,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bRjscA&#10;AADeAAAADwAAAGRycy9kb3ducmV2LnhtbESPT2vCQBDF74V+h2UK3uqm1aqkrlIVQSoI/mnPQ3aa&#10;hGZnQ3ajybd3DoXeZnhv3vvNfNm5Sl2pCaVnAy/DBBRx5m3JuYHLefs8AxUissXKMxnoKcBy8fgw&#10;x9T6Gx/peoq5khAOKRooYqxTrUNWkMMw9DWxaD++cRhlbXJtG7xJuKv0a5JMtMOSpaHAmtYFZb+n&#10;1hn43Nrp+jtrD7079+3my61wH1bGDJ66j3dQkbr4b/673lnBfxuPhFfekRn04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m0Y7HAAAA3gAAAA8AAAAAAAAAAAAAAAAAmAIAAGRy&#10;cy9kb3ducmV2LnhtbFBLBQYAAAAABAAEAPUAAACMAwAAAAA=&#10;" path="m65,34l8,,,46,65,34xe" filled="f" strokeweight=".1373mm">
                    <v:path arrowok="t" o:connecttype="custom" o:connectlocs="65,1475;8,1441;0,1487;65,1475" o:connectangles="0,0,0,0"/>
                  </v:shape>
                  <v:shape id="Picture 3025" o:spid="_x0000_s1726" type="#_x0000_t75" style="position:absolute;left:8630;top:677;width:385;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HO1HGAAAA3gAAAA8AAABkcnMvZG93bnJldi54bWxET01PAjEQvZPwH5ox8SZdUEBWCjFGjRyM&#10;EUzkOG6HbcN2umkru/57a2LCbV7e5yzXvWvEiUK0nhWMRwUI4spry7WCj93T1S2ImJA1Np5JwQ9F&#10;WK+GgyWW2nf8TqdtqkUO4ViiApNSW0oZK0MO48i3xJk7+OAwZRhqqQN2Odw1clIUM+nQcm4w2NKD&#10;oeq4/XYKFo9fn7NNYyf2tZtPzWG8fw5ve6UuL/r7OxCJ+nQW/7tfdJ4/vblewN87+Qa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cc7UcYAAADeAAAADwAAAAAAAAAAAAAA&#10;AACfAgAAZHJzL2Rvd25yZXYueG1sUEsFBgAAAAAEAAQA9wAAAJIDAAAAAA==&#10;">
                    <v:imagedata r:id="rId1316" o:title=""/>
                  </v:shape>
                  <v:shape id="Picture 3026" o:spid="_x0000_s1727" type="#_x0000_t75" style="position:absolute;left:8625;top:677;width:390;height: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LP67HAAAA3gAAAA8AAABkcnMvZG93bnJldi54bWxEj9FqwkAQRd8L/sMyhb7VTUVDja4i0pYK&#10;hbbqB4zZMRvMzobsVqNf33ko9G2GuXPvPfNl7xt1pi7WgQ08DTNQxGWwNVcG9rvXx2dQMSFbbAKT&#10;gStFWC4Gd3MsbLjwN523qVJiwrFAAy6lttA6lo48xmFoieV2DJ3HJGtXadvhRcx9o0dZlmuPNUuC&#10;w5bWjsrT9scb6J1zHzHffE0/p/nhdtq/8Yvzxjzc96sZqER9+hf/fb9bqT8ZjwVAcGQGvfg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qLP67HAAAA3gAAAA8AAAAAAAAAAAAA&#10;AAAAnwIAAGRycy9kb3ducmV2LnhtbFBLBQYAAAAABAAEAPcAAACTAwAAAAA=&#10;">
                    <v:imagedata r:id="rId1317" o:title=""/>
                  </v:shape>
                  <v:shape id="Picture 3027" o:spid="_x0000_s1728" type="#_x0000_t75" style="position:absolute;left:8971;top:715;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S0gvCAAAA3gAAAA8AAABkcnMvZG93bnJldi54bWxET82KwjAQvi/4DmEEb2uq6CLVKCIV3b0s&#10;VR9gaMa0tJmUJmp9+40g7G0+vt9ZbXrbiDt1vnKsYDJOQBAXTldsFFzO+88FCB+QNTaOScGTPGzW&#10;g48Vpto9OKf7KRgRQ9inqKAMoU2l9EVJFv3YtcSRu7rOYoiwM1J3+IjhtpHTJPmSFiuODSW2tCup&#10;qE83q+A7N4eszn+sbG/Zfn5pTP2bGaVGw367BBGoD//it/uo4/z5bDaB1zvxBr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tILwgAAAN4AAAAPAAAAAAAAAAAAAAAAAJ8C&#10;AABkcnMvZG93bnJldi54bWxQSwUGAAAAAAQABAD3AAAAjgMAAAAA&#10;">
                    <v:imagedata r:id="rId1011" o:title=""/>
                  </v:shape>
                  <v:shape id="Picture 3028" o:spid="_x0000_s1729" type="#_x0000_t75" style="position:absolute;left:8971;top:718;width:44;height: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i+13EAAAA3gAAAA8AAABkcnMvZG93bnJldi54bWxET0trwkAQvhf6H5YRepG6qaZBo6uEguDV&#10;x6W3ITvNRrOzaXbV1F/vCkJv8/E9Z7HqbSMu1PnasYKPUQKCuHS65krBYb9+n4LwAVlj45gU/JGH&#10;1fL1ZYG5dlfe0mUXKhFD2OeowITQ5lL60pBFP3ItceR+XGcxRNhVUnd4jeG2keMkyaTFmmODwZa+&#10;DJWn3dkqOKffp3UxNJPfWzYbHn0xxexWKvU26Is5iEB9+Bc/3Rsd53+m6Rge78Qb5PI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7i+13EAAAA3gAAAA8AAAAAAAAAAAAAAAAA&#10;nwIAAGRycy9kb3ducmV2LnhtbFBLBQYAAAAABAAEAPcAAACQAwAAAAA=&#10;">
                    <v:imagedata r:id="rId1318" o:title=""/>
                  </v:shape>
                  <v:shape id="Picture 3029" o:spid="_x0000_s1730" type="#_x0000_t75" style="position:absolute;left:8630;top:795;width: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QdPzFAAAA3gAAAA8AAABkcnMvZG93bnJldi54bWxET0trwkAQvgv+h2WE3nRjG0OJWaUPhNRT&#10;G3PocciOSUh2NmS3mv77bkHwNh/fc7L9ZHpxodG1lhWsVxEI4srqlmsF5emwfAbhPLLG3jIp+CUH&#10;+918lmGq7ZW/6FL4WoQQdikqaLwfUild1ZBBt7IDceDOdjToAxxrqUe8hnDTy8coSqTBlkNDgwO9&#10;NVR1xY9RcDp8nI9x/vpZmu69TrD67uIkV+phMb1sQXia/F18c+c6zN/E8RP8vxNukL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kHT8xQAAAN4AAAAPAAAAAAAAAAAAAAAA&#10;AJ8CAABkcnMvZG93bnJldi54bWxQSwUGAAAAAAQABAD3AAAAkQMAAAAA&#10;">
                    <v:imagedata r:id="rId474" o:title=""/>
                  </v:shape>
                </v:group>
                <v:group id="Group 3030" o:spid="_x0000_s1731" style="position:absolute;left:8625;top:795;width:11;height:5" coordorigin="8625,795" coordsize="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3BtsUAAADeAAAADwAAAGRycy9kb3ducmV2LnhtbERPS2vCQBC+F/wPywi9&#10;1U00ikRXEamlByn4APE2ZMckmJ0N2W0S/31XEHqbj+85y3VvKtFS40rLCuJRBII4s7rkXMH5tPuY&#10;g3AeWWNlmRQ8yMF6NXhbYqptxwdqjz4XIYRdigoK7+tUSpcVZNCNbE0cuJttDPoAm1zqBrsQbio5&#10;jqKZNFhyaCiwpm1B2f34axR8ddhtJvFnu7/fto/rafpz2cek1Puw3yxAeOr9v/jl/tZh/jRJEn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twbbFAAAA3gAA&#10;AA8AAAAAAAAAAAAAAAAAqgIAAGRycy9kb3ducmV2LnhtbFBLBQYAAAAABAAEAPoAAACcAwAAAAA=&#10;">
                  <v:shape id="Freeform 3031" o:spid="_x0000_s1732" style="position:absolute;left:8625;top:795;width:11;height:5;visibility:visible;mso-wrap-style:square;v-text-anchor:top" coordsize="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ArsQA&#10;AADeAAAADwAAAGRycy9kb3ducmV2LnhtbERPTWsCMRC9C/6HMIK3mlhUZGsUsdqKHqS2B4/jZtxd&#10;3EyWTVy3/74RCt7m8T5ntmhtKRqqfeFYw3CgQBCnzhScafj53rxMQfiAbLB0TBp+ycNi3u3MMDHu&#10;zl/UHEMmYgj7BDXkIVSJlD7NyaIfuIo4chdXWwwR1pk0Nd5juC3lq1ITabHg2JBjRauc0uvxZjVs&#10;8Pwht5Pd6mA/y/dbs1dqfVJa93vt8g1EoDY8xf/urYnzx6PRGB7vxBv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0AK7EAAAA3gAAAA8AAAAAAAAAAAAAAAAAmAIAAGRycy9k&#10;b3ducmV2LnhtbFBLBQYAAAAABAAEAPUAAACJAwAAAAA=&#10;" path="m,l11,r,5l,5,,e" filled="f" stroked="f">
                    <v:path arrowok="t" o:connecttype="custom" o:connectlocs="0,795;11,795;11,800;0,800;0,795" o:connectangles="0,0,0,0,0"/>
                  </v:shape>
                  <v:shape id="Picture 3032" o:spid="_x0000_s1733" type="#_x0000_t75" style="position:absolute;left:8625;top:720;width:5;height: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L7FAAAA3gAAAA8AAABkcnMvZG93bnJldi54bWxET0trwkAQvgv+h2WE3uquYkVSN1LUQgul&#10;YMyhvQ3ZyYNkZ0N2q/HfdwsFb/PxPWe7G20nLjT4xrGGxVyBIC6cabjSkJ9fHzcgfEA22DkmDTfy&#10;sEunky0mxl35RJcsVCKGsE9QQx1Cn0jpi5os+rnriSNXusFiiHCopBnwGsNtJ5dKraXFhmNDjT3t&#10;ayra7Mdq+GjZlJVS3+3hltsjfbWfh/dc64fZ+PIMItAY7uJ/95uJ859WqzX8vRNvkO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1Pi+xQAAAN4AAAAPAAAAAAAAAAAAAAAA&#10;AJ8CAABkcnMvZG93bnJldi54bWxQSwUGAAAAAAQABAD3AAAAkQMAAAAA&#10;">
                    <v:imagedata r:id="rId1023" o:title=""/>
                  </v:shape>
                  <v:shape id="Picture 3033" o:spid="_x0000_s1734" type="#_x0000_t75" style="position:absolute;left:8625;top:677;width:49;height: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5e9XBAAAA3gAAAA8AAABkcnMvZG93bnJldi54bWxET02LwjAQvQv+hzCCN0276irVKCIIXq3L&#10;nmebsS02k5JkY/33m4WFvc3jfc7uMJhORHK+tawgn2cgiCurW64VfNzOsw0IH5A1dpZJwYs8HPbj&#10;0Q4LbZ98pViGWqQQ9gUqaELoCyl91ZBBP7c9ceLu1hkMCbpaaofPFG46+ZZl79Jgy6mhwZ5ODVWP&#10;8tsouN4+42Zxuqzymtv8y+lYZo+o1HQyHLcgAg3hX/znvug0f7VcruH3nXSD3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h5e9XBAAAA3gAAAA8AAAAAAAAAAAAAAAAAnwIA&#10;AGRycy9kb3ducmV2LnhtbFBLBQYAAAAABAAEAPcAAACNAwAAAAA=&#10;">
                    <v:imagedata r:id="rId1319" o:title=""/>
                  </v:shape>
                </v:group>
                <v:group id="Group 3034" o:spid="_x0000_s1735" style="position:absolute;left:8669;top:677;width:352;height:5" coordorigin="8669,677" coordsize="3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igy7PIAAAA&#10;3gAAAA8AAAAAAAAAAAAAAAAAqgIAAGRycy9kb3ducmV2LnhtbFBLBQYAAAAABAAEAPoAAACfAwAA&#10;AAA=&#10;">
                  <v:shape id="Freeform 3035" o:spid="_x0000_s1736" style="position:absolute;left:8669;top:677;width:352;height:5;visibility:visible;mso-wrap-style:square;v-text-anchor:top" coordsize="3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yJ+cMA&#10;AADeAAAADwAAAGRycy9kb3ducmV2LnhtbERP22oCMRB9L/QfwhT6VrMVr6tRiiC09sHrB4ybMVnc&#10;TNZNquvfN0Khb3M415nOW1eJKzWh9KzgvZOBIC68LtkoOOyXbyMQISJrrDyTgjsFmM+en6aYa3/j&#10;LV130YgUwiFHBTbGOpcyFJYcho6viRN38o3DmGBjpG7wlsJdJbtZNpAOS04NFmtaWCrOux+noH/y&#10;drEZHo7m235pc1yvSne5KPX60n5MQERq47/4z/2p0/x+rzeGxzvpBj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yJ+cMAAADeAAAADwAAAAAAAAAAAAAAAACYAgAAZHJzL2Rv&#10;d25yZXYueG1sUEsFBgAAAAAEAAQA9QAAAIgDAAAAAA==&#10;" path="m,l351,r,5l,5,,e" filled="f" stroked="f">
                    <v:path arrowok="t" o:connecttype="custom" o:connectlocs="0,677;351,677;351,682;0,682;0,677" o:connectangles="0,0,0,0,0"/>
                  </v:shape>
                  <v:shape id="Picture 3036" o:spid="_x0000_s1737" type="#_x0000_t75" style="position:absolute;left:9015;top:677;width:5;height: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p6ZnGAAAA3gAAAA8AAABkcnMvZG93bnJldi54bWxEj0FrAjEQhe+F/ocwhd5qVqmiq1FKQSi0&#10;Vmr1PiTjZnEzWTepbv995yD0No9535t5i1UfGnWhLtWRDQwHBShiG13NlYH99/ppCiplZIdNZDLw&#10;SwlWy/u7BZYuXvmLLrtcKQnhVKIBn3Nbap2sp4BpEFti2R1jFzCL7CrtOrxKeGj0qCgmOmDNcsFj&#10;S6+e7Gn3E+QNf/74DP692haTQz7vrZ1twtSYx4f+ZQ4qU5//zTf6zQk3fh5LAakjM+j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enpmcYAAADeAAAADwAAAAAAAAAAAAAA&#10;AACfAgAAZHJzL2Rvd25yZXYueG1sUEsFBgAAAAAEAAQA9wAAAJIDAAAAAA==&#10;">
                    <v:imagedata r:id="rId1320" o:title=""/>
                  </v:shape>
                  <v:shape id="Picture 3037" o:spid="_x0000_s1738" type="#_x0000_t75" style="position:absolute;left:8961;top:752;width:60;height: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BpErEAAAA3gAAAA8AAABkcnMvZG93bnJldi54bWxET01rwkAQvQv9D8sUvOnGWkVSV2lFoQge&#10;TIu9TnfHJJidDdnVxH/vCoK3ebzPmS87W4kLNb50rGA0TEAQa2dKzhX8/mwGMxA+IBusHJOCK3lY&#10;Ll56c0yNa3lPlyzkIoawT1FBEUKdSul1QRb90NXEkTu6xmKIsMmlabCN4baSb0kylRZLjg0F1rQq&#10;SJ+ys1Ww+8pavf0/1m15QrOeHliPsz+l+q/d5weIQF14ih/ubxPnT94nI7i/E2+Qi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KBpErEAAAA3gAAAA8AAAAAAAAAAAAAAAAA&#10;nwIAAGRycy9kb3ducmV2LnhtbFBLBQYAAAAABAAEAPcAAACQAwAAAAA=&#10;">
                    <v:imagedata r:id="rId1321" o:title=""/>
                  </v:shape>
                </v:group>
                <v:group id="Group 3038" o:spid="_x0000_s1739" style="position:absolute;left:8630;top:806;width:336;height:5" coordorigin="8630,806" coordsize="33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qhMQAAADeAAAADwAAAGRycy9kb3ducmV2LnhtbERPTWvCQBC9F/wPywi9&#10;6Sa2KRJdRUTFgwhVQbwN2TEJZmdDdk3iv+8WCr3N433OfNmbSrTUuNKygngcgSDOrC45V3A5b0dT&#10;EM4ja6wsk4IXOVguBm9zTLXt+Jvak89FCGGXooLC+zqV0mUFGXRjWxMH7m4bgz7AJpe6wS6Em0pO&#10;ouhLGiw5NBRY07qg7HF6GgW7DrvVR7xpD4/7+nU7J8frISal3of9agbCU+//xX/uvQ7zk89k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FqhMQAAADeAAAA&#10;DwAAAAAAAAAAAAAAAACqAgAAZHJzL2Rvd25yZXYueG1sUEsFBgAAAAAEAAQA+gAAAJsDAAAAAA==&#10;">
                  <v:shape id="Freeform 3039" o:spid="_x0000_s1740" style="position:absolute;left:8630;top:806;width:336;height:5;visibility:visible;mso-wrap-style:square;v-text-anchor:top" coordsize="3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ZtIMQA&#10;AADeAAAADwAAAGRycy9kb3ducmV2LnhtbERPTWsCMRC9F/wPYQrearZapWyNIoWKIAhqEfY2bMbd&#10;pZtJmqS6+usbQfA2j/c503lnWnEiHxrLCl4HGQji0uqGKwXf+6+XdxAhImtsLZOCCwWYz3pPU8y1&#10;PfOWTrtYiRTCIUcFdYwulzKUNRkMA+uIE3e03mBM0FdSezyncNPKYZZNpMGGU0ONjj5rKn92f0aB&#10;9QeWS7c5rLdHU/y6azG8bgql+s/d4gNEpC4+xHf3Sqf547fxCG7vpBvk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mbSDEAAAA3gAAAA8AAAAAAAAAAAAAAAAAmAIAAGRycy9k&#10;b3ducmV2LnhtbFBLBQYAAAAABAAEAPUAAACJAwAAAAA=&#10;" path="m,l336,r,5l,5,,e" filled="f" stroked="f">
                    <v:path arrowok="t" o:connecttype="custom" o:connectlocs="0,806;336,806;336,811;0,811;0,806" o:connectangles="0,0,0,0,0"/>
                  </v:shape>
                  <v:shape id="Picture 3040" o:spid="_x0000_s1741" type="#_x0000_t75" style="position:absolute;left:8625;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InwjGAAAA3gAAAA8AAABkcnMvZG93bnJldi54bWxET01rwkAQvRf8D8sI3upGjVJSVwlCqYce&#10;TOqltyE7TaLZ2ZBdk+iv7xYKvc3jfc52P5pG9NS52rKCxTwCQVxYXXOp4Pz59vwCwnlkjY1lUnAn&#10;B/vd5GmLibYDZ9TnvhQhhF2CCirv20RKV1Rk0M1tSxy4b9sZ9AF2pdQdDiHcNHIZRRtpsObQUGFL&#10;h4qKa34zCi5f+biS2e30WPTvH+kpS+95PCg1m47pKwhPo/8X/7mPOsxfx+sYft8JN8jd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oifCMYAAADeAAAADwAAAAAAAAAAAAAA&#10;AACfAgAAZHJzL2Rvd25yZXYueG1sUEsFBgAAAAAEAAQA9wAAAJIDAAAAAA==&#10;">
                    <v:imagedata r:id="rId1322" o:title=""/>
                  </v:shape>
                </v:group>
                <v:group id="Group 3041" o:spid="_x0000_s1742" style="position:absolute;left:8969;top:720;width:2;height:91" coordorigin="8969,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3jy8MUAAADeAAAADwAAAGRycy9kb3ducmV2LnhtbERPS2vCQBC+F/wPywi9&#10;1U1sIxJdRUTFgxR8gHgbsmMSzM6G7JrEf98tFHqbj+8582VvKtFS40rLCuJRBII4s7rkXMHlvP2Y&#10;gnAeWWNlmRS8yMFyMXibY6ptx0dqTz4XIYRdigoK7+tUSpcVZNCNbE0cuLttDPoAm1zqBrsQbio5&#10;jqKJNFhyaCiwpnVB2eP0NAp2HXarz3jTHh739et2Tr6vh5iUeh/2qxkIT73/F/+59zrMT76S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N48vDFAAAA3gAA&#10;AA8AAAAAAAAAAAAAAAAAqgIAAGRycy9kb3ducmV2LnhtbFBLBQYAAAAABAAEAPoAAACcAwAAAAA=&#10;">
                  <v:shape id="Freeform 3042" o:spid="_x0000_s1743" style="position:absolute;left:8969;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6SCsUA&#10;AADeAAAADwAAAGRycy9kb3ducmV2LnhtbESPwWrDMBBE74X+g9hCb7Wc0BjjWgmhNJCc0ib9gMXa&#10;WCbWykhK7Px9FCj0tsvMzputV5PtxZV86BwrmGU5COLG6Y5bBb/HzVsJIkRkjb1jUnCjAKvl81ON&#10;lXYj/9D1EFuRQjhUqMDEOFRShsaQxZC5gThpJ+ctxrT6VmqPYwq3vZzneSEtdpwIBgf6NNScDxeb&#10;IHI8b8rv/WwXS/m1NVTsB0SlXl+m9QeISFP8N/9db3Wqv3hfFPB4J80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LpIKxQAAAN4AAAAPAAAAAAAAAAAAAAAAAJgCAABkcnMv&#10;ZG93bnJldi54bWxQSwUGAAAAAAQABAD1AAAAigMAAAAA&#10;" path="m2,l,,,91r2,l2,e" filled="f" stroked="f">
                    <v:path arrowok="t" o:connecttype="custom" o:connectlocs="2,720;0,720;0,811;2,811;2,720" o:connectangles="0,0,0,0,0"/>
                  </v:shape>
                </v:group>
                <v:group id="Group 3043" o:spid="_x0000_s1744" style="position:absolute;left:8628;top:720;width:2;height:91" coordorigin="8628,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bJHMUAAADeAAAADwAAAGRycy9kb3ducmV2LnhtbERPTWvCQBC9F/oflil4&#10;q5tU00rqKiIqHkRQC8XbkB2TYHY2ZNck/ntXKPQ2j/c503lvKtFS40rLCuJhBII4s7rkXMHPaf0+&#10;AeE8ssbKMim4k4P57PVliqm2HR+oPfpchBB2KSoovK9TKV1WkEE3tDVx4C62MegDbHKpG+xCuKnk&#10;RxR9SoMlh4YCa1oWlF2PN6Ng02G3GMWrdne9LO/nU7L/3cWk1OCtX3yD8NT7f/Gfe6vD/GScfMH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zmyRzFAAAA3gAA&#10;AA8AAAAAAAAAAAAAAAAAqgIAAGRycy9kb3ducmV2LnhtbFBLBQYAAAAABAAEAPoAAACcAwAAAAA=&#10;">
                  <v:shape id="Freeform 3044" o:spid="_x0000_s1745" style="position:absolute;left:8628;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2j48MA&#10;AADeAAAADwAAAGRycy9kb3ducmV2LnhtbESPzWrCQBDH7wXfYZmCt7qxqITUVYpU0JOt+gBDdpoN&#10;ZmdDdjXx7Z2D4G2G+X/8ZrkefKNu1MU6sIHpJANFXAZbc2XgfNp+5KBiQrbYBCYDd4qwXo3elljY&#10;0PMf3Y6pUhLCsUADLqW20DqWjjzGSWiJ5fYfOo9J1q7StsNewn2jP7NsoT3WLA0OW9o4Ki/Hq5cS&#10;3V+2+e9huk+5/tk5WhxaRGPG78P3F6hEQ3qJn+6dFfz5bC688o7Mo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P2j48MAAADeAAAADwAAAAAAAAAAAAAAAACYAgAAZHJzL2Rv&#10;d25yZXYueG1sUEsFBgAAAAAEAAQA9QAAAIgDAAAAAA==&#10;" path="m1,l,,,91r1,l1,e" filled="f" stroked="f">
                    <v:path arrowok="t" o:connecttype="custom" o:connectlocs="1,720;0,720;0,811;1,811;1,720" o:connectangles="0,0,0,0,0"/>
                  </v:shape>
                </v:group>
                <v:group id="Group 3045" o:spid="_x0000_s1746" style="position:absolute;left:8966;top:720;width:3;height:91" coordorigin="8966,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jX49cUAAADeAAAADwAAAGRycy9kb3ducmV2LnhtbERPTWvCQBC9F/oflil4&#10;q5tUU2rqKiIqHkRQC8XbkB2TYHY2ZNck/ntXKPQ2j/c503lvKtFS40rLCuJhBII4s7rkXMHPaf3+&#10;BcJ5ZI2VZVJwJwfz2evLFFNtOz5Qe/S5CCHsUlRQeF+nUrqsIINuaGviwF1sY9AH2ORSN9iFcFPJ&#10;jyj6lAZLDg0F1rQsKLseb0bBpsNuMYpX7e56Wd7Pp2T/u4tJqcFbv/gG4an3/+I/91aH+ck4mc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1+PXFAAAA3gAA&#10;AA8AAAAAAAAAAAAAAAAAqgIAAGRycy9kb3ducmV2LnhtbFBLBQYAAAAABAAEAPoAAACcAwAAAAA=&#10;">
                  <v:shape id="Freeform 3046" o:spid="_x0000_s1747" style="position:absolute;left:8966;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puKMcA&#10;AADeAAAADwAAAGRycy9kb3ducmV2LnhtbESP0WrCQBBF3wv+wzKFvhTdWKxI6iqiCCKltDEfMGan&#10;SWh2NmZXE/++81Do2wxz5957luvBNepGXag9G5hOElDEhbc1lwby0368ABUissXGMxm4U4D1avSw&#10;xNT6nr/olsVSiQmHFA1UMbap1qGoyGGY+JZYbt++cxhl7UptO+zF3DX6JUnm2mHNklBhS9uKip/s&#10;6gy4et+/79qPWY75Z3Z+9scyZhdjnh6HzRuoSEP8F/99H6zUf53NBUBwZAa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k6bijHAAAA3gAAAA8AAAAAAAAAAAAAAAAAmAIAAGRy&#10;cy9kb3ducmV2LnhtbFBLBQYAAAAABAAEAPUAAACMAwAAAAA=&#10;" path="m3,l,,,91r3,l3,e" filled="f" stroked="f">
                    <v:path arrowok="t" o:connecttype="custom" o:connectlocs="3,720;0,720;0,811;3,811;3,720" o:connectangles="0,0,0,0,0"/>
                  </v:shape>
                </v:group>
                <v:group id="Group 3047" o:spid="_x0000_s1748" style="position:absolute;left:8629;top:720;width:3;height:91" coordorigin="8629,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i8+TsQAAADeAAAADwAAAGRycy9kb3ducmV2LnhtbERPTYvCMBC9C/sfwix4&#10;07S7KkvXKCKueBBBXRBvQzO2xWZSmtjWf28Ewds83udM550pRUO1KywriIcRCOLU6oIzBf/Hv8EP&#10;COeRNZaWScGdHMxnH70pJtq2vKfm4DMRQtglqCD3vkqkdGlOBt3QVsSBu9jaoA+wzqSusQ3hppRf&#10;UTSRBgsODTlWtMwpvR5uRsG6xXbxHa+a7fWyvJ+P491pG5NS/c9u8QvCU+ff4pd7o8P88WgS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i8+TsQAAADeAAAA&#10;DwAAAAAAAAAAAAAAAACqAgAAZHJzL2Rvd25yZXYueG1sUEsFBgAAAAAEAAQA+gAAAJsDAAAAAA==&#10;">
                  <v:shape id="Freeform 3048" o:spid="_x0000_s1749" style="position:absolute;left:8629;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RVxMQA&#10;AADeAAAADwAAAGRycy9kb3ducmV2LnhtbERP22rCQBB9L/gPywi+FN1UbJDoKlIRSpGiMR8wZsck&#10;mJ2N2dWkf98VCn2bw7nOct2bWjyodZVlBW+TCARxbnXFhYLstBvPQTiPrLG2TAp+yMF6NXhZYqJt&#10;x0d6pL4QIYRdggpK75tESpeXZNBNbEMcuIttDfoA20LqFrsQbmo5jaJYGqw4NJTY0EdJ+TW9GwWm&#10;2nX7bfM9yzA7pOdX+1X49KbUaNhvFiA89f5f/Of+1GH++yyewvOdcIN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kVcTEAAAA3gAAAA8AAAAAAAAAAAAAAAAAmAIAAGRycy9k&#10;b3ducmV2LnhtbFBLBQYAAAAABAAEAPUAAACJAwAAAAA=&#10;" path="m3,l,,,91r3,l3,e" filled="f" stroked="f">
                    <v:path arrowok="t" o:connecttype="custom" o:connectlocs="3,720;0,720;0,811;3,811;3,720" o:connectangles="0,0,0,0,0"/>
                  </v:shape>
                  <v:shape id="Picture 3049" o:spid="_x0000_s1750" type="#_x0000_t75" style="position:absolute;left:8964;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kC1XDAAAA3gAAAA8AAABkcnMvZG93bnJldi54bWxET0uLwjAQvgv+hzAL3jRdXyzVKKIsKnhp&#10;XdDj0IxtsZmUJqvtvzcLC97m43vOct2aSjyocaVlBZ+jCARxZnXJuYKf8/fwC4TzyBory6SgIwfr&#10;Vb+3xFjbJyf0SH0uQgi7GBUU3texlC4ryKAb2Zo4cDfbGPQBNrnUDT5DuKnkOIrm0mDJoaHAmrYF&#10;Zff01yiYdkl+KXft9pSkR9dF++slq6xSg492swDhqfVv8b/7oMP82XQ+gb93wg1y9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2QLVcMAAADeAAAADwAAAAAAAAAAAAAAAACf&#10;AgAAZHJzL2Rvd25yZXYueG1sUEsFBgAAAAAEAAQA9wAAAI8DAAAAAA==&#10;">
                    <v:imagedata r:id="rId1323" o:title=""/>
                  </v:shape>
                </v:group>
                <v:group id="Group 3050" o:spid="_x0000_s1751" style="position:absolute;left:8632;top:720;width:2;height:91" coordorigin="8632,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lid1sQAAADeAAAA&#10;DwAAAAAAAAAAAAAAAACqAgAAZHJzL2Rvd25yZXYueG1sUEsFBgAAAAAEAAQA+gAAAJsDAAAAAA==&#10;">
                  <v:shape id="Freeform 3051" o:spid="_x0000_s1752" style="position:absolute;left:8632;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DGwMUA&#10;AADeAAAADwAAAGRycy9kb3ducmV2LnhtbESPwWrDMBBE74X+g9hCb7Wc0BjjWgmhNJCc0ib9gMXa&#10;WCbWykhK7Px9FCj0tsvMzputV5PtxZV86BwrmGU5COLG6Y5bBb/HzVsJIkRkjb1jUnCjAKvl81ON&#10;lXYj/9D1EFuRQjhUqMDEOFRShsaQxZC5gThpJ+ctxrT6VmqPYwq3vZzneSEtdpwIBgf6NNScDxeb&#10;IHI8b8rv/WwXS/m1NVTsB0SlXl+m9QeISFP8N/9db3Wqv3gvFvB4J80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kMbAxQAAAN4AAAAPAAAAAAAAAAAAAAAAAJgCAABkcnMv&#10;ZG93bnJldi54bWxQSwUGAAAAAAQABAD1AAAAigMAAAAA&#10;" path="m2,l,,,91r2,l2,e" filled="f" stroked="f">
                    <v:path arrowok="t" o:connecttype="custom" o:connectlocs="2,720;0,720;0,811;2,811;2,720" o:connectangles="0,0,0,0,0"/>
                  </v:shape>
                </v:group>
                <v:group id="Group 3052" o:spid="_x0000_s1753" style="position:absolute;left:8962;top:720;width:3;height:91" coordorigin="8962,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amOsQAAADeAAAADwAAAGRycy9kb3ducmV2LnhtbERPTWvCQBC9F/wPywi9&#10;1U20BomuIlJLDyJUBfE2ZMckmJ0N2W0S/70rCL3N433OYtWbSrTUuNKygngUgSDOrC45V3A6bj9m&#10;IJxH1lhZJgV3crBaDt4WmGrb8S+1B5+LEMIuRQWF93UqpcsKMuhGtiYO3NU2Bn2ATS51g10IN5Uc&#10;R1EiDZYcGgqsaVNQdjv8GQXfHXbrSfzV7m7Xzf1ynO7Pu5iUeh/26zkIT73/F7/cPzrMn34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camOsQAAADeAAAA&#10;DwAAAAAAAAAAAAAAAACqAgAAZHJzL2Rvd25yZXYueG1sUEsFBgAAAAAEAAQA+gAAAJsDAAAAAA==&#10;">
                  <v:shape id="Freeform 3053" o:spid="_x0000_s1754" style="position:absolute;left:8962;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P2XMUA&#10;AADeAAAADwAAAGRycy9kb3ducmV2LnhtbERP22rCQBB9F/yHZQRfpG4saiV1E6RFkCKljfmAaXaa&#10;hGZn0+xq4t93BaFvczjX2aaDacSFOldbVrCYRyCIC6trLhXkp/3DBoTzyBoby6TgSg7SZDzaYqxt&#10;z590yXwpQgi7GBVU3rexlK6oyKCb25Y4cN+2M+gD7EqpO+xDuGnkYxStpcGaQ0OFLb1UVPxkZ6PA&#10;1Pv++Nq+L3PMP7KvmX0rffar1HQy7J5BeBr8v/juPugwf7VcP8HtnXCDT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0/ZcxQAAAN4AAAAPAAAAAAAAAAAAAAAAAJgCAABkcnMv&#10;ZG93bnJldi54bWxQSwUGAAAAAAQABAD1AAAAigMAAAAA&#10;" path="m2,l,,,91r2,l2,e" filled="f" stroked="f">
                    <v:path arrowok="t" o:connecttype="custom" o:connectlocs="2,720;0,720;0,811;2,811;2,720" o:connectangles="0,0,0,0,0"/>
                  </v:shape>
                  <v:shape id="Picture 3054" o:spid="_x0000_s1755" type="#_x0000_t75" style="position:absolute;left:8634;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9viXGAAAA3gAAAA8AAABkcnMvZG93bnJldi54bWxEj0FPwzAMhe9I/IfISNxYygTTKMumagKE&#10;uLEhuJrGpNEap0rCWvj1+IC0m633/N7n1WYKvTpSyj6ygetZBYq4jdazM/C2f7xagsoF2WIfmQz8&#10;UIbN+vxshbWNI7/ScVeckhDONRroShlqrXPbUcA8iwOxaF8xBSyyJqdtwlHCQ6/nVbXQAT1LQ4cD&#10;bTtqD7vvYOA3u8+Phxf/fmi883djemr0GIy5vJiae1CFpnIy/18/W8G/vVkIr7wjM+j1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2+JcYAAADeAAAADwAAAAAAAAAAAAAA&#10;AACfAgAAZHJzL2Rvd25yZXYueG1sUEsFBgAAAAAEAAQA9wAAAJIDAAAAAA==&#10;">
                    <v:imagedata r:id="rId1324" o:title=""/>
                  </v:shape>
                </v:group>
                <v:group id="Group 3055" o:spid="_x0000_s1756" style="position:absolute;left:8960;top:720;width:2;height:91" coordorigin="8960,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kySMUAAADeAAAADwAAAGRycy9kb3ducmV2LnhtbERPS2vCQBC+C/6HZQRv&#10;dRNbRaOriLSlBxF8gHgbsmMSzM6G7JrEf98tFLzNx/ec5bozpWiodoVlBfEoAkGcWl1wpuB8+nqb&#10;gXAeWWNpmRQ8ycF61e8tMdG25QM1R5+JEMIuQQW591UipUtzMuhGtiIO3M3WBn2AdSZ1jW0IN6Uc&#10;R9FUGiw4NORY0Tan9H58GAXfLbab9/iz2d1v2+f1NNlfdjEpNRx0mwUIT51/if/dPzrMn3xM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xZMkjFAAAA3gAA&#10;AA8AAAAAAAAAAAAAAAAAqgIAAGRycy9kb3ducmV2LnhtbFBLBQYAAAAABAAEAPoAAACcAwAAAAA=&#10;">
                  <v:shape id="Freeform 3056" o:spid="_x0000_s1757" style="position:absolute;left:8960;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7zhcQA&#10;AADeAAAADwAAAGRycy9kb3ducmV2LnhtbESPQW/CMAyF75P4D5GRdhspCFjVERBCIMGJje0HWI3X&#10;VDRO1QTa/Xt8QNrNlt97n99qM/hG3amLdWAD00kGirgMtubKwM/34S0HFROyxSYwGfijCJv16GWF&#10;hQ09f9H9kiolIRwLNOBSagutY+nIY5yEllhuv6HzmGTtKm077CXcN3qWZUvtsWYhOGxp56i8Xm5e&#10;ILq/HvLP8/SUcr0/OlqeW0RjXsfD9gNUoiH9i5/uo5X3F/N3KSB1ZAa9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84XEAAAA3gAAAA8AAAAAAAAAAAAAAAAAmAIAAGRycy9k&#10;b3ducmV2LnhtbFBLBQYAAAAABAAEAPUAAACJAwAAAAA=&#10;" path="m2,l,,,91r2,l2,e" filled="f" stroked="f">
                    <v:path arrowok="t" o:connecttype="custom" o:connectlocs="2,720;0,720;0,811;2,811;2,720" o:connectangles="0,0,0,0,0"/>
                  </v:shape>
                </v:group>
                <v:group id="Group 3057" o:spid="_x0000_s1758" style="position:absolute;left:8637;top:720;width:2;height:91" coordorigin="8637,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ok8UAAADeAAAADwAAAGRycy9kb3ducmV2LnhtbERPTWvCQBC9C/0PyxR6&#10;003a2krqKiJVPIhgFMTbkB2TYHY2ZLdJ/PddQfA2j/c503lvKtFS40rLCuJRBII4s7rkXMHxsBpO&#10;QDiPrLGyTApu5GA+exlMMdG24z21qc9FCGGXoILC+zqR0mUFGXQjWxMH7mIbgz7AJpe6wS6Em0q+&#10;R9GXNFhyaCiwpmVB2TX9MwrWHXaLj/i33V4vy9v5MN6dtjEp9fbaL35AeOr9U/xwb3SYP/78ju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f2qJPFAAAA3gAA&#10;AA8AAAAAAAAAAAAAAAAAqgIAAGRycy9kb3ducmV2LnhtbFBLBQYAAAAABAAEAPoAAACcAwAAAAA=&#10;">
                  <v:shape id="Freeform 3058" o:spid="_x0000_s1759" style="position:absolute;left:8637;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DIacQA&#10;AADeAAAADwAAAGRycy9kb3ducmV2LnhtbESP0YrCMBBF3wX/IYzgm6aK65ZqFJEV3Cfd6gcMzdgU&#10;m0lpsrb79xtB8G2Ge+eeO+ttb2vxoNZXjhXMpgkI4sLpiksF18thkoLwAVlj7ZgU/JGH7WY4WGOm&#10;Xcc/9MhDKWII+wwVmBCaTEpfGLLop64hjtrNtRZDXNtS6ha7GG5rOU+SpbRYcSQYbGhvqLjnvzZC&#10;ZHc/pOfT7Duk8utoaHlqEJUaj/rdCkSgPrzNr+ujjvU/Fp9zeL4TZ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gyGnEAAAA3gAAAA8AAAAAAAAAAAAAAAAAmAIAAGRycy9k&#10;b3ducmV2LnhtbFBLBQYAAAAABAAEAPUAAACJAwAAAAA=&#10;" path="m1,l,,,91r1,l1,e" filled="f" stroked="f">
                    <v:path arrowok="t" o:connecttype="custom" o:connectlocs="1,720;0,720;0,811;1,811;1,720" o:connectangles="0,0,0,0,0"/>
                  </v:shape>
                </v:group>
                <v:group id="Group 3059" o:spid="_x0000_s1760" style="position:absolute;left:8957;top:720;width:3;height:91" coordorigin="8957,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iTf8UAAADeAAAADwAAAGRycy9kb3ducmV2LnhtbERPTWvCQBC9F/oflil4&#10;0020thJdRUTFgwjVgngbsmMSzM6G7JrEf98VhN7m8T5ntuhMKRqqXWFZQTyIQBCnVhecKfg9bfoT&#10;EM4jaywtk4IHOVjM399mmGjb8g81R5+JEMIuQQW591UipUtzMugGtiIO3NXWBn2AdSZ1jW0IN6Uc&#10;RtGXNFhwaMixolVO6e14Nwq2LbbLUbxu9rfr6nE5jQ/nfUxK9T665RSEp87/i1/unQ7zx5/fI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ok3/FAAAA3gAA&#10;AA8AAAAAAAAAAAAAAAAAqgIAAGRycy9kb3ducmV2LnhtbFBLBQYAAAAABAAEAPoAAACcAwAAAAA=&#10;">
                  <v:shape id="Freeform 3060" o:spid="_x0000_s1761" style="position:absolute;left:8957;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j+9sQA&#10;AADeAAAADwAAAGRycy9kb3ducmV2LnhtbERP22rCQBB9L/gPyxR8KbpRoi3RVaRFKCJiYz5gmh2T&#10;0OxszG5N/HtXKPRtDuc6y3VvanGl1lWWFUzGEQji3OqKCwXZaTt6A+E8ssbaMim4kYP1avC0xETb&#10;jr/omvpChBB2CSoovW8SKV1ekkE3tg1x4M62NegDbAupW+xCuKnlNIrm0mDFoaHEht5Lyn/SX6PA&#10;VNtu/9Ec4gyzY/r9YneFTy9KDZ/7zQKEp97/i//cnzrMn8WvMTzeCTf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Y/vbEAAAA3gAAAA8AAAAAAAAAAAAAAAAAmAIAAGRycy9k&#10;b3ducmV2LnhtbFBLBQYAAAAABAAEAPUAAACJAwAAAAA=&#10;" path="m3,l,,,91r3,l3,e" filled="f" stroked="f">
                    <v:path arrowok="t" o:connecttype="custom" o:connectlocs="3,720;0,720;0,811;3,811;3,720" o:connectangles="0,0,0,0,0"/>
                  </v:shape>
                </v:group>
                <v:group id="Group 3061" o:spid="_x0000_s1762" style="position:absolute;left:8638;top:720;width:3;height:91" coordorigin="8638,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2ukMUAAADeAAAADwAAAGRycy9kb3ducmV2LnhtbERPTWvCQBC9F/oflil4&#10;q5tU00rqKiIqHkRQC8XbkB2TYHY2ZNck/ntXKPQ2j/c503lvKtFS40rLCuJhBII4s7rkXMHPaf0+&#10;AeE8ssbKMim4k4P57PVliqm2HR+oPfpchBB2KSoovK9TKV1WkEE3tDVx4C62MegDbHKpG+xCuKnk&#10;RxR9SoMlh4YCa1oWlF2PN6Ng02G3GMWrdne9LO/nU7L/3cWk1OCtX3yD8NT7f/Gfe6vD/GT8lc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jNrpDFAAAA3gAA&#10;AA8AAAAAAAAAAAAAAAAAqgIAAGRycy9kb3ducmV2LnhtbFBLBQYAAAAABAAEAPoAAACcAwAAAAA=&#10;">
                  <v:shape id="Freeform 3062" o:spid="_x0000_s1763" style="position:absolute;left:8638;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FGsUA&#10;AADeAAAADwAAAGRycy9kb3ducmV2LnhtbERP22rCQBB9F/yHZQRfpG4saiV1E6RFkCKljfmAaXaa&#10;hGZn0+xq4t93BaFvczjX2aaDacSFOldbVrCYRyCIC6trLhXkp/3DBoTzyBoby6TgSg7SZDzaYqxt&#10;z590yXwpQgi7GBVU3rexlK6oyKCb25Y4cN+2M+gD7EqpO+xDuGnkYxStpcGaQ0OFLb1UVPxkZ6PA&#10;1Pv++Nq+L3PMP7KvmX0rffar1HQy7J5BeBr8v/juPugwf7V8WsPtnXCDT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RsUaxQAAAN4AAAAPAAAAAAAAAAAAAAAAAJgCAABkcnMv&#10;ZG93bnJldi54bWxQSwUGAAAAAAQABAD1AAAAigMAAAAA&#10;" path="m3,l,,,91r3,l3,e" filled="f" stroked="f">
                    <v:path arrowok="t" o:connecttype="custom" o:connectlocs="3,720;0,720;0,811;3,811;3,720" o:connectangles="0,0,0,0,0"/>
                  </v:shape>
                </v:group>
                <v:group id="Group 3063" o:spid="_x0000_s1764" style="position:absolute;left:8955;top:720;width:2;height:91" coordorigin="8955,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1OVfMUAAADeAAAADwAAAGRycy9kb3ducmV2LnhtbERPS2vCQBC+C/6HZQRv&#10;dRNbH0RXEWlLDyL4APE2ZMckmJ0N2TWJ/75bKHibj+85y3VnStFQ7QrLCuJRBII4tbrgTMH59PU2&#10;B+E8ssbSMil4koP1qt9bYqJtywdqjj4TIYRdggpy76tESpfmZNCNbEUcuJutDfoA60zqGtsQbko5&#10;jqKpNFhwaMixom1O6f34MAq+W2w37/Fns7vfts/rabK/7GJSajjoNgsQnjr/Ev+7f3SYP/mYze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dTlXzFAAAA3gAA&#10;AA8AAAAAAAAAAAAAAAAAqgIAAGRycy9kb3ducmV2LnhtbFBLBQYAAAAABAAEAPoAAACcAwAAAAA=&#10;">
                  <v:shape id="Freeform 3064" o:spid="_x0000_s1765" style="position:absolute;left:8955;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j/g8MA&#10;AADeAAAADwAAAGRycy9kb3ducmV2LnhtbESPzW7CMAzH75N4h8hIu40UBKzqCAghkODExvYAVuM1&#10;FY1TNYF2b48PSLvZ8v/j59Vm8I26UxfrwAamkwwUcRlszZWBn+/DWw4qJmSLTWAy8EcRNuvRywoL&#10;G3r+ovslVUpCOBZowKXUFlrH0pHHOAktsdx+Q+cxydpV2nbYS7hv9CzLltpjzdLgsKWdo/J6uXkp&#10;0f31kH+ep6eU6/3R0fLcIhrzOh62H6ASDelf/HQfreAv5u/CK+/ID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0j/g8MAAADeAAAADwAAAAAAAAAAAAAAAACYAgAAZHJzL2Rv&#10;d25yZXYueG1sUEsFBgAAAAAEAAQA9QAAAIgDAAAAAA==&#10;" path="m2,l,,,91r2,l2,e" filled="f" stroked="f">
                    <v:path arrowok="t" o:connecttype="custom" o:connectlocs="2,720;0,720;0,811;2,811;2,720" o:connectangles="0,0,0,0,0"/>
                  </v:shape>
                </v:group>
                <v:group id="Group 3065" o:spid="_x0000_s1766" style="position:absolute;left:8641;top:720;width:2;height:91" coordorigin="8641,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mApJXFAAAA3gAA&#10;AA8AAAAAAAAAAAAAAAAAqgIAAGRycy9kb3ducmV2LnhtbFBLBQYAAAAABAAEAPoAAACcAwAAAAA=&#10;">
                  <v:shape id="Freeform 3066" o:spid="_x0000_s1767" style="position:absolute;left:8641;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uDosQA&#10;AADeAAAADwAAAGRycy9kb3ducmV2LnhtbESPQWvDMAyF74P9B6PBbqvTspWQ1SmjtNCeuqX7ASLW&#10;4pBYDrHbZP9+OhR2k9B779PbbGffqxuNsQ1sYLnIQBHXwbbcGPi+HF5yUDEhW+wDk4FfirAtHx82&#10;WNgw8RfdqtQoCeFYoAGX0lBoHWtHHuMiDMRy+wmjxyTr2Gg74iThvterLFtrjy0LweFAO0d1V129&#10;QPTUHfLP8/KUcr0/OlqfB0Rjnp/mj3dQieb0L767j1bef3vNpYDUkRl0+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rg6LEAAAA3gAAAA8AAAAAAAAAAAAAAAAAmAIAAGRycy9k&#10;b3ducmV2LnhtbFBLBQYAAAAABAAEAPUAAACJAwAAAAA=&#10;" path="m2,l,,,91r2,l2,e" filled="f" stroked="f">
                    <v:path arrowok="t" o:connecttype="custom" o:connectlocs="2,720;0,720;0,811;2,811;2,720" o:connectangles="0,0,0,0,0"/>
                  </v:shape>
                  <v:shape id="Picture 3067" o:spid="_x0000_s1768" type="#_x0000_t75" style="position:absolute;left:8953;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IrLPEAAAA3gAAAA8AAABkcnMvZG93bnJldi54bWxET01rwkAQvRf8D8sIvdWNYkVTVxFpodRe&#10;1PQ+ZMckmp0N2VFjf31XKHibx/uc+bJztbpQGyrPBoaDBBRx7m3FhYFs//EyBRUE2WLtmQzcKMBy&#10;0XuaY2r9lbd02UmhYgiHFA2UIk2qdchLchgGviGO3MG3DiXCttC2xWsMd7UeJclEO6w4NpTY0Lqk&#10;/LQ7OwNf3/J7zqojv49+Jt1tk82a8UqMee53qzdQQp08xP/uTxvnv46nQ7i/E2/Q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3IrLPEAAAA3gAAAA8AAAAAAAAAAAAAAAAA&#10;nwIAAGRycy9kb3ducmV2LnhtbFBLBQYAAAAABAAEAPcAAACQAwAAAAA=&#10;">
                    <v:imagedata r:id="rId1325" o:title=""/>
                  </v:shape>
                  <v:shape id="Picture 3068" o:spid="_x0000_s1769" type="#_x0000_t75" style="position:absolute;left:8643;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Z9vEAAAA3gAAAA8AAABkcnMvZG93bnJldi54bWxET01rwkAQvRf8D8sI3urGYItEV9GCaHur&#10;EcHbmB2TYHY27G5N6q/vFgq9zeN9zmLVm0bcyfnasoLJOAFBXFhdc6ngmG+fZyB8QNbYWCYF3+Rh&#10;tRw8LTDTtuNPuh9CKWII+wwVVCG0mZS+qMigH9uWOHJX6wyGCF0ptcMuhptGpknyKg3WHBsqbOmt&#10;ouJ2+DIK5Db3Tu/ez+F0feS8SbvLx2Ot1GjYr+cgAvXhX/zn3us4/2U6S+H3nXiDX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7/Z9vEAAAA3gAAAA8AAAAAAAAAAAAAAAAA&#10;nwIAAGRycy9kb3ducmV2LnhtbFBLBQYAAAAABAAEAPcAAACQAwAAAAA=&#10;">
                    <v:imagedata r:id="rId1326" o:title=""/>
                  </v:shape>
                </v:group>
                <v:group id="Group 3069" o:spid="_x0000_s1770" style="position:absolute;left:8951;top:720;width:2;height:91" coordorigin="8951,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b3jWMQAAADeAAAA&#10;DwAAAAAAAAAAAAAAAACqAgAAZHJzL2Rvd25yZXYueG1sUEsFBgAAAAAEAAQA+gAAAJsDAAAAAA==&#10;">
                  <v:shape id="Freeform 3070" o:spid="_x0000_s1771" style="position:absolute;left:8951;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CFocQA&#10;AADeAAAADwAAAGRycy9kb3ducmV2LnhtbESP0WrCQBBF3wv+wzJC3+pGSSVEVxFRSJ/Sqh8wZMds&#10;MDsbsmuS/n23UOjbDPfOPXe2+8m2YqDeN44VLBcJCOLK6YZrBbfr+S0D4QOyxtYxKfgmD/vd7GWL&#10;uXYjf9FwCbWIIexzVGBC6HIpfWXIol+4jjhqd9dbDHHta6l7HGO4beUqSdbSYsORYLCjo6HqcXna&#10;CJHj45x9lsuPkMlTYWhddohKvc6nwwZEoCn8m/+uCx3rv6dZCr/vxBn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QhaHEAAAA3gAAAA8AAAAAAAAAAAAAAAAAmAIAAGRycy9k&#10;b3ducmV2LnhtbFBLBQYAAAAABAAEAPUAAACJAwAAAAA=&#10;" path="m2,l,,,91r2,l2,e" filled="f" stroked="f">
                    <v:path arrowok="t" o:connecttype="custom" o:connectlocs="2,720;0,720;0,811;2,811;2,720" o:connectangles="0,0,0,0,0"/>
                  </v:shape>
                </v:group>
                <v:group id="Group 3071" o:spid="_x0000_s1772" style="position:absolute;left:8646;top:720;width:2;height:91" coordorigin="8646,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Rjet8QAAADeAAAA&#10;DwAAAAAAAAAAAAAAAACqAgAAZHJzL2Rvd25yZXYueG1sUEsFBgAAAAAEAAQA+gAAAJsDAAAAAA==&#10;">
                  <v:shape id="Freeform 3072" o:spid="_x0000_s1773" style="position:absolute;left:8646;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6+TcUA&#10;AADeAAAADwAAAGRycy9kb3ducmV2LnhtbESPwWrDMBBE74X+g9hAb43skBrjRjGhJOCe3Dr5gMXa&#10;WibWylhK7P59VSj0tsvMzpvdlYsdxJ0m3ztWkK4TEMSt0z13Ci7n03MOwgdkjYNjUvBNHsr948MO&#10;C+1m/qR7EzoRQ9gXqMCEMBZS+taQRb92I3HUvtxkMcR16qSecI7hdpCbJMmkxZ4jweBIb4baa3Oz&#10;ESLn6yn/qNP3kMtjZSirR0SlnlbL4RVEoCX8m/+uKx3rv2zzDH7fiTP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Tr5NxQAAAN4AAAAPAAAAAAAAAAAAAAAAAJgCAABkcnMv&#10;ZG93bnJldi54bWxQSwUGAAAAAAQABAD1AAAAigMAAAAA&#10;" path="m2,l,,,91r2,l2,e" filled="f" stroked="f">
                    <v:path arrowok="t" o:connecttype="custom" o:connectlocs="2,720;0,720;0,811;2,811;2,720" o:connectangles="0,0,0,0,0"/>
                  </v:shape>
                </v:group>
                <v:group id="Group 3073" o:spid="_x0000_s1774" style="position:absolute;left:8949;top:720;width:2;height:91" coordorigin="8949,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blW8UAAADeAAAADwAAAGRycy9kb3ducmV2LnhtbERPS2vCQBC+C/6HZQRv&#10;dRNbH0RXEWlLDyL4APE2ZMckmJ0N2TWJ/75bKHibj+85y3VnStFQ7QrLCuJRBII4tbrgTMH59PU2&#10;B+E8ssbSMil4koP1qt9bYqJtywdqjj4TIYRdggpy76tESpfmZNCNbEUcuJutDfoA60zqGtsQbko5&#10;jqKpNFhwaMixom1O6f34MAq+W2w37/Fns7vfts/rabK/7GJSajjoNgsQnjr/Ev+7f3SYP/mYz+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G5VvFAAAA3gAA&#10;AA8AAAAAAAAAAAAAAAAAqgIAAGRycy9kb3ducmV2LnhtbFBLBQYAAAAABAAEAPoAAACcAwAAAAA=&#10;">
                  <v:shape id="Freeform 3074" o:spid="_x0000_s1775" style="position:absolute;left:8949;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2PpMMA&#10;AADeAAAADwAAAGRycy9kb3ducmV2LnhtbESPzWrDMAzH74O9g9Fgt9Vp2UrI6pRRWmhP3dI9gIi1&#10;OCSWQ+w22dtPh8JuEvp//LTZzr5XNxpjG9jAcpGBIq6Dbbkx8H05vOSgYkK22AcmA78UYVs+Pmyw&#10;sGHiL7pVqVESwrFAAy6lodA61o48xkUYiOX2E0aPSdax0XbEScJ9r1dZttYeW5YGhwPtHNVddfVS&#10;oqfukH+el6eU6/3R0fo8IBrz/DR/vINKNKd/8d19tIL/9poLr7wjM+j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p2PpMMAAADeAAAADwAAAAAAAAAAAAAAAACYAgAAZHJzL2Rv&#10;d25yZXYueG1sUEsFBgAAAAAEAAQA9QAAAIgDAAAAAA==&#10;" path="m2,l,,,91r2,l2,e" filled="f" stroked="f">
                    <v:path arrowok="t" o:connecttype="custom" o:connectlocs="2,720;0,720;0,811;2,811;2,720" o:connectangles="0,0,0,0,0"/>
                  </v:shape>
                </v:group>
                <v:group id="Group 3075" o:spid="_x0000_s1776" style="position:absolute;left:8648;top:720;width:3;height:91" coordorigin="8648,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XUssUAAADeAAAADwAAAGRycy9kb3ducmV2LnhtbERPS2vCQBC+C/6HZQRv&#10;dRNbRaOriLSlBxF8gHgbsmMSzM6G7JrEf98tFLzNx/ec5bozpWiodoVlBfEoAkGcWl1wpuB8+nqb&#10;gXAeWWNpmRQ8ycF61e8tMdG25QM1R5+JEMIuQQW591UipUtzMuhGtiIO3M3WBn2AdSZ1jW0IN6Uc&#10;R9FUGiw4NORY0Tan9H58GAXfLbab9/iz2d1v2+f1NNlfdjEpNRx0mwUIT51/if/dPzrMn3zM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xV1LLFAAAA3gAA&#10;AA8AAAAAAAAAAAAAAAAAqgIAAGRycy9kb3ducmV2LnhtbFBLBQYAAAAABAAEAPoAAACcAwAAAAA=&#10;">
                  <v:shape id="Freeform 3076" o:spid="_x0000_s1777" style="position:absolute;left:8648;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8eD8gA&#10;AADeAAAADwAAAGRycy9kb3ducmV2LnhtbESP0WrCQBBF3wv+wzJCX0rdKLbU1FVEEYoUsTEfMM1O&#10;k9DsbMxuTfr3zkOhbzPMnXvvWa4H16grdaH2bGA6SUARF97WXBrIz/vHF1AhIltsPJOBXwqwXo3u&#10;lpha3/MHXbNYKjHhkKKBKsY21ToUFTkME98Sy+3Ldw6jrF2pbYe9mLtGz5LkWTusWRIqbGlbUfGd&#10;/TgDrt7377v2OM8xP2WfD/5QxuxizP142LyCijTEf/Hf95uV+k/zhQAIjsygV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s7x4PyAAAAN4AAAAPAAAAAAAAAAAAAAAAAJgCAABk&#10;cnMvZG93bnJldi54bWxQSwUGAAAAAAQABAD1AAAAjQMAAAAA&#10;" path="m2,l,,,91r2,l2,e" filled="f" stroked="f">
                    <v:path arrowok="t" o:connecttype="custom" o:connectlocs="2,720;0,720;0,811;2,811;2,720" o:connectangles="0,0,0,0,0"/>
                  </v:shape>
                </v:group>
                <v:group id="Group 3077" o:spid="_x0000_s1778" style="position:absolute;left:8946;top:720;width:3;height:91" coordorigin="8946,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pOacUAAADeAAAADwAAAGRycy9kb3ducmV2LnhtbERPTWvCQBC9C/0PyxR6&#10;003aWmrqKiJVPIhgFMTbkB2TYHY2ZLdJ/PddQfA2j/c503lvKtFS40rLCuJRBII4s7rkXMHxsBp+&#10;g3AeWWNlmRTcyMF89jKYYqJtx3tqU5+LEMIuQQWF93UipcsKMuhGtiYO3MU2Bn2ATS51g10IN5V8&#10;j6IvabDk0FBgTcuCsmv6ZxSsO+wWH/Fvu71elrfzYbw7bWNS6u21X/yA8NT7p/jh3ugwf/w5ie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f6TmnFAAAA3gAA&#10;AA8AAAAAAAAAAAAAAAAAqgIAAGRycy9kb3ducmV2LnhtbFBLBQYAAAAABAAEAPoAAACcAwAAAAA=&#10;">
                  <v:shape id="Freeform 3078" o:spid="_x0000_s1779" style="position:absolute;left:8946;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El48QA&#10;AADeAAAADwAAAGRycy9kb3ducmV2LnhtbERP22rCQBB9L/gPywi+iG4UKxpdRSqClFJqzAeM2TEJ&#10;ZmfT7GrSv+8WhL7N4Vxnve1MJR7UuNKygsk4AkGcWV1yriA9H0YLEM4ja6wsk4IfcrDd9F7WGGvb&#10;8okeic9FCGEXo4LC+zqW0mUFGXRjWxMH7mobgz7AJpe6wTaEm0pOo2guDZYcGgqs6a2g7JbcjQJT&#10;HtqPff05SzH9Si5D+5775FupQb/brUB46vy/+Ok+6jD/dbacwt874Qa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xJePEAAAA3gAAAA8AAAAAAAAAAAAAAAAAmAIAAGRycy9k&#10;b3ducmV2LnhtbFBLBQYAAAAABAAEAPUAAACJAwAAAAA=&#10;" path="m3,l,,,91r3,l3,e" filled="f" stroked="f">
                    <v:path arrowok="t" o:connecttype="custom" o:connectlocs="3,720;0,720;0,811;3,811;3,720" o:connectangles="0,0,0,0,0"/>
                  </v:shape>
                </v:group>
                <v:group id="Group 3079" o:spid="_x0000_s1780" style="position:absolute;left:8650;top:720;width:2;height:91" coordorigin="8650,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R1hcUAAADeAAAADwAAAGRycy9kb3ducmV2LnhtbERPTWvCQBC9F/oflil4&#10;0020lhpdRUTFgwjVgngbsmMSzM6G7JrEf98VhN7m8T5ntuhMKRqqXWFZQTyIQBCnVhecKfg9bfrf&#10;IJxH1lhaJgUPcrCYv7/NMNG25R9qjj4TIYRdggpy76tESpfmZNANbEUcuKutDfoA60zqGtsQbko5&#10;jKIvabDg0JBjRauc0tvxbhRsW2yXo3jd7G/X1eNyGh/O+5iU6n10yykIT53/F7/cOx3mjz8nI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hkdYXFAAAA3gAA&#10;AA8AAAAAAAAAAAAAAAAAqgIAAGRycy9kb3ducmV2LnhtbFBLBQYAAAAABAAEAPoAAACcAwAAAAA=&#10;">
                  <v:shape id="Freeform 3080" o:spid="_x0000_s1781" style="position:absolute;left:8650;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kTfMMA&#10;AADeAAAADwAAAGRycy9kb3ducmV2LnhtbESP0YrCMBBF3xf8hzCCb2uquFKrUUQU3Cdd1w8YmrEp&#10;NpPSRFv/3giCbzPcO/fcWaw6W4k7Nb50rGA0TEAQ506XXCg4/+++UxA+IGusHJOCB3lYLXtfC8y0&#10;a/mP7qdQiBjCPkMFJoQ6k9Lnhiz6oauJo3ZxjcUQ16aQusE2httKjpNkKi2WHAkGa9oYyq+nm40Q&#10;2V536fEw+g2p3O4NTQ81olKDfreegwjUhY/5fb3Xsf7PZDaB1ztxBrl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kTfMMAAADeAAAADwAAAAAAAAAAAAAAAACYAgAAZHJzL2Rv&#10;d25yZXYueG1sUEsFBgAAAAAEAAQA9QAAAIgDAAAAAA==&#10;" path="m2,l,,,91r2,l2,e" filled="f" stroked="f">
                    <v:path arrowok="t" o:connecttype="custom" o:connectlocs="2,720;0,720;0,811;2,811;2,720" o:connectangles="0,0,0,0,0"/>
                  </v:shape>
                  <v:shape id="Picture 3081" o:spid="_x0000_s1782" type="#_x0000_t75" style="position:absolute;left:8944;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UWUDFAAAA3gAAAA8AAABkcnMvZG93bnJldi54bWxEj09rwkAQxe+FfodlCr3VTaQRja7SCqU5&#10;Wv9eh90xCWZnQ3bV+O1doeBthvd+b97MFr1txIU6XztWkA4SEMTamZpLBdvNz8cYhA/IBhvHpOBG&#10;Hhbz15cZ5sZd+Y8u61CKGMI+RwVVCG0updcVWfQD1xJH7eg6iyGuXSlNh9cYbhs5TJKRtFhzvFBh&#10;S8uK9Gl9trHGWX+n22w/OqRF8bvx6Xi1Y63U+1v/NQURqA9P8z9dmMhln5MMHu/EGeT8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VFlAxQAAAN4AAAAPAAAAAAAAAAAAAAAA&#10;AJ8CAABkcnMvZG93bnJldi54bWxQSwUGAAAAAAQABAD3AAAAkQMAAAAA&#10;">
                    <v:imagedata r:id="rId1327" o:title=""/>
                  </v:shape>
                </v:group>
                <v:group id="Group 3082" o:spid="_x0000_s1783" style="position:absolute;left:8652;top:720;width:3;height:91" coordorigin="8652,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PWHcUAAADeAAAADwAAAGRycy9kb3ducmV2LnhtbERPS2vCQBC+C/6HZQRv&#10;dRNbRaOriLSlBxF8gHgbsmMSzM6G7JrEf98tFLzNx/ec5bozpWiodoVlBfEoAkGcWl1wpuB8+nqb&#10;gXAeWWNpmRQ8ycF61e8tMdG25QM1R5+JEMIuQQW591UipUtzMuhGtiIO3M3WBn2AdSZ1jW0IN6Uc&#10;R9FUGiw4NORY0Tan9H58GAXfLbab9/iz2d1v2+f1NNlfdjEpNRx0mwUIT51/if/dPzrMn3zM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gT1h3FAAAA3gAA&#10;AA8AAAAAAAAAAAAAAAAAqgIAAGRycy9kb3ducmV2LnhtbFBLBQYAAAAABAAEAPoAAACcAwAAAAA=&#10;">
                  <v:shape id="Freeform 3083" o:spid="_x0000_s1784" style="position:absolute;left:8652;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aGe8UA&#10;AADeAAAADwAAAGRycy9kb3ducmV2LnhtbERP22rCQBB9L/gPywh9EbOxWG1TV5EWQYqIxnzANDsm&#10;wexsmt2a+PfdgtC3OZzrLFa9qcWVWldZVjCJYhDEudUVFwqy02b8AsJ5ZI21ZVJwIwer5eBhgYm2&#10;HR/pmvpChBB2CSoovW8SKV1ekkEX2YY4cGfbGvQBtoXULXYh3NTyKY5n0mDFoaHEht5Lyi/pj1Fg&#10;qk23+2j20wyzQ/o1sp+FT7+Vehz26zcQnnr/L767tzrMf56+zuHvnXCD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oZ7xQAAAN4AAAAPAAAAAAAAAAAAAAAAAJgCAABkcnMv&#10;ZG93bnJldi54bWxQSwUGAAAAAAQABAD1AAAAigMAAAAA&#10;" path="m3,l,,,91r3,l3,e" filled="f" stroked="f">
                    <v:path arrowok="t" o:connecttype="custom" o:connectlocs="3,720;0,720;0,811;3,811;3,720" o:connectangles="0,0,0,0,0"/>
                  </v:shape>
                </v:group>
                <v:group id="Group 3084" o:spid="_x0000_s1785" style="position:absolute;left:8942;top:720;width:3;height:91" coordorigin="8942,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bA5/TIAAAA&#10;3gAAAA8AAAAAAAAAAAAAAAAAqgIAAGRycy9kb3ducmV2LnhtbFBLBQYAAAAABAAEAPoAAACfAwAA&#10;AAA=&#10;">
                  <v:shape id="Freeform 3085" o:spid="_x0000_s1786" style="position:absolute;left:8942;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W3ksUA&#10;AADeAAAADwAAAGRycy9kb3ducmV2LnhtbERP22rCQBB9F/yHZQp9Kbpp0aJpNiItQhERG/MBY3aa&#10;hGZn0+zWxL93hYJvczjXSVaDacSZOldbVvA8jUAQF1bXXCrIj5vJAoTzyBoby6TgQg5W6XiUYKxt&#10;z190znwpQgi7GBVU3rexlK6oyKCb2pY4cN+2M+gD7EqpO+xDuGnkSxS9SoM1h4YKW3qvqPjJ/owC&#10;U2/63Ue7n+WYH7LTk92WPvtV6vFhWL+B8DT4u/jf/anD/PlsuYTbO+EGm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1beSxQAAAN4AAAAPAAAAAAAAAAAAAAAAAJgCAABkcnMv&#10;ZG93bnJldi54bWxQSwUGAAAAAAQABAD1AAAAigMAAAAA&#10;" path="m2,l,,,91r2,l2,e" filled="f" stroked="f">
                    <v:path arrowok="t" o:connecttype="custom" o:connectlocs="2,720;0,720;0,811;2,811;2,720" o:connectangles="0,0,0,0,0"/>
                  </v:shape>
                  <v:shape id="Picture 3086" o:spid="_x0000_s1787" type="#_x0000_t75" style="position:absolute;left:8655;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f8NnIAAAA3gAAAA8AAABkcnMvZG93bnJldi54bWxEj0FrwkAQhe+F/odlCr0U3a1FkegqpSB4&#10;aAvR9uBtzI5JSHY2zW41/vvOoeBthnnz3vuW68G36kx9rANbeB4bUMRFcDWXFr72m9EcVEzIDtvA&#10;ZOFKEdar+7slZi5cOKfzLpVKTDhmaKFKqcu0jkVFHuM4dMRyO4XeY5K1L7Xr8SLmvtUTY2baY82S&#10;UGFHbxUVze7XW/gx7uib5vCdv3x05fVd559P28Hax4fhdQEq0ZBu4v/vrZP606kRAMGRGfTqD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2n/DZyAAAAN4AAAAPAAAAAAAAAAAA&#10;AAAAAJ8CAABkcnMvZG93bnJldi54bWxQSwUGAAAAAAQABAD3AAAAlAMAAAAA&#10;">
                    <v:imagedata r:id="rId1328" o:title=""/>
                  </v:shape>
                </v:group>
                <v:group id="Group 3087" o:spid="_x0000_s1788" style="position:absolute;left:8940;top:720;width:2;height:91" coordorigin="8940,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kR1HPFAAAA3gAA&#10;AA8AAAAAAAAAAAAAAAAAqgIAAGRycy9kb3ducmV2LnhtbFBLBQYAAAAABAAEAPoAAACcAwAAAAA=&#10;">
                  <v:shape id="Freeform 3088" o:spid="_x0000_s1789" style="position:absolute;left:8940;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e0icQA&#10;AADeAAAADwAAAGRycy9kb3ducmV2LnhtbESPwWrDMBBE74X+g9hAb7UcQ4xxo5gSGkhPTpN+wGJt&#10;LWNrZSzVdv++KgR622Vm583uq9UOYqbJd44VbJMUBHHjdMetgs/b6bkA4QOyxsExKfghD9Xh8WGP&#10;pXYLf9B8Da2IIexLVGBCGEspfWPIok/cSBy1LzdZDHGdWqknXGK4HWSWprm02HEkGBzpaKjpr982&#10;QuTSn4pLvX0PhXw7G8rrEVGpp836+gIi0Br+zffrs471d7s0g7934gzy8A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HtInEAAAA3gAAAA8AAAAAAAAAAAAAAAAAmAIAAGRycy9k&#10;b3ducmV2LnhtbFBLBQYAAAAABAAEAPUAAACJAwAAAAA=&#10;" path="m2,l,,,91r2,l2,e" filled="f" stroked="f">
                    <v:path arrowok="t" o:connecttype="custom" o:connectlocs="2,720;0,720;0,811;2,811;2,720" o:connectangles="0,0,0,0,0"/>
                  </v:shape>
                </v:group>
                <v:group id="Group 3089" o:spid="_x0000_s1790" style="position:absolute;left:8657;top:720;width:3;height:91" coordorigin="8657,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o/vn8QAAADeAAAADwAAAGRycy9kb3ducmV2LnhtbERPTYvCMBC9L/gfwgje&#10;1rRKF6lGEVHxIAurgngbmrEtNpPSxLb+e7OwsLd5vM9ZrHpTiZYaV1pWEI8jEMSZ1SXnCi7n3ecM&#10;hPPIGivLpOBFDlbLwccCU207/qH25HMRQtilqKDwvk6ldFlBBt3Y1sSBu9vGoA+wyaVusAvhppKT&#10;KPqSBksODQXWtCkoe5yeRsG+w249jbft8XHfvG7n5Pt6jEmp0bBfz0F46v2/+M990GF+kkR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o/vn8QAAADeAAAA&#10;DwAAAAAAAAAAAAAAAACqAgAAZHJzL2Rvd25yZXYueG1sUEsFBgAAAAAEAAQA+gAAAJsDAAAAAA==&#10;">
                  <v:shape id="Freeform 3090" o:spid="_x0000_s1791" style="position:absolute;left:8657;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CFsQA&#10;AADeAAAADwAAAGRycy9kb3ducmV2LnhtbERP22rCQBB9L/gPywi+lLqpqEjMRqQiSClFYz5gmh2T&#10;YHY2ZleT/n23UOjbHM51ks1gGvGgztWWFbxOIxDEhdU1lwry8/5lBcJ5ZI2NZVLwTQ426egpwVjb&#10;nk/0yHwpQgi7GBVU3rexlK6oyKCb2pY4cBfbGfQBdqXUHfYh3DRyFkVLabDm0FBhS28VFdfsbhSY&#10;et9/7NrPeY75Mft6tu+lz25KTcbDdg3C0+D/xX/ugw7zF4toDr/vhBt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ghbEAAAA3gAAAA8AAAAAAAAAAAAAAAAAmAIAAGRycy9k&#10;b3ducmV2LnhtbFBLBQYAAAAABAAEAPUAAACJAwAAAAA=&#10;" path="m3,l,,,91r3,l3,e" filled="f" stroked="f">
                    <v:path arrowok="t" o:connecttype="custom" o:connectlocs="3,720;0,720;0,811;3,811;3,720" o:connectangles="0,0,0,0,0"/>
                  </v:shape>
                </v:group>
                <v:group id="Group 3091" o:spid="_x0000_s1792" style="position:absolute;left:8937;top:720;width:3;height:91" coordorigin="8937,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Yq0nDFAAAA3gAA&#10;AA8AAAAAAAAAAAAAAAAAqgIAAGRycy9kb3ducmV2LnhtbFBLBQYAAAAABAAEAPoAAACcAwAAAAA=&#10;">
                  <v:shape id="Freeform 3092" o:spid="_x0000_s1793" style="position:absolute;left:8937;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G5+sUA&#10;AADeAAAADwAAAGRycy9kb3ducmV2LnhtbERP22rCQBB9F/oPyxT6InXToqGkriKWQCkiGvMB0+w0&#10;Cc3OptltEv/eFQTf5nCus1yPphE9da62rOBlFoEgLqyuuVSQn9LnNxDOI2tsLJOCMzlYrx4mS0y0&#10;HfhIfeZLEULYJaig8r5NpHRFRQbdzLbEgfuxnUEfYFdK3eEQwk0jX6MolgZrDg0VtrStqPjN/o0C&#10;U6fD7qPdz3PMD9n31H6VPvtT6ulx3LyD8DT6u/jm/tRh/mIRxXB9J9wgV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obn6xQAAAN4AAAAPAAAAAAAAAAAAAAAAAJgCAABkcnMv&#10;ZG93bnJldi54bWxQSwUGAAAAAAQABAD1AAAAigMAAAAA&#10;" path="m3,l,,,91r3,l3,e" filled="f" stroked="f">
                    <v:path arrowok="t" o:connecttype="custom" o:connectlocs="3,720;0,720;0,811;3,811;3,720" o:connectangles="0,0,0,0,0"/>
                  </v:shape>
                </v:group>
                <v:group id="Group 3093" o:spid="_x0000_s1794" style="position:absolute;left:8660;top:720;width:2;height:91" coordorigin="8660,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TpnMUAAADeAAAADwAAAGRycy9kb3ducmV2LnhtbERPS2vCQBC+F/wPywi9&#10;1U0sqRJdRUTFgxR8gHgbsmMSzM6G7JrEf98tFHqbj+8582VvKtFS40rLCuJRBII4s7rkXMHlvP2Y&#10;gnAeWWNlmRS8yMFyMXibY6ptx0dqTz4XIYRdigoK7+tUSpcVZNCNbE0cuLttDPoAm1zqBrsQbio5&#10;jqIvabDk0FBgTeuCssfpaRTsOuxWn/GmPTzu69ftnHxfDzEp9T7sVzMQnnr/L/5z73WYnyTR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m06ZzFAAAA3gAA&#10;AA8AAAAAAAAAAAAAAAAAqgIAAGRycy9kb3ducmV2LnhtbFBLBQYAAAAABAAEAPoAAACcAwAAAAA=&#10;">
                  <v:shape id="Freeform 3094" o:spid="_x0000_s1795" style="position:absolute;left:8660;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DY8IA&#10;AADeAAAADwAAAGRycy9kb3ducmV2LnhtbESPzYrCMBDH7wu+Q5iFva2pglKqUWRRcE9+PsDQjE2x&#10;mZQm2u7b7xwEbzPM/+M3y/XgG/WkLtaBDUzGGSjiMtiaKwPXy+47BxUTssUmMBn4owjr1ehjiYUN&#10;PZ/oeU6VkhCOBRpwKbWF1rF05DGOQ0sst1voPCZZu0rbDnsJ942eZtlce6xZGhy29OOovJ8fXkp0&#10;f9/lx8PkN+V6u3c0P7SIxnx9DpsFqERDeotf7r0V/NksE155R2b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r4NjwgAAAN4AAAAPAAAAAAAAAAAAAAAAAJgCAABkcnMvZG93&#10;bnJldi54bWxQSwUGAAAAAAQABAD1AAAAhwMAAAAA&#10;" path="m1,l,,,91r1,l1,e" filled="f" stroked="f">
                    <v:path arrowok="t" o:connecttype="custom" o:connectlocs="1,720;0,720;0,811;1,811;1,720" o:connectangles="0,0,0,0,0"/>
                  </v:shape>
                </v:group>
                <v:group id="Group 3095" o:spid="_x0000_s1796" style="position:absolute;left:8935;top:720;width:2;height:91" coordorigin="8935,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2fYdcUAAADeAAAADwAAAGRycy9kb3ducmV2LnhtbERPS2vCQBC+F/wPywi9&#10;1U0sKRpdRUTFgxR8gHgbsmMSzM6G7JrEf98tFHqbj+8582VvKtFS40rLCuJRBII4s7rkXMHlvP2Y&#10;gHAeWWNlmRS8yMFyMXibY6ptx0dqTz4XIYRdigoK7+tUSpcVZNCNbE0cuLttDPoAm1zqBrsQbio5&#10;jqIvabDk0FBgTeuCssfpaRTsOuxWn/GmPTzu69ftnHxfDzEp9T7sVzMQnnr/L/5z73WYnyTRF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n2HXFAAAA3gAA&#10;AA8AAAAAAAAAAAAAAAAAqgIAAGRycy9kb3ducmV2LnhtbFBLBQYAAAAABAAEAPoAAACcAwAAAAA=&#10;">
                  <v:shape id="Freeform 3096" o:spid="_x0000_s1797" style="position:absolute;left:8935;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AZuMQA&#10;AADeAAAADwAAAGRycy9kb3ducmV2LnhtbESPzWrDQAyE74W+w6JAbvXahQTjZhNCaCA95a8PILyK&#10;18SrNd5t7L59dCj0JqGZ+TSrzeQ79aAhtoENFFkOirgOtuXGwPd1/1aCignZYheYDPxShM369WWF&#10;lQ0jn+lxSY2SEI4VGnAp9ZXWsXbkMWahJ5bbLQwek6xDo+2Ao4T7Tr/n+VJ7bFkIDnvaOarvlx8v&#10;ED3e9+XpWHylUn8eHC2PPaIx89m0/QCVaEr/4j/3wcr7i0UhBaSOzKD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AGbjEAAAA3gAAAA8AAAAAAAAAAAAAAAAAmAIAAGRycy9k&#10;b3ducmV2LnhtbFBLBQYAAAAABAAEAPUAAACJAwAAAAA=&#10;" path="m2,l,,,91r2,l2,e" filled="f" stroked="f">
                    <v:path arrowok="t" o:connecttype="custom" o:connectlocs="2,720;0,720;0,811;2,811;2,720" o:connectangles="0,0,0,0,0"/>
                  </v:shape>
                </v:group>
                <v:group id="Group 3097" o:spid="_x0000_s1798" style="position:absolute;left:8661;top:720;width:3;height:91" coordorigin="8661,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MhCrsQAAADeAAAA&#10;DwAAAAAAAAAAAAAAAACqAgAAZHJzL2Rvd25yZXYueG1sUEsFBgAAAAAEAAQA+gAAAJsDAAAAAA==&#10;">
                  <v:shape id="Freeform 3098" o:spid="_x0000_s1799" style="position:absolute;left:8661;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MpJMUA&#10;AADeAAAADwAAAGRycy9kb3ducmV2LnhtbERP22rCQBB9L/gPywi+lGajNFJSVxGLIFKKxnzANDsm&#10;wexsml2T9O+7hULf5nCus9qMphE9da62rGAexSCIC6trLhXkl/3TCwjnkTU2lknBNznYrCcPK0y1&#10;HfhMfeZLEULYpaig8r5NpXRFRQZdZFviwF1tZ9AH2JVSdziEcNPIRRwvpcGaQ0OFLe0qKm7Z3Sgw&#10;9X54f2s/nnPMT9nnoz2WPvtSajYdt68gPI3+X/znPugwP0nmC/h9J9w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ykkxQAAAN4AAAAPAAAAAAAAAAAAAAAAAJgCAABkcnMv&#10;ZG93bnJldi54bWxQSwUGAAAAAAQABAD1AAAAigMAAAAA&#10;" path="m3,l,,,91r3,l3,e" filled="f" stroked="f">
                    <v:path arrowok="t" o:connecttype="custom" o:connectlocs="3,720;0,720;0,811;3,811;3,720" o:connectangles="0,0,0,0,0"/>
                  </v:shape>
                  <v:shape id="Picture 3099" o:spid="_x0000_s1800" type="#_x0000_t75" style="position:absolute;left:8932;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TPcLFAAAA3gAAAA8AAABkcnMvZG93bnJldi54bWxET9tqwkAQfS/4D8sU+lY3KkpJXaUIgrUg&#10;eKFp34bsmKRmZ0N21PTvXaHQtzmc60znnavVhdpQeTYw6CegiHNvKy4MHPbL5xdQQZAt1p7JwC8F&#10;mM96D1NMrb/yli47KVQM4ZCigVKkSbUOeUkOQ983xJE7+tahRNgW2rZ4jeGu1sMkmWiHFceGEhta&#10;lJSfdmdn4Od79JUd5dNn75nj/fqw6eRjY8zTY/f2Ckqok3/xn3tl4/zxeDCC+zvxBj2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0z3CxQAAAN4AAAAPAAAAAAAAAAAAAAAA&#10;AJ8CAABkcnMvZG93bnJldi54bWxQSwUGAAAAAAQABAD3AAAAkQMAAAAA&#10;">
                    <v:imagedata r:id="rId1329" o:title=""/>
                  </v:shape>
                  <v:shape id="Picture 3100" o:spid="_x0000_s1801" type="#_x0000_t75" style="position:absolute;left:8664;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9OxA3CAAAA3gAAAA8AAABkcnMvZG93bnJldi54bWxET02LwjAQvQv+hzDC3jR1qaK1qYggK560&#10;Lnsem7EtNpPSZLX77zeC4G0e73PSdW8acafO1ZYVTCcRCOLC6ppLBd/n3XgBwnlkjY1lUvBHDtbZ&#10;cJBiou2DT3TPfSlCCLsEFVTet4mUrqjIoJvYljhwV9sZ9AF2pdQdPkK4aeRnFM2lwZpDQ4UtbSsq&#10;bvmvUYCuXx6j4+XnaxPvlvlB7q/+HCv1Meo3KxCeev8Wv9x7HebPZtMYnu+EG2T2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TsQNwgAAAN4AAAAPAAAAAAAAAAAAAAAAAJ8C&#10;AABkcnMvZG93bnJldi54bWxQSwUGAAAAAAQABAD3AAAAjgMAAAAA&#10;">
                    <v:imagedata r:id="rId1330" o:title=""/>
                  </v:shape>
                </v:group>
                <v:group id="Group 3101" o:spid="_x0000_s1802" style="position:absolute;left:8931;top:720;width:2;height:91" coordorigin="8931,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PzRK3FAAAA3gAA&#10;AA8AAAAAAAAAAAAAAAAAqgIAAGRycy9kb3ducmV2LnhtbFBLBQYAAAAABAAEAPoAAACcAwAAAAA=&#10;">
                  <v:shape id="Freeform 3102" o:spid="_x0000_s1803" style="position:absolute;left:8931;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UkV8QA&#10;AADeAAAADwAAAGRycy9kb3ducmV2LnhtbESPwWrDMBBE74X8g9hAbo3sQoxxooRSYkhOadN+wGJt&#10;LBNrZSTFdv++KhR622Vm583uDrPtxUg+dI4V5OsMBHHjdMetgq/P+rkEESKyxt4xKfimAIf94mmH&#10;lXYTf9B4ja1IIRwqVGBiHCopQ2PIYli7gThpN+ctxrT6VmqPUwq3vXzJskJa7DgRDA70Zqi5Xx82&#10;QeR0r8v3S36OpTyeDBWXAVGp1XJ+3YKINMd/89/1Saf6m01ewO87aQa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lJFfEAAAA3gAAAA8AAAAAAAAAAAAAAAAAmAIAAGRycy9k&#10;b3ducmV2LnhtbFBLBQYAAAAABAAEAPUAAACJAwAAAAA=&#10;" path="m1,l,,,91r1,l1,e" filled="f" stroked="f">
                    <v:path arrowok="t" o:connecttype="custom" o:connectlocs="1,720;0,720;0,811;1,811;1,720" o:connectangles="0,0,0,0,0"/>
                  </v:shape>
                </v:group>
                <v:group id="Group 3103" o:spid="_x0000_s1804" style="position:absolute;left:8666;top:720;width:3;height:91" coordorigin="8666,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1/QcUAAADeAAAADwAAAGRycy9kb3ducmV2LnhtbERPS2vCQBC+F/wPywi9&#10;1U0sqRJdRUTFgxR8gHgbsmMSzM6G7JrEf98tFHqbj+8582VvKtFS40rLCuJRBII4s7rkXMHlvP2Y&#10;gnAeWWNlmRS8yMFyMXibY6ptx0dqTz4XIYRdigoK7+tUSpcVZNCNbE0cuLttDPoAm1zqBrsQbio5&#10;jqIvabDk0FBgTeuCssfpaRTsOuxWn/GmPTzu69ftnHxfDzEp9T7sVzMQnnr/L/5z73WYnyTx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xtf0HFAAAA3gAA&#10;AA8AAAAAAAAAAAAAAAAAqgIAAGRycy9kb3ducmV2LnhtbFBLBQYAAAAABAAEAPoAAACcAwAAAAA=&#10;">
                  <v:shape id="Freeform 3104" o:spid="_x0000_s1805" style="position:absolute;left:8666;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sezscA&#10;AADeAAAADwAAAGRycy9kb3ducmV2LnhtbESP0WrCQBBF3wX/YRmhL1I3FpUSXaW0CEWKaMwHjNlp&#10;EpqdTbNbk/5956Hg2wz3zr1nNrvBNepGXag9G5jPElDEhbc1lwbyy/7xGVSIyBYbz2TglwLstuPR&#10;BlPrez7TLYulkhAOKRqoYmxTrUNRkcMw8y2xaJ++cxhl7UptO+wl3DX6KUlW2mHN0lBhS68VFV/Z&#10;jzPg6n3/8dYeFznmp+w69YcyZt/GPEyGlzWoSEO8m/+v363gL5dz4ZV3ZAa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rHs7HAAAA3gAAAA8AAAAAAAAAAAAAAAAAmAIAAGRy&#10;cy9kb3ducmV2LnhtbFBLBQYAAAAABAAEAPUAAACMAwAAAAA=&#10;" path="m3,l,,,91r3,l3,e" filled="f" stroked="f">
                    <v:path arrowok="t" o:connecttype="custom" o:connectlocs="3,720;0,720;0,811;3,811;3,720" o:connectangles="0,0,0,0,0"/>
                  </v:shape>
                </v:group>
                <v:group id="Group 3105" o:spid="_x0000_s1806" style="position:absolute;left:8928;top:720;width:3;height:91" coordorigin="8928,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r5OqMUAAADeAAAADwAAAGRycy9kb3ducmV2LnhtbERPS2vCQBC+F/wPywi9&#10;1U0sKRpdRUTFgxR8gHgbsmMSzM6G7JrEf98tFHqbj+8582VvKtFS40rLCuJRBII4s7rkXMHlvP2Y&#10;gHAeWWNlmRS8yMFyMXibY6ptx0dqTz4XIYRdigoK7+tUSpcVZNCNbE0cuLttDPoAm1zqBrsQbio5&#10;jqIvabDk0FBgTeuCssfpaRTsOuxWn/GmPTzu69ftnHxfDzEp9T7sVzMQnnr/L/5z73WYnyTxF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K+TqjFAAAA3gAA&#10;AA8AAAAAAAAAAAAAAAAAqgIAAGRycy9kb3ducmV2LnhtbFBLBQYAAAAABAAEAPoAAACcAwAAAAA=&#10;">
                  <v:shape id="Freeform 3106" o:spid="_x0000_s1807" style="position:absolute;left:8928;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HYdccA&#10;AADeAAAADwAAAGRycy9kb3ducmV2LnhtbESP0WrCQBBF3wv+wzJCX0rdKFVKdJXSIkiR0sZ8wJid&#10;JqHZ2ZhdTfx750Ho2wxz5957VpvBNepCXag9G5hOElDEhbc1lwbyw/b5FVSIyBYbz2TgSgE269HD&#10;ClPre/6hSxZLJSYcUjRQxdimWoeiIodh4ltiuf36zmGUtSu17bAXc9foWZIstMOaJaHClt4rKv6y&#10;szPg6m2//2i/XnLMv7Pjk/8sY3Yy5nE8vC1BRRriv/j+vbNSfz6fCYDgyAx6f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mx2HXHAAAA3gAAAA8AAAAAAAAAAAAAAAAAmAIAAGRy&#10;cy9kb3ducmV2LnhtbFBLBQYAAAAABAAEAPUAAACMAwAAAAA=&#10;" path="m3,l,,,91r3,l3,e" filled="f" stroked="f">
                    <v:path arrowok="t" o:connecttype="custom" o:connectlocs="3,720;0,720;0,811;3,811;3,720" o:connectangles="0,0,0,0,0"/>
                  </v:shape>
                </v:group>
                <v:group id="Group 3107" o:spid="_x0000_s1808" style="position:absolute;left:8669;top:720;width:2;height:91" coordorigin="8669,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SIE8QAAADeAAAADwAAAGRycy9kb3ducmV2LnhtbERPTYvCMBC9L/gfwgje&#10;1rRKF6lGEVHxIAurgngbmrEtNpPSxLb+e7OwsLd5vM9ZrHpTiZYaV1pWEI8jEMSZ1SXnCi7n3ecM&#10;hPPIGivLpOBFDlbLwccCU207/qH25HMRQtilqKDwvk6ldFlBBt3Y1sSBu9vGoA+wyaVusAvhppKT&#10;KPqSBksODQXWtCkoe5yeRsG+w249jbft8XHfvG7n5Pt6jEmp0bBfz0F46v2/+M990GF+kkxi+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qSIE8QAAADeAAAA&#10;DwAAAAAAAAAAAAAAAACqAgAAZHJzL2Rvd25yZXYueG1sUEsFBgAAAAAEAAQA+gAAAJsDAAAAAA==&#10;">
                  <v:shape id="Freeform 3108" o:spid="_x0000_s1809" style="position:absolute;left:8669;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o6cQA&#10;AADeAAAADwAAAGRycy9kb3ducmV2LnhtbESPzWrDMBCE74W8g9hCbrUcg4NxrIRSEnBOaX4eYLG2&#10;lom1MpYau29fFQq57TKz881Wu9n24kGj7xwrWCUpCOLG6Y5bBbfr4a0A4QOyxt4xKfghD7vt4qXC&#10;UruJz/S4hFbEEPYlKjAhDKWUvjFk0SduII7alxsthriOrdQjTjHc9jJL07W02HEkGBzow1Bzv3zb&#10;CJHT/VB8nlbHUMh9bWh9GhCVWr7O7xsQgebwNP9f1zrWz/Msg7934gx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y6OnEAAAA3gAAAA8AAAAAAAAAAAAAAAAAmAIAAGRycy9k&#10;b3ducmV2LnhtbFBLBQYAAAAABAAEAPUAAACJAwAAAAA=&#10;" path="m2,l,,,91r2,l2,e" filled="f" stroked="f">
                    <v:path arrowok="t" o:connecttype="custom" o:connectlocs="2,720;0,720;0,811;2,811;2,720" o:connectangles="0,0,0,0,0"/>
                  </v:shape>
                </v:group>
                <v:group id="Group 3109" o:spid="_x0000_s1810" style="position:absolute;left:8926;top:720;width:2;height:91" coordorigin="8926,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Tqz/8QAAADeAAAA&#10;DwAAAAAAAAAAAAAAAACqAgAAZHJzL2Rvd25yZXYueG1sUEsFBgAAAAAEAAQA+gAAAJsDAAAAAA==&#10;">
                  <v:shape id="Freeform 3110" o:spid="_x0000_s1811" style="position:absolute;left:8926;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fVBsUA&#10;AADeAAAADwAAAGRycy9kb3ducmV2LnhtbESPwWrDMBBE74H+g9hAb4mcUBvjRjahNOCc3Kb9gMXa&#10;WibWylhq7P59FSj0tsvMzps9VIsdxI0m3ztWsNsmIIhbp3vuFHx+nDY5CB+QNQ6OScEPeajKh9UB&#10;C+1mfqfbJXQihrAvUIEJYSyk9K0hi37rRuKofbnJYojr1Ek94RzD7SD3SZJJiz1HgsGRXgy118u3&#10;jRA5X0/5W7M7h1y+1oayZkRU6nG9HJ9BBFrCv/nvutaxfprun+D+TpxBl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V9UGxQAAAN4AAAAPAAAAAAAAAAAAAAAAAJgCAABkcnMv&#10;ZG93bnJldi54bWxQSwUGAAAAAAQABAD1AAAAigMAAAAA&#10;" path="m2,l,,,91r2,l2,e" filled="f" stroked="f">
                    <v:path arrowok="t" o:connecttype="custom" o:connectlocs="2,720;0,720;0,811;2,811;2,720" o:connectangles="0,0,0,0,0"/>
                  </v:shape>
                </v:group>
                <v:group id="Group 3111" o:spid="_x0000_s1812" style="position:absolute;left:8671;top:720;width:3;height:91" coordorigin="8671,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Z+OEMQAAADeAAAADwAAAGRycy9kb3ducmV2LnhtbERPTYvCMBC9L/gfwgje&#10;1rRKF6lGEVHxIAurgngbmrEtNpPSxLb+e7OwsLd5vM9ZrHpTiZYaV1pWEI8jEMSZ1SXnCi7n3ecM&#10;hPPIGivLpOBFDlbLwccCU207/qH25HMRQtilqKDwvk6ldFlBBt3Y1sSBu9vGoA+wyaVusAvhppKT&#10;KPqSBksODQXWtCkoe5yeRsG+w249jbft8XHfvG7n5Pt6jEmp0bBfz0F46v2/+M990GF+kkwS+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Z+OEMQAAADeAAAA&#10;DwAAAAAAAAAAAAAAAACqAgAAZHJzL2Rvd25yZXYueG1sUEsFBgAAAAAEAAQA+gAAAJsDAAAAAA==&#10;">
                  <v:shape id="Freeform 3112" o:spid="_x0000_s1813" style="position:absolute;left:8671;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TlmsQA&#10;AADeAAAADwAAAGRycy9kb3ducmV2LnhtbERP22rCQBB9F/yHZQp9Ed0oKiW6ilgEEZE2zQeM2TEJ&#10;zc6m2a2Jf+8Kgm9zONdZrjtTiSs1rrSsYDyKQBBnVpecK0h/dsMPEM4ja6wsk4IbOViv+r0lxtq2&#10;/E3XxOcihLCLUUHhfR1L6bKCDLqRrYkDd7GNQR9gk0vdYBvCTSUnUTSXBksODQXWtC0o+03+jQJT&#10;7trjZ32apph+JeeBPeQ++VPq/a3bLEB46vxL/HTvdZg/m03m8Hgn3C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U5ZrEAAAA3gAAAA8AAAAAAAAAAAAAAAAAmAIAAGRycy9k&#10;b3ducmV2LnhtbFBLBQYAAAAABAAEAPUAAACJAwAAAAA=&#10;" path="m2,l,,,91r2,l2,e" filled="f" stroked="f">
                    <v:path arrowok="t" o:connecttype="custom" o:connectlocs="2,720;0,720;0,811;2,811;2,720" o:connectangles="0,0,0,0,0"/>
                  </v:shape>
                  <v:shape id="Picture 3113" o:spid="_x0000_s1814" type="#_x0000_t75" style="position:absolute;left:8923;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N1zrGAAAA3gAAAA8AAABkcnMvZG93bnJldi54bWxET01rwkAQvQv+h2UKvRTdVNGWmI2IpeCh&#10;VatWr0N2mgSzsyG71eTfdwuCt3m8z0nmranEhRpXWlbwPIxAEGdWl5wrOOzfB68gnEfWWFkmBR05&#10;mKf9XoKxtlf+osvO5yKEsItRQeF9HUvpsoIMuqGtiQP3YxuDPsAml7rBawg3lRxF0VQaLDk0FFjT&#10;sqDsvPs1CpaHzcfb9tgdPzf0fYp09zSuzmulHh/axQyEp9bfxTf3Sof5k8noBf7fCTfI9A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Y3XOsYAAADeAAAADwAAAAAAAAAAAAAA&#10;AACfAgAAZHJzL2Rvd25yZXYueG1sUEsFBgAAAAAEAAQA9wAAAJIDAAAAAA==&#10;">
                    <v:imagedata r:id="rId1331" o:title=""/>
                  </v:shape>
                  <v:shape id="Picture 3114" o:spid="_x0000_s1815" type="#_x0000_t75" style="position:absolute;left:8673;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EOwnIAAAA3gAAAA8AAABkcnMvZG93bnJldi54bWxEj91qwkAQhe8LfYdlCr2rm0i1El1FtKJC&#10;wZ/2AYbsmKTNzobsVuPbOxeCdzOcM+d8M5l1rlZnakPl2UDaS0AR595WXBj4+V69jUCFiGyx9kwG&#10;rhRgNn1+mmBm/YUPdD7GQkkIhwwNlDE2mdYhL8lh6PmGWLSTbx1GWdtC2xYvEu5q3U+SoXZYsTSU&#10;2NCipPzv+O8M/G7X+326HG0+i+VX+pEMd++HZmfM60s3H4OK1MWH+X69sYI/GPSFV96RGfT0B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kBDsJyAAAAN4AAAAPAAAAAAAAAAAA&#10;AAAAAJ8CAABkcnMvZG93bnJldi54bWxQSwUGAAAAAAQABAD3AAAAlAMAAAAA&#10;">
                    <v:imagedata r:id="rId1332" o:title=""/>
                  </v:shape>
                </v:group>
                <v:group id="Group 3115" o:spid="_x0000_s1816" style="position:absolute;left:8921;top:720;width:2;height:91" coordorigin="8921,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NKEFcQAAADeAAAA&#10;DwAAAAAAAAAAAAAAAACqAgAAZHJzL2Rvd25yZXYueG1sUEsFBgAAAAAEAAQA+gAAAJsDAAAAAA==&#10;">
                  <v:shape id="Freeform 3116" o:spid="_x0000_s1817" style="position:absolute;left:8921;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VF2MQA&#10;AADeAAAADwAAAGRycy9kb3ducmV2LnhtbESPQWvCQBCF7wX/wzIFb3VjRQmpqxSpoCdb9QcM2Wk2&#10;mJ0N2dXEf+8cBG8zzHvvm7dcD75RN+piHdjAdJKBIi6DrbkycD5tP3JQMSFbbAKTgTtFWK9Gb0ss&#10;bOj5j27HVCkJ4VigAZdSW2gdS0ce4yS0xHL7D53HJGtXadthL+G+0Z9ZttAeaxaCw5Y2jsrL8eoF&#10;ovvLNv89TPcp1z87R4tDi2jM+H34/gKVaEgv8dO9s/L+fD6TAlJHZt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1RdjEAAAA3gAAAA8AAAAAAAAAAAAAAAAAmAIAAGRycy9k&#10;b3ducmV2LnhtbFBLBQYAAAAABAAEAPUAAACJAwAAAAA=&#10;" path="m2,l,,,91r2,l2,e" filled="f" stroked="f">
                    <v:path arrowok="t" o:connecttype="custom" o:connectlocs="2,720;0,720;0,811;2,811;2,720" o:connectangles="0,0,0,0,0"/>
                  </v:shape>
                </v:group>
                <v:group id="Group 3117" o:spid="_x0000_s1818" style="position:absolute;left:8675;top:720;width:3;height:91" coordorigin="8675,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30ezsQAAADeAAAADwAAAGRycy9kb3ducmV2LnhtbERPTYvCMBC9L/gfwgje&#10;1rRKF6lGEVHxIAurgngbmrEtNpPSxLb+e7OwsLd5vM9ZrHpTiZYaV1pWEI8jEMSZ1SXnCi7n3ecM&#10;hPPIGivLpOBFDlbLwccCU207/qH25HMRQtilqKDwvk6ldFlBBt3Y1sSBu9vGoA+wyaVusAvhppKT&#10;KPqSBksODQXWtCkoe5yeRsG+w249jbft8XHfvG7n5Pt6jEmp0bBfz0F46v2/+M990GF+kkxj+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30ezsQAAADeAAAA&#10;DwAAAAAAAAAAAAAAAACqAgAAZHJzL2Rvd25yZXYueG1sUEsFBgAAAAAEAAQA+gAAAJsDAAAAAA==&#10;">
                  <v:shape id="Freeform 3118" o:spid="_x0000_s1819" style="position:absolute;left:8675;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1RMUA&#10;AADeAAAADwAAAGRycy9kb3ducmV2LnhtbERP22rCQBB9L/gPywh9KXXjrZTUTRCLUESkTfMB0+w0&#10;Cc3OxuzWxL93BcG3OZzrrNLBNOJEnastK5hOIhDEhdU1lwry7+3zKwjnkTU2lknBmRykyehhhbG2&#10;PX/RKfOlCCHsYlRQed/GUrqiIoNuYlviwP3azqAPsCul7rAP4aaRsyh6kQZrDg0VtrSpqPjL/o0C&#10;U2/7/Xt7WOSYf2Y/T3ZX+uyo1ON4WL+B8DT4u/jm/tBh/nI5n8H1nXCDTC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9nVExQAAAN4AAAAPAAAAAAAAAAAAAAAAAJgCAABkcnMv&#10;ZG93bnJldi54bWxQSwUGAAAAAAQABAD1AAAAigMAAAAA&#10;" path="m3,l,,,91r3,l3,e" filled="f" stroked="f">
                    <v:path arrowok="t" o:connecttype="custom" o:connectlocs="3,720;0,720;0,811;3,811;3,720" o:connectangles="0,0,0,0,0"/>
                  </v:shape>
                </v:group>
                <v:group id="Group 3119" o:spid="_x0000_s1820" style="position:absolute;left:8919;top:720;width:3;height:91" coordorigin="8919,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OMlIsQAAADeAAAA&#10;DwAAAAAAAAAAAAAAAACqAgAAZHJzL2Rvd25yZXYueG1sUEsFBgAAAAAEAAQA+gAAAJsDAAAAAA==&#10;">
                  <v:shape id="Freeform 3120" o:spid="_x0000_s1821" style="position:absolute;left:8919;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NIq8QA&#10;AADeAAAADwAAAGRycy9kb3ducmV2LnhtbERP22rCQBB9F/yHZQRfRDetFyR1lWIRRIpozAdMs9Mk&#10;NDsbs6uJf98tFHybw7nOatOZStypcaVlBS+TCARxZnXJuYL0shsvQTiPrLGyTAoe5GCz7vdWGGvb&#10;8pnuic9FCGEXo4LC+zqW0mUFGXQTWxMH7ts2Bn2ATS51g20IN5V8jaKFNFhyaCiwpm1B2U9yMwpM&#10;uWs/P+rjLMX0lHyN7CH3yVWp4aB7fwPhqfNP8b97r8P8+Xw6g793wg1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TSKvEAAAA3gAAAA8AAAAAAAAAAAAAAAAAmAIAAGRycy9k&#10;b3ducmV2LnhtbFBLBQYAAAAABAAEAPUAAACJAwAAAAA=&#10;" path="m2,l,,,91r2,l2,e" filled="f" stroked="f">
                    <v:path arrowok="t" o:connecttype="custom" o:connectlocs="2,720;0,720;0,811;2,811;2,720" o:connectangles="0,0,0,0,0"/>
                  </v:shape>
                </v:group>
                <v:group id="Group 3121" o:spid="_x0000_s1822" style="position:absolute;left:8678;top:720;width:2;height:91" coordorigin="8678,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EYYzcQAAADeAAAADwAAAGRycy9kb3ducmV2LnhtbERPTYvCMBC9L/gfwgje&#10;1rRKF6lGEVHxIAurgngbmrEtNpPSxLb+e7OwsLd5vM9ZrHpTiZYaV1pWEI8jEMSZ1SXnCi7n3ecM&#10;hPPIGivLpOBFDlbLwccCU207/qH25HMRQtilqKDwvk6ldFlBBt3Y1sSBu9vGoA+wyaVusAvhppKT&#10;KPqSBksODQXWtCkoe5yeRsG+w249jbft8XHfvG7n5Pt6jEmp0bBfz0F46v2/+M990GF+kkw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EYYzcQAAADeAAAA&#10;DwAAAAAAAAAAAAAAAACqAgAAZHJzL2Rvd25yZXYueG1sUEsFBgAAAAAEAAQA+gAAAJsDAAAAAA==&#10;">
                  <v:shape id="Freeform 3122" o:spid="_x0000_s1823" style="position:absolute;left:8678;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B4N8UA&#10;AADeAAAADwAAAGRycy9kb3ducmV2LnhtbESPwWrDMBBE74X+g9hCb7WclBjjWgmhNJCc0ib9gMXa&#10;WCbWykhK7Px9FCj0tsvMzputV5PtxZV86BwrmGU5COLG6Y5bBb/HzVsJIkRkjb1jUnCjAKvl81ON&#10;lXYj/9D1EFuRQjhUqMDEOFRShsaQxZC5gThpJ+ctxrT6VmqPYwq3vZzneSEtdpwIBgf6NNScDxeb&#10;IHI8b8rv/WwXS/m1NVTsB0SlXl+m9QeISFP8N/9db3Wqv1i8F/B4J80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EHg3xQAAAN4AAAAPAAAAAAAAAAAAAAAAAJgCAABkcnMv&#10;ZG93bnJldi54bWxQSwUGAAAAAAQABAD1AAAAigMAAAAA&#10;" path="m2,l,,,91r2,l2,e" filled="f" stroked="f">
                    <v:path arrowok="t" o:connecttype="custom" o:connectlocs="2,720;0,720;0,811;2,811;2,720" o:connectangles="0,0,0,0,0"/>
                  </v:shape>
                </v:group>
                <v:group id="Group 3123" o:spid="_x0000_s1824" style="position:absolute;left:8917;top:720;width:2;height:91" coordorigin="8917,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9gjIcQAAADeAAAA&#10;DwAAAAAAAAAAAAAAAACqAgAAZHJzL2Rvd25yZXYueG1sUEsFBgAAAAAEAAQA+gAAAJsDAAAAAA==&#10;">
                  <v:shape id="Freeform 3124" o:spid="_x0000_s1825" style="position:absolute;left:8917;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NJ3sMA&#10;AADeAAAADwAAAGRycy9kb3ducmV2LnhtbESPzWrCQBDH7wXfYZmCt7qxooTUVYpU0JOt+gBDdpoN&#10;ZmdDdjXx7Z2D4G2G+X/8ZrkefKNu1MU6sIHpJANFXAZbc2XgfNp+5KBiQrbYBCYDd4qwXo3elljY&#10;0PMf3Y6pUhLCsUADLqW20DqWjjzGSWiJ5fYfOo9J1q7StsNewn2jP7NsoT3WLA0OW9o4Ki/Hq5cS&#10;3V+2+e9huk+5/tk5WhxaRGPG78P3F6hEQ3qJn+6dFfz5fCa88o7Mo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8NJ3sMAAADeAAAADwAAAAAAAAAAAAAAAACYAgAAZHJzL2Rv&#10;d25yZXYueG1sUEsFBgAAAAAEAAQA9QAAAIgDAAAAAA==&#10;" path="m2,l,,,91r2,l2,e" filled="f" stroked="f">
                    <v:path arrowok="t" o:connecttype="custom" o:connectlocs="2,720;0,720;0,811;2,811;2,720" o:connectangles="0,0,0,0,0"/>
                  </v:shape>
                </v:group>
                <v:group id="Group 3125" o:spid="_x0000_s1826" style="position:absolute;left:8680;top:720;width:3;height:91" coordorigin="8680,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sSyMQAAADeAAAA&#10;DwAAAAAAAAAAAAAAAACqAgAAZHJzL2Rvd25yZXYueG1sUEsFBgAAAAAEAAQA+gAAAJsDAAAAAA==&#10;">
                  <v:shape id="Freeform 3126" o:spid="_x0000_s1827" style="position:absolute;left:8680;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491ccA&#10;AADeAAAADwAAAGRycy9kb3ducmV2LnhtbESP0WrCQBBF3wv+wzKCL6VuLColukppEUqR0sZ8wJid&#10;JqHZ2ZhdTfx750Ho2wxz59571tvBNepCXag9G5hNE1DEhbc1lwbyw+7pBVSIyBYbz2TgSgG2m9HD&#10;GlPre/6hSxZLJSYcUjRQxdimWoeiIodh6ltiuf36zmGUtSu17bAXc9fo5yRZaoc1S0KFLb1VVPxl&#10;Z2fA1bt+/95+zXPMv7Pjo/8sY3YyZjIeXlegIg3xX3z//rBSf7GYC4DgyAx6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uPdXHAAAA3gAAAA8AAAAAAAAAAAAAAAAAmAIAAGRy&#10;cy9kb3ducmV2LnhtbFBLBQYAAAAABAAEAPUAAACMAwAAAAA=&#10;" path="m2,l,,,91r2,l2,e" filled="f" stroked="f">
                    <v:path arrowok="t" o:connecttype="custom" o:connectlocs="2,720;0,720;0,811;2,811;2,720" o:connectangles="0,0,0,0,0"/>
                  </v:shape>
                  <v:shape id="Picture 3127" o:spid="_x0000_s1828" type="#_x0000_t75" style="position:absolute;left:8914;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8r03DAAAA3gAAAA8AAABkcnMvZG93bnJldi54bWxET02LwjAQvS/4H8II3tZU0UWqUVQQvC26&#10;LeJtaMa22ExKE9u6v94IC3ubx/uc1aY3lWipcaVlBZNxBII4s7rkXEHyc/hcgHAeWWNlmRQ8ycFm&#10;PfhYYaxtxydqzz4XIYRdjAoK7+tYSpcVZNCNbU0cuJttDPoAm1zqBrsQbio5jaIvabDk0FBgTfuC&#10;svv5YRTsk93p99Jdk7RO2/RA8ltS2So1GvbbJQhPvf8X/7mPOsyfz2cTeL8TbpDr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PyvTcMAAADeAAAADwAAAAAAAAAAAAAAAACf&#10;AgAAZHJzL2Rvd25yZXYueG1sUEsFBgAAAAAEAAQA9wAAAI8DAAAAAA==&#10;">
                    <v:imagedata r:id="rId1333" o:title=""/>
                  </v:shape>
                </v:group>
                <v:group id="Group 3128" o:spid="_x0000_s1829" style="position:absolute;left:8682;top:720;width:2;height:91" coordorigin="8682,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6nzxMQAAADeAAAADwAAAGRycy9kb3ducmV2LnhtbERPTWvCQBC9F/wPywi9&#10;6Sa2KRJdRUTFgwhVQbwN2TEJZmdDdk3iv+8WCr3N433OfNmbSrTUuNKygngcgSDOrC45V3A5b0dT&#10;EM4ja6wsk4IXOVguBm9zTLXt+Jvak89FCGGXooLC+zqV0mUFGXRjWxMH7m4bgz7AJpe6wS6Em0pO&#10;ouhLGiw5NBRY07qg7HF6GgW7DrvVR7xpD4/7+nU7J8frISal3of9agbCU+//xX/uvQ7zk+Rz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6nzxMQAAADeAAAA&#10;DwAAAAAAAAAAAAAAAACqAgAAZHJzL2Rvd25yZXYueG1sUEsFBgAAAAAEAAQA+gAAAJsDAAAAAA==&#10;">
                  <v:shape id="Freeform 3129" o:spid="_x0000_s1830" style="position:absolute;left:8682;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Go0sMA&#10;AADeAAAADwAAAGRycy9kb3ducmV2LnhtbESP3YrCMBCF7xd8hzCCd2vqukqpRpFFwb3y9wGGZmyK&#10;zaQ00da3N4Lg3QznzPnOzJedrcSdGl86VjAaJiCIc6dLLhScT5vvFIQPyBorx6TgQR6Wi97XHDPt&#10;Wj7Q/RgKEUPYZ6jAhFBnUvrckEU/dDVx1C6usRji2hRSN9jGcFvJnySZSoslR4LBmv4M5dfjzUaI&#10;bK+bdL8b/YdUrreGprsaUalBv1vNQATqwsf8vt7qWH8y+R3D6504g1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WGo0sMAAADeAAAADwAAAAAAAAAAAAAAAACYAgAAZHJzL2Rv&#10;d25yZXYueG1sUEsFBgAAAAAEAAQA9QAAAIgDAAAAAA==&#10;" path="m2,l,,,91r2,l2,e" filled="f" stroked="f">
                    <v:path arrowok="t" o:connecttype="custom" o:connectlocs="2,720;0,720;0,811;2,811;2,720" o:connectangles="0,0,0,0,0"/>
                  </v:shape>
                </v:group>
                <v:group id="Group 3130" o:spid="_x0000_s1831" style="position:absolute;left:8912;top:720;width:2;height:91" coordorigin="8912,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wzOK8QAAADeAAAADwAAAGRycy9kb3ducmV2LnhtbERPTWvCQBC9F/wPywi9&#10;1U3UFImuIqKlBylUBfE2ZMckmJ0N2TWJ/74rCL3N433OYtWbSrTUuNKygngUgSDOrC45V3A67j5m&#10;IJxH1lhZJgUPcrBaDt4WmGrb8S+1B5+LEMIuRQWF93UqpcsKMuhGtiYO3NU2Bn2ATS51g10IN5Uc&#10;R9GnNFhyaCiwpk1B2e1wNwq+OuzWk3jb7m/XzeNyTH7O+5iUeh/26zkIT73/F7/c3zrMT5LpF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wzOK8QAAADeAAAA&#10;DwAAAAAAAAAAAAAAAACqAgAAZHJzL2Rvd25yZXYueG1sUEsFBgAAAAAEAAQA+gAAAJsDAAAAAA==&#10;">
                  <v:shape id="Freeform 3131" o:spid="_x0000_s1832" style="position:absolute;left:8912;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SVPcMA&#10;AADeAAAADwAAAGRycy9kb3ducmV2LnhtbESP3YrCMBCF7wXfIYzgnaYuVko1yiIK7pW/DzA0s02x&#10;mZQma+vbmwXBuxnOmfOdWW16W4sHtb5yrGA2TUAQF05XXCq4XfeTDIQPyBprx6TgSR426+Fghbl2&#10;HZ/pcQmliCHsc1RgQmhyKX1hyKKfuoY4ar+utRji2pZSt9jFcFvLryRZSIsVR4LBhraGivvlz0aI&#10;7O777HSc/YRM7g6GFscGUanxqP9eggjUh4/5fX3QsX6azlP4fyfO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cSVPcMAAADeAAAADwAAAAAAAAAAAAAAAACYAgAAZHJzL2Rv&#10;d25yZXYueG1sUEsFBgAAAAAEAAQA9QAAAIgDAAAAAA==&#10;" path="m2,l,,,91r2,l2,e" filled="f" stroked="f">
                    <v:path arrowok="t" o:connecttype="custom" o:connectlocs="2,720;0,720;0,811;2,811;2,720" o:connectangles="0,0,0,0,0"/>
                  </v:shape>
                  <v:shape id="Picture 3132" o:spid="_x0000_s1833" type="#_x0000_t75" style="position:absolute;left:8684;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VhxHFAAAA3gAAAA8AAABkcnMvZG93bnJldi54bWxET81Kw0AQvgu+wzKCl2A3lSZK7LaUQtF6&#10;CBh9gDE7JsHsbLq7bdK37wpCb/Px/c5yPZlenMj5zrKC+SwFQVxb3XGj4Otz9/AMwgdkjb1lUnAm&#10;D+vV7c0SC21H/qBTFRoRQ9gXqKANYSik9HVLBv3MDsSR+7HOYIjQNVI7HGO46eVjmubSYMexocWB&#10;ti3Vv9XRKMjl/PA9VhmVSfLk3suEXo/7Uqn7u2nzAiLQFK7if/ebjvOzbJHD3zvxBrm6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VYcRxQAAAN4AAAAPAAAAAAAAAAAAAAAA&#10;AJ8CAABkcnMvZG93bnJldi54bWxQSwUGAAAAAAQABAD3AAAAkQMAAAAA&#10;">
                    <v:imagedata r:id="rId1334" o:title=""/>
                  </v:shape>
                </v:group>
                <v:group id="Group 3133" o:spid="_x0000_s1834" style="position:absolute;left:8909;top:720;width:3;height:91" coordorigin="8909,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95QXMUAAADeAAAADwAAAGRycy9kb3ducmV2LnhtbERPTWvCQBC9F/oflil4&#10;q5tU00rqKiIqHkRQC8XbkB2TYHY2ZNck/ntXKPQ2j/c503lvKtFS40rLCuJhBII4s7rkXMHPaf0+&#10;AeE8ssbKMim4k4P57PVliqm2HR+oPfpchBB2KSoovK9TKV1WkEE3tDVx4C62MegDbHKpG+xCuKnk&#10;RxR9SoMlh4YCa1oWlF2PN6Ng02G3GMWrdne9LO/nU7L/3cWk1OCtX3yD8NT7f/Gfe6vD/CQZf8H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eUFzFAAAA3gAA&#10;AA8AAAAAAAAAAAAAAAAAqgIAAGRycy9kb3ducmV2LnhtbFBLBQYAAAAABAAEAPoAAACcAwAAAAA=&#10;">
                  <v:shape id="Freeform 3134" o:spid="_x0000_s1835" style="position:absolute;left:8909;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gx08cA&#10;AADeAAAADwAAAGRycy9kb3ducmV2LnhtbESP0WrCQBBF3wv+wzKCL6VuLColukppEUqR0sZ8wJid&#10;JqHZ2ZhdTfx750Ho2wz3zr1n1tvBNepCXag9G5hNE1DEhbc1lwbyw+7pBVSIyBYbz2TgSgG2m9HD&#10;GlPre/6hSxZLJSEcUjRQxdimWoeiIodh6lti0X595zDK2pXadthLuGv0c5IstcOapaHClt4qKv6y&#10;szPg6l2/f2+/5jnm39nx0X+WMTsZMxkPrytQkYb4b75ff1jBXyzmwivvyAx6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oYMdPHAAAA3gAAAA8AAAAAAAAAAAAAAAAAmAIAAGRy&#10;cy9kb3ducmV2LnhtbFBLBQYAAAAABAAEAPUAAACMAwAAAAA=&#10;" path="m3,l,,,91r3,l3,e" filled="f" stroked="f">
                    <v:path arrowok="t" o:connecttype="custom" o:connectlocs="3,720;0,720;0,811;3,811;3,720" o:connectangles="0,0,0,0,0"/>
                  </v:shape>
                </v:group>
                <v:group id="Group 3135" o:spid="_x0000_s1836" style="position:absolute;left:8687;top:720;width:2;height:91" coordorigin="8687,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1htcUAAADeAAAADwAAAGRycy9kb3ducmV2LnhtbERPTWvCQBC9F/oflil4&#10;q5tUU2rqKiIqHkRQC8XbkB2TYHY2ZNck/ntXKPQ2j/c503lvKtFS40rLCuJhBII4s7rkXMHPaf3+&#10;BcJ5ZI2VZVJwJwfz2evLFFNtOz5Qe/S5CCHsUlRQeF+nUrqsIINuaGviwF1sY9AH2ORSN9iFcFPJ&#10;jyj6lAZLDg0F1rQsKLseb0bBpsNuMYpX7e56Wd7Pp2T/u4tJqcFbv/gG4an3/+I/91aH+UkynsD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ENYbXFAAAA3gAA&#10;AA8AAAAAAAAAAAAAAAAAqgIAAGRycy9kb3ducmV2LnhtbFBLBQYAAAAABAAEAPoAAACcAwAAAAA=&#10;">
                  <v:shape id="Freeform 3136" o:spid="_x0000_s1837" style="position:absolute;left:8687;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qgeMMA&#10;AADeAAAADwAAAGRycy9kb3ducmV2LnhtbESPQWvCQBCF74X+h2UEb3WjEAmpq4hUsCdb7Q8YsmM2&#10;mJ0N2dWk/945CN5mmPfeN2+1GX2r7tTHJrCB+SwDRVwF23Bt4O+8/yhAxYRssQ1MBv4pwmb9/rbC&#10;0oaBf+l+SrWSEI4lGnApdaXWsXLkMc5CRyy3S+g9Jln7WtseBwn3rV5k2VJ7bFgIDjvaOaqup5sX&#10;iB6u++LnOP9Ohf46OFoeO0RjppNx+wkq0Zhe4qf7YOX9PM+lgNSRGfT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qgeMMAAADeAAAADwAAAAAAAAAAAAAAAACYAgAAZHJzL2Rv&#10;d25yZXYueG1sUEsFBgAAAAAEAAQA9QAAAIgDAAAAAA==&#10;" path="m2,l,,,91r2,l2,e" filled="f" stroked="f">
                    <v:path arrowok="t" o:connecttype="custom" o:connectlocs="2,720;0,720;0,811;2,811;2,720" o:connectangles="0,0,0,0,0"/>
                  </v:shape>
                </v:group>
                <v:group id="Group 3137" o:spid="_x0000_s1838" style="position:absolute;left:8908;top:720;width:2;height:91" coordorigin="8908,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qi+27FAAAA3gAA&#10;AA8AAAAAAAAAAAAAAAAAqgIAAGRycy9kb3ducmV2LnhtbFBLBQYAAAAABAAEAPoAAACcAwAAAAA=&#10;">
                  <v:shape id="Freeform 3138" o:spid="_x0000_s1839" style="position:absolute;left:8908;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blMQA&#10;AADeAAAADwAAAGRycy9kb3ducmV2LnhtbESPzWrDMBCE74W8g9hCbo1sg4NxophSYkhOaX4eYLG2&#10;lom1MpYau29fFQq57TKz881uq9n24kGj7xwrSFcJCOLG6Y5bBbdr/VaA8AFZY++YFPyQh2q3eNli&#10;qd3EZ3pcQitiCPsSFZgQhlJK3xiy6FduII7alxsthriOrdQjTjHc9jJLkrW02HEkGBzow1Bzv3zb&#10;CJHTvS4+T+kxFHJ/MLQ+DYhKLV/n9w2IQHN4mv+vDzrWz/M8g7934gxy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0m5TEAAAA3gAAAA8AAAAAAAAAAAAAAAAAmAIAAGRycy9k&#10;b3ducmV2LnhtbFBLBQYAAAAABAAEAPUAAACJAwAAAAA=&#10;" path="m1,l,,,91r1,l1,e" filled="f" stroked="f">
                    <v:path arrowok="t" o:connecttype="custom" o:connectlocs="1,720;0,720;0,811;1,811;1,720" o:connectangles="0,0,0,0,0"/>
                  </v:shape>
                </v:group>
                <v:group id="Group 3139" o:spid="_x0000_s1840" style="position:absolute;left:8689;top:720;width:2;height:91" coordorigin="8689,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TzAgsQAAADeAAAA&#10;DwAAAAAAAAAAAAAAAACqAgAAZHJzL2Rvd25yZXYueG1sUEsFBgAAAAAEAAQA+gAAAJsDAAAAAA==&#10;">
                  <v:shape id="Freeform 3140" o:spid="_x0000_s1841" style="position:absolute;left:8689;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Gme8MA&#10;AADeAAAADwAAAGRycy9kb3ducmV2LnhtbESP3YrCMBCF7wXfIYzgnaYuVko1yiIK7pW/DzA0s02x&#10;mZQma+vbmwXBuxnOmfOdWW16W4sHtb5yrGA2TUAQF05XXCq4XfeTDIQPyBprx6TgSR426+Fghbl2&#10;HZ/pcQmliCHsc1RgQmhyKX1hyKKfuoY4ar+utRji2pZSt9jFcFvLryRZSIsVR4LBhraGivvlz0aI&#10;7O777HSc/YRM7g6GFscGUanxqP9eggjUh4/5fX3QsX6apnP4fyfOI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1Gme8MAAADeAAAADwAAAAAAAAAAAAAAAACYAgAAZHJzL2Rv&#10;d25yZXYueG1sUEsFBgAAAAAEAAQA9QAAAIgDAAAAAA==&#10;" path="m2,l,,,91r2,l2,e" filled="f" stroked="f">
                    <v:path arrowok="t" o:connecttype="custom" o:connectlocs="2,720;0,720;0,811;2,811;2,720" o:connectangles="0,0,0,0,0"/>
                  </v:shape>
                  <v:shape id="Picture 3141" o:spid="_x0000_s1842" type="#_x0000_t75" style="position:absolute;left:8905;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jn0DAAAAA3gAAAA8AAABkcnMvZG93bnJldi54bWxET12LwjAQfBfuP4Q98M0mJyhSjeUoJ/gk&#10;+PW+NHtNuWbTa6LWf28EwXnaZXZmdlbF4FpxpT40njV8ZQoEceVNw7WG03EzWYAIEdlg65k03ClA&#10;sf4YrTA3/sZ7uh5iLZIJhxw12Bi7XMpQWXIYMt8RJ+7X9w5jWvtamh5vydy1cqrUXDpsOCVY7Ki0&#10;VP0dLk6DJIvm/D/MVLvrGt4uVOnpR+vx5/C9BBFpiO/jl3pr0vuzBHjWSTPI9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iOfQMAAAADeAAAADwAAAAAAAAAAAAAAAACfAgAA&#10;ZHJzL2Rvd25yZXYueG1sUEsFBgAAAAAEAAQA9wAAAIwDAAAAAA==&#10;">
                    <v:imagedata r:id="rId1335" o:title=""/>
                  </v:shape>
                </v:group>
                <v:group id="Group 3142" o:spid="_x0000_s1843" style="position:absolute;left:8691;top:720;width:3;height:91" coordorigin="8691,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UtjGsQAAADeAAAADwAAAGRycy9kb3ducmV2LnhtbERPTYvCMBC9L/gfwgh7&#10;W9MqFalGEXFlDyKsCuJtaMa22ExKk23rvzeCsLd5vM9ZrHpTiZYaV1pWEI8iEMSZ1SXnCs6n768Z&#10;COeRNVaWScGDHKyWg48Fptp2/Evt0ecihLBLUUHhfZ1K6bKCDLqRrYkDd7ONQR9gk0vdYBfCTSXH&#10;UTSVBksODQXWtCkoux//jIJdh916Em/b/f22eVxPyeGyj0mpz2G/noPw1Pt/8dv9o8P8JEmm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UtjGsQAAADeAAAA&#10;DwAAAAAAAAAAAAAAAACqAgAAZHJzL2Rvd25yZXYueG1sUEsFBgAAAAAEAAQA+gAAAJsDAAAAAA==&#10;">
                  <v:shape id="Freeform 3143" o:spid="_x0000_s1844" style="position:absolute;left:8691;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4zfMUA&#10;AADeAAAADwAAAGRycy9kb3ducmV2LnhtbERP22rCQBB9F/yHZQp9KWbT0tgSXUVaBBERG/MB0+yY&#10;hGZn0+xq0r93hYJvczjXmS8H04gLda62rOA5ikEQF1bXXCrIj+vJOwjnkTU2lknBHzlYLsajOaba&#10;9vxFl8yXIoSwS1FB5X2bSumKigy6yLbEgTvZzqAPsCul7rAP4aaRL3E8lQZrDg0VtvRRUfGTnY0C&#10;U6/73We7f80xP2TfT3Zb+uxXqceHYTUD4Wnwd/G/e6PD/CRJ3uD2TrhB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XjN8xQAAAN4AAAAPAAAAAAAAAAAAAAAAAJgCAABkcnMv&#10;ZG93bnJldi54bWxQSwUGAAAAAAQABAD1AAAAigMAAAAA&#10;" path="m2,l,,,91r2,l2,e" filled="f" stroked="f">
                    <v:path arrowok="t" o:connecttype="custom" o:connectlocs="2,720;0,720;0,811;2,811;2,720" o:connectangles="0,0,0,0,0"/>
                  </v:shape>
                </v:group>
                <v:group id="Group 3144" o:spid="_x0000_s1845" style="position:absolute;left:8903;top:720;width:2;height:91" coordorigin="8903,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5hS88cAAADe&#10;AAAADwAAAAAAAAAAAAAAAACqAgAAZHJzL2Rvd25yZXYueG1sUEsFBgAAAAAEAAQA+gAAAJ4DAAAA&#10;AA==&#10;">
                  <v:shape id="Freeform 3145" o:spid="_x0000_s1846" style="position:absolute;left:8903;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AJ5cMA&#10;AADeAAAADwAAAGRycy9kb3ducmV2LnhtbESP0YrCMBBF34X9hzCCb5oqVLrVKLIo6JNa9wOGZmyK&#10;zaQ00Xb/fiMs7NsM9849d9bbwTbiRZ2vHSuYzxIQxKXTNVcKvm+HaQbCB2SNjWNS8EMetpuP0Rpz&#10;7Xq+0qsIlYgh7HNUYEJocyl9aciin7mWOGp311kMce0qqTvsY7ht5CJJltJizZFgsKUvQ+WjeNoI&#10;kf3jkF3O81PI5P5oaHluEZWajIfdCkSgIfyb/66POtZP0/QT3u/EG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AJ5cMAAADeAAAADwAAAAAAAAAAAAAAAACYAgAAZHJzL2Rv&#10;d25yZXYueG1sUEsFBgAAAAAEAAQA9QAAAIgDAAAAAA==&#10;" path="m2,l,,,91r2,l2,e" filled="f" stroked="f">
                    <v:path arrowok="t" o:connecttype="custom" o:connectlocs="2,720;0,720;0,811;2,811;2,720" o:connectangles="0,0,0,0,0"/>
                  </v:shape>
                  <v:shape id="Picture 3146" o:spid="_x0000_s1847" type="#_x0000_t75" style="position:absolute;left:8693;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6aCfHAAAA3gAAAA8AAABkcnMvZG93bnJldi54bWxEj0FrwkAQhe8F/8MyQm91o8UgqauIILaX&#10;FmOh9DZkxySYnV2ya0z/fedQ6G2GefPe+9bb0XVqoD62ng3MZxko4srblmsDn+fD0wpUTMgWO89k&#10;4IcibDeThzUW1t/5REOZaiUmHAs00KQUCq1j1ZDDOPOBWG4X3ztMsva1tj3exdx1epFluXbYsiQ0&#10;GGjfUHUtb87A81dVDudjOF0Wh3cX0sdbvrt9G/M4HXcvoBKN6V/89/1qpf5ymQuA4MgMevML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a6aCfHAAAA3gAAAA8AAAAAAAAAAAAA&#10;AAAAnwIAAGRycy9kb3ducmV2LnhtbFBLBQYAAAAABAAEAPcAAACTAwAAAAA=&#10;">
                    <v:imagedata r:id="rId1336" o:title=""/>
                  </v:shape>
                </v:group>
                <v:group id="Group 3147" o:spid="_x0000_s1848" style="position:absolute;left:8900;top:720;width:3;height:91" coordorigin="8900,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M4x08QAAADeAAAADwAAAGRycy9kb3ducmV2LnhtbERPTYvCMBC9L/gfwgh7&#10;W9MqFalGEXFlDyKsCuJtaMa22ExKk23rvzeCsLd5vM9ZrHpTiZYaV1pWEI8iEMSZ1SXnCs6n768Z&#10;COeRNVaWScGDHKyWg48Fptp2/Evt0ecihLBLUUHhfZ1K6bKCDLqRrYkDd7ONQR9gk0vdYBfCTSXH&#10;UTSVBksODQXWtCkoux//jIJdh916Em/b/f22eVxPyeGyj0mpz2G/noPw1Pt/8dv9o8P8JJnG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M4x08QAAADeAAAA&#10;DwAAAAAAAAAAAAAAAACqAgAAZHJzL2Rvd25yZXYueG1sUEsFBgAAAAAEAAQA+gAAAJsDAAAAAA==&#10;">
                  <v:shape id="Freeform 3148" o:spid="_x0000_s1849" style="position:absolute;left:8900;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VaWcQA&#10;AADeAAAADwAAAGRycy9kb3ducmV2LnhtbERP22rCQBB9F/yHZQp9Ed0oKiW6ilgEEZE2zQeM2TEJ&#10;zc6m2a2Jf+8Kgm9zONdZrjtTiSs1rrSsYDyKQBBnVpecK0h/dsMPEM4ja6wsk4IbOViv+r0lxtq2&#10;/E3XxOcihLCLUUHhfR1L6bKCDLqRrYkDd7GNQR9gk0vdYBvCTSUnUTSXBksODQXWtC0o+03+jQJT&#10;7trjZ32apph+JeeBPeQ++VPq/a3bLEB46vxL/HTvdZg/m80n8Hgn3C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FWlnEAAAA3gAAAA8AAAAAAAAAAAAAAAAAmAIAAGRycy9k&#10;b3ducmV2LnhtbFBLBQYAAAAABAAEAPUAAACJAwAAAAA=&#10;" path="m3,l,,,91r3,l3,e" filled="f" stroked="f">
                    <v:path arrowok="t" o:connecttype="custom" o:connectlocs="3,720;0,720;0,811;3,811;3,720" o:connectangles="0,0,0,0,0"/>
                  </v:shape>
                </v:group>
                <v:group id="Group 3149" o:spid="_x0000_s1850" style="position:absolute;left:8695;top:720;width:3;height:91" coordorigin="8695,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1AKP8QAAADeAAAA&#10;DwAAAAAAAAAAAAAAAACqAgAAZHJzL2Rvd25yZXYueG1sUEsFBgAAAAAEAAQA+gAAAJsDAAAAAA==&#10;">
                  <v:shape id="Freeform 3150" o:spid="_x0000_s1851" style="position:absolute;left:8695;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BntsQA&#10;AADeAAAADwAAAGRycy9kb3ducmV2LnhtbERP22rCQBB9L/gPywi+lLpRVCS6iiiCFCka8wHT7JgE&#10;s7Mxu5r0791CoW9zONdZrjtTiSc1rrSsYDSMQBBnVpecK0gv+485COeRNVaWScEPOVivem9LjLVt&#10;+UzPxOcihLCLUUHhfR1L6bKCDLqhrYkDd7WNQR9gk0vdYBvCTSXHUTSTBksODQXWtC0ouyUPo8CU&#10;+/a4q78mKaan5PvdfuY+uSs16HebBQhPnf8X/7kPOsyfTmcT+H0n3C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gZ7bEAAAA3gAAAA8AAAAAAAAAAAAAAAAAmAIAAGRycy9k&#10;b3ducmV2LnhtbFBLBQYAAAAABAAEAPUAAACJAwAAAAA=&#10;" path="m3,l,,,91r3,l3,e" filled="f" stroked="f">
                    <v:path arrowok="t" o:connecttype="custom" o:connectlocs="3,720;0,720;0,811;3,811;3,720" o:connectangles="0,0,0,0,0"/>
                  </v:shape>
                </v:group>
                <v:group id="Group 3151" o:spid="_x0000_s1852" style="position:absolute;left:8899;top:720;width:2;height:91" coordorigin="8899,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U30MQAAADeAAAA&#10;DwAAAAAAAAAAAAAAAACqAgAAZHJzL2Rvd25yZXYueG1sUEsFBgAAAAAEAAQA+gAAAJsDAAAAAA==&#10;">
                  <v:shape id="Freeform 3152" o:spid="_x0000_s1853" style="position:absolute;left:8899;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NXKsMA&#10;AADeAAAADwAAAGRycy9kb3ducmV2LnhtbESP3YrCMBCF74V9hzAL3mmqYCldU1mWFfTK3wcYmtmm&#10;tJmUJmvr2xtB8G6Gc+Z8Z9ab0bbiRr2vHStYzBMQxKXTNVcKrpftLAPhA7LG1jEpuJOHTfExWWOu&#10;3cAnup1DJWII+xwVmBC6XEpfGrLo564jjtqf6y2GuPaV1D0OMdy2cpkkqbRYcyQY7OjHUNmc/22E&#10;yKHZZsfDYh8y+bszlB46RKWmn+P3F4hAY3ibX9c7HeuvVmkKz3fiDLJ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NXKsMAAADeAAAADwAAAAAAAAAAAAAAAACYAgAAZHJzL2Rv&#10;d25yZXYueG1sUEsFBgAAAAAEAAQA9QAAAIgDAAAAAA==&#10;" path="m1,l,,,91r1,l1,e" filled="f" stroked="f">
                    <v:path arrowok="t" o:connecttype="custom" o:connectlocs="1,720;0,720;0,811;1,811;1,720" o:connectangles="0,0,0,0,0"/>
                  </v:shape>
                </v:group>
                <v:group id="Group 3153" o:spid="_x0000_s1854" style="position:absolute;left:8698;top:720;width:2;height:91" coordorigin="8698,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sMPMUAAADeAAAADwAAAGRycy9kb3ducmV2LnhtbERPS2vCQBC+F/wPywi9&#10;1U2UqERXEamlByn4APE2ZMckmJ0N2W0S/31XEHqbj+85y3VvKtFS40rLCuJRBII4s7rkXMH5tPuY&#10;g3AeWWNlmRQ8yMF6NXhbYqptxwdqjz4XIYRdigoK7+tUSpcVZNCNbE0cuJttDPoAm1zqBrsQbio5&#10;jqKpNFhyaCiwpm1B2f34axR8ddhtJvFnu7/fto/rKfm57GNS6n3YbxYgPPX+X/xyf+swP0mmM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RrDDzFAAAA3gAA&#10;AA8AAAAAAAAAAAAAAAAAqgIAAGRycy9kb3ducmV2LnhtbFBLBQYAAAAABAAEAPoAAACcAwAAAAA=&#10;">
                  <v:shape id="Freeform 3154" o:spid="_x0000_s1855" style="position:absolute;left:8698;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Bmw8IA&#10;AADeAAAADwAAAGRycy9kb3ducmV2LnhtbESPzWrCQBDH70LfYRnBm24sGELqKiIV7MmvPsCQHbPB&#10;7GzIbk369s6h0NsM8//4zXo7+lY9qY9NYAPLRQaKuAq24drA9+0wL0DFhGyxDUwGfinCdvM2WWNp&#10;w8AXel5TrSSEY4kGXEpdqXWsHHmMi9ARy+0eeo9J1r7WtsdBwn2r37Ms1x4blgaHHe0dVY/rj5cS&#10;PTwOxfm0/EqF/jw6yk8dojGz6bj7AJVoTP/iP/fRCv5qlQuvvCMz6M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cGbDwgAAAN4AAAAPAAAAAAAAAAAAAAAAAJgCAABkcnMvZG93&#10;bnJldi54bWxQSwUGAAAAAAQABAD1AAAAhwMAAAAA&#10;" path="m2,l,,,91r2,l2,e" filled="f" stroked="f">
                    <v:path arrowok="t" o:connecttype="custom" o:connectlocs="2,720;0,720;0,811;2,811;2,720" o:connectangles="0,0,0,0,0"/>
                  </v:shape>
                </v:group>
                <v:group id="Group 3155" o:spid="_x0000_s1856" style="position:absolute;left:8896;top:720;width:3;height:91" coordorigin="8896,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rg91cUAAADeAAAADwAAAGRycy9kb3ducmV2LnhtbERPS2vCQBC+F/wPywi9&#10;1U2UiEZXEamlByn4APE2ZMckmJ0N2W0S/31XEHqbj+85y3VvKtFS40rLCuJRBII4s7rkXMH5tPuY&#10;gXAeWWNlmRQ8yMF6NXhbYqptxwdqjz4XIYRdigoK7+tUSpcVZNCNbE0cuJttDPoAm1zqBrsQbio5&#10;jqKpNFhyaCiwpm1B2f34axR8ddhtJvFnu7/fto/rKfm57GNS6n3YbxYgPPX+X/xyf+swP0mmc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q4PdXFAAAA3gAA&#10;AA8AAAAAAAAAAAAAAAAAqgIAAGRycy9kb3ducmV2LnhtbFBLBQYAAAAABAAEAPoAAACcAwAAAAA=&#10;">
                  <v:shape id="Freeform 3156" o:spid="_x0000_s1857" style="position:absolute;left:8896;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L3aMgA&#10;AADeAAAADwAAAGRycy9kb3ducmV2LnhtbESP0WrCQBBF3wv+wzJCX0rdKNpK6ipSEUSktDEfMM1O&#10;k9DsbJrdmvj3zkOhbzPMnXvvWW0G16gLdaH2bGA6SUARF97WXBrIz/vHJagQkS02nsnAlQJs1qO7&#10;FabW9/xBlyyWSkw4pGigirFNtQ5FRQ7DxLfEcvvyncMoa1dq22Ev5q7RsyR50g5rloQKW3qtqPjO&#10;fp0BV+/70659m+eYv2efD/5YxuzHmPvxsH0BFWmI/+K/74OV+ovFswAIjsy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AvdoyAAAAN4AAAAPAAAAAAAAAAAAAAAAAJgCAABk&#10;cnMvZG93bnJldi54bWxQSwUGAAAAAAQABAD1AAAAjQMAAAAA&#10;" path="m3,l,,,91r3,l3,e" filled="f" stroked="f">
                    <v:path arrowok="t" o:connecttype="custom" o:connectlocs="3,720;0,720;0,811;3,811;3,720" o:connectangles="0,0,0,0,0"/>
                  </v:shape>
                </v:group>
                <v:group id="Group 3157" o:spid="_x0000_s1858" style="position:absolute;left:8700;top:720;width:3;height:91" coordorigin="8700,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enDsUAAADeAAAADwAAAGRycy9kb3ducmV2LnhtbERPS2vCQBC+F/wPywi9&#10;1U0sqRJdRUTFgxR8gHgbsmMSzM6G7JrEf98tFHqbj+8582VvKtFS40rLCuJRBII4s7rkXMHlvP2Y&#10;gnAeWWNlmRS8yMFyMXibY6ptx0dqTz4XIYRdigoK7+tUSpcVZNCNbE0cuLttDPoAm1zqBrsQbio5&#10;jqIvabDk0FBgTeuCssfpaRTsOuxWn/GmPTzu69ftnHxfDzEp9T7sVzMQnnr/L/5z73WYnySTG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EXpw7FAAAA3gAA&#10;AA8AAAAAAAAAAAAAAAAAqgIAAGRycy9kb3ducmV2LnhtbFBLBQYAAAAABAAEAPoAAACcAwAAAAA=&#10;">
                  <v:shape id="Freeform 3158" o:spid="_x0000_s1859" style="position:absolute;left:8700;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zMhMUA&#10;AADeAAAADwAAAGRycy9kb3ducmV2LnhtbERP22rCQBB9L/gPywh9kbpRtC2pmyAWoYiITfMB0+w0&#10;Cc3OxuzWxL93BaFvczjXWaWDacSZOldbVjCbRiCIC6trLhXkX9unVxDOI2tsLJOCCzlIk9HDCmNt&#10;e/6kc+ZLEULYxaig8r6NpXRFRQbd1LbEgfuxnUEfYFdK3WEfwk0j51H0LA3WHBoqbGlTUfGb/RkF&#10;pt72+/f2sMgxP2bfE7srfXZS6nE8rN9AeBr8v/ju/tBh/nL5MofbO+EGm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nMyExQAAAN4AAAAPAAAAAAAAAAAAAAAAAJgCAABkcnMv&#10;ZG93bnJldi54bWxQSwUGAAAAAAQABAD1AAAAigMAAAAA&#10;" path="m3,l,,,91r3,l3,e" filled="f" stroked="f">
                    <v:path arrowok="t" o:connecttype="custom" o:connectlocs="3,720;0,720;0,811;3,811;3,720" o:connectangles="0,0,0,0,0"/>
                  </v:shape>
                  <v:shape id="Picture 3159" o:spid="_x0000_s1860" type="#_x0000_t75" style="position:absolute;left:8894;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lCc7EAAAA3gAAAA8AAABkcnMvZG93bnJldi54bWxET81qwkAQvgt9h2UK3nTTirWk2YgUBfUg&#10;avsA0+w0Sc3Oht3VxLd3hYK3+fh+J5v3phEXcr62rOBlnIAgLqyuuVTw/bUavYPwAVljY5kUXMnD&#10;PH8aZJhq2/GBLsdQihjCPkUFVQhtKqUvKjLox7YljtyvdQZDhK6U2mEXw00jX5PkTRqsOTZU2NJn&#10;RcXpeDYKNrtNoP1+mSy27rT980W3+jl3Sg2f+8UHiEB9eIj/3Wsd50+nswnc34k3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BlCc7EAAAA3gAAAA8AAAAAAAAAAAAAAAAA&#10;nwIAAGRycy9kb3ducmV2LnhtbFBLBQYAAAAABAAEAPcAAACQAwAAAAA=&#10;">
                    <v:imagedata r:id="rId1337" o:title=""/>
                  </v:shape>
                </v:group>
                <v:group id="Group 3160" o:spid="_x0000_s1861" style="position:absolute;left:8703;top:720;width:2;height:91" coordorigin="8703,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AElsUAAADeAAAADwAAAGRycy9kb3ducmV2LnhtbERPTWvCQBC9F/oflil4&#10;q5tU00rqKiIqHkRQC8XbkB2TYHY2ZNck/ntXKPQ2j/c503lvKtFS40rLCuJhBII4s7rkXMHPaf0+&#10;AeE8ssbKMim4k4P57PVliqm2HR+oPfpchBB2KSoovK9TKV1WkEE3tDVx4C62MegDbHKpG+xCuKnk&#10;RxR9SoMlh4YCa1oWlF2PN6Ng02G3GMWrdne9LO/nU7L/3cWk1OCtX3yD8NT7f/Gfe6vD/CT5GsP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gBJbFAAAA3gAA&#10;AA8AAAAAAAAAAAAAAAAAqgIAAGRycy9kb3ducmV2LnhtbFBLBQYAAAAABAAEAPoAAACcAwAAAAA=&#10;">
                  <v:shape id="Freeform 3161" o:spid="_x0000_s1862" style="position:absolute;left:8703;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hfgMUA&#10;AADeAAAADwAAAGRycy9kb3ducmV2LnhtbESPwWrDMBBE74X8g9hAbrWcglPjWAklJOCe3Cb5gMXa&#10;WibWylhq7Px9VSj0tsvMzpst97PtxZ1G3zlWsE5SEMSN0x23Cq6X03MOwgdkjb1jUvAgD/vd4qnE&#10;QruJP+l+Dq2IIewLVGBCGAopfWPIok/cQBy1LzdaDHEdW6lHnGK47eVLmm6kxY4jweBAB0PN7fxt&#10;I0ROt1P+Ua/fQy6PlaFNPSAqtVrOb1sQgebwb/67rnSsn2WvGfy+E2e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qF+AxQAAAN4AAAAPAAAAAAAAAAAAAAAAAJgCAABkcnMv&#10;ZG93bnJldi54bWxQSwUGAAAAAAQABAD1AAAAigMAAAAA&#10;" path="m1,l,,,91r1,l1,e" filled="f" stroked="f">
                    <v:path arrowok="t" o:connecttype="custom" o:connectlocs="1,720;0,720;0,811;1,811;1,720" o:connectangles="0,0,0,0,0"/>
                  </v:shape>
                </v:group>
                <v:group id="Group 3162" o:spid="_x0000_s1863" style="position:absolute;left:8891;top:720;width:3;height:91" coordorigin="8891,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v4/esUAAADeAAAADwAAAGRycy9kb3ducmV2LnhtbERPS2vCQBC+F/wPywi9&#10;1U2UqERXEamlByn4APE2ZMckmJ0N2W0S/31XEHqbj+85y3VvKtFS40rLCuJRBII4s7rkXMH5tPuY&#10;g3AeWWNlmRQ8yMF6NXhbYqptxwdqjz4XIYRdigoK7+tUSpcVZNCNbE0cuJttDPoAm1zqBrsQbio5&#10;jqKpNFhyaCiwpm1B2f34axR8ddhtJvFnu7/fto/rKfm57GNS6n3YbxYgPPX+X/xyf+swP0lmU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7+P3rFAAAA3gAA&#10;AA8AAAAAAAAAAAAAAAAAqgIAAGRycy9kb3ducmV2LnhtbFBLBQYAAAAABAAEAPoAAACcAwAAAAA=&#10;">
                  <v:shape id="Freeform 3163" o:spid="_x0000_s1864" style="position:absolute;left:8891;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tvHMQA&#10;AADeAAAADwAAAGRycy9kb3ducmV2LnhtbERP22rCQBB9L/gPywi+SN0oVUt0FVGEIkU0zQdMs2MS&#10;zM7G7Nakf+8WhL7N4Vxnue5MJe7UuNKygvEoAkGcWV1yriD92r++g3AeWWNlmRT8koP1qveyxFjb&#10;ls90T3wuQgi7GBUU3texlC4ryKAb2Zo4cBfbGPQBNrnUDbYh3FRyEkUzabDk0FBgTduCsmvyYxSY&#10;ct9+7urjW4rpKfke2kPuk5tSg363WYDw1Pl/8dP9ocP86XQ+h793wg1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rbxzEAAAA3gAAAA8AAAAAAAAAAAAAAAAAmAIAAGRycy9k&#10;b3ducmV2LnhtbFBLBQYAAAAABAAEAPUAAACJAwAAAAA=&#10;" path="m3,l,,,91r3,l3,e" filled="f" stroked="f">
                    <v:path arrowok="t" o:connecttype="custom" o:connectlocs="3,720;0,720;0,811;3,811;3,720" o:connectangles="0,0,0,0,0"/>
                  </v:shape>
                  <v:shape id="Picture 3164" o:spid="_x0000_s1865" type="#_x0000_t75" style="position:absolute;left:8704;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lc7HGAAAA3gAAAA8AAABkcnMvZG93bnJldi54bWxEj09PwzAMxe9IfIfISLuxdEgD1C2buokJ&#10;xI3RA0fTuH/UxqmabA3fHh+QuNl6z+/9vN0nN6grTaHzbGC1zEARV9523BgoP0/3z6BCRLY4eCYD&#10;PxRgv7u92WJu/cwfdD3HRkkIhxwNtDGOudahaslhWPqRWLTaTw6jrFOj7YSzhLtBP2TZo3bYsTS0&#10;ONKxpao/X5yB/uXQfxVpvlTvqSzSq6vLb66NWdylYgMqUor/5r/rNyv46/WT8Mo7MoPe/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GVzscYAAADeAAAADwAAAAAAAAAAAAAA&#10;AACfAgAAZHJzL2Rvd25yZXYueG1sUEsFBgAAAAAEAAQA9wAAAJIDAAAAAA==&#10;">
                    <v:imagedata r:id="rId1338" o:title=""/>
                  </v:shape>
                </v:group>
                <v:group id="Group 3165" o:spid="_x0000_s1866" style="position:absolute;left:8889;top:720;width:2;height:91" coordorigin="8889,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9hqwjFAAAA3gAA&#10;AA8AAAAAAAAAAAAAAAAAqgIAAGRycy9kb3ducmV2LnhtbFBLBQYAAAAABAAEAPoAAACcAwAAAAA=&#10;">
                  <v:shape id="Freeform 3166" o:spid="_x0000_s1867" style="position:absolute;left:8889;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MP8MA&#10;AADeAAAADwAAAGRycy9kb3ducmV2LnhtbESPzYrCQBCE74LvMPTC3nSioISsoyyLgp782wdoMr2Z&#10;YKYnZEYT3377IHjrpqvq61ptBt+oB3WxDmxgNs1AEZfB1lwZ+L3uJjmomJAtNoHJwJMibNbj0QoL&#10;G3o+0+OSKiUhHAs04FJqC61j6chjnIaWWG5/ofOYZO0qbTvsJdw3ep5lS+2xZiE4bOnHUXm73L1A&#10;dH/b5afj7JByvd07Wh5bRGM+P4bvL1CJhvQWv9x7K+8vFrkUkDoyg1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qMP8MAAADeAAAADwAAAAAAAAAAAAAAAACYAgAAZHJzL2Rv&#10;d25yZXYueG1sUEsFBgAAAAAEAAQA9QAAAIgDAAAAAA==&#10;" path="m2,l,,,91r2,l2,e" filled="f" stroked="f">
                    <v:path arrowok="t" o:connecttype="custom" o:connectlocs="2,720;0,720;0,811;2,811;2,720" o:connectangles="0,0,0,0,0"/>
                  </v:shape>
                </v:group>
                <v:group id="Group 3167" o:spid="_x0000_s1868" style="position:absolute;left:8707;top:720;width:2;height:91" coordorigin="8707,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MLXKcQAAADeAAAA&#10;DwAAAAAAAAAAAAAAAACqAgAAZHJzL2Rvd25yZXYueG1sUEsFBgAAAAAEAAQA+gAAAJsDAAAAAA==&#10;">
                  <v:shape id="Freeform 3168" o:spid="_x0000_s1869" style="position:absolute;left:8707;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S308IA&#10;AADeAAAADwAAAGRycy9kb3ducmV2LnhtbESPzarCMBCF94LvEEZwp6mCUqpRRBR05fXnAYZmbIrN&#10;pDTR1rc3wgV3M5wz5zuzXHe2Ei9qfOlYwWScgCDOnS65UHC77kcpCB+QNVaOScGbPKxX/d4SM+1a&#10;PtPrEgoRQ9hnqMCEUGdS+tyQRT92NXHU7q6xGOLaFFI32MZwW8lpksylxZIjwWBNW0P54/K0ESLb&#10;xz79O02OIZW7g6H5qUZUajjoNgsQgbrwM/9fH3SsP5ulU/i+E2eQq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lLfTwgAAAN4AAAAPAAAAAAAAAAAAAAAAAJgCAABkcnMvZG93&#10;bnJldi54bWxQSwUGAAAAAAQABAD1AAAAhwMAAAAA&#10;" path="m2,l,,,91r2,l2,e" filled="f" stroked="f">
                    <v:path arrowok="t" o:connecttype="custom" o:connectlocs="2,720;0,720;0,811;2,811;2,720" o:connectangles="0,0,0,0,0"/>
                  </v:shape>
                </v:group>
                <v:group id="Group 3169" o:spid="_x0000_s1870" style="position:absolute;left:8887;top:720;width:3;height:91" coordorigin="8887,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1zsxcQAAADeAAAA&#10;DwAAAAAAAAAAAAAAAACqAgAAZHJzL2Rvd25yZXYueG1sUEsFBgAAAAAEAAQA+gAAAJsDAAAAAA==&#10;">
                  <v:shape id="Freeform 3170" o:spid="_x0000_s1871" style="position:absolute;left:8887;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yBTMQA&#10;AADeAAAADwAAAGRycy9kb3ducmV2LnhtbERP22rCQBB9L/gPywi+SN0oKpK6iiiCFCka8wHT7DQJ&#10;ZmdjdjXp37sFoW9zONdZrjtTiQc1rrSsYDyKQBBnVpecK0gv+/cFCOeRNVaWScEvOVivem9LjLVt&#10;+UyPxOcihLCLUUHhfR1L6bKCDLqRrYkD92Mbgz7AJpe6wTaEm0pOomguDZYcGgqsaVtQdk3uRoEp&#10;9+1xV39NU0xPyffQfuY+uSk16HebDxCeOv8vfrkPOsyfzRZT+Hsn3C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sgUzEAAAA3gAAAA8AAAAAAAAAAAAAAAAAmAIAAGRycy9k&#10;b3ducmV2LnhtbFBLBQYAAAAABAAEAPUAAACJAwAAAAA=&#10;" path="m2,l,,,91r2,l2,e" filled="f" stroked="f">
                    <v:path arrowok="t" o:connecttype="custom" o:connectlocs="2,720;0,720;0,811;2,811;2,720" o:connectangles="0,0,0,0,0"/>
                  </v:shape>
                </v:group>
                <v:group id="Group 3171" o:spid="_x0000_s1872" style="position:absolute;left:8709;top:720;width:3;height:91" coordorigin="8709,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nRKsQAAADeAAAA&#10;DwAAAAAAAAAAAAAAAACqAgAAZHJzL2Rvd25yZXYueG1sUEsFBgAAAAAEAAQA+gAAAJsDAAAAAA==&#10;">
                  <v:shape id="Freeform 3172" o:spid="_x0000_s1873" style="position:absolute;left:8709;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K6oMQA&#10;AADeAAAADwAAAGRycy9kb3ducmV2LnhtbERP22rCQBB9F/oPyxR8kbqpVJHoKqIIIiJtmg8Ys2MS&#10;zM6m2dWkf+8Kgm9zONeZLztTiRs1rrSs4HMYgSDOrC45V5D+bj+mIJxH1lhZJgX/5GC5eOvNMda2&#10;5R+6JT4XIYRdjAoK7+tYSpcVZNANbU0cuLNtDPoAm1zqBtsQbio5iqKJNFhyaCiwpnVB2SW5GgWm&#10;3LaHTX38SjH9Tk4Du8998qdU/71bzUB46vxL/HTvdJg/Hk8n8Hgn3C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9yuqDEAAAA3gAAAA8AAAAAAAAAAAAAAAAAmAIAAGRycy9k&#10;b3ducmV2LnhtbFBLBQYAAAAABAAEAPUAAACJAwAAAAA=&#10;" path="m3,l,,,91r3,l3,e" filled="f" stroked="f">
                    <v:path arrowok="t" o:connecttype="custom" o:connectlocs="3,720;0,720;0,811;3,811;3,720" o:connectangles="0,0,0,0,0"/>
                  </v:shape>
                  <v:shape id="Picture 3173" o:spid="_x0000_s1874" type="#_x0000_t75" style="position:absolute;left:8885;top:720;width: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DUYLFAAAA3gAAAA8AAABkcnMvZG93bnJldi54bWxET01rwkAQvRf8D8sIXkrdWIiG1E0QrVI8&#10;qfXgcZqdJqHZ2ZBdNfbXdwuCt3m8z5nnvWnEhTpXW1YwGUcgiAuray4VHD/XLwkI55E1NpZJwY0c&#10;5NngaY6ptlfe0+XgSxFC2KWooPK+TaV0RUUG3di2xIH7tp1BH2BXSt3hNYSbRr5G0VQarDk0VNjS&#10;sqLi53A2CszSx1u9ep6tfr82xebd7MpTslNqNOwXbyA89f4hvrs/dJgfx8kM/t8JN8js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Q1GCxQAAAN4AAAAPAAAAAAAAAAAAAAAA&#10;AJ8CAABkcnMvZG93bnJldi54bWxQSwUGAAAAAAQABAD3AAAAkQMAAAAA&#10;">
                    <v:imagedata r:id="rId1339" o:title=""/>
                  </v:shape>
                </v:group>
                <v:group id="Group 3174" o:spid="_x0000_s1875" style="position:absolute;left:8712;top:720;width:2;height:91" coordorigin="8712,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fh+tMcAAADe&#10;AAAADwAAAAAAAAAAAAAAAACqAgAAZHJzL2Rvd25yZXYueG1sUEsFBgAAAAAEAAQA+gAAAJ4DAAAA&#10;AA==&#10;">
                  <v:shape id="Freeform 3175" o:spid="_x0000_s1876" style="position:absolute;left:8712;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AlosQA&#10;AADeAAAADwAAAGRycy9kb3ducmV2LnhtbESP3YrCMBCF74V9hzCCd5oqKN2uqciioFf+7QMMzWxT&#10;2kxKE219eyMs7N0M58z5zqw3g23EgzpfOVYwnyUgiAunKy4V/Nz20xSED8gaG8ek4EkeNvnHaI2Z&#10;dj1f6HENpYgh7DNUYEJoMyl9Yciin7mWOGq/rrMY4tqVUnfYx3DbyEWSrKTFiiPBYEvfhor6ercR&#10;Ivt6n55P82NI5e5gaHVqEZWajIftF4hAQ/g3/10fdKy/XKaf8H4nzi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wJaLEAAAA3gAAAA8AAAAAAAAAAAAAAAAAmAIAAGRycy9k&#10;b3ducmV2LnhtbFBLBQYAAAAABAAEAPUAAACJAwAAAAA=&#10;" path="m2,l,,,91r2,l2,e" filled="f" stroked="f">
                    <v:path arrowok="t" o:connecttype="custom" o:connectlocs="2,720;0,720;0,811;2,811;2,720" o:connectangles="0,0,0,0,0"/>
                  </v:shape>
                </v:group>
                <v:group id="Group 3176" o:spid="_x0000_s1877" style="position:absolute;left:8882;top:720;width:3;height:91" coordorigin="8882,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5X5G/IAAAA&#10;3gAAAA8AAAAAAAAAAAAAAAAAqgIAAGRycy9kb3ducmV2LnhtbFBLBQYAAAAABAAEAPoAAACfAwAA&#10;AAA=&#10;">
                  <v:shape id="Freeform 3177" o:spid="_x0000_s1878" style="position:absolute;left:8882;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K0CcUA&#10;AADeAAAADwAAAGRycy9kb3ducmV2LnhtbERP22rCQBB9F/yHZYS+FN1YVDR1E0qLIEVKjfmAaXaa&#10;hGZn0+xq4t93hYJvczjX2aaDacSFOldbVjCfRSCIC6trLhXkp910DcJ5ZI2NZVJwJQdpMh5tMda2&#10;5yNdMl+KEMIuRgWV920spSsqMuhmtiUO3LftDPoAu1LqDvsQbhr5FEUrabDm0FBhS68VFT/Z2Sgw&#10;9a4/vLUfixzzz+zr0b6XPvtV6mEyvDyD8DT4u/jfvddh/nK5mcPtnXCDT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QrQJxQAAAN4AAAAPAAAAAAAAAAAAAAAAAJgCAABkcnMv&#10;ZG93bnJldi54bWxQSwUGAAAAAAQABAD1AAAAigMAAAAA&#10;" path="m3,l,,,91r3,l3,e" filled="f" stroked="f">
                    <v:path arrowok="t" o:connecttype="custom" o:connectlocs="3,720;0,720;0,811;3,811;3,720" o:connectangles="0,0,0,0,0"/>
                  </v:shape>
                  <v:shape id="Picture 3178" o:spid="_x0000_s1879" type="#_x0000_t75" style="position:absolute;left:8714;top:720;width: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q+xbEAAAA3gAAAA8AAABkcnMvZG93bnJldi54bWxET9tqwkAQfRf6D8sU+qabBhJs6ipSEEoh&#10;BY19n2bHJJidDdnNpf36bkHwbQ7nOpvdbFoxUu8aywqeVxEI4tLqhisF5+KwXINwHllja5kU/JCD&#10;3fZhscFM24mPNJ58JUIIuwwV1N53mZSurMmgW9mOOHAX2xv0AfaV1D1OIdy0Mo6iVBpsODTU2NFb&#10;TeX1NBgFxffnPFTj71eZ5/HUHMz0kdq9Uk+P8/4VhKfZ38U397sO85PkJYb/d8INcvs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hq+xbEAAAA3gAAAA8AAAAAAAAAAAAAAAAA&#10;nwIAAGRycy9kb3ducmV2LnhtbFBLBQYAAAAABAAEAPcAAACQAwAAAAA=&#10;">
                    <v:imagedata r:id="rId1340" o:title=""/>
                  </v:shape>
                </v:group>
                <v:group id="Group 3179" o:spid="_x0000_s1880" style="position:absolute;left:8880;top:720;width:2;height:91" coordorigin="8880,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oV6GMQAAADeAAAA&#10;DwAAAAAAAAAAAAAAAACqAgAAZHJzL2Rvd25yZXYueG1sUEsFBgAAAAAEAAQA+gAAAJsDAAAAAA==&#10;">
                  <v:shape id="Freeform 3180" o:spid="_x0000_s1881" style="position:absolute;left:8880;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4cQA&#10;AADeAAAADwAAAGRycy9kb3ducmV2LnhtbESP0YrCMBBF3wX/IYywb5oqq9RqlGVZwX1Sqx8wNGNT&#10;bCalibb79xtB8G2Ge+eeO+ttb2vxoNZXjhVMJwkI4sLpiksFl/NunILwAVlj7ZgU/JGH7WY4WGOm&#10;XccneuShFDGEfYYKTAhNJqUvDFn0E9cQR+3qWoshrm0pdYtdDLe1nCXJQlqsOBIMNvRtqLjldxsh&#10;srvt0uNh+htS+bM3tDg0iEp9jPqvFYhAfXibX9d7HevP58tPeL4TZ5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oHOHEAAAA3gAAAA8AAAAAAAAAAAAAAAAAmAIAAGRycy9k&#10;b3ducmV2LnhtbFBLBQYAAAAABAAEAPUAAACJAwAAAAA=&#10;" path="m2,l,,,91r2,l2,e" filled="f" stroked="f">
                    <v:path arrowok="t" o:connecttype="custom" o:connectlocs="2,720;0,720;0,811;2,811;2,720" o:connectangles="0,0,0,0,0"/>
                  </v:shape>
                </v:group>
                <v:group id="Group 3181" o:spid="_x0000_s1882" style="position:absolute;left:8716;top:720;width:2;height:91" coordorigin="8716,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H98UAAADeAAAADwAAAGRycy9kb3ducmV2LnhtbERPS2vCQBC+F/wPywi9&#10;1U0sKRpdRUTFgxR8gHgbsmMSzM6G7JrEf98tFHqbj+8582VvKtFS40rLCuJRBII4s7rkXMHlvP2Y&#10;gHAeWWNlmRS8yMFyMXibY6ptx0dqTz4XIYRdigoK7+tUSpcVZNCNbE0cuLttDPoAm1zqBrsQbio5&#10;jqIvabDk0FBgTeuCssfpaRTsOuxWn/GmPTzu69ftnHxfDzEp9T7sVzMQnnr/L/5z73WYnyTT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gR/fFAAAA3gAA&#10;AA8AAAAAAAAAAAAAAAAAqgIAAGRycy9kb3ducmV2LnhtbFBLBQYAAAAABAAEAPoAAACcAwAAAAA=&#10;">
                  <v:shape id="Freeform 3182" o:spid="_x0000_s1883" style="position:absolute;left:8716;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YnDcUA&#10;AADeAAAADwAAAGRycy9kb3ducmV2LnhtbESPwWrDMBBE74X+g9hAb7XsQIzrRAmhxJCe0jr9gMXa&#10;WCbWyliq7f59VSj0tsvMzpvdHRbbi4lG3zlWkCUpCOLG6Y5bBZ/X6rkA4QOyxt4xKfgmD4f948MO&#10;S+1m/qCpDq2IIexLVGBCGEopfWPIok/cQBy1mxsthriOrdQjzjHc9nKdprm02HEkGBzo1VBzr79s&#10;hMj5XhXvl+wtFPJ0NpRfBkSlnlbLcQsi0BL+zX/XZx3rbzYvOfy+E2e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icNxQAAAN4AAAAPAAAAAAAAAAAAAAAAAJgCAABkcnMv&#10;ZG93bnJldi54bWxQSwUGAAAAAAQABAD1AAAAigMAAAAA&#10;" path="m2,l,,,91r2,l2,e" filled="f" stroked="f">
                    <v:path arrowok="t" o:connecttype="custom" o:connectlocs="2,720;0,720;0,811;2,811;2,720" o:connectangles="0,0,0,0,0"/>
                  </v:shape>
                </v:group>
                <v:group id="Group 3183" o:spid="_x0000_s1884" style="position:absolute;left:8877;top:720;width:3;height:91" coordorigin="8877,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G+fBvFAAAA3gAA&#10;AA8AAAAAAAAAAAAAAAAAqgIAAGRycy9kb3ducmV2LnhtbFBLBQYAAAAABAAEAPoAAACcAwAAAAA=&#10;">
                  <v:shape id="Freeform 3184" o:spid="_x0000_s1885" style="position:absolute;left:8877;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gdlMgA&#10;AADeAAAADwAAAGRycy9kb3ducmV2LnhtbESP0WrCQBBF3wv+wzJCX0rdKFpq6ipSEUSktDEfMM1O&#10;k9DsbJrdmvj3zkOhbzPcO/eeWW0G16gLdaH2bGA6SUARF97WXBrIz/vHZ1AhIltsPJOBKwXYrEd3&#10;K0yt7/mDLlkslYRwSNFAFWObah2KihyGiW+JRfvyncMoa1dq22Ev4a7RsyR50g5rloYKW3qtqPjO&#10;fp0BV+/70659m+eYv2efD/5YxuzHmPvxsH0BFWmI/+a/64MV/MViKbzyjsy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eB2UyAAAAN4AAAAPAAAAAAAAAAAAAAAAAJgCAABk&#10;cnMvZG93bnJldi54bWxQSwUGAAAAAAQABAD1AAAAjQMAAAAA&#10;" path="m3,l,,,91r3,l3,e" filled="f" stroked="f">
                    <v:path arrowok="t" o:connecttype="custom" o:connectlocs="3,720;0,720;0,811;3,811;3,720" o:connectangles="0,0,0,0,0"/>
                  </v:shape>
                </v:group>
                <v:group id="Group 3185" o:spid="_x0000_s1886" style="position:absolute;left:8718;top:720;width:3;height:91" coordorigin="8718,720" coordsize="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9tTfLFAAAA3gAA&#10;AA8AAAAAAAAAAAAAAAAAqgIAAGRycy9kb3ducmV2LnhtbFBLBQYAAAAABAAEAPoAAACcAwAAAAA=&#10;">
                  <v:shape id="Freeform 3186" o:spid="_x0000_s1887" style="position:absolute;left:8718;top:720;width:3;height:91;visibility:visible;mso-wrap-style:square;v-text-anchor:top" coordsize="3,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HlaccA&#10;AADeAAAADwAAAGRycy9kb3ducmV2LnhtbESP0WrCQBBF3wv9h2UKfSm6UVqR6CqlIpQiRWM+YMyO&#10;STA7G7Nbk/6981Do2wxz5957luvBNepGXag9G5iME1DEhbc1lwby43Y0BxUissXGMxn4pQDr1ePD&#10;ElPrez7QLYulEhMOKRqoYmxTrUNRkcMw9i2x3M6+cxhl7UptO+zF3DV6miQz7bBmSaiwpY+Kikv2&#10;4wy4etvvNu33a475Pju9+K8yZldjnp+G9wWoSEP8F/99f1qp/zZLBEBwZAa9u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h5WnHAAAA3gAAAA8AAAAAAAAAAAAAAAAAmAIAAGRy&#10;cy9kb3ducmV2LnhtbFBLBQYAAAAABAAEAPUAAACMAwAAAAA=&#10;" path="m3,l,,,91r3,l3,e" filled="f" stroked="f">
                    <v:path arrowok="t" o:connecttype="custom" o:connectlocs="3,720;0,720;0,811;3,811;3,720" o:connectangles="0,0,0,0,0"/>
                  </v:shape>
                </v:group>
                <v:group id="Group 3187" o:spid="_x0000_s1888" style="position:absolute;left:8876;top:720;width:2;height:91" coordorigin="8876,720" coordsize="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I0tQ/FAAAA3gAA&#10;AA8AAAAAAAAAAAAAAAAAqgIAAGRycy9kb3ducmV2LnhtbFBLBQYAAAAABAAEAPoAAACcAwAAAAA=&#10;">
                  <v:shape id="Freeform 3188" o:spid="_x0000_s1889" style="position:absolute;left:8876;top:720;width:2;height:91;visibility:visible;mso-wrap-style:square;v-text-anchor:top" coordsize="2,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LV9cMA&#10;AADeAAAADwAAAGRycy9kb3ducmV2LnhtbESP3YrCMBCF74V9hzALe6epwpbSNRWRFfTK3wcYmtmm&#10;tJmUJmvr2xtB8G6Gc+Z8Z5ar0bbiRr2vHSuYzxIQxKXTNVcKrpftNAPhA7LG1jEpuJOHVfExWWKu&#10;3cAnup1DJWII+xwVmBC6XEpfGrLoZ64jjtqf6y2GuPaV1D0OMdy2cpEkqbRYcyQY7GhjqGzO/zZC&#10;5NBss+Nhvg+Z/N0ZSg8dolJfn+P6B0SgMbzNr+udjvW/02QBz3fiDLJ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LV9cMAAADeAAAADwAAAAAAAAAAAAAAAACYAgAAZHJzL2Rv&#10;d25yZXYueG1sUEsFBgAAAAAEAAQA9QAAAIgDAAAAAA==&#10;" path="m1,l,,,91r1,l1,e" filled="f" stroked="f">
                    <v:path arrowok="t" o:connecttype="custom" o:connectlocs="1,720;0,720;0,811;1,811;1,720" o:connectangles="0,0,0,0,0"/>
                  </v:shape>
                  <v:shape id="Picture 3189" o:spid="_x0000_s1890" type="#_x0000_t75" style="position:absolute;left:8721;top:720;width:15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4AfEAAAA3gAAAA8AAABkcnMvZG93bnJldi54bWxET99rwjAQfhf8H8IJvmnqymR0jSKDgTAd&#10;WB17PZprU2wupYm1+++XwcC3+/h+Xr4dbSsG6n3jWMFqmYAgLp1uuFZwOb8vXkD4gKyxdUwKfsjD&#10;djOd5Jhpd+cTDUWoRQxhn6ECE0KXSelLQxb90nXEkatcbzFE2NdS93iP4baVT0mylhYbjg0GO3oz&#10;VF6Lm1WQflWHY5vuz5fUDPUHft+Oxe5Tqfls3L2CCDSGh/jfvddx/vM6SeHvnXiD3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M4AfEAAAA3gAAAA8AAAAAAAAAAAAAAAAA&#10;nwIAAGRycy9kb3ducmV2LnhtbFBLBQYAAAAABAAEAPcAAACQAwAAAAA=&#10;">
                    <v:imagedata r:id="rId460" o:title=""/>
                  </v:shape>
                  <v:shape id="Picture 3190" o:spid="_x0000_s1891" type="#_x0000_t75" style="position:absolute;left:8723;top:720;width:1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I35HGAAAA3gAAAA8AAABkcnMvZG93bnJldi54bWxET0trwkAQvgv9D8sUvOlGsVKiq4hQEFus&#10;r4O9TbOTbGh2NmS3Mfrru4VCb/PxPWe+7GwlWmp86VjBaJiAIM6cLrlQcD69DJ5B+ICssXJMCm7k&#10;Ybl46M0x1e7KB2qPoRAxhH2KCkwIdSqlzwxZ9ENXE0cud43FEGFTSN3gNYbbSo6TZCotlhwbDNa0&#10;NpR9Hb+tAvn6cWlpsnvbHt7z9afZ3ykPd6X6j91qBiJQF/7Ff+6NjvOfpskEft+JN8jF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MjfkcYAAADeAAAADwAAAAAAAAAAAAAA&#10;AACfAgAAZHJzL2Rvd25yZXYueG1sUEsFBgAAAAAEAAQA9wAAAJIDAAAAAA==&#10;">
                    <v:imagedata r:id="rId461" o:title=""/>
                  </v:shape>
                  <v:shape id="Picture 3191" o:spid="_x0000_s1892" type="#_x0000_t75" style="position:absolute;left:8725;top:720;width:14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0I+7CAAAA3gAAAA8AAABkcnMvZG93bnJldi54bWxET02LwjAQvS/4H8II3tZUl0qpRpFlZQVB&#10;sO5lb0MztsVmEpqo9d8bQfA2j/c5i1VvWnGlzjeWFUzGCQji0uqGKwV/x81nBsIHZI2tZVJwJw+r&#10;5eBjgbm2Nz7QtQiViCHsc1RQh+ByKX1Zk0E/to44cifbGQwRdpXUHd5iuGnlNElm0mDDsaFGR981&#10;lefiYhQc6C7dfldMnZn4/77Jfn9s+qXUaNiv5yAC9eEtfrm3Os5PZ0kKz3fiDXL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3NCPuwgAAAN4AAAAPAAAAAAAAAAAAAAAAAJ8C&#10;AABkcnMvZG93bnJldi54bWxQSwUGAAAAAAQABAD3AAAAjgMAAAAA&#10;">
                    <v:imagedata r:id="rId462" o:title=""/>
                  </v:shape>
                  <v:shape id="Picture 3192" o:spid="_x0000_s1893" type="#_x0000_t75" style="position:absolute;left:8727;top:720;width:1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mvZnCAAAA3gAAAA8AAABkcnMvZG93bnJldi54bWxET02LwjAQvQv+hzCCN011sZRqFFlWVhAW&#10;rHvZ29CMbbGZhCZq/fdGEPY2j/c5q01vWnGjzjeWFcymCQji0uqGKwW/p90kA+EDssbWMil4kIfN&#10;ejhYYa7tnY90K0IlYgj7HBXUIbhcSl/WZNBPrSOO3Nl2BkOEXSV1h/cYblo5T5JUGmw4NtTo6LOm&#10;8lJcjYIjPaT7ORRzZ2b+r2+y7y+7+FBqPOq3SxCB+vAvfrv3Os5fpEkKr3fiDXL9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5r2ZwgAAAN4AAAAPAAAAAAAAAAAAAAAAAJ8C&#10;AABkcnMvZG93bnJldi54bWxQSwUGAAAAAAQABAD3AAAAjgMAAAAA&#10;">
                    <v:imagedata r:id="rId462" o:title=""/>
                  </v:shape>
                  <v:shape id="Picture 3193" o:spid="_x0000_s1894" type="#_x0000_t75" style="position:absolute;left:8730;top:720;width:13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qGALDAAAA3gAAAA8AAABkcnMvZG93bnJldi54bWxET0uLwjAQvi/4H8IIe1tTXXxQjSKiKCws&#10;tHrxNjRjW2wmoYla/70RFvY2H99zFqvONOJOra8tKxgOEhDEhdU1lwpOx93XDIQPyBoby6TgSR5W&#10;y97HAlNtH5zRPQ+liCHsU1RQheBSKX1RkUE/sI44chfbGgwRtqXULT5iuGnkKEkm0mDNsaFCR5uK&#10;imt+Mwoyekr3+5OPnBn6c1fP9ls7/lbqs9+t5yACdeFf/Oc+6Dh/PEmm8H4n3iC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KoYAsMAAADeAAAADwAAAAAAAAAAAAAAAACf&#10;AgAAZHJzL2Rvd25yZXYueG1sUEsFBgAAAAAEAAQA9wAAAI8DAAAAAA==&#10;">
                    <v:imagedata r:id="rId462" o:title=""/>
                  </v:shape>
                  <v:shape id="Picture 3194" o:spid="_x0000_s1895" type="#_x0000_t75" style="position:absolute;left:8732;top:720;width:1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e8ifHAAAA3gAAAA8AAABkcnMvZG93bnJldi54bWxEj09rwkAQxe+FfodlCr3VjVJDSV1FFEvx&#10;5J9C6W2anSah2dmwu8b47Z2D4G2G9+a938wWg2tVTyE2ng2MRxko4tLbhisDX8fNyxuomJAttp7J&#10;wIUiLOaPDzMsrD/znvpDqpSEcCzQQJ1SV2gdy5ocxpHviEX788FhkjVU2gY8S7hr9STLcu2wYWmo&#10;saNVTeX/4eQMuP2vXsfdVn+EY95v7Hdnd68/xjw/Dct3UImGdDffrj+t4E/zTHjlHZlBz6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Je8ifHAAAA3gAAAA8AAAAAAAAAAAAA&#10;AAAAnwIAAGRycy9kb3ducmV2LnhtbFBLBQYAAAAABAAEAPcAAACTAwAAAAA=&#10;">
                    <v:imagedata r:id="rId663" o:title=""/>
                  </v:shape>
                  <v:shape id="Picture 3195" o:spid="_x0000_s1896" type="#_x0000_t75" style="position:absolute;left:8735;top:720;width:1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SV7zEAAAA3gAAAA8AAABkcnMvZG93bnJldi54bWxET0trwkAQvgv9D8sUetNNRYNNXaUoinjy&#10;URBv0+w0Cc3Oht1tjP/eFQRv8/E9ZzrvTC1acr6yrOB9kIAgzq2uuFDwfVz1JyB8QNZYWyYFV/Iw&#10;n730pphpe+E9tYdQiBjCPkMFZQhNJqXPSzLoB7YhjtyvdQZDhK6Q2uElhptaDpMklQYrjg0lNrQo&#10;Kf87/BsFZv8jl363lWt3TNuVPjV6Nzor9fbafX2CCNSFp/jh3ug4f5wmH3B/J94gZ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0SV7zEAAAA3gAAAA8AAAAAAAAAAAAAAAAA&#10;nwIAAGRycy9kb3ducmV2LnhtbFBLBQYAAAAABAAEAPcAAACQAwAAAAA=&#10;">
                    <v:imagedata r:id="rId663" o:title=""/>
                  </v:shape>
                  <v:shape id="Picture 3196" o:spid="_x0000_s1897" type="#_x0000_t75" style="position:absolute;left:8736;top:720;width:12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OJ0XHAAAA3gAAAA8AAABkcnMvZG93bnJldi54bWxEj0FPwzAMhe9I+w+RJ3Fj6ZAYUJZNEwKx&#10;IxTExs1qTFuWOCUJXeHX4wMSN1t+fu99y/XonRoopi6wgfmsAEVcB9txY+Dl+f7sClTKyBZdYDLw&#10;TQnWq8nJEksbjvxEQ5UbJSacSjTQ5tyXWqe6JY9pFnpiub2H6DHLGhttIx7F3Dt9XhQL7bFjSWix&#10;p9uW6kP15Q0M+8dmi5V7C68PP7vPaxeLu49LY06n4+YGVKYx/4v/vrdW6l8s5gIgODKDXv0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tOJ0XHAAAA3gAAAA8AAAAAAAAAAAAA&#10;AAAAnwIAAGRycy9kb3ducmV2LnhtbFBLBQYAAAAABAAEAPcAAACTAwAAAAA=&#10;">
                    <v:imagedata r:id="rId463" o:title=""/>
                  </v:shape>
                  <v:shape id="Picture 3197" o:spid="_x0000_s1898" type="#_x0000_t75" style="position:absolute;left:8739;top:720;width:1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Cgt7FAAAA3gAAAA8AAABkcnMvZG93bnJldi54bWxET0tLAzEQvgv+hzCCN5vdgtWuTYtIiz3q&#10;Wvq4DZtxdzWZbJO4Xf31jSB4m4/vObPFYI3oyYfWsYJ8lIEgrpxuuVaweVvd3IMIEVmjcUwKvinA&#10;Yn55McNCuxO/Ul/GWqQQDgUqaGLsCilD1ZDFMHIdceLenbcYE/S11B5PKdwaOc6yibTYcmposKOn&#10;hqrP8ssq6Pcv9RpLc3Db55/dcWp8tvy4U+r6anh8ABFpiP/iP/dap/m3kzyH33fSDXJ+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AoLexQAAAN4AAAAPAAAAAAAAAAAAAAAA&#10;AJ8CAABkcnMvZG93bnJldi54bWxQSwUGAAAAAAQABAD3AAAAkQMAAAAA&#10;">
                    <v:imagedata r:id="rId463" o:title=""/>
                  </v:shape>
                  <v:shape id="Picture 3198" o:spid="_x0000_s1899" type="#_x0000_t75" style="position:absolute;left:8741;top:720;width:1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QHKnFAAAA3gAAAA8AAABkcnMvZG93bnJldi54bWxET0tPAjEQvpv4H5ox4SZdSEBdKYQYDRxl&#10;MT5uk+2wu9BO17YsK7+emph4my/fc2aL3hrRkQ+NYwWjYQaCuHS64UrB2/bl9h5EiMgajWNS8EMB&#10;FvPrqxnm2p14Q10RK5FCOOSooI6xzaUMZU0Ww9C1xInbOW8xJugrqT2eUrg1cpxlU2mx4dRQY0tP&#10;NZWH4mgVdJ+v1RoL8+XeV+eP7wfjs+f9nVKDm375CCJSH//Ff+61TvMn09EYft9JN8j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U0BypxQAAAN4AAAAPAAAAAAAAAAAAAAAA&#10;AJ8CAABkcnMvZG93bnJldi54bWxQSwUGAAAAAAQABAD3AAAAkQMAAAAA&#10;">
                    <v:imagedata r:id="rId463" o:title=""/>
                  </v:shape>
                  <v:shape id="Picture 3199" o:spid="_x0000_s1900" type="#_x0000_t75" style="position:absolute;left:8744;top:720;width:10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TcPDCAAAA3gAAAA8AAABkcnMvZG93bnJldi54bWxET81qAjEQvgt9hzAFb5pVqy1bo2hFKnhS&#10;+wBDMt0N3UyWJN1d374pFHqbj+931tvBNaKjEK1nBbNpAYJYe2O5UvBxO05eQMSEbLDxTAruFGG7&#10;eRitsTS+5wt111SJHMKxRAV1Sm0pZdQ1OYxT3xJn7tMHhynDUEkTsM/hrpHzolhJh5ZzQ40tvdWk&#10;v67fTsFh38vu2R+1djZe9tqG9/NTUGr8OOxeQSQa0r/4z30yef5yNVvA7zv5Brn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U3DwwgAAAN4AAAAPAAAAAAAAAAAAAAAAAJ8C&#10;AABkcnMvZG93bnJldi54bWxQSwUGAAAAAAQABAD3AAAAjgMAAAAA&#10;">
                    <v:imagedata r:id="rId464" o:title=""/>
                  </v:shape>
                  <v:shape id="Picture 3200" o:spid="_x0000_s1901" type="#_x0000_t75" style="position:absolute;left:8746;top:720;width:10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rCunFAAAA3gAAAA8AAABkcnMvZG93bnJldi54bWxET9tqwkAQfS/0H5Yp+FY33kvqKl4QRARb&#10;a6GPQ3aaBLOzIbsm8e9dQfBtDuc603lrClFT5XLLCnrdCARxYnXOqYLTz+b9A4TzyBoLy6TgSg7m&#10;s9eXKcbaNvxN9dGnIoSwi1FB5n0ZS+mSjAy6ri2JA/dvK4M+wCqVusImhJtC9qNoLA3mHBoyLGmV&#10;UXI+XoyC38lye5pEh6Te/e1oIPdfo/W1Uarz1i4+QXhq/VP8cG91mD8a94ZwfyfcIG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awrpxQAAAN4AAAAPAAAAAAAAAAAAAAAA&#10;AJ8CAABkcnMvZG93bnJldi54bWxQSwUGAAAAAAQABAD3AAAAkQMAAAAA&#10;">
                    <v:imagedata r:id="rId465" o:title=""/>
                  </v:shape>
                  <v:shape id="Picture 3201" o:spid="_x0000_s1902" type="#_x0000_t75" style="position:absolute;left:8748;top:720;width:10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nr3LGAAAA3gAAAA8AAABkcnMvZG93bnJldi54bWxET9tqwkAQfS/4D8sIfasbW6IlugbbUhAp&#10;eKmFPg7ZMQlmZ0N2m8vfu0LBtzmc6yzT3lSipcaVlhVMJxEI4szqknMFp+/Pp1cQziNrrCyTgoEc&#10;pKvRwxITbTs+UHv0uQgh7BJUUHhfJ1K6rCCDbmJr4sCdbWPQB9jkUjfYhXBTyecomkmDJYeGAmt6&#10;Lyi7HP+Mgp/52+Y0j3ZZu/3d0ov82scfQ6fU47hfL0B46v1d/O/e6DA/nk1juL0TbpCr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SevcsYAAADeAAAADwAAAAAAAAAAAAAA&#10;AACfAgAAZHJzL2Rvd25yZXYueG1sUEsFBgAAAAAEAAQA9wAAAJIDAAAAAA==&#10;">
                    <v:imagedata r:id="rId465" o:title=""/>
                  </v:shape>
                  <v:shape id="Picture 3202" o:spid="_x0000_s1903" type="#_x0000_t75" style="position:absolute;left:8750;top:720;width:96;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1MQXFAAAA3gAAAA8AAABkcnMvZG93bnJldi54bWxET01rwkAQvQv9D8sUvOlGxVhSV6mKICLY&#10;Wgs9DtlpEpqdDdk1if/eFQRv83ifM192phQN1a6wrGA0jEAQp1YXnCk4f28HbyCcR9ZYWiYFV3Kw&#10;XLz05pho2/IXNSefiRDCLkEFufdVIqVLczLohrYiDtyfrQ36AOtM6hrbEG5KOY6iWBosODTkWNE6&#10;p/T/dDEKfmar3XkWHdNm/7uniTx8TjfXVqn+a/fxDsJT55/ih3unw/xpPIrh/k64QS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9TEFxQAAAN4AAAAPAAAAAAAAAAAAAAAA&#10;AJ8CAABkcnMvZG93bnJldi54bWxQSwUGAAAAAAQABAD3AAAAkQMAAAAA&#10;">
                    <v:imagedata r:id="rId465" o:title=""/>
                  </v:shape>
                  <v:shape id="Picture 3203" o:spid="_x0000_s1904" type="#_x0000_t75" style="position:absolute;left:8753;top:720;width:9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16J7DAAAA3gAAAA8AAABkcnMvZG93bnJldi54bWxET0uLwjAQvi/4H8II3tbUV126RhFB3IMe&#10;rHvwODSzbbGZlCbaur/eCIK3+fies1h1phI3alxpWcFoGIEgzqwuOVfwe9p+foFwHlljZZkU3MnB&#10;atn7WGCibctHuqU+FyGEXYIKCu/rREqXFWTQDW1NHLg/2xj0ATa51A22IdxUchxFsTRYcmgosKZN&#10;QdklvRoFB57us+P/vF2nZuLImfNuMj0rNeh3628Qnjr/Fr/cPzrMn8WjOTzfCTfI5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rXonsMAAADeAAAADwAAAAAAAAAAAAAAAACf&#10;AgAAZHJzL2Rvd25yZXYueG1sUEsFBgAAAAAEAAQA9wAAAI8DAAAAAA==&#10;">
                    <v:imagedata r:id="rId466" o:title=""/>
                  </v:shape>
                  <v:shape id="Picture 3204" o:spid="_x0000_s1905" type="#_x0000_t75" style="position:absolute;left:8755;top:720;width:8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qfOzHAAAA3gAAAA8AAABkcnMvZG93bnJldi54bWxEjzFvwkAMhXek/oeTkdjgQqG0ChwIISE6&#10;tAOBgdHKmSQi54tyBwn99fVQqZut9/ze59Wmd7V6UBsqzwamkwQUce5txYWB82k//gAVIrLF2jMZ&#10;eFKAzfplsMLU+o6P9MhioSSEQ4oGyhibVOuQl+QwTHxDLNrVtw6jrG2hbYudhLtavybJQjusWBpK&#10;bGhXUn7L7s7AN8+/8uPPe7fN3CxQcJfDbH4xZjTst0tQkfr4b/67/rSC/7aYCq+8IzPo9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cqfOzHAAAA3gAAAA8AAAAAAAAAAAAA&#10;AAAAnwIAAGRycy9kb3ducmV2LnhtbFBLBQYAAAAABAAEAPcAAACTAwAAAAA=&#10;">
                    <v:imagedata r:id="rId466" o:title=""/>
                  </v:shape>
                  <v:shape id="Picture 3205" o:spid="_x0000_s1906" type="#_x0000_t75" style="position:absolute;left:8758;top:720;width:8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I3qrFAAAA3gAAAA8AAABkcnMvZG93bnJldi54bWxET01rwkAQvRf8D8sIvRTdKDTE6CqiFKSX&#10;0iiityE7JsHsbMyuGv+9Wyh4m8f7nNmiM7W4UesqywpGwwgEcW51xYWC3fZrkIBwHlljbZkUPMjB&#10;Yt57m2Gq7Z1/6Zb5QoQQdikqKL1vUildXpJBN7QNceBOtjXoA2wLqVu8h3BTy3EUxdJgxaGhxIZW&#10;JeXn7GoUuMNF+vEuzvC4/14vk81H8pNclXrvd8spCE+df4n/3Rsd5n/Gown8vRNukPM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iN6qxQAAAN4AAAAPAAAAAAAAAAAAAAAA&#10;AJ8CAABkcnMvZG93bnJldi54bWxQSwUGAAAAAAQABAD3AAAAkQMAAAAA&#10;">
                    <v:imagedata r:id="rId467" o:title=""/>
                  </v:shape>
                  <v:shape id="Picture 3206" o:spid="_x0000_s1907" type="#_x0000_t75" style="position:absolute;left:8759;top:720;width:7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evYrIAAAA3gAAAA8AAABkcnMvZG93bnJldi54bWxEj0FrwkAQhe+F/odlCl5K3TRgCNFVpEUQ&#10;L9JUSr0N2WkSmp1Ns6vGf985CN5mmDfvvW+xGl2nzjSE1rOB12kCirjytuXawOFz85KDChHZYueZ&#10;DFwpwGr5+LDAwvoLf9C5jLUSEw4FGmhi7AutQ9WQwzD1PbHcfvzgMMo61NoOeBFz1+k0STLtsGVJ&#10;aLCnt4aq3/LkDITvPx3TQ1bi8Wv3vs63z/k+PxkzeRrXc1CRxngX3763VurPslQABEdm0Mt/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z3r2KyAAAAN4AAAAPAAAAAAAAAAAA&#10;AAAAAJ8CAABkcnMvZG93bnJldi54bWxQSwUGAAAAAAQABAD3AAAAlAMAAAAA&#10;">
                    <v:imagedata r:id="rId467" o:title=""/>
                  </v:shape>
                  <v:shape id="Picture 3207" o:spid="_x0000_s1908" type="#_x0000_t75" style="position:absolute;left:8762;top:720;width:7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L1k7FAAAA3gAAAA8AAABkcnMvZG93bnJldi54bWxET01rwkAQvQv+h2UKXqRuIq0tqauIIO3F&#10;Q9VCj0N2TGKzMzG7mvTfu4WCt3m8z5kve1erK7W+EjaQThJQxLnYigsDh/3m8RWUD8gWa2Ey8Ese&#10;lovhYI6ZlY4/6boLhYoh7DM0UIbQZFr7vCSHfiINceSO0joMEbaFti12MdzVepokM+2w4thQYkPr&#10;kvKf3cUZ6OV0aV7ei1M6Ph/rJ+lk+4Xfxowe+tUbqEB9uIv/3R82zn+eTVP4eyfeoB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i9ZOxQAAAN4AAAAPAAAAAAAAAAAAAAAA&#10;AJ8CAABkcnMvZG93bnJldi54bWxQSwUGAAAAAAQABAD3AAAAkQMAAAAA&#10;">
                    <v:imagedata r:id="rId500" o:title=""/>
                  </v:shape>
                  <v:shape id="Picture 3208" o:spid="_x0000_s1909" type="#_x0000_t75" style="position:absolute;left:8764;top:720;width:6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ZSDnFAAAA3gAAAA8AAABkcnMvZG93bnJldi54bWxET01rwkAQvQv+h2UKXqRuDK0tqauIIO3F&#10;Q9VCj0N2TGKzMzG7mvTfu4WCt3m8z5kve1erK7W+EjYwnSSgiHOxFRcGDvvN4ysoH5At1sJk4Jc8&#10;LBfDwRwzKx1/0nUXChVD2GdooAyhybT2eUkO/UQa4sgdpXUYImwLbVvsYrirdZokM+2w4thQYkPr&#10;kvKf3cUZ6OV0aV7ei9N0fD7WT9LJ9gu/jRk99Ks3UIH6cBf/uz9snP88S1P4eyfeoB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WUg5xQAAAN4AAAAPAAAAAAAAAAAAAAAA&#10;AJ8CAABkcnMvZG93bnJldi54bWxQSwUGAAAAAAQABAD3AAAAkQMAAAAA&#10;">
                    <v:imagedata r:id="rId500" o:title=""/>
                  </v:shape>
                  <v:shape id="Picture 3209" o:spid="_x0000_s1910" type="#_x0000_t75" style="position:absolute;left:8767;top:720;width:6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ERxbFAAAA3gAAAA8AAABkcnMvZG93bnJldi54bWxET9tqwkAQfRf8h2WEvpS6qUUJaTYilhap&#10;IF4KfR2yYzaYnQ3ZjaZ/3y0UfJvDuU6+HGwjrtT52rGC52kCgrh0uuZKwdfp/SkF4QOyxsYxKfgh&#10;D8tiPMox0+7GB7oeQyViCPsMFZgQ2kxKXxqy6KeuJY7c2XUWQ4RdJXWHtxhuGzlLkoW0WHNsMNjS&#10;2lB5OfZWwaaUj1tuPk6fb2nKpte7b7PvlXqYDKtXEIGGcBf/uzc6zp8vZi/w9068QR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BEcWxQAAAN4AAAAPAAAAAAAAAAAAAAAA&#10;AJ8CAABkcnMvZG93bnJldi54bWxQSwUGAAAAAAQABAD3AAAAkQMAAAAA&#10;">
                    <v:imagedata r:id="rId468" o:title=""/>
                  </v:shape>
                  <v:shape id="Picture 3210" o:spid="_x0000_s1911" type="#_x0000_t75" style="position:absolute;left:8768;top:720;width:6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t32LFAAAA3gAAAA8AAABkcnMvZG93bnJldi54bWxET9tqwkAQfRf8h2WEvpS6qVQJaTYilhap&#10;IF4KfR2yYzaYnQ3ZjaZ/3y0UfJvDuU6+HGwjrtT52rGC52kCgrh0uuZKwdfp/SkF4QOyxsYxKfgh&#10;D8tiPMox0+7GB7oeQyViCPsMFZgQ2kxKXxqy6KeuJY7c2XUWQ4RdJXWHtxhuGzlLkoW0WHNsMNjS&#10;2lB5OfZWwaaUj1tuPk6fb2nKpte7b7PvlXqYDKtXEIGGcBf/uzc6zp8vZi/w9068QR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7d9ixQAAAN4AAAAPAAAAAAAAAAAAAAAA&#10;AJ8CAABkcnMvZG93bnJldi54bWxQSwUGAAAAAAQABAD3AAAAkQMAAAAA&#10;">
                    <v:imagedata r:id="rId468" o:title=""/>
                  </v:shape>
                  <v:shape id="Picture 3211" o:spid="_x0000_s1912" type="#_x0000_t75" style="position:absolute;left:8771;top:720;width:5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6hevnDAAAA3gAAAA8AAABkcnMvZG93bnJldi54bWxET9uKwjAQfV/wH8II+yKarqCUahRRdpFd&#10;EG/g69CMTbGZlCbV7t9vBGHf5nCuM192thJ3anzpWMHHKAFBnDtdcqHgfPocpiB8QNZYOSYFv+Rh&#10;uei9zTHT7sEHuh9DIWII+wwVmBDqTEqfG7LoR64mjtzVNRZDhE0hdYOPGG4rOU6SqbRYcmwwWNPa&#10;UH47tlbBNpeDH66+Tt+bNGXT6t3F7Ful3vvdagYiUBf+xS/3Vsf5k+l4As934g1y8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qF6+cMAAADeAAAADwAAAAAAAAAAAAAAAACf&#10;AgAAZHJzL2Rvd25yZXYueG1sUEsFBgAAAAAEAAQA9wAAAI8DAAAAAA==&#10;">
                    <v:imagedata r:id="rId468" o:title=""/>
                  </v:shape>
                  <v:shape id="Picture 3212" o:spid="_x0000_s1913" type="#_x0000_t75" style="position:absolute;left:8773;top:720;width:50;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WFGrGAAAA3gAAAA8AAABkcnMvZG93bnJldi54bWxET01LAzEQvQv+hzBCL2KzrrqUtWmRllLp&#10;oWDVg7dxM2623UxCEtv13zeC4G0e73Om88H24kghdo4V3I4LEMSN0x23Ct5eVzcTEDEha+wdk4If&#10;ijCfXV5MsdbuxC903KVW5BCONSowKflaytgYshjHzhNn7ssFiynD0Eod8JTDbS/LoqikxY5zg0FP&#10;C0PNYfdtFZTr8Lk1975cb3y6u/5430+CXio1uhqeHkEkGtK/+M/9rPP8h6qs4PedfIOcn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9YUasYAAADeAAAADwAAAAAAAAAAAAAA&#10;AACfAgAAZHJzL2Rvd25yZXYueG1sUEsFBgAAAAAEAAQA9wAAAJIDAAAAAA==&#10;">
                    <v:imagedata r:id="rId469" o:title=""/>
                  </v:shape>
                  <v:shape id="Picture 3213" o:spid="_x0000_s1914" type="#_x0000_t75" style="position:absolute;left:8776;top:720;width:45;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LFLFAAAA3gAAAA8AAABkcnMvZG93bnJldi54bWxET81qwkAQvhf6DssUems2SrUhukoqSKUe&#10;pEkfYMiOSWh2NmTXJPXp3YLQ23x8v7PeTqYVA/WusaxgFsUgiEurG64UfBf7lwSE88gaW8uk4Jcc&#10;bDePD2tMtR35i4bcVyKEsEtRQe19l0rpypoMush2xIE7296gD7CvpO5xDOGmlfM4XkqDDYeGGjva&#10;1VT+5BejoClPn+96kV1mp4+jLl6z5DBdE6Wen6ZsBcLT5P/Fd/dBh/mL5fwN/t4JN8jN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8CxSxQAAAN4AAAAPAAAAAAAAAAAAAAAA&#10;AJ8CAABkcnMvZG93bnJldi54bWxQSwUGAAAAAAQABAD3AAAAkQMAAAAA&#10;">
                    <v:imagedata r:id="rId470" o:title=""/>
                  </v:shape>
                  <v:shape id="Picture 3214" o:spid="_x0000_s1915" type="#_x0000_t75" style="position:absolute;left:8778;top:720;width:41;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vuCDHAAAA3gAAAA8AAABkcnMvZG93bnJldi54bWxEj91qwkAQhe8LvsMyBe/qRlEJqavEQlHs&#10;hfjzAEN2moRmZ0N21ejTOxdC72Y4Z875ZrHqXaOu1IXas4HxKAFFXHhbc2ngfPr+SEGFiGyx8UwG&#10;7hRgtRy8LTCz/sYHuh5jqSSEQ4YGqhjbTOtQVOQwjHxLLNqv7xxGWbtS2w5vEu4aPUmSuXZYszRU&#10;2NJXRcXf8eIM1MV+t7az/DLeb37saZqn2/6RGjN87/NPUJH6+G9+XW+t4M/mE+GVd2QGvXw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hvuCDHAAAA3gAAAA8AAAAAAAAAAAAA&#10;AAAAnwIAAGRycy9kb3ducmV2LnhtbFBLBQYAAAAABAAEAPcAAACTAwAAAAA=&#10;">
                    <v:imagedata r:id="rId470" o:title=""/>
                  </v:shape>
                  <v:shape id="Picture 3215" o:spid="_x0000_s1916" type="#_x0000_t75" style="position:absolute;left:8779;top:720;width:3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jHbvFAAAA3gAAAA8AAABkcnMvZG93bnJldi54bWxET81qwkAQvhf6DssUems2SpU0ukoqSKUe&#10;pEkfYMiOSWh2NmTXJPXp3YLQ23x8v7PeTqYVA/WusaxgFsUgiEurG64UfBf7lwSE88gaW8uk4Jcc&#10;bDePD2tMtR35i4bcVyKEsEtRQe19l0rpypoMush2xIE7296gD7CvpO5xDOGmlfM4XkqDDYeGGjva&#10;1VT+5BejoClPn+96kV1mp4+jLl6z5DBdE6Wen6ZsBcLT5P/Fd/dBh/mL5fwN/t4JN8jN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Ix27xQAAAN4AAAAPAAAAAAAAAAAAAAAA&#10;AJ8CAABkcnMvZG93bnJldi54bWxQSwUGAAAAAAQABAD3AAAAkQMAAAAA&#10;">
                    <v:imagedata r:id="rId470" o:title=""/>
                  </v:shape>
                  <v:shape id="Picture 3216" o:spid="_x0000_s1917" type="#_x0000_t75" style="position:absolute;left:8782;top:720;width:32;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51+nIAAAA3gAAAA8AAABkcnMvZG93bnJldi54bWxEj09vwjAMxe9I+w6RJ+0G6YYGqCMgNoaY&#10;xGn8OXCzGrep1jhVk9Hu28+HSbvZ8vN777dcD75RN+piHdjA4yQDRVwEW3Nl4HzajRegYkK22AQm&#10;Az8UYb26Gy0xt6HnT7odU6XEhGOOBlxKba51LBx5jJPQEsutDJ3HJGtXadthL+a+0U9ZNtMea5YE&#10;hy29OSq+jt/ewP6dXH+4+ks1HDavu/285K0ujXm4HzYvoBIN6V/89/1hpf7zbCoAgiMz6NU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bedfpyAAAAN4AAAAPAAAAAAAAAAAA&#10;AAAAAJ8CAABkcnMvZG93bnJldi54bWxQSwUGAAAAAAQABAD3AAAAlAMAAAAA&#10;">
                    <v:imagedata r:id="rId501" o:title=""/>
                  </v:shape>
                  <v:shape id="Picture 3217" o:spid="_x0000_s1918" type="#_x0000_t75" style="position:absolute;left:8784;top:720;width:27;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1cnLEAAAA3gAAAA8AAABkcnMvZG93bnJldi54bWxET0uLwjAQvgv7H8IseNPUFV3pGsV9iIIn&#10;XT14G5ppU7aZlCZr6783guBtPr7nzJedrcSFGl86VjAaJiCIM6dLLhQcf9eDGQgfkDVWjknBlTws&#10;Fy+9OabatbynyyEUIoawT1GBCaFOpfSZIYt+6GriyOWusRgibAqpG2xjuK3kW5JMpcWSY4PBmr4M&#10;ZX+Hf6tg80Om3Z3tqeh2q8/15j3nb5kr1X/tVh8gAnXhKX64tzrOn0zHI7i/E2+Qi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1cnLEAAAA3gAAAA8AAAAAAAAAAAAAAAAA&#10;nwIAAGRycy9kb3ducmV2LnhtbFBLBQYAAAAABAAEAPcAAACQAwAAAAA=&#10;">
                    <v:imagedata r:id="rId501" o:title=""/>
                  </v:shape>
                  <v:shape id="Picture 3218" o:spid="_x0000_s1919" type="#_x0000_t75" style="position:absolute;left:8787;top:720;width:23;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9htnEAAAA3gAAAA8AAABkcnMvZG93bnJldi54bWxET01rwkAQvQv+h2WE3nRjiiKpq9TS0op4&#10;iC3tdchOk9TsTMhuNf77rlDwNo/3Oct17xp1os7XwgamkwQUcSG25tLAx/vLeAHKB2SLjTAZuJCH&#10;9Wo4WGJm5cw5nQ6hVDGEfYYGqhDaTGtfVOTQT6Qljty3dA5DhF2pbYfnGO4anSbJXDusOTZU2NJT&#10;RcXx8OsM7J83X1vKNz4vxCc/u9dP2UlqzN2of3wAFagPN/G/+83G+bP5fQrXd+INev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9htnEAAAA3gAAAA8AAAAAAAAAAAAAAAAA&#10;nwIAAGRycy9kb3ducmV2LnhtbFBLBQYAAAAABAAEAPcAAACQAwAAAAA=&#10;">
                    <v:imagedata r:id="rId471" o:title=""/>
                  </v:shape>
                  <v:shape id="Picture 3219" o:spid="_x0000_s1920" type="#_x0000_t75" style="position:absolute;left:8789;top:720;width:18;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xI0LEAAAA3gAAAA8AAABkcnMvZG93bnJldi54bWxET01rwkAQvRf8D8sI3upGpSLRVbS0tCIe&#10;oqVeh+w0SZudCdlV03/fFQre5vE+Z7HqXK0u1PpK2MBomIAizsVWXBj4OL4+zkD5gGyxFiYDv+Rh&#10;tew9LDC1cuWMLodQqBjCPkUDZQhNqrXPS3Loh9IQR+5LWochwrbQtsVrDHe1HifJVDusODaU2NBz&#10;SfnP4ewM7F82py1lG5/l4pPv3dun7GRszKDfreegAnXhLv53v9s4/2k6mcDtnXiDX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xI0LEAAAA3gAAAA8AAAAAAAAAAAAAAAAA&#10;nwIAAGRycy9kb3ducmV2LnhtbFBLBQYAAAAABAAEAPcAAACQAwAAAAA=&#10;">
                    <v:imagedata r:id="rId471" o:title=""/>
                  </v:shape>
                  <v:shape id="Picture 3220" o:spid="_x0000_s1921" type="#_x0000_t75" style="position:absolute;left:8791;top:720;width:14;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YuzbFAAAA3gAAAA8AAABkcnMvZG93bnJldi54bWxET01rwkAQvRf8D8sUvNVNtRVJXaWWliri&#10;ISp6HbLTJDY7E7Jbjf/eLRR6m8f7nOm8c7U6U+srYQOPgwQUcS624sLAfvfxMAHlA7LFWpgMXMnD&#10;fNa7m2Jq5cIZnbehUDGEfYoGyhCaVGufl+TQD6QhjtyXtA5DhG2hbYuXGO5qPUySsXZYcWwosaG3&#10;kvLv7Y8zsHlfHFeULXyWi09O68+DrGVoTP++e30BFagL/+I/99LG+c/j0RP8vhNv0L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5mLs2xQAAAN4AAAAPAAAAAAAAAAAAAAAA&#10;AJ8CAABkcnMvZG93bnJldi54bWxQSwUGAAAAAAQABAD3AAAAkQMAAAAA&#10;">
                    <v:imagedata r:id="rId471" o:title=""/>
                  </v:shape>
                  <v:shape id="Picture 3221" o:spid="_x0000_s1922" type="#_x0000_t75" style="position:absolute;left:8793;top:720;width:9;height: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VFKTBAAAA3gAAAA8AAABkcnMvZG93bnJldi54bWxET82KwjAQvi/4DmEEb2uqUpFqFBVED3vZ&#10;6gMMzdiWNpOSxFrf3ggLe5uP73c2u8G0oifna8sKZtMEBHFhdc2lgtv19L0C4QOyxtYyKXiRh912&#10;9LXBTNsn/1Kfh1LEEPYZKqhC6DIpfVGRQT+1HXHk7tYZDBG6UmqHzxhuWjlPkqU0WHNsqLCjY0VF&#10;kz+MgtbUi8Pj55qae56eQ+P65nCUSk3Gw34NItAQ/sV/7ouO89PlIoXPO/EGuX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NVFKTBAAAA3gAAAA8AAAAAAAAAAAAAAAAAnwIA&#10;AGRycy9kb3ducmV2LnhtbFBLBQYAAAAABAAEAPcAAACNAwAAAAA=&#10;">
                    <v:imagedata r:id="rId502" o:title=""/>
                  </v:shape>
                </v:group>
                <v:group id="Group 3222" o:spid="_x0000_s1923" style="position:absolute;left:8796;top:720;width:5;height:91" coordorigin="8796,720" coordsize="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7HnxsQAAADeAAAA&#10;DwAAAAAAAAAAAAAAAACqAgAAZHJzL2Rvd25yZXYueG1sUEsFBgAAAAAEAAQA+gAAAJsDAAAAAA==&#10;">
                  <v:shape id="Freeform 3223" o:spid="_x0000_s1924" style="position:absolute;left:8796;top:720;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vMsMA&#10;AADeAAAADwAAAGRycy9kb3ducmV2LnhtbERPTWvCQBC9F/wPywi91V2VWomuolaht6JWz2N2TEKy&#10;syG7avLvu4WCt3m8z5kvW1uJOzW+cKxhOFAgiFNnCs40/Bx3b1MQPiAbrByTho48LBe9lzkmxj14&#10;T/dDyEQMYZ+ghjyEOpHSpzlZ9ANXE0fu6hqLIcImk6bBRwy3lRwpNZEWC44NOda0ySktDzerYR3O&#10;w+/L7lN13Wl8LLfKV+U+1fq1365mIAK14Sn+d3+ZOP99Mv6Av3fi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r0vMsMAAADeAAAADwAAAAAAAAAAAAAAAACYAgAAZHJzL2Rv&#10;d25yZXYueG1sUEsFBgAAAAAEAAQA9QAAAIgDAAAAAA==&#10;" path="m2,l,,,91r2,l2,e" filled="f" stroked="f">
                    <v:path arrowok="t" o:connecttype="custom" o:connectlocs="2,720;0,720;0,811;2,811;2,720" o:connectangles="0,0,0,0,0"/>
                  </v:shape>
                  <v:shape id="Freeform 3224" o:spid="_x0000_s1925" style="position:absolute;left:8796;top:720;width:5;height:91;visibility:visible;mso-wrap-style:square;v-text-anchor:top" coordsize="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K7QMYA&#10;AADeAAAADwAAAGRycy9kb3ducmV2LnhtbESPS2/CMBCE70j9D9ZW4gY2RUUoxaA+QOqt4tXzNt4m&#10;UeJ1FLuQ/PvuAYnbrmZ25tvVpveNulAXq8AWZlMDijgPruLCwum4myxBxYTssAlMFgaKsFk/jFaY&#10;uXDlPV0OqVASwjFDC2VKbaZ1zEvyGKehJRbtN3Qek6xdoV2HVwn3jX4yZqE9ViwNJbb0XlJeH/68&#10;hbf0Pfv62X2YYTjPj/XWxKbe59aOH/vXF1CJ+nQ3364/neA/L+bCK+/IDHr9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yK7QMYAAADeAAAADwAAAAAAAAAAAAAAAACYAgAAZHJz&#10;L2Rvd25yZXYueG1sUEsFBgAAAAAEAAQA9QAAAIsDAAAAAA==&#10;" path="m5,l2,r,91l5,91,5,e" filled="f" stroked="f">
                    <v:path arrowok="t" o:connecttype="custom" o:connectlocs="5,720;2,720;2,811;5,811;5,720" o:connectangles="0,0,0,0,0"/>
                  </v:shape>
                </v:group>
                <v:group id="Group 3225" o:spid="_x0000_s1926" style="position:absolute;left:8776;top:736;width:24;height:2" coordorigin="8776,736"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i5ztMQAAADeAAAADwAAAGRycy9kb3ducmV2LnhtbERPS4vCMBC+C/6HMMLe&#10;NO2KotUoIruLBxF8gHgbmrEtNpPSZNv6783Cgrf5+J6zXHemFA3VrrCsIB5FIIhTqwvOFFzO38MZ&#10;COeRNZaWScGTHKxX/d4SE21bPlJz8pkIIewSVJB7XyVSujQng25kK+LA3W1t0AdYZ1LX2IZwU8rP&#10;KJpKgwWHhhwr2uaUPk6/RsFPi+1mHH81+8d9+7ydJ4frPialPgbdZgHCU+ff4n/3Tof5k+l4Dn/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i5ztMQAAADeAAAA&#10;DwAAAAAAAAAAAAAAAACqAgAAZHJzL2Rvd25yZXYueG1sUEsFBgAAAAAEAAQA+gAAAJsDAAAAAA==&#10;">
                  <v:shape id="Freeform 3226" o:spid="_x0000_s1927" style="position:absolute;left:8776;top:736;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hDpscA&#10;AADeAAAADwAAAGRycy9kb3ducmV2LnhtbESPQWvCQBCF74X+h2UKXqRuWmyo0VVKoSD0VPXibcyO&#10;2dTsbMiuSfz3zqHQ2wzz5r33rTajb1RPXawDG3iZZaCIy2Brrgwc9l/P76BiQrbYBCYDN4qwWT8+&#10;rLCwYeAf6nepUmLCsUADLqW20DqWjjzGWWiJ5XYOnccka1dp2+Eg5r7Rr1mWa481S4LDlj4dlZfd&#10;1RvYRnehobxODyNN8/nv4vt460/GTJ7GjyWoRGP6F/99b63Uf8vnAiA4MoNe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loQ6bHAAAA3gAAAA8AAAAAAAAAAAAAAAAAmAIAAGRy&#10;cy9kb3ducmV2LnhtbFBLBQYAAAAABAAEAPUAAACMAwAAAAA=&#10;" path="m,l24,r,2l,2,,e" filled="f" stroked="f">
                    <v:path arrowok="t" o:connecttype="custom" o:connectlocs="0,736;24,736;24,738;0,738;0,736" o:connectangles="0,0,0,0,0"/>
                  </v:shape>
                </v:group>
                <v:group id="Group 3227" o:spid="_x0000_s1928" style="position:absolute;left:8758;top:735;width:19;height:3" coordorigin="8758,735"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F4Mz8QAAADeAAAA&#10;DwAAAAAAAAAAAAAAAACqAgAAZHJzL2Rvd25yZXYueG1sUEsFBgAAAAAEAAQA+gAAAJsDAAAAAA==&#10;">
                  <v:shape id="Freeform 3228" o:spid="_x0000_s1929" style="position:absolute;left:8758;top:735;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Kd8sUA&#10;AADeAAAADwAAAGRycy9kb3ducmV2LnhtbERPS2vCQBC+F/wPyxR6qxtFxUZX0YZSD6I0Ps5DdpoE&#10;s7Npdqvx37uC4G0+vudM562pxJkaV1pW0OtGIIgzq0vOFex3X+9jEM4ja6wsk4IrOZjPOi9TjLW9&#10;8A+dU5+LEMIuRgWF93UspcsKMui6tiYO3K9tDPoAm1zqBi8h3FSyH0UjabDk0FBgTZ8FZaf03yj4&#10;HqTJcr3tHUyy3/xVyfhjeJReqbfXdjEB4an1T/HDvdJh/nA06MP9nXCD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Mp3yxQAAAN4AAAAPAAAAAAAAAAAAAAAAAJgCAABkcnMv&#10;ZG93bnJldi54bWxQSwUGAAAAAAQABAD1AAAAigMAAAAA&#10;" path="m2,l,,,2,18,3r2,l20,1,2,e" filled="f" stroked="f">
                    <v:path arrowok="t" o:connecttype="custom" o:connectlocs="2,735;0,735;0,737;18,738;20,738;20,736;2,735" o:connectangles="0,0,0,0,0,0,0"/>
                  </v:shape>
                  <v:shape id="Picture 3229" o:spid="_x0000_s1930" type="#_x0000_t75" style="position:absolute;left:8745;top:733;width:16;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6v43EAAAA3gAAAA8AAABkcnMvZG93bnJldi54bWxET01rwkAQvRf8D8sIXkrdqFVq6ioqFLw2&#10;FaS3ITtmg9nZmF2T9N+7gtDbPN7nrDa9rURLjS8dK5iMExDEudMlFwqOP19vHyB8QNZYOSYFf+Rh&#10;sx68rDDVruNvarNQiBjCPkUFJoQ6ldLnhiz6sauJI3d2jcUQYVNI3WAXw20lp0mykBZLjg0Ga9ob&#10;yi/ZzSrYLk21vL223e4yT36vWX86T64zpUbDfvsJIlAf/sVP90HH+fPF+wwe78Qb5Po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96v43EAAAA3gAAAA8AAAAAAAAAAAAAAAAA&#10;nwIAAGRycy9kb3ducmV2LnhtbFBLBQYAAAAABAAEAPcAAACQAwAAAAA=&#10;">
                    <v:imagedata r:id="rId475" o:title=""/>
                  </v:shape>
                  <v:shape id="Picture 3230" o:spid="_x0000_s1931" type="#_x0000_t75" style="position:absolute;left:8735;top:731;width:12;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TJ/nEAAAA3gAAAA8AAABkcnMvZG93bnJldi54bWxET0trwkAQvhf8D8sIXkrd+KSmrqJCwWtT&#10;QXobsmM2mJ2N2TVJ/70rFHqbj+85621vK9FS40vHCibjBARx7nTJhYLT9+fbOwgfkDVWjknBL3nY&#10;bgYva0y16/iL2iwUIoawT1GBCaFOpfS5IYt+7GriyF1cYzFE2BRSN9jFcFvJaZIspcWSY4PBmg6G&#10;8mt2twp2K1Ot7q9tt78ukp9b1p8vk9tMqdGw332ACNSHf/Gf+6jj/MVyPofnO/EGuXk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CTJ/nEAAAA3gAAAA8AAAAAAAAAAAAAAAAA&#10;nwIAAGRycy9kb3ducmV2LnhtbFBLBQYAAAAABAAEAPcAAACQAwAAAAA=&#10;">
                    <v:imagedata r:id="rId475" o:title=""/>
                  </v:shape>
                </v:group>
                <v:group id="Group 3231" o:spid="_x0000_s1932" style="position:absolute;left:8725;top:730;width:11;height:4" coordorigin="8725,730"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2UKzMQAAADeAAAADwAAAGRycy9kb3ducmV2LnhtbERPTWvCQBC9F/wPywi9&#10;1U20EYmuIlJLDyJUBfE2ZMckmJ0N2W0S/70rCL3N433OYtWbSrTUuNKygngUgSDOrC45V3A6bj9m&#10;IJxH1lhZJgV3crBaDt4WmGrb8S+1B5+LEMIuRQWF93UqpcsKMuhGtiYO3NU2Bn2ATS51g10IN5Uc&#10;R9FUGiw5NBRY06ag7Hb4Mwq+O+zWk/ir3d2um/vlmOzPu5iUeh/26zkIT73/F7/cPzrMT6af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2UKzMQAAADeAAAA&#10;DwAAAAAAAAAAAAAAAACqAgAAZHJzL2Rvd25yZXYueG1sUEsFBgAAAAAEAAQA+gAAAJsDAAAAAA==&#10;">
                  <v:shape id="Freeform 3232" o:spid="_x0000_s1933" style="position:absolute;left:8725;top:730;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TVg8UA&#10;AADeAAAADwAAAGRycy9kb3ducmV2LnhtbERP22oCMRB9L/gPYYS+1Wy9LGU1ighKKwXRir4OyXR3&#10;dTNZN6lu/74RCr7N4VxnMmttJa7U+NKxgtdeAoJYO1NyrmD/tXx5A+EDssHKMSn4JQ+zaedpgplx&#10;N97SdRdyEUPYZ6igCKHOpPS6IIu+52riyH27xmKIsMmlafAWw20l+0mSSoslx4YCa1oUpM+7H6vA&#10;6vPqeDmc9vP1p/44VaPNUQ82Sj132/kYRKA2PMT/7ncT54/SYQr3d+IN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NWDxQAAAN4AAAAPAAAAAAAAAAAAAAAAAJgCAABkcnMv&#10;ZG93bnJldi54bWxQSwUGAAAAAAQABAD1AAAAigMAAAAA&#10;" path="m2,l,,,1,10,3r1,l11,1,2,e" filled="f" stroked="f">
                    <v:path arrowok="t" o:connecttype="custom" o:connectlocs="2,730;0,730;0,731;10,733;11,733;11,731;2,730" o:connectangles="0,0,0,0,0,0,0"/>
                  </v:shape>
                </v:group>
                <v:group id="Group 3233" o:spid="_x0000_s1934" style="position:absolute;left:8719;top:728;width:8;height:4" coordorigin="8719,728"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sxIMUAAADeAAAADwAAAGRycy9kb3ducmV2LnhtbERPS2vCQBC+C/6HZQRv&#10;dRNbH0RXEWlLDyL4APE2ZMckmJ0N2TWJ/75bKHibj+85y3VnStFQ7QrLCuJRBII4tbrgTMH59PU2&#10;B+E8ssbSMil4koP1qt9bYqJtywdqjj4TIYRdggpy76tESpfmZNCNbEUcuJutDfoA60zqGtsQbko5&#10;jqKpNFhwaMixom1O6f34MAq+W2w37/Fns7vfts/rabK/7GJSajjoNgsQnjr/Ev+7f3SYP5l+z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T7MSDFAAAA3gAA&#10;AA8AAAAAAAAAAAAAAAAAqgIAAGRycy9kb3ducmV2LnhtbFBLBQYAAAAABAAEAPoAAACcAwAAAAA=&#10;">
                  <v:shape id="Freeform 3234" o:spid="_x0000_s1935" style="position:absolute;left:8719;top:728;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rv/8YA&#10;AADeAAAADwAAAGRycy9kb3ducmV2LnhtbESPQU/DMAyF70j7D5GRuCCWMrGxlWUTQprEjpRxtxqv&#10;KSRO14S1/Pv5MImbrff83uf1dgxenalPbWQDj9MCFHEdbcuNgcPn7mEJKmVkiz4yGfijBNvN5GaN&#10;pY0Df9C5yo2SEE4lGnA5d6XWqXYUME1jRyzaMfYBs6x9o22Pg4QHr2dFsdABW5YGhx29Oap/qt9g&#10;4LsajrPVybu5f+bDHpO/3+2/jLm7HV9fQGUa87/5ev1uBX++eBJeeUdm0J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qrv/8YAAADeAAAADwAAAAAAAAAAAAAAAACYAgAAZHJz&#10;L2Rvd25yZXYueG1sUEsFBgAAAAAEAAQA9QAAAIsDAAAAAA==&#10;" path="m2,l,,,2,6,3r2,l8,2,2,e" filled="f" stroked="f">
                    <v:path arrowok="t" o:connecttype="custom" o:connectlocs="2,728;0,728;0,730;6,731;8,731;8,730;2,728" o:connectangles="0,0,0,0,0,0,0"/>
                  </v:shape>
                </v:group>
                <v:group id="Group 3235" o:spid="_x0000_s1936" style="position:absolute;left:8713;top:726;width:8;height:4" coordorigin="8713,726"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igAycUAAADeAAAADwAAAGRycy9kb3ducmV2LnhtbERPS2vCQBC+C/6HZQRv&#10;dRNbRaOriLSlBxF8gHgbsmMSzM6G7JrEf98tFLzNx/ec5bozpWiodoVlBfEoAkGcWl1wpuB8+nqb&#10;gXAeWWNpmRQ8ycF61e8tMdG25QM1R5+JEMIuQQW591UipUtzMuhGtiIO3M3WBn2AdSZ1jW0IN6Uc&#10;R9FUGiw4NORY0Tan9H58GAXfLbab9/iz2d1v2+f1NNlfdjEpNRx0mwUIT51/if/dPzrMn0w/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ooAMnFAAAA3gAA&#10;AA8AAAAAAAAAAAAAAAAAqgIAAGRycy9kb3ducmV2LnhtbFBLBQYAAAAABAAEAPoAAACcAwAAAAA=&#10;">
                  <v:shape id="Freeform 3236" o:spid="_x0000_s1937" style="position:absolute;left:8713;top:726;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V1JMUA&#10;AADeAAAADwAAAGRycy9kb3ducmV2LnhtbESPQU/DMAyF70j7D5EncUEsZVI3KMsmhDSJHem2u9V4&#10;TSFxShPW8u/xAYmbLT+/977NbgpeXWlIXWQDD4sCFHETbcetgdNxf/8IKmVkiz4yGfihBLvt7GaD&#10;lY0jv9O1zq0SE04VGnA595XWqXEUMC1iTyy3SxwCZlmHVtsBRzEPXi+LYqUDdiwJDnt6ddR81t/B&#10;wEc9XpZPX96Vfs2nAyZ/tz+cjbmdTy/PoDJN+V/89/1mpX65KgVAcGQGv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BXUkxQAAAN4AAAAPAAAAAAAAAAAAAAAAAJgCAABkcnMv&#10;ZG93bnJldi54bWxQSwUGAAAAAAQABAD1AAAAigMAAAAA&#10;" path="m1,l,,,2,6,4r2,l8,2,1,e" filled="f" stroked="f">
                    <v:path arrowok="t" o:connecttype="custom" o:connectlocs="1,726;0,726;0,728;6,730;8,730;8,728;1,726" o:connectangles="0,0,0,0,0,0,0"/>
                  </v:shape>
                  <v:shape id="Picture 3237" o:spid="_x0000_s1938" type="#_x0000_t75" style="position:absolute;left:8700;top:723;width:1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GHNvFAAAA3gAAAA8AAABkcnMvZG93bnJldi54bWxET01rwkAQvRf8D8sIvZS6iTZSo6uIpWDx&#10;ZBTa45Adk2h2NuxuNf77bqHQ2zze5yxWvWnFlZxvLCtIRwkI4tLqhisFx8P78ysIH5A1tpZJwZ08&#10;rJaDhwXm2t54T9ciVCKGsM9RQR1Cl0vpy5oM+pHtiCN3ss5giNBVUju8xXDTynGSTKXBhmNDjR1t&#10;aiovxbdRMHtJ17vdxB2fsvLtTOeJ/Sg+v5R6HPbrOYhAffgX/7m3Os7PplkKv+/EG+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BhzbxQAAAN4AAAAPAAAAAAAAAAAAAAAA&#10;AJ8CAABkcnMvZG93bnJldi54bWxQSwUGAAAAAAQABAD3AAAAkQMAAAAA&#10;">
                    <v:imagedata r:id="rId472" o:title=""/>
                  </v:shape>
                  <v:shape id="Picture 3238" o:spid="_x0000_s1939" type="#_x0000_t75" style="position:absolute;left:8693;top:722;width:8;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392fDAAAA3gAAAA8AAABkcnMvZG93bnJldi54bWxET01rAjEQvRf8D2GEXkrNuuBSVqNoi9Cb&#10;aD30OGzGzWIyWTdx3f77RhC8zeN9zmI1OCt66kLjWcF0koEgrrxuuFZw/Nm+f4AIEVmj9UwK/ijA&#10;ajl6WWCp/Y331B9iLVIIhxIVmBjbUspQGXIYJr4lTtzJdw5jgl0tdYe3FO6szLOskA4bTg0GW/o0&#10;VJ0PV6eACpv1dOEvM73+vh1Nvre77Uap1/GwnoOINMSn+OH+1mn+rJjlcH8n3SC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bf3Z8MAAADeAAAADwAAAAAAAAAAAAAAAACf&#10;AgAAZHJzL2Rvd25yZXYueG1sUEsFBgAAAAAEAAQA9wAAAI8DAAAAAA==&#10;">
                    <v:imagedata r:id="rId1341" o:title=""/>
                  </v:shape>
                  <v:shape id="Picture 3239" o:spid="_x0000_s1940" type="#_x0000_t75" style="position:absolute;left:8686;top:721;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J/jfDAAAA3gAAAA8AAABkcnMvZG93bnJldi54bWxET01rAjEQvRf8D2EEbzWrVilbo4jQUlAP&#10;apUeh82YXdxMlk2q6b83guBtHu9zpvNoa3Gh1leOFQz6GQjiwumKjYKf/efrOwgfkDXWjknBP3mY&#10;zzovU8y1u/KWLrtgRAphn6OCMoQml9IXJVn0fdcQJ+7kWoshwdZI3eI1hdtaDrNsIi1WnBpKbGhZ&#10;UnHe/VkFhgjr+OXemuy4Nr8bt10dVlGpXjcuPkAEiuEpfri/dZo/noxHcH8n3SBn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on+N8MAAADeAAAADwAAAAAAAAAAAAAAAACf&#10;AgAAZHJzL2Rvd25yZXYueG1sUEsFBgAAAAAEAAQA9wAAAI8DAAAAAA==&#10;">
                    <v:imagedata r:id="rId1342" o:title=""/>
                  </v:shape>
                </v:group>
                <v:group id="Group 3240" o:spid="_x0000_s1941" style="position:absolute;left:8677;top:720;width:11;height:3" coordorigin="8677,720"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fA5isQAAADeAAAADwAAAGRycy9kb3ducmV2LnhtbERPTWvCQBC9F/wPywi9&#10;1U20EYmuIlJLDyJUBfE2ZMckmJ0N2W0S/70rCL3N433OYtWbSrTUuNKygngUgSDOrC45V3A6bj9m&#10;IJxH1lhZJgV3crBaDt4WmGrb8S+1B5+LEMIuRQWF93UqpcsKMuhGtiYO3NU2Bn2ATS51g10IN5Uc&#10;R9FUGiw5NBRY06ag7Hb4Mwq+O+zWk/ir3d2um/vlmOzPu5iUeh/26zkIT73/F7/cPzrMT6bJJz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fA5isQAAADeAAAA&#10;DwAAAAAAAAAAAAAAAACqAgAAZHJzL2Rvd25yZXYueG1sUEsFBgAAAAAEAAQA+gAAAJsDAAAAAA==&#10;">
                  <v:shape id="Freeform 3241" o:spid="_x0000_s1942" style="position:absolute;left:8677;top:720;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gZB8QA&#10;AADeAAAADwAAAGRycy9kb3ducmV2LnhtbESPzWrDMBCE74W8g9hAbo2UGpvgRAkmUAgECs3PfbE2&#10;tom1MpZiO29fFQq97TLzzc5u95NtxUC9bxxrWC0VCOLSmYYrDdfL5/sahA/IBlvHpOFFHva72dsW&#10;c+NG/qbhHCoRQ9jnqKEOocul9GVNFv3SdcRRu7veYohrX0nT4xjDbSs/lMqkxYbjhRo7OtRUPs5P&#10;G2uY8SszxekyhIIqlSStsslN68V8KjYgAk3h3/xHH03k0ixN4fedOIP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YGQfEAAAA3gAAAA8AAAAAAAAAAAAAAAAAmAIAAGRycy9k&#10;b3ducmV2LnhtbFBLBQYAAAAABAAEAPUAAACJAwAAAAA=&#10;" path="m2,l,,,2,9,3r2,l11,1,2,e" filled="f" stroked="f">
                    <v:path arrowok="t" o:connecttype="custom" o:connectlocs="2,720;0,720;0,722;9,723;11,723;11,721;2,720" o:connectangles="0,0,0,0,0,0,0"/>
                  </v:shape>
                </v:group>
                <v:group id="Group 3242" o:spid="_x0000_s1943" style="position:absolute;left:8668;top:720;width:11;height:2" coordorigin="8668,720"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5uAmbFAAAA3gAA&#10;AA8AAAAAAAAAAAAAAAAAqgIAAGRycy9kb3ducmV2LnhtbFBLBQYAAAAABAAEAPoAAACcAwAAAAA=&#10;">
                  <v:shape id="Freeform 3243" o:spid="_x0000_s1944" style="position:absolute;left:8668;top:720;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cDwcMA&#10;AADeAAAADwAAAGRycy9kb3ducmV2LnhtbERPTWvCQBC9F/wPywje6kbRtEmzigiC9Fat6HHITrOh&#10;2dmQXZP477uFQm/zeJ9TbEfbiJ46XztWsJgnIIhLp2uuFHyeD8+vIHxA1tg4JgUP8rDdTJ4KzLUb&#10;+IP6U6hEDGGfowITQptL6UtDFv3ctcSR+3KdxRBhV0nd4RDDbSOXSZJKizXHBoMt7Q2V36e7VVBe&#10;kvG4wFU2XDPXh5Ru5vx+U2o2HXdvIAKN4V/85z7qOH+drl/g9514g9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3cDwcMAAADeAAAADwAAAAAAAAAAAAAAAACYAgAAZHJzL2Rv&#10;d25yZXYueG1sUEsFBgAAAAAEAAQA9QAAAIgDAAAAAA==&#10;" path="m,l11,r,2l,2,,e" filled="f" stroked="f">
                    <v:path arrowok="t" o:connecttype="custom" o:connectlocs="0,720;11,720;11,722;0,722;0,720" o:connectangles="0,0,0,0,0"/>
                  </v:shape>
                </v:group>
                <v:group id="Group 3244" o:spid="_x0000_s1945" style="position:absolute;left:8658;top:720;width:12;height:2" coordorigin="8658,720"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L0zj8cAAADe&#10;AAAADwAAAAAAAAAAAAAAAACqAgAAZHJzL2Rvd25yZXYueG1sUEsFBgAAAAAEAAQA+gAAAJ4DAAAA&#10;AA==&#10;">
                  <v:shape id="Freeform 3245" o:spid="_x0000_s1946" style="position:absolute;left:8658;top:720;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TcPcIA&#10;AADeAAAADwAAAGRycy9kb3ducmV2LnhtbERPzYrCMBC+L/gOYQQvi6YKlrUaRRYUEQ+71QcYmrEt&#10;NpOSZGt9eyMIe5uP73dWm940oiPna8sKppMEBHFhdc2lgst5N/4C4QOyxsYyKXiQh8168LHCTNs7&#10;/1KXh1LEEPYZKqhCaDMpfVGRQT+xLXHkrtYZDBG6UmqH9xhuGjlLklQarDk2VNjSd0XFLf8zCnKd&#10;9j8nf9jLTl/N8ZY2ny6ZKjUa9tsliEB9+Be/3Qcd58/T+QJe78Qb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dNw9wgAAAN4AAAAPAAAAAAAAAAAAAAAAAJgCAABkcnMvZG93&#10;bnJldi54bWxQSwUGAAAAAAQABAD1AAAAhwMAAAAA&#10;" path="m,l12,r,2l,2,,e" filled="f" stroked="f">
                    <v:path arrowok="t" o:connecttype="custom" o:connectlocs="0,720;12,720;12,722;0,722;0,720" o:connectangles="0,0,0,0,0"/>
                  </v:shape>
                </v:group>
                <v:group id="Group 3246" o:spid="_x0000_s1947" style="position:absolute;left:8625;top:720;width:35;height:2" coordorigin="8625,720"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Cn9TTIAAAA&#10;3gAAAA8AAAAAAAAAAAAAAAAAqgIAAGRycy9kb3ducmV2LnhtbFBLBQYAAAAABAAEAPoAAACfAwAA&#10;AAA=&#10;">
                  <v:shape id="Freeform 3247" o:spid="_x0000_s1948" style="position:absolute;left:8625;top:720;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UNZcIA&#10;AADeAAAADwAAAGRycy9kb3ducmV2LnhtbERPS4vCMBC+L/gfwgje1rSCXa1GEUHQgwdfeB2asS1t&#10;JqWJtf77zYKwt/n4nrNc96YWHbWutKwgHkcgiDOrS84VXC+77xkI55E11pZJwZscrFeDryWm2r74&#10;RN3Z5yKEsEtRQeF9k0rpsoIMurFtiAP3sK1BH2CbS93iK4SbWk6iKJEGSw4NBTa0LSirzk+jIGk4&#10;fhz3Ox13x/p2cPcKf+aVUqNhv1mA8NT7f/HHvddh/jRJYvh7J9w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xQ1lwgAAAN4AAAAPAAAAAAAAAAAAAAAAAJgCAABkcnMvZG93&#10;bnJldi54bWxQSwUGAAAAAAQABAD1AAAAhwMAAAAA&#10;" path="m,l35,r,2l,2,,e" filled="f" stroked="f">
                    <v:path arrowok="t" o:connecttype="custom" o:connectlocs="0,720;35,720;35,722;0,722;0,720" o:connectangles="0,0,0,0,0"/>
                  </v:shape>
                  <v:shape id="Picture 3248" o:spid="_x0000_s1949" type="#_x0000_t75" style="position:absolute;left:8625;top:720;width:2;height: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ezDzEAAAA3gAAAA8AAABkcnMvZG93bnJldi54bWxET01rwkAQvRf8D8sI3uqugqGkrlKqgkIR&#10;GnOwtyE7JiHZ2ZBdNf77rlDobR7vc5brwbbiRr2vHWuYTRUI4sKZmksN+Wn3+gbCB2SDrWPS8CAP&#10;69XoZYmpcXf+plsWShFD2KeooQqhS6X0RUUW/dR1xJG7uN5iiLAvpenxHsNtK+dKJdJizbGhwo4+&#10;Kyqa7Go1fDVsLqVSP83mkdstnZvj5pBrPRkPH+8gAg3hX/zn3ps4f5Ekc3i+E2+Q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ezDzEAAAA3gAAAA8AAAAAAAAAAAAAAAAA&#10;nwIAAGRycy9kb3ducmV2LnhtbFBLBQYAAAAABAAEAPcAAACQAwAAAAA=&#10;">
                    <v:imagedata r:id="rId1023" o:title=""/>
                  </v:shape>
                </v:group>
                <v:group id="Group 3249" o:spid="_x0000_s1950" style="position:absolute;left:8625;top:795;width:35;height:2" coordorigin="8625,795" coordsize="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HVrQ8QAAADeAAAA&#10;DwAAAAAAAAAAAAAAAACqAgAAZHJzL2Rvd25yZXYueG1sUEsFBgAAAAAEAAQA+gAAAJsDAAAAAA==&#10;">
                  <v:shape id="Freeform 3250" o:spid="_x0000_s1951" style="position:absolute;left:8625;top:795;width:35;height:2;visibility:visible;mso-wrap-style:square;v-text-anchor:top" coordsize="3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Ku/cQA&#10;AADeAAAADwAAAGRycy9kb3ducmV2LnhtbERPS2vCQBC+F/wPywje6iZiU5tmE6Qg2IOH2havQ3by&#10;INnZkN3G+O/dQqG3+fiekxWz6cVEo2stK4jXEQji0uqWawVfn4fHHQjnkTX2lknBjRwU+eIhw1Tb&#10;K3/QdPa1CCHsUlTQeD+kUrqyIYNubQfiwFV2NOgDHGupR7yGcNPLTRQl0mDLoaHBgd4aKrvzj1GQ&#10;DBxXp+NBx9Op/353lw6fXzqlVst5/wrC0+z/xX/uow7zn5JkC7/vhBtk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yrv3EAAAA3gAAAA8AAAAAAAAAAAAAAAAAmAIAAGRycy9k&#10;b3ducmV2LnhtbFBLBQYAAAAABAAEAPUAAACJAwAAAAA=&#10;" path="m,l35,r,2l,2,,e" filled="f" stroked="f">
                    <v:path arrowok="t" o:connecttype="custom" o:connectlocs="0,795;35,795;35,797;0,797;0,795" o:connectangles="0,0,0,0,0"/>
                  </v:shape>
                </v:group>
                <v:group id="Group 3251" o:spid="_x0000_s1952" style="position:absolute;left:8658;top:795;width:12;height:2" coordorigin="8658,795"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DQVqzFAAAA3gAA&#10;AA8AAAAAAAAAAAAAAAAAqgIAAGRycy9kb3ducmV2LnhtbFBLBQYAAAAABAAEAPoAAACcAwAAAAA=&#10;">
                  <v:shape id="Freeform 3252" o:spid="_x0000_s1953" style="position:absolute;left:8658;top:795;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eC8sIA&#10;AADeAAAADwAAAGRycy9kb3ducmV2LnhtbERP3WrCMBS+H/gO4Qi7GWvqwDCqUWQwEfFCuz3AoTm2&#10;xeakJLHWtzfCYHfn4/s9y/VoOzGQD61jDbMsB0FcOdNyreH35/v9E0SIyAY7x6ThTgHWq8nLEgvj&#10;bnyioYy1SCEcCtTQxNgXUoaqIYshcz1x4s7OW4wJ+loaj7cUbjv5kedKWmw5NTTY01dD1aW8Wg2l&#10;UePxEHZbOZiz3V9U9+bzmdav03GzABFpjP/iP/fOpPlzpRQ830k3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h4LywgAAAN4AAAAPAAAAAAAAAAAAAAAAAJgCAABkcnMvZG93&#10;bnJldi54bWxQSwUGAAAAAAQABAD1AAAAhwMAAAAA&#10;" path="m,l12,r,2l,2,,e" filled="f" stroked="f">
                    <v:path arrowok="t" o:connecttype="custom" o:connectlocs="0,795;12,795;12,797;0,797;0,795" o:connectangles="0,0,0,0,0"/>
                  </v:shape>
                </v:group>
                <v:group id="Group 3253" o:spid="_x0000_s1954" style="position:absolute;left:8668;top:795;width:11;height:3" coordorigin="8668,795" coordsize="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5tQMQAAADeAAAADwAAAGRycy9kb3ducmV2LnhtbERPTWvCQBC9F/wPywi9&#10;1U0UU4muIqKlBylUBfE2ZMckmJ0N2TWJ/74rCL3N433OYtWbSrTUuNKygngUgSDOrC45V3A67j5m&#10;IJxH1lhZJgUPcrBaDt4WmGrb8S+1B5+LEMIuRQWF93UqpcsKMuhGtiYO3NU2Bn2ATS51g10IN5Uc&#10;R1EiDZYcGgqsaVNQdjvcjYKvDrv1JN62+9t187gcpz/nfUxKvQ/79RyEp97/i1/ubx3mT5PkE5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05tQMQAAADeAAAA&#10;DwAAAAAAAAAAAAAAAACqAgAAZHJzL2Rvd25yZXYueG1sUEsFBgAAAAAEAAQA+gAAAJsDAAAAAA==&#10;">
                  <v:shape id="Freeform 3254" o:spid="_x0000_s1955" style="position:absolute;left:8668;top:795;width:11;height:3;visibility:visible;mso-wrap-style:square;v-text-anchor:top" coordsize="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V8JMQA&#10;AADeAAAADwAAAGRycy9kb3ducmV2LnhtbESPT2vDMAzF74V9B6NBb63dhYaR1S1hMCgUBv2zu4i1&#10;JDSWQ+wl6befDoPd9ND7PT3tDrPv1EhDbANb2KwNKOIquJZrC7frx+oVVEzIDrvAZOFBEQ77p8UO&#10;CxcmPtN4SbWSEI4FWmhS6gutY9WQx7gOPbHsvsPgMYkcau0GnCTcd/rFmFx7bFkuNNjTe0PV/fLj&#10;pYabPnNXnq5jKqk2WdYZn31Zu3yeyzdQieb0b/6jj064bZ5LX3lHZtD7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1fCTEAAAA3gAAAA8AAAAAAAAAAAAAAAAAmAIAAGRycy9k&#10;b3ducmV2LnhtbFBLBQYAAAAABAAEAPUAAACJAwAAAAA=&#10;" path="m2,l,,,2r9,l11,2r,-1l2,e" filled="f" stroked="f">
                    <v:path arrowok="t" o:connecttype="custom" o:connectlocs="2,795;0,795;0,797;9,797;11,797;11,796;2,795" o:connectangles="0,0,0,0,0,0,0"/>
                  </v:shape>
                </v:group>
                <v:group id="Group 3255" o:spid="_x0000_s1956" style="position:absolute;left:8677;top:796;width:11;height:2" coordorigin="8677,796" coordsize="1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1cqcQAAADeAAAADwAAAGRycy9kb3ducmV2LnhtbERPTWvCQBC9F/wPywi9&#10;1U0UQ42uIqKlBylUBfE2ZMckmJ0N2TWJ/74rCL3N433OYtWbSrTUuNKygngUgSDOrC45V3A67j4+&#10;QTiPrLGyTAoe5GC1HLwtMNW2419qDz4XIYRdigoK7+tUSpcVZNCNbE0cuKttDPoAm1zqBrsQbio5&#10;jqJEGiw5NBRY06ag7Ha4GwVfHXbrSbxt97fr5nE5Tn/O+5iUeh/26zkIT73/F7/c3zrMnybJD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Z1cqcQAAADeAAAA&#10;DwAAAAAAAAAAAAAAAACqAgAAZHJzL2Rvd25yZXYueG1sUEsFBgAAAAAEAAQA+gAAAJsDAAAAAA==&#10;">
                  <v:shape id="Freeform 3256" o:spid="_x0000_s1957" style="position:absolute;left:8677;top:796;width:11;height:2;visibility:visible;mso-wrap-style:square;v-text-anchor:top" coordsize="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vH1cYA&#10;AADeAAAADwAAAGRycy9kb3ducmV2LnhtbESPQWvCQBCF74X+h2UKvdWNRVNNXaUIgvSmttTjkB2z&#10;odnZkF2T9N93DoK3GebNe+9bbUbfqJ66WAc2MJ1koIjLYGuuDHyddi8LUDEhW2wCk4E/irBZPz6s&#10;sLBh4AP1x1QpMeFYoAGXUltoHUtHHuMktMRyu4TOY5K1q7TtcBBz3+jXLMu1x5olwWFLW0fl7/Hq&#10;DZTf2bif4mw5/CxDn3I6u9Pn2Zjnp/HjHVSiMd3Ft++9lfrz/E0ABEdm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vH1cYAAADeAAAADwAAAAAAAAAAAAAAAACYAgAAZHJz&#10;L2Rvd25yZXYueG1sUEsFBgAAAAAEAAQA9QAAAIsDAAAAAA==&#10;" path="m,l11,r,1l,1,,e" filled="f" stroked="f">
                    <v:path arrowok="t" o:connecttype="custom" o:connectlocs="0,796;11,796;11,797;0,797;0,796" o:connectangles="0,0,0,0,0"/>
                  </v:shape>
                </v:group>
                <v:group id="Group 3257" o:spid="_x0000_s1958" style="position:absolute;left:8686;top:796;width:9;height:3" coordorigin="8686,796"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jLGcsUAAADeAAAADwAAAGRycy9kb3ducmV2LnhtbERPS2vCQBC+F/wPyxS8&#10;1U2UpJK6ikiVHkKhKpTehuyYBLOzIbvN4993C4Xe5uN7zmY3mkb01LnasoJ4EYEgLqyuuVRwvRyf&#10;1iCcR9bYWCYFEznYbWcPG8y0HfiD+rMvRQhhl6GCyvs2k9IVFRl0C9sSB+5mO4M+wK6UusMhhJtG&#10;LqMolQZrDg0VtnSoqLifv42C04DDfhW/9vn9dpi+Lsn7Zx6TUvPHcf8CwtPo/8V/7jcd5ifpcw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oyxnLFAAAA3gAA&#10;AA8AAAAAAAAAAAAAAAAAqgIAAGRycy9kb3ducmV2LnhtbFBLBQYAAAAABAAEAPoAAACcAwAAAAA=&#10;">
                  <v:shape id="Freeform 3258" o:spid="_x0000_s1959" style="position:absolute;left:8686;top:796;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fTnMUA&#10;AADeAAAADwAAAGRycy9kb3ducmV2LnhtbERP22rCQBB9F/oPyxT6UuqmAVOJrlJKC0KppeoHjNkx&#10;CWZnw+5U0359Vyj4NodznflycJ06UYitZwOP4wwUceVty7WB3fbtYQoqCrLFzjMZ+KEIy8XNaI6l&#10;9Wf+otNGapVCOJZooBHpS61j1ZDDOPY9ceIOPjiUBEOtbcBzCnedzrOs0A5bTg0N9vTSUHXcfDsD&#10;r7t9/vspFFYf64n071O838bCmLvb4XkGSmiQq/jfvbJp/qR4yuHyTrp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R9OcxQAAAN4AAAAPAAAAAAAAAAAAAAAAAJgCAABkcnMv&#10;ZG93bnJldi54bWxQSwUGAAAAAAQABAD1AAAAigMAAAAA&#10;" path="m2,l,,,1,7,2r2,l9,1,2,e" filled="f" stroked="f">
                    <v:path arrowok="t" o:connecttype="custom" o:connectlocs="2,796;0,796;0,797;7,798;9,798;9,797;2,796" o:connectangles="0,0,0,0,0,0,0"/>
                  </v:shape>
                </v:group>
                <v:group id="Group 3259" o:spid="_x0000_s1960" style="position:absolute;left:8693;top:797;width:8;height:3" coordorigin="8693,797" coordsize="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z9nsQAAADeAAAADwAAAGRycy9kb3ducmV2LnhtbERPS4vCMBC+C/6HMMLe&#10;NO2KD6pRRHYXDyL4APE2NGNbbCalybb135uFBW/z8T1nue5MKRqqXWFZQTyKQBCnVhecKbicv4dz&#10;EM4jaywtk4InOViv+r0lJtq2fKTm5DMRQtglqCD3vkqkdGlOBt3IVsSBu9vaoA+wzqSusQ3hppSf&#10;UTSVBgsODTlWtM0pfZx+jYKfFtvNOP5q9o/79nk7Tw7XfUxKfQy6zQKEp86/xf/unQ7zJ9PZG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az9nsQAAADeAAAA&#10;DwAAAAAAAAAAAAAAAACqAgAAZHJzL2Rvd25yZXYueG1sUEsFBgAAAAAEAAQA+gAAAJsDAAAAAA==&#10;">
                  <v:shape id="Freeform 3260" o:spid="_x0000_s1961" style="position:absolute;left:8693;top:797;width:8;height:3;visibility:visible;mso-wrap-style:square;v-text-anchor:top" coordsize="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z0C8UA&#10;AADeAAAADwAAAGRycy9kb3ducmV2LnhtbERPTWvCQBC9F/oflin0VjcVTSW6ig22CJ5qetDbmB2T&#10;YHY27G41+uu7BaG3ebzPmS1604ozOd9YVvA6SEAQl1Y3XCn4Lj5eJiB8QNbYWiYFV/KwmD8+zDDT&#10;9sJfdN6GSsQQ9hkqqEPoMil9WZNBP7AdceSO1hkMEbpKaoeXGG5aOUySVBpsODbU2FFeU3na/hgF&#10;+a4oCQ8+He5vq02+zA/u890p9fzUL6cgAvXhX3x3r3WcP07fRvD3TrxB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TPQLxQAAAN4AAAAPAAAAAAAAAAAAAAAAAJgCAABkcnMv&#10;ZG93bnJldi54bWxQSwUGAAAAAAQABAD1AAAAigMAAAAA&#10;" path="m2,l,,,1,7,2r2,l9,,2,e" filled="f" stroked="f">
                    <v:path arrowok="t" o:connecttype="custom" o:connectlocs="2,797;0,797;0,798;7,799;9,799;9,797;2,797" o:connectangles="0,0,0,0,0,0,0"/>
                  </v:shape>
                </v:group>
                <v:group id="Group 3261" o:spid="_x0000_s1962" style="position:absolute;left:8700;top:797;width:15;height:5" coordorigin="8700,797" coordsize="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QnAccUAAADeAAAADwAAAGRycy9kb3ducmV2LnhtbERPS2vCQBC+F/wPywi9&#10;1U2UqERXEamlByn4APE2ZMckmJ0N2W0S/31XEHqbj+85y3VvKtFS40rLCuJRBII4s7rkXMH5tPuY&#10;g3AeWWNlmRQ8yMF6NXhbYqptxwdqjz4XIYRdigoK7+tUSpcVZNCNbE0cuJttDPoAm1zqBrsQbio5&#10;jqKpNFhyaCiwpm1B2f34axR8ddhtJvFnu7/fto/rKfm57GNS6n3YbxYgPPX+X/xyf+swP5nOEn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JwHHFAAAA3gAA&#10;AA8AAAAAAAAAAAAAAAAAqgIAAGRycy9kb3ducmV2LnhtbFBLBQYAAAAABAAEAPoAAACcAwAAAAA=&#10;">
                  <v:shape id="Freeform 3262" o:spid="_x0000_s1963" style="position:absolute;left:8700;top:797;width:15;height:5;visibility:visible;mso-wrap-style:square;v-text-anchor:top" coordsize="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6sDsQA&#10;AADeAAAADwAAAGRycy9kb3ducmV2LnhtbERPTWsCMRC9F/wPYQrearYFV1mNUgW7BS/VVs/jZrpZ&#10;3EyWJNXtv28Kgrd5vM+ZL3vbigv50DhW8DzKQBBXTjdcK/j63DxNQYSIrLF1TAp+KcByMXiYY6Hd&#10;lXd02cdapBAOBSowMXaFlKEyZDGMXEecuG/nLcYEfS21x2sKt618ybJcWmw4NRjsaG2oOu9/rIK3&#10;7Wl1/DDlyW8P1e5gzqtNWRqlho/96wxEpD7exTf3u07zx/kkh/930g1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rA7EAAAA3gAAAA8AAAAAAAAAAAAAAAAAmAIAAGRycy9k&#10;b3ducmV2LnhtbFBLBQYAAAAABAAEAPUAAACJAwAAAAA=&#10;" path="m2,l,,,2,13,6r1,l14,4,2,e" filled="f" stroked="f">
                    <v:path arrowok="t" o:connecttype="custom" o:connectlocs="2,797;0,797;0,799;13,803;14,803;14,801;2,797" o:connectangles="0,0,0,0,0,0,0"/>
                  </v:shape>
                  <v:shape id="Picture 3263" o:spid="_x0000_s1964" type="#_x0000_t75" style="position:absolute;left:8713;top:801;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WfVTFAAAA3gAAAA8AAABkcnMvZG93bnJldi54bWxET01rAjEQvQv9D2EKXkSz1qrtahSxCC2e&#10;XAU9Dptxd+1msiSprv++KRS8zeN9znzZmlpcyfnKsoLhIAFBnFtdcaHgsN/030D4gKyxtkwK7uRh&#10;uXjqzDHV9sY7umahEDGEfYoKyhCaVEqfl2TQD2xDHLmzdQZDhK6Q2uEthptaviTJRBqsODaU2NC6&#10;pPw7+zEK3l+Hq+125A69cf5xocvIfmXHk1Ld53Y1AxGoDQ/xv/tTx/njyXQKf+/EG+Ti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Fn1UxQAAAN4AAAAPAAAAAAAAAAAAAAAA&#10;AJ8CAABkcnMvZG93bnJldi54bWxQSwUGAAAAAAQABAD3AAAAkQMAAAAA&#10;">
                    <v:imagedata r:id="rId472" o:title=""/>
                  </v:shape>
                  <v:shape id="Picture 3264" o:spid="_x0000_s1965" type="#_x0000_t75" style="position:absolute;left:8719;top:803;width:8;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cQtHHAAAA3gAAAA8AAABkcnMvZG93bnJldi54bWxEj81uwkAMhO+VeIeVkXorGyoaUGBBbRFS&#10;2hN/B45W1iRRst4ou0D69vWhUm+2ZjzzebUZXKvu1Ifas4HpJAFFXHhbc2ngfNq9LECFiGyx9UwG&#10;fijAZj16WmFm/YMPdD/GUkkIhwwNVDF2mdahqMhhmPiOWLSr7x1GWftS2x4fEu5a/ZokqXZYszRU&#10;2NFnRUVzvDkDp93X9XuWf+zPrtmWKRaXZpbmxjyPh/clqEhD/Df/XedW8N/Su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acQtHHAAAA3gAAAA8AAAAAAAAAAAAA&#10;AAAAnwIAAGRycy9kb3ducmV2LnhtbFBLBQYAAAAABAAEAPcAAACTAwAAAAA=&#10;">
                    <v:imagedata r:id="rId474" o:title=""/>
                  </v:shape>
                </v:group>
                <v:group id="Group 3265" o:spid="_x0000_s1966" style="position:absolute;left:8725;top:805;width:11;height:4" coordorigin="8725,805" coordsize="1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TKdMUAAADeAAAADwAAAGRycy9kb3ducmV2LnhtbERPTWvCQBC9C/0PyxS8&#10;1U0UtaauIqLFgwhqQXobsmMSzM6G7JrEf98VCt7m8T5nvuxMKRqqXWFZQTyIQBCnVhecKfg5bz8+&#10;QTiPrLG0TAoe5GC5eOvNMdG25SM1J5+JEMIuQQW591UipUtzMugGtiIO3NXWBn2AdSZ1jW0IN6Uc&#10;RtFEGiw4NORY0Tqn9Ha6GwXfLbarUbxp9rfr+vF7Hh8u+5iU6r93qy8Qnjr/Ev+7dzrMH0+mM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REynTFAAAA3gAA&#10;AA8AAAAAAAAAAAAAAAAAqgIAAGRycy9kb3ducmV2LnhtbFBLBQYAAAAABAAEAPoAAACcAwAAAAA=&#10;">
                  <v:shape id="Freeform 3266" o:spid="_x0000_s1967" style="position:absolute;left:8725;top:805;width:11;height:4;visibility:visible;mso-wrap-style:square;v-text-anchor:top" coordsize="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hS9sgA&#10;AADeAAAADwAAAGRycy9kb3ducmV2LnhtbESPQWsCQQyF70L/w5BCbzrbiiKro0ihYktBtFKvYSbu&#10;ru5k1p2pbv99cyh4S8jLe++bLTpfqyu1sQps4HmQgSK2wVVcGNh/vfUnoGJCdlgHJgO/FGExf+jN&#10;MHfhxlu67lKhxIRjjgbKlJpc62hL8hgHoSGW2zG0HpOsbaFdizcx97V+ybKx9lixJJTY0GtJ9rz7&#10;8Qa8Pa8Ol+/Tfvnxad9P9WhzsMONMU+P3XIKKlGX7uL/77WT+qPxRAAER2bQ8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iFL2yAAAAN4AAAAPAAAAAAAAAAAAAAAAAJgCAABk&#10;cnMvZG93bnJldi54bWxQSwUGAAAAAAQABAD1AAAAjQMAAAAA&#10;" path="m2,l,,,1,10,3r1,l11,1,2,e" filled="f" stroked="f">
                    <v:path arrowok="t" o:connecttype="custom" o:connectlocs="2,805;0,805;0,806;10,808;11,808;11,806;2,805" o:connectangles="0,0,0,0,0,0,0"/>
                  </v:shape>
                </v:group>
                <v:group id="Group 3267" o:spid="_x0000_s1968" style="position:absolute;left:8735;top:806;width:12;height:4" coordorigin="8735,806" coordsize="1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ntlXFAAAA3gAA&#10;AA8AAAAAAAAAAAAAAAAAqgIAAGRycy9kb3ducmV2LnhtbFBLBQYAAAAABAAEAPoAAACcAwAAAAA=&#10;">
                  <v:shape id="Freeform 3268" o:spid="_x0000_s1969" style="position:absolute;left:8735;top:806;width:12;height:4;visibility:visible;mso-wrap-style:square;v-text-anchor:top" coordsize="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9TmcUA&#10;AADeAAAADwAAAGRycy9kb3ducmV2LnhtbERP22rCQBB9L/QflhH6VjcKtTG6ilhKC1KpF/B1zI5J&#10;aHY27K4m+vVuodC3OZzrTOedqcWFnK8sKxj0ExDEudUVFwr2u/fnFIQPyBpry6TgSh7ms8eHKWba&#10;tryhyzYUIoawz1BBGUKTSenzkgz6vm2II3eyzmCI0BVSO2xjuKnlMElG0mDFsaHEhpYl5T/bs1Fg&#10;N6uP8fqQHtsvp/fmnL++fd+cUk+9bjEBEagL/+I/96eO819G6RB+34k3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X1OZxQAAAN4AAAAPAAAAAAAAAAAAAAAAAJgCAABkcnMv&#10;ZG93bnJldi54bWxQSwUGAAAAAAQABAD1AAAAigMAAAAA&#10;" path="m1,l,,,2,10,4r2,l12,2,1,e" filled="f" stroked="f">
                    <v:path arrowok="t" o:connecttype="custom" o:connectlocs="1,806;0,806;0,808;10,810;12,810;12,808;1,806" o:connectangles="0,0,0,0,0,0,0"/>
                  </v:shape>
                </v:group>
                <v:group id="Group 3269" o:spid="_x0000_s1970" style="position:absolute;left:8745;top:808;width:16;height:4" coordorigin="8745,808"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AeY25wwAAAN4AAAAP&#10;AAAAAAAAAAAAAAAAAKoCAABkcnMvZG93bnJldi54bWxQSwUGAAAAAAQABAD6AAAAmgMAAAAA&#10;">
                  <v:shape id="Freeform 3270" o:spid="_x0000_s1971" style="position:absolute;left:8745;top:808;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tancMA&#10;AADeAAAADwAAAGRycy9kb3ducmV2LnhtbERPTWsCMRC9C/6HMEJvNVGqyNYoRbH0qrVsj9PNdHfZ&#10;ZLJsom77640geJvH+5zlundWnKkLtWcNk7ECQVx4U3Op4fi5e16ACBHZoPVMGv4owHo1HCwxM/7C&#10;ezofYilSCIcMNVQxtpmUoajIYRj7ljhxv75zGBPsSmk6vKRwZ+VUqbl0WHNqqLClTUVFczg5DY38&#10;t2pbq598srfvX80pV/k3a/006t9eQUTq40N8d3+YNH82X7zA7Z10g1x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tancMAAADeAAAADwAAAAAAAAAAAAAAAACYAgAAZHJzL2Rv&#10;d25yZXYueG1sUEsFBgAAAAAEAAQA9QAAAIgDAAAAAA==&#10;" path="m2,l,,,2,13,4r2,l15,2,2,e" filled="f" stroked="f">
                    <v:path arrowok="t" o:connecttype="custom" o:connectlocs="2,808;0,808;0,810;13,812;15,812;15,810;2,808" o:connectangles="0,0,0,0,0,0,0"/>
                  </v:shape>
                </v:group>
                <v:group id="Group 3271" o:spid="_x0000_s1972" style="position:absolute;left:8758;top:810;width:19;height:3" coordorigin="8758,810"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NywVsQAAADeAAAA&#10;DwAAAAAAAAAAAAAAAACqAgAAZHJzL2Rvd25yZXYueG1sUEsFBgAAAAAEAAQA+gAAAJsDAAAAAA==&#10;">
                  <v:shape id="Freeform 3272" o:spid="_x0000_s1973" style="position:absolute;left:8758;top:810;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Aha8UA&#10;AADeAAAADwAAAGRycy9kb3ducmV2LnhtbERPTWvCQBC9C/6HZQRvurHUkKau0jaIPYilUXsesmMS&#10;zM6m2VXTf98tCL3N433OYtWbRlypc7VlBbNpBIK4sLrmUsFhv54kIJxH1thYJgU/5GC1HA4WmGp7&#10;40+65r4UIYRdigoq79tUSldUZNBNbUscuJPtDPoAu1LqDm8h3DTyIYpiabDm0FBhS28VFef8YhRs&#10;HvPsdfsxO5rssPtusuRp/iW9UuNR//IMwlPv/8V397sO8+dxEsPfO+EG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sCFrxQAAAN4AAAAPAAAAAAAAAAAAAAAAAJgCAABkcnMv&#10;ZG93bnJldi54bWxQSwUGAAAAAAQABAD1AAAAigMAAAAA&#10;" path="m2,l,,,2,18,3r2,l20,1,2,e" filled="f" stroked="f">
                    <v:path arrowok="t" o:connecttype="custom" o:connectlocs="2,810;0,810;0,812;18,813;20,813;20,811;2,810" o:connectangles="0,0,0,0,0,0,0"/>
                  </v:shape>
                </v:group>
                <v:group id="Group 3273" o:spid="_x0000_s1974" style="position:absolute;left:8776;top:811;width:24;height:2" coordorigin="8776,811"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0KLusQAAADeAAAA&#10;DwAAAAAAAAAAAAAAAACqAgAAZHJzL2Rvd25yZXYueG1sUEsFBgAAAAAEAAQA+gAAAJsDAAAAAA==&#10;">
                  <v:shape id="Freeform 3274" o:spid="_x0000_s1975" style="position:absolute;left:8776;top:811;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f1OscA&#10;AADeAAAADwAAAGRycy9kb3ducmV2LnhtbESPT2vDMAzF74N9B6PBLmV1NrbQZXXLKBQKPfXPpTct&#10;1uKssRxiN0m/fXUY9Cbxnt77ab4cfaN66mId2MDrNANFXAZbc2XgeFi/zEDFhGyxCUwGrhRhuXh8&#10;mGNhw8A76vepUhLCsUADLqW20DqWjjzGaWiJRfsNnccka1dp2+Eg4b7Rb1mWa481S4PDllaOyvP+&#10;4g1sojvTUF4mx5Em+fvf5/Z07X+MeX4av79AJRrT3fx/vbGC/5HPhFfekRn04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n9TrHAAAA3gAAAA8AAAAAAAAAAAAAAAAAmAIAAGRy&#10;cy9kb3ducmV2LnhtbFBLBQYAAAAABAAEAPUAAACMAwAAAAA=&#10;" path="m,l24,r,2l,2,,e" filled="f" stroked="f">
                    <v:path arrowok="t" o:connecttype="custom" o:connectlocs="0,811;24,811;24,813;0,813;0,811" o:connectangles="0,0,0,0,0"/>
                  </v:shape>
                </v:group>
                <v:group id="Group 3275" o:spid="_x0000_s1976" style="position:absolute;left:8798;top:809;width:24;height:4" coordorigin="8798,809" coordsize="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G6U8QAAADeAAAADwAAAGRycy9kb3ducmV2LnhtbERPS4vCMBC+L+x/CLPg&#10;bU2rKG41iogrHkTwAYu3oRnbYjMpTbat/94Igrf5+J4zW3SmFA3VrrCsIO5HIIhTqwvOFJxPv98T&#10;EM4jaywtk4I7OVjMPz9mmGjb8oGao89ECGGXoILc+yqR0qU5GXR9WxEH7mprgz7AOpO6xjaEm1IO&#10;omgsDRYcGnKsaJVTejv+GwWbFtvlMF43u9t1db+cRvu/XUxK9b665RSEp86/xS/3Vof5o/HkB5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ZG6U8QAAADeAAAA&#10;DwAAAAAAAAAAAAAAAACqAgAAZHJzL2Rvd25yZXYueG1sUEsFBgAAAAAEAAQA+gAAAJsDAAAAAA==&#10;">
                  <v:shape id="Freeform 3276" o:spid="_x0000_s1977" style="position:absolute;left:8798;top:809;width:24;height:4;visibility:visible;mso-wrap-style:square;v-text-anchor:top" coordsize="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WsUA&#10;AADeAAAADwAAAGRycy9kb3ducmV2LnhtbESPQWvCQBCF7wX/wzKF3urGglJTVxFBqNVLVTyP2WkS&#10;mp0Nu2uS/vvOQfA2w7x5732L1eAa1VGItWcDk3EGirjwtubSwPm0fX0HFROyxcYzGfijCKvl6GmB&#10;ufU9f1N3TKUSE445GqhSanOtY1GRwzj2LbHcfnxwmGQNpbYBezF3jX7Lspl2WLMkVNjSpqLi93hz&#10;Bvpw21+ynaf5+gv9tdtOqDs0xrw8D+sPUImG9BDfvz+t1J/O5gIgODKDX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UFlaxQAAAN4AAAAPAAAAAAAAAAAAAAAAAJgCAABkcnMv&#10;ZG93bnJldi54bWxQSwUGAAAAAAQABAD1AAAAigMAAAAA&#10;" path="m24,l22,,,2,,4r2,l24,2,24,e" filled="f" stroked="f">
                    <v:path arrowok="t" o:connecttype="custom" o:connectlocs="24,809;22,809;0,811;0,813;2,813;24,811;24,809" o:connectangles="0,0,0,0,0,0,0"/>
                  </v:shape>
                </v:group>
                <v:group id="Group 3277" o:spid="_x0000_s1978" style="position:absolute;left:8820;top:807;width:19;height:4" coordorigin="8820,807" coordsize="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j4giMUAAADeAAAADwAAAGRycy9kb3ducmV2LnhtbERPS2vCQBC+F/wPyxS8&#10;1U2UhJq6ikiVHkKhKpTehuyYBLOzIbvN4993C4Xe5uN7zmY3mkb01LnasoJ4EYEgLqyuuVRwvRyf&#10;nkE4j6yxsUwKJnKw284eNphpO/AH9WdfihDCLkMFlfdtJqUrKjLoFrYlDtzNdgZ9gF0pdYdDCDeN&#10;XEZRKg3WHBoqbOlQUXE/fxsFpwGH/Sp+7fP77TB9XZL3zzwmpeaP4/4FhKfR/4v/3G86zE/Sd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o+IIjFAAAA3gAA&#10;AA8AAAAAAAAAAAAAAAAAqgIAAGRycy9kb3ducmV2LnhtbFBLBQYAAAAABAAEAPoAAACcAwAAAAA=&#10;">
                  <v:shape id="Freeform 3278" o:spid="_x0000_s1979" style="position:absolute;left:8820;top:807;width:19;height:4;visibility:visible;mso-wrap-style:square;v-text-anchor:top" coordsize="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OGbcUA&#10;AADeAAAADwAAAGRycy9kb3ducmV2LnhtbERPzWrCQBC+F3yHZYReSt0YMNjUVUQpLY2XaB9gyE6T&#10;1Oxs2F1NfHu3UOhtPr7fWW1G04krOd9aVjCfJSCIK6tbrhV8nd6elyB8QNbYWSYFN/KwWU8eVphr&#10;O3BJ12OoRQxhn6OCJoQ+l9JXDRn0M9sTR+7bOoMhQldL7XCI4aaTaZJk0mDLsaHBnnYNVefjxSgo&#10;Pg/FSf4MWVG42/su7NP9U2mUepyO21cQgcbwL/5zf+g4f5G9pPD7TrxBr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04ZtxQAAAN4AAAAPAAAAAAAAAAAAAAAAAJgCAABkcnMv&#10;ZG93bnJldi54bWxQSwUGAAAAAAQABAD1AAAAigMAAAAA&#10;" path="m19,l17,,,2,,4r2,l19,2,19,e" filled="f" stroked="f">
                    <v:path arrowok="t" o:connecttype="custom" o:connectlocs="19,807;17,807;0,809;0,811;2,811;19,809;19,807" o:connectangles="0,0,0,0,0,0,0"/>
                  </v:shape>
                </v:group>
                <v:group id="Group 3279" o:spid="_x0000_s1980" style="position:absolute;left:8837;top:806;width:16;height:4" coordorigin="8837,806" coordsize="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aAbZMQAAADeAAAA&#10;DwAAAAAAAAAAAAAAAACqAgAAZHJzL2Rvd25yZXYueG1sUEsFBgAAAAAEAAQA+gAAAJsDAAAAAA==&#10;">
                  <v:shape id="Freeform 3280" o:spid="_x0000_s1981" style="position:absolute;left:8837;top:806;width:16;height:4;visibility:visible;mso-wrap-style:square;v-text-anchor:top" coordsize="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LMQMMA&#10;AADeAAAADwAAAGRycy9kb3ducmV2LnhtbERPTWsCMRC9F/ofwhS81URppV2NIkrFq9qyHsfNuLts&#10;Mlk2Udf++qZQ6G0e73Nmi95ZcaUu1J41jIYKBHHhTc2lhs/Dx/MbiBCRDVrPpOFOARbzx4cZZsbf&#10;eEfXfSxFCuGQoYYqxjaTMhQVOQxD3xIn7uw7hzHBrpSmw1sKd1aOlZpIhzWnhgpbWlVUNPuL09DI&#10;b6vWtTrlo53dfDWXXOVH1nrw1C+nICL18V/8596aNP918v4Cv++kG+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TLMQMMAAADeAAAADwAAAAAAAAAAAAAAAACYAgAAZHJzL2Rv&#10;d25yZXYueG1sUEsFBgAAAAAEAAQA9QAAAIgDAAAAAA==&#10;" path="m16,l14,,,1,,3r2,l16,1,16,e" filled="f" stroked="f">
                    <v:path arrowok="t" o:connecttype="custom" o:connectlocs="16,806;14,806;0,807;0,809;2,809;16,807;16,806" o:connectangles="0,0,0,0,0,0,0"/>
                  </v:shape>
                </v:group>
                <v:group id="Group 3281" o:spid="_x0000_s1982" style="position:absolute;left:8851;top:805;width:13;height:3" coordorigin="8851,805" coordsize="1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UFJovFAAAA3gAA&#10;AA8AAAAAAAAAAAAAAAAAqgIAAGRycy9kb3ducmV2LnhtbFBLBQYAAAAABAAEAPoAAACcAwAAAAA=&#10;">
                  <v:shape id="Freeform 3282" o:spid="_x0000_s1983" style="position:absolute;left:8851;top:805;width:13;height:3;visibility:visible;mso-wrap-style:square;v-text-anchor:top" coordsize="1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aQl8QA&#10;AADeAAAADwAAAGRycy9kb3ducmV2LnhtbERPTWvCQBC9F/wPywje6kZNg4muEgqClx5qPHgcsmMS&#10;zc6G7DbGf+8WCr3N433Odj+aVgzUu8aygsU8AkFcWt1wpeBcHN7XIJxH1thaJgVPcrDfTd62mGn7&#10;4G8aTr4SIYRdhgpq77tMSlfWZNDNbUccuKvtDfoA+0rqHh8h3LRyGUWJNNhwaKixo8+ayvvpxyi4&#10;3I5xvvJFfijiFIc4jb4WyV2p2XTMNyA8jf5f/Oc+6jD/I0kT+H0n3CB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WkJfEAAAA3gAAAA8AAAAAAAAAAAAAAAAAmAIAAGRycy9k&#10;b3ducmV2LnhtbFBLBQYAAAAABAAEAPUAAACJAwAAAAA=&#10;" path="m13,l11,,,1,,2r2,l13,1,13,e" filled="f" stroked="f">
                    <v:path arrowok="t" o:connecttype="custom" o:connectlocs="13,805;11,805;0,806;0,807;2,807;13,806;13,805" o:connectangles="0,0,0,0,0,0,0"/>
                  </v:shape>
                  <v:shape id="Picture 3283" o:spid="_x0000_s1984" type="#_x0000_t75" style="position:absolute;left:8862;top:803;width:10;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LQq7EAAAA3gAAAA8AAABkcnMvZG93bnJldi54bWxET0trAjEQvgv9D2EKvWlWaa2uRilCRbAe&#10;XB94HDZjdulmsmxSTf99Uyj0Nh/fc+bLaBtxo87XjhUMBxkI4tLpmo2C4+G9PwHhA7LGxjEp+CYP&#10;y8VDb465dnfe060IRqQQ9jkqqEJocyl9WZFFP3AtceKurrMYEuyM1B3eU7ht5CjLxtJizamhwpZW&#10;FZWfxZdVYIiwiWv33GbnD3PZuf32tI1KPT3GtxmIQDH8i//cG53mv4ynr/D7TrpBL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oLQq7EAAAA3gAAAA8AAAAAAAAAAAAAAAAA&#10;nwIAAGRycy9kb3ducmV2LnhtbFBLBQYAAAAABAAEAPcAAACQAwAAAAA=&#10;">
                    <v:imagedata r:id="rId1342" o:title=""/>
                  </v:shape>
                  <v:shape id="Picture 3284" o:spid="_x0000_s1985" type="#_x0000_t75" style="position:absolute;left:8870;top:802;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QpCvHAAAA3gAAAA8AAABkcnMvZG93bnJldi54bWxEj81uwkAMhO+VeIeVkXorGyoaQWBBbRFS&#10;2hN/B45W1iRRst4ou0D69vWhUm+2ZjzzebUZXKvu1Ifas4HpJAFFXHhbc2ngfNq9zEGFiGyx9UwG&#10;fijAZj16WmFm/YMPdD/GUkkIhwwNVDF2mdahqMhhmPiOWLSr7x1GWftS2x4fEu5a/ZokqXZYszRU&#10;2NFnRUVzvDkDp93X9XuWf+zPrtmWKRaXZpbmxjyPh/clqEhD/Df/XedW8N/ShfDKOzKDXv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aQpCvHAAAA3gAAAA8AAAAAAAAAAAAA&#10;AAAAnwIAAGRycy9kb3ducmV2LnhtbFBLBQYAAAAABAAEAPcAAACTAwAAAAA=&#10;">
                    <v:imagedata r:id="rId474" o:title=""/>
                  </v:shape>
                  <v:shape id="Picture 3285" o:spid="_x0000_s1986" type="#_x0000_t75" style="position:absolute;left:8877;top:801;width:8;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cAbDDAAAA3gAAAA8AAABkcnMvZG93bnJldi54bWxET02LwjAQvQv7H8IIe9NU0bJWo6wuQteT&#10;qx48Ds3YljaT0kSt/34jCN7m8T5nsepMLW7UutKygtEwAkGcWV1yruB03A6+QDiPrLG2TAoe5GC1&#10;/OgtMNH2zn90O/hchBB2CSoovG8SKV1WkEE3tA1x4C62NegDbHOpW7yHcFPLcRTF0mDJoaHAhjYF&#10;ZdXhahQct7+X3SRd70+m+sljzM7VJE6V+ux333MQnjr/Fr/cqQ7zp/FsBs93wg1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dwBsMMAAADeAAAADwAAAAAAAAAAAAAAAACf&#10;AgAAZHJzL2Rvd25yZXYueG1sUEsFBgAAAAAEAAQA9wAAAI8DAAAAAA==&#10;">
                    <v:imagedata r:id="rId474" o:title=""/>
                  </v:shape>
                </v:group>
                <v:group id="Group 3286" o:spid="_x0000_s1987" style="position:absolute;left:8884;top:798;width:14;height:5" coordorigin="8884,798" coordsize="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5kfCccAAADe&#10;AAAADwAAAAAAAAAAAAAAAACqAgAAZHJzL2Rvd25yZXYueG1sUEsFBgAAAAAEAAQA+gAAAJ4DAAAA&#10;AA==&#10;">
                  <v:shape id="Freeform 3287" o:spid="_x0000_s1988" style="position:absolute;left:8884;top:798;width:14;height:5;visibility:visible;mso-wrap-style:square;v-text-anchor:top" coordsize="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SrVMUA&#10;AADeAAAADwAAAGRycy9kb3ducmV2LnhtbERP22rCQBB9L/gPywh9Ed2kpV6iqxShRSoIRn0fsmMS&#10;m50Nu1uNf98tCH2bw7nOYtWZRlzJ+dqygnSUgCAurK65VHA8fAynIHxA1thYJgV38rBa9p4WmGl7&#10;4z1d81CKGMI+QwVVCG0mpS8qMuhHtiWO3Nk6gyFCV0rt8BbDTSNfkmQsDdYcGypsaV1R8Z3/GAW7&#10;/Ot1MDvKbXPRrt6mn6disD4p9dzv3ucgAnXhX/xwb3Sc/zZJUvh7J94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pKtUxQAAAN4AAAAPAAAAAAAAAAAAAAAAAJgCAABkcnMv&#10;ZG93bnJldi54bWxQSwUGAAAAAAQABAD1AAAAigMAAAAA&#10;" path="m14,l12,,,3,,5r2,l14,2,14,e" filled="f" stroked="f">
                    <v:path arrowok="t" o:connecttype="custom" o:connectlocs="14,798;12,798;0,801;0,803;2,803;14,800;14,798" o:connectangles="0,0,0,0,0,0,0"/>
                  </v:shape>
                </v:group>
                <v:group id="Group 3288" o:spid="_x0000_s1989" style="position:absolute;left:8896;top:797;width:9;height:3" coordorigin="8896,797"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ck5cQAAADeAAAADwAAAGRycy9kb3ducmV2LnhtbERPTYvCMBC9C/sfwgh7&#10;07Qu6lKNIrIuexBBXRBvQzO2xWZSmtjWf28Ewds83ufMl50pRUO1KywriIcRCOLU6oIzBf/HzeAb&#10;hPPIGkvLpOBODpaLj94cE21b3lNz8JkIIewSVJB7XyVSujQng25oK+LAXWxt0AdYZ1LX2IZwU8pR&#10;FE2kwYJDQ44VrXNKr4ebUfDbYrv6in+a7fWyvp+P491pG5NSn/1uNQPhqfNv8cv9p8P88TQawf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Ack5cQAAADeAAAA&#10;DwAAAAAAAAAAAAAAAACqAgAAZHJzL2Rvd25yZXYueG1sUEsFBgAAAAAEAAQA+gAAAJsDAAAAAA==&#10;">
                  <v:shape id="Freeform 3289" o:spid="_x0000_s1990" style="position:absolute;left:8896;top:797;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K58UA&#10;AADeAAAADwAAAGRycy9kb3ducmV2LnhtbERP22oCMRB9L/Qfwgh9KZqtxQurUUppQShVvHzAuBl3&#10;FzeTJZnqtl/fFAq+zeFcZ77sXKMuFGLt2cDTIANFXHhbc2ngsH/vT0FFQbbYeCYD3xRhubi/m2Nu&#10;/ZW3dNlJqVIIxxwNVCJtrnUsKnIYB74lTtzJB4eSYCi1DXhN4a7Rwywba4c1p4YKW3qtqDjvvpyB&#10;t8Nx+LMRCqvP9Ujajyk+7uPYmIde9zIDJdTJTfzvXtk0fzTJnuHvnXSDX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7ArnxQAAAN4AAAAPAAAAAAAAAAAAAAAAAJgCAABkcnMv&#10;ZG93bnJldi54bWxQSwUGAAAAAAQABAD1AAAAigMAAAAA&#10;" path="m9,l7,,,1,,3r2,l9,2,9,e" filled="f" stroked="f">
                    <v:path arrowok="t" o:connecttype="custom" o:connectlocs="9,797;7,797;0,798;0,800;2,800;9,799;9,797" o:connectangles="0,0,0,0,0,0,0"/>
                  </v:shape>
                </v:group>
                <v:group id="Group 3290" o:spid="_x0000_s1991" style="position:absolute;left:8903;top:797;width:9;height:3" coordorigin="8903,797"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KIZCsUAAADeAAAADwAAAGRycy9kb3ducmV2LnhtbERPTWvCQBC9F/wPywje&#10;6iZqtERXEbGlh1CoFkpvQ3ZMgtnZkF2T+O/dQqG3ebzP2ewGU4uOWldZVhBPIxDEudUVFwq+zq/P&#10;LyCcR9ZYWyYFd3Kw246eNphq2/MndSdfiBDCLkUFpfdNKqXLSzLoprYhDtzFtgZ9gG0hdYt9CDe1&#10;nEXRUhqsODSU2NChpPx6uhkFbz32+3l87LLr5XD/OScf31lMSk3Gw34NwtPg/8V/7ncd5ieraAG/&#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SiGQrFAAAA3gAA&#10;AA8AAAAAAAAAAAAAAAAAqgIAAGRycy9kb3ducmV2LnhtbFBLBQYAAAAABAAEAPoAAACcAwAAAAA=&#10;">
                  <v:shape id="Freeform 3291" o:spid="_x0000_s1992" style="position:absolute;left:8903;top:797;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k3CMUA&#10;AADeAAAADwAAAGRycy9kb3ducmV2LnhtbERP22rCQBB9L/Qflin0RXRTISrRVUqpIJS2VP2AMTsm&#10;wexs2B017dd3C0Lf5nCus1j1rlUXCrHxbOBplIEiLr1tuDKw362HM1BRkC22nsnAN0VYLe/vFlhY&#10;f+UvumylUimEY4EGapGu0DqWNTmMI98RJ+7og0NJMFTaBrymcNfqcZZNtMOGU0ONHb3UVJ62Z2fg&#10;dX8Y/3wKhc37Ry7d2wwHuzgx5vGhf56DEurlX3xzb2yan0+zHP7eSTfo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STcIxQAAAN4AAAAPAAAAAAAAAAAAAAAAAJgCAABkcnMv&#10;ZG93bnJldi54bWxQSwUGAAAAAAQABAD1AAAAigMAAAAA&#10;" path="m9,l7,,,,,2r2,l9,1,9,e" filled="f" stroked="f">
                    <v:path arrowok="t" o:connecttype="custom" o:connectlocs="9,797;7,797;0,797;0,799;2,799;9,798;9,797" o:connectangles="0,0,0,0,0,0,0"/>
                  </v:shape>
                </v:group>
                <v:group id="Group 3292" o:spid="_x0000_s1993" style="position:absolute;left:8910;top:796;width:10;height:3" coordorigin="8910,796"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zwi5sQAAADeAAAA&#10;DwAAAAAAAAAAAAAAAACqAgAAZHJzL2Rvd25yZXYueG1sUEsFBgAAAAAEAAQA+gAAAJsDAAAAAA==&#10;">
                  <v:shape id="Freeform 3293" o:spid="_x0000_s1994" style="position:absolute;left:8910;top:796;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P1CcMA&#10;AADeAAAADwAAAGRycy9kb3ducmV2LnhtbERP22oCMRB9L/gPYYS+1WTtRd0aRYRC0YJ06wcMm3F3&#10;6WayJFHTvzeFQt/mcK6zXCfbiwv50DnWUEwUCOLamY4bDcevt4c5iBCRDfaOScMPBVivRndLLI27&#10;8iddqtiIHMKhRA1tjEMpZahbshgmbiDO3Ml5izFD30jj8ZrDbS+nSr1Iix3nhhYH2rZUf1dnq+FQ&#10;2aLan9KuOHygUulxv5g/ea3vx2nzCiJSiv/iP/e7yfOfZ2oGv+/kG+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wP1CcMAAADeAAAADwAAAAAAAAAAAAAAAACYAgAAZHJzL2Rv&#10;d25yZXYueG1sUEsFBgAAAAAEAAQA9QAAAIgDAAAAAA==&#10;" path="m10,l9,,,1,,2r2,l10,1,10,e" filled="f" stroked="f">
                    <v:path arrowok="t" o:connecttype="custom" o:connectlocs="10,796;9,796;0,797;0,798;2,798;10,797;10,796" o:connectangles="0,0,0,0,0,0,0"/>
                  </v:shape>
                </v:group>
                <v:group id="Group 3294" o:spid="_x0000_s1995" style="position:absolute;left:8919;top:796;width:12;height:2" coordorigin="8919,796"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e8TD8cAAADe&#10;AAAADwAAAAAAAAAAAAAAAACqAgAAZHJzL2Rvd25yZXYueG1sUEsFBgAAAAAEAAQA+gAAAJ4DAAAA&#10;AA==&#10;">
                  <v:shape id="Freeform 3295" o:spid="_x0000_s1996" style="position:absolute;left:8919;top:796;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b8vcMA&#10;AADeAAAADwAAAGRycy9kb3ducmV2LnhtbERP3WrCMBS+H+wdwhl4M2aiYDc7owxBEdnF1vkAh+bY&#10;FpuTksRa394Iwu7Ox/d7FqvBtqInHxrHGiZjBYK4dKbhSsPhb/P2ASJEZIOtY9JwpQCr5fPTAnPj&#10;LvxLfRErkUI45KihjrHLpQxlTRbD2HXEiTs6bzEm6CtpPF5SuG3lVKlMWmw4NdTY0bqm8lScrYbC&#10;ZMPPd9htZW+Odn/K2levJlqPXoavTxCRhvgvfrh3Js2fvas53N9JN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b8vcMAAADeAAAADwAAAAAAAAAAAAAAAACYAgAAZHJzL2Rv&#10;d25yZXYueG1sUEsFBgAAAAAEAAQA9QAAAIgDAAAAAA==&#10;" path="m,l12,r,1l,1,,e" filled="f" stroked="f">
                    <v:path arrowok="t" o:connecttype="custom" o:connectlocs="0,796;12,796;12,797;0,797;0,796" o:connectangles="0,0,0,0,0"/>
                  </v:shape>
                </v:group>
                <v:group id="Group 3296" o:spid="_x0000_s1997" style="position:absolute;left:8929;top:795;width:12;height:3" coordorigin="8929,795" coordsize="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kCJ1McAAADe&#10;AAAADwAAAAAAAAAAAAAAAACqAgAAZHJzL2Rvd25yZXYueG1sUEsFBgAAAAAEAAQA+gAAAJ4DAAAA&#10;AA==&#10;">
                  <v:shape id="Freeform 3297" o:spid="_x0000_s1998" style="position:absolute;left:8929;top:795;width:12;height:3;visibility:visible;mso-wrap-style:square;v-text-anchor:top" coordsize="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P8ccUA&#10;AADeAAAADwAAAGRycy9kb3ducmV2LnhtbERPS2vCQBC+F/wPyxS8iG7Sh4bUVaQg7aEeYsXzNDvN&#10;BrOzIbua+O/dgtDbfHzPWa4H24gLdb52rCCdJSCIS6drrhQcvrfTDIQPyBobx6TgSh7Wq9HDEnPt&#10;ei7osg+ViCHsc1RgQmhzKX1pyKKfuZY4cr+usxgi7CqpO+xjuG3kU5LMpcWaY4PBlt4Nlaf92SrY&#10;FdlXnXE63x7tS0GT/uPHnJ6VGj8OmzcQgYbwL767P3Wc/7pIU/h7J94gV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Y/xxxQAAAN4AAAAPAAAAAAAAAAAAAAAAAJgCAABkcnMv&#10;ZG93bnJldi54bWxQSwUGAAAAAAQABAD1AAAAigMAAAAA&#10;" path="m12,l10,,,1,,2r2,l12,2,12,e" filled="f" stroked="f">
                    <v:path arrowok="t" o:connecttype="custom" o:connectlocs="12,795;10,795;0,796;0,797;2,797;12,797;12,795" o:connectangles="0,0,0,0,0,0,0"/>
                  </v:shape>
                </v:group>
                <v:group id="Group 3298" o:spid="_x0000_s1999" style="position:absolute;left:8939;top:795;width:34;height:2" coordorigin="8939,795"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d6yOMYAAADeAAAADwAAAGRycy9kb3ducmV2LnhtbERPTWvCQBC9F/wPyxS8&#10;NZsoaSXNKiJWPIRCVSi9DdkxCWZnQ3abxH/fLRR6m8f7nHwzmVYM1LvGsoIkikEQl1Y3XCm4nN+e&#10;ViCcR9bYWiYFd3KwWc8ecsy0HfmDhpOvRAhhl6GC2vsuk9KVNRl0ke2IA3e1vUEfYF9J3eMYwk0r&#10;F3H8LA02HBpq7GhXU3k7fRsFhxHH7TLZD8Xturt/ndP3zyIhpeaP0/YVhKfJ/4v/3Ecd5qcvyQJ+&#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3rI4xgAAAN4A&#10;AAAPAAAAAAAAAAAAAAAAAKoCAABkcnMvZG93bnJldi54bWxQSwUGAAAAAAQABAD6AAAAnQMAAAAA&#10;">
                  <v:shape id="Freeform 3299" o:spid="_x0000_s2000" style="position:absolute;left:8939;top:795;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ZfsMA&#10;AADeAAAADwAAAGRycy9kb3ducmV2LnhtbERP22rCQBB9L/QflhH6VjexaEvqKrYQUBBE6wcM2TEJ&#10;ZmdDdmri37uC4NscznXmy8E16kJdqD0bSMcJKOLC25pLA8e//P0LVBBki41nMnClAMvF68scM+t7&#10;3tPlIKWKIRwyNFCJtJnWoajIYRj7ljhyJ985lAi7UtsO+xjuGj1Jkpl2WHNsqLCl34qK8+HfGdj0&#10;xTFfbfJJOmva3TY5yc+WxZi30bD6BiU0yFP8cK9tnD/9TD/g/k68QS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UZfsMAAADeAAAADwAAAAAAAAAAAAAAAACYAgAAZHJzL2Rv&#10;d25yZXYueG1sUEsFBgAAAAAEAAQA9QAAAIgDAAAAAA==&#10;" path="m,l34,r,2l,2,,e" filled="f" stroked="f">
                    <v:path arrowok="t" o:connecttype="custom" o:connectlocs="0,795;34,795;34,797;0,797;0,795" o:connectangles="0,0,0,0,0"/>
                  </v:shape>
                </v:group>
                <v:group id="Group 3300" o:spid="_x0000_s2001" style="position:absolute;left:8971;top:720;width:2;height:76" coordorigin="8971,720" coordsize="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uP18UAAADeAAAADwAAAGRycy9kb3ducmV2LnhtbERPTWvCQBC9C/0PyxR6&#10;003a2krqKiJVPIhgFMTbkB2TYHY2ZLdJ/PddQfA2j/c503lvKtFS40rLCuJRBII4s7rkXMHxsBpO&#10;QDiPrLGyTApu5GA+exlMMdG24z21qc9FCGGXoILC+zqR0mUFGXQjWxMH7mIbgz7AJpe6wS6Em0q+&#10;R9GXNFhyaCiwpmVB2TX9MwrWHXaLj/i33V4vy9v5MN6dtjEp9fbaL35AeOr9U/xwb3SYP/6OP+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F7j9fFAAAA3gAA&#10;AA8AAAAAAAAAAAAAAAAAqgIAAGRycy9kb3ducmV2LnhtbFBLBQYAAAAABAAEAPoAAACcAwAAAAA=&#10;">
                  <v:shape id="Freeform 3301" o:spid="_x0000_s2002" style="position:absolute;left:8971;top:720;width:2;height:76;visibility:visible;mso-wrap-style:square;v-text-anchor:top" coordsize="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pcQMUA&#10;AADeAAAADwAAAGRycy9kb3ducmV2LnhtbERPyWrDMBC9F/oPYgq9hEROIQtulFBKC+0hZD00t8Ga&#10;WibSyFiq7fx9FAj0No+3zmLVOytaakLlWcF4lIEgLryuuFRwPHwO5yBCRNZoPZOCCwVYLR8fFphr&#10;3/GO2n0sRQrhkKMCE2OdSxkKQw7DyNfEifv1jcOYYFNK3WCXwp2VL1k2lQ4rTg0Ga3o3VJz3f05B&#10;kLNN+1NiPJ0H9rtbn8z2w/ZKPT/1b68gIvXxX3x3f+k0fzIbT+D2TrpB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lxAxQAAAN4AAAAPAAAAAAAAAAAAAAAAAJgCAABkcnMv&#10;ZG93bnJldi54bWxQSwUGAAAAAAQABAD1AAAAigMAAAAA&#10;" path="m,l2,r,77l,77,,e" filled="f" stroked="f">
                    <v:path arrowok="t" o:connecttype="custom" o:connectlocs="0,720;2,720;2,797;0,797;0,720" o:connectangles="0,0,0,0,0"/>
                  </v:shape>
                </v:group>
                <v:group id="Group 3302" o:spid="_x0000_s2003" style="position:absolute;left:8939;top:720;width:34;height:2" coordorigin="8939,720" coordsize="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uW0O8UAAADeAAAADwAAAGRycy9kb3ducmV2LnhtbERPS2vCQBC+F/wPyxS8&#10;1U2UpJK6ikiVHkKhKpTehuyYBLOzIbvN4993C4Xe5uN7zmY3mkb01LnasoJ4EYEgLqyuuVRwvRyf&#10;1iCcR9bYWCYFEznYbWcPG8y0HfiD+rMvRQhhl6GCyvs2k9IVFRl0C9sSB+5mO4M+wK6UusMhhJtG&#10;LqMolQZrDg0VtnSoqLifv42C04DDfhW/9vn9dpi+Lsn7Zx6TUvPHcf8CwtPo/8V/7jcd5ifPcQq/&#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7ltDvFAAAA3gAA&#10;AA8AAAAAAAAAAAAAAAAAqgIAAGRycy9kb3ducmV2LnhtbFBLBQYAAAAABAAEAPoAAACcAwAAAAA=&#10;">
                  <v:shape id="Freeform 3303" o:spid="_x0000_s2004" style="position:absolute;left:8939;top:720;width:34;height:2;visibility:visible;mso-wrap-style:square;v-text-anchor:top" coordsize="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4ffcMA&#10;AADeAAAADwAAAGRycy9kb3ducmV2LnhtbERP20rDQBB9L/gPyxR8azcp2ErsJlQhYKEgpv2AITtN&#10;QrOzITs28e9dQfBtDuc6+2J2vbrTGDrPBtJ1Aoq49rbjxsDlXK6eQQVBtth7JgPfFKDIHxZ7zKyf&#10;+JPulTQqhnDI0EArMmRah7olh2HtB+LIXf3oUCIcG21HnGK46/UmSbbaYcexocWB3lqqb9WXM3Cc&#10;6kt5OJabdNsPH6fkKq8nFmMel/PhBZTQLP/iP/e7jfOfdukOft+JN+j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4ffcMAAADeAAAADwAAAAAAAAAAAAAAAACYAgAAZHJzL2Rv&#10;d25yZXYueG1sUEsFBgAAAAAEAAQA9QAAAIgDAAAAAA==&#10;" path="m,l34,r,2l,2,,e" filled="f" stroked="f">
                    <v:path arrowok="t" o:connecttype="custom" o:connectlocs="0,720;34,720;34,722;0,722;0,720" o:connectangles="0,0,0,0,0"/>
                  </v:shape>
                </v:group>
                <v:group id="Group 3304" o:spid="_x0000_s2005" style="position:absolute;left:8929;top:720;width:12;height:2" coordorigin="8929,720"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0DaF0scAAADe&#10;AAAADwAAAAAAAAAAAAAAAACqAgAAZHJzL2Rvd25yZXYueG1sUEsFBgAAAAAEAAQA+gAAAJ4DAAAA&#10;AA==&#10;">
                  <v:shape id="Freeform 3305" o:spid="_x0000_s2006" style="position:absolute;left:8929;top:720;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9qYMMA&#10;AADeAAAADwAAAGRycy9kb3ducmV2LnhtbERPzWrCQBC+F3yHZQpeSt1EMG1TV5GCIuJB0z7AkB2T&#10;YHY27G5jfHtXELzNx/c78+VgWtGT841lBekkAUFcWt1wpeDvd/3+CcIHZI2tZVJwJQ/Lxehljrm2&#10;Fz5SX4RKxBD2OSqoQ+hyKX1Zk0E/sR1x5E7WGQwRukpqh5cYblo5TZJMGmw4NtTY0U9N5bn4NwoK&#10;nQ2Hvd9uZK9PZnfO2jeXpEqNX4fVN4hAQ3iKH+6tjvNnH+kX3N+JN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9qYMMAAADeAAAADwAAAAAAAAAAAAAAAACYAgAAZHJzL2Rv&#10;d25yZXYueG1sUEsFBgAAAAAEAAQA9QAAAIgDAAAAAA==&#10;" path="m,l12,r,2l,2,,e" filled="f" stroked="f">
                    <v:path arrowok="t" o:connecttype="custom" o:connectlocs="0,720;12,720;12,722;0,722;0,720" o:connectangles="0,0,0,0,0"/>
                  </v:shape>
                </v:group>
                <v:group id="Group 3306" o:spid="_x0000_s2007" style="position:absolute;left:8919;top:720;width:12;height:2" coordorigin="8919,720" coordsize="1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AsQ2nIAAAA&#10;3gAAAA8AAAAAAAAAAAAAAAAAqgIAAGRycy9kb3ducmV2LnhtbFBLBQYAAAAABAAEAPoAAACfAwAA&#10;AAA=&#10;">
                  <v:shape id="Freeform 3307" o:spid="_x0000_s2008" style="position:absolute;left:8919;top:720;width:12;height:2;visibility:visible;mso-wrap-style:square;v-text-anchor:top" coordsize="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Ws28MA&#10;AADeAAAADwAAAGRycy9kb3ducmV2LnhtbERPzWrCQBC+F/oOywi9lGYTwbREVymCIuKhjT7AkB2T&#10;YHY27K4xfXtXEHqbj+93FqvRdGIg51vLCrIkBUFcWd1yreB03Hx8gfABWWNnmRT8kYfV8vVlgYW2&#10;N/6loQy1iCHsC1TQhNAXUvqqIYM+sT1x5M7WGQwRulpqh7cYbjo5TdNcGmw5NjTY07qh6lJejYJS&#10;5+PPwe+2ctBns7/k3btLM6XeJuP3HESgMfyLn+6djvNnn9MMHu/EG+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Ws28MAAADeAAAADwAAAAAAAAAAAAAAAACYAgAAZHJzL2Rv&#10;d25yZXYueG1sUEsFBgAAAAAEAAQA9QAAAIgDAAAAAA==&#10;" path="m,l12,r,2l,2,,e" filled="f" stroked="f">
                    <v:path arrowok="t" o:connecttype="custom" o:connectlocs="0,720;12,720;12,722;0,722;0,720" o:connectangles="0,0,0,0,0"/>
                  </v:shape>
                </v:group>
                <v:group id="Group 3308" o:spid="_x0000_s2009" style="position:absolute;left:8910;top:720;width:10;height:3" coordorigin="8910,720" coordsize="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7J4hcQAAADeAAAA&#10;DwAAAAAAAAAAAAAAAACqAgAAZHJzL2Rvd25yZXYueG1sUEsFBgAAAAAEAAQA+gAAAJsDAAAAAA==&#10;">
                  <v:shape id="Freeform 3309" o:spid="_x0000_s2010" style="position:absolute;left:8910;top:720;width:10;height:3;visibility:visible;mso-wrap-style:square;v-text-anchor:top" coordsize="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2vasQA&#10;AADeAAAADwAAAGRycy9kb3ducmV2LnhtbERP22oCMRB9L/gPYYS+abJaW7s1SikIpQrSbT9g2Iy7&#10;SzeTJUk1/n0jCH2bw7nOapNsL07kQ+dYQzFVIIhrZzpuNHx/bSdLECEiG+wdk4YLBdisR3crLI07&#10;8yedqtiIHMKhRA1tjEMpZahbshimbiDO3NF5izFD30jj8ZzDbS9nSj1Kix3nhhYHemup/ql+rYZD&#10;ZYtqd0wfxWGPSqX57nn54LW+H6fXFxCRUvwX39zvJs9fPM3mcH0n3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Nr2rEAAAA3gAAAA8AAAAAAAAAAAAAAAAAmAIAAGRycy9k&#10;b3ducmV2LnhtbFBLBQYAAAAABAAEAPUAAACJAwAAAAA=&#10;" path="m10,l9,,,1,,3r2,l10,2,10,e" filled="f" stroked="f">
                    <v:path arrowok="t" o:connecttype="custom" o:connectlocs="10,720;9,720;0,721;0,723;2,723;10,722;10,720" o:connectangles="0,0,0,0,0,0,0"/>
                  </v:shape>
                  <v:shape id="Picture 3310" o:spid="_x0000_s2011" type="#_x0000_t75" style="position:absolute;left:8903;top:721;width:9;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DaFTFAAAA3gAAAA8AAABkcnMvZG93bnJldi54bWxET0trwkAQvgv9D8sUeqsbJY0luhFtEdKe&#10;NHrocchOHiQ7G7JbTf99t1DwNh/fczbbyfTiSqNrLStYzCMQxKXVLdcKLufD8ysI55E19pZJwQ85&#10;2GYPsw2m2t74RNfC1yKEsEtRQeP9kErpyoYMurkdiANX2dGgD3CspR7xFsJNL5dRlEiDLYeGBgd6&#10;a6jsim+j4Hz4qD7jfH+8mO69TrD86uIkV+rpcdqtQXia/F387851mP+yWsbw9064QWa/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g2hUxQAAAN4AAAAPAAAAAAAAAAAAAAAA&#10;AJ8CAABkcnMvZG93bnJldi54bWxQSwUGAAAAAAQABAD3AAAAkQMAAAAA&#10;">
                    <v:imagedata r:id="rId474" o:title=""/>
                  </v:shape>
                </v:group>
                <v:group id="Group 3311" o:spid="_x0000_s2012" style="position:absolute;left:8896;top:722;width:9;height:3" coordorigin="8896,722" coordsize="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Fvg8cQAAADeAAAA&#10;DwAAAAAAAAAAAAAAAACqAgAAZHJzL2Rvd25yZXYueG1sUEsFBgAAAAAEAAQA+gAAAJsDAAAAAA==&#10;">
                  <v:shape id="Freeform 3312" o:spid="_x0000_s2013" style="position:absolute;left:8896;top:722;width:9;height:3;visibility:visible;mso-wrap-style:square;v-text-anchor:top" coordsize="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71H8UA&#10;AADeAAAADwAAAGRycy9kb3ducmV2LnhtbERP22rCQBB9F/oPyxT6UuqmAVOJrlJKC0KppeoHjNkx&#10;CWZnw+5U0359Vyj4NodznflycJ06UYitZwOP4wwUceVty7WB3fbtYQoqCrLFzjMZ+KEIy8XNaI6l&#10;9Wf+otNGapVCOJZooBHpS61j1ZDDOPY9ceIOPjiUBEOtbcBzCnedzrOs0A5bTg0N9vTSUHXcfDsD&#10;r7t9/vspFFYf64n071O838bCmLvb4XkGSmiQq/jfvbJp/uQpL+DyTrpB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LvUfxQAAAN4AAAAPAAAAAAAAAAAAAAAAAJgCAABkcnMv&#10;ZG93bnJldi54bWxQSwUGAAAAAAQABAD1AAAAigMAAAAA&#10;" path="m9,l7,,,1,,3r2,l9,2,9,e" filled="f" stroked="f">
                    <v:path arrowok="t" o:connecttype="custom" o:connectlocs="9,722;7,722;0,723;0,725;2,725;9,724;9,722" o:connectangles="0,0,0,0,0,0,0"/>
                  </v:shape>
                  <v:shape id="Picture 3313" o:spid="_x0000_s2014" type="#_x0000_t75" style="position:absolute;left:8884;top:723;width:14;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U7PEAAAA3gAAAA8AAABkcnMvZG93bnJldi54bWxET01rwkAQvQv+h2WEXqRuVNQaXUULhV4b&#10;hdLbkB2zwexszK5J+u/dQsHbPN7nbPe9rURLjS8dK5hOEhDEudMlFwrOp4/XNxA+IGusHJOCX/Kw&#10;3w0HW0y16/iL2iwUIoawT1GBCaFOpfS5IYt+4mriyF1cYzFE2BRSN9jFcFvJWZIspcWSY4PBmt4N&#10;5dfsbhUc1qZa38dtd7wukp9b1n9fpre5Ui+j/rABEagPT/G/+1PH+YvVbAV/78Qb5O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t/U7PEAAAA3gAAAA8AAAAAAAAAAAAAAAAA&#10;nwIAAGRycy9kb3ducmV2LnhtbFBLBQYAAAAABAAEAPcAAACQAwAAAAA=&#10;">
                    <v:imagedata r:id="rId475" o:title=""/>
                  </v:shape>
                </v:group>
                <v:group id="Group 3314" o:spid="_x0000_s2015" style="position:absolute;left:8877;top:726;width:8;height:4" coordorigin="8877,726" coordsize="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B5aT2/IAAAA&#10;3gAAAA8AAAAAAAAAAAAAAAAAqgIAAGRycy9kb3ducmV2LnhtbFBLBQYAAAAABAAEAPoAAACfAwAA&#10;AAA=&#10;">
                  <v:shape id="Freeform 3315" o:spid="_x0000_s2016" style="position:absolute;left:8877;top:726;width:8;height:4;visibility:visible;mso-wrap-style:square;v-text-anchor:top" coordsize="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igWcIA&#10;AADeAAAADwAAAGRycy9kb3ducmV2LnhtbERP32vCMBB+F/Y/hBv4Ipqu4JzVKGMg6OOqez+as+mW&#10;XLom2vrfG2Gwt/v4ft56OzgrrtSFxrOCl1kGgrjyuuFawem4m76BCBFZo/VMCm4UYLt5Gq2x0L7n&#10;T7qWsRYphEOBCkyMbSFlqAw5DDPfEifu7DuHMcGulrrDPoU7K/Mse5UOG04NBlv6MFT9lBen4Lvs&#10;z/ny15q5XfDpgMFOdocvpcbPw/sKRKQh/ov/3Hud5s8X+RIe76Qb5OY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2KBZwgAAAN4AAAAPAAAAAAAAAAAAAAAAAJgCAABkcnMvZG93&#10;bnJldi54bWxQSwUGAAAAAAQABAD1AAAAhwMAAAAA&#10;" path="m9,l7,,,2,,4r2,l9,2,9,e" filled="f" stroked="f">
                    <v:path arrowok="t" o:connecttype="custom" o:connectlocs="9,726;7,726;0,728;0,730;2,730;9,728;9,726" o:connectangles="0,0,0,0,0,0,0"/>
                  </v:shape>
                </v:group>
                <v:group id="Group 3316" o:spid="_x0000_s2017" style="position:absolute;left:8870;top:728;width:9;height:4" coordorigin="8870,728" coordsize="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X11bTIAAAA&#10;3gAAAA8AAAAAAAAAAAAAAAAAqgIAAGRycy9kb3ducmV2LnhtbFBLBQYAAAAABAAEAPoAAACfAwAA&#10;AAA=&#10;">
                  <v:shape id="Freeform 3317" o:spid="_x0000_s2018" style="position:absolute;left:8870;top:728;width:9;height:4;visibility:visible;mso-wrap-style:square;v-text-anchor:top" coordsize="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w+fcMA&#10;AADeAAAADwAAAGRycy9kb3ducmV2LnhtbERPS2vCQBC+F/wPywi91Y01PoiuIgWtPVZF8DZmxySY&#10;nQ3Zqab/vlso9DYf33MWq87V6k5tqDwbGA4SUMS5txUXBo6HzcsMVBBki7VnMvBNAVbL3tMCM+sf&#10;/En3vRQqhnDI0EAp0mRah7wkh2HgG+LIXX3rUCJsC21bfMRwV+vXJJlohxXHhhIbeispv+2/nIE0&#10;3X6MfThVp/Okuzj7LttdKsY897v1HJRQJ//iP/fOxvnj6WgIv+/EG/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w+fcMAAADeAAAADwAAAAAAAAAAAAAAAACYAgAAZHJzL2Rv&#10;d25yZXYueG1sUEsFBgAAAAAEAAQA9QAAAIgDAAAAAA==&#10;" path="m9,l7,,,2,,3r2,l9,2,9,e" filled="f" stroked="f">
                    <v:path arrowok="t" o:connecttype="custom" o:connectlocs="9,728;7,728;0,730;0,731;2,731;9,730;9,728" o:connectangles="0,0,0,0,0,0,0"/>
                  </v:shape>
                </v:group>
                <v:group id="Group 3318" o:spid="_x0000_s2019" style="position:absolute;left:8862;top:730;width:10;height:4" coordorigin="8862,730" coordsize="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uWMQAAADeAAAA&#10;DwAAAAAAAAAAAAAAAACqAgAAZHJzL2Rvd25yZXYueG1sUEsFBgAAAAAEAAQA+gAAAJsDAAAAAA==&#10;">
                  <v:shape id="Freeform 3319" o:spid="_x0000_s2020" style="position:absolute;left:8862;top:730;width:10;height:4;visibility:visible;mso-wrap-style:square;v-text-anchor:top" coordsize="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yejsgA&#10;AADeAAAADwAAAGRycy9kb3ducmV2LnhtbESP3YrCMBCF7xf2HcIseLOsqSu6Uo0irkJBEPxDvBua&#10;sS02k9JErW9vBMG7Gc6Z850ZTRpTiivVrrCsoNOOQBCnVhecKdhtFz8DEM4jaywtk4I7OZiMPz9G&#10;GGt74zVdNz4TIYRdjApy76tYSpfmZNC1bUUctJOtDfqw1pnUNd5CuCnlbxT1pcGCAyHHimY5pefN&#10;xQTuf1IOeov9PTksV+f+qqHO/PitVOurmQ5BeGr82/y6TnSo3/vrduH5TphBjh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ODJ6OyAAAAN4AAAAPAAAAAAAAAAAAAAAAAJgCAABk&#10;cnMvZG93bnJldi54bWxQSwUGAAAAAAQABAD1AAAAjQMAAAAA&#10;" path="m10,l8,,,1,,3r2,l10,1,10,e" filled="f" stroked="f">
                    <v:path arrowok="t" o:connecttype="custom" o:connectlocs="10,730;8,730;0,731;0,733;2,733;10,731;10,730" o:connectangles="0,0,0,0,0,0,0"/>
                  </v:shape>
                  <v:shape id="Picture 3320" o:spid="_x0000_s2021" type="#_x0000_t75" style="position:absolute;left:8851;top:731;width:13;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PVX7GAAAA3gAAAA8AAABkcnMvZG93bnJldi54bWxET01rwkAQvQv+h2WEXqRubNRqdBVpKVQ8&#10;mQr1OGTHJJqdDbtbTf99t1DobR7vc1abzjTiRs7XlhWMRwkI4sLqmksFx4+3xzkIH5A1NpZJwTd5&#10;2Kz7vRVm2t75QLc8lCKGsM9QQRVCm0npi4oM+pFtiSN3ts5giNCVUju8x3DTyKckmUmDNceGClt6&#10;qai45l9GwWIy3u73qTsOp8XrhS6p3eWfJ6UeBt12CSJQF/7Ff+53HedPn9MJ/L4Tb5D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E9VfsYAAADeAAAADwAAAAAAAAAAAAAA&#10;AACfAgAAZHJzL2Rvd25yZXYueG1sUEsFBgAAAAAEAAQA9wAAAJIDAAAAAA==&#10;">
                    <v:imagedata r:id="rId472" o:title=""/>
                  </v:shape>
                  <v:shape id="Picture 3321" o:spid="_x0000_s2022" type="#_x0000_t75" style="position:absolute;left:8837;top:733;width:16;height: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D8OXGAAAA3gAAAA8AAABkcnMvZG93bnJldi54bWxET0trwkAQvgv9D8sUepG6sWn6iK4iLULF&#10;k6nQHofsmMRmZ8PuVuO/dwXB23x8z5nOe9OKAznfWFYwHiUgiEurG64UbL+Xj28gfEDW2FomBSfy&#10;MJ/dDaaYa3vkDR2KUIkYwj5HBXUIXS6lL2sy6Ee2I47czjqDIUJXSe3wGMNNK5+S5EUabDg21NjR&#10;R03lX/FvFLw/jxfrdeq2w6z83NM+tavi51eph/t+MQERqA838dX9peP87DXN4PJOvEHOz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wPw5cYAAADeAAAADwAAAAAAAAAAAAAA&#10;AACfAgAAZHJzL2Rvd25yZXYueG1sUEsFBgAAAAAEAAQA9wAAAJIDAAAAAA==&#10;">
                    <v:imagedata r:id="rId472" o:title=""/>
                  </v:shape>
                </v:group>
                <v:group id="Group 3322" o:spid="_x0000_s2023" style="position:absolute;left:8820;top:735;width:19;height:3" coordorigin="8820,735" coordsize="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VDoW8QAAADeAAAA&#10;DwAAAAAAAAAAAAAAAACqAgAAZHJzL2Rvd25yZXYueG1sUEsFBgAAAAAEAAQA+gAAAJsDAAAAAA==&#10;">
                  <v:shape id="Freeform 3323" o:spid="_x0000_s2024" style="position:absolute;left:8820;top:735;width:19;height:3;visibility:visible;mso-wrap-style:square;v-text-anchor:top" coordsize="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CisYA&#10;AADeAAAADwAAAGRycy9kb3ducmV2LnhtbERPTWvCQBC9C/6HZYTedGNbq42u0hqKHoqlqXoesmMS&#10;mp2N2a3Gf+8WBG/zeJ8zW7SmEidqXGlZwXAQgSDOrC45V7D9+ehPQDiPrLGyTAou5GAx73ZmGGt7&#10;5m86pT4XIYRdjAoK7+tYSpcVZNANbE0cuINtDPoAm1zqBs8h3FTyMYpepMGSQ0OBNS0Lyn7TP6Ng&#10;9Zwm759fw51JtptjlUxeR3vplXrotW9TEJ5afxff3Gsd5o/GT2P4fyfcIO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JCisYAAADeAAAADwAAAAAAAAAAAAAAAACYAgAAZHJz&#10;L2Rvd25yZXYueG1sUEsFBgAAAAAEAAQA9QAAAIsDAAAAAA==&#10;" path="m19,l17,,,1,,3r2,l19,2,19,e" filled="f" stroked="f">
                    <v:path arrowok="t" o:connecttype="custom" o:connectlocs="19,735;17,735;0,736;0,738;2,738;19,737;19,735" o:connectangles="0,0,0,0,0,0,0"/>
                  </v:shape>
                </v:group>
                <v:group id="Group 3324" o:spid="_x0000_s2025" style="position:absolute;left:8798;top:736;width:24;height:2" coordorigin="8798,736" coordsize="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uD2bLIAAAA&#10;3gAAAA8AAAAAAAAAAAAAAAAAqgIAAGRycy9kb3ducmV2LnhtbFBLBQYAAAAABAAEAPoAAACfAwAA&#10;AAA=&#10;">
                  <v:shape id="Freeform 3325" o:spid="_x0000_s2026" style="position:absolute;left:8798;top:736;width:24;height:2;visibility:visible;mso-wrap-style:square;v-text-anchor:top" coordsize="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WW28UA&#10;AADeAAAADwAAAGRycy9kb3ducmV2LnhtbERPS2vCQBC+F/wPywi9iG5aWx/RVYogCD1pvXgbs2M2&#10;mp0N2TWJ/94tFHqbj+85y3VnS9FQ7QvHCt5GCQjizOmCcwXHn+1wBsIHZI2lY1LwIA/rVe9lial2&#10;Le+pOYRcxBD2KSowIVSplD4zZNGPXEUcuYurLYYI61zqGtsYbkv5niQTabHg2GCwoo2h7Ha4WwU7&#10;b27UZvfBsaPB5OM6/z49mrNSr/3uawEiUBf+xX/unY7zP6fjOfy+E2+Q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tZbbxQAAAN4AAAAPAAAAAAAAAAAAAAAAAJgCAABkcnMv&#10;ZG93bnJldi54bWxQSwUGAAAAAAQABAD1AAAAigMAAAAA&#10;" path="m,l24,r,2l,2,,e" filled="f" stroked="f">
                    <v:path arrowok="t" o:connecttype="custom" o:connectlocs="0,736;24,736;24,738;0,738;0,736" o:connectangles="0,0,0,0,0"/>
                  </v:shape>
                  <v:shape id="Picture 3326" o:spid="_x0000_s2027" type="#_x0000_t75" style="position:absolute;left:8794;top:733;width:8;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3NE3IAAAA3gAAAA8AAABkcnMvZG93bnJldi54bWxEj0FrwkAQhe+F/odlCr3VTdPWauoqUhF7&#10;EKFR8Dpkp0kwOxuyaxL/fedQ6G2GefPe+xar0TWqpy7Ung08TxJQxIW3NZcGTsft0wxUiMgWG89k&#10;4EYBVsv7uwVm1g/8TX0eSyUmHDI0UMXYZlqHoiKHYeJbYrn9+M5hlLUrte1wEHPX6DRJptphzZJQ&#10;YUufFRWX/OoMXA897dNb+7Jbz9PdZn7Oh3ipjXl8GNcfoCKN8V/89/1lpf7b+6sACI7MoJ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mdzRNyAAAAN4AAAAPAAAAAAAAAAAA&#10;AAAAAJ8CAABkcnMvZG93bnJldi54bWxQSwUGAAAAAAQABAD3AAAAlAMAAAAA&#10;">
                    <v:imagedata r:id="rId483" o:title=""/>
                  </v:shape>
                </v:group>
                <v:group id="Group 3327" o:spid="_x0000_s2028" style="position:absolute;left:8791;top:736;width:5;height:5" coordorigin="8791,736"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r8DUsUAAADeAAAADwAAAGRycy9kb3ducmV2LnhtbERPTWvCQBC9C/0PyxR6&#10;003a2krqKiJVPIhgFMTbkB2TYHY2ZLdJ/PddQfA2j/c503lvKtFS40rLCuJRBII4s7rkXMHxsBpO&#10;QDiPrLGyTApu5GA+exlMMdG24z21qc9FCGGXoILC+zqR0mUFGXQjWxMH7mIbgz7AJpe6wS6Em0q+&#10;R9GXNFhyaCiwpmVB2TX9MwrWHXaLj/i33V4vy9v5MN6dtjEp9fbaL35AeOr9U/xwb3SYP/7+jO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A1LFAAAA3gAA&#10;AA8AAAAAAAAAAAAAAAAAqgIAAGRycy9kb3ducmV2LnhtbFBLBQYAAAAABAAEAPoAAACcAwAAAAA=&#10;">
                  <v:shape id="Freeform 3328" o:spid="_x0000_s2029" style="position:absolute;left:8791;top:736;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H4MUA&#10;AADeAAAADwAAAGRycy9kb3ducmV2LnhtbERPTWvCQBC9C/6HZYRepG4MmkrqKiII7aVgIoK3ITtN&#10;0mZnQ3bV1F/vFgRv83ifs1z3phEX6lxtWcF0EoEgLqyuuVRwyHevCxDOI2tsLJOCP3KwXg0HS0y1&#10;vfKeLpkvRQhhl6KCyvs2ldIVFRl0E9sSB+7bdgZ9gF0pdYfXEG4aGUdRIg3WHBoqbGlbUfGbnY2C&#10;o44/+0PO41vy445f2Wx3SnSj1Muo37yD8NT7p/jh/tBh/vxtFsP/O+EG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D4fgxQAAAN4AAAAPAAAAAAAAAAAAAAAAAJgCAABkcnMv&#10;ZG93bnJldi54bWxQSwUGAAAAAAQABAD1AAAAigMAAAAA&#10;" path="m3,l,2,,5r6,l3,e" filled="f" stroked="f">
                    <v:path arrowok="t" o:connecttype="custom" o:connectlocs="3,736;0,738;0,741;6,741;3,736" o:connectangles="0,0,0,0,0"/>
                  </v:shape>
                  <v:shape id="Picture 3329" o:spid="_x0000_s2030" type="#_x0000_t75" style="position:absolute;left:8791;top:741;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44o3DGAAAA3gAAAA8AAABkcnMvZG93bnJldi54bWxET9tqwkAQfS/0H5Yp9K1uTC9KdBUVWi0U&#10;6u0DxuyYDWZnY3ZrYr++Wyj0bQ7nOuNpZytxocaXjhX0ewkI4tzpkgsF+93rwxCED8gaK8ek4Eoe&#10;ppPbmzFm2rW8ocs2FCKGsM9QgQmhzqT0uSGLvudq4sgdXWMxRNgUUjfYxnBbyTRJXqTFkmODwZoW&#10;hvLT9ssqOC/xPf38WDljzvN2v1m/fR/SVKn7u242AhGoC//iP/dKx/nPg6dH+H0n3iA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ijcMYAAADeAAAADwAAAAAAAAAAAAAA&#10;AACfAgAAZHJzL2Rvd25yZXYueG1sUEsFBgAAAAAEAAQA9wAAAJIDAAAAAA==&#10;">
                    <v:imagedata r:id="rId481" o:title=""/>
                  </v:shape>
                </v:group>
                <v:group id="Group 3330" o:spid="_x0000_s2031" style="position:absolute;left:8767;top:733;width:7;height:8" coordorigin="8767,733" coordsize="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sigysUAAADeAAAADwAAAGRycy9kb3ducmV2LnhtbERPS2vCQBC+C/0PyxS8&#10;1U18VVJXEdHiQQS1IL0N2TEJZmdDdk3iv+8KBW/z8T1nvuxMKRqqXWFZQTyIQBCnVhecKfg5bz9m&#10;IJxH1lhaJgUPcrBcvPXmmGjb8pGak89ECGGXoILc+yqR0qU5GXQDWxEH7mprgz7AOpO6xjaEm1IO&#10;o2gqDRYcGnKsaJ1TejvdjYLvFtvVKN40+9t1/fg9Tw6XfUxK9d+71RcIT51/if/dOx3mTz7H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IoMrFAAAA3gAA&#10;AA8AAAAAAAAAAAAAAAAAqgIAAGRycy9kb3ducmV2LnhtbFBLBQYAAAAABAAEAPoAAACcAwAAAAA=&#10;">
                  <v:shape id="Freeform 3331" o:spid="_x0000_s2032" style="position:absolute;left:8767;top:733;width:7;height:8;visibility:visible;mso-wrap-style:square;v-text-anchor:top" coordsize="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2d3sgA&#10;AADeAAAADwAAAGRycy9kb3ducmV2LnhtbESPQWsCMRCF7wX/QxjBi9RspVpZjVIEsR6qaCt4HDbj&#10;7uJmsiZR139vhEJvM7z3vnkzmTWmEldyvrSs4K2XgCDOrC45V/D7s3gdgfABWWNlmRTcycNs2nqZ&#10;YKrtjbd03YVcRAj7FBUUIdSplD4ryKDv2Zo4akfrDIa4ulxqh7cIN5XsJ8lQGiw5XiiwpnlB2Wl3&#10;MZHilvaw3ncX2eZSfW9H/rzad89KddrN5xhEoCb8m//SXzrWH3y8D+D5TpxBTh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DZ3eyAAAAN4AAAAPAAAAAAAAAAAAAAAAAJgCAABk&#10;cnMvZG93bnJldi54bWxQSwUGAAAAAAQABAD1AAAAjQMAAAAA&#10;" path="m5,l,4,2,8,7,6,5,e" filled="f" stroked="f">
                    <v:path arrowok="t" o:connecttype="custom" o:connectlocs="5,733;0,737;2,741;7,739;5,733" o:connectangles="0,0,0,0,0"/>
                  </v:shape>
                </v:group>
                <v:group id="Group 3332" o:spid="_x0000_s2033" style="position:absolute;left:8764;top:737;width:5;height:5" coordorigin="8764,737"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VabJsUAAADeAAAADwAAAGRycy9kb3ducmV2LnhtbERPS2vCQBC+C/6HZQRv&#10;dRNbH0RXEWlLDyL4APE2ZMckmJ0N2TWJ/75bKHibj+85y3VnStFQ7QrLCuJRBII4tbrgTMH59PU2&#10;B+E8ssbSMil4koP1qt9bYqJtywdqjj4TIYRdggpy76tESpfmZNCNbEUcuJutDfoA60zqGtsQbko5&#10;jqKpNFhwaMixom1O6f34MAq+W2w37/Fns7vfts/rabK/7GJSajjoNgsQnjr/Ev+7f3SYP5l9TOH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1WmybFAAAA3gAA&#10;AA8AAAAAAAAAAAAAAAAAqgIAAGRycy9kb3ducmV2LnhtbFBLBQYAAAAABAAEAPoAAACcAwAAAAA=&#10;">
                  <v:shape id="Freeform 3333" o:spid="_x0000_s2034" style="position:absolute;left:8764;top:737;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gkeMQA&#10;AADeAAAADwAAAGRycy9kb3ducmV2LnhtbERPTYvCMBC9C/6HMIIXWdMVrVKNsgiCXhasIngbmrHt&#10;bjMpTdTqrzcLwt7m8T5nsWpNJW7UuNKygs9hBII4s7rkXMHxsPmYgXAeWWNlmRQ8yMFq2e0sMNH2&#10;znu6pT4XIYRdggoK7+tESpcVZNANbU0cuIttDPoAm1zqBu8h3FRyFEWxNFhyaCiwpnVB2W96NQpO&#10;erRrjwcePOMfd/pOx5tzrCul+r32aw7CU+v/xW/3Vof5k+l4Cn/vhBvk8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4JHjEAAAA3gAAAA8AAAAAAAAAAAAAAAAAmAIAAGRycy9k&#10;b3ducmV2LnhtbFBLBQYAAAAABAAEAPUAAACJAwAAAAA=&#10;" path="m3,l,1,,4r5,l3,e" filled="f" stroked="f">
                    <v:path arrowok="t" o:connecttype="custom" o:connectlocs="3,737;0,738;0,741;5,741;3,737" o:connectangles="0,0,0,0,0"/>
                  </v:shape>
                  <v:shape id="Picture 3334" o:spid="_x0000_s2035" type="#_x0000_t75" style="position:absolute;left:8764;top:741;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cMQHIAAAA3gAAAA8AAABkcnMvZG93bnJldi54bWxEj9FOwzAMRd+R+IfISLxtKRUM1C2bAAm2&#10;SUiwsQ/wGtNUNE7XZGvh6/HDJN5s3et7j2eLwTfqRF2sAxu4GWegiMtga64M7D5fRg+gYkK22AQm&#10;Az8UYTG/vJhhYUPPGzptU6UkhGOBBlxKbaF1LB15jOPQEov2FTqPSdau0rbDXsJ9o/Msm2iPNUuD&#10;w5aeHZXf26M3cFjiOn9/WwXnDk/9bvPx+rvPc2Our4bHKahEQ/o3n69XVvDv7m+FV96RGfT8D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gnDEByAAAAN4AAAAPAAAAAAAAAAAA&#10;AAAAAJ8CAABkcnMvZG93bnJldi54bWxQSwUGAAAAAAQABAD3AAAAlAMAAAAA&#10;">
                    <v:imagedata r:id="rId481" o:title=""/>
                  </v:shape>
                  <v:shape id="Picture 3335" o:spid="_x0000_s2036" type="#_x0000_t75" style="position:absolute;left:8739;top:731;width:7;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NndDFAAAA3gAAAA8AAABkcnMvZG93bnJldi54bWxET01rwkAQvRf8D8sI3urGaFsTXUUUsYdS&#10;aCp4HbJjEszOhuyaxH/fLRR6m8f7nPV2MLXoqHWVZQWzaQSCOLe64kLB+fv4vAThPLLG2jIpeJCD&#10;7Wb0tMZU256/qMt8IUIIuxQVlN43qZQuL8mgm9qGOHBX2xr0AbaF1C32IdzUMo6iV2mw4tBQYkP7&#10;kvJbdjcK7p8dfcSPZn7aJfHpkFyy3t8qpSbjYbcC4Wnw/+I/97sO81/eFgn8vhNukJ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3TZ3QxQAAAN4AAAAPAAAAAAAAAAAAAAAA&#10;AJ8CAABkcnMvZG93bnJldi54bWxQSwUGAAAAAAQABAD3AAAAkQMAAAAA&#10;">
                    <v:imagedata r:id="rId483" o:title=""/>
                  </v:shape>
                </v:group>
                <v:group id="Group 3336" o:spid="_x0000_s2037" style="position:absolute;left:8736;top:733;width:5;height:5" coordorigin="8736,733"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gqMBTIAAAA&#10;3gAAAA8AAAAAAAAAAAAAAAAAqgIAAGRycy9kb3ducmV2LnhtbFBLBQYAAAAABAAEAPoAAACfAwAA&#10;AAA=&#10;">
                  <v:shape id="Freeform 3337" o:spid="_x0000_s2038" style="position:absolute;left:8736;top:733;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SPSsQA&#10;AADeAAAADwAAAGRycy9kb3ducmV2LnhtbERPTYvCMBC9L/gfwgheFk0VrVKNIguCXha2iuBtaMa2&#10;2kxKk9Xqr98sCN7m8T5nsWpNJW7UuNKyguEgAkGcWV1yruCw3/RnIJxH1lhZJgUPcrBadj4WmGh7&#10;5x+6pT4XIYRdggoK7+tESpcVZNANbE0cuLNtDPoAm1zqBu8h3FRyFEWxNFhyaCiwpq+Csmv6axQc&#10;9WjXHvb8+Ywv7vidjjenWFdK9brteg7CU+vf4pd7q8P8yXQyhP93w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Ej0rEAAAA3gAAAA8AAAAAAAAAAAAAAAAAmAIAAGRycy9k&#10;b3ducmV2LnhtbFBLBQYAAAAABAAEAPUAAACJAwAAAAA=&#10;" path="m3,l,2,,6r5,l3,e" filled="f" stroked="f">
                    <v:path arrowok="t" o:connecttype="custom" o:connectlocs="3,733;0,735;0,739;5,739;3,733" o:connectangles="0,0,0,0,0"/>
                  </v:shape>
                </v:group>
                <v:group id="Group 3338" o:spid="_x0000_s2039" style="position:absolute;left:8736;top:739;width:5;height:19" coordorigin="8736,739"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7QL+MQAAADeAAAA&#10;DwAAAAAAAAAAAAAAAACqAgAAZHJzL2Rvd25yZXYueG1sUEsFBgAAAAAEAAQA+gAAAJsDAAAAAA==&#10;">
                  <v:shape id="Freeform 3339" o:spid="_x0000_s2040" style="position:absolute;left:8736;top:739;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lnrcYA&#10;AADeAAAADwAAAGRycy9kb3ducmV2LnhtbERPS2sCMRC+F/ofwhR6KZrU4ipbo5TSFunB4gPP42bc&#10;rG4myybV9d8bodDbfHzPmcw6V4sTtaHyrOG5r0AQF95UXGrYrD97YxAhIhusPZOGCwWYTe/vJpgb&#10;f+YlnVaxFCmEQ44abIxNLmUoLDkMfd8QJ27vW4cxwbaUpsVzCne1HCiVSYcVpwaLDb1bKo6rX6fh&#10;Wx3sz2Dx5LNj97UfZeOPw26rtH586N5eQUTq4r/4zz03af5wNHyB2zvpBjm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SlnrcYAAADeAAAADwAAAAAAAAAAAAAAAACYAgAAZHJz&#10;L2Rvd25yZXYueG1sUEsFBgAAAAAEAAQA9QAAAIsDAAAAAA==&#10;" path="m,l5,r,19l,19,,e" filled="f" stroked="f">
                    <v:path arrowok="t" o:connecttype="custom" o:connectlocs="0,739;5,739;5,758;0,758;0,739" o:connectangles="0,0,0,0,0"/>
                  </v:shape>
                  <v:shape id="Picture 3340" o:spid="_x0000_s2041" type="#_x0000_t75" style="position:absolute;left:8823;top:733;width:7;height: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VpJPEAAAA3gAAAA8AAABkcnMvZG93bnJldi54bWxET0trwkAQvgv9D8sIvdWNaX2lriIVsQcR&#10;jILXITtNgtnZkF2T+O+7hYK3+fies1z3phItNa60rGA8ikAQZ1aXnCu4nHdvcxDOI2usLJOCBzlY&#10;r14GS0y07fhEbepzEULYJaig8L5OpHRZQQbdyNbEgfuxjUEfYJNL3WAXwk0l4yiaSoMlh4YCa/oq&#10;KLuld6PgfmzpED/q9/1mEe+3i2va+Vup1Ouw33yC8NT7p/jf/a3D/Mls8gF/74Qb5O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yVpJPEAAAA3gAAAA8AAAAAAAAAAAAAAAAA&#10;nwIAAGRycy9kb3ducmV2LnhtbFBLBQYAAAAABAAEAPcAAACQAwAAAAA=&#10;">
                    <v:imagedata r:id="rId483" o:title=""/>
                  </v:shape>
                </v:group>
                <v:group id="Group 3341" o:spid="_x0000_s2042" style="position:absolute;left:8820;top:737;width:5;height:5" coordorigin="8820,737"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2TjMUAAADeAAAADwAAAGRycy9kb3ducmV2LnhtbERPS2vCQBC+F/wPywi9&#10;1U0sqRJdRUTFgxR8gHgbsmMSzM6G7JrEf98tFHqbj+8582VvKtFS40rLCuJRBII4s7rkXMHlvP2Y&#10;gnAeWWNlmRS8yMFyMXibY6ptx0dqTz4XIYRdigoK7+tUSpcVZNCNbE0cuLttDPoAm1zqBrsQbio5&#10;jqIvabDk0FBgTeuCssfpaRTsOuxWn/GmPTzu69ftnHxfDzEp9T7sVzMQnnr/L/5z73WYn0yS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hdk4zFAAAA3gAA&#10;AA8AAAAAAAAAAAAAAAAAqgIAAGRycy9kb3ducmV2LnhtbFBLBQYAAAAABAAEAPoAAACcAwAAAAA=&#10;">
                  <v:shape id="Freeform 3342" o:spid="_x0000_s2043" style="position:absolute;left:8820;top:737;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0XPsQA&#10;AADeAAAADwAAAGRycy9kb3ducmV2LnhtbERPTYvCMBC9C/sfwix4kTVVtLt0jSKCoBfBKsLehma2&#10;rTaT0kSt/nojCN7m8T5nMmtNJS7UuNKygkE/AkGcWV1yrmC/W379gHAeWWNlmRTcyMFs+tGZYKLt&#10;lbd0SX0uQgi7BBUU3teJlC4ryKDr25o4cP+2MegDbHKpG7yGcFPJYRTF0mDJoaHAmhYFZaf0bBQc&#10;9HDd7nfcu8dHd9iko+VfrCulup/t/BeEp9a/xS/3Sof54+9xDM93w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tFz7EAAAA3gAAAA8AAAAAAAAAAAAAAAAAmAIAAGRycy9k&#10;b3ducmV2LnhtbFBLBQYAAAAABAAEAPUAAACJAwAAAAA=&#10;" path="m3,l,1,,4r5,l3,e" filled="f" stroked="f">
                    <v:path arrowok="t" o:connecttype="custom" o:connectlocs="3,737;0,738;0,741;5,741;3,737" o:connectangles="0,0,0,0,0"/>
                  </v:shape>
                  <v:shape id="Picture 3343" o:spid="_x0000_s2044" type="#_x0000_t75" style="position:absolute;left:8820;top:741;width:5;height: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aM67FAAAA3gAAAA8AAABkcnMvZG93bnJldi54bWxET9tqwkAQfS/0H5YR+lY3BqwSXcUW2loQ&#10;vH7AmB2zwexszG5N2q/vFgTf5nCuM513thJXanzpWMGgn4Agzp0uuVBw2L8/j0H4gKyxckwKfsjD&#10;fPb4MMVMu5a3dN2FQsQQ9hkqMCHUmZQ+N2TR911NHLmTayyGCJtC6gbbGG4rmSbJi7RYcmwwWNOb&#10;ofy8+7YKLp/4la5XS2fM5bU9bDcfv8c0Veqp1y0mIAJ14S6+uZc6zh+OhiP4fyfeIG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2jOuxQAAAN4AAAAPAAAAAAAAAAAAAAAA&#10;AJ8CAABkcnMvZG93bnJldi54bWxQSwUGAAAAAAQABAD3AAAAkQMAAAAA&#10;">
                    <v:imagedata r:id="rId481" o:title=""/>
                  </v:shape>
                  <v:shape id="Picture 3344" o:spid="_x0000_s2045" type="#_x0000_t75" style="position:absolute;left:8851;top:731;width:6;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dhJDHAAAA3gAAAA8AAABkcnMvZG93bnJldi54bWxEj0tvwkAMhO9I/IeVkXqDDRWPKmVBFYKq&#10;PfI4lJvJuklE1htllxD66+sDEjdbM575vFh1rlItNaH0bGA8SkARZ96WnBs4HrbDN1AhIlusPJOB&#10;OwVYLfu9BabW33hH7T7mSkI4pGigiLFOtQ5ZQQ7DyNfEov36xmGUtcm1bfAm4a7Sr0ky0w5LloYC&#10;a1oXlF32V2fgdDie75OkDX9uh9/65zpZf268MS+D7uMdVKQuPs2P6y8r+NP5VHjlHZlBL/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tdhJDHAAAA3gAAAA8AAAAAAAAAAAAA&#10;AAAAnwIAAGRycy9kb3ducmV2LnhtbFBLBQYAAAAABAAEAPcAAACTAwAAAAA=&#10;">
                    <v:imagedata r:id="rId1343" o:title=""/>
                  </v:shape>
                </v:group>
                <v:group id="Group 3345" o:spid="_x0000_s2046" style="position:absolute;left:8847;top:733;width:5;height:5" coordorigin="8847,733"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kQmYnFAAAA3gAA&#10;AA8AAAAAAAAAAAAAAAAAqgIAAGRycy9kb3ducmV2LnhtbFBLBQYAAAAABAAEAPoAAACcAwAAAAA=&#10;">
                  <v:shape id="Freeform 3346" o:spid="_x0000_s2047" style="position:absolute;left:8847;top:733;width:5;height:5;visibility:visible;mso-wrap-style:square;v-text-anchor:top" coordsize="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TgbMgA&#10;AADeAAAADwAAAGRycy9kb3ducmV2LnhtbESPQWvCQBCF74X+h2WEXkrdKDaV1FWKIOhFaBShtyE7&#10;JqnZ2ZDdavTXOwehtxnmzXvvmy1616gzdaH2bGA0TEARF97WXBrY71ZvU1AhIltsPJOBKwVYzJ+f&#10;ZphZf+FvOuexVGLCIUMDVYxtpnUoKnIYhr4lltvRdw6jrF2pbYcXMXeNHidJqh3WLAkVtrSsqDjl&#10;f87AwY43/X7Hr7f0Nxy2+WT1k9rGmJdB//UJKlIf/8WP77WV+u8fqQAIjsyg5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JOBsyAAAAN4AAAAPAAAAAAAAAAAAAAAAAJgCAABk&#10;cnMvZG93bnJldi54bWxQSwUGAAAAAAQABAD1AAAAjQMAAAAA&#10;" path="m4,l,2,,6r6,l4,e" filled="f" stroked="f">
                    <v:path arrowok="t" o:connecttype="custom" o:connectlocs="4,733;0,735;0,739;6,739;4,733" o:connectangles="0,0,0,0,0"/>
                  </v:shape>
                </v:group>
                <v:group id="Group 3347" o:spid="_x0000_s2048" style="position:absolute;left:8847;top:739;width:5;height:19" coordorigin="8847,739" coordsize="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QpfMsUAAADeAAAADwAAAGRycy9kb3ducmV2LnhtbERPS2vCQBC+F/wPyxS8&#10;1U2UpJK6ikiVHkKhKpTehuyYBLOzIbvN4993C4Xe5uN7zmY3mkb01LnasoJ4EYEgLqyuuVRwvRyf&#10;1iCcR9bYWCYFEznYbWcPG8y0HfiD+rMvRQhhl6GCyvs2k9IVFRl0C9sSB+5mO4M+wK6UusMhhJtG&#10;LqMolQZrDg0VtnSoqLifv42C04DDfhW/9vn9dpi+Lsn7Zx6TUvPHcf8CwtPo/8V/7jcd5ifPaQy/&#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kKXzLFAAAA3gAA&#10;AA8AAAAAAAAAAAAAAAAAqgIAAGRycy9kb3ducmV2LnhtbFBLBQYAAAAABAAEAPoAAACcAwAAAAA=&#10;">
                  <v:shape id="Freeform 3348" o:spid="_x0000_s2049" style="position:absolute;left:8847;top:739;width:5;height:19;visibility:visible;mso-wrap-style:square;v-text-anchor:top" coordsize="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Ii8YA&#10;AADeAAAADwAAAGRycy9kb3ducmV2LnhtbERPTWsCMRC9F/ofwhR6KZq40FVWo5RiS+mhUhXP42bc&#10;rG4myybV7b83QqG3ebzPmS1614gzdaH2rGE0VCCIS29qrjRsN2+DCYgQkQ02nknDLwVYzO/vZlgY&#10;f+FvOq9jJVIIhwI12BjbQspQWnIYhr4lTtzBdw5jgl0lTYeXFO4amSmVS4c1pwaLLb1aKk/rH6fh&#10;Ux3tKvt68vmpfz+M88nyuN8prR8f+pcpiEh9/Bf/uT9Mmv88zjO4vZNu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AkIi8YAAADeAAAADwAAAAAAAAAAAAAAAACYAgAAZHJz&#10;L2Rvd25yZXYueG1sUEsFBgAAAAAEAAQA9QAAAIsDAAAAAA==&#10;" path="m,l6,r,19l,19,,e" filled="f" stroked="f">
                    <v:path arrowok="t" o:connecttype="custom" o:connectlocs="0,739;6,739;6,758;0,758;0,739" o:connectangles="0,0,0,0,0"/>
                  </v:shape>
                  <v:shape id="Picture 3349" o:spid="_x0000_s2050" type="#_x0000_t75" style="position:absolute;left:8636;top:728;width:21;height: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u7HDEAAAA3gAAAA8AAABkcnMvZG93bnJldi54bWxET01rwkAQvRf8D8sUvJS6UdFq6ioqFLw2&#10;FcTbkB2zwexszK5J/PddodDbPN7nrDa9rURLjS8dKxiPEhDEudMlFwqOP1/vCxA+IGusHJOCB3nY&#10;rAcvK0y16/ib2iwUIoawT1GBCaFOpfS5IYt+5GriyF1cYzFE2BRSN9jFcFvJSZLMpcWSY4PBmvaG&#10;8mt2twq2S1Mt729tt7vOkvMt60+X8W2q1PC1336CCNSHf/Gf+6Dj/NnHfArPd+INcv0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Iu7HDEAAAA3gAAAA8AAAAAAAAAAAAAAAAA&#10;nwIAAGRycy9kb3ducmV2LnhtbFBLBQYAAAAABAAEAPcAAACQAwAAAAA=&#10;">
                    <v:imagedata r:id="rId475" o:title=""/>
                  </v:shape>
                  <v:shape id="Picture 3350" o:spid="_x0000_s2051" type="#_x0000_t75" style="position:absolute;left:8636;top:728;width:19;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8emPFAAAA3gAAAA8AAABkcnMvZG93bnJldi54bWxET0trAjEQvhf6H8IUeimatb7q1iiiCBZP&#10;roI9Dptxd+1msiRRt//eFAre5uN7znTemlpcyfnKsoJeNwFBnFtdcaHgsF93PkD4gKyxtkwKfsnD&#10;fPb8NMVU2xvv6JqFQsQQ9ikqKENoUil9XpJB37UNceRO1hkMEbpCaoe3GG5q+Z4kI2mw4thQYkPL&#10;kvKf7GIUTAa9xXbbd4e3Yb4607lvv7Ljt1KvL+3iE0SgNjzE/+6NjvOH49EA/t6JN8jZ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HpjxQAAAN4AAAAPAAAAAAAAAAAAAAAA&#10;AJ8CAABkcnMvZG93bnJldi54bWxQSwUGAAAAAAQABAD3AAAAkQMAAAAA&#10;">
                    <v:imagedata r:id="rId472" o:title=""/>
                  </v:shape>
                  <v:shape id="Picture 3351" o:spid="_x0000_s2052" type="#_x0000_t75" style="position:absolute;left:8636;top:728;width:17;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w3/jGAAAA3gAAAA8AAABkcnMvZG93bnJldi54bWxET01rwkAQvQv9D8sUvEjdWBur0VXEUqh4&#10;aiq0xyE7JrHZ2bC71fTfu4LgbR7vcxarzjTiRM7XlhWMhgkI4sLqmksF+6/3pykIH5A1NpZJwT95&#10;WC0fegvMtD3zJ53yUIoYwj5DBVUIbSalLyoy6Ie2JY7cwTqDIUJXSu3wHMNNI5+TZCIN1hwbKmxp&#10;U1Hxm/8ZBbOX0Xq3G7v9IC3ejnQc223+/aNU/7Fbz0EE6sJdfHN/6Dg/fZ2kcH0n3iC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LDf+MYAAADeAAAADwAAAAAAAAAAAAAA&#10;AACfAgAAZHJzL2Rvd25yZXYueG1sUEsFBgAAAAAEAAQA9wAAAJIDAAAAAA==&#10;">
                    <v:imagedata r:id="rId472" o:title=""/>
                  </v:shape>
                  <v:shape id="Picture 3352" o:spid="_x0000_s2053" type="#_x0000_t75" style="position:absolute;left:8636;top:728;width:16;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iQY/GAAAA3gAAAA8AAABkcnMvZG93bnJldi54bWxET01rwkAQvRf8D8sIvRTdqDXV6CrSIlQ8&#10;mQrtcciOSTQ7G3a3Gv99t1DobR7vc5brzjTiSs7XlhWMhgkI4sLqmksFx4/tYAbCB2SNjWVScCcP&#10;61XvYYmZtjc+0DUPpYgh7DNUUIXQZlL6oiKDfmhb4sidrDMYInSl1A5vMdw0cpwkqTRYc2yosKXX&#10;iopL/m0UzJ9Hm/1+4o5P0+LtTOeJ3eWfX0o99rvNAkSgLvyL/9zvOs6fvqQp/L4Tb5Cr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GJBj8YAAADeAAAADwAAAAAAAAAAAAAA&#10;AACfAgAAZHJzL2Rvd25yZXYueG1sUEsFBgAAAAAEAAQA9wAAAJIDAAAAAA==&#10;">
                    <v:imagedata r:id="rId472" o:title=""/>
                  </v:shape>
                  <v:shape id="Picture 3353" o:spid="_x0000_s2054" type="#_x0000_t75" style="position:absolute;left:8636;top:728;width:14;height: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u5BTFAAAA3gAAAA8AAABkcnMvZG93bnJldi54bWxET01rAjEQvQv9D2EKXkSz1qrtahSxCC2e&#10;XAU9Dptxd+1msiSprv++KRS8zeN9znzZmlpcyfnKsoLhIAFBnFtdcaHgsN/030D4gKyxtkwK7uRh&#10;uXjqzDHV9sY7umahEDGEfYoKyhCaVEqfl2TQD2xDHLmzdQZDhK6Q2uEthptaviTJRBqsODaU2NC6&#10;pPw7+zEK3l+Hq+125A69cf5xocvIfmXHk1Ld53Y1AxGoDQ/xv/tTx/nj6WQKf+/EG+Ti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LuQUxQAAAN4AAAAPAAAAAAAAAAAAAAAA&#10;AJ8CAABkcnMvZG93bnJldi54bWxQSwUGAAAAAAQABAD3AAAAkQMAAAAA&#10;">
                    <v:imagedata r:id="rId472" o:title=""/>
                  </v:shape>
                  <v:shape id="Picture 3354" o:spid="_x0000_s2055" type="#_x0000_t75" style="position:absolute;left:8636;top:728;width:12;height: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xcGbJAAAA3gAAAA8AAABkcnMvZG93bnJldi54bWxEj0FPwkAQhe8m/ofNmHAxsgUEtbIQgiHB&#10;cLKS6HHSHdtCd7bZXaH8e+Zg4m0m781738yXvWvViUJsPBsYDTNQxKW3DVcG9p+bh2dQMSFbbD2T&#10;gQtFWC5ub+aYW3/mDzoVqVISwjFHA3VKXa51LGtyGIe+IxbtxweHSdZQaRvwLOGu1eMsm2mHDUtD&#10;jR2tayqPxa8z8PI4Wu12k7C/n5ZvBzpM/Hvx9W3M4K5fvYJK1Kd/89/11gr+9GkmvPKOzKA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OrFwZskAAADeAAAADwAAAAAAAAAA&#10;AAAAAACfAgAAZHJzL2Rvd25yZXYueG1sUEsFBgAAAAAEAAQA9wAAAJUDAAAAAA==&#10;">
                    <v:imagedata r:id="rId472" o:title=""/>
                  </v:shape>
                  <v:shape id="Picture 3355" o:spid="_x0000_s2056" type="#_x0000_t75" style="position:absolute;left:8636;top:728;width:10;height: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91f3FAAAA3gAAAA8AAABkcnMvZG93bnJldi54bWxET01rAjEQvQv9D2EKXkSz1qp1NYpYhBZP&#10;roI9Dptxd+1msiSprv++KRS8zeN9zmLVmlpcyfnKsoLhIAFBnFtdcaHgeNj230D4gKyxtkwK7uRh&#10;tXzqLDDV9sZ7umahEDGEfYoKyhCaVEqfl2TQD2xDHLmzdQZDhK6Q2uEthptaviTJRBqsODaU2NCm&#10;pPw7+zEKZq/D9W43csfeOH+/0GVkP7PTl1Ld53Y9BxGoDQ/xv/tDx/nj6WQGf+/EG+Ty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dX9xQAAAN4AAAAPAAAAAAAAAAAAAAAA&#10;AJ8CAABkcnMvZG93bnJldi54bWxQSwUGAAAAAAQABAD3AAAAkQMAAAAA&#10;">
                    <v:imagedata r:id="rId472" o:title=""/>
                  </v:shape>
                </v:group>
                <v:group id="Group 3356" o:spid="_x0000_s2057" style="position:absolute;left:8636;top:728;width:7;height:5" coordorigin="8636,728" coordsize="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OfbHTIAAAA&#10;3gAAAA8AAAAAAAAAAAAAAAAAqgIAAGRycy9kb3ducmV2LnhtbFBLBQYAAAAABAAEAPoAAACfAwAA&#10;AAA=&#10;">
                  <v:shape id="Freeform 3357" o:spid="_x0000_s2058" style="position:absolute;left:8636;top:728;width:7;height:5;visibility:visible;mso-wrap-style:square;v-text-anchor:top" coordsize="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EiiMYA&#10;AADeAAAADwAAAGRycy9kb3ducmV2LnhtbERPTWvCQBC9F/wPywi91U1ETZu6ShEsVgut1ktvQ3aa&#10;Dc3Ohuw2xn/vCkJv83ifM1/2thYdtb5yrCAdJSCIC6crLhUcv9YPjyB8QNZYOyYFZ/KwXAzu5phr&#10;d+I9dYdQihjCPkcFJoQml9IXhiz6kWuII/fjWoshwraUusVTDLe1HCfJTFqsODYYbGhlqPg9/FkF&#10;yfFpskm3BZmd2b++vX9OP7rsW6n7Yf/yDCJQH/7FN/dGx/nTLEvh+k68QS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EiiMYAAADeAAAADwAAAAAAAAAAAAAAAACYAgAAZHJz&#10;L2Rvd25yZXYueG1sUEsFBgAAAAAEAAQA9QAAAIsDAAAAAA==&#10;" path="m7,l5,r,3l,3,,5r7,l7,e" filled="f" stroked="f">
                    <v:path arrowok="t" o:connecttype="custom" o:connectlocs="7,728;5,728;5,731;0,731;0,733;7,733;7,728" o:connectangles="0,0,0,0,0,0,0"/>
                  </v:shape>
                </v:group>
                <v:group id="Group 3358" o:spid="_x0000_s2059" style="position:absolute;left:8636;top:728;width:5;height:4" coordorigin="8636,728" coordsize="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FXmMQAAADeAAAADwAAAGRycy9kb3ducmV2LnhtbERPS4vCMBC+C/sfwizs&#10;TdO6qEs1ioi7eBDBByzehmZsi82kNLGt/94Igrf5+J4zW3SmFA3VrrCsIB5EIIhTqwvOFJyOv/0f&#10;EM4jaywtk4I7OVjMP3ozTLRteU/NwWcihLBLUEHufZVI6dKcDLqBrYgDd7G1QR9gnUldYxvCTSmH&#10;UTSWBgsODTlWtMopvR5uRsFfi+3yO1432+tldT8fR7v/bUxKfX12yykIT51/i1/ujQ7zR5PJ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AFXmMQAAADeAAAA&#10;DwAAAAAAAAAAAAAAAACqAgAAZHJzL2Rvd25yZXYueG1sUEsFBgAAAAAEAAQA+gAAAJsDAAAAAA==&#10;">
                  <v:shape id="Freeform 3359" o:spid="_x0000_s2060" style="position:absolute;left:8636;top:728;width:5;height:4;visibility:visible;mso-wrap-style:square;v-text-anchor:top" coordsize="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qiGMQA&#10;AADeAAAADwAAAGRycy9kb3ducmV2LnhtbERPTWvCQBC9F/wPywje6q5Kq0ZXkYLgTZt68TZmxySa&#10;nQ3ZrYn99W6h0Ns83ucs152txJ0aXzrWMBoqEMSZMyXnGo5f29cZCB+QDVaOScODPKxXvZclJsa1&#10;/En3NOQihrBPUEMRQp1I6bOCLPqhq4kjd3GNxRBhk0vTYBvDbSXHSr1LiyXHhgJr+igou6XfVkN+&#10;vWzONrU/anJ67Ns5HyrVtVoP+t1mASJQF/7Ff+6difPfptMJ/L4Tb5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aohjEAAAA3gAAAA8AAAAAAAAAAAAAAAAAmAIAAGRycy9k&#10;b3ducmV2LnhtbFBLBQYAAAAABAAEAPUAAACJAwAAAAA=&#10;" path="m5,l3,r,2l,2,,3r5,l5,e" filled="f" stroked="f">
                    <v:path arrowok="t" o:connecttype="custom" o:connectlocs="5,728;3,728;3,730;0,730;0,731;5,731;5,728" o:connectangles="0,0,0,0,0,0,0"/>
                  </v:shape>
                </v:group>
                <v:group id="Group 3360" o:spid="_x0000_s2061" style="position:absolute;left:8636;top:728;width:4;height:3" coordorigin="8636,728" coordsize="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KRqd8UAAADeAAAADwAAAGRycy9kb3ducmV2LnhtbERPS2vCQBC+C/6HZQRv&#10;dRNbH0RXEWlLDyL4APE2ZMckmJ0N2TWJ/75bKHibj+85y3VnStFQ7QrLCuJRBII4tbrgTMH59PU2&#10;B+E8ssbSMil4koP1qt9bYqJtywdqjj4TIYRdggpy76tESpfmZNCNbEUcuJutDfoA60zqGtsQbko5&#10;jqKpNFhwaMixom1O6f34MAq+W2w37/Fns7vfts/rabK/7GJSajjoNgsQnjr/Ev+7f3SYP5nNP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ykanfFAAAA3gAA&#10;AA8AAAAAAAAAAAAAAAAAqgIAAGRycy9kb3ducmV2LnhtbFBLBQYAAAAABAAEAPoAAACcAwAAAAA=&#10;">
                  <v:shape id="Freeform 3361" o:spid="_x0000_s2062" style="position:absolute;left:8636;top:728;width:4;height:3;visibility:visible;mso-wrap-style:square;v-text-anchor:top" coordsize="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W1oMMA&#10;AADeAAAADwAAAGRycy9kb3ducmV2LnhtbERPTWvCQBC9C/0PyxR6KXWjYKOpq0ihxWtVqN6G7JgE&#10;d2bT7FbTf98VBG/zeJ8zX/bs1Jm60HgxMBpmoEhKbxupDOy2Hy9TUCGiWHReyMAfBVguHgZzLKy/&#10;yBedN7FSKURCgQbqGNtC61DWxBiGviVJ3NF3jDHBrtK2w0sKZ6fHWfaqGRtJDTW29F5Tedr8soHP&#10;U5Mju5kbTw9rPn7H/Q8/7415euxXb6Ai9fEuvrnXNs2f5PkEru+kG/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8W1oMMAAADeAAAADwAAAAAAAAAAAAAAAACYAgAAZHJzL2Rv&#10;d25yZXYueG1sUEsFBgAAAAAEAAQA9QAAAIgDAAAAAA==&#10;" path="m3,l2,r,2l,2r3,l3,e" filled="f" stroked="f">
                    <v:path arrowok="t" o:connecttype="custom" o:connectlocs="3,728;2,728;2,730;0,730;0,730;3,730;3,728" o:connectangles="0,0,0,0,0,0,0"/>
                  </v:shape>
                </v:group>
                <v:group id="Group 3362" o:spid="_x0000_s2063" style="position:absolute;left:8636;top:728;width:2;height:2" coordorigin="8636,728" coordsize="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pRm8QAAADeAAAADwAAAGRycy9kb3ducmV2LnhtbERPS4vCMBC+L+x/CLPg&#10;bU2rqEs1iogrHkTwAYu3oRnbYjMpTbat/94Igrf5+J4zW3SmFA3VrrCsIO5HIIhTqwvOFJxPv98/&#10;IJxH1lhaJgV3crCYf37MMNG25QM1R5+JEMIuQQW591UipUtzMuj6tiIO3NXWBn2AdSZ1jW0IN6Uc&#10;RNFYGiw4NORY0Sqn9Hb8Nwo2LbbLYbxudrfr6n45jfZ/u5iU6n11yykIT51/i1/urQ7zR5PJG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zpRm8QAAADeAAAA&#10;DwAAAAAAAAAAAAAAAACqAgAAZHJzL2Rvd25yZXYueG1sUEsFBgAAAAAEAAQA+gAAAJsDAAAAAA==&#10;">
                  <v:shape id="Freeform 3363" o:spid="_x0000_s2064" style="position:absolute;left:8636;top:728;width:2;height:2;visibility:visible;mso-wrap-style:square;v-text-anchor:top" coordsize="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9KGMgA&#10;AADeAAAADwAAAGRycy9kb3ducmV2LnhtbESPQWsCMRCF7wX/QxjBW822YNeuRimlBYsgrdqDt+lm&#10;3F1MJtsk6vrvjVDobYb35n1vpvPOGnEiHxrHCh6GGQji0umGKwXbzfv9GESIyBqNY1JwoQDzWe9u&#10;ioV2Z/6i0zpWIoVwKFBBHWNbSBnKmiyGoWuJk7Z33mJMq6+k9nhO4dbIxyx7khYbToQaW3qtqTys&#10;jzZBVntjnq35vmSfv/5n+/ZxaJc7pQb97mUCIlIX/81/1wud6o/yPIfbO2kGOb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P0oYyAAAAN4AAAAPAAAAAAAAAAAAAAAAAJgCAABk&#10;cnMvZG93bnJldi54bWxQSwUGAAAAAAQABAD1AAAAjQMAAAAA&#10;" path="m,l2,r,2l,2,,e" filled="f" stroked="f">
                    <v:path arrowok="t" o:connecttype="custom" o:connectlocs="0,728;2,728;2,730;0,730;0,728" o:connectangles="0,0,0,0,0"/>
                  </v:shape>
                </v:group>
                <v:group id="Group 3364" o:spid="_x0000_s2065" style="position:absolute;left:8636;top:741;width:23;height:2" coordorigin="8636,741"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3pYHLIAAAA&#10;3gAAAA8AAAAAAAAAAAAAAAAAqgIAAGRycy9kb3ducmV2LnhtbFBLBQYAAAAABAAEAPoAAACfAwAA&#10;AAA=&#10;">
                  <v:shape id="Freeform 3365" o:spid="_x0000_s2066" style="position:absolute;left:8636;top:741;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67LcUA&#10;AADeAAAADwAAAGRycy9kb3ducmV2LnhtbERPS2sCMRC+F/wPYQrealbFrm6NIkqheKmPXrwNybi7&#10;dTNZklS3/94UCt7m43vOfNnZRlzJh9qxguEgA0Gsnam5VPB1fH+ZgggR2WDjmBT8UoDlovc0x8K4&#10;G+/peoilSCEcClRQxdgWUgZdkcUwcC1x4s7OW4wJ+lIaj7cUbhs5yrJXabHm1FBhS+uK9OXwYxXs&#10;Oq398PM75JcxbWenzWR33pyU6j93qzcQkbr4EP+7P0yaP8nzGfy9k26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zrstxQAAAN4AAAAPAAAAAAAAAAAAAAAAAJgCAABkcnMv&#10;ZG93bnJldi54bWxQSwUGAAAAAAQABAD1AAAAigMAAAAA&#10;" path="m,l23,r,2l,2,,e" filled="f" stroked="f">
                    <v:path arrowok="t" o:connecttype="custom" o:connectlocs="0,741;23,741;23,743;0,743;0,741" o:connectangles="0,0,0,0,0"/>
                  </v:shape>
                </v:group>
                <v:group id="Group 3366" o:spid="_x0000_s2067" style="position:absolute;left:8657;top:728;width:2;height:15" coordorigin="8657,728"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ZKHFPIAAAA&#10;3gAAAA8AAAAAAAAAAAAAAAAAqgIAAGRycy9kb3ducmV2LnhtbFBLBQYAAAAABAAEAPoAAACfAwAA&#10;AAA=&#10;">
                  <v:shape id="Freeform 3367" o:spid="_x0000_s2068" style="position:absolute;left:8657;top:728;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buWMcA&#10;AADeAAAADwAAAGRycy9kb3ducmV2LnhtbESPzWvCQBDF7wX/h2UEb3Vj8TO6ihUCQg/Fj4u3ITsm&#10;0ezskl1j/O+7hUJvM7z3e/NmtelMLVpqfGVZwWiYgCDOra64UHA+Ze9zED4ga6wtk4IXedise28r&#10;TLV98oHaYyhEDGGfooIyBJdK6fOSDPqhdcRRu9rGYIhrU0jd4DOGm1p+JMlUGqw4XijR0a6k/H58&#10;mFjjy7n89nmfXr4XOze2j2zcLjKlBv1uuwQRqAv/5j96ryM3mc1H8PtOnEG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Nm7ljHAAAA3gAAAA8AAAAAAAAAAAAAAAAAmAIAAGRy&#10;cy9kb3ducmV2LnhtbFBLBQYAAAAABAAEAPUAAACMAwAAAAA=&#10;" path="m,l2,r,15l,15,,e" filled="f" stroked="f">
                    <v:path arrowok="t" o:connecttype="custom" o:connectlocs="0,728;2,728;2,743;0,743;0,728" o:connectangles="0,0,0,0,0"/>
                  </v:shape>
                </v:group>
                <v:group id="Group 3368" o:spid="_x0000_s2069" style="position:absolute;left:8636;top:728;width:23;height:2" coordorigin="8636,728" coordsize="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Qnv8QAAADeAAAADwAAAGRycy9kb3ducmV2LnhtbERPS4vCMBC+L/gfwgje&#10;1rSKq1SjiLjiQQQfIN6GZmyLzaQ02bb++82CsLf5+J6zWHWmFA3VrrCsIB5GIIhTqwvOFFwv358z&#10;EM4jaywtk4IXOVgtex8LTLRt+UTN2WcihLBLUEHufZVI6dKcDLqhrYgD97C1QR9gnUldYxvCTSlH&#10;UfQlDRYcGnKsaJNT+jz/GAW7Ftv1ON42h+dj87pfJsfbISalBv1uPQfhqfP/4rd7r8P8yXQ2g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Qnv8QAAADeAAAA&#10;DwAAAAAAAAAAAAAAAACqAgAAZHJzL2Rvd25yZXYueG1sUEsFBgAAAAAEAAQA+gAAAJsDAAAAAA==&#10;">
                  <v:shape id="Freeform 3369" o:spid="_x0000_s2070" style="position:absolute;left:8636;top:728;width:23;height:2;visibility:visible;mso-wrap-style:square;v-text-anchor:top" coordsize="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P84MQA&#10;AADeAAAADwAAAGRycy9kb3ducmV2LnhtbERPS2sCMRC+F/wPYQRvNatitVujiCIUL/XRi7chGXe3&#10;biZLEnX7702h4G0+vufMFq2txY18qBwrGPQzEMTamYoLBd/HzesURIjIBmvHpOCXAizmnZcZ5sbd&#10;eU+3QyxECuGQo4IyxiaXMuiSLIa+a4gTd3beYkzQF9J4vKdwW8thlr1JixWnhhIbWpWkL4erVbBr&#10;tfaDr58wuYxo+35aj3fn9UmpXrddfoCI1Man+N/9adL88WQ6gr930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z/ODEAAAA3gAAAA8AAAAAAAAAAAAAAAAAmAIAAGRycy9k&#10;b3ducmV2LnhtbFBLBQYAAAAABAAEAPUAAACJAwAAAAA=&#10;" path="m,l23,r,2l,2,,e" filled="f" stroked="f">
                    <v:path arrowok="t" o:connecttype="custom" o:connectlocs="0,728;23,728;23,730;0,730;0,728" o:connectangles="0,0,0,0,0"/>
                  </v:shape>
                </v:group>
                <v:group id="Group 3370" o:spid="_x0000_s2071" style="position:absolute;left:8636;top:728;width:2;height:15" coordorigin="8636,728" coordsize="2,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EaUMUAAADeAAAADwAAAGRycy9kb3ducmV2LnhtbERPS2vCQBC+C/6HZQRv&#10;dRNbH0RXEWlLDyL4APE2ZMckmJ0N2TWJ/75bKHibj+85y3VnStFQ7QrLCuJRBII4tbrgTMH59PU2&#10;B+E8ssbSMil4koP1qt9bYqJtywdqjj4TIYRdggpy76tESpfmZNCNbEUcuJutDfoA60zqGtsQbko5&#10;jqKpNFhwaMixom1O6f34MAq+W2w37/Fns7vfts/rabK/7GJSajjoNgsQnjr/Ev+7f3SYP5nNP+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xGlDFAAAA3gAA&#10;AA8AAAAAAAAAAAAAAAAAqgIAAGRycy9kb3ducmV2LnhtbFBLBQYAAAAABAAEAPoAAACcAwAAAAA=&#10;">
                  <v:shape id="Freeform 3371" o:spid="_x0000_s2072" style="position:absolute;left:8636;top:728;width:2;height:15;visibility:visible;mso-wrap-style:square;v-text-anchor:top" coordsize="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3oW8cA&#10;AADeAAAADwAAAGRycy9kb3ducmV2LnhtbESPT2vCQBDF7wW/wzKCt7pR/BtdRYWA0ENRe+ltyI5J&#10;NDu7ZNcYv323UOhthvd+b96st52pRUuNrywrGA0TEMS51RUXCr4u2fsChA/IGmvLpOBFHrab3tsa&#10;U22ffKL2HAoRQ9inqKAMwaVS+rwkg35oHXHUrrYxGOLaFFI3+IzhppbjJJlJgxXHCyU6OpSU388P&#10;E2t8OJff9vfZ9+fy4Cb2kU3aZabUoN/tViACdeHf/EcfdeSm88UUft+JM8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d6FvHAAAA3gAAAA8AAAAAAAAAAAAAAAAAmAIAAGRy&#10;cy9kb3ducmV2LnhtbFBLBQYAAAAABAAEAPUAAACMAwAAAAA=&#10;" path="m,l2,r,15l,15,,e" filled="f" stroked="f">
                    <v:path arrowok="t" o:connecttype="custom" o:connectlocs="0,728;2,728;2,743;0,743;0,728" o:connectangles="0,0,0,0,0"/>
                  </v:shape>
                  <v:shape id="Picture 3372" o:spid="_x0000_s2073" type="#_x0000_t75" style="position:absolute;left:8625;top:758;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q0CnGAAAA3gAAAA8AAABkcnMvZG93bnJldi54bWxEj01rwkAQhu8F/8MyQi9FNy2NhphVSmmD&#10;4MVaweuQHZNgdjbsbjX117tCobcZ5pn3o1gNphNncr61rOB5moAgrqxuuVaw//6cZCB8QNbYWSYF&#10;v+RhtRw9FJhre+EvOu9CLaII+xwVNCH0uZS+asign9qeON6O1hkMcXW11A4vUdx08iVJZtJgy9Gh&#10;wZ7eG6pOux+jwH9s/WtaXjeRPaRuzuXTuiuVehwPbwsQgYbwD/99r3WMn86zGdzrxBnk8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qrQKcYAAADeAAAADwAAAAAAAAAAAAAA&#10;AACfAgAAZHJzL2Rvd25yZXYueG1sUEsFBgAAAAAEAAQA9wAAAJIDAAAAAA==&#10;">
                    <v:imagedata r:id="rId1344" o:title=""/>
                  </v:shape>
                  <v:shape id="Picture 3373" o:spid="_x0000_s2074" type="#_x0000_t75" style="position:absolute;left:8798;top:758;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dSlnEAAAA3gAAAA8AAABkcnMvZG93bnJldi54bWxET99rwjAQfh/4P4QT9jZTBbV0RhFFGGzg&#10;7IS+Hs3ZFJtLbaJ2//0iDHy7j+/nLVa9bcSNOl87VjAeJSCIS6drrhQcf3ZvKQgfkDU2jknBL3lY&#10;LQcvC8y0u/OBbnmoRAxhn6ECE0KbSelLQxb9yLXEkTu5zmKIsKuk7vAew20jJ0kykxZrjg0GW9oY&#10;Ks/51SrIv9bmsp3S9+xaNNvi81hcDntW6nXYr99BBOrDU/zv/tBx/nSezuHxTrxB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dSlnEAAAA3gAAAA8AAAAAAAAAAAAAAAAA&#10;nwIAAGRycy9kb3ducmV2LnhtbFBLBQYAAAAABAAEAPcAAACQAwAAAAA=&#10;">
                    <v:imagedata r:id="rId1345" o:title=""/>
                  </v:shape>
                  <v:shape id="Picture 3374" o:spid="_x0000_s2075" type="#_x0000_t75" style="position:absolute;left:8625;top:760;width:241;height: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CKGvGAAAA3gAAAA8AAABkcnMvZG93bnJldi54bWxEj0FrAjEQhe8F/0OYQi+lZq22ytYopSDo&#10;qVTF87iZ7i5NJukm1fXfOwehtxnem/e+mS9779SJutQGNjAaFqCIq2Bbrg3sd6unGaiUkS26wGTg&#10;QgmWi8HdHEsbzvxFp22ulYRwKtFAk3MstU5VQx7TMERi0b5D5zHL2tXadniWcO/0c1G8ao8tS0OD&#10;kT4aqn62f97AIR3XNB1HiruNc4+T32JSfe6Nebjv399AZerzv/l2vbaC/zKdCa+8IzPoxR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8Ioa8YAAADeAAAADwAAAAAAAAAAAAAA&#10;AACfAgAAZHJzL2Rvd25yZXYueG1sUEsFBgAAAAAEAAQA9wAAAJIDAAAAAA==&#10;">
                    <v:imagedata r:id="rId1346" o:title=""/>
                  </v:shape>
                  <v:shape id="Picture 3375" o:spid="_x0000_s2076" type="#_x0000_t75" style="position:absolute;left:8798;top:760;width:173;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U6FbIAAAA3gAAAA8AAABkcnMvZG93bnJldi54bWxEj9FqwkAQRd+F/sMyhb6IbizYxOgqRRoQ&#10;fKi1fsCYHZPQ7GzIbk30611B8G2Ge+eeO4tVb2pxptZVlhVMxhEI4tzqigsFh99slIBwHlljbZkU&#10;XMjBavkyWGCqbcc/dN77QoQQdikqKL1vUildXpJBN7YNcdBOtjXow9oWUrfYhXBTy/co+pAGKw6E&#10;Ehtal5T/7f9NgHRfcXJd+2GSzaaHbGK30e77qNTba/85B+Gp90/z43qjQ/1pnMzg/k6YQS5v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NlOhWyAAAAN4AAAAPAAAAAAAAAAAA&#10;AAAAAJ8CAABkcnMvZG93bnJldi54bWxQSwUGAAAAAAQABAD3AAAAlAMAAAAA&#10;">
                    <v:imagedata r:id="rId1347" o:title=""/>
                  </v:shape>
                </v:group>
                <v:group id="Group 3376" o:spid="_x0000_s2077" style="position:absolute;left:8271;top:797;width:329;height:558" coordorigin="8271,797" coordsize="329,5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OTio7IAAAA&#10;3gAAAA8AAAAAAAAAAAAAAAAAqgIAAGRycy9kb3ducmV2LnhtbFBLBQYAAAAABAAEAPoAAACfAwAA&#10;AAA=&#10;">
                  <v:shape id="Freeform 3377" o:spid="_x0000_s2078" style="position:absolute;left:8271;top:797;width:329;height:558;visibility:visible;mso-wrap-style:square;v-text-anchor:top" coordsize="329,5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pCMMA&#10;AADeAAAADwAAAGRycy9kb3ducmV2LnhtbERPS2vCQBC+C/0PyxS81Y2tz+gqUg1IL8XXfcyOSWh2&#10;NmTXGP+9KxS8zcf3nPmyNaVoqHaFZQX9XgSCOLW64EzB8ZB8TEA4j6yxtEwK7uRguXjrzDHW9sY7&#10;avY+EyGEXYwKcu+rWEqX5mTQ9WxFHLiLrQ36AOtM6hpvIdyU8jOKRtJgwaEhx4q+c0r/9lejwK2v&#10;v8fB11o2h/Nq+7MZJOZ0SZTqvrerGQhPrX+J/91bHeYPx9M+PN8JN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pCMMAAADeAAAADwAAAAAAAAAAAAAAAACYAgAAZHJzL2Rv&#10;d25yZXYueG1sUEsFBgAAAAAEAAQA9QAAAIgDAAAAAA==&#10;" path="m,558l329,e" filled="f" strokeweight=".1373mm">
                    <v:path arrowok="t" o:connecttype="custom" o:connectlocs="0,1355;329,797" o:connectangles="0,0"/>
                  </v:shape>
                </v:group>
                <v:group id="Group 3378" o:spid="_x0000_s2079" style="position:absolute;left:8580;top:744;width:52;height:65" coordorigin="8580,744" coordsize="5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wNsWLFAAAA3gAA&#10;AA8AAAAAAAAAAAAAAAAAqgIAAGRycy9kb3ducmV2LnhtbFBLBQYAAAAABAAEAPoAAACcAwAAAAA=&#10;">
                  <v:shape id="Freeform 3379" o:spid="_x0000_s2080" style="position:absolute;left:8580;top:744;width:52;height:65;visibility:visible;mso-wrap-style:square;v-text-anchor:top" coordsize="52,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qLUMYA&#10;AADeAAAADwAAAGRycy9kb3ducmV2LnhtbERP20rDQBB9F/yHZQTf7KaKmsZuSxWqQpHeLL6O2WkS&#10;mp0N2Wkb+/WuIPRtDuc6w3HnanWgNlSeDfR7CSji3NuKCwOf6+lNCioIssXaMxn4oQDj0eXFEDPr&#10;j7ykw0oKFUM4ZGigFGkyrUNeksPQ8w1x5La+dSgRtoW2LR5juKv1bZI8aIcVx4YSG3opKd+t9s7A&#10;23Ox+Z5VH+n+9DU/pdONvC5EjLm+6iZPoIQ6OYv/3e82zr9/HNzB3zvxBj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bqLUMYAAADeAAAADwAAAAAAAAAAAAAAAACYAgAAZHJz&#10;L2Rvd25yZXYueG1sUEsFBgAAAAAEAAQA9QAAAIsDAAAAAA==&#10;" path="m52,l,41,40,65,52,e" fillcolor="black" stroked="f">
                    <v:path arrowok="t" o:connecttype="custom" o:connectlocs="52,744;0,785;40,809;52,744" o:connectangles="0,0,0,0"/>
                  </v:shape>
                </v:group>
                <v:group id="Group 3380" o:spid="_x0000_s2081" style="position:absolute;left:8580;top:744;width:52;height:65" coordorigin="8580,744" coordsize="5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yojI3FAAAA3gAA&#10;AA8AAAAAAAAAAAAAAAAAqgIAAGRycy9kb3ducmV2LnhtbFBLBQYAAAAABAAEAPoAAACcAwAAAAA=&#10;">
                  <v:shape id="Freeform 3381" o:spid="_x0000_s2082" style="position:absolute;left:8580;top:744;width:52;height:65;visibility:visible;mso-wrap-style:square;v-text-anchor:top" coordsize="52,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WGBcQA&#10;AADeAAAADwAAAGRycy9kb3ducmV2LnhtbERPTUvDQBC9C/0PyxS8tRuL0TZ2W0Il6MnS2ktvQ3bM&#10;BrOzYXdNo7/eFQre5vE+Z70dbScG8qF1rOBunoEgrp1uuVFweq9mSxAhImvsHJOCbwqw3Uxu1lho&#10;d+EDDcfYiBTCoUAFJsa+kDLUhiyGueuJE/fhvMWYoG+k9nhJ4baTiyx7kBZbTg0Ge9oZqj+PX1ZB&#10;l5W++rl/zitTOnkO+7ehfSGlbqdj+QQi0hj/xVf3q07z88dVDn/vpBv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VhgXEAAAA3gAAAA8AAAAAAAAAAAAAAAAAmAIAAGRycy9k&#10;b3ducmV2LnhtbFBLBQYAAAAABAAEAPUAAACJAwAAAAA=&#10;" path="m52,l,41,40,65,52,xe" filled="f" strokeweight=".1373mm">
                    <v:path arrowok="t" o:connecttype="custom" o:connectlocs="52,744;0,785;40,809;52,744" o:connectangles="0,0,0,0"/>
                  </v:shape>
                </v:group>
                <v:group id="Group 3382" o:spid="_x0000_s2083" style="position:absolute;left:8240;top:1343;width:52;height:65" coordorigin="8240,1343" coordsize="5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za3YcUAAADeAAAADwAAAGRycy9kb3ducmV2LnhtbERPTWvCQBC9C/0PyxS8&#10;1U0UtaauIqLFgwhqQXobsmMSzM6G7JrEf98VCt7m8T5nvuxMKRqqXWFZQTyIQBCnVhecKfg5bz8+&#10;QTiPrLG0TAoe5GC5eOvNMdG25SM1J5+JEMIuQQW591UipUtzMugGtiIO3NXWBn2AdSZ1jW0IN6Uc&#10;RtFEGiw4NORY0Tqn9Ha6GwXfLbarUbxp9rfr+vF7Hh8u+5iU6r93qy8Qnjr/Ev+7dzrMH09nE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M2t2HFAAAA3gAA&#10;AA8AAAAAAAAAAAAAAAAAqgIAAGRycy9kb3ducmV2LnhtbFBLBQYAAAAABAAEAPoAAACcAwAAAAA=&#10;">
                  <v:shape id="Freeform 3383" o:spid="_x0000_s2084" style="position:absolute;left:8240;top:1343;width:52;height:65;visibility:visible;mso-wrap-style:square;v-text-anchor:top" coordsize="52,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NU8UA&#10;AADeAAAADwAAAGRycy9kb3ducmV2LnhtbERP20rDQBB9F/yHZQTf7EbBNk27LSpUC1J6x9cxOybB&#10;7GzITtvYr3cLgm9zONcZTztXqyO1ofJs4L6XgCLOva24MLDbzu5SUEGQLdaeycAPBZhOrq/GmFl/&#10;4jUdN1KoGMIhQwOlSJNpHfKSHIaeb4gj9+VbhxJhW2jb4imGu1o/JElfO6w4NpTY0EtJ+ffm4Ay8&#10;PRf7z/dqkR7OH8tzOtvL60rEmNub7mkESqiTf/Gfe27j/MfBcACXd+INevI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gY1TxQAAAN4AAAAPAAAAAAAAAAAAAAAAAJgCAABkcnMv&#10;ZG93bnJldi54bWxQSwUGAAAAAAQABAD1AAAAigMAAAAA&#10;" path="m11,l,65,51,24,11,e" fillcolor="black" stroked="f">
                    <v:path arrowok="t" o:connecttype="custom" o:connectlocs="11,1343;0,1408;51,1367;11,1343" o:connectangles="0,0,0,0"/>
                  </v:shape>
                </v:group>
                <v:group id="Group 3384" o:spid="_x0000_s2085" style="position:absolute;left:8240;top:1343;width:52;height:65" coordorigin="8240,1343" coordsize="5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3lhojIAAAA&#10;3gAAAA8AAAAAAAAAAAAAAAAAqgIAAGRycy9kb3ducmV2LnhtbFBLBQYAAAAABAAEAPoAAACfAwAA&#10;AAA=&#10;">
                  <v:shape id="Freeform 3385" o:spid="_x0000_s2086" style="position:absolute;left:8240;top:1343;width:52;height:65;visibility:visible;mso-wrap-style:square;v-text-anchor:top" coordsize="52,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iMAMQA&#10;AADeAAAADwAAAGRycy9kb3ducmV2LnhtbERPTWsCMRC9F/wPYYTealapta5GWZSlPVW0vfQ2bMbN&#10;4mayJHHd9tc3hUJv83ifs94OthU9+dA4VjCdZCCIK6cbrhV8vJcPzyBCRNbYOiYFXxRguxndrTHX&#10;7sZH6k+xFimEQ44KTIxdLmWoDFkME9cRJ+7svMWYoK+l9nhL4baVsyx7khYbTg0GO9oZqi6nq1XQ&#10;ZoUvvx/389IUTn6Gw1vfvJBS9+OhWIGINMR/8Z/7Vaf588VyCb/vpBv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YjADEAAAA3gAAAA8AAAAAAAAAAAAAAAAAmAIAAGRycy9k&#10;b3ducmV2LnhtbFBLBQYAAAAABAAEAPUAAACJAwAAAAA=&#10;" path="m,65l51,24,11,,,65xe" filled="f" strokeweight=".1373mm">
                    <v:path arrowok="t" o:connecttype="custom" o:connectlocs="0,1408;51,1367;11,1343;0,1408" o:connectangles="0,0,0,0"/>
                  </v:shape>
                </v:group>
                <v:group id="Group 3386" o:spid="_x0000_s2087" style="position:absolute;left:8763;top:593;width:45;height:66" coordorigin="8763,593"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S2LX8cAAADe&#10;AAAADwAAAAAAAAAAAAAAAACqAgAAZHJzL2Rvd25yZXYueG1sUEsFBgAAAAAEAAQA+gAAAJ4DAAAA&#10;AA==&#10;">
                  <v:shape id="Freeform 3387" o:spid="_x0000_s2088" style="position:absolute;left:8763;top:593;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yVIsQA&#10;AADeAAAADwAAAGRycy9kb3ducmV2LnhtbERPS4vCMBC+C/6HMMJeRFMXH6VrFFlYUPHiC6+zzWzb&#10;tZmUJmr990YQvM3H95zpvDGluFLtCssKBv0IBHFqdcGZgsP+pxeDcB5ZY2mZFNzJwXzWbk0x0fbG&#10;W7rufCZCCLsEFeTeV4mULs3JoOvbijhwf7Y26AOsM6lrvIVwU8rPKBpLgwWHhhwr+s4pPe8uRkFz&#10;HK0m/+VG/vr14dRFu5kM77FSH51m8QXCU+Pf4pd7qcP8URwN4PlOuEH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8lSLEAAAA3gAAAA8AAAAAAAAAAAAAAAAAmAIAAGRycy9k&#10;b3ducmV2LnhtbFBLBQYAAAAABAAEAPUAAACJAwAAAAA=&#10;" path="m45,l,14,41,67,45,e" fillcolor="black" stroked="f">
                    <v:path arrowok="t" o:connecttype="custom" o:connectlocs="45,593;0,607;41,660;45,593" o:connectangles="0,0,0,0"/>
                  </v:shape>
                </v:group>
                <v:group id="Group 3388" o:spid="_x0000_s2089" style="position:absolute;left:8763;top:593;width:45;height:66" coordorigin="8763,593" coordsize="4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Ows8QAAADeAAAA&#10;DwAAAAAAAAAAAAAAAACqAgAAZHJzL2Rvd25yZXYueG1sUEsFBgAAAAAEAAQA+gAAAJsDAAAAAA==&#10;">
                  <v:shape id="Freeform 3389" o:spid="_x0000_s2090" style="position:absolute;left:8763;top:593;width:45;height:66;visibility:visible;mso-wrap-style:square;v-text-anchor:top" coordsize="45,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G57cYA&#10;AADeAAAADwAAAGRycy9kb3ducmV2LnhtbERPTWsCMRC9F/wPYQQvRbO1KO7WKK3QIrUHXQWvw2a6&#10;WbqZLEmq2/76plDobR7vc5br3rbiQj40jhXcTTIQxJXTDdcKTsfn8QJEiMgaW8ek4IsCrFeDmyUW&#10;2l35QJcy1iKFcChQgYmxK6QMlSGLYeI64sS9O28xJuhrqT1eU7ht5TTL5tJiw6nBYEcbQ9VH+WkV&#10;zPLbsyyn+etLPi+f/P5t+212TqnRsH98ABGpj//iP/dWp/mzRXYPv++kG+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aG57cYAAADeAAAADwAAAAAAAAAAAAAAAACYAgAAZHJz&#10;L2Rvd25yZXYueG1sUEsFBgAAAAAEAAQA9QAAAIsDAAAAAA==&#10;" path="m41,67l45,,,14,41,67xe" filled="f" strokeweight=".1373mm">
                    <v:path arrowok="t" o:connecttype="custom" o:connectlocs="41,660;45,593;0,607;41,660" o:connectangles="0,0,0,0"/>
                  </v:shape>
                </v:group>
                <w10:wrap anchorx="page"/>
              </v:group>
            </w:pict>
          </mc:Fallback>
        </mc:AlternateContent>
      </w:r>
      <w:r w:rsidRPr="00B72469">
        <w:rPr>
          <w:rFonts w:ascii="Times New Roman" w:eastAsia="Arial" w:hAnsi="Times New Roman" w:cs="Times New Roman"/>
          <w:position w:val="1"/>
          <w:sz w:val="9"/>
          <w:szCs w:val="9"/>
        </w:rPr>
        <w:t>Computing</w:t>
      </w:r>
      <w:r w:rsidRPr="00B72469">
        <w:rPr>
          <w:rFonts w:ascii="Times New Roman" w:eastAsia="Arial" w:hAnsi="Times New Roman" w:cs="Times New Roman"/>
          <w:spacing w:val="-12"/>
          <w:position w:val="1"/>
          <w:sz w:val="9"/>
          <w:szCs w:val="9"/>
        </w:rPr>
        <w:t xml:space="preserve"> </w:t>
      </w:r>
      <w:r w:rsidRPr="00B72469">
        <w:rPr>
          <w:rFonts w:ascii="Times New Roman" w:eastAsia="Arial" w:hAnsi="Times New Roman" w:cs="Times New Roman"/>
          <w:position w:val="1"/>
          <w:sz w:val="9"/>
          <w:szCs w:val="9"/>
        </w:rPr>
        <w:tab/>
      </w:r>
      <w:r w:rsidRPr="00B72469">
        <w:rPr>
          <w:rFonts w:ascii="Times New Roman" w:eastAsia="Arial" w:hAnsi="Times New Roman" w:cs="Times New Roman"/>
          <w:w w:val="103"/>
          <w:sz w:val="9"/>
          <w:szCs w:val="9"/>
        </w:rPr>
        <w:t>Cloud</w:t>
      </w:r>
    </w:p>
    <w:p w14:paraId="0AFED19B" w14:textId="77777777" w:rsidR="00676FEB" w:rsidRPr="00B72469" w:rsidRDefault="00676FEB" w:rsidP="00676FEB">
      <w:pPr>
        <w:spacing w:before="5" w:after="0" w:line="240" w:lineRule="auto"/>
        <w:ind w:left="1180" w:right="1103"/>
        <w:jc w:val="center"/>
        <w:rPr>
          <w:rFonts w:ascii="Times New Roman" w:eastAsia="Arial" w:hAnsi="Times New Roman" w:cs="Times New Roman"/>
          <w:sz w:val="9"/>
          <w:szCs w:val="9"/>
        </w:rPr>
      </w:pPr>
      <w:r w:rsidRPr="00B72469">
        <w:rPr>
          <w:rFonts w:ascii="Times New Roman" w:eastAsia="Arial" w:hAnsi="Times New Roman" w:cs="Times New Roman"/>
          <w:w w:val="103"/>
          <w:sz w:val="9"/>
          <w:szCs w:val="9"/>
        </w:rPr>
        <w:t>Computing</w:t>
      </w:r>
    </w:p>
    <w:p w14:paraId="0AFED19C" w14:textId="77777777" w:rsidR="00676FEB" w:rsidRPr="00B72469" w:rsidRDefault="00676FEB" w:rsidP="00676FEB">
      <w:pPr>
        <w:spacing w:after="0" w:line="200" w:lineRule="exact"/>
        <w:rPr>
          <w:rFonts w:ascii="Times New Roman" w:hAnsi="Times New Roman" w:cs="Times New Roman"/>
          <w:sz w:val="20"/>
          <w:szCs w:val="20"/>
        </w:rPr>
      </w:pPr>
    </w:p>
    <w:p w14:paraId="0AFED19D" w14:textId="77777777" w:rsidR="00676FEB" w:rsidRPr="00B72469" w:rsidRDefault="00676FEB" w:rsidP="00676FEB">
      <w:pPr>
        <w:spacing w:after="0" w:line="200" w:lineRule="exact"/>
        <w:rPr>
          <w:rFonts w:ascii="Times New Roman" w:hAnsi="Times New Roman" w:cs="Times New Roman"/>
          <w:sz w:val="20"/>
          <w:szCs w:val="20"/>
        </w:rPr>
      </w:pPr>
    </w:p>
    <w:p w14:paraId="0AFED19E" w14:textId="77777777" w:rsidR="00676FEB" w:rsidRPr="00B72469" w:rsidRDefault="00676FEB" w:rsidP="00676FEB">
      <w:pPr>
        <w:spacing w:before="1" w:after="0" w:line="200" w:lineRule="exact"/>
        <w:rPr>
          <w:rFonts w:ascii="Times New Roman" w:hAnsi="Times New Roman" w:cs="Times New Roman"/>
          <w:sz w:val="20"/>
          <w:szCs w:val="20"/>
        </w:rPr>
      </w:pPr>
    </w:p>
    <w:p w14:paraId="0AFED19F" w14:textId="77777777" w:rsidR="00676FEB" w:rsidRPr="00B72469" w:rsidRDefault="00676FEB" w:rsidP="00676FEB">
      <w:pPr>
        <w:spacing w:after="0" w:line="240" w:lineRule="auto"/>
        <w:ind w:left="304" w:right="-20"/>
        <w:rPr>
          <w:rFonts w:ascii="Times New Roman" w:eastAsia="Arial" w:hAnsi="Times New Roman" w:cs="Times New Roman"/>
          <w:sz w:val="9"/>
          <w:szCs w:val="9"/>
        </w:rPr>
      </w:pPr>
      <w:r w:rsidRPr="00B72469">
        <w:rPr>
          <w:rFonts w:ascii="Times New Roman" w:eastAsia="Arial" w:hAnsi="Times New Roman" w:cs="Times New Roman"/>
          <w:w w:val="103"/>
          <w:sz w:val="9"/>
          <w:szCs w:val="9"/>
        </w:rPr>
        <w:t>Router</w:t>
      </w:r>
    </w:p>
    <w:p w14:paraId="0AFED1A0" w14:textId="77777777" w:rsidR="00676FEB" w:rsidRPr="00B72469" w:rsidRDefault="00676FEB" w:rsidP="00676FEB">
      <w:pPr>
        <w:spacing w:after="0"/>
        <w:rPr>
          <w:rFonts w:ascii="Times New Roman" w:hAnsi="Times New Roman" w:cs="Times New Roman"/>
        </w:rPr>
        <w:sectPr w:rsidR="00676FEB" w:rsidRPr="00B72469">
          <w:pgSz w:w="12240" w:h="15840"/>
          <w:pgMar w:top="1020" w:right="1060" w:bottom="280" w:left="1060" w:header="720" w:footer="720" w:gutter="0"/>
          <w:cols w:num="3" w:space="720" w:equalWidth="0">
            <w:col w:w="4791" w:space="1143"/>
            <w:col w:w="452" w:space="925"/>
            <w:col w:w="2809"/>
          </w:cols>
        </w:sectPr>
      </w:pPr>
    </w:p>
    <w:p w14:paraId="0AFED1A1" w14:textId="77777777" w:rsidR="00676FEB" w:rsidRPr="00B72469" w:rsidRDefault="00676FEB" w:rsidP="00676FEB">
      <w:pPr>
        <w:spacing w:before="4" w:after="0" w:line="130" w:lineRule="exact"/>
        <w:rPr>
          <w:rFonts w:ascii="Times New Roman" w:hAnsi="Times New Roman" w:cs="Times New Roman"/>
          <w:sz w:val="13"/>
          <w:szCs w:val="13"/>
        </w:rPr>
      </w:pPr>
    </w:p>
    <w:p w14:paraId="0AFED1A2"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14"/>
          <w:w w:val="87"/>
          <w:sz w:val="20"/>
          <w:szCs w:val="20"/>
        </w:rPr>
        <w:t>W</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w w:val="87"/>
          <w:sz w:val="20"/>
          <w:szCs w:val="20"/>
        </w:rPr>
        <w:t>consider</w:t>
      </w:r>
      <w:r w:rsidRPr="00B72469">
        <w:rPr>
          <w:rFonts w:ascii="Times New Roman" w:eastAsia="Arial" w:hAnsi="Times New Roman" w:cs="Times New Roman"/>
          <w:spacing w:val="43"/>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19"/>
          <w:w w:val="87"/>
          <w:sz w:val="20"/>
          <w:szCs w:val="20"/>
        </w:rPr>
        <w:t xml:space="preserve"> </w:t>
      </w:r>
      <w:proofErr w:type="gramStart"/>
      <w:r w:rsidRPr="00B72469">
        <w:rPr>
          <w:rFonts w:ascii="Times New Roman" w:eastAsia="Arial" w:hAnsi="Times New Roman" w:cs="Times New Roman"/>
          <w:w w:val="87"/>
          <w:sz w:val="20"/>
          <w:szCs w:val="20"/>
        </w:rPr>
        <w:t xml:space="preserve">model </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sz w:val="20"/>
          <w:szCs w:val="20"/>
        </w:rPr>
        <w:t>in</w:t>
      </w:r>
      <w:proofErr w:type="gramEnd"/>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there</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 xml:space="preserve">potentially </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w w:val="103"/>
          <w:sz w:val="20"/>
          <w:szCs w:val="20"/>
        </w:rPr>
        <w:t xml:space="preserve">mil- </w:t>
      </w:r>
      <w:r w:rsidRPr="00B72469">
        <w:rPr>
          <w:rFonts w:ascii="Times New Roman" w:eastAsia="Arial" w:hAnsi="Times New Roman" w:cs="Times New Roman"/>
          <w:sz w:val="20"/>
          <w:szCs w:val="20"/>
        </w:rPr>
        <w:t>lions</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6"/>
          <w:sz w:val="20"/>
          <w:szCs w:val="20"/>
        </w:rPr>
        <w:t>depl</w:t>
      </w:r>
      <w:r w:rsidRPr="00B72469">
        <w:rPr>
          <w:rFonts w:ascii="Times New Roman" w:eastAsia="Arial" w:hAnsi="Times New Roman" w:cs="Times New Roman"/>
          <w:spacing w:val="-2"/>
          <w:w w:val="86"/>
          <w:sz w:val="20"/>
          <w:szCs w:val="20"/>
        </w:rPr>
        <w:t>o</w:t>
      </w:r>
      <w:r w:rsidRPr="00B72469">
        <w:rPr>
          <w:rFonts w:ascii="Times New Roman" w:eastAsia="Arial" w:hAnsi="Times New Roman" w:cs="Times New Roman"/>
          <w:w w:val="86"/>
          <w:sz w:val="20"/>
          <w:szCs w:val="20"/>
        </w:rPr>
        <w:t xml:space="preserve">yed </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 xml:space="preserve">sensors. </w:t>
      </w:r>
      <w:r w:rsidRPr="00B72469">
        <w:rPr>
          <w:rFonts w:ascii="Times New Roman" w:eastAsia="Arial" w:hAnsi="Times New Roman" w:cs="Times New Roman"/>
          <w:spacing w:val="36"/>
          <w:w w:val="86"/>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32"/>
          <w:w w:val="83"/>
          <w:sz w:val="20"/>
          <w:szCs w:val="20"/>
        </w:rPr>
        <w:t xml:space="preserve"> </w:t>
      </w:r>
      <w:r w:rsidRPr="00B72469">
        <w:rPr>
          <w:rFonts w:ascii="Times New Roman" w:eastAsia="Arial" w:hAnsi="Times New Roman" w:cs="Times New Roman"/>
          <w:sz w:val="20"/>
          <w:szCs w:val="20"/>
        </w:rPr>
        <w:t>may</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w:t>
      </w:r>
      <w:r w:rsidRPr="00B72469">
        <w:rPr>
          <w:rFonts w:ascii="Times New Roman" w:eastAsia="Arial" w:hAnsi="Times New Roman" w:cs="Times New Roman"/>
          <w:spacing w:val="-4"/>
          <w:sz w:val="20"/>
          <w:szCs w:val="20"/>
        </w:rPr>
        <w:t>b</w:t>
      </w:r>
      <w:r w:rsidRPr="00B72469">
        <w:rPr>
          <w:rFonts w:ascii="Times New Roman" w:eastAsia="Arial" w:hAnsi="Times New Roman" w:cs="Times New Roman"/>
          <w:sz w:val="20"/>
          <w:szCs w:val="20"/>
        </w:rPr>
        <w:t>ut</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 xml:space="preserve">are </w:t>
      </w:r>
      <w:r w:rsidRPr="00B72469">
        <w:rPr>
          <w:rFonts w:ascii="Times New Roman" w:eastAsia="Arial" w:hAnsi="Times New Roman" w:cs="Times New Roman"/>
          <w:w w:val="89"/>
          <w:sz w:val="20"/>
          <w:szCs w:val="20"/>
        </w:rPr>
        <w:t>not</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necessarily)</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o</w:t>
      </w:r>
      <w:r w:rsidRPr="00B72469">
        <w:rPr>
          <w:rFonts w:ascii="Times New Roman" w:eastAsia="Arial" w:hAnsi="Times New Roman" w:cs="Times New Roman"/>
          <w:spacing w:val="-4"/>
          <w:w w:val="89"/>
          <w:sz w:val="20"/>
          <w:szCs w:val="20"/>
        </w:rPr>
        <w:t>r</w:t>
      </w:r>
      <w:r w:rsidRPr="00B72469">
        <w:rPr>
          <w:rFonts w:ascii="Times New Roman" w:eastAsia="Arial" w:hAnsi="Times New Roman" w:cs="Times New Roman"/>
          <w:spacing w:val="-1"/>
          <w:w w:val="89"/>
          <w:sz w:val="20"/>
          <w:szCs w:val="20"/>
        </w:rPr>
        <w:t>g</w:t>
      </w:r>
      <w:r w:rsidRPr="00B72469">
        <w:rPr>
          <w:rFonts w:ascii="Times New Roman" w:eastAsia="Arial" w:hAnsi="Times New Roman" w:cs="Times New Roman"/>
          <w:w w:val="89"/>
          <w:sz w:val="20"/>
          <w:szCs w:val="20"/>
        </w:rPr>
        <w:t>anized</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0"/>
          <w:sz w:val="20"/>
          <w:szCs w:val="20"/>
        </w:rPr>
        <w:t>some</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w w:val="90"/>
          <w:sz w:val="20"/>
          <w:szCs w:val="20"/>
        </w:rPr>
        <w:t>principle</w:t>
      </w:r>
      <w:r w:rsidRPr="00B72469">
        <w:rPr>
          <w:rFonts w:ascii="Times New Roman" w:eastAsia="Arial" w:hAnsi="Times New Roman" w:cs="Times New Roman"/>
          <w:spacing w:val="37"/>
          <w:w w:val="90"/>
          <w:sz w:val="20"/>
          <w:szCs w:val="20"/>
        </w:rPr>
        <w:t xml:space="preserve"> </w:t>
      </w:r>
      <w:r w:rsidRPr="00B72469">
        <w:rPr>
          <w:rFonts w:ascii="Times New Roman" w:eastAsia="Arial" w:hAnsi="Times New Roman" w:cs="Times New Roman"/>
          <w:sz w:val="20"/>
          <w:szCs w:val="20"/>
        </w:rPr>
        <w:t>into</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 xml:space="preserve">ferent </w:t>
      </w:r>
      <w:r w:rsidRPr="00B72469">
        <w:rPr>
          <w:rFonts w:ascii="Times New Roman" w:eastAsia="Arial" w:hAnsi="Times New Roman" w:cs="Times New Roman"/>
          <w:w w:val="90"/>
          <w:sz w:val="20"/>
          <w:szCs w:val="20"/>
        </w:rPr>
        <w:t>hierarchical</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layers</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or</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w w:val="90"/>
          <w:sz w:val="20"/>
          <w:szCs w:val="20"/>
        </w:rPr>
        <w:t>partitions.</w:t>
      </w:r>
      <w:r w:rsidRPr="00B72469">
        <w:rPr>
          <w:rFonts w:ascii="Times New Roman" w:eastAsia="Arial" w:hAnsi="Times New Roman" w:cs="Times New Roman"/>
          <w:spacing w:val="26"/>
          <w:w w:val="90"/>
          <w:sz w:val="20"/>
          <w:szCs w:val="20"/>
        </w:rPr>
        <w:t xml:space="preserve"> </w:t>
      </w:r>
      <w:r w:rsidRPr="00B72469">
        <w:rPr>
          <w:rFonts w:ascii="Times New Roman" w:eastAsia="Arial" w:hAnsi="Times New Roman" w:cs="Times New Roman"/>
          <w:w w:val="84"/>
          <w:sz w:val="20"/>
          <w:szCs w:val="20"/>
        </w:rPr>
        <w:t>These sensors</w:t>
      </w:r>
      <w:r w:rsidRPr="00B72469">
        <w:rPr>
          <w:rFonts w:ascii="Times New Roman" w:eastAsia="Arial" w:hAnsi="Times New Roman" w:cs="Times New Roman"/>
          <w:spacing w:val="-12"/>
          <w:w w:val="84"/>
          <w:sz w:val="20"/>
          <w:szCs w:val="20"/>
        </w:rPr>
        <w:t xml:space="preserve"> </w:t>
      </w:r>
      <w:r w:rsidRPr="00B72469">
        <w:rPr>
          <w:rFonts w:ascii="Times New Roman" w:eastAsia="Arial" w:hAnsi="Times New Roman" w:cs="Times New Roman"/>
          <w:w w:val="84"/>
          <w:sz w:val="20"/>
          <w:szCs w:val="20"/>
        </w:rPr>
        <w:t>may</w:t>
      </w:r>
      <w:r w:rsidRPr="00B72469">
        <w:rPr>
          <w:rFonts w:ascii="Times New Roman" w:eastAsia="Arial" w:hAnsi="Times New Roman" w:cs="Times New Roman"/>
          <w:spacing w:val="18"/>
          <w:w w:val="84"/>
          <w:sz w:val="20"/>
          <w:szCs w:val="20"/>
        </w:rPr>
        <w:t xml:space="preserve">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5"/>
          <w:w w:val="84"/>
          <w:sz w:val="20"/>
          <w:szCs w:val="20"/>
        </w:rPr>
        <w:t xml:space="preserve"> </w:t>
      </w:r>
      <w:r w:rsidRPr="00B72469">
        <w:rPr>
          <w:rFonts w:ascii="Times New Roman" w:eastAsia="Arial" w:hAnsi="Times New Roman" w:cs="Times New Roman"/>
          <w:sz w:val="20"/>
          <w:szCs w:val="20"/>
        </w:rPr>
        <w:t xml:space="preserve">con- </w:t>
      </w:r>
      <w:r w:rsidRPr="00B72469">
        <w:rPr>
          <w:rFonts w:ascii="Times New Roman" w:eastAsia="Arial" w:hAnsi="Times New Roman" w:cs="Times New Roman"/>
          <w:w w:val="89"/>
          <w:sz w:val="20"/>
          <w:szCs w:val="20"/>
        </w:rPr>
        <w:t>tinuously</w:t>
      </w:r>
      <w:r w:rsidRPr="00B72469">
        <w:rPr>
          <w:rFonts w:ascii="Times New Roman" w:eastAsia="Arial" w:hAnsi="Times New Roman" w:cs="Times New Roman"/>
          <w:spacing w:val="33"/>
          <w:w w:val="89"/>
          <w:sz w:val="20"/>
          <w:szCs w:val="20"/>
        </w:rPr>
        <w:t xml:space="preserve"> </w:t>
      </w:r>
      <w:r w:rsidRPr="00B72469">
        <w:rPr>
          <w:rFonts w:ascii="Times New Roman" w:eastAsia="Arial" w:hAnsi="Times New Roman" w:cs="Times New Roman"/>
          <w:w w:val="89"/>
          <w:sz w:val="20"/>
          <w:szCs w:val="20"/>
        </w:rPr>
        <w:t>publishing</w:t>
      </w:r>
      <w:r w:rsidRPr="00B72469">
        <w:rPr>
          <w:rFonts w:ascii="Times New Roman" w:eastAsia="Arial" w:hAnsi="Times New Roman" w:cs="Times New Roman"/>
          <w:spacing w:val="37"/>
          <w:w w:val="89"/>
          <w:sz w:val="20"/>
          <w:szCs w:val="20"/>
        </w:rPr>
        <w:t xml:space="preserve"> </w:t>
      </w:r>
      <w:r w:rsidRPr="00B72469">
        <w:rPr>
          <w:rFonts w:ascii="Times New Roman" w:eastAsia="Arial" w:hAnsi="Times New Roman" w:cs="Times New Roman"/>
          <w:w w:val="89"/>
          <w:sz w:val="20"/>
          <w:szCs w:val="20"/>
        </w:rPr>
        <w:t>their</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obser</w:t>
      </w:r>
      <w:r w:rsidRPr="00B72469">
        <w:rPr>
          <w:rFonts w:ascii="Times New Roman" w:eastAsia="Arial" w:hAnsi="Times New Roman" w:cs="Times New Roman"/>
          <w:spacing w:val="-4"/>
          <w:w w:val="89"/>
          <w:sz w:val="20"/>
          <w:szCs w:val="20"/>
        </w:rPr>
        <w:t>v</w:t>
      </w:r>
      <w:r w:rsidRPr="00B72469">
        <w:rPr>
          <w:rFonts w:ascii="Times New Roman" w:eastAsia="Arial" w:hAnsi="Times New Roman" w:cs="Times New Roman"/>
          <w:w w:val="89"/>
          <w:sz w:val="20"/>
          <w:szCs w:val="20"/>
        </w:rPr>
        <w:t>ations,</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2"/>
          <w:sz w:val="20"/>
          <w:szCs w:val="20"/>
        </w:rPr>
        <w:t>supply</w:t>
      </w:r>
      <w:r w:rsidRPr="00B72469">
        <w:rPr>
          <w:rFonts w:ascii="Times New Roman" w:eastAsia="Arial" w:hAnsi="Times New Roman" w:cs="Times New Roman"/>
          <w:spacing w:val="-6"/>
          <w:w w:val="92"/>
          <w:sz w:val="20"/>
          <w:szCs w:val="20"/>
        </w:rPr>
        <w:t xml:space="preserve"> </w:t>
      </w:r>
      <w:r w:rsidRPr="00B72469">
        <w:rPr>
          <w:rFonts w:ascii="Times New Roman" w:eastAsia="Arial" w:hAnsi="Times New Roman" w:cs="Times New Roman"/>
          <w:w w:val="92"/>
          <w:sz w:val="20"/>
          <w:szCs w:val="20"/>
        </w:rPr>
        <w:t>their</w:t>
      </w:r>
      <w:r w:rsidRPr="00B72469">
        <w:rPr>
          <w:rFonts w:ascii="Times New Roman" w:eastAsia="Arial" w:hAnsi="Times New Roman" w:cs="Times New Roman"/>
          <w:spacing w:val="3"/>
          <w:w w:val="92"/>
          <w:sz w:val="20"/>
          <w:szCs w:val="20"/>
        </w:rPr>
        <w:t xml:space="preserve"> </w:t>
      </w:r>
      <w:r w:rsidRPr="00B72469">
        <w:rPr>
          <w:rFonts w:ascii="Times New Roman" w:eastAsia="Arial" w:hAnsi="Times New Roman" w:cs="Times New Roman"/>
          <w:sz w:val="20"/>
          <w:szCs w:val="20"/>
        </w:rPr>
        <w:t xml:space="preserve">ob- </w:t>
      </w:r>
      <w:r w:rsidRPr="00B72469">
        <w:rPr>
          <w:rFonts w:ascii="Times New Roman" w:eastAsia="Arial" w:hAnsi="Times New Roman" w:cs="Times New Roman"/>
          <w:w w:val="88"/>
          <w:sz w:val="20"/>
          <w:szCs w:val="20"/>
        </w:rPr>
        <w:t>ser</w:t>
      </w:r>
      <w:r w:rsidRPr="00B72469">
        <w:rPr>
          <w:rFonts w:ascii="Times New Roman" w:eastAsia="Arial" w:hAnsi="Times New Roman" w:cs="Times New Roman"/>
          <w:spacing w:val="-4"/>
          <w:w w:val="88"/>
          <w:sz w:val="20"/>
          <w:szCs w:val="20"/>
        </w:rPr>
        <w:t>v</w:t>
      </w:r>
      <w:r w:rsidRPr="00B72469">
        <w:rPr>
          <w:rFonts w:ascii="Times New Roman" w:eastAsia="Arial" w:hAnsi="Times New Roman" w:cs="Times New Roman"/>
          <w:w w:val="88"/>
          <w:sz w:val="20"/>
          <w:szCs w:val="20"/>
        </w:rPr>
        <w:t>ations</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request.</w:t>
      </w:r>
      <w:r w:rsidRPr="00B72469">
        <w:rPr>
          <w:rFonts w:ascii="Times New Roman" w:eastAsia="Arial" w:hAnsi="Times New Roman" w:cs="Times New Roman"/>
          <w:spacing w:val="46"/>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8"/>
          <w:sz w:val="20"/>
          <w:szCs w:val="20"/>
        </w:rPr>
        <w:t>either</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nt</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obser</w:t>
      </w:r>
      <w:r w:rsidRPr="00B72469">
        <w:rPr>
          <w:rFonts w:ascii="Times New Roman" w:eastAsia="Arial" w:hAnsi="Times New Roman" w:cs="Times New Roman"/>
          <w:spacing w:val="-4"/>
          <w:w w:val="88"/>
          <w:sz w:val="20"/>
          <w:szCs w:val="20"/>
        </w:rPr>
        <w:t>v</w:t>
      </w:r>
      <w:r w:rsidRPr="00B72469">
        <w:rPr>
          <w:rFonts w:ascii="Times New Roman" w:eastAsia="Arial" w:hAnsi="Times New Roman" w:cs="Times New Roman"/>
          <w:w w:val="88"/>
          <w:sz w:val="20"/>
          <w:szCs w:val="20"/>
        </w:rPr>
        <w:t>ations</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sz w:val="20"/>
          <w:szCs w:val="20"/>
        </w:rPr>
        <w:t>are</w:t>
      </w:r>
    </w:p>
    <w:p w14:paraId="0AFED1A3" w14:textId="77777777" w:rsidR="00676FEB" w:rsidRPr="00B72469" w:rsidRDefault="00676FEB" w:rsidP="00676FEB">
      <w:pPr>
        <w:spacing w:after="0" w:line="200" w:lineRule="exact"/>
        <w:rPr>
          <w:rFonts w:ascii="Times New Roman" w:hAnsi="Times New Roman" w:cs="Times New Roman"/>
          <w:sz w:val="20"/>
          <w:szCs w:val="20"/>
        </w:rPr>
      </w:pPr>
      <w:r w:rsidRPr="00B72469">
        <w:rPr>
          <w:rFonts w:ascii="Times New Roman" w:hAnsi="Times New Roman" w:cs="Times New Roman"/>
        </w:rPr>
        <w:br w:type="column"/>
      </w:r>
    </w:p>
    <w:p w14:paraId="0AFED1A4" w14:textId="77777777" w:rsidR="00676FEB" w:rsidRPr="00B72469" w:rsidRDefault="00676FEB" w:rsidP="00676FEB">
      <w:pPr>
        <w:spacing w:before="9" w:after="0" w:line="240" w:lineRule="exact"/>
        <w:rPr>
          <w:rFonts w:ascii="Times New Roman" w:hAnsi="Times New Roman" w:cs="Times New Roman"/>
          <w:sz w:val="24"/>
          <w:szCs w:val="24"/>
        </w:rPr>
      </w:pPr>
    </w:p>
    <w:p w14:paraId="0AFED1A5" w14:textId="77777777" w:rsidR="00676FEB" w:rsidRPr="00B72469" w:rsidRDefault="00676FEB" w:rsidP="00676FEB">
      <w:pPr>
        <w:spacing w:after="0" w:line="240" w:lineRule="auto"/>
        <w:ind w:right="-54"/>
        <w:rPr>
          <w:rFonts w:ascii="Times New Roman" w:eastAsia="Arial" w:hAnsi="Times New Roman" w:cs="Times New Roman"/>
          <w:sz w:val="9"/>
          <w:szCs w:val="9"/>
        </w:rPr>
      </w:pPr>
      <w:r w:rsidRPr="00B72469">
        <w:rPr>
          <w:rFonts w:ascii="Times New Roman" w:eastAsia="Arial" w:hAnsi="Times New Roman" w:cs="Times New Roman"/>
          <w:w w:val="103"/>
          <w:sz w:val="9"/>
          <w:szCs w:val="9"/>
        </w:rPr>
        <w:t>Router</w:t>
      </w:r>
    </w:p>
    <w:p w14:paraId="0AFED1A6" w14:textId="77777777" w:rsidR="00676FEB" w:rsidRPr="00B72469" w:rsidRDefault="00676FEB" w:rsidP="00676FEB">
      <w:pPr>
        <w:spacing w:after="0" w:line="200" w:lineRule="exact"/>
        <w:rPr>
          <w:rFonts w:ascii="Times New Roman" w:hAnsi="Times New Roman" w:cs="Times New Roman"/>
          <w:sz w:val="20"/>
          <w:szCs w:val="20"/>
        </w:rPr>
      </w:pPr>
      <w:r w:rsidRPr="00B72469">
        <w:rPr>
          <w:rFonts w:ascii="Times New Roman" w:hAnsi="Times New Roman" w:cs="Times New Roman"/>
        </w:rPr>
        <w:br w:type="column"/>
      </w:r>
    </w:p>
    <w:p w14:paraId="0AFED1A7" w14:textId="77777777" w:rsidR="00676FEB" w:rsidRPr="00B72469" w:rsidRDefault="00676FEB" w:rsidP="00676FEB">
      <w:pPr>
        <w:spacing w:after="0" w:line="200" w:lineRule="exact"/>
        <w:rPr>
          <w:rFonts w:ascii="Times New Roman" w:hAnsi="Times New Roman" w:cs="Times New Roman"/>
          <w:sz w:val="20"/>
          <w:szCs w:val="20"/>
        </w:rPr>
      </w:pPr>
    </w:p>
    <w:p w14:paraId="0AFED1A8" w14:textId="77777777" w:rsidR="00676FEB" w:rsidRPr="00B72469" w:rsidRDefault="00676FEB" w:rsidP="00676FEB">
      <w:pPr>
        <w:spacing w:before="4" w:after="0" w:line="240" w:lineRule="exact"/>
        <w:rPr>
          <w:rFonts w:ascii="Times New Roman" w:hAnsi="Times New Roman" w:cs="Times New Roman"/>
          <w:sz w:val="24"/>
          <w:szCs w:val="24"/>
        </w:rPr>
      </w:pPr>
    </w:p>
    <w:p w14:paraId="0AFED1A9" w14:textId="77777777" w:rsidR="00676FEB" w:rsidRPr="00B72469" w:rsidRDefault="00676FEB" w:rsidP="00676FEB">
      <w:pPr>
        <w:spacing w:after="0" w:line="240" w:lineRule="auto"/>
        <w:ind w:right="-54"/>
        <w:rPr>
          <w:rFonts w:ascii="Times New Roman" w:eastAsia="Arial" w:hAnsi="Times New Roman" w:cs="Times New Roman"/>
          <w:sz w:val="9"/>
          <w:szCs w:val="9"/>
        </w:rPr>
      </w:pPr>
      <w:r w:rsidRPr="00B72469">
        <w:rPr>
          <w:rFonts w:ascii="Times New Roman" w:eastAsia="Arial" w:hAnsi="Times New Roman" w:cs="Times New Roman"/>
          <w:w w:val="103"/>
          <w:sz w:val="9"/>
          <w:szCs w:val="9"/>
        </w:rPr>
        <w:t>Router</w:t>
      </w:r>
    </w:p>
    <w:p w14:paraId="0AFED1AA" w14:textId="77777777" w:rsidR="00676FEB" w:rsidRPr="00B72469" w:rsidRDefault="00676FEB" w:rsidP="00676FEB">
      <w:pPr>
        <w:spacing w:before="9" w:after="0" w:line="180" w:lineRule="exact"/>
        <w:rPr>
          <w:rFonts w:ascii="Times New Roman" w:hAnsi="Times New Roman" w:cs="Times New Roman"/>
          <w:sz w:val="18"/>
          <w:szCs w:val="18"/>
        </w:rPr>
      </w:pPr>
      <w:r w:rsidRPr="00B72469">
        <w:rPr>
          <w:rFonts w:ascii="Times New Roman" w:hAnsi="Times New Roman" w:cs="Times New Roman"/>
        </w:rPr>
        <w:br w:type="column"/>
      </w:r>
    </w:p>
    <w:p w14:paraId="0AFED1AB" w14:textId="77777777" w:rsidR="00676FEB" w:rsidRPr="00B72469" w:rsidRDefault="00676FEB" w:rsidP="00676FEB">
      <w:pPr>
        <w:spacing w:after="0" w:line="200" w:lineRule="exact"/>
        <w:rPr>
          <w:rFonts w:ascii="Times New Roman" w:hAnsi="Times New Roman" w:cs="Times New Roman"/>
          <w:sz w:val="20"/>
          <w:szCs w:val="20"/>
        </w:rPr>
      </w:pPr>
    </w:p>
    <w:p w14:paraId="0AFED1AC" w14:textId="77777777" w:rsidR="00676FEB" w:rsidRPr="00B72469" w:rsidRDefault="00676FEB" w:rsidP="00676FEB">
      <w:pPr>
        <w:spacing w:after="0" w:line="200" w:lineRule="exact"/>
        <w:rPr>
          <w:rFonts w:ascii="Times New Roman" w:hAnsi="Times New Roman" w:cs="Times New Roman"/>
          <w:sz w:val="20"/>
          <w:szCs w:val="20"/>
        </w:rPr>
      </w:pPr>
    </w:p>
    <w:p w14:paraId="0AFED1AD" w14:textId="77777777" w:rsidR="00676FEB" w:rsidRPr="00B72469" w:rsidRDefault="00676FEB" w:rsidP="00676FEB">
      <w:pPr>
        <w:spacing w:after="0" w:line="240" w:lineRule="auto"/>
        <w:ind w:right="-54"/>
        <w:rPr>
          <w:rFonts w:ascii="Times New Roman" w:eastAsia="Arial" w:hAnsi="Times New Roman" w:cs="Times New Roman"/>
          <w:sz w:val="9"/>
          <w:szCs w:val="9"/>
        </w:rPr>
      </w:pPr>
      <w:r w:rsidRPr="00B72469">
        <w:rPr>
          <w:rFonts w:ascii="Times New Roman" w:eastAsia="Arial" w:hAnsi="Times New Roman" w:cs="Times New Roman"/>
          <w:w w:val="103"/>
          <w:sz w:val="9"/>
          <w:szCs w:val="9"/>
        </w:rPr>
        <w:t>Router</w:t>
      </w:r>
    </w:p>
    <w:p w14:paraId="0AFED1AE" w14:textId="77777777" w:rsidR="00676FEB" w:rsidRPr="00B72469" w:rsidRDefault="00676FEB" w:rsidP="00676FEB">
      <w:pPr>
        <w:spacing w:before="99" w:after="0" w:line="240" w:lineRule="auto"/>
        <w:ind w:right="-20"/>
        <w:rPr>
          <w:rFonts w:ascii="Times New Roman" w:eastAsia="Arial" w:hAnsi="Times New Roman" w:cs="Times New Roman"/>
          <w:sz w:val="9"/>
          <w:szCs w:val="9"/>
        </w:rPr>
      </w:pPr>
      <w:r w:rsidRPr="00B72469">
        <w:rPr>
          <w:rFonts w:ascii="Times New Roman" w:hAnsi="Times New Roman" w:cs="Times New Roman"/>
        </w:rPr>
        <w:br w:type="column"/>
      </w:r>
      <w:r w:rsidRPr="00B72469">
        <w:rPr>
          <w:rFonts w:ascii="Times New Roman" w:eastAsia="Arial" w:hAnsi="Times New Roman" w:cs="Times New Roman"/>
          <w:w w:val="103"/>
          <w:sz w:val="9"/>
          <w:szCs w:val="9"/>
        </w:rPr>
        <w:lastRenderedPageBreak/>
        <w:t>External</w:t>
      </w:r>
    </w:p>
    <w:p w14:paraId="0AFED1AF" w14:textId="77777777" w:rsidR="00676FEB" w:rsidRPr="00B72469" w:rsidRDefault="00676FEB" w:rsidP="00676FEB">
      <w:pPr>
        <w:spacing w:before="5" w:after="0" w:line="240" w:lineRule="auto"/>
        <w:ind w:left="8" w:right="-20"/>
        <w:rPr>
          <w:rFonts w:ascii="Times New Roman" w:eastAsia="Arial" w:hAnsi="Times New Roman" w:cs="Times New Roman"/>
          <w:sz w:val="9"/>
          <w:szCs w:val="9"/>
        </w:rPr>
      </w:pPr>
      <w:r w:rsidRPr="00B72469">
        <w:rPr>
          <w:rFonts w:ascii="Times New Roman" w:eastAsia="Arial" w:hAnsi="Times New Roman" w:cs="Times New Roman"/>
          <w:w w:val="103"/>
          <w:sz w:val="9"/>
          <w:szCs w:val="9"/>
        </w:rPr>
        <w:t>Storage</w:t>
      </w:r>
    </w:p>
    <w:p w14:paraId="0AFED1B0" w14:textId="77777777" w:rsidR="00676FEB" w:rsidRPr="00B72469" w:rsidRDefault="00676FEB" w:rsidP="00676FEB">
      <w:pPr>
        <w:spacing w:before="9" w:after="0" w:line="180" w:lineRule="exact"/>
        <w:rPr>
          <w:rFonts w:ascii="Times New Roman" w:hAnsi="Times New Roman" w:cs="Times New Roman"/>
          <w:sz w:val="18"/>
          <w:szCs w:val="18"/>
        </w:rPr>
      </w:pPr>
    </w:p>
    <w:p w14:paraId="0AFED1B1" w14:textId="77777777" w:rsidR="00676FEB" w:rsidRPr="00B72469" w:rsidRDefault="00676FEB" w:rsidP="00676FEB">
      <w:pPr>
        <w:spacing w:after="0" w:line="200" w:lineRule="exact"/>
        <w:rPr>
          <w:rFonts w:ascii="Times New Roman" w:hAnsi="Times New Roman" w:cs="Times New Roman"/>
          <w:sz w:val="20"/>
          <w:szCs w:val="20"/>
        </w:rPr>
      </w:pPr>
    </w:p>
    <w:p w14:paraId="0AFED1B2" w14:textId="77777777" w:rsidR="00676FEB" w:rsidRPr="00B72469" w:rsidRDefault="00676FEB" w:rsidP="00676FEB">
      <w:pPr>
        <w:spacing w:after="0" w:line="200" w:lineRule="exact"/>
        <w:rPr>
          <w:rFonts w:ascii="Times New Roman" w:hAnsi="Times New Roman" w:cs="Times New Roman"/>
          <w:sz w:val="20"/>
          <w:szCs w:val="20"/>
        </w:rPr>
      </w:pPr>
    </w:p>
    <w:p w14:paraId="0AFED1B3" w14:textId="77777777" w:rsidR="00676FEB" w:rsidRPr="00B72469" w:rsidRDefault="00676FEB" w:rsidP="00676FEB">
      <w:pPr>
        <w:spacing w:after="0" w:line="240" w:lineRule="auto"/>
        <w:ind w:right="-20"/>
        <w:rPr>
          <w:rFonts w:ascii="Times New Roman" w:eastAsia="Arial" w:hAnsi="Times New Roman" w:cs="Times New Roman"/>
          <w:sz w:val="9"/>
          <w:szCs w:val="9"/>
        </w:rPr>
      </w:pPr>
      <w:r w:rsidRPr="00B72469">
        <w:rPr>
          <w:rFonts w:ascii="Times New Roman" w:eastAsia="Arial" w:hAnsi="Times New Roman" w:cs="Times New Roman"/>
          <w:w w:val="103"/>
          <w:sz w:val="9"/>
          <w:szCs w:val="9"/>
        </w:rPr>
        <w:t>External</w:t>
      </w:r>
    </w:p>
    <w:p w14:paraId="0AFED1B4" w14:textId="77777777" w:rsidR="00676FEB" w:rsidRPr="00B72469" w:rsidRDefault="00676FEB" w:rsidP="00676FEB">
      <w:pPr>
        <w:spacing w:before="5" w:after="0" w:line="240" w:lineRule="auto"/>
        <w:ind w:left="8" w:right="-20"/>
        <w:rPr>
          <w:rFonts w:ascii="Times New Roman" w:eastAsia="Arial" w:hAnsi="Times New Roman" w:cs="Times New Roman"/>
          <w:sz w:val="9"/>
          <w:szCs w:val="9"/>
        </w:rPr>
      </w:pPr>
      <w:r w:rsidRPr="00B72469">
        <w:rPr>
          <w:rFonts w:ascii="Times New Roman" w:eastAsia="Arial" w:hAnsi="Times New Roman" w:cs="Times New Roman"/>
          <w:w w:val="103"/>
          <w:sz w:val="9"/>
          <w:szCs w:val="9"/>
        </w:rPr>
        <w:t>Storage</w:t>
      </w:r>
    </w:p>
    <w:p w14:paraId="0AFED1B5" w14:textId="77777777" w:rsidR="00676FEB" w:rsidRPr="00B72469" w:rsidRDefault="00676FEB" w:rsidP="00676FEB">
      <w:pPr>
        <w:spacing w:after="0"/>
        <w:rPr>
          <w:rFonts w:ascii="Times New Roman" w:hAnsi="Times New Roman" w:cs="Times New Roman"/>
        </w:rPr>
        <w:sectPr w:rsidR="00676FEB" w:rsidRPr="00B72469">
          <w:type w:val="continuous"/>
          <w:pgSz w:w="12240" w:h="15840"/>
          <w:pgMar w:top="1480" w:right="1060" w:bottom="280" w:left="1060" w:header="720" w:footer="720" w:gutter="0"/>
          <w:cols w:num="5" w:space="720" w:equalWidth="0">
            <w:col w:w="4791" w:space="786"/>
            <w:col w:w="281" w:space="1182"/>
            <w:col w:w="281" w:space="934"/>
            <w:col w:w="281" w:space="782"/>
            <w:col w:w="802"/>
          </w:cols>
        </w:sectPr>
      </w:pPr>
    </w:p>
    <w:p w14:paraId="0AFED1B6"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7"/>
          <w:sz w:val="20"/>
          <w:szCs w:val="20"/>
        </w:rPr>
        <w:lastRenderedPageBreak/>
        <w:t>relayed</w:t>
      </w:r>
      <w:proofErr w:type="gramEnd"/>
      <w:r w:rsidRPr="00B72469">
        <w:rPr>
          <w:rFonts w:ascii="Times New Roman" w:eastAsia="Arial" w:hAnsi="Times New Roman" w:cs="Times New Roman"/>
          <w:spacing w:val="36"/>
          <w:w w:val="87"/>
          <w:sz w:val="20"/>
          <w:szCs w:val="20"/>
        </w:rPr>
        <w:t xml:space="preserve"> </w:t>
      </w:r>
      <w:r w:rsidRPr="00B72469">
        <w:rPr>
          <w:rFonts w:ascii="Times New Roman" w:eastAsia="Arial" w:hAnsi="Times New Roman" w:cs="Times New Roman"/>
          <w:w w:val="87"/>
          <w:sz w:val="20"/>
          <w:szCs w:val="20"/>
        </w:rPr>
        <w:t xml:space="preserve">through </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bro</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 xml:space="preserve">ering </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z w:val="20"/>
          <w:szCs w:val="20"/>
        </w:rPr>
        <w:t>filtering</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0"/>
          <w:sz w:val="20"/>
          <w:szCs w:val="20"/>
        </w:rPr>
        <w:t>net</w:t>
      </w:r>
      <w:r w:rsidRPr="00B72469">
        <w:rPr>
          <w:rFonts w:ascii="Times New Roman" w:eastAsia="Arial" w:hAnsi="Times New Roman" w:cs="Times New Roman"/>
          <w:spacing w:val="-2"/>
          <w:w w:val="90"/>
          <w:sz w:val="20"/>
          <w:szCs w:val="20"/>
        </w:rPr>
        <w:t>w</w:t>
      </w:r>
      <w:r w:rsidRPr="00B72469">
        <w:rPr>
          <w:rFonts w:ascii="Times New Roman" w:eastAsia="Arial" w:hAnsi="Times New Roman" w:cs="Times New Roman"/>
          <w:w w:val="90"/>
          <w:sz w:val="20"/>
          <w:szCs w:val="20"/>
        </w:rPr>
        <w:t>ork,</w:t>
      </w:r>
      <w:r w:rsidRPr="00B72469">
        <w:rPr>
          <w:rFonts w:ascii="Times New Roman" w:eastAsia="Arial" w:hAnsi="Times New Roman" w:cs="Times New Roman"/>
          <w:spacing w:val="45"/>
          <w:w w:val="90"/>
          <w:sz w:val="20"/>
          <w:szCs w:val="20"/>
        </w:rPr>
        <w:t xml:space="preserve"> </w:t>
      </w:r>
      <w:r w:rsidRPr="00B72469">
        <w:rPr>
          <w:rFonts w:ascii="Times New Roman" w:eastAsia="Arial" w:hAnsi="Times New Roman" w:cs="Times New Roman"/>
          <w:w w:val="90"/>
          <w:sz w:val="20"/>
          <w:szCs w:val="20"/>
        </w:rPr>
        <w:t xml:space="preserve">wher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42"/>
          <w:w w:val="84"/>
          <w:sz w:val="20"/>
          <w:szCs w:val="20"/>
        </w:rPr>
        <w:t xml:space="preserve"> </w:t>
      </w:r>
      <w:r w:rsidRPr="00B72469">
        <w:rPr>
          <w:rFonts w:ascii="Times New Roman" w:eastAsia="Arial" w:hAnsi="Times New Roman" w:cs="Times New Roman"/>
          <w:w w:val="84"/>
          <w:sz w:val="20"/>
          <w:szCs w:val="20"/>
        </w:rPr>
        <w:t>data</w:t>
      </w:r>
      <w:r w:rsidRPr="00B72469">
        <w:rPr>
          <w:rFonts w:ascii="Times New Roman" w:eastAsia="Arial" w:hAnsi="Times New Roman" w:cs="Times New Roman"/>
          <w:spacing w:val="45"/>
          <w:w w:val="84"/>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 xml:space="preserve">entually </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consumed</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79"/>
          <w:sz w:val="20"/>
          <w:szCs w:val="20"/>
        </w:rPr>
        <w:t xml:space="preserve">a  </w:t>
      </w:r>
      <w:r w:rsidRPr="00B72469">
        <w:rPr>
          <w:rFonts w:ascii="Times New Roman" w:eastAsia="Arial" w:hAnsi="Times New Roman" w:cs="Times New Roman"/>
          <w:sz w:val="20"/>
          <w:szCs w:val="20"/>
        </w:rPr>
        <w:t>cloud</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 xml:space="preserve">grid- </w:t>
      </w:r>
      <w:r w:rsidRPr="00B72469">
        <w:rPr>
          <w:rFonts w:ascii="Times New Roman" w:eastAsia="Arial" w:hAnsi="Times New Roman" w:cs="Times New Roman"/>
          <w:w w:val="88"/>
          <w:sz w:val="20"/>
          <w:szCs w:val="20"/>
        </w:rPr>
        <w:t xml:space="preserve">computing  infrastructure; </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w w:val="88"/>
          <w:sz w:val="20"/>
          <w:szCs w:val="20"/>
        </w:rPr>
        <w:t>alternat</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 xml:space="preserve">ely </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data can</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be</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110"/>
          <w:sz w:val="20"/>
          <w:szCs w:val="20"/>
        </w:rPr>
        <w:t xml:space="preserve">fil- </w:t>
      </w:r>
      <w:r w:rsidRPr="00B72469">
        <w:rPr>
          <w:rFonts w:ascii="Times New Roman" w:eastAsia="Arial" w:hAnsi="Times New Roman" w:cs="Times New Roman"/>
          <w:w w:val="86"/>
          <w:sz w:val="20"/>
          <w:szCs w:val="20"/>
        </w:rPr>
        <w:t>tered</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or</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processed,</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stored.</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90"/>
          <w:sz w:val="20"/>
          <w:szCs w:val="20"/>
        </w:rPr>
        <w:t>Importantl</w:t>
      </w:r>
      <w:r w:rsidRPr="00B72469">
        <w:rPr>
          <w:rFonts w:ascii="Times New Roman" w:eastAsia="Arial" w:hAnsi="Times New Roman" w:cs="Times New Roman"/>
          <w:spacing w:val="-12"/>
          <w:w w:val="90"/>
          <w:sz w:val="20"/>
          <w:szCs w:val="20"/>
        </w:rPr>
        <w:t>y</w:t>
      </w:r>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43"/>
          <w:w w:val="90"/>
          <w:sz w:val="20"/>
          <w:szCs w:val="20"/>
        </w:rPr>
        <w:t xml:space="preserve"> </w:t>
      </w:r>
      <w:r w:rsidRPr="00B72469">
        <w:rPr>
          <w:rFonts w:ascii="Times New Roman" w:eastAsia="Arial" w:hAnsi="Times New Roman" w:cs="Times New Roman"/>
          <w:w w:val="90"/>
          <w:sz w:val="20"/>
          <w:szCs w:val="20"/>
        </w:rPr>
        <w:t>we</w:t>
      </w:r>
      <w:r w:rsidRPr="00B72469">
        <w:rPr>
          <w:rFonts w:ascii="Times New Roman" w:eastAsia="Arial" w:hAnsi="Times New Roman" w:cs="Times New Roman"/>
          <w:spacing w:val="-6"/>
          <w:w w:val="90"/>
          <w:sz w:val="20"/>
          <w:szCs w:val="20"/>
        </w:rPr>
        <w:t xml:space="preserve"> </w:t>
      </w:r>
      <w:r w:rsidRPr="00B72469">
        <w:rPr>
          <w:rFonts w:ascii="Times New Roman" w:eastAsia="Arial" w:hAnsi="Times New Roman" w:cs="Times New Roman"/>
          <w:w w:val="90"/>
          <w:sz w:val="20"/>
          <w:szCs w:val="20"/>
        </w:rPr>
        <w:t>do</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b/>
          <w:bCs/>
          <w:w w:val="90"/>
          <w:sz w:val="20"/>
          <w:szCs w:val="20"/>
        </w:rPr>
        <w:t>not</w:t>
      </w:r>
      <w:r w:rsidRPr="00B72469">
        <w:rPr>
          <w:rFonts w:ascii="Times New Roman" w:eastAsia="Arial" w:hAnsi="Times New Roman" w:cs="Times New Roman"/>
          <w:b/>
          <w:bCs/>
          <w:spacing w:val="-12"/>
          <w:w w:val="90"/>
          <w:sz w:val="20"/>
          <w:szCs w:val="20"/>
        </w:rPr>
        <w:t xml:space="preserve"> </w:t>
      </w:r>
      <w:r w:rsidRPr="00B72469">
        <w:rPr>
          <w:rFonts w:ascii="Times New Roman" w:eastAsia="Arial" w:hAnsi="Times New Roman" w:cs="Times New Roman"/>
          <w:sz w:val="20"/>
          <w:szCs w:val="20"/>
        </w:rPr>
        <w:t>con-</w:t>
      </w:r>
    </w:p>
    <w:p w14:paraId="0AFED1B7" w14:textId="77777777" w:rsidR="00676FEB" w:rsidRPr="00B72469" w:rsidRDefault="00676FEB" w:rsidP="00676FEB">
      <w:pPr>
        <w:tabs>
          <w:tab w:val="left" w:pos="840"/>
          <w:tab w:val="left" w:pos="1680"/>
          <w:tab w:val="left" w:pos="2540"/>
        </w:tabs>
        <w:spacing w:before="80" w:after="0" w:line="240" w:lineRule="auto"/>
        <w:ind w:right="-20"/>
        <w:rPr>
          <w:rFonts w:ascii="Times New Roman" w:eastAsia="Arial" w:hAnsi="Times New Roman" w:cs="Times New Roman"/>
          <w:sz w:val="9"/>
          <w:szCs w:val="9"/>
        </w:rPr>
      </w:pPr>
      <w:r w:rsidRPr="00B72469">
        <w:rPr>
          <w:rFonts w:ascii="Times New Roman" w:hAnsi="Times New Roman" w:cs="Times New Roman"/>
        </w:rPr>
        <w:br w:type="column"/>
      </w:r>
      <w:r w:rsidRPr="00B72469">
        <w:rPr>
          <w:rFonts w:ascii="Times New Roman" w:eastAsia="Arial" w:hAnsi="Times New Roman" w:cs="Times New Roman"/>
          <w:sz w:val="9"/>
          <w:szCs w:val="9"/>
        </w:rPr>
        <w:lastRenderedPageBreak/>
        <w:t>Mini</w:t>
      </w:r>
      <w:r w:rsidRPr="00B72469">
        <w:rPr>
          <w:rFonts w:ascii="Times New Roman" w:eastAsia="Arial" w:hAnsi="Times New Roman" w:cs="Times New Roman"/>
          <w:spacing w:val="6"/>
          <w:sz w:val="9"/>
          <w:szCs w:val="9"/>
        </w:rPr>
        <w:t xml:space="preserve"> </w:t>
      </w:r>
      <w:r w:rsidRPr="00B72469">
        <w:rPr>
          <w:rFonts w:ascii="Times New Roman" w:eastAsia="Arial" w:hAnsi="Times New Roman" w:cs="Times New Roman"/>
          <w:sz w:val="9"/>
          <w:szCs w:val="9"/>
        </w:rPr>
        <w:t>Computer</w:t>
      </w:r>
      <w:r w:rsidRPr="00B72469">
        <w:rPr>
          <w:rFonts w:ascii="Times New Roman" w:eastAsia="Arial" w:hAnsi="Times New Roman" w:cs="Times New Roman"/>
          <w:spacing w:val="-13"/>
          <w:sz w:val="9"/>
          <w:szCs w:val="9"/>
        </w:rPr>
        <w:t xml:space="preserve"> </w:t>
      </w:r>
      <w:r w:rsidRPr="00B72469">
        <w:rPr>
          <w:rFonts w:ascii="Times New Roman" w:eastAsia="Arial" w:hAnsi="Times New Roman" w:cs="Times New Roman"/>
          <w:sz w:val="9"/>
          <w:szCs w:val="9"/>
        </w:rPr>
        <w:tab/>
        <w:t>Mini</w:t>
      </w:r>
      <w:r w:rsidRPr="00B72469">
        <w:rPr>
          <w:rFonts w:ascii="Times New Roman" w:eastAsia="Arial" w:hAnsi="Times New Roman" w:cs="Times New Roman"/>
          <w:spacing w:val="6"/>
          <w:sz w:val="9"/>
          <w:szCs w:val="9"/>
        </w:rPr>
        <w:t xml:space="preserve"> </w:t>
      </w:r>
      <w:r w:rsidRPr="00B72469">
        <w:rPr>
          <w:rFonts w:ascii="Times New Roman" w:eastAsia="Arial" w:hAnsi="Times New Roman" w:cs="Times New Roman"/>
          <w:sz w:val="9"/>
          <w:szCs w:val="9"/>
        </w:rPr>
        <w:t>Computer</w:t>
      </w:r>
      <w:r w:rsidRPr="00B72469">
        <w:rPr>
          <w:rFonts w:ascii="Times New Roman" w:eastAsia="Arial" w:hAnsi="Times New Roman" w:cs="Times New Roman"/>
          <w:spacing w:val="-13"/>
          <w:sz w:val="9"/>
          <w:szCs w:val="9"/>
        </w:rPr>
        <w:t xml:space="preserve"> </w:t>
      </w:r>
      <w:r w:rsidRPr="00B72469">
        <w:rPr>
          <w:rFonts w:ascii="Times New Roman" w:eastAsia="Arial" w:hAnsi="Times New Roman" w:cs="Times New Roman"/>
          <w:sz w:val="9"/>
          <w:szCs w:val="9"/>
        </w:rPr>
        <w:tab/>
        <w:t>Mini</w:t>
      </w:r>
      <w:r w:rsidRPr="00B72469">
        <w:rPr>
          <w:rFonts w:ascii="Times New Roman" w:eastAsia="Arial" w:hAnsi="Times New Roman" w:cs="Times New Roman"/>
          <w:spacing w:val="6"/>
          <w:sz w:val="9"/>
          <w:szCs w:val="9"/>
        </w:rPr>
        <w:t xml:space="preserve"> </w:t>
      </w:r>
      <w:r w:rsidRPr="00B72469">
        <w:rPr>
          <w:rFonts w:ascii="Times New Roman" w:eastAsia="Arial" w:hAnsi="Times New Roman" w:cs="Times New Roman"/>
          <w:sz w:val="9"/>
          <w:szCs w:val="9"/>
        </w:rPr>
        <w:t>Computer</w:t>
      </w:r>
      <w:r w:rsidRPr="00B72469">
        <w:rPr>
          <w:rFonts w:ascii="Times New Roman" w:eastAsia="Arial" w:hAnsi="Times New Roman" w:cs="Times New Roman"/>
          <w:spacing w:val="-13"/>
          <w:sz w:val="9"/>
          <w:szCs w:val="9"/>
        </w:rPr>
        <w:t xml:space="preserve"> </w:t>
      </w:r>
      <w:r w:rsidRPr="00B72469">
        <w:rPr>
          <w:rFonts w:ascii="Times New Roman" w:eastAsia="Arial" w:hAnsi="Times New Roman" w:cs="Times New Roman"/>
          <w:sz w:val="9"/>
          <w:szCs w:val="9"/>
        </w:rPr>
        <w:tab/>
        <w:t>Mini</w:t>
      </w:r>
      <w:r w:rsidRPr="00B72469">
        <w:rPr>
          <w:rFonts w:ascii="Times New Roman" w:eastAsia="Arial" w:hAnsi="Times New Roman" w:cs="Times New Roman"/>
          <w:spacing w:val="6"/>
          <w:sz w:val="9"/>
          <w:szCs w:val="9"/>
        </w:rPr>
        <w:t xml:space="preserve"> </w:t>
      </w:r>
      <w:r w:rsidRPr="00B72469">
        <w:rPr>
          <w:rFonts w:ascii="Times New Roman" w:eastAsia="Arial" w:hAnsi="Times New Roman" w:cs="Times New Roman"/>
          <w:w w:val="103"/>
          <w:sz w:val="9"/>
          <w:szCs w:val="9"/>
        </w:rPr>
        <w:t>Computer</w:t>
      </w:r>
    </w:p>
    <w:p w14:paraId="0AFED1B8" w14:textId="77777777" w:rsidR="00676FEB" w:rsidRPr="00B72469" w:rsidRDefault="00676FEB" w:rsidP="00676FEB">
      <w:pPr>
        <w:spacing w:after="0"/>
        <w:rPr>
          <w:rFonts w:ascii="Times New Roman" w:hAnsi="Times New Roman" w:cs="Times New Roman"/>
        </w:rPr>
        <w:sectPr w:rsidR="00676FEB" w:rsidRPr="00B72469">
          <w:type w:val="continuous"/>
          <w:pgSz w:w="12240" w:h="15840"/>
          <w:pgMar w:top="1480" w:right="1060" w:bottom="280" w:left="1060" w:header="720" w:footer="720" w:gutter="0"/>
          <w:cols w:num="2" w:space="720" w:equalWidth="0">
            <w:col w:w="4791" w:space="1369"/>
            <w:col w:w="3960"/>
          </w:cols>
        </w:sectPr>
      </w:pPr>
    </w:p>
    <w:p w14:paraId="0AFED1B9"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hAnsi="Times New Roman" w:cs="Times New Roman"/>
          <w:noProof/>
        </w:rPr>
        <w:lastRenderedPageBreak/>
        <mc:AlternateContent>
          <mc:Choice Requires="wpg">
            <w:drawing>
              <wp:anchor distT="0" distB="0" distL="114300" distR="114300" simplePos="0" relativeHeight="251850752" behindDoc="1" locked="0" layoutInCell="1" allowOverlap="1" wp14:anchorId="0AFED536" wp14:editId="0AFED537">
                <wp:simplePos x="0" y="0"/>
                <wp:positionH relativeFrom="page">
                  <wp:posOffset>4930775</wp:posOffset>
                </wp:positionH>
                <wp:positionV relativeFrom="paragraph">
                  <wp:posOffset>596900</wp:posOffset>
                </wp:positionV>
                <wp:extent cx="147320" cy="417195"/>
                <wp:effectExtent l="6350" t="6350" r="0" b="0"/>
                <wp:wrapNone/>
                <wp:docPr id="14712" name="Group 147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320" cy="417195"/>
                          <a:chOff x="7765" y="940"/>
                          <a:chExt cx="232" cy="657"/>
                        </a:xfrm>
                      </wpg:grpSpPr>
                      <wpg:grpSp>
                        <wpg:cNvPr id="14713" name="Group 5032"/>
                        <wpg:cNvGrpSpPr>
                          <a:grpSpLocks/>
                        </wpg:cNvGrpSpPr>
                        <wpg:grpSpPr bwMode="auto">
                          <a:xfrm>
                            <a:off x="7769" y="1048"/>
                            <a:ext cx="79" cy="84"/>
                            <a:chOff x="7769" y="1048"/>
                            <a:chExt cx="79" cy="84"/>
                          </a:xfrm>
                        </wpg:grpSpPr>
                        <wps:wsp>
                          <wps:cNvPr id="14714" name="Freeform 5033"/>
                          <wps:cNvSpPr>
                            <a:spLocks/>
                          </wps:cNvSpPr>
                          <wps:spPr bwMode="auto">
                            <a:xfrm>
                              <a:off x="7769" y="1048"/>
                              <a:ext cx="79" cy="84"/>
                            </a:xfrm>
                            <a:custGeom>
                              <a:avLst/>
                              <a:gdLst>
                                <a:gd name="T0" fmla="+- 0 7848 7769"/>
                                <a:gd name="T1" fmla="*/ T0 w 79"/>
                                <a:gd name="T2" fmla="+- 0 1048 1048"/>
                                <a:gd name="T3" fmla="*/ 1048 h 84"/>
                                <a:gd name="T4" fmla="+- 0 7782 7769"/>
                                <a:gd name="T5" fmla="*/ T4 w 79"/>
                                <a:gd name="T6" fmla="+- 0 1083 1048"/>
                                <a:gd name="T7" fmla="*/ 1083 h 84"/>
                                <a:gd name="T8" fmla="+- 0 7769 7769"/>
                                <a:gd name="T9" fmla="*/ T8 w 79"/>
                                <a:gd name="T10" fmla="+- 0 1119 1048"/>
                                <a:gd name="T11" fmla="*/ 1119 h 84"/>
                                <a:gd name="T12" fmla="+- 0 7788 7769"/>
                                <a:gd name="T13" fmla="*/ T12 w 79"/>
                                <a:gd name="T14" fmla="+- 0 1132 1048"/>
                                <a:gd name="T15" fmla="*/ 1132 h 84"/>
                                <a:gd name="T16" fmla="+- 0 7805 7769"/>
                                <a:gd name="T17" fmla="*/ T16 w 79"/>
                                <a:gd name="T18" fmla="+- 0 1130 1048"/>
                                <a:gd name="T19" fmla="*/ 1130 h 84"/>
                                <a:gd name="T20" fmla="+- 0 7810 7769"/>
                                <a:gd name="T21" fmla="*/ T20 w 79"/>
                                <a:gd name="T22" fmla="+- 0 1116 1048"/>
                                <a:gd name="T23" fmla="*/ 1116 h 84"/>
                                <a:gd name="T24" fmla="+- 0 7820 7769"/>
                                <a:gd name="T25" fmla="*/ T24 w 79"/>
                                <a:gd name="T26" fmla="+- 0 1093 1048"/>
                                <a:gd name="T27" fmla="*/ 1093 h 84"/>
                                <a:gd name="T28" fmla="+- 0 7831 7769"/>
                                <a:gd name="T29" fmla="*/ T28 w 79"/>
                                <a:gd name="T30" fmla="+- 0 1069 1048"/>
                                <a:gd name="T31" fmla="*/ 1069 h 84"/>
                                <a:gd name="T32" fmla="+- 0 7842 7769"/>
                                <a:gd name="T33" fmla="*/ T32 w 79"/>
                                <a:gd name="T34" fmla="+- 0 1052 1048"/>
                                <a:gd name="T35" fmla="*/ 1052 h 84"/>
                                <a:gd name="T36" fmla="+- 0 7848 7769"/>
                                <a:gd name="T37" fmla="*/ T36 w 79"/>
                                <a:gd name="T38" fmla="+- 0 1048 1048"/>
                                <a:gd name="T39" fmla="*/ 1048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3" y="35"/>
                                  </a:lnTo>
                                  <a:lnTo>
                                    <a:pt x="0" y="71"/>
                                  </a:lnTo>
                                  <a:lnTo>
                                    <a:pt x="19" y="84"/>
                                  </a:lnTo>
                                  <a:lnTo>
                                    <a:pt x="36" y="82"/>
                                  </a:lnTo>
                                  <a:lnTo>
                                    <a:pt x="41" y="68"/>
                                  </a:lnTo>
                                  <a:lnTo>
                                    <a:pt x="51" y="45"/>
                                  </a:lnTo>
                                  <a:lnTo>
                                    <a:pt x="62" y="21"/>
                                  </a:lnTo>
                                  <a:lnTo>
                                    <a:pt x="73" y="4"/>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15" name="Group 5034"/>
                        <wpg:cNvGrpSpPr>
                          <a:grpSpLocks/>
                        </wpg:cNvGrpSpPr>
                        <wpg:grpSpPr bwMode="auto">
                          <a:xfrm>
                            <a:off x="7915" y="1048"/>
                            <a:ext cx="79" cy="84"/>
                            <a:chOff x="7915" y="1048"/>
                            <a:chExt cx="79" cy="84"/>
                          </a:xfrm>
                        </wpg:grpSpPr>
                        <wps:wsp>
                          <wps:cNvPr id="14716" name="Freeform 5035"/>
                          <wps:cNvSpPr>
                            <a:spLocks/>
                          </wps:cNvSpPr>
                          <wps:spPr bwMode="auto">
                            <a:xfrm>
                              <a:off x="7915" y="1048"/>
                              <a:ext cx="79" cy="84"/>
                            </a:xfrm>
                            <a:custGeom>
                              <a:avLst/>
                              <a:gdLst>
                                <a:gd name="T0" fmla="+- 0 7915 7915"/>
                                <a:gd name="T1" fmla="*/ T0 w 79"/>
                                <a:gd name="T2" fmla="+- 0 1048 1048"/>
                                <a:gd name="T3" fmla="*/ 1048 h 84"/>
                                <a:gd name="T4" fmla="+- 0 7952 7915"/>
                                <a:gd name="T5" fmla="*/ T4 w 79"/>
                                <a:gd name="T6" fmla="+- 0 1116 1048"/>
                                <a:gd name="T7" fmla="*/ 1116 h 84"/>
                                <a:gd name="T8" fmla="+- 0 7958 7915"/>
                                <a:gd name="T9" fmla="*/ T8 w 79"/>
                                <a:gd name="T10" fmla="+- 0 1130 1048"/>
                                <a:gd name="T11" fmla="*/ 1130 h 84"/>
                                <a:gd name="T12" fmla="+- 0 7975 7915"/>
                                <a:gd name="T13" fmla="*/ T12 w 79"/>
                                <a:gd name="T14" fmla="+- 0 1132 1048"/>
                                <a:gd name="T15" fmla="*/ 1132 h 84"/>
                                <a:gd name="T16" fmla="+- 0 7993 7915"/>
                                <a:gd name="T17" fmla="*/ T16 w 79"/>
                                <a:gd name="T18" fmla="+- 0 1119 1048"/>
                                <a:gd name="T19" fmla="*/ 1119 h 84"/>
                                <a:gd name="T20" fmla="+- 0 7990 7915"/>
                                <a:gd name="T21" fmla="*/ T20 w 79"/>
                                <a:gd name="T22" fmla="+- 0 1101 1048"/>
                                <a:gd name="T23" fmla="*/ 1101 h 84"/>
                                <a:gd name="T24" fmla="+- 0 7981 7915"/>
                                <a:gd name="T25" fmla="*/ T24 w 79"/>
                                <a:gd name="T26" fmla="+- 0 1083 1048"/>
                                <a:gd name="T27" fmla="*/ 1083 h 84"/>
                                <a:gd name="T28" fmla="+- 0 7960 7915"/>
                                <a:gd name="T29" fmla="*/ T28 w 79"/>
                                <a:gd name="T30" fmla="+- 0 1063 1048"/>
                                <a:gd name="T31" fmla="*/ 1063 h 84"/>
                                <a:gd name="T32" fmla="+- 0 7938 7915"/>
                                <a:gd name="T33" fmla="*/ T32 w 79"/>
                                <a:gd name="T34" fmla="+- 0 1053 1048"/>
                                <a:gd name="T35" fmla="*/ 1053 h 84"/>
                                <a:gd name="T36" fmla="+- 0 7921 7915"/>
                                <a:gd name="T37" fmla="*/ T36 w 79"/>
                                <a:gd name="T38" fmla="+- 0 1049 1048"/>
                                <a:gd name="T39" fmla="*/ 1049 h 84"/>
                                <a:gd name="T40" fmla="+- 0 7915 7915"/>
                                <a:gd name="T41" fmla="*/ T40 w 79"/>
                                <a:gd name="T42" fmla="+- 0 1048 1048"/>
                                <a:gd name="T43" fmla="*/ 1048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7" y="68"/>
                                  </a:lnTo>
                                  <a:lnTo>
                                    <a:pt x="43" y="82"/>
                                  </a:lnTo>
                                  <a:lnTo>
                                    <a:pt x="60" y="84"/>
                                  </a:lnTo>
                                  <a:lnTo>
                                    <a:pt x="78" y="71"/>
                                  </a:lnTo>
                                  <a:lnTo>
                                    <a:pt x="75" y="53"/>
                                  </a:lnTo>
                                  <a:lnTo>
                                    <a:pt x="66" y="35"/>
                                  </a:lnTo>
                                  <a:lnTo>
                                    <a:pt x="45" y="15"/>
                                  </a:lnTo>
                                  <a:lnTo>
                                    <a:pt x="23" y="5"/>
                                  </a:lnTo>
                                  <a:lnTo>
                                    <a:pt x="6" y="1"/>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17" name="Group 5036"/>
                        <wpg:cNvGrpSpPr>
                          <a:grpSpLocks/>
                        </wpg:cNvGrpSpPr>
                        <wpg:grpSpPr bwMode="auto">
                          <a:xfrm>
                            <a:off x="7807" y="1039"/>
                            <a:ext cx="149" cy="134"/>
                            <a:chOff x="7807" y="1039"/>
                            <a:chExt cx="149" cy="134"/>
                          </a:xfrm>
                        </wpg:grpSpPr>
                        <wps:wsp>
                          <wps:cNvPr id="14718" name="Freeform 5037"/>
                          <wps:cNvSpPr>
                            <a:spLocks/>
                          </wps:cNvSpPr>
                          <wps:spPr bwMode="auto">
                            <a:xfrm>
                              <a:off x="7807" y="1039"/>
                              <a:ext cx="149" cy="134"/>
                            </a:xfrm>
                            <a:custGeom>
                              <a:avLst/>
                              <a:gdLst>
                                <a:gd name="T0" fmla="+- 0 7854 7807"/>
                                <a:gd name="T1" fmla="*/ T0 w 149"/>
                                <a:gd name="T2" fmla="+- 0 1039 1039"/>
                                <a:gd name="T3" fmla="*/ 1039 h 134"/>
                                <a:gd name="T4" fmla="+- 0 7812 7807"/>
                                <a:gd name="T5" fmla="*/ T4 w 149"/>
                                <a:gd name="T6" fmla="+- 0 1104 1039"/>
                                <a:gd name="T7" fmla="*/ 1104 h 134"/>
                                <a:gd name="T8" fmla="+- 0 7807 7807"/>
                                <a:gd name="T9" fmla="*/ T8 w 149"/>
                                <a:gd name="T10" fmla="+- 0 1150 1039"/>
                                <a:gd name="T11" fmla="*/ 1150 h 134"/>
                                <a:gd name="T12" fmla="+- 0 7813 7807"/>
                                <a:gd name="T13" fmla="*/ T12 w 149"/>
                                <a:gd name="T14" fmla="+- 0 1154 1039"/>
                                <a:gd name="T15" fmla="*/ 1154 h 134"/>
                                <a:gd name="T16" fmla="+- 0 7827 7807"/>
                                <a:gd name="T17" fmla="*/ T16 w 149"/>
                                <a:gd name="T18" fmla="+- 0 1161 1039"/>
                                <a:gd name="T19" fmla="*/ 1161 h 134"/>
                                <a:gd name="T20" fmla="+- 0 7847 7807"/>
                                <a:gd name="T21" fmla="*/ T20 w 149"/>
                                <a:gd name="T22" fmla="+- 0 1167 1039"/>
                                <a:gd name="T23" fmla="*/ 1167 h 134"/>
                                <a:gd name="T24" fmla="+- 0 7875 7807"/>
                                <a:gd name="T25" fmla="*/ T24 w 149"/>
                                <a:gd name="T26" fmla="+- 0 1172 1039"/>
                                <a:gd name="T27" fmla="*/ 1172 h 134"/>
                                <a:gd name="T28" fmla="+- 0 7910 7807"/>
                                <a:gd name="T29" fmla="*/ T28 w 149"/>
                                <a:gd name="T30" fmla="+- 0 1173 1039"/>
                                <a:gd name="T31" fmla="*/ 1173 h 134"/>
                                <a:gd name="T32" fmla="+- 0 7934 7807"/>
                                <a:gd name="T33" fmla="*/ T32 w 149"/>
                                <a:gd name="T34" fmla="+- 0 1164 1039"/>
                                <a:gd name="T35" fmla="*/ 1164 h 134"/>
                                <a:gd name="T36" fmla="+- 0 7950 7807"/>
                                <a:gd name="T37" fmla="*/ T36 w 149"/>
                                <a:gd name="T38" fmla="+- 0 1154 1039"/>
                                <a:gd name="T39" fmla="*/ 1154 h 134"/>
                                <a:gd name="T40" fmla="+- 0 7956 7807"/>
                                <a:gd name="T41" fmla="*/ T40 w 149"/>
                                <a:gd name="T42" fmla="+- 0 1150 1039"/>
                                <a:gd name="T43" fmla="*/ 1150 h 134"/>
                                <a:gd name="T44" fmla="+- 0 7956 7807"/>
                                <a:gd name="T45" fmla="*/ T44 w 149"/>
                                <a:gd name="T46" fmla="+- 0 1145 1039"/>
                                <a:gd name="T47" fmla="*/ 1145 h 134"/>
                                <a:gd name="T48" fmla="+- 0 7931 7807"/>
                                <a:gd name="T49" fmla="*/ T48 w 149"/>
                                <a:gd name="T50" fmla="+- 0 1071 1039"/>
                                <a:gd name="T51" fmla="*/ 1071 h 134"/>
                                <a:gd name="T52" fmla="+- 0 7854 7807"/>
                                <a:gd name="T53" fmla="*/ T52 w 149"/>
                                <a:gd name="T54" fmla="+- 0 1039 1039"/>
                                <a:gd name="T55" fmla="*/ 1039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5"/>
                                  </a:lnTo>
                                  <a:lnTo>
                                    <a:pt x="0" y="111"/>
                                  </a:lnTo>
                                  <a:lnTo>
                                    <a:pt x="6" y="115"/>
                                  </a:lnTo>
                                  <a:lnTo>
                                    <a:pt x="20" y="122"/>
                                  </a:lnTo>
                                  <a:lnTo>
                                    <a:pt x="40" y="128"/>
                                  </a:lnTo>
                                  <a:lnTo>
                                    <a:pt x="68" y="133"/>
                                  </a:lnTo>
                                  <a:lnTo>
                                    <a:pt x="103" y="134"/>
                                  </a:lnTo>
                                  <a:lnTo>
                                    <a:pt x="127" y="125"/>
                                  </a:lnTo>
                                  <a:lnTo>
                                    <a:pt x="143" y="115"/>
                                  </a:lnTo>
                                  <a:lnTo>
                                    <a:pt x="149" y="111"/>
                                  </a:lnTo>
                                  <a:lnTo>
                                    <a:pt x="149" y="106"/>
                                  </a:lnTo>
                                  <a:lnTo>
                                    <a:pt x="124"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19" name="Group 5038"/>
                        <wpg:cNvGrpSpPr>
                          <a:grpSpLocks/>
                        </wpg:cNvGrpSpPr>
                        <wpg:grpSpPr bwMode="auto">
                          <a:xfrm>
                            <a:off x="7824" y="944"/>
                            <a:ext cx="115" cy="115"/>
                            <a:chOff x="7824" y="944"/>
                            <a:chExt cx="115" cy="115"/>
                          </a:xfrm>
                        </wpg:grpSpPr>
                        <wps:wsp>
                          <wps:cNvPr id="14720" name="Freeform 5039"/>
                          <wps:cNvSpPr>
                            <a:spLocks/>
                          </wps:cNvSpPr>
                          <wps:spPr bwMode="auto">
                            <a:xfrm>
                              <a:off x="7824" y="944"/>
                              <a:ext cx="115" cy="115"/>
                            </a:xfrm>
                            <a:custGeom>
                              <a:avLst/>
                              <a:gdLst>
                                <a:gd name="T0" fmla="+- 0 7880 7824"/>
                                <a:gd name="T1" fmla="*/ T0 w 115"/>
                                <a:gd name="T2" fmla="+- 0 944 944"/>
                                <a:gd name="T3" fmla="*/ 944 h 115"/>
                                <a:gd name="T4" fmla="+- 0 7858 7824"/>
                                <a:gd name="T5" fmla="*/ T4 w 115"/>
                                <a:gd name="T6" fmla="+- 0 949 944"/>
                                <a:gd name="T7" fmla="*/ 949 h 115"/>
                                <a:gd name="T8" fmla="+- 0 7840 7824"/>
                                <a:gd name="T9" fmla="*/ T8 w 115"/>
                                <a:gd name="T10" fmla="+- 0 961 944"/>
                                <a:gd name="T11" fmla="*/ 961 h 115"/>
                                <a:gd name="T12" fmla="+- 0 7828 7824"/>
                                <a:gd name="T13" fmla="*/ T12 w 115"/>
                                <a:gd name="T14" fmla="+- 0 979 944"/>
                                <a:gd name="T15" fmla="*/ 979 h 115"/>
                                <a:gd name="T16" fmla="+- 0 7824 7824"/>
                                <a:gd name="T17" fmla="*/ T16 w 115"/>
                                <a:gd name="T18" fmla="+- 0 1001 944"/>
                                <a:gd name="T19" fmla="*/ 1001 h 115"/>
                                <a:gd name="T20" fmla="+- 0 7824 7824"/>
                                <a:gd name="T21" fmla="*/ T20 w 115"/>
                                <a:gd name="T22" fmla="+- 0 1005 944"/>
                                <a:gd name="T23" fmla="*/ 1005 h 115"/>
                                <a:gd name="T24" fmla="+- 0 7830 7824"/>
                                <a:gd name="T25" fmla="*/ T24 w 115"/>
                                <a:gd name="T26" fmla="+- 0 1026 944"/>
                                <a:gd name="T27" fmla="*/ 1026 h 115"/>
                                <a:gd name="T28" fmla="+- 0 7842 7824"/>
                                <a:gd name="T29" fmla="*/ T28 w 115"/>
                                <a:gd name="T30" fmla="+- 0 1043 944"/>
                                <a:gd name="T31" fmla="*/ 1043 h 115"/>
                                <a:gd name="T32" fmla="+- 0 7861 7824"/>
                                <a:gd name="T33" fmla="*/ T32 w 115"/>
                                <a:gd name="T34" fmla="+- 0 1054 944"/>
                                <a:gd name="T35" fmla="*/ 1054 h 115"/>
                                <a:gd name="T36" fmla="+- 0 7885 7824"/>
                                <a:gd name="T37" fmla="*/ T36 w 115"/>
                                <a:gd name="T38" fmla="+- 0 1058 944"/>
                                <a:gd name="T39" fmla="*/ 1058 h 115"/>
                                <a:gd name="T40" fmla="+- 0 7906 7824"/>
                                <a:gd name="T41" fmla="*/ T40 w 115"/>
                                <a:gd name="T42" fmla="+- 0 1053 944"/>
                                <a:gd name="T43" fmla="*/ 1053 h 115"/>
                                <a:gd name="T44" fmla="+- 0 7923 7824"/>
                                <a:gd name="T45" fmla="*/ T44 w 115"/>
                                <a:gd name="T46" fmla="+- 0 1040 944"/>
                                <a:gd name="T47" fmla="*/ 1040 h 115"/>
                                <a:gd name="T48" fmla="+- 0 7934 7824"/>
                                <a:gd name="T49" fmla="*/ T48 w 115"/>
                                <a:gd name="T50" fmla="+- 0 1022 944"/>
                                <a:gd name="T51" fmla="*/ 1022 h 115"/>
                                <a:gd name="T52" fmla="+- 0 7939 7824"/>
                                <a:gd name="T53" fmla="*/ T52 w 115"/>
                                <a:gd name="T54" fmla="+- 0 999 944"/>
                                <a:gd name="T55" fmla="*/ 999 h 115"/>
                                <a:gd name="T56" fmla="+- 0 7933 7824"/>
                                <a:gd name="T57" fmla="*/ T56 w 115"/>
                                <a:gd name="T58" fmla="+- 0 977 944"/>
                                <a:gd name="T59" fmla="*/ 977 h 115"/>
                                <a:gd name="T60" fmla="+- 0 7921 7824"/>
                                <a:gd name="T61" fmla="*/ T60 w 115"/>
                                <a:gd name="T62" fmla="+- 0 960 944"/>
                                <a:gd name="T63" fmla="*/ 960 h 115"/>
                                <a:gd name="T64" fmla="+- 0 7902 7824"/>
                                <a:gd name="T65" fmla="*/ T64 w 115"/>
                                <a:gd name="T66" fmla="+- 0 948 944"/>
                                <a:gd name="T67" fmla="*/ 948 h 115"/>
                                <a:gd name="T68" fmla="+- 0 7880 7824"/>
                                <a:gd name="T69" fmla="*/ T68 w 115"/>
                                <a:gd name="T70" fmla="+- 0 944 944"/>
                                <a:gd name="T71" fmla="*/ 944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6" y="82"/>
                                  </a:lnTo>
                                  <a:lnTo>
                                    <a:pt x="18" y="99"/>
                                  </a:lnTo>
                                  <a:lnTo>
                                    <a:pt x="37" y="110"/>
                                  </a:lnTo>
                                  <a:lnTo>
                                    <a:pt x="61" y="114"/>
                                  </a:lnTo>
                                  <a:lnTo>
                                    <a:pt x="82" y="109"/>
                                  </a:lnTo>
                                  <a:lnTo>
                                    <a:pt x="99" y="96"/>
                                  </a:lnTo>
                                  <a:lnTo>
                                    <a:pt x="110" y="78"/>
                                  </a:lnTo>
                                  <a:lnTo>
                                    <a:pt x="115"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21" name="Picture 5040"/>
                            <pic:cNvPicPr>
                              <a:picLocks noChangeAspect="1" noChangeArrowheads="1"/>
                            </pic:cNvPicPr>
                          </pic:nvPicPr>
                          <pic:blipFill>
                            <a:blip r:embed="rId1348">
                              <a:extLst>
                                <a:ext uri="{28A0092B-C50C-407E-A947-70E740481C1C}">
                                  <a14:useLocalDpi xmlns:a14="http://schemas.microsoft.com/office/drawing/2010/main" val="0"/>
                                </a:ext>
                              </a:extLst>
                            </a:blip>
                            <a:srcRect/>
                            <a:stretch>
                              <a:fillRect/>
                            </a:stretch>
                          </pic:blipFill>
                          <pic:spPr bwMode="auto">
                            <a:xfrm>
                              <a:off x="7773" y="1058"/>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22" name="Picture 5041"/>
                            <pic:cNvPicPr>
                              <a:picLocks noChangeAspect="1" noChangeArrowheads="1"/>
                            </pic:cNvPicPr>
                          </pic:nvPicPr>
                          <pic:blipFill>
                            <a:blip r:embed="rId1349">
                              <a:extLst>
                                <a:ext uri="{28A0092B-C50C-407E-A947-70E740481C1C}">
                                  <a14:useLocalDpi xmlns:a14="http://schemas.microsoft.com/office/drawing/2010/main" val="0"/>
                                </a:ext>
                              </a:extLst>
                            </a:blip>
                            <a:srcRect/>
                            <a:stretch>
                              <a:fillRect/>
                            </a:stretch>
                          </pic:blipFill>
                          <pic:spPr bwMode="auto">
                            <a:xfrm>
                              <a:off x="7922" y="1058"/>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23" name="Picture 5042"/>
                            <pic:cNvPicPr>
                              <a:picLocks noChangeAspect="1" noChangeArrowheads="1"/>
                            </pic:cNvPicPr>
                          </pic:nvPicPr>
                          <pic:blipFill>
                            <a:blip r:embed="rId1350">
                              <a:extLst>
                                <a:ext uri="{28A0092B-C50C-407E-A947-70E740481C1C}">
                                  <a14:useLocalDpi xmlns:a14="http://schemas.microsoft.com/office/drawing/2010/main" val="0"/>
                                </a:ext>
                              </a:extLst>
                            </a:blip>
                            <a:srcRect/>
                            <a:stretch>
                              <a:fillRect/>
                            </a:stretch>
                          </pic:blipFill>
                          <pic:spPr bwMode="auto">
                            <a:xfrm>
                              <a:off x="7814" y="1049"/>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24" name="Group 5043"/>
                        <wpg:cNvGrpSpPr>
                          <a:grpSpLocks/>
                        </wpg:cNvGrpSpPr>
                        <wpg:grpSpPr bwMode="auto">
                          <a:xfrm>
                            <a:off x="7843" y="1037"/>
                            <a:ext cx="76" cy="38"/>
                            <a:chOff x="7843" y="1037"/>
                            <a:chExt cx="76" cy="38"/>
                          </a:xfrm>
                        </wpg:grpSpPr>
                        <wps:wsp>
                          <wps:cNvPr id="14725" name="Freeform 5044"/>
                          <wps:cNvSpPr>
                            <a:spLocks/>
                          </wps:cNvSpPr>
                          <wps:spPr bwMode="auto">
                            <a:xfrm>
                              <a:off x="7843" y="1037"/>
                              <a:ext cx="76" cy="38"/>
                            </a:xfrm>
                            <a:custGeom>
                              <a:avLst/>
                              <a:gdLst>
                                <a:gd name="T0" fmla="+- 0 7880 7843"/>
                                <a:gd name="T1" fmla="*/ T0 w 76"/>
                                <a:gd name="T2" fmla="+- 0 1037 1037"/>
                                <a:gd name="T3" fmla="*/ 1037 h 38"/>
                                <a:gd name="T4" fmla="+- 0 7854 7843"/>
                                <a:gd name="T5" fmla="*/ T4 w 76"/>
                                <a:gd name="T6" fmla="+- 0 1042 1037"/>
                                <a:gd name="T7" fmla="*/ 1042 h 38"/>
                                <a:gd name="T8" fmla="+- 0 7843 7843"/>
                                <a:gd name="T9" fmla="*/ T8 w 76"/>
                                <a:gd name="T10" fmla="+- 0 1053 1037"/>
                                <a:gd name="T11" fmla="*/ 1053 h 38"/>
                                <a:gd name="T12" fmla="+- 0 7847 7843"/>
                                <a:gd name="T13" fmla="*/ T12 w 76"/>
                                <a:gd name="T14" fmla="+- 0 1061 1037"/>
                                <a:gd name="T15" fmla="*/ 1061 h 38"/>
                                <a:gd name="T16" fmla="+- 0 7863 7843"/>
                                <a:gd name="T17" fmla="*/ T16 w 76"/>
                                <a:gd name="T18" fmla="+- 0 1071 1037"/>
                                <a:gd name="T19" fmla="*/ 1071 h 38"/>
                                <a:gd name="T20" fmla="+- 0 7893 7843"/>
                                <a:gd name="T21" fmla="*/ T20 w 76"/>
                                <a:gd name="T22" fmla="+- 0 1076 1037"/>
                                <a:gd name="T23" fmla="*/ 1076 h 38"/>
                                <a:gd name="T24" fmla="+- 0 7914 7843"/>
                                <a:gd name="T25" fmla="*/ T24 w 76"/>
                                <a:gd name="T26" fmla="+- 0 1065 1037"/>
                                <a:gd name="T27" fmla="*/ 1065 h 38"/>
                                <a:gd name="T28" fmla="+- 0 7919 7843"/>
                                <a:gd name="T29" fmla="*/ T28 w 76"/>
                                <a:gd name="T30" fmla="+- 0 1051 1037"/>
                                <a:gd name="T31" fmla="*/ 1051 h 38"/>
                                <a:gd name="T32" fmla="+- 0 7907 7843"/>
                                <a:gd name="T33" fmla="*/ T32 w 76"/>
                                <a:gd name="T34" fmla="+- 0 1041 1037"/>
                                <a:gd name="T35" fmla="*/ 1041 h 38"/>
                                <a:gd name="T36" fmla="+- 0 7880 7843"/>
                                <a:gd name="T37" fmla="*/ T36 w 76"/>
                                <a:gd name="T38" fmla="+- 0 1037 1037"/>
                                <a:gd name="T39" fmla="*/ 1037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7" y="0"/>
                                  </a:moveTo>
                                  <a:lnTo>
                                    <a:pt x="11" y="5"/>
                                  </a:lnTo>
                                  <a:lnTo>
                                    <a:pt x="0" y="16"/>
                                  </a:lnTo>
                                  <a:lnTo>
                                    <a:pt x="4" y="24"/>
                                  </a:lnTo>
                                  <a:lnTo>
                                    <a:pt x="20" y="34"/>
                                  </a:lnTo>
                                  <a:lnTo>
                                    <a:pt x="50" y="39"/>
                                  </a:lnTo>
                                  <a:lnTo>
                                    <a:pt x="71" y="28"/>
                                  </a:lnTo>
                                  <a:lnTo>
                                    <a:pt x="76" y="14"/>
                                  </a:lnTo>
                                  <a:lnTo>
                                    <a:pt x="64" y="4"/>
                                  </a:lnTo>
                                  <a:lnTo>
                                    <a:pt x="3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726" name="Picture 5045"/>
                            <pic:cNvPicPr>
                              <a:picLocks noChangeAspect="1" noChangeArrowheads="1"/>
                            </pic:cNvPicPr>
                          </pic:nvPicPr>
                          <pic:blipFill>
                            <a:blip r:embed="rId1351">
                              <a:extLst>
                                <a:ext uri="{28A0092B-C50C-407E-A947-70E740481C1C}">
                                  <a14:useLocalDpi xmlns:a14="http://schemas.microsoft.com/office/drawing/2010/main" val="0"/>
                                </a:ext>
                              </a:extLst>
                            </a:blip>
                            <a:srcRect/>
                            <a:stretch>
                              <a:fillRect/>
                            </a:stretch>
                          </pic:blipFill>
                          <pic:spPr bwMode="auto">
                            <a:xfrm>
                              <a:off x="7830" y="951"/>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27" name="Group 5046"/>
                        <wpg:cNvGrpSpPr>
                          <a:grpSpLocks/>
                        </wpg:cNvGrpSpPr>
                        <wpg:grpSpPr bwMode="auto">
                          <a:xfrm>
                            <a:off x="7864" y="1258"/>
                            <a:ext cx="6" cy="80"/>
                            <a:chOff x="7864" y="1258"/>
                            <a:chExt cx="6" cy="80"/>
                          </a:xfrm>
                        </wpg:grpSpPr>
                        <wps:wsp>
                          <wps:cNvPr id="14728" name="Freeform 5047"/>
                          <wps:cNvSpPr>
                            <a:spLocks/>
                          </wps:cNvSpPr>
                          <wps:spPr bwMode="auto">
                            <a:xfrm>
                              <a:off x="7864" y="1258"/>
                              <a:ext cx="6" cy="80"/>
                            </a:xfrm>
                            <a:custGeom>
                              <a:avLst/>
                              <a:gdLst>
                                <a:gd name="T0" fmla="+- 0 7864 7864"/>
                                <a:gd name="T1" fmla="*/ T0 w 6"/>
                                <a:gd name="T2" fmla="+- 0 1338 1258"/>
                                <a:gd name="T3" fmla="*/ 1338 h 80"/>
                                <a:gd name="T4" fmla="+- 0 7870 7864"/>
                                <a:gd name="T5" fmla="*/ T4 w 6"/>
                                <a:gd name="T6" fmla="+- 0 1258 1258"/>
                                <a:gd name="T7" fmla="*/ 1258 h 80"/>
                              </a:gdLst>
                              <a:ahLst/>
                              <a:cxnLst>
                                <a:cxn ang="0">
                                  <a:pos x="T1" y="T3"/>
                                </a:cxn>
                                <a:cxn ang="0">
                                  <a:pos x="T5" y="T7"/>
                                </a:cxn>
                              </a:cxnLst>
                              <a:rect l="0" t="0" r="r" b="b"/>
                              <a:pathLst>
                                <a:path w="6" h="80">
                                  <a:moveTo>
                                    <a:pt x="0" y="80"/>
                                  </a:moveTo>
                                  <a:lnTo>
                                    <a:pt x="6"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29" name="Group 5048"/>
                        <wpg:cNvGrpSpPr>
                          <a:grpSpLocks/>
                        </wpg:cNvGrpSpPr>
                        <wpg:grpSpPr bwMode="auto">
                          <a:xfrm>
                            <a:off x="7847" y="1196"/>
                            <a:ext cx="47" cy="64"/>
                            <a:chOff x="7847" y="1196"/>
                            <a:chExt cx="47" cy="64"/>
                          </a:xfrm>
                        </wpg:grpSpPr>
                        <wps:wsp>
                          <wps:cNvPr id="14730" name="Freeform 5049"/>
                          <wps:cNvSpPr>
                            <a:spLocks/>
                          </wps:cNvSpPr>
                          <wps:spPr bwMode="auto">
                            <a:xfrm>
                              <a:off x="7847" y="1196"/>
                              <a:ext cx="47" cy="64"/>
                            </a:xfrm>
                            <a:custGeom>
                              <a:avLst/>
                              <a:gdLst>
                                <a:gd name="T0" fmla="+- 0 7875 7847"/>
                                <a:gd name="T1" fmla="*/ T0 w 47"/>
                                <a:gd name="T2" fmla="+- 0 1196 1196"/>
                                <a:gd name="T3" fmla="*/ 1196 h 64"/>
                                <a:gd name="T4" fmla="+- 0 7847 7847"/>
                                <a:gd name="T5" fmla="*/ T4 w 47"/>
                                <a:gd name="T6" fmla="+- 0 1256 1196"/>
                                <a:gd name="T7" fmla="*/ 1256 h 64"/>
                                <a:gd name="T8" fmla="+- 0 7894 7847"/>
                                <a:gd name="T9" fmla="*/ T8 w 47"/>
                                <a:gd name="T10" fmla="+- 0 1260 1196"/>
                                <a:gd name="T11" fmla="*/ 1260 h 64"/>
                                <a:gd name="T12" fmla="+- 0 7875 7847"/>
                                <a:gd name="T13" fmla="*/ T12 w 47"/>
                                <a:gd name="T14" fmla="+- 0 1196 1196"/>
                                <a:gd name="T15" fmla="*/ 1196 h 64"/>
                              </a:gdLst>
                              <a:ahLst/>
                              <a:cxnLst>
                                <a:cxn ang="0">
                                  <a:pos x="T1" y="T3"/>
                                </a:cxn>
                                <a:cxn ang="0">
                                  <a:pos x="T5" y="T7"/>
                                </a:cxn>
                                <a:cxn ang="0">
                                  <a:pos x="T9" y="T11"/>
                                </a:cxn>
                                <a:cxn ang="0">
                                  <a:pos x="T13" y="T15"/>
                                </a:cxn>
                              </a:cxnLst>
                              <a:rect l="0" t="0" r="r" b="b"/>
                              <a:pathLst>
                                <a:path w="47" h="64">
                                  <a:moveTo>
                                    <a:pt x="28" y="0"/>
                                  </a:moveTo>
                                  <a:lnTo>
                                    <a:pt x="0" y="60"/>
                                  </a:lnTo>
                                  <a:lnTo>
                                    <a:pt x="47" y="64"/>
                                  </a:lnTo>
                                  <a:lnTo>
                                    <a:pt x="2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31" name="Group 5050"/>
                        <wpg:cNvGrpSpPr>
                          <a:grpSpLocks/>
                        </wpg:cNvGrpSpPr>
                        <wpg:grpSpPr bwMode="auto">
                          <a:xfrm>
                            <a:off x="7847" y="1196"/>
                            <a:ext cx="47" cy="64"/>
                            <a:chOff x="7847" y="1196"/>
                            <a:chExt cx="47" cy="64"/>
                          </a:xfrm>
                        </wpg:grpSpPr>
                        <wps:wsp>
                          <wps:cNvPr id="14732" name="Freeform 5051"/>
                          <wps:cNvSpPr>
                            <a:spLocks/>
                          </wps:cNvSpPr>
                          <wps:spPr bwMode="auto">
                            <a:xfrm>
                              <a:off x="7847" y="1196"/>
                              <a:ext cx="47" cy="64"/>
                            </a:xfrm>
                            <a:custGeom>
                              <a:avLst/>
                              <a:gdLst>
                                <a:gd name="T0" fmla="+- 0 7875 7847"/>
                                <a:gd name="T1" fmla="*/ T0 w 47"/>
                                <a:gd name="T2" fmla="+- 0 1196 1196"/>
                                <a:gd name="T3" fmla="*/ 1196 h 64"/>
                                <a:gd name="T4" fmla="+- 0 7847 7847"/>
                                <a:gd name="T5" fmla="*/ T4 w 47"/>
                                <a:gd name="T6" fmla="+- 0 1256 1196"/>
                                <a:gd name="T7" fmla="*/ 1256 h 64"/>
                                <a:gd name="T8" fmla="+- 0 7894 7847"/>
                                <a:gd name="T9" fmla="*/ T8 w 47"/>
                                <a:gd name="T10" fmla="+- 0 1260 1196"/>
                                <a:gd name="T11" fmla="*/ 1260 h 64"/>
                                <a:gd name="T12" fmla="+- 0 7875 7847"/>
                                <a:gd name="T13" fmla="*/ T12 w 47"/>
                                <a:gd name="T14" fmla="+- 0 1196 1196"/>
                                <a:gd name="T15" fmla="*/ 1196 h 64"/>
                              </a:gdLst>
                              <a:ahLst/>
                              <a:cxnLst>
                                <a:cxn ang="0">
                                  <a:pos x="T1" y="T3"/>
                                </a:cxn>
                                <a:cxn ang="0">
                                  <a:pos x="T5" y="T7"/>
                                </a:cxn>
                                <a:cxn ang="0">
                                  <a:pos x="T9" y="T11"/>
                                </a:cxn>
                                <a:cxn ang="0">
                                  <a:pos x="T13" y="T15"/>
                                </a:cxn>
                              </a:cxnLst>
                              <a:rect l="0" t="0" r="r" b="b"/>
                              <a:pathLst>
                                <a:path w="47" h="64">
                                  <a:moveTo>
                                    <a:pt x="28" y="0"/>
                                  </a:moveTo>
                                  <a:lnTo>
                                    <a:pt x="0" y="60"/>
                                  </a:lnTo>
                                  <a:lnTo>
                                    <a:pt x="47" y="64"/>
                                  </a:lnTo>
                                  <a:lnTo>
                                    <a:pt x="28"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733" name="Picture 5052"/>
                            <pic:cNvPicPr>
                              <a:picLocks noChangeAspect="1" noChangeArrowheads="1"/>
                            </pic:cNvPicPr>
                          </pic:nvPicPr>
                          <pic:blipFill>
                            <a:blip r:embed="rId1352" cstate="print">
                              <a:extLst>
                                <a:ext uri="{28A0092B-C50C-407E-A947-70E740481C1C}">
                                  <a14:useLocalDpi xmlns:a14="http://schemas.microsoft.com/office/drawing/2010/main" val="0"/>
                                </a:ext>
                              </a:extLst>
                            </a:blip>
                            <a:srcRect/>
                            <a:stretch>
                              <a:fillRect/>
                            </a:stretch>
                          </pic:blipFill>
                          <pic:spPr bwMode="auto">
                            <a:xfrm>
                              <a:off x="7796" y="1411"/>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34" name="Group 5053"/>
                        <wpg:cNvGrpSpPr>
                          <a:grpSpLocks/>
                        </wpg:cNvGrpSpPr>
                        <wpg:grpSpPr bwMode="auto">
                          <a:xfrm>
                            <a:off x="7841" y="1336"/>
                            <a:ext cx="47" cy="64"/>
                            <a:chOff x="7841" y="1336"/>
                            <a:chExt cx="47" cy="64"/>
                          </a:xfrm>
                        </wpg:grpSpPr>
                        <wps:wsp>
                          <wps:cNvPr id="14735" name="Freeform 5054"/>
                          <wps:cNvSpPr>
                            <a:spLocks/>
                          </wps:cNvSpPr>
                          <wps:spPr bwMode="auto">
                            <a:xfrm>
                              <a:off x="7841" y="1336"/>
                              <a:ext cx="47" cy="64"/>
                            </a:xfrm>
                            <a:custGeom>
                              <a:avLst/>
                              <a:gdLst>
                                <a:gd name="T0" fmla="+- 0 7841 7841"/>
                                <a:gd name="T1" fmla="*/ T0 w 47"/>
                                <a:gd name="T2" fmla="+- 0 1336 1336"/>
                                <a:gd name="T3" fmla="*/ 1336 h 64"/>
                                <a:gd name="T4" fmla="+- 0 7859 7841"/>
                                <a:gd name="T5" fmla="*/ T4 w 47"/>
                                <a:gd name="T6" fmla="+- 0 1400 1336"/>
                                <a:gd name="T7" fmla="*/ 1400 h 64"/>
                                <a:gd name="T8" fmla="+- 0 7887 7841"/>
                                <a:gd name="T9" fmla="*/ T8 w 47"/>
                                <a:gd name="T10" fmla="+- 0 1339 1336"/>
                                <a:gd name="T11" fmla="*/ 1339 h 64"/>
                                <a:gd name="T12" fmla="+- 0 7841 7841"/>
                                <a:gd name="T13" fmla="*/ T12 w 47"/>
                                <a:gd name="T14" fmla="+- 0 1336 1336"/>
                                <a:gd name="T15" fmla="*/ 1336 h 64"/>
                              </a:gdLst>
                              <a:ahLst/>
                              <a:cxnLst>
                                <a:cxn ang="0">
                                  <a:pos x="T1" y="T3"/>
                                </a:cxn>
                                <a:cxn ang="0">
                                  <a:pos x="T5" y="T7"/>
                                </a:cxn>
                                <a:cxn ang="0">
                                  <a:pos x="T9" y="T11"/>
                                </a:cxn>
                                <a:cxn ang="0">
                                  <a:pos x="T13" y="T15"/>
                                </a:cxn>
                              </a:cxnLst>
                              <a:rect l="0" t="0" r="r" b="b"/>
                              <a:pathLst>
                                <a:path w="47" h="64">
                                  <a:moveTo>
                                    <a:pt x="0" y="0"/>
                                  </a:moveTo>
                                  <a:lnTo>
                                    <a:pt x="18" y="64"/>
                                  </a:lnTo>
                                  <a:lnTo>
                                    <a:pt x="46" y="3"/>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36" name="Group 5055"/>
                        <wpg:cNvGrpSpPr>
                          <a:grpSpLocks/>
                        </wpg:cNvGrpSpPr>
                        <wpg:grpSpPr bwMode="auto">
                          <a:xfrm>
                            <a:off x="7841" y="1336"/>
                            <a:ext cx="47" cy="64"/>
                            <a:chOff x="7841" y="1336"/>
                            <a:chExt cx="47" cy="64"/>
                          </a:xfrm>
                        </wpg:grpSpPr>
                        <wps:wsp>
                          <wps:cNvPr id="14737" name="Freeform 5056"/>
                          <wps:cNvSpPr>
                            <a:spLocks/>
                          </wps:cNvSpPr>
                          <wps:spPr bwMode="auto">
                            <a:xfrm>
                              <a:off x="7841" y="1336"/>
                              <a:ext cx="47" cy="64"/>
                            </a:xfrm>
                            <a:custGeom>
                              <a:avLst/>
                              <a:gdLst>
                                <a:gd name="T0" fmla="+- 0 7859 7841"/>
                                <a:gd name="T1" fmla="*/ T0 w 47"/>
                                <a:gd name="T2" fmla="+- 0 1400 1336"/>
                                <a:gd name="T3" fmla="*/ 1400 h 64"/>
                                <a:gd name="T4" fmla="+- 0 7887 7841"/>
                                <a:gd name="T5" fmla="*/ T4 w 47"/>
                                <a:gd name="T6" fmla="+- 0 1339 1336"/>
                                <a:gd name="T7" fmla="*/ 1339 h 64"/>
                                <a:gd name="T8" fmla="+- 0 7841 7841"/>
                                <a:gd name="T9" fmla="*/ T8 w 47"/>
                                <a:gd name="T10" fmla="+- 0 1336 1336"/>
                                <a:gd name="T11" fmla="*/ 1336 h 64"/>
                                <a:gd name="T12" fmla="+- 0 7859 7841"/>
                                <a:gd name="T13" fmla="*/ T12 w 47"/>
                                <a:gd name="T14" fmla="+- 0 1400 1336"/>
                                <a:gd name="T15" fmla="*/ 1400 h 64"/>
                              </a:gdLst>
                              <a:ahLst/>
                              <a:cxnLst>
                                <a:cxn ang="0">
                                  <a:pos x="T1" y="T3"/>
                                </a:cxn>
                                <a:cxn ang="0">
                                  <a:pos x="T5" y="T7"/>
                                </a:cxn>
                                <a:cxn ang="0">
                                  <a:pos x="T9" y="T11"/>
                                </a:cxn>
                                <a:cxn ang="0">
                                  <a:pos x="T13" y="T15"/>
                                </a:cxn>
                              </a:cxnLst>
                              <a:rect l="0" t="0" r="r" b="b"/>
                              <a:pathLst>
                                <a:path w="47" h="64">
                                  <a:moveTo>
                                    <a:pt x="18" y="64"/>
                                  </a:moveTo>
                                  <a:lnTo>
                                    <a:pt x="46" y="3"/>
                                  </a:lnTo>
                                  <a:lnTo>
                                    <a:pt x="0" y="0"/>
                                  </a:lnTo>
                                  <a:lnTo>
                                    <a:pt x="18" y="64"/>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738" name="Picture 5057"/>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7870" y="1348"/>
                              <a:ext cx="124"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4712" o:spid="_x0000_s1026" style="position:absolute;margin-left:388.25pt;margin-top:47pt;width:11.6pt;height:32.85pt;z-index:-251465728;mso-position-horizontal-relative:page" coordorigin="7765,940" coordsize="232,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">
                <v:group id="Group 5032" o:spid="_x0000_s1027" style="position:absolute;left:7769;top:1048;width:79;height:84" coordorigin="7769,1048"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nsGsUAAADeAAAADwAAAGRycy9kb3ducmV2LnhtbERPTWvCQBC9F/wPywje&#10;dBO1WqKriKh4kEK1UHobsmMSzM6G7JrEf+8WhN7m8T5nue5MKRqqXWFZQTyKQBCnVhecKfi+7Icf&#10;IJxH1lhaJgUPcrBe9d6WmGjb8hc1Z5+JEMIuQQW591UipUtzMuhGtiIO3NXWBn2AdSZ1jW0IN6Uc&#10;R9FMGiw4NORY0Tan9Ha+GwWHFtvNJN41p9t1+/i9vH/+nGJSatDvNgsQnjr/L365jzrMn87jC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J7BrFAAAA3gAA&#10;AA8AAAAAAAAAAAAAAAAAqgIAAGRycy9kb3ducmV2LnhtbFBLBQYAAAAABAAEAPoAAACcAwAAAAA=&#10;">
                  <v:shape id="Freeform 5033" o:spid="_x0000_s1028" style="position:absolute;left:7769;top:1048;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Lfc8YA&#10;AADeAAAADwAAAGRycy9kb3ducmV2LnhtbERPTWvCQBC9C/0PyxR6kbpJa1tJXUWkBS9aai1eh+w0&#10;CWZnw+42if56VxC8zeN9znTem1q05HxlWUE6SkAQ51ZXXCjY/Xw+TkD4gKyxtkwKjuRhPrsbTDHT&#10;tuNvarehEDGEfYYKyhCaTEqfl2TQj2xDHLk/6wyGCF0htcMuhptaPiXJqzRYcWwosaFlSflh+28U&#10;HLrTaW2+dr8u3buPdhU2zy9mqNTDfb94BxGoDzfx1b3Scf74LR3D5Z14g5y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lLfc8YAAADeAAAADwAAAAAAAAAAAAAAAACYAgAAZHJz&#10;L2Rvd25yZXYueG1sUEsFBgAAAAAEAAQA9QAAAIsDAAAAAA==&#10;" path="m79,l13,35,,71,19,84,36,82,41,68,51,45,62,21,73,4,79,e" fillcolor="#00aeef" stroked="f">
                    <v:path arrowok="t" o:connecttype="custom" o:connectlocs="79,1048;13,1083;0,1119;19,1132;36,1130;41,1116;51,1093;62,1069;73,1052;79,1048" o:connectangles="0,0,0,0,0,0,0,0,0,0"/>
                  </v:shape>
                </v:group>
                <v:group id="Group 5034" o:spid="_x0000_s1029" style="position:absolute;left:7915;top:1048;width:79;height:84" coordorigin="7915,1048"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zR9cUAAADeAAAADwAAAGRycy9kb3ducmV2LnhtbERPTWvCQBC9C/0PyxR6&#10;003a2krqKiJVPIhgFMTbkB2TYHY2ZLdJ/PddQfA2j/c503lvKtFS40rLCuJRBII4s7rkXMHxsBpO&#10;QDiPrLGyTApu5GA+exlMMdG24z21qc9FCGGXoILC+zqR0mUFGXQjWxMH7mIbgz7AJpe6wS6Em0q+&#10;R9GXNFhyaCiwpmVB2TX9MwrWHXaLj/i33V4vy9v5MN6dtjEp9fbaL35AeOr9U/xwb3SY//kdj+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s0fXFAAAA3gAA&#10;AA8AAAAAAAAAAAAAAAAAqgIAAGRycy9kb3ducmV2LnhtbFBLBQYAAAAABAAEAPoAAACcAwAAAAA=&#10;">
                  <v:shape id="Freeform 5035" o:spid="_x0000_s1030" style="position:absolute;left:7915;top:1048;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zkn8YA&#10;AADeAAAADwAAAGRycy9kb3ducmV2LnhtbERPS2vCQBC+F/wPywi9FN2ktlpSV5HSghctPkqvQ3ZM&#10;gtnZsLtNor/eLRR6m4/vOfNlb2rRkvOVZQXpOAFBnFtdcaHgePgYvYDwAVljbZkUXMjDcjG4m2Om&#10;bcc7avehEDGEfYYKyhCaTEqfl2TQj21DHLmTdQZDhK6Q2mEXw00tH5NkKg1WHBtKbOitpPy8/zEK&#10;zt31ujGfxy+Xfrv3dh22k2fzoNT9sF+9ggjUh3/xn3ut4/ynWTqF33fiDX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zkn8YAAADeAAAADwAAAAAAAAAAAAAAAACYAgAAZHJz&#10;L2Rvd25yZXYueG1sUEsFBgAAAAAEAAQA9QAAAIsDAAAAAA==&#10;" path="m,l37,68r6,14l60,84,78,71,75,53,66,35,45,15,23,5,6,1,,e" fillcolor="#00aeef" stroked="f">
                    <v:path arrowok="t" o:connecttype="custom" o:connectlocs="0,1048;37,1116;43,1130;60,1132;78,1119;75,1101;66,1083;45,1063;23,1053;6,1049;0,1048" o:connectangles="0,0,0,0,0,0,0,0,0,0,0"/>
                  </v:shape>
                </v:group>
                <v:group id="Group 5036" o:spid="_x0000_s1031" style="position:absolute;left:7807;top:1039;width:149;height:134" coordorigin="7807,1039"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LqGcUAAADeAAAADwAAAGRycy9kb3ducmV2LnhtbERPS2vCQBC+F/oflil4&#10;M5vU+iB1FZG2eBDBB0hvQ3ZMgtnZkN0m8d+7gtDbfHzPmS97U4mWGldaVpBEMQjizOqScwWn4/dw&#10;BsJ5ZI2VZVJwIwfLxevLHFNtO95Te/C5CCHsUlRQeF+nUrqsIIMusjVx4C62MegDbHKpG+xCuKnk&#10;exxPpMGSQ0OBNa0Lyq6HP6Pgp8NuNUq+2u31sr79Hse78zYhpQZv/eoThKfe/4uf7o0O8z+myR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y6hnFAAAA3gAA&#10;AA8AAAAAAAAAAAAAAAAAqgIAAGRycy9kb3ducmV2LnhtbFBLBQYAAAAABAAEAPoAAACcAwAAAAA=&#10;">
                  <v:shape id="Freeform 5037" o:spid="_x0000_s1032" style="position:absolute;left:7807;top:1039;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PR6sYA&#10;AADeAAAADwAAAGRycy9kb3ducmV2LnhtbESPQWsCMRCF74X+hzCFXkQTS2llNUprKfRUUHvxNmzG&#10;zepmsiRRt/++cyh4m+G9ee+bxWoInbpQym1kC9OJAUVcR9dyY+Fn9zmegcoF2WEXmSz8UobV8v5u&#10;gZWLV97QZVsaJSGcK7TgS+krrXPtKWCexJ5YtENMAYusqdEu4VXCQ6efjHnRAVuWBo89rT3Vp+05&#10;WNgNow/jTXz/9j6ZFvfHNOqO1j4+DG9zUIWGcjP/X385wX9+nQqvvCMz6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PR6sYAAADeAAAADwAAAAAAAAAAAAAAAACYAgAAZHJz&#10;L2Rvd25yZXYueG1sUEsFBgAAAAAEAAQA9QAAAIsDAAAAAA==&#10;" path="m47,l5,65,,111r6,4l20,122r20,6l68,133r35,1l127,125r16,-10l149,111r,-5l124,32,47,e" fillcolor="#00aeef" stroked="f">
                    <v:path arrowok="t" o:connecttype="custom" o:connectlocs="47,1039;5,1104;0,1150;6,1154;20,1161;40,1167;68,1172;103,1173;127,1164;143,1154;149,1150;149,1145;124,1071;47,1039" o:connectangles="0,0,0,0,0,0,0,0,0,0,0,0,0,0"/>
                  </v:shape>
                </v:group>
                <v:group id="Group 5038" o:spid="_x0000_s1033" style="position:absolute;left:7824;top:944;width:115;height:115" coordorigin="7824,944"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eh2/DFAAAA3gAA&#10;AA8AAAAAAAAAAAAAAAAAqgIAAGRycy9kb3ducmV2LnhtbFBLBQYAAAAABAAEAPoAAACcAwAAAAA=&#10;">
                  <v:shape id="Freeform 5039" o:spid="_x0000_s1034" style="position:absolute;left:7824;top:944;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m9EcgA&#10;AADeAAAADwAAAGRycy9kb3ducmV2LnhtbESPQWvCQBCF74X+h2WEXkrdVKRq6ippoSL0lOihxyE7&#10;TYLZ2SW7atpf7xwKvc0wb95733o7ul5daIidZwPP0wwUce1tx42B4+HjaQkqJmSLvWcy8EMRtpv7&#10;uzXm1l+5pEuVGiUmHHM00KYUcq1j3ZLDOPWBWG7ffnCYZB0abQe8irnr9SzLXrTDjiWhxUDvLdWn&#10;6uwMnMs3W4bqEVe/y1XIPuti94WFMQ+TsXgFlWhM/+K/772V+vPFTAAER2bQm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Wb0RyAAAAN4AAAAPAAAAAAAAAAAAAAAAAJgCAABk&#10;cnMvZG93bnJldi54bWxQSwUGAAAAAAQABAD1AAAAjQMAAAAA&#10;" path="m56,l34,5,16,17,4,35,,57r,4l6,82,18,99r19,11l61,114r21,-5l99,96,110,78r5,-23l109,33,97,16,78,4,56,e" fillcolor="#00aeef" stroked="f">
                    <v:path arrowok="t" o:connecttype="custom" o:connectlocs="56,944;34,949;16,961;4,979;0,1001;0,1005;6,1026;18,1043;37,1054;61,1058;82,1053;99,1040;110,1022;115,999;109,977;97,960;78,948;56,944" o:connectangles="0,0,0,0,0,0,0,0,0,0,0,0,0,0,0,0,0,0"/>
                  </v:shape>
                  <v:shape id="Picture 5040" o:spid="_x0000_s1035" type="#_x0000_t75" style="position:absolute;left:7773;top:1058;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Z17zEAAAA3gAAAA8AAABkcnMvZG93bnJldi54bWxET99rwjAQfhf8H8IJe5up3dikGkUEcYwJ&#10;Wyf4ejRnU2wupUlt998vguDbfXw/b7kebC2u1PrKsYLZNAFBXDhdcang+Lt7noPwAVlj7ZgU/JGH&#10;9Wo8WmKmXc8/dM1DKWII+wwVmBCaTEpfGLLop64hjtzZtRZDhG0pdYt9DLe1TJPkTVqsODYYbGhr&#10;qLjknVVwyGuap/1xuz99d11vPnlz+HpR6mkybBYgAg3hIb67P3Sc//qezuD2TrxBr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7Z17zEAAAA3gAAAA8AAAAAAAAAAAAAAAAA&#10;nwIAAGRycy9kb3ducmV2LnhtbFBLBQYAAAAABAAEAPcAAACQAwAAAAA=&#10;">
                    <v:imagedata r:id="rId1354" o:title=""/>
                  </v:shape>
                  <v:shape id="Picture 5041" o:spid="_x0000_s1036" type="#_x0000_t75" style="position:absolute;left:7922;top:1058;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9zxDHAAAA3gAAAA8AAABkcnMvZG93bnJldi54bWxEj91qwkAQhe8F32EZoXe6a5BWoquIWCkF&#10;Kf6AeDdkxySYnQ3ZrUn79G6h4N0M58z5zsyXna3EnRpfOtYwHikQxJkzJecaTsf34RSED8gGK8ek&#10;4Yc8LBf93hxT41re0/0QchFD2KeooQihTqX0WUEW/cjVxFG7usZiiGuTS9NgG8NtJROlXqXFkiOh&#10;wJrWBWW3w7eNkMv4qjblV/u53dFl+psodzwrrV8G3WoGIlAXnub/6w8T60/ekgT+3okzyMU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F9zxDHAAAA3gAAAA8AAAAAAAAAAAAA&#10;AAAAnwIAAGRycy9kb3ducmV2LnhtbFBLBQYAAAAABAAEAPcAAACTAwAAAAA=&#10;">
                    <v:imagedata r:id="rId1355" o:title=""/>
                  </v:shape>
                  <v:shape id="Picture 5042" o:spid="_x0000_s1037" type="#_x0000_t75" style="position:absolute;left:7814;top:1049;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GbgTIAAAA3gAAAA8AAABkcnMvZG93bnJldi54bWxEj09rwkAQxe8Fv8MyQm91k1T8k2YVEaRe&#10;Cq2aQ29DdppNzc6G7Fbjt3cLhd5meG/e702xHmwrLtT7xrGCdJKAIK6cbrhWcDrunhYgfEDW2Dom&#10;BTfysF6NHgrMtbvyB10OoRYxhH2OCkwIXS6lrwxZ9BPXEUfty/UWQ1z7WuoerzHctjJLkpm02HAk&#10;GOxoa6g6H35s5FbZDF8/S/M9T8tymR2X9bt5U+pxPGxeQAQawr/573qvY/3pPHuG33fiDHJ1B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rBm4EyAAAAN4AAAAPAAAAAAAAAAAA&#10;AAAAAJ8CAABkcnMvZG93bnJldi54bWxQSwUGAAAAAAQABAD3AAAAlAMAAAAA&#10;">
                    <v:imagedata r:id="rId1356" o:title=""/>
                  </v:shape>
                </v:group>
                <v:group id="Group 5043" o:spid="_x0000_s1038" style="position:absolute;left:7843;top:1037;width:76;height:38" coordorigin="7843,1037"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8y+08UAAADeAAAADwAAAGRycy9kb3ducmV2LnhtbERPS2vCQBC+C/0PyxR6&#10;q5v4aCW6iogtHkRoLIi3ITsmwexsyG6T+O9doeBtPr7nLFa9qURLjSstK4iHEQjizOqScwW/x6/3&#10;GQjnkTVWlknBjRysli+DBSbadvxDbepzEULYJaig8L5OpHRZQQbd0NbEgbvYxqAPsMmlbrAL4aaS&#10;oyj6kAZLDg0F1rQpKLumf0bBd4fdehxv2/31srmdj9PDaR+TUm+v/XoOwlPvn+J/906H+ZPP0QQ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fMvtPFAAAA3gAA&#10;AA8AAAAAAAAAAAAAAAAAqgIAAGRycy9kb3ducmV2LnhtbFBLBQYAAAAABAAEAPoAAACcAwAAAAA=&#10;">
                  <v:shape id="Freeform 5044" o:spid="_x0000_s1039" style="position:absolute;left:7843;top:1037;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Wd88QA&#10;AADeAAAADwAAAGRycy9kb3ducmV2LnhtbERP3WrCMBS+F3yHcITdzdRubrMai1iEXYwNdQ9waI5N&#10;sTkpTdTs7ZfBwLvz8f2eVRltJ640+Naxgtk0A0FcO91yo+D7uHt8A+EDssbOMSn4IQ/lejxaYaHd&#10;jfd0PYRGpBD2BSowIfSFlL42ZNFPXU+cuJMbLIYEh0bqAW8p3HYyz7IXabHl1GCwp62h+ny4WAWL&#10;qjmS/opVtVsYPn9+zPf41Cv1MImbJYhAMdzF/+53neY/v+Zz+Hsn3S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VnfPEAAAA3gAAAA8AAAAAAAAAAAAAAAAAmAIAAGRycy9k&#10;b3ducmV2LnhtbFBLBQYAAAAABAAEAPUAAACJAwAAAAA=&#10;" path="m37,l11,5,,16r4,8l20,34r30,5l71,28,76,14,64,4,37,e" fillcolor="#00aeef" stroked="f">
                    <v:path arrowok="t" o:connecttype="custom" o:connectlocs="37,1037;11,1042;0,1053;4,1061;20,1071;50,1076;71,1065;76,1051;64,1041;37,1037" o:connectangles="0,0,0,0,0,0,0,0,0,0"/>
                  </v:shape>
                  <v:shape id="Picture 5045" o:spid="_x0000_s1040" type="#_x0000_t75" style="position:absolute;left:7830;top:951;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ZkavJAAAA3gAAAA8AAABkcnMvZG93bnJldi54bWxEj09rwkAQxe+FfodlCt50UxEt0Y1YS6GC&#10;F9MS6G3MTv7U7Gya3Wr007uC0NsM7837vVkse9OII3WutqzgeRSBIM6trrlU8PX5PnwB4TyyxsYy&#10;KTiTg2Xy+LDAWNsT7+iY+lKEEHYxKqi8b2MpXV6RQTeyLXHQCtsZ9GHtSqk7PIVw08hxFE2lwZoD&#10;ocKW1hXlh/TPBK4rfg/bt1WL8nt/2b1usvVPmik1eOpXcxCeev9vvl9/6FB/MhtP4fZOmEEm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qVmRq8kAAADeAAAADwAAAAAAAAAA&#10;AAAAAACfAgAAZHJzL2Rvd25yZXYueG1sUEsFBgAAAAAEAAQA9wAAAJUDAAAAAA==&#10;">
                    <v:imagedata r:id="rId1357" o:title=""/>
                  </v:shape>
                </v:group>
                <v:group id="Group 5046" o:spid="_x0000_s1041" style="position:absolute;left:7864;top:1258;width:6;height:80" coordorigin="7864,1258" coordsize="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x4gpMUAAADeAAAADwAAAGRycy9kb3ducmV2LnhtbERPS2vCQBC+F/wPywi9&#10;6Sa2VYmuIqKlBxF8gHgbsmMSzM6G7JrEf98tCL3Nx/ec+bIzpWiodoVlBfEwAkGcWl1wpuB82g6m&#10;IJxH1lhaJgVPcrBc9N7mmGjb8oGao89ECGGXoILc+yqR0qU5GXRDWxEH7mZrgz7AOpO6xjaEm1KO&#10;omgsDRYcGnKsaJ1Tej8+jILvFtvVR7xpdvfb+nk9fe0vu5iUeu93qxkIT53/F7/cPzrM/5yMJv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eIKTFAAAA3gAA&#10;AA8AAAAAAAAAAAAAAAAAqgIAAGRycy9kb3ducmV2LnhtbFBLBQYAAAAABAAEAPoAAACcAwAAAAA=&#10;">
                  <v:shape id="Freeform 5047" o:spid="_x0000_s1042" style="position:absolute;left:7864;top:1258;width:6;height:80;visibility:visible;mso-wrap-style:square;v-text-anchor:top" coordsize="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YQQMgA&#10;AADeAAAADwAAAGRycy9kb3ducmV2LnhtbESPT2vCQBDF74LfYRmhN90YWlOiq7RC6R9owSh4nWan&#10;STA7G7JbTfvpOwehtxnem/d+s9oMrlVn6kPj2cB8loAiLr1tuDJw2D9N70GFiGyx9UwGfijAZj0e&#10;rTC3/sI7OhexUhLCIUcDdYxdrnUoa3IYZr4jFu3L9w6jrH2lbY8XCXetTpNkoR02LA01drStqTwV&#10;385AisffuHvLHj+z5w/9mr1v75q2MOZmMjwsQUUa4r/5ev1iBf82S4VX3pEZ9Po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dhhBAyAAAAN4AAAAPAAAAAAAAAAAAAAAAAJgCAABk&#10;cnMvZG93bnJldi54bWxQSwUGAAAAAAQABAD1AAAAjQMAAAAA&#10;" path="m,80l6,e" filled="f" strokeweight=".1373mm">
                    <v:path arrowok="t" o:connecttype="custom" o:connectlocs="0,1338;6,1258" o:connectangles="0,0"/>
                  </v:shape>
                </v:group>
                <v:group id="Group 5048" o:spid="_x0000_s1043" style="position:absolute;left:7847;top:1196;width:47;height:64" coordorigin="7847,119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NEU3FAAAA3gAA&#10;AA8AAAAAAAAAAAAAAAAAqgIAAGRycy9kb3ducmV2LnhtbFBLBQYAAAAABAAEAPoAAACcAwAAAAA=&#10;">
                  <v:shape id="Freeform 5049" o:spid="_x0000_s1044" style="position:absolute;left:7847;top:119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SKackA&#10;AADeAAAADwAAAGRycy9kb3ducmV2LnhtbESPT0vDQBDF74LfYRnBm930D7XEbksqCEUK0iq0vY3Z&#10;MQlmZ9fs2qbfvnMQvM0wb957v/myd606URcbzwaGgwwUceltw5WBj/eXhxmomJAttp7JwIUiLBe3&#10;N3PMrT/zlk67VCkx4ZijgTqlkGsdy5ocxoEPxHL78p3DJGtXadvhWcxdq0dZNtUOG5aEGgM911R+&#10;736dAV1sirfxz/C4vmT78Hr4xLCaTI25v+uLJ1CJ+vQv/vteW6k/eRwLgODIDHpxB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39SKackAAADeAAAADwAAAAAAAAAAAAAAAACYAgAA&#10;ZHJzL2Rvd25yZXYueG1sUEsFBgAAAAAEAAQA9QAAAI4DAAAAAA==&#10;" path="m28,l,60r47,4l28,e" fillcolor="black" stroked="f">
                    <v:path arrowok="t" o:connecttype="custom" o:connectlocs="28,1196;0,1256;47,1260;28,1196" o:connectangles="0,0,0,0"/>
                  </v:shape>
                </v:group>
                <v:group id="Group 5050" o:spid="_x0000_s1045" style="position:absolute;left:7847;top:1196;width:47;height:64" coordorigin="7847,119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ii5bFAAAA3gAA&#10;AA8AAAAAAAAAAAAAAAAAqgIAAGRycy9kb3ducmV2LnhtbFBLBQYAAAAABAAEAPoAAACcAwAAAAA=&#10;">
                  <v:shape id="Freeform 5051" o:spid="_x0000_s1046" style="position:absolute;left:7847;top:119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2WMQA&#10;AADeAAAADwAAAGRycy9kb3ducmV2LnhtbERPTWvCQBC9C/6HZQQvUndNi7Gpq4hg8dBLtL0P2WkS&#10;zM6G7GrSf98VBG/zeJ+z3g62ETfqfO1Yw2KuQBAXztRcavg+H15WIHxANtg4Jg1/5GG7GY/WmBnX&#10;c063UyhFDGGfoYYqhDaT0hcVWfRz1xJH7td1FkOEXSlNh30Mt41MlFpKizXHhgpb2ldUXE5Xq+Gi&#10;8nT/lSb9bFEv2b2rn93n6qD1dDLsPkAEGsJT/HAfTZz/lr4mcH8n3i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9ljEAAAA3gAAAA8AAAAAAAAAAAAAAAAAmAIAAGRycy9k&#10;b3ducmV2LnhtbFBLBQYAAAAABAAEAPUAAACJAwAAAAA=&#10;" path="m28,l,60r47,4l28,xe" filled="f" strokeweight=".1373mm">
                    <v:path arrowok="t" o:connecttype="custom" o:connectlocs="28,1196;0,1256;47,1260;28,1196" o:connectangles="0,0,0,0"/>
                  </v:shape>
                  <v:shape id="Picture 5052" o:spid="_x0000_s1047" type="#_x0000_t75" style="position:absolute;left:7796;top:1411;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CJRbGAAAA3gAAAA8AAABkcnMvZG93bnJldi54bWxET0trAjEQvhf8D2EEL6LZulLb1SgiCEKh&#10;4ONQb8NmulncTLabqKu/3hSE3ubje85s0dpKXKjxpWMFr8MEBHHudMmFgsN+PXgH4QOyxsoxKbiR&#10;h8W88zLDTLsrb+myC4WIIewzVGBCqDMpfW7Ioh+6mjhyP66xGCJsCqkbvMZwW8lRkrxJiyXHBoM1&#10;rQzlp93ZKjinv+bjjqPj9/Jz3O+bOx+/VqxUr9supyACteFf/HRvdJw/nqQp/L0Tb5Dz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IlFsYAAADeAAAADwAAAAAAAAAAAAAA&#10;AACfAgAAZHJzL2Rvd25yZXYueG1sUEsFBgAAAAAEAAQA9wAAAJIDAAAAAA==&#10;">
                    <v:imagedata r:id="rId1358" o:title=""/>
                  </v:shape>
                </v:group>
                <v:group id="Group 5053" o:spid="_x0000_s1048" style="position:absolute;left:7841;top:1336;width:47;height:64" coordorigin="7841,133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IVKA7FAAAA3gAA&#10;AA8AAAAAAAAAAAAAAAAAqgIAAGRycy9kb3ducmV2LnhtbFBLBQYAAAAABAAEAPoAAACcAwAAAAA=&#10;">
                  <v:shape id="Freeform 5054" o:spid="_x0000_s1049" style="position:absolute;left:7841;top:133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Mp8cYA&#10;AADeAAAADwAAAGRycy9kb3ducmV2LnhtbERP22oCMRB9L/QfwhT6VrPWK6tRtoWCiCBewPZt3Ex3&#10;l24m6SbV9e8bQfBtDuc603lranGixleWFXQ7CQji3OqKCwX73cfLGIQPyBpry6TgQh7ms8eHKaba&#10;nnlDp20oRAxhn6KCMgSXSunzkgz6jnXEkfu2jcEQYVNI3eA5hptavibJUBqsODaU6Oi9pPxn+2cU&#10;yGyVrXu/3a/FJTm45ecR3Vt/qNTzU5tNQARqw118cy90nN8f9QZwfSfeIG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6Mp8cYAAADeAAAADwAAAAAAAAAAAAAAAACYAgAAZHJz&#10;L2Rvd25yZXYueG1sUEsFBgAAAAAEAAQA9QAAAIsDAAAAAA==&#10;" path="m,l18,64,46,3,,e" fillcolor="black" stroked="f">
                    <v:path arrowok="t" o:connecttype="custom" o:connectlocs="0,1336;18,1400;46,1339;0,1336" o:connectangles="0,0,0,0"/>
                  </v:shape>
                </v:group>
                <v:group id="Group 5055" o:spid="_x0000_s1050" style="position:absolute;left:7841;top:1336;width:47;height:64" coordorigin="7841,133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sT4sUAAADeAAAADwAAAGRycy9kb3ducmV2LnhtbERPS2vCQBC+F/wPywi9&#10;6SbaqkRXEamlBxF8gHgbsmMSzM6G7JrEf98tCL3Nx/ecxaozpWiodoVlBfEwAkGcWl1wpuB82g5m&#10;IJxH1lhaJgVPcrBa9t4WmGjb8oGao89ECGGXoILc+yqR0qU5GXRDWxEH7mZrgz7AOpO6xjaEm1KO&#10;omgiDRYcGnKsaJNTej8+jILvFtv1OP5qdvfb5nk9fe4vu5iUeu936zkIT53/F7/cPzrM/5iOJ/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2LE+LFAAAA3gAA&#10;AA8AAAAAAAAAAAAAAAAAqgIAAGRycy9kb3ducmV2LnhtbFBLBQYAAAAABAAEAPoAAACcAwAAAAA=&#10;">
                  <v:shape id="Freeform 5056" o:spid="_x0000_s1051" style="position:absolute;left:7841;top:133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9VwMMA&#10;AADeAAAADwAAAGRycy9kb3ducmV2LnhtbERPS4vCMBC+L/gfwgheFk10F6vVKCK47GEvvu5DM7bF&#10;ZlKaaOu/NwuCt/n4nrNcd7YSd2p86VjDeKRAEGfOlJxrOB13wxkIH5ANVo5Jw4M8rFe9jyWmxrW8&#10;p/sh5CKGsE9RQxFCnUrps4Is+pGriSN3cY3FEGGTS9NgG8NtJSdKTaXFkmNDgTVtC8quh5vVcFX7&#10;ZPuXTNrPcTllN1fnzc9sp/Wg320WIAJ14S1+uX9NnP+dfCXw/068Qa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9VwMMAAADeAAAADwAAAAAAAAAAAAAAAACYAgAAZHJzL2Rv&#10;d25yZXYueG1sUEsFBgAAAAAEAAQA9QAAAIgDAAAAAA==&#10;" path="m18,64l46,3,,,18,64xe" filled="f" strokeweight=".1373mm">
                    <v:path arrowok="t" o:connecttype="custom" o:connectlocs="18,1400;46,1339;0,1336;18,1400" o:connectangles="0,0,0,0"/>
                  </v:shape>
                  <v:shape id="Picture 5057" o:spid="_x0000_s1052" type="#_x0000_t75" style="position:absolute;left:7870;top:1348;width:124;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ETJAAAA3gAAAA8AAABkcnMvZG93bnJldi54bWxEj0FLw0AQhe+C/2EZwYu0m2pNJXZbVBDq&#10;pZC2h3obstNsMDubZtc0/nvnIHib4b1575vlevStGqiPTWADs2kGirgKtuHawGH/PnkCFROyxTYw&#10;GfihCOvV9dUSCxsuXNKwS7WSEI4FGnApdYXWsXLkMU5DRyzaKfQek6x9rW2PFwn3rb7Pslx7bFga&#10;HHb05qj62n17A6/Dyd19HrP9sPnIx/l2W54f89KY25vx5RlUojH9m/+uN1bw54sH4ZV3ZAa9+gU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n/4YRMkAAADeAAAADwAAAAAAAAAA&#10;AAAAAACfAgAAZHJzL2Rvd25yZXYueG1sUEsFBgAAAAAEAAQA9wAAAJUDAAAAAA==&#10;">
                    <v:imagedata r:id="rId135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51776" behindDoc="1" locked="0" layoutInCell="1" allowOverlap="1" wp14:anchorId="0AFED538" wp14:editId="0AFED539">
                <wp:simplePos x="0" y="0"/>
                <wp:positionH relativeFrom="page">
                  <wp:posOffset>4476115</wp:posOffset>
                </wp:positionH>
                <wp:positionV relativeFrom="paragraph">
                  <wp:posOffset>596900</wp:posOffset>
                </wp:positionV>
                <wp:extent cx="180340" cy="417195"/>
                <wp:effectExtent l="0" t="6350" r="1270" b="0"/>
                <wp:wrapNone/>
                <wp:docPr id="14685" name="Group 146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340" cy="417195"/>
                          <a:chOff x="7049" y="940"/>
                          <a:chExt cx="284" cy="657"/>
                        </a:xfrm>
                      </wpg:grpSpPr>
                      <wpg:grpSp>
                        <wpg:cNvPr id="14686" name="Group 5059"/>
                        <wpg:cNvGrpSpPr>
                          <a:grpSpLocks/>
                        </wpg:cNvGrpSpPr>
                        <wpg:grpSpPr bwMode="auto">
                          <a:xfrm>
                            <a:off x="7053" y="1048"/>
                            <a:ext cx="79" cy="84"/>
                            <a:chOff x="7053" y="1048"/>
                            <a:chExt cx="79" cy="84"/>
                          </a:xfrm>
                        </wpg:grpSpPr>
                        <wps:wsp>
                          <wps:cNvPr id="14687" name="Freeform 5060"/>
                          <wps:cNvSpPr>
                            <a:spLocks/>
                          </wps:cNvSpPr>
                          <wps:spPr bwMode="auto">
                            <a:xfrm>
                              <a:off x="7053" y="1048"/>
                              <a:ext cx="79" cy="84"/>
                            </a:xfrm>
                            <a:custGeom>
                              <a:avLst/>
                              <a:gdLst>
                                <a:gd name="T0" fmla="+- 0 7132 7053"/>
                                <a:gd name="T1" fmla="*/ T0 w 79"/>
                                <a:gd name="T2" fmla="+- 0 1048 1048"/>
                                <a:gd name="T3" fmla="*/ 1048 h 84"/>
                                <a:gd name="T4" fmla="+- 0 7065 7053"/>
                                <a:gd name="T5" fmla="*/ T4 w 79"/>
                                <a:gd name="T6" fmla="+- 0 1083 1048"/>
                                <a:gd name="T7" fmla="*/ 1083 h 84"/>
                                <a:gd name="T8" fmla="+- 0 7053 7053"/>
                                <a:gd name="T9" fmla="*/ T8 w 79"/>
                                <a:gd name="T10" fmla="+- 0 1119 1048"/>
                                <a:gd name="T11" fmla="*/ 1119 h 84"/>
                                <a:gd name="T12" fmla="+- 0 7072 7053"/>
                                <a:gd name="T13" fmla="*/ T12 w 79"/>
                                <a:gd name="T14" fmla="+- 0 1132 1048"/>
                                <a:gd name="T15" fmla="*/ 1132 h 84"/>
                                <a:gd name="T16" fmla="+- 0 7088 7053"/>
                                <a:gd name="T17" fmla="*/ T16 w 79"/>
                                <a:gd name="T18" fmla="+- 0 1130 1048"/>
                                <a:gd name="T19" fmla="*/ 1130 h 84"/>
                                <a:gd name="T20" fmla="+- 0 7094 7053"/>
                                <a:gd name="T21" fmla="*/ T20 w 79"/>
                                <a:gd name="T22" fmla="+- 0 1116 1048"/>
                                <a:gd name="T23" fmla="*/ 1116 h 84"/>
                                <a:gd name="T24" fmla="+- 0 7104 7053"/>
                                <a:gd name="T25" fmla="*/ T24 w 79"/>
                                <a:gd name="T26" fmla="+- 0 1093 1048"/>
                                <a:gd name="T27" fmla="*/ 1093 h 84"/>
                                <a:gd name="T28" fmla="+- 0 7115 7053"/>
                                <a:gd name="T29" fmla="*/ T28 w 79"/>
                                <a:gd name="T30" fmla="+- 0 1069 1048"/>
                                <a:gd name="T31" fmla="*/ 1069 h 84"/>
                                <a:gd name="T32" fmla="+- 0 7126 7053"/>
                                <a:gd name="T33" fmla="*/ T32 w 79"/>
                                <a:gd name="T34" fmla="+- 0 1052 1048"/>
                                <a:gd name="T35" fmla="*/ 1052 h 84"/>
                                <a:gd name="T36" fmla="+- 0 7132 7053"/>
                                <a:gd name="T37" fmla="*/ T36 w 79"/>
                                <a:gd name="T38" fmla="+- 0 1048 1048"/>
                                <a:gd name="T39" fmla="*/ 1048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2" y="35"/>
                                  </a:lnTo>
                                  <a:lnTo>
                                    <a:pt x="0" y="71"/>
                                  </a:lnTo>
                                  <a:lnTo>
                                    <a:pt x="19" y="84"/>
                                  </a:lnTo>
                                  <a:lnTo>
                                    <a:pt x="35" y="82"/>
                                  </a:lnTo>
                                  <a:lnTo>
                                    <a:pt x="41" y="68"/>
                                  </a:lnTo>
                                  <a:lnTo>
                                    <a:pt x="51" y="45"/>
                                  </a:lnTo>
                                  <a:lnTo>
                                    <a:pt x="62" y="21"/>
                                  </a:lnTo>
                                  <a:lnTo>
                                    <a:pt x="73" y="4"/>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88" name="Group 5061"/>
                        <wpg:cNvGrpSpPr>
                          <a:grpSpLocks/>
                        </wpg:cNvGrpSpPr>
                        <wpg:grpSpPr bwMode="auto">
                          <a:xfrm>
                            <a:off x="7198" y="1048"/>
                            <a:ext cx="79" cy="84"/>
                            <a:chOff x="7198" y="1048"/>
                            <a:chExt cx="79" cy="84"/>
                          </a:xfrm>
                        </wpg:grpSpPr>
                        <wps:wsp>
                          <wps:cNvPr id="14689" name="Freeform 5062"/>
                          <wps:cNvSpPr>
                            <a:spLocks/>
                          </wps:cNvSpPr>
                          <wps:spPr bwMode="auto">
                            <a:xfrm>
                              <a:off x="7198" y="1048"/>
                              <a:ext cx="79" cy="84"/>
                            </a:xfrm>
                            <a:custGeom>
                              <a:avLst/>
                              <a:gdLst>
                                <a:gd name="T0" fmla="+- 0 7198 7198"/>
                                <a:gd name="T1" fmla="*/ T0 w 79"/>
                                <a:gd name="T2" fmla="+- 0 1048 1048"/>
                                <a:gd name="T3" fmla="*/ 1048 h 84"/>
                                <a:gd name="T4" fmla="+- 0 7236 7198"/>
                                <a:gd name="T5" fmla="*/ T4 w 79"/>
                                <a:gd name="T6" fmla="+- 0 1116 1048"/>
                                <a:gd name="T7" fmla="*/ 1116 h 84"/>
                                <a:gd name="T8" fmla="+- 0 7242 7198"/>
                                <a:gd name="T9" fmla="*/ T8 w 79"/>
                                <a:gd name="T10" fmla="+- 0 1130 1048"/>
                                <a:gd name="T11" fmla="*/ 1130 h 84"/>
                                <a:gd name="T12" fmla="+- 0 7258 7198"/>
                                <a:gd name="T13" fmla="*/ T12 w 79"/>
                                <a:gd name="T14" fmla="+- 0 1132 1048"/>
                                <a:gd name="T15" fmla="*/ 1132 h 84"/>
                                <a:gd name="T16" fmla="+- 0 7277 7198"/>
                                <a:gd name="T17" fmla="*/ T16 w 79"/>
                                <a:gd name="T18" fmla="+- 0 1119 1048"/>
                                <a:gd name="T19" fmla="*/ 1119 h 84"/>
                                <a:gd name="T20" fmla="+- 0 7274 7198"/>
                                <a:gd name="T21" fmla="*/ T20 w 79"/>
                                <a:gd name="T22" fmla="+- 0 1101 1048"/>
                                <a:gd name="T23" fmla="*/ 1101 h 84"/>
                                <a:gd name="T24" fmla="+- 0 7265 7198"/>
                                <a:gd name="T25" fmla="*/ T24 w 79"/>
                                <a:gd name="T26" fmla="+- 0 1083 1048"/>
                                <a:gd name="T27" fmla="*/ 1083 h 84"/>
                                <a:gd name="T28" fmla="+- 0 7243 7198"/>
                                <a:gd name="T29" fmla="*/ T28 w 79"/>
                                <a:gd name="T30" fmla="+- 0 1063 1048"/>
                                <a:gd name="T31" fmla="*/ 1063 h 84"/>
                                <a:gd name="T32" fmla="+- 0 7222 7198"/>
                                <a:gd name="T33" fmla="*/ T32 w 79"/>
                                <a:gd name="T34" fmla="+- 0 1053 1048"/>
                                <a:gd name="T35" fmla="*/ 1053 h 84"/>
                                <a:gd name="T36" fmla="+- 0 7205 7198"/>
                                <a:gd name="T37" fmla="*/ T36 w 79"/>
                                <a:gd name="T38" fmla="+- 0 1049 1048"/>
                                <a:gd name="T39" fmla="*/ 1049 h 84"/>
                                <a:gd name="T40" fmla="+- 0 7198 7198"/>
                                <a:gd name="T41" fmla="*/ T40 w 79"/>
                                <a:gd name="T42" fmla="+- 0 1048 1048"/>
                                <a:gd name="T43" fmla="*/ 1048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8" y="68"/>
                                  </a:lnTo>
                                  <a:lnTo>
                                    <a:pt x="44" y="82"/>
                                  </a:lnTo>
                                  <a:lnTo>
                                    <a:pt x="60" y="84"/>
                                  </a:lnTo>
                                  <a:lnTo>
                                    <a:pt x="79" y="71"/>
                                  </a:lnTo>
                                  <a:lnTo>
                                    <a:pt x="76" y="53"/>
                                  </a:lnTo>
                                  <a:lnTo>
                                    <a:pt x="67" y="35"/>
                                  </a:lnTo>
                                  <a:lnTo>
                                    <a:pt x="45" y="15"/>
                                  </a:lnTo>
                                  <a:lnTo>
                                    <a:pt x="24" y="5"/>
                                  </a:lnTo>
                                  <a:lnTo>
                                    <a:pt x="7" y="1"/>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90" name="Group 5063"/>
                        <wpg:cNvGrpSpPr>
                          <a:grpSpLocks/>
                        </wpg:cNvGrpSpPr>
                        <wpg:grpSpPr bwMode="auto">
                          <a:xfrm>
                            <a:off x="7091" y="1039"/>
                            <a:ext cx="149" cy="134"/>
                            <a:chOff x="7091" y="1039"/>
                            <a:chExt cx="149" cy="134"/>
                          </a:xfrm>
                        </wpg:grpSpPr>
                        <wps:wsp>
                          <wps:cNvPr id="14691" name="Freeform 5064"/>
                          <wps:cNvSpPr>
                            <a:spLocks/>
                          </wps:cNvSpPr>
                          <wps:spPr bwMode="auto">
                            <a:xfrm>
                              <a:off x="7091" y="1039"/>
                              <a:ext cx="149" cy="134"/>
                            </a:xfrm>
                            <a:custGeom>
                              <a:avLst/>
                              <a:gdLst>
                                <a:gd name="T0" fmla="+- 0 7138 7091"/>
                                <a:gd name="T1" fmla="*/ T0 w 149"/>
                                <a:gd name="T2" fmla="+- 0 1039 1039"/>
                                <a:gd name="T3" fmla="*/ 1039 h 134"/>
                                <a:gd name="T4" fmla="+- 0 7096 7091"/>
                                <a:gd name="T5" fmla="*/ T4 w 149"/>
                                <a:gd name="T6" fmla="+- 0 1104 1039"/>
                                <a:gd name="T7" fmla="*/ 1104 h 134"/>
                                <a:gd name="T8" fmla="+- 0 7091 7091"/>
                                <a:gd name="T9" fmla="*/ T8 w 149"/>
                                <a:gd name="T10" fmla="+- 0 1150 1039"/>
                                <a:gd name="T11" fmla="*/ 1150 h 134"/>
                                <a:gd name="T12" fmla="+- 0 7097 7091"/>
                                <a:gd name="T13" fmla="*/ T12 w 149"/>
                                <a:gd name="T14" fmla="+- 0 1154 1039"/>
                                <a:gd name="T15" fmla="*/ 1154 h 134"/>
                                <a:gd name="T16" fmla="+- 0 7111 7091"/>
                                <a:gd name="T17" fmla="*/ T16 w 149"/>
                                <a:gd name="T18" fmla="+- 0 1161 1039"/>
                                <a:gd name="T19" fmla="*/ 1161 h 134"/>
                                <a:gd name="T20" fmla="+- 0 7131 7091"/>
                                <a:gd name="T21" fmla="*/ T20 w 149"/>
                                <a:gd name="T22" fmla="+- 0 1167 1039"/>
                                <a:gd name="T23" fmla="*/ 1167 h 134"/>
                                <a:gd name="T24" fmla="+- 0 7159 7091"/>
                                <a:gd name="T25" fmla="*/ T24 w 149"/>
                                <a:gd name="T26" fmla="+- 0 1172 1039"/>
                                <a:gd name="T27" fmla="*/ 1172 h 134"/>
                                <a:gd name="T28" fmla="+- 0 7194 7091"/>
                                <a:gd name="T29" fmla="*/ T28 w 149"/>
                                <a:gd name="T30" fmla="+- 0 1173 1039"/>
                                <a:gd name="T31" fmla="*/ 1173 h 134"/>
                                <a:gd name="T32" fmla="+- 0 7218 7091"/>
                                <a:gd name="T33" fmla="*/ T32 w 149"/>
                                <a:gd name="T34" fmla="+- 0 1164 1039"/>
                                <a:gd name="T35" fmla="*/ 1164 h 134"/>
                                <a:gd name="T36" fmla="+- 0 7234 7091"/>
                                <a:gd name="T37" fmla="*/ T36 w 149"/>
                                <a:gd name="T38" fmla="+- 0 1154 1039"/>
                                <a:gd name="T39" fmla="*/ 1154 h 134"/>
                                <a:gd name="T40" fmla="+- 0 7240 7091"/>
                                <a:gd name="T41" fmla="*/ T40 w 149"/>
                                <a:gd name="T42" fmla="+- 0 1150 1039"/>
                                <a:gd name="T43" fmla="*/ 1150 h 134"/>
                                <a:gd name="T44" fmla="+- 0 7240 7091"/>
                                <a:gd name="T45" fmla="*/ T44 w 149"/>
                                <a:gd name="T46" fmla="+- 0 1145 1039"/>
                                <a:gd name="T47" fmla="*/ 1145 h 134"/>
                                <a:gd name="T48" fmla="+- 0 7214 7091"/>
                                <a:gd name="T49" fmla="*/ T48 w 149"/>
                                <a:gd name="T50" fmla="+- 0 1071 1039"/>
                                <a:gd name="T51" fmla="*/ 1071 h 134"/>
                                <a:gd name="T52" fmla="+- 0 7138 7091"/>
                                <a:gd name="T53" fmla="*/ T52 w 149"/>
                                <a:gd name="T54" fmla="+- 0 1039 1039"/>
                                <a:gd name="T55" fmla="*/ 1039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5"/>
                                  </a:lnTo>
                                  <a:lnTo>
                                    <a:pt x="0" y="111"/>
                                  </a:lnTo>
                                  <a:lnTo>
                                    <a:pt x="6" y="115"/>
                                  </a:lnTo>
                                  <a:lnTo>
                                    <a:pt x="20" y="122"/>
                                  </a:lnTo>
                                  <a:lnTo>
                                    <a:pt x="40" y="128"/>
                                  </a:lnTo>
                                  <a:lnTo>
                                    <a:pt x="68" y="133"/>
                                  </a:lnTo>
                                  <a:lnTo>
                                    <a:pt x="103" y="134"/>
                                  </a:lnTo>
                                  <a:lnTo>
                                    <a:pt x="127" y="125"/>
                                  </a:lnTo>
                                  <a:lnTo>
                                    <a:pt x="143" y="115"/>
                                  </a:lnTo>
                                  <a:lnTo>
                                    <a:pt x="149" y="111"/>
                                  </a:lnTo>
                                  <a:lnTo>
                                    <a:pt x="149" y="106"/>
                                  </a:lnTo>
                                  <a:lnTo>
                                    <a:pt x="123"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92" name="Group 5065"/>
                        <wpg:cNvGrpSpPr>
                          <a:grpSpLocks/>
                        </wpg:cNvGrpSpPr>
                        <wpg:grpSpPr bwMode="auto">
                          <a:xfrm>
                            <a:off x="7108" y="944"/>
                            <a:ext cx="115" cy="115"/>
                            <a:chOff x="7108" y="944"/>
                            <a:chExt cx="115" cy="115"/>
                          </a:xfrm>
                        </wpg:grpSpPr>
                        <wps:wsp>
                          <wps:cNvPr id="14693" name="Freeform 5066"/>
                          <wps:cNvSpPr>
                            <a:spLocks/>
                          </wps:cNvSpPr>
                          <wps:spPr bwMode="auto">
                            <a:xfrm>
                              <a:off x="7108" y="944"/>
                              <a:ext cx="115" cy="115"/>
                            </a:xfrm>
                            <a:custGeom>
                              <a:avLst/>
                              <a:gdLst>
                                <a:gd name="T0" fmla="+- 0 7164 7108"/>
                                <a:gd name="T1" fmla="*/ T0 w 115"/>
                                <a:gd name="T2" fmla="+- 0 944 944"/>
                                <a:gd name="T3" fmla="*/ 944 h 115"/>
                                <a:gd name="T4" fmla="+- 0 7142 7108"/>
                                <a:gd name="T5" fmla="*/ T4 w 115"/>
                                <a:gd name="T6" fmla="+- 0 949 944"/>
                                <a:gd name="T7" fmla="*/ 949 h 115"/>
                                <a:gd name="T8" fmla="+- 0 7124 7108"/>
                                <a:gd name="T9" fmla="*/ T8 w 115"/>
                                <a:gd name="T10" fmla="+- 0 961 944"/>
                                <a:gd name="T11" fmla="*/ 961 h 115"/>
                                <a:gd name="T12" fmla="+- 0 7112 7108"/>
                                <a:gd name="T13" fmla="*/ T12 w 115"/>
                                <a:gd name="T14" fmla="+- 0 979 944"/>
                                <a:gd name="T15" fmla="*/ 979 h 115"/>
                                <a:gd name="T16" fmla="+- 0 7108 7108"/>
                                <a:gd name="T17" fmla="*/ T16 w 115"/>
                                <a:gd name="T18" fmla="+- 0 1001 944"/>
                                <a:gd name="T19" fmla="*/ 1001 h 115"/>
                                <a:gd name="T20" fmla="+- 0 7108 7108"/>
                                <a:gd name="T21" fmla="*/ T20 w 115"/>
                                <a:gd name="T22" fmla="+- 0 1005 944"/>
                                <a:gd name="T23" fmla="*/ 1005 h 115"/>
                                <a:gd name="T24" fmla="+- 0 7113 7108"/>
                                <a:gd name="T25" fmla="*/ T24 w 115"/>
                                <a:gd name="T26" fmla="+- 0 1026 944"/>
                                <a:gd name="T27" fmla="*/ 1026 h 115"/>
                                <a:gd name="T28" fmla="+- 0 7126 7108"/>
                                <a:gd name="T29" fmla="*/ T28 w 115"/>
                                <a:gd name="T30" fmla="+- 0 1043 944"/>
                                <a:gd name="T31" fmla="*/ 1043 h 115"/>
                                <a:gd name="T32" fmla="+- 0 7145 7108"/>
                                <a:gd name="T33" fmla="*/ T32 w 115"/>
                                <a:gd name="T34" fmla="+- 0 1054 944"/>
                                <a:gd name="T35" fmla="*/ 1054 h 115"/>
                                <a:gd name="T36" fmla="+- 0 7168 7108"/>
                                <a:gd name="T37" fmla="*/ T36 w 115"/>
                                <a:gd name="T38" fmla="+- 0 1058 944"/>
                                <a:gd name="T39" fmla="*/ 1058 h 115"/>
                                <a:gd name="T40" fmla="+- 0 7190 7108"/>
                                <a:gd name="T41" fmla="*/ T40 w 115"/>
                                <a:gd name="T42" fmla="+- 0 1053 944"/>
                                <a:gd name="T43" fmla="*/ 1053 h 115"/>
                                <a:gd name="T44" fmla="+- 0 7207 7108"/>
                                <a:gd name="T45" fmla="*/ T44 w 115"/>
                                <a:gd name="T46" fmla="+- 0 1040 944"/>
                                <a:gd name="T47" fmla="*/ 1040 h 115"/>
                                <a:gd name="T48" fmla="+- 0 7218 7108"/>
                                <a:gd name="T49" fmla="*/ T48 w 115"/>
                                <a:gd name="T50" fmla="+- 0 1022 944"/>
                                <a:gd name="T51" fmla="*/ 1022 h 115"/>
                                <a:gd name="T52" fmla="+- 0 7222 7108"/>
                                <a:gd name="T53" fmla="*/ T52 w 115"/>
                                <a:gd name="T54" fmla="+- 0 999 944"/>
                                <a:gd name="T55" fmla="*/ 999 h 115"/>
                                <a:gd name="T56" fmla="+- 0 7217 7108"/>
                                <a:gd name="T57" fmla="*/ T56 w 115"/>
                                <a:gd name="T58" fmla="+- 0 977 944"/>
                                <a:gd name="T59" fmla="*/ 977 h 115"/>
                                <a:gd name="T60" fmla="+- 0 7205 7108"/>
                                <a:gd name="T61" fmla="*/ T60 w 115"/>
                                <a:gd name="T62" fmla="+- 0 960 944"/>
                                <a:gd name="T63" fmla="*/ 960 h 115"/>
                                <a:gd name="T64" fmla="+- 0 7186 7108"/>
                                <a:gd name="T65" fmla="*/ T64 w 115"/>
                                <a:gd name="T66" fmla="+- 0 948 944"/>
                                <a:gd name="T67" fmla="*/ 948 h 115"/>
                                <a:gd name="T68" fmla="+- 0 7164 7108"/>
                                <a:gd name="T69" fmla="*/ T68 w 115"/>
                                <a:gd name="T70" fmla="+- 0 944 944"/>
                                <a:gd name="T71" fmla="*/ 944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5" y="82"/>
                                  </a:lnTo>
                                  <a:lnTo>
                                    <a:pt x="18" y="99"/>
                                  </a:lnTo>
                                  <a:lnTo>
                                    <a:pt x="37" y="110"/>
                                  </a:lnTo>
                                  <a:lnTo>
                                    <a:pt x="60" y="114"/>
                                  </a:lnTo>
                                  <a:lnTo>
                                    <a:pt x="82" y="109"/>
                                  </a:lnTo>
                                  <a:lnTo>
                                    <a:pt x="99" y="96"/>
                                  </a:lnTo>
                                  <a:lnTo>
                                    <a:pt x="110" y="78"/>
                                  </a:lnTo>
                                  <a:lnTo>
                                    <a:pt x="114"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94" name="Picture 5067"/>
                            <pic:cNvPicPr>
                              <a:picLocks noChangeAspect="1" noChangeArrowheads="1"/>
                            </pic:cNvPicPr>
                          </pic:nvPicPr>
                          <pic:blipFill>
                            <a:blip r:embed="rId1360">
                              <a:extLst>
                                <a:ext uri="{28A0092B-C50C-407E-A947-70E740481C1C}">
                                  <a14:useLocalDpi xmlns:a14="http://schemas.microsoft.com/office/drawing/2010/main" val="0"/>
                                </a:ext>
                              </a:extLst>
                            </a:blip>
                            <a:srcRect/>
                            <a:stretch>
                              <a:fillRect/>
                            </a:stretch>
                          </pic:blipFill>
                          <pic:spPr bwMode="auto">
                            <a:xfrm>
                              <a:off x="7057" y="1058"/>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95" name="Picture 5068"/>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7206" y="1058"/>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96" name="Picture 5069"/>
                            <pic:cNvPicPr>
                              <a:picLocks noChangeAspect="1" noChangeArrowheads="1"/>
                            </pic:cNvPicPr>
                          </pic:nvPicPr>
                          <pic:blipFill>
                            <a:blip r:embed="rId1362">
                              <a:extLst>
                                <a:ext uri="{28A0092B-C50C-407E-A947-70E740481C1C}">
                                  <a14:useLocalDpi xmlns:a14="http://schemas.microsoft.com/office/drawing/2010/main" val="0"/>
                                </a:ext>
                              </a:extLst>
                            </a:blip>
                            <a:srcRect/>
                            <a:stretch>
                              <a:fillRect/>
                            </a:stretch>
                          </pic:blipFill>
                          <pic:spPr bwMode="auto">
                            <a:xfrm>
                              <a:off x="7098" y="1049"/>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97" name="Group 5070"/>
                        <wpg:cNvGrpSpPr>
                          <a:grpSpLocks/>
                        </wpg:cNvGrpSpPr>
                        <wpg:grpSpPr bwMode="auto">
                          <a:xfrm>
                            <a:off x="7127" y="1037"/>
                            <a:ext cx="76" cy="38"/>
                            <a:chOff x="7127" y="1037"/>
                            <a:chExt cx="76" cy="38"/>
                          </a:xfrm>
                        </wpg:grpSpPr>
                        <wps:wsp>
                          <wps:cNvPr id="14698" name="Freeform 5071"/>
                          <wps:cNvSpPr>
                            <a:spLocks/>
                          </wps:cNvSpPr>
                          <wps:spPr bwMode="auto">
                            <a:xfrm>
                              <a:off x="7127" y="1037"/>
                              <a:ext cx="76" cy="38"/>
                            </a:xfrm>
                            <a:custGeom>
                              <a:avLst/>
                              <a:gdLst>
                                <a:gd name="T0" fmla="+- 0 7163 7127"/>
                                <a:gd name="T1" fmla="*/ T0 w 76"/>
                                <a:gd name="T2" fmla="+- 0 1037 1037"/>
                                <a:gd name="T3" fmla="*/ 1037 h 38"/>
                                <a:gd name="T4" fmla="+- 0 7138 7127"/>
                                <a:gd name="T5" fmla="*/ T4 w 76"/>
                                <a:gd name="T6" fmla="+- 0 1042 1037"/>
                                <a:gd name="T7" fmla="*/ 1042 h 38"/>
                                <a:gd name="T8" fmla="+- 0 7127 7127"/>
                                <a:gd name="T9" fmla="*/ T8 w 76"/>
                                <a:gd name="T10" fmla="+- 0 1053 1037"/>
                                <a:gd name="T11" fmla="*/ 1053 h 38"/>
                                <a:gd name="T12" fmla="+- 0 7131 7127"/>
                                <a:gd name="T13" fmla="*/ T12 w 76"/>
                                <a:gd name="T14" fmla="+- 0 1061 1037"/>
                                <a:gd name="T15" fmla="*/ 1061 h 38"/>
                                <a:gd name="T16" fmla="+- 0 7147 7127"/>
                                <a:gd name="T17" fmla="*/ T16 w 76"/>
                                <a:gd name="T18" fmla="+- 0 1071 1037"/>
                                <a:gd name="T19" fmla="*/ 1071 h 38"/>
                                <a:gd name="T20" fmla="+- 0 7176 7127"/>
                                <a:gd name="T21" fmla="*/ T20 w 76"/>
                                <a:gd name="T22" fmla="+- 0 1076 1037"/>
                                <a:gd name="T23" fmla="*/ 1076 h 38"/>
                                <a:gd name="T24" fmla="+- 0 7197 7127"/>
                                <a:gd name="T25" fmla="*/ T24 w 76"/>
                                <a:gd name="T26" fmla="+- 0 1065 1037"/>
                                <a:gd name="T27" fmla="*/ 1065 h 38"/>
                                <a:gd name="T28" fmla="+- 0 7203 7127"/>
                                <a:gd name="T29" fmla="*/ T28 w 76"/>
                                <a:gd name="T30" fmla="+- 0 1051 1037"/>
                                <a:gd name="T31" fmla="*/ 1051 h 38"/>
                                <a:gd name="T32" fmla="+- 0 7191 7127"/>
                                <a:gd name="T33" fmla="*/ T32 w 76"/>
                                <a:gd name="T34" fmla="+- 0 1041 1037"/>
                                <a:gd name="T35" fmla="*/ 1041 h 38"/>
                                <a:gd name="T36" fmla="+- 0 7163 7127"/>
                                <a:gd name="T37" fmla="*/ T36 w 76"/>
                                <a:gd name="T38" fmla="+- 0 1037 1037"/>
                                <a:gd name="T39" fmla="*/ 1037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6" y="0"/>
                                  </a:moveTo>
                                  <a:lnTo>
                                    <a:pt x="11" y="5"/>
                                  </a:lnTo>
                                  <a:lnTo>
                                    <a:pt x="0" y="16"/>
                                  </a:lnTo>
                                  <a:lnTo>
                                    <a:pt x="4" y="24"/>
                                  </a:lnTo>
                                  <a:lnTo>
                                    <a:pt x="20" y="34"/>
                                  </a:lnTo>
                                  <a:lnTo>
                                    <a:pt x="49" y="39"/>
                                  </a:lnTo>
                                  <a:lnTo>
                                    <a:pt x="70" y="28"/>
                                  </a:lnTo>
                                  <a:lnTo>
                                    <a:pt x="76" y="14"/>
                                  </a:lnTo>
                                  <a:lnTo>
                                    <a:pt x="64" y="4"/>
                                  </a:lnTo>
                                  <a:lnTo>
                                    <a:pt x="3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99" name="Picture 5072"/>
                            <pic:cNvPicPr>
                              <a:picLocks noChangeAspect="1" noChangeArrowheads="1"/>
                            </pic:cNvPicPr>
                          </pic:nvPicPr>
                          <pic:blipFill>
                            <a:blip r:embed="rId1363">
                              <a:extLst>
                                <a:ext uri="{28A0092B-C50C-407E-A947-70E740481C1C}">
                                  <a14:useLocalDpi xmlns:a14="http://schemas.microsoft.com/office/drawing/2010/main" val="0"/>
                                </a:ext>
                              </a:extLst>
                            </a:blip>
                            <a:srcRect/>
                            <a:stretch>
                              <a:fillRect/>
                            </a:stretch>
                          </pic:blipFill>
                          <pic:spPr bwMode="auto">
                            <a:xfrm>
                              <a:off x="7114" y="951"/>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00" name="Group 5073"/>
                        <wpg:cNvGrpSpPr>
                          <a:grpSpLocks/>
                        </wpg:cNvGrpSpPr>
                        <wpg:grpSpPr bwMode="auto">
                          <a:xfrm>
                            <a:off x="7169" y="1258"/>
                            <a:ext cx="2" cy="79"/>
                            <a:chOff x="7169" y="1258"/>
                            <a:chExt cx="2" cy="79"/>
                          </a:xfrm>
                        </wpg:grpSpPr>
                        <wps:wsp>
                          <wps:cNvPr id="14701" name="Freeform 5074"/>
                          <wps:cNvSpPr>
                            <a:spLocks/>
                          </wps:cNvSpPr>
                          <wps:spPr bwMode="auto">
                            <a:xfrm>
                              <a:off x="7169" y="1258"/>
                              <a:ext cx="2" cy="79"/>
                            </a:xfrm>
                            <a:custGeom>
                              <a:avLst/>
                              <a:gdLst>
                                <a:gd name="T0" fmla="+- 0 1337 1258"/>
                                <a:gd name="T1" fmla="*/ 1337 h 79"/>
                                <a:gd name="T2" fmla="+- 0 1258 1258"/>
                                <a:gd name="T3" fmla="*/ 1258 h 79"/>
                              </a:gdLst>
                              <a:ahLst/>
                              <a:cxnLst>
                                <a:cxn ang="0">
                                  <a:pos x="0" y="T1"/>
                                </a:cxn>
                                <a:cxn ang="0">
                                  <a:pos x="0" y="T3"/>
                                </a:cxn>
                              </a:cxnLst>
                              <a:rect l="0" t="0" r="r" b="b"/>
                              <a:pathLst>
                                <a:path h="79">
                                  <a:moveTo>
                                    <a:pt x="0" y="79"/>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02" name="Group 5075"/>
                        <wpg:cNvGrpSpPr>
                          <a:grpSpLocks/>
                        </wpg:cNvGrpSpPr>
                        <wpg:grpSpPr bwMode="auto">
                          <a:xfrm>
                            <a:off x="7146" y="1196"/>
                            <a:ext cx="47" cy="62"/>
                            <a:chOff x="7146" y="1196"/>
                            <a:chExt cx="47" cy="62"/>
                          </a:xfrm>
                        </wpg:grpSpPr>
                        <wps:wsp>
                          <wps:cNvPr id="14703" name="Freeform 5076"/>
                          <wps:cNvSpPr>
                            <a:spLocks/>
                          </wps:cNvSpPr>
                          <wps:spPr bwMode="auto">
                            <a:xfrm>
                              <a:off x="7146" y="1196"/>
                              <a:ext cx="47" cy="62"/>
                            </a:xfrm>
                            <a:custGeom>
                              <a:avLst/>
                              <a:gdLst>
                                <a:gd name="T0" fmla="+- 0 7169 7146"/>
                                <a:gd name="T1" fmla="*/ T0 w 47"/>
                                <a:gd name="T2" fmla="+- 0 1196 1196"/>
                                <a:gd name="T3" fmla="*/ 1196 h 62"/>
                                <a:gd name="T4" fmla="+- 0 7146 7146"/>
                                <a:gd name="T5" fmla="*/ T4 w 47"/>
                                <a:gd name="T6" fmla="+- 0 1258 1196"/>
                                <a:gd name="T7" fmla="*/ 1258 h 62"/>
                                <a:gd name="T8" fmla="+- 0 7192 7146"/>
                                <a:gd name="T9" fmla="*/ T8 w 47"/>
                                <a:gd name="T10" fmla="+- 0 1258 1196"/>
                                <a:gd name="T11" fmla="*/ 1258 h 62"/>
                                <a:gd name="T12" fmla="+- 0 7169 7146"/>
                                <a:gd name="T13" fmla="*/ T12 w 47"/>
                                <a:gd name="T14" fmla="+- 0 1196 1196"/>
                                <a:gd name="T15" fmla="*/ 1196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04" name="Group 5077"/>
                        <wpg:cNvGrpSpPr>
                          <a:grpSpLocks/>
                        </wpg:cNvGrpSpPr>
                        <wpg:grpSpPr bwMode="auto">
                          <a:xfrm>
                            <a:off x="7146" y="1196"/>
                            <a:ext cx="47" cy="62"/>
                            <a:chOff x="7146" y="1196"/>
                            <a:chExt cx="47" cy="62"/>
                          </a:xfrm>
                        </wpg:grpSpPr>
                        <wps:wsp>
                          <wps:cNvPr id="14705" name="Freeform 5078"/>
                          <wps:cNvSpPr>
                            <a:spLocks/>
                          </wps:cNvSpPr>
                          <wps:spPr bwMode="auto">
                            <a:xfrm>
                              <a:off x="7146" y="1196"/>
                              <a:ext cx="47" cy="62"/>
                            </a:xfrm>
                            <a:custGeom>
                              <a:avLst/>
                              <a:gdLst>
                                <a:gd name="T0" fmla="+- 0 7169 7146"/>
                                <a:gd name="T1" fmla="*/ T0 w 47"/>
                                <a:gd name="T2" fmla="+- 0 1196 1196"/>
                                <a:gd name="T3" fmla="*/ 1196 h 62"/>
                                <a:gd name="T4" fmla="+- 0 7146 7146"/>
                                <a:gd name="T5" fmla="*/ T4 w 47"/>
                                <a:gd name="T6" fmla="+- 0 1258 1196"/>
                                <a:gd name="T7" fmla="*/ 1258 h 62"/>
                                <a:gd name="T8" fmla="+- 0 7192 7146"/>
                                <a:gd name="T9" fmla="*/ T8 w 47"/>
                                <a:gd name="T10" fmla="+- 0 1258 1196"/>
                                <a:gd name="T11" fmla="*/ 1258 h 62"/>
                                <a:gd name="T12" fmla="+- 0 7169 7146"/>
                                <a:gd name="T13" fmla="*/ T12 w 47"/>
                                <a:gd name="T14" fmla="+- 0 1196 1196"/>
                                <a:gd name="T15" fmla="*/ 1196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706" name="Picture 5079"/>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7118" y="1411"/>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707" name="Group 5080"/>
                        <wpg:cNvGrpSpPr>
                          <a:grpSpLocks/>
                        </wpg:cNvGrpSpPr>
                        <wpg:grpSpPr bwMode="auto">
                          <a:xfrm>
                            <a:off x="7146" y="1337"/>
                            <a:ext cx="47" cy="62"/>
                            <a:chOff x="7146" y="1337"/>
                            <a:chExt cx="47" cy="62"/>
                          </a:xfrm>
                        </wpg:grpSpPr>
                        <wps:wsp>
                          <wps:cNvPr id="14708" name="Freeform 5081"/>
                          <wps:cNvSpPr>
                            <a:spLocks/>
                          </wps:cNvSpPr>
                          <wps:spPr bwMode="auto">
                            <a:xfrm>
                              <a:off x="7146" y="1337"/>
                              <a:ext cx="47" cy="62"/>
                            </a:xfrm>
                            <a:custGeom>
                              <a:avLst/>
                              <a:gdLst>
                                <a:gd name="T0" fmla="+- 0 7192 7146"/>
                                <a:gd name="T1" fmla="*/ T0 w 47"/>
                                <a:gd name="T2" fmla="+- 0 1337 1337"/>
                                <a:gd name="T3" fmla="*/ 1337 h 62"/>
                                <a:gd name="T4" fmla="+- 0 7146 7146"/>
                                <a:gd name="T5" fmla="*/ T4 w 47"/>
                                <a:gd name="T6" fmla="+- 0 1337 1337"/>
                                <a:gd name="T7" fmla="*/ 1337 h 62"/>
                                <a:gd name="T8" fmla="+- 0 7169 7146"/>
                                <a:gd name="T9" fmla="*/ T8 w 47"/>
                                <a:gd name="T10" fmla="+- 0 1400 1337"/>
                                <a:gd name="T11" fmla="*/ 1400 h 62"/>
                                <a:gd name="T12" fmla="+- 0 7192 7146"/>
                                <a:gd name="T13" fmla="*/ T12 w 47"/>
                                <a:gd name="T14" fmla="+- 0 1337 1337"/>
                                <a:gd name="T15" fmla="*/ 1337 h 62"/>
                              </a:gdLst>
                              <a:ahLst/>
                              <a:cxnLst>
                                <a:cxn ang="0">
                                  <a:pos x="T1" y="T3"/>
                                </a:cxn>
                                <a:cxn ang="0">
                                  <a:pos x="T5" y="T7"/>
                                </a:cxn>
                                <a:cxn ang="0">
                                  <a:pos x="T9" y="T11"/>
                                </a:cxn>
                                <a:cxn ang="0">
                                  <a:pos x="T13" y="T15"/>
                                </a:cxn>
                              </a:cxnLst>
                              <a:rect l="0" t="0" r="r" b="b"/>
                              <a:pathLst>
                                <a:path w="47" h="62">
                                  <a:moveTo>
                                    <a:pt x="46" y="0"/>
                                  </a:moveTo>
                                  <a:lnTo>
                                    <a:pt x="0" y="0"/>
                                  </a:lnTo>
                                  <a:lnTo>
                                    <a:pt x="23" y="63"/>
                                  </a:lnTo>
                                  <a:lnTo>
                                    <a:pt x="4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709" name="Group 5082"/>
                        <wpg:cNvGrpSpPr>
                          <a:grpSpLocks/>
                        </wpg:cNvGrpSpPr>
                        <wpg:grpSpPr bwMode="auto">
                          <a:xfrm>
                            <a:off x="7146" y="1337"/>
                            <a:ext cx="47" cy="62"/>
                            <a:chOff x="7146" y="1337"/>
                            <a:chExt cx="47" cy="62"/>
                          </a:xfrm>
                        </wpg:grpSpPr>
                        <wps:wsp>
                          <wps:cNvPr id="14710" name="Freeform 5083"/>
                          <wps:cNvSpPr>
                            <a:spLocks/>
                          </wps:cNvSpPr>
                          <wps:spPr bwMode="auto">
                            <a:xfrm>
                              <a:off x="7146" y="1337"/>
                              <a:ext cx="47" cy="62"/>
                            </a:xfrm>
                            <a:custGeom>
                              <a:avLst/>
                              <a:gdLst>
                                <a:gd name="T0" fmla="+- 0 7169 7146"/>
                                <a:gd name="T1" fmla="*/ T0 w 47"/>
                                <a:gd name="T2" fmla="+- 0 1400 1337"/>
                                <a:gd name="T3" fmla="*/ 1400 h 62"/>
                                <a:gd name="T4" fmla="+- 0 7192 7146"/>
                                <a:gd name="T5" fmla="*/ T4 w 47"/>
                                <a:gd name="T6" fmla="+- 0 1337 1337"/>
                                <a:gd name="T7" fmla="*/ 1337 h 62"/>
                                <a:gd name="T8" fmla="+- 0 7146 7146"/>
                                <a:gd name="T9" fmla="*/ T8 w 47"/>
                                <a:gd name="T10" fmla="+- 0 1337 1337"/>
                                <a:gd name="T11" fmla="*/ 1337 h 62"/>
                                <a:gd name="T12" fmla="+- 0 7169 7146"/>
                                <a:gd name="T13" fmla="*/ T12 w 47"/>
                                <a:gd name="T14" fmla="+- 0 1400 1337"/>
                                <a:gd name="T15" fmla="*/ 1400 h 62"/>
                              </a:gdLst>
                              <a:ahLst/>
                              <a:cxnLst>
                                <a:cxn ang="0">
                                  <a:pos x="T1" y="T3"/>
                                </a:cxn>
                                <a:cxn ang="0">
                                  <a:pos x="T5" y="T7"/>
                                </a:cxn>
                                <a:cxn ang="0">
                                  <a:pos x="T9" y="T11"/>
                                </a:cxn>
                                <a:cxn ang="0">
                                  <a:pos x="T13" y="T15"/>
                                </a:cxn>
                              </a:cxnLst>
                              <a:rect l="0" t="0" r="r" b="b"/>
                              <a:pathLst>
                                <a:path w="47" h="62">
                                  <a:moveTo>
                                    <a:pt x="23" y="63"/>
                                  </a:moveTo>
                                  <a:lnTo>
                                    <a:pt x="46" y="0"/>
                                  </a:lnTo>
                                  <a:lnTo>
                                    <a:pt x="0" y="0"/>
                                  </a:lnTo>
                                  <a:lnTo>
                                    <a:pt x="23" y="63"/>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711" name="Picture 5084"/>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7208" y="1348"/>
                              <a:ext cx="125"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4685" o:spid="_x0000_s1026" style="position:absolute;margin-left:352.45pt;margin-top:47pt;width:14.2pt;height:32.85pt;z-index:-251464704;mso-position-horizontal-relative:page" coordorigin="7049,940" coordsize="284,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">
                <v:group id="Group 5059" o:spid="_x0000_s1027" style="position:absolute;left:7053;top:1048;width:79;height:84" coordorigin="7053,1048"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jV1ZjFAAAA3gAA&#10;AA8AAAAAAAAAAAAAAAAAqgIAAGRycy9kb3ducmV2LnhtbFBLBQYAAAAABAAEAPoAAACcAwAAAAA=&#10;">
                  <v:shape id="Freeform 5060" o:spid="_x0000_s1028" style="position:absolute;left:7053;top:1048;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vbHsYA&#10;AADeAAAADwAAAGRycy9kb3ducmV2LnhtbERPS2vCQBC+F/wPyxR6kbrR1gfRVURa8FJFq3gdstMk&#10;mJ0Nu9sk9dd3C0Jv8/E9Z7HqTCUacr60rGA4SEAQZ1aXnCs4fb4/z0D4gKyxskwKfsjDatl7WGCq&#10;bcsHao4hFzGEfYoKihDqVEqfFWTQD2xNHLkv6wyGCF0utcM2hptKjpJkIg2WHBsKrGlTUHY9fhsF&#10;1/Z2+zD709kNL+6t2Ybdy9j0lXp67NZzEIG68C++u7c6zn+dzKbw9068QS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vbHsYAAADeAAAADwAAAAAAAAAAAAAAAACYAgAAZHJz&#10;L2Rvd25yZXYueG1sUEsFBgAAAAAEAAQA9QAAAIsDAAAAAA==&#10;" path="m79,l12,35,,71,19,84,35,82,41,68,51,45,62,21,73,4,79,e" fillcolor="#00aeef" stroked="f">
                    <v:path arrowok="t" o:connecttype="custom" o:connectlocs="79,1048;12,1083;0,1119;19,1132;35,1130;41,1116;51,1093;62,1069;73,1052;79,1048" o:connectangles="0,0,0,0,0,0,0,0,0,0"/>
                  </v:shape>
                </v:group>
                <v:group id="Group 5061" o:spid="_x0000_s1029" style="position:absolute;left:7198;top:1048;width:79;height:84" coordorigin="7198,1048"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KYG5HHIAAAA&#10;3gAAAA8AAAAAAAAAAAAAAAAAqgIAAGRycy9kb3ducmV2LnhtbFBLBQYAAAAABAAEAPoAAACfAwAA&#10;AAA=&#10;">
                  <v:shape id="Freeform 5062" o:spid="_x0000_s1030" style="position:absolute;left:7198;top:1048;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jq98YA&#10;AADeAAAADwAAAGRycy9kb3ducmV2LnhtbERPTWvCQBC9F/oflhF6KXWjtqLRVYq04EWlVvE6ZMck&#10;mJ0Nu9sk+uvdQqG3ebzPmS87U4mGnC8tKxj0ExDEmdUl5woO358vExA+IGusLJOCK3lYLh4f5phq&#10;2/IXNfuQixjCPkUFRQh1KqXPCjLo+7YmjtzZOoMhQpdL7bCN4aaSwyQZS4Mlx4YCa1oVlF32P0bB&#10;pb3dNmZ3OLrByX0067AdvZlnpZ563fsMRKAu/Iv/3Gsd57+OJ1P4fSfe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rjq98YAAADeAAAADwAAAAAAAAAAAAAAAACYAgAAZHJz&#10;L2Rvd25yZXYueG1sUEsFBgAAAAAEAAQA9QAAAIsDAAAAAA==&#10;" path="m,l38,68r6,14l60,84,79,71,76,53,67,35,45,15,24,5,7,1,,e" fillcolor="#00aeef" stroked="f">
                    <v:path arrowok="t" o:connecttype="custom" o:connectlocs="0,1048;38,1116;44,1130;60,1132;79,1119;76,1101;67,1083;45,1063;24,1053;7,1049;0,1048" o:connectangles="0,0,0,0,0,0,0,0,0,0,0"/>
                  </v:shape>
                </v:group>
                <v:group id="Group 5063" o:spid="_x0000_s1031" style="position:absolute;left:7091;top:1039;width:149;height:134" coordorigin="7091,1039"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2pfqrIAAAA&#10;3gAAAA8AAAAAAAAAAAAAAAAAqgIAAGRycy9kb3ducmV2LnhtbFBLBQYAAAAABAAEAPoAAACfAwAA&#10;AAA=&#10;">
                  <v:shape id="Freeform 5064" o:spid="_x0000_s1032" style="position:absolute;left:7091;top:1039;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t0sMIA&#10;AADeAAAADwAAAGRycy9kb3ducmV2LnhtbERPTWsCMRC9C/6HMIIXqYlSpG6NohWhp4Lai7dhM92s&#10;3UyWJNX135uC4G0e73MWq8414kIh1p41TMYKBHHpTc2Vhu/j7uUNREzIBhvPpOFGEVbLfm+BhfFX&#10;3tPlkCqRQzgWqMGm1BZSxtKSwzj2LXHmfnxwmDIMlTQBrzncNXKq1Ew6rDk3WGzpw1L5e/hzGo7d&#10;aKus8psva4Oq8XQOo+as9XDQrd9BJOrSU/xwf5o8/3U2n8D/O/kG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u3SwwgAAAN4AAAAPAAAAAAAAAAAAAAAAAJgCAABkcnMvZG93&#10;bnJldi54bWxQSwUGAAAAAAQABAD1AAAAhwMAAAAA&#10;" path="m47,l5,65,,111r6,4l20,122r20,6l68,133r35,1l127,125r16,-10l149,111r,-5l123,32,47,e" fillcolor="#00aeef" stroked="f">
                    <v:path arrowok="t" o:connecttype="custom" o:connectlocs="47,1039;5,1104;0,1150;6,1154;20,1161;40,1167;68,1172;103,1173;127,1164;143,1154;149,1150;149,1145;123,1071;47,1039" o:connectangles="0,0,0,0,0,0,0,0,0,0,0,0,0,0"/>
                  </v:shape>
                </v:group>
                <v:group id="Group 5065" o:spid="_x0000_s1033" style="position:absolute;left:7108;top:944;width:115;height:115" coordorigin="7108,944"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I3RUbFAAAA3gAA&#10;AA8AAAAAAAAAAAAAAAAAqgIAAGRycy9kb3ducmV2LnhtbFBLBQYAAAAABAAEAPoAAACcAwAAAAA=&#10;">
                  <v:shape id="Freeform 5066" o:spid="_x0000_s1034" style="position:absolute;left:7108;top:944;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XlHMQA&#10;AADeAAAADwAAAGRycy9kb3ducmV2LnhtbERPTWvCQBC9F/wPywheSt1oi5jUVaJgKfSU2IPHITsm&#10;odnZJbtq9Nd3CwVv83ifs9oMphMX6n1rWcFsmoAgrqxuuVbwfdi/LEH4gKyxs0wKbuRhsx49rTDT&#10;9soFXcpQixjCPkMFTQguk9JXDRn0U+uII3eyvcEQYV9L3eM1hptOzpNkIQ22HBsadLRrqPopz0bB&#10;udjqwpXPmN6XqUu+qvzjiLlSk/GQv4MINISH+N/9qeP8t0X6Cn/vxBv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V5RzEAAAA3gAAAA8AAAAAAAAAAAAAAAAAmAIAAGRycy9k&#10;b3ducmV2LnhtbFBLBQYAAAAABAAEAPUAAACJAwAAAAA=&#10;" path="m56,l34,5,16,17,4,35,,57r,4l5,82,18,99r19,11l60,114r22,-5l99,96,110,78r4,-23l109,33,97,16,78,4,56,e" fillcolor="#00aeef" stroked="f">
                    <v:path arrowok="t" o:connecttype="custom" o:connectlocs="56,944;34,949;16,961;4,979;0,1001;0,1005;5,1026;18,1043;37,1054;60,1058;82,1053;99,1040;110,1022;114,999;109,977;97,960;78,948;56,944" o:connectangles="0,0,0,0,0,0,0,0,0,0,0,0,0,0,0,0,0,0"/>
                  </v:shape>
                  <v:shape id="Picture 5067" o:spid="_x0000_s1035" type="#_x0000_t75" style="position:absolute;left:7057;top:1058;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fuDjFAAAA3gAAAA8AAABkcnMvZG93bnJldi54bWxET9tqwkAQfS/0H5Yp+FY3Bklt6iqtNwRB&#10;qAZ8HbLTJG12NuyuGv/eLRT6Nodznem8N624kPONZQWjYQKCuLS64UpBcVw/T0D4gKyxtUwKbuRh&#10;Pnt8mGKu7ZU/6XIIlYgh7HNUUIfQ5VL6siaDfmg74sh9WWcwROgqqR1eY7hpZZokmTTYcGyosaNF&#10;TeXP4WwUSJduTt+jj2Kl/cs+bU2x3GWFUoOn/v0NRKA+/Iv/3Fsd54+z1zH8vhNvkL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X7g4xQAAAN4AAAAPAAAAAAAAAAAAAAAA&#10;AJ8CAABkcnMvZG93bnJldi54bWxQSwUGAAAAAAQABAD3AAAAkQMAAAAA&#10;">
                    <v:imagedata r:id="rId1365" o:title=""/>
                  </v:shape>
                  <v:shape id="Picture 5068" o:spid="_x0000_s1036" type="#_x0000_t75" style="position:absolute;left:7206;top:1058;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rh97GAAAA3gAAAA8AAABkcnMvZG93bnJldi54bWxET0tLAzEQvgv+hzCCF2mTFvtwbVqsKBQ8&#10;uW6hx2Ez7q5uJtskbrf/3hQEb/PxPWe1GWwrevKhcaxhMlYgiEtnGq40FB+voyWIEJENto5Jw5kC&#10;bNbXVyvMjDvxO/V5rEQK4ZChhjrGLpMylDVZDGPXESfu03mLMUFfSePxlMJtK6dKzaXFhlNDjR09&#10;11R+5z9WQ5zcqbfdvj8sjsVs+3XIi+2LV1rf3gxPjyAiDfFf/OfemTT/fv4wg8s76Qa5/g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yuH3sYAAADeAAAADwAAAAAAAAAAAAAA&#10;AACfAgAAZHJzL2Rvd25yZXYueG1sUEsFBgAAAAAEAAQA9wAAAJIDAAAAAA==&#10;">
                    <v:imagedata r:id="rId1366" o:title=""/>
                  </v:shape>
                  <v:shape id="Picture 5069" o:spid="_x0000_s1037" type="#_x0000_t75" style="position:absolute;left:7098;top:1049;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R0ErEAAAA3gAAAA8AAABkcnMvZG93bnJldi54bWxEj9FqAjEQRd8F/yGM4JsmVlnarVGkIIhv&#10;tX7AsJnubptMtpupu/37Rij0bYZ775k72/0YvLpRn9rIFlZLA4q4iq7l2sL17bh4BJUE2aGPTBZ+&#10;KMF+N51ssXRx4Fe6XaRWGcKpRAuNSFdqnaqGAqZl7Iiz9h77gJLXvtauxyHDg9cPxhQ6YMv5QoMd&#10;vTRUfV6+Q6Z8nQxX60NY+c35Qwbj1oUXa+ez8fAMSmiUf/Nf+uRy/U3xVMD9nTyD3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oR0ErEAAAA3gAAAA8AAAAAAAAAAAAAAAAA&#10;nwIAAGRycy9kb3ducmV2LnhtbFBLBQYAAAAABAAEAPcAAACQAwAAAAA=&#10;">
                    <v:imagedata r:id="rId1367" o:title=""/>
                  </v:shape>
                </v:group>
                <v:group id="Group 5070" o:spid="_x0000_s1038" style="position:absolute;left:7127;top:1037;width:76;height:38" coordorigin="7127,1037"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JA5t7FAAAA3gAA&#10;AA8AAAAAAAAAAAAAAAAAqgIAAGRycy9kb3ducmV2LnhtbFBLBQYAAAAABAAEAPoAAACcAwAAAAA=&#10;">
                  <v:shape id="Freeform 5071" o:spid="_x0000_s1039" style="position:absolute;left:7127;top:1037;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r0F8YA&#10;AADeAAAADwAAAGRycy9kb3ducmV2LnhtbESPQWvCQBCF74X+h2UK3uqmrZUmukppEDxIRe0PGLJj&#10;NpidDdmtxn/vHARvM7w3730zXw6+VWfqYxPYwNs4A0VcBdtwbeDvsHr9AhUTssU2MBm4UoTl4vlp&#10;joUNF97ReZ9qJSEcCzTgUuoKrWPlyGMch45YtGPoPSZZ+1rbHi8S7lv9nmVT7bFhaXDY0Y+j6rT/&#10;9wbysj6Q3Q5lucodn343nzv86IwZvQzfM1CJhvQw36/XVvAn01x45R2ZQS9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4r0F8YAAADeAAAADwAAAAAAAAAAAAAAAACYAgAAZHJz&#10;L2Rvd25yZXYueG1sUEsFBgAAAAAEAAQA9QAAAIsDAAAAAA==&#10;" path="m36,l11,5,,16r4,8l20,34r29,5l70,28,76,14,64,4,36,e" fillcolor="#00aeef" stroked="f">
                    <v:path arrowok="t" o:connecttype="custom" o:connectlocs="36,1037;11,1042;0,1053;4,1061;20,1071;49,1076;70,1065;76,1051;64,1041;36,1037" o:connectangles="0,0,0,0,0,0,0,0,0,0"/>
                  </v:shape>
                  <v:shape id="Picture 5072" o:spid="_x0000_s1040" type="#_x0000_t75" style="position:absolute;left:7114;top:951;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gN6PEAAAA3gAAAA8AAABkcnMvZG93bnJldi54bWxET0trAjEQvgv+hzBCb5r0gXVXoxRB9FKo&#10;a0G8DZsxu3QzWTZR13/fFAre5uN7zmLVu0ZcqQu1Zw3PEwWCuPSmZqvh+7AZz0CEiGyw8Uwa7hRg&#10;tRwOFpgbf+M9XYtoRQrhkKOGKsY2lzKUFTkME98SJ+7sO4cxwc5K0+EthbtGvig1lQ5rTg0VtrSu&#10;qPwpLk7D9qu26nNtd7Y4vKvTiY4y279q/TTqP+YgIvXxIf5370ya/zbNMvh7J90gl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7gN6PEAAAA3gAAAA8AAAAAAAAAAAAAAAAA&#10;nwIAAGRycy9kb3ducmV2LnhtbFBLBQYAAAAABAAEAPcAAACQAwAAAAA=&#10;">
                    <v:imagedata r:id="rId1368" o:title=""/>
                  </v:shape>
                </v:group>
                <v:group id="Group 5073" o:spid="_x0000_s1041" style="position:absolute;left:7169;top:1258;width:2;height:79" coordorigin="7169,1258" coordsize="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NC5LDIAAAA&#10;3gAAAA8AAAAAAAAAAAAAAAAAqgIAAGRycy9kb3ducmV2LnhtbFBLBQYAAAAABAAEAPoAAACfAwAA&#10;AAA=&#10;">
                  <v:shape id="Freeform 5074" o:spid="_x0000_s1042" style="position:absolute;left:7169;top:1258;width:2;height:79;visibility:visible;mso-wrap-style:square;v-text-anchor:top" coordsize="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QWcsIA&#10;AADeAAAADwAAAGRycy9kb3ducmV2LnhtbERPTYvCMBC9L/gfwgje1lSRrlSjFKngyUV39Tw0Y1tt&#10;JqVJtf57syDsbR7vc5br3tTiTq2rLCuYjCMQxLnVFRcKfn+2n3MQziNrrC2Tgic5WK8GH0tMtH3w&#10;ge5HX4gQwi5BBaX3TSKly0sy6Ma2IQ7cxbYGfYBtIXWLjxBuajmNolgarDg0lNjQpqT8duyMgi4+&#10;723V6fjC+yvRKc3S7yxTajTs0wUIT73/F7/dOx3mz76iCfy9E26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pBZywgAAAN4AAAAPAAAAAAAAAAAAAAAAAJgCAABkcnMvZG93&#10;bnJldi54bWxQSwUGAAAAAAQABAD1AAAAhwMAAAAA&#10;" path="m,79l,e" filled="f" strokeweight=".1373mm">
                    <v:path arrowok="t" o:connecttype="custom" o:connectlocs="0,1337;0,1258" o:connectangles="0,0"/>
                  </v:shape>
                </v:group>
                <v:group id="Group 5075" o:spid="_x0000_s1043" style="position:absolute;left:7146;top:1196;width:47;height:62" coordorigin="7146,1196"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NzfXMQAAADeAAAA&#10;DwAAAAAAAAAAAAAAAACqAgAAZHJzL2Rvd25yZXYueG1sUEsFBgAAAAAEAAQA+gAAAJsDAAAAAA==&#10;">
                  <v:shape id="Freeform 5076" o:spid="_x0000_s1044" style="position:absolute;left:7146;top:1196;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NfAsQA&#10;AADeAAAADwAAAGRycy9kb3ducmV2LnhtbERP32vCMBB+F/wfwgl7GTN1G1o6o4gwKHuYWGV7PZqz&#10;KTaXkmTa/ffLQPDtPr6ft1wPthMX8qF1rGA2zUAQ10633Cg4Ht6fchAhImvsHJOCXwqwXo1HSyy0&#10;u/KeLlVsRArhUKACE2NfSBlqQxbD1PXEiTs5bzEm6BupPV5TuO3kc5bNpcWWU4PBnraG6nP1YxV8&#10;lHpXmm2emy8z+PLxU38vQlTqYTJs3kBEGuJdfHOXOs1/XWQv8P9OukG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jXwLEAAAA3gAAAA8AAAAAAAAAAAAAAAAAmAIAAGRycy9k&#10;b3ducmV2LnhtbFBLBQYAAAAABAAEAPUAAACJAwAAAAA=&#10;" path="m23,l,62r46,l23,e" fillcolor="black" stroked="f">
                    <v:path arrowok="t" o:connecttype="custom" o:connectlocs="23,1196;0,1258;46,1258;23,1196" o:connectangles="0,0,0,0"/>
                  </v:shape>
                </v:group>
                <v:group id="Group 5077" o:spid="_x0000_s1045" style="position:absolute;left:7146;top:1196;width:47;height:62" coordorigin="7146,1196"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x54rPFAAAA3gAA&#10;AA8AAAAAAAAAAAAAAAAAqgIAAGRycy9kb3ducmV2LnhtbFBLBQYAAAAABAAEAPoAAACcAwAAAAA=&#10;">
                  <v:shape id="Freeform 5078" o:spid="_x0000_s1046" style="position:absolute;left:7146;top:1196;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hyD8MA&#10;AADeAAAADwAAAGRycy9kb3ducmV2LnhtbERPTYvCMBC9L/gfwgje1nRldaUaRcRFwZO6gt6GZmzL&#10;NpPaxLb+eyMI3ubxPmc6b00haqpcblnBVz8CQZxYnXOq4O/w+zkG4TyyxsIyKbiTg/ms8zHFWNuG&#10;d1TvfSpCCLsYFWTel7GULsnIoOvbkjhwF1sZ9AFWqdQVNiHcFHIQRSNpMOfQkGFJy4yS//3NKNjY&#10;5fq8Gtnkeh/XZbO9HU+NPirV67aLCQhPrX+LX+6NDvO/f6IhPN8JN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hyD8MAAADeAAAADwAAAAAAAAAAAAAAAACYAgAAZHJzL2Rv&#10;d25yZXYueG1sUEsFBgAAAAAEAAQA9QAAAIgDAAAAAA==&#10;" path="m23,l,62r46,l23,xe" filled="f" strokeweight=".1373mm">
                    <v:path arrowok="t" o:connecttype="custom" o:connectlocs="23,1196;0,1258;46,1258;23,1196" o:connectangles="0,0,0,0"/>
                  </v:shape>
                  <v:shape id="Picture 5079" o:spid="_x0000_s1047" type="#_x0000_t75" style="position:absolute;left:7118;top:1411;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UNjvDAAAA3gAAAA8AAABkcnMvZG93bnJldi54bWxET82KwjAQvi/4DmGEva2pq2ipRpEFRRYv&#10;Vh9gbMa2mkxKE7Xr028WFrzNx/c782VnjbhT62vHCoaDBARx4XTNpYLjYf2RgvABWaNxTAp+yMNy&#10;0XubY6bdg/d0z0MpYgj7DBVUITSZlL6oyKIfuIY4cmfXWgwRtqXULT5iuDXyM0km0mLNsaHChr4q&#10;Kq75zSp4fl/8fpoiD1PzzE/j7W4zMjul3vvdagYiUBde4n/3Vsf542kygb934g1y8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VQ2O8MAAADeAAAADwAAAAAAAAAAAAAAAACf&#10;AgAAZHJzL2Rvd25yZXYueG1sUEsFBgAAAAAEAAQA9wAAAI8DAAAAAA==&#10;">
                    <v:imagedata r:id="rId1369" o:title=""/>
                  </v:shape>
                </v:group>
                <v:group id="Group 5080" o:spid="_x0000_s1048" style="position:absolute;left:7146;top:1337;width:47;height:62" coordorigin="7146,1337"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rfMTFAAAA3gAA&#10;AA8AAAAAAAAAAAAAAAAAqgIAAGRycy9kb3ducmV2LnhtbFBLBQYAAAAABAAEAPoAAACcAwAAAAA=&#10;">
                  <v:shape id="Freeform 5081" o:spid="_x0000_s1049" style="position:absolute;left:7146;top:1337;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fNc8cA&#10;AADeAAAADwAAAGRycy9kb3ducmV2LnhtbESPQWvDMAyF74P9B6PBLqN1Nsoa0rplFAZhh5V1o72K&#10;WI1DYznYXpv9++lQ6E3iPb33abkefa/OFFMX2MDztABF3ATbcWvg5/t9UoJKGdliH5gM/FGC9er+&#10;bomVDRf+ovMut0pCOFVowOU8VFqnxpHHNA0DsWjHED1mWWOrbcSLhPtevxTFq/bYsTQ4HGjjqDnt&#10;fr2Bj9pua7cpS7d3Y6yfPu1hnrIxjw/j2wJUpjHfzNfr2gr+bF4Ir7wjM+jV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tHzXPHAAAA3gAAAA8AAAAAAAAAAAAAAAAAmAIAAGRy&#10;cy9kb3ducmV2LnhtbFBLBQYAAAAABAAEAPUAAACMAwAAAAA=&#10;" path="m46,l,,23,63,46,e" fillcolor="black" stroked="f">
                    <v:path arrowok="t" o:connecttype="custom" o:connectlocs="46,1337;0,1337;23,1400;46,1337" o:connectangles="0,0,0,0"/>
                  </v:shape>
                </v:group>
                <v:group id="Group 5082" o:spid="_x0000_s1050" style="position:absolute;left:7146;top:1337;width:47;height:62" coordorigin="7146,1337"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eE0txgAAAN4A&#10;AAAPAAAAAAAAAAAAAAAAAKoCAABkcnMvZG93bnJldi54bWxQSwUGAAAAAAQABAD6AAAAnQMAAAAA&#10;">
                  <v:shape id="Freeform 5083" o:spid="_x0000_s1051" style="position:absolute;left:7146;top:1337;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ZHSscA&#10;AADeAAAADwAAAGRycy9kb3ducmV2LnhtbESPQWvCQBCF7wX/wzKCt7qxiErqKiItFTypFdrbkJ0m&#10;odnZmF2T+O+dg+Bthnnz3vuW695VqqUmlJ4NTMYJKOLM25JzA9+nz9cFqBCRLVaeycCNAqxXg5cl&#10;ptZ3fKD2GHMlJhxSNFDEWKdah6wgh2Hsa2K5/fnGYZS1ybVtsBNzV+m3JJlphyVLQoE1bQvK/o9X&#10;Z2Dnt1+/HzOfXW6Ltu721/NPZ8/GjIb95h1UpD4+xY/vnZX60/lEAARHZt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C2R0rHAAAA3gAAAA8AAAAAAAAAAAAAAAAAmAIAAGRy&#10;cy9kb3ducmV2LnhtbFBLBQYAAAAABAAEAPUAAACMAwAAAAA=&#10;" path="m23,63l46,,,,23,63xe" filled="f" strokeweight=".1373mm">
                    <v:path arrowok="t" o:connecttype="custom" o:connectlocs="23,1400;46,1337;0,1337;23,1400" o:connectangles="0,0,0,0"/>
                  </v:shape>
                  <v:shape id="Picture 5084" o:spid="_x0000_s1052" type="#_x0000_t75" style="position:absolute;left:7208;top:1348;width:125;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x7bnGAAAA3gAAAA8AAABkcnMvZG93bnJldi54bWxET01rwkAQvQv9D8sUepG6SdG0pK5SC4K9&#10;CNEe9DZkx2xodjZmtzH++64g9DaP9znz5WAb0VPna8cK0kkCgrh0uuZKwfd+/fwGwgdkjY1jUnAl&#10;D8vFw2iOuXYXLqjfhUrEEPY5KjAhtLmUvjRk0U9cSxy5k+sshgi7SuoOLzHcNvIlSTJpsebYYLCl&#10;T0Plz+7XKlj1JzM+HpJ9v/nKhul2W5xnWaHU0+Pw8Q4i0BD+xXf3Rsf509c0hds78Qa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XHtucYAAADeAAAADwAAAAAAAAAAAAAA&#10;AACfAgAAZHJzL2Rvd25yZXYueG1sUEsFBgAAAAAEAAQA9wAAAJIDAAAAAA==&#10;">
                    <v:imagedata r:id="rId135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52800" behindDoc="1" locked="0" layoutInCell="1" allowOverlap="1" wp14:anchorId="0AFED53A" wp14:editId="0AFED53B">
                <wp:simplePos x="0" y="0"/>
                <wp:positionH relativeFrom="page">
                  <wp:posOffset>4703445</wp:posOffset>
                </wp:positionH>
                <wp:positionV relativeFrom="paragraph">
                  <wp:posOffset>596900</wp:posOffset>
                </wp:positionV>
                <wp:extent cx="158115" cy="417195"/>
                <wp:effectExtent l="0" t="6350" r="0" b="0"/>
                <wp:wrapNone/>
                <wp:docPr id="14658" name="Group 146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15" cy="417195"/>
                          <a:chOff x="7407" y="940"/>
                          <a:chExt cx="249" cy="657"/>
                        </a:xfrm>
                      </wpg:grpSpPr>
                      <wpg:grpSp>
                        <wpg:cNvPr id="14659" name="Group 5086"/>
                        <wpg:cNvGrpSpPr>
                          <a:grpSpLocks/>
                        </wpg:cNvGrpSpPr>
                        <wpg:grpSpPr bwMode="auto">
                          <a:xfrm>
                            <a:off x="7411" y="1048"/>
                            <a:ext cx="79" cy="84"/>
                            <a:chOff x="7411" y="1048"/>
                            <a:chExt cx="79" cy="84"/>
                          </a:xfrm>
                        </wpg:grpSpPr>
                        <wps:wsp>
                          <wps:cNvPr id="14660" name="Freeform 5087"/>
                          <wps:cNvSpPr>
                            <a:spLocks/>
                          </wps:cNvSpPr>
                          <wps:spPr bwMode="auto">
                            <a:xfrm>
                              <a:off x="7411" y="1048"/>
                              <a:ext cx="79" cy="84"/>
                            </a:xfrm>
                            <a:custGeom>
                              <a:avLst/>
                              <a:gdLst>
                                <a:gd name="T0" fmla="+- 0 7490 7411"/>
                                <a:gd name="T1" fmla="*/ T0 w 79"/>
                                <a:gd name="T2" fmla="+- 0 1048 1048"/>
                                <a:gd name="T3" fmla="*/ 1048 h 84"/>
                                <a:gd name="T4" fmla="+- 0 7424 7411"/>
                                <a:gd name="T5" fmla="*/ T4 w 79"/>
                                <a:gd name="T6" fmla="+- 0 1083 1048"/>
                                <a:gd name="T7" fmla="*/ 1083 h 84"/>
                                <a:gd name="T8" fmla="+- 0 7411 7411"/>
                                <a:gd name="T9" fmla="*/ T8 w 79"/>
                                <a:gd name="T10" fmla="+- 0 1119 1048"/>
                                <a:gd name="T11" fmla="*/ 1119 h 84"/>
                                <a:gd name="T12" fmla="+- 0 7430 7411"/>
                                <a:gd name="T13" fmla="*/ T12 w 79"/>
                                <a:gd name="T14" fmla="+- 0 1132 1048"/>
                                <a:gd name="T15" fmla="*/ 1132 h 84"/>
                                <a:gd name="T16" fmla="+- 0 7447 7411"/>
                                <a:gd name="T17" fmla="*/ T16 w 79"/>
                                <a:gd name="T18" fmla="+- 0 1130 1048"/>
                                <a:gd name="T19" fmla="*/ 1130 h 84"/>
                                <a:gd name="T20" fmla="+- 0 7452 7411"/>
                                <a:gd name="T21" fmla="*/ T20 w 79"/>
                                <a:gd name="T22" fmla="+- 0 1116 1048"/>
                                <a:gd name="T23" fmla="*/ 1116 h 84"/>
                                <a:gd name="T24" fmla="+- 0 7462 7411"/>
                                <a:gd name="T25" fmla="*/ T24 w 79"/>
                                <a:gd name="T26" fmla="+- 0 1093 1048"/>
                                <a:gd name="T27" fmla="*/ 1093 h 84"/>
                                <a:gd name="T28" fmla="+- 0 7473 7411"/>
                                <a:gd name="T29" fmla="*/ T28 w 79"/>
                                <a:gd name="T30" fmla="+- 0 1069 1048"/>
                                <a:gd name="T31" fmla="*/ 1069 h 84"/>
                                <a:gd name="T32" fmla="+- 0 7484 7411"/>
                                <a:gd name="T33" fmla="*/ T32 w 79"/>
                                <a:gd name="T34" fmla="+- 0 1052 1048"/>
                                <a:gd name="T35" fmla="*/ 1052 h 84"/>
                                <a:gd name="T36" fmla="+- 0 7490 7411"/>
                                <a:gd name="T37" fmla="*/ T36 w 79"/>
                                <a:gd name="T38" fmla="+- 0 1048 1048"/>
                                <a:gd name="T39" fmla="*/ 1048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3" y="35"/>
                                  </a:lnTo>
                                  <a:lnTo>
                                    <a:pt x="0" y="71"/>
                                  </a:lnTo>
                                  <a:lnTo>
                                    <a:pt x="19" y="84"/>
                                  </a:lnTo>
                                  <a:lnTo>
                                    <a:pt x="36" y="82"/>
                                  </a:lnTo>
                                  <a:lnTo>
                                    <a:pt x="41" y="68"/>
                                  </a:lnTo>
                                  <a:lnTo>
                                    <a:pt x="51" y="45"/>
                                  </a:lnTo>
                                  <a:lnTo>
                                    <a:pt x="62" y="21"/>
                                  </a:lnTo>
                                  <a:lnTo>
                                    <a:pt x="73" y="4"/>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61" name="Group 5088"/>
                        <wpg:cNvGrpSpPr>
                          <a:grpSpLocks/>
                        </wpg:cNvGrpSpPr>
                        <wpg:grpSpPr bwMode="auto">
                          <a:xfrm>
                            <a:off x="7557" y="1048"/>
                            <a:ext cx="79" cy="84"/>
                            <a:chOff x="7557" y="1048"/>
                            <a:chExt cx="79" cy="84"/>
                          </a:xfrm>
                        </wpg:grpSpPr>
                        <wps:wsp>
                          <wps:cNvPr id="14662" name="Freeform 5089"/>
                          <wps:cNvSpPr>
                            <a:spLocks/>
                          </wps:cNvSpPr>
                          <wps:spPr bwMode="auto">
                            <a:xfrm>
                              <a:off x="7557" y="1048"/>
                              <a:ext cx="79" cy="84"/>
                            </a:xfrm>
                            <a:custGeom>
                              <a:avLst/>
                              <a:gdLst>
                                <a:gd name="T0" fmla="+- 0 7557 7557"/>
                                <a:gd name="T1" fmla="*/ T0 w 79"/>
                                <a:gd name="T2" fmla="+- 0 1048 1048"/>
                                <a:gd name="T3" fmla="*/ 1048 h 84"/>
                                <a:gd name="T4" fmla="+- 0 7594 7557"/>
                                <a:gd name="T5" fmla="*/ T4 w 79"/>
                                <a:gd name="T6" fmla="+- 0 1116 1048"/>
                                <a:gd name="T7" fmla="*/ 1116 h 84"/>
                                <a:gd name="T8" fmla="+- 0 7600 7557"/>
                                <a:gd name="T9" fmla="*/ T8 w 79"/>
                                <a:gd name="T10" fmla="+- 0 1130 1048"/>
                                <a:gd name="T11" fmla="*/ 1130 h 84"/>
                                <a:gd name="T12" fmla="+- 0 7617 7557"/>
                                <a:gd name="T13" fmla="*/ T12 w 79"/>
                                <a:gd name="T14" fmla="+- 0 1132 1048"/>
                                <a:gd name="T15" fmla="*/ 1132 h 84"/>
                                <a:gd name="T16" fmla="+- 0 7635 7557"/>
                                <a:gd name="T17" fmla="*/ T16 w 79"/>
                                <a:gd name="T18" fmla="+- 0 1119 1048"/>
                                <a:gd name="T19" fmla="*/ 1119 h 84"/>
                                <a:gd name="T20" fmla="+- 0 7632 7557"/>
                                <a:gd name="T21" fmla="*/ T20 w 79"/>
                                <a:gd name="T22" fmla="+- 0 1101 1048"/>
                                <a:gd name="T23" fmla="*/ 1101 h 84"/>
                                <a:gd name="T24" fmla="+- 0 7623 7557"/>
                                <a:gd name="T25" fmla="*/ T24 w 79"/>
                                <a:gd name="T26" fmla="+- 0 1083 1048"/>
                                <a:gd name="T27" fmla="*/ 1083 h 84"/>
                                <a:gd name="T28" fmla="+- 0 7602 7557"/>
                                <a:gd name="T29" fmla="*/ T28 w 79"/>
                                <a:gd name="T30" fmla="+- 0 1063 1048"/>
                                <a:gd name="T31" fmla="*/ 1063 h 84"/>
                                <a:gd name="T32" fmla="+- 0 7580 7557"/>
                                <a:gd name="T33" fmla="*/ T32 w 79"/>
                                <a:gd name="T34" fmla="+- 0 1053 1048"/>
                                <a:gd name="T35" fmla="*/ 1053 h 84"/>
                                <a:gd name="T36" fmla="+- 0 7563 7557"/>
                                <a:gd name="T37" fmla="*/ T36 w 79"/>
                                <a:gd name="T38" fmla="+- 0 1049 1048"/>
                                <a:gd name="T39" fmla="*/ 1049 h 84"/>
                                <a:gd name="T40" fmla="+- 0 7557 7557"/>
                                <a:gd name="T41" fmla="*/ T40 w 79"/>
                                <a:gd name="T42" fmla="+- 0 1048 1048"/>
                                <a:gd name="T43" fmla="*/ 1048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7" y="68"/>
                                  </a:lnTo>
                                  <a:lnTo>
                                    <a:pt x="43" y="82"/>
                                  </a:lnTo>
                                  <a:lnTo>
                                    <a:pt x="60" y="84"/>
                                  </a:lnTo>
                                  <a:lnTo>
                                    <a:pt x="78" y="71"/>
                                  </a:lnTo>
                                  <a:lnTo>
                                    <a:pt x="75" y="53"/>
                                  </a:lnTo>
                                  <a:lnTo>
                                    <a:pt x="66" y="35"/>
                                  </a:lnTo>
                                  <a:lnTo>
                                    <a:pt x="45" y="15"/>
                                  </a:lnTo>
                                  <a:lnTo>
                                    <a:pt x="23" y="5"/>
                                  </a:lnTo>
                                  <a:lnTo>
                                    <a:pt x="6" y="1"/>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63" name="Group 5090"/>
                        <wpg:cNvGrpSpPr>
                          <a:grpSpLocks/>
                        </wpg:cNvGrpSpPr>
                        <wpg:grpSpPr bwMode="auto">
                          <a:xfrm>
                            <a:off x="7449" y="1039"/>
                            <a:ext cx="149" cy="134"/>
                            <a:chOff x="7449" y="1039"/>
                            <a:chExt cx="149" cy="134"/>
                          </a:xfrm>
                        </wpg:grpSpPr>
                        <wps:wsp>
                          <wps:cNvPr id="14664" name="Freeform 5091"/>
                          <wps:cNvSpPr>
                            <a:spLocks/>
                          </wps:cNvSpPr>
                          <wps:spPr bwMode="auto">
                            <a:xfrm>
                              <a:off x="7449" y="1039"/>
                              <a:ext cx="149" cy="134"/>
                            </a:xfrm>
                            <a:custGeom>
                              <a:avLst/>
                              <a:gdLst>
                                <a:gd name="T0" fmla="+- 0 7496 7449"/>
                                <a:gd name="T1" fmla="*/ T0 w 149"/>
                                <a:gd name="T2" fmla="+- 0 1039 1039"/>
                                <a:gd name="T3" fmla="*/ 1039 h 134"/>
                                <a:gd name="T4" fmla="+- 0 7454 7449"/>
                                <a:gd name="T5" fmla="*/ T4 w 149"/>
                                <a:gd name="T6" fmla="+- 0 1104 1039"/>
                                <a:gd name="T7" fmla="*/ 1104 h 134"/>
                                <a:gd name="T8" fmla="+- 0 7449 7449"/>
                                <a:gd name="T9" fmla="*/ T8 w 149"/>
                                <a:gd name="T10" fmla="+- 0 1150 1039"/>
                                <a:gd name="T11" fmla="*/ 1150 h 134"/>
                                <a:gd name="T12" fmla="+- 0 7455 7449"/>
                                <a:gd name="T13" fmla="*/ T12 w 149"/>
                                <a:gd name="T14" fmla="+- 0 1154 1039"/>
                                <a:gd name="T15" fmla="*/ 1154 h 134"/>
                                <a:gd name="T16" fmla="+- 0 7469 7449"/>
                                <a:gd name="T17" fmla="*/ T16 w 149"/>
                                <a:gd name="T18" fmla="+- 0 1161 1039"/>
                                <a:gd name="T19" fmla="*/ 1161 h 134"/>
                                <a:gd name="T20" fmla="+- 0 7489 7449"/>
                                <a:gd name="T21" fmla="*/ T20 w 149"/>
                                <a:gd name="T22" fmla="+- 0 1167 1039"/>
                                <a:gd name="T23" fmla="*/ 1167 h 134"/>
                                <a:gd name="T24" fmla="+- 0 7517 7449"/>
                                <a:gd name="T25" fmla="*/ T24 w 149"/>
                                <a:gd name="T26" fmla="+- 0 1172 1039"/>
                                <a:gd name="T27" fmla="*/ 1172 h 134"/>
                                <a:gd name="T28" fmla="+- 0 7552 7449"/>
                                <a:gd name="T29" fmla="*/ T28 w 149"/>
                                <a:gd name="T30" fmla="+- 0 1173 1039"/>
                                <a:gd name="T31" fmla="*/ 1173 h 134"/>
                                <a:gd name="T32" fmla="+- 0 7576 7449"/>
                                <a:gd name="T33" fmla="*/ T32 w 149"/>
                                <a:gd name="T34" fmla="+- 0 1164 1039"/>
                                <a:gd name="T35" fmla="*/ 1164 h 134"/>
                                <a:gd name="T36" fmla="+- 0 7592 7449"/>
                                <a:gd name="T37" fmla="*/ T36 w 149"/>
                                <a:gd name="T38" fmla="+- 0 1154 1039"/>
                                <a:gd name="T39" fmla="*/ 1154 h 134"/>
                                <a:gd name="T40" fmla="+- 0 7598 7449"/>
                                <a:gd name="T41" fmla="*/ T40 w 149"/>
                                <a:gd name="T42" fmla="+- 0 1150 1039"/>
                                <a:gd name="T43" fmla="*/ 1150 h 134"/>
                                <a:gd name="T44" fmla="+- 0 7598 7449"/>
                                <a:gd name="T45" fmla="*/ T44 w 149"/>
                                <a:gd name="T46" fmla="+- 0 1145 1039"/>
                                <a:gd name="T47" fmla="*/ 1145 h 134"/>
                                <a:gd name="T48" fmla="+- 0 7572 7449"/>
                                <a:gd name="T49" fmla="*/ T48 w 149"/>
                                <a:gd name="T50" fmla="+- 0 1071 1039"/>
                                <a:gd name="T51" fmla="*/ 1071 h 134"/>
                                <a:gd name="T52" fmla="+- 0 7496 7449"/>
                                <a:gd name="T53" fmla="*/ T52 w 149"/>
                                <a:gd name="T54" fmla="+- 0 1039 1039"/>
                                <a:gd name="T55" fmla="*/ 1039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5"/>
                                  </a:lnTo>
                                  <a:lnTo>
                                    <a:pt x="0" y="111"/>
                                  </a:lnTo>
                                  <a:lnTo>
                                    <a:pt x="6" y="115"/>
                                  </a:lnTo>
                                  <a:lnTo>
                                    <a:pt x="20" y="122"/>
                                  </a:lnTo>
                                  <a:lnTo>
                                    <a:pt x="40" y="128"/>
                                  </a:lnTo>
                                  <a:lnTo>
                                    <a:pt x="68" y="133"/>
                                  </a:lnTo>
                                  <a:lnTo>
                                    <a:pt x="103" y="134"/>
                                  </a:lnTo>
                                  <a:lnTo>
                                    <a:pt x="127" y="125"/>
                                  </a:lnTo>
                                  <a:lnTo>
                                    <a:pt x="143" y="115"/>
                                  </a:lnTo>
                                  <a:lnTo>
                                    <a:pt x="149" y="111"/>
                                  </a:lnTo>
                                  <a:lnTo>
                                    <a:pt x="149" y="106"/>
                                  </a:lnTo>
                                  <a:lnTo>
                                    <a:pt x="123"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65" name="Group 5092"/>
                        <wpg:cNvGrpSpPr>
                          <a:grpSpLocks/>
                        </wpg:cNvGrpSpPr>
                        <wpg:grpSpPr bwMode="auto">
                          <a:xfrm>
                            <a:off x="7466" y="944"/>
                            <a:ext cx="115" cy="115"/>
                            <a:chOff x="7466" y="944"/>
                            <a:chExt cx="115" cy="115"/>
                          </a:xfrm>
                        </wpg:grpSpPr>
                        <wps:wsp>
                          <wps:cNvPr id="14666" name="Freeform 5093"/>
                          <wps:cNvSpPr>
                            <a:spLocks/>
                          </wps:cNvSpPr>
                          <wps:spPr bwMode="auto">
                            <a:xfrm>
                              <a:off x="7466" y="944"/>
                              <a:ext cx="115" cy="115"/>
                            </a:xfrm>
                            <a:custGeom>
                              <a:avLst/>
                              <a:gdLst>
                                <a:gd name="T0" fmla="+- 0 7522 7466"/>
                                <a:gd name="T1" fmla="*/ T0 w 115"/>
                                <a:gd name="T2" fmla="+- 0 944 944"/>
                                <a:gd name="T3" fmla="*/ 944 h 115"/>
                                <a:gd name="T4" fmla="+- 0 7500 7466"/>
                                <a:gd name="T5" fmla="*/ T4 w 115"/>
                                <a:gd name="T6" fmla="+- 0 949 944"/>
                                <a:gd name="T7" fmla="*/ 949 h 115"/>
                                <a:gd name="T8" fmla="+- 0 7482 7466"/>
                                <a:gd name="T9" fmla="*/ T8 w 115"/>
                                <a:gd name="T10" fmla="+- 0 961 944"/>
                                <a:gd name="T11" fmla="*/ 961 h 115"/>
                                <a:gd name="T12" fmla="+- 0 7470 7466"/>
                                <a:gd name="T13" fmla="*/ T12 w 115"/>
                                <a:gd name="T14" fmla="+- 0 979 944"/>
                                <a:gd name="T15" fmla="*/ 979 h 115"/>
                                <a:gd name="T16" fmla="+- 0 7466 7466"/>
                                <a:gd name="T17" fmla="*/ T16 w 115"/>
                                <a:gd name="T18" fmla="+- 0 1001 944"/>
                                <a:gd name="T19" fmla="*/ 1001 h 115"/>
                                <a:gd name="T20" fmla="+- 0 7466 7466"/>
                                <a:gd name="T21" fmla="*/ T20 w 115"/>
                                <a:gd name="T22" fmla="+- 0 1005 944"/>
                                <a:gd name="T23" fmla="*/ 1005 h 115"/>
                                <a:gd name="T24" fmla="+- 0 7472 7466"/>
                                <a:gd name="T25" fmla="*/ T24 w 115"/>
                                <a:gd name="T26" fmla="+- 0 1026 944"/>
                                <a:gd name="T27" fmla="*/ 1026 h 115"/>
                                <a:gd name="T28" fmla="+- 0 7484 7466"/>
                                <a:gd name="T29" fmla="*/ T28 w 115"/>
                                <a:gd name="T30" fmla="+- 0 1043 944"/>
                                <a:gd name="T31" fmla="*/ 1043 h 115"/>
                                <a:gd name="T32" fmla="+- 0 7503 7466"/>
                                <a:gd name="T33" fmla="*/ T32 w 115"/>
                                <a:gd name="T34" fmla="+- 0 1054 944"/>
                                <a:gd name="T35" fmla="*/ 1054 h 115"/>
                                <a:gd name="T36" fmla="+- 0 7526 7466"/>
                                <a:gd name="T37" fmla="*/ T36 w 115"/>
                                <a:gd name="T38" fmla="+- 0 1058 944"/>
                                <a:gd name="T39" fmla="*/ 1058 h 115"/>
                                <a:gd name="T40" fmla="+- 0 7548 7466"/>
                                <a:gd name="T41" fmla="*/ T40 w 115"/>
                                <a:gd name="T42" fmla="+- 0 1053 944"/>
                                <a:gd name="T43" fmla="*/ 1053 h 115"/>
                                <a:gd name="T44" fmla="+- 0 7565 7466"/>
                                <a:gd name="T45" fmla="*/ T44 w 115"/>
                                <a:gd name="T46" fmla="+- 0 1040 944"/>
                                <a:gd name="T47" fmla="*/ 1040 h 115"/>
                                <a:gd name="T48" fmla="+- 0 7576 7466"/>
                                <a:gd name="T49" fmla="*/ T48 w 115"/>
                                <a:gd name="T50" fmla="+- 0 1022 944"/>
                                <a:gd name="T51" fmla="*/ 1022 h 115"/>
                                <a:gd name="T52" fmla="+- 0 7580 7466"/>
                                <a:gd name="T53" fmla="*/ T52 w 115"/>
                                <a:gd name="T54" fmla="+- 0 999 944"/>
                                <a:gd name="T55" fmla="*/ 999 h 115"/>
                                <a:gd name="T56" fmla="+- 0 7575 7466"/>
                                <a:gd name="T57" fmla="*/ T56 w 115"/>
                                <a:gd name="T58" fmla="+- 0 977 944"/>
                                <a:gd name="T59" fmla="*/ 977 h 115"/>
                                <a:gd name="T60" fmla="+- 0 7563 7466"/>
                                <a:gd name="T61" fmla="*/ T60 w 115"/>
                                <a:gd name="T62" fmla="+- 0 960 944"/>
                                <a:gd name="T63" fmla="*/ 960 h 115"/>
                                <a:gd name="T64" fmla="+- 0 7544 7466"/>
                                <a:gd name="T65" fmla="*/ T64 w 115"/>
                                <a:gd name="T66" fmla="+- 0 948 944"/>
                                <a:gd name="T67" fmla="*/ 948 h 115"/>
                                <a:gd name="T68" fmla="+- 0 7522 7466"/>
                                <a:gd name="T69" fmla="*/ T68 w 115"/>
                                <a:gd name="T70" fmla="+- 0 944 944"/>
                                <a:gd name="T71" fmla="*/ 944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6" y="82"/>
                                  </a:lnTo>
                                  <a:lnTo>
                                    <a:pt x="18" y="99"/>
                                  </a:lnTo>
                                  <a:lnTo>
                                    <a:pt x="37" y="110"/>
                                  </a:lnTo>
                                  <a:lnTo>
                                    <a:pt x="60" y="114"/>
                                  </a:lnTo>
                                  <a:lnTo>
                                    <a:pt x="82" y="109"/>
                                  </a:lnTo>
                                  <a:lnTo>
                                    <a:pt x="99" y="96"/>
                                  </a:lnTo>
                                  <a:lnTo>
                                    <a:pt x="110" y="78"/>
                                  </a:lnTo>
                                  <a:lnTo>
                                    <a:pt x="114"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67" name="Picture 5094"/>
                            <pic:cNvPicPr>
                              <a:picLocks noChangeAspect="1" noChangeArrowheads="1"/>
                            </pic:cNvPicPr>
                          </pic:nvPicPr>
                          <pic:blipFill>
                            <a:blip r:embed="rId1360">
                              <a:extLst>
                                <a:ext uri="{28A0092B-C50C-407E-A947-70E740481C1C}">
                                  <a14:useLocalDpi xmlns:a14="http://schemas.microsoft.com/office/drawing/2010/main" val="0"/>
                                </a:ext>
                              </a:extLst>
                            </a:blip>
                            <a:srcRect/>
                            <a:stretch>
                              <a:fillRect/>
                            </a:stretch>
                          </pic:blipFill>
                          <pic:spPr bwMode="auto">
                            <a:xfrm>
                              <a:off x="7415" y="1058"/>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68" name="Picture 5095"/>
                            <pic:cNvPicPr>
                              <a:picLocks noChangeAspect="1" noChangeArrowheads="1"/>
                            </pic:cNvPicPr>
                          </pic:nvPicPr>
                          <pic:blipFill>
                            <a:blip r:embed="rId1349">
                              <a:extLst>
                                <a:ext uri="{28A0092B-C50C-407E-A947-70E740481C1C}">
                                  <a14:useLocalDpi xmlns:a14="http://schemas.microsoft.com/office/drawing/2010/main" val="0"/>
                                </a:ext>
                              </a:extLst>
                            </a:blip>
                            <a:srcRect/>
                            <a:stretch>
                              <a:fillRect/>
                            </a:stretch>
                          </pic:blipFill>
                          <pic:spPr bwMode="auto">
                            <a:xfrm>
                              <a:off x="7564" y="1058"/>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69" name="Picture 5096"/>
                            <pic:cNvPicPr>
                              <a:picLocks noChangeAspect="1" noChangeArrowheads="1"/>
                            </pic:cNvPicPr>
                          </pic:nvPicPr>
                          <pic:blipFill>
                            <a:blip r:embed="rId1362">
                              <a:extLst>
                                <a:ext uri="{28A0092B-C50C-407E-A947-70E740481C1C}">
                                  <a14:useLocalDpi xmlns:a14="http://schemas.microsoft.com/office/drawing/2010/main" val="0"/>
                                </a:ext>
                              </a:extLst>
                            </a:blip>
                            <a:srcRect/>
                            <a:stretch>
                              <a:fillRect/>
                            </a:stretch>
                          </pic:blipFill>
                          <pic:spPr bwMode="auto">
                            <a:xfrm>
                              <a:off x="7456" y="1049"/>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70" name="Group 5097"/>
                        <wpg:cNvGrpSpPr>
                          <a:grpSpLocks/>
                        </wpg:cNvGrpSpPr>
                        <wpg:grpSpPr bwMode="auto">
                          <a:xfrm>
                            <a:off x="7485" y="1037"/>
                            <a:ext cx="76" cy="38"/>
                            <a:chOff x="7485" y="1037"/>
                            <a:chExt cx="76" cy="38"/>
                          </a:xfrm>
                        </wpg:grpSpPr>
                        <wps:wsp>
                          <wps:cNvPr id="14671" name="Freeform 5098"/>
                          <wps:cNvSpPr>
                            <a:spLocks/>
                          </wps:cNvSpPr>
                          <wps:spPr bwMode="auto">
                            <a:xfrm>
                              <a:off x="7485" y="1037"/>
                              <a:ext cx="76" cy="38"/>
                            </a:xfrm>
                            <a:custGeom>
                              <a:avLst/>
                              <a:gdLst>
                                <a:gd name="T0" fmla="+- 0 7521 7485"/>
                                <a:gd name="T1" fmla="*/ T0 w 76"/>
                                <a:gd name="T2" fmla="+- 0 1037 1037"/>
                                <a:gd name="T3" fmla="*/ 1037 h 38"/>
                                <a:gd name="T4" fmla="+- 0 7496 7485"/>
                                <a:gd name="T5" fmla="*/ T4 w 76"/>
                                <a:gd name="T6" fmla="+- 0 1042 1037"/>
                                <a:gd name="T7" fmla="*/ 1042 h 38"/>
                                <a:gd name="T8" fmla="+- 0 7485 7485"/>
                                <a:gd name="T9" fmla="*/ T8 w 76"/>
                                <a:gd name="T10" fmla="+- 0 1053 1037"/>
                                <a:gd name="T11" fmla="*/ 1053 h 38"/>
                                <a:gd name="T12" fmla="+- 0 7489 7485"/>
                                <a:gd name="T13" fmla="*/ T12 w 76"/>
                                <a:gd name="T14" fmla="+- 0 1061 1037"/>
                                <a:gd name="T15" fmla="*/ 1061 h 38"/>
                                <a:gd name="T16" fmla="+- 0 7505 7485"/>
                                <a:gd name="T17" fmla="*/ T16 w 76"/>
                                <a:gd name="T18" fmla="+- 0 1071 1037"/>
                                <a:gd name="T19" fmla="*/ 1071 h 38"/>
                                <a:gd name="T20" fmla="+- 0 7535 7485"/>
                                <a:gd name="T21" fmla="*/ T20 w 76"/>
                                <a:gd name="T22" fmla="+- 0 1076 1037"/>
                                <a:gd name="T23" fmla="*/ 1076 h 38"/>
                                <a:gd name="T24" fmla="+- 0 7555 7485"/>
                                <a:gd name="T25" fmla="*/ T24 w 76"/>
                                <a:gd name="T26" fmla="+- 0 1065 1037"/>
                                <a:gd name="T27" fmla="*/ 1065 h 38"/>
                                <a:gd name="T28" fmla="+- 0 7561 7485"/>
                                <a:gd name="T29" fmla="*/ T28 w 76"/>
                                <a:gd name="T30" fmla="+- 0 1051 1037"/>
                                <a:gd name="T31" fmla="*/ 1051 h 38"/>
                                <a:gd name="T32" fmla="+- 0 7549 7485"/>
                                <a:gd name="T33" fmla="*/ T32 w 76"/>
                                <a:gd name="T34" fmla="+- 0 1041 1037"/>
                                <a:gd name="T35" fmla="*/ 1041 h 38"/>
                                <a:gd name="T36" fmla="+- 0 7521 7485"/>
                                <a:gd name="T37" fmla="*/ T36 w 76"/>
                                <a:gd name="T38" fmla="+- 0 1037 1037"/>
                                <a:gd name="T39" fmla="*/ 1037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6" y="0"/>
                                  </a:moveTo>
                                  <a:lnTo>
                                    <a:pt x="11" y="5"/>
                                  </a:lnTo>
                                  <a:lnTo>
                                    <a:pt x="0" y="16"/>
                                  </a:lnTo>
                                  <a:lnTo>
                                    <a:pt x="4" y="24"/>
                                  </a:lnTo>
                                  <a:lnTo>
                                    <a:pt x="20" y="34"/>
                                  </a:lnTo>
                                  <a:lnTo>
                                    <a:pt x="50" y="39"/>
                                  </a:lnTo>
                                  <a:lnTo>
                                    <a:pt x="70" y="28"/>
                                  </a:lnTo>
                                  <a:lnTo>
                                    <a:pt x="76" y="14"/>
                                  </a:lnTo>
                                  <a:lnTo>
                                    <a:pt x="64" y="4"/>
                                  </a:lnTo>
                                  <a:lnTo>
                                    <a:pt x="3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72" name="Picture 5099"/>
                            <pic:cNvPicPr>
                              <a:picLocks noChangeAspect="1" noChangeArrowheads="1"/>
                            </pic:cNvPicPr>
                          </pic:nvPicPr>
                          <pic:blipFill>
                            <a:blip r:embed="rId1351">
                              <a:extLst>
                                <a:ext uri="{28A0092B-C50C-407E-A947-70E740481C1C}">
                                  <a14:useLocalDpi xmlns:a14="http://schemas.microsoft.com/office/drawing/2010/main" val="0"/>
                                </a:ext>
                              </a:extLst>
                            </a:blip>
                            <a:srcRect/>
                            <a:stretch>
                              <a:fillRect/>
                            </a:stretch>
                          </pic:blipFill>
                          <pic:spPr bwMode="auto">
                            <a:xfrm>
                              <a:off x="7472" y="951"/>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73" name="Group 5100"/>
                        <wpg:cNvGrpSpPr>
                          <a:grpSpLocks/>
                        </wpg:cNvGrpSpPr>
                        <wpg:grpSpPr bwMode="auto">
                          <a:xfrm>
                            <a:off x="7503" y="1258"/>
                            <a:ext cx="7" cy="80"/>
                            <a:chOff x="7503" y="1258"/>
                            <a:chExt cx="7" cy="80"/>
                          </a:xfrm>
                        </wpg:grpSpPr>
                        <wps:wsp>
                          <wps:cNvPr id="14674" name="Freeform 5101"/>
                          <wps:cNvSpPr>
                            <a:spLocks/>
                          </wps:cNvSpPr>
                          <wps:spPr bwMode="auto">
                            <a:xfrm>
                              <a:off x="7503" y="1258"/>
                              <a:ext cx="7" cy="80"/>
                            </a:xfrm>
                            <a:custGeom>
                              <a:avLst/>
                              <a:gdLst>
                                <a:gd name="T0" fmla="+- 0 7503 7503"/>
                                <a:gd name="T1" fmla="*/ T0 w 7"/>
                                <a:gd name="T2" fmla="+- 0 1338 1258"/>
                                <a:gd name="T3" fmla="*/ 1338 h 80"/>
                                <a:gd name="T4" fmla="+- 0 7510 7503"/>
                                <a:gd name="T5" fmla="*/ T4 w 7"/>
                                <a:gd name="T6" fmla="+- 0 1258 1258"/>
                                <a:gd name="T7" fmla="*/ 1258 h 80"/>
                              </a:gdLst>
                              <a:ahLst/>
                              <a:cxnLst>
                                <a:cxn ang="0">
                                  <a:pos x="T1" y="T3"/>
                                </a:cxn>
                                <a:cxn ang="0">
                                  <a:pos x="T5" y="T7"/>
                                </a:cxn>
                              </a:cxnLst>
                              <a:rect l="0" t="0" r="r" b="b"/>
                              <a:pathLst>
                                <a:path w="7" h="80">
                                  <a:moveTo>
                                    <a:pt x="0" y="80"/>
                                  </a:moveTo>
                                  <a:lnTo>
                                    <a:pt x="7"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675" name="Group 5102"/>
                        <wpg:cNvGrpSpPr>
                          <a:grpSpLocks/>
                        </wpg:cNvGrpSpPr>
                        <wpg:grpSpPr bwMode="auto">
                          <a:xfrm>
                            <a:off x="7487" y="1196"/>
                            <a:ext cx="47" cy="64"/>
                            <a:chOff x="7487" y="1196"/>
                            <a:chExt cx="47" cy="64"/>
                          </a:xfrm>
                        </wpg:grpSpPr>
                        <wps:wsp>
                          <wps:cNvPr id="14676" name="Freeform 5103"/>
                          <wps:cNvSpPr>
                            <a:spLocks/>
                          </wps:cNvSpPr>
                          <wps:spPr bwMode="auto">
                            <a:xfrm>
                              <a:off x="7487" y="1196"/>
                              <a:ext cx="47" cy="64"/>
                            </a:xfrm>
                            <a:custGeom>
                              <a:avLst/>
                              <a:gdLst>
                                <a:gd name="T0" fmla="+- 0 7516 7487"/>
                                <a:gd name="T1" fmla="*/ T0 w 47"/>
                                <a:gd name="T2" fmla="+- 0 1196 1196"/>
                                <a:gd name="T3" fmla="*/ 1196 h 64"/>
                                <a:gd name="T4" fmla="+- 0 7487 7487"/>
                                <a:gd name="T5" fmla="*/ T4 w 47"/>
                                <a:gd name="T6" fmla="+- 0 1256 1196"/>
                                <a:gd name="T7" fmla="*/ 1256 h 64"/>
                                <a:gd name="T8" fmla="+- 0 7534 7487"/>
                                <a:gd name="T9" fmla="*/ T8 w 47"/>
                                <a:gd name="T10" fmla="+- 0 1260 1196"/>
                                <a:gd name="T11" fmla="*/ 1260 h 64"/>
                                <a:gd name="T12" fmla="+- 0 7516 7487"/>
                                <a:gd name="T13" fmla="*/ T12 w 47"/>
                                <a:gd name="T14" fmla="+- 0 1196 1196"/>
                                <a:gd name="T15" fmla="*/ 1196 h 64"/>
                              </a:gdLst>
                              <a:ahLst/>
                              <a:cxnLst>
                                <a:cxn ang="0">
                                  <a:pos x="T1" y="T3"/>
                                </a:cxn>
                                <a:cxn ang="0">
                                  <a:pos x="T5" y="T7"/>
                                </a:cxn>
                                <a:cxn ang="0">
                                  <a:pos x="T9" y="T11"/>
                                </a:cxn>
                                <a:cxn ang="0">
                                  <a:pos x="T13" y="T15"/>
                                </a:cxn>
                              </a:cxnLst>
                              <a:rect l="0" t="0" r="r" b="b"/>
                              <a:pathLst>
                                <a:path w="47" h="64">
                                  <a:moveTo>
                                    <a:pt x="29" y="0"/>
                                  </a:moveTo>
                                  <a:lnTo>
                                    <a:pt x="0" y="60"/>
                                  </a:lnTo>
                                  <a:lnTo>
                                    <a:pt x="47" y="64"/>
                                  </a:lnTo>
                                  <a:lnTo>
                                    <a:pt x="2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77" name="Group 5104"/>
                        <wpg:cNvGrpSpPr>
                          <a:grpSpLocks/>
                        </wpg:cNvGrpSpPr>
                        <wpg:grpSpPr bwMode="auto">
                          <a:xfrm>
                            <a:off x="7487" y="1196"/>
                            <a:ext cx="47" cy="64"/>
                            <a:chOff x="7487" y="1196"/>
                            <a:chExt cx="47" cy="64"/>
                          </a:xfrm>
                        </wpg:grpSpPr>
                        <wps:wsp>
                          <wps:cNvPr id="14678" name="Freeform 5105"/>
                          <wps:cNvSpPr>
                            <a:spLocks/>
                          </wps:cNvSpPr>
                          <wps:spPr bwMode="auto">
                            <a:xfrm>
                              <a:off x="7487" y="1196"/>
                              <a:ext cx="47" cy="64"/>
                            </a:xfrm>
                            <a:custGeom>
                              <a:avLst/>
                              <a:gdLst>
                                <a:gd name="T0" fmla="+- 0 7516 7487"/>
                                <a:gd name="T1" fmla="*/ T0 w 47"/>
                                <a:gd name="T2" fmla="+- 0 1196 1196"/>
                                <a:gd name="T3" fmla="*/ 1196 h 64"/>
                                <a:gd name="T4" fmla="+- 0 7487 7487"/>
                                <a:gd name="T5" fmla="*/ T4 w 47"/>
                                <a:gd name="T6" fmla="+- 0 1256 1196"/>
                                <a:gd name="T7" fmla="*/ 1256 h 64"/>
                                <a:gd name="T8" fmla="+- 0 7534 7487"/>
                                <a:gd name="T9" fmla="*/ T8 w 47"/>
                                <a:gd name="T10" fmla="+- 0 1260 1196"/>
                                <a:gd name="T11" fmla="*/ 1260 h 64"/>
                                <a:gd name="T12" fmla="+- 0 7516 7487"/>
                                <a:gd name="T13" fmla="*/ T12 w 47"/>
                                <a:gd name="T14" fmla="+- 0 1196 1196"/>
                                <a:gd name="T15" fmla="*/ 1196 h 64"/>
                              </a:gdLst>
                              <a:ahLst/>
                              <a:cxnLst>
                                <a:cxn ang="0">
                                  <a:pos x="T1" y="T3"/>
                                </a:cxn>
                                <a:cxn ang="0">
                                  <a:pos x="T5" y="T7"/>
                                </a:cxn>
                                <a:cxn ang="0">
                                  <a:pos x="T9" y="T11"/>
                                </a:cxn>
                                <a:cxn ang="0">
                                  <a:pos x="T13" y="T15"/>
                                </a:cxn>
                              </a:cxnLst>
                              <a:rect l="0" t="0" r="r" b="b"/>
                              <a:pathLst>
                                <a:path w="47" h="64">
                                  <a:moveTo>
                                    <a:pt x="29" y="0"/>
                                  </a:moveTo>
                                  <a:lnTo>
                                    <a:pt x="0" y="60"/>
                                  </a:lnTo>
                                  <a:lnTo>
                                    <a:pt x="47" y="64"/>
                                  </a:lnTo>
                                  <a:lnTo>
                                    <a:pt x="29"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79" name="Picture 5106"/>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7438" y="1411"/>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80" name="Group 5107"/>
                        <wpg:cNvGrpSpPr>
                          <a:grpSpLocks/>
                        </wpg:cNvGrpSpPr>
                        <wpg:grpSpPr bwMode="auto">
                          <a:xfrm>
                            <a:off x="7480" y="1336"/>
                            <a:ext cx="47" cy="64"/>
                            <a:chOff x="7480" y="1336"/>
                            <a:chExt cx="47" cy="64"/>
                          </a:xfrm>
                        </wpg:grpSpPr>
                        <wps:wsp>
                          <wps:cNvPr id="14681" name="Freeform 5108"/>
                          <wps:cNvSpPr>
                            <a:spLocks/>
                          </wps:cNvSpPr>
                          <wps:spPr bwMode="auto">
                            <a:xfrm>
                              <a:off x="7480" y="1336"/>
                              <a:ext cx="47" cy="64"/>
                            </a:xfrm>
                            <a:custGeom>
                              <a:avLst/>
                              <a:gdLst>
                                <a:gd name="T0" fmla="+- 0 7480 7480"/>
                                <a:gd name="T1" fmla="*/ T0 w 47"/>
                                <a:gd name="T2" fmla="+- 0 1336 1336"/>
                                <a:gd name="T3" fmla="*/ 1336 h 64"/>
                                <a:gd name="T4" fmla="+- 0 7498 7480"/>
                                <a:gd name="T5" fmla="*/ T4 w 47"/>
                                <a:gd name="T6" fmla="+- 0 1400 1336"/>
                                <a:gd name="T7" fmla="*/ 1400 h 64"/>
                                <a:gd name="T8" fmla="+- 0 7527 7480"/>
                                <a:gd name="T9" fmla="*/ T8 w 47"/>
                                <a:gd name="T10" fmla="+- 0 1340 1336"/>
                                <a:gd name="T11" fmla="*/ 1340 h 64"/>
                                <a:gd name="T12" fmla="+- 0 7480 7480"/>
                                <a:gd name="T13" fmla="*/ T12 w 47"/>
                                <a:gd name="T14" fmla="+- 0 1336 1336"/>
                                <a:gd name="T15" fmla="*/ 1336 h 64"/>
                              </a:gdLst>
                              <a:ahLst/>
                              <a:cxnLst>
                                <a:cxn ang="0">
                                  <a:pos x="T1" y="T3"/>
                                </a:cxn>
                                <a:cxn ang="0">
                                  <a:pos x="T5" y="T7"/>
                                </a:cxn>
                                <a:cxn ang="0">
                                  <a:pos x="T9" y="T11"/>
                                </a:cxn>
                                <a:cxn ang="0">
                                  <a:pos x="T13" y="T15"/>
                                </a:cxn>
                              </a:cxnLst>
                              <a:rect l="0" t="0" r="r" b="b"/>
                              <a:pathLst>
                                <a:path w="47" h="64">
                                  <a:moveTo>
                                    <a:pt x="0" y="0"/>
                                  </a:moveTo>
                                  <a:lnTo>
                                    <a:pt x="18" y="64"/>
                                  </a:lnTo>
                                  <a:lnTo>
                                    <a:pt x="47" y="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82" name="Group 5109"/>
                        <wpg:cNvGrpSpPr>
                          <a:grpSpLocks/>
                        </wpg:cNvGrpSpPr>
                        <wpg:grpSpPr bwMode="auto">
                          <a:xfrm>
                            <a:off x="7480" y="1336"/>
                            <a:ext cx="47" cy="64"/>
                            <a:chOff x="7480" y="1336"/>
                            <a:chExt cx="47" cy="64"/>
                          </a:xfrm>
                        </wpg:grpSpPr>
                        <wps:wsp>
                          <wps:cNvPr id="14683" name="Freeform 5110"/>
                          <wps:cNvSpPr>
                            <a:spLocks/>
                          </wps:cNvSpPr>
                          <wps:spPr bwMode="auto">
                            <a:xfrm>
                              <a:off x="7480" y="1336"/>
                              <a:ext cx="47" cy="64"/>
                            </a:xfrm>
                            <a:custGeom>
                              <a:avLst/>
                              <a:gdLst>
                                <a:gd name="T0" fmla="+- 0 7498 7480"/>
                                <a:gd name="T1" fmla="*/ T0 w 47"/>
                                <a:gd name="T2" fmla="+- 0 1400 1336"/>
                                <a:gd name="T3" fmla="*/ 1400 h 64"/>
                                <a:gd name="T4" fmla="+- 0 7527 7480"/>
                                <a:gd name="T5" fmla="*/ T4 w 47"/>
                                <a:gd name="T6" fmla="+- 0 1340 1336"/>
                                <a:gd name="T7" fmla="*/ 1340 h 64"/>
                                <a:gd name="T8" fmla="+- 0 7480 7480"/>
                                <a:gd name="T9" fmla="*/ T8 w 47"/>
                                <a:gd name="T10" fmla="+- 0 1336 1336"/>
                                <a:gd name="T11" fmla="*/ 1336 h 64"/>
                                <a:gd name="T12" fmla="+- 0 7498 7480"/>
                                <a:gd name="T13" fmla="*/ T12 w 47"/>
                                <a:gd name="T14" fmla="+- 0 1400 1336"/>
                                <a:gd name="T15" fmla="*/ 1400 h 64"/>
                              </a:gdLst>
                              <a:ahLst/>
                              <a:cxnLst>
                                <a:cxn ang="0">
                                  <a:pos x="T1" y="T3"/>
                                </a:cxn>
                                <a:cxn ang="0">
                                  <a:pos x="T5" y="T7"/>
                                </a:cxn>
                                <a:cxn ang="0">
                                  <a:pos x="T9" y="T11"/>
                                </a:cxn>
                                <a:cxn ang="0">
                                  <a:pos x="T13" y="T15"/>
                                </a:cxn>
                              </a:cxnLst>
                              <a:rect l="0" t="0" r="r" b="b"/>
                              <a:pathLst>
                                <a:path w="47" h="64">
                                  <a:moveTo>
                                    <a:pt x="18" y="64"/>
                                  </a:moveTo>
                                  <a:lnTo>
                                    <a:pt x="47" y="4"/>
                                  </a:lnTo>
                                  <a:lnTo>
                                    <a:pt x="0" y="0"/>
                                  </a:lnTo>
                                  <a:lnTo>
                                    <a:pt x="18" y="64"/>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84" name="Picture 5111"/>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7535" y="1348"/>
                              <a:ext cx="121"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4658" o:spid="_x0000_s1026" style="position:absolute;margin-left:370.35pt;margin-top:47pt;width:12.45pt;height:32.85pt;z-index:-251463680;mso-position-horizontal-relative:page" coordorigin="7407,940" coordsize="249,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">
                <v:group id="Group 5086" o:spid="_x0000_s1027" style="position:absolute;left:7411;top:1048;width:79;height:84" coordorigin="7411,1048"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ptrcUAAADeAAAADwAAAGRycy9kb3ducmV2LnhtbERPS2vCQBC+C/6HZQRv&#10;dRNbRaOriLSlBxF8gHgbsmMSzM6G7JrEf98tFLzNx/ec5bozpWiodoVlBfEoAkGcWl1wpuB8+nqb&#10;gXAeWWNpmRQ8ycF61e8tMdG25QM1R5+JEMIuQQW591UipUtzMuhGtiIO3M3WBn2AdSZ1jW0IN6Uc&#10;R9FUGiw4NORY0Tan9H58GAXfLbab9/iz2d1v2+f1NNlfdjEpNRx0mwUIT51/if/dPzrM/5hO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cqba3FAAAA3gAA&#10;AA8AAAAAAAAAAAAAAAAAqgIAAGRycy9kb3ducmV2LnhtbFBLBQYAAAAABAAEAPoAAACcAwAAAAA=&#10;">
                  <v:shape id="Freeform 5087" o:spid="_x0000_s1028" style="position:absolute;left:7411;top:1048;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6lkMgA&#10;AADeAAAADwAAAGRycy9kb3ducmV2LnhtbESPQUvDQBCF74L/YRmhF7GbVhtK7LaIKPSipbXF65Ad&#10;k9DsbNhdk9hf7xwEbzPMm/fet9qMrlU9hdh4NjCbZqCIS28brgwcP17vlqBiQrbYeiYDPxRhs76+&#10;WmFh/cB76g+pUmLCsUADdUpdoXUsa3IYp74jltuXDw6TrKHSNuAg5q7V8yzLtcOGJaHGjp5rKs+H&#10;b2fgPFwub253PIXZZ3jpt+n9fuFujZncjE+PoBKN6V/89721Uv8hzwVAcGQGvf4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jqWQyAAAAN4AAAAPAAAAAAAAAAAAAAAAAJgCAABk&#10;cnMvZG93bnJldi54bWxQSwUGAAAAAAQABAD1AAAAjQMAAAAA&#10;" path="m79,l13,35,,71,19,84,36,82,41,68,51,45,62,21,73,4,79,e" fillcolor="#00aeef" stroked="f">
                    <v:path arrowok="t" o:connecttype="custom" o:connectlocs="79,1048;13,1083;0,1119;19,1132;36,1130;41,1116;51,1093;62,1069;73,1052;79,1048" o:connectangles="0,0,0,0,0,0,0,0,0,0"/>
                  </v:shape>
                </v:group>
                <v:group id="Group 5088" o:spid="_x0000_s1029" style="position:absolute;left:7557;top:1048;width:79;height:84" coordorigin="7557,1048"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CrFsUAAADeAAAADwAAAGRycy9kb3ducmV2LnhtbERPS2vCQBC+F/wPywi9&#10;1U1sGyS6ioiKByn4APE2ZMckmJ0N2TWJ/75bKHibj+85s0VvKtFS40rLCuJRBII4s7rkXMH5tPmY&#10;gHAeWWNlmRQ8ycFiPnibYaptxwdqjz4XIYRdigoK7+tUSpcVZNCNbE0cuJttDPoAm1zqBrsQbio5&#10;jqJEGiw5NBRY06qg7H58GAXbDrvlZ7xu9/fb6nk9ff9c9jEp9T7sl1MQnnr/Ev+7dzrM/0qSG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cwqxbFAAAA3gAA&#10;AA8AAAAAAAAAAAAAAAAAqgIAAGRycy9kb3ducmV2LnhtbFBLBQYAAAAABAAEAPoAAACcAwAAAAA=&#10;">
                  <v:shape id="Freeform 5089" o:spid="_x0000_s1030" style="position:absolute;left:7557;top:1048;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efMYA&#10;AADeAAAADwAAAGRycy9kb3ducmV2LnhtbERPS2vCQBC+F/wPywheim7UGkrqKlIqeGnFR+l1yI5J&#10;MDsbdtck9dd3C4Xe5uN7znLdm1q05HxlWcF0koAgzq2uuFBwPm3HzyB8QNZYWyYF3+RhvRo8LDHT&#10;tuMDtcdQiBjCPkMFZQhNJqXPSzLoJ7YhjtzFOoMhQldI7bCL4aaWsyRJpcGKY0OJDb2WlF+PN6Pg&#10;2t3v72Z//nTTL/fW7sLHfGEelRoN+80LiEB9+Bf/uXc6zn9K0xn8vhNv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CefMYAAADeAAAADwAAAAAAAAAAAAAAAACYAgAAZHJz&#10;L2Rvd25yZXYueG1sUEsFBgAAAAAEAAQA9QAAAIsDAAAAAA==&#10;" path="m,l37,68r6,14l60,84,78,71,75,53,66,35,45,15,23,5,6,1,,e" fillcolor="#00aeef" stroked="f">
                    <v:path arrowok="t" o:connecttype="custom" o:connectlocs="0,1048;37,1116;43,1130;60,1132;78,1119;75,1101;66,1083;45,1063;23,1053;6,1049;0,1048" o:connectangles="0,0,0,0,0,0,0,0,0,0,0"/>
                  </v:shape>
                </v:group>
                <v:group id="Group 5090" o:spid="_x0000_s1031" style="position:absolute;left:7449;top:1039;width:149;height:134" coordorigin="7449,1039"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K6Q+sQAAADeAAAADwAAAGRycy9kb3ducmV2LnhtbERPTWvCQBC9C/6HZQre&#10;dBO1oaSuIlLFgxSqBfE2ZMckmJ0N2W0S/70rCL3N433OYtWbSrTUuNKygngSgSDOrC45V/B72o4/&#10;QDiPrLGyTAru5GC1HA4WmGrb8Q+1R5+LEMIuRQWF93UqpcsKMugmtiYO3NU2Bn2ATS51g10IN5Wc&#10;RlEiDZYcGgqsaVNQdjv+GQW7Drv1LP5qD7fr5n45vX+fDzEpNXrr158gPPX+X/xy73WYP0+SG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K6Q+sQAAADeAAAA&#10;DwAAAAAAAAAAAAAAAACqAgAAZHJzL2Rvd25yZXYueG1sUEsFBgAAAAAEAAQA+gAAAJsDAAAAAA==&#10;">
                  <v:shape id="Freeform 5091" o:spid="_x0000_s1032" style="position:absolute;left:7449;top:1039;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mnD8MA&#10;AADeAAAADwAAAGRycy9kb3ducmV2LnhtbERPTWsCMRC9C/6HMIVepJtYZJGtUaql0FOh6sXbsBk3&#10;u24mS5Lq9t83hYK3ebzPWW1G14srhdh61jAvFAji2puWGw3Hw/vTEkRMyAZ7z6ThhyJs1tPJCivj&#10;b/xF131qRA7hWKEGm9JQSRlrSw5j4QfizJ19cJgyDI00AW853PXyWalSOmw5N1gcaGepvuy/nYbD&#10;OHtTVvntp7VBtXjqwqzvtH58GF9fQCQa01387/4wef6iLBfw906+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mnD8MAAADeAAAADwAAAAAAAAAAAAAAAACYAgAAZHJzL2Rv&#10;d25yZXYueG1sUEsFBgAAAAAEAAQA9QAAAIgDAAAAAA==&#10;" path="m47,l5,65,,111r6,4l20,122r20,6l68,133r35,1l127,125r16,-10l149,111r,-5l123,32,47,e" fillcolor="#00aeef" stroked="f">
                    <v:path arrowok="t" o:connecttype="custom" o:connectlocs="47,1039;5,1104;0,1150;6,1154;20,1161;40,1167;68,1172;103,1173;127,1164;143,1154;149,1150;149,1145;123,1071;47,1039" o:connectangles="0,0,0,0,0,0,0,0,0,0,0,0,0,0"/>
                  </v:shape>
                </v:group>
                <v:group id="Group 5092" o:spid="_x0000_s1033" style="position:absolute;left:7466;top:944;width:115;height:115" coordorigin="7466,944"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utFcQAAADeAAAADwAAAGRycy9kb3ducmV2LnhtbERPTWvCQBC9F/wPywi9&#10;1U20BomuIlJLDyJUBfE2ZMckmJ0N2W0S/70rCL3N433OYtWbSrTUuNKygngUgSDOrC45V3A6bj9m&#10;IJxH1lhZJgV3crBaDt4WmGrb8S+1B5+LEMIuRQWF93UqpcsKMuhGtiYO3NU2Bn2ATS51g10IN5Uc&#10;R1EiDZYcGgqsaVNQdjv8GQXfHXbrSfzV7m7Xzf1ynO7Pu5iUeh/26zkIT73/F7/cPzrM/0ySK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utFcQAAADeAAAA&#10;DwAAAAAAAAAAAAAAAACqAgAAZHJzL2Rvd25yZXYueG1sUEsFBgAAAAAEAAQA+gAAAJsDAAAAAA==&#10;">
                  <v:shape id="Freeform 5093" o:spid="_x0000_s1034" style="position:absolute;left:7466;top:944;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c2o8QA&#10;AADeAAAADwAAAGRycy9kb3ducmV2LnhtbERPTWvCQBC9F/wPywheim6UEjS6SixUCj0levA4ZMck&#10;mJ1dsqvG/vpuodDbPN7nbHaD6cSdet9aVjCfJSCIK6tbrhWcjh/TJQgfkDV2lknBkzzstqOXDWba&#10;PrigexlqEUPYZ6igCcFlUvqqIYN+Zh1x5C62Nxgi7Gupe3zEcNPJRZKk0mDLsaFBR+8NVdfyZhTc&#10;ir0uXPmKq+/lyiVfVX44Y67UZDzkaxCBhvAv/nN/6jj/LU1T+H0n3i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3NqPEAAAA3gAAAA8AAAAAAAAAAAAAAAAAmAIAAGRycy9k&#10;b3ducmV2LnhtbFBLBQYAAAAABAAEAPUAAACJAwAAAAA=&#10;" path="m56,l34,5,16,17,4,35,,57r,4l6,82,18,99r19,11l60,114r22,-5l99,96,110,78r4,-23l109,33,97,16,78,4,56,e" fillcolor="#00aeef" stroked="f">
                    <v:path arrowok="t" o:connecttype="custom" o:connectlocs="56,944;34,949;16,961;4,979;0,1001;0,1005;6,1026;18,1043;37,1054;60,1058;82,1053;99,1040;110,1022;114,999;109,977;97,960;78,948;56,944" o:connectangles="0,0,0,0,0,0,0,0,0,0,0,0,0,0,0,0,0,0"/>
                  </v:shape>
                  <v:shape id="Picture 5094" o:spid="_x0000_s1035" type="#_x0000_t75" style="position:absolute;left:7415;top:1058;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YVmjEAAAA3gAAAA8AAABkcnMvZG93bnJldi54bWxET99rwjAQfh/sfwg38E1Ti9RRjbJNHcJA&#10;0BV8PZqzrWsuJYna/fdmIOztPr6fN1/2phVXcr6xrGA8SkAQl1Y3XCkovjfDVxA+IGtsLZOCX/Kw&#10;XDw/zTHX9sZ7uh5CJWII+xwV1CF0uZS+rMmgH9mOOHIn6wyGCF0ltcNbDDetTJMkkwYbjg01dvRR&#10;U/lzuBgF0qWfx/P4vVhrP92lrSlWX1mh1OClf5uBCNSHf/HDvdVx/iTLpvD3TrxB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FYVmjEAAAA3gAAAA8AAAAAAAAAAAAAAAAA&#10;nwIAAGRycy9kb3ducmV2LnhtbFBLBQYAAAAABAAEAPcAAACQAwAAAAA=&#10;">
                    <v:imagedata r:id="rId1365" o:title=""/>
                  </v:shape>
                  <v:shape id="Picture 5095" o:spid="_x0000_s1036" type="#_x0000_t75" style="position:absolute;left:7564;top:1058;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eTqfGAAAA3gAAAA8AAABkcnMvZG93bnJldi54bWxEj01rwkAQhu8F/8MyQm91V5Eg0VVEtEih&#10;lGqheBuyYxLMzobs1qT99Z1DobcZ5v14ZrUZfKPu1MU6sIXpxIAiLoKrubTwcT48LUDFhOywCUwW&#10;vinCZj16WGHuQs/vdD+lUkkIxxwtVCm1udaxqMhjnISWWG7X0HlMsnaldh32Eu4bPTMm0x5rloYK&#10;W9pVVNxOX15KLtOr2ddv/cvzK10WPzMTzp/G2sfxsF2CSjSkf/Gf++gEf55lwivvyAx6/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B5Op8YAAADeAAAADwAAAAAAAAAAAAAA&#10;AACfAgAAZHJzL2Rvd25yZXYueG1sUEsFBgAAAAAEAAQA9wAAAJIDAAAAAA==&#10;">
                    <v:imagedata r:id="rId1355" o:title=""/>
                  </v:shape>
                  <v:shape id="Picture 5096" o:spid="_x0000_s1037" type="#_x0000_t75" style="position:absolute;left:7456;top:1049;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bNB/EAAAA3gAAAA8AAABkcnMvZG93bnJldi54bWxEj9FqAjEQRd8F/yGM4JsmVlnarVGkIIhv&#10;tX7AsJnubptMtpupu/37Rij0bYZ775k72/0YvLpRn9rIFlZLA4q4iq7l2sL17bh4BJUE2aGPTBZ+&#10;KMF+N51ssXRx4Fe6XaRWGcKpRAuNSFdqnaqGAqZl7Iiz9h77gJLXvtauxyHDg9cPxhQ6YMv5QoMd&#10;vTRUfV6+Q6Z8nQxX60NY+c35Qwbj1oUXa+ez8fAMSmiUf/Nf+uRy/U1RPMH9nTyD3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5bNB/EAAAA3gAAAA8AAAAAAAAAAAAAAAAA&#10;nwIAAGRycy9kb3ducmV2LnhtbFBLBQYAAAAABAAEAPcAAACQAwAAAAA=&#10;">
                    <v:imagedata r:id="rId1367" o:title=""/>
                  </v:shape>
                </v:group>
                <v:group id="Group 5097" o:spid="_x0000_s1038" style="position:absolute;left:7485;top:1037;width:76;height:38" coordorigin="7485,1037"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2lmFDIAAAA&#10;3gAAAA8AAAAAAAAAAAAAAAAAqgIAAGRycy9kb3ducmV2LnhtbFBLBQYAAAAABAAEAPoAAACfAwAA&#10;AAA=&#10;">
                  <v:shape id="Freeform 5098" o:spid="_x0000_s1039" style="position:absolute;left:7485;top:1037;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7cMIA&#10;AADeAAAADwAAAGRycy9kb3ducmV2LnhtbERPzYrCMBC+C/sOYRa8aequuto1imwRPIii7gMMzdgU&#10;m0lpota3N4LgbT6+35ktWluJKzW+dKxg0E9AEOdOl1wo+D+uehMQPiBrrByTgjt5WMw/OjNMtbvx&#10;nq6HUIgYwj5FBSaEOpXS54Ys+r6riSN3co3FEGFTSN3gLYbbSn4lyVhaLDk2GKzpz1B+PlysgmlW&#10;HEnv2ixbTQ2ft5vRHr9rpbqf7fIXRKA2vMUv91rH+cPxzwCe78Qb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vLtwwgAAAN4AAAAPAAAAAAAAAAAAAAAAAJgCAABkcnMvZG93&#10;bnJldi54bWxQSwUGAAAAAAQABAD1AAAAhwMAAAAA&#10;" path="m36,l11,5,,16r4,8l20,34r30,5l70,28,76,14,64,4,36,e" fillcolor="#00aeef" stroked="f">
                    <v:path arrowok="t" o:connecttype="custom" o:connectlocs="36,1037;11,1042;0,1053;4,1061;20,1071;50,1076;70,1065;76,1051;64,1041;36,1037" o:connectangles="0,0,0,0,0,0,0,0,0,0"/>
                  </v:shape>
                  <v:shape id="Picture 5099" o:spid="_x0000_s1040" type="#_x0000_t75" style="position:absolute;left:7472;top:951;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wtyjJAAAA3gAAAA8AAABkcnMvZG93bnJldi54bWxEj09rwkAQxe+FfodlCt50UxEt0Y1YS6GC&#10;F9MS6G3MTv7U7Gya3Wr007uC0NsM7837vVkse9OII3WutqzgeRSBIM6trrlU8PX5PnwB4TyyxsYy&#10;KTiTg2Xy+LDAWNsT7+iY+lKEEHYxKqi8b2MpXV6RQTeyLXHQCtsZ9GHtSqk7PIVw08hxFE2lwZoD&#10;ocKW1hXlh/TPBK4rfg/bt1WL8nt/2b1usvVPmik1eOpXcxCeev9vvl9/6FB/Mp2N4fZOmEEm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szC3KMkAAADeAAAADwAAAAAAAAAA&#10;AAAAAACfAgAAZHJzL2Rvd25yZXYueG1sUEsFBgAAAAAEAAQA9wAAAJUDAAAAAA==&#10;">
                    <v:imagedata r:id="rId1357" o:title=""/>
                  </v:shape>
                </v:group>
                <v:group id="Group 5100" o:spid="_x0000_s1041" style="position:absolute;left:7503;top:1258;width:7;height:80" coordorigin="7503,1258" coordsize="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13BifFAAAA3gAA&#10;AA8AAAAAAAAAAAAAAAAAqgIAAGRycy9kb3ducmV2LnhtbFBLBQYAAAAABAAEAPoAAACcAwAAAAA=&#10;">
                  <v:shape id="Freeform 5101" o:spid="_x0000_s1042" style="position:absolute;left:7503;top:1258;width:7;height:80;visibility:visible;mso-wrap-style:square;v-text-anchor:top" coordsize="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6Md8UA&#10;AADeAAAADwAAAGRycy9kb3ducmV2LnhtbERPS2vCQBC+F/wPywi91Y1Btpq6irQUSg8FH6DHITtN&#10;gtnZmF1N9Nd3hYK3+fieM1/2thYXan3lWMN4lIAgzp2puNCw236+TEH4gGywdkwaruRhuRg8zTEz&#10;ruM1XTahEDGEfYYayhCaTEqfl2TRj1xDHLlf11oMEbaFNC12MdzWMk0SJS1WHBtKbOi9pPy4OVsN&#10;qdodTrfZrTsbp/Y/1w+1T6tvrZ+H/eoNRKA+PMT/7i8T50/U6wTu78Qb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Pox3xQAAAN4AAAAPAAAAAAAAAAAAAAAAAJgCAABkcnMv&#10;ZG93bnJldi54bWxQSwUGAAAAAAQABAD1AAAAigMAAAAA&#10;" path="m,80l7,e" filled="f" strokeweight=".1373mm">
                    <v:path arrowok="t" o:connecttype="custom" o:connectlocs="0,1338;7,1258" o:connectangles="0,0"/>
                  </v:shape>
                </v:group>
                <v:group id="Group 5102" o:spid="_x0000_s1043" style="position:absolute;left:7487;top:1196;width:47;height:64" coordorigin="7487,119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dI7yMUAAADeAAAADwAAAGRycy9kb3ducmV2LnhtbERPS2vCQBC+C/6HZQRv&#10;dRNbH0RXEWlLDyL4APE2ZMckmJ0N2TWJ/75bKHibj+85y3VnStFQ7QrLCuJRBII4tbrgTMH59PU2&#10;B+E8ssbSMil4koP1qt9bYqJtywdqjj4TIYRdggpy76tESpfmZNCNbEUcuJutDfoA60zqGtsQbko5&#10;jqKpNFhwaMixom1O6f34MAq+W2w37/Fns7vfts/rabK/7GJSajjoNgsQnjr/Ev+7f3SY/zGdTe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3SO8jFAAAA3gAA&#10;AA8AAAAAAAAAAAAAAAAAqgIAAGRycy9kb3ducmV2LnhtbFBLBQYAAAAABAAEAPoAAACcAwAAAAA=&#10;">
                  <v:shape id="Freeform 5103" o:spid="_x0000_s1044" style="position:absolute;left:7487;top:119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B28YA&#10;AADeAAAADwAAAGRycy9kb3ducmV2LnhtbERP22rCQBB9L/QflhH6VjdWSSW6SioIUgrFC6hvY3ZM&#10;QrOza3ar8e+7hULf5nCuM513phFXan1tWcGgn4AgLqyuuVSw2y6fxyB8QNbYWCYFd/Iwnz0+TDHT&#10;9sZrum5CKWII+wwVVCG4TEpfVGTQ960jjtzZtgZDhG0pdYu3GG4a+ZIkqTRYc2yo0NGiouJr820U&#10;yPwj/xxeBsfVPdm798MJ3dsoVeqp1+UTEIG68C/+c690nD9KX1P4fSfeIG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oB28YAAADeAAAADwAAAAAAAAAAAAAAAACYAgAAZHJz&#10;L2Rvd25yZXYueG1sUEsFBgAAAAAEAAQA9QAAAIsDAAAAAA==&#10;" path="m29,l,60r47,4l29,e" fillcolor="black" stroked="f">
                    <v:path arrowok="t" o:connecttype="custom" o:connectlocs="29,1196;0,1256;47,1260;29,1196" o:connectangles="0,0,0,0"/>
                  </v:shape>
                </v:group>
                <v:group id="Group 5104" o:spid="_x0000_s1045" style="position:absolute;left:7487;top:1196;width:47;height:64" coordorigin="7487,119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kwAJMUAAADeAAAADwAAAGRycy9kb3ducmV2LnhtbERPS2vCQBC+C/6HZQRv&#10;uoltVaKriLSlBxF8gHgbsmMSzM6G7JrEf98tFLzNx/ec5bozpWiodoVlBfE4AkGcWl1wpuB8+hrN&#10;QTiPrLG0TAqe5GC96veWmGjb8oGao89ECGGXoILc+yqR0qU5GXRjWxEH7mZrgz7AOpO6xjaEm1JO&#10;omgqDRYcGnKsaJtTej8+jILvFtvNW/zZ7O637fN6+thfdjEpNRx0mwUIT51/if/dPzrMf5/OZ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MACTFAAAA3gAA&#10;AA8AAAAAAAAAAAAAAAAAqgIAAGRycy9kb3ducmV2LnhtbFBLBQYAAAAABAAEAPoAAACcAwAAAAA=&#10;">
                  <v:shape id="Freeform 5105" o:spid="_x0000_s1046" style="position:absolute;left:7487;top:119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378YA&#10;AADeAAAADwAAAGRycy9kb3ducmV2LnhtbESPT2vDMAzF74N+B6PCLmO1W0bSpXVLKXTssEv/3UWs&#10;JqGxHGKvyb79dBjsJvGe3vtpvR19qx7UxyawhfnMgCIug2u4snA5H16XoGJCdtgGJgs/FGG7mTyt&#10;sXBh4CM9TqlSEsKxQAt1Sl2hdSxr8hhnoSMW7RZ6j0nWvtKux0HCfasXxmTaY8PSUGNH+5rK++nb&#10;W7ibY77/yhfDy7zJOLyb6+5jebD2eTruVqASjenf/Hf96QT/LcuFV96RGf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ot378YAAADeAAAADwAAAAAAAAAAAAAAAACYAgAAZHJz&#10;L2Rvd25yZXYueG1sUEsFBgAAAAAEAAQA9QAAAIsDAAAAAA==&#10;" path="m29,l,60r47,4l29,xe" filled="f" strokeweight=".1373mm">
                    <v:path arrowok="t" o:connecttype="custom" o:connectlocs="29,1196;0,1256;47,1260;29,1196" o:connectangles="0,0,0,0"/>
                  </v:shape>
                  <v:shape id="Picture 5106" o:spid="_x0000_s1047" type="#_x0000_t75" style="position:absolute;left:7438;top:1411;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s3qnEAAAA3gAAAA8AAABkcnMvZG93bnJldi54bWxET81qwkAQvhd8h2WE3upGKxqjq4jQIsWL&#10;0QcYs2MS3Z0N2VVTn75bKPQ2H9/vLFadNeJOra8dKxgOEhDEhdM1lwqOh4+3FIQPyBqNY1LwTR5W&#10;y97LAjPtHrynex5KEUPYZ6igCqHJpPRFRRb9wDXEkTu71mKIsC2lbvERw62RoySZSIs1x4YKG9pU&#10;VFzzm1Xw/Lr4/TRFHqbmmZ/G293nu9kp9drv1nMQgbrwL/5zb3WcP55MZ/D7TrxBL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s3qnEAAAA3gAAAA8AAAAAAAAAAAAAAAAA&#10;nwIAAGRycy9kb3ducmV2LnhtbFBLBQYAAAAABAAEAPcAAACQAwAAAAA=&#10;">
                    <v:imagedata r:id="rId1369" o:title=""/>
                  </v:shape>
                </v:group>
                <v:group id="Group 5107" o:spid="_x0000_s1048" style="position:absolute;left:7480;top:1336;width:47;height:64" coordorigin="7480,133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hw6HfIAAAA&#10;3gAAAA8AAAAAAAAAAAAAAAAAqgIAAGRycy9kb3ducmV2LnhtbFBLBQYAAAAABAAEAPoAAACfAwAA&#10;AAA=&#10;">
                  <v:shape id="Freeform 5108" o:spid="_x0000_s1049" style="position:absolute;left:7480;top:133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bpiMYA&#10;AADeAAAADwAAAGRycy9kb3ducmV2LnhtbERP22rCQBB9L/gPywh9q5u0EiR1lSgUpBSKF7B9m2bH&#10;JJid3Wa3Gv/eLQi+zeFcZzrvTStO1PnGsoJ0lIAgLq1uuFKw2749TUD4gKyxtUwKLuRhPhs8TDHX&#10;9sxrOm1CJWII+xwV1CG4XEpf1mTQj6wjjtzBdgZDhF0ldYfnGG5a+ZwkmTTYcGyo0dGypvK4+TMK&#10;ZPFRfL78pt+rS7J3718/6BbjTKnHYV+8ggjUh7v45l7pOH+cTVL4fyfeIG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bpiMYAAADeAAAADwAAAAAAAAAAAAAAAACYAgAAZHJz&#10;L2Rvd25yZXYueG1sUEsFBgAAAAAEAAQA9QAAAIsDAAAAAA==&#10;" path="m,l18,64,47,4,,e" fillcolor="black" stroked="f">
                    <v:path arrowok="t" o:connecttype="custom" o:connectlocs="0,1336;18,1400;47,1340;0,1336" o:connectangles="0,0,0,0"/>
                  </v:shape>
                </v:group>
                <v:group id="Group 5109" o:spid="_x0000_s1050" style="position:absolute;left:7480;top:1336;width:47;height:64" coordorigin="7480,1336"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7Tm8QAAADeAAAADwAAAGRycy9kb3ducmV2LnhtbERPS4vCMBC+L/gfwgje&#10;1rS6K1KNIuKKB1nwAeJtaMa22ExKk23rv98Igrf5+J4zX3amFA3VrrCsIB5GIIhTqwvOFJxPP59T&#10;EM4jaywtk4IHOVgueh9zTLRt+UDN0WcihLBLUEHufZVI6dKcDLqhrYgDd7O1QR9gnUldYxvCTSlH&#10;UTSRBgsODTlWtM4pvR//jIJti+1qHG+a/f22flxP37+XfUxKDfrdagbCU+ff4pd7p8P8r8l0B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7Tm8QAAADeAAAA&#10;DwAAAAAAAAAAAAAAAACqAgAAZHJzL2Rvd25yZXYueG1sUEsFBgAAAAAEAAQA+gAAAJsDAAAAAA==&#10;">
                  <v:shape id="Freeform 5110" o:spid="_x0000_s1051" style="position:absolute;left:7480;top:1336;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VucQA&#10;AADeAAAADwAAAGRycy9kb3ducmV2LnhtbERPTWvCQBC9C/6HZYReRHe1JabRVUSw9NBL1N6H7JgE&#10;s7MhuzXx37uFQm/zeJ+z2Q22EXfqfO1Yw2KuQBAXztRcaricj7MUhA/IBhvHpOFBHnbb8WiDmXE9&#10;53Q/hVLEEPYZaqhCaDMpfVGRRT93LXHkrq6zGCLsSmk67GO4beRSqURarDk2VNjSoaLidvqxGm4q&#10;Xx2+Vst+uqgTdu/qe/+RHrV+mQz7NYhAQ/gX/7k/TZz/lqSv8PtOvEF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6lbnEAAAA3gAAAA8AAAAAAAAAAAAAAAAAmAIAAGRycy9k&#10;b3ducmV2LnhtbFBLBQYAAAAABAAEAPUAAACJAwAAAAA=&#10;" path="m18,64l47,4,,,18,64xe" filled="f" strokeweight=".1373mm">
                    <v:path arrowok="t" o:connecttype="custom" o:connectlocs="18,1400;47,1340;0,1336;18,1400" o:connectangles="0,0,0,0"/>
                  </v:shape>
                  <v:shape id="Picture 5111" o:spid="_x0000_s1052" type="#_x0000_t75" style="position:absolute;left:7535;top:1348;width:121;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t1DvGAAAA3gAAAA8AAABkcnMvZG93bnJldi54bWxET01rwkAQvRf8D8sUeim6scQgqauoINiL&#10;EO3B3obsmA3NzsbsGtN/3y0Ivc3jfc5iNdhG9NT52rGC6SQBQVw6XXOl4PO0G89B+ICssXFMCn7I&#10;w2o5elpgrt2dC+qPoRIxhH2OCkwIbS6lLw1Z9BPXEkfu4jqLIcKukrrDewy3jXxLkkxarDk2GGxp&#10;a6j8Pt6sgk1/Ma9f5+TU7z+yIT0ciussK5R6eR7W7yACDeFf/HDvdZyfZvMU/t6JN8jl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3UO8YAAADeAAAADwAAAAAAAAAAAAAA&#10;AACfAgAAZHJzL2Rvd25yZXYueG1sUEsFBgAAAAAEAAQA9wAAAJIDAAAAAA==&#10;">
                    <v:imagedata r:id="rId1359" o:title=""/>
                  </v:shape>
                </v:group>
                <w10:wrap anchorx="page"/>
              </v:group>
            </w:pict>
          </mc:Fallback>
        </mc:AlternateContent>
      </w:r>
      <w:proofErr w:type="gramStart"/>
      <w:r w:rsidRPr="00B72469">
        <w:rPr>
          <w:rFonts w:ascii="Times New Roman" w:eastAsia="Arial" w:hAnsi="Times New Roman" w:cs="Times New Roman"/>
          <w:w w:val="87"/>
          <w:sz w:val="20"/>
          <w:szCs w:val="20"/>
        </w:rPr>
        <w:t>sider</w:t>
      </w:r>
      <w:proofErr w:type="gramEnd"/>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 xml:space="preserve">traditional </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l</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p</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 xml:space="preserve">wer </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sensor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as</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motes,</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sz w:val="20"/>
          <w:szCs w:val="20"/>
        </w:rPr>
        <w:t>RFIDs and</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6"/>
          <w:sz w:val="20"/>
          <w:szCs w:val="20"/>
        </w:rPr>
        <w:t xml:space="preserve">smartdust, </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 xml:space="preserve">where </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w w:val="86"/>
          <w:sz w:val="20"/>
          <w:szCs w:val="20"/>
        </w:rPr>
        <w:t>great</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 xml:space="preserve">preponderance </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w w:val="90"/>
          <w:sz w:val="20"/>
          <w:szCs w:val="20"/>
        </w:rPr>
        <w:t xml:space="preserve">wireless </w:t>
      </w:r>
      <w:r w:rsidRPr="00B72469">
        <w:rPr>
          <w:rFonts w:ascii="Times New Roman" w:eastAsia="Arial" w:hAnsi="Times New Roman" w:cs="Times New Roman"/>
          <w:w w:val="85"/>
          <w:sz w:val="20"/>
          <w:szCs w:val="20"/>
        </w:rPr>
        <w:t>senso</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net</w:t>
      </w:r>
      <w:r w:rsidRPr="00B72469">
        <w:rPr>
          <w:rFonts w:ascii="Times New Roman" w:eastAsia="Arial" w:hAnsi="Times New Roman" w:cs="Times New Roman"/>
          <w:spacing w:val="-2"/>
          <w:w w:val="85"/>
          <w:sz w:val="20"/>
          <w:szCs w:val="20"/>
        </w:rPr>
        <w:t>w</w:t>
      </w:r>
      <w:r w:rsidRPr="00B72469">
        <w:rPr>
          <w:rFonts w:ascii="Times New Roman" w:eastAsia="Arial" w:hAnsi="Times New Roman" w:cs="Times New Roman"/>
          <w:w w:val="85"/>
          <w:sz w:val="20"/>
          <w:szCs w:val="20"/>
        </w:rPr>
        <w:t xml:space="preserve">ork </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w w:val="85"/>
          <w:sz w:val="20"/>
          <w:szCs w:val="20"/>
        </w:rPr>
        <w:t>research</w:t>
      </w:r>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has</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w w:val="85"/>
          <w:sz w:val="20"/>
          <w:szCs w:val="20"/>
        </w:rPr>
        <w:t>been</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sz w:val="20"/>
          <w:szCs w:val="20"/>
        </w:rPr>
        <w:t>don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Rathe</w:t>
      </w:r>
      <w:r w:rsidRPr="00B72469">
        <w:rPr>
          <w:rFonts w:ascii="Times New Roman" w:eastAsia="Arial" w:hAnsi="Times New Roman" w:cs="Times New Roman"/>
          <w:spacing w:val="-7"/>
          <w:w w:val="87"/>
          <w:sz w:val="20"/>
          <w:szCs w:val="20"/>
        </w:rPr>
        <w:t>r</w:t>
      </w:r>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 xml:space="preserve">con- </w:t>
      </w:r>
      <w:r w:rsidRPr="00B72469">
        <w:rPr>
          <w:rFonts w:ascii="Times New Roman" w:eastAsia="Arial" w:hAnsi="Times New Roman" w:cs="Times New Roman"/>
          <w:w w:val="91"/>
          <w:sz w:val="20"/>
          <w:szCs w:val="20"/>
        </w:rPr>
        <w:t>sider</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w w:val="91"/>
          <w:sz w:val="20"/>
          <w:szCs w:val="20"/>
        </w:rPr>
        <w:t>potentially</w:t>
      </w:r>
      <w:r w:rsidRPr="00B72469">
        <w:rPr>
          <w:rFonts w:ascii="Times New Roman" w:eastAsia="Arial" w:hAnsi="Times New Roman" w:cs="Times New Roman"/>
          <w:spacing w:val="41"/>
          <w:w w:val="91"/>
          <w:sz w:val="20"/>
          <w:szCs w:val="20"/>
        </w:rPr>
        <w:t xml:space="preserve"> </w:t>
      </w:r>
      <w:r w:rsidRPr="00B72469">
        <w:rPr>
          <w:rFonts w:ascii="Times New Roman" w:eastAsia="Arial" w:hAnsi="Times New Roman" w:cs="Times New Roman"/>
          <w:sz w:val="20"/>
          <w:szCs w:val="20"/>
        </w:rPr>
        <w:t>high</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6"/>
          <w:sz w:val="20"/>
          <w:szCs w:val="20"/>
        </w:rPr>
        <w:t xml:space="preserve">throughput </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attached</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79"/>
          <w:sz w:val="20"/>
          <w:szCs w:val="20"/>
        </w:rPr>
        <w:t>a</w:t>
      </w:r>
      <w:r w:rsidRPr="00B72469">
        <w:rPr>
          <w:rFonts w:ascii="Times New Roman" w:eastAsia="Arial" w:hAnsi="Times New Roman" w:cs="Times New Roman"/>
          <w:spacing w:val="21"/>
          <w:w w:val="79"/>
          <w:sz w:val="20"/>
          <w:szCs w:val="20"/>
        </w:rPr>
        <w:t xml:space="preserve"> </w:t>
      </w:r>
      <w:r w:rsidRPr="00B72469">
        <w:rPr>
          <w:rFonts w:ascii="Times New Roman" w:eastAsia="Arial" w:hAnsi="Times New Roman" w:cs="Times New Roman"/>
          <w:sz w:val="20"/>
          <w:szCs w:val="20"/>
        </w:rPr>
        <w:t>— i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9"/>
          <w:sz w:val="20"/>
          <w:szCs w:val="20"/>
        </w:rPr>
        <w:t>comparison</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sz w:val="20"/>
          <w:szCs w:val="20"/>
        </w:rPr>
        <w:t>—</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8"/>
          <w:sz w:val="20"/>
          <w:szCs w:val="20"/>
        </w:rPr>
        <w:t>la</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ge</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amount</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8"/>
          <w:sz w:val="20"/>
          <w:szCs w:val="20"/>
        </w:rPr>
        <w:t>computational  and</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sz w:val="20"/>
          <w:szCs w:val="20"/>
        </w:rPr>
        <w:t xml:space="preserve">net-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ing</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p</w:t>
      </w:r>
      <w:r w:rsidRPr="00B72469">
        <w:rPr>
          <w:rFonts w:ascii="Times New Roman" w:eastAsia="Arial" w:hAnsi="Times New Roman" w:cs="Times New Roman"/>
          <w:spacing w:val="-4"/>
          <w:w w:val="88"/>
          <w:sz w:val="20"/>
          <w:szCs w:val="20"/>
        </w:rPr>
        <w:t>o</w:t>
      </w:r>
      <w:r w:rsidRPr="00B72469">
        <w:rPr>
          <w:rFonts w:ascii="Times New Roman" w:eastAsia="Arial" w:hAnsi="Times New Roman" w:cs="Times New Roman"/>
          <w:w w:val="88"/>
          <w:sz w:val="20"/>
          <w:szCs w:val="20"/>
        </w:rPr>
        <w:t>we</w:t>
      </w:r>
      <w:r w:rsidRPr="00B72469">
        <w:rPr>
          <w:rFonts w:ascii="Times New Roman" w:eastAsia="Arial" w:hAnsi="Times New Roman" w:cs="Times New Roman"/>
          <w:spacing w:val="-7"/>
          <w:w w:val="88"/>
          <w:sz w:val="20"/>
          <w:szCs w:val="20"/>
        </w:rPr>
        <w:t>r</w:t>
      </w:r>
      <w:r w:rsidRPr="00B72469">
        <w:rPr>
          <w:rFonts w:ascii="Times New Roman" w:eastAsia="Arial" w:hAnsi="Times New Roman" w:cs="Times New Roman"/>
          <w:w w:val="88"/>
          <w:sz w:val="20"/>
          <w:szCs w:val="20"/>
        </w:rPr>
        <w:t>,</w:t>
      </w:r>
      <w:r w:rsidRPr="00B72469">
        <w:rPr>
          <w:rFonts w:ascii="Times New Roman" w:eastAsia="Arial" w:hAnsi="Times New Roman" w:cs="Times New Roman"/>
          <w:spacing w:val="48"/>
          <w:w w:val="88"/>
          <w:sz w:val="20"/>
          <w:szCs w:val="20"/>
        </w:rPr>
        <w:t xml:space="preserve"> </w:t>
      </w:r>
      <w:r w:rsidRPr="00B72469">
        <w:rPr>
          <w:rFonts w:ascii="Times New Roman" w:eastAsia="Arial" w:hAnsi="Times New Roman" w:cs="Times New Roman"/>
          <w:w w:val="88"/>
          <w:sz w:val="20"/>
          <w:szCs w:val="20"/>
        </w:rPr>
        <w:t>e.g.,</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cloud.</w:t>
      </w:r>
      <w:r w:rsidRPr="00B72469">
        <w:rPr>
          <w:rFonts w:ascii="Times New Roman" w:eastAsia="Arial" w:hAnsi="Times New Roman" w:cs="Times New Roman"/>
          <w:spacing w:val="42"/>
          <w:sz w:val="20"/>
          <w:szCs w:val="20"/>
        </w:rPr>
        <w:t xml:space="preserve"> </w:t>
      </w:r>
      <w:r w:rsidRPr="00B72469">
        <w:rPr>
          <w:rFonts w:ascii="Times New Roman" w:eastAsia="Arial" w:hAnsi="Times New Roman" w:cs="Times New Roman"/>
          <w:w w:val="93"/>
          <w:sz w:val="20"/>
          <w:szCs w:val="20"/>
        </w:rPr>
        <w:t>Specificall</w:t>
      </w:r>
      <w:r w:rsidRPr="00B72469">
        <w:rPr>
          <w:rFonts w:ascii="Times New Roman" w:eastAsia="Arial" w:hAnsi="Times New Roman" w:cs="Times New Roman"/>
          <w:spacing w:val="-12"/>
          <w:w w:val="93"/>
          <w:sz w:val="20"/>
          <w:szCs w:val="20"/>
        </w:rPr>
        <w:t>y</w:t>
      </w:r>
      <w:r w:rsidRPr="00B72469">
        <w:rPr>
          <w:rFonts w:ascii="Times New Roman" w:eastAsia="Arial" w:hAnsi="Times New Roman" w:cs="Times New Roman"/>
          <w:w w:val="93"/>
          <w:sz w:val="20"/>
          <w:szCs w:val="20"/>
        </w:rPr>
        <w:t>,</w:t>
      </w:r>
      <w:r w:rsidRPr="00B72469">
        <w:rPr>
          <w:rFonts w:ascii="Times New Roman" w:eastAsia="Arial" w:hAnsi="Times New Roman" w:cs="Times New Roman"/>
          <w:spacing w:val="38"/>
          <w:w w:val="93"/>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 xml:space="preserve">con- </w:t>
      </w:r>
      <w:r w:rsidRPr="00B72469">
        <w:rPr>
          <w:rFonts w:ascii="Times New Roman" w:eastAsia="Arial" w:hAnsi="Times New Roman" w:cs="Times New Roman"/>
          <w:w w:val="87"/>
          <w:sz w:val="20"/>
          <w:szCs w:val="20"/>
        </w:rPr>
        <w:t>sider</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w w:val="87"/>
          <w:sz w:val="20"/>
          <w:szCs w:val="20"/>
        </w:rPr>
        <w:t>smartphone-class</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vices</w:t>
      </w:r>
      <w:r w:rsidRPr="00B72469">
        <w:rPr>
          <w:rFonts w:ascii="Times New Roman" w:eastAsia="Arial" w:hAnsi="Times New Roman" w:cs="Times New Roman"/>
          <w:spacing w:val="30"/>
          <w:w w:val="87"/>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2"/>
          <w:sz w:val="20"/>
          <w:szCs w:val="20"/>
        </w:rPr>
        <w:t>reliable</w:t>
      </w:r>
      <w:r w:rsidRPr="00B72469">
        <w:rPr>
          <w:rFonts w:ascii="Times New Roman" w:eastAsia="Arial" w:hAnsi="Times New Roman" w:cs="Times New Roman"/>
          <w:spacing w:val="25"/>
          <w:w w:val="92"/>
          <w:sz w:val="20"/>
          <w:szCs w:val="20"/>
        </w:rPr>
        <w:t xml:space="preserve"> </w:t>
      </w:r>
      <w:r w:rsidRPr="00B72469">
        <w:rPr>
          <w:rFonts w:ascii="Times New Roman" w:eastAsia="Arial" w:hAnsi="Times New Roman" w:cs="Times New Roman"/>
          <w:sz w:val="20"/>
          <w:szCs w:val="20"/>
        </w:rPr>
        <w:t>cellular</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 xml:space="preserve">net-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3"/>
          <w:sz w:val="20"/>
          <w:szCs w:val="20"/>
        </w:rPr>
        <w:t>connect</w:t>
      </w:r>
      <w:r w:rsidRPr="00B72469">
        <w:rPr>
          <w:rFonts w:ascii="Times New Roman" w:eastAsia="Arial" w:hAnsi="Times New Roman" w:cs="Times New Roman"/>
          <w:spacing w:val="-5"/>
          <w:w w:val="93"/>
          <w:sz w:val="20"/>
          <w:szCs w:val="20"/>
        </w:rPr>
        <w:t>i</w:t>
      </w:r>
      <w:r w:rsidRPr="00B72469">
        <w:rPr>
          <w:rFonts w:ascii="Times New Roman" w:eastAsia="Arial" w:hAnsi="Times New Roman" w:cs="Times New Roman"/>
          <w:w w:val="93"/>
          <w:sz w:val="20"/>
          <w:szCs w:val="20"/>
        </w:rPr>
        <w:t>vity</w:t>
      </w:r>
      <w:r w:rsidRPr="00B72469">
        <w:rPr>
          <w:rFonts w:ascii="Times New Roman" w:eastAsia="Arial" w:hAnsi="Times New Roman" w:cs="Times New Roman"/>
          <w:spacing w:val="29"/>
          <w:w w:val="93"/>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hundreds</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Kbps</w:t>
      </w:r>
      <w:r w:rsidRPr="00B72469">
        <w:rPr>
          <w:rFonts w:ascii="Times New Roman" w:eastAsia="Arial" w:hAnsi="Times New Roman" w:cs="Times New Roman"/>
          <w:spacing w:val="-18"/>
          <w:sz w:val="20"/>
          <w:szCs w:val="20"/>
        </w:rPr>
        <w:t xml:space="preserve"> </w:t>
      </w:r>
      <w:proofErr w:type="gramStart"/>
      <w:r w:rsidRPr="00B72469">
        <w:rPr>
          <w:rFonts w:ascii="Times New Roman" w:eastAsia="Arial" w:hAnsi="Times New Roman" w:cs="Times New Roman"/>
          <w:w w:val="85"/>
          <w:sz w:val="20"/>
          <w:szCs w:val="20"/>
        </w:rPr>
        <w:t xml:space="preserve">throughput </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w w:val="85"/>
          <w:sz w:val="20"/>
          <w:szCs w:val="20"/>
        </w:rPr>
        <w:t>as</w:t>
      </w:r>
      <w:proofErr w:type="gramEnd"/>
    </w:p>
    <w:p w14:paraId="0AFED1BA" w14:textId="77777777" w:rsidR="00676FEB" w:rsidRPr="00B72469" w:rsidRDefault="00676FEB" w:rsidP="00676FEB">
      <w:pPr>
        <w:spacing w:before="78" w:after="0" w:line="240" w:lineRule="auto"/>
        <w:ind w:left="-27" w:right="510"/>
        <w:jc w:val="center"/>
        <w:rPr>
          <w:rFonts w:ascii="Times New Roman" w:eastAsia="Lucida Sans" w:hAnsi="Times New Roman" w:cs="Times New Roman"/>
          <w:sz w:val="8"/>
          <w:szCs w:val="8"/>
        </w:rPr>
      </w:pPr>
      <w:r w:rsidRPr="00B72469">
        <w:rPr>
          <w:rFonts w:ascii="Times New Roman" w:hAnsi="Times New Roman" w:cs="Times New Roman"/>
        </w:rPr>
        <w:br w:type="column"/>
      </w:r>
      <w:r w:rsidRPr="00B72469">
        <w:rPr>
          <w:rFonts w:ascii="Times New Roman" w:eastAsia="Lucida Sans" w:hAnsi="Times New Roman" w:cs="Times New Roman"/>
          <w:w w:val="107"/>
          <w:sz w:val="8"/>
          <w:szCs w:val="8"/>
        </w:rPr>
        <w:lastRenderedPageBreak/>
        <w:t>Tow</w:t>
      </w:r>
      <w:r w:rsidRPr="00B72469">
        <w:rPr>
          <w:rFonts w:ascii="Times New Roman" w:eastAsia="Lucida Sans" w:hAnsi="Times New Roman" w:cs="Times New Roman"/>
          <w:w w:val="128"/>
          <w:sz w:val="8"/>
          <w:szCs w:val="8"/>
        </w:rPr>
        <w:t>er-</w:t>
      </w:r>
      <w:r w:rsidRPr="00B72469">
        <w:rPr>
          <w:rFonts w:ascii="Times New Roman" w:eastAsia="Lucida Sans" w:hAnsi="Times New Roman" w:cs="Times New Roman"/>
          <w:w w:val="106"/>
          <w:sz w:val="8"/>
          <w:szCs w:val="8"/>
        </w:rPr>
        <w:t>m</w:t>
      </w:r>
      <w:r w:rsidRPr="00B72469">
        <w:rPr>
          <w:rFonts w:ascii="Times New Roman" w:eastAsia="Lucida Sans" w:hAnsi="Times New Roman" w:cs="Times New Roman"/>
          <w:w w:val="107"/>
          <w:sz w:val="8"/>
          <w:szCs w:val="8"/>
        </w:rPr>
        <w:t>ou</w:t>
      </w:r>
      <w:r w:rsidRPr="00B72469">
        <w:rPr>
          <w:rFonts w:ascii="Times New Roman" w:eastAsia="Lucida Sans" w:hAnsi="Times New Roman" w:cs="Times New Roman"/>
          <w:w w:val="106"/>
          <w:sz w:val="8"/>
          <w:szCs w:val="8"/>
        </w:rPr>
        <w:t>n</w:t>
      </w:r>
      <w:r w:rsidRPr="00B72469">
        <w:rPr>
          <w:rFonts w:ascii="Times New Roman" w:eastAsia="Lucida Sans" w:hAnsi="Times New Roman" w:cs="Times New Roman"/>
          <w:w w:val="107"/>
          <w:sz w:val="8"/>
          <w:szCs w:val="8"/>
        </w:rPr>
        <w:t>t</w:t>
      </w:r>
    </w:p>
    <w:p w14:paraId="0AFED1BB" w14:textId="77777777" w:rsidR="00676FEB" w:rsidRPr="00B72469" w:rsidRDefault="00676FEB" w:rsidP="00676FEB">
      <w:pPr>
        <w:spacing w:before="7" w:after="0" w:line="240" w:lineRule="auto"/>
        <w:ind w:left="89" w:right="626"/>
        <w:jc w:val="center"/>
        <w:rPr>
          <w:rFonts w:ascii="Times New Roman" w:eastAsia="Lucida Sans" w:hAnsi="Times New Roman" w:cs="Times New Roman"/>
          <w:sz w:val="8"/>
          <w:szCs w:val="8"/>
        </w:rPr>
      </w:pPr>
      <w:r w:rsidRPr="00B72469">
        <w:rPr>
          <w:rFonts w:ascii="Times New Roman" w:eastAsia="Lucida Sans" w:hAnsi="Times New Roman" w:cs="Times New Roman"/>
          <w:w w:val="107"/>
          <w:sz w:val="8"/>
          <w:szCs w:val="8"/>
        </w:rPr>
        <w:t>A</w:t>
      </w:r>
      <w:r w:rsidRPr="00B72469">
        <w:rPr>
          <w:rFonts w:ascii="Times New Roman" w:eastAsia="Lucida Sans" w:hAnsi="Times New Roman" w:cs="Times New Roman"/>
          <w:w w:val="106"/>
          <w:sz w:val="8"/>
          <w:szCs w:val="8"/>
        </w:rPr>
        <w:t>n</w:t>
      </w:r>
      <w:r w:rsidRPr="00B72469">
        <w:rPr>
          <w:rFonts w:ascii="Times New Roman" w:eastAsia="Lucida Sans" w:hAnsi="Times New Roman" w:cs="Times New Roman"/>
          <w:w w:val="107"/>
          <w:sz w:val="8"/>
          <w:szCs w:val="8"/>
        </w:rPr>
        <w:t>te</w:t>
      </w:r>
      <w:r w:rsidRPr="00B72469">
        <w:rPr>
          <w:rFonts w:ascii="Times New Roman" w:eastAsia="Lucida Sans" w:hAnsi="Times New Roman" w:cs="Times New Roman"/>
          <w:w w:val="106"/>
          <w:sz w:val="8"/>
          <w:szCs w:val="8"/>
        </w:rPr>
        <w:t>nn</w:t>
      </w:r>
      <w:r w:rsidRPr="00B72469">
        <w:rPr>
          <w:rFonts w:ascii="Times New Roman" w:eastAsia="Lucida Sans" w:hAnsi="Times New Roman" w:cs="Times New Roman"/>
          <w:w w:val="107"/>
          <w:sz w:val="8"/>
          <w:szCs w:val="8"/>
        </w:rPr>
        <w:t>a</w:t>
      </w:r>
    </w:p>
    <w:p w14:paraId="0AFED1BC" w14:textId="77777777" w:rsidR="00676FEB" w:rsidRPr="00B72469" w:rsidRDefault="00676FEB" w:rsidP="00676FEB">
      <w:pPr>
        <w:spacing w:after="0" w:line="140" w:lineRule="exact"/>
        <w:rPr>
          <w:rFonts w:ascii="Times New Roman" w:hAnsi="Times New Roman" w:cs="Times New Roman"/>
          <w:sz w:val="14"/>
          <w:szCs w:val="14"/>
        </w:rPr>
      </w:pPr>
    </w:p>
    <w:p w14:paraId="0AFED1BD" w14:textId="77777777" w:rsidR="00676FEB" w:rsidRPr="00B72469" w:rsidRDefault="00676FEB" w:rsidP="00676FEB">
      <w:pPr>
        <w:spacing w:after="0" w:line="200" w:lineRule="exact"/>
        <w:rPr>
          <w:rFonts w:ascii="Times New Roman" w:hAnsi="Times New Roman" w:cs="Times New Roman"/>
          <w:sz w:val="20"/>
          <w:szCs w:val="20"/>
        </w:rPr>
      </w:pPr>
    </w:p>
    <w:p w14:paraId="0AFED1BE" w14:textId="77777777" w:rsidR="00676FEB" w:rsidRPr="00B72469" w:rsidRDefault="00676FEB" w:rsidP="00676FEB">
      <w:pPr>
        <w:spacing w:after="0" w:line="240" w:lineRule="auto"/>
        <w:ind w:left="501" w:right="-53"/>
        <w:rPr>
          <w:rFonts w:ascii="Times New Roman" w:eastAsia="Lucida Sans" w:hAnsi="Times New Roman" w:cs="Times New Roman"/>
          <w:sz w:val="8"/>
          <w:szCs w:val="8"/>
        </w:rPr>
      </w:pPr>
      <w:r w:rsidRPr="00B72469">
        <w:rPr>
          <w:rFonts w:ascii="Times New Roman" w:hAnsi="Times New Roman" w:cs="Times New Roman"/>
          <w:noProof/>
        </w:rPr>
        <mc:AlternateContent>
          <mc:Choice Requires="wpg">
            <w:drawing>
              <wp:anchor distT="0" distB="0" distL="114300" distR="114300" simplePos="0" relativeHeight="251848704" behindDoc="1" locked="0" layoutInCell="1" allowOverlap="1" wp14:anchorId="0AFED53C" wp14:editId="0AFED53D">
                <wp:simplePos x="0" y="0"/>
                <wp:positionH relativeFrom="page">
                  <wp:posOffset>5385435</wp:posOffset>
                </wp:positionH>
                <wp:positionV relativeFrom="paragraph">
                  <wp:posOffset>207645</wp:posOffset>
                </wp:positionV>
                <wp:extent cx="158115" cy="417195"/>
                <wp:effectExtent l="3810" t="0" r="0" b="0"/>
                <wp:wrapNone/>
                <wp:docPr id="14631" name="Group 146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8115" cy="417195"/>
                          <a:chOff x="8481" y="327"/>
                          <a:chExt cx="249" cy="657"/>
                        </a:xfrm>
                      </wpg:grpSpPr>
                      <wpg:grpSp>
                        <wpg:cNvPr id="14632" name="Group 4978"/>
                        <wpg:cNvGrpSpPr>
                          <a:grpSpLocks/>
                        </wpg:cNvGrpSpPr>
                        <wpg:grpSpPr bwMode="auto">
                          <a:xfrm>
                            <a:off x="8485" y="435"/>
                            <a:ext cx="79" cy="84"/>
                            <a:chOff x="8485" y="435"/>
                            <a:chExt cx="79" cy="84"/>
                          </a:xfrm>
                        </wpg:grpSpPr>
                        <wps:wsp>
                          <wps:cNvPr id="14633" name="Freeform 4979"/>
                          <wps:cNvSpPr>
                            <a:spLocks/>
                          </wps:cNvSpPr>
                          <wps:spPr bwMode="auto">
                            <a:xfrm>
                              <a:off x="8485" y="435"/>
                              <a:ext cx="79" cy="84"/>
                            </a:xfrm>
                            <a:custGeom>
                              <a:avLst/>
                              <a:gdLst>
                                <a:gd name="T0" fmla="+- 0 8564 8485"/>
                                <a:gd name="T1" fmla="*/ T0 w 79"/>
                                <a:gd name="T2" fmla="+- 0 435 435"/>
                                <a:gd name="T3" fmla="*/ 435 h 84"/>
                                <a:gd name="T4" fmla="+- 0 8498 8485"/>
                                <a:gd name="T5" fmla="*/ T4 w 79"/>
                                <a:gd name="T6" fmla="+- 0 470 435"/>
                                <a:gd name="T7" fmla="*/ 470 h 84"/>
                                <a:gd name="T8" fmla="+- 0 8485 8485"/>
                                <a:gd name="T9" fmla="*/ T8 w 79"/>
                                <a:gd name="T10" fmla="+- 0 506 435"/>
                                <a:gd name="T11" fmla="*/ 506 h 84"/>
                                <a:gd name="T12" fmla="+- 0 8504 8485"/>
                                <a:gd name="T13" fmla="*/ T12 w 79"/>
                                <a:gd name="T14" fmla="+- 0 519 435"/>
                                <a:gd name="T15" fmla="*/ 519 h 84"/>
                                <a:gd name="T16" fmla="+- 0 8521 8485"/>
                                <a:gd name="T17" fmla="*/ T16 w 79"/>
                                <a:gd name="T18" fmla="+- 0 517 435"/>
                                <a:gd name="T19" fmla="*/ 517 h 84"/>
                                <a:gd name="T20" fmla="+- 0 8526 8485"/>
                                <a:gd name="T21" fmla="*/ T20 w 79"/>
                                <a:gd name="T22" fmla="+- 0 503 435"/>
                                <a:gd name="T23" fmla="*/ 503 h 84"/>
                                <a:gd name="T24" fmla="+- 0 8536 8485"/>
                                <a:gd name="T25" fmla="*/ T24 w 79"/>
                                <a:gd name="T26" fmla="+- 0 480 435"/>
                                <a:gd name="T27" fmla="*/ 480 h 84"/>
                                <a:gd name="T28" fmla="+- 0 8547 8485"/>
                                <a:gd name="T29" fmla="*/ T28 w 79"/>
                                <a:gd name="T30" fmla="+- 0 456 435"/>
                                <a:gd name="T31" fmla="*/ 456 h 84"/>
                                <a:gd name="T32" fmla="+- 0 8558 8485"/>
                                <a:gd name="T33" fmla="*/ T32 w 79"/>
                                <a:gd name="T34" fmla="+- 0 438 435"/>
                                <a:gd name="T35" fmla="*/ 438 h 84"/>
                                <a:gd name="T36" fmla="+- 0 8564 8485"/>
                                <a:gd name="T37" fmla="*/ T36 w 79"/>
                                <a:gd name="T38" fmla="+- 0 435 435"/>
                                <a:gd name="T39"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3" y="35"/>
                                  </a:lnTo>
                                  <a:lnTo>
                                    <a:pt x="0" y="71"/>
                                  </a:lnTo>
                                  <a:lnTo>
                                    <a:pt x="19" y="84"/>
                                  </a:lnTo>
                                  <a:lnTo>
                                    <a:pt x="36" y="82"/>
                                  </a:lnTo>
                                  <a:lnTo>
                                    <a:pt x="41" y="68"/>
                                  </a:lnTo>
                                  <a:lnTo>
                                    <a:pt x="51" y="45"/>
                                  </a:lnTo>
                                  <a:lnTo>
                                    <a:pt x="62" y="21"/>
                                  </a:lnTo>
                                  <a:lnTo>
                                    <a:pt x="73" y="3"/>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34" name="Group 4980"/>
                        <wpg:cNvGrpSpPr>
                          <a:grpSpLocks/>
                        </wpg:cNvGrpSpPr>
                        <wpg:grpSpPr bwMode="auto">
                          <a:xfrm>
                            <a:off x="8631" y="435"/>
                            <a:ext cx="79" cy="84"/>
                            <a:chOff x="8631" y="435"/>
                            <a:chExt cx="79" cy="84"/>
                          </a:xfrm>
                        </wpg:grpSpPr>
                        <wps:wsp>
                          <wps:cNvPr id="14635" name="Freeform 4981"/>
                          <wps:cNvSpPr>
                            <a:spLocks/>
                          </wps:cNvSpPr>
                          <wps:spPr bwMode="auto">
                            <a:xfrm>
                              <a:off x="8631" y="435"/>
                              <a:ext cx="79" cy="84"/>
                            </a:xfrm>
                            <a:custGeom>
                              <a:avLst/>
                              <a:gdLst>
                                <a:gd name="T0" fmla="+- 0 8631 8631"/>
                                <a:gd name="T1" fmla="*/ T0 w 79"/>
                                <a:gd name="T2" fmla="+- 0 435 435"/>
                                <a:gd name="T3" fmla="*/ 435 h 84"/>
                                <a:gd name="T4" fmla="+- 0 8668 8631"/>
                                <a:gd name="T5" fmla="*/ T4 w 79"/>
                                <a:gd name="T6" fmla="+- 0 503 435"/>
                                <a:gd name="T7" fmla="*/ 503 h 84"/>
                                <a:gd name="T8" fmla="+- 0 8674 8631"/>
                                <a:gd name="T9" fmla="*/ T8 w 79"/>
                                <a:gd name="T10" fmla="+- 0 517 435"/>
                                <a:gd name="T11" fmla="*/ 517 h 84"/>
                                <a:gd name="T12" fmla="+- 0 8691 8631"/>
                                <a:gd name="T13" fmla="*/ T12 w 79"/>
                                <a:gd name="T14" fmla="+- 0 519 435"/>
                                <a:gd name="T15" fmla="*/ 519 h 84"/>
                                <a:gd name="T16" fmla="+- 0 8709 8631"/>
                                <a:gd name="T17" fmla="*/ T16 w 79"/>
                                <a:gd name="T18" fmla="+- 0 506 435"/>
                                <a:gd name="T19" fmla="*/ 506 h 84"/>
                                <a:gd name="T20" fmla="+- 0 8706 8631"/>
                                <a:gd name="T21" fmla="*/ T20 w 79"/>
                                <a:gd name="T22" fmla="+- 0 488 435"/>
                                <a:gd name="T23" fmla="*/ 488 h 84"/>
                                <a:gd name="T24" fmla="+- 0 8697 8631"/>
                                <a:gd name="T25" fmla="*/ T24 w 79"/>
                                <a:gd name="T26" fmla="+- 0 470 435"/>
                                <a:gd name="T27" fmla="*/ 470 h 84"/>
                                <a:gd name="T28" fmla="+- 0 8676 8631"/>
                                <a:gd name="T29" fmla="*/ T28 w 79"/>
                                <a:gd name="T30" fmla="+- 0 450 435"/>
                                <a:gd name="T31" fmla="*/ 450 h 84"/>
                                <a:gd name="T32" fmla="+- 0 8654 8631"/>
                                <a:gd name="T33" fmla="*/ T32 w 79"/>
                                <a:gd name="T34" fmla="+- 0 439 435"/>
                                <a:gd name="T35" fmla="*/ 439 h 84"/>
                                <a:gd name="T36" fmla="+- 0 8637 8631"/>
                                <a:gd name="T37" fmla="*/ T36 w 79"/>
                                <a:gd name="T38" fmla="+- 0 435 435"/>
                                <a:gd name="T39" fmla="*/ 435 h 84"/>
                                <a:gd name="T40" fmla="+- 0 8631 8631"/>
                                <a:gd name="T41" fmla="*/ T40 w 79"/>
                                <a:gd name="T42" fmla="+- 0 435 435"/>
                                <a:gd name="T43"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7" y="68"/>
                                  </a:lnTo>
                                  <a:lnTo>
                                    <a:pt x="43" y="82"/>
                                  </a:lnTo>
                                  <a:lnTo>
                                    <a:pt x="60" y="84"/>
                                  </a:lnTo>
                                  <a:lnTo>
                                    <a:pt x="78" y="71"/>
                                  </a:lnTo>
                                  <a:lnTo>
                                    <a:pt x="75" y="53"/>
                                  </a:lnTo>
                                  <a:lnTo>
                                    <a:pt x="66" y="35"/>
                                  </a:lnTo>
                                  <a:lnTo>
                                    <a:pt x="45" y="15"/>
                                  </a:lnTo>
                                  <a:lnTo>
                                    <a:pt x="23" y="4"/>
                                  </a:lnTo>
                                  <a:lnTo>
                                    <a:pt x="6" y="0"/>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36" name="Group 4982"/>
                        <wpg:cNvGrpSpPr>
                          <a:grpSpLocks/>
                        </wpg:cNvGrpSpPr>
                        <wpg:grpSpPr bwMode="auto">
                          <a:xfrm>
                            <a:off x="8523" y="426"/>
                            <a:ext cx="149" cy="134"/>
                            <a:chOff x="8523" y="426"/>
                            <a:chExt cx="149" cy="134"/>
                          </a:xfrm>
                        </wpg:grpSpPr>
                        <wps:wsp>
                          <wps:cNvPr id="14637" name="Freeform 4983"/>
                          <wps:cNvSpPr>
                            <a:spLocks/>
                          </wps:cNvSpPr>
                          <wps:spPr bwMode="auto">
                            <a:xfrm>
                              <a:off x="8523" y="426"/>
                              <a:ext cx="149" cy="134"/>
                            </a:xfrm>
                            <a:custGeom>
                              <a:avLst/>
                              <a:gdLst>
                                <a:gd name="T0" fmla="+- 0 8570 8523"/>
                                <a:gd name="T1" fmla="*/ T0 w 149"/>
                                <a:gd name="T2" fmla="+- 0 426 426"/>
                                <a:gd name="T3" fmla="*/ 426 h 134"/>
                                <a:gd name="T4" fmla="+- 0 8529 8523"/>
                                <a:gd name="T5" fmla="*/ T4 w 149"/>
                                <a:gd name="T6" fmla="+- 0 490 426"/>
                                <a:gd name="T7" fmla="*/ 490 h 134"/>
                                <a:gd name="T8" fmla="+- 0 8523 8523"/>
                                <a:gd name="T9" fmla="*/ T8 w 149"/>
                                <a:gd name="T10" fmla="+- 0 537 426"/>
                                <a:gd name="T11" fmla="*/ 537 h 134"/>
                                <a:gd name="T12" fmla="+- 0 8529 8523"/>
                                <a:gd name="T13" fmla="*/ T12 w 149"/>
                                <a:gd name="T14" fmla="+- 0 541 426"/>
                                <a:gd name="T15" fmla="*/ 541 h 134"/>
                                <a:gd name="T16" fmla="+- 0 8543 8523"/>
                                <a:gd name="T17" fmla="*/ T16 w 149"/>
                                <a:gd name="T18" fmla="+- 0 548 426"/>
                                <a:gd name="T19" fmla="*/ 548 h 134"/>
                                <a:gd name="T20" fmla="+- 0 8563 8523"/>
                                <a:gd name="T21" fmla="*/ T20 w 149"/>
                                <a:gd name="T22" fmla="+- 0 554 426"/>
                                <a:gd name="T23" fmla="*/ 554 h 134"/>
                                <a:gd name="T24" fmla="+- 0 8591 8523"/>
                                <a:gd name="T25" fmla="*/ T24 w 149"/>
                                <a:gd name="T26" fmla="+- 0 559 426"/>
                                <a:gd name="T27" fmla="*/ 559 h 134"/>
                                <a:gd name="T28" fmla="+- 0 8626 8523"/>
                                <a:gd name="T29" fmla="*/ T28 w 149"/>
                                <a:gd name="T30" fmla="+- 0 560 426"/>
                                <a:gd name="T31" fmla="*/ 560 h 134"/>
                                <a:gd name="T32" fmla="+- 0 8650 8523"/>
                                <a:gd name="T33" fmla="*/ T32 w 149"/>
                                <a:gd name="T34" fmla="+- 0 551 426"/>
                                <a:gd name="T35" fmla="*/ 551 h 134"/>
                                <a:gd name="T36" fmla="+- 0 8666 8523"/>
                                <a:gd name="T37" fmla="*/ T36 w 149"/>
                                <a:gd name="T38" fmla="+- 0 541 426"/>
                                <a:gd name="T39" fmla="*/ 541 h 134"/>
                                <a:gd name="T40" fmla="+- 0 8672 8523"/>
                                <a:gd name="T41" fmla="*/ T40 w 149"/>
                                <a:gd name="T42" fmla="+- 0 537 426"/>
                                <a:gd name="T43" fmla="*/ 537 h 134"/>
                                <a:gd name="T44" fmla="+- 0 8672 8523"/>
                                <a:gd name="T45" fmla="*/ T44 w 149"/>
                                <a:gd name="T46" fmla="+- 0 532 426"/>
                                <a:gd name="T47" fmla="*/ 532 h 134"/>
                                <a:gd name="T48" fmla="+- 0 8647 8523"/>
                                <a:gd name="T49" fmla="*/ T48 w 149"/>
                                <a:gd name="T50" fmla="+- 0 458 426"/>
                                <a:gd name="T51" fmla="*/ 458 h 134"/>
                                <a:gd name="T52" fmla="+- 0 8570 8523"/>
                                <a:gd name="T53" fmla="*/ T52 w 149"/>
                                <a:gd name="T54" fmla="+- 0 426 426"/>
                                <a:gd name="T55" fmla="*/ 426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6" y="64"/>
                                  </a:lnTo>
                                  <a:lnTo>
                                    <a:pt x="0" y="111"/>
                                  </a:lnTo>
                                  <a:lnTo>
                                    <a:pt x="6" y="115"/>
                                  </a:lnTo>
                                  <a:lnTo>
                                    <a:pt x="20" y="122"/>
                                  </a:lnTo>
                                  <a:lnTo>
                                    <a:pt x="40" y="128"/>
                                  </a:lnTo>
                                  <a:lnTo>
                                    <a:pt x="68" y="133"/>
                                  </a:lnTo>
                                  <a:lnTo>
                                    <a:pt x="103" y="134"/>
                                  </a:lnTo>
                                  <a:lnTo>
                                    <a:pt x="127" y="125"/>
                                  </a:lnTo>
                                  <a:lnTo>
                                    <a:pt x="143" y="115"/>
                                  </a:lnTo>
                                  <a:lnTo>
                                    <a:pt x="149" y="111"/>
                                  </a:lnTo>
                                  <a:lnTo>
                                    <a:pt x="149" y="106"/>
                                  </a:lnTo>
                                  <a:lnTo>
                                    <a:pt x="124"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38" name="Group 4984"/>
                        <wpg:cNvGrpSpPr>
                          <a:grpSpLocks/>
                        </wpg:cNvGrpSpPr>
                        <wpg:grpSpPr bwMode="auto">
                          <a:xfrm>
                            <a:off x="8540" y="331"/>
                            <a:ext cx="115" cy="115"/>
                            <a:chOff x="8540" y="331"/>
                            <a:chExt cx="115" cy="115"/>
                          </a:xfrm>
                        </wpg:grpSpPr>
                        <wps:wsp>
                          <wps:cNvPr id="14639" name="Freeform 4985"/>
                          <wps:cNvSpPr>
                            <a:spLocks/>
                          </wps:cNvSpPr>
                          <wps:spPr bwMode="auto">
                            <a:xfrm>
                              <a:off x="8540" y="331"/>
                              <a:ext cx="115" cy="115"/>
                            </a:xfrm>
                            <a:custGeom>
                              <a:avLst/>
                              <a:gdLst>
                                <a:gd name="T0" fmla="+- 0 8596 8540"/>
                                <a:gd name="T1" fmla="*/ T0 w 115"/>
                                <a:gd name="T2" fmla="+- 0 331 331"/>
                                <a:gd name="T3" fmla="*/ 331 h 115"/>
                                <a:gd name="T4" fmla="+- 0 8574 8540"/>
                                <a:gd name="T5" fmla="*/ T4 w 115"/>
                                <a:gd name="T6" fmla="+- 0 336 331"/>
                                <a:gd name="T7" fmla="*/ 336 h 115"/>
                                <a:gd name="T8" fmla="+- 0 8556 8540"/>
                                <a:gd name="T9" fmla="*/ T8 w 115"/>
                                <a:gd name="T10" fmla="+- 0 348 331"/>
                                <a:gd name="T11" fmla="*/ 348 h 115"/>
                                <a:gd name="T12" fmla="+- 0 8544 8540"/>
                                <a:gd name="T13" fmla="*/ T12 w 115"/>
                                <a:gd name="T14" fmla="+- 0 366 331"/>
                                <a:gd name="T15" fmla="*/ 366 h 115"/>
                                <a:gd name="T16" fmla="+- 0 8540 8540"/>
                                <a:gd name="T17" fmla="*/ T16 w 115"/>
                                <a:gd name="T18" fmla="+- 0 388 331"/>
                                <a:gd name="T19" fmla="*/ 388 h 115"/>
                                <a:gd name="T20" fmla="+- 0 8540 8540"/>
                                <a:gd name="T21" fmla="*/ T20 w 115"/>
                                <a:gd name="T22" fmla="+- 0 392 331"/>
                                <a:gd name="T23" fmla="*/ 392 h 115"/>
                                <a:gd name="T24" fmla="+- 0 8546 8540"/>
                                <a:gd name="T25" fmla="*/ T24 w 115"/>
                                <a:gd name="T26" fmla="+- 0 413 331"/>
                                <a:gd name="T27" fmla="*/ 413 h 115"/>
                                <a:gd name="T28" fmla="+- 0 8559 8540"/>
                                <a:gd name="T29" fmla="*/ T28 w 115"/>
                                <a:gd name="T30" fmla="+- 0 430 331"/>
                                <a:gd name="T31" fmla="*/ 430 h 115"/>
                                <a:gd name="T32" fmla="+- 0 8577 8540"/>
                                <a:gd name="T33" fmla="*/ T32 w 115"/>
                                <a:gd name="T34" fmla="+- 0 441 331"/>
                                <a:gd name="T35" fmla="*/ 441 h 115"/>
                                <a:gd name="T36" fmla="+- 0 8601 8540"/>
                                <a:gd name="T37" fmla="*/ T36 w 115"/>
                                <a:gd name="T38" fmla="+- 0 445 331"/>
                                <a:gd name="T39" fmla="*/ 445 h 115"/>
                                <a:gd name="T40" fmla="+- 0 8622 8540"/>
                                <a:gd name="T41" fmla="*/ T40 w 115"/>
                                <a:gd name="T42" fmla="+- 0 440 331"/>
                                <a:gd name="T43" fmla="*/ 440 h 115"/>
                                <a:gd name="T44" fmla="+- 0 8639 8540"/>
                                <a:gd name="T45" fmla="*/ T44 w 115"/>
                                <a:gd name="T46" fmla="+- 0 427 331"/>
                                <a:gd name="T47" fmla="*/ 427 h 115"/>
                                <a:gd name="T48" fmla="+- 0 8650 8540"/>
                                <a:gd name="T49" fmla="*/ T48 w 115"/>
                                <a:gd name="T50" fmla="+- 0 409 331"/>
                                <a:gd name="T51" fmla="*/ 409 h 115"/>
                                <a:gd name="T52" fmla="+- 0 8655 8540"/>
                                <a:gd name="T53" fmla="*/ T52 w 115"/>
                                <a:gd name="T54" fmla="+- 0 386 331"/>
                                <a:gd name="T55" fmla="*/ 386 h 115"/>
                                <a:gd name="T56" fmla="+- 0 8649 8540"/>
                                <a:gd name="T57" fmla="*/ T56 w 115"/>
                                <a:gd name="T58" fmla="+- 0 364 331"/>
                                <a:gd name="T59" fmla="*/ 364 h 115"/>
                                <a:gd name="T60" fmla="+- 0 8637 8540"/>
                                <a:gd name="T61" fmla="*/ T60 w 115"/>
                                <a:gd name="T62" fmla="+- 0 347 331"/>
                                <a:gd name="T63" fmla="*/ 347 h 115"/>
                                <a:gd name="T64" fmla="+- 0 8619 8540"/>
                                <a:gd name="T65" fmla="*/ T64 w 115"/>
                                <a:gd name="T66" fmla="+- 0 335 331"/>
                                <a:gd name="T67" fmla="*/ 335 h 115"/>
                                <a:gd name="T68" fmla="+- 0 8596 8540"/>
                                <a:gd name="T69" fmla="*/ T68 w 115"/>
                                <a:gd name="T70" fmla="+- 0 331 331"/>
                                <a:gd name="T71" fmla="*/ 331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6" y="82"/>
                                  </a:lnTo>
                                  <a:lnTo>
                                    <a:pt x="19" y="99"/>
                                  </a:lnTo>
                                  <a:lnTo>
                                    <a:pt x="37" y="110"/>
                                  </a:lnTo>
                                  <a:lnTo>
                                    <a:pt x="61" y="114"/>
                                  </a:lnTo>
                                  <a:lnTo>
                                    <a:pt x="82" y="109"/>
                                  </a:lnTo>
                                  <a:lnTo>
                                    <a:pt x="99" y="96"/>
                                  </a:lnTo>
                                  <a:lnTo>
                                    <a:pt x="110" y="78"/>
                                  </a:lnTo>
                                  <a:lnTo>
                                    <a:pt x="115" y="55"/>
                                  </a:lnTo>
                                  <a:lnTo>
                                    <a:pt x="109" y="33"/>
                                  </a:lnTo>
                                  <a:lnTo>
                                    <a:pt x="97" y="16"/>
                                  </a:lnTo>
                                  <a:lnTo>
                                    <a:pt x="79"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40" name="Picture 4986"/>
                            <pic:cNvPicPr>
                              <a:picLocks noChangeAspect="1" noChangeArrowheads="1"/>
                            </pic:cNvPicPr>
                          </pic:nvPicPr>
                          <pic:blipFill>
                            <a:blip r:embed="rId1370">
                              <a:extLst>
                                <a:ext uri="{28A0092B-C50C-407E-A947-70E740481C1C}">
                                  <a14:useLocalDpi xmlns:a14="http://schemas.microsoft.com/office/drawing/2010/main" val="0"/>
                                </a:ext>
                              </a:extLst>
                            </a:blip>
                            <a:srcRect/>
                            <a:stretch>
                              <a:fillRect/>
                            </a:stretch>
                          </pic:blipFill>
                          <pic:spPr bwMode="auto">
                            <a:xfrm>
                              <a:off x="8489"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41" name="Picture 4987"/>
                            <pic:cNvPicPr>
                              <a:picLocks noChangeAspect="1" noChangeArrowheads="1"/>
                            </pic:cNvPicPr>
                          </pic:nvPicPr>
                          <pic:blipFill>
                            <a:blip r:embed="rId1371">
                              <a:extLst>
                                <a:ext uri="{28A0092B-C50C-407E-A947-70E740481C1C}">
                                  <a14:useLocalDpi xmlns:a14="http://schemas.microsoft.com/office/drawing/2010/main" val="0"/>
                                </a:ext>
                              </a:extLst>
                            </a:blip>
                            <a:srcRect/>
                            <a:stretch>
                              <a:fillRect/>
                            </a:stretch>
                          </pic:blipFill>
                          <pic:spPr bwMode="auto">
                            <a:xfrm>
                              <a:off x="8638"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42" name="Picture 4988"/>
                            <pic:cNvPicPr>
                              <a:picLocks noChangeAspect="1" noChangeArrowheads="1"/>
                            </pic:cNvPicPr>
                          </pic:nvPicPr>
                          <pic:blipFill>
                            <a:blip r:embed="rId1362">
                              <a:extLst>
                                <a:ext uri="{28A0092B-C50C-407E-A947-70E740481C1C}">
                                  <a14:useLocalDpi xmlns:a14="http://schemas.microsoft.com/office/drawing/2010/main" val="0"/>
                                </a:ext>
                              </a:extLst>
                            </a:blip>
                            <a:srcRect/>
                            <a:stretch>
                              <a:fillRect/>
                            </a:stretch>
                          </pic:blipFill>
                          <pic:spPr bwMode="auto">
                            <a:xfrm>
                              <a:off x="8530" y="436"/>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43" name="Group 4989"/>
                        <wpg:cNvGrpSpPr>
                          <a:grpSpLocks/>
                        </wpg:cNvGrpSpPr>
                        <wpg:grpSpPr bwMode="auto">
                          <a:xfrm>
                            <a:off x="8559" y="424"/>
                            <a:ext cx="76" cy="38"/>
                            <a:chOff x="8559" y="424"/>
                            <a:chExt cx="76" cy="38"/>
                          </a:xfrm>
                        </wpg:grpSpPr>
                        <wps:wsp>
                          <wps:cNvPr id="14644" name="Freeform 4990"/>
                          <wps:cNvSpPr>
                            <a:spLocks/>
                          </wps:cNvSpPr>
                          <wps:spPr bwMode="auto">
                            <a:xfrm>
                              <a:off x="8559" y="424"/>
                              <a:ext cx="76" cy="38"/>
                            </a:xfrm>
                            <a:custGeom>
                              <a:avLst/>
                              <a:gdLst>
                                <a:gd name="T0" fmla="+- 0 8596 8559"/>
                                <a:gd name="T1" fmla="*/ T0 w 76"/>
                                <a:gd name="T2" fmla="+- 0 424 424"/>
                                <a:gd name="T3" fmla="*/ 424 h 38"/>
                                <a:gd name="T4" fmla="+- 0 8570 8559"/>
                                <a:gd name="T5" fmla="*/ T4 w 76"/>
                                <a:gd name="T6" fmla="+- 0 429 424"/>
                                <a:gd name="T7" fmla="*/ 429 h 38"/>
                                <a:gd name="T8" fmla="+- 0 8559 8559"/>
                                <a:gd name="T9" fmla="*/ T8 w 76"/>
                                <a:gd name="T10" fmla="+- 0 439 424"/>
                                <a:gd name="T11" fmla="*/ 439 h 38"/>
                                <a:gd name="T12" fmla="+- 0 8563 8559"/>
                                <a:gd name="T13" fmla="*/ T12 w 76"/>
                                <a:gd name="T14" fmla="+- 0 448 424"/>
                                <a:gd name="T15" fmla="*/ 448 h 38"/>
                                <a:gd name="T16" fmla="+- 0 8579 8559"/>
                                <a:gd name="T17" fmla="*/ T16 w 76"/>
                                <a:gd name="T18" fmla="+- 0 458 424"/>
                                <a:gd name="T19" fmla="*/ 458 h 38"/>
                                <a:gd name="T20" fmla="+- 0 8609 8559"/>
                                <a:gd name="T21" fmla="*/ T20 w 76"/>
                                <a:gd name="T22" fmla="+- 0 462 424"/>
                                <a:gd name="T23" fmla="*/ 462 h 38"/>
                                <a:gd name="T24" fmla="+- 0 8630 8559"/>
                                <a:gd name="T25" fmla="*/ T24 w 76"/>
                                <a:gd name="T26" fmla="+- 0 452 424"/>
                                <a:gd name="T27" fmla="*/ 452 h 38"/>
                                <a:gd name="T28" fmla="+- 0 8635 8559"/>
                                <a:gd name="T29" fmla="*/ T28 w 76"/>
                                <a:gd name="T30" fmla="+- 0 438 424"/>
                                <a:gd name="T31" fmla="*/ 438 h 38"/>
                                <a:gd name="T32" fmla="+- 0 8623 8559"/>
                                <a:gd name="T33" fmla="*/ T32 w 76"/>
                                <a:gd name="T34" fmla="+- 0 428 424"/>
                                <a:gd name="T35" fmla="*/ 428 h 38"/>
                                <a:gd name="T36" fmla="+- 0 8596 8559"/>
                                <a:gd name="T37" fmla="*/ T36 w 76"/>
                                <a:gd name="T38" fmla="+- 0 424 424"/>
                                <a:gd name="T39" fmla="*/ 42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7" y="0"/>
                                  </a:moveTo>
                                  <a:lnTo>
                                    <a:pt x="11" y="5"/>
                                  </a:lnTo>
                                  <a:lnTo>
                                    <a:pt x="0" y="15"/>
                                  </a:lnTo>
                                  <a:lnTo>
                                    <a:pt x="4" y="24"/>
                                  </a:lnTo>
                                  <a:lnTo>
                                    <a:pt x="20" y="34"/>
                                  </a:lnTo>
                                  <a:lnTo>
                                    <a:pt x="50" y="38"/>
                                  </a:lnTo>
                                  <a:lnTo>
                                    <a:pt x="71" y="28"/>
                                  </a:lnTo>
                                  <a:lnTo>
                                    <a:pt x="76" y="14"/>
                                  </a:lnTo>
                                  <a:lnTo>
                                    <a:pt x="64" y="4"/>
                                  </a:lnTo>
                                  <a:lnTo>
                                    <a:pt x="3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45" name="Picture 4991"/>
                            <pic:cNvPicPr>
                              <a:picLocks noChangeAspect="1" noChangeArrowheads="1"/>
                            </pic:cNvPicPr>
                          </pic:nvPicPr>
                          <pic:blipFill>
                            <a:blip r:embed="rId1372">
                              <a:extLst>
                                <a:ext uri="{28A0092B-C50C-407E-A947-70E740481C1C}">
                                  <a14:useLocalDpi xmlns:a14="http://schemas.microsoft.com/office/drawing/2010/main" val="0"/>
                                </a:ext>
                              </a:extLst>
                            </a:blip>
                            <a:srcRect/>
                            <a:stretch>
                              <a:fillRect/>
                            </a:stretch>
                          </pic:blipFill>
                          <pic:spPr bwMode="auto">
                            <a:xfrm>
                              <a:off x="8546" y="338"/>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46" name="Group 4992"/>
                        <wpg:cNvGrpSpPr>
                          <a:grpSpLocks/>
                        </wpg:cNvGrpSpPr>
                        <wpg:grpSpPr bwMode="auto">
                          <a:xfrm>
                            <a:off x="8578" y="644"/>
                            <a:ext cx="7" cy="80"/>
                            <a:chOff x="8578" y="644"/>
                            <a:chExt cx="7" cy="80"/>
                          </a:xfrm>
                        </wpg:grpSpPr>
                        <wps:wsp>
                          <wps:cNvPr id="14647" name="Freeform 4993"/>
                          <wps:cNvSpPr>
                            <a:spLocks/>
                          </wps:cNvSpPr>
                          <wps:spPr bwMode="auto">
                            <a:xfrm>
                              <a:off x="8578" y="644"/>
                              <a:ext cx="7" cy="80"/>
                            </a:xfrm>
                            <a:custGeom>
                              <a:avLst/>
                              <a:gdLst>
                                <a:gd name="T0" fmla="+- 0 8578 8578"/>
                                <a:gd name="T1" fmla="*/ T0 w 7"/>
                                <a:gd name="T2" fmla="+- 0 724 644"/>
                                <a:gd name="T3" fmla="*/ 724 h 80"/>
                                <a:gd name="T4" fmla="+- 0 8584 8578"/>
                                <a:gd name="T5" fmla="*/ T4 w 7"/>
                                <a:gd name="T6" fmla="+- 0 644 644"/>
                                <a:gd name="T7" fmla="*/ 644 h 80"/>
                              </a:gdLst>
                              <a:ahLst/>
                              <a:cxnLst>
                                <a:cxn ang="0">
                                  <a:pos x="T1" y="T3"/>
                                </a:cxn>
                                <a:cxn ang="0">
                                  <a:pos x="T5" y="T7"/>
                                </a:cxn>
                              </a:cxnLst>
                              <a:rect l="0" t="0" r="r" b="b"/>
                              <a:pathLst>
                                <a:path w="7" h="80">
                                  <a:moveTo>
                                    <a:pt x="0" y="80"/>
                                  </a:moveTo>
                                  <a:lnTo>
                                    <a:pt x="6"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648" name="Group 4994"/>
                        <wpg:cNvGrpSpPr>
                          <a:grpSpLocks/>
                        </wpg:cNvGrpSpPr>
                        <wpg:grpSpPr bwMode="auto">
                          <a:xfrm>
                            <a:off x="8561" y="582"/>
                            <a:ext cx="47" cy="64"/>
                            <a:chOff x="8561" y="582"/>
                            <a:chExt cx="47" cy="64"/>
                          </a:xfrm>
                        </wpg:grpSpPr>
                        <wps:wsp>
                          <wps:cNvPr id="14649" name="Freeform 4995"/>
                          <wps:cNvSpPr>
                            <a:spLocks/>
                          </wps:cNvSpPr>
                          <wps:spPr bwMode="auto">
                            <a:xfrm>
                              <a:off x="8561" y="582"/>
                              <a:ext cx="47" cy="64"/>
                            </a:xfrm>
                            <a:custGeom>
                              <a:avLst/>
                              <a:gdLst>
                                <a:gd name="T0" fmla="+- 0 8590 8561"/>
                                <a:gd name="T1" fmla="*/ T0 w 47"/>
                                <a:gd name="T2" fmla="+- 0 582 582"/>
                                <a:gd name="T3" fmla="*/ 582 h 64"/>
                                <a:gd name="T4" fmla="+- 0 8561 8561"/>
                                <a:gd name="T5" fmla="*/ T4 w 47"/>
                                <a:gd name="T6" fmla="+- 0 642 582"/>
                                <a:gd name="T7" fmla="*/ 642 h 64"/>
                                <a:gd name="T8" fmla="+- 0 8608 8561"/>
                                <a:gd name="T9" fmla="*/ T8 w 47"/>
                                <a:gd name="T10" fmla="+- 0 647 582"/>
                                <a:gd name="T11" fmla="*/ 647 h 64"/>
                                <a:gd name="T12" fmla="+- 0 8590 8561"/>
                                <a:gd name="T13" fmla="*/ T12 w 47"/>
                                <a:gd name="T14" fmla="+- 0 582 582"/>
                                <a:gd name="T15" fmla="*/ 582 h 64"/>
                              </a:gdLst>
                              <a:ahLst/>
                              <a:cxnLst>
                                <a:cxn ang="0">
                                  <a:pos x="T1" y="T3"/>
                                </a:cxn>
                                <a:cxn ang="0">
                                  <a:pos x="T5" y="T7"/>
                                </a:cxn>
                                <a:cxn ang="0">
                                  <a:pos x="T9" y="T11"/>
                                </a:cxn>
                                <a:cxn ang="0">
                                  <a:pos x="T13" y="T15"/>
                                </a:cxn>
                              </a:cxnLst>
                              <a:rect l="0" t="0" r="r" b="b"/>
                              <a:pathLst>
                                <a:path w="47" h="64">
                                  <a:moveTo>
                                    <a:pt x="29" y="0"/>
                                  </a:moveTo>
                                  <a:lnTo>
                                    <a:pt x="0" y="60"/>
                                  </a:lnTo>
                                  <a:lnTo>
                                    <a:pt x="47" y="65"/>
                                  </a:lnTo>
                                  <a:lnTo>
                                    <a:pt x="2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50" name="Group 4996"/>
                        <wpg:cNvGrpSpPr>
                          <a:grpSpLocks/>
                        </wpg:cNvGrpSpPr>
                        <wpg:grpSpPr bwMode="auto">
                          <a:xfrm>
                            <a:off x="8561" y="582"/>
                            <a:ext cx="47" cy="64"/>
                            <a:chOff x="8561" y="582"/>
                            <a:chExt cx="47" cy="64"/>
                          </a:xfrm>
                        </wpg:grpSpPr>
                        <wps:wsp>
                          <wps:cNvPr id="14651" name="Freeform 4997"/>
                          <wps:cNvSpPr>
                            <a:spLocks/>
                          </wps:cNvSpPr>
                          <wps:spPr bwMode="auto">
                            <a:xfrm>
                              <a:off x="8561" y="582"/>
                              <a:ext cx="47" cy="64"/>
                            </a:xfrm>
                            <a:custGeom>
                              <a:avLst/>
                              <a:gdLst>
                                <a:gd name="T0" fmla="+- 0 8590 8561"/>
                                <a:gd name="T1" fmla="*/ T0 w 47"/>
                                <a:gd name="T2" fmla="+- 0 582 582"/>
                                <a:gd name="T3" fmla="*/ 582 h 64"/>
                                <a:gd name="T4" fmla="+- 0 8561 8561"/>
                                <a:gd name="T5" fmla="*/ T4 w 47"/>
                                <a:gd name="T6" fmla="+- 0 642 582"/>
                                <a:gd name="T7" fmla="*/ 642 h 64"/>
                                <a:gd name="T8" fmla="+- 0 8608 8561"/>
                                <a:gd name="T9" fmla="*/ T8 w 47"/>
                                <a:gd name="T10" fmla="+- 0 647 582"/>
                                <a:gd name="T11" fmla="*/ 647 h 64"/>
                                <a:gd name="T12" fmla="+- 0 8590 8561"/>
                                <a:gd name="T13" fmla="*/ T12 w 47"/>
                                <a:gd name="T14" fmla="+- 0 582 582"/>
                                <a:gd name="T15" fmla="*/ 582 h 64"/>
                              </a:gdLst>
                              <a:ahLst/>
                              <a:cxnLst>
                                <a:cxn ang="0">
                                  <a:pos x="T1" y="T3"/>
                                </a:cxn>
                                <a:cxn ang="0">
                                  <a:pos x="T5" y="T7"/>
                                </a:cxn>
                                <a:cxn ang="0">
                                  <a:pos x="T9" y="T11"/>
                                </a:cxn>
                                <a:cxn ang="0">
                                  <a:pos x="T13" y="T15"/>
                                </a:cxn>
                              </a:cxnLst>
                              <a:rect l="0" t="0" r="r" b="b"/>
                              <a:pathLst>
                                <a:path w="47" h="64">
                                  <a:moveTo>
                                    <a:pt x="29" y="0"/>
                                  </a:moveTo>
                                  <a:lnTo>
                                    <a:pt x="0" y="60"/>
                                  </a:lnTo>
                                  <a:lnTo>
                                    <a:pt x="47" y="65"/>
                                  </a:lnTo>
                                  <a:lnTo>
                                    <a:pt x="29"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52" name="Picture 4998"/>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8512" y="797"/>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53" name="Group 4999"/>
                        <wpg:cNvGrpSpPr>
                          <a:grpSpLocks/>
                        </wpg:cNvGrpSpPr>
                        <wpg:grpSpPr bwMode="auto">
                          <a:xfrm>
                            <a:off x="8554" y="722"/>
                            <a:ext cx="47" cy="64"/>
                            <a:chOff x="8554" y="722"/>
                            <a:chExt cx="47" cy="64"/>
                          </a:xfrm>
                        </wpg:grpSpPr>
                        <wps:wsp>
                          <wps:cNvPr id="14654" name="Freeform 5000"/>
                          <wps:cNvSpPr>
                            <a:spLocks/>
                          </wps:cNvSpPr>
                          <wps:spPr bwMode="auto">
                            <a:xfrm>
                              <a:off x="8554" y="722"/>
                              <a:ext cx="47" cy="64"/>
                            </a:xfrm>
                            <a:custGeom>
                              <a:avLst/>
                              <a:gdLst>
                                <a:gd name="T0" fmla="+- 0 8554 8554"/>
                                <a:gd name="T1" fmla="*/ T0 w 47"/>
                                <a:gd name="T2" fmla="+- 0 722 722"/>
                                <a:gd name="T3" fmla="*/ 722 h 64"/>
                                <a:gd name="T4" fmla="+- 0 8572 8554"/>
                                <a:gd name="T5" fmla="*/ T4 w 47"/>
                                <a:gd name="T6" fmla="+- 0 787 722"/>
                                <a:gd name="T7" fmla="*/ 787 h 64"/>
                                <a:gd name="T8" fmla="+- 0 8601 8554"/>
                                <a:gd name="T9" fmla="*/ T8 w 47"/>
                                <a:gd name="T10" fmla="+- 0 726 722"/>
                                <a:gd name="T11" fmla="*/ 726 h 64"/>
                                <a:gd name="T12" fmla="+- 0 8554 8554"/>
                                <a:gd name="T13" fmla="*/ T12 w 47"/>
                                <a:gd name="T14" fmla="+- 0 722 722"/>
                                <a:gd name="T15" fmla="*/ 722 h 64"/>
                              </a:gdLst>
                              <a:ahLst/>
                              <a:cxnLst>
                                <a:cxn ang="0">
                                  <a:pos x="T1" y="T3"/>
                                </a:cxn>
                                <a:cxn ang="0">
                                  <a:pos x="T5" y="T7"/>
                                </a:cxn>
                                <a:cxn ang="0">
                                  <a:pos x="T9" y="T11"/>
                                </a:cxn>
                                <a:cxn ang="0">
                                  <a:pos x="T13" y="T15"/>
                                </a:cxn>
                              </a:cxnLst>
                              <a:rect l="0" t="0" r="r" b="b"/>
                              <a:pathLst>
                                <a:path w="47" h="64">
                                  <a:moveTo>
                                    <a:pt x="0" y="0"/>
                                  </a:moveTo>
                                  <a:lnTo>
                                    <a:pt x="18" y="65"/>
                                  </a:lnTo>
                                  <a:lnTo>
                                    <a:pt x="47" y="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55" name="Group 5001"/>
                        <wpg:cNvGrpSpPr>
                          <a:grpSpLocks/>
                        </wpg:cNvGrpSpPr>
                        <wpg:grpSpPr bwMode="auto">
                          <a:xfrm>
                            <a:off x="8554" y="722"/>
                            <a:ext cx="47" cy="64"/>
                            <a:chOff x="8554" y="722"/>
                            <a:chExt cx="47" cy="64"/>
                          </a:xfrm>
                        </wpg:grpSpPr>
                        <wps:wsp>
                          <wps:cNvPr id="14656" name="Freeform 5002"/>
                          <wps:cNvSpPr>
                            <a:spLocks/>
                          </wps:cNvSpPr>
                          <wps:spPr bwMode="auto">
                            <a:xfrm>
                              <a:off x="8554" y="722"/>
                              <a:ext cx="47" cy="64"/>
                            </a:xfrm>
                            <a:custGeom>
                              <a:avLst/>
                              <a:gdLst>
                                <a:gd name="T0" fmla="+- 0 8572 8554"/>
                                <a:gd name="T1" fmla="*/ T0 w 47"/>
                                <a:gd name="T2" fmla="+- 0 787 722"/>
                                <a:gd name="T3" fmla="*/ 787 h 64"/>
                                <a:gd name="T4" fmla="+- 0 8601 8554"/>
                                <a:gd name="T5" fmla="*/ T4 w 47"/>
                                <a:gd name="T6" fmla="+- 0 726 722"/>
                                <a:gd name="T7" fmla="*/ 726 h 64"/>
                                <a:gd name="T8" fmla="+- 0 8554 8554"/>
                                <a:gd name="T9" fmla="*/ T8 w 47"/>
                                <a:gd name="T10" fmla="+- 0 722 722"/>
                                <a:gd name="T11" fmla="*/ 722 h 64"/>
                                <a:gd name="T12" fmla="+- 0 8572 8554"/>
                                <a:gd name="T13" fmla="*/ T12 w 47"/>
                                <a:gd name="T14" fmla="+- 0 787 722"/>
                                <a:gd name="T15" fmla="*/ 787 h 64"/>
                              </a:gdLst>
                              <a:ahLst/>
                              <a:cxnLst>
                                <a:cxn ang="0">
                                  <a:pos x="T1" y="T3"/>
                                </a:cxn>
                                <a:cxn ang="0">
                                  <a:pos x="T5" y="T7"/>
                                </a:cxn>
                                <a:cxn ang="0">
                                  <a:pos x="T9" y="T11"/>
                                </a:cxn>
                                <a:cxn ang="0">
                                  <a:pos x="T13" y="T15"/>
                                </a:cxn>
                              </a:cxnLst>
                              <a:rect l="0" t="0" r="r" b="b"/>
                              <a:pathLst>
                                <a:path w="47" h="64">
                                  <a:moveTo>
                                    <a:pt x="18" y="65"/>
                                  </a:moveTo>
                                  <a:lnTo>
                                    <a:pt x="47" y="4"/>
                                  </a:lnTo>
                                  <a:lnTo>
                                    <a:pt x="0" y="0"/>
                                  </a:lnTo>
                                  <a:lnTo>
                                    <a:pt x="18" y="65"/>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57" name="Picture 5003"/>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8609" y="735"/>
                              <a:ext cx="121"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4631" o:spid="_x0000_s1026" style="position:absolute;margin-left:424.05pt;margin-top:16.35pt;width:12.45pt;height:32.85pt;z-index:-251467776;mso-position-horizontal-relative:page" coordorigin="8481,327" coordsize="249,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">
                <v:group id="Group 4978" o:spid="_x0000_s1027" style="position:absolute;left:8485;top:435;width:79;height:84" coordorigin="8485,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EafMQAAADeAAAADwAAAGRycy9kb3ducmV2LnhtbERPS4vCMBC+C/sfwizs&#10;TdP6YqlGEXGXPYjgAxZvQzO2xWZSmtjWf28Ewdt8fM+ZLztTioZqV1hWEA8iEMSp1QVnCk7Hn/43&#10;COeRNZaWScGdHCwXH705Jtq2vKfm4DMRQtglqCD3vkqkdGlOBt3AVsSBu9jaoA+wzqSusQ3hppTD&#10;KJpKgwWHhhwrWueUXg83o+C3xXY1ijfN9npZ38/Hye5/G5NSX5/dagbCU+ff4pf7T4f54+loC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FEafMQAAADeAAAA&#10;DwAAAAAAAAAAAAAAAACqAgAAZHJzL2Rvd25yZXYueG1sUEsFBgAAAAAEAAQA+gAAAJsDAAAAAA==&#10;">
                  <v:shape id="Freeform 4979" o:spid="_x0000_s1028" style="position:absolute;left:8485;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8U+sUA&#10;AADeAAAADwAAAGRycy9kb3ducmV2LnhtbERPTWvCQBC9F/wPyxS8SN1oqpTUVaRU8FJFa+l1yE6T&#10;YHY27K5J6q93C0Jv83ifs1j1phYtOV9ZVjAZJyCIc6srLhScPjdPLyB8QNZYWyYFv+RhtRw8LDDT&#10;tuMDtcdQiBjCPkMFZQhNJqXPSzLox7YhjtyPdQZDhK6Q2mEXw00tp0kylwYrjg0lNvRWUn4+XoyC&#10;c3e9fpj96ctNvt17uw27dGZGSg0f+/UriEB9+Bff3Vsd5z/P0xT+3ok3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7xT6xQAAAN4AAAAPAAAAAAAAAAAAAAAAAJgCAABkcnMv&#10;ZG93bnJldi54bWxQSwUGAAAAAAQABAD1AAAAigMAAAAA&#10;" path="m79,l13,35,,71,19,84,36,82,41,68,51,45,62,21,73,3,79,e" fillcolor="#00aeef" stroked="f">
                    <v:path arrowok="t" o:connecttype="custom" o:connectlocs="79,435;13,470;0,506;19,519;36,517;41,503;51,480;62,456;73,438;79,435" o:connectangles="0,0,0,0,0,0,0,0,0,0"/>
                  </v:shape>
                </v:group>
                <v:group id="Group 4980" o:spid="_x0000_s1029" style="position:absolute;left:8631;top:435;width:79;height:84" coordorigin="8631,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Qnk8QAAADeAAAADwAAAGRycy9kb3ducmV2LnhtbERPS4vCMBC+L/gfwgje&#10;1rTqylKNIqKyB1nwAYu3oRnbYjMpTWzrv98Igrf5+J4zX3amFA3VrrCsIB5GIIhTqwvOFJxP289v&#10;EM4jaywtk4IHOVgueh9zTLRt+UDN0WcihLBLUEHufZVI6dKcDLqhrYgDd7W1QR9gnUldYxvCTSlH&#10;UTSVBgsODTlWtM4pvR3vRsGuxXY1jjfN/nZdPy6nr9+/fUxKDfrdagbCU+ff4pf7R4f5k+l4As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PQnk8QAAADeAAAA&#10;DwAAAAAAAAAAAAAAAACqAgAAZHJzL2Rvd25yZXYueG1sUEsFBgAAAAAEAAQA+gAAAJsDAAAAAA==&#10;">
                  <v:shape id="Freeform 4981" o:spid="_x0000_s1030" style="position:absolute;left:8631;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opFcUA&#10;AADeAAAADwAAAGRycy9kb3ducmV2LnhtbERPS2vCQBC+F/wPywi9FN2oVSS6iogFL23xhdchOybB&#10;7GzY3Sapv75bKPQ2H99zluvOVKIh50vLCkbDBARxZnXJuYLz6W0wB+EDssbKMin4Jg/rVe9piam2&#10;LR+oOYZcxBD2KSooQqhTKX1WkEE/tDVx5G7WGQwRulxqh20MN5UcJ8lMGiw5NhRY07ag7H78Mgru&#10;7ePxbj7PFze6ul2zDx+TqXlR6rnfbRYgAnXhX/zn3us4/3U2mcLvO/EG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SikVxQAAAN4AAAAPAAAAAAAAAAAAAAAAAJgCAABkcnMv&#10;ZG93bnJldi54bWxQSwUGAAAAAAQABAD1AAAAigMAAAAA&#10;" path="m,l37,68r6,14l60,84,78,71,75,53,66,35,45,15,23,4,6,,,e" fillcolor="#00aeef" stroked="f">
                    <v:path arrowok="t" o:connecttype="custom" o:connectlocs="0,435;37,503;43,517;60,519;78,506;75,488;66,470;45,450;23,439;6,435;0,435" o:connectangles="0,0,0,0,0,0,0,0,0,0,0"/>
                  </v:shape>
                </v:group>
                <v:group id="Group 4982" o:spid="_x0000_s1031" style="position:absolute;left:8523;top:426;width:149;height:134" coordorigin="8523,426"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2ocf8QAAADeAAAADwAAAGRycy9kb3ducmV2LnhtbERPTWvCQBC9C/6HZQre&#10;dBO1oaSuIlLFgxSqBfE2ZMckmJ0N2W0S/70rCL3N433OYtWbSrTUuNKygngSgSDOrC45V/B72o4/&#10;QDiPrLGyTAru5GC1HA4WmGrb8Q+1R5+LEMIuRQWF93UqpcsKMugmtiYO3NU2Bn2ATS51g10IN5Wc&#10;RlEiDZYcGgqsaVNQdjv+GQW7Drv1LP5qD7fr5n45vX+fDzEpNXrr158gPPX+X/xy73WYP09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2ocf8QAAADeAAAA&#10;DwAAAAAAAAAAAAAAAACqAgAAZHJzL2Rvd25yZXYueG1sUEsFBgAAAAAEAAQA+gAAAJsDAAAAAA==&#10;">
                  <v:shape id="Freeform 4983" o:spid="_x0000_s1032" style="position:absolute;left:8523;top:426;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gWZcMA&#10;AADeAAAADwAAAGRycy9kb3ducmV2LnhtbERPTWsCMRC9F/wPYYReRBNtUVmNopZCT4WqF2/DZtys&#10;biZLEnX775tCobd5vM9ZrjvXiDuFWHvWMB4pEMSlNzVXGo6H9+EcREzIBhvPpOGbIqxXvaclFsY/&#10;+Ivu+1SJHMKxQA02pbaQMpaWHMaRb4kzd/bBYcowVNIEfORw18iJUlPpsObcYLGlnaXyur85DYdu&#10;8Kas8ttPa4Oq8XQJg+ai9XO/2yxAJOrSv/jP/WHy/Nfpywx+38k3yN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gWZcMAAADeAAAADwAAAAAAAAAAAAAAAACYAgAAZHJzL2Rv&#10;d25yZXYueG1sUEsFBgAAAAAEAAQA9QAAAIgDAAAAAA==&#10;" path="m47,l6,64,,111r6,4l20,122r20,6l68,133r35,1l127,125r16,-10l149,111r,-5l124,32,47,e" fillcolor="#00aeef" stroked="f">
                    <v:path arrowok="t" o:connecttype="custom" o:connectlocs="47,426;6,490;0,537;6,541;20,548;40,554;68,559;103,560;127,551;143,541;149,537;149,532;124,458;47,426" o:connectangles="0,0,0,0,0,0,0,0,0,0,0,0,0,0"/>
                  </v:shape>
                </v:group>
                <v:group id="Group 4984" o:spid="_x0000_s1033" style="position:absolute;left:8540;top:331;width:115;height:115" coordorigin="8540,331"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AW5LZbIAAAA&#10;3gAAAA8AAAAAAAAAAAAAAAAAqgIAAGRycy9kb3ducmV2LnhtbFBLBQYAAAAABAAEAPoAAACfAwAA&#10;AAA=&#10;">
                  <v:shape id="Freeform 4985" o:spid="_x0000_s1034" style="position:absolute;left:8540;top:331;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uNzMQA&#10;AADeAAAADwAAAGRycy9kb3ducmV2LnhtbERPTWvCQBC9F/wPywheSt1oi5jUVaJgKfSU2IPHITsm&#10;odnZJbtq9Nd3CwVv83ifs9oMphMX6n1rWcFsmoAgrqxuuVbwfdi/LEH4gKyxs0wKbuRhsx49rTDT&#10;9soFXcpQixjCPkMFTQguk9JXDRn0U+uII3eyvcEQYV9L3eM1hptOzpNkIQ22HBsadLRrqPopz0bB&#10;udjqwpXPmN6XqUu+qvzjiLlSk/GQv4MINISH+N/9qeP8t8VrCn/vxBv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bjczEAAAA3gAAAA8AAAAAAAAAAAAAAAAAmAIAAGRycy9k&#10;b3ducmV2LnhtbFBLBQYAAAAABAAEAPUAAACJAwAAAAA=&#10;" path="m56,l34,5,16,17,4,35,,57r,4l6,82,19,99r18,11l61,114r21,-5l99,96,110,78r5,-23l109,33,97,16,79,4,56,e" fillcolor="#00aeef" stroked="f">
                    <v:path arrowok="t" o:connecttype="custom" o:connectlocs="56,331;34,336;16,348;4,366;0,388;0,392;6,413;19,430;37,441;61,445;82,440;99,427;110,409;115,386;109,364;97,347;79,335;56,331" o:connectangles="0,0,0,0,0,0,0,0,0,0,0,0,0,0,0,0,0,0"/>
                  </v:shape>
                  <v:shape id="Picture 4986" o:spid="_x0000_s1035" type="#_x0000_t75" style="position:absolute;left:8489;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SO1/FAAAA3gAAAA8AAABkcnMvZG93bnJldi54bWxEj09LAzEQxe9Cv0OYghexWaUsZW1apCAU&#10;b65ir8Nm3CxuJtsk+8dv7xwEbzPMm/feb39cfK8miqkLbOBhU4AiboLtuDXw8f5yvwOVMrLFPjAZ&#10;+KEEx8PqZo+VDTO/0VTnVokJpwoNuJyHSuvUOPKYNmEglttXiB6zrLHVNuIs5r7Xj0VRao8dS4LD&#10;gU6Omu969AaiHe/y5zyNo20ul1e3u9bnoTTmdr08P4HKtOR/8d/32Ur9bbkVAMGRGfTh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9EjtfxQAAAN4AAAAPAAAAAAAAAAAAAAAA&#10;AJ8CAABkcnMvZG93bnJldi54bWxQSwUGAAAAAAQABAD3AAAAkQMAAAAA&#10;">
                    <v:imagedata r:id="rId1373" o:title=""/>
                  </v:shape>
                  <v:shape id="Picture 4987" o:spid="_x0000_s1036" type="#_x0000_t75" style="position:absolute;left:8638;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8SNrEAAAA3gAAAA8AAABkcnMvZG93bnJldi54bWxET0trwkAQvgv9D8sUetNN1GpJ3QRTELwV&#10;Hxdvw+40CWZn0+zWpP/eFQq9zcf3nE0x2lbcqPeNYwXpLAFBrJ1puFJwPu2mbyB8QDbYOiYFv+Sh&#10;yJ8mG8yMG/hAt2OoRAxhn6GCOoQuk9Lrmiz6meuII/fleoshwr6SpschhttWzpNkJS02HBtq7Oij&#10;Jn09/lgFFa+ZyvLz+jrsd/KwWHTfWl+Uenket+8gAo3hX/zn3ps4f7lapvB4J94g8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68SNrEAAAA3gAAAA8AAAAAAAAAAAAAAAAA&#10;nwIAAGRycy9kb3ducmV2LnhtbFBLBQYAAAAABAAEAPcAAACQAwAAAAA=&#10;">
                    <v:imagedata r:id="rId1374" o:title=""/>
                  </v:shape>
                  <v:shape id="Picture 4988" o:spid="_x0000_s1037" type="#_x0000_t75" style="position:absolute;left:8530;top:436;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K+g7EAAAA3gAAAA8AAABkcnMvZG93bnJldi54bWxEj9FqwzAMRd8H+wejwt5Wu20IJa1bymBQ&#10;9rZuHyBiNUlry2msNdnfz4PB3iTuvUdX2/0UvLrTkLrIFhZzA4q4jq7jxsLnx+vzGlQSZIc+Mln4&#10;pgT73ePDFisXR36n+0kalSGcKrTQivSV1qluKWCax544a+c4BJS8Do12A44ZHrxeGlPqgB3nCy32&#10;9NJSfT19hUy5HQ3Xq0NY+OLtIqNxq9KLtU+z6bABJTTJv/kvfXS5flEWS/h9J8+gd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tK+g7EAAAA3gAAAA8AAAAAAAAAAAAAAAAA&#10;nwIAAGRycy9kb3ducmV2LnhtbFBLBQYAAAAABAAEAPcAAACQAwAAAAA=&#10;">
                    <v:imagedata r:id="rId1367" o:title=""/>
                  </v:shape>
                </v:group>
                <v:group id="Group 4989" o:spid="_x0000_s1038" style="position:absolute;left:8559;top:424;width:76;height:38" coordorigin="8559,424"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vMmsQAAADeAAAA&#10;DwAAAAAAAAAAAAAAAACqAgAAZHJzL2Rvd25yZXYueG1sUEsFBgAAAAAEAAQA+gAAAJsDAAAAAA==&#10;">
                  <v:shape id="Freeform 4990" o:spid="_x0000_s1039" style="position:absolute;left:8559;top:424;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fSVcQA&#10;AADeAAAADwAAAGRycy9kb3ducmV2LnhtbERPzWrCQBC+C32HZQq96aY2Sk3dhGIQeiiKSR9gyE6z&#10;wexsyG41fftuQfA2H9/vbIvJ9uJCo+8cK3heJCCIG6c7bhV81fv5KwgfkDX2jknBL3ko8ofZFjPt&#10;rnyiSxVaEUPYZ6jAhDBkUvrGkEW/cANx5L7daDFEOLZSj3iN4baXyyRZS4sdxwaDA+0MNefqxyrY&#10;lG1N+jiV5X5j+Hz4XJ3wZVDq6XF6fwMRaAp38c39oeP8dJ2m8P9OvEH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n0lXEAAAA3gAAAA8AAAAAAAAAAAAAAAAAmAIAAGRycy9k&#10;b3ducmV2LnhtbFBLBQYAAAAABAAEAPUAAACJAwAAAAA=&#10;" path="m37,l11,5,,15r4,9l20,34r30,4l71,28,76,14,64,4,37,e" fillcolor="#00aeef" stroked="f">
                    <v:path arrowok="t" o:connecttype="custom" o:connectlocs="37,424;11,429;0,439;4,448;20,458;50,462;71,452;76,438;64,428;37,424" o:connectangles="0,0,0,0,0,0,0,0,0,0"/>
                  </v:shape>
                  <v:shape id="Picture 4991" o:spid="_x0000_s1040" type="#_x0000_t75" style="position:absolute;left:8546;top:338;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WDLvAAAAA3gAAAA8AAABkcnMvZG93bnJldi54bWxET9uKwjAQfV/wH8IIvq2pUkWqUURWKAgL&#10;Xp+HZmyKzaQ0Wa1/bxYE3+ZwrrNYdbYWd2p95VjBaJiAIC6crrhUcDpuv2cgfEDWWDsmBU/ysFr2&#10;vhaYaffgPd0PoRQxhH2GCkwITSalLwxZ9EPXEEfu6lqLIcK2lLrFRwy3tRwnyVRarDg2GGxoY6i4&#10;Hf6sApvu8t98T5efM6/1E8dyYuiq1KDfrecgAnXhI367cx3np9N0Av/vxBvk8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hYMu8AAAADeAAAADwAAAAAAAAAAAAAAAACfAgAA&#10;ZHJzL2Rvd25yZXYueG1sUEsFBgAAAAAEAAQA9wAAAIwDAAAAAA==&#10;">
                    <v:imagedata r:id="rId1375" o:title=""/>
                  </v:shape>
                </v:group>
                <v:group id="Group 4992" o:spid="_x0000_s1041" style="position:absolute;left:8578;top:644;width:7;height:80" coordorigin="8578,644" coordsize="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xvAsQAAADeAAAADwAAAGRycy9kb3ducmV2LnhtbERPTWvCQBC9F/wPywi9&#10;1U3UBomuIqKlBylUBfE2ZMckmJ0N2TWJ/74rCL3N433OYtWbSrTUuNKygngUgSDOrC45V3A67j5m&#10;IJxH1lhZJgUPcrBaDt4WmGrb8S+1B5+LEMIuRQWF93UqpcsKMuhGtiYO3NU2Bn2ATS51g10IN5Uc&#10;R1EiDZYcGgqsaVNQdjvcjYKvDrv1JN62+9t187gcP3/O+5iUeh/26zkIT73/F7/c3zrMnyb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2xvAsQAAADeAAAA&#10;DwAAAAAAAAAAAAAAAACqAgAAZHJzL2Rvd25yZXYueG1sUEsFBgAAAAAEAAQA+gAAAJsDAAAAAA==&#10;">
                  <v:shape id="Freeform 4993" o:spid="_x0000_s1042" style="position:absolute;left:8578;top:644;width:7;height:80;visibility:visible;mso-wrap-style:square;v-text-anchor:top" coordsize="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DYvcUA&#10;AADeAAAADwAAAGRycy9kb3ducmV2LnhtbERPS2vCQBC+F/wPywi91Y1Btpq6irQUSg8FH6DHITtN&#10;gtnZmF1N9Nd3hYK3+fieM1/2thYXan3lWMN4lIAgzp2puNCw236+TEH4gGywdkwaruRhuRg8zTEz&#10;ruM1XTahEDGEfYYayhCaTEqfl2TRj1xDHLlf11oMEbaFNC12MdzWMk0SJS1WHBtKbOi9pPy4OVsN&#10;qdodTrfZrTsbp/Y/1w+1T6tvrZ+H/eoNRKA+PMT/7i8T50/U5BXu78Qb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gNi9xQAAAN4AAAAPAAAAAAAAAAAAAAAAAJgCAABkcnMv&#10;ZG93bnJldi54bWxQSwUGAAAAAAQABAD1AAAAigMAAAAA&#10;" path="m,80l6,e" filled="f" strokeweight=".1373mm">
                    <v:path arrowok="t" o:connecttype="custom" o:connectlocs="0,724;6,644" o:connectangles="0,0"/>
                  </v:shape>
                </v:group>
                <v:group id="Group 4994" o:spid="_x0000_s1043" style="position:absolute;left:8561;top:582;width:47;height:64" coordorigin="8561,58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2/XuvIAAAA&#10;3gAAAA8AAAAAAAAAAAAAAAAAqgIAAGRycy9kb3ducmV2LnhtbFBLBQYAAAAABAAEAPoAAACfAwAA&#10;AAA=&#10;">
                  <v:shape id="Freeform 4995" o:spid="_x0000_s1044" style="position:absolute;left:8561;top:58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lfFMYA&#10;AADeAAAADwAAAGRycy9kb3ducmV2LnhtbERP32vCMBB+H/g/hBvsbaZupWg1SjcYyBiIbqC+nc2t&#10;LTaXrMm0/vfLQPDtPr6fN1v0phUn6nxjWcFomIAgLq1uuFLw9fn2OAbhA7LG1jIpuJCHxXxwN8Nc&#10;2zOv6bQJlYgh7HNUUIfgcil9WZNBP7SOOHLftjMYIuwqqTs8x3DTyqckyaTBhmNDjY5eayqPm1+j&#10;QBYfxer5Z7RfXpKte98d0L2kmVIP930xBRGoDzfx1b3UcX6apRP4fyfe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lfFMYAAADeAAAADwAAAAAAAAAAAAAAAACYAgAAZHJz&#10;L2Rvd25yZXYueG1sUEsFBgAAAAAEAAQA9QAAAIsDAAAAAA==&#10;" path="m29,l,60r47,5l29,e" fillcolor="black" stroked="f">
                    <v:path arrowok="t" o:connecttype="custom" o:connectlocs="29,582;0,642;47,647;29,582" o:connectangles="0,0,0,0"/>
                  </v:shape>
                </v:group>
                <v:group id="Group 4996" o:spid="_x0000_s1045" style="position:absolute;left:8561;top:582;width:47;height:64" coordorigin="8561,58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YQxDDIAAAA&#10;3gAAAA8AAAAAAAAAAAAAAAAAqgIAAGRycy9kb3ducmV2LnhtbFBLBQYAAAAABAAEAPoAAACfAwAA&#10;AAA=&#10;">
                  <v:shape id="Freeform 4997" o:spid="_x0000_s1046" style="position:absolute;left:8561;top:58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SCEsQA&#10;AADeAAAADwAAAGRycy9kb3ducmV2LnhtbERPTWvCQBC9C/6HZYReRHcjbbTRVUSw9NBL1N6H7JgE&#10;s7MhuzXx37uFQm/zeJ+z2Q22EXfqfO1YQzJXIIgLZ2ouNVzOx9kKhA/IBhvHpOFBHnbb8WiDmXE9&#10;53Q/hVLEEPYZaqhCaDMpfVGRRT93LXHkrq6zGCLsSmk67GO4beRCqVRarDk2VNjSoaLidvqxGm4q&#10;Xx6+lot+mtQpu3f1vf9YHbV+mQz7NYhAQ/gX/7k/TZz/mr4l8PtOvEF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EghLEAAAA3gAAAA8AAAAAAAAAAAAAAAAAmAIAAGRycy9k&#10;b3ducmV2LnhtbFBLBQYAAAAABAAEAPUAAACJAwAAAAA=&#10;" path="m29,l,60r47,5l29,xe" filled="f" strokeweight=".1373mm">
                    <v:path arrowok="t" o:connecttype="custom" o:connectlocs="29,582;0,642;47,647;29,582" o:connectangles="0,0,0,0"/>
                  </v:shape>
                  <v:shape id="Picture 4998" o:spid="_x0000_s1047" type="#_x0000_t75" style="position:absolute;left:8512;top:797;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9ELjEAAAA3gAAAA8AAABkcnMvZG93bnJldi54bWxET9tqwkAQfRf8h2WEvulG6yWkriKCRYov&#10;pv2AMTtNoruzIbtq6td3hULf5nCus1x31ogbtb52rGA8SkAQF07XXCr4+twNUxA+IGs0jknBD3lY&#10;r/q9JWba3flItzyUIoawz1BBFUKTSemLiiz6kWuII/ftWoshwraUusV7DLdGTpJkLi3WHBsqbGhb&#10;UXHJr1bB4+Psj4sUeZyaR36a7g/vr+ag1Mug27yBCNSFf/Gfe6/j/Ol8NoHnO/EGu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9ELjEAAAA3gAAAA8AAAAAAAAAAAAAAAAA&#10;nwIAAGRycy9kb3ducmV2LnhtbFBLBQYAAAAABAAEAPcAAACQAwAAAAA=&#10;">
                    <v:imagedata r:id="rId1369" o:title=""/>
                  </v:shape>
                </v:group>
                <v:group id="Group 4999" o:spid="_x0000_s1048" style="position:absolute;left:8554;top:722;width:47;height:64" coordorigin="8554,72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JaR8QAAADeAAAADwAAAGRycy9kb3ducmV2LnhtbERPS4vCMBC+L/gfwgh7&#10;W9OuD6QaRWRdPMiCDxBvQzO2xWZSmtjWf2+EBW/z8T1nvuxMKRqqXWFZQTyIQBCnVhecKTgdN19T&#10;EM4jaywtk4IHOVgueh9zTLRteU/NwWcihLBLUEHufZVI6dKcDLqBrYgDd7W1QR9gnUldYxvCTSm/&#10;o2giDRYcGnKsaJ1TejvcjYLfFtvVMP5pdrfr+nE5jv/Ou5iU+ux3qxkIT51/i//dWx3mjybjIbz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sJaR8QAAADeAAAA&#10;DwAAAAAAAAAAAAAAAACqAgAAZHJzL2Rvd25yZXYueG1sUEsFBgAAAAAEAAQA+gAAAJsDAAAAAA==&#10;">
                  <v:shape id="Freeform 5000" o:spid="_x0000_s1049" style="position:absolute;left:8554;top:72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FmV8YA&#10;AADeAAAADwAAAGRycy9kb3ducmV2LnhtbERP32vCMBB+H/g/hBv4NlO3WkY1SjcYiAiiG2x7O5tb&#10;W2wuWRO1/vfLQPDtPr6fN1v0phUn6nxjWcF4lIAgLq1uuFLw8f728AzCB2SNrWVScCEPi/ngboa5&#10;tmfe0mkXKhFD2OeooA7B5VL6siaDfmQdceR+bGcwRNhVUnd4juGmlY9JkkmDDceGGh291lQedkej&#10;QBbrYvP0O/5eXpJPt/rao3tJM6WG930xBRGoDzfx1b3UcX6aTVL4fyfe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9FmV8YAAADeAAAADwAAAAAAAAAAAAAAAACYAgAAZHJz&#10;L2Rvd25yZXYueG1sUEsFBgAAAAAEAAQA9QAAAIsDAAAAAA==&#10;" path="m,l18,65,47,4,,e" fillcolor="black" stroked="f">
                    <v:path arrowok="t" o:connecttype="custom" o:connectlocs="0,722;18,787;47,726;0,722" o:connectangles="0,0,0,0"/>
                  </v:shape>
                </v:group>
                <v:group id="Group 5001" o:spid="_x0000_s1050" style="position:absolute;left:8554;top:722;width:47;height:64" coordorigin="8554,72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dnqMQAAADeAAAADwAAAGRycy9kb3ducmV2LnhtbERPTWvCQBC9F/wPywi9&#10;1U20EYmuIlJLDyJUBfE2ZMckmJ0N2W0S/70rCL3N433OYtWbSrTUuNKygngUgSDOrC45V3A6bj9m&#10;IJxH1lhZJgV3crBaDt4WmGrb8S+1B5+LEMIuRQWF93UqpcsKMuhGtiYO3NU2Bn2ATS51g10IN5Uc&#10;R9FUGiw5NBRY06ag7Hb4Mwq+O+zWk/ir3d2um/vlmOzPu5iUeh/26zkIT73/F7/cPzrM/5w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dnqMQAAADeAAAA&#10;DwAAAAAAAAAAAAAAAACqAgAAZHJzL2Rvd25yZXYueG1sUEsFBgAAAAAEAAQA+gAAAJsDAAAAAA==&#10;">
                  <v:shape id="Freeform 5002" o:spid="_x0000_s1051" style="position:absolute;left:8554;top:72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aZsMA&#10;AADeAAAADwAAAGRycy9kb3ducmV2LnhtbERPS4vCMBC+L/gfwgheFk2U3arVKCK47GEvvu5DM7bF&#10;ZlKaaOu/NwuCt/n4nrNcd7YSd2p86VjDeKRAEGfOlJxrOB13wxkIH5ANVo5Jw4M8rFe9jyWmxrW8&#10;p/sh5CKGsE9RQxFCnUrps4Is+pGriSN3cY3FEGGTS9NgG8NtJSdKJdJiybGhwJq2BWXXw81quKr9&#10;dPs3nbSf4zJhN1fnzc9sp/Wg320WIAJ14S1+uX9NnP+VfCfw/068Qa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aZsMAAADeAAAADwAAAAAAAAAAAAAAAACYAgAAZHJzL2Rv&#10;d25yZXYueG1sUEsFBgAAAAAEAAQA9QAAAIgDAAAAAA==&#10;" path="m18,65l47,4,,,18,65xe" filled="f" strokeweight=".1373mm">
                    <v:path arrowok="t" o:connecttype="custom" o:connectlocs="18,787;47,726;0,722;18,787" o:connectangles="0,0,0,0"/>
                  </v:shape>
                  <v:shape id="Picture 5003" o:spid="_x0000_s1052" type="#_x0000_t75" style="position:absolute;left:8609;top:735;width:121;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fZgvGAAAA3gAAAA8AAABkcnMvZG93bnJldi54bWxET01rwkAQvQv+h2WEXkQ3LRpL6iq2UNCL&#10;EO2hvQ3ZMRvMzqbZbYz/3hWE3ubxPme57m0tOmp95VjB8zQBQVw4XXGp4Ov4OXkF4QOyxtoxKbiS&#10;h/VqOFhipt2Fc+oOoRQxhH2GCkwITSalLwxZ9FPXEEfu5FqLIcK2lLrFSwy3tXxJklRarDg2GGzo&#10;w1BxPvxZBe/dyYx/vpNjt92l/Wy/z3/naa7U06jfvIEI1Id/8cO91XH+LJ0v4P5OvEG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V9mC8YAAADeAAAADwAAAAAAAAAAAAAA&#10;AACfAgAAZHJzL2Rvd25yZXYueG1sUEsFBgAAAAAEAAQA9wAAAJIDAAAAAA==&#10;">
                    <v:imagedata r:id="rId135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49728" behindDoc="1" locked="0" layoutInCell="1" allowOverlap="1" wp14:anchorId="0AFED53E" wp14:editId="0AFED53F">
                <wp:simplePos x="0" y="0"/>
                <wp:positionH relativeFrom="page">
                  <wp:posOffset>5158105</wp:posOffset>
                </wp:positionH>
                <wp:positionV relativeFrom="paragraph">
                  <wp:posOffset>207645</wp:posOffset>
                </wp:positionV>
                <wp:extent cx="150495" cy="417195"/>
                <wp:effectExtent l="5080" t="0" r="0" b="0"/>
                <wp:wrapNone/>
                <wp:docPr id="14604" name="Group 146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0495" cy="417195"/>
                          <a:chOff x="8123" y="327"/>
                          <a:chExt cx="237" cy="657"/>
                        </a:xfrm>
                      </wpg:grpSpPr>
                      <wpg:grpSp>
                        <wpg:cNvPr id="14605" name="Group 5005"/>
                        <wpg:cNvGrpSpPr>
                          <a:grpSpLocks/>
                        </wpg:cNvGrpSpPr>
                        <wpg:grpSpPr bwMode="auto">
                          <a:xfrm>
                            <a:off x="8127" y="435"/>
                            <a:ext cx="79" cy="84"/>
                            <a:chOff x="8127" y="435"/>
                            <a:chExt cx="79" cy="84"/>
                          </a:xfrm>
                        </wpg:grpSpPr>
                        <wps:wsp>
                          <wps:cNvPr id="14606" name="Freeform 5006"/>
                          <wps:cNvSpPr>
                            <a:spLocks/>
                          </wps:cNvSpPr>
                          <wps:spPr bwMode="auto">
                            <a:xfrm>
                              <a:off x="8127" y="435"/>
                              <a:ext cx="79" cy="84"/>
                            </a:xfrm>
                            <a:custGeom>
                              <a:avLst/>
                              <a:gdLst>
                                <a:gd name="T0" fmla="+- 0 8206 8127"/>
                                <a:gd name="T1" fmla="*/ T0 w 79"/>
                                <a:gd name="T2" fmla="+- 0 435 435"/>
                                <a:gd name="T3" fmla="*/ 435 h 84"/>
                                <a:gd name="T4" fmla="+- 0 8140 8127"/>
                                <a:gd name="T5" fmla="*/ T4 w 79"/>
                                <a:gd name="T6" fmla="+- 0 470 435"/>
                                <a:gd name="T7" fmla="*/ 470 h 84"/>
                                <a:gd name="T8" fmla="+- 0 8127 8127"/>
                                <a:gd name="T9" fmla="*/ T8 w 79"/>
                                <a:gd name="T10" fmla="+- 0 506 435"/>
                                <a:gd name="T11" fmla="*/ 506 h 84"/>
                                <a:gd name="T12" fmla="+- 0 8146 8127"/>
                                <a:gd name="T13" fmla="*/ T12 w 79"/>
                                <a:gd name="T14" fmla="+- 0 519 435"/>
                                <a:gd name="T15" fmla="*/ 519 h 84"/>
                                <a:gd name="T16" fmla="+- 0 8163 8127"/>
                                <a:gd name="T17" fmla="*/ T16 w 79"/>
                                <a:gd name="T18" fmla="+- 0 517 435"/>
                                <a:gd name="T19" fmla="*/ 517 h 84"/>
                                <a:gd name="T20" fmla="+- 0 8168 8127"/>
                                <a:gd name="T21" fmla="*/ T20 w 79"/>
                                <a:gd name="T22" fmla="+- 0 503 435"/>
                                <a:gd name="T23" fmla="*/ 503 h 84"/>
                                <a:gd name="T24" fmla="+- 0 8178 8127"/>
                                <a:gd name="T25" fmla="*/ T24 w 79"/>
                                <a:gd name="T26" fmla="+- 0 480 435"/>
                                <a:gd name="T27" fmla="*/ 480 h 84"/>
                                <a:gd name="T28" fmla="+- 0 8189 8127"/>
                                <a:gd name="T29" fmla="*/ T28 w 79"/>
                                <a:gd name="T30" fmla="+- 0 456 435"/>
                                <a:gd name="T31" fmla="*/ 456 h 84"/>
                                <a:gd name="T32" fmla="+- 0 8200 8127"/>
                                <a:gd name="T33" fmla="*/ T32 w 79"/>
                                <a:gd name="T34" fmla="+- 0 438 435"/>
                                <a:gd name="T35" fmla="*/ 438 h 84"/>
                                <a:gd name="T36" fmla="+- 0 8206 8127"/>
                                <a:gd name="T37" fmla="*/ T36 w 79"/>
                                <a:gd name="T38" fmla="+- 0 435 435"/>
                                <a:gd name="T39"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3" y="35"/>
                                  </a:lnTo>
                                  <a:lnTo>
                                    <a:pt x="0" y="71"/>
                                  </a:lnTo>
                                  <a:lnTo>
                                    <a:pt x="19" y="84"/>
                                  </a:lnTo>
                                  <a:lnTo>
                                    <a:pt x="36" y="82"/>
                                  </a:lnTo>
                                  <a:lnTo>
                                    <a:pt x="41" y="68"/>
                                  </a:lnTo>
                                  <a:lnTo>
                                    <a:pt x="51" y="45"/>
                                  </a:lnTo>
                                  <a:lnTo>
                                    <a:pt x="62" y="21"/>
                                  </a:lnTo>
                                  <a:lnTo>
                                    <a:pt x="73" y="3"/>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07" name="Group 5007"/>
                        <wpg:cNvGrpSpPr>
                          <a:grpSpLocks/>
                        </wpg:cNvGrpSpPr>
                        <wpg:grpSpPr bwMode="auto">
                          <a:xfrm>
                            <a:off x="8273" y="435"/>
                            <a:ext cx="79" cy="84"/>
                            <a:chOff x="8273" y="435"/>
                            <a:chExt cx="79" cy="84"/>
                          </a:xfrm>
                        </wpg:grpSpPr>
                        <wps:wsp>
                          <wps:cNvPr id="14608" name="Freeform 5008"/>
                          <wps:cNvSpPr>
                            <a:spLocks/>
                          </wps:cNvSpPr>
                          <wps:spPr bwMode="auto">
                            <a:xfrm>
                              <a:off x="8273" y="435"/>
                              <a:ext cx="79" cy="84"/>
                            </a:xfrm>
                            <a:custGeom>
                              <a:avLst/>
                              <a:gdLst>
                                <a:gd name="T0" fmla="+- 0 8273 8273"/>
                                <a:gd name="T1" fmla="*/ T0 w 79"/>
                                <a:gd name="T2" fmla="+- 0 435 435"/>
                                <a:gd name="T3" fmla="*/ 435 h 84"/>
                                <a:gd name="T4" fmla="+- 0 8310 8273"/>
                                <a:gd name="T5" fmla="*/ T4 w 79"/>
                                <a:gd name="T6" fmla="+- 0 503 435"/>
                                <a:gd name="T7" fmla="*/ 503 h 84"/>
                                <a:gd name="T8" fmla="+- 0 8316 8273"/>
                                <a:gd name="T9" fmla="*/ T8 w 79"/>
                                <a:gd name="T10" fmla="+- 0 517 435"/>
                                <a:gd name="T11" fmla="*/ 517 h 84"/>
                                <a:gd name="T12" fmla="+- 0 8333 8273"/>
                                <a:gd name="T13" fmla="*/ T12 w 79"/>
                                <a:gd name="T14" fmla="+- 0 519 435"/>
                                <a:gd name="T15" fmla="*/ 519 h 84"/>
                                <a:gd name="T16" fmla="+- 0 8351 8273"/>
                                <a:gd name="T17" fmla="*/ T16 w 79"/>
                                <a:gd name="T18" fmla="+- 0 506 435"/>
                                <a:gd name="T19" fmla="*/ 506 h 84"/>
                                <a:gd name="T20" fmla="+- 0 8348 8273"/>
                                <a:gd name="T21" fmla="*/ T20 w 79"/>
                                <a:gd name="T22" fmla="+- 0 488 435"/>
                                <a:gd name="T23" fmla="*/ 488 h 84"/>
                                <a:gd name="T24" fmla="+- 0 8339 8273"/>
                                <a:gd name="T25" fmla="*/ T24 w 79"/>
                                <a:gd name="T26" fmla="+- 0 470 435"/>
                                <a:gd name="T27" fmla="*/ 470 h 84"/>
                                <a:gd name="T28" fmla="+- 0 8318 8273"/>
                                <a:gd name="T29" fmla="*/ T28 w 79"/>
                                <a:gd name="T30" fmla="+- 0 450 435"/>
                                <a:gd name="T31" fmla="*/ 450 h 84"/>
                                <a:gd name="T32" fmla="+- 0 8296 8273"/>
                                <a:gd name="T33" fmla="*/ T32 w 79"/>
                                <a:gd name="T34" fmla="+- 0 439 435"/>
                                <a:gd name="T35" fmla="*/ 439 h 84"/>
                                <a:gd name="T36" fmla="+- 0 8279 8273"/>
                                <a:gd name="T37" fmla="*/ T36 w 79"/>
                                <a:gd name="T38" fmla="+- 0 435 435"/>
                                <a:gd name="T39" fmla="*/ 435 h 84"/>
                                <a:gd name="T40" fmla="+- 0 8273 8273"/>
                                <a:gd name="T41" fmla="*/ T40 w 79"/>
                                <a:gd name="T42" fmla="+- 0 435 435"/>
                                <a:gd name="T43"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7" y="68"/>
                                  </a:lnTo>
                                  <a:lnTo>
                                    <a:pt x="43" y="82"/>
                                  </a:lnTo>
                                  <a:lnTo>
                                    <a:pt x="60" y="84"/>
                                  </a:lnTo>
                                  <a:lnTo>
                                    <a:pt x="78" y="71"/>
                                  </a:lnTo>
                                  <a:lnTo>
                                    <a:pt x="75" y="53"/>
                                  </a:lnTo>
                                  <a:lnTo>
                                    <a:pt x="66" y="35"/>
                                  </a:lnTo>
                                  <a:lnTo>
                                    <a:pt x="45" y="15"/>
                                  </a:lnTo>
                                  <a:lnTo>
                                    <a:pt x="23" y="4"/>
                                  </a:lnTo>
                                  <a:lnTo>
                                    <a:pt x="6" y="0"/>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09" name="Group 5009"/>
                        <wpg:cNvGrpSpPr>
                          <a:grpSpLocks/>
                        </wpg:cNvGrpSpPr>
                        <wpg:grpSpPr bwMode="auto">
                          <a:xfrm>
                            <a:off x="8165" y="426"/>
                            <a:ext cx="149" cy="134"/>
                            <a:chOff x="8165" y="426"/>
                            <a:chExt cx="149" cy="134"/>
                          </a:xfrm>
                        </wpg:grpSpPr>
                        <wps:wsp>
                          <wps:cNvPr id="14610" name="Freeform 5010"/>
                          <wps:cNvSpPr>
                            <a:spLocks/>
                          </wps:cNvSpPr>
                          <wps:spPr bwMode="auto">
                            <a:xfrm>
                              <a:off x="8165" y="426"/>
                              <a:ext cx="149" cy="134"/>
                            </a:xfrm>
                            <a:custGeom>
                              <a:avLst/>
                              <a:gdLst>
                                <a:gd name="T0" fmla="+- 0 8212 8165"/>
                                <a:gd name="T1" fmla="*/ T0 w 149"/>
                                <a:gd name="T2" fmla="+- 0 426 426"/>
                                <a:gd name="T3" fmla="*/ 426 h 134"/>
                                <a:gd name="T4" fmla="+- 0 8170 8165"/>
                                <a:gd name="T5" fmla="*/ T4 w 149"/>
                                <a:gd name="T6" fmla="+- 0 490 426"/>
                                <a:gd name="T7" fmla="*/ 490 h 134"/>
                                <a:gd name="T8" fmla="+- 0 8165 8165"/>
                                <a:gd name="T9" fmla="*/ T8 w 149"/>
                                <a:gd name="T10" fmla="+- 0 537 426"/>
                                <a:gd name="T11" fmla="*/ 537 h 134"/>
                                <a:gd name="T12" fmla="+- 0 8171 8165"/>
                                <a:gd name="T13" fmla="*/ T12 w 149"/>
                                <a:gd name="T14" fmla="+- 0 541 426"/>
                                <a:gd name="T15" fmla="*/ 541 h 134"/>
                                <a:gd name="T16" fmla="+- 0 8185 8165"/>
                                <a:gd name="T17" fmla="*/ T16 w 149"/>
                                <a:gd name="T18" fmla="+- 0 548 426"/>
                                <a:gd name="T19" fmla="*/ 548 h 134"/>
                                <a:gd name="T20" fmla="+- 0 8205 8165"/>
                                <a:gd name="T21" fmla="*/ T20 w 149"/>
                                <a:gd name="T22" fmla="+- 0 554 426"/>
                                <a:gd name="T23" fmla="*/ 554 h 134"/>
                                <a:gd name="T24" fmla="+- 0 8233 8165"/>
                                <a:gd name="T25" fmla="*/ T24 w 149"/>
                                <a:gd name="T26" fmla="+- 0 559 426"/>
                                <a:gd name="T27" fmla="*/ 559 h 134"/>
                                <a:gd name="T28" fmla="+- 0 8268 8165"/>
                                <a:gd name="T29" fmla="*/ T28 w 149"/>
                                <a:gd name="T30" fmla="+- 0 560 426"/>
                                <a:gd name="T31" fmla="*/ 560 h 134"/>
                                <a:gd name="T32" fmla="+- 0 8292 8165"/>
                                <a:gd name="T33" fmla="*/ T32 w 149"/>
                                <a:gd name="T34" fmla="+- 0 551 426"/>
                                <a:gd name="T35" fmla="*/ 551 h 134"/>
                                <a:gd name="T36" fmla="+- 0 8308 8165"/>
                                <a:gd name="T37" fmla="*/ T36 w 149"/>
                                <a:gd name="T38" fmla="+- 0 541 426"/>
                                <a:gd name="T39" fmla="*/ 541 h 134"/>
                                <a:gd name="T40" fmla="+- 0 8314 8165"/>
                                <a:gd name="T41" fmla="*/ T40 w 149"/>
                                <a:gd name="T42" fmla="+- 0 537 426"/>
                                <a:gd name="T43" fmla="*/ 537 h 134"/>
                                <a:gd name="T44" fmla="+- 0 8314 8165"/>
                                <a:gd name="T45" fmla="*/ T44 w 149"/>
                                <a:gd name="T46" fmla="+- 0 532 426"/>
                                <a:gd name="T47" fmla="*/ 532 h 134"/>
                                <a:gd name="T48" fmla="+- 0 8289 8165"/>
                                <a:gd name="T49" fmla="*/ T48 w 149"/>
                                <a:gd name="T50" fmla="+- 0 458 426"/>
                                <a:gd name="T51" fmla="*/ 458 h 134"/>
                                <a:gd name="T52" fmla="+- 0 8212 8165"/>
                                <a:gd name="T53" fmla="*/ T52 w 149"/>
                                <a:gd name="T54" fmla="+- 0 426 426"/>
                                <a:gd name="T55" fmla="*/ 426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4"/>
                                  </a:lnTo>
                                  <a:lnTo>
                                    <a:pt x="0" y="111"/>
                                  </a:lnTo>
                                  <a:lnTo>
                                    <a:pt x="6" y="115"/>
                                  </a:lnTo>
                                  <a:lnTo>
                                    <a:pt x="20" y="122"/>
                                  </a:lnTo>
                                  <a:lnTo>
                                    <a:pt x="40" y="128"/>
                                  </a:lnTo>
                                  <a:lnTo>
                                    <a:pt x="68" y="133"/>
                                  </a:lnTo>
                                  <a:lnTo>
                                    <a:pt x="103" y="134"/>
                                  </a:lnTo>
                                  <a:lnTo>
                                    <a:pt x="127" y="125"/>
                                  </a:lnTo>
                                  <a:lnTo>
                                    <a:pt x="143" y="115"/>
                                  </a:lnTo>
                                  <a:lnTo>
                                    <a:pt x="149" y="111"/>
                                  </a:lnTo>
                                  <a:lnTo>
                                    <a:pt x="149" y="106"/>
                                  </a:lnTo>
                                  <a:lnTo>
                                    <a:pt x="124"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11" name="Group 5011"/>
                        <wpg:cNvGrpSpPr>
                          <a:grpSpLocks/>
                        </wpg:cNvGrpSpPr>
                        <wpg:grpSpPr bwMode="auto">
                          <a:xfrm>
                            <a:off x="8182" y="331"/>
                            <a:ext cx="115" cy="115"/>
                            <a:chOff x="8182" y="331"/>
                            <a:chExt cx="115" cy="115"/>
                          </a:xfrm>
                        </wpg:grpSpPr>
                        <wps:wsp>
                          <wps:cNvPr id="14612" name="Freeform 5012"/>
                          <wps:cNvSpPr>
                            <a:spLocks/>
                          </wps:cNvSpPr>
                          <wps:spPr bwMode="auto">
                            <a:xfrm>
                              <a:off x="8182" y="331"/>
                              <a:ext cx="115" cy="115"/>
                            </a:xfrm>
                            <a:custGeom>
                              <a:avLst/>
                              <a:gdLst>
                                <a:gd name="T0" fmla="+- 0 8238 8182"/>
                                <a:gd name="T1" fmla="*/ T0 w 115"/>
                                <a:gd name="T2" fmla="+- 0 331 331"/>
                                <a:gd name="T3" fmla="*/ 331 h 115"/>
                                <a:gd name="T4" fmla="+- 0 8216 8182"/>
                                <a:gd name="T5" fmla="*/ T4 w 115"/>
                                <a:gd name="T6" fmla="+- 0 336 331"/>
                                <a:gd name="T7" fmla="*/ 336 h 115"/>
                                <a:gd name="T8" fmla="+- 0 8198 8182"/>
                                <a:gd name="T9" fmla="*/ T8 w 115"/>
                                <a:gd name="T10" fmla="+- 0 348 331"/>
                                <a:gd name="T11" fmla="*/ 348 h 115"/>
                                <a:gd name="T12" fmla="+- 0 8186 8182"/>
                                <a:gd name="T13" fmla="*/ T12 w 115"/>
                                <a:gd name="T14" fmla="+- 0 366 331"/>
                                <a:gd name="T15" fmla="*/ 366 h 115"/>
                                <a:gd name="T16" fmla="+- 0 8182 8182"/>
                                <a:gd name="T17" fmla="*/ T16 w 115"/>
                                <a:gd name="T18" fmla="+- 0 388 331"/>
                                <a:gd name="T19" fmla="*/ 388 h 115"/>
                                <a:gd name="T20" fmla="+- 0 8182 8182"/>
                                <a:gd name="T21" fmla="*/ T20 w 115"/>
                                <a:gd name="T22" fmla="+- 0 392 331"/>
                                <a:gd name="T23" fmla="*/ 392 h 115"/>
                                <a:gd name="T24" fmla="+- 0 8188 8182"/>
                                <a:gd name="T25" fmla="*/ T24 w 115"/>
                                <a:gd name="T26" fmla="+- 0 413 331"/>
                                <a:gd name="T27" fmla="*/ 413 h 115"/>
                                <a:gd name="T28" fmla="+- 0 8201 8182"/>
                                <a:gd name="T29" fmla="*/ T28 w 115"/>
                                <a:gd name="T30" fmla="+- 0 430 331"/>
                                <a:gd name="T31" fmla="*/ 430 h 115"/>
                                <a:gd name="T32" fmla="+- 0 8219 8182"/>
                                <a:gd name="T33" fmla="*/ T32 w 115"/>
                                <a:gd name="T34" fmla="+- 0 441 331"/>
                                <a:gd name="T35" fmla="*/ 441 h 115"/>
                                <a:gd name="T36" fmla="+- 0 8243 8182"/>
                                <a:gd name="T37" fmla="*/ T36 w 115"/>
                                <a:gd name="T38" fmla="+- 0 445 331"/>
                                <a:gd name="T39" fmla="*/ 445 h 115"/>
                                <a:gd name="T40" fmla="+- 0 8264 8182"/>
                                <a:gd name="T41" fmla="*/ T40 w 115"/>
                                <a:gd name="T42" fmla="+- 0 440 331"/>
                                <a:gd name="T43" fmla="*/ 440 h 115"/>
                                <a:gd name="T44" fmla="+- 0 8281 8182"/>
                                <a:gd name="T45" fmla="*/ T44 w 115"/>
                                <a:gd name="T46" fmla="+- 0 427 331"/>
                                <a:gd name="T47" fmla="*/ 427 h 115"/>
                                <a:gd name="T48" fmla="+- 0 8292 8182"/>
                                <a:gd name="T49" fmla="*/ T48 w 115"/>
                                <a:gd name="T50" fmla="+- 0 409 331"/>
                                <a:gd name="T51" fmla="*/ 409 h 115"/>
                                <a:gd name="T52" fmla="+- 0 8297 8182"/>
                                <a:gd name="T53" fmla="*/ T52 w 115"/>
                                <a:gd name="T54" fmla="+- 0 386 331"/>
                                <a:gd name="T55" fmla="*/ 386 h 115"/>
                                <a:gd name="T56" fmla="+- 0 8291 8182"/>
                                <a:gd name="T57" fmla="*/ T56 w 115"/>
                                <a:gd name="T58" fmla="+- 0 364 331"/>
                                <a:gd name="T59" fmla="*/ 364 h 115"/>
                                <a:gd name="T60" fmla="+- 0 8279 8182"/>
                                <a:gd name="T61" fmla="*/ T60 w 115"/>
                                <a:gd name="T62" fmla="+- 0 347 331"/>
                                <a:gd name="T63" fmla="*/ 347 h 115"/>
                                <a:gd name="T64" fmla="+- 0 8260 8182"/>
                                <a:gd name="T65" fmla="*/ T64 w 115"/>
                                <a:gd name="T66" fmla="+- 0 335 331"/>
                                <a:gd name="T67" fmla="*/ 335 h 115"/>
                                <a:gd name="T68" fmla="+- 0 8238 8182"/>
                                <a:gd name="T69" fmla="*/ T68 w 115"/>
                                <a:gd name="T70" fmla="+- 0 331 331"/>
                                <a:gd name="T71" fmla="*/ 331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6" y="82"/>
                                  </a:lnTo>
                                  <a:lnTo>
                                    <a:pt x="19" y="99"/>
                                  </a:lnTo>
                                  <a:lnTo>
                                    <a:pt x="37" y="110"/>
                                  </a:lnTo>
                                  <a:lnTo>
                                    <a:pt x="61" y="114"/>
                                  </a:lnTo>
                                  <a:lnTo>
                                    <a:pt x="82" y="109"/>
                                  </a:lnTo>
                                  <a:lnTo>
                                    <a:pt x="99" y="96"/>
                                  </a:lnTo>
                                  <a:lnTo>
                                    <a:pt x="110" y="78"/>
                                  </a:lnTo>
                                  <a:lnTo>
                                    <a:pt x="115"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13" name="Picture 5013"/>
                            <pic:cNvPicPr>
                              <a:picLocks noChangeAspect="1" noChangeArrowheads="1"/>
                            </pic:cNvPicPr>
                          </pic:nvPicPr>
                          <pic:blipFill>
                            <a:blip r:embed="rId1370">
                              <a:extLst>
                                <a:ext uri="{28A0092B-C50C-407E-A947-70E740481C1C}">
                                  <a14:useLocalDpi xmlns:a14="http://schemas.microsoft.com/office/drawing/2010/main" val="0"/>
                                </a:ext>
                              </a:extLst>
                            </a:blip>
                            <a:srcRect/>
                            <a:stretch>
                              <a:fillRect/>
                            </a:stretch>
                          </pic:blipFill>
                          <pic:spPr bwMode="auto">
                            <a:xfrm>
                              <a:off x="8131"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14" name="Picture 5014"/>
                            <pic:cNvPicPr>
                              <a:picLocks noChangeAspect="1" noChangeArrowheads="1"/>
                            </pic:cNvPicPr>
                          </pic:nvPicPr>
                          <pic:blipFill>
                            <a:blip r:embed="rId1371">
                              <a:extLst>
                                <a:ext uri="{28A0092B-C50C-407E-A947-70E740481C1C}">
                                  <a14:useLocalDpi xmlns:a14="http://schemas.microsoft.com/office/drawing/2010/main" val="0"/>
                                </a:ext>
                              </a:extLst>
                            </a:blip>
                            <a:srcRect/>
                            <a:stretch>
                              <a:fillRect/>
                            </a:stretch>
                          </pic:blipFill>
                          <pic:spPr bwMode="auto">
                            <a:xfrm>
                              <a:off x="8280"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15" name="Picture 5015"/>
                            <pic:cNvPicPr>
                              <a:picLocks noChangeAspect="1" noChangeArrowheads="1"/>
                            </pic:cNvPicPr>
                          </pic:nvPicPr>
                          <pic:blipFill>
                            <a:blip r:embed="rId1376">
                              <a:extLst>
                                <a:ext uri="{28A0092B-C50C-407E-A947-70E740481C1C}">
                                  <a14:useLocalDpi xmlns:a14="http://schemas.microsoft.com/office/drawing/2010/main" val="0"/>
                                </a:ext>
                              </a:extLst>
                            </a:blip>
                            <a:srcRect/>
                            <a:stretch>
                              <a:fillRect/>
                            </a:stretch>
                          </pic:blipFill>
                          <pic:spPr bwMode="auto">
                            <a:xfrm>
                              <a:off x="8172" y="436"/>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16" name="Group 5016"/>
                        <wpg:cNvGrpSpPr>
                          <a:grpSpLocks/>
                        </wpg:cNvGrpSpPr>
                        <wpg:grpSpPr bwMode="auto">
                          <a:xfrm>
                            <a:off x="8201" y="424"/>
                            <a:ext cx="76" cy="38"/>
                            <a:chOff x="8201" y="424"/>
                            <a:chExt cx="76" cy="38"/>
                          </a:xfrm>
                        </wpg:grpSpPr>
                        <wps:wsp>
                          <wps:cNvPr id="14617" name="Freeform 5017"/>
                          <wps:cNvSpPr>
                            <a:spLocks/>
                          </wps:cNvSpPr>
                          <wps:spPr bwMode="auto">
                            <a:xfrm>
                              <a:off x="8201" y="424"/>
                              <a:ext cx="76" cy="38"/>
                            </a:xfrm>
                            <a:custGeom>
                              <a:avLst/>
                              <a:gdLst>
                                <a:gd name="T0" fmla="+- 0 8238 8201"/>
                                <a:gd name="T1" fmla="*/ T0 w 76"/>
                                <a:gd name="T2" fmla="+- 0 424 424"/>
                                <a:gd name="T3" fmla="*/ 424 h 38"/>
                                <a:gd name="T4" fmla="+- 0 8212 8201"/>
                                <a:gd name="T5" fmla="*/ T4 w 76"/>
                                <a:gd name="T6" fmla="+- 0 429 424"/>
                                <a:gd name="T7" fmla="*/ 429 h 38"/>
                                <a:gd name="T8" fmla="+- 0 8201 8201"/>
                                <a:gd name="T9" fmla="*/ T8 w 76"/>
                                <a:gd name="T10" fmla="+- 0 439 424"/>
                                <a:gd name="T11" fmla="*/ 439 h 38"/>
                                <a:gd name="T12" fmla="+- 0 8205 8201"/>
                                <a:gd name="T13" fmla="*/ T12 w 76"/>
                                <a:gd name="T14" fmla="+- 0 448 424"/>
                                <a:gd name="T15" fmla="*/ 448 h 38"/>
                                <a:gd name="T16" fmla="+- 0 8221 8201"/>
                                <a:gd name="T17" fmla="*/ T16 w 76"/>
                                <a:gd name="T18" fmla="+- 0 458 424"/>
                                <a:gd name="T19" fmla="*/ 458 h 38"/>
                                <a:gd name="T20" fmla="+- 0 8251 8201"/>
                                <a:gd name="T21" fmla="*/ T20 w 76"/>
                                <a:gd name="T22" fmla="+- 0 462 424"/>
                                <a:gd name="T23" fmla="*/ 462 h 38"/>
                                <a:gd name="T24" fmla="+- 0 8272 8201"/>
                                <a:gd name="T25" fmla="*/ T24 w 76"/>
                                <a:gd name="T26" fmla="+- 0 452 424"/>
                                <a:gd name="T27" fmla="*/ 452 h 38"/>
                                <a:gd name="T28" fmla="+- 0 8277 8201"/>
                                <a:gd name="T29" fmla="*/ T28 w 76"/>
                                <a:gd name="T30" fmla="+- 0 438 424"/>
                                <a:gd name="T31" fmla="*/ 438 h 38"/>
                                <a:gd name="T32" fmla="+- 0 8265 8201"/>
                                <a:gd name="T33" fmla="*/ T32 w 76"/>
                                <a:gd name="T34" fmla="+- 0 428 424"/>
                                <a:gd name="T35" fmla="*/ 428 h 38"/>
                                <a:gd name="T36" fmla="+- 0 8238 8201"/>
                                <a:gd name="T37" fmla="*/ T36 w 76"/>
                                <a:gd name="T38" fmla="+- 0 424 424"/>
                                <a:gd name="T39" fmla="*/ 42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7" y="0"/>
                                  </a:moveTo>
                                  <a:lnTo>
                                    <a:pt x="11" y="5"/>
                                  </a:lnTo>
                                  <a:lnTo>
                                    <a:pt x="0" y="15"/>
                                  </a:lnTo>
                                  <a:lnTo>
                                    <a:pt x="4" y="24"/>
                                  </a:lnTo>
                                  <a:lnTo>
                                    <a:pt x="20" y="34"/>
                                  </a:lnTo>
                                  <a:lnTo>
                                    <a:pt x="50" y="38"/>
                                  </a:lnTo>
                                  <a:lnTo>
                                    <a:pt x="71" y="28"/>
                                  </a:lnTo>
                                  <a:lnTo>
                                    <a:pt x="76" y="14"/>
                                  </a:lnTo>
                                  <a:lnTo>
                                    <a:pt x="64" y="4"/>
                                  </a:lnTo>
                                  <a:lnTo>
                                    <a:pt x="3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618" name="Picture 5018"/>
                            <pic:cNvPicPr>
                              <a:picLocks noChangeAspect="1" noChangeArrowheads="1"/>
                            </pic:cNvPicPr>
                          </pic:nvPicPr>
                          <pic:blipFill>
                            <a:blip r:embed="rId1372">
                              <a:extLst>
                                <a:ext uri="{28A0092B-C50C-407E-A947-70E740481C1C}">
                                  <a14:useLocalDpi xmlns:a14="http://schemas.microsoft.com/office/drawing/2010/main" val="0"/>
                                </a:ext>
                              </a:extLst>
                            </a:blip>
                            <a:srcRect/>
                            <a:stretch>
                              <a:fillRect/>
                            </a:stretch>
                          </pic:blipFill>
                          <pic:spPr bwMode="auto">
                            <a:xfrm>
                              <a:off x="8188" y="338"/>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19" name="Group 5019"/>
                        <wpg:cNvGrpSpPr>
                          <a:grpSpLocks/>
                        </wpg:cNvGrpSpPr>
                        <wpg:grpSpPr bwMode="auto">
                          <a:xfrm>
                            <a:off x="8219" y="644"/>
                            <a:ext cx="7" cy="80"/>
                            <a:chOff x="8219" y="644"/>
                            <a:chExt cx="7" cy="80"/>
                          </a:xfrm>
                        </wpg:grpSpPr>
                        <wps:wsp>
                          <wps:cNvPr id="14620" name="Freeform 5020"/>
                          <wps:cNvSpPr>
                            <a:spLocks/>
                          </wps:cNvSpPr>
                          <wps:spPr bwMode="auto">
                            <a:xfrm>
                              <a:off x="8219" y="644"/>
                              <a:ext cx="7" cy="80"/>
                            </a:xfrm>
                            <a:custGeom>
                              <a:avLst/>
                              <a:gdLst>
                                <a:gd name="T0" fmla="+- 0 8219 8219"/>
                                <a:gd name="T1" fmla="*/ T0 w 7"/>
                                <a:gd name="T2" fmla="+- 0 724 644"/>
                                <a:gd name="T3" fmla="*/ 724 h 80"/>
                                <a:gd name="T4" fmla="+- 0 8226 8219"/>
                                <a:gd name="T5" fmla="*/ T4 w 7"/>
                                <a:gd name="T6" fmla="+- 0 644 644"/>
                                <a:gd name="T7" fmla="*/ 644 h 80"/>
                              </a:gdLst>
                              <a:ahLst/>
                              <a:cxnLst>
                                <a:cxn ang="0">
                                  <a:pos x="T1" y="T3"/>
                                </a:cxn>
                                <a:cxn ang="0">
                                  <a:pos x="T5" y="T7"/>
                                </a:cxn>
                              </a:cxnLst>
                              <a:rect l="0" t="0" r="r" b="b"/>
                              <a:pathLst>
                                <a:path w="7" h="80">
                                  <a:moveTo>
                                    <a:pt x="0" y="80"/>
                                  </a:moveTo>
                                  <a:lnTo>
                                    <a:pt x="7"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621" name="Group 5021"/>
                        <wpg:cNvGrpSpPr>
                          <a:grpSpLocks/>
                        </wpg:cNvGrpSpPr>
                        <wpg:grpSpPr bwMode="auto">
                          <a:xfrm>
                            <a:off x="8203" y="582"/>
                            <a:ext cx="47" cy="64"/>
                            <a:chOff x="8203" y="582"/>
                            <a:chExt cx="47" cy="64"/>
                          </a:xfrm>
                        </wpg:grpSpPr>
                        <wps:wsp>
                          <wps:cNvPr id="14622" name="Freeform 5022"/>
                          <wps:cNvSpPr>
                            <a:spLocks/>
                          </wps:cNvSpPr>
                          <wps:spPr bwMode="auto">
                            <a:xfrm>
                              <a:off x="8203" y="582"/>
                              <a:ext cx="47" cy="64"/>
                            </a:xfrm>
                            <a:custGeom>
                              <a:avLst/>
                              <a:gdLst>
                                <a:gd name="T0" fmla="+- 0 8232 8203"/>
                                <a:gd name="T1" fmla="*/ T0 w 47"/>
                                <a:gd name="T2" fmla="+- 0 582 582"/>
                                <a:gd name="T3" fmla="*/ 582 h 64"/>
                                <a:gd name="T4" fmla="+- 0 8203 8203"/>
                                <a:gd name="T5" fmla="*/ T4 w 47"/>
                                <a:gd name="T6" fmla="+- 0 642 582"/>
                                <a:gd name="T7" fmla="*/ 642 h 64"/>
                                <a:gd name="T8" fmla="+- 0 8250 8203"/>
                                <a:gd name="T9" fmla="*/ T8 w 47"/>
                                <a:gd name="T10" fmla="+- 0 647 582"/>
                                <a:gd name="T11" fmla="*/ 647 h 64"/>
                                <a:gd name="T12" fmla="+- 0 8232 8203"/>
                                <a:gd name="T13" fmla="*/ T12 w 47"/>
                                <a:gd name="T14" fmla="+- 0 582 582"/>
                                <a:gd name="T15" fmla="*/ 582 h 64"/>
                              </a:gdLst>
                              <a:ahLst/>
                              <a:cxnLst>
                                <a:cxn ang="0">
                                  <a:pos x="T1" y="T3"/>
                                </a:cxn>
                                <a:cxn ang="0">
                                  <a:pos x="T5" y="T7"/>
                                </a:cxn>
                                <a:cxn ang="0">
                                  <a:pos x="T9" y="T11"/>
                                </a:cxn>
                                <a:cxn ang="0">
                                  <a:pos x="T13" y="T15"/>
                                </a:cxn>
                              </a:cxnLst>
                              <a:rect l="0" t="0" r="r" b="b"/>
                              <a:pathLst>
                                <a:path w="47" h="64">
                                  <a:moveTo>
                                    <a:pt x="29" y="0"/>
                                  </a:moveTo>
                                  <a:lnTo>
                                    <a:pt x="0" y="60"/>
                                  </a:lnTo>
                                  <a:lnTo>
                                    <a:pt x="47" y="65"/>
                                  </a:lnTo>
                                  <a:lnTo>
                                    <a:pt x="2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23" name="Group 5023"/>
                        <wpg:cNvGrpSpPr>
                          <a:grpSpLocks/>
                        </wpg:cNvGrpSpPr>
                        <wpg:grpSpPr bwMode="auto">
                          <a:xfrm>
                            <a:off x="8203" y="582"/>
                            <a:ext cx="47" cy="64"/>
                            <a:chOff x="8203" y="582"/>
                            <a:chExt cx="47" cy="64"/>
                          </a:xfrm>
                        </wpg:grpSpPr>
                        <wps:wsp>
                          <wps:cNvPr id="14624" name="Freeform 5024"/>
                          <wps:cNvSpPr>
                            <a:spLocks/>
                          </wps:cNvSpPr>
                          <wps:spPr bwMode="auto">
                            <a:xfrm>
                              <a:off x="8203" y="582"/>
                              <a:ext cx="47" cy="64"/>
                            </a:xfrm>
                            <a:custGeom>
                              <a:avLst/>
                              <a:gdLst>
                                <a:gd name="T0" fmla="+- 0 8232 8203"/>
                                <a:gd name="T1" fmla="*/ T0 w 47"/>
                                <a:gd name="T2" fmla="+- 0 582 582"/>
                                <a:gd name="T3" fmla="*/ 582 h 64"/>
                                <a:gd name="T4" fmla="+- 0 8203 8203"/>
                                <a:gd name="T5" fmla="*/ T4 w 47"/>
                                <a:gd name="T6" fmla="+- 0 642 582"/>
                                <a:gd name="T7" fmla="*/ 642 h 64"/>
                                <a:gd name="T8" fmla="+- 0 8250 8203"/>
                                <a:gd name="T9" fmla="*/ T8 w 47"/>
                                <a:gd name="T10" fmla="+- 0 647 582"/>
                                <a:gd name="T11" fmla="*/ 647 h 64"/>
                                <a:gd name="T12" fmla="+- 0 8232 8203"/>
                                <a:gd name="T13" fmla="*/ T12 w 47"/>
                                <a:gd name="T14" fmla="+- 0 582 582"/>
                                <a:gd name="T15" fmla="*/ 582 h 64"/>
                              </a:gdLst>
                              <a:ahLst/>
                              <a:cxnLst>
                                <a:cxn ang="0">
                                  <a:pos x="T1" y="T3"/>
                                </a:cxn>
                                <a:cxn ang="0">
                                  <a:pos x="T5" y="T7"/>
                                </a:cxn>
                                <a:cxn ang="0">
                                  <a:pos x="T9" y="T11"/>
                                </a:cxn>
                                <a:cxn ang="0">
                                  <a:pos x="T13" y="T15"/>
                                </a:cxn>
                              </a:cxnLst>
                              <a:rect l="0" t="0" r="r" b="b"/>
                              <a:pathLst>
                                <a:path w="47" h="64">
                                  <a:moveTo>
                                    <a:pt x="29" y="0"/>
                                  </a:moveTo>
                                  <a:lnTo>
                                    <a:pt x="0" y="60"/>
                                  </a:lnTo>
                                  <a:lnTo>
                                    <a:pt x="47" y="65"/>
                                  </a:lnTo>
                                  <a:lnTo>
                                    <a:pt x="29"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25" name="Picture 5025"/>
                            <pic:cNvPicPr>
                              <a:picLocks noChangeAspect="1" noChangeArrowheads="1"/>
                            </pic:cNvPicPr>
                          </pic:nvPicPr>
                          <pic:blipFill>
                            <a:blip r:embed="rId1352" cstate="print">
                              <a:extLst>
                                <a:ext uri="{28A0092B-C50C-407E-A947-70E740481C1C}">
                                  <a14:useLocalDpi xmlns:a14="http://schemas.microsoft.com/office/drawing/2010/main" val="0"/>
                                </a:ext>
                              </a:extLst>
                            </a:blip>
                            <a:srcRect/>
                            <a:stretch>
                              <a:fillRect/>
                            </a:stretch>
                          </pic:blipFill>
                          <pic:spPr bwMode="auto">
                            <a:xfrm>
                              <a:off x="8154" y="797"/>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626" name="Group 5026"/>
                        <wpg:cNvGrpSpPr>
                          <a:grpSpLocks/>
                        </wpg:cNvGrpSpPr>
                        <wpg:grpSpPr bwMode="auto">
                          <a:xfrm>
                            <a:off x="8196" y="722"/>
                            <a:ext cx="47" cy="64"/>
                            <a:chOff x="8196" y="722"/>
                            <a:chExt cx="47" cy="64"/>
                          </a:xfrm>
                        </wpg:grpSpPr>
                        <wps:wsp>
                          <wps:cNvPr id="14627" name="Freeform 5027"/>
                          <wps:cNvSpPr>
                            <a:spLocks/>
                          </wps:cNvSpPr>
                          <wps:spPr bwMode="auto">
                            <a:xfrm>
                              <a:off x="8196" y="722"/>
                              <a:ext cx="47" cy="64"/>
                            </a:xfrm>
                            <a:custGeom>
                              <a:avLst/>
                              <a:gdLst>
                                <a:gd name="T0" fmla="+- 0 8196 8196"/>
                                <a:gd name="T1" fmla="*/ T0 w 47"/>
                                <a:gd name="T2" fmla="+- 0 722 722"/>
                                <a:gd name="T3" fmla="*/ 722 h 64"/>
                                <a:gd name="T4" fmla="+- 0 8214 8196"/>
                                <a:gd name="T5" fmla="*/ T4 w 47"/>
                                <a:gd name="T6" fmla="+- 0 787 722"/>
                                <a:gd name="T7" fmla="*/ 787 h 64"/>
                                <a:gd name="T8" fmla="+- 0 8243 8196"/>
                                <a:gd name="T9" fmla="*/ T8 w 47"/>
                                <a:gd name="T10" fmla="+- 0 726 722"/>
                                <a:gd name="T11" fmla="*/ 726 h 64"/>
                                <a:gd name="T12" fmla="+- 0 8196 8196"/>
                                <a:gd name="T13" fmla="*/ T12 w 47"/>
                                <a:gd name="T14" fmla="+- 0 722 722"/>
                                <a:gd name="T15" fmla="*/ 722 h 64"/>
                              </a:gdLst>
                              <a:ahLst/>
                              <a:cxnLst>
                                <a:cxn ang="0">
                                  <a:pos x="T1" y="T3"/>
                                </a:cxn>
                                <a:cxn ang="0">
                                  <a:pos x="T5" y="T7"/>
                                </a:cxn>
                                <a:cxn ang="0">
                                  <a:pos x="T9" y="T11"/>
                                </a:cxn>
                                <a:cxn ang="0">
                                  <a:pos x="T13" y="T15"/>
                                </a:cxn>
                              </a:cxnLst>
                              <a:rect l="0" t="0" r="r" b="b"/>
                              <a:pathLst>
                                <a:path w="47" h="64">
                                  <a:moveTo>
                                    <a:pt x="0" y="0"/>
                                  </a:moveTo>
                                  <a:lnTo>
                                    <a:pt x="18" y="65"/>
                                  </a:lnTo>
                                  <a:lnTo>
                                    <a:pt x="47" y="4"/>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28" name="Group 5028"/>
                        <wpg:cNvGrpSpPr>
                          <a:grpSpLocks/>
                        </wpg:cNvGrpSpPr>
                        <wpg:grpSpPr bwMode="auto">
                          <a:xfrm>
                            <a:off x="8196" y="722"/>
                            <a:ext cx="47" cy="64"/>
                            <a:chOff x="8196" y="722"/>
                            <a:chExt cx="47" cy="64"/>
                          </a:xfrm>
                        </wpg:grpSpPr>
                        <wps:wsp>
                          <wps:cNvPr id="14629" name="Freeform 5029"/>
                          <wps:cNvSpPr>
                            <a:spLocks/>
                          </wps:cNvSpPr>
                          <wps:spPr bwMode="auto">
                            <a:xfrm>
                              <a:off x="8196" y="722"/>
                              <a:ext cx="47" cy="64"/>
                            </a:xfrm>
                            <a:custGeom>
                              <a:avLst/>
                              <a:gdLst>
                                <a:gd name="T0" fmla="+- 0 8214 8196"/>
                                <a:gd name="T1" fmla="*/ T0 w 47"/>
                                <a:gd name="T2" fmla="+- 0 787 722"/>
                                <a:gd name="T3" fmla="*/ 787 h 64"/>
                                <a:gd name="T4" fmla="+- 0 8243 8196"/>
                                <a:gd name="T5" fmla="*/ T4 w 47"/>
                                <a:gd name="T6" fmla="+- 0 726 722"/>
                                <a:gd name="T7" fmla="*/ 726 h 64"/>
                                <a:gd name="T8" fmla="+- 0 8196 8196"/>
                                <a:gd name="T9" fmla="*/ T8 w 47"/>
                                <a:gd name="T10" fmla="+- 0 722 722"/>
                                <a:gd name="T11" fmla="*/ 722 h 64"/>
                                <a:gd name="T12" fmla="+- 0 8214 8196"/>
                                <a:gd name="T13" fmla="*/ T12 w 47"/>
                                <a:gd name="T14" fmla="+- 0 787 722"/>
                                <a:gd name="T15" fmla="*/ 787 h 64"/>
                              </a:gdLst>
                              <a:ahLst/>
                              <a:cxnLst>
                                <a:cxn ang="0">
                                  <a:pos x="T1" y="T3"/>
                                </a:cxn>
                                <a:cxn ang="0">
                                  <a:pos x="T5" y="T7"/>
                                </a:cxn>
                                <a:cxn ang="0">
                                  <a:pos x="T9" y="T11"/>
                                </a:cxn>
                                <a:cxn ang="0">
                                  <a:pos x="T13" y="T15"/>
                                </a:cxn>
                              </a:cxnLst>
                              <a:rect l="0" t="0" r="r" b="b"/>
                              <a:pathLst>
                                <a:path w="47" h="64">
                                  <a:moveTo>
                                    <a:pt x="18" y="65"/>
                                  </a:moveTo>
                                  <a:lnTo>
                                    <a:pt x="47" y="4"/>
                                  </a:lnTo>
                                  <a:lnTo>
                                    <a:pt x="0" y="0"/>
                                  </a:lnTo>
                                  <a:lnTo>
                                    <a:pt x="18" y="65"/>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30" name="Picture 5030"/>
                            <pic:cNvPicPr>
                              <a:picLocks noChangeAspect="1" noChangeArrowheads="1"/>
                            </pic:cNvPicPr>
                          </pic:nvPicPr>
                          <pic:blipFill>
                            <a:blip r:embed="rId1377">
                              <a:extLst>
                                <a:ext uri="{28A0092B-C50C-407E-A947-70E740481C1C}">
                                  <a14:useLocalDpi xmlns:a14="http://schemas.microsoft.com/office/drawing/2010/main" val="0"/>
                                </a:ext>
                              </a:extLst>
                            </a:blip>
                            <a:srcRect/>
                            <a:stretch>
                              <a:fillRect/>
                            </a:stretch>
                          </pic:blipFill>
                          <pic:spPr bwMode="auto">
                            <a:xfrm>
                              <a:off x="8238" y="735"/>
                              <a:ext cx="122"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4604" o:spid="_x0000_s1026" style="position:absolute;margin-left:406.15pt;margin-top:16.35pt;width:11.85pt;height:32.85pt;z-index:-251466752;mso-position-horizontal-relative:page" coordorigin="8123,327" coordsize="237,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">
                <v:group id="Group 5005" o:spid="_x0000_s1027" style="position:absolute;left:8127;top:435;width:79;height:84" coordorigin="8127,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dRItcQAAADeAAAA&#10;DwAAAAAAAAAAAAAAAACqAgAAZHJzL2Rvd25yZXYueG1sUEsFBgAAAAAEAAQA+gAAAJsDAAAAAA==&#10;">
                  <v:shape id="Freeform 5006" o:spid="_x0000_s1028" style="position:absolute;left:8127;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R938YA&#10;AADeAAAADwAAAGRycy9kb3ducmV2LnhtbERPS2vCQBC+F/oflil4KbqxrUGiq4i04KWW+sDrkB2T&#10;YHY27K5J6q93C4Xe5uN7znzZm1q05HxlWcF4lIAgzq2uuFBw2H8MpyB8QNZYWyYFP+RhuXh8mGOm&#10;bcff1O5CIWII+wwVlCE0mZQ+L8mgH9mGOHJn6wyGCF0htcMuhptaviRJKg1WHBtKbGhdUn7ZXY2C&#10;S3e7fZqvw9GNT+693YTt68Q8KzV46lczEIH68C/+c290nP+WJin8vhNv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vR938YAAADeAAAADwAAAAAAAAAAAAAAAACYAgAAZHJz&#10;L2Rvd25yZXYueG1sUEsFBgAAAAAEAAQA9QAAAIsDAAAAAA==&#10;" path="m79,l13,35,,71,19,84,36,82,41,68,51,45,62,21,73,3,79,e" fillcolor="#00aeef" stroked="f">
                    <v:path arrowok="t" o:connecttype="custom" o:connectlocs="79,435;13,470;0,506;19,519;36,517;41,503;51,480;62,456;73,438;79,435" o:connectangles="0,0,0,0,0,0,0,0,0,0"/>
                  </v:shape>
                </v:group>
                <v:group id="Group 5007" o:spid="_x0000_s1029" style="position:absolute;left:8273;top:435;width:79;height:84" coordorigin="8273,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pzWcUAAADeAAAADwAAAGRycy9kb3ducmV2LnhtbERPS2vCQBC+F/oflil4&#10;001qjZK6ikhbPIjgA6S3ITsmwexsyG6T+O9dQehtPr7nzJe9qURLjSstK4hHEQjizOqScwWn4/dw&#10;BsJ5ZI2VZVJwIwfLxevLHFNtO95Te/C5CCHsUlRQeF+nUrqsIINuZGviwF1sY9AH2ORSN9iFcFPJ&#10;9yhKpMGSQ0OBNa0Lyq6HP6Pgp8NuNY6/2u31sr79Hie78zYmpQZv/eoThKfe/4uf7o0O8z+SaAq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pKc1nFAAAA3gAA&#10;AA8AAAAAAAAAAAAAAAAAqgIAAGRycy9kb3ducmV2LnhtbFBLBQYAAAAABAAEAPoAAACcAwAAAAA=&#10;">
                  <v:shape id="Freeform 5008" o:spid="_x0000_s1030" style="position:absolute;left:8273;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dMNsgA&#10;AADeAAAADwAAAGRycy9kb3ducmV2LnhtbESPQWvCQBCF74X+h2UKXqRutK2U1FVKqeDFSq2l1yE7&#10;TYLZ2bC7Jqm/3jkIvc3w3rz3zWI1uEZ1FGLt2cB0koEiLrytuTRw+FrfP4OKCdli45kM/FGE1fL2&#10;ZoG59T1/UrdPpZIQjjkaqFJqc61jUZHDOPEtsWi/PjhMsoZS24C9hLtGz7Jsrh3WLA0VtvRWUXHc&#10;n5yBY38+b93u8B2mP+G926SPhyc3NmZ0N7y+gEo0pH/z9XpjBf9xngmvvCMz6OU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8J0w2yAAAAN4AAAAPAAAAAAAAAAAAAAAAAJgCAABk&#10;cnMvZG93bnJldi54bWxQSwUGAAAAAAQABAD1AAAAjQMAAAAA&#10;" path="m,l37,68r6,14l60,84,78,71,75,53,66,35,45,15,23,4,6,,,e" fillcolor="#00aeef" stroked="f">
                    <v:path arrowok="t" o:connecttype="custom" o:connectlocs="0,435;37,503;43,517;60,519;78,506;75,488;66,470;45,450;23,439;6,435;0,435" o:connectangles="0,0,0,0,0,0,0,0,0,0,0"/>
                  </v:shape>
                </v:group>
                <v:group id="Group 5009" o:spid="_x0000_s1031" style="position:absolute;left:8165;top:426;width:149;height:134" coordorigin="8165,426"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JlCsMUAAADeAAAADwAAAGRycy9kb3ducmV2LnhtbERPS2vCQBC+F/oflil4&#10;001qDZq6ikhbPIjgA6S3ITsmwexsyG6T+O9dQehtPr7nzJe9qURLjSstK4hHEQjizOqScwWn4/dw&#10;CsJ5ZI2VZVJwIwfLxevLHFNtO95Te/C5CCHsUlRQeF+nUrqsIINuZGviwF1sY9AH2ORSN9iFcFPJ&#10;9yhKpMGSQ0OBNa0Lyq6HP6Pgp8NuNY6/2u31sr79Hie78zYmpQZv/eoThKfe/4uf7o0O8z+SaAa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SZQrDFAAAA3gAA&#10;AA8AAAAAAAAAAAAAAAAAqgIAAGRycy9kb3ducmV2LnhtbFBLBQYAAAAABAAEAPoAAACcAwAAAAA=&#10;">
                  <v:shape id="Freeform 5010" o:spid="_x0000_s1032" style="position:absolute;left:8165;top:426;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TSccUA&#10;AADeAAAADwAAAGRycy9kb3ducmV2LnhtbESPQWsCMRCF74X+hzCFXkQTi0hZjWJbCj0J1V68DZtx&#10;s7qZLEmq23/fOQjeZpg3771vuR5Cpy6UchvZwnRiQBHX0bXcWPjZf45fQeWC7LCLTBb+KMN69fiw&#10;xMrFK3/TZVcaJSacK7TgS+krrXPtKWCexJ5YbseYAhZZU6NdwquYh06/GDPXAVuWBI89vXuqz7vf&#10;YGE/jD6MN/Ft630yLR5OadSdrH1+GjYLUIWGchffvr+c1J/NpwIgODKDX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NJxxQAAAN4AAAAPAAAAAAAAAAAAAAAAAJgCAABkcnMv&#10;ZG93bnJldi54bWxQSwUGAAAAAAQABAD1AAAAigMAAAAA&#10;" path="m47,l5,64,,111r6,4l20,122r20,6l68,133r35,1l127,125r16,-10l149,111r,-5l124,32,47,e" fillcolor="#00aeef" stroked="f">
                    <v:path arrowok="t" o:connecttype="custom" o:connectlocs="47,426;5,490;0,537;6,541;20,548;40,554;68,559;103,560;127,551;143,541;149,537;149,532;124,458;47,426" o:connectangles="0,0,0,0,0,0,0,0,0,0,0,0,0,0"/>
                  </v:shape>
                </v:group>
                <v:group id="Group 5011" o:spid="_x0000_s1033" style="position:absolute;left:8182;top:331;width:115;height:115" coordorigin="8182,331"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822GvFAAAA3gAA&#10;AA8AAAAAAAAAAAAAAAAAqgIAAGRycy9kb3ducmV2LnhtbFBLBQYAAAAABAAEAPoAAACcAwAAAAA=&#10;">
                  <v:shape id="Freeform 5012" o:spid="_x0000_s1034" style="position:absolute;left:8182;top:331;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pD3cQA&#10;AADeAAAADwAAAGRycy9kb3ducmV2LnhtbERPTYvCMBC9L/gfwgheFk0VEa1G6S4ogqfWPexxaMa2&#10;2ExCE7Xur98IC3ubx/ucza43rbhT5xvLCqaTBARxaXXDlYKv8368BOEDssbWMil4kofddvC2wVTb&#10;B+d0L0IlYgj7FBXUIbhUSl/WZNBPrCOO3MV2BkOEXSV1h48Yblo5S5KFNNhwbKjR0WdN5bW4GQW3&#10;/EPnrnjH1c9y5ZJTmR2+MVNqNOyzNYhAffgX/7mPOs6fL6YzeL0Tb5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KQ93EAAAA3gAAAA8AAAAAAAAAAAAAAAAAmAIAAGRycy9k&#10;b3ducmV2LnhtbFBLBQYAAAAABAAEAPUAAACJAwAAAAA=&#10;" path="m56,l34,5,16,17,4,35,,57r,4l6,82,19,99r18,11l61,114r21,-5l99,96,110,78r5,-23l109,33,97,16,78,4,56,e" fillcolor="#00aeef" stroked="f">
                    <v:path arrowok="t" o:connecttype="custom" o:connectlocs="56,331;34,336;16,348;4,366;0,388;0,392;6,413;19,430;37,441;61,445;82,440;99,427;110,409;115,386;109,364;97,347;78,335;56,331" o:connectangles="0,0,0,0,0,0,0,0,0,0,0,0,0,0,0,0,0,0"/>
                  </v:shape>
                  <v:shape id="Picture 5013" o:spid="_x0000_s1035" type="#_x0000_t75" style="position:absolute;left:8131;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zijXDAAAA3gAAAA8AAABkcnMvZG93bnJldi54bWxET0trAjEQvhf8D2EEL0Wz2rLIahQpFKS3&#10;bku9Dptxs7iZrEn20X/fFAq9zcf3nP1xsq0YyIfGsYL1KgNBXDndcK3g8+N1uQURIrLG1jEp+KYA&#10;x8PsYY+FdiO/01DGWqQQDgUqMDF2hZShMmQxrFxHnLir8xZjgr6W2uOYwm0rN1mWS4sNpwaDHb0Y&#10;qm5lbxV43T/Gr3Hoe11dLm9mey/PXa7UYj6ddiAiTfFf/Oc+6zT/OV8/we876QZ5+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nOKNcMAAADeAAAADwAAAAAAAAAAAAAAAACf&#10;AgAAZHJzL2Rvd25yZXYueG1sUEsFBgAAAAAEAAQA9wAAAI8DAAAAAA==&#10;">
                    <v:imagedata r:id="rId1373" o:title=""/>
                  </v:shape>
                  <v:shape id="Picture 5014" o:spid="_x0000_s1036" type="#_x0000_t75" style="position:absolute;left:8280;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4xF/EAAAA3gAAAA8AAABkcnMvZG93bnJldi54bWxET0trwkAQvgv9D8sUetNN1GpJ3QRTELwV&#10;Hxdvw+40CWZn0+zWpP/eFQq9zcf3nE0x2lbcqPeNYwXpLAFBrJ1puFJwPu2mbyB8QDbYOiYFv+Sh&#10;yJ8mG8yMG/hAt2OoRAxhn6GCOoQuk9Lrmiz6meuII/fleoshwr6SpschhttWzpNkJS02HBtq7Oij&#10;Jn09/lgFFa+ZyvLz+jrsd/KwWHTfWl+Uenket+8gAo3hX/zn3ps4f7lKl/B4J94g8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14xF/EAAAA3gAAAA8AAAAAAAAAAAAAAAAA&#10;nwIAAGRycy9kb3ducmV2LnhtbFBLBQYAAAAABAAEAPcAAACQAwAAAAA=&#10;">
                    <v:imagedata r:id="rId1374" o:title=""/>
                  </v:shape>
                  <v:shape id="Picture 5015" o:spid="_x0000_s1037" type="#_x0000_t75" style="position:absolute;left:8172;top:436;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eG4LFAAAA3gAAAA8AAABkcnMvZG93bnJldi54bWxET0trwkAQvhf6H5YRvNWN9UGJriJSMSdp&#10;0x5yHLNjEszOhuw2j3/fLRS8zcf3nO1+MLXoqHWVZQXzWQSCOLe64kLB99fp5Q2E88gaa8ukYCQH&#10;+93z0xZjbXv+pC71hQgh7GJUUHrfxFK6vCSDbmYb4sDdbGvQB9gWUrfYh3BTy9coWkuDFYeGEhs6&#10;lpTf0x+jIL0k/TFdHcbrZbE02TmL3j/6u1LTyXDYgPA0+If4353oMH+5nq/g751wg9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XhuCxQAAAN4AAAAPAAAAAAAAAAAAAAAA&#10;AJ8CAABkcnMvZG93bnJldi54bWxQSwUGAAAAAAQABAD3AAAAkQMAAAAA&#10;">
                    <v:imagedata r:id="rId1378" o:title=""/>
                  </v:shape>
                </v:group>
                <v:group id="Group 5016" o:spid="_x0000_s1038" style="position:absolute;left:8201;top:424;width:76;height:38" coordorigin="8201,424"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fQB/FAAAA3gAA&#10;AA8AAAAAAAAAAAAAAAAAqgIAAGRycy9kb3ducmV2LnhtbFBLBQYAAAAABAAEAPoAAACcAwAAAAA=&#10;">
                  <v:shape id="Freeform 5017" o:spid="_x0000_s1039" style="position:absolute;left:8201;top:424;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ZjP8IA&#10;AADeAAAADwAAAGRycy9kb3ducmV2LnhtbERPzYrCMBC+C/sOYRa8aequuto1imwRPIii7gMMzdgU&#10;m0lpota3N4LgbT6+35ktWluJKzW+dKxg0E9AEOdOl1wo+D+uehMQPiBrrByTgjt5WMw/OjNMtbvx&#10;nq6HUIgYwj5FBSaEOpXS54Ys+r6riSN3co3FEGFTSN3gLYbbSn4lyVhaLDk2GKzpz1B+PlysgmlW&#10;HEnv2ixbTQ2ft5vRHr9rpbqf7fIXRKA2vMUv91rH+cPx4Aee78Qb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xmM/wgAAAN4AAAAPAAAAAAAAAAAAAAAAAJgCAABkcnMvZG93&#10;bnJldi54bWxQSwUGAAAAAAQABAD1AAAAhwMAAAAA&#10;" path="m37,l11,5,,15r4,9l20,34r30,4l71,28,76,14,64,4,37,e" fillcolor="#00aeef" stroked="f">
                    <v:path arrowok="t" o:connecttype="custom" o:connectlocs="37,424;11,429;0,439;4,448;20,458;50,462;71,452;76,438;64,428;37,424" o:connectangles="0,0,0,0,0,0,0,0,0,0"/>
                  </v:shape>
                  <v:shape id="Picture 5018" o:spid="_x0000_s1040" type="#_x0000_t75" style="position:absolute;left:8188;top:338;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jDjEAAAA3gAAAA8AAABkcnMvZG93bnJldi54bWxEj0FrwkAQhe+C/2GZgjfdKCqSuopIhUBB&#10;0Naeh+yYDc3OhuxW47/vHARvM7w3732z3va+UTfqYh3YwHSSgSIug625MvD9dRivQMWEbLEJTAYe&#10;FGG7GQ7WmNtw5xPdzqlSEsIxRwMupTbXOpaOPMZJaIlFu4bOY5K1q7Tt8C7hvtGzLFtqjzVLg8OW&#10;9o7K3/OfN+Dnn8WxONHPx4V39oEzvXB0NWb01u/eQSXq08v8vC6s4M+XU+GVd2QGvf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jDjEAAAA3gAAAA8AAAAAAAAAAAAAAAAA&#10;nwIAAGRycy9kb3ducmV2LnhtbFBLBQYAAAAABAAEAPcAAACQAwAAAAA=&#10;">
                    <v:imagedata r:id="rId1375" o:title=""/>
                  </v:shape>
                </v:group>
                <v:group id="Group 5019" o:spid="_x0000_s1041" style="position:absolute;left:8219;top:644;width:7;height:80" coordorigin="8219,644" coordsize="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A1G3FAAAA3gAA&#10;AA8AAAAAAAAAAAAAAAAAqgIAAGRycy9kb3ducmV2LnhtbFBLBQYAAAAABAAEAPoAAACcAwAAAAA=&#10;">
                  <v:shape id="Freeform 5020" o:spid="_x0000_s1042" style="position:absolute;left:8219;top:644;width:7;height:80;visibility:visible;mso-wrap-style:square;v-text-anchor:top" coordsize="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lacgA&#10;AADeAAAADwAAAGRycy9kb3ducmV2LnhtbESPQWvCQBCF70L/wzKF3nRjkKWmriItBemhUBXscchO&#10;k9DsbJpdTfTXdw6F3maYN++9b7UZfasu1McmsIX5LANFXAbXcGXheHidPoKKCdlhG5gsXCnCZn03&#10;WWHhwsAfdNmnSokJxwIt1Cl1hdaxrMljnIWOWG5fofeYZO0r7XocxNy3Os8yoz02LAk1dvRcU/m9&#10;P3sLuTl+/tyWt+Hsgjm9X1/MKW/erH24H7dPoBKN6V/8971zUn9hcgEQHJlBr3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YtqVpyAAAAN4AAAAPAAAAAAAAAAAAAAAAAJgCAABk&#10;cnMvZG93bnJldi54bWxQSwUGAAAAAAQABAD1AAAAjQMAAAAA&#10;" path="m,80l7,e" filled="f" strokeweight=".1373mm">
                    <v:path arrowok="t" o:connecttype="custom" o:connectlocs="0,724;7,644" o:connectangles="0,0"/>
                  </v:shape>
                </v:group>
                <v:group id="Group 5021" o:spid="_x0000_s1043" style="position:absolute;left:8203;top:582;width:47;height:64" coordorigin="8203,58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VoS1sYAAADeAAAADwAAAGRycy9kb3ducmV2LnhtbERPTWvCQBC9F/wPyxS8&#10;NZtoGyTNKiJWPIRCVSi9DdkxCWZnQ3abxH/fLRR6m8f7nHwzmVYM1LvGsoIkikEQl1Y3XCm4nN+e&#10;ViCcR9bYWiYFd3KwWc8ecsy0HfmDhpOvRAhhl6GC2vsuk9KVNRl0ke2IA3e1vUEfYF9J3eMYwk0r&#10;F3GcSoMNh4YaO9rVVN5O30bBYcRxu0z2Q3G77u5f55f3zyIhpeaP0/YVhKfJ/4v/3Ecd5j+niw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WhLWxgAAAN4A&#10;AAAPAAAAAAAAAAAAAAAAAKoCAABkcnMvZG93bnJldi54bWxQSwUGAAAAAAQABAD6AAAAnQMAAAAA&#10;">
                  <v:shape id="Freeform 5022" o:spid="_x0000_s1044" style="position:absolute;left:8203;top:58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IoxcUA&#10;AADeAAAADwAAAGRycy9kb3ducmV2LnhtbERP32vCMBB+H/g/hBN8m6lVyqhG6QYDkcGYG0zfzuZs&#10;i80la6LW/34ZCHu7j+/nLVa9acWFOt9YVjAZJyCIS6sbrhR8fb4+PoHwAVlja5kU3MjDajl4WGCu&#10;7ZU/6LINlYgh7HNUUIfgcil9WZNBP7aOOHJH2xkMEXaV1B1eY7hpZZokmTTYcGyo0dFLTeVpezYK&#10;ZPFWvE9/Jvv1Lfl2m90B3fMsU2o07Is5iEB9+Bff3Wsd58+yNIW/d+IN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cijFxQAAAN4AAAAPAAAAAAAAAAAAAAAAAJgCAABkcnMv&#10;ZG93bnJldi54bWxQSwUGAAAAAAQABAD1AAAAigMAAAAA&#10;" path="m29,l,60r47,5l29,e" fillcolor="black" stroked="f">
                    <v:path arrowok="t" o:connecttype="custom" o:connectlocs="29,582;0,642;47,647;29,582" o:connectangles="0,0,0,0"/>
                  </v:shape>
                </v:group>
                <v:group id="Group 5023" o:spid="_x0000_s1045" style="position:absolute;left:8203;top:582;width:47;height:64" coordorigin="8203,58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sQpOsQAAADeAAAA&#10;DwAAAAAAAAAAAAAAAACqAgAAZHJzL2Rvd25yZXYueG1sUEsFBgAAAAAEAAQA+gAAAJsDAAAAAA==&#10;">
                  <v:shape id="Freeform 5024" o:spid="_x0000_s1046" style="position:absolute;left:8203;top:58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VS98MA&#10;AADeAAAADwAAAGRycy9kb3ducmV2LnhtbERPTYvCMBC9C/6HMIIXWROLVLdrFBFcPHhRd+9DM9sW&#10;m0lpou3+eyMI3ubxPme16W0t7tT6yrGG2VSBIM6dqbjQ8HPZfyxB+IBssHZMGv7Jw2Y9HKwwM67j&#10;E93PoRAxhH2GGsoQmkxKn5dk0U9dQxy5P9daDBG2hTQtdjHc1jJRKpUWK44NJTa0Kym/nm9Ww1Wd&#10;FrvjIukmsypl96l+t9/LvdbjUb/9AhGoD2/xy30wcf48TebwfCfe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VS98MAAADeAAAADwAAAAAAAAAAAAAAAACYAgAAZHJzL2Rv&#10;d25yZXYueG1sUEsFBgAAAAAEAAQA9QAAAIgDAAAAAA==&#10;" path="m29,l,60r47,5l29,xe" filled="f" strokeweight=".1373mm">
                    <v:path arrowok="t" o:connecttype="custom" o:connectlocs="29,582;0,642;47,647;29,582" o:connectangles="0,0,0,0"/>
                  </v:shape>
                  <v:shape id="Picture 5025" o:spid="_x0000_s1047" type="#_x0000_t75" style="position:absolute;left:8154;top:797;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fgbnGAAAA3gAAAA8AAABkcnMvZG93bnJldi54bWxET0trAjEQvhf6H8IUvIhmu1rR1SgiFApC&#10;wcdBb8Nm3CzdTNZN1NVf3wiF3ubje85s0dpKXKnxpWMF7/0EBHHudMmFgv3uszcG4QOyxsoxKbiT&#10;h8X89WWGmXY33tB1GwoRQ9hnqMCEUGdS+tyQRd93NXHkTq6xGCJsCqkbvMVwW8k0SUbSYsmxwWBN&#10;K0P5z/ZiFVwGZzN5YHo8LNfDbtc8+Pi9YqU6b+1yCiJQG/7Ff+4vHecPR+kHPN+JN8j5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5+BucYAAADeAAAADwAAAAAAAAAAAAAA&#10;AACfAgAAZHJzL2Rvd25yZXYueG1sUEsFBgAAAAAEAAQA9wAAAJIDAAAAAA==&#10;">
                    <v:imagedata r:id="rId1358" o:title=""/>
                  </v:shape>
                </v:group>
                <v:group id="Group 5026" o:spid="_x0000_s1048" style="position:absolute;left:8196;top:722;width:47;height:64" coordorigin="8196,72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OKosQAAADeAAAADwAAAGRycy9kb3ducmV2LnhtbERPTWvCQBC9F/wPywi9&#10;1U1sDRJdRUTFgwhVQbwN2TEJZmdDdk3iv+8WCr3N433OfNmbSrTUuNKygngUgSDOrC45V3A5bz+m&#10;IJxH1lhZJgUvcrBcDN7mmGrb8Te1J5+LEMIuRQWF93UqpcsKMuhGtiYO3N02Bn2ATS51g10IN5Uc&#10;R1EiDZYcGgqsaV1Q9jg9jYJdh93qM960h8d9/bqdJ8frISal3of9agbCU+//xX/uvQ7zv5Jx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rOKosQAAADeAAAA&#10;DwAAAAAAAAAAAAAAAACqAgAAZHJzL2Rvd25yZXYueG1sUEsFBgAAAAAEAAQA+gAAAJsDAAAAAA==&#10;">
                  <v:shape id="Freeform 5027" o:spid="_x0000_s1049" style="position:absolute;left:8196;top:72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WLXcYA&#10;AADeAAAADwAAAGRycy9kb3ducmV2LnhtbERP32vCMBB+H/g/hBP2NlOdVKlGqYOBjMGYCurbrbm1&#10;xeaSNZnW/94Ig73dx/fz5svONOJMra8tKxgOEhDEhdU1lwp229enKQgfkDU2lknBlTwsF72HOWba&#10;XviTzptQihjCPkMFVQguk9IXFRn0A+uII/dtW4MhwraUusVLDDeNHCVJKg3WHBsqdPRSUXHa/BoF&#10;Mn/PP55/hsf1Ndm7t8MXutU4Veqx3+UzEIG68C/+c691nD9ORxO4vxNv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wWLXcYAAADeAAAADwAAAAAAAAAAAAAAAACYAgAAZHJz&#10;L2Rvd25yZXYueG1sUEsFBgAAAAAEAAQA9QAAAIsDAAAAAA==&#10;" path="m,l18,65,47,4,,e" fillcolor="black" stroked="f">
                    <v:path arrowok="t" o:connecttype="custom" o:connectlocs="0,722;18,787;47,726;0,722" o:connectangles="0,0,0,0"/>
                  </v:shape>
                </v:group>
                <v:group id="Group 5028" o:spid="_x0000_s1050" style="position:absolute;left:8196;top:722;width:47;height:64" coordorigin="8196,722" coordsize="4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Bgu0vIAAAA&#10;3gAAAA8AAAAAAAAAAAAAAAAAqgIAAGRycy9kb3ducmV2LnhtbFBLBQYAAAAABAAEAPoAAACfAwAA&#10;AAA=&#10;">
                  <v:shape id="Freeform 5029" o:spid="_x0000_s1051" style="position:absolute;left:8196;top:722;width:47;height:64;visibility:visible;mso-wrap-style:square;v-text-anchor:top" coordsize="4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T9acMA&#10;AADeAAAADwAAAGRycy9kb3ducmV2LnhtbERPS4vCMBC+L/gfwizsZVkTi1TtGkUExYMXX/ehmW2L&#10;zaQ00Xb/vREEb/PxPWe+7G0t7tT6yrGG0VCBIM6dqbjQcD5tfqYgfEA2WDsmDf/kYbkYfMwxM67j&#10;A92PoRAxhH2GGsoQmkxKn5dk0Q9dQxy5P9daDBG2hTQtdjHc1jJRKpUWK44NJTa0Lim/Hm9Ww1Ud&#10;Juv9JOm+R1XKbqYuq+10o/XXZ7/6BRGoD2/xy70zcf44TWbwfCfe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T9acMAAADeAAAADwAAAAAAAAAAAAAAAACYAgAAZHJzL2Rv&#10;d25yZXYueG1sUEsFBgAAAAAEAAQA9QAAAIgDAAAAAA==&#10;" path="m18,65l47,4,,,18,65xe" filled="f" strokeweight=".1373mm">
                    <v:path arrowok="t" o:connecttype="custom" o:connectlocs="18,787;47,726;0,722;18,787" o:connectangles="0,0,0,0"/>
                  </v:shape>
                  <v:shape id="Picture 5030" o:spid="_x0000_s1052" type="#_x0000_t75" style="position:absolute;left:8238;top:735;width:122;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7sWHGAAAA3gAAAA8AAABkcnMvZG93bnJldi54bWxEj0FrwkAQhe9C/8Myhd50Y2PFpq5SC4LQ&#10;XNRCr0N2mg3NzobsauK/dw6F3t7w3nwzb70dfauu1McmsIH5LANFXAXbcG3g67yfrkDFhGyxDUwG&#10;bhRhu3mYrLGwYeAjXU+pVgLhWKABl1JXaB0rRx7jLHTE4v2E3mOSsa+17XEQuG/1c5YttceG5YLD&#10;jj4cVb+nizfwutoN3/M87fPyJXdW2MfPsjTm6XF8fwOVaEz/4b/tg5X3F8tcCkgd0aA3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ruxYcYAAADeAAAADwAAAAAAAAAAAAAA&#10;AACfAgAAZHJzL2Rvd25yZXYueG1sUEsFBgAAAAAEAAQA9wAAAJIDAAAAAA==&#10;">
                    <v:imagedata r:id="rId137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53824" behindDoc="1" locked="0" layoutInCell="1" allowOverlap="1" wp14:anchorId="0AFED540" wp14:editId="0AFED541">
                <wp:simplePos x="0" y="0"/>
                <wp:positionH relativeFrom="page">
                  <wp:posOffset>6497955</wp:posOffset>
                </wp:positionH>
                <wp:positionV relativeFrom="paragraph">
                  <wp:posOffset>207645</wp:posOffset>
                </wp:positionV>
                <wp:extent cx="182880" cy="417195"/>
                <wp:effectExtent l="1905" t="0" r="0" b="0"/>
                <wp:wrapNone/>
                <wp:docPr id="14577" name="Group 145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417195"/>
                          <a:chOff x="10233" y="327"/>
                          <a:chExt cx="288" cy="657"/>
                        </a:xfrm>
                      </wpg:grpSpPr>
                      <wpg:grpSp>
                        <wpg:cNvPr id="14578" name="Group 5113"/>
                        <wpg:cNvGrpSpPr>
                          <a:grpSpLocks/>
                        </wpg:cNvGrpSpPr>
                        <wpg:grpSpPr bwMode="auto">
                          <a:xfrm>
                            <a:off x="10237" y="435"/>
                            <a:ext cx="79" cy="84"/>
                            <a:chOff x="10237" y="435"/>
                            <a:chExt cx="79" cy="84"/>
                          </a:xfrm>
                        </wpg:grpSpPr>
                        <wps:wsp>
                          <wps:cNvPr id="14579" name="Freeform 5114"/>
                          <wps:cNvSpPr>
                            <a:spLocks/>
                          </wps:cNvSpPr>
                          <wps:spPr bwMode="auto">
                            <a:xfrm>
                              <a:off x="10237" y="435"/>
                              <a:ext cx="79" cy="84"/>
                            </a:xfrm>
                            <a:custGeom>
                              <a:avLst/>
                              <a:gdLst>
                                <a:gd name="T0" fmla="+- 0 10316 10237"/>
                                <a:gd name="T1" fmla="*/ T0 w 79"/>
                                <a:gd name="T2" fmla="+- 0 435 435"/>
                                <a:gd name="T3" fmla="*/ 435 h 84"/>
                                <a:gd name="T4" fmla="+- 0 10250 10237"/>
                                <a:gd name="T5" fmla="*/ T4 w 79"/>
                                <a:gd name="T6" fmla="+- 0 470 435"/>
                                <a:gd name="T7" fmla="*/ 470 h 84"/>
                                <a:gd name="T8" fmla="+- 0 10237 10237"/>
                                <a:gd name="T9" fmla="*/ T8 w 79"/>
                                <a:gd name="T10" fmla="+- 0 506 435"/>
                                <a:gd name="T11" fmla="*/ 506 h 84"/>
                                <a:gd name="T12" fmla="+- 0 10256 10237"/>
                                <a:gd name="T13" fmla="*/ T12 w 79"/>
                                <a:gd name="T14" fmla="+- 0 519 435"/>
                                <a:gd name="T15" fmla="*/ 519 h 84"/>
                                <a:gd name="T16" fmla="+- 0 10273 10237"/>
                                <a:gd name="T17" fmla="*/ T16 w 79"/>
                                <a:gd name="T18" fmla="+- 0 517 435"/>
                                <a:gd name="T19" fmla="*/ 517 h 84"/>
                                <a:gd name="T20" fmla="+- 0 10278 10237"/>
                                <a:gd name="T21" fmla="*/ T20 w 79"/>
                                <a:gd name="T22" fmla="+- 0 503 435"/>
                                <a:gd name="T23" fmla="*/ 503 h 84"/>
                                <a:gd name="T24" fmla="+- 0 10288 10237"/>
                                <a:gd name="T25" fmla="*/ T24 w 79"/>
                                <a:gd name="T26" fmla="+- 0 480 435"/>
                                <a:gd name="T27" fmla="*/ 480 h 84"/>
                                <a:gd name="T28" fmla="+- 0 10299 10237"/>
                                <a:gd name="T29" fmla="*/ T28 w 79"/>
                                <a:gd name="T30" fmla="+- 0 456 435"/>
                                <a:gd name="T31" fmla="*/ 456 h 84"/>
                                <a:gd name="T32" fmla="+- 0 10310 10237"/>
                                <a:gd name="T33" fmla="*/ T32 w 79"/>
                                <a:gd name="T34" fmla="+- 0 438 435"/>
                                <a:gd name="T35" fmla="*/ 438 h 84"/>
                                <a:gd name="T36" fmla="+- 0 10316 10237"/>
                                <a:gd name="T37" fmla="*/ T36 w 79"/>
                                <a:gd name="T38" fmla="+- 0 435 435"/>
                                <a:gd name="T39"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3" y="35"/>
                                  </a:lnTo>
                                  <a:lnTo>
                                    <a:pt x="0" y="71"/>
                                  </a:lnTo>
                                  <a:lnTo>
                                    <a:pt x="19" y="84"/>
                                  </a:lnTo>
                                  <a:lnTo>
                                    <a:pt x="36" y="82"/>
                                  </a:lnTo>
                                  <a:lnTo>
                                    <a:pt x="41" y="68"/>
                                  </a:lnTo>
                                  <a:lnTo>
                                    <a:pt x="51" y="45"/>
                                  </a:lnTo>
                                  <a:lnTo>
                                    <a:pt x="62" y="21"/>
                                  </a:lnTo>
                                  <a:lnTo>
                                    <a:pt x="73" y="3"/>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80" name="Group 5115"/>
                        <wpg:cNvGrpSpPr>
                          <a:grpSpLocks/>
                        </wpg:cNvGrpSpPr>
                        <wpg:grpSpPr bwMode="auto">
                          <a:xfrm>
                            <a:off x="10383" y="435"/>
                            <a:ext cx="79" cy="84"/>
                            <a:chOff x="10383" y="435"/>
                            <a:chExt cx="79" cy="84"/>
                          </a:xfrm>
                        </wpg:grpSpPr>
                        <wps:wsp>
                          <wps:cNvPr id="14581" name="Freeform 5116"/>
                          <wps:cNvSpPr>
                            <a:spLocks/>
                          </wps:cNvSpPr>
                          <wps:spPr bwMode="auto">
                            <a:xfrm>
                              <a:off x="10383" y="435"/>
                              <a:ext cx="79" cy="84"/>
                            </a:xfrm>
                            <a:custGeom>
                              <a:avLst/>
                              <a:gdLst>
                                <a:gd name="T0" fmla="+- 0 10383 10383"/>
                                <a:gd name="T1" fmla="*/ T0 w 79"/>
                                <a:gd name="T2" fmla="+- 0 435 435"/>
                                <a:gd name="T3" fmla="*/ 435 h 84"/>
                                <a:gd name="T4" fmla="+- 0 10420 10383"/>
                                <a:gd name="T5" fmla="*/ T4 w 79"/>
                                <a:gd name="T6" fmla="+- 0 503 435"/>
                                <a:gd name="T7" fmla="*/ 503 h 84"/>
                                <a:gd name="T8" fmla="+- 0 10426 10383"/>
                                <a:gd name="T9" fmla="*/ T8 w 79"/>
                                <a:gd name="T10" fmla="+- 0 517 435"/>
                                <a:gd name="T11" fmla="*/ 517 h 84"/>
                                <a:gd name="T12" fmla="+- 0 10443 10383"/>
                                <a:gd name="T13" fmla="*/ T12 w 79"/>
                                <a:gd name="T14" fmla="+- 0 519 435"/>
                                <a:gd name="T15" fmla="*/ 519 h 84"/>
                                <a:gd name="T16" fmla="+- 0 10461 10383"/>
                                <a:gd name="T17" fmla="*/ T16 w 79"/>
                                <a:gd name="T18" fmla="+- 0 506 435"/>
                                <a:gd name="T19" fmla="*/ 506 h 84"/>
                                <a:gd name="T20" fmla="+- 0 10458 10383"/>
                                <a:gd name="T21" fmla="*/ T20 w 79"/>
                                <a:gd name="T22" fmla="+- 0 488 435"/>
                                <a:gd name="T23" fmla="*/ 488 h 84"/>
                                <a:gd name="T24" fmla="+- 0 10449 10383"/>
                                <a:gd name="T25" fmla="*/ T24 w 79"/>
                                <a:gd name="T26" fmla="+- 0 470 435"/>
                                <a:gd name="T27" fmla="*/ 470 h 84"/>
                                <a:gd name="T28" fmla="+- 0 10428 10383"/>
                                <a:gd name="T29" fmla="*/ T28 w 79"/>
                                <a:gd name="T30" fmla="+- 0 450 435"/>
                                <a:gd name="T31" fmla="*/ 450 h 84"/>
                                <a:gd name="T32" fmla="+- 0 10406 10383"/>
                                <a:gd name="T33" fmla="*/ T32 w 79"/>
                                <a:gd name="T34" fmla="+- 0 439 435"/>
                                <a:gd name="T35" fmla="*/ 439 h 84"/>
                                <a:gd name="T36" fmla="+- 0 10389 10383"/>
                                <a:gd name="T37" fmla="*/ T36 w 79"/>
                                <a:gd name="T38" fmla="+- 0 435 435"/>
                                <a:gd name="T39" fmla="*/ 435 h 84"/>
                                <a:gd name="T40" fmla="+- 0 10383 10383"/>
                                <a:gd name="T41" fmla="*/ T40 w 79"/>
                                <a:gd name="T42" fmla="+- 0 435 435"/>
                                <a:gd name="T43"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7" y="68"/>
                                  </a:lnTo>
                                  <a:lnTo>
                                    <a:pt x="43" y="82"/>
                                  </a:lnTo>
                                  <a:lnTo>
                                    <a:pt x="60" y="84"/>
                                  </a:lnTo>
                                  <a:lnTo>
                                    <a:pt x="78" y="71"/>
                                  </a:lnTo>
                                  <a:lnTo>
                                    <a:pt x="75" y="53"/>
                                  </a:lnTo>
                                  <a:lnTo>
                                    <a:pt x="66" y="35"/>
                                  </a:lnTo>
                                  <a:lnTo>
                                    <a:pt x="45" y="15"/>
                                  </a:lnTo>
                                  <a:lnTo>
                                    <a:pt x="23" y="4"/>
                                  </a:lnTo>
                                  <a:lnTo>
                                    <a:pt x="6" y="0"/>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82" name="Group 5117"/>
                        <wpg:cNvGrpSpPr>
                          <a:grpSpLocks/>
                        </wpg:cNvGrpSpPr>
                        <wpg:grpSpPr bwMode="auto">
                          <a:xfrm>
                            <a:off x="10275" y="426"/>
                            <a:ext cx="149" cy="134"/>
                            <a:chOff x="10275" y="426"/>
                            <a:chExt cx="149" cy="134"/>
                          </a:xfrm>
                        </wpg:grpSpPr>
                        <wps:wsp>
                          <wps:cNvPr id="14583" name="Freeform 5118"/>
                          <wps:cNvSpPr>
                            <a:spLocks/>
                          </wps:cNvSpPr>
                          <wps:spPr bwMode="auto">
                            <a:xfrm>
                              <a:off x="10275" y="426"/>
                              <a:ext cx="149" cy="134"/>
                            </a:xfrm>
                            <a:custGeom>
                              <a:avLst/>
                              <a:gdLst>
                                <a:gd name="T0" fmla="+- 0 10322 10275"/>
                                <a:gd name="T1" fmla="*/ T0 w 149"/>
                                <a:gd name="T2" fmla="+- 0 426 426"/>
                                <a:gd name="T3" fmla="*/ 426 h 134"/>
                                <a:gd name="T4" fmla="+- 0 10280 10275"/>
                                <a:gd name="T5" fmla="*/ T4 w 149"/>
                                <a:gd name="T6" fmla="+- 0 490 426"/>
                                <a:gd name="T7" fmla="*/ 490 h 134"/>
                                <a:gd name="T8" fmla="+- 0 10275 10275"/>
                                <a:gd name="T9" fmla="*/ T8 w 149"/>
                                <a:gd name="T10" fmla="+- 0 537 426"/>
                                <a:gd name="T11" fmla="*/ 537 h 134"/>
                                <a:gd name="T12" fmla="+- 0 10281 10275"/>
                                <a:gd name="T13" fmla="*/ T12 w 149"/>
                                <a:gd name="T14" fmla="+- 0 541 426"/>
                                <a:gd name="T15" fmla="*/ 541 h 134"/>
                                <a:gd name="T16" fmla="+- 0 10295 10275"/>
                                <a:gd name="T17" fmla="*/ T16 w 149"/>
                                <a:gd name="T18" fmla="+- 0 548 426"/>
                                <a:gd name="T19" fmla="*/ 548 h 134"/>
                                <a:gd name="T20" fmla="+- 0 10315 10275"/>
                                <a:gd name="T21" fmla="*/ T20 w 149"/>
                                <a:gd name="T22" fmla="+- 0 554 426"/>
                                <a:gd name="T23" fmla="*/ 554 h 134"/>
                                <a:gd name="T24" fmla="+- 0 10343 10275"/>
                                <a:gd name="T25" fmla="*/ T24 w 149"/>
                                <a:gd name="T26" fmla="+- 0 559 426"/>
                                <a:gd name="T27" fmla="*/ 559 h 134"/>
                                <a:gd name="T28" fmla="+- 0 10378 10275"/>
                                <a:gd name="T29" fmla="*/ T28 w 149"/>
                                <a:gd name="T30" fmla="+- 0 560 426"/>
                                <a:gd name="T31" fmla="*/ 560 h 134"/>
                                <a:gd name="T32" fmla="+- 0 10402 10275"/>
                                <a:gd name="T33" fmla="*/ T32 w 149"/>
                                <a:gd name="T34" fmla="+- 0 551 426"/>
                                <a:gd name="T35" fmla="*/ 551 h 134"/>
                                <a:gd name="T36" fmla="+- 0 10418 10275"/>
                                <a:gd name="T37" fmla="*/ T36 w 149"/>
                                <a:gd name="T38" fmla="+- 0 541 426"/>
                                <a:gd name="T39" fmla="*/ 541 h 134"/>
                                <a:gd name="T40" fmla="+- 0 10424 10275"/>
                                <a:gd name="T41" fmla="*/ T40 w 149"/>
                                <a:gd name="T42" fmla="+- 0 537 426"/>
                                <a:gd name="T43" fmla="*/ 537 h 134"/>
                                <a:gd name="T44" fmla="+- 0 10424 10275"/>
                                <a:gd name="T45" fmla="*/ T44 w 149"/>
                                <a:gd name="T46" fmla="+- 0 532 426"/>
                                <a:gd name="T47" fmla="*/ 532 h 134"/>
                                <a:gd name="T48" fmla="+- 0 10398 10275"/>
                                <a:gd name="T49" fmla="*/ T48 w 149"/>
                                <a:gd name="T50" fmla="+- 0 458 426"/>
                                <a:gd name="T51" fmla="*/ 458 h 134"/>
                                <a:gd name="T52" fmla="+- 0 10322 10275"/>
                                <a:gd name="T53" fmla="*/ T52 w 149"/>
                                <a:gd name="T54" fmla="+- 0 426 426"/>
                                <a:gd name="T55" fmla="*/ 426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4"/>
                                  </a:lnTo>
                                  <a:lnTo>
                                    <a:pt x="0" y="111"/>
                                  </a:lnTo>
                                  <a:lnTo>
                                    <a:pt x="6" y="115"/>
                                  </a:lnTo>
                                  <a:lnTo>
                                    <a:pt x="20" y="122"/>
                                  </a:lnTo>
                                  <a:lnTo>
                                    <a:pt x="40" y="128"/>
                                  </a:lnTo>
                                  <a:lnTo>
                                    <a:pt x="68" y="133"/>
                                  </a:lnTo>
                                  <a:lnTo>
                                    <a:pt x="103" y="134"/>
                                  </a:lnTo>
                                  <a:lnTo>
                                    <a:pt x="127" y="125"/>
                                  </a:lnTo>
                                  <a:lnTo>
                                    <a:pt x="143" y="115"/>
                                  </a:lnTo>
                                  <a:lnTo>
                                    <a:pt x="149" y="111"/>
                                  </a:lnTo>
                                  <a:lnTo>
                                    <a:pt x="149" y="106"/>
                                  </a:lnTo>
                                  <a:lnTo>
                                    <a:pt x="123"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84" name="Group 5119"/>
                        <wpg:cNvGrpSpPr>
                          <a:grpSpLocks/>
                        </wpg:cNvGrpSpPr>
                        <wpg:grpSpPr bwMode="auto">
                          <a:xfrm>
                            <a:off x="10292" y="331"/>
                            <a:ext cx="115" cy="115"/>
                            <a:chOff x="10292" y="331"/>
                            <a:chExt cx="115" cy="115"/>
                          </a:xfrm>
                        </wpg:grpSpPr>
                        <wps:wsp>
                          <wps:cNvPr id="14585" name="Freeform 5120"/>
                          <wps:cNvSpPr>
                            <a:spLocks/>
                          </wps:cNvSpPr>
                          <wps:spPr bwMode="auto">
                            <a:xfrm>
                              <a:off x="10292" y="331"/>
                              <a:ext cx="115" cy="115"/>
                            </a:xfrm>
                            <a:custGeom>
                              <a:avLst/>
                              <a:gdLst>
                                <a:gd name="T0" fmla="+- 0 10348 10292"/>
                                <a:gd name="T1" fmla="*/ T0 w 115"/>
                                <a:gd name="T2" fmla="+- 0 331 331"/>
                                <a:gd name="T3" fmla="*/ 331 h 115"/>
                                <a:gd name="T4" fmla="+- 0 10326 10292"/>
                                <a:gd name="T5" fmla="*/ T4 w 115"/>
                                <a:gd name="T6" fmla="+- 0 336 331"/>
                                <a:gd name="T7" fmla="*/ 336 h 115"/>
                                <a:gd name="T8" fmla="+- 0 10308 10292"/>
                                <a:gd name="T9" fmla="*/ T8 w 115"/>
                                <a:gd name="T10" fmla="+- 0 348 331"/>
                                <a:gd name="T11" fmla="*/ 348 h 115"/>
                                <a:gd name="T12" fmla="+- 0 10296 10292"/>
                                <a:gd name="T13" fmla="*/ T12 w 115"/>
                                <a:gd name="T14" fmla="+- 0 366 331"/>
                                <a:gd name="T15" fmla="*/ 366 h 115"/>
                                <a:gd name="T16" fmla="+- 0 10292 10292"/>
                                <a:gd name="T17" fmla="*/ T16 w 115"/>
                                <a:gd name="T18" fmla="+- 0 388 331"/>
                                <a:gd name="T19" fmla="*/ 388 h 115"/>
                                <a:gd name="T20" fmla="+- 0 10292 10292"/>
                                <a:gd name="T21" fmla="*/ T20 w 115"/>
                                <a:gd name="T22" fmla="+- 0 392 331"/>
                                <a:gd name="T23" fmla="*/ 392 h 115"/>
                                <a:gd name="T24" fmla="+- 0 10298 10292"/>
                                <a:gd name="T25" fmla="*/ T24 w 115"/>
                                <a:gd name="T26" fmla="+- 0 413 331"/>
                                <a:gd name="T27" fmla="*/ 413 h 115"/>
                                <a:gd name="T28" fmla="+- 0 10310 10292"/>
                                <a:gd name="T29" fmla="*/ T28 w 115"/>
                                <a:gd name="T30" fmla="+- 0 430 331"/>
                                <a:gd name="T31" fmla="*/ 430 h 115"/>
                                <a:gd name="T32" fmla="+- 0 10329 10292"/>
                                <a:gd name="T33" fmla="*/ T32 w 115"/>
                                <a:gd name="T34" fmla="+- 0 441 331"/>
                                <a:gd name="T35" fmla="*/ 441 h 115"/>
                                <a:gd name="T36" fmla="+- 0 10353 10292"/>
                                <a:gd name="T37" fmla="*/ T36 w 115"/>
                                <a:gd name="T38" fmla="+- 0 445 331"/>
                                <a:gd name="T39" fmla="*/ 445 h 115"/>
                                <a:gd name="T40" fmla="+- 0 10374 10292"/>
                                <a:gd name="T41" fmla="*/ T40 w 115"/>
                                <a:gd name="T42" fmla="+- 0 440 331"/>
                                <a:gd name="T43" fmla="*/ 440 h 115"/>
                                <a:gd name="T44" fmla="+- 0 10391 10292"/>
                                <a:gd name="T45" fmla="*/ T44 w 115"/>
                                <a:gd name="T46" fmla="+- 0 427 331"/>
                                <a:gd name="T47" fmla="*/ 427 h 115"/>
                                <a:gd name="T48" fmla="+- 0 10402 10292"/>
                                <a:gd name="T49" fmla="*/ T48 w 115"/>
                                <a:gd name="T50" fmla="+- 0 409 331"/>
                                <a:gd name="T51" fmla="*/ 409 h 115"/>
                                <a:gd name="T52" fmla="+- 0 10406 10292"/>
                                <a:gd name="T53" fmla="*/ T52 w 115"/>
                                <a:gd name="T54" fmla="+- 0 386 331"/>
                                <a:gd name="T55" fmla="*/ 386 h 115"/>
                                <a:gd name="T56" fmla="+- 0 10401 10292"/>
                                <a:gd name="T57" fmla="*/ T56 w 115"/>
                                <a:gd name="T58" fmla="+- 0 364 331"/>
                                <a:gd name="T59" fmla="*/ 364 h 115"/>
                                <a:gd name="T60" fmla="+- 0 10389 10292"/>
                                <a:gd name="T61" fmla="*/ T60 w 115"/>
                                <a:gd name="T62" fmla="+- 0 347 331"/>
                                <a:gd name="T63" fmla="*/ 347 h 115"/>
                                <a:gd name="T64" fmla="+- 0 10370 10292"/>
                                <a:gd name="T65" fmla="*/ T64 w 115"/>
                                <a:gd name="T66" fmla="+- 0 335 331"/>
                                <a:gd name="T67" fmla="*/ 335 h 115"/>
                                <a:gd name="T68" fmla="+- 0 10348 10292"/>
                                <a:gd name="T69" fmla="*/ T68 w 115"/>
                                <a:gd name="T70" fmla="+- 0 331 331"/>
                                <a:gd name="T71" fmla="*/ 331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6" y="82"/>
                                  </a:lnTo>
                                  <a:lnTo>
                                    <a:pt x="18" y="99"/>
                                  </a:lnTo>
                                  <a:lnTo>
                                    <a:pt x="37" y="110"/>
                                  </a:lnTo>
                                  <a:lnTo>
                                    <a:pt x="61" y="114"/>
                                  </a:lnTo>
                                  <a:lnTo>
                                    <a:pt x="82" y="109"/>
                                  </a:lnTo>
                                  <a:lnTo>
                                    <a:pt x="99" y="96"/>
                                  </a:lnTo>
                                  <a:lnTo>
                                    <a:pt x="110" y="78"/>
                                  </a:lnTo>
                                  <a:lnTo>
                                    <a:pt x="114"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586" name="Picture 5121"/>
                            <pic:cNvPicPr>
                              <a:picLocks noChangeAspect="1" noChangeArrowheads="1"/>
                            </pic:cNvPicPr>
                          </pic:nvPicPr>
                          <pic:blipFill>
                            <a:blip r:embed="rId1370">
                              <a:extLst>
                                <a:ext uri="{28A0092B-C50C-407E-A947-70E740481C1C}">
                                  <a14:useLocalDpi xmlns:a14="http://schemas.microsoft.com/office/drawing/2010/main" val="0"/>
                                </a:ext>
                              </a:extLst>
                            </a:blip>
                            <a:srcRect/>
                            <a:stretch>
                              <a:fillRect/>
                            </a:stretch>
                          </pic:blipFill>
                          <pic:spPr bwMode="auto">
                            <a:xfrm>
                              <a:off x="10241"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87" name="Picture 5122"/>
                            <pic:cNvPicPr>
                              <a:picLocks noChangeAspect="1" noChangeArrowheads="1"/>
                            </pic:cNvPicPr>
                          </pic:nvPicPr>
                          <pic:blipFill>
                            <a:blip r:embed="rId1371">
                              <a:extLst>
                                <a:ext uri="{28A0092B-C50C-407E-A947-70E740481C1C}">
                                  <a14:useLocalDpi xmlns:a14="http://schemas.microsoft.com/office/drawing/2010/main" val="0"/>
                                </a:ext>
                              </a:extLst>
                            </a:blip>
                            <a:srcRect/>
                            <a:stretch>
                              <a:fillRect/>
                            </a:stretch>
                          </pic:blipFill>
                          <pic:spPr bwMode="auto">
                            <a:xfrm>
                              <a:off x="10390"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88" name="Picture 5123"/>
                            <pic:cNvPicPr>
                              <a:picLocks noChangeAspect="1" noChangeArrowheads="1"/>
                            </pic:cNvPicPr>
                          </pic:nvPicPr>
                          <pic:blipFill>
                            <a:blip r:embed="rId1376">
                              <a:extLst>
                                <a:ext uri="{28A0092B-C50C-407E-A947-70E740481C1C}">
                                  <a14:useLocalDpi xmlns:a14="http://schemas.microsoft.com/office/drawing/2010/main" val="0"/>
                                </a:ext>
                              </a:extLst>
                            </a:blip>
                            <a:srcRect/>
                            <a:stretch>
                              <a:fillRect/>
                            </a:stretch>
                          </pic:blipFill>
                          <pic:spPr bwMode="auto">
                            <a:xfrm>
                              <a:off x="10282" y="436"/>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89" name="Group 5124"/>
                        <wpg:cNvGrpSpPr>
                          <a:grpSpLocks/>
                        </wpg:cNvGrpSpPr>
                        <wpg:grpSpPr bwMode="auto">
                          <a:xfrm>
                            <a:off x="10311" y="424"/>
                            <a:ext cx="76" cy="38"/>
                            <a:chOff x="10311" y="424"/>
                            <a:chExt cx="76" cy="38"/>
                          </a:xfrm>
                        </wpg:grpSpPr>
                        <wps:wsp>
                          <wps:cNvPr id="14590" name="Freeform 5125"/>
                          <wps:cNvSpPr>
                            <a:spLocks/>
                          </wps:cNvSpPr>
                          <wps:spPr bwMode="auto">
                            <a:xfrm>
                              <a:off x="10311" y="424"/>
                              <a:ext cx="76" cy="38"/>
                            </a:xfrm>
                            <a:custGeom>
                              <a:avLst/>
                              <a:gdLst>
                                <a:gd name="T0" fmla="+- 0 10348 10311"/>
                                <a:gd name="T1" fmla="*/ T0 w 76"/>
                                <a:gd name="T2" fmla="+- 0 424 424"/>
                                <a:gd name="T3" fmla="*/ 424 h 38"/>
                                <a:gd name="T4" fmla="+- 0 10322 10311"/>
                                <a:gd name="T5" fmla="*/ T4 w 76"/>
                                <a:gd name="T6" fmla="+- 0 429 424"/>
                                <a:gd name="T7" fmla="*/ 429 h 38"/>
                                <a:gd name="T8" fmla="+- 0 10311 10311"/>
                                <a:gd name="T9" fmla="*/ T8 w 76"/>
                                <a:gd name="T10" fmla="+- 0 439 424"/>
                                <a:gd name="T11" fmla="*/ 439 h 38"/>
                                <a:gd name="T12" fmla="+- 0 10315 10311"/>
                                <a:gd name="T13" fmla="*/ T12 w 76"/>
                                <a:gd name="T14" fmla="+- 0 448 424"/>
                                <a:gd name="T15" fmla="*/ 448 h 38"/>
                                <a:gd name="T16" fmla="+- 0 10331 10311"/>
                                <a:gd name="T17" fmla="*/ T16 w 76"/>
                                <a:gd name="T18" fmla="+- 0 458 424"/>
                                <a:gd name="T19" fmla="*/ 458 h 38"/>
                                <a:gd name="T20" fmla="+- 0 10361 10311"/>
                                <a:gd name="T21" fmla="*/ T20 w 76"/>
                                <a:gd name="T22" fmla="+- 0 462 424"/>
                                <a:gd name="T23" fmla="*/ 462 h 38"/>
                                <a:gd name="T24" fmla="+- 0 10381 10311"/>
                                <a:gd name="T25" fmla="*/ T24 w 76"/>
                                <a:gd name="T26" fmla="+- 0 452 424"/>
                                <a:gd name="T27" fmla="*/ 452 h 38"/>
                                <a:gd name="T28" fmla="+- 0 10387 10311"/>
                                <a:gd name="T29" fmla="*/ T28 w 76"/>
                                <a:gd name="T30" fmla="+- 0 438 424"/>
                                <a:gd name="T31" fmla="*/ 438 h 38"/>
                                <a:gd name="T32" fmla="+- 0 10375 10311"/>
                                <a:gd name="T33" fmla="*/ T32 w 76"/>
                                <a:gd name="T34" fmla="+- 0 428 424"/>
                                <a:gd name="T35" fmla="*/ 428 h 38"/>
                                <a:gd name="T36" fmla="+- 0 10348 10311"/>
                                <a:gd name="T37" fmla="*/ T36 w 76"/>
                                <a:gd name="T38" fmla="+- 0 424 424"/>
                                <a:gd name="T39" fmla="*/ 42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7" y="0"/>
                                  </a:moveTo>
                                  <a:lnTo>
                                    <a:pt x="11" y="5"/>
                                  </a:lnTo>
                                  <a:lnTo>
                                    <a:pt x="0" y="15"/>
                                  </a:lnTo>
                                  <a:lnTo>
                                    <a:pt x="4" y="24"/>
                                  </a:lnTo>
                                  <a:lnTo>
                                    <a:pt x="20" y="34"/>
                                  </a:lnTo>
                                  <a:lnTo>
                                    <a:pt x="50" y="38"/>
                                  </a:lnTo>
                                  <a:lnTo>
                                    <a:pt x="70" y="28"/>
                                  </a:lnTo>
                                  <a:lnTo>
                                    <a:pt x="76" y="14"/>
                                  </a:lnTo>
                                  <a:lnTo>
                                    <a:pt x="64" y="4"/>
                                  </a:lnTo>
                                  <a:lnTo>
                                    <a:pt x="3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591" name="Picture 5126"/>
                            <pic:cNvPicPr>
                              <a:picLocks noChangeAspect="1" noChangeArrowheads="1"/>
                            </pic:cNvPicPr>
                          </pic:nvPicPr>
                          <pic:blipFill>
                            <a:blip r:embed="rId1372">
                              <a:extLst>
                                <a:ext uri="{28A0092B-C50C-407E-A947-70E740481C1C}">
                                  <a14:useLocalDpi xmlns:a14="http://schemas.microsoft.com/office/drawing/2010/main" val="0"/>
                                </a:ext>
                              </a:extLst>
                            </a:blip>
                            <a:srcRect/>
                            <a:stretch>
                              <a:fillRect/>
                            </a:stretch>
                          </pic:blipFill>
                          <pic:spPr bwMode="auto">
                            <a:xfrm>
                              <a:off x="10298" y="338"/>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92" name="Group 5127"/>
                        <wpg:cNvGrpSpPr>
                          <a:grpSpLocks/>
                        </wpg:cNvGrpSpPr>
                        <wpg:grpSpPr bwMode="auto">
                          <a:xfrm>
                            <a:off x="10353" y="645"/>
                            <a:ext cx="2" cy="79"/>
                            <a:chOff x="10353" y="645"/>
                            <a:chExt cx="2" cy="79"/>
                          </a:xfrm>
                        </wpg:grpSpPr>
                        <wps:wsp>
                          <wps:cNvPr id="14593" name="Freeform 5128"/>
                          <wps:cNvSpPr>
                            <a:spLocks/>
                          </wps:cNvSpPr>
                          <wps:spPr bwMode="auto">
                            <a:xfrm>
                              <a:off x="10353" y="645"/>
                              <a:ext cx="2" cy="79"/>
                            </a:xfrm>
                            <a:custGeom>
                              <a:avLst/>
                              <a:gdLst>
                                <a:gd name="T0" fmla="+- 0 724 645"/>
                                <a:gd name="T1" fmla="*/ 724 h 79"/>
                                <a:gd name="T2" fmla="+- 0 645 645"/>
                                <a:gd name="T3" fmla="*/ 645 h 79"/>
                              </a:gdLst>
                              <a:ahLst/>
                              <a:cxnLst>
                                <a:cxn ang="0">
                                  <a:pos x="0" y="T1"/>
                                </a:cxn>
                                <a:cxn ang="0">
                                  <a:pos x="0" y="T3"/>
                                </a:cxn>
                              </a:cxnLst>
                              <a:rect l="0" t="0" r="r" b="b"/>
                              <a:pathLst>
                                <a:path h="79">
                                  <a:moveTo>
                                    <a:pt x="0" y="79"/>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94" name="Group 5129"/>
                        <wpg:cNvGrpSpPr>
                          <a:grpSpLocks/>
                        </wpg:cNvGrpSpPr>
                        <wpg:grpSpPr bwMode="auto">
                          <a:xfrm>
                            <a:off x="10330" y="583"/>
                            <a:ext cx="47" cy="62"/>
                            <a:chOff x="10330" y="583"/>
                            <a:chExt cx="47" cy="62"/>
                          </a:xfrm>
                        </wpg:grpSpPr>
                        <wps:wsp>
                          <wps:cNvPr id="14595" name="Freeform 5130"/>
                          <wps:cNvSpPr>
                            <a:spLocks/>
                          </wps:cNvSpPr>
                          <wps:spPr bwMode="auto">
                            <a:xfrm>
                              <a:off x="10330" y="583"/>
                              <a:ext cx="47" cy="62"/>
                            </a:xfrm>
                            <a:custGeom>
                              <a:avLst/>
                              <a:gdLst>
                                <a:gd name="T0" fmla="+- 0 10353 10330"/>
                                <a:gd name="T1" fmla="*/ T0 w 47"/>
                                <a:gd name="T2" fmla="+- 0 583 583"/>
                                <a:gd name="T3" fmla="*/ 583 h 62"/>
                                <a:gd name="T4" fmla="+- 0 10330 10330"/>
                                <a:gd name="T5" fmla="*/ T4 w 47"/>
                                <a:gd name="T6" fmla="+- 0 645 583"/>
                                <a:gd name="T7" fmla="*/ 645 h 62"/>
                                <a:gd name="T8" fmla="+- 0 10376 10330"/>
                                <a:gd name="T9" fmla="*/ T8 w 47"/>
                                <a:gd name="T10" fmla="+- 0 645 583"/>
                                <a:gd name="T11" fmla="*/ 645 h 62"/>
                                <a:gd name="T12" fmla="+- 0 10353 10330"/>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96" name="Group 5131"/>
                        <wpg:cNvGrpSpPr>
                          <a:grpSpLocks/>
                        </wpg:cNvGrpSpPr>
                        <wpg:grpSpPr bwMode="auto">
                          <a:xfrm>
                            <a:off x="10330" y="583"/>
                            <a:ext cx="47" cy="62"/>
                            <a:chOff x="10330" y="583"/>
                            <a:chExt cx="47" cy="62"/>
                          </a:xfrm>
                        </wpg:grpSpPr>
                        <wps:wsp>
                          <wps:cNvPr id="14597" name="Freeform 5132"/>
                          <wps:cNvSpPr>
                            <a:spLocks/>
                          </wps:cNvSpPr>
                          <wps:spPr bwMode="auto">
                            <a:xfrm>
                              <a:off x="10330" y="583"/>
                              <a:ext cx="47" cy="62"/>
                            </a:xfrm>
                            <a:custGeom>
                              <a:avLst/>
                              <a:gdLst>
                                <a:gd name="T0" fmla="+- 0 10353 10330"/>
                                <a:gd name="T1" fmla="*/ T0 w 47"/>
                                <a:gd name="T2" fmla="+- 0 583 583"/>
                                <a:gd name="T3" fmla="*/ 583 h 62"/>
                                <a:gd name="T4" fmla="+- 0 10330 10330"/>
                                <a:gd name="T5" fmla="*/ T4 w 47"/>
                                <a:gd name="T6" fmla="+- 0 645 583"/>
                                <a:gd name="T7" fmla="*/ 645 h 62"/>
                                <a:gd name="T8" fmla="+- 0 10376 10330"/>
                                <a:gd name="T9" fmla="*/ T8 w 47"/>
                                <a:gd name="T10" fmla="+- 0 645 583"/>
                                <a:gd name="T11" fmla="*/ 645 h 62"/>
                                <a:gd name="T12" fmla="+- 0 10353 10330"/>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598" name="Picture 5133"/>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10302" y="797"/>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99" name="Group 5134"/>
                        <wpg:cNvGrpSpPr>
                          <a:grpSpLocks/>
                        </wpg:cNvGrpSpPr>
                        <wpg:grpSpPr bwMode="auto">
                          <a:xfrm>
                            <a:off x="10330" y="724"/>
                            <a:ext cx="47" cy="62"/>
                            <a:chOff x="10330" y="724"/>
                            <a:chExt cx="47" cy="62"/>
                          </a:xfrm>
                        </wpg:grpSpPr>
                        <wps:wsp>
                          <wps:cNvPr id="14600" name="Freeform 5135"/>
                          <wps:cNvSpPr>
                            <a:spLocks/>
                          </wps:cNvSpPr>
                          <wps:spPr bwMode="auto">
                            <a:xfrm>
                              <a:off x="10330" y="724"/>
                              <a:ext cx="47" cy="62"/>
                            </a:xfrm>
                            <a:custGeom>
                              <a:avLst/>
                              <a:gdLst>
                                <a:gd name="T0" fmla="+- 0 10376 10330"/>
                                <a:gd name="T1" fmla="*/ T0 w 47"/>
                                <a:gd name="T2" fmla="+- 0 724 724"/>
                                <a:gd name="T3" fmla="*/ 724 h 62"/>
                                <a:gd name="T4" fmla="+- 0 10330 10330"/>
                                <a:gd name="T5" fmla="*/ T4 w 47"/>
                                <a:gd name="T6" fmla="+- 0 724 724"/>
                                <a:gd name="T7" fmla="*/ 724 h 62"/>
                                <a:gd name="T8" fmla="+- 0 10353 10330"/>
                                <a:gd name="T9" fmla="*/ T8 w 47"/>
                                <a:gd name="T10" fmla="+- 0 786 724"/>
                                <a:gd name="T11" fmla="*/ 786 h 62"/>
                                <a:gd name="T12" fmla="+- 0 10376 10330"/>
                                <a:gd name="T13" fmla="*/ T12 w 47"/>
                                <a:gd name="T14" fmla="+- 0 724 724"/>
                                <a:gd name="T15" fmla="*/ 724 h 62"/>
                              </a:gdLst>
                              <a:ahLst/>
                              <a:cxnLst>
                                <a:cxn ang="0">
                                  <a:pos x="T1" y="T3"/>
                                </a:cxn>
                                <a:cxn ang="0">
                                  <a:pos x="T5" y="T7"/>
                                </a:cxn>
                                <a:cxn ang="0">
                                  <a:pos x="T9" y="T11"/>
                                </a:cxn>
                                <a:cxn ang="0">
                                  <a:pos x="T13" y="T15"/>
                                </a:cxn>
                              </a:cxnLst>
                              <a:rect l="0" t="0" r="r" b="b"/>
                              <a:pathLst>
                                <a:path w="47" h="62">
                                  <a:moveTo>
                                    <a:pt x="46" y="0"/>
                                  </a:moveTo>
                                  <a:lnTo>
                                    <a:pt x="0" y="0"/>
                                  </a:lnTo>
                                  <a:lnTo>
                                    <a:pt x="23" y="62"/>
                                  </a:lnTo>
                                  <a:lnTo>
                                    <a:pt x="4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601" name="Group 5136"/>
                        <wpg:cNvGrpSpPr>
                          <a:grpSpLocks/>
                        </wpg:cNvGrpSpPr>
                        <wpg:grpSpPr bwMode="auto">
                          <a:xfrm>
                            <a:off x="10330" y="724"/>
                            <a:ext cx="47" cy="62"/>
                            <a:chOff x="10330" y="724"/>
                            <a:chExt cx="47" cy="62"/>
                          </a:xfrm>
                        </wpg:grpSpPr>
                        <wps:wsp>
                          <wps:cNvPr id="14602" name="Freeform 5137"/>
                          <wps:cNvSpPr>
                            <a:spLocks/>
                          </wps:cNvSpPr>
                          <wps:spPr bwMode="auto">
                            <a:xfrm>
                              <a:off x="10330" y="724"/>
                              <a:ext cx="47" cy="62"/>
                            </a:xfrm>
                            <a:custGeom>
                              <a:avLst/>
                              <a:gdLst>
                                <a:gd name="T0" fmla="+- 0 10353 10330"/>
                                <a:gd name="T1" fmla="*/ T0 w 47"/>
                                <a:gd name="T2" fmla="+- 0 786 724"/>
                                <a:gd name="T3" fmla="*/ 786 h 62"/>
                                <a:gd name="T4" fmla="+- 0 10376 10330"/>
                                <a:gd name="T5" fmla="*/ T4 w 47"/>
                                <a:gd name="T6" fmla="+- 0 724 724"/>
                                <a:gd name="T7" fmla="*/ 724 h 62"/>
                                <a:gd name="T8" fmla="+- 0 10330 10330"/>
                                <a:gd name="T9" fmla="*/ T8 w 47"/>
                                <a:gd name="T10" fmla="+- 0 724 724"/>
                                <a:gd name="T11" fmla="*/ 724 h 62"/>
                                <a:gd name="T12" fmla="+- 0 10353 10330"/>
                                <a:gd name="T13" fmla="*/ T12 w 47"/>
                                <a:gd name="T14" fmla="+- 0 786 724"/>
                                <a:gd name="T15" fmla="*/ 786 h 62"/>
                              </a:gdLst>
                              <a:ahLst/>
                              <a:cxnLst>
                                <a:cxn ang="0">
                                  <a:pos x="T1" y="T3"/>
                                </a:cxn>
                                <a:cxn ang="0">
                                  <a:pos x="T5" y="T7"/>
                                </a:cxn>
                                <a:cxn ang="0">
                                  <a:pos x="T9" y="T11"/>
                                </a:cxn>
                                <a:cxn ang="0">
                                  <a:pos x="T13" y="T15"/>
                                </a:cxn>
                              </a:cxnLst>
                              <a:rect l="0" t="0" r="r" b="b"/>
                              <a:pathLst>
                                <a:path w="47" h="62">
                                  <a:moveTo>
                                    <a:pt x="23" y="62"/>
                                  </a:moveTo>
                                  <a:lnTo>
                                    <a:pt x="46" y="0"/>
                                  </a:lnTo>
                                  <a:lnTo>
                                    <a:pt x="0" y="0"/>
                                  </a:lnTo>
                                  <a:lnTo>
                                    <a:pt x="23" y="6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03" name="Picture 5138"/>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10400" y="735"/>
                              <a:ext cx="121"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4577" o:spid="_x0000_s1026" style="position:absolute;margin-left:511.65pt;margin-top:16.35pt;width:14.4pt;height:32.85pt;z-index:-251462656;mso-position-horizontal-relative:page" coordorigin="10233,327" coordsize="288,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">
                <v:group id="Group 5113" o:spid="_x0000_s1027" style="position:absolute;left:10237;top:435;width:79;height:84" coordorigin="10237,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j29SrIAAAA&#10;3gAAAA8AAAAAAAAAAAAAAAAAqgIAAGRycy9kb3ducmV2LnhtbFBLBQYAAAAABAAEAPoAAACfAwAA&#10;AAA=&#10;">
                  <v:shape id="Freeform 5114" o:spid="_x0000_s1028" style="position:absolute;left:10237;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7rMYA&#10;AADeAAAADwAAAGRycy9kb3ducmV2LnhtbERPS2vCQBC+F/oflin0UnRjWx9NXaWIBS9VfOF1yE6T&#10;YHY27K5J6q93C4Xe5uN7znTemUo05HxpWcGgn4AgzqwuOVdw2H/2JiB8QNZYWSYFP+RhPru/m2Kq&#10;bctbanYhFzGEfYoKihDqVEqfFWTQ921NHLlv6wyGCF0utcM2hptKPifJSBosOTYUWNOioOy8uxgF&#10;5/Z6/TKbw9ENTm7ZrML6ZWielHp86D7eQQTqwr/4z73Scf7rcPwGv+/EG+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j7rMYAAADeAAAADwAAAAAAAAAAAAAAAACYAgAAZHJz&#10;L2Rvd25yZXYueG1sUEsFBgAAAAAEAAQA9QAAAIsDAAAAAA==&#10;" path="m79,l13,35,,71,19,84,36,82,41,68,51,45,62,21,73,3,79,e" fillcolor="#00aeef" stroked="f">
                    <v:path arrowok="t" o:connecttype="custom" o:connectlocs="79,435;13,470;0,506;19,519;36,517;41,503;51,480;62,456;73,438;79,435" o:connectangles="0,0,0,0,0,0,0,0,0,0"/>
                  </v:shape>
                </v:group>
                <v:group id="Group 5115" o:spid="_x0000_s1029" style="position:absolute;left:10383;top:435;width:79;height:84" coordorigin="10383,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NViQvIAAAA&#10;3gAAAA8AAAAAAAAAAAAAAAAAqgIAAGRycy9kb3ducmV2LnhtbFBLBQYAAAAABAAEAPoAAACfAwAA&#10;AAA=&#10;">
                  <v:shape id="Freeform 5116" o:spid="_x0000_s1030" style="position:absolute;left:10383;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HjcUA&#10;AADeAAAADwAAAGRycy9kb3ducmV2LnhtbERPTWvCQBC9C/6HZQpepG5itUjqKlIqeGlFa+l1yE6T&#10;YHY27K5J6q/vFgRv83ifs1z3phYtOV9ZVpBOEhDEudUVFwpOn9vHBQgfkDXWlknBL3lYr4aDJWba&#10;dnyg9hgKEUPYZ6igDKHJpPR5SQb9xDbEkfuxzmCI0BVSO+xiuKnlNEmepcGKY0OJDb2WlJ+PF6Pg&#10;3F2v72Z/+nLpt3trd+HjaW7GSo0e+s0LiEB9uItv7p2O82fzRQr/78Qb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64eNxQAAAN4AAAAPAAAAAAAAAAAAAAAAAJgCAABkcnMv&#10;ZG93bnJldi54bWxQSwUGAAAAAAQABAD1AAAAigMAAAAA&#10;" path="m,l37,68r6,14l60,84,78,71,75,53,66,35,45,15,23,4,6,,,e" fillcolor="#00aeef" stroked="f">
                    <v:path arrowok="t" o:connecttype="custom" o:connectlocs="0,435;37,503;43,517;60,519;78,506;75,488;66,470;45,450;23,439;6,435;0,435" o:connectangles="0,0,0,0,0,0,0,0,0,0,0"/>
                  </v:shape>
                </v:group>
                <v:group id="Group 5117" o:spid="_x0000_s1031" style="position:absolute;left:10275;top:426;width:149;height:134" coordorigin="10275,426"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uy58QAAADeAAAA&#10;DwAAAAAAAAAAAAAAAACqAgAAZHJzL2Rvd25yZXYueG1sUEsFBgAAAAAEAAQA+gAAAJsDAAAAAA==&#10;">
                  <v:shape id="Freeform 5118" o:spid="_x0000_s1032" style="position:absolute;left:10275;top:426;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m4/cIA&#10;AADeAAAADwAAAGRycy9kb3ducmV2LnhtbERPS2sCMRC+F/wPYYReRBP7EFmNopZCT4WqF2/DZtys&#10;biZLEnX77xtB6G0+vufMl51rxJVCrD1rGI8UCOLSm5orDfvd53AKIiZkg41n0vBLEZaL3tMcC+Nv&#10;/EPXbapEDuFYoAabUltIGUtLDuPIt8SZO/rgMGUYKmkC3nK4a+SLUhPpsObcYLGljaXyvL04Dbtu&#10;8KGs8utva4Oq8XAKg+ak9XO/W81AJOrSv/jh/jJ5/tv79BXu7+Qb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2bj9wgAAAN4AAAAPAAAAAAAAAAAAAAAAAJgCAABkcnMvZG93&#10;bnJldi54bWxQSwUGAAAAAAQABAD1AAAAhwMAAAAA&#10;" path="m47,l5,64,,111r6,4l20,122r20,6l68,133r35,1l127,125r16,-10l149,111r,-5l123,32,47,e" fillcolor="#00aeef" stroked="f">
                    <v:path arrowok="t" o:connecttype="custom" o:connectlocs="47,426;5,490;0,537;6,541;20,548;40,554;68,559;103,560;127,551;143,541;149,537;149,532;123,458;47,426" o:connectangles="0,0,0,0,0,0,0,0,0,0,0,0,0,0"/>
                  </v:shape>
                </v:group>
                <v:group id="Group 5119" o:spid="_x0000_s1033" style="position:absolute;left:10292;top:331;width:115;height:115" coordorigin="10292,331"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6PCMQAAADeAAAA&#10;DwAAAAAAAAAAAAAAAACqAgAAZHJzL2Rvd25yZXYueG1sUEsFBgAAAAAEAAQA+gAAAJsDAAAAAA==&#10;">
                  <v:shape id="Freeform 5120" o:spid="_x0000_s1034" style="position:absolute;left:10292;top:331;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wvUsQA&#10;AADeAAAADwAAAGRycy9kb3ducmV2LnhtbERPTWvCQBC9F/wPywheim6UWmJ0lbRgKfSU6MHjkB2T&#10;YHZ2ya4a++u7hUJv83ifs9kNphM36n1rWcF8loAgrqxuuVZwPOynKQgfkDV2lknBgzzstqOnDWba&#10;3rmgWxlqEUPYZ6igCcFlUvqqIYN+Zh1x5M62Nxgi7Gupe7zHcNPJRZK8SoMtx4YGHb03VF3Kq1Fw&#10;Ld504cpnXH2nK5d8VfnHCXOlJuMhX4MINIR/8Z/7U8f5L8t0Cb/vxBv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ML1LEAAAA3gAAAA8AAAAAAAAAAAAAAAAAmAIAAGRycy9k&#10;b3ducmV2LnhtbFBLBQYAAAAABAAEAPUAAACJAwAAAAA=&#10;" path="m56,l34,5,16,17,4,35,,57r,4l6,82,18,99r19,11l61,114r21,-5l99,96,110,78r4,-23l109,33,97,16,78,4,56,e" fillcolor="#00aeef" stroked="f">
                    <v:path arrowok="t" o:connecttype="custom" o:connectlocs="56,331;34,336;16,348;4,366;0,388;0,392;6,413;18,430;37,441;61,445;82,440;99,427;110,409;114,386;109,364;97,347;78,335;56,331" o:connectangles="0,0,0,0,0,0,0,0,0,0,0,0,0,0,0,0,0,0"/>
                  </v:shape>
                  <v:shape id="Picture 5121" o:spid="_x0000_s1035" type="#_x0000_t75" style="position:absolute;left:10241;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0r3VbDAAAA3gAAAA8AAABkcnMvZG93bnJldi54bWxET0tLAzEQvgv+hzCCF7FZpS7L2rSUglB6&#10;cy32OmzGzeJmsibZR/+9KRR6m4/vOavNbDsxkg+tYwUviwwEce10y42C49fHcwEiRGSNnWNScKYA&#10;m/X93QpL7Sb+pLGKjUghHEpUYGLsSylDbchiWLieOHE/zluMCfpGao9TCredfM2yXFpsOTUY7Gln&#10;qP6tBqvA6+Epfk/jMOj6dDqY4q/a97lSjw/z9h1EpDnexFf3Xqf5y7cih8s76Qa5/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SvdVsMAAADeAAAADwAAAAAAAAAAAAAAAACf&#10;AgAAZHJzL2Rvd25yZXYueG1sUEsFBgAAAAAEAAQA9wAAAI8DAAAAAA==&#10;">
                    <v:imagedata r:id="rId1373" o:title=""/>
                  </v:shape>
                  <v:shape id="Picture 5122" o:spid="_x0000_s1036" type="#_x0000_t75" style="position:absolute;left:10390;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FrtPBAAAA3gAAAA8AAABkcnMvZG93bnJldi54bWxET0uLwjAQvgv+hzDC3jR1fVKNsgqCN/Fx&#10;8TYkY1tsJrWJtvvvjbCwt/n4nrNct7YUL6p94VjBcJCAINbOFJwpuJx3/TkIH5ANlo5JwS95WK+6&#10;nSWmxjV8pNcpZCKGsE9RQR5ClUrpdU4W/cBVxJG7udpiiLDOpKmxieG2lN9JMpUWC44NOVa0zUnf&#10;T0+rIOMZ02ZzuE+a/U4eR6PqofVVqa9e+7MAEagN/+I/997E+ePJfAafd+INcvU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6FrtPBAAAA3gAAAA8AAAAAAAAAAAAAAAAAnwIA&#10;AGRycy9kb3ducmV2LnhtbFBLBQYAAAAABAAEAPcAAACNAwAAAAA=&#10;">
                    <v:imagedata r:id="rId1374" o:title=""/>
                  </v:shape>
                  <v:shape id="Picture 5123" o:spid="_x0000_s1037" type="#_x0000_t75" style="position:absolute;left:10282;top:436;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wQOfHAAAA3gAAAA8AAABkcnMvZG93bnJldi54bWxEj0FvwjAMhe+T9h8iI+02UjaYUCEghDaN&#10;E4KOA0fTmLaicaomo+Xf4wMSN1vv+b3P82XvanWlNlSeDYyGCSji3NuKCwOHv5/3KagQkS3WnsnA&#10;jQIsF68vc0yt73hP1ywWSkI4pGigjLFJtQ55SQ7D0DfEop196zDK2hbatthJuKv1R5J8aYcVS0OJ&#10;Da1Lyi/ZvzOQbTfdOpusbqft59gdf4/J9667GPM26FczUJH6+DQ/rjdW8MeTqfDKOzKDXt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xwQOfHAAAA3gAAAA8AAAAAAAAAAAAA&#10;AAAAnwIAAGRycy9kb3ducmV2LnhtbFBLBQYAAAAABAAEAPcAAACTAwAAAAA=&#10;">
                    <v:imagedata r:id="rId1378" o:title=""/>
                  </v:shape>
                </v:group>
                <v:group id="Group 5124" o:spid="_x0000_s1038" style="position:absolute;left:10311;top:424;width:76;height:38" coordorigin="10311,424"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8glsUAAADeAAAADwAAAGRycy9kb3ducmV2LnhtbERPS2vCQBC+C/6HZQRv&#10;dRNbRaOriLSlBxF8gHgbsmMSzM6G7JrEf98tFLzNx/ec5bozpWiodoVlBfEoAkGcWl1wpuB8+nqb&#10;gXAeWWNpmRQ8ycF61e8tMdG25QM1R5+JEMIuQQW591UipUtzMuhGtiIO3M3WBn2AdSZ1jW0IN6Uc&#10;R9FUGiw4NORY0Tan9H58GAXfLbab9/iz2d1v2+f1NNlfdjEpNRx0mwUIT51/if/dPzrM/5jM5v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JvIJbFAAAA3gAA&#10;AA8AAAAAAAAAAAAAAAAAqgIAAGRycy9kb3ducmV2LnhtbFBLBQYAAAAABAAEAPoAAACcAwAAAAA=&#10;">
                  <v:shape id="Freeform 5125" o:spid="_x0000_s1039" style="position:absolute;left:10311;top:424;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ZbcYA&#10;AADeAAAADwAAAGRycy9kb3ducmV2LnhtbESP3WrCQBCF7wu+wzKCd3VjraWJrlIahF4UxZ8HGLJj&#10;NpidDdmtpm/fuSh4N8OcOed8q83gW3WjPjaBDcymGSjiKtiGawPn0/b5HVRMyBbbwGTglyJs1qOn&#10;FRY23PlAt2OqlZhwLNCAS6krtI6VI49xGjpiuV1C7zHJ2tfa9ngXc9/qlyx70x4blgSHHX06qq7H&#10;H28gL+sT2f1Qltvc8XX3vTjgvDNmMh4+lqASDekh/v/+slL/dZELgODIDHr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mZbcYAAADeAAAADwAAAAAAAAAAAAAAAACYAgAAZHJz&#10;L2Rvd25yZXYueG1sUEsFBgAAAAAEAAQA9QAAAIsDAAAAAA==&#10;" path="m37,l11,5,,15r4,9l20,34r30,4l70,28,76,14,64,4,37,e" fillcolor="#00aeef" stroked="f">
                    <v:path arrowok="t" o:connecttype="custom" o:connectlocs="37,424;11,429;0,439;4,448;20,458;50,462;70,452;76,438;64,428;37,424" o:connectangles="0,0,0,0,0,0,0,0,0,0"/>
                  </v:shape>
                  <v:shape id="Picture 5126" o:spid="_x0000_s1040" type="#_x0000_t75" style="position:absolute;left:10298;top:338;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oR4PCAAAA3gAAAA8AAABkcnMvZG93bnJldi54bWxET9uKwjAQfRf2H8Is+KapoqLVKLLsQkFY&#10;sF6eh2Zsis2kNFmtf2+EBd/mcK6z2nS2FjdqfeVYwWiYgCAunK64VHA8/AzmIHxA1lg7JgUP8rBZ&#10;f/RWmGp35z3d8lCKGMI+RQUmhCaV0heGLPqha4gjd3GtxRBhW0rd4j2G21qOk2QmLVYcGww29GWo&#10;uOZ/VoGd7LLfbE/n7xNv9QPHcmroolT/s9suQQTqwlv87850nD+ZLkbweifeIN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aEeDwgAAAN4AAAAPAAAAAAAAAAAAAAAAAJ8C&#10;AABkcnMvZG93bnJldi54bWxQSwUGAAAAAAQABAD3AAAAjgMAAAAA&#10;">
                    <v:imagedata r:id="rId1375" o:title=""/>
                  </v:shape>
                </v:group>
                <v:group id="Group 5127" o:spid="_x0000_s1041" style="position:absolute;left:10353;top:645;width:2;height:79" coordorigin="10353,645" coordsize="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IkOsUAAADeAAAADwAAAGRycy9kb3ducmV2LnhtbERPTWvCQBC9F/oflil4&#10;0020lhpdRUTFgwjVgngbsmMSzM6G7JrEf98VhN7m8T5ntuhMKRqqXWFZQTyIQBCnVhecKfg9bfrf&#10;IJxH1lhaJgUPcrCYv7/NMNG25R9qjj4TIYRdggpy76tESpfmZNANbEUcuKutDfoA60zqGtsQbko5&#10;jKIvabDg0JBjRauc0tvxbhRsW2yXo3jd7G/X1eNyGh/O+5iU6n10yykIT53/F7/cOx3mf44n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SJDrFAAAA3gAA&#10;AA8AAAAAAAAAAAAAAAAAqgIAAGRycy9kb3ducmV2LnhtbFBLBQYAAAAABAAEAPoAAACcAwAAAAA=&#10;">
                  <v:shape id="Freeform 5128" o:spid="_x0000_s1042" style="position:absolute;left:10353;top:645;width:2;height:79;visibility:visible;mso-wrap-style:square;v-text-anchor:top" coordsize="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W+MMA&#10;AADeAAAADwAAAGRycy9kb3ducmV2LnhtbERPS2vCQBC+C/0PyxR6001rDTVmlSAp9GSprZ6H7OTR&#10;ZmdDdqPx37sFwdt8fM9JN6NpxYl611hW8DyLQBAXVjdcKfj5fp++gXAeWWNrmRRcyMFm/TBJMdH2&#10;zF902vtKhBB2CSqove8SKV1Rk0E3sx1x4ErbG/QB9pXUPZ5DuGnlSxTF0mDDoaHGjrY1FX/7wSgY&#10;4uPONoOOS979Eh2yPPvMc6WeHsdsBcLT6O/im/tDh/mvi+Uc/t8JN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W+MMAAADeAAAADwAAAAAAAAAAAAAAAACYAgAAZHJzL2Rv&#10;d25yZXYueG1sUEsFBgAAAAAEAAQA9QAAAIgDAAAAAA==&#10;" path="m,79l,e" filled="f" strokeweight=".1373mm">
                    <v:path arrowok="t" o:connecttype="custom" o:connectlocs="0,724;0,645" o:connectangles="0,0"/>
                  </v:shape>
                </v:group>
                <v:group id="Group 5129" o:spid="_x0000_s1043" style="position:absolute;left:10330;top:583;width:47;height:62" coordorigin="10330,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bcZ1cUAAADeAAAADwAAAGRycy9kb3ducmV2LnhtbERPS2vCQBC+C/0PyxS8&#10;1U18UVNXEdHiQQS1IL0N2TEJZmdDdk3iv+8KBW/z8T1nvuxMKRqqXWFZQTyIQBCnVhecKfg5bz8+&#10;QTiPrLG0TAoe5GC5eOvNMdG25SM1J5+JEMIuQQW591UipUtzMugGtiIO3NXWBn2AdSZ1jW0IN6Uc&#10;RtFUGiw4NORY0Tqn9Ha6GwXfLbarUbxp9rfr+vF7nhwu+5iU6r93qy8Qnjr/Ev+7dzrMH09m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m3GdXFAAAA3gAA&#10;AA8AAAAAAAAAAAAAAAAAqgIAAGRycy9kb3ducmV2LnhtbFBLBQYAAAAABAAEAPoAAACcAwAAAAA=&#10;">
                  <v:shape id="Freeform 5130" o:spid="_x0000_s1044" style="position:absolute;left:10330;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iZi8QA&#10;AADeAAAADwAAAGRycy9kb3ducmV2LnhtbERPTWsCMRC9F/ofwhS8iGYr1a6rUYogLD1UtNJeh824&#10;WdxMliTq9t83BaG3ebzPWa5724or+dA4VvA8zkAQV043XCs4fm5HOYgQkTW2jknBDwVYrx4fllho&#10;d+M9XQ+xFimEQ4EKTIxdIWWoDFkMY9cRJ+7kvMWYoK+l9nhL4baVkyybSYsNpwaDHW0MVefDxSp4&#10;L/WuNJs8N1+m9+XwQ3+/hqjU4Kl/W4CI1Md/8d1d6jT/ZTqfwt876Qa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ImYvEAAAA3gAAAA8AAAAAAAAAAAAAAAAAmAIAAGRycy9k&#10;b3ducmV2LnhtbFBLBQYAAAAABAAEAPUAAACJAwAAAAA=&#10;" path="m23,l,62r46,l23,e" fillcolor="black" stroked="f">
                    <v:path arrowok="t" o:connecttype="custom" o:connectlocs="23,583;0,645;46,645;23,583" o:connectangles="0,0,0,0"/>
                  </v:shape>
                </v:group>
                <v:group id="Group 5131" o:spid="_x0000_s1045" style="position:absolute;left:10330;top:583;width:47;height:62" coordorigin="10330,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kiOcUAAADeAAAADwAAAGRycy9kb3ducmV2LnhtbERPS2vCQBC+C/6HZQRv&#10;dRNbRaOriLSlBxF8gHgbsmMSzM6G7JrEf98tFLzNx/ec5bozpWiodoVlBfEoAkGcWl1wpuB8+nqb&#10;gXAeWWNpmRQ8ycF61e8tMdG25QM1R5+JEMIuQQW591UipUtzMuhGtiIO3M3WBn2AdSZ1jW0IN6Uc&#10;R9FUGiw4NORY0Tan9H58GAXfLbab9/iz2d1v2+f1NNlfdjEpNRx0mwUIT51/if/dPzrM/5jMp/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YpIjnFAAAA3gAA&#10;AA8AAAAAAAAAAAAAAAAAqgIAAGRycy9kb3ducmV2LnhtbFBLBQYAAAAABAAEAPoAAACcAwAAAAA=&#10;">
                  <v:shape id="Freeform 5132" o:spid="_x0000_s1046" style="position:absolute;left:10330;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iyhcQA&#10;AADeAAAADwAAAGRycy9kb3ducmV2LnhtbERPS2vCQBC+F/wPywje6sbiM3UVEUXBk7aCvQ3ZMQlm&#10;Z9PsmsR/3y0I3ubje8582ZpC1FS53LKCQT8CQZxYnXOq4Ptr+z4F4TyyxsIyKXiQg+Wi8zbHWNuG&#10;j1SffCpCCLsYFWTel7GULsnIoOvbkjhwV1sZ9AFWqdQVNiHcFPIjisbSYM6hIcOS1hklt9PdKNjb&#10;9e5nM7bJ72Nal83hfr40+qxUr9uuPkF4av1L/HTvdZg/HM0m8P9OuEE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IsoXEAAAA3gAAAA8AAAAAAAAAAAAAAAAAmAIAAGRycy9k&#10;b3ducmV2LnhtbFBLBQYAAAAABAAEAPUAAACJAwAAAAA=&#10;" path="m23,l,62r46,l23,xe" filled="f" strokeweight=".1373mm">
                    <v:path arrowok="t" o:connecttype="custom" o:connectlocs="23,583;0,645;46,645;23,583" o:connectangles="0,0,0,0"/>
                  </v:shape>
                  <v:shape id="Picture 5133" o:spid="_x0000_s1047" type="#_x0000_t75" style="position:absolute;left:10302;top:797;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J/LTIAAAA3gAAAA8AAABkcnMvZG93bnJldi54bWxEj81Ow0AMhO9IfYeVkXqjm/4AIXRbVZWo&#10;KtRLAw9gsiYJ7Hqj7NKmfXp8QOJma8Yzn5frwTt1oj62gQ1MJxko4irYlmsD728vdzmomJAtusBk&#10;4EIR1qvRzRILG858pFOZaiUhHAs00KTUFVrHqiGPcRI6YtE+Q+8xydrX2vZ4lnDv9CzLHrTHlqWh&#10;wY62DVXf5Y83cH39isfHHHmau2v5sdgfdnN3MGZ8O2yeQSUa0r/573pvBX9x/yS88o7MoF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SSfy0yAAAAN4AAAAPAAAAAAAAAAAA&#10;AAAAAJ8CAABkcnMvZG93bnJldi54bWxQSwUGAAAAAAQABAD3AAAAlAMAAAAA&#10;">
                    <v:imagedata r:id="rId1369" o:title=""/>
                  </v:shape>
                </v:group>
                <v:group id="Group 5134" o:spid="_x0000_s1048" style="position:absolute;left:10330;top:724;width:47;height:62" coordorigin="10330,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a2S8UAAADeAAAADwAAAGRycy9kb3ducmV2LnhtbERPS2vCQBC+C/6HZQRv&#10;dRNbRaOriLSlBxF8gHgbsmMSzM6G7JrEf98tFLzNx/ec5bozpWiodoVlBfEoAkGcWl1wpuB8+nqb&#10;gXAeWWNpmRQ8ycF61e8tMdG25QM1R5+JEMIuQQW591UipUtzMuhGtiIO3M3WBn2AdSZ1jW0IN6Uc&#10;R9FUGiw4NORY0Tan9H58GAXfLbab9/iz2d1v2+f1NNlfdjEpNRx0mwUIT51/if/dPzrM/5jM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2tkvFAAAA3gAA&#10;AA8AAAAAAAAAAAAAAAAAqgIAAGRycy9kb3ducmV2LnhtbFBLBQYAAAAABAAEAPoAAACcAwAAAAA=&#10;">
                  <v:shape id="Freeform 5135" o:spid="_x0000_s1049" style="position:absolute;left:10330;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O6MYA&#10;AADeAAAADwAAAGRycy9kb3ducmV2LnhtbESPQUvDQBCF74L/YRmhF2k3irQhdlukIIQeFFOx1yE7&#10;ZoPZ2bC7tum/7xwEbzPMm/fet95OflAniqkPbOBhUYAiboPtuTPweXidl6BSRrY4BCYDF0qw3dze&#10;rLGy4cwfdGpyp8SEU4UGXM5jpXVqHXlMizASy+07RI9Z1thpG/Es5n7Qj0Wx1B57lgSHI+0ctT/N&#10;rzewr+177XZl6b7cFOv7N3tcpWzM7G56eQaVacr/4r/v2kr9p2UhAIIjM+jN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DO6MYAAADeAAAADwAAAAAAAAAAAAAAAACYAgAAZHJz&#10;L2Rvd25yZXYueG1sUEsFBgAAAAAEAAQA9QAAAIsDAAAAAA==&#10;" path="m46,l,,23,62,46,e" fillcolor="black" stroked="f">
                    <v:path arrowok="t" o:connecttype="custom" o:connectlocs="46,724;0,724;23,786;46,724" o:connectangles="0,0,0,0"/>
                  </v:shape>
                </v:group>
                <v:group id="Group 5136" o:spid="_x0000_s1050" style="position:absolute;left:10330;top:724;width:47;height:62" coordorigin="10330,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rvTrbFAAAA3gAA&#10;AA8AAAAAAAAAAAAAAAAAqgIAAGRycy9kb3ducmV2LnhtbFBLBQYAAAAABAAEAPoAAACcAwAAAAA=&#10;">
                  <v:shape id="Freeform 5137" o:spid="_x0000_s1051" style="position:absolute;left:10330;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Dl5sQA&#10;AADeAAAADwAAAGRycy9kb3ducmV2LnhtbERPTWuDQBC9F/oflinkVteGIsG6SggNDeSUNEJ7G9yp&#10;StxZ427U/PtsodDbPN7nZMVsOjHS4FrLCl6iGARxZXXLtYLT5/Z5BcJ5ZI2dZVJwIwdF/viQYart&#10;xAcaj74WIYRdigoa7/tUSlc1ZNBFticO3I8dDPoAh1rqAacQbjq5jONEGmw5NDTY06ah6ny8GgU7&#10;u/n4fk9sdbmtxn7aX8uvSZdKLZ7m9RsIT7P/F/+5dzrMf03iJfy+E26Q+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Q5ebEAAAA3gAAAA8AAAAAAAAAAAAAAAAAmAIAAGRycy9k&#10;b3ducmV2LnhtbFBLBQYAAAAABAAEAPUAAACJAwAAAAA=&#10;" path="m23,62l46,,,,23,62xe" filled="f" strokeweight=".1373mm">
                    <v:path arrowok="t" o:connecttype="custom" o:connectlocs="23,786;46,724;0,724;23,786" o:connectangles="0,0,0,0"/>
                  </v:shape>
                  <v:shape id="Picture 5138" o:spid="_x0000_s1052" type="#_x0000_t75" style="position:absolute;left:10400;top:735;width:121;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XTxXGAAAA3gAAAA8AAABkcnMvZG93bnJldi54bWxET01rAjEQvRf6H8IIvZSatNVFVqO0hYJe&#10;hNUe9DZsxs3iZrLdpOv235tCwds83ucsVoNrRE9dqD1reB4rEMSlNzVXGr72n08zECEiG2w8k4Zf&#10;CrBa3t8tMDf+wgX1u1iJFMIhRw02xjaXMpSWHIaxb4kTd/Kdw5hgV0nT4SWFu0a+KJVJhzWnBost&#10;fVgqz7sfp+G9P9nH40Ht+/UmGybbbfE9zQqtH0bD2xxEpCHexP/utUnzJ5l6hb930g1yeQ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ddPFcYAAADeAAAADwAAAAAAAAAAAAAA&#10;AACfAgAAZHJzL2Rvd25yZXYueG1sUEsFBgAAAAAEAAQA9wAAAJIDAAAAAA==&#10;">
                    <v:imagedata r:id="rId135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54848" behindDoc="1" locked="0" layoutInCell="1" allowOverlap="1" wp14:anchorId="0AFED542" wp14:editId="0AFED543">
                <wp:simplePos x="0" y="0"/>
                <wp:positionH relativeFrom="page">
                  <wp:posOffset>6270625</wp:posOffset>
                </wp:positionH>
                <wp:positionV relativeFrom="paragraph">
                  <wp:posOffset>207645</wp:posOffset>
                </wp:positionV>
                <wp:extent cx="160020" cy="417195"/>
                <wp:effectExtent l="3175" t="0" r="0" b="0"/>
                <wp:wrapNone/>
                <wp:docPr id="14550" name="Group 145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020" cy="417195"/>
                          <a:chOff x="9875" y="327"/>
                          <a:chExt cx="252" cy="657"/>
                        </a:xfrm>
                      </wpg:grpSpPr>
                      <wpg:grpSp>
                        <wpg:cNvPr id="14551" name="Group 5140"/>
                        <wpg:cNvGrpSpPr>
                          <a:grpSpLocks/>
                        </wpg:cNvGrpSpPr>
                        <wpg:grpSpPr bwMode="auto">
                          <a:xfrm>
                            <a:off x="9879" y="435"/>
                            <a:ext cx="79" cy="84"/>
                            <a:chOff x="9879" y="435"/>
                            <a:chExt cx="79" cy="84"/>
                          </a:xfrm>
                        </wpg:grpSpPr>
                        <wps:wsp>
                          <wps:cNvPr id="14552" name="Freeform 5141"/>
                          <wps:cNvSpPr>
                            <a:spLocks/>
                          </wps:cNvSpPr>
                          <wps:spPr bwMode="auto">
                            <a:xfrm>
                              <a:off x="9879" y="435"/>
                              <a:ext cx="79" cy="84"/>
                            </a:xfrm>
                            <a:custGeom>
                              <a:avLst/>
                              <a:gdLst>
                                <a:gd name="T0" fmla="+- 0 9958 9879"/>
                                <a:gd name="T1" fmla="*/ T0 w 79"/>
                                <a:gd name="T2" fmla="+- 0 435 435"/>
                                <a:gd name="T3" fmla="*/ 435 h 84"/>
                                <a:gd name="T4" fmla="+- 0 9892 9879"/>
                                <a:gd name="T5" fmla="*/ T4 w 79"/>
                                <a:gd name="T6" fmla="+- 0 470 435"/>
                                <a:gd name="T7" fmla="*/ 470 h 84"/>
                                <a:gd name="T8" fmla="+- 0 9879 9879"/>
                                <a:gd name="T9" fmla="*/ T8 w 79"/>
                                <a:gd name="T10" fmla="+- 0 506 435"/>
                                <a:gd name="T11" fmla="*/ 506 h 84"/>
                                <a:gd name="T12" fmla="+- 0 9898 9879"/>
                                <a:gd name="T13" fmla="*/ T12 w 79"/>
                                <a:gd name="T14" fmla="+- 0 519 435"/>
                                <a:gd name="T15" fmla="*/ 519 h 84"/>
                                <a:gd name="T16" fmla="+- 0 9914 9879"/>
                                <a:gd name="T17" fmla="*/ T16 w 79"/>
                                <a:gd name="T18" fmla="+- 0 517 435"/>
                                <a:gd name="T19" fmla="*/ 517 h 84"/>
                                <a:gd name="T20" fmla="+- 0 9920 9879"/>
                                <a:gd name="T21" fmla="*/ T20 w 79"/>
                                <a:gd name="T22" fmla="+- 0 503 435"/>
                                <a:gd name="T23" fmla="*/ 503 h 84"/>
                                <a:gd name="T24" fmla="+- 0 9930 9879"/>
                                <a:gd name="T25" fmla="*/ T24 w 79"/>
                                <a:gd name="T26" fmla="+- 0 480 435"/>
                                <a:gd name="T27" fmla="*/ 480 h 84"/>
                                <a:gd name="T28" fmla="+- 0 9941 9879"/>
                                <a:gd name="T29" fmla="*/ T28 w 79"/>
                                <a:gd name="T30" fmla="+- 0 456 435"/>
                                <a:gd name="T31" fmla="*/ 456 h 84"/>
                                <a:gd name="T32" fmla="+- 0 9952 9879"/>
                                <a:gd name="T33" fmla="*/ T32 w 79"/>
                                <a:gd name="T34" fmla="+- 0 438 435"/>
                                <a:gd name="T35" fmla="*/ 438 h 84"/>
                                <a:gd name="T36" fmla="+- 0 9958 9879"/>
                                <a:gd name="T37" fmla="*/ T36 w 79"/>
                                <a:gd name="T38" fmla="+- 0 435 435"/>
                                <a:gd name="T39"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3" y="35"/>
                                  </a:lnTo>
                                  <a:lnTo>
                                    <a:pt x="0" y="71"/>
                                  </a:lnTo>
                                  <a:lnTo>
                                    <a:pt x="19" y="84"/>
                                  </a:lnTo>
                                  <a:lnTo>
                                    <a:pt x="35" y="82"/>
                                  </a:lnTo>
                                  <a:lnTo>
                                    <a:pt x="41" y="68"/>
                                  </a:lnTo>
                                  <a:lnTo>
                                    <a:pt x="51" y="45"/>
                                  </a:lnTo>
                                  <a:lnTo>
                                    <a:pt x="62" y="21"/>
                                  </a:lnTo>
                                  <a:lnTo>
                                    <a:pt x="73" y="3"/>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53" name="Group 5142"/>
                        <wpg:cNvGrpSpPr>
                          <a:grpSpLocks/>
                        </wpg:cNvGrpSpPr>
                        <wpg:grpSpPr bwMode="auto">
                          <a:xfrm>
                            <a:off x="10025" y="435"/>
                            <a:ext cx="79" cy="84"/>
                            <a:chOff x="10025" y="435"/>
                            <a:chExt cx="79" cy="84"/>
                          </a:xfrm>
                        </wpg:grpSpPr>
                        <wps:wsp>
                          <wps:cNvPr id="14554" name="Freeform 5143"/>
                          <wps:cNvSpPr>
                            <a:spLocks/>
                          </wps:cNvSpPr>
                          <wps:spPr bwMode="auto">
                            <a:xfrm>
                              <a:off x="10025" y="435"/>
                              <a:ext cx="79" cy="84"/>
                            </a:xfrm>
                            <a:custGeom>
                              <a:avLst/>
                              <a:gdLst>
                                <a:gd name="T0" fmla="+- 0 10025 10025"/>
                                <a:gd name="T1" fmla="*/ T0 w 79"/>
                                <a:gd name="T2" fmla="+- 0 435 435"/>
                                <a:gd name="T3" fmla="*/ 435 h 84"/>
                                <a:gd name="T4" fmla="+- 0 10062 10025"/>
                                <a:gd name="T5" fmla="*/ T4 w 79"/>
                                <a:gd name="T6" fmla="+- 0 503 435"/>
                                <a:gd name="T7" fmla="*/ 503 h 84"/>
                                <a:gd name="T8" fmla="+- 0 10068 10025"/>
                                <a:gd name="T9" fmla="*/ T8 w 79"/>
                                <a:gd name="T10" fmla="+- 0 517 435"/>
                                <a:gd name="T11" fmla="*/ 517 h 84"/>
                                <a:gd name="T12" fmla="+- 0 10084 10025"/>
                                <a:gd name="T13" fmla="*/ T12 w 79"/>
                                <a:gd name="T14" fmla="+- 0 519 435"/>
                                <a:gd name="T15" fmla="*/ 519 h 84"/>
                                <a:gd name="T16" fmla="+- 0 10103 10025"/>
                                <a:gd name="T17" fmla="*/ T16 w 79"/>
                                <a:gd name="T18" fmla="+- 0 506 435"/>
                                <a:gd name="T19" fmla="*/ 506 h 84"/>
                                <a:gd name="T20" fmla="+- 0 10100 10025"/>
                                <a:gd name="T21" fmla="*/ T20 w 79"/>
                                <a:gd name="T22" fmla="+- 0 488 435"/>
                                <a:gd name="T23" fmla="*/ 488 h 84"/>
                                <a:gd name="T24" fmla="+- 0 10091 10025"/>
                                <a:gd name="T25" fmla="*/ T24 w 79"/>
                                <a:gd name="T26" fmla="+- 0 470 435"/>
                                <a:gd name="T27" fmla="*/ 470 h 84"/>
                                <a:gd name="T28" fmla="+- 0 10070 10025"/>
                                <a:gd name="T29" fmla="*/ T28 w 79"/>
                                <a:gd name="T30" fmla="+- 0 450 435"/>
                                <a:gd name="T31" fmla="*/ 450 h 84"/>
                                <a:gd name="T32" fmla="+- 0 10048 10025"/>
                                <a:gd name="T33" fmla="*/ T32 w 79"/>
                                <a:gd name="T34" fmla="+- 0 439 435"/>
                                <a:gd name="T35" fmla="*/ 439 h 84"/>
                                <a:gd name="T36" fmla="+- 0 10031 10025"/>
                                <a:gd name="T37" fmla="*/ T36 w 79"/>
                                <a:gd name="T38" fmla="+- 0 435 435"/>
                                <a:gd name="T39" fmla="*/ 435 h 84"/>
                                <a:gd name="T40" fmla="+- 0 10025 10025"/>
                                <a:gd name="T41" fmla="*/ T40 w 79"/>
                                <a:gd name="T42" fmla="+- 0 435 435"/>
                                <a:gd name="T43"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7" y="68"/>
                                  </a:lnTo>
                                  <a:lnTo>
                                    <a:pt x="43" y="82"/>
                                  </a:lnTo>
                                  <a:lnTo>
                                    <a:pt x="59" y="84"/>
                                  </a:lnTo>
                                  <a:lnTo>
                                    <a:pt x="78" y="71"/>
                                  </a:lnTo>
                                  <a:lnTo>
                                    <a:pt x="75" y="53"/>
                                  </a:lnTo>
                                  <a:lnTo>
                                    <a:pt x="66" y="35"/>
                                  </a:lnTo>
                                  <a:lnTo>
                                    <a:pt x="45" y="15"/>
                                  </a:lnTo>
                                  <a:lnTo>
                                    <a:pt x="23" y="4"/>
                                  </a:lnTo>
                                  <a:lnTo>
                                    <a:pt x="6" y="0"/>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55" name="Group 5144"/>
                        <wpg:cNvGrpSpPr>
                          <a:grpSpLocks/>
                        </wpg:cNvGrpSpPr>
                        <wpg:grpSpPr bwMode="auto">
                          <a:xfrm>
                            <a:off x="9917" y="426"/>
                            <a:ext cx="149" cy="134"/>
                            <a:chOff x="9917" y="426"/>
                            <a:chExt cx="149" cy="134"/>
                          </a:xfrm>
                        </wpg:grpSpPr>
                        <wps:wsp>
                          <wps:cNvPr id="14556" name="Freeform 5145"/>
                          <wps:cNvSpPr>
                            <a:spLocks/>
                          </wps:cNvSpPr>
                          <wps:spPr bwMode="auto">
                            <a:xfrm>
                              <a:off x="9917" y="426"/>
                              <a:ext cx="149" cy="134"/>
                            </a:xfrm>
                            <a:custGeom>
                              <a:avLst/>
                              <a:gdLst>
                                <a:gd name="T0" fmla="+- 0 9964 9917"/>
                                <a:gd name="T1" fmla="*/ T0 w 149"/>
                                <a:gd name="T2" fmla="+- 0 426 426"/>
                                <a:gd name="T3" fmla="*/ 426 h 134"/>
                                <a:gd name="T4" fmla="+- 0 9922 9917"/>
                                <a:gd name="T5" fmla="*/ T4 w 149"/>
                                <a:gd name="T6" fmla="+- 0 490 426"/>
                                <a:gd name="T7" fmla="*/ 490 h 134"/>
                                <a:gd name="T8" fmla="+- 0 9917 9917"/>
                                <a:gd name="T9" fmla="*/ T8 w 149"/>
                                <a:gd name="T10" fmla="+- 0 537 426"/>
                                <a:gd name="T11" fmla="*/ 537 h 134"/>
                                <a:gd name="T12" fmla="+- 0 9923 9917"/>
                                <a:gd name="T13" fmla="*/ T12 w 149"/>
                                <a:gd name="T14" fmla="+- 0 541 426"/>
                                <a:gd name="T15" fmla="*/ 541 h 134"/>
                                <a:gd name="T16" fmla="+- 0 9937 9917"/>
                                <a:gd name="T17" fmla="*/ T16 w 149"/>
                                <a:gd name="T18" fmla="+- 0 548 426"/>
                                <a:gd name="T19" fmla="*/ 548 h 134"/>
                                <a:gd name="T20" fmla="+- 0 9957 9917"/>
                                <a:gd name="T21" fmla="*/ T20 w 149"/>
                                <a:gd name="T22" fmla="+- 0 554 426"/>
                                <a:gd name="T23" fmla="*/ 554 h 134"/>
                                <a:gd name="T24" fmla="+- 0 9985 9917"/>
                                <a:gd name="T25" fmla="*/ T24 w 149"/>
                                <a:gd name="T26" fmla="+- 0 559 426"/>
                                <a:gd name="T27" fmla="*/ 559 h 134"/>
                                <a:gd name="T28" fmla="+- 0 10020 9917"/>
                                <a:gd name="T29" fmla="*/ T28 w 149"/>
                                <a:gd name="T30" fmla="+- 0 560 426"/>
                                <a:gd name="T31" fmla="*/ 560 h 134"/>
                                <a:gd name="T32" fmla="+- 0 10044 9917"/>
                                <a:gd name="T33" fmla="*/ T32 w 149"/>
                                <a:gd name="T34" fmla="+- 0 551 426"/>
                                <a:gd name="T35" fmla="*/ 551 h 134"/>
                                <a:gd name="T36" fmla="+- 0 10060 9917"/>
                                <a:gd name="T37" fmla="*/ T36 w 149"/>
                                <a:gd name="T38" fmla="+- 0 541 426"/>
                                <a:gd name="T39" fmla="*/ 541 h 134"/>
                                <a:gd name="T40" fmla="+- 0 10066 9917"/>
                                <a:gd name="T41" fmla="*/ T40 w 149"/>
                                <a:gd name="T42" fmla="+- 0 537 426"/>
                                <a:gd name="T43" fmla="*/ 537 h 134"/>
                                <a:gd name="T44" fmla="+- 0 10066 9917"/>
                                <a:gd name="T45" fmla="*/ T44 w 149"/>
                                <a:gd name="T46" fmla="+- 0 532 426"/>
                                <a:gd name="T47" fmla="*/ 532 h 134"/>
                                <a:gd name="T48" fmla="+- 0 10040 9917"/>
                                <a:gd name="T49" fmla="*/ T48 w 149"/>
                                <a:gd name="T50" fmla="+- 0 458 426"/>
                                <a:gd name="T51" fmla="*/ 458 h 134"/>
                                <a:gd name="T52" fmla="+- 0 9964 9917"/>
                                <a:gd name="T53" fmla="*/ T52 w 149"/>
                                <a:gd name="T54" fmla="+- 0 426 426"/>
                                <a:gd name="T55" fmla="*/ 426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4"/>
                                  </a:lnTo>
                                  <a:lnTo>
                                    <a:pt x="0" y="111"/>
                                  </a:lnTo>
                                  <a:lnTo>
                                    <a:pt x="6" y="115"/>
                                  </a:lnTo>
                                  <a:lnTo>
                                    <a:pt x="20" y="122"/>
                                  </a:lnTo>
                                  <a:lnTo>
                                    <a:pt x="40" y="128"/>
                                  </a:lnTo>
                                  <a:lnTo>
                                    <a:pt x="68" y="133"/>
                                  </a:lnTo>
                                  <a:lnTo>
                                    <a:pt x="103" y="134"/>
                                  </a:lnTo>
                                  <a:lnTo>
                                    <a:pt x="127" y="125"/>
                                  </a:lnTo>
                                  <a:lnTo>
                                    <a:pt x="143" y="115"/>
                                  </a:lnTo>
                                  <a:lnTo>
                                    <a:pt x="149" y="111"/>
                                  </a:lnTo>
                                  <a:lnTo>
                                    <a:pt x="149" y="106"/>
                                  </a:lnTo>
                                  <a:lnTo>
                                    <a:pt x="123"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57" name="Group 5146"/>
                        <wpg:cNvGrpSpPr>
                          <a:grpSpLocks/>
                        </wpg:cNvGrpSpPr>
                        <wpg:grpSpPr bwMode="auto">
                          <a:xfrm>
                            <a:off x="9934" y="331"/>
                            <a:ext cx="115" cy="115"/>
                            <a:chOff x="9934" y="331"/>
                            <a:chExt cx="115" cy="115"/>
                          </a:xfrm>
                        </wpg:grpSpPr>
                        <wps:wsp>
                          <wps:cNvPr id="14558" name="Freeform 5147"/>
                          <wps:cNvSpPr>
                            <a:spLocks/>
                          </wps:cNvSpPr>
                          <wps:spPr bwMode="auto">
                            <a:xfrm>
                              <a:off x="9934" y="331"/>
                              <a:ext cx="115" cy="115"/>
                            </a:xfrm>
                            <a:custGeom>
                              <a:avLst/>
                              <a:gdLst>
                                <a:gd name="T0" fmla="+- 0 9990 9934"/>
                                <a:gd name="T1" fmla="*/ T0 w 115"/>
                                <a:gd name="T2" fmla="+- 0 331 331"/>
                                <a:gd name="T3" fmla="*/ 331 h 115"/>
                                <a:gd name="T4" fmla="+- 0 9968 9934"/>
                                <a:gd name="T5" fmla="*/ T4 w 115"/>
                                <a:gd name="T6" fmla="+- 0 336 331"/>
                                <a:gd name="T7" fmla="*/ 336 h 115"/>
                                <a:gd name="T8" fmla="+- 0 9950 9934"/>
                                <a:gd name="T9" fmla="*/ T8 w 115"/>
                                <a:gd name="T10" fmla="+- 0 348 331"/>
                                <a:gd name="T11" fmla="*/ 348 h 115"/>
                                <a:gd name="T12" fmla="+- 0 9938 9934"/>
                                <a:gd name="T13" fmla="*/ T12 w 115"/>
                                <a:gd name="T14" fmla="+- 0 366 331"/>
                                <a:gd name="T15" fmla="*/ 366 h 115"/>
                                <a:gd name="T16" fmla="+- 0 9934 9934"/>
                                <a:gd name="T17" fmla="*/ T16 w 115"/>
                                <a:gd name="T18" fmla="+- 0 388 331"/>
                                <a:gd name="T19" fmla="*/ 388 h 115"/>
                                <a:gd name="T20" fmla="+- 0 9934 9934"/>
                                <a:gd name="T21" fmla="*/ T20 w 115"/>
                                <a:gd name="T22" fmla="+- 0 392 331"/>
                                <a:gd name="T23" fmla="*/ 392 h 115"/>
                                <a:gd name="T24" fmla="+- 0 9940 9934"/>
                                <a:gd name="T25" fmla="*/ T24 w 115"/>
                                <a:gd name="T26" fmla="+- 0 413 331"/>
                                <a:gd name="T27" fmla="*/ 413 h 115"/>
                                <a:gd name="T28" fmla="+- 0 9952 9934"/>
                                <a:gd name="T29" fmla="*/ T28 w 115"/>
                                <a:gd name="T30" fmla="+- 0 430 331"/>
                                <a:gd name="T31" fmla="*/ 430 h 115"/>
                                <a:gd name="T32" fmla="+- 0 9971 9934"/>
                                <a:gd name="T33" fmla="*/ T32 w 115"/>
                                <a:gd name="T34" fmla="+- 0 441 331"/>
                                <a:gd name="T35" fmla="*/ 441 h 115"/>
                                <a:gd name="T36" fmla="+- 0 9994 9934"/>
                                <a:gd name="T37" fmla="*/ T36 w 115"/>
                                <a:gd name="T38" fmla="+- 0 445 331"/>
                                <a:gd name="T39" fmla="*/ 445 h 115"/>
                                <a:gd name="T40" fmla="+- 0 10016 9934"/>
                                <a:gd name="T41" fmla="*/ T40 w 115"/>
                                <a:gd name="T42" fmla="+- 0 440 331"/>
                                <a:gd name="T43" fmla="*/ 440 h 115"/>
                                <a:gd name="T44" fmla="+- 0 10033 9934"/>
                                <a:gd name="T45" fmla="*/ T44 w 115"/>
                                <a:gd name="T46" fmla="+- 0 427 331"/>
                                <a:gd name="T47" fmla="*/ 427 h 115"/>
                                <a:gd name="T48" fmla="+- 0 10044 9934"/>
                                <a:gd name="T49" fmla="*/ T48 w 115"/>
                                <a:gd name="T50" fmla="+- 0 409 331"/>
                                <a:gd name="T51" fmla="*/ 409 h 115"/>
                                <a:gd name="T52" fmla="+- 0 10048 9934"/>
                                <a:gd name="T53" fmla="*/ T52 w 115"/>
                                <a:gd name="T54" fmla="+- 0 386 331"/>
                                <a:gd name="T55" fmla="*/ 386 h 115"/>
                                <a:gd name="T56" fmla="+- 0 10043 9934"/>
                                <a:gd name="T57" fmla="*/ T56 w 115"/>
                                <a:gd name="T58" fmla="+- 0 364 331"/>
                                <a:gd name="T59" fmla="*/ 364 h 115"/>
                                <a:gd name="T60" fmla="+- 0 10031 9934"/>
                                <a:gd name="T61" fmla="*/ T60 w 115"/>
                                <a:gd name="T62" fmla="+- 0 347 331"/>
                                <a:gd name="T63" fmla="*/ 347 h 115"/>
                                <a:gd name="T64" fmla="+- 0 10012 9934"/>
                                <a:gd name="T65" fmla="*/ T64 w 115"/>
                                <a:gd name="T66" fmla="+- 0 335 331"/>
                                <a:gd name="T67" fmla="*/ 335 h 115"/>
                                <a:gd name="T68" fmla="+- 0 9990 9934"/>
                                <a:gd name="T69" fmla="*/ T68 w 115"/>
                                <a:gd name="T70" fmla="+- 0 331 331"/>
                                <a:gd name="T71" fmla="*/ 331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6" y="82"/>
                                  </a:lnTo>
                                  <a:lnTo>
                                    <a:pt x="18" y="99"/>
                                  </a:lnTo>
                                  <a:lnTo>
                                    <a:pt x="37" y="110"/>
                                  </a:lnTo>
                                  <a:lnTo>
                                    <a:pt x="60" y="114"/>
                                  </a:lnTo>
                                  <a:lnTo>
                                    <a:pt x="82" y="109"/>
                                  </a:lnTo>
                                  <a:lnTo>
                                    <a:pt x="99" y="96"/>
                                  </a:lnTo>
                                  <a:lnTo>
                                    <a:pt x="110" y="78"/>
                                  </a:lnTo>
                                  <a:lnTo>
                                    <a:pt x="114"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559" name="Picture 5148"/>
                            <pic:cNvPicPr>
                              <a:picLocks noChangeAspect="1" noChangeArrowheads="1"/>
                            </pic:cNvPicPr>
                          </pic:nvPicPr>
                          <pic:blipFill>
                            <a:blip r:embed="rId1348">
                              <a:extLst>
                                <a:ext uri="{28A0092B-C50C-407E-A947-70E740481C1C}">
                                  <a14:useLocalDpi xmlns:a14="http://schemas.microsoft.com/office/drawing/2010/main" val="0"/>
                                </a:ext>
                              </a:extLst>
                            </a:blip>
                            <a:srcRect/>
                            <a:stretch>
                              <a:fillRect/>
                            </a:stretch>
                          </pic:blipFill>
                          <pic:spPr bwMode="auto">
                            <a:xfrm>
                              <a:off x="9883"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60" name="Picture 5149"/>
                            <pic:cNvPicPr>
                              <a:picLocks noChangeAspect="1" noChangeArrowheads="1"/>
                            </pic:cNvPicPr>
                          </pic:nvPicPr>
                          <pic:blipFill>
                            <a:blip r:embed="rId1349">
                              <a:extLst>
                                <a:ext uri="{28A0092B-C50C-407E-A947-70E740481C1C}">
                                  <a14:useLocalDpi xmlns:a14="http://schemas.microsoft.com/office/drawing/2010/main" val="0"/>
                                </a:ext>
                              </a:extLst>
                            </a:blip>
                            <a:srcRect/>
                            <a:stretch>
                              <a:fillRect/>
                            </a:stretch>
                          </pic:blipFill>
                          <pic:spPr bwMode="auto">
                            <a:xfrm>
                              <a:off x="10032"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61" name="Picture 5150"/>
                            <pic:cNvPicPr>
                              <a:picLocks noChangeAspect="1" noChangeArrowheads="1"/>
                            </pic:cNvPicPr>
                          </pic:nvPicPr>
                          <pic:blipFill>
                            <a:blip r:embed="rId1350">
                              <a:extLst>
                                <a:ext uri="{28A0092B-C50C-407E-A947-70E740481C1C}">
                                  <a14:useLocalDpi xmlns:a14="http://schemas.microsoft.com/office/drawing/2010/main" val="0"/>
                                </a:ext>
                              </a:extLst>
                            </a:blip>
                            <a:srcRect/>
                            <a:stretch>
                              <a:fillRect/>
                            </a:stretch>
                          </pic:blipFill>
                          <pic:spPr bwMode="auto">
                            <a:xfrm>
                              <a:off x="9924" y="436"/>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62" name="Group 5151"/>
                        <wpg:cNvGrpSpPr>
                          <a:grpSpLocks/>
                        </wpg:cNvGrpSpPr>
                        <wpg:grpSpPr bwMode="auto">
                          <a:xfrm>
                            <a:off x="9953" y="424"/>
                            <a:ext cx="76" cy="38"/>
                            <a:chOff x="9953" y="424"/>
                            <a:chExt cx="76" cy="38"/>
                          </a:xfrm>
                        </wpg:grpSpPr>
                        <wps:wsp>
                          <wps:cNvPr id="14563" name="Freeform 5152"/>
                          <wps:cNvSpPr>
                            <a:spLocks/>
                          </wps:cNvSpPr>
                          <wps:spPr bwMode="auto">
                            <a:xfrm>
                              <a:off x="9953" y="424"/>
                              <a:ext cx="76" cy="38"/>
                            </a:xfrm>
                            <a:custGeom>
                              <a:avLst/>
                              <a:gdLst>
                                <a:gd name="T0" fmla="+- 0 9989 9953"/>
                                <a:gd name="T1" fmla="*/ T0 w 76"/>
                                <a:gd name="T2" fmla="+- 0 424 424"/>
                                <a:gd name="T3" fmla="*/ 424 h 38"/>
                                <a:gd name="T4" fmla="+- 0 9964 9953"/>
                                <a:gd name="T5" fmla="*/ T4 w 76"/>
                                <a:gd name="T6" fmla="+- 0 429 424"/>
                                <a:gd name="T7" fmla="*/ 429 h 38"/>
                                <a:gd name="T8" fmla="+- 0 9953 9953"/>
                                <a:gd name="T9" fmla="*/ T8 w 76"/>
                                <a:gd name="T10" fmla="+- 0 439 424"/>
                                <a:gd name="T11" fmla="*/ 439 h 38"/>
                                <a:gd name="T12" fmla="+- 0 9957 9953"/>
                                <a:gd name="T13" fmla="*/ T12 w 76"/>
                                <a:gd name="T14" fmla="+- 0 448 424"/>
                                <a:gd name="T15" fmla="*/ 448 h 38"/>
                                <a:gd name="T16" fmla="+- 0 9973 9953"/>
                                <a:gd name="T17" fmla="*/ T16 w 76"/>
                                <a:gd name="T18" fmla="+- 0 458 424"/>
                                <a:gd name="T19" fmla="*/ 458 h 38"/>
                                <a:gd name="T20" fmla="+- 0 10003 9953"/>
                                <a:gd name="T21" fmla="*/ T20 w 76"/>
                                <a:gd name="T22" fmla="+- 0 462 424"/>
                                <a:gd name="T23" fmla="*/ 462 h 38"/>
                                <a:gd name="T24" fmla="+- 0 10023 9953"/>
                                <a:gd name="T25" fmla="*/ T24 w 76"/>
                                <a:gd name="T26" fmla="+- 0 452 424"/>
                                <a:gd name="T27" fmla="*/ 452 h 38"/>
                                <a:gd name="T28" fmla="+- 0 10029 9953"/>
                                <a:gd name="T29" fmla="*/ T28 w 76"/>
                                <a:gd name="T30" fmla="+- 0 438 424"/>
                                <a:gd name="T31" fmla="*/ 438 h 38"/>
                                <a:gd name="T32" fmla="+- 0 10017 9953"/>
                                <a:gd name="T33" fmla="*/ T32 w 76"/>
                                <a:gd name="T34" fmla="+- 0 428 424"/>
                                <a:gd name="T35" fmla="*/ 428 h 38"/>
                                <a:gd name="T36" fmla="+- 0 9989 9953"/>
                                <a:gd name="T37" fmla="*/ T36 w 76"/>
                                <a:gd name="T38" fmla="+- 0 424 424"/>
                                <a:gd name="T39" fmla="*/ 42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6" y="0"/>
                                  </a:moveTo>
                                  <a:lnTo>
                                    <a:pt x="11" y="5"/>
                                  </a:lnTo>
                                  <a:lnTo>
                                    <a:pt x="0" y="15"/>
                                  </a:lnTo>
                                  <a:lnTo>
                                    <a:pt x="4" y="24"/>
                                  </a:lnTo>
                                  <a:lnTo>
                                    <a:pt x="20" y="34"/>
                                  </a:lnTo>
                                  <a:lnTo>
                                    <a:pt x="50" y="38"/>
                                  </a:lnTo>
                                  <a:lnTo>
                                    <a:pt x="70" y="28"/>
                                  </a:lnTo>
                                  <a:lnTo>
                                    <a:pt x="76" y="14"/>
                                  </a:lnTo>
                                  <a:lnTo>
                                    <a:pt x="64" y="4"/>
                                  </a:lnTo>
                                  <a:lnTo>
                                    <a:pt x="3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564" name="Picture 5153"/>
                            <pic:cNvPicPr>
                              <a:picLocks noChangeAspect="1" noChangeArrowheads="1"/>
                            </pic:cNvPicPr>
                          </pic:nvPicPr>
                          <pic:blipFill>
                            <a:blip r:embed="rId1351">
                              <a:extLst>
                                <a:ext uri="{28A0092B-C50C-407E-A947-70E740481C1C}">
                                  <a14:useLocalDpi xmlns:a14="http://schemas.microsoft.com/office/drawing/2010/main" val="0"/>
                                </a:ext>
                              </a:extLst>
                            </a:blip>
                            <a:srcRect/>
                            <a:stretch>
                              <a:fillRect/>
                            </a:stretch>
                          </pic:blipFill>
                          <pic:spPr bwMode="auto">
                            <a:xfrm>
                              <a:off x="9940" y="338"/>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65" name="Group 5154"/>
                        <wpg:cNvGrpSpPr>
                          <a:grpSpLocks/>
                        </wpg:cNvGrpSpPr>
                        <wpg:grpSpPr bwMode="auto">
                          <a:xfrm>
                            <a:off x="9995" y="645"/>
                            <a:ext cx="2" cy="79"/>
                            <a:chOff x="9995" y="645"/>
                            <a:chExt cx="2" cy="79"/>
                          </a:xfrm>
                        </wpg:grpSpPr>
                        <wps:wsp>
                          <wps:cNvPr id="14566" name="Freeform 5155"/>
                          <wps:cNvSpPr>
                            <a:spLocks/>
                          </wps:cNvSpPr>
                          <wps:spPr bwMode="auto">
                            <a:xfrm>
                              <a:off x="9995" y="645"/>
                              <a:ext cx="2" cy="79"/>
                            </a:xfrm>
                            <a:custGeom>
                              <a:avLst/>
                              <a:gdLst>
                                <a:gd name="T0" fmla="+- 0 724 645"/>
                                <a:gd name="T1" fmla="*/ 724 h 79"/>
                                <a:gd name="T2" fmla="+- 0 645 645"/>
                                <a:gd name="T3" fmla="*/ 645 h 79"/>
                              </a:gdLst>
                              <a:ahLst/>
                              <a:cxnLst>
                                <a:cxn ang="0">
                                  <a:pos x="0" y="T1"/>
                                </a:cxn>
                                <a:cxn ang="0">
                                  <a:pos x="0" y="T3"/>
                                </a:cxn>
                              </a:cxnLst>
                              <a:rect l="0" t="0" r="r" b="b"/>
                              <a:pathLst>
                                <a:path h="79">
                                  <a:moveTo>
                                    <a:pt x="0" y="79"/>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67" name="Group 5156"/>
                        <wpg:cNvGrpSpPr>
                          <a:grpSpLocks/>
                        </wpg:cNvGrpSpPr>
                        <wpg:grpSpPr bwMode="auto">
                          <a:xfrm>
                            <a:off x="9972" y="583"/>
                            <a:ext cx="47" cy="62"/>
                            <a:chOff x="9972" y="583"/>
                            <a:chExt cx="47" cy="62"/>
                          </a:xfrm>
                        </wpg:grpSpPr>
                        <wps:wsp>
                          <wps:cNvPr id="14568" name="Freeform 5157"/>
                          <wps:cNvSpPr>
                            <a:spLocks/>
                          </wps:cNvSpPr>
                          <wps:spPr bwMode="auto">
                            <a:xfrm>
                              <a:off x="9972" y="583"/>
                              <a:ext cx="47" cy="62"/>
                            </a:xfrm>
                            <a:custGeom>
                              <a:avLst/>
                              <a:gdLst>
                                <a:gd name="T0" fmla="+- 0 9995 9972"/>
                                <a:gd name="T1" fmla="*/ T0 w 47"/>
                                <a:gd name="T2" fmla="+- 0 583 583"/>
                                <a:gd name="T3" fmla="*/ 583 h 62"/>
                                <a:gd name="T4" fmla="+- 0 9972 9972"/>
                                <a:gd name="T5" fmla="*/ T4 w 47"/>
                                <a:gd name="T6" fmla="+- 0 645 583"/>
                                <a:gd name="T7" fmla="*/ 645 h 62"/>
                                <a:gd name="T8" fmla="+- 0 10018 9972"/>
                                <a:gd name="T9" fmla="*/ T8 w 47"/>
                                <a:gd name="T10" fmla="+- 0 645 583"/>
                                <a:gd name="T11" fmla="*/ 645 h 62"/>
                                <a:gd name="T12" fmla="+- 0 9995 9972"/>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69" name="Group 5158"/>
                        <wpg:cNvGrpSpPr>
                          <a:grpSpLocks/>
                        </wpg:cNvGrpSpPr>
                        <wpg:grpSpPr bwMode="auto">
                          <a:xfrm>
                            <a:off x="9972" y="583"/>
                            <a:ext cx="47" cy="62"/>
                            <a:chOff x="9972" y="583"/>
                            <a:chExt cx="47" cy="62"/>
                          </a:xfrm>
                        </wpg:grpSpPr>
                        <wps:wsp>
                          <wps:cNvPr id="14570" name="Freeform 5159"/>
                          <wps:cNvSpPr>
                            <a:spLocks/>
                          </wps:cNvSpPr>
                          <wps:spPr bwMode="auto">
                            <a:xfrm>
                              <a:off x="9972" y="583"/>
                              <a:ext cx="47" cy="62"/>
                            </a:xfrm>
                            <a:custGeom>
                              <a:avLst/>
                              <a:gdLst>
                                <a:gd name="T0" fmla="+- 0 9995 9972"/>
                                <a:gd name="T1" fmla="*/ T0 w 47"/>
                                <a:gd name="T2" fmla="+- 0 583 583"/>
                                <a:gd name="T3" fmla="*/ 583 h 62"/>
                                <a:gd name="T4" fmla="+- 0 9972 9972"/>
                                <a:gd name="T5" fmla="*/ T4 w 47"/>
                                <a:gd name="T6" fmla="+- 0 645 583"/>
                                <a:gd name="T7" fmla="*/ 645 h 62"/>
                                <a:gd name="T8" fmla="+- 0 10018 9972"/>
                                <a:gd name="T9" fmla="*/ T8 w 47"/>
                                <a:gd name="T10" fmla="+- 0 645 583"/>
                                <a:gd name="T11" fmla="*/ 645 h 62"/>
                                <a:gd name="T12" fmla="+- 0 9995 9972"/>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571" name="Picture 5160"/>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9944" y="797"/>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72" name="Group 5161"/>
                        <wpg:cNvGrpSpPr>
                          <a:grpSpLocks/>
                        </wpg:cNvGrpSpPr>
                        <wpg:grpSpPr bwMode="auto">
                          <a:xfrm>
                            <a:off x="9972" y="724"/>
                            <a:ext cx="47" cy="62"/>
                            <a:chOff x="9972" y="724"/>
                            <a:chExt cx="47" cy="62"/>
                          </a:xfrm>
                        </wpg:grpSpPr>
                        <wps:wsp>
                          <wps:cNvPr id="14573" name="Freeform 5162"/>
                          <wps:cNvSpPr>
                            <a:spLocks/>
                          </wps:cNvSpPr>
                          <wps:spPr bwMode="auto">
                            <a:xfrm>
                              <a:off x="9972" y="724"/>
                              <a:ext cx="47" cy="62"/>
                            </a:xfrm>
                            <a:custGeom>
                              <a:avLst/>
                              <a:gdLst>
                                <a:gd name="T0" fmla="+- 0 10018 9972"/>
                                <a:gd name="T1" fmla="*/ T0 w 47"/>
                                <a:gd name="T2" fmla="+- 0 724 724"/>
                                <a:gd name="T3" fmla="*/ 724 h 62"/>
                                <a:gd name="T4" fmla="+- 0 9972 9972"/>
                                <a:gd name="T5" fmla="*/ T4 w 47"/>
                                <a:gd name="T6" fmla="+- 0 724 724"/>
                                <a:gd name="T7" fmla="*/ 724 h 62"/>
                                <a:gd name="T8" fmla="+- 0 9995 9972"/>
                                <a:gd name="T9" fmla="*/ T8 w 47"/>
                                <a:gd name="T10" fmla="+- 0 786 724"/>
                                <a:gd name="T11" fmla="*/ 786 h 62"/>
                                <a:gd name="T12" fmla="+- 0 10018 9972"/>
                                <a:gd name="T13" fmla="*/ T12 w 47"/>
                                <a:gd name="T14" fmla="+- 0 724 724"/>
                                <a:gd name="T15" fmla="*/ 724 h 62"/>
                              </a:gdLst>
                              <a:ahLst/>
                              <a:cxnLst>
                                <a:cxn ang="0">
                                  <a:pos x="T1" y="T3"/>
                                </a:cxn>
                                <a:cxn ang="0">
                                  <a:pos x="T5" y="T7"/>
                                </a:cxn>
                                <a:cxn ang="0">
                                  <a:pos x="T9" y="T11"/>
                                </a:cxn>
                                <a:cxn ang="0">
                                  <a:pos x="T13" y="T15"/>
                                </a:cxn>
                              </a:cxnLst>
                              <a:rect l="0" t="0" r="r" b="b"/>
                              <a:pathLst>
                                <a:path w="47" h="62">
                                  <a:moveTo>
                                    <a:pt x="46" y="0"/>
                                  </a:moveTo>
                                  <a:lnTo>
                                    <a:pt x="0" y="0"/>
                                  </a:lnTo>
                                  <a:lnTo>
                                    <a:pt x="23" y="62"/>
                                  </a:lnTo>
                                  <a:lnTo>
                                    <a:pt x="4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74" name="Group 5163"/>
                        <wpg:cNvGrpSpPr>
                          <a:grpSpLocks/>
                        </wpg:cNvGrpSpPr>
                        <wpg:grpSpPr bwMode="auto">
                          <a:xfrm>
                            <a:off x="9972" y="724"/>
                            <a:ext cx="47" cy="62"/>
                            <a:chOff x="9972" y="724"/>
                            <a:chExt cx="47" cy="62"/>
                          </a:xfrm>
                        </wpg:grpSpPr>
                        <wps:wsp>
                          <wps:cNvPr id="14575" name="Freeform 5164"/>
                          <wps:cNvSpPr>
                            <a:spLocks/>
                          </wps:cNvSpPr>
                          <wps:spPr bwMode="auto">
                            <a:xfrm>
                              <a:off x="9972" y="724"/>
                              <a:ext cx="47" cy="62"/>
                            </a:xfrm>
                            <a:custGeom>
                              <a:avLst/>
                              <a:gdLst>
                                <a:gd name="T0" fmla="+- 0 9995 9972"/>
                                <a:gd name="T1" fmla="*/ T0 w 47"/>
                                <a:gd name="T2" fmla="+- 0 786 724"/>
                                <a:gd name="T3" fmla="*/ 786 h 62"/>
                                <a:gd name="T4" fmla="+- 0 10018 9972"/>
                                <a:gd name="T5" fmla="*/ T4 w 47"/>
                                <a:gd name="T6" fmla="+- 0 724 724"/>
                                <a:gd name="T7" fmla="*/ 724 h 62"/>
                                <a:gd name="T8" fmla="+- 0 9972 9972"/>
                                <a:gd name="T9" fmla="*/ T8 w 47"/>
                                <a:gd name="T10" fmla="+- 0 724 724"/>
                                <a:gd name="T11" fmla="*/ 724 h 62"/>
                                <a:gd name="T12" fmla="+- 0 9995 9972"/>
                                <a:gd name="T13" fmla="*/ T12 w 47"/>
                                <a:gd name="T14" fmla="+- 0 786 724"/>
                                <a:gd name="T15" fmla="*/ 786 h 62"/>
                              </a:gdLst>
                              <a:ahLst/>
                              <a:cxnLst>
                                <a:cxn ang="0">
                                  <a:pos x="T1" y="T3"/>
                                </a:cxn>
                                <a:cxn ang="0">
                                  <a:pos x="T5" y="T7"/>
                                </a:cxn>
                                <a:cxn ang="0">
                                  <a:pos x="T9" y="T11"/>
                                </a:cxn>
                                <a:cxn ang="0">
                                  <a:pos x="T13" y="T15"/>
                                </a:cxn>
                              </a:cxnLst>
                              <a:rect l="0" t="0" r="r" b="b"/>
                              <a:pathLst>
                                <a:path w="47" h="62">
                                  <a:moveTo>
                                    <a:pt x="23" y="62"/>
                                  </a:moveTo>
                                  <a:lnTo>
                                    <a:pt x="46" y="0"/>
                                  </a:lnTo>
                                  <a:lnTo>
                                    <a:pt x="0" y="0"/>
                                  </a:lnTo>
                                  <a:lnTo>
                                    <a:pt x="23" y="6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576" name="Picture 5165"/>
                            <pic:cNvPicPr>
                              <a:picLocks noChangeAspect="1" noChangeArrowheads="1"/>
                            </pic:cNvPicPr>
                          </pic:nvPicPr>
                          <pic:blipFill>
                            <a:blip r:embed="rId1377">
                              <a:extLst>
                                <a:ext uri="{28A0092B-C50C-407E-A947-70E740481C1C}">
                                  <a14:useLocalDpi xmlns:a14="http://schemas.microsoft.com/office/drawing/2010/main" val="0"/>
                                </a:ext>
                              </a:extLst>
                            </a:blip>
                            <a:srcRect/>
                            <a:stretch>
                              <a:fillRect/>
                            </a:stretch>
                          </pic:blipFill>
                          <pic:spPr bwMode="auto">
                            <a:xfrm>
                              <a:off x="10006" y="735"/>
                              <a:ext cx="121"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14550" o:spid="_x0000_s1026" style="position:absolute;margin-left:493.75pt;margin-top:16.35pt;width:12.6pt;height:32.85pt;z-index:-251461632;mso-position-horizontal-relative:page" coordorigin="9875,327" coordsize="252,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">
                <v:group id="Group 5140" o:spid="_x0000_s1027" style="position:absolute;left:9879;top:435;width:79;height:84" coordorigin="9879,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kA18UAAADeAAAADwAAAGRycy9kb3ducmV2LnhtbERPS2vCQBC+F/wPywi9&#10;1U1sIxJdRUTFgxR8gHgbsmMSzM6G7JrEf98tFHqbj+8582VvKtFS40rLCuJRBII4s7rkXMHlvP2Y&#10;gnAeWWNlmRS8yMFyMXibY6ptx0dqTz4XIYRdigoK7+tUSpcVZNCNbE0cuLttDPoAm1zqBrsQbio5&#10;jqKJNFhyaCiwpnVB2eP0NAp2HXarz3jTHh739et2Tr6vh5iUeh/2qxkIT73/F/+59zrM/0qSG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J5ANfFAAAA3gAA&#10;AA8AAAAAAAAAAAAAAAAAqgIAAGRycy9kb3ducmV2LnhtbFBLBQYAAAAABAAEAPoAAACcAwAAAAA=&#10;">
                  <v:shape id="Freeform 5141" o:spid="_x0000_s1028" style="position:absolute;left:9879;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k1vcUA&#10;AADeAAAADwAAAGRycy9kb3ducmV2LnhtbERPTWvCQBC9C/6HZQQvUjfappTUVUQseLGitfQ6ZKdJ&#10;MDsbdrdJ6q93CwVv83ifs1j1phYtOV9ZVjCbJiCIc6srLhScP94eXkD4gKyxtkwKfsnDajkcLDDT&#10;tuMjtadQiBjCPkMFZQhNJqXPSzLop7Yhjty3dQZDhK6Q2mEXw00t50nyLA1WHBtKbGhTUn45/RgF&#10;l+563ZvD+dPNvty23YX3x9RMlBqP+vUriEB9uIv/3Tsd5z+l6Rz+3ok3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WTW9xQAAAN4AAAAPAAAAAAAAAAAAAAAAAJgCAABkcnMv&#10;ZG93bnJldi54bWxQSwUGAAAAAAQABAD1AAAAigMAAAAA&#10;" path="m79,l13,35,,71,19,84,35,82,41,68,51,45,62,21,73,3,79,e" fillcolor="#00aeef" stroked="f">
                    <v:path arrowok="t" o:connecttype="custom" o:connectlocs="79,435;13,470;0,506;19,519;35,517;41,503;51,480;62,456;73,438;79,435" o:connectangles="0,0,0,0,0,0,0,0,0,0"/>
                  </v:shape>
                </v:group>
                <v:group id="Group 5142" o:spid="_x0000_s1029" style="position:absolute;left:10025;top:435;width:79;height:84" coordorigin="10025,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ec7O8QAAADeAAAADwAAAGRycy9kb3ducmV2LnhtbERPTWvCQBC9F/wPywje&#10;dBNtikRXEdHSgwhVQbwN2TEJZmdDdk3iv+8WCr3N433Oct2bSrTUuNKygngSgSDOrC45V3A578dz&#10;EM4ja6wsk4IXOVivBm9LTLXt+Jvak89FCGGXooLC+zqV0mUFGXQTWxMH7m4bgz7AJpe6wS6Em0pO&#10;o+hDGiw5NBRY07ag7HF6GgWfHXabWbxrD4/79nU7J8frISalRsN+swDhqff/4j/3lw7z35NkB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ec7O8QAAADeAAAA&#10;DwAAAAAAAAAAAAAAAACqAgAAZHJzL2Rvd25yZXYueG1sUEsFBgAAAAAEAAQA+gAAAJsDAAAAAA==&#10;">
                  <v:shape id="Freeform 5143" o:spid="_x0000_s1030" style="position:absolute;left:10025;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wIUsUA&#10;AADeAAAADwAAAGRycy9kb3ducmV2LnhtbERPTWvCQBC9F/wPywi9FN3YmiKpq4i04MVKreJ1yE6T&#10;YHY27G6T6K93hUJv83ifM1/2phYtOV9ZVjAZJyCIc6srLhQcvj9GMxA+IGusLZOCC3lYLgYPc8y0&#10;7fiL2n0oRAxhn6GCMoQmk9LnJRn0Y9sQR+7HOoMhQldI7bCL4aaWz0nyKg1WHBtKbGhdUn7e/xoF&#10;5+563Zrd4egmJ/febsLnS2qelHoc9qs3EIH68C/+c290nD9N0ync34k3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AhSxQAAAN4AAAAPAAAAAAAAAAAAAAAAAJgCAABkcnMv&#10;ZG93bnJldi54bWxQSwUGAAAAAAQABAD1AAAAigMAAAAA&#10;" path="m,l37,68r6,14l59,84,78,71,75,53,66,35,45,15,23,4,6,,,e" fillcolor="#00aeef" stroked="f">
                    <v:path arrowok="t" o:connecttype="custom" o:connectlocs="0,435;37,503;43,517;59,519;78,506;75,488;66,470;45,450;23,439;6,435;0,435" o:connectangles="0,0,0,0,0,0,0,0,0,0,0"/>
                  </v:shape>
                </v:group>
                <v:group id="Group 5144" o:spid="_x0000_s1031" style="position:absolute;left:9917;top:426;width:149;height:134" coordorigin="9917,426"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IG1MUAAADeAAAADwAAAGRycy9kb3ducmV2LnhtbERPS2vCQBC+F/wPywi9&#10;1U1sIxJdRUTFgxR8gHgbsmMSzM6G7JrEf98tFHqbj+8582VvKtFS40rLCuJRBII4s7rkXMHlvP2Y&#10;gnAeWWNlmRS8yMFyMXibY6ptx0dqTz4XIYRdigoK7+tUSpcVZNCNbE0cuLttDPoAm1zqBrsQbio5&#10;jqKJNFhyaCiwpnVB2eP0NAp2HXarz3jTHh739et2Tr6vh5iUeh/2qxkIT73/F/+59zrM/0qS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1CBtTFAAAA3gAA&#10;AA8AAAAAAAAAAAAAAAAAqgIAAGRycy9kb3ducmV2LnhtbFBLBQYAAAAABAAEAPoAAACcAwAAAAA=&#10;">
                  <v:shape id="Freeform 5145" o:spid="_x0000_s1032" style="position:absolute;left:9917;top:426;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43IsMA&#10;AADeAAAADwAAAGRycy9kb3ducmV2LnhtbERPS2sCMRC+C/0PYYRepCYtKmXdKH1Q8CT4uHgbNuNm&#10;181kSVLd/vtGKPQ2H99zyvXgOnGlEBvPGp6nCgRx5U3DtYbj4evpFURMyAY7z6ThhyKsVw+jEgvj&#10;b7yj6z7VIodwLFCDTakvpIyVJYdx6nvizJ19cJgyDLU0AW853HXyRamFdNhwbrDY04el6rL/dhoO&#10;w+RTWeXft9YG1eCpDZOu1fpxPLwtQSQa0r/4z70xef5sPl/A/Z18g1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M43IsMAAADeAAAADwAAAAAAAAAAAAAAAACYAgAAZHJzL2Rv&#10;d25yZXYueG1sUEsFBgAAAAAEAAQA9QAAAIgDAAAAAA==&#10;" path="m47,l5,64,,111r6,4l20,122r20,6l68,133r35,1l127,125r16,-10l149,111r,-5l123,32,47,e" fillcolor="#00aeef" stroked="f">
                    <v:path arrowok="t" o:connecttype="custom" o:connectlocs="47,426;5,490;0,537;6,541;20,548;40,554;68,559;103,560;127,551;143,541;149,537;149,532;123,458;47,426" o:connectangles="0,0,0,0,0,0,0,0,0,0,0,0,0,0"/>
                  </v:shape>
                </v:group>
                <v:group id="Group 5146" o:spid="_x0000_s1033" style="position:absolute;left:9934;top:331;width:115;height:115" coordorigin="9934,331"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cPTjFAAAA3gAA&#10;AA8AAAAAAAAAAAAAAAAAqgIAAGRycy9kb3ducmV2LnhtbFBLBQYAAAAABAAEAPoAAACcAwAAAAA=&#10;">
                  <v:shape id="Freeform 5147" o:spid="_x0000_s1034" style="position:absolute;left:9934;top:331;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2si8gA&#10;AADeAAAADwAAAGRycy9kb3ducmV2LnhtbESPQWvCQBCF74X+h2UKvZS6aVHR1FWiYBF6StpDj0N2&#10;moRmZ5fsqrG/3jkIvc3w3rz3zWozul6daIidZwMvkwwUce1tx42Br8/98wJUTMgWe89k4EIRNuv7&#10;uxXm1p+5pFOVGiUhHHM00KYUcq1j3ZLDOPGBWLQfPzhMsg6NtgOeJdz1+jXL5tphx9LQYqBdS/Vv&#10;dXQGjuXWlqF6wuXfYhmyj7p4/8bCmMeHsXgDlWhM/+bb9cEK/nQ2E155R2bQ6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e7ayLyAAAAN4AAAAPAAAAAAAAAAAAAAAAAJgCAABk&#10;cnMvZG93bnJldi54bWxQSwUGAAAAAAQABAD1AAAAjQMAAAAA&#10;" path="m56,l34,5,16,17,4,35,,57r,4l6,82,18,99r19,11l60,114r22,-5l99,96,110,78r4,-23l109,33,97,16,78,4,56,e" fillcolor="#00aeef" stroked="f">
                    <v:path arrowok="t" o:connecttype="custom" o:connectlocs="56,331;34,336;16,348;4,366;0,388;0,392;6,413;18,430;37,441;60,445;82,440;99,427;110,409;114,386;109,364;97,347;78,335;56,331" o:connectangles="0,0,0,0,0,0,0,0,0,0,0,0,0,0,0,0,0,0"/>
                  </v:shape>
                  <v:shape id="Picture 5148" o:spid="_x0000_s1035" type="#_x0000_t75" style="position:absolute;left:9883;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txibEAAAA3gAAAA8AAABkcnMvZG93bnJldi54bWxET9tqwkAQfS/0H5Yp+FY39YZNXUUEUaSC&#10;TYW+DtlpNjQ7G7IbE//eFQq+zeFcZ7HqbSUu1PjSsYK3YQKCOHe65ELB+Xv7OgfhA7LGyjEpuJKH&#10;1fL5aYGpdh1/0SULhYgh7FNUYEKoUyl9bsiiH7qaOHK/rrEYImwKqRvsYrit5ChJZtJiybHBYE0b&#10;Q/lf1loFx6yi+ag7b3Y/p7btzIHXx8+xUoOXfv0BIlAfHuJ/917H+ZPp9B3u78Qb5P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txibEAAAA3gAAAA8AAAAAAAAAAAAAAAAA&#10;nwIAAGRycy9kb3ducmV2LnhtbFBLBQYAAAAABAAEAPcAAACQAwAAAAA=&#10;">
                    <v:imagedata r:id="rId1354" o:title=""/>
                  </v:shape>
                  <v:shape id="Picture 5149" o:spid="_x0000_s1036" type="#_x0000_t75" style="position:absolute;left:10032;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NI93HAAAA3gAAAA8AAABkcnMvZG93bnJldi54bWxEj0FrwkAQhe+F/odlCr3VXUVFUleRUqUU&#10;pFQLxduQHZNgdjZkV5P6651DwdsM89775s2Xva/VhdpYBbYwHBhQxHlwFRcWfvbrlxmomJAd1oHJ&#10;wh9FWC4eH+aYudDxN112qVASwjFDC2VKTaZ1zEvyGAehIZbbMbQek6xtoV2LnYT7Wo+MmWqPFQuh&#10;xIbeSspPu7MXyGF4NO/VV/e52dJhdh2ZsP811j4/9atXUIn6dBf/uz+cvD+eTKWA1JEZ9OI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VNI93HAAAA3gAAAA8AAAAAAAAAAAAA&#10;AAAAnwIAAGRycy9kb3ducmV2LnhtbFBLBQYAAAAABAAEAPcAAACTAwAAAAA=&#10;">
                    <v:imagedata r:id="rId1355" o:title=""/>
                  </v:shape>
                  <v:shape id="Picture 5150" o:spid="_x0000_s1037" type="#_x0000_t75" style="position:absolute;left:9924;top:436;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2gsnIAAAA3gAAAA8AAABkcnMvZG93bnJldi54bWxEj09rwkAQxe9Cv8MyBW91k2DTmrpKKYhe&#10;Cv5pDr0N2Wk2mp0N2VXTb98VCt5meG/e7818OdhWXKj3jWMF6SQBQVw53XCt4OuwenoF4QOyxtYx&#10;KfglD8vFw2iOhXZX3tFlH2oRQ9gXqMCE0BVS+sqQRT9xHXHUflxvMcS1r6Xu8RrDbSuzJMmlxYYj&#10;wWBHH4aq0/5sI7fKclx/l+b4kpblLDvM6q35VGr8OLy/gQg0hLv5/3qjY/3pc57C7Z04g1z8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PNoLJyAAAAN4AAAAPAAAAAAAAAAAA&#10;AAAAAJ8CAABkcnMvZG93bnJldi54bWxQSwUGAAAAAAQABAD3AAAAlAMAAAAA&#10;">
                    <v:imagedata r:id="rId1356" o:title=""/>
                  </v:shape>
                </v:group>
                <v:group id="Group 5151" o:spid="_x0000_s1038" style="position:absolute;left:9953;top:424;width:76;height:38" coordorigin="9953,424"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MdUHcQAAADeAAAA&#10;DwAAAAAAAAAAAAAAAACqAgAAZHJzL2Rvd25yZXYueG1sUEsFBgAAAAAEAAQA+gAAAJsDAAAAAA==&#10;">
                  <v:shape id="Freeform 5152" o:spid="_x0000_s1039" style="position:absolute;left:9953;top:424;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53PcQA&#10;AADeAAAADwAAAGRycy9kb3ducmV2LnhtbERP22rCQBB9L/gPywi+1Y2mkRpdRRoCfSgtXj5gyI7Z&#10;YHY2ZLcm/n23UOjbHM51tvvRtuJOvW8cK1jMExDEldMN1wou5/L5FYQPyBpbx6TgQR72u8nTFnPt&#10;Bj7S/RRqEUPY56jAhNDlUvrKkEU/dx1x5K6utxgi7GupexxiuG3lMklW0mLDscFgR2+Gqtvp2ypY&#10;F/WZ9NdYFOXa8O3zIzti2ik1m46HDYhAY/gX/7nfdZz/kq1S+H0n3i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edz3EAAAA3gAAAA8AAAAAAAAAAAAAAAAAmAIAAGRycy9k&#10;b3ducmV2LnhtbFBLBQYAAAAABAAEAPUAAACJAwAAAAA=&#10;" path="m36,l11,5,,15r4,9l20,34r30,4l70,28,76,14,64,4,36,e" fillcolor="#00aeef" stroked="f">
                    <v:path arrowok="t" o:connecttype="custom" o:connectlocs="36,424;11,429;0,439;4,448;20,458;50,462;70,452;76,438;64,428;36,424" o:connectangles="0,0,0,0,0,0,0,0,0,0"/>
                  </v:shape>
                  <v:shape id="Picture 5153" o:spid="_x0000_s1040" type="#_x0000_t75" style="position:absolute;left:9940;top:338;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pfWbIAAAA3gAAAA8AAABkcnMvZG93bnJldi54bWxEj09rwkAQxe8Fv8Mygre6UaxIdBX/ILTg&#10;xSiCtzE7JtHsbMxuNfbTd4VCbzO8N+/3ZjJrTCnuVLvCsoJeNwJBnFpdcKZgv1u/j0A4j6yxtEwK&#10;nuRgNm29TTDW9sFbuic+EyGEXYwKcu+rWEqX5mTQdW1FHLSzrQ36sNaZ1DU+QrgpZT+KhtJgwYGQ&#10;Y0XLnNJr8m0C151v181qXqE8nn62i6/D8pIclOq0m/kYhKfG/5v/rj91qD/4GA7g9U6YQU5/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NaX1myAAAAN4AAAAPAAAAAAAAAAAA&#10;AAAAAJ8CAABkcnMvZG93bnJldi54bWxQSwUGAAAAAAQABAD3AAAAlAMAAAAA&#10;">
                    <v:imagedata r:id="rId1357" o:title=""/>
                  </v:shape>
                </v:group>
                <v:group id="Group 5154" o:spid="_x0000_s1041" style="position:absolute;left:9995;top:645;width:2;height:79" coordorigin="9995,645" coordsize="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y7MacQAAADeAAAA&#10;DwAAAAAAAAAAAAAAAACqAgAAZHJzL2Rvd25yZXYueG1sUEsFBgAAAAAEAAQA+gAAAJsDAAAAAA==&#10;">
                  <v:shape id="Freeform 5155" o:spid="_x0000_s1042" style="position:absolute;left:9995;top:645;width:2;height:79;visibility:visible;mso-wrap-style:square;v-text-anchor:top" coordsize="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FR8IA&#10;AADeAAAADwAAAGRycy9kb3ducmV2LnhtbERPS2vCQBC+F/wPywje6kaxi0RXCZJCT5b6Og/ZMYlm&#10;Z0N2o+m/7xYKvc3H95z1drCNeFDna8caZtMEBHHhTM2lhtPx/XUJwgdkg41j0vBNHrab0csaU+Oe&#10;/EWPQyhFDGGfooYqhDaV0hcVWfRT1xJH7uo6iyHCrpSmw2cMt42cJ4mSFmuODRW2tKuouB96q6FX&#10;l72re6OuvL8RnbM8+8xzrSfjIVuBCDSEf/Gf+8PE+Ys3peD3nXiD3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VgVHwgAAAN4AAAAPAAAAAAAAAAAAAAAAAJgCAABkcnMvZG93&#10;bnJldi54bWxQSwUGAAAAAAQABAD1AAAAhwMAAAAA&#10;" path="m,79l,e" filled="f" strokeweight=".1373mm">
                    <v:path arrowok="t" o:connecttype="custom" o:connectlocs="0,724;0,645" o:connectangles="0,0"/>
                  </v:shape>
                </v:group>
                <v:group id="Group 5156" o:spid="_x0000_s1043" style="position:absolute;left:9972;top:583;width:47;height:62" coordorigin="9972,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D3hcUAAADeAAAADwAAAGRycy9kb3ducmV2LnhtbERPS2vCQBC+C/6HZQRv&#10;dRNbH0RXEWlLDyL4APE2ZMckmJ0N2TWJ/75bKHibj+85y3VnStFQ7QrLCuJRBII4tbrgTMH59PU2&#10;B+E8ssbSMil4koP1qt9bYqJtywdqjj4TIYRdggpy76tESpfmZNCNbEUcuJutDfoA60zqGtsQbko5&#10;jqKpNFhwaMixom1O6f34MAq+W2w37/Fns7vfts/rabK/7GJSajjoNgsQnjr/Ev+7f3SY/zGZzu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w94XFAAAA3gAA&#10;AA8AAAAAAAAAAAAAAAAAqgIAAGRycy9kb3ducmV2LnhtbFBLBQYAAAAABAAEAPoAAACcAwAAAAA=&#10;">
                  <v:shape id="Freeform 5157" o:spid="_x0000_s1044" style="position:absolute;left:9972;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xGMscA&#10;AADeAAAADwAAAGRycy9kb3ducmV2LnhtbESPT0sDMRDF70K/Q5iCF7FZReuyNi2lICwelP6hvQ6b&#10;cbN0M1mS2K7f3jkI3mZ4b977zWI1+l5dKKYusIGHWQGKuAm249bAYf92X4JKGdliH5gM/FCC1XJy&#10;s8DKhitv6bLLrZIQThUacDkPldapceQxzcJALNpXiB6zrLHVNuJVwn2vH4tirj12LA0OB9o4as67&#10;b2/gvbaftduUpTu6MdZ3H/b0krIxt9Nx/Qoq05j/zX/XtRX8p+e58Mo7MoNe/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tcRjLHAAAA3gAAAA8AAAAAAAAAAAAAAAAAmAIAAGRy&#10;cy9kb3ducmV2LnhtbFBLBQYAAAAABAAEAPUAAACMAwAAAAA=&#10;" path="m23,l,62r46,l23,e" fillcolor="black" stroked="f">
                    <v:path arrowok="t" o:connecttype="custom" o:connectlocs="23,583;0,645;46,645;23,583" o:connectangles="0,0,0,0"/>
                  </v:shape>
                </v:group>
                <v:group id="Group 5158" o:spid="_x0000_s1045" style="position:absolute;left:9972;top:583;width:47;height:62" coordorigin="9972,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mPGbMUAAADeAAAADwAAAGRycy9kb3ducmV2LnhtbERPS2vCQBC+C/6HZQRv&#10;dRNbRaOriLSlBxF8gHgbsmMSzM6G7JrEf98tFLzNx/ec5bozpWiodoVlBfEoAkGcWl1wpuB8+nqb&#10;gXAeWWNpmRQ8ycF61e8tMdG25QM1R5+JEMIuQQW591UipUtzMuhGtiIO3M3WBn2AdSZ1jW0IN6Uc&#10;R9FUGiw4NORY0Tan9H58GAXfLbab9/iz2d1v2+f1NNlfdjEpNRx0mwUIT51/if/dPzrM/5hM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jxmzFAAAA3gAA&#10;AA8AAAAAAAAAAAAAAAAAqgIAAGRycy9kb3ducmV2LnhtbFBLBQYAAAAABAAEAPoAAACcAwAAAAA=&#10;">
                  <v:shape id="Freeform 5159" o:spid="_x0000_s1046" style="position:absolute;left:9972;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3MC8cA&#10;AADeAAAADwAAAGRycy9kb3ducmV2LnhtbESPQWvCQBCF70L/wzKCN91YrJXUVYooFTxpK7S3ITtN&#10;QrOzaXZN4r93DoK3GebNe+9brntXqZaaUHo2MJ0koIgzb0vODXx97sYLUCEiW6w8k4ErBVivngZL&#10;TK3v+EjtKeZKTDikaKCIsU61DllBDsPE18Ry+/WNwyhrk2vbYCfmrtLPSTLXDkuWhAJr2hSU/Z0u&#10;zsDebz5+tnOf/V8Xbd0dLufvzp6NGQ379zdQkfr4EN+/91bqz15eBUBwZAa9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CtzAvHAAAA3gAAAA8AAAAAAAAAAAAAAAAAmAIAAGRy&#10;cy9kb3ducmV2LnhtbFBLBQYAAAAABAAEAPUAAACMAwAAAAA=&#10;" path="m23,l,62r46,l23,xe" filled="f" strokeweight=".1373mm">
                    <v:path arrowok="t" o:connecttype="custom" o:connectlocs="23,583;0,645;46,645;23,583" o:connectangles="0,0,0,0"/>
                  </v:shape>
                  <v:shape id="Picture 5160" o:spid="_x0000_s1047" type="#_x0000_t75" style="position:absolute;left:9944;top:797;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s9PFAAAA3gAAAA8AAABkcnMvZG93bnJldi54bWxET81qwkAQvgt9h2UKvZlNqtaQukopWES8&#10;mPYBptlpknZ3NmS3Gn16VxC8zcf3O4vVYI04UO9bxwqyJAVBXDndcq3g63M9zkH4gKzROCYFJ/Kw&#10;Wj6MFlhod+Q9HcpQixjCvkAFTQhdIaWvGrLoE9cRR+7H9RZDhH0tdY/HGG6NfE7TF2mx5djQYEfv&#10;DVV/5b9VcN7++v08R85ycy6/p5vdx8TslHp6HN5eQQQawl18c290nD+dzTO4vhNvkMs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f7PTxQAAAN4AAAAPAAAAAAAAAAAAAAAA&#10;AJ8CAABkcnMvZG93bnJldi54bWxQSwUGAAAAAAQABAD3AAAAkQMAAAAA&#10;">
                    <v:imagedata r:id="rId1369" o:title=""/>
                  </v:shape>
                </v:group>
                <v:group id="Group 5161" o:spid="_x0000_s1048" style="position:absolute;left:9972;top:724;width:47;height:62" coordorigin="9972,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7CwMUAAADeAAAADwAAAGRycy9kb3ducmV2LnhtbERPTWvCQBC9F/oflil4&#10;0020thJdRUTFgwjVgngbsmMSzM6G7JrEf98VhN7m8T5ntuhMKRqqXWFZQTyIQBCnVhecKfg9bfoT&#10;EM4jaywtk4IHOVjM399mmGjb8g81R5+JEMIuQQW591UipUtzMugGtiIO3NXWBn2AdSZ1jW0IN6Uc&#10;RtGXNFhwaMixolVO6e14Nwq2LbbLUbxu9rfr6nE5jQ/nfUxK9T665RSEp87/i1/unQ7zP8ffQ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kewsDFAAAA3gAA&#10;AA8AAAAAAAAAAAAAAAAAqgIAAGRycy9kb3ducmV2LnhtbFBLBQYAAAAABAAEAPoAAACcAwAAAAA=&#10;">
                  <v:shape id="Freeform 5162" o:spid="_x0000_s1049" style="position:absolute;left:9972;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FCnsQA&#10;AADeAAAADwAAAGRycy9kb3ducmV2LnhtbERPTWsCMRC9F/wPYQq9iGbVti6rUUQQlh4qtdJeh824&#10;WbqZLEmq6783BaG3ebzPWa5724oz+dA4VjAZZyCIK6cbrhUcP3ejHESIyBpbx6TgSgHWq8HDEgvt&#10;LvxB50OsRQrhUKACE2NXSBkqQxbD2HXEiTs5bzEm6GupPV5SuG3lNMtepcWGU4PBjraGqp/Dr1Xw&#10;Vup9abZ5br5M78vhu/6eh6jU02O/WYCI1Md/8d1d6jT/+WU+g7930g1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hQp7EAAAA3gAAAA8AAAAAAAAAAAAAAAAAmAIAAGRycy9k&#10;b3ducmV2LnhtbFBLBQYAAAAABAAEAPUAAACJAwAAAAA=&#10;" path="m46,l,,23,62,46,e" fillcolor="black" stroked="f">
                    <v:path arrowok="t" o:connecttype="custom" o:connectlocs="46,724;0,724;23,786;46,724" o:connectangles="0,0,0,0"/>
                  </v:shape>
                </v:group>
                <v:group id="Group 5163" o:spid="_x0000_s1050" style="position:absolute;left:9972;top:724;width:47;height:62" coordorigin="9972,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v/L8UAAADeAAAADwAAAGRycy9kb3ducmV2LnhtbERPS2vCQBC+C/0PyxS8&#10;1U18VVJXEdHiQQS1IL0N2TEJZmdDdk3iv+8KBW/z8T1nvuxMKRqqXWFZQTyIQBCnVhecKfg5bz9m&#10;IJxH1lhaJgUPcrBcvPXmmGjb8pGak89ECGGXoILc+yqR0qU5GXQDWxEH7mprgz7AOpO6xjaEm1IO&#10;o2gqDRYcGnKsaJ1TejvdjYLvFtvVKN40+9t1/fg9Tw6XfUxK9d+71RcIT51/if/dOx3mjyefY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m7/y/FAAAA3gAA&#10;AA8AAAAAAAAAAAAAAAAAqgIAAGRycy9kb3ducmV2LnhtbFBLBQYAAAAABAAEAPoAAACcAwAAAAA=&#10;">
                  <v:shape id="Freeform 5164" o:spid="_x0000_s1051" style="position:absolute;left:9972;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pvk8QA&#10;AADeAAAADwAAAGRycy9kb3ducmV2LnhtbERPTYvCMBC9C/6HMII3TRV1pRpFRFHYk+4K621oZtuy&#10;zaQ2sa3/3iwI3ubxPme5bk0haqpcblnBaBiBIE6szjlV8P21H8xBOI+ssbBMCh7kYL3qdpYYa9vw&#10;ieqzT0UIYRejgsz7MpbSJRkZdENbEgfu11YGfYBVKnWFTQg3hRxH0UwazDk0ZFjSNqPk73w3Co52&#10;e7juZja5PeZ12XzeLz+NvijV77WbBQhPrX+LX+6jDvMn048p/L8Tbp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ab5PEAAAA3gAAAA8AAAAAAAAAAAAAAAAAmAIAAGRycy9k&#10;b3ducmV2LnhtbFBLBQYAAAAABAAEAPUAAACJAwAAAAA=&#10;" path="m23,62l46,,,,23,62xe" filled="f" strokeweight=".1373mm">
                    <v:path arrowok="t" o:connecttype="custom" o:connectlocs="23,786;46,724;0,724;23,786" o:connectangles="0,0,0,0"/>
                  </v:shape>
                  <v:shape id="Picture 5165" o:spid="_x0000_s1052" type="#_x0000_t75" style="position:absolute;left:10006;top:735;width:121;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RVDLGAAAA3gAAAA8AAABkcnMvZG93bnJldi54bWxEj0FrwkAQhe+C/2GZQm+60ajV1FXagiCY&#10;i1rwOmSn2dDsbMhuTfrvXUHwNsN775s3621va3Gl1leOFUzGCQjiwumKSwXf591oCcIHZI21Y1Lw&#10;Tx62m+FgjZl2HR/pegqliBD2GSowITSZlL4wZNGPXUMctR/XWgxxbUupW+wi3NZymiQLabHieMFg&#10;Q1+Git/Tn1WwWn52l0kadmk+T42O7OMhz5V6fek/3kEE6sPT/Ejvdaw/m78t4P5OnEFu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1FUMsYAAADeAAAADwAAAAAAAAAAAAAA&#10;AACfAgAAZHJzL2Rvd25yZXYueG1sUEsFBgAAAAAEAAQA9wAAAJIDAAAAAA==&#10;">
                    <v:imagedata r:id="rId137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55872" behindDoc="1" locked="0" layoutInCell="1" allowOverlap="1" wp14:anchorId="0AFED544" wp14:editId="0AFED545">
                <wp:simplePos x="0" y="0"/>
                <wp:positionH relativeFrom="page">
                  <wp:posOffset>6043295</wp:posOffset>
                </wp:positionH>
                <wp:positionV relativeFrom="paragraph">
                  <wp:posOffset>207645</wp:posOffset>
                </wp:positionV>
                <wp:extent cx="182880" cy="417195"/>
                <wp:effectExtent l="4445" t="0" r="3175" b="0"/>
                <wp:wrapNone/>
                <wp:docPr id="3067" name="Group 30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417195"/>
                          <a:chOff x="9517" y="327"/>
                          <a:chExt cx="288" cy="657"/>
                        </a:xfrm>
                      </wpg:grpSpPr>
                      <wpg:grpSp>
                        <wpg:cNvPr id="3068" name="Group 5167"/>
                        <wpg:cNvGrpSpPr>
                          <a:grpSpLocks/>
                        </wpg:cNvGrpSpPr>
                        <wpg:grpSpPr bwMode="auto">
                          <a:xfrm>
                            <a:off x="9521" y="435"/>
                            <a:ext cx="79" cy="84"/>
                            <a:chOff x="9521" y="435"/>
                            <a:chExt cx="79" cy="84"/>
                          </a:xfrm>
                        </wpg:grpSpPr>
                        <wps:wsp>
                          <wps:cNvPr id="3069" name="Freeform 5168"/>
                          <wps:cNvSpPr>
                            <a:spLocks/>
                          </wps:cNvSpPr>
                          <wps:spPr bwMode="auto">
                            <a:xfrm>
                              <a:off x="9521" y="435"/>
                              <a:ext cx="79" cy="84"/>
                            </a:xfrm>
                            <a:custGeom>
                              <a:avLst/>
                              <a:gdLst>
                                <a:gd name="T0" fmla="+- 0 9600 9521"/>
                                <a:gd name="T1" fmla="*/ T0 w 79"/>
                                <a:gd name="T2" fmla="+- 0 435 435"/>
                                <a:gd name="T3" fmla="*/ 435 h 84"/>
                                <a:gd name="T4" fmla="+- 0 9533 9521"/>
                                <a:gd name="T5" fmla="*/ T4 w 79"/>
                                <a:gd name="T6" fmla="+- 0 470 435"/>
                                <a:gd name="T7" fmla="*/ 470 h 84"/>
                                <a:gd name="T8" fmla="+- 0 9521 9521"/>
                                <a:gd name="T9" fmla="*/ T8 w 79"/>
                                <a:gd name="T10" fmla="+- 0 506 435"/>
                                <a:gd name="T11" fmla="*/ 506 h 84"/>
                                <a:gd name="T12" fmla="+- 0 9540 9521"/>
                                <a:gd name="T13" fmla="*/ T12 w 79"/>
                                <a:gd name="T14" fmla="+- 0 519 435"/>
                                <a:gd name="T15" fmla="*/ 519 h 84"/>
                                <a:gd name="T16" fmla="+- 0 9556 9521"/>
                                <a:gd name="T17" fmla="*/ T16 w 79"/>
                                <a:gd name="T18" fmla="+- 0 517 435"/>
                                <a:gd name="T19" fmla="*/ 517 h 84"/>
                                <a:gd name="T20" fmla="+- 0 9562 9521"/>
                                <a:gd name="T21" fmla="*/ T20 w 79"/>
                                <a:gd name="T22" fmla="+- 0 503 435"/>
                                <a:gd name="T23" fmla="*/ 503 h 84"/>
                                <a:gd name="T24" fmla="+- 0 9572 9521"/>
                                <a:gd name="T25" fmla="*/ T24 w 79"/>
                                <a:gd name="T26" fmla="+- 0 480 435"/>
                                <a:gd name="T27" fmla="*/ 480 h 84"/>
                                <a:gd name="T28" fmla="+- 0 9583 9521"/>
                                <a:gd name="T29" fmla="*/ T28 w 79"/>
                                <a:gd name="T30" fmla="+- 0 456 435"/>
                                <a:gd name="T31" fmla="*/ 456 h 84"/>
                                <a:gd name="T32" fmla="+- 0 9594 9521"/>
                                <a:gd name="T33" fmla="*/ T32 w 79"/>
                                <a:gd name="T34" fmla="+- 0 438 435"/>
                                <a:gd name="T35" fmla="*/ 438 h 84"/>
                                <a:gd name="T36" fmla="+- 0 9600 9521"/>
                                <a:gd name="T37" fmla="*/ T36 w 79"/>
                                <a:gd name="T38" fmla="+- 0 435 435"/>
                                <a:gd name="T39"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2" y="35"/>
                                  </a:lnTo>
                                  <a:lnTo>
                                    <a:pt x="0" y="71"/>
                                  </a:lnTo>
                                  <a:lnTo>
                                    <a:pt x="19" y="84"/>
                                  </a:lnTo>
                                  <a:lnTo>
                                    <a:pt x="35" y="82"/>
                                  </a:lnTo>
                                  <a:lnTo>
                                    <a:pt x="41" y="68"/>
                                  </a:lnTo>
                                  <a:lnTo>
                                    <a:pt x="51" y="45"/>
                                  </a:lnTo>
                                  <a:lnTo>
                                    <a:pt x="62" y="21"/>
                                  </a:lnTo>
                                  <a:lnTo>
                                    <a:pt x="73" y="3"/>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70" name="Group 5169"/>
                        <wpg:cNvGrpSpPr>
                          <a:grpSpLocks/>
                        </wpg:cNvGrpSpPr>
                        <wpg:grpSpPr bwMode="auto">
                          <a:xfrm>
                            <a:off x="9666" y="435"/>
                            <a:ext cx="79" cy="84"/>
                            <a:chOff x="9666" y="435"/>
                            <a:chExt cx="79" cy="84"/>
                          </a:xfrm>
                        </wpg:grpSpPr>
                        <wps:wsp>
                          <wps:cNvPr id="3071" name="Freeform 5170"/>
                          <wps:cNvSpPr>
                            <a:spLocks/>
                          </wps:cNvSpPr>
                          <wps:spPr bwMode="auto">
                            <a:xfrm>
                              <a:off x="9666" y="435"/>
                              <a:ext cx="79" cy="84"/>
                            </a:xfrm>
                            <a:custGeom>
                              <a:avLst/>
                              <a:gdLst>
                                <a:gd name="T0" fmla="+- 0 9666 9666"/>
                                <a:gd name="T1" fmla="*/ T0 w 79"/>
                                <a:gd name="T2" fmla="+- 0 435 435"/>
                                <a:gd name="T3" fmla="*/ 435 h 84"/>
                                <a:gd name="T4" fmla="+- 0 9704 9666"/>
                                <a:gd name="T5" fmla="*/ T4 w 79"/>
                                <a:gd name="T6" fmla="+- 0 503 435"/>
                                <a:gd name="T7" fmla="*/ 503 h 84"/>
                                <a:gd name="T8" fmla="+- 0 9710 9666"/>
                                <a:gd name="T9" fmla="*/ T8 w 79"/>
                                <a:gd name="T10" fmla="+- 0 517 435"/>
                                <a:gd name="T11" fmla="*/ 517 h 84"/>
                                <a:gd name="T12" fmla="+- 0 9726 9666"/>
                                <a:gd name="T13" fmla="*/ T12 w 79"/>
                                <a:gd name="T14" fmla="+- 0 519 435"/>
                                <a:gd name="T15" fmla="*/ 519 h 84"/>
                                <a:gd name="T16" fmla="+- 0 9745 9666"/>
                                <a:gd name="T17" fmla="*/ T16 w 79"/>
                                <a:gd name="T18" fmla="+- 0 506 435"/>
                                <a:gd name="T19" fmla="*/ 506 h 84"/>
                                <a:gd name="T20" fmla="+- 0 9742 9666"/>
                                <a:gd name="T21" fmla="*/ T20 w 79"/>
                                <a:gd name="T22" fmla="+- 0 488 435"/>
                                <a:gd name="T23" fmla="*/ 488 h 84"/>
                                <a:gd name="T24" fmla="+- 0 9733 9666"/>
                                <a:gd name="T25" fmla="*/ T24 w 79"/>
                                <a:gd name="T26" fmla="+- 0 470 435"/>
                                <a:gd name="T27" fmla="*/ 470 h 84"/>
                                <a:gd name="T28" fmla="+- 0 9711 9666"/>
                                <a:gd name="T29" fmla="*/ T28 w 79"/>
                                <a:gd name="T30" fmla="+- 0 450 435"/>
                                <a:gd name="T31" fmla="*/ 450 h 84"/>
                                <a:gd name="T32" fmla="+- 0 9690 9666"/>
                                <a:gd name="T33" fmla="*/ T32 w 79"/>
                                <a:gd name="T34" fmla="+- 0 439 435"/>
                                <a:gd name="T35" fmla="*/ 439 h 84"/>
                                <a:gd name="T36" fmla="+- 0 9673 9666"/>
                                <a:gd name="T37" fmla="*/ T36 w 79"/>
                                <a:gd name="T38" fmla="+- 0 435 435"/>
                                <a:gd name="T39" fmla="*/ 435 h 84"/>
                                <a:gd name="T40" fmla="+- 0 9666 9666"/>
                                <a:gd name="T41" fmla="*/ T40 w 79"/>
                                <a:gd name="T42" fmla="+- 0 435 435"/>
                                <a:gd name="T43"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8" y="68"/>
                                  </a:lnTo>
                                  <a:lnTo>
                                    <a:pt x="44" y="82"/>
                                  </a:lnTo>
                                  <a:lnTo>
                                    <a:pt x="60" y="84"/>
                                  </a:lnTo>
                                  <a:lnTo>
                                    <a:pt x="79" y="71"/>
                                  </a:lnTo>
                                  <a:lnTo>
                                    <a:pt x="76" y="53"/>
                                  </a:lnTo>
                                  <a:lnTo>
                                    <a:pt x="67" y="35"/>
                                  </a:lnTo>
                                  <a:lnTo>
                                    <a:pt x="45" y="15"/>
                                  </a:lnTo>
                                  <a:lnTo>
                                    <a:pt x="24" y="4"/>
                                  </a:lnTo>
                                  <a:lnTo>
                                    <a:pt x="7" y="0"/>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28" name="Group 5171"/>
                        <wpg:cNvGrpSpPr>
                          <a:grpSpLocks/>
                        </wpg:cNvGrpSpPr>
                        <wpg:grpSpPr bwMode="auto">
                          <a:xfrm>
                            <a:off x="9559" y="426"/>
                            <a:ext cx="149" cy="134"/>
                            <a:chOff x="9559" y="426"/>
                            <a:chExt cx="149" cy="134"/>
                          </a:xfrm>
                        </wpg:grpSpPr>
                        <wps:wsp>
                          <wps:cNvPr id="14529" name="Freeform 5172"/>
                          <wps:cNvSpPr>
                            <a:spLocks/>
                          </wps:cNvSpPr>
                          <wps:spPr bwMode="auto">
                            <a:xfrm>
                              <a:off x="9559" y="426"/>
                              <a:ext cx="149" cy="134"/>
                            </a:xfrm>
                            <a:custGeom>
                              <a:avLst/>
                              <a:gdLst>
                                <a:gd name="T0" fmla="+- 0 9606 9559"/>
                                <a:gd name="T1" fmla="*/ T0 w 149"/>
                                <a:gd name="T2" fmla="+- 0 426 426"/>
                                <a:gd name="T3" fmla="*/ 426 h 134"/>
                                <a:gd name="T4" fmla="+- 0 9564 9559"/>
                                <a:gd name="T5" fmla="*/ T4 w 149"/>
                                <a:gd name="T6" fmla="+- 0 490 426"/>
                                <a:gd name="T7" fmla="*/ 490 h 134"/>
                                <a:gd name="T8" fmla="+- 0 9559 9559"/>
                                <a:gd name="T9" fmla="*/ T8 w 149"/>
                                <a:gd name="T10" fmla="+- 0 537 426"/>
                                <a:gd name="T11" fmla="*/ 537 h 134"/>
                                <a:gd name="T12" fmla="+- 0 9565 9559"/>
                                <a:gd name="T13" fmla="*/ T12 w 149"/>
                                <a:gd name="T14" fmla="+- 0 541 426"/>
                                <a:gd name="T15" fmla="*/ 541 h 134"/>
                                <a:gd name="T16" fmla="+- 0 9579 9559"/>
                                <a:gd name="T17" fmla="*/ T16 w 149"/>
                                <a:gd name="T18" fmla="+- 0 548 426"/>
                                <a:gd name="T19" fmla="*/ 548 h 134"/>
                                <a:gd name="T20" fmla="+- 0 9599 9559"/>
                                <a:gd name="T21" fmla="*/ T20 w 149"/>
                                <a:gd name="T22" fmla="+- 0 554 426"/>
                                <a:gd name="T23" fmla="*/ 554 h 134"/>
                                <a:gd name="T24" fmla="+- 0 9627 9559"/>
                                <a:gd name="T25" fmla="*/ T24 w 149"/>
                                <a:gd name="T26" fmla="+- 0 559 426"/>
                                <a:gd name="T27" fmla="*/ 559 h 134"/>
                                <a:gd name="T28" fmla="+- 0 9662 9559"/>
                                <a:gd name="T29" fmla="*/ T28 w 149"/>
                                <a:gd name="T30" fmla="+- 0 560 426"/>
                                <a:gd name="T31" fmla="*/ 560 h 134"/>
                                <a:gd name="T32" fmla="+- 0 9686 9559"/>
                                <a:gd name="T33" fmla="*/ T32 w 149"/>
                                <a:gd name="T34" fmla="+- 0 551 426"/>
                                <a:gd name="T35" fmla="*/ 551 h 134"/>
                                <a:gd name="T36" fmla="+- 0 9702 9559"/>
                                <a:gd name="T37" fmla="*/ T36 w 149"/>
                                <a:gd name="T38" fmla="+- 0 541 426"/>
                                <a:gd name="T39" fmla="*/ 541 h 134"/>
                                <a:gd name="T40" fmla="+- 0 9708 9559"/>
                                <a:gd name="T41" fmla="*/ T40 w 149"/>
                                <a:gd name="T42" fmla="+- 0 537 426"/>
                                <a:gd name="T43" fmla="*/ 537 h 134"/>
                                <a:gd name="T44" fmla="+- 0 9708 9559"/>
                                <a:gd name="T45" fmla="*/ T44 w 149"/>
                                <a:gd name="T46" fmla="+- 0 532 426"/>
                                <a:gd name="T47" fmla="*/ 532 h 134"/>
                                <a:gd name="T48" fmla="+- 0 9682 9559"/>
                                <a:gd name="T49" fmla="*/ T48 w 149"/>
                                <a:gd name="T50" fmla="+- 0 458 426"/>
                                <a:gd name="T51" fmla="*/ 458 h 134"/>
                                <a:gd name="T52" fmla="+- 0 9606 9559"/>
                                <a:gd name="T53" fmla="*/ T52 w 149"/>
                                <a:gd name="T54" fmla="+- 0 426 426"/>
                                <a:gd name="T55" fmla="*/ 426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4"/>
                                  </a:lnTo>
                                  <a:lnTo>
                                    <a:pt x="0" y="111"/>
                                  </a:lnTo>
                                  <a:lnTo>
                                    <a:pt x="6" y="115"/>
                                  </a:lnTo>
                                  <a:lnTo>
                                    <a:pt x="20" y="122"/>
                                  </a:lnTo>
                                  <a:lnTo>
                                    <a:pt x="40" y="128"/>
                                  </a:lnTo>
                                  <a:lnTo>
                                    <a:pt x="68" y="133"/>
                                  </a:lnTo>
                                  <a:lnTo>
                                    <a:pt x="103" y="134"/>
                                  </a:lnTo>
                                  <a:lnTo>
                                    <a:pt x="127" y="125"/>
                                  </a:lnTo>
                                  <a:lnTo>
                                    <a:pt x="143" y="115"/>
                                  </a:lnTo>
                                  <a:lnTo>
                                    <a:pt x="149" y="111"/>
                                  </a:lnTo>
                                  <a:lnTo>
                                    <a:pt x="149" y="106"/>
                                  </a:lnTo>
                                  <a:lnTo>
                                    <a:pt x="123"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30" name="Group 5173"/>
                        <wpg:cNvGrpSpPr>
                          <a:grpSpLocks/>
                        </wpg:cNvGrpSpPr>
                        <wpg:grpSpPr bwMode="auto">
                          <a:xfrm>
                            <a:off x="9576" y="331"/>
                            <a:ext cx="115" cy="115"/>
                            <a:chOff x="9576" y="331"/>
                            <a:chExt cx="115" cy="115"/>
                          </a:xfrm>
                        </wpg:grpSpPr>
                        <wps:wsp>
                          <wps:cNvPr id="14531" name="Freeform 5174"/>
                          <wps:cNvSpPr>
                            <a:spLocks/>
                          </wps:cNvSpPr>
                          <wps:spPr bwMode="auto">
                            <a:xfrm>
                              <a:off x="9576" y="331"/>
                              <a:ext cx="115" cy="115"/>
                            </a:xfrm>
                            <a:custGeom>
                              <a:avLst/>
                              <a:gdLst>
                                <a:gd name="T0" fmla="+- 0 9632 9576"/>
                                <a:gd name="T1" fmla="*/ T0 w 115"/>
                                <a:gd name="T2" fmla="+- 0 331 331"/>
                                <a:gd name="T3" fmla="*/ 331 h 115"/>
                                <a:gd name="T4" fmla="+- 0 9610 9576"/>
                                <a:gd name="T5" fmla="*/ T4 w 115"/>
                                <a:gd name="T6" fmla="+- 0 336 331"/>
                                <a:gd name="T7" fmla="*/ 336 h 115"/>
                                <a:gd name="T8" fmla="+- 0 9592 9576"/>
                                <a:gd name="T9" fmla="*/ T8 w 115"/>
                                <a:gd name="T10" fmla="+- 0 348 331"/>
                                <a:gd name="T11" fmla="*/ 348 h 115"/>
                                <a:gd name="T12" fmla="+- 0 9580 9576"/>
                                <a:gd name="T13" fmla="*/ T12 w 115"/>
                                <a:gd name="T14" fmla="+- 0 366 331"/>
                                <a:gd name="T15" fmla="*/ 366 h 115"/>
                                <a:gd name="T16" fmla="+- 0 9576 9576"/>
                                <a:gd name="T17" fmla="*/ T16 w 115"/>
                                <a:gd name="T18" fmla="+- 0 388 331"/>
                                <a:gd name="T19" fmla="*/ 388 h 115"/>
                                <a:gd name="T20" fmla="+- 0 9576 9576"/>
                                <a:gd name="T21" fmla="*/ T20 w 115"/>
                                <a:gd name="T22" fmla="+- 0 392 331"/>
                                <a:gd name="T23" fmla="*/ 392 h 115"/>
                                <a:gd name="T24" fmla="+- 0 9581 9576"/>
                                <a:gd name="T25" fmla="*/ T24 w 115"/>
                                <a:gd name="T26" fmla="+- 0 413 331"/>
                                <a:gd name="T27" fmla="*/ 413 h 115"/>
                                <a:gd name="T28" fmla="+- 0 9594 9576"/>
                                <a:gd name="T29" fmla="*/ T28 w 115"/>
                                <a:gd name="T30" fmla="+- 0 430 331"/>
                                <a:gd name="T31" fmla="*/ 430 h 115"/>
                                <a:gd name="T32" fmla="+- 0 9613 9576"/>
                                <a:gd name="T33" fmla="*/ T32 w 115"/>
                                <a:gd name="T34" fmla="+- 0 441 331"/>
                                <a:gd name="T35" fmla="*/ 441 h 115"/>
                                <a:gd name="T36" fmla="+- 0 9636 9576"/>
                                <a:gd name="T37" fmla="*/ T36 w 115"/>
                                <a:gd name="T38" fmla="+- 0 445 331"/>
                                <a:gd name="T39" fmla="*/ 445 h 115"/>
                                <a:gd name="T40" fmla="+- 0 9658 9576"/>
                                <a:gd name="T41" fmla="*/ T40 w 115"/>
                                <a:gd name="T42" fmla="+- 0 440 331"/>
                                <a:gd name="T43" fmla="*/ 440 h 115"/>
                                <a:gd name="T44" fmla="+- 0 9675 9576"/>
                                <a:gd name="T45" fmla="*/ T44 w 115"/>
                                <a:gd name="T46" fmla="+- 0 427 331"/>
                                <a:gd name="T47" fmla="*/ 427 h 115"/>
                                <a:gd name="T48" fmla="+- 0 9686 9576"/>
                                <a:gd name="T49" fmla="*/ T48 w 115"/>
                                <a:gd name="T50" fmla="+- 0 409 331"/>
                                <a:gd name="T51" fmla="*/ 409 h 115"/>
                                <a:gd name="T52" fmla="+- 0 9690 9576"/>
                                <a:gd name="T53" fmla="*/ T52 w 115"/>
                                <a:gd name="T54" fmla="+- 0 386 331"/>
                                <a:gd name="T55" fmla="*/ 386 h 115"/>
                                <a:gd name="T56" fmla="+- 0 9685 9576"/>
                                <a:gd name="T57" fmla="*/ T56 w 115"/>
                                <a:gd name="T58" fmla="+- 0 364 331"/>
                                <a:gd name="T59" fmla="*/ 364 h 115"/>
                                <a:gd name="T60" fmla="+- 0 9673 9576"/>
                                <a:gd name="T61" fmla="*/ T60 w 115"/>
                                <a:gd name="T62" fmla="+- 0 347 331"/>
                                <a:gd name="T63" fmla="*/ 347 h 115"/>
                                <a:gd name="T64" fmla="+- 0 9654 9576"/>
                                <a:gd name="T65" fmla="*/ T64 w 115"/>
                                <a:gd name="T66" fmla="+- 0 335 331"/>
                                <a:gd name="T67" fmla="*/ 335 h 115"/>
                                <a:gd name="T68" fmla="+- 0 9632 9576"/>
                                <a:gd name="T69" fmla="*/ T68 w 115"/>
                                <a:gd name="T70" fmla="+- 0 331 331"/>
                                <a:gd name="T71" fmla="*/ 331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5" y="82"/>
                                  </a:lnTo>
                                  <a:lnTo>
                                    <a:pt x="18" y="99"/>
                                  </a:lnTo>
                                  <a:lnTo>
                                    <a:pt x="37" y="110"/>
                                  </a:lnTo>
                                  <a:lnTo>
                                    <a:pt x="60" y="114"/>
                                  </a:lnTo>
                                  <a:lnTo>
                                    <a:pt x="82" y="109"/>
                                  </a:lnTo>
                                  <a:lnTo>
                                    <a:pt x="99" y="96"/>
                                  </a:lnTo>
                                  <a:lnTo>
                                    <a:pt x="110" y="78"/>
                                  </a:lnTo>
                                  <a:lnTo>
                                    <a:pt x="114"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532" name="Picture 5175"/>
                            <pic:cNvPicPr>
                              <a:picLocks noChangeAspect="1" noChangeArrowheads="1"/>
                            </pic:cNvPicPr>
                          </pic:nvPicPr>
                          <pic:blipFill>
                            <a:blip r:embed="rId1360">
                              <a:extLst>
                                <a:ext uri="{28A0092B-C50C-407E-A947-70E740481C1C}">
                                  <a14:useLocalDpi xmlns:a14="http://schemas.microsoft.com/office/drawing/2010/main" val="0"/>
                                </a:ext>
                              </a:extLst>
                            </a:blip>
                            <a:srcRect/>
                            <a:stretch>
                              <a:fillRect/>
                            </a:stretch>
                          </pic:blipFill>
                          <pic:spPr bwMode="auto">
                            <a:xfrm>
                              <a:off x="9525"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33" name="Picture 5176"/>
                            <pic:cNvPicPr>
                              <a:picLocks noChangeAspect="1" noChangeArrowheads="1"/>
                            </pic:cNvPicPr>
                          </pic:nvPicPr>
                          <pic:blipFill>
                            <a:blip r:embed="rId1349">
                              <a:extLst>
                                <a:ext uri="{28A0092B-C50C-407E-A947-70E740481C1C}">
                                  <a14:useLocalDpi xmlns:a14="http://schemas.microsoft.com/office/drawing/2010/main" val="0"/>
                                </a:ext>
                              </a:extLst>
                            </a:blip>
                            <a:srcRect/>
                            <a:stretch>
                              <a:fillRect/>
                            </a:stretch>
                          </pic:blipFill>
                          <pic:spPr bwMode="auto">
                            <a:xfrm>
                              <a:off x="9674"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34" name="Picture 5177"/>
                            <pic:cNvPicPr>
                              <a:picLocks noChangeAspect="1" noChangeArrowheads="1"/>
                            </pic:cNvPicPr>
                          </pic:nvPicPr>
                          <pic:blipFill>
                            <a:blip r:embed="rId1362">
                              <a:extLst>
                                <a:ext uri="{28A0092B-C50C-407E-A947-70E740481C1C}">
                                  <a14:useLocalDpi xmlns:a14="http://schemas.microsoft.com/office/drawing/2010/main" val="0"/>
                                </a:ext>
                              </a:extLst>
                            </a:blip>
                            <a:srcRect/>
                            <a:stretch>
                              <a:fillRect/>
                            </a:stretch>
                          </pic:blipFill>
                          <pic:spPr bwMode="auto">
                            <a:xfrm>
                              <a:off x="9566" y="436"/>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35" name="Group 5178"/>
                        <wpg:cNvGrpSpPr>
                          <a:grpSpLocks/>
                        </wpg:cNvGrpSpPr>
                        <wpg:grpSpPr bwMode="auto">
                          <a:xfrm>
                            <a:off x="9595" y="424"/>
                            <a:ext cx="76" cy="38"/>
                            <a:chOff x="9595" y="424"/>
                            <a:chExt cx="76" cy="38"/>
                          </a:xfrm>
                        </wpg:grpSpPr>
                        <wps:wsp>
                          <wps:cNvPr id="14536" name="Freeform 5179"/>
                          <wps:cNvSpPr>
                            <a:spLocks/>
                          </wps:cNvSpPr>
                          <wps:spPr bwMode="auto">
                            <a:xfrm>
                              <a:off x="9595" y="424"/>
                              <a:ext cx="76" cy="38"/>
                            </a:xfrm>
                            <a:custGeom>
                              <a:avLst/>
                              <a:gdLst>
                                <a:gd name="T0" fmla="+- 0 9631 9595"/>
                                <a:gd name="T1" fmla="*/ T0 w 76"/>
                                <a:gd name="T2" fmla="+- 0 424 424"/>
                                <a:gd name="T3" fmla="*/ 424 h 38"/>
                                <a:gd name="T4" fmla="+- 0 9606 9595"/>
                                <a:gd name="T5" fmla="*/ T4 w 76"/>
                                <a:gd name="T6" fmla="+- 0 429 424"/>
                                <a:gd name="T7" fmla="*/ 429 h 38"/>
                                <a:gd name="T8" fmla="+- 0 9595 9595"/>
                                <a:gd name="T9" fmla="*/ T8 w 76"/>
                                <a:gd name="T10" fmla="+- 0 439 424"/>
                                <a:gd name="T11" fmla="*/ 439 h 38"/>
                                <a:gd name="T12" fmla="+- 0 9599 9595"/>
                                <a:gd name="T13" fmla="*/ T12 w 76"/>
                                <a:gd name="T14" fmla="+- 0 448 424"/>
                                <a:gd name="T15" fmla="*/ 448 h 38"/>
                                <a:gd name="T16" fmla="+- 0 9615 9595"/>
                                <a:gd name="T17" fmla="*/ T16 w 76"/>
                                <a:gd name="T18" fmla="+- 0 458 424"/>
                                <a:gd name="T19" fmla="*/ 458 h 38"/>
                                <a:gd name="T20" fmla="+- 0 9644 9595"/>
                                <a:gd name="T21" fmla="*/ T20 w 76"/>
                                <a:gd name="T22" fmla="+- 0 462 424"/>
                                <a:gd name="T23" fmla="*/ 462 h 38"/>
                                <a:gd name="T24" fmla="+- 0 9665 9595"/>
                                <a:gd name="T25" fmla="*/ T24 w 76"/>
                                <a:gd name="T26" fmla="+- 0 452 424"/>
                                <a:gd name="T27" fmla="*/ 452 h 38"/>
                                <a:gd name="T28" fmla="+- 0 9671 9595"/>
                                <a:gd name="T29" fmla="*/ T28 w 76"/>
                                <a:gd name="T30" fmla="+- 0 438 424"/>
                                <a:gd name="T31" fmla="*/ 438 h 38"/>
                                <a:gd name="T32" fmla="+- 0 9658 9595"/>
                                <a:gd name="T33" fmla="*/ T32 w 76"/>
                                <a:gd name="T34" fmla="+- 0 428 424"/>
                                <a:gd name="T35" fmla="*/ 428 h 38"/>
                                <a:gd name="T36" fmla="+- 0 9631 9595"/>
                                <a:gd name="T37" fmla="*/ T36 w 76"/>
                                <a:gd name="T38" fmla="+- 0 424 424"/>
                                <a:gd name="T39" fmla="*/ 42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6" y="0"/>
                                  </a:moveTo>
                                  <a:lnTo>
                                    <a:pt x="11" y="5"/>
                                  </a:lnTo>
                                  <a:lnTo>
                                    <a:pt x="0" y="15"/>
                                  </a:lnTo>
                                  <a:lnTo>
                                    <a:pt x="4" y="24"/>
                                  </a:lnTo>
                                  <a:lnTo>
                                    <a:pt x="20" y="34"/>
                                  </a:lnTo>
                                  <a:lnTo>
                                    <a:pt x="49" y="38"/>
                                  </a:lnTo>
                                  <a:lnTo>
                                    <a:pt x="70" y="28"/>
                                  </a:lnTo>
                                  <a:lnTo>
                                    <a:pt x="76" y="14"/>
                                  </a:lnTo>
                                  <a:lnTo>
                                    <a:pt x="63" y="4"/>
                                  </a:lnTo>
                                  <a:lnTo>
                                    <a:pt x="3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537" name="Picture 5180"/>
                            <pic:cNvPicPr>
                              <a:picLocks noChangeAspect="1" noChangeArrowheads="1"/>
                            </pic:cNvPicPr>
                          </pic:nvPicPr>
                          <pic:blipFill>
                            <a:blip r:embed="rId1351">
                              <a:extLst>
                                <a:ext uri="{28A0092B-C50C-407E-A947-70E740481C1C}">
                                  <a14:useLocalDpi xmlns:a14="http://schemas.microsoft.com/office/drawing/2010/main" val="0"/>
                                </a:ext>
                              </a:extLst>
                            </a:blip>
                            <a:srcRect/>
                            <a:stretch>
                              <a:fillRect/>
                            </a:stretch>
                          </pic:blipFill>
                          <pic:spPr bwMode="auto">
                            <a:xfrm>
                              <a:off x="9582" y="338"/>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38" name="Group 5181"/>
                        <wpg:cNvGrpSpPr>
                          <a:grpSpLocks/>
                        </wpg:cNvGrpSpPr>
                        <wpg:grpSpPr bwMode="auto">
                          <a:xfrm>
                            <a:off x="9637" y="645"/>
                            <a:ext cx="2" cy="79"/>
                            <a:chOff x="9637" y="645"/>
                            <a:chExt cx="2" cy="79"/>
                          </a:xfrm>
                        </wpg:grpSpPr>
                        <wps:wsp>
                          <wps:cNvPr id="14539" name="Freeform 5182"/>
                          <wps:cNvSpPr>
                            <a:spLocks/>
                          </wps:cNvSpPr>
                          <wps:spPr bwMode="auto">
                            <a:xfrm>
                              <a:off x="9637" y="645"/>
                              <a:ext cx="2" cy="79"/>
                            </a:xfrm>
                            <a:custGeom>
                              <a:avLst/>
                              <a:gdLst>
                                <a:gd name="T0" fmla="+- 0 724 645"/>
                                <a:gd name="T1" fmla="*/ 724 h 79"/>
                                <a:gd name="T2" fmla="+- 0 645 645"/>
                                <a:gd name="T3" fmla="*/ 645 h 79"/>
                              </a:gdLst>
                              <a:ahLst/>
                              <a:cxnLst>
                                <a:cxn ang="0">
                                  <a:pos x="0" y="T1"/>
                                </a:cxn>
                                <a:cxn ang="0">
                                  <a:pos x="0" y="T3"/>
                                </a:cxn>
                              </a:cxnLst>
                              <a:rect l="0" t="0" r="r" b="b"/>
                              <a:pathLst>
                                <a:path h="79">
                                  <a:moveTo>
                                    <a:pt x="0" y="79"/>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40" name="Group 5183"/>
                        <wpg:cNvGrpSpPr>
                          <a:grpSpLocks/>
                        </wpg:cNvGrpSpPr>
                        <wpg:grpSpPr bwMode="auto">
                          <a:xfrm>
                            <a:off x="9614" y="583"/>
                            <a:ext cx="47" cy="62"/>
                            <a:chOff x="9614" y="583"/>
                            <a:chExt cx="47" cy="62"/>
                          </a:xfrm>
                        </wpg:grpSpPr>
                        <wps:wsp>
                          <wps:cNvPr id="14541" name="Freeform 5184"/>
                          <wps:cNvSpPr>
                            <a:spLocks/>
                          </wps:cNvSpPr>
                          <wps:spPr bwMode="auto">
                            <a:xfrm>
                              <a:off x="9614" y="583"/>
                              <a:ext cx="47" cy="62"/>
                            </a:xfrm>
                            <a:custGeom>
                              <a:avLst/>
                              <a:gdLst>
                                <a:gd name="T0" fmla="+- 0 9637 9614"/>
                                <a:gd name="T1" fmla="*/ T0 w 47"/>
                                <a:gd name="T2" fmla="+- 0 583 583"/>
                                <a:gd name="T3" fmla="*/ 583 h 62"/>
                                <a:gd name="T4" fmla="+- 0 9614 9614"/>
                                <a:gd name="T5" fmla="*/ T4 w 47"/>
                                <a:gd name="T6" fmla="+- 0 645 583"/>
                                <a:gd name="T7" fmla="*/ 645 h 62"/>
                                <a:gd name="T8" fmla="+- 0 9660 9614"/>
                                <a:gd name="T9" fmla="*/ T8 w 47"/>
                                <a:gd name="T10" fmla="+- 0 645 583"/>
                                <a:gd name="T11" fmla="*/ 645 h 62"/>
                                <a:gd name="T12" fmla="+- 0 9637 9614"/>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42" name="Group 5185"/>
                        <wpg:cNvGrpSpPr>
                          <a:grpSpLocks/>
                        </wpg:cNvGrpSpPr>
                        <wpg:grpSpPr bwMode="auto">
                          <a:xfrm>
                            <a:off x="9614" y="583"/>
                            <a:ext cx="47" cy="62"/>
                            <a:chOff x="9614" y="583"/>
                            <a:chExt cx="47" cy="62"/>
                          </a:xfrm>
                        </wpg:grpSpPr>
                        <wps:wsp>
                          <wps:cNvPr id="14543" name="Freeform 5186"/>
                          <wps:cNvSpPr>
                            <a:spLocks/>
                          </wps:cNvSpPr>
                          <wps:spPr bwMode="auto">
                            <a:xfrm>
                              <a:off x="9614" y="583"/>
                              <a:ext cx="47" cy="62"/>
                            </a:xfrm>
                            <a:custGeom>
                              <a:avLst/>
                              <a:gdLst>
                                <a:gd name="T0" fmla="+- 0 9637 9614"/>
                                <a:gd name="T1" fmla="*/ T0 w 47"/>
                                <a:gd name="T2" fmla="+- 0 583 583"/>
                                <a:gd name="T3" fmla="*/ 583 h 62"/>
                                <a:gd name="T4" fmla="+- 0 9614 9614"/>
                                <a:gd name="T5" fmla="*/ T4 w 47"/>
                                <a:gd name="T6" fmla="+- 0 645 583"/>
                                <a:gd name="T7" fmla="*/ 645 h 62"/>
                                <a:gd name="T8" fmla="+- 0 9660 9614"/>
                                <a:gd name="T9" fmla="*/ T8 w 47"/>
                                <a:gd name="T10" fmla="+- 0 645 583"/>
                                <a:gd name="T11" fmla="*/ 645 h 62"/>
                                <a:gd name="T12" fmla="+- 0 9637 9614"/>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544" name="Picture 5187"/>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9586" y="797"/>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545" name="Group 5188"/>
                        <wpg:cNvGrpSpPr>
                          <a:grpSpLocks/>
                        </wpg:cNvGrpSpPr>
                        <wpg:grpSpPr bwMode="auto">
                          <a:xfrm>
                            <a:off x="9614" y="724"/>
                            <a:ext cx="47" cy="62"/>
                            <a:chOff x="9614" y="724"/>
                            <a:chExt cx="47" cy="62"/>
                          </a:xfrm>
                        </wpg:grpSpPr>
                        <wps:wsp>
                          <wps:cNvPr id="14546" name="Freeform 5189"/>
                          <wps:cNvSpPr>
                            <a:spLocks/>
                          </wps:cNvSpPr>
                          <wps:spPr bwMode="auto">
                            <a:xfrm>
                              <a:off x="9614" y="724"/>
                              <a:ext cx="47" cy="62"/>
                            </a:xfrm>
                            <a:custGeom>
                              <a:avLst/>
                              <a:gdLst>
                                <a:gd name="T0" fmla="+- 0 9660 9614"/>
                                <a:gd name="T1" fmla="*/ T0 w 47"/>
                                <a:gd name="T2" fmla="+- 0 724 724"/>
                                <a:gd name="T3" fmla="*/ 724 h 62"/>
                                <a:gd name="T4" fmla="+- 0 9614 9614"/>
                                <a:gd name="T5" fmla="*/ T4 w 47"/>
                                <a:gd name="T6" fmla="+- 0 724 724"/>
                                <a:gd name="T7" fmla="*/ 724 h 62"/>
                                <a:gd name="T8" fmla="+- 0 9637 9614"/>
                                <a:gd name="T9" fmla="*/ T8 w 47"/>
                                <a:gd name="T10" fmla="+- 0 786 724"/>
                                <a:gd name="T11" fmla="*/ 786 h 62"/>
                                <a:gd name="T12" fmla="+- 0 9660 9614"/>
                                <a:gd name="T13" fmla="*/ T12 w 47"/>
                                <a:gd name="T14" fmla="+- 0 724 724"/>
                                <a:gd name="T15" fmla="*/ 724 h 62"/>
                              </a:gdLst>
                              <a:ahLst/>
                              <a:cxnLst>
                                <a:cxn ang="0">
                                  <a:pos x="T1" y="T3"/>
                                </a:cxn>
                                <a:cxn ang="0">
                                  <a:pos x="T5" y="T7"/>
                                </a:cxn>
                                <a:cxn ang="0">
                                  <a:pos x="T9" y="T11"/>
                                </a:cxn>
                                <a:cxn ang="0">
                                  <a:pos x="T13" y="T15"/>
                                </a:cxn>
                              </a:cxnLst>
                              <a:rect l="0" t="0" r="r" b="b"/>
                              <a:pathLst>
                                <a:path w="47" h="62">
                                  <a:moveTo>
                                    <a:pt x="46" y="0"/>
                                  </a:moveTo>
                                  <a:lnTo>
                                    <a:pt x="0" y="0"/>
                                  </a:lnTo>
                                  <a:lnTo>
                                    <a:pt x="23" y="62"/>
                                  </a:lnTo>
                                  <a:lnTo>
                                    <a:pt x="4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47" name="Group 5190"/>
                        <wpg:cNvGrpSpPr>
                          <a:grpSpLocks/>
                        </wpg:cNvGrpSpPr>
                        <wpg:grpSpPr bwMode="auto">
                          <a:xfrm>
                            <a:off x="9614" y="724"/>
                            <a:ext cx="47" cy="62"/>
                            <a:chOff x="9614" y="724"/>
                            <a:chExt cx="47" cy="62"/>
                          </a:xfrm>
                        </wpg:grpSpPr>
                        <wps:wsp>
                          <wps:cNvPr id="14548" name="Freeform 5191"/>
                          <wps:cNvSpPr>
                            <a:spLocks/>
                          </wps:cNvSpPr>
                          <wps:spPr bwMode="auto">
                            <a:xfrm>
                              <a:off x="9614" y="724"/>
                              <a:ext cx="47" cy="62"/>
                            </a:xfrm>
                            <a:custGeom>
                              <a:avLst/>
                              <a:gdLst>
                                <a:gd name="T0" fmla="+- 0 9637 9614"/>
                                <a:gd name="T1" fmla="*/ T0 w 47"/>
                                <a:gd name="T2" fmla="+- 0 786 724"/>
                                <a:gd name="T3" fmla="*/ 786 h 62"/>
                                <a:gd name="T4" fmla="+- 0 9660 9614"/>
                                <a:gd name="T5" fmla="*/ T4 w 47"/>
                                <a:gd name="T6" fmla="+- 0 724 724"/>
                                <a:gd name="T7" fmla="*/ 724 h 62"/>
                                <a:gd name="T8" fmla="+- 0 9614 9614"/>
                                <a:gd name="T9" fmla="*/ T8 w 47"/>
                                <a:gd name="T10" fmla="+- 0 724 724"/>
                                <a:gd name="T11" fmla="*/ 724 h 62"/>
                                <a:gd name="T12" fmla="+- 0 9637 9614"/>
                                <a:gd name="T13" fmla="*/ T12 w 47"/>
                                <a:gd name="T14" fmla="+- 0 786 724"/>
                                <a:gd name="T15" fmla="*/ 786 h 62"/>
                              </a:gdLst>
                              <a:ahLst/>
                              <a:cxnLst>
                                <a:cxn ang="0">
                                  <a:pos x="T1" y="T3"/>
                                </a:cxn>
                                <a:cxn ang="0">
                                  <a:pos x="T5" y="T7"/>
                                </a:cxn>
                                <a:cxn ang="0">
                                  <a:pos x="T9" y="T11"/>
                                </a:cxn>
                                <a:cxn ang="0">
                                  <a:pos x="T13" y="T15"/>
                                </a:cxn>
                              </a:cxnLst>
                              <a:rect l="0" t="0" r="r" b="b"/>
                              <a:pathLst>
                                <a:path w="47" h="62">
                                  <a:moveTo>
                                    <a:pt x="23" y="62"/>
                                  </a:moveTo>
                                  <a:lnTo>
                                    <a:pt x="46" y="0"/>
                                  </a:lnTo>
                                  <a:lnTo>
                                    <a:pt x="0" y="0"/>
                                  </a:lnTo>
                                  <a:lnTo>
                                    <a:pt x="23" y="6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549" name="Picture 5192"/>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9684" y="735"/>
                              <a:ext cx="121"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3067" o:spid="_x0000_s1026" style="position:absolute;margin-left:475.85pt;margin-top:16.35pt;width:14.4pt;height:32.85pt;z-index:-251460608;mso-position-horizontal-relative:page" coordorigin="9517,327" coordsize="288,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">
                <v:group id="Group 5167" o:spid="_x0000_s1027" style="position:absolute;left:9521;top:435;width:79;height:84" coordorigin="9521,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ggZtwwAAAN0AAAAP&#10;AAAAAAAAAAAAAAAAAKoCAABkcnMvZG93bnJldi54bWxQSwUGAAAAAAQABAD6AAAAmgMAAAAA&#10;">
                  <v:shape id="Freeform 5168" o:spid="_x0000_s1028" style="position:absolute;left:9521;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1B6scA&#10;AADdAAAADwAAAGRycy9kb3ducmV2LnhtbESPT2vCQBTE7wW/w/KEXopurCiaukopLXix4j+8PrKv&#10;STD7Nuxuk9RP7xYEj8PM/IZZrDpTiYacLy0rGA0TEMSZ1SXnCo6Hr8EMhA/IGivLpOCPPKyWvacF&#10;ptq2vKNmH3IRIexTVFCEUKdS+qwgg35oa+Lo/VhnMETpcqkdthFuKvmaJFNpsOS4UGBNHwVll/2v&#10;UXBpr9eN2R5PbnR2n806fI8n5kWp5373/gYiUBce4Xt7rRWMk+kc/t/EJ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dQerHAAAA3QAAAA8AAAAAAAAAAAAAAAAAmAIAAGRy&#10;cy9kb3ducmV2LnhtbFBLBQYAAAAABAAEAPUAAACMAwAAAAA=&#10;" path="m79,l12,35,,71,19,84,35,82,41,68,51,45,62,21,73,3,79,e" fillcolor="#00aeef" stroked="f">
                    <v:path arrowok="t" o:connecttype="custom" o:connectlocs="79,435;12,470;0,506;19,519;35,517;41,503;51,480;62,456;73,438;79,435" o:connectangles="0,0,0,0,0,0,0,0,0,0"/>
                  </v:shape>
                </v:group>
                <v:group id="Group 5169" o:spid="_x0000_s1029" style="position:absolute;left:9666;top:435;width:79;height:84" coordorigin="9666,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2ctsQAAADdAAAADwAAAGRycy9kb3ducmV2LnhtbERPy2rCQBTdF/yH4Qru&#10;6iSGthIdRUItXYRCVRB3l8w1CWbuhMw0j7/vLApdHs57ux9NI3rqXG1ZQbyMQBAXVtdcKricj89r&#10;EM4ja2wsk4KJHOx3s6ctptoO/E39yZcihLBLUUHlfZtK6YqKDLqlbYkDd7edQR9gV0rd4RDCTSNX&#10;UfQqDdYcGipsKauoeJx+jIKPAYdDEr/3+eOeTbfzy9c1j0mpxXw8bEB4Gv2/+M/9qRUk0VvYH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i2ctsQAAADdAAAA&#10;DwAAAAAAAAAAAAAAAACqAgAAZHJzL2Rvd25yZXYueG1sUEsFBgAAAAAEAAQA+gAAAJsDAAAAAA==&#10;">
                  <v:shape id="Freeform 5170" o:spid="_x0000_s1030" style="position:absolute;left:9666;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LbMccA&#10;AADdAAAADwAAAGRycy9kb3ducmV2LnhtbESPQWvCQBSE7wX/w/IKvYhuUmmV6CoiFrzUUqt4fWRf&#10;k2D2bdjdJqm/3i0IPQ4z8w2zWPWmFi05X1lWkI4TEMS51RUXCo5fb6MZCB+QNdaWScEveVgtBw8L&#10;zLTt+JPaQyhEhLDPUEEZQpNJ6fOSDPqxbYij922dwRClK6R22EW4qeVzkrxKgxXHhRIb2pSUXw4/&#10;RsGlu17fzcfx5NKz27a7sJ+8mKFST4/9eg4iUB/+w/f2TiuYJNMU/t7EJ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y2zHHAAAA3QAAAA8AAAAAAAAAAAAAAAAAmAIAAGRy&#10;cy9kb3ducmV2LnhtbFBLBQYAAAAABAAEAPUAAACMAwAAAAA=&#10;" path="m,l38,68r6,14l60,84,79,71,76,53,67,35,45,15,24,4,7,,,e" fillcolor="#00aeef" stroked="f">
                    <v:path arrowok="t" o:connecttype="custom" o:connectlocs="0,435;38,503;44,517;60,519;79,506;76,488;67,470;45,450;24,439;7,435;0,435" o:connectangles="0,0,0,0,0,0,0,0,0,0,0"/>
                  </v:shape>
                </v:group>
                <v:group id="Group 5171" o:spid="_x0000_s1031" style="position:absolute;left:9559;top:426;width:149;height:134" coordorigin="9559,426"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tF2jfIAAAA&#10;3gAAAA8AAAAAAAAAAAAAAAAAqgIAAGRycy9kb3ducmV2LnhtbFBLBQYAAAAABAAEAPoAAACfAwAA&#10;AAA=&#10;">
                  <v:shape id="Freeform 5172" o:spid="_x0000_s1032" style="position:absolute;left:9559;top:426;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fQLcMA&#10;AADeAAAADwAAAGRycy9kb3ducmV2LnhtbERPTWsCMRC9C/0PYQpeRJNKW+rWKFUpeCpUe/E2bMbN&#10;2s1kSaKu/94Igrd5vM+ZzjvXiBOFWHvW8DJSIIhLb2quNPxtv4cfIGJCNth4Jg0XijCfPfWmWBh/&#10;5l86bVIlcgjHAjXYlNpCylhachhHviXO3N4HhynDUEkT8JzDXSPHSr1LhzXnBostLS2V/5uj07Dt&#10;BitllV/8WBtUjbtDGDQHrfvP3dcniERdeojv7rXJ81/fxhO4vZNvk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fQLcMAAADeAAAADwAAAAAAAAAAAAAAAACYAgAAZHJzL2Rv&#10;d25yZXYueG1sUEsFBgAAAAAEAAQA9QAAAIgDAAAAAA==&#10;" path="m47,l5,64,,111r6,4l20,122r20,6l68,133r35,1l127,125r16,-10l149,111r,-5l123,32,47,e" fillcolor="#00aeef" stroked="f">
                    <v:path arrowok="t" o:connecttype="custom" o:connectlocs="47,426;5,490;0,537;6,541;20,548;40,554;68,559;103,560;127,551;143,541;149,537;149,532;123,458;47,426" o:connectangles="0,0,0,0,0,0,0,0,0,0,0,0,0,0"/>
                  </v:shape>
                </v:group>
                <v:group id="Group 5173" o:spid="_x0000_s1033" style="position:absolute;left:9576;top:331;width:115;height:115" coordorigin="9576,331"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DqQOzIAAAA&#10;3gAAAA8AAAAAAAAAAAAAAAAAqgIAAGRycy9kb3ducmV2LnhtbFBLBQYAAAAABAAEAPoAAACfAwAA&#10;AAA=&#10;">
                  <v:shape id="Freeform 5174" o:spid="_x0000_s1034" style="position:absolute;left:9576;top:331;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jgtsUA&#10;AADeAAAADwAAAGRycy9kb3ducmV2LnhtbERPTWvCQBC9F/wPywi9lLqxrUVTV4lCpeAp0YPHITtN&#10;gtnZJbtq9Ne7QqG3ebzPmS9704ozdb6xrGA8SkAQl1Y3XCnY775fpyB8QNbYWiYFV/KwXAye5phq&#10;e+GczkWoRAxhn6KCOgSXSunLmgz6kXXEkfu1ncEQYVdJ3eElhptWviXJpzTYcGyo0dG6pvJYnIyC&#10;U77SuStecHabzlyyLbPNATOlnod99gUiUB/+xX/uHx3nf0zex/B4J94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COC2xQAAAN4AAAAPAAAAAAAAAAAAAAAAAJgCAABkcnMv&#10;ZG93bnJldi54bWxQSwUGAAAAAAQABAD1AAAAigMAAAAA&#10;" path="m56,l34,5,16,17,4,35,,57r,4l5,82,18,99r19,11l60,114r22,-5l99,96,110,78r4,-23l109,33,97,16,78,4,56,e" fillcolor="#00aeef" stroked="f">
                    <v:path arrowok="t" o:connecttype="custom" o:connectlocs="56,331;34,336;16,348;4,366;0,388;0,392;5,413;18,430;37,441;60,445;82,440;99,427;110,409;114,386;109,364;97,347;78,335;56,331" o:connectangles="0,0,0,0,0,0,0,0,0,0,0,0,0,0,0,0,0,0"/>
                  </v:shape>
                  <v:shape id="Picture 5175" o:spid="_x0000_s1035" type="#_x0000_t75" style="position:absolute;left:9525;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5u5HFAAAA3gAAAA8AAABkcnMvZG93bnJldi54bWxET99rwjAQfhf2P4Qb+KapnbrRGWWbUwRB&#10;0BX2ejS3tltzKUmm9b83guDbfXw/b7boTCOO5HxtWcFomIAgLqyuuVSQf60GLyB8QNbYWCYFZ/Kw&#10;mD/0Zphpe+I9HQ+hFDGEfYYKqhDaTEpfVGTQD21LHLkf6wyGCF0ptcNTDDeNTJNkKg3WHBsqbOmj&#10;ouLv8G8USJeuv39H7/mn9s+7tDH5cjvNleo/dm+vIAJ14S6+uTc6zh9PnlK4vhNvkPM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ubuRxQAAAN4AAAAPAAAAAAAAAAAAAAAA&#10;AJ8CAABkcnMvZG93bnJldi54bWxQSwUGAAAAAAQABAD3AAAAkQMAAAAA&#10;">
                    <v:imagedata r:id="rId1365" o:title=""/>
                  </v:shape>
                  <v:shape id="Picture 5176" o:spid="_x0000_s1036" type="#_x0000_t75" style="position:absolute;left:9674;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skrfIAAAA3gAAAA8AAABkcnMvZG93bnJldi54bWxEj1trAjEQhd8L/Q9hCr7VxCuybpRSapGC&#10;SFUQ34bN7IVuJssmdbf99Y0g9G2Gc+Z8Z9J1b2txpdZXjjWMhgoEceZMxYWG03HzvADhA7LB2jFp&#10;+CEP69XjQ4qJcR1/0vUQChFD2CeooQyhSaT0WUkW/dA1xFHLXWsxxLUtpGmxi+G2lmOl5tJixZFQ&#10;YkOvJWVfh28bIZdRrt6qfffxvqPL4nes3PGstB489S9LEIH68G++X29NrD+dTSZweyfOIFd/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WLJK3yAAAAN4AAAAPAAAAAAAAAAAA&#10;AAAAAJ8CAABkcnMvZG93bnJldi54bWxQSwUGAAAAAAQABAD3AAAAlAMAAAAA&#10;">
                    <v:imagedata r:id="rId1355" o:title=""/>
                  </v:shape>
                  <v:shape id="Picture 5177" o:spid="_x0000_s1037" type="#_x0000_t75" style="position:absolute;left:9566;top:436;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M1eDEAAAA3gAAAA8AAABkcnMvZG93bnJldi54bWxEj9FqwzAMRd8H+wejwd5Wu0tWSlq3lEGh&#10;7G1dP0DEapLOlrNYbbK/nweDvUnce4+u1tspeHWjIXWRLcxnBhRxHV3HjYXTx/5pCSoJskMfmSx8&#10;U4Lt5v5ujZWLI7/T7SiNyhBOFVpoRfpK61S3FDDNYk+ctXMcAkpeh0a7AccMD14/G7PQATvOF1rs&#10;6bWl+vN4DZnydTBcF7sw9+XbRUbjioUXax8fpt0KlNAk/+a/9MHl+uVLUcLvO3kGvfk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jM1eDEAAAA3gAAAA8AAAAAAAAAAAAAAAAA&#10;nwIAAGRycy9kb3ducmV2LnhtbFBLBQYAAAAABAAEAPcAAACQAwAAAAA=&#10;">
                    <v:imagedata r:id="rId1367" o:title=""/>
                  </v:shape>
                </v:group>
                <v:group id="Group 5178" o:spid="_x0000_s1038" style="position:absolute;left:9595;top:424;width:76;height:38" coordorigin="9595,424"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J3jdMQAAADeAAAA&#10;DwAAAAAAAAAAAAAAAACqAgAAZHJzL2Rvd25yZXYueG1sUEsFBgAAAAAEAAQA+gAAAJsDAAAAAA==&#10;">
                  <v:shape id="Freeform 5179" o:spid="_x0000_s1039" style="position:absolute;left:9595;top:424;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r7uMQA&#10;AADeAAAADwAAAGRycy9kb3ducmV2LnhtbERP22rCQBB9L/gPywi+1Y2mkRpdRRoCfSgtXj5gyI7Z&#10;YHY2ZLcm/n23UOjbHM51tvvRtuJOvW8cK1jMExDEldMN1wou5/L5FYQPyBpbx6TgQR72u8nTFnPt&#10;Bj7S/RRqEUPY56jAhNDlUvrKkEU/dx1x5K6utxgi7GupexxiuG3lMklW0mLDscFgR2+Gqtvp2ypY&#10;F/WZ9NdYFOXa8O3zIzti2ik1m46HDYhAY/gX/7nfdZz/kqUr+H0n3i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a+7jEAAAA3gAAAA8AAAAAAAAAAAAAAAAAmAIAAGRycy9k&#10;b3ducmV2LnhtbFBLBQYAAAAABAAEAPUAAACJAwAAAAA=&#10;" path="m36,l11,5,,15r4,9l20,34r29,4l70,28,76,14,63,4,36,e" fillcolor="#00aeef" stroked="f">
                    <v:path arrowok="t" o:connecttype="custom" o:connectlocs="36,424;11,429;0,439;4,448;20,458;49,462;70,452;76,438;63,428;36,424" o:connectangles="0,0,0,0,0,0,0,0,0,0"/>
                  </v:shape>
                  <v:shape id="Picture 5180" o:spid="_x0000_s1040" type="#_x0000_t75" style="position:absolute;left:9582;top:338;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4IzAzJAAAA3gAAAA8AAABkcnMvZG93bnJldi54bWxEj0FrwkAQhe+F/odlCr01m6rVEl1FLYIF&#10;L0YRehuzY5KanY3Zrab99a5Q8DbDe/O+N6NJaypxpsaVlhW8RjEI4szqknMF283i5R2E88gaK8uk&#10;4JccTMaPDyNMtL3wms6pz0UIYZeggsL7OpHSZQUZdJGtiYN2sI1BH9Yml7rBSwg3lezEcV8aLDkQ&#10;CqxpXlB2TH9M4LrD6bj6mNYov/Z/69nnbv6d7pR6fmqnQxCeWn83/18vdajfe+sO4PZOmEGOr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7gjMDMkAAADeAAAADwAAAAAAAAAA&#10;AAAAAACfAgAAZHJzL2Rvd25yZXYueG1sUEsFBgAAAAAEAAQA9wAAAJUDAAAAAA==&#10;">
                    <v:imagedata r:id="rId1357" o:title=""/>
                  </v:shape>
                </v:group>
                <v:group id="Group 5181" o:spid="_x0000_s1041" style="position:absolute;left:9637;top:645;width:2;height:79" coordorigin="9637,645" coordsize="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6cTOrIAAAA&#10;3gAAAA8AAAAAAAAAAAAAAAAAqgIAAGRycy9kb3ducmV2LnhtbFBLBQYAAAAABAAEAPoAAACfAwAA&#10;AAA=&#10;">
                  <v:shape id="Freeform 5182" o:spid="_x0000_s1042" style="position:absolute;left:9637;top:645;width:2;height:79;visibility:visible;mso-wrap-style:square;v-text-anchor:top" coordsize="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q+KMMA&#10;AADeAAAADwAAAGRycy9kb3ducmV2LnhtbERPS2vCQBC+C/0PyxR6001rDTVmlSAp9GSprZ6H7OTR&#10;ZmdDdqPx37sFwdt8fM9JN6NpxYl611hW8DyLQBAXVjdcKfj5fp++gXAeWWNrmRRcyMFm/TBJMdH2&#10;zF902vtKhBB2CSqove8SKV1Rk0E3sx1x4ErbG/QB9pXUPZ5DuGnlSxTF0mDDoaHGjrY1FX/7wSgY&#10;4uPONoOOS979Eh2yPPvMc6WeHsdsBcLT6O/im/tDh/mvi/kS/t8JN8j1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q+KMMAAADeAAAADwAAAAAAAAAAAAAAAACYAgAAZHJzL2Rv&#10;d25yZXYueG1sUEsFBgAAAAAEAAQA9QAAAIgDAAAAAA==&#10;" path="m,79l,e" filled="f" strokeweight=".1373mm">
                    <v:path arrowok="t" o:connecttype="custom" o:connectlocs="0,724;0,645" o:connectangles="0,0"/>
                  </v:shape>
                </v:group>
                <v:group id="Group 5183" o:spid="_x0000_s1043" style="position:absolute;left:9614;top:583;width:47;height:62" coordorigin="9614,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HjsM5HIAAAA&#10;3gAAAA8AAAAAAAAAAAAAAAAAqgIAAGRycy9kb3ducmV2LnhtbFBLBQYAAAAABAAEAPoAAACfAwAA&#10;AAA=&#10;">
                  <v:shape id="Freeform 5184" o:spid="_x0000_s1044" style="position:absolute;left:9614;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Ozz8QA&#10;AADeAAAADwAAAGRycy9kb3ducmV2LnhtbERPS2sCMRC+F/ofwhR6KZpVrC6rUUQQlh4sPtDrsJlu&#10;lm4mSxJ1++8bodDbfHzPWax624ob+dA4VjAaZiCIK6cbrhWcjttBDiJEZI2tY1LwQwFWy+enBRba&#10;3XlPt0OsRQrhUKACE2NXSBkqQxbD0HXEifty3mJM0NdSe7yncNvKcZZNpcWGU4PBjjaGqu/D1Sr4&#10;KPVnaTZ5bs6m9+XbTl9mISr1+tKv5yAi9fFf/OcudZo/eZ+M4PFOuk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Ts8/EAAAA3gAAAA8AAAAAAAAAAAAAAAAAmAIAAGRycy9k&#10;b3ducmV2LnhtbFBLBQYAAAAABAAEAPUAAACJAwAAAAA=&#10;" path="m23,l,62r46,l23,e" fillcolor="black" stroked="f">
                    <v:path arrowok="t" o:connecttype="custom" o:connectlocs="23,583;0,645;46,645;23,583" o:connectangles="0,0,0,0"/>
                  </v:shape>
                </v:group>
                <v:group id="Group 5185" o:spid="_x0000_s1045" style="position:absolute;left:9614;top:583;width:47;height:62" coordorigin="9614,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3IIfcQAAADeAAAA&#10;DwAAAAAAAAAAAAAAAACqAgAAZHJzL2Rvd25yZXYueG1sUEsFBgAAAAAEAAQA+gAAAJsDAAAAAA==&#10;">
                  <v:shape id="Freeform 5186" o:spid="_x0000_s1046" style="position:absolute;left:9614;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OYwcQA&#10;AADeAAAADwAAAGRycy9kb3ducmV2LnhtbERPS4vCMBC+L/gfwgje1tTHilSjiCgKe1ofoLehGdti&#10;M6lNbOu/3ywseJuP7znzZWsKUVPlcssKBv0IBHFidc6pgtNx+zkF4TyyxsIyKXiRg+Wi8zHHWNuG&#10;f6g++FSEEHYxKsi8L2MpXZKRQde3JXHgbrYy6AOsUqkrbEK4KeQwiibSYM6hIcOS1hkl98PTKNjb&#10;9e66mdjk8ZrWZfP9PF8afVaq121XMxCeWv8W/7v3Oswff41H8PdOuE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4TmMHEAAAA3gAAAA8AAAAAAAAAAAAAAAAAmAIAAGRycy9k&#10;b3ducmV2LnhtbFBLBQYAAAAABAAEAPUAAACJAwAAAAA=&#10;" path="m23,l,62r46,l23,xe" filled="f" strokeweight=".1373mm">
                    <v:path arrowok="t" o:connecttype="custom" o:connectlocs="23,583;0,645;46,645;23,583" o:connectangles="0,0,0,0"/>
                  </v:shape>
                  <v:shape id="Picture 5187" o:spid="_x0000_s1047" type="#_x0000_t75" style="position:absolute;left:9586;top:797;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k2vbEAAAA3gAAAA8AAABkcnMvZG93bnJldi54bWxET81qwkAQvhd8h2WE3upGTWuIriIFixQv&#10;Rh9gzI5JdHc2ZLea+vTdQqG3+fh+Z7HqrRE36nzjWMF4lIAgLp1uuFJwPGxeMhA+IGs0jknBN3lY&#10;LQdPC8y1u/OebkWoRAxhn6OCOoQ2l9KXNVn0I9cSR+7sOoshwq6SusN7DLdGTpLkTVpsODbU2NJ7&#10;TeW1+LIKHp8Xv59lyOPMPIpTut19TM1Oqedhv56DCNSHf/Gfe6vj/PQ1TeH3nXiDX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1k2vbEAAAA3gAAAA8AAAAAAAAAAAAAAAAA&#10;nwIAAGRycy9kb3ducmV2LnhtbFBLBQYAAAAABAAEAPcAAACQAwAAAAA=&#10;">
                    <v:imagedata r:id="rId1369" o:title=""/>
                  </v:shape>
                </v:group>
                <v:group id="Group 5188" o:spid="_x0000_s1048" style="position:absolute;left:9614;top:724;width:47;height:62" coordorigin="9614,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JuQCcQAAADeAAAA&#10;DwAAAAAAAAAAAAAAAACqAgAAZHJzL2Rvd25yZXYueG1sUEsFBgAAAAAEAAQA+gAAAJsDAAAAAA==&#10;">
                  <v:shape id="Freeform 5189" o:spid="_x0000_s1049" style="position:absolute;left:9614;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ru8QA&#10;AADeAAAADwAAAGRycy9kb3ducmV2LnhtbERPS2sCMRC+F/ofwhR6KZq1WF1Wo4ggLD20+ECvw2a6&#10;WbqZLEnU7b9vBMHbfHzPmS9724oL+dA4VjAaZiCIK6cbrhUc9ptBDiJEZI2tY1LwRwGWi+enORba&#10;XXlLl12sRQrhUKACE2NXSBkqQxbD0HXEiftx3mJM0NdSe7ymcNvK9yybSIsNpwaDHa0NVb+7s1Xw&#10;Werv0qzz3BxN78u3L32ahqjU60u/moGI1MeH+O4udZo//hhP4PZOukE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6K7vEAAAA3gAAAA8AAAAAAAAAAAAAAAAAmAIAAGRycy9k&#10;b3ducmV2LnhtbFBLBQYAAAAABAAEAPUAAACJAwAAAAA=&#10;" path="m46,l,,23,62,46,e" fillcolor="black" stroked="f">
                    <v:path arrowok="t" o:connecttype="custom" o:connectlocs="46,724;0,724;23,786;46,724" o:connectangles="0,0,0,0"/>
                  </v:shape>
                </v:group>
                <v:group id="Group 5190" o:spid="_x0000_s1050" style="position:absolute;left:9614;top:724;width:47;height:62" coordorigin="9614,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cFq+XFAAAA3gAA&#10;AA8AAAAAAAAAAAAAAAAAqgIAAGRycy9kb3ducmV2LnhtbFBLBQYAAAAABAAEAPoAAACcAwAAAAA=&#10;">
                  <v:shape id="Freeform 5191" o:spid="_x0000_s1051" style="position:absolute;left:9614;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cKsMcA&#10;AADeAAAADwAAAGRycy9kb3ducmV2LnhtbESPT2vCQBDF7wW/wzKCt7qxqEjqKiIWBU/1D9jbkJ0m&#10;odnZmF2T+O07h0JvM7w37/1mue5dpVpqQunZwGScgCLOvC05N3A5f7wuQIWIbLHyTAaeFGC9Grws&#10;MbW+409qTzFXEsIhRQNFjHWqdcgKchjGviYW7ds3DqOsTa5tg52Eu0q/JclcOyxZGgqsaVtQ9nN6&#10;OAMHv91/7eY+uz8Xbd0dH9dbZ6/GjIb95h1UpD7+m/+uD1bwp7Op8Mo7MoNe/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C3CrDHAAAA3gAAAA8AAAAAAAAAAAAAAAAAmAIAAGRy&#10;cy9kb3ducmV2LnhtbFBLBQYAAAAABAAEAPUAAACMAwAAAAA=&#10;" path="m23,62l46,,,,23,62xe" filled="f" strokeweight=".1373mm">
                    <v:path arrowok="t" o:connecttype="custom" o:connectlocs="23,786;46,724;0,724;23,786" o:connectangles="0,0,0,0"/>
                  </v:shape>
                  <v:shape id="Picture 5192" o:spid="_x0000_s1052" type="#_x0000_t75" style="position:absolute;left:9684;top:735;width:121;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woEPGAAAA3gAAAA8AAABkcnMvZG93bnJldi54bWxET01rwkAQvRf6H5YpeCl1o8TQpq7SFgR7&#10;EaI96G3IjtnQ7GzMrjH+e7cg9DaP9znz5WAb0VPna8cKJuMEBHHpdM2Vgp/d6uUVhA/IGhvHpOBK&#10;HpaLx4c55tpduKB+GyoRQ9jnqMCE0OZS+tKQRT92LXHkjq6zGCLsKqk7vMRw28hpkmTSYs2xwWBL&#10;X4bK3+3ZKvjsj+b5sE92/fo7G9LNpjjNskKp0dPw8Q4i0BD+xXf3Wsf56Sx9g7934g1yc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XCgQ8YAAADeAAAADwAAAAAAAAAAAAAA&#10;AACfAgAAZHJzL2Rvd25yZXYueG1sUEsFBgAAAAAEAAQA9wAAAJIDAAAAAA==&#10;">
                    <v:imagedata r:id="rId135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56896" behindDoc="1" locked="0" layoutInCell="1" allowOverlap="1" wp14:anchorId="0AFED546" wp14:editId="0AFED547">
                <wp:simplePos x="0" y="0"/>
                <wp:positionH relativeFrom="page">
                  <wp:posOffset>5588635</wp:posOffset>
                </wp:positionH>
                <wp:positionV relativeFrom="paragraph">
                  <wp:posOffset>207645</wp:posOffset>
                </wp:positionV>
                <wp:extent cx="182880" cy="417195"/>
                <wp:effectExtent l="0" t="0" r="635" b="0"/>
                <wp:wrapNone/>
                <wp:docPr id="5342" name="Group 53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417195"/>
                          <a:chOff x="8801" y="327"/>
                          <a:chExt cx="288" cy="657"/>
                        </a:xfrm>
                      </wpg:grpSpPr>
                      <wpg:grpSp>
                        <wpg:cNvPr id="5343" name="Group 5194"/>
                        <wpg:cNvGrpSpPr>
                          <a:grpSpLocks/>
                        </wpg:cNvGrpSpPr>
                        <wpg:grpSpPr bwMode="auto">
                          <a:xfrm>
                            <a:off x="8805" y="435"/>
                            <a:ext cx="79" cy="84"/>
                            <a:chOff x="8805" y="435"/>
                            <a:chExt cx="79" cy="84"/>
                          </a:xfrm>
                        </wpg:grpSpPr>
                        <wps:wsp>
                          <wps:cNvPr id="3042" name="Freeform 5195"/>
                          <wps:cNvSpPr>
                            <a:spLocks/>
                          </wps:cNvSpPr>
                          <wps:spPr bwMode="auto">
                            <a:xfrm>
                              <a:off x="8805" y="435"/>
                              <a:ext cx="79" cy="84"/>
                            </a:xfrm>
                            <a:custGeom>
                              <a:avLst/>
                              <a:gdLst>
                                <a:gd name="T0" fmla="+- 0 8884 8805"/>
                                <a:gd name="T1" fmla="*/ T0 w 79"/>
                                <a:gd name="T2" fmla="+- 0 435 435"/>
                                <a:gd name="T3" fmla="*/ 435 h 84"/>
                                <a:gd name="T4" fmla="+- 0 8817 8805"/>
                                <a:gd name="T5" fmla="*/ T4 w 79"/>
                                <a:gd name="T6" fmla="+- 0 470 435"/>
                                <a:gd name="T7" fmla="*/ 470 h 84"/>
                                <a:gd name="T8" fmla="+- 0 8805 8805"/>
                                <a:gd name="T9" fmla="*/ T8 w 79"/>
                                <a:gd name="T10" fmla="+- 0 506 435"/>
                                <a:gd name="T11" fmla="*/ 506 h 84"/>
                                <a:gd name="T12" fmla="+- 0 8824 8805"/>
                                <a:gd name="T13" fmla="*/ T12 w 79"/>
                                <a:gd name="T14" fmla="+- 0 519 435"/>
                                <a:gd name="T15" fmla="*/ 519 h 84"/>
                                <a:gd name="T16" fmla="+- 0 8840 8805"/>
                                <a:gd name="T17" fmla="*/ T16 w 79"/>
                                <a:gd name="T18" fmla="+- 0 517 435"/>
                                <a:gd name="T19" fmla="*/ 517 h 84"/>
                                <a:gd name="T20" fmla="+- 0 8846 8805"/>
                                <a:gd name="T21" fmla="*/ T20 w 79"/>
                                <a:gd name="T22" fmla="+- 0 503 435"/>
                                <a:gd name="T23" fmla="*/ 503 h 84"/>
                                <a:gd name="T24" fmla="+- 0 8856 8805"/>
                                <a:gd name="T25" fmla="*/ T24 w 79"/>
                                <a:gd name="T26" fmla="+- 0 480 435"/>
                                <a:gd name="T27" fmla="*/ 480 h 84"/>
                                <a:gd name="T28" fmla="+- 0 8867 8805"/>
                                <a:gd name="T29" fmla="*/ T28 w 79"/>
                                <a:gd name="T30" fmla="+- 0 456 435"/>
                                <a:gd name="T31" fmla="*/ 456 h 84"/>
                                <a:gd name="T32" fmla="+- 0 8878 8805"/>
                                <a:gd name="T33" fmla="*/ T32 w 79"/>
                                <a:gd name="T34" fmla="+- 0 438 435"/>
                                <a:gd name="T35" fmla="*/ 438 h 84"/>
                                <a:gd name="T36" fmla="+- 0 8884 8805"/>
                                <a:gd name="T37" fmla="*/ T36 w 79"/>
                                <a:gd name="T38" fmla="+- 0 435 435"/>
                                <a:gd name="T39"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2" y="35"/>
                                  </a:lnTo>
                                  <a:lnTo>
                                    <a:pt x="0" y="71"/>
                                  </a:lnTo>
                                  <a:lnTo>
                                    <a:pt x="19" y="84"/>
                                  </a:lnTo>
                                  <a:lnTo>
                                    <a:pt x="35" y="82"/>
                                  </a:lnTo>
                                  <a:lnTo>
                                    <a:pt x="41" y="68"/>
                                  </a:lnTo>
                                  <a:lnTo>
                                    <a:pt x="51" y="45"/>
                                  </a:lnTo>
                                  <a:lnTo>
                                    <a:pt x="62" y="21"/>
                                  </a:lnTo>
                                  <a:lnTo>
                                    <a:pt x="73" y="3"/>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43" name="Group 5196"/>
                        <wpg:cNvGrpSpPr>
                          <a:grpSpLocks/>
                        </wpg:cNvGrpSpPr>
                        <wpg:grpSpPr bwMode="auto">
                          <a:xfrm>
                            <a:off x="8950" y="435"/>
                            <a:ext cx="79" cy="84"/>
                            <a:chOff x="8950" y="435"/>
                            <a:chExt cx="79" cy="84"/>
                          </a:xfrm>
                        </wpg:grpSpPr>
                        <wps:wsp>
                          <wps:cNvPr id="3044" name="Freeform 5197"/>
                          <wps:cNvSpPr>
                            <a:spLocks/>
                          </wps:cNvSpPr>
                          <wps:spPr bwMode="auto">
                            <a:xfrm>
                              <a:off x="8950" y="435"/>
                              <a:ext cx="79" cy="84"/>
                            </a:xfrm>
                            <a:custGeom>
                              <a:avLst/>
                              <a:gdLst>
                                <a:gd name="T0" fmla="+- 0 8950 8950"/>
                                <a:gd name="T1" fmla="*/ T0 w 79"/>
                                <a:gd name="T2" fmla="+- 0 435 435"/>
                                <a:gd name="T3" fmla="*/ 435 h 84"/>
                                <a:gd name="T4" fmla="+- 0 8988 8950"/>
                                <a:gd name="T5" fmla="*/ T4 w 79"/>
                                <a:gd name="T6" fmla="+- 0 503 435"/>
                                <a:gd name="T7" fmla="*/ 503 h 84"/>
                                <a:gd name="T8" fmla="+- 0 8994 8950"/>
                                <a:gd name="T9" fmla="*/ T8 w 79"/>
                                <a:gd name="T10" fmla="+- 0 517 435"/>
                                <a:gd name="T11" fmla="*/ 517 h 84"/>
                                <a:gd name="T12" fmla="+- 0 9010 8950"/>
                                <a:gd name="T13" fmla="*/ T12 w 79"/>
                                <a:gd name="T14" fmla="+- 0 519 435"/>
                                <a:gd name="T15" fmla="*/ 519 h 84"/>
                                <a:gd name="T16" fmla="+- 0 9029 8950"/>
                                <a:gd name="T17" fmla="*/ T16 w 79"/>
                                <a:gd name="T18" fmla="+- 0 506 435"/>
                                <a:gd name="T19" fmla="*/ 506 h 84"/>
                                <a:gd name="T20" fmla="+- 0 9026 8950"/>
                                <a:gd name="T21" fmla="*/ T20 w 79"/>
                                <a:gd name="T22" fmla="+- 0 488 435"/>
                                <a:gd name="T23" fmla="*/ 488 h 84"/>
                                <a:gd name="T24" fmla="+- 0 9017 8950"/>
                                <a:gd name="T25" fmla="*/ T24 w 79"/>
                                <a:gd name="T26" fmla="+- 0 470 435"/>
                                <a:gd name="T27" fmla="*/ 470 h 84"/>
                                <a:gd name="T28" fmla="+- 0 8995 8950"/>
                                <a:gd name="T29" fmla="*/ T28 w 79"/>
                                <a:gd name="T30" fmla="+- 0 450 435"/>
                                <a:gd name="T31" fmla="*/ 450 h 84"/>
                                <a:gd name="T32" fmla="+- 0 8974 8950"/>
                                <a:gd name="T33" fmla="*/ T32 w 79"/>
                                <a:gd name="T34" fmla="+- 0 439 435"/>
                                <a:gd name="T35" fmla="*/ 439 h 84"/>
                                <a:gd name="T36" fmla="+- 0 8957 8950"/>
                                <a:gd name="T37" fmla="*/ T36 w 79"/>
                                <a:gd name="T38" fmla="+- 0 435 435"/>
                                <a:gd name="T39" fmla="*/ 435 h 84"/>
                                <a:gd name="T40" fmla="+- 0 8950 8950"/>
                                <a:gd name="T41" fmla="*/ T40 w 79"/>
                                <a:gd name="T42" fmla="+- 0 435 435"/>
                                <a:gd name="T43"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8" y="68"/>
                                  </a:lnTo>
                                  <a:lnTo>
                                    <a:pt x="44" y="82"/>
                                  </a:lnTo>
                                  <a:lnTo>
                                    <a:pt x="60" y="84"/>
                                  </a:lnTo>
                                  <a:lnTo>
                                    <a:pt x="79" y="71"/>
                                  </a:lnTo>
                                  <a:lnTo>
                                    <a:pt x="76" y="53"/>
                                  </a:lnTo>
                                  <a:lnTo>
                                    <a:pt x="67" y="35"/>
                                  </a:lnTo>
                                  <a:lnTo>
                                    <a:pt x="45" y="15"/>
                                  </a:lnTo>
                                  <a:lnTo>
                                    <a:pt x="24" y="4"/>
                                  </a:lnTo>
                                  <a:lnTo>
                                    <a:pt x="7" y="0"/>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45" name="Group 5198"/>
                        <wpg:cNvGrpSpPr>
                          <a:grpSpLocks/>
                        </wpg:cNvGrpSpPr>
                        <wpg:grpSpPr bwMode="auto">
                          <a:xfrm>
                            <a:off x="8843" y="426"/>
                            <a:ext cx="149" cy="134"/>
                            <a:chOff x="8843" y="426"/>
                            <a:chExt cx="149" cy="134"/>
                          </a:xfrm>
                        </wpg:grpSpPr>
                        <wps:wsp>
                          <wps:cNvPr id="3046" name="Freeform 5199"/>
                          <wps:cNvSpPr>
                            <a:spLocks/>
                          </wps:cNvSpPr>
                          <wps:spPr bwMode="auto">
                            <a:xfrm>
                              <a:off x="8843" y="426"/>
                              <a:ext cx="149" cy="134"/>
                            </a:xfrm>
                            <a:custGeom>
                              <a:avLst/>
                              <a:gdLst>
                                <a:gd name="T0" fmla="+- 0 8890 8843"/>
                                <a:gd name="T1" fmla="*/ T0 w 149"/>
                                <a:gd name="T2" fmla="+- 0 426 426"/>
                                <a:gd name="T3" fmla="*/ 426 h 134"/>
                                <a:gd name="T4" fmla="+- 0 8848 8843"/>
                                <a:gd name="T5" fmla="*/ T4 w 149"/>
                                <a:gd name="T6" fmla="+- 0 490 426"/>
                                <a:gd name="T7" fmla="*/ 490 h 134"/>
                                <a:gd name="T8" fmla="+- 0 8843 8843"/>
                                <a:gd name="T9" fmla="*/ T8 w 149"/>
                                <a:gd name="T10" fmla="+- 0 537 426"/>
                                <a:gd name="T11" fmla="*/ 537 h 134"/>
                                <a:gd name="T12" fmla="+- 0 8849 8843"/>
                                <a:gd name="T13" fmla="*/ T12 w 149"/>
                                <a:gd name="T14" fmla="+- 0 541 426"/>
                                <a:gd name="T15" fmla="*/ 541 h 134"/>
                                <a:gd name="T16" fmla="+- 0 8862 8843"/>
                                <a:gd name="T17" fmla="*/ T16 w 149"/>
                                <a:gd name="T18" fmla="+- 0 548 426"/>
                                <a:gd name="T19" fmla="*/ 548 h 134"/>
                                <a:gd name="T20" fmla="+- 0 8883 8843"/>
                                <a:gd name="T21" fmla="*/ T20 w 149"/>
                                <a:gd name="T22" fmla="+- 0 554 426"/>
                                <a:gd name="T23" fmla="*/ 554 h 134"/>
                                <a:gd name="T24" fmla="+- 0 8911 8843"/>
                                <a:gd name="T25" fmla="*/ T24 w 149"/>
                                <a:gd name="T26" fmla="+- 0 559 426"/>
                                <a:gd name="T27" fmla="*/ 559 h 134"/>
                                <a:gd name="T28" fmla="+- 0 8945 8843"/>
                                <a:gd name="T29" fmla="*/ T28 w 149"/>
                                <a:gd name="T30" fmla="+- 0 560 426"/>
                                <a:gd name="T31" fmla="*/ 560 h 134"/>
                                <a:gd name="T32" fmla="+- 0 8970 8843"/>
                                <a:gd name="T33" fmla="*/ T32 w 149"/>
                                <a:gd name="T34" fmla="+- 0 551 426"/>
                                <a:gd name="T35" fmla="*/ 551 h 134"/>
                                <a:gd name="T36" fmla="+- 0 8986 8843"/>
                                <a:gd name="T37" fmla="*/ T36 w 149"/>
                                <a:gd name="T38" fmla="+- 0 541 426"/>
                                <a:gd name="T39" fmla="*/ 541 h 134"/>
                                <a:gd name="T40" fmla="+- 0 8992 8843"/>
                                <a:gd name="T41" fmla="*/ T40 w 149"/>
                                <a:gd name="T42" fmla="+- 0 537 426"/>
                                <a:gd name="T43" fmla="*/ 537 h 134"/>
                                <a:gd name="T44" fmla="+- 0 8992 8843"/>
                                <a:gd name="T45" fmla="*/ T44 w 149"/>
                                <a:gd name="T46" fmla="+- 0 532 426"/>
                                <a:gd name="T47" fmla="*/ 532 h 134"/>
                                <a:gd name="T48" fmla="+- 0 8966 8843"/>
                                <a:gd name="T49" fmla="*/ T48 w 149"/>
                                <a:gd name="T50" fmla="+- 0 458 426"/>
                                <a:gd name="T51" fmla="*/ 458 h 134"/>
                                <a:gd name="T52" fmla="+- 0 8890 8843"/>
                                <a:gd name="T53" fmla="*/ T52 w 149"/>
                                <a:gd name="T54" fmla="+- 0 426 426"/>
                                <a:gd name="T55" fmla="*/ 426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4"/>
                                  </a:lnTo>
                                  <a:lnTo>
                                    <a:pt x="0" y="111"/>
                                  </a:lnTo>
                                  <a:lnTo>
                                    <a:pt x="6" y="115"/>
                                  </a:lnTo>
                                  <a:lnTo>
                                    <a:pt x="19" y="122"/>
                                  </a:lnTo>
                                  <a:lnTo>
                                    <a:pt x="40" y="128"/>
                                  </a:lnTo>
                                  <a:lnTo>
                                    <a:pt x="68" y="133"/>
                                  </a:lnTo>
                                  <a:lnTo>
                                    <a:pt x="102" y="134"/>
                                  </a:lnTo>
                                  <a:lnTo>
                                    <a:pt x="127" y="125"/>
                                  </a:lnTo>
                                  <a:lnTo>
                                    <a:pt x="143" y="115"/>
                                  </a:lnTo>
                                  <a:lnTo>
                                    <a:pt x="149" y="111"/>
                                  </a:lnTo>
                                  <a:lnTo>
                                    <a:pt x="149" y="106"/>
                                  </a:lnTo>
                                  <a:lnTo>
                                    <a:pt x="123"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47" name="Group 5200"/>
                        <wpg:cNvGrpSpPr>
                          <a:grpSpLocks/>
                        </wpg:cNvGrpSpPr>
                        <wpg:grpSpPr bwMode="auto">
                          <a:xfrm>
                            <a:off x="8860" y="331"/>
                            <a:ext cx="115" cy="115"/>
                            <a:chOff x="8860" y="331"/>
                            <a:chExt cx="115" cy="115"/>
                          </a:xfrm>
                        </wpg:grpSpPr>
                        <wps:wsp>
                          <wps:cNvPr id="3048" name="Freeform 5201"/>
                          <wps:cNvSpPr>
                            <a:spLocks/>
                          </wps:cNvSpPr>
                          <wps:spPr bwMode="auto">
                            <a:xfrm>
                              <a:off x="8860" y="331"/>
                              <a:ext cx="115" cy="115"/>
                            </a:xfrm>
                            <a:custGeom>
                              <a:avLst/>
                              <a:gdLst>
                                <a:gd name="T0" fmla="+- 0 8916 8860"/>
                                <a:gd name="T1" fmla="*/ T0 w 115"/>
                                <a:gd name="T2" fmla="+- 0 331 331"/>
                                <a:gd name="T3" fmla="*/ 331 h 115"/>
                                <a:gd name="T4" fmla="+- 0 8894 8860"/>
                                <a:gd name="T5" fmla="*/ T4 w 115"/>
                                <a:gd name="T6" fmla="+- 0 336 331"/>
                                <a:gd name="T7" fmla="*/ 336 h 115"/>
                                <a:gd name="T8" fmla="+- 0 8876 8860"/>
                                <a:gd name="T9" fmla="*/ T8 w 115"/>
                                <a:gd name="T10" fmla="+- 0 348 331"/>
                                <a:gd name="T11" fmla="*/ 348 h 115"/>
                                <a:gd name="T12" fmla="+- 0 8864 8860"/>
                                <a:gd name="T13" fmla="*/ T12 w 115"/>
                                <a:gd name="T14" fmla="+- 0 366 331"/>
                                <a:gd name="T15" fmla="*/ 366 h 115"/>
                                <a:gd name="T16" fmla="+- 0 8860 8860"/>
                                <a:gd name="T17" fmla="*/ T16 w 115"/>
                                <a:gd name="T18" fmla="+- 0 388 331"/>
                                <a:gd name="T19" fmla="*/ 388 h 115"/>
                                <a:gd name="T20" fmla="+- 0 8860 8860"/>
                                <a:gd name="T21" fmla="*/ T20 w 115"/>
                                <a:gd name="T22" fmla="+- 0 392 331"/>
                                <a:gd name="T23" fmla="*/ 392 h 115"/>
                                <a:gd name="T24" fmla="+- 0 8865 8860"/>
                                <a:gd name="T25" fmla="*/ T24 w 115"/>
                                <a:gd name="T26" fmla="+- 0 413 331"/>
                                <a:gd name="T27" fmla="*/ 413 h 115"/>
                                <a:gd name="T28" fmla="+- 0 8878 8860"/>
                                <a:gd name="T29" fmla="*/ T28 w 115"/>
                                <a:gd name="T30" fmla="+- 0 430 331"/>
                                <a:gd name="T31" fmla="*/ 430 h 115"/>
                                <a:gd name="T32" fmla="+- 0 8897 8860"/>
                                <a:gd name="T33" fmla="*/ T32 w 115"/>
                                <a:gd name="T34" fmla="+- 0 441 331"/>
                                <a:gd name="T35" fmla="*/ 441 h 115"/>
                                <a:gd name="T36" fmla="+- 0 8920 8860"/>
                                <a:gd name="T37" fmla="*/ T36 w 115"/>
                                <a:gd name="T38" fmla="+- 0 445 331"/>
                                <a:gd name="T39" fmla="*/ 445 h 115"/>
                                <a:gd name="T40" fmla="+- 0 8941 8860"/>
                                <a:gd name="T41" fmla="*/ T40 w 115"/>
                                <a:gd name="T42" fmla="+- 0 440 331"/>
                                <a:gd name="T43" fmla="*/ 440 h 115"/>
                                <a:gd name="T44" fmla="+- 0 8959 8860"/>
                                <a:gd name="T45" fmla="*/ T44 w 115"/>
                                <a:gd name="T46" fmla="+- 0 427 331"/>
                                <a:gd name="T47" fmla="*/ 427 h 115"/>
                                <a:gd name="T48" fmla="+- 0 8970 8860"/>
                                <a:gd name="T49" fmla="*/ T48 w 115"/>
                                <a:gd name="T50" fmla="+- 0 409 331"/>
                                <a:gd name="T51" fmla="*/ 409 h 115"/>
                                <a:gd name="T52" fmla="+- 0 8974 8860"/>
                                <a:gd name="T53" fmla="*/ T52 w 115"/>
                                <a:gd name="T54" fmla="+- 0 386 331"/>
                                <a:gd name="T55" fmla="*/ 386 h 115"/>
                                <a:gd name="T56" fmla="+- 0 8969 8860"/>
                                <a:gd name="T57" fmla="*/ T56 w 115"/>
                                <a:gd name="T58" fmla="+- 0 364 331"/>
                                <a:gd name="T59" fmla="*/ 364 h 115"/>
                                <a:gd name="T60" fmla="+- 0 8957 8860"/>
                                <a:gd name="T61" fmla="*/ T60 w 115"/>
                                <a:gd name="T62" fmla="+- 0 347 331"/>
                                <a:gd name="T63" fmla="*/ 347 h 115"/>
                                <a:gd name="T64" fmla="+- 0 8938 8860"/>
                                <a:gd name="T65" fmla="*/ T64 w 115"/>
                                <a:gd name="T66" fmla="+- 0 335 331"/>
                                <a:gd name="T67" fmla="*/ 335 h 115"/>
                                <a:gd name="T68" fmla="+- 0 8916 8860"/>
                                <a:gd name="T69" fmla="*/ T68 w 115"/>
                                <a:gd name="T70" fmla="+- 0 331 331"/>
                                <a:gd name="T71" fmla="*/ 331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5" y="82"/>
                                  </a:lnTo>
                                  <a:lnTo>
                                    <a:pt x="18" y="99"/>
                                  </a:lnTo>
                                  <a:lnTo>
                                    <a:pt x="37" y="110"/>
                                  </a:lnTo>
                                  <a:lnTo>
                                    <a:pt x="60" y="114"/>
                                  </a:lnTo>
                                  <a:lnTo>
                                    <a:pt x="81" y="109"/>
                                  </a:lnTo>
                                  <a:lnTo>
                                    <a:pt x="99" y="96"/>
                                  </a:lnTo>
                                  <a:lnTo>
                                    <a:pt x="110" y="78"/>
                                  </a:lnTo>
                                  <a:lnTo>
                                    <a:pt x="114"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49" name="Picture 5202"/>
                            <pic:cNvPicPr>
                              <a:picLocks noChangeAspect="1" noChangeArrowheads="1"/>
                            </pic:cNvPicPr>
                          </pic:nvPicPr>
                          <pic:blipFill>
                            <a:blip r:embed="rId1370">
                              <a:extLst>
                                <a:ext uri="{28A0092B-C50C-407E-A947-70E740481C1C}">
                                  <a14:useLocalDpi xmlns:a14="http://schemas.microsoft.com/office/drawing/2010/main" val="0"/>
                                </a:ext>
                              </a:extLst>
                            </a:blip>
                            <a:srcRect/>
                            <a:stretch>
                              <a:fillRect/>
                            </a:stretch>
                          </pic:blipFill>
                          <pic:spPr bwMode="auto">
                            <a:xfrm>
                              <a:off x="8809"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50" name="Picture 5203"/>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8958"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51" name="Picture 5204"/>
                            <pic:cNvPicPr>
                              <a:picLocks noChangeAspect="1" noChangeArrowheads="1"/>
                            </pic:cNvPicPr>
                          </pic:nvPicPr>
                          <pic:blipFill>
                            <a:blip r:embed="rId1362">
                              <a:extLst>
                                <a:ext uri="{28A0092B-C50C-407E-A947-70E740481C1C}">
                                  <a14:useLocalDpi xmlns:a14="http://schemas.microsoft.com/office/drawing/2010/main" val="0"/>
                                </a:ext>
                              </a:extLst>
                            </a:blip>
                            <a:srcRect/>
                            <a:stretch>
                              <a:fillRect/>
                            </a:stretch>
                          </pic:blipFill>
                          <pic:spPr bwMode="auto">
                            <a:xfrm>
                              <a:off x="8850" y="436"/>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052" name="Group 5205"/>
                        <wpg:cNvGrpSpPr>
                          <a:grpSpLocks/>
                        </wpg:cNvGrpSpPr>
                        <wpg:grpSpPr bwMode="auto">
                          <a:xfrm>
                            <a:off x="8879" y="424"/>
                            <a:ext cx="76" cy="38"/>
                            <a:chOff x="8879" y="424"/>
                            <a:chExt cx="76" cy="38"/>
                          </a:xfrm>
                        </wpg:grpSpPr>
                        <wps:wsp>
                          <wps:cNvPr id="3053" name="Freeform 5206"/>
                          <wps:cNvSpPr>
                            <a:spLocks/>
                          </wps:cNvSpPr>
                          <wps:spPr bwMode="auto">
                            <a:xfrm>
                              <a:off x="8879" y="424"/>
                              <a:ext cx="76" cy="38"/>
                            </a:xfrm>
                            <a:custGeom>
                              <a:avLst/>
                              <a:gdLst>
                                <a:gd name="T0" fmla="+- 0 8915 8879"/>
                                <a:gd name="T1" fmla="*/ T0 w 76"/>
                                <a:gd name="T2" fmla="+- 0 424 424"/>
                                <a:gd name="T3" fmla="*/ 424 h 38"/>
                                <a:gd name="T4" fmla="+- 0 8889 8879"/>
                                <a:gd name="T5" fmla="*/ T4 w 76"/>
                                <a:gd name="T6" fmla="+- 0 429 424"/>
                                <a:gd name="T7" fmla="*/ 429 h 38"/>
                                <a:gd name="T8" fmla="+- 0 8879 8879"/>
                                <a:gd name="T9" fmla="*/ T8 w 76"/>
                                <a:gd name="T10" fmla="+- 0 439 424"/>
                                <a:gd name="T11" fmla="*/ 439 h 38"/>
                                <a:gd name="T12" fmla="+- 0 8882 8879"/>
                                <a:gd name="T13" fmla="*/ T12 w 76"/>
                                <a:gd name="T14" fmla="+- 0 448 424"/>
                                <a:gd name="T15" fmla="*/ 448 h 38"/>
                                <a:gd name="T16" fmla="+- 0 8899 8879"/>
                                <a:gd name="T17" fmla="*/ T16 w 76"/>
                                <a:gd name="T18" fmla="+- 0 458 424"/>
                                <a:gd name="T19" fmla="*/ 458 h 38"/>
                                <a:gd name="T20" fmla="+- 0 8928 8879"/>
                                <a:gd name="T21" fmla="*/ T20 w 76"/>
                                <a:gd name="T22" fmla="+- 0 462 424"/>
                                <a:gd name="T23" fmla="*/ 462 h 38"/>
                                <a:gd name="T24" fmla="+- 0 8949 8879"/>
                                <a:gd name="T25" fmla="*/ T24 w 76"/>
                                <a:gd name="T26" fmla="+- 0 452 424"/>
                                <a:gd name="T27" fmla="*/ 452 h 38"/>
                                <a:gd name="T28" fmla="+- 0 8955 8879"/>
                                <a:gd name="T29" fmla="*/ T28 w 76"/>
                                <a:gd name="T30" fmla="+- 0 438 424"/>
                                <a:gd name="T31" fmla="*/ 438 h 38"/>
                                <a:gd name="T32" fmla="+- 0 8942 8879"/>
                                <a:gd name="T33" fmla="*/ T32 w 76"/>
                                <a:gd name="T34" fmla="+- 0 428 424"/>
                                <a:gd name="T35" fmla="*/ 428 h 38"/>
                                <a:gd name="T36" fmla="+- 0 8915 8879"/>
                                <a:gd name="T37" fmla="*/ T36 w 76"/>
                                <a:gd name="T38" fmla="+- 0 424 424"/>
                                <a:gd name="T39" fmla="*/ 42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6" y="0"/>
                                  </a:moveTo>
                                  <a:lnTo>
                                    <a:pt x="10" y="5"/>
                                  </a:lnTo>
                                  <a:lnTo>
                                    <a:pt x="0" y="15"/>
                                  </a:lnTo>
                                  <a:lnTo>
                                    <a:pt x="3" y="24"/>
                                  </a:lnTo>
                                  <a:lnTo>
                                    <a:pt x="20" y="34"/>
                                  </a:lnTo>
                                  <a:lnTo>
                                    <a:pt x="49" y="38"/>
                                  </a:lnTo>
                                  <a:lnTo>
                                    <a:pt x="70" y="28"/>
                                  </a:lnTo>
                                  <a:lnTo>
                                    <a:pt x="76" y="14"/>
                                  </a:lnTo>
                                  <a:lnTo>
                                    <a:pt x="63" y="4"/>
                                  </a:lnTo>
                                  <a:lnTo>
                                    <a:pt x="3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54" name="Picture 5207"/>
                            <pic:cNvPicPr>
                              <a:picLocks noChangeAspect="1" noChangeArrowheads="1"/>
                            </pic:cNvPicPr>
                          </pic:nvPicPr>
                          <pic:blipFill>
                            <a:blip r:embed="rId1372">
                              <a:extLst>
                                <a:ext uri="{28A0092B-C50C-407E-A947-70E740481C1C}">
                                  <a14:useLocalDpi xmlns:a14="http://schemas.microsoft.com/office/drawing/2010/main" val="0"/>
                                </a:ext>
                              </a:extLst>
                            </a:blip>
                            <a:srcRect/>
                            <a:stretch>
                              <a:fillRect/>
                            </a:stretch>
                          </pic:blipFill>
                          <pic:spPr bwMode="auto">
                            <a:xfrm>
                              <a:off x="8866" y="338"/>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055" name="Group 5208"/>
                        <wpg:cNvGrpSpPr>
                          <a:grpSpLocks/>
                        </wpg:cNvGrpSpPr>
                        <wpg:grpSpPr bwMode="auto">
                          <a:xfrm>
                            <a:off x="8921" y="645"/>
                            <a:ext cx="2" cy="79"/>
                            <a:chOff x="8921" y="645"/>
                            <a:chExt cx="2" cy="79"/>
                          </a:xfrm>
                        </wpg:grpSpPr>
                        <wps:wsp>
                          <wps:cNvPr id="3056" name="Freeform 5209"/>
                          <wps:cNvSpPr>
                            <a:spLocks/>
                          </wps:cNvSpPr>
                          <wps:spPr bwMode="auto">
                            <a:xfrm>
                              <a:off x="8921" y="645"/>
                              <a:ext cx="2" cy="79"/>
                            </a:xfrm>
                            <a:custGeom>
                              <a:avLst/>
                              <a:gdLst>
                                <a:gd name="T0" fmla="+- 0 724 645"/>
                                <a:gd name="T1" fmla="*/ 724 h 79"/>
                                <a:gd name="T2" fmla="+- 0 645 645"/>
                                <a:gd name="T3" fmla="*/ 645 h 79"/>
                              </a:gdLst>
                              <a:ahLst/>
                              <a:cxnLst>
                                <a:cxn ang="0">
                                  <a:pos x="0" y="T1"/>
                                </a:cxn>
                                <a:cxn ang="0">
                                  <a:pos x="0" y="T3"/>
                                </a:cxn>
                              </a:cxnLst>
                              <a:rect l="0" t="0" r="r" b="b"/>
                              <a:pathLst>
                                <a:path h="79">
                                  <a:moveTo>
                                    <a:pt x="0" y="79"/>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57" name="Group 5210"/>
                        <wpg:cNvGrpSpPr>
                          <a:grpSpLocks/>
                        </wpg:cNvGrpSpPr>
                        <wpg:grpSpPr bwMode="auto">
                          <a:xfrm>
                            <a:off x="8897" y="583"/>
                            <a:ext cx="47" cy="62"/>
                            <a:chOff x="8897" y="583"/>
                            <a:chExt cx="47" cy="62"/>
                          </a:xfrm>
                        </wpg:grpSpPr>
                        <wps:wsp>
                          <wps:cNvPr id="3058" name="Freeform 5211"/>
                          <wps:cNvSpPr>
                            <a:spLocks/>
                          </wps:cNvSpPr>
                          <wps:spPr bwMode="auto">
                            <a:xfrm>
                              <a:off x="8897" y="583"/>
                              <a:ext cx="47" cy="62"/>
                            </a:xfrm>
                            <a:custGeom>
                              <a:avLst/>
                              <a:gdLst>
                                <a:gd name="T0" fmla="+- 0 8921 8897"/>
                                <a:gd name="T1" fmla="*/ T0 w 47"/>
                                <a:gd name="T2" fmla="+- 0 583 583"/>
                                <a:gd name="T3" fmla="*/ 583 h 62"/>
                                <a:gd name="T4" fmla="+- 0 8897 8897"/>
                                <a:gd name="T5" fmla="*/ T4 w 47"/>
                                <a:gd name="T6" fmla="+- 0 645 583"/>
                                <a:gd name="T7" fmla="*/ 645 h 62"/>
                                <a:gd name="T8" fmla="+- 0 8944 8897"/>
                                <a:gd name="T9" fmla="*/ T8 w 47"/>
                                <a:gd name="T10" fmla="+- 0 645 583"/>
                                <a:gd name="T11" fmla="*/ 645 h 62"/>
                                <a:gd name="T12" fmla="+- 0 8921 8897"/>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4" y="0"/>
                                  </a:moveTo>
                                  <a:lnTo>
                                    <a:pt x="0" y="62"/>
                                  </a:lnTo>
                                  <a:lnTo>
                                    <a:pt x="47" y="62"/>
                                  </a:lnTo>
                                  <a:lnTo>
                                    <a:pt x="2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59" name="Group 5212"/>
                        <wpg:cNvGrpSpPr>
                          <a:grpSpLocks/>
                        </wpg:cNvGrpSpPr>
                        <wpg:grpSpPr bwMode="auto">
                          <a:xfrm>
                            <a:off x="8897" y="583"/>
                            <a:ext cx="47" cy="62"/>
                            <a:chOff x="8897" y="583"/>
                            <a:chExt cx="47" cy="62"/>
                          </a:xfrm>
                        </wpg:grpSpPr>
                        <wps:wsp>
                          <wps:cNvPr id="3060" name="Freeform 5213"/>
                          <wps:cNvSpPr>
                            <a:spLocks/>
                          </wps:cNvSpPr>
                          <wps:spPr bwMode="auto">
                            <a:xfrm>
                              <a:off x="8897" y="583"/>
                              <a:ext cx="47" cy="62"/>
                            </a:xfrm>
                            <a:custGeom>
                              <a:avLst/>
                              <a:gdLst>
                                <a:gd name="T0" fmla="+- 0 8921 8897"/>
                                <a:gd name="T1" fmla="*/ T0 w 47"/>
                                <a:gd name="T2" fmla="+- 0 583 583"/>
                                <a:gd name="T3" fmla="*/ 583 h 62"/>
                                <a:gd name="T4" fmla="+- 0 8897 8897"/>
                                <a:gd name="T5" fmla="*/ T4 w 47"/>
                                <a:gd name="T6" fmla="+- 0 645 583"/>
                                <a:gd name="T7" fmla="*/ 645 h 62"/>
                                <a:gd name="T8" fmla="+- 0 8944 8897"/>
                                <a:gd name="T9" fmla="*/ T8 w 47"/>
                                <a:gd name="T10" fmla="+- 0 645 583"/>
                                <a:gd name="T11" fmla="*/ 645 h 62"/>
                                <a:gd name="T12" fmla="+- 0 8921 8897"/>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4" y="0"/>
                                  </a:moveTo>
                                  <a:lnTo>
                                    <a:pt x="0" y="62"/>
                                  </a:lnTo>
                                  <a:lnTo>
                                    <a:pt x="47" y="62"/>
                                  </a:lnTo>
                                  <a:lnTo>
                                    <a:pt x="24"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61" name="Picture 5214"/>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8870" y="797"/>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062" name="Group 5215"/>
                        <wpg:cNvGrpSpPr>
                          <a:grpSpLocks/>
                        </wpg:cNvGrpSpPr>
                        <wpg:grpSpPr bwMode="auto">
                          <a:xfrm>
                            <a:off x="8897" y="724"/>
                            <a:ext cx="47" cy="62"/>
                            <a:chOff x="8897" y="724"/>
                            <a:chExt cx="47" cy="62"/>
                          </a:xfrm>
                        </wpg:grpSpPr>
                        <wps:wsp>
                          <wps:cNvPr id="3063" name="Freeform 5216"/>
                          <wps:cNvSpPr>
                            <a:spLocks/>
                          </wps:cNvSpPr>
                          <wps:spPr bwMode="auto">
                            <a:xfrm>
                              <a:off x="8897" y="724"/>
                              <a:ext cx="47" cy="62"/>
                            </a:xfrm>
                            <a:custGeom>
                              <a:avLst/>
                              <a:gdLst>
                                <a:gd name="T0" fmla="+- 0 8944 8897"/>
                                <a:gd name="T1" fmla="*/ T0 w 47"/>
                                <a:gd name="T2" fmla="+- 0 724 724"/>
                                <a:gd name="T3" fmla="*/ 724 h 62"/>
                                <a:gd name="T4" fmla="+- 0 8897 8897"/>
                                <a:gd name="T5" fmla="*/ T4 w 47"/>
                                <a:gd name="T6" fmla="+- 0 724 724"/>
                                <a:gd name="T7" fmla="*/ 724 h 62"/>
                                <a:gd name="T8" fmla="+- 0 8921 8897"/>
                                <a:gd name="T9" fmla="*/ T8 w 47"/>
                                <a:gd name="T10" fmla="+- 0 786 724"/>
                                <a:gd name="T11" fmla="*/ 786 h 62"/>
                                <a:gd name="T12" fmla="+- 0 8944 8897"/>
                                <a:gd name="T13" fmla="*/ T12 w 47"/>
                                <a:gd name="T14" fmla="+- 0 724 724"/>
                                <a:gd name="T15" fmla="*/ 724 h 62"/>
                              </a:gdLst>
                              <a:ahLst/>
                              <a:cxnLst>
                                <a:cxn ang="0">
                                  <a:pos x="T1" y="T3"/>
                                </a:cxn>
                                <a:cxn ang="0">
                                  <a:pos x="T5" y="T7"/>
                                </a:cxn>
                                <a:cxn ang="0">
                                  <a:pos x="T9" y="T11"/>
                                </a:cxn>
                                <a:cxn ang="0">
                                  <a:pos x="T13" y="T15"/>
                                </a:cxn>
                              </a:cxnLst>
                              <a:rect l="0" t="0" r="r" b="b"/>
                              <a:pathLst>
                                <a:path w="47" h="62">
                                  <a:moveTo>
                                    <a:pt x="47" y="0"/>
                                  </a:moveTo>
                                  <a:lnTo>
                                    <a:pt x="0" y="0"/>
                                  </a:lnTo>
                                  <a:lnTo>
                                    <a:pt x="24" y="62"/>
                                  </a:lnTo>
                                  <a:lnTo>
                                    <a:pt x="4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64" name="Group 5217"/>
                        <wpg:cNvGrpSpPr>
                          <a:grpSpLocks/>
                        </wpg:cNvGrpSpPr>
                        <wpg:grpSpPr bwMode="auto">
                          <a:xfrm>
                            <a:off x="8897" y="724"/>
                            <a:ext cx="47" cy="62"/>
                            <a:chOff x="8897" y="724"/>
                            <a:chExt cx="47" cy="62"/>
                          </a:xfrm>
                        </wpg:grpSpPr>
                        <wps:wsp>
                          <wps:cNvPr id="3065" name="Freeform 5218"/>
                          <wps:cNvSpPr>
                            <a:spLocks/>
                          </wps:cNvSpPr>
                          <wps:spPr bwMode="auto">
                            <a:xfrm>
                              <a:off x="8897" y="724"/>
                              <a:ext cx="47" cy="62"/>
                            </a:xfrm>
                            <a:custGeom>
                              <a:avLst/>
                              <a:gdLst>
                                <a:gd name="T0" fmla="+- 0 8921 8897"/>
                                <a:gd name="T1" fmla="*/ T0 w 47"/>
                                <a:gd name="T2" fmla="+- 0 786 724"/>
                                <a:gd name="T3" fmla="*/ 786 h 62"/>
                                <a:gd name="T4" fmla="+- 0 8944 8897"/>
                                <a:gd name="T5" fmla="*/ T4 w 47"/>
                                <a:gd name="T6" fmla="+- 0 724 724"/>
                                <a:gd name="T7" fmla="*/ 724 h 62"/>
                                <a:gd name="T8" fmla="+- 0 8897 8897"/>
                                <a:gd name="T9" fmla="*/ T8 w 47"/>
                                <a:gd name="T10" fmla="+- 0 724 724"/>
                                <a:gd name="T11" fmla="*/ 724 h 62"/>
                                <a:gd name="T12" fmla="+- 0 8921 8897"/>
                                <a:gd name="T13" fmla="*/ T12 w 47"/>
                                <a:gd name="T14" fmla="+- 0 786 724"/>
                                <a:gd name="T15" fmla="*/ 786 h 62"/>
                              </a:gdLst>
                              <a:ahLst/>
                              <a:cxnLst>
                                <a:cxn ang="0">
                                  <a:pos x="T1" y="T3"/>
                                </a:cxn>
                                <a:cxn ang="0">
                                  <a:pos x="T5" y="T7"/>
                                </a:cxn>
                                <a:cxn ang="0">
                                  <a:pos x="T9" y="T11"/>
                                </a:cxn>
                                <a:cxn ang="0">
                                  <a:pos x="T13" y="T15"/>
                                </a:cxn>
                              </a:cxnLst>
                              <a:rect l="0" t="0" r="r" b="b"/>
                              <a:pathLst>
                                <a:path w="47" h="62">
                                  <a:moveTo>
                                    <a:pt x="24" y="62"/>
                                  </a:moveTo>
                                  <a:lnTo>
                                    <a:pt x="47" y="0"/>
                                  </a:lnTo>
                                  <a:lnTo>
                                    <a:pt x="0" y="0"/>
                                  </a:lnTo>
                                  <a:lnTo>
                                    <a:pt x="24" y="6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066" name="Picture 5219"/>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8967" y="735"/>
                              <a:ext cx="121"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5342" o:spid="_x0000_s1026" style="position:absolute;margin-left:440.05pt;margin-top:16.35pt;width:14.4pt;height:32.85pt;z-index:-251459584;mso-position-horizontal-relative:page" coordorigin="8801,327" coordsize="288,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">
                <v:group id="Group 5194" o:spid="_x0000_s1027" style="position:absolute;left:8805;top:435;width:79;height:84" coordorigin="8805,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xYlMixgAAAN0A&#10;AAAPAAAAAAAAAAAAAAAAAKoCAABkcnMvZG93bnJldi54bWxQSwUGAAAAAAQABAD6AAAAnQMAAAAA&#10;">
                  <v:shape id="Freeform 5195" o:spid="_x0000_s1028" style="position:absolute;left:8805;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8yP+8YA&#10;AADdAAAADwAAAGRycy9kb3ducmV2LnhtbESPS2vDMBCE74H8B7GBXkoi50lwo4RSWsilDXmR62Jt&#10;bRNrZSTVdvPrq0Ahx2FmvmFWm85UoiHnS8sKxqMEBHFmdcm5gtPxY7gE4QOyxsoyKfglD5t1v7fC&#10;VNuW99QcQi4ihH2KCooQ6lRKnxVk0I9sTRy9b+sMhihdLrXDNsJNJSdJspAGS44LBdb0VlB2PfwY&#10;Bdf2dvs0u9PZjS/uvdmGr+ncPCv1NOheX0AE6sIj/N/eagXTZDaB+5v4B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8yP+8YAAADdAAAADwAAAAAAAAAAAAAAAACYAgAAZHJz&#10;L2Rvd25yZXYueG1sUEsFBgAAAAAEAAQA9QAAAIsDAAAAAA==&#10;" path="m79,l12,35,,71,19,84,35,82,41,68,51,45,62,21,73,3,79,e" fillcolor="#00aeef" stroked="f">
                    <v:path arrowok="t" o:connecttype="custom" o:connectlocs="79,435;12,470;0,506;19,519;35,517;41,503;51,480;62,456;73,438;79,435" o:connectangles="0,0,0,0,0,0,0,0,0,0"/>
                  </v:shape>
                </v:group>
                <v:group id="Group 5196" o:spid="_x0000_s1029" style="position:absolute;left:8950;top:435;width:79;height:84" coordorigin="8950,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PIfMYAAADdAAAADwAAAGRycy9kb3ducmV2LnhtbESPT2vCQBTE7wW/w/KE&#10;3uomphWJriKipQcR/APi7ZF9JsHs25Bdk/jtuwWhx2FmfsPMl72pREuNKy0riEcRCOLM6pJzBefT&#10;9mMKwnlkjZVlUvAkB8vF4G2OqbYdH6g9+lwECLsUFRTe16mULivIoBvZmjh4N9sY9EE2udQNdgFu&#10;KjmOook0WHJYKLCmdUHZ/fgwCr477FZJvGl399v6eT197S+7mJR6H/arGQhPvf8Pv9o/WkESfSb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k8h8xgAAAN0A&#10;AAAPAAAAAAAAAAAAAAAAAKoCAABkcnMvZG93bnJldi54bWxQSwUGAAAAAAQABAD6AAAAnQMAAAAA&#10;">
                  <v:shape id="Freeform 5197" o:spid="_x0000_s1030" style="position:absolute;left:8950;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myFMcA&#10;AADdAAAADwAAAGRycy9kb3ducmV2LnhtbESPW2vCQBSE3wv+h+UIfRHdWC9I6iqltOCLFW/4esie&#10;JsHs2bC7TVJ/vVsQ+jjMzDfMct2ZSjTkfGlZwXiUgCDOrC45V3A6fg4XIHxA1lhZJgW/5GG96j0t&#10;MdW25T01h5CLCGGfooIihDqV0mcFGfQjWxNH79s6gyFKl0vtsI1wU8mXJJlLgyXHhQJrei8oux5+&#10;jIJre7ttze50duOL+2g24WsyMwOlnvvd2yuIQF34Dz/aG61gkkyn8PcmPgG5u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pshTHAAAA3QAAAA8AAAAAAAAAAAAAAAAAmAIAAGRy&#10;cy9kb3ducmV2LnhtbFBLBQYAAAAABAAEAPUAAACMAwAAAAA=&#10;" path="m,l38,68r6,14l60,84,79,71,76,53,67,35,45,15,24,4,7,,,e" fillcolor="#00aeef" stroked="f">
                    <v:path arrowok="t" o:connecttype="custom" o:connectlocs="0,435;38,503;44,517;60,519;79,506;76,488;67,470;45,450;24,439;7,435;0,435" o:connectangles="0,0,0,0,0,0,0,0,0,0,0"/>
                  </v:shape>
                </v:group>
                <v:group id="Group 5198" o:spid="_x0000_s1031" style="position:absolute;left:8843;top:426;width:149;height:134" coordorigin="8843,426"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b1k8YAAADdAAAADwAAAGRycy9kb3ducmV2LnhtbESPT4vCMBTE78J+h/CE&#10;vWna9Q9LNYqIu+xBBHVBvD2aZ1tsXkoT2/rtjSB4HGbmN8x82ZlSNFS7wrKCeBiBIE6tLjhT8H/8&#10;GXyDcB5ZY2mZFNzJwXLx0Ztjom3Le2oOPhMBwi5BBbn3VSKlS3My6Ia2Ig7exdYGfZB1JnWNbYCb&#10;Un5F0VQaLDgs5FjROqf0ergZBb8ttqtRvGm218v6fj5OdqdtTEp99rvVDISnzr/Dr/afVjCKxh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4NvWTxgAAAN0A&#10;AAAPAAAAAAAAAAAAAAAAAKoCAABkcnMvZG93bnJldi54bWxQSwUGAAAAAAQABAD6AAAAnQMAAAAA&#10;">
                  <v:shape id="Freeform 5199" o:spid="_x0000_s1032" style="position:absolute;left:8843;top:426;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Aj9cQA&#10;AADdAAAADwAAAGRycy9kb3ducmV2LnhtbESPT2sCMRTE7wW/Q3iCF6mJWkS2RvEPQk+Fqhdvj83r&#10;Zu3mZUmirt++EQo9DjPzG2ax6lwjbhRi7VnDeKRAEJfe1FxpOB33r3MQMSEbbDyThgdFWC17Lwss&#10;jL/zF90OqRIZwrFADTaltpAylpYcxpFvibP37YPDlGWopAl4z3DXyIlSM+mw5rxgsaWtpfLncHUa&#10;jt1wp6zym09rg6rxfAnD5qL1oN+t30Ek6tJ/+K/9YTRM1dsMnm/yE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QI/XEAAAA3QAAAA8AAAAAAAAAAAAAAAAAmAIAAGRycy9k&#10;b3ducmV2LnhtbFBLBQYAAAAABAAEAPUAAACJAwAAAAA=&#10;" path="m47,l5,64,,111r6,4l19,122r21,6l68,133r34,1l127,125r16,-10l149,111r,-5l123,32,47,e" fillcolor="#00aeef" stroked="f">
                    <v:path arrowok="t" o:connecttype="custom" o:connectlocs="47,426;5,490;0,537;6,541;19,548;40,554;68,559;102,560;127,551;143,541;149,537;149,532;123,458;47,426" o:connectangles="0,0,0,0,0,0,0,0,0,0,0,0,0,0"/>
                  </v:shape>
                </v:group>
                <v:group id="Group 5200" o:spid="_x0000_s1033" style="position:absolute;left:8860;top:331;width:115;height:115" coordorigin="8860,331"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6jOf8YAAADdAAAADwAAAGRycy9kb3ducmV2LnhtbESPQWvCQBSE7wX/w/IE&#10;b7qJWi3RVURUPEihWii9PbLPJJh9G7JrEv+9WxB6HGbmG2a57kwpGqpdYVlBPIpAEKdWF5wp+L7s&#10;hx8gnEfWWFomBQ9ysF713paYaNvyFzVnn4kAYZeggtz7KpHSpTkZdCNbEQfvamuDPsg6k7rGNsBN&#10;KcdRNJMGCw4LOVa0zSm9ne9GwaHFdjOJd83pdt0+fi/vnz+nmJQa9LvNAoSnzv+HX+2jVjCJpn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qM5/xgAAAN0A&#10;AAAPAAAAAAAAAAAAAAAAAKoCAABkcnMvZG93bnJldi54bWxQSwUGAAAAAAQABAD6AAAAnQMAAAAA&#10;">
                  <v:shape id="Freeform 5201" o:spid="_x0000_s1034" style="position:absolute;left:8860;top:331;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HpacMA&#10;AADdAAAADwAAAGRycy9kb3ducmV2LnhtbERPz2vCMBS+D/wfwhO8jJlMh2hnlE5QhJ1ad/D4aJ5t&#10;WfMSmqjd/npzGOz48f1ebwfbiRv1oXWs4XWqQBBXzrRca/g67V+WIEJENtg5Jg0/FGC7GT2tMTPu&#10;zgXdyliLFMIhQw1NjD6TMlQNWQxT54kTd3G9xZhgX0vT4z2F207OlFpIiy2nhgY97Rqqvsur1XAt&#10;Pkzhy2dc/S5XXn1W+eGMudaT8ZC/g4g0xH/xn/toNMzVW5qb3qQn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MHpacMAAADdAAAADwAAAAAAAAAAAAAAAACYAgAAZHJzL2Rv&#10;d25yZXYueG1sUEsFBgAAAAAEAAQA9QAAAIgDAAAAAA==&#10;" path="m56,l34,5,16,17,4,35,,57r,4l5,82,18,99r19,11l60,114r21,-5l99,96,110,78r4,-23l109,33,97,16,78,4,56,e" fillcolor="#00aeef" stroked="f">
                    <v:path arrowok="t" o:connecttype="custom" o:connectlocs="56,331;34,336;16,348;4,366;0,388;0,392;5,413;18,430;37,441;60,445;81,440;99,427;110,409;114,386;109,364;97,347;78,335;56,331" o:connectangles="0,0,0,0,0,0,0,0,0,0,0,0,0,0,0,0,0,0"/>
                  </v:shape>
                  <v:shape id="Picture 5202" o:spid="_x0000_s1035" type="#_x0000_t75" style="position:absolute;left:8809;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NL0LFAAAA3QAAAA8AAABkcnMvZG93bnJldi54bWxEj09rAjEUxO8Fv0N4gpei2doidmsUKQjS&#10;W1fR62Pzulm6eVmT7B+/fVMo9DjMzG+YzW60jejJh9qxgqdFBoK4dLrmSsH5dJivQYSIrLFxTAru&#10;FGC3nTxsMNdu4E/qi1iJBOGQowITY5tLGUpDFsPCtcTJ+3LeYkzSV1J7HBLcNnKZZStpsea0YLCl&#10;d0Pld9FZBV53j/Ey9F2ny+v1w6xvxbFdKTWbjvs3EJHG+B/+ax+1gufs5RV+36QnIL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jS9CxQAAAN0AAAAPAAAAAAAAAAAAAAAA&#10;AJ8CAABkcnMvZG93bnJldi54bWxQSwUGAAAAAAQABAD3AAAAkQMAAAAA&#10;">
                    <v:imagedata r:id="rId1373" o:title=""/>
                  </v:shape>
                  <v:shape id="Picture 5203" o:spid="_x0000_s1036" type="#_x0000_t75" style="position:absolute;left:8958;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4x+/EAAAA3QAAAA8AAABkcnMvZG93bnJldi54bWxET89rwjAUvg/2P4Q32GVo4oZTqlF0bCDs&#10;ZFfB46N5ttXmpSZZ7f775TDY8eP7vVwPthU9+dA41jAZKxDEpTMNVxqKr4/RHESIyAZbx6ThhwKs&#10;V/d3S8yMu/Ge+jxWIoVwyFBDHWOXSRnKmiyGseuIE3dy3mJM0FfSeLylcNvKZ6VepcWGU0ONHb3V&#10;VF7yb6shTp7U5+7QH2fXYro9H/Ni++6V1o8Pw2YBItIQ/8V/7p3R8KKmaX96k56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y4x+/EAAAA3QAAAA8AAAAAAAAAAAAAAAAA&#10;nwIAAGRycy9kb3ducmV2LnhtbFBLBQYAAAAABAAEAPcAAACQAwAAAAA=&#10;">
                    <v:imagedata r:id="rId1366" o:title=""/>
                  </v:shape>
                  <v:shape id="Picture 5204" o:spid="_x0000_s1037" type="#_x0000_t75" style="position:absolute;left:8850;top:436;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Hgd7DAAAA3QAAAA8AAABkcnMvZG93bnJldi54bWxEj8FqwzAQRO+F/oPYQm+N5LoNwYkSQqEQ&#10;emuaD1isje1EWrnWNnb+PioUehxm5g2z2kzBqwsNqYtsoZgZUMR1dB03Fg5f708LUEmQHfrIZOFK&#10;CTbr+7sVVi6O/EmXvTQqQzhVaKEV6SutU91SwDSLPXH2jnEIKFkOjXYDjhkevH42Zq4DdpwXWuzp&#10;raX6vP8JmfK9M1yX21D4l4+TjMaVcy/WPj5M2yUooUn+w3/tnbNQmtcCft/kJ6DX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8eB3sMAAADdAAAADwAAAAAAAAAAAAAAAACf&#10;AgAAZHJzL2Rvd25yZXYueG1sUEsFBgAAAAAEAAQA9wAAAI8DAAAAAA==&#10;">
                    <v:imagedata r:id="rId1367" o:title=""/>
                  </v:shape>
                </v:group>
                <v:group id="Group 5205" o:spid="_x0000_s1038" style="position:absolute;left:8879;top:424;width:76;height:38" coordorigin="8879,424"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b7OsUAAADdAAAADwAAAGRycy9kb3ducmV2LnhtbESPQYvCMBSE74L/ITxh&#10;b5pWUaQaRUSXPciCVVj29miebbF5KU1s67/fLAgeh5n5hllve1OJlhpXWlYQTyIQxJnVJecKrpfj&#10;eAnCeWSNlWVS8CQH281wsMZE247P1KY+FwHCLkEFhfd1IqXLCjLoJrYmDt7NNgZ9kE0udYNdgJtK&#10;TqNoIQ2WHBYKrGlfUHZPH0bBZ4fdbhYf2tP9tn/+XubfP6eYlPoY9bsVCE+9f4df7S+tYBbNp/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IG+zrFAAAA3QAA&#10;AA8AAAAAAAAAAAAAAAAAqgIAAGRycy9kb3ducmV2LnhtbFBLBQYAAAAABAAEAPoAAACcAwAAAAA=&#10;">
                  <v:shape id="Freeform 5206" o:spid="_x0000_s1039" style="position:absolute;left:8879;top:424;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FMLMMA&#10;AADdAAAADwAAAGRycy9kb3ducmV2LnhtbESP0YrCMBRE34X9h3CFfdNUi6JdoywWYR9EqfoBl+Zu&#10;U2xuSpPV7t8bQfBxmJkzzGrT20bcqPO1YwWTcQKCuHS65krB5bwbLUD4gKyxcUwK/snDZv0xWGGm&#10;3Z0Lup1CJSKEfYYKTAhtJqUvDVn0Y9cSR+/XdRZDlF0ldYf3CLeNnCbJXFqsOS4YbGlrqLye/qyC&#10;ZV6dSR/7PN8tDV8P+1mBaavU57D//gIRqA/v8Kv9oxWkySyF55v4BOT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FMLMMAAADdAAAADwAAAAAAAAAAAAAAAACYAgAAZHJzL2Rv&#10;d25yZXYueG1sUEsFBgAAAAAEAAQA9QAAAIgDAAAAAA==&#10;" path="m36,l10,5,,15r3,9l20,34r29,4l70,28,76,14,63,4,36,e" fillcolor="#00aeef" stroked="f">
                    <v:path arrowok="t" o:connecttype="custom" o:connectlocs="36,424;10,429;0,439;3,448;20,458;49,462;70,452;76,438;63,428;36,424" o:connectangles="0,0,0,0,0,0,0,0,0,0"/>
                  </v:shape>
                  <v:shape id="Picture 5207" o:spid="_x0000_s1040" type="#_x0000_t75" style="position:absolute;left:8866;top:338;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tiknCAAAA3QAAAA8AAABkcnMvZG93bnJldi54bWxEj1uLwjAUhN8X/A/hCL6tqVekGkXEhYKw&#10;4PX50BybYnNSmqzWf28WBB+HmfmGWaxaW4k7Nb50rGDQT0AQ506XXCg4HX++ZyB8QNZYOSYFT/Kw&#10;Wna+Fphq9+A93Q+hEBHCPkUFJoQ6ldLnhiz6vquJo3d1jcUQZVNI3eAjwm0lh0kylRZLjgsGa9oY&#10;ym+HP6vAjnfZb7any/bMa/3EoZwYuirV67brOYhAbfiE3+1MKxglkzH8v4lPQC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7YpJwgAAAN0AAAAPAAAAAAAAAAAAAAAAAJ8C&#10;AABkcnMvZG93bnJldi54bWxQSwUGAAAAAAQABAD3AAAAjgMAAAAA&#10;">
                    <v:imagedata r:id="rId1375" o:title=""/>
                  </v:shape>
                </v:group>
                <v:group id="Group 5208" o:spid="_x0000_s1041" style="position:absolute;left:8921;top:645;width:2;height:79" coordorigin="8921,645" coordsize="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jTsUAAADdAAAADwAAAGRycy9kb3ducmV2LnhtbESPQYvCMBSE7wv+h/AE&#10;b2tapYtUo4ioeJCFVUG8PZpnW2xeShPb+u/NwsIeh5n5hlmselOJlhpXWlYQjyMQxJnVJecKLufd&#10;5wyE88gaK8uk4EUOVsvBxwJTbTv+ofbkcxEg7FJUUHhfp1K6rCCDbmxr4uDdbWPQB9nkUjfYBbip&#10;5CSKvqTBksNCgTVtCsoep6dRsO+wW0/jbXt83Dev2zn5vh5jUmo07NdzEJ56/x/+ax+0gmmU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3vY07FAAAA3QAA&#10;AA8AAAAAAAAAAAAAAAAAqgIAAGRycy9kb3ducmV2LnhtbFBLBQYAAAAABAAEAPoAAACcAwAAAAA=&#10;">
                  <v:shape id="Freeform 5209" o:spid="_x0000_s1042" style="position:absolute;left:8921;top:645;width:2;height:79;visibility:visible;mso-wrap-style:square;v-text-anchor:top" coordsize="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q3cMA&#10;AADdAAAADwAAAGRycy9kb3ducmV2LnhtbESPQYvCMBSE74L/ITzBm6a7YlmqUcpSwZOi7u750Tzb&#10;us1LaVKt/94IgsdhZr5hluve1OJKrassK/iYRiCIc6srLhT8nDaTLxDOI2usLZOCOzlYr4aDJSba&#10;3vhA16MvRICwS1BB6X2TSOnykgy6qW2Ig3e2rUEfZFtI3eItwE0tP6MolgYrDgslNvRdUv5/7IyC&#10;Lv7b2arT8Zl3F6LfNEv3WabUeNSnCxCeev8Ov9pbrWAWzWN4vglP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tq3cMAAADdAAAADwAAAAAAAAAAAAAAAACYAgAAZHJzL2Rv&#10;d25yZXYueG1sUEsFBgAAAAAEAAQA9QAAAIgDAAAAAA==&#10;" path="m,79l,e" filled="f" strokeweight=".1373mm">
                    <v:path arrowok="t" o:connecttype="custom" o:connectlocs="0,724;0,645" o:connectangles="0,0"/>
                  </v:shape>
                </v:group>
                <v:group id="Group 5210" o:spid="_x0000_s1043" style="position:absolute;left:8897;top:583;width:47;height:62" coordorigin="8897,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nFYoscAAADdAAAADwAAAGRycy9kb3ducmV2LnhtbESPQWvCQBSE7wX/w/IK&#10;3ppNlLSSZhWRKh5CoSqU3h7ZZxLMvg3ZbRL/fbdQ6HGYmW+YfDOZVgzUu8aygiSKQRCXVjdcKbic&#10;908rEM4ja2wtk4I7OdisZw85ZtqO/EHDyVciQNhlqKD2vsukdGVNBl1kO+LgXW1v0AfZV1L3OAa4&#10;aeUijp+lwYbDQo0d7Woqb6dvo+Aw4rhdJm9Dcbvu7l/n9P2zSEip+eO0fQXhafL/4b/2UStYxuk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nFYoscAAADd&#10;AAAADwAAAAAAAAAAAAAAAACqAgAAZHJzL2Rvd25yZXYueG1sUEsFBgAAAAAEAAQA+gAAAJ4DAAAA&#10;AA==&#10;">
                  <v:shape id="Freeform 5211" o:spid="_x0000_s1044" style="position:absolute;left:8897;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aET8IA&#10;AADdAAAADwAAAGRycy9kb3ducmV2LnhtbERPz2vCMBS+D/wfwhN2GZrOsVmqUUQQyg6Oqej10Tyb&#10;YvNSkky7/94cBI8f3+/5sretuJIPjWMF7+MMBHHldMO1gsN+M8pBhIissXVMCv4pwHIxeJljod2N&#10;f+m6i7VIIRwKVGBi7AopQ2XIYhi7jjhxZ+ctxgR9LbXHWwq3rZxk2Ze02HBqMNjR2lB12f1ZBd+l&#10;/inNOs/N0fS+fNvq0zREpV6H/WoGIlIfn+KHu9QKPrLPNDe9SU9A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poRPwgAAAN0AAAAPAAAAAAAAAAAAAAAAAJgCAABkcnMvZG93&#10;bnJldi54bWxQSwUGAAAAAAQABAD1AAAAhwMAAAAA&#10;" path="m24,l,62r47,l24,e" fillcolor="black" stroked="f">
                    <v:path arrowok="t" o:connecttype="custom" o:connectlocs="24,583;0,645;47,645;24,583" o:connectangles="0,0,0,0"/>
                  </v:shape>
                </v:group>
                <v:group id="Group 5212" o:spid="_x0000_s1045" style="position:absolute;left:8897;top:583;width:47;height:62" coordorigin="8897,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KJpS8cAAADdAAAADwAAAGRycy9kb3ducmV2LnhtbESPQWvCQBSE7wX/w/IK&#10;3ppNlJSaZhWRKh5CoSqU3h7ZZxLMvg3ZbRL/fbdQ6HGYmW+YfDOZVgzUu8aygiSKQRCXVjdcKbic&#10;908vIJxH1thaJgV3crBZzx5yzLQd+YOGk69EgLDLUEHtfZdJ6cqaDLrIdsTBu9reoA+yr6TucQxw&#10;08pFHD9Lgw2HhRo72tVU3k7fRsFhxHG7TN6G4nbd3b/O6ftnkZBS88dp+wrC0+T/w3/to1awjN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KJpS8cAAADd&#10;AAAADwAAAAAAAAAAAAAAAACqAgAAZHJzL2Rvd25yZXYueG1sUEsFBgAAAAAEAAQA+gAAAJ4DAAAA&#10;AA==&#10;">
                  <v:shape id="Freeform 5213" o:spid="_x0000_s1046" style="position:absolute;left:8897;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hmXMIA&#10;AADdAAAADwAAAGRycy9kb3ducmV2LnhtbERPy4rCMBTdD/gP4QruxlSFIh1jGYqDgitfoLtLc6ct&#10;09x0mtjWvzcLweXhvFfpYGrRUesqywpm0wgEcW51xYWC8+nncwnCeWSNtWVS8CAH6Xr0scJE254P&#10;1B19IUIIuwQVlN43iZQuL8mgm9qGOHC/tjXoA2wLqVvsQ7ip5TyKYmmw4tBQYkNZSfnf8W4U7Gy2&#10;vW1im/8/ll3T7++Xa68vSk3Gw/cXCE+Df4tf7p1WsIjisD+8CU9A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SGZcwgAAAN0AAAAPAAAAAAAAAAAAAAAAAJgCAABkcnMvZG93&#10;bnJldi54bWxQSwUGAAAAAAQABAD1AAAAhwMAAAAA&#10;" path="m24,l,62r47,l24,xe" filled="f" strokeweight=".1373mm">
                    <v:path arrowok="t" o:connecttype="custom" o:connectlocs="24,583;0,645;47,645;24,583" o:connectangles="0,0,0,0"/>
                  </v:shape>
                  <v:shape id="Picture 5214" o:spid="_x0000_s1047" type="#_x0000_t75" style="position:absolute;left:8870;top:797;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StHTGAAAA3QAAAA8AAABkcnMvZG93bnJldi54bWxEj9FqwkAURN8L/sNyhb7VTarYkLoRKbRI&#10;8cXYD7jNXpPo7t2Q3ZrUr3cLBR+HmTnDrNajNeJCvW8dK0hnCQjiyumWawVfh/enDIQPyBqNY1Lw&#10;Sx7WxeRhhbl2A+/pUoZaRAj7HBU0IXS5lL5qyKKfuY44ekfXWwxR9rXUPQ4Rbo18TpKltNhyXGiw&#10;o7eGqnP5YxVcP09+/5Ihp5m5lt+L7e5jbnZKPU7HzSuIQGO4h//bW61gnixT+HsTn4As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VK0dMYAAADdAAAADwAAAAAAAAAAAAAA&#10;AACfAgAAZHJzL2Rvd25yZXYueG1sUEsFBgAAAAAEAAQA9wAAAJIDAAAAAA==&#10;">
                    <v:imagedata r:id="rId1369" o:title=""/>
                  </v:shape>
                </v:group>
                <v:group id="Group 5215" o:spid="_x0000_s1048" style="position:absolute;left:8897;top:724;width:47;height:62" coordorigin="8897,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Goxh8cAAADd&#10;AAAADwAAAAAAAAAAAAAAAACqAgAAZHJzL2Rvd25yZXYueG1sUEsFBgAAAAAEAAQA+gAAAJ4DAAAA&#10;AA==&#10;">
                  <v:shape id="Freeform 5216" o:spid="_x0000_s1049" style="position:absolute;left:8897;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7cg8QA&#10;AADdAAAADwAAAGRycy9kb3ducmV2LnhtbESPQWsCMRSE70L/Q3iFXkSzVtBlNUoRhKUHRS31+tg8&#10;N0s3L0uS6vbfN4LgcZiZb5jluretuJIPjWMFk3EGgrhyuuFawddpO8pBhIissXVMCv4owHr1Mlhi&#10;od2ND3Q9xlokCIcCFZgYu0LKUBmyGMauI07exXmLMUlfS+3xluC2le9ZNpMWG04LBjvaGKp+jr9W&#10;wWep96XZ5Ln5Nr0vhzt9noeo1Ntr/7EAEamPz/CjXWoF02w2hfub9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u3IPEAAAA3QAAAA8AAAAAAAAAAAAAAAAAmAIAAGRycy9k&#10;b3ducmV2LnhtbFBLBQYAAAAABAAEAPUAAACJAwAAAAA=&#10;" path="m47,l,,24,62,47,e" fillcolor="black" stroked="f">
                    <v:path arrowok="t" o:connecttype="custom" o:connectlocs="47,724;0,724;24,786;47,724" o:connectangles="0,0,0,0"/>
                  </v:shape>
                </v:group>
                <v:group id="Group 5217" o:spid="_x0000_s1050" style="position:absolute;left:8897;top:724;width:47;height:62" coordorigin="8897,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8MaMcAAADdAAAADwAAAGRycy9kb3ducmV2LnhtbESPQWvCQBSE7wX/w/IK&#10;3ppNtA2SZhWRKh5CoSqU3h7ZZxLMvg3ZbRL/fbdQ6HGYmW+YfDOZVgzUu8aygiSKQRCXVjdcKbic&#10;908rEM4ja2wtk4I7OdisZw85ZtqO/EHDyVciQNhlqKD2vsukdGVNBl1kO+LgXW1v0AfZV1L3OAa4&#10;aeUijlNpsOGwUGNHu5rK2+nbKDiMOG6XydtQ3K67+9f55f2zSEip+eO0fQXhafL/4b/2UStYxukz&#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M8MaMcAAADd&#10;AAAADwAAAAAAAAAAAAAAAACqAgAAZHJzL2Rvd25yZXYueG1sUEsFBgAAAAAEAAQA+gAAAJ4DAAAA&#10;AA==&#10;">
                  <v:shape id="Freeform 5218" o:spid="_x0000_s1051" style="position:absolute;left:8897;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FxMYA&#10;AADdAAAADwAAAGRycy9kb3ducmV2LnhtbESPT2vCQBTE70K/w/IKvemmlgZJXaWESgM9qRXa2yP7&#10;TILZt2l28+/bdwXB4zAzv2HW29HUoqfWVZYVPC8iEMS51RUXCr6Pu/kKhPPIGmvLpGAiB9vNw2yN&#10;ibYD76k/+EIECLsEFZTeN4mULi/JoFvYhjh4Z9sa9EG2hdQtDgFuarmMolgarDgslNhQWlJ+OXRG&#10;QWbTz9+P2OZ/06pvhq/u9DPok1JPj+P7GwhPo7+Hb+1MK3iJ4le4vglPQG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j/FxMYAAADdAAAADwAAAAAAAAAAAAAAAACYAgAAZHJz&#10;L2Rvd25yZXYueG1sUEsFBgAAAAAEAAQA9QAAAIsDAAAAAA==&#10;" path="m24,62l47,,,,24,62xe" filled="f" strokeweight=".1373mm">
                    <v:path arrowok="t" o:connecttype="custom" o:connectlocs="24,786;47,724;0,724;24,786" o:connectangles="0,0,0,0"/>
                  </v:shape>
                  <v:shape id="Picture 5219" o:spid="_x0000_s1052" type="#_x0000_t75" style="position:absolute;left:8967;top:735;width:121;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vY2HHAAAA3QAAAA8AAABkcnMvZG93bnJldi54bWxEj0FLAzEUhO+C/yE8wYvYpGpDWZuWKgj1&#10;Uti2B3t7bF43i5uXdRO36783gtDjMDPfMIvV6FsxUB+bwAamEwWCuAq24drAYf92PwcRE7LFNjAZ&#10;+KEIq+X11QILG85c0rBLtcgQjgUacCl1hZSxcuQxTkJHnL1T6D2mLPta2h7PGe5b+aCUlh4bzgsO&#10;O3p1VH3uvr2Bl+Hk7o4faj9s3vX4tN2WXzNdGnN7M66fQSQa0yX8395YA49Ka/h7k5+AXP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DvY2HHAAAA3QAAAA8AAAAAAAAAAAAA&#10;AAAAnwIAAGRycy9kb3ducmV2LnhtbFBLBQYAAAAABAAEAPcAAACTAwAAAAA=&#10;">
                    <v:imagedata r:id="rId1359" o:title=""/>
                  </v:shape>
                </v:group>
                <w10:wrap anchorx="page"/>
              </v:group>
            </w:pict>
          </mc:Fallback>
        </mc:AlternateContent>
      </w:r>
      <w:r w:rsidRPr="00B72469">
        <w:rPr>
          <w:rFonts w:ascii="Times New Roman" w:hAnsi="Times New Roman" w:cs="Times New Roman"/>
          <w:noProof/>
        </w:rPr>
        <mc:AlternateContent>
          <mc:Choice Requires="wpg">
            <w:drawing>
              <wp:anchor distT="0" distB="0" distL="114300" distR="114300" simplePos="0" relativeHeight="251857920" behindDoc="1" locked="0" layoutInCell="1" allowOverlap="1" wp14:anchorId="0AFED548" wp14:editId="0AFED549">
                <wp:simplePos x="0" y="0"/>
                <wp:positionH relativeFrom="page">
                  <wp:posOffset>5815965</wp:posOffset>
                </wp:positionH>
                <wp:positionV relativeFrom="paragraph">
                  <wp:posOffset>207645</wp:posOffset>
                </wp:positionV>
                <wp:extent cx="182880" cy="417195"/>
                <wp:effectExtent l="5715" t="0" r="1905" b="0"/>
                <wp:wrapNone/>
                <wp:docPr id="5252" name="Group 52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417195"/>
                          <a:chOff x="9159" y="327"/>
                          <a:chExt cx="288" cy="657"/>
                        </a:xfrm>
                      </wpg:grpSpPr>
                      <wpg:grpSp>
                        <wpg:cNvPr id="5253" name="Group 5221"/>
                        <wpg:cNvGrpSpPr>
                          <a:grpSpLocks/>
                        </wpg:cNvGrpSpPr>
                        <wpg:grpSpPr bwMode="auto">
                          <a:xfrm>
                            <a:off x="9163" y="435"/>
                            <a:ext cx="79" cy="84"/>
                            <a:chOff x="9163" y="435"/>
                            <a:chExt cx="79" cy="84"/>
                          </a:xfrm>
                        </wpg:grpSpPr>
                        <wps:wsp>
                          <wps:cNvPr id="5254" name="Freeform 5222"/>
                          <wps:cNvSpPr>
                            <a:spLocks/>
                          </wps:cNvSpPr>
                          <wps:spPr bwMode="auto">
                            <a:xfrm>
                              <a:off x="9163" y="435"/>
                              <a:ext cx="79" cy="84"/>
                            </a:xfrm>
                            <a:custGeom>
                              <a:avLst/>
                              <a:gdLst>
                                <a:gd name="T0" fmla="+- 0 9242 9163"/>
                                <a:gd name="T1" fmla="*/ T0 w 79"/>
                                <a:gd name="T2" fmla="+- 0 435 435"/>
                                <a:gd name="T3" fmla="*/ 435 h 84"/>
                                <a:gd name="T4" fmla="+- 0 9175 9163"/>
                                <a:gd name="T5" fmla="*/ T4 w 79"/>
                                <a:gd name="T6" fmla="+- 0 470 435"/>
                                <a:gd name="T7" fmla="*/ 470 h 84"/>
                                <a:gd name="T8" fmla="+- 0 9163 9163"/>
                                <a:gd name="T9" fmla="*/ T8 w 79"/>
                                <a:gd name="T10" fmla="+- 0 506 435"/>
                                <a:gd name="T11" fmla="*/ 506 h 84"/>
                                <a:gd name="T12" fmla="+- 0 9182 9163"/>
                                <a:gd name="T13" fmla="*/ T12 w 79"/>
                                <a:gd name="T14" fmla="+- 0 519 435"/>
                                <a:gd name="T15" fmla="*/ 519 h 84"/>
                                <a:gd name="T16" fmla="+- 0 9198 9163"/>
                                <a:gd name="T17" fmla="*/ T16 w 79"/>
                                <a:gd name="T18" fmla="+- 0 517 435"/>
                                <a:gd name="T19" fmla="*/ 517 h 84"/>
                                <a:gd name="T20" fmla="+- 0 9204 9163"/>
                                <a:gd name="T21" fmla="*/ T20 w 79"/>
                                <a:gd name="T22" fmla="+- 0 503 435"/>
                                <a:gd name="T23" fmla="*/ 503 h 84"/>
                                <a:gd name="T24" fmla="+- 0 9214 9163"/>
                                <a:gd name="T25" fmla="*/ T24 w 79"/>
                                <a:gd name="T26" fmla="+- 0 480 435"/>
                                <a:gd name="T27" fmla="*/ 480 h 84"/>
                                <a:gd name="T28" fmla="+- 0 9225 9163"/>
                                <a:gd name="T29" fmla="*/ T28 w 79"/>
                                <a:gd name="T30" fmla="+- 0 456 435"/>
                                <a:gd name="T31" fmla="*/ 456 h 84"/>
                                <a:gd name="T32" fmla="+- 0 9236 9163"/>
                                <a:gd name="T33" fmla="*/ T32 w 79"/>
                                <a:gd name="T34" fmla="+- 0 438 435"/>
                                <a:gd name="T35" fmla="*/ 438 h 84"/>
                                <a:gd name="T36" fmla="+- 0 9242 9163"/>
                                <a:gd name="T37" fmla="*/ T36 w 79"/>
                                <a:gd name="T38" fmla="+- 0 435 435"/>
                                <a:gd name="T39"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9" h="84">
                                  <a:moveTo>
                                    <a:pt x="79" y="0"/>
                                  </a:moveTo>
                                  <a:lnTo>
                                    <a:pt x="12" y="35"/>
                                  </a:lnTo>
                                  <a:lnTo>
                                    <a:pt x="0" y="71"/>
                                  </a:lnTo>
                                  <a:lnTo>
                                    <a:pt x="19" y="84"/>
                                  </a:lnTo>
                                  <a:lnTo>
                                    <a:pt x="35" y="82"/>
                                  </a:lnTo>
                                  <a:lnTo>
                                    <a:pt x="41" y="68"/>
                                  </a:lnTo>
                                  <a:lnTo>
                                    <a:pt x="51" y="45"/>
                                  </a:lnTo>
                                  <a:lnTo>
                                    <a:pt x="62" y="21"/>
                                  </a:lnTo>
                                  <a:lnTo>
                                    <a:pt x="73" y="3"/>
                                  </a:lnTo>
                                  <a:lnTo>
                                    <a:pt x="79"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55" name="Group 5223"/>
                        <wpg:cNvGrpSpPr>
                          <a:grpSpLocks/>
                        </wpg:cNvGrpSpPr>
                        <wpg:grpSpPr bwMode="auto">
                          <a:xfrm>
                            <a:off x="9308" y="435"/>
                            <a:ext cx="79" cy="84"/>
                            <a:chOff x="9308" y="435"/>
                            <a:chExt cx="79" cy="84"/>
                          </a:xfrm>
                        </wpg:grpSpPr>
                        <wps:wsp>
                          <wps:cNvPr id="5256" name="Freeform 5224"/>
                          <wps:cNvSpPr>
                            <a:spLocks/>
                          </wps:cNvSpPr>
                          <wps:spPr bwMode="auto">
                            <a:xfrm>
                              <a:off x="9308" y="435"/>
                              <a:ext cx="79" cy="84"/>
                            </a:xfrm>
                            <a:custGeom>
                              <a:avLst/>
                              <a:gdLst>
                                <a:gd name="T0" fmla="+- 0 9308 9308"/>
                                <a:gd name="T1" fmla="*/ T0 w 79"/>
                                <a:gd name="T2" fmla="+- 0 435 435"/>
                                <a:gd name="T3" fmla="*/ 435 h 84"/>
                                <a:gd name="T4" fmla="+- 0 9346 9308"/>
                                <a:gd name="T5" fmla="*/ T4 w 79"/>
                                <a:gd name="T6" fmla="+- 0 503 435"/>
                                <a:gd name="T7" fmla="*/ 503 h 84"/>
                                <a:gd name="T8" fmla="+- 0 9352 9308"/>
                                <a:gd name="T9" fmla="*/ T8 w 79"/>
                                <a:gd name="T10" fmla="+- 0 517 435"/>
                                <a:gd name="T11" fmla="*/ 517 h 84"/>
                                <a:gd name="T12" fmla="+- 0 9368 9308"/>
                                <a:gd name="T13" fmla="*/ T12 w 79"/>
                                <a:gd name="T14" fmla="+- 0 519 435"/>
                                <a:gd name="T15" fmla="*/ 519 h 84"/>
                                <a:gd name="T16" fmla="+- 0 9387 9308"/>
                                <a:gd name="T17" fmla="*/ T16 w 79"/>
                                <a:gd name="T18" fmla="+- 0 506 435"/>
                                <a:gd name="T19" fmla="*/ 506 h 84"/>
                                <a:gd name="T20" fmla="+- 0 9384 9308"/>
                                <a:gd name="T21" fmla="*/ T20 w 79"/>
                                <a:gd name="T22" fmla="+- 0 488 435"/>
                                <a:gd name="T23" fmla="*/ 488 h 84"/>
                                <a:gd name="T24" fmla="+- 0 9375 9308"/>
                                <a:gd name="T25" fmla="*/ T24 w 79"/>
                                <a:gd name="T26" fmla="+- 0 470 435"/>
                                <a:gd name="T27" fmla="*/ 470 h 84"/>
                                <a:gd name="T28" fmla="+- 0 9353 9308"/>
                                <a:gd name="T29" fmla="*/ T28 w 79"/>
                                <a:gd name="T30" fmla="+- 0 450 435"/>
                                <a:gd name="T31" fmla="*/ 450 h 84"/>
                                <a:gd name="T32" fmla="+- 0 9332 9308"/>
                                <a:gd name="T33" fmla="*/ T32 w 79"/>
                                <a:gd name="T34" fmla="+- 0 439 435"/>
                                <a:gd name="T35" fmla="*/ 439 h 84"/>
                                <a:gd name="T36" fmla="+- 0 9315 9308"/>
                                <a:gd name="T37" fmla="*/ T36 w 79"/>
                                <a:gd name="T38" fmla="+- 0 435 435"/>
                                <a:gd name="T39" fmla="*/ 435 h 84"/>
                                <a:gd name="T40" fmla="+- 0 9308 9308"/>
                                <a:gd name="T41" fmla="*/ T40 w 79"/>
                                <a:gd name="T42" fmla="+- 0 435 435"/>
                                <a:gd name="T43" fmla="*/ 435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9" h="84">
                                  <a:moveTo>
                                    <a:pt x="0" y="0"/>
                                  </a:moveTo>
                                  <a:lnTo>
                                    <a:pt x="38" y="68"/>
                                  </a:lnTo>
                                  <a:lnTo>
                                    <a:pt x="44" y="82"/>
                                  </a:lnTo>
                                  <a:lnTo>
                                    <a:pt x="60" y="84"/>
                                  </a:lnTo>
                                  <a:lnTo>
                                    <a:pt x="79" y="71"/>
                                  </a:lnTo>
                                  <a:lnTo>
                                    <a:pt x="76" y="53"/>
                                  </a:lnTo>
                                  <a:lnTo>
                                    <a:pt x="67" y="35"/>
                                  </a:lnTo>
                                  <a:lnTo>
                                    <a:pt x="45" y="15"/>
                                  </a:lnTo>
                                  <a:lnTo>
                                    <a:pt x="24" y="4"/>
                                  </a:lnTo>
                                  <a:lnTo>
                                    <a:pt x="7" y="0"/>
                                  </a:lnTo>
                                  <a:lnTo>
                                    <a:pt x="0"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57" name="Group 5225"/>
                        <wpg:cNvGrpSpPr>
                          <a:grpSpLocks/>
                        </wpg:cNvGrpSpPr>
                        <wpg:grpSpPr bwMode="auto">
                          <a:xfrm>
                            <a:off x="9201" y="426"/>
                            <a:ext cx="149" cy="134"/>
                            <a:chOff x="9201" y="426"/>
                            <a:chExt cx="149" cy="134"/>
                          </a:xfrm>
                        </wpg:grpSpPr>
                        <wps:wsp>
                          <wps:cNvPr id="5258" name="Freeform 5226"/>
                          <wps:cNvSpPr>
                            <a:spLocks/>
                          </wps:cNvSpPr>
                          <wps:spPr bwMode="auto">
                            <a:xfrm>
                              <a:off x="9201" y="426"/>
                              <a:ext cx="149" cy="134"/>
                            </a:xfrm>
                            <a:custGeom>
                              <a:avLst/>
                              <a:gdLst>
                                <a:gd name="T0" fmla="+- 0 9248 9201"/>
                                <a:gd name="T1" fmla="*/ T0 w 149"/>
                                <a:gd name="T2" fmla="+- 0 426 426"/>
                                <a:gd name="T3" fmla="*/ 426 h 134"/>
                                <a:gd name="T4" fmla="+- 0 9206 9201"/>
                                <a:gd name="T5" fmla="*/ T4 w 149"/>
                                <a:gd name="T6" fmla="+- 0 490 426"/>
                                <a:gd name="T7" fmla="*/ 490 h 134"/>
                                <a:gd name="T8" fmla="+- 0 9201 9201"/>
                                <a:gd name="T9" fmla="*/ T8 w 149"/>
                                <a:gd name="T10" fmla="+- 0 537 426"/>
                                <a:gd name="T11" fmla="*/ 537 h 134"/>
                                <a:gd name="T12" fmla="+- 0 9207 9201"/>
                                <a:gd name="T13" fmla="*/ T12 w 149"/>
                                <a:gd name="T14" fmla="+- 0 541 426"/>
                                <a:gd name="T15" fmla="*/ 541 h 134"/>
                                <a:gd name="T16" fmla="+- 0 9221 9201"/>
                                <a:gd name="T17" fmla="*/ T16 w 149"/>
                                <a:gd name="T18" fmla="+- 0 548 426"/>
                                <a:gd name="T19" fmla="*/ 548 h 134"/>
                                <a:gd name="T20" fmla="+- 0 9241 9201"/>
                                <a:gd name="T21" fmla="*/ T20 w 149"/>
                                <a:gd name="T22" fmla="+- 0 554 426"/>
                                <a:gd name="T23" fmla="*/ 554 h 134"/>
                                <a:gd name="T24" fmla="+- 0 9269 9201"/>
                                <a:gd name="T25" fmla="*/ T24 w 149"/>
                                <a:gd name="T26" fmla="+- 0 559 426"/>
                                <a:gd name="T27" fmla="*/ 559 h 134"/>
                                <a:gd name="T28" fmla="+- 0 9303 9201"/>
                                <a:gd name="T29" fmla="*/ T28 w 149"/>
                                <a:gd name="T30" fmla="+- 0 560 426"/>
                                <a:gd name="T31" fmla="*/ 560 h 134"/>
                                <a:gd name="T32" fmla="+- 0 9328 9201"/>
                                <a:gd name="T33" fmla="*/ T32 w 149"/>
                                <a:gd name="T34" fmla="+- 0 551 426"/>
                                <a:gd name="T35" fmla="*/ 551 h 134"/>
                                <a:gd name="T36" fmla="+- 0 9344 9201"/>
                                <a:gd name="T37" fmla="*/ T36 w 149"/>
                                <a:gd name="T38" fmla="+- 0 541 426"/>
                                <a:gd name="T39" fmla="*/ 541 h 134"/>
                                <a:gd name="T40" fmla="+- 0 9350 9201"/>
                                <a:gd name="T41" fmla="*/ T40 w 149"/>
                                <a:gd name="T42" fmla="+- 0 537 426"/>
                                <a:gd name="T43" fmla="*/ 537 h 134"/>
                                <a:gd name="T44" fmla="+- 0 9350 9201"/>
                                <a:gd name="T45" fmla="*/ T44 w 149"/>
                                <a:gd name="T46" fmla="+- 0 532 426"/>
                                <a:gd name="T47" fmla="*/ 532 h 134"/>
                                <a:gd name="T48" fmla="+- 0 9324 9201"/>
                                <a:gd name="T49" fmla="*/ T48 w 149"/>
                                <a:gd name="T50" fmla="+- 0 458 426"/>
                                <a:gd name="T51" fmla="*/ 458 h 134"/>
                                <a:gd name="T52" fmla="+- 0 9248 9201"/>
                                <a:gd name="T53" fmla="*/ T52 w 149"/>
                                <a:gd name="T54" fmla="+- 0 426 426"/>
                                <a:gd name="T55" fmla="*/ 426 h 1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49" h="134">
                                  <a:moveTo>
                                    <a:pt x="47" y="0"/>
                                  </a:moveTo>
                                  <a:lnTo>
                                    <a:pt x="5" y="64"/>
                                  </a:lnTo>
                                  <a:lnTo>
                                    <a:pt x="0" y="111"/>
                                  </a:lnTo>
                                  <a:lnTo>
                                    <a:pt x="6" y="115"/>
                                  </a:lnTo>
                                  <a:lnTo>
                                    <a:pt x="20" y="122"/>
                                  </a:lnTo>
                                  <a:lnTo>
                                    <a:pt x="40" y="128"/>
                                  </a:lnTo>
                                  <a:lnTo>
                                    <a:pt x="68" y="133"/>
                                  </a:lnTo>
                                  <a:lnTo>
                                    <a:pt x="102" y="134"/>
                                  </a:lnTo>
                                  <a:lnTo>
                                    <a:pt x="127" y="125"/>
                                  </a:lnTo>
                                  <a:lnTo>
                                    <a:pt x="143" y="115"/>
                                  </a:lnTo>
                                  <a:lnTo>
                                    <a:pt x="149" y="111"/>
                                  </a:lnTo>
                                  <a:lnTo>
                                    <a:pt x="149" y="106"/>
                                  </a:lnTo>
                                  <a:lnTo>
                                    <a:pt x="123" y="32"/>
                                  </a:lnTo>
                                  <a:lnTo>
                                    <a:pt x="47"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59" name="Group 5227"/>
                        <wpg:cNvGrpSpPr>
                          <a:grpSpLocks/>
                        </wpg:cNvGrpSpPr>
                        <wpg:grpSpPr bwMode="auto">
                          <a:xfrm>
                            <a:off x="9218" y="331"/>
                            <a:ext cx="115" cy="115"/>
                            <a:chOff x="9218" y="331"/>
                            <a:chExt cx="115" cy="115"/>
                          </a:xfrm>
                        </wpg:grpSpPr>
                        <wps:wsp>
                          <wps:cNvPr id="5260" name="Freeform 5228"/>
                          <wps:cNvSpPr>
                            <a:spLocks/>
                          </wps:cNvSpPr>
                          <wps:spPr bwMode="auto">
                            <a:xfrm>
                              <a:off x="9218" y="331"/>
                              <a:ext cx="115" cy="115"/>
                            </a:xfrm>
                            <a:custGeom>
                              <a:avLst/>
                              <a:gdLst>
                                <a:gd name="T0" fmla="+- 0 9274 9218"/>
                                <a:gd name="T1" fmla="*/ T0 w 115"/>
                                <a:gd name="T2" fmla="+- 0 331 331"/>
                                <a:gd name="T3" fmla="*/ 331 h 115"/>
                                <a:gd name="T4" fmla="+- 0 9252 9218"/>
                                <a:gd name="T5" fmla="*/ T4 w 115"/>
                                <a:gd name="T6" fmla="+- 0 336 331"/>
                                <a:gd name="T7" fmla="*/ 336 h 115"/>
                                <a:gd name="T8" fmla="+- 0 9234 9218"/>
                                <a:gd name="T9" fmla="*/ T8 w 115"/>
                                <a:gd name="T10" fmla="+- 0 348 331"/>
                                <a:gd name="T11" fmla="*/ 348 h 115"/>
                                <a:gd name="T12" fmla="+- 0 9222 9218"/>
                                <a:gd name="T13" fmla="*/ T12 w 115"/>
                                <a:gd name="T14" fmla="+- 0 366 331"/>
                                <a:gd name="T15" fmla="*/ 366 h 115"/>
                                <a:gd name="T16" fmla="+- 0 9218 9218"/>
                                <a:gd name="T17" fmla="*/ T16 w 115"/>
                                <a:gd name="T18" fmla="+- 0 388 331"/>
                                <a:gd name="T19" fmla="*/ 388 h 115"/>
                                <a:gd name="T20" fmla="+- 0 9218 9218"/>
                                <a:gd name="T21" fmla="*/ T20 w 115"/>
                                <a:gd name="T22" fmla="+- 0 392 331"/>
                                <a:gd name="T23" fmla="*/ 392 h 115"/>
                                <a:gd name="T24" fmla="+- 0 9223 9218"/>
                                <a:gd name="T25" fmla="*/ T24 w 115"/>
                                <a:gd name="T26" fmla="+- 0 413 331"/>
                                <a:gd name="T27" fmla="*/ 413 h 115"/>
                                <a:gd name="T28" fmla="+- 0 9236 9218"/>
                                <a:gd name="T29" fmla="*/ T28 w 115"/>
                                <a:gd name="T30" fmla="+- 0 430 331"/>
                                <a:gd name="T31" fmla="*/ 430 h 115"/>
                                <a:gd name="T32" fmla="+- 0 9255 9218"/>
                                <a:gd name="T33" fmla="*/ T32 w 115"/>
                                <a:gd name="T34" fmla="+- 0 441 331"/>
                                <a:gd name="T35" fmla="*/ 441 h 115"/>
                                <a:gd name="T36" fmla="+- 0 9278 9218"/>
                                <a:gd name="T37" fmla="*/ T36 w 115"/>
                                <a:gd name="T38" fmla="+- 0 445 331"/>
                                <a:gd name="T39" fmla="*/ 445 h 115"/>
                                <a:gd name="T40" fmla="+- 0 9300 9218"/>
                                <a:gd name="T41" fmla="*/ T40 w 115"/>
                                <a:gd name="T42" fmla="+- 0 440 331"/>
                                <a:gd name="T43" fmla="*/ 440 h 115"/>
                                <a:gd name="T44" fmla="+- 0 9317 9218"/>
                                <a:gd name="T45" fmla="*/ T44 w 115"/>
                                <a:gd name="T46" fmla="+- 0 427 331"/>
                                <a:gd name="T47" fmla="*/ 427 h 115"/>
                                <a:gd name="T48" fmla="+- 0 9328 9218"/>
                                <a:gd name="T49" fmla="*/ T48 w 115"/>
                                <a:gd name="T50" fmla="+- 0 409 331"/>
                                <a:gd name="T51" fmla="*/ 409 h 115"/>
                                <a:gd name="T52" fmla="+- 0 9332 9218"/>
                                <a:gd name="T53" fmla="*/ T52 w 115"/>
                                <a:gd name="T54" fmla="+- 0 386 331"/>
                                <a:gd name="T55" fmla="*/ 386 h 115"/>
                                <a:gd name="T56" fmla="+- 0 9327 9218"/>
                                <a:gd name="T57" fmla="*/ T56 w 115"/>
                                <a:gd name="T58" fmla="+- 0 364 331"/>
                                <a:gd name="T59" fmla="*/ 364 h 115"/>
                                <a:gd name="T60" fmla="+- 0 9315 9218"/>
                                <a:gd name="T61" fmla="*/ T60 w 115"/>
                                <a:gd name="T62" fmla="+- 0 347 331"/>
                                <a:gd name="T63" fmla="*/ 347 h 115"/>
                                <a:gd name="T64" fmla="+- 0 9296 9218"/>
                                <a:gd name="T65" fmla="*/ T64 w 115"/>
                                <a:gd name="T66" fmla="+- 0 335 331"/>
                                <a:gd name="T67" fmla="*/ 335 h 115"/>
                                <a:gd name="T68" fmla="+- 0 9274 9218"/>
                                <a:gd name="T69" fmla="*/ T68 w 115"/>
                                <a:gd name="T70" fmla="+- 0 331 331"/>
                                <a:gd name="T71" fmla="*/ 331 h 1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5" h="115">
                                  <a:moveTo>
                                    <a:pt x="56" y="0"/>
                                  </a:moveTo>
                                  <a:lnTo>
                                    <a:pt x="34" y="5"/>
                                  </a:lnTo>
                                  <a:lnTo>
                                    <a:pt x="16" y="17"/>
                                  </a:lnTo>
                                  <a:lnTo>
                                    <a:pt x="4" y="35"/>
                                  </a:lnTo>
                                  <a:lnTo>
                                    <a:pt x="0" y="57"/>
                                  </a:lnTo>
                                  <a:lnTo>
                                    <a:pt x="0" y="61"/>
                                  </a:lnTo>
                                  <a:lnTo>
                                    <a:pt x="5" y="82"/>
                                  </a:lnTo>
                                  <a:lnTo>
                                    <a:pt x="18" y="99"/>
                                  </a:lnTo>
                                  <a:lnTo>
                                    <a:pt x="37" y="110"/>
                                  </a:lnTo>
                                  <a:lnTo>
                                    <a:pt x="60" y="114"/>
                                  </a:lnTo>
                                  <a:lnTo>
                                    <a:pt x="82" y="109"/>
                                  </a:lnTo>
                                  <a:lnTo>
                                    <a:pt x="99" y="96"/>
                                  </a:lnTo>
                                  <a:lnTo>
                                    <a:pt x="110" y="78"/>
                                  </a:lnTo>
                                  <a:lnTo>
                                    <a:pt x="114" y="55"/>
                                  </a:lnTo>
                                  <a:lnTo>
                                    <a:pt x="109" y="33"/>
                                  </a:lnTo>
                                  <a:lnTo>
                                    <a:pt x="97" y="16"/>
                                  </a:lnTo>
                                  <a:lnTo>
                                    <a:pt x="78" y="4"/>
                                  </a:lnTo>
                                  <a:lnTo>
                                    <a:pt x="5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61" name="Picture 5229"/>
                            <pic:cNvPicPr>
                              <a:picLocks noChangeAspect="1" noChangeArrowheads="1"/>
                            </pic:cNvPicPr>
                          </pic:nvPicPr>
                          <pic:blipFill>
                            <a:blip r:embed="rId1360">
                              <a:extLst>
                                <a:ext uri="{28A0092B-C50C-407E-A947-70E740481C1C}">
                                  <a14:useLocalDpi xmlns:a14="http://schemas.microsoft.com/office/drawing/2010/main" val="0"/>
                                </a:ext>
                              </a:extLst>
                            </a:blip>
                            <a:srcRect/>
                            <a:stretch>
                              <a:fillRect/>
                            </a:stretch>
                          </pic:blipFill>
                          <pic:spPr bwMode="auto">
                            <a:xfrm>
                              <a:off x="9167"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62" name="Picture 5230"/>
                            <pic:cNvPicPr>
                              <a:picLocks noChangeAspect="1" noChangeArrowheads="1"/>
                            </pic:cNvPicPr>
                          </pic:nvPicPr>
                          <pic:blipFill>
                            <a:blip r:embed="rId1361">
                              <a:extLst>
                                <a:ext uri="{28A0092B-C50C-407E-A947-70E740481C1C}">
                                  <a14:useLocalDpi xmlns:a14="http://schemas.microsoft.com/office/drawing/2010/main" val="0"/>
                                </a:ext>
                              </a:extLst>
                            </a:blip>
                            <a:srcRect/>
                            <a:stretch>
                              <a:fillRect/>
                            </a:stretch>
                          </pic:blipFill>
                          <pic:spPr bwMode="auto">
                            <a:xfrm>
                              <a:off x="9316" y="445"/>
                              <a:ext cx="67" cy="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63" name="Picture 5231"/>
                            <pic:cNvPicPr>
                              <a:picLocks noChangeAspect="1" noChangeArrowheads="1"/>
                            </pic:cNvPicPr>
                          </pic:nvPicPr>
                          <pic:blipFill>
                            <a:blip r:embed="rId1362">
                              <a:extLst>
                                <a:ext uri="{28A0092B-C50C-407E-A947-70E740481C1C}">
                                  <a14:useLocalDpi xmlns:a14="http://schemas.microsoft.com/office/drawing/2010/main" val="0"/>
                                </a:ext>
                              </a:extLst>
                            </a:blip>
                            <a:srcRect/>
                            <a:stretch>
                              <a:fillRect/>
                            </a:stretch>
                          </pic:blipFill>
                          <pic:spPr bwMode="auto">
                            <a:xfrm>
                              <a:off x="9208" y="436"/>
                              <a:ext cx="135" cy="1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264" name="Group 5232"/>
                        <wpg:cNvGrpSpPr>
                          <a:grpSpLocks/>
                        </wpg:cNvGrpSpPr>
                        <wpg:grpSpPr bwMode="auto">
                          <a:xfrm>
                            <a:off x="9237" y="424"/>
                            <a:ext cx="76" cy="38"/>
                            <a:chOff x="9237" y="424"/>
                            <a:chExt cx="76" cy="38"/>
                          </a:xfrm>
                        </wpg:grpSpPr>
                        <wps:wsp>
                          <wps:cNvPr id="5265" name="Freeform 5233"/>
                          <wps:cNvSpPr>
                            <a:spLocks/>
                          </wps:cNvSpPr>
                          <wps:spPr bwMode="auto">
                            <a:xfrm>
                              <a:off x="9237" y="424"/>
                              <a:ext cx="76" cy="38"/>
                            </a:xfrm>
                            <a:custGeom>
                              <a:avLst/>
                              <a:gdLst>
                                <a:gd name="T0" fmla="+- 0 9273 9237"/>
                                <a:gd name="T1" fmla="*/ T0 w 76"/>
                                <a:gd name="T2" fmla="+- 0 424 424"/>
                                <a:gd name="T3" fmla="*/ 424 h 38"/>
                                <a:gd name="T4" fmla="+- 0 9247 9237"/>
                                <a:gd name="T5" fmla="*/ T4 w 76"/>
                                <a:gd name="T6" fmla="+- 0 429 424"/>
                                <a:gd name="T7" fmla="*/ 429 h 38"/>
                                <a:gd name="T8" fmla="+- 0 9237 9237"/>
                                <a:gd name="T9" fmla="*/ T8 w 76"/>
                                <a:gd name="T10" fmla="+- 0 439 424"/>
                                <a:gd name="T11" fmla="*/ 439 h 38"/>
                                <a:gd name="T12" fmla="+- 0 9241 9237"/>
                                <a:gd name="T13" fmla="*/ T12 w 76"/>
                                <a:gd name="T14" fmla="+- 0 448 424"/>
                                <a:gd name="T15" fmla="*/ 448 h 38"/>
                                <a:gd name="T16" fmla="+- 0 9257 9237"/>
                                <a:gd name="T17" fmla="*/ T16 w 76"/>
                                <a:gd name="T18" fmla="+- 0 458 424"/>
                                <a:gd name="T19" fmla="*/ 458 h 38"/>
                                <a:gd name="T20" fmla="+- 0 9286 9237"/>
                                <a:gd name="T21" fmla="*/ T20 w 76"/>
                                <a:gd name="T22" fmla="+- 0 462 424"/>
                                <a:gd name="T23" fmla="*/ 462 h 38"/>
                                <a:gd name="T24" fmla="+- 0 9307 9237"/>
                                <a:gd name="T25" fmla="*/ T24 w 76"/>
                                <a:gd name="T26" fmla="+- 0 452 424"/>
                                <a:gd name="T27" fmla="*/ 452 h 38"/>
                                <a:gd name="T28" fmla="+- 0 9313 9237"/>
                                <a:gd name="T29" fmla="*/ T28 w 76"/>
                                <a:gd name="T30" fmla="+- 0 438 424"/>
                                <a:gd name="T31" fmla="*/ 438 h 38"/>
                                <a:gd name="T32" fmla="+- 0 9300 9237"/>
                                <a:gd name="T33" fmla="*/ T32 w 76"/>
                                <a:gd name="T34" fmla="+- 0 428 424"/>
                                <a:gd name="T35" fmla="*/ 428 h 38"/>
                                <a:gd name="T36" fmla="+- 0 9273 9237"/>
                                <a:gd name="T37" fmla="*/ T36 w 76"/>
                                <a:gd name="T38" fmla="+- 0 424 424"/>
                                <a:gd name="T39" fmla="*/ 42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 h="38">
                                  <a:moveTo>
                                    <a:pt x="36" y="0"/>
                                  </a:moveTo>
                                  <a:lnTo>
                                    <a:pt x="10" y="5"/>
                                  </a:lnTo>
                                  <a:lnTo>
                                    <a:pt x="0" y="15"/>
                                  </a:lnTo>
                                  <a:lnTo>
                                    <a:pt x="4" y="24"/>
                                  </a:lnTo>
                                  <a:lnTo>
                                    <a:pt x="20" y="34"/>
                                  </a:lnTo>
                                  <a:lnTo>
                                    <a:pt x="49" y="38"/>
                                  </a:lnTo>
                                  <a:lnTo>
                                    <a:pt x="70" y="28"/>
                                  </a:lnTo>
                                  <a:lnTo>
                                    <a:pt x="76" y="14"/>
                                  </a:lnTo>
                                  <a:lnTo>
                                    <a:pt x="63" y="4"/>
                                  </a:lnTo>
                                  <a:lnTo>
                                    <a:pt x="36" y="0"/>
                                  </a:lnTo>
                                </a:path>
                              </a:pathLst>
                            </a:custGeom>
                            <a:solidFill>
                              <a:srgbClr val="00AE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66" name="Picture 5234"/>
                            <pic:cNvPicPr>
                              <a:picLocks noChangeAspect="1" noChangeArrowheads="1"/>
                            </pic:cNvPicPr>
                          </pic:nvPicPr>
                          <pic:blipFill>
                            <a:blip r:embed="rId1363">
                              <a:extLst>
                                <a:ext uri="{28A0092B-C50C-407E-A947-70E740481C1C}">
                                  <a14:useLocalDpi xmlns:a14="http://schemas.microsoft.com/office/drawing/2010/main" val="0"/>
                                </a:ext>
                              </a:extLst>
                            </a:blip>
                            <a:srcRect/>
                            <a:stretch>
                              <a:fillRect/>
                            </a:stretch>
                          </pic:blipFill>
                          <pic:spPr bwMode="auto">
                            <a:xfrm>
                              <a:off x="9224" y="338"/>
                              <a:ext cx="102" cy="10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267" name="Group 5235"/>
                        <wpg:cNvGrpSpPr>
                          <a:grpSpLocks/>
                        </wpg:cNvGrpSpPr>
                        <wpg:grpSpPr bwMode="auto">
                          <a:xfrm>
                            <a:off x="9279" y="645"/>
                            <a:ext cx="2" cy="79"/>
                            <a:chOff x="9279" y="645"/>
                            <a:chExt cx="2" cy="79"/>
                          </a:xfrm>
                        </wpg:grpSpPr>
                        <wps:wsp>
                          <wps:cNvPr id="5268" name="Freeform 5236"/>
                          <wps:cNvSpPr>
                            <a:spLocks/>
                          </wps:cNvSpPr>
                          <wps:spPr bwMode="auto">
                            <a:xfrm>
                              <a:off x="9279" y="645"/>
                              <a:ext cx="2" cy="79"/>
                            </a:xfrm>
                            <a:custGeom>
                              <a:avLst/>
                              <a:gdLst>
                                <a:gd name="T0" fmla="+- 0 724 645"/>
                                <a:gd name="T1" fmla="*/ 724 h 79"/>
                                <a:gd name="T2" fmla="+- 0 645 645"/>
                                <a:gd name="T3" fmla="*/ 645 h 79"/>
                              </a:gdLst>
                              <a:ahLst/>
                              <a:cxnLst>
                                <a:cxn ang="0">
                                  <a:pos x="0" y="T1"/>
                                </a:cxn>
                                <a:cxn ang="0">
                                  <a:pos x="0" y="T3"/>
                                </a:cxn>
                              </a:cxnLst>
                              <a:rect l="0" t="0" r="r" b="b"/>
                              <a:pathLst>
                                <a:path h="79">
                                  <a:moveTo>
                                    <a:pt x="0" y="79"/>
                                  </a:moveTo>
                                  <a:lnTo>
                                    <a:pt x="0" y="0"/>
                                  </a:lnTo>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69" name="Group 5237"/>
                        <wpg:cNvGrpSpPr>
                          <a:grpSpLocks/>
                        </wpg:cNvGrpSpPr>
                        <wpg:grpSpPr bwMode="auto">
                          <a:xfrm>
                            <a:off x="9256" y="583"/>
                            <a:ext cx="47" cy="62"/>
                            <a:chOff x="9256" y="583"/>
                            <a:chExt cx="47" cy="62"/>
                          </a:xfrm>
                        </wpg:grpSpPr>
                        <wps:wsp>
                          <wps:cNvPr id="5270" name="Freeform 5238"/>
                          <wps:cNvSpPr>
                            <a:spLocks/>
                          </wps:cNvSpPr>
                          <wps:spPr bwMode="auto">
                            <a:xfrm>
                              <a:off x="9256" y="583"/>
                              <a:ext cx="47" cy="62"/>
                            </a:xfrm>
                            <a:custGeom>
                              <a:avLst/>
                              <a:gdLst>
                                <a:gd name="T0" fmla="+- 0 9279 9256"/>
                                <a:gd name="T1" fmla="*/ T0 w 47"/>
                                <a:gd name="T2" fmla="+- 0 583 583"/>
                                <a:gd name="T3" fmla="*/ 583 h 62"/>
                                <a:gd name="T4" fmla="+- 0 9256 9256"/>
                                <a:gd name="T5" fmla="*/ T4 w 47"/>
                                <a:gd name="T6" fmla="+- 0 645 583"/>
                                <a:gd name="T7" fmla="*/ 645 h 62"/>
                                <a:gd name="T8" fmla="+- 0 9302 9256"/>
                                <a:gd name="T9" fmla="*/ T8 w 47"/>
                                <a:gd name="T10" fmla="+- 0 645 583"/>
                                <a:gd name="T11" fmla="*/ 645 h 62"/>
                                <a:gd name="T12" fmla="+- 0 9279 9256"/>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71" name="Group 5239"/>
                        <wpg:cNvGrpSpPr>
                          <a:grpSpLocks/>
                        </wpg:cNvGrpSpPr>
                        <wpg:grpSpPr bwMode="auto">
                          <a:xfrm>
                            <a:off x="9256" y="583"/>
                            <a:ext cx="47" cy="62"/>
                            <a:chOff x="9256" y="583"/>
                            <a:chExt cx="47" cy="62"/>
                          </a:xfrm>
                        </wpg:grpSpPr>
                        <wps:wsp>
                          <wps:cNvPr id="5335" name="Freeform 5240"/>
                          <wps:cNvSpPr>
                            <a:spLocks/>
                          </wps:cNvSpPr>
                          <wps:spPr bwMode="auto">
                            <a:xfrm>
                              <a:off x="9256" y="583"/>
                              <a:ext cx="47" cy="62"/>
                            </a:xfrm>
                            <a:custGeom>
                              <a:avLst/>
                              <a:gdLst>
                                <a:gd name="T0" fmla="+- 0 9279 9256"/>
                                <a:gd name="T1" fmla="*/ T0 w 47"/>
                                <a:gd name="T2" fmla="+- 0 583 583"/>
                                <a:gd name="T3" fmla="*/ 583 h 62"/>
                                <a:gd name="T4" fmla="+- 0 9256 9256"/>
                                <a:gd name="T5" fmla="*/ T4 w 47"/>
                                <a:gd name="T6" fmla="+- 0 645 583"/>
                                <a:gd name="T7" fmla="*/ 645 h 62"/>
                                <a:gd name="T8" fmla="+- 0 9302 9256"/>
                                <a:gd name="T9" fmla="*/ T8 w 47"/>
                                <a:gd name="T10" fmla="+- 0 645 583"/>
                                <a:gd name="T11" fmla="*/ 645 h 62"/>
                                <a:gd name="T12" fmla="+- 0 9279 9256"/>
                                <a:gd name="T13" fmla="*/ T12 w 47"/>
                                <a:gd name="T14" fmla="+- 0 583 583"/>
                                <a:gd name="T15" fmla="*/ 583 h 62"/>
                              </a:gdLst>
                              <a:ahLst/>
                              <a:cxnLst>
                                <a:cxn ang="0">
                                  <a:pos x="T1" y="T3"/>
                                </a:cxn>
                                <a:cxn ang="0">
                                  <a:pos x="T5" y="T7"/>
                                </a:cxn>
                                <a:cxn ang="0">
                                  <a:pos x="T9" y="T11"/>
                                </a:cxn>
                                <a:cxn ang="0">
                                  <a:pos x="T13" y="T15"/>
                                </a:cxn>
                              </a:cxnLst>
                              <a:rect l="0" t="0" r="r" b="b"/>
                              <a:pathLst>
                                <a:path w="47" h="62">
                                  <a:moveTo>
                                    <a:pt x="23" y="0"/>
                                  </a:moveTo>
                                  <a:lnTo>
                                    <a:pt x="0" y="62"/>
                                  </a:lnTo>
                                  <a:lnTo>
                                    <a:pt x="46" y="62"/>
                                  </a:lnTo>
                                  <a:lnTo>
                                    <a:pt x="23" y="0"/>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6" name="Picture 5241"/>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9228" y="797"/>
                              <a:ext cx="94" cy="187"/>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337" name="Group 5242"/>
                        <wpg:cNvGrpSpPr>
                          <a:grpSpLocks/>
                        </wpg:cNvGrpSpPr>
                        <wpg:grpSpPr bwMode="auto">
                          <a:xfrm>
                            <a:off x="9256" y="724"/>
                            <a:ext cx="47" cy="62"/>
                            <a:chOff x="9256" y="724"/>
                            <a:chExt cx="47" cy="62"/>
                          </a:xfrm>
                        </wpg:grpSpPr>
                        <wps:wsp>
                          <wps:cNvPr id="5338" name="Freeform 5243"/>
                          <wps:cNvSpPr>
                            <a:spLocks/>
                          </wps:cNvSpPr>
                          <wps:spPr bwMode="auto">
                            <a:xfrm>
                              <a:off x="9256" y="724"/>
                              <a:ext cx="47" cy="62"/>
                            </a:xfrm>
                            <a:custGeom>
                              <a:avLst/>
                              <a:gdLst>
                                <a:gd name="T0" fmla="+- 0 9302 9256"/>
                                <a:gd name="T1" fmla="*/ T0 w 47"/>
                                <a:gd name="T2" fmla="+- 0 724 724"/>
                                <a:gd name="T3" fmla="*/ 724 h 62"/>
                                <a:gd name="T4" fmla="+- 0 9256 9256"/>
                                <a:gd name="T5" fmla="*/ T4 w 47"/>
                                <a:gd name="T6" fmla="+- 0 724 724"/>
                                <a:gd name="T7" fmla="*/ 724 h 62"/>
                                <a:gd name="T8" fmla="+- 0 9279 9256"/>
                                <a:gd name="T9" fmla="*/ T8 w 47"/>
                                <a:gd name="T10" fmla="+- 0 786 724"/>
                                <a:gd name="T11" fmla="*/ 786 h 62"/>
                                <a:gd name="T12" fmla="+- 0 9302 9256"/>
                                <a:gd name="T13" fmla="*/ T12 w 47"/>
                                <a:gd name="T14" fmla="+- 0 724 724"/>
                                <a:gd name="T15" fmla="*/ 724 h 62"/>
                              </a:gdLst>
                              <a:ahLst/>
                              <a:cxnLst>
                                <a:cxn ang="0">
                                  <a:pos x="T1" y="T3"/>
                                </a:cxn>
                                <a:cxn ang="0">
                                  <a:pos x="T5" y="T7"/>
                                </a:cxn>
                                <a:cxn ang="0">
                                  <a:pos x="T9" y="T11"/>
                                </a:cxn>
                                <a:cxn ang="0">
                                  <a:pos x="T13" y="T15"/>
                                </a:cxn>
                              </a:cxnLst>
                              <a:rect l="0" t="0" r="r" b="b"/>
                              <a:pathLst>
                                <a:path w="47" h="62">
                                  <a:moveTo>
                                    <a:pt x="46" y="0"/>
                                  </a:moveTo>
                                  <a:lnTo>
                                    <a:pt x="0" y="0"/>
                                  </a:lnTo>
                                  <a:lnTo>
                                    <a:pt x="23" y="62"/>
                                  </a:lnTo>
                                  <a:lnTo>
                                    <a:pt x="4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39" name="Group 5244"/>
                        <wpg:cNvGrpSpPr>
                          <a:grpSpLocks/>
                        </wpg:cNvGrpSpPr>
                        <wpg:grpSpPr bwMode="auto">
                          <a:xfrm>
                            <a:off x="9256" y="724"/>
                            <a:ext cx="47" cy="62"/>
                            <a:chOff x="9256" y="724"/>
                            <a:chExt cx="47" cy="62"/>
                          </a:xfrm>
                        </wpg:grpSpPr>
                        <wps:wsp>
                          <wps:cNvPr id="5340" name="Freeform 5245"/>
                          <wps:cNvSpPr>
                            <a:spLocks/>
                          </wps:cNvSpPr>
                          <wps:spPr bwMode="auto">
                            <a:xfrm>
                              <a:off x="9256" y="724"/>
                              <a:ext cx="47" cy="62"/>
                            </a:xfrm>
                            <a:custGeom>
                              <a:avLst/>
                              <a:gdLst>
                                <a:gd name="T0" fmla="+- 0 9279 9256"/>
                                <a:gd name="T1" fmla="*/ T0 w 47"/>
                                <a:gd name="T2" fmla="+- 0 786 724"/>
                                <a:gd name="T3" fmla="*/ 786 h 62"/>
                                <a:gd name="T4" fmla="+- 0 9302 9256"/>
                                <a:gd name="T5" fmla="*/ T4 w 47"/>
                                <a:gd name="T6" fmla="+- 0 724 724"/>
                                <a:gd name="T7" fmla="*/ 724 h 62"/>
                                <a:gd name="T8" fmla="+- 0 9256 9256"/>
                                <a:gd name="T9" fmla="*/ T8 w 47"/>
                                <a:gd name="T10" fmla="+- 0 724 724"/>
                                <a:gd name="T11" fmla="*/ 724 h 62"/>
                                <a:gd name="T12" fmla="+- 0 9279 9256"/>
                                <a:gd name="T13" fmla="*/ T12 w 47"/>
                                <a:gd name="T14" fmla="+- 0 786 724"/>
                                <a:gd name="T15" fmla="*/ 786 h 62"/>
                              </a:gdLst>
                              <a:ahLst/>
                              <a:cxnLst>
                                <a:cxn ang="0">
                                  <a:pos x="T1" y="T3"/>
                                </a:cxn>
                                <a:cxn ang="0">
                                  <a:pos x="T5" y="T7"/>
                                </a:cxn>
                                <a:cxn ang="0">
                                  <a:pos x="T9" y="T11"/>
                                </a:cxn>
                                <a:cxn ang="0">
                                  <a:pos x="T13" y="T15"/>
                                </a:cxn>
                              </a:cxnLst>
                              <a:rect l="0" t="0" r="r" b="b"/>
                              <a:pathLst>
                                <a:path w="47" h="62">
                                  <a:moveTo>
                                    <a:pt x="23" y="62"/>
                                  </a:moveTo>
                                  <a:lnTo>
                                    <a:pt x="46" y="0"/>
                                  </a:lnTo>
                                  <a:lnTo>
                                    <a:pt x="0" y="0"/>
                                  </a:lnTo>
                                  <a:lnTo>
                                    <a:pt x="23" y="62"/>
                                  </a:lnTo>
                                  <a:close/>
                                </a:path>
                              </a:pathLst>
                            </a:custGeom>
                            <a:noFill/>
                            <a:ln w="494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41" name="Picture 5246"/>
                            <pic:cNvPicPr>
                              <a:picLocks noChangeAspect="1" noChangeArrowheads="1"/>
                            </pic:cNvPicPr>
                          </pic:nvPicPr>
                          <pic:blipFill>
                            <a:blip r:embed="rId1353">
                              <a:extLst>
                                <a:ext uri="{28A0092B-C50C-407E-A947-70E740481C1C}">
                                  <a14:useLocalDpi xmlns:a14="http://schemas.microsoft.com/office/drawing/2010/main" val="0"/>
                                </a:ext>
                              </a:extLst>
                            </a:blip>
                            <a:srcRect/>
                            <a:stretch>
                              <a:fillRect/>
                            </a:stretch>
                          </pic:blipFill>
                          <pic:spPr bwMode="auto">
                            <a:xfrm>
                              <a:off x="9325" y="735"/>
                              <a:ext cx="121" cy="125"/>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Group 5252" o:spid="_x0000_s1026" style="position:absolute;margin-left:457.95pt;margin-top:16.35pt;width:14.4pt;height:32.85pt;z-index:-251458560;mso-position-horizontal-relative:page" coordorigin="9159,327" coordsize="288,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">
                <v:group id="Group 5221" o:spid="_x0000_s1027" style="position:absolute;left:9163;top:435;width:79;height:84" coordorigin="9163,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JaymLFAAAA3QAA&#10;AA8AAAAAAAAAAAAAAAAAqgIAAGRycy9kb3ducmV2LnhtbFBLBQYAAAAABAAEAPoAAACcAwAAAAA=&#10;">
                  <v:shape id="Freeform 5222" o:spid="_x0000_s1028" style="position:absolute;left:9163;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CwCscA&#10;AADdAAAADwAAAGRycy9kb3ducmV2LnhtbESPQWvCQBSE74L/YXmCF6kbbVNK6ioiFrxY0Vp6fWRf&#10;k2D2bdjdJqm/3i0UPA4z8w2zWPWmFi05X1lWMJsmIIhzqysuFJw/3h5eQPiArLG2TAp+ycNqORws&#10;MNO24yO1p1CICGGfoYIyhCaT0uclGfRT2xBH79s6gyFKV0jtsItwU8t5kjxLgxXHhRIb2pSUX04/&#10;RsGlu1735nD+dLMvt2134f0xNROlxqN+/QoiUB/u4f/2TitI5+kT/L2JT0Au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2gsArHAAAA3QAAAA8AAAAAAAAAAAAAAAAAmAIAAGRy&#10;cy9kb3ducmV2LnhtbFBLBQYAAAAABAAEAPUAAACMAwAAAAA=&#10;" path="m79,l12,35,,71,19,84,35,82,41,68,51,45,62,21,73,3,79,e" fillcolor="#00aeef" stroked="f">
                    <v:path arrowok="t" o:connecttype="custom" o:connectlocs="79,435;12,470;0,506;19,519;35,517;41,503;51,480;62,456;73,438;79,435" o:connectangles="0,0,0,0,0,0,0,0,0,0"/>
                  </v:shape>
                </v:group>
                <v:group id="Group 5223" o:spid="_x0000_s1029" style="position:absolute;left:9308;top:435;width:79;height:84" coordorigin="9308,435" coordsize="7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L/943FAAAA3QAA&#10;AA8AAAAAAAAAAAAAAAAAqgIAAGRycy9kb3ducmV2LnhtbFBLBQYAAAAABAAEAPoAAACcAwAAAAA=&#10;">
                  <v:shape id="Freeform 5224" o:spid="_x0000_s1030" style="position:absolute;left:9308;top:435;width:79;height:84;visibility:visible;mso-wrap-style:square;v-text-anchor:top" coordsize="7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6L5scA&#10;AADdAAAADwAAAGRycy9kb3ducmV2LnhtbESPQWvCQBSE7wX/w/KEXkrdqERK6ioiFrzU0tTS6yP7&#10;mgSzb8PumqT+elcoeBxm5htmuR5MIzpyvrasYDpJQBAXVtdcKjh+vT2/gPABWWNjmRT8kYf1avSw&#10;xEzbnj+py0MpIoR9hgqqENpMSl9UZNBPbEscvV/rDIYoXSm1wz7CTSNnSbKQBmuOCxW2tK2oOOVn&#10;o+DUXy7v5uP47aY/btftw2GemielHsfD5hVEoCHcw//tvVaQztIF3N7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i+bHAAAA3QAAAA8AAAAAAAAAAAAAAAAAmAIAAGRy&#10;cy9kb3ducmV2LnhtbFBLBQYAAAAABAAEAPUAAACMAwAAAAA=&#10;" path="m,l38,68r6,14l60,84,79,71,76,53,67,35,45,15,24,4,7,,,e" fillcolor="#00aeef" stroked="f">
                    <v:path arrowok="t" o:connecttype="custom" o:connectlocs="0,435;38,503;44,517;60,519;79,506;76,488;67,470;45,450;24,439;7,435;0,435" o:connectangles="0,0,0,0,0,0,0,0,0,0,0"/>
                  </v:shape>
                </v:group>
                <v:group id="Group 5225" o:spid="_x0000_s1031" style="position:absolute;left:9201;top:426;width:149;height:134" coordorigin="9201,426" coordsize="149,1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HMYcYAAADdAAAADwAAAGRycy9kb3ducmV2LnhtbESPQWvCQBSE7wX/w/KE&#10;3nQTS6xEVxFR8SCFqiDeHtlnEsy+Ddk1if++Wyj0OMzMN8xi1ZtKtNS40rKCeByBIM6sLjlXcDnv&#10;RjMQziNrrCyTghc5WC0HbwtMte34m9qTz0WAsEtRQeF9nUrpsoIMurGtiYN3t41BH2STS91gF+Cm&#10;kpMomkqDJYeFAmvaFJQ9Tk+jYN9ht/6It+3xcd+8bufk63qMSan3Yb+eg/DU+//wX/ugFSST5BN+&#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YcxhxgAAAN0A&#10;AAAPAAAAAAAAAAAAAAAAAKoCAABkcnMvZG93bnJldi54bWxQSwUGAAAAAAQABAD6AAAAnQMAAAAA&#10;">
                  <v:shape id="Freeform 5226" o:spid="_x0000_s1032" style="position:absolute;left:9201;top:426;width:149;height:134;visibility:visible;mso-wrap-style:square;v-text-anchor:top" coordsize="149,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oQAsIA&#10;AADdAAAADwAAAGRycy9kb3ducmV2LnhtbERPTWvCMBi+C/sP4R3sUmZioTKqUfbBwNPAustuL81r&#10;U9e8KUnU7t+bw8Djw/O93k5uEBcKsfesYTFXIIhbb3ruNHwfPp9fQMSEbHDwTBr+KMJ28zBbY238&#10;lfd0aVIncgjHGjXYlMZaythachjnfiTO3NEHhynD0EkT8JrD3SBLpZbSYc+5weJI75ba3+bsNBym&#10;4kNZ5d++rA2qx59TKIaT1k+P0+sKRKIp3cX/7p3RUJVVnpvf5CcgN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yhACwgAAAN0AAAAPAAAAAAAAAAAAAAAAAJgCAABkcnMvZG93&#10;bnJldi54bWxQSwUGAAAAAAQABAD1AAAAhwMAAAAA&#10;" path="m47,l5,64,,111r6,4l20,122r20,6l68,133r34,1l127,125r16,-10l149,111r,-5l123,32,47,e" fillcolor="#00aeef" stroked="f">
                    <v:path arrowok="t" o:connecttype="custom" o:connectlocs="47,426;5,490;0,537;6,541;20,548;40,554;68,559;102,560;127,551;143,541;149,537;149,532;123,458;47,426" o:connectangles="0,0,0,0,0,0,0,0,0,0,0,0,0,0"/>
                  </v:shape>
                </v:group>
                <v:group id="Group 5227" o:spid="_x0000_s1033" style="position:absolute;left:9218;top:331;width:115;height:115" coordorigin="9218,331" coordsize="115,1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L9iMYAAADdAAAADwAAAGRycy9kb3ducmV2LnhtbESPQWvCQBSE7wX/w/KE&#10;3nQTS6RGVxFR8SCFqiDeHtlnEsy+Ddk1if++Wyj0OMzMN8xi1ZtKtNS40rKCeByBIM6sLjlXcDnv&#10;Rp8gnEfWWFkmBS9ysFoO3haYatvxN7Unn4sAYZeigsL7OpXSZQUZdGNbEwfvbhuDPsgml7rBLsBN&#10;JSdRNJUGSw4LBda0KSh7nJ5Gwb7Dbv0Rb9vj47553c7J1/UYk1Lvw349B+Gp9//hv/ZBK0gmyQx+&#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sv2IxgAAAN0A&#10;AAAPAAAAAAAAAAAAAAAAAKoCAABkcnMvZG93bnJldi54bWxQSwUGAAAAAAQABAD6AAAAnQMAAAAA&#10;">
                  <v:shape id="Freeform 5228" o:spid="_x0000_s1034" style="position:absolute;left:9218;top:331;width:115;height:115;visibility:visible;mso-wrap-style:square;v-text-anchor:top" coordsize="11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ItzMMA&#10;AADdAAAADwAAAGRycy9kb3ducmV2LnhtbERPu2rDMBTdC/kHcQNdSiLH0JA4UYITSCl0stOh48W6&#10;tU2tK2HJj/brq6HQ8XDex/NsOjFS71vLCjbrBARxZXXLtYL3+221A+EDssbOMin4Jg/n0+LhiJm2&#10;Exc0lqEWMYR9hgqaEFwmpa8aMujX1hFH7tP2BkOEfS11j1MMN51Mk2QrDbYcGxp0dG2o+ioHo2Ao&#10;Lrpw5RPuf3Z7l7xV+csH5ko9Luf8ACLQHP7Ff+5XreA53cb98U18AvL0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hItzMMAAADdAAAADwAAAAAAAAAAAAAAAACYAgAAZHJzL2Rv&#10;d25yZXYueG1sUEsFBgAAAAAEAAQA9QAAAIgDAAAAAA==&#10;" path="m56,l34,5,16,17,4,35,,57r,4l5,82,18,99r19,11l60,114r22,-5l99,96,110,78r4,-23l109,33,97,16,78,4,56,e" fillcolor="#00aeef" stroked="f">
                    <v:path arrowok="t" o:connecttype="custom" o:connectlocs="56,331;34,336;16,348;4,366;0,388;0,392;5,413;18,430;37,441;60,445;82,440;99,427;110,409;114,386;109,364;97,347;78,335;56,331" o:connectangles="0,0,0,0,0,0,0,0,0,0,0,0,0,0,0,0,0,0"/>
                  </v:shape>
                  <v:shape id="Picture 5229" o:spid="_x0000_s1035" type="#_x0000_t75" style="position:absolute;left:9167;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5mpfGAAAA3QAAAA8AAABkcnMvZG93bnJldi54bWxEj0FrwkAUhO8F/8PyhN7qJgFTia6irYpQ&#10;ELSBXh/ZZ5I2+zbsbjX9912h0OMwM98wi9VgOnEl51vLCtJJAoK4srrlWkH5vnuagfABWWNnmRT8&#10;kIfVcvSwwELbG5/oeg61iBD2BSpoQugLKX3VkEE/sT1x9C7WGQxRulpqh7cIN53MkiSXBluOCw32&#10;9NJQ9XX+Ngqky/Yfn+mm3Gr/fMw6U76+5aVSj+NhPQcRaAj/4b/2QSuYZnkK9zfxCcjl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Tmal8YAAADdAAAADwAAAAAAAAAAAAAA&#10;AACfAgAAZHJzL2Rvd25yZXYueG1sUEsFBgAAAAAEAAQA9wAAAJIDAAAAAA==&#10;">
                    <v:imagedata r:id="rId1365" o:title=""/>
                  </v:shape>
                  <v:shape id="Picture 5230" o:spid="_x0000_s1036" type="#_x0000_t75" style="position:absolute;left:9316;top:445;width:67;height: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aon3HAAAA3QAAAA8AAABkcnMvZG93bnJldi54bWxEj0FLw0AUhO9C/8PyBC/S7jbQVtJuSysK&#10;BU+mEXp8ZJ9JNPs27q5p/PeuIPQ4zMw3zGY32k4M5EPrWMN8pkAQV860XGsoT8/TBxAhIhvsHJOG&#10;Hwqw205uNpgbd+FXGopYiwThkKOGJsY+lzJUDVkMM9cTJ+/deYsxSV9L4/GS4LaTmVJLabHltNBg&#10;T48NVZ/Ft9UQ5/fq5fg2nFdf5eLwcS7Kw5NXWt/djvs1iEhjvIb/20ejYZEtM/h7k56A3P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Jaon3HAAAA3QAAAA8AAAAAAAAAAAAA&#10;AAAAnwIAAGRycy9kb3ducmV2LnhtbFBLBQYAAAAABAAEAPcAAACTAwAAAAA=&#10;">
                    <v:imagedata r:id="rId1366" o:title=""/>
                  </v:shape>
                  <v:shape id="Picture 5231" o:spid="_x0000_s1037" type="#_x0000_t75" style="position:absolute;left:9208;top:436;width:135;height: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l5EzDAAAA3QAAAA8AAABkcnMvZG93bnJldi54bWxEj8FqwzAQRO+F/oPYQm6NlLg1wYkSQiEQ&#10;emuaD1isje1UWrnWNnb/vioUehxm5g2z2U3BqxsNqYtsYTE3oIjr6DpuLJzfD48rUEmQHfrIZOGb&#10;Euy293cbrFwc+Y1uJ2lUhnCq0EIr0ldap7qlgGkee+LsXeIQULIcGu0GHDM8eL00ptQBO84LLfb0&#10;0lL9cfoKmfJ5NFwX+7DwT69XGY0rSi/Wzh6m/RqU0CT/4b/20Vl4XpYF/L7JT0Bv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SXkTMMAAADdAAAADwAAAAAAAAAAAAAAAACf&#10;AgAAZHJzL2Rvd25yZXYueG1sUEsFBgAAAAAEAAQA9wAAAI8DAAAAAA==&#10;">
                    <v:imagedata r:id="rId1367" o:title=""/>
                  </v:shape>
                </v:group>
                <v:group id="Group 5232" o:spid="_x0000_s1038" style="position:absolute;left:9237;top:424;width:76;height:38" coordorigin="9237,424" coordsize="7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9+Yq8YAAADdAAAADwAAAGRycy9kb3ducmV2LnhtbESPT4vCMBTE7wt+h/CE&#10;va1pXRWpRhHZXTyI4B8Qb4/m2Rabl9Jk2/rtjSB4HGbmN8x82ZlSNFS7wrKCeBCBIE6tLjhTcDr+&#10;fk1BOI+ssbRMCu7kYLnofcwx0bblPTUHn4kAYZeggtz7KpHSpTkZdANbEQfvamuDPsg6k7rGNsBN&#10;KYdRNJEGCw4LOVa0zim9Hf6Ngr8W29V3/NNsb9f1/XIc787bmJT67HerGQhPnX+HX+2NVjAeTk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35irxgAAAN0A&#10;AAAPAAAAAAAAAAAAAAAAAKoCAABkcnMvZG93bnJldi54bWxQSwUGAAAAAAQABAD6AAAAnQMAAAAA&#10;">
                  <v:shape id="Freeform 5233" o:spid="_x0000_s1039" style="position:absolute;left:9237;top:424;width:76;height:38;visibility:visible;mso-wrap-style:square;v-text-anchor:top" coordsize="7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gvvcMA&#10;AADdAAAADwAAAGRycy9kb3ducmV2LnhtbESP3YrCMBSE7wXfIRzBO01VKlqNIhZhL2QXfx7g0Byb&#10;YnNSmqj17TfCwl4OM/MNs952thZPan3lWMFknIAgLpyuuFRwvRxGCxA+IGusHZOCN3nYbvq9NWba&#10;vfhEz3MoRYSwz1CBCaHJpPSFIYt+7Bri6N1cazFE2ZZSt/iKcFvLaZLMpcWK44LBhvaGivv5YRUs&#10;8/JC+qfL88PS8P37mJ5w1ig1HHS7FYhAXfgP/7W/tIJ0Ok/h8yY+Ab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gvvcMAAADdAAAADwAAAAAAAAAAAAAAAACYAgAAZHJzL2Rv&#10;d25yZXYueG1sUEsFBgAAAAAEAAQA9QAAAIgDAAAAAA==&#10;" path="m36,l10,5,,15r4,9l20,34r29,4l70,28,76,14,63,4,36,e" fillcolor="#00aeef" stroked="f">
                    <v:path arrowok="t" o:connecttype="custom" o:connectlocs="36,424;10,429;0,439;4,448;20,458;49,462;70,452;76,438;63,428;36,424" o:connectangles="0,0,0,0,0,0,0,0,0,0"/>
                  </v:shape>
                  <v:shape id="Picture 5234" o:spid="_x0000_s1040" type="#_x0000_t75" style="position:absolute;left:9224;top:338;width:102;height: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H68PFAAAA3QAAAA8AAABkcnMvZG93bnJldi54bWxEj0FrAjEUhO+C/yE8oTdNtHRtt0YRodSL&#10;oKtQvD02r9mlm5dlk+r23zeC4HGYmW+Yxap3jbhQF2rPGqYTBYK49KZmq+F0/Bi/gggR2WDjmTT8&#10;UYDVcjhYYG78lQ90KaIVCcIhRw1VjG0uZSgrchgmviVO3rfvHMYkOytNh9cEd42cKZVJhzWnhQpb&#10;2lRU/hS/TsPnvrZqt7FbWxzn6nymL/l2eNb6adSv30FE6uMjfG9vjYaXWZbB7U16AnL5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h+vDxQAAAN0AAAAPAAAAAAAAAAAAAAAA&#10;AJ8CAABkcnMvZG93bnJldi54bWxQSwUGAAAAAAQABAD3AAAAkQMAAAAA&#10;">
                    <v:imagedata r:id="rId1368" o:title=""/>
                  </v:shape>
                </v:group>
                <v:group id="Group 5235" o:spid="_x0000_s1041" style="position:absolute;left:9279;top:645;width:2;height:79" coordorigin="9279,645" coordsize="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0G3MYAAADdAAAADwAAAGRycy9kb3ducmV2LnhtbESPT4vCMBTE78J+h/AW&#10;9qZpXdSlGkXEXTyI4B9YvD2aZ1tsXkoT2/rtjSB4HGbmN8xs0ZlSNFS7wrKCeBCBIE6tLjhTcDr+&#10;9n9AOI+ssbRMCu7kYDH/6M0w0bblPTUHn4kAYZeggtz7KpHSpTkZdANbEQfvYmuDPsg6k7rGNsBN&#10;KYdRNJYGCw4LOVa0yim9Hm5GwV+L7fI7Xjfb62V1Px9Hu/9tTEp9fXbLKQhPnX+HX+2NVjAajif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zDQbcxgAAAN0A&#10;AAAPAAAAAAAAAAAAAAAAAKoCAABkcnMvZG93bnJldi54bWxQSwUGAAAAAAQABAD6AAAAnQMAAAAA&#10;">
                  <v:shape id="Freeform 5236" o:spid="_x0000_s1042" style="position:absolute;left:9279;top:645;width:2;height:79;visibility:visible;mso-wrap-style:square;v-text-anchor:top" coordsize="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FSsAA&#10;AADdAAAADwAAAGRycy9kb3ducmV2LnhtbERPTYvCMBC9L/gfwgje1tSCZekaS5EKnhRd3fPQjG13&#10;m0lpUq3/3hwEj4/3vcpG04ob9a6xrGAxj0AQl1Y3XCk4/2w/v0A4j6yxtUwKHuQgW08+Vphqe+cj&#10;3U6+EiGEXYoKau+7VEpX1mTQzW1HHLir7Q36APtK6h7vIdy0Mo6iRBpsODTU2NGmpvL/NBgFQ/K7&#10;t82gkyvv/4gueZEfikKp2XTMv0F4Gv1b/HLvtIJlnIS54U14AnL9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FSsAAAADdAAAADwAAAAAAAAAAAAAAAACYAgAAZHJzL2Rvd25y&#10;ZXYueG1sUEsFBgAAAAAEAAQA9QAAAIUDAAAAAA==&#10;" path="m,79l,e" filled="f" strokeweight=".1373mm">
                    <v:path arrowok="t" o:connecttype="custom" o:connectlocs="0,724;0,645" o:connectangles="0,0"/>
                  </v:shape>
                </v:group>
                <v:group id="Group 5237" o:spid="_x0000_s1043" style="position:absolute;left:9256;top:583;width:47;height:62" coordorigin="9256,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43NcYAAADdAAAADwAAAGRycy9kb3ducmV2LnhtbESPT4vCMBTE78J+h/AW&#10;9qZpXRS3GkXEXTyI4B9YvD2aZ1tsXkoT2/rtjSB4HGbmN8xs0ZlSNFS7wrKCeBCBIE6tLjhTcDr+&#10;9icgnEfWWFomBXdysJh/9GaYaNvynpqDz0SAsEtQQe59lUjp0pwMuoGtiIN3sbVBH2SdSV1jG+Cm&#10;lMMoGkuDBYeFHCta5ZReDzej4K/Fdvkdr5vt9bK6n4+j3f82JqW+PrvlFISnzr/Dr/ZGKxgNxz/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3jc1xgAAAN0A&#10;AAAPAAAAAAAAAAAAAAAAAKoCAABkcnMvZG93bnJldi54bWxQSwUGAAAAAAQABAD6AAAAnQMAAAAA&#10;">
                  <v:shape id="Freeform 5238" o:spid="_x0000_s1044" style="position:absolute;left:9256;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VA6sIA&#10;AADdAAAADwAAAGRycy9kb3ducmV2LnhtbERPz2vCMBS+C/sfwhvsIpoqTEs1yhCEsoNiHfP6aJ5N&#10;WfNSkky7/94cBh4/vt/r7WA7cSMfWscKZtMMBHHtdMuNgq/zfpKDCBFZY+eYFPxRgO3mZbTGQrs7&#10;n+hWxUakEA4FKjAx9oWUoTZkMUxdT5y4q/MWY4K+kdrjPYXbTs6zbCEttpwaDPa0M1T/VL9WwWep&#10;j6XZ5bn5NoMvxwd9WYao1Nvr8LECEWmIT/G/u9QK3ufLtD+9SU9Ab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dUDqwgAAAN0AAAAPAAAAAAAAAAAAAAAAAJgCAABkcnMvZG93&#10;bnJldi54bWxQSwUGAAAAAAQABAD1AAAAhwMAAAAA&#10;" path="m23,l,62r46,l23,e" fillcolor="black" stroked="f">
                    <v:path arrowok="t" o:connecttype="custom" o:connectlocs="23,583;0,645;46,645;23,583" o:connectangles="0,0,0,0"/>
                  </v:shape>
                </v:group>
                <v:group id="Group 5239" o:spid="_x0000_s1045" style="position:absolute;left:9256;top:583;width:47;height:62" coordorigin="9256,583"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Gt7sUAAADdAAAADwAAAGRycy9kb3ducmV2LnhtbESPQYvCMBSE78L+h/CE&#10;vWlaF3WpRhFZlz2IoC6It0fzbIvNS2liW/+9EQSPw8x8w8yXnSlFQ7UrLCuIhxEI4tTqgjMF/8fN&#10;4BuE88gaS8uk4E4OlouP3hwTbVveU3PwmQgQdgkqyL2vEildmpNBN7QVcfAutjbog6wzqWtsA9yU&#10;chRFE2mw4LCQY0XrnNLr4WYU/LbYrr7in2Z7vazv5+N4d9rGpNRnv1vNQHjq/Dv8av9pBePRN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Zxre7FAAAA3QAA&#10;AA8AAAAAAAAAAAAAAAAAqgIAAGRycy9kb3ducmV2LnhtbFBLBQYAAAAABAAEAPoAAACcAwAAAAA=&#10;">
                  <v:shape id="Freeform 5240" o:spid="_x0000_s1046" style="position:absolute;left:9256;top:583;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1xh8YA&#10;AADdAAAADwAAAGRycy9kb3ducmV2LnhtbESPT2vCQBTE7wW/w/KE3pqNFUVSVxGxNNBT1YC9PbLP&#10;JJh9G7Nr/nz7bqHQ4zAzv2HW28HUoqPWVZYVzKIYBHFudcWFgvPp/WUFwnlkjbVlUjCSg+1m8rTG&#10;RNuev6g7+kIECLsEFZTeN4mULi/JoItsQxy8q20N+iDbQuoW+wA3tXyN46U0WHFYKLGhfUn57fgw&#10;ClK7//g+LG1+H1dd038+skuvM6Wep8PuDYSnwf+H/9qpVrCYzxfw+yY8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H1xh8YAAADdAAAADwAAAAAAAAAAAAAAAACYAgAAZHJz&#10;L2Rvd25yZXYueG1sUEsFBgAAAAAEAAQA9QAAAIsDAAAAAA==&#10;" path="m23,l,62r46,l23,xe" filled="f" strokeweight=".1373mm">
                    <v:path arrowok="t" o:connecttype="custom" o:connectlocs="23,583;0,645;46,645;23,583" o:connectangles="0,0,0,0"/>
                  </v:shape>
                  <v:shape id="Picture 5241" o:spid="_x0000_s1047" type="#_x0000_t75" style="position:absolute;left:9228;top:797;width:94;height: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5mEPGAAAA3QAAAA8AAABkcnMvZG93bnJldi54bWxEj9FqwkAURN8L/sNyC741G01rQ+oqIlRE&#10;fDH2A26zt0na3bshu9XUr3cLgo/DzJxh5svBGnGi3reOFUySFARx5XTLtYKP4/tTDsIHZI3GMSn4&#10;Iw/LxehhjoV2Zz7QqQy1iBD2BSpoQugKKX3VkEWfuI44el+utxii7GupezxHuDVymqYzabHluNBg&#10;R+uGqp/y1yq47L794TVHnuTmUn4+b/ebzOyVGj8OqzcQgYZwD9/aW63gJctm8P8mPgG5uA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PmYQ8YAAADdAAAADwAAAAAAAAAAAAAA&#10;AACfAgAAZHJzL2Rvd25yZXYueG1sUEsFBgAAAAAEAAQA9wAAAJIDAAAAAA==&#10;">
                    <v:imagedata r:id="rId1369" o:title=""/>
                  </v:shape>
                </v:group>
                <v:group id="Group 5242" o:spid="_x0000_s1048" style="position:absolute;left:9256;top:724;width:47;height:62" coordorigin="9256,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8mXMYAAADdAAAADwAAAGRycy9kb3ducmV2LnhtbESPQWvCQBSE7wX/w/IE&#10;b3UTg61EVxGp4kGEqiDeHtlnEsy+DdltEv99tyD0OMzMN8xi1ZtKtNS40rKCeByBIM6sLjlXcDlv&#10;32cgnEfWWFkmBU9ysFoO3haYatvxN7Unn4sAYZeigsL7OpXSZQUZdGNbEwfvbhuDPsgml7rBLsBN&#10;JSdR9CENlhwWCqxpU1D2OP0YBbsOu3USf7WHx33zvJ2nx+shJqVGw349B+Gp9//hV3uvFUyT5BP+&#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XyZcxgAAAN0A&#10;AAAPAAAAAAAAAAAAAAAAAKoCAABkcnMvZG93bnJldi54bWxQSwUGAAAAAAQABAD6AAAAnQMAAAAA&#10;">
                  <v:shape id="Freeform 5243" o:spid="_x0000_s1049" style="position:absolute;left:9256;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j6scIA&#10;AADdAAAADwAAAGRycy9kb3ducmV2LnhtbERPy2oCMRTdF/yHcAU3RTMq1WE0igiFoYsWH+j2MrlO&#10;Bic3Q5Lq9O+bRaHLw3mvt71txYN8aBwrmE4yEMSV0w3XCs6n93EOIkRkja1jUvBDAbabwcsaC+2e&#10;fKDHMdYihXAoUIGJsSukDJUhi2HiOuLE3Zy3GBP0tdQenynctnKWZQtpseHUYLCjvaHqfvy2Cj5K&#10;/VWafZ6bi+l9+fqpr8sQlRoN+90KRKQ+/ov/3KVW8Dafp7npTXo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iPqxwgAAAN0AAAAPAAAAAAAAAAAAAAAAAJgCAABkcnMvZG93&#10;bnJldi54bWxQSwUGAAAAAAQABAD1AAAAhwMAAAAA&#10;" path="m46,l,,23,62,46,e" fillcolor="black" stroked="f">
                    <v:path arrowok="t" o:connecttype="custom" o:connectlocs="46,724;0,724;23,786;46,724" o:connectangles="0,0,0,0"/>
                  </v:shape>
                </v:group>
                <v:group id="Group 5244" o:spid="_x0000_s1050" style="position:absolute;left:9256;top:724;width:47;height:62" coordorigin="9256,724" coordsize="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wXtcYAAADdAAAADwAAAGRycy9kb3ducmV2LnhtbESPQWvCQBSE7wX/w/IE&#10;b3UTg6VGVxGp4kGEqiDeHtlnEsy+DdltEv99tyD0OMzMN8xi1ZtKtNS40rKCeByBIM6sLjlXcDlv&#10;3z9BOI+ssbJMCp7kYLUcvC0w1bbjb2pPPhcBwi5FBYX3dSqlywoy6Ma2Jg7e3TYGfZBNLnWDXYCb&#10;Sk6i6EMaLDksFFjTpqDscfoxCnYddusk/moPj/vmeTtPj9dDTEqNhv16DsJT7//Dr/ZeK5gmyQz+&#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jBe1xgAAAN0A&#10;AAAPAAAAAAAAAAAAAAAAAKoCAABkcnMvZG93bnJldi54bWxQSwUGAAAAAAQABAD6AAAAnQMAAAAA&#10;">
                  <v:shape id="Freeform 5245" o:spid="_x0000_s1051" style="position:absolute;left:9256;top:724;width:47;height:62;visibility:visible;mso-wrap-style:square;v-text-anchor:top" coordsize="4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yhYsMA&#10;AADdAAAADwAAAGRycy9kb3ducmV2LnhtbERPy2rCQBTdF/yH4Qrd1YnaSkgdRYJSoauqgXZ3ydwm&#10;wcydmJk8/PvOouDycN7r7Whq0VPrKssK5rMIBHFudcWFgsv58BKDcB5ZY22ZFNzJwXYzeVpjou3A&#10;X9SffCFCCLsEFZTeN4mULi/JoJvZhjhwv7Y16ANsC6lbHEK4qeUiilbSYMWhocSG0pLy66kzCo42&#10;/fjZr2x+u8d9M3x22fegM6Wep+PuHYSn0T/E/+6jVvC2fA37w5v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yhYsMAAADdAAAADwAAAAAAAAAAAAAAAACYAgAAZHJzL2Rv&#10;d25yZXYueG1sUEsFBgAAAAAEAAQA9QAAAIgDAAAAAA==&#10;" path="m23,62l46,,,,23,62xe" filled="f" strokeweight=".1373mm">
                    <v:path arrowok="t" o:connecttype="custom" o:connectlocs="23,786;46,724;0,724;23,786" o:connectangles="0,0,0,0"/>
                  </v:shape>
                  <v:shape id="Picture 5246" o:spid="_x0000_s1052" type="#_x0000_t75" style="position:absolute;left:9325;top:735;width:121;height:1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CPCvHAAAA3QAAAA8AAABkcnMvZG93bnJldi54bWxEj0FrwkAUhO+C/2F5hV5EN1oNJXUVKxTs&#10;RYh6aG+P7DMbmn2bZrcx/nu3IHgcZuYbZrnubS06an3lWMF0koAgLpyuuFRwOn6MX0H4gKyxdkwK&#10;ruRhvRoOlphpd+GcukMoRYSwz1CBCaHJpPSFIYt+4hri6J1dazFE2ZZSt3iJcFvLWZKk0mLFccFg&#10;Q1tDxc/hzyp4785m9P2VHLvdZ9rP9/v8d5HmSj0/9Zs3EIH68Ajf2zutYPEyn8L/m/gE5Oo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1CPCvHAAAA3QAAAA8AAAAAAAAAAAAA&#10;AAAAnwIAAGRycy9kb3ducmV2LnhtbFBLBQYAAAAABAAEAPcAAACTAwAAAAA=&#10;">
                    <v:imagedata r:id="rId1359" o:title=""/>
                  </v:shape>
                </v:group>
                <w10:wrap anchorx="page"/>
              </v:group>
            </w:pict>
          </mc:Fallback>
        </mc:AlternateContent>
      </w:r>
      <w:r w:rsidRPr="00B72469">
        <w:rPr>
          <w:rFonts w:ascii="Times New Roman" w:eastAsia="Lucida Sans" w:hAnsi="Times New Roman" w:cs="Times New Roman"/>
          <w:sz w:val="8"/>
          <w:szCs w:val="8"/>
        </w:rPr>
        <w:t>Wireless</w:t>
      </w:r>
      <w:r w:rsidRPr="00B72469">
        <w:rPr>
          <w:rFonts w:ascii="Times New Roman" w:eastAsia="Lucida Sans" w:hAnsi="Times New Roman" w:cs="Times New Roman"/>
          <w:spacing w:val="24"/>
          <w:sz w:val="8"/>
          <w:szCs w:val="8"/>
        </w:rPr>
        <w:t xml:space="preserve"> </w:t>
      </w:r>
      <w:r w:rsidRPr="00B72469">
        <w:rPr>
          <w:rFonts w:ascii="Times New Roman" w:eastAsia="Lucida Sans" w:hAnsi="Times New Roman" w:cs="Times New Roman"/>
          <w:w w:val="107"/>
          <w:sz w:val="8"/>
          <w:szCs w:val="8"/>
        </w:rPr>
        <w:t>Bridge</w:t>
      </w:r>
    </w:p>
    <w:p w14:paraId="0AFED1BF" w14:textId="77777777" w:rsidR="00676FEB" w:rsidRPr="00B72469" w:rsidRDefault="00676FEB" w:rsidP="00676FEB">
      <w:pPr>
        <w:spacing w:before="3" w:after="0" w:line="240" w:lineRule="auto"/>
        <w:ind w:right="-56"/>
        <w:rPr>
          <w:rFonts w:ascii="Times New Roman" w:eastAsia="Arial" w:hAnsi="Times New Roman" w:cs="Times New Roman"/>
          <w:sz w:val="9"/>
          <w:szCs w:val="9"/>
        </w:rPr>
      </w:pPr>
      <w:r w:rsidRPr="00B72469">
        <w:rPr>
          <w:rFonts w:ascii="Times New Roman" w:hAnsi="Times New Roman" w:cs="Times New Roman"/>
        </w:rPr>
        <w:br w:type="column"/>
      </w:r>
      <w:r w:rsidRPr="00B72469">
        <w:rPr>
          <w:rFonts w:ascii="Times New Roman" w:eastAsia="Arial" w:hAnsi="Times New Roman" w:cs="Times New Roman"/>
          <w:w w:val="103"/>
          <w:sz w:val="9"/>
          <w:szCs w:val="9"/>
        </w:rPr>
        <w:lastRenderedPageBreak/>
        <w:t>Router</w:t>
      </w:r>
    </w:p>
    <w:p w14:paraId="0AFED1C0" w14:textId="77777777" w:rsidR="00676FEB" w:rsidRPr="00B72469" w:rsidRDefault="00676FEB" w:rsidP="00676FEB">
      <w:pPr>
        <w:spacing w:before="7" w:after="0" w:line="180" w:lineRule="exact"/>
        <w:rPr>
          <w:rFonts w:ascii="Times New Roman" w:hAnsi="Times New Roman" w:cs="Times New Roman"/>
          <w:sz w:val="18"/>
          <w:szCs w:val="18"/>
        </w:rPr>
      </w:pPr>
    </w:p>
    <w:p w14:paraId="0AFED1C1" w14:textId="77777777" w:rsidR="00676FEB" w:rsidRPr="00B72469" w:rsidRDefault="00676FEB" w:rsidP="00676FEB">
      <w:pPr>
        <w:spacing w:after="0" w:line="200" w:lineRule="exact"/>
        <w:rPr>
          <w:rFonts w:ascii="Times New Roman" w:hAnsi="Times New Roman" w:cs="Times New Roman"/>
          <w:sz w:val="20"/>
          <w:szCs w:val="20"/>
        </w:rPr>
      </w:pPr>
    </w:p>
    <w:p w14:paraId="0AFED1C2" w14:textId="77777777" w:rsidR="00676FEB" w:rsidRPr="00B72469" w:rsidRDefault="00676FEB" w:rsidP="00676FEB">
      <w:pPr>
        <w:spacing w:after="0" w:line="240" w:lineRule="auto"/>
        <w:ind w:right="-54"/>
        <w:rPr>
          <w:rFonts w:ascii="Times New Roman" w:eastAsia="Arial" w:hAnsi="Times New Roman" w:cs="Times New Roman"/>
          <w:sz w:val="9"/>
          <w:szCs w:val="9"/>
        </w:rPr>
      </w:pPr>
      <w:r w:rsidRPr="00B72469">
        <w:rPr>
          <w:rFonts w:ascii="Times New Roman" w:eastAsia="Arial" w:hAnsi="Times New Roman" w:cs="Times New Roman"/>
          <w:w w:val="103"/>
          <w:sz w:val="9"/>
          <w:szCs w:val="9"/>
        </w:rPr>
        <w:t>Router</w:t>
      </w:r>
    </w:p>
    <w:p w14:paraId="0AFED1C3" w14:textId="77777777" w:rsidR="00676FEB" w:rsidRPr="00B72469" w:rsidRDefault="00676FEB" w:rsidP="00676FEB">
      <w:pPr>
        <w:spacing w:before="3" w:after="0" w:line="240" w:lineRule="auto"/>
        <w:ind w:right="-56"/>
        <w:rPr>
          <w:rFonts w:ascii="Times New Roman" w:eastAsia="Arial" w:hAnsi="Times New Roman" w:cs="Times New Roman"/>
          <w:sz w:val="9"/>
          <w:szCs w:val="9"/>
        </w:rPr>
      </w:pPr>
      <w:r w:rsidRPr="00B72469">
        <w:rPr>
          <w:rFonts w:ascii="Times New Roman" w:hAnsi="Times New Roman" w:cs="Times New Roman"/>
        </w:rPr>
        <w:br w:type="column"/>
      </w:r>
      <w:r w:rsidRPr="00B72469">
        <w:rPr>
          <w:rFonts w:ascii="Times New Roman" w:eastAsia="Arial" w:hAnsi="Times New Roman" w:cs="Times New Roman"/>
          <w:w w:val="103"/>
          <w:sz w:val="9"/>
          <w:szCs w:val="9"/>
        </w:rPr>
        <w:lastRenderedPageBreak/>
        <w:t>Router</w:t>
      </w:r>
    </w:p>
    <w:p w14:paraId="0AFED1C4" w14:textId="77777777" w:rsidR="00676FEB" w:rsidRPr="00B72469" w:rsidRDefault="00676FEB" w:rsidP="00676FEB">
      <w:pPr>
        <w:spacing w:before="7" w:after="0" w:line="180" w:lineRule="exact"/>
        <w:rPr>
          <w:rFonts w:ascii="Times New Roman" w:hAnsi="Times New Roman" w:cs="Times New Roman"/>
          <w:sz w:val="18"/>
          <w:szCs w:val="18"/>
        </w:rPr>
      </w:pPr>
    </w:p>
    <w:p w14:paraId="0AFED1C5" w14:textId="77777777" w:rsidR="00676FEB" w:rsidRPr="00B72469" w:rsidRDefault="00676FEB" w:rsidP="00676FEB">
      <w:pPr>
        <w:spacing w:after="0" w:line="200" w:lineRule="exact"/>
        <w:rPr>
          <w:rFonts w:ascii="Times New Roman" w:hAnsi="Times New Roman" w:cs="Times New Roman"/>
          <w:sz w:val="20"/>
          <w:szCs w:val="20"/>
        </w:rPr>
      </w:pPr>
    </w:p>
    <w:p w14:paraId="0AFED1C6" w14:textId="77777777" w:rsidR="00676FEB" w:rsidRPr="00B72469" w:rsidRDefault="00676FEB" w:rsidP="00676FEB">
      <w:pPr>
        <w:spacing w:after="0" w:line="240" w:lineRule="auto"/>
        <w:ind w:right="-54"/>
        <w:rPr>
          <w:rFonts w:ascii="Times New Roman" w:eastAsia="Arial" w:hAnsi="Times New Roman" w:cs="Times New Roman"/>
          <w:sz w:val="9"/>
          <w:szCs w:val="9"/>
        </w:rPr>
      </w:pPr>
      <w:r w:rsidRPr="00B72469">
        <w:rPr>
          <w:rFonts w:ascii="Times New Roman" w:eastAsia="Arial" w:hAnsi="Times New Roman" w:cs="Times New Roman"/>
          <w:w w:val="103"/>
          <w:sz w:val="9"/>
          <w:szCs w:val="9"/>
        </w:rPr>
        <w:t>Router</w:t>
      </w:r>
    </w:p>
    <w:p w14:paraId="0AFED1C7" w14:textId="77777777" w:rsidR="00676FEB" w:rsidRPr="00B72469" w:rsidRDefault="00676FEB" w:rsidP="00676FEB">
      <w:pPr>
        <w:spacing w:before="14" w:after="0" w:line="280" w:lineRule="exact"/>
        <w:rPr>
          <w:rFonts w:ascii="Times New Roman" w:hAnsi="Times New Roman" w:cs="Times New Roman"/>
          <w:sz w:val="28"/>
          <w:szCs w:val="28"/>
        </w:rPr>
      </w:pPr>
      <w:r w:rsidRPr="00B72469">
        <w:rPr>
          <w:rFonts w:ascii="Times New Roman" w:hAnsi="Times New Roman" w:cs="Times New Roman"/>
        </w:rPr>
        <w:br w:type="column"/>
      </w:r>
    </w:p>
    <w:p w14:paraId="0AFED1C8" w14:textId="77777777" w:rsidR="00676FEB" w:rsidRPr="00B72469" w:rsidRDefault="00676FEB" w:rsidP="00676FEB">
      <w:pPr>
        <w:spacing w:after="0" w:line="240" w:lineRule="auto"/>
        <w:ind w:left="-27" w:right="282"/>
        <w:jc w:val="center"/>
        <w:rPr>
          <w:rFonts w:ascii="Times New Roman" w:eastAsia="Lucida Sans" w:hAnsi="Times New Roman" w:cs="Times New Roman"/>
          <w:sz w:val="8"/>
          <w:szCs w:val="8"/>
        </w:rPr>
      </w:pPr>
      <w:r w:rsidRPr="00B72469">
        <w:rPr>
          <w:rFonts w:ascii="Times New Roman" w:eastAsia="Lucida Sans" w:hAnsi="Times New Roman" w:cs="Times New Roman"/>
          <w:w w:val="107"/>
          <w:sz w:val="8"/>
          <w:szCs w:val="8"/>
        </w:rPr>
        <w:t>Tow</w:t>
      </w:r>
      <w:r w:rsidRPr="00B72469">
        <w:rPr>
          <w:rFonts w:ascii="Times New Roman" w:eastAsia="Lucida Sans" w:hAnsi="Times New Roman" w:cs="Times New Roman"/>
          <w:w w:val="128"/>
          <w:sz w:val="8"/>
          <w:szCs w:val="8"/>
        </w:rPr>
        <w:t>er-</w:t>
      </w:r>
      <w:r w:rsidRPr="00B72469">
        <w:rPr>
          <w:rFonts w:ascii="Times New Roman" w:eastAsia="Lucida Sans" w:hAnsi="Times New Roman" w:cs="Times New Roman"/>
          <w:w w:val="106"/>
          <w:sz w:val="8"/>
          <w:szCs w:val="8"/>
        </w:rPr>
        <w:t>m</w:t>
      </w:r>
      <w:r w:rsidRPr="00B72469">
        <w:rPr>
          <w:rFonts w:ascii="Times New Roman" w:eastAsia="Lucida Sans" w:hAnsi="Times New Roman" w:cs="Times New Roman"/>
          <w:w w:val="107"/>
          <w:sz w:val="8"/>
          <w:szCs w:val="8"/>
        </w:rPr>
        <w:t>ou</w:t>
      </w:r>
      <w:r w:rsidRPr="00B72469">
        <w:rPr>
          <w:rFonts w:ascii="Times New Roman" w:eastAsia="Lucida Sans" w:hAnsi="Times New Roman" w:cs="Times New Roman"/>
          <w:w w:val="106"/>
          <w:sz w:val="8"/>
          <w:szCs w:val="8"/>
        </w:rPr>
        <w:t>n</w:t>
      </w:r>
      <w:r w:rsidRPr="00B72469">
        <w:rPr>
          <w:rFonts w:ascii="Times New Roman" w:eastAsia="Lucida Sans" w:hAnsi="Times New Roman" w:cs="Times New Roman"/>
          <w:w w:val="107"/>
          <w:sz w:val="8"/>
          <w:szCs w:val="8"/>
        </w:rPr>
        <w:t>t</w:t>
      </w:r>
    </w:p>
    <w:p w14:paraId="0AFED1C9" w14:textId="77777777" w:rsidR="00676FEB" w:rsidRPr="00B72469" w:rsidRDefault="00676FEB" w:rsidP="00676FEB">
      <w:pPr>
        <w:spacing w:before="7" w:after="0" w:line="240" w:lineRule="auto"/>
        <w:ind w:left="89" w:right="398"/>
        <w:jc w:val="center"/>
        <w:rPr>
          <w:rFonts w:ascii="Times New Roman" w:eastAsia="Lucida Sans" w:hAnsi="Times New Roman" w:cs="Times New Roman"/>
          <w:sz w:val="8"/>
          <w:szCs w:val="8"/>
        </w:rPr>
      </w:pPr>
      <w:r w:rsidRPr="00B72469">
        <w:rPr>
          <w:rFonts w:ascii="Times New Roman" w:eastAsia="Lucida Sans" w:hAnsi="Times New Roman" w:cs="Times New Roman"/>
          <w:w w:val="107"/>
          <w:sz w:val="8"/>
          <w:szCs w:val="8"/>
        </w:rPr>
        <w:t>A</w:t>
      </w:r>
      <w:r w:rsidRPr="00B72469">
        <w:rPr>
          <w:rFonts w:ascii="Times New Roman" w:eastAsia="Lucida Sans" w:hAnsi="Times New Roman" w:cs="Times New Roman"/>
          <w:w w:val="106"/>
          <w:sz w:val="8"/>
          <w:szCs w:val="8"/>
        </w:rPr>
        <w:t>n</w:t>
      </w:r>
      <w:r w:rsidRPr="00B72469">
        <w:rPr>
          <w:rFonts w:ascii="Times New Roman" w:eastAsia="Lucida Sans" w:hAnsi="Times New Roman" w:cs="Times New Roman"/>
          <w:w w:val="107"/>
          <w:sz w:val="8"/>
          <w:szCs w:val="8"/>
        </w:rPr>
        <w:t>te</w:t>
      </w:r>
      <w:r w:rsidRPr="00B72469">
        <w:rPr>
          <w:rFonts w:ascii="Times New Roman" w:eastAsia="Lucida Sans" w:hAnsi="Times New Roman" w:cs="Times New Roman"/>
          <w:w w:val="106"/>
          <w:sz w:val="8"/>
          <w:szCs w:val="8"/>
        </w:rPr>
        <w:t>nn</w:t>
      </w:r>
      <w:r w:rsidRPr="00B72469">
        <w:rPr>
          <w:rFonts w:ascii="Times New Roman" w:eastAsia="Lucida Sans" w:hAnsi="Times New Roman" w:cs="Times New Roman"/>
          <w:w w:val="107"/>
          <w:sz w:val="8"/>
          <w:szCs w:val="8"/>
        </w:rPr>
        <w:t>a</w:t>
      </w:r>
    </w:p>
    <w:p w14:paraId="0AFED1CA" w14:textId="77777777" w:rsidR="00676FEB" w:rsidRPr="00B72469" w:rsidRDefault="00676FEB" w:rsidP="00676FEB">
      <w:pPr>
        <w:spacing w:after="0"/>
        <w:jc w:val="center"/>
        <w:rPr>
          <w:rFonts w:ascii="Times New Roman" w:hAnsi="Times New Roman" w:cs="Times New Roman"/>
        </w:rPr>
        <w:sectPr w:rsidR="00676FEB" w:rsidRPr="00B72469">
          <w:type w:val="continuous"/>
          <w:pgSz w:w="12240" w:h="15840"/>
          <w:pgMar w:top="1480" w:right="1060" w:bottom="280" w:left="1060" w:header="720" w:footer="720" w:gutter="0"/>
          <w:cols w:num="5" w:space="720" w:equalWidth="0">
            <w:col w:w="4791" w:space="867"/>
            <w:col w:w="1133" w:space="147"/>
            <w:col w:w="281" w:space="840"/>
            <w:col w:w="281" w:space="876"/>
            <w:col w:w="904"/>
          </w:cols>
        </w:sectPr>
      </w:pPr>
    </w:p>
    <w:p w14:paraId="0AFED1CB"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6"/>
          <w:sz w:val="20"/>
          <w:szCs w:val="20"/>
        </w:rPr>
        <w:lastRenderedPageBreak/>
        <w:t>opposed</w:t>
      </w:r>
      <w:proofErr w:type="gramEnd"/>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4"/>
          <w:sz w:val="20"/>
          <w:szCs w:val="20"/>
        </w:rPr>
        <w:t>tens</w:t>
      </w:r>
      <w:r w:rsidRPr="00B72469">
        <w:rPr>
          <w:rFonts w:ascii="Times New Roman" w:eastAsia="Arial" w:hAnsi="Times New Roman" w:cs="Times New Roman"/>
          <w:spacing w:val="15"/>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1"/>
          <w:sz w:val="20"/>
          <w:szCs w:val="20"/>
        </w:rPr>
        <w:t>Kbps</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spacing w:val="-4"/>
          <w:w w:val="91"/>
          <w:sz w:val="20"/>
          <w:szCs w:val="20"/>
        </w:rPr>
        <w:t>a</w:t>
      </w:r>
      <w:r w:rsidRPr="00B72469">
        <w:rPr>
          <w:rFonts w:ascii="Times New Roman" w:eastAsia="Arial" w:hAnsi="Times New Roman" w:cs="Times New Roman"/>
          <w:spacing w:val="-5"/>
          <w:w w:val="91"/>
          <w:sz w:val="20"/>
          <w:szCs w:val="20"/>
        </w:rPr>
        <w:t>v</w:t>
      </w:r>
      <w:r w:rsidRPr="00B72469">
        <w:rPr>
          <w:rFonts w:ascii="Times New Roman" w:eastAsia="Arial" w:hAnsi="Times New Roman" w:cs="Times New Roman"/>
          <w:w w:val="91"/>
          <w:sz w:val="20"/>
          <w:szCs w:val="20"/>
        </w:rPr>
        <w:t>ailable</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0"/>
          <w:sz w:val="20"/>
          <w:szCs w:val="20"/>
        </w:rPr>
        <w:t>motes)</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and</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 xml:space="preserve">frequent </w:t>
      </w:r>
      <w:r w:rsidRPr="00B72469">
        <w:rPr>
          <w:rFonts w:ascii="Times New Roman" w:eastAsia="Arial" w:hAnsi="Times New Roman" w:cs="Times New Roman"/>
          <w:w w:val="88"/>
          <w:sz w:val="20"/>
          <w:szCs w:val="20"/>
        </w:rPr>
        <w:t>recha</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ging</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e.g.,</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z w:val="20"/>
          <w:szCs w:val="20"/>
        </w:rPr>
        <w:t>nightly)</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91"/>
          <w:sz w:val="20"/>
          <w:szCs w:val="20"/>
        </w:rPr>
        <w:t>that supports</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w w:val="91"/>
          <w:sz w:val="20"/>
          <w:szCs w:val="20"/>
        </w:rPr>
        <w:t>more</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 xml:space="preserve">computation- </w:t>
      </w:r>
      <w:r w:rsidRPr="00B72469">
        <w:rPr>
          <w:rFonts w:ascii="Times New Roman" w:eastAsia="Arial" w:hAnsi="Times New Roman" w:cs="Times New Roman"/>
          <w:sz w:val="20"/>
          <w:szCs w:val="20"/>
        </w:rPr>
        <w:t>ally</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0"/>
          <w:sz w:val="20"/>
          <w:szCs w:val="20"/>
        </w:rPr>
        <w:t>intens</w:t>
      </w:r>
      <w:r w:rsidRPr="00B72469">
        <w:rPr>
          <w:rFonts w:ascii="Times New Roman" w:eastAsia="Arial" w:hAnsi="Times New Roman" w:cs="Times New Roman"/>
          <w:spacing w:val="-4"/>
          <w:w w:val="90"/>
          <w:sz w:val="20"/>
          <w:szCs w:val="20"/>
        </w:rPr>
        <w:t>i</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w:t>
      </w:r>
      <w:r w:rsidRPr="00B72469">
        <w:rPr>
          <w:rFonts w:ascii="Times New Roman" w:eastAsia="Arial" w:hAnsi="Times New Roman" w:cs="Times New Roman"/>
          <w:spacing w:val="4"/>
          <w:w w:val="90"/>
          <w:sz w:val="20"/>
          <w:szCs w:val="20"/>
        </w:rPr>
        <w:t xml:space="preserve"> </w:t>
      </w:r>
      <w:r w:rsidRPr="00B72469">
        <w:rPr>
          <w:rFonts w:ascii="Times New Roman" w:eastAsia="Arial" w:hAnsi="Times New Roman" w:cs="Times New Roman"/>
          <w:w w:val="90"/>
          <w:sz w:val="20"/>
          <w:szCs w:val="20"/>
        </w:rPr>
        <w:t>applications</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w w:val="90"/>
          <w:sz w:val="20"/>
          <w:szCs w:val="20"/>
        </w:rPr>
        <w:t>than</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w w:val="90"/>
          <w:sz w:val="20"/>
          <w:szCs w:val="20"/>
        </w:rPr>
        <w:t>motes.</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spacing w:val="-18"/>
          <w:w w:val="90"/>
          <w:sz w:val="20"/>
          <w:szCs w:val="20"/>
        </w:rPr>
        <w:t>Y</w:t>
      </w:r>
      <w:r w:rsidRPr="00B72469">
        <w:rPr>
          <w:rFonts w:ascii="Times New Roman" w:eastAsia="Arial" w:hAnsi="Times New Roman" w:cs="Times New Roman"/>
          <w:w w:val="90"/>
          <w:sz w:val="20"/>
          <w:szCs w:val="20"/>
        </w:rPr>
        <w:t>et,</w:t>
      </w:r>
      <w:r w:rsidRPr="00B72469">
        <w:rPr>
          <w:rFonts w:ascii="Times New Roman" w:eastAsia="Arial" w:hAnsi="Times New Roman" w:cs="Times New Roman"/>
          <w:spacing w:val="17"/>
          <w:w w:val="90"/>
          <w:sz w:val="20"/>
          <w:szCs w:val="20"/>
        </w:rPr>
        <w:t xml:space="preserve"> </w:t>
      </w:r>
      <w:r w:rsidRPr="00B72469">
        <w:rPr>
          <w:rFonts w:ascii="Times New Roman" w:eastAsia="Arial" w:hAnsi="Times New Roman" w:cs="Times New Roman"/>
          <w:w w:val="90"/>
          <w:sz w:val="20"/>
          <w:szCs w:val="20"/>
        </w:rPr>
        <w:t>this</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model</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103"/>
          <w:sz w:val="20"/>
          <w:szCs w:val="20"/>
        </w:rPr>
        <w:t xml:space="preserve">still </w:t>
      </w:r>
      <w:r w:rsidRPr="00B72469">
        <w:rPr>
          <w:rFonts w:ascii="Times New Roman" w:eastAsia="Arial" w:hAnsi="Times New Roman" w:cs="Times New Roman"/>
          <w:w w:val="85"/>
          <w:sz w:val="20"/>
          <w:szCs w:val="20"/>
        </w:rPr>
        <w:t>le</w:t>
      </w:r>
      <w:r w:rsidRPr="00B72469">
        <w:rPr>
          <w:rFonts w:ascii="Times New Roman" w:eastAsia="Arial" w:hAnsi="Times New Roman" w:cs="Times New Roman"/>
          <w:spacing w:val="-3"/>
          <w:w w:val="85"/>
          <w:sz w:val="20"/>
          <w:szCs w:val="20"/>
        </w:rPr>
        <w:t>av</w:t>
      </w:r>
      <w:r w:rsidRPr="00B72469">
        <w:rPr>
          <w:rFonts w:ascii="Times New Roman" w:eastAsia="Arial" w:hAnsi="Times New Roman" w:cs="Times New Roman"/>
          <w:w w:val="85"/>
          <w:sz w:val="20"/>
          <w:szCs w:val="20"/>
        </w:rPr>
        <w:t>es</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open</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w w:val="85"/>
          <w:sz w:val="20"/>
          <w:szCs w:val="20"/>
        </w:rPr>
        <w:t>number</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7"/>
          <w:sz w:val="20"/>
          <w:szCs w:val="20"/>
        </w:rPr>
        <w:t>security</w:t>
      </w:r>
      <w:r w:rsidRPr="00B72469">
        <w:rPr>
          <w:rFonts w:ascii="Times New Roman" w:eastAsia="Arial" w:hAnsi="Times New Roman" w:cs="Times New Roman"/>
          <w:spacing w:val="36"/>
          <w:w w:val="87"/>
          <w:sz w:val="20"/>
          <w:szCs w:val="20"/>
        </w:rPr>
        <w:t xml:space="preserve"> </w:t>
      </w:r>
      <w:r w:rsidRPr="00B72469">
        <w:rPr>
          <w:rFonts w:ascii="Times New Roman" w:eastAsia="Arial" w:hAnsi="Times New Roman" w:cs="Times New Roman"/>
          <w:w w:val="87"/>
          <w:sz w:val="20"/>
          <w:szCs w:val="20"/>
        </w:rPr>
        <w:t>issue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must</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sz w:val="20"/>
          <w:szCs w:val="20"/>
        </w:rPr>
        <w:t>be sol</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d.</w:t>
      </w:r>
    </w:p>
    <w:p w14:paraId="0AFED1CC" w14:textId="77777777" w:rsidR="00676FEB" w:rsidRPr="00B72469" w:rsidRDefault="00676FEB" w:rsidP="00676FEB">
      <w:pPr>
        <w:spacing w:before="12"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sz w:val="20"/>
          <w:szCs w:val="20"/>
        </w:rPr>
        <w:t>In</w:t>
      </w:r>
      <w:r w:rsidRPr="00B72469">
        <w:rPr>
          <w:rFonts w:ascii="Times New Roman" w:eastAsia="Arial" w:hAnsi="Times New Roman" w:cs="Times New Roman"/>
          <w:spacing w:val="24"/>
          <w:sz w:val="20"/>
          <w:szCs w:val="20"/>
        </w:rPr>
        <w:t xml:space="preserve"> </w:t>
      </w:r>
      <w:r w:rsidRPr="00B72469">
        <w:rPr>
          <w:rFonts w:ascii="Times New Roman" w:eastAsia="Arial" w:hAnsi="Times New Roman" w:cs="Times New Roman"/>
          <w:sz w:val="20"/>
          <w:szCs w:val="20"/>
        </w:rPr>
        <w:t>Fig.</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sz w:val="20"/>
          <w:szCs w:val="20"/>
        </w:rPr>
        <w:t>2.</w:t>
      </w:r>
      <w:r w:rsidRPr="00B72469">
        <w:rPr>
          <w:rFonts w:ascii="Times New Roman" w:eastAsia="Arial" w:hAnsi="Times New Roman" w:cs="Times New Roman"/>
          <w:spacing w:val="8"/>
          <w:sz w:val="20"/>
          <w:szCs w:val="20"/>
        </w:rPr>
        <w:t xml:space="preserve"> </w:t>
      </w:r>
      <w:proofErr w:type="gramStart"/>
      <w:r w:rsidRPr="00B72469">
        <w:rPr>
          <w:rFonts w:ascii="Times New Roman" w:eastAsia="Arial" w:hAnsi="Times New Roman" w:cs="Times New Roman"/>
          <w:sz w:val="20"/>
          <w:szCs w:val="20"/>
        </w:rPr>
        <w:t>we</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2"/>
          <w:sz w:val="20"/>
          <w:szCs w:val="20"/>
        </w:rPr>
        <w:t>visualize</w:t>
      </w:r>
      <w:r w:rsidRPr="00B72469">
        <w:rPr>
          <w:rFonts w:ascii="Times New Roman" w:eastAsia="Arial" w:hAnsi="Times New Roman" w:cs="Times New Roman"/>
          <w:spacing w:val="30"/>
          <w:w w:val="9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erent</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components</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4"/>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8"/>
          <w:sz w:val="20"/>
          <w:szCs w:val="20"/>
        </w:rPr>
        <w:t>net</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or</w:t>
      </w:r>
      <w:r w:rsidRPr="00B72469">
        <w:rPr>
          <w:rFonts w:ascii="Times New Roman" w:eastAsia="Arial" w:hAnsi="Times New Roman" w:cs="Times New Roman"/>
          <w:spacing w:val="-2"/>
          <w:w w:val="88"/>
          <w:sz w:val="20"/>
          <w:szCs w:val="20"/>
        </w:rPr>
        <w:t>k</w:t>
      </w:r>
      <w:r w:rsidRPr="00B72469">
        <w:rPr>
          <w:rFonts w:ascii="Times New Roman" w:eastAsia="Arial" w:hAnsi="Times New Roman" w:cs="Times New Roman"/>
          <w:w w:val="88"/>
          <w:sz w:val="20"/>
          <w:szCs w:val="20"/>
        </w:rPr>
        <w:t>ed</w:t>
      </w:r>
      <w:r w:rsidRPr="00B72469">
        <w:rPr>
          <w:rFonts w:ascii="Times New Roman" w:eastAsia="Arial" w:hAnsi="Times New Roman" w:cs="Times New Roman"/>
          <w:spacing w:val="42"/>
          <w:w w:val="88"/>
          <w:sz w:val="20"/>
          <w:szCs w:val="20"/>
        </w:rPr>
        <w:t xml:space="preserve"> </w:t>
      </w:r>
      <w:r w:rsidRPr="00B72469">
        <w:rPr>
          <w:rFonts w:ascii="Times New Roman" w:eastAsia="Arial" w:hAnsi="Times New Roman" w:cs="Times New Roman"/>
          <w:w w:val="88"/>
          <w:sz w:val="20"/>
          <w:szCs w:val="20"/>
        </w:rPr>
        <w:t xml:space="preserve">system. </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Android</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smartphones</w:t>
      </w:r>
      <w:r w:rsidRPr="00B72469">
        <w:rPr>
          <w:rFonts w:ascii="Times New Roman" w:eastAsia="Arial" w:hAnsi="Times New Roman" w:cs="Times New Roman"/>
          <w:spacing w:val="32"/>
          <w:w w:val="86"/>
          <w:sz w:val="20"/>
          <w:szCs w:val="20"/>
        </w:rPr>
        <w:t xml:space="preserve"> </w:t>
      </w:r>
      <w:r w:rsidRPr="00B72469">
        <w:rPr>
          <w:rFonts w:ascii="Times New Roman" w:eastAsia="Arial" w:hAnsi="Times New Roman" w:cs="Times New Roman"/>
          <w:w w:val="86"/>
          <w:sz w:val="20"/>
          <w:szCs w:val="20"/>
        </w:rPr>
        <w:t>denote</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86"/>
          <w:sz w:val="20"/>
          <w:szCs w:val="20"/>
        </w:rPr>
        <w:t xml:space="preserve">sen- </w:t>
      </w:r>
      <w:r w:rsidRPr="00B72469">
        <w:rPr>
          <w:rFonts w:ascii="Times New Roman" w:eastAsia="Arial" w:hAnsi="Times New Roman" w:cs="Times New Roman"/>
          <w:w w:val="84"/>
          <w:sz w:val="20"/>
          <w:szCs w:val="20"/>
        </w:rPr>
        <w:t>sors</w:t>
      </w:r>
      <w:r w:rsidRPr="00B72469">
        <w:rPr>
          <w:rFonts w:ascii="Times New Roman" w:eastAsia="Arial" w:hAnsi="Times New Roman" w:cs="Times New Roman"/>
          <w:spacing w:val="21"/>
          <w:w w:val="8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system,</w:t>
      </w:r>
      <w:r w:rsidRPr="00B72469">
        <w:rPr>
          <w:rFonts w:ascii="Times New Roman" w:eastAsia="Arial" w:hAnsi="Times New Roman" w:cs="Times New Roman"/>
          <w:spacing w:val="32"/>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possession</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 xml:space="preserve">vidu- </w:t>
      </w:r>
      <w:proofErr w:type="gramStart"/>
      <w:r w:rsidRPr="00B72469">
        <w:rPr>
          <w:rFonts w:ascii="Times New Roman" w:eastAsia="Arial" w:hAnsi="Times New Roman" w:cs="Times New Roman"/>
          <w:sz w:val="20"/>
          <w:szCs w:val="20"/>
        </w:rPr>
        <w:t>als</w:t>
      </w:r>
      <w:proofErr w:type="gramEnd"/>
      <w:r w:rsidRPr="00B72469">
        <w:rPr>
          <w:rFonts w:ascii="Times New Roman" w:eastAsia="Arial" w:hAnsi="Times New Roman" w:cs="Times New Roman"/>
          <w:sz w:val="20"/>
          <w:szCs w:val="20"/>
        </w:rPr>
        <w:t>.</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7"/>
          <w:w w:val="87"/>
          <w:sz w:val="20"/>
          <w:szCs w:val="20"/>
        </w:rPr>
        <w:t xml:space="preserve"> </w:t>
      </w:r>
      <w:r w:rsidRPr="00B72469">
        <w:rPr>
          <w:rFonts w:ascii="Times New Roman" w:eastAsia="Arial" w:hAnsi="Times New Roman" w:cs="Times New Roman"/>
          <w:w w:val="87"/>
          <w:sz w:val="20"/>
          <w:szCs w:val="20"/>
        </w:rPr>
        <w:t>smartphones</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some</w:t>
      </w:r>
      <w:r w:rsidRPr="00B72469">
        <w:rPr>
          <w:rFonts w:ascii="Times New Roman" w:eastAsia="Arial" w:hAnsi="Times New Roman" w:cs="Times New Roman"/>
          <w:spacing w:val="15"/>
          <w:w w:val="87"/>
          <w:sz w:val="20"/>
          <w:szCs w:val="20"/>
        </w:rPr>
        <w:t xml:space="preserve"> </w:t>
      </w:r>
      <w:proofErr w:type="gramStart"/>
      <w:r w:rsidRPr="00B72469">
        <w:rPr>
          <w:rFonts w:ascii="Times New Roman" w:eastAsia="Arial" w:hAnsi="Times New Roman" w:cs="Times New Roman"/>
          <w:w w:val="87"/>
          <w:sz w:val="20"/>
          <w:szCs w:val="20"/>
        </w:rPr>
        <w:t xml:space="preserve">computational </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90"/>
          <w:sz w:val="20"/>
          <w:szCs w:val="20"/>
        </w:rPr>
        <w:t>capacit</w:t>
      </w:r>
      <w:r w:rsidRPr="00B72469">
        <w:rPr>
          <w:rFonts w:ascii="Times New Roman" w:eastAsia="Arial" w:hAnsi="Times New Roman" w:cs="Times New Roman"/>
          <w:spacing w:val="-13"/>
          <w:w w:val="90"/>
          <w:sz w:val="20"/>
          <w:szCs w:val="20"/>
        </w:rPr>
        <w:t>y</w:t>
      </w:r>
      <w:proofErr w:type="gramEnd"/>
      <w:r w:rsidRPr="00B72469">
        <w:rPr>
          <w:rFonts w:ascii="Times New Roman" w:eastAsia="Arial" w:hAnsi="Times New Roman" w:cs="Times New Roman"/>
          <w:w w:val="89"/>
          <w:sz w:val="20"/>
          <w:szCs w:val="20"/>
        </w:rPr>
        <w:t>, and</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transmit</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w w:val="89"/>
          <w:sz w:val="20"/>
          <w:szCs w:val="20"/>
        </w:rPr>
        <w:t>through</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Fi</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9"/>
          <w:sz w:val="20"/>
          <w:szCs w:val="20"/>
        </w:rPr>
        <w:t>cellular</w:t>
      </w:r>
      <w:r w:rsidRPr="00B72469">
        <w:rPr>
          <w:rFonts w:ascii="Times New Roman" w:eastAsia="Arial" w:hAnsi="Times New Roman" w:cs="Times New Roman"/>
          <w:spacing w:val="37"/>
          <w:w w:val="89"/>
          <w:sz w:val="20"/>
          <w:szCs w:val="20"/>
        </w:rPr>
        <w:t xml:space="preserve"> </w:t>
      </w:r>
      <w:r w:rsidRPr="00B72469">
        <w:rPr>
          <w:rFonts w:ascii="Times New Roman" w:eastAsia="Arial" w:hAnsi="Times New Roman" w:cs="Times New Roman"/>
          <w:w w:val="89"/>
          <w:sz w:val="20"/>
          <w:szCs w:val="20"/>
        </w:rPr>
        <w:t>services</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79"/>
          <w:sz w:val="20"/>
          <w:szCs w:val="20"/>
        </w:rPr>
        <w:t>a</w:t>
      </w:r>
      <w:r w:rsidRPr="00B72469">
        <w:rPr>
          <w:rFonts w:ascii="Times New Roman" w:eastAsia="Arial" w:hAnsi="Times New Roman" w:cs="Times New Roman"/>
          <w:spacing w:val="11"/>
          <w:w w:val="79"/>
          <w:sz w:val="20"/>
          <w:szCs w:val="20"/>
        </w:rPr>
        <w:t xml:space="preserve"> </w:t>
      </w:r>
      <w:r w:rsidRPr="00B72469">
        <w:rPr>
          <w:rFonts w:ascii="Times New Roman" w:eastAsia="Arial" w:hAnsi="Times New Roman" w:cs="Times New Roman"/>
          <w:sz w:val="20"/>
          <w:szCs w:val="20"/>
        </w:rPr>
        <w:t>bro</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0"/>
          <w:sz w:val="20"/>
          <w:szCs w:val="20"/>
        </w:rPr>
        <w:t>ing</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net</w:t>
      </w:r>
      <w:r w:rsidRPr="00B72469">
        <w:rPr>
          <w:rFonts w:ascii="Times New Roman" w:eastAsia="Arial" w:hAnsi="Times New Roman" w:cs="Times New Roman"/>
          <w:spacing w:val="-2"/>
          <w:w w:val="90"/>
          <w:sz w:val="20"/>
          <w:szCs w:val="20"/>
        </w:rPr>
        <w:t>w</w:t>
      </w:r>
      <w:r w:rsidRPr="00B72469">
        <w:rPr>
          <w:rFonts w:ascii="Times New Roman" w:eastAsia="Arial" w:hAnsi="Times New Roman" w:cs="Times New Roman"/>
          <w:w w:val="90"/>
          <w:sz w:val="20"/>
          <w:szCs w:val="20"/>
        </w:rPr>
        <w:t>ork,</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running</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spacing w:val="-3"/>
          <w:w w:val="90"/>
          <w:sz w:val="20"/>
          <w:szCs w:val="20"/>
        </w:rPr>
        <w:t>ov</w:t>
      </w:r>
      <w:r w:rsidRPr="00B72469">
        <w:rPr>
          <w:rFonts w:ascii="Times New Roman" w:eastAsia="Arial" w:hAnsi="Times New Roman" w:cs="Times New Roman"/>
          <w:w w:val="90"/>
          <w:sz w:val="20"/>
          <w:szCs w:val="20"/>
        </w:rPr>
        <w:t>er</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0"/>
          <w:sz w:val="20"/>
          <w:szCs w:val="20"/>
        </w:rPr>
        <w:t>traditional</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w w:val="90"/>
          <w:sz w:val="20"/>
          <w:szCs w:val="20"/>
        </w:rPr>
        <w:t>TCP/IP</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services.</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9"/>
          <w:sz w:val="20"/>
          <w:szCs w:val="20"/>
        </w:rPr>
        <w:t>bro</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w w:val="89"/>
          <w:sz w:val="20"/>
          <w:szCs w:val="20"/>
        </w:rPr>
        <w:t>ering</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w w:val="89"/>
          <w:sz w:val="20"/>
          <w:szCs w:val="20"/>
        </w:rPr>
        <w:t>servic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can</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itself</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w w:val="89"/>
          <w:sz w:val="20"/>
          <w:szCs w:val="20"/>
        </w:rPr>
        <w:t>h</w:t>
      </w:r>
      <w:r w:rsidRPr="00B72469">
        <w:rPr>
          <w:rFonts w:ascii="Times New Roman" w:eastAsia="Arial" w:hAnsi="Times New Roman" w:cs="Times New Roman"/>
          <w:spacing w:val="-4"/>
          <w:w w:val="89"/>
          <w:sz w:val="20"/>
          <w:szCs w:val="20"/>
        </w:rPr>
        <w:t>a</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computers</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performing</w:t>
      </w:r>
      <w:r w:rsidRPr="00B72469">
        <w:rPr>
          <w:rFonts w:ascii="Times New Roman" w:eastAsia="Arial" w:hAnsi="Times New Roman" w:cs="Times New Roman"/>
          <w:spacing w:val="37"/>
          <w:w w:val="89"/>
          <w:sz w:val="20"/>
          <w:szCs w:val="20"/>
        </w:rPr>
        <w:t xml:space="preserve"> </w:t>
      </w:r>
      <w:r w:rsidRPr="00B72469">
        <w:rPr>
          <w:rFonts w:ascii="Times New Roman" w:eastAsia="Arial" w:hAnsi="Times New Roman" w:cs="Times New Roman"/>
          <w:w w:val="110"/>
          <w:sz w:val="20"/>
          <w:szCs w:val="20"/>
        </w:rPr>
        <w:t xml:space="preserve">fil- </w:t>
      </w:r>
      <w:r w:rsidRPr="00B72469">
        <w:rPr>
          <w:rFonts w:ascii="Times New Roman" w:eastAsia="Arial" w:hAnsi="Times New Roman" w:cs="Times New Roman"/>
          <w:w w:val="87"/>
          <w:sz w:val="20"/>
          <w:szCs w:val="20"/>
        </w:rPr>
        <w:t>tering,</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processing</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and/or</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creating</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other</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mashups</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4"/>
          <w:sz w:val="20"/>
          <w:szCs w:val="20"/>
        </w:rPr>
        <w:t xml:space="preserve">sensor </w:t>
      </w:r>
      <w:r w:rsidRPr="00B72469">
        <w:rPr>
          <w:rFonts w:ascii="Times New Roman" w:eastAsia="Arial" w:hAnsi="Times New Roman" w:cs="Times New Roman"/>
          <w:sz w:val="20"/>
          <w:szCs w:val="20"/>
        </w:rPr>
        <w:t>data.</w:t>
      </w:r>
    </w:p>
    <w:p w14:paraId="0AFED1CD" w14:textId="77777777" w:rsidR="00676FEB" w:rsidRPr="00B72469" w:rsidRDefault="00676FEB" w:rsidP="00676FEB">
      <w:pPr>
        <w:spacing w:before="17" w:after="0" w:line="280" w:lineRule="exact"/>
        <w:rPr>
          <w:rFonts w:ascii="Times New Roman" w:hAnsi="Times New Roman" w:cs="Times New Roman"/>
          <w:sz w:val="28"/>
          <w:szCs w:val="28"/>
        </w:rPr>
      </w:pPr>
    </w:p>
    <w:p w14:paraId="0AFED1CE" w14:textId="77777777" w:rsidR="00676FEB" w:rsidRPr="00B72469" w:rsidRDefault="00676FEB" w:rsidP="00676FEB">
      <w:pPr>
        <w:spacing w:after="0" w:line="240" w:lineRule="auto"/>
        <w:ind w:left="110" w:right="3026"/>
        <w:jc w:val="both"/>
        <w:rPr>
          <w:rFonts w:ascii="Times New Roman" w:eastAsia="Arial" w:hAnsi="Times New Roman" w:cs="Times New Roman"/>
        </w:rPr>
      </w:pPr>
      <w:r w:rsidRPr="00B72469">
        <w:rPr>
          <w:rFonts w:ascii="Times New Roman" w:eastAsia="Arial" w:hAnsi="Times New Roman" w:cs="Times New Roman"/>
          <w:b/>
          <w:bCs/>
        </w:rPr>
        <w:t>2.1</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88"/>
        </w:rPr>
        <w:t>The</w:t>
      </w:r>
      <w:proofErr w:type="gramEnd"/>
      <w:r w:rsidRPr="00B72469">
        <w:rPr>
          <w:rFonts w:ascii="Times New Roman" w:eastAsia="Arial" w:hAnsi="Times New Roman" w:cs="Times New Roman"/>
          <w:b/>
          <w:bCs/>
          <w:spacing w:val="21"/>
          <w:w w:val="88"/>
        </w:rPr>
        <w:t xml:space="preserve"> </w:t>
      </w:r>
      <w:r w:rsidRPr="00B72469">
        <w:rPr>
          <w:rFonts w:ascii="Times New Roman" w:eastAsia="Arial" w:hAnsi="Times New Roman" w:cs="Times New Roman"/>
          <w:b/>
          <w:bCs/>
          <w:w w:val="88"/>
        </w:rPr>
        <w:t>Sensor</w:t>
      </w:r>
    </w:p>
    <w:p w14:paraId="0AFED1CF" w14:textId="77777777" w:rsidR="00676FEB" w:rsidRPr="00B72469" w:rsidRDefault="00676FEB" w:rsidP="00676FEB">
      <w:pPr>
        <w:spacing w:before="14" w:after="0" w:line="220" w:lineRule="exact"/>
        <w:rPr>
          <w:rFonts w:ascii="Times New Roman" w:hAnsi="Times New Roman" w:cs="Times New Roman"/>
        </w:rPr>
      </w:pPr>
    </w:p>
    <w:p w14:paraId="0AFED1D0"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w w:val="84"/>
          <w:sz w:val="20"/>
          <w:szCs w:val="20"/>
        </w:rPr>
        <w:t>Herein,</w:t>
      </w:r>
      <w:r w:rsidRPr="00B72469">
        <w:rPr>
          <w:rFonts w:ascii="Times New Roman" w:eastAsia="Arial" w:hAnsi="Times New Roman" w:cs="Times New Roman"/>
          <w:spacing w:val="42"/>
          <w:w w:val="84"/>
          <w:sz w:val="20"/>
          <w:szCs w:val="20"/>
        </w:rPr>
        <w:t xml:space="preserve"> </w:t>
      </w:r>
      <w:r w:rsidRPr="00B72469">
        <w:rPr>
          <w:rFonts w:ascii="Times New Roman" w:eastAsia="Arial" w:hAnsi="Times New Roman" w:cs="Times New Roman"/>
          <w:w w:val="84"/>
          <w:sz w:val="20"/>
          <w:szCs w:val="20"/>
        </w:rPr>
        <w:t>we</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consider</w:t>
      </w:r>
      <w:r w:rsidRPr="00B72469">
        <w:rPr>
          <w:rFonts w:ascii="Times New Roman" w:eastAsia="Arial" w:hAnsi="Times New Roman" w:cs="Times New Roman"/>
          <w:spacing w:val="34"/>
          <w:w w:val="84"/>
          <w:sz w:val="20"/>
          <w:szCs w:val="20"/>
        </w:rPr>
        <w:t xml:space="preserve"> </w:t>
      </w:r>
      <w:r w:rsidRPr="00B72469">
        <w:rPr>
          <w:rFonts w:ascii="Times New Roman" w:eastAsia="Arial" w:hAnsi="Times New Roman" w:cs="Times New Roman"/>
          <w:w w:val="84"/>
          <w:sz w:val="20"/>
          <w:szCs w:val="20"/>
        </w:rPr>
        <w:t>the</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8"/>
          <w:sz w:val="20"/>
          <w:szCs w:val="20"/>
        </w:rPr>
        <w:t>to b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 xml:space="preserve">modern smartphones. </w:t>
      </w:r>
      <w:r w:rsidRPr="00B72469">
        <w:rPr>
          <w:rFonts w:ascii="Times New Roman" w:eastAsia="Arial" w:hAnsi="Times New Roman" w:cs="Times New Roman"/>
          <w:w w:val="86"/>
          <w:sz w:val="20"/>
          <w:szCs w:val="20"/>
        </w:rPr>
        <w:t>These</w:t>
      </w:r>
      <w:r w:rsidRPr="00B72469">
        <w:rPr>
          <w:rFonts w:ascii="Times New Roman" w:eastAsia="Arial" w:hAnsi="Times New Roman" w:cs="Times New Roman"/>
          <w:spacing w:val="40"/>
          <w:w w:val="86"/>
          <w:sz w:val="20"/>
          <w:szCs w:val="20"/>
        </w:rPr>
        <w:t xml:space="preserve"> </w:t>
      </w:r>
      <w:proofErr w:type="gramStart"/>
      <w:r w:rsidRPr="00B72469">
        <w:rPr>
          <w:rFonts w:ascii="Times New Roman" w:eastAsia="Arial" w:hAnsi="Times New Roman" w:cs="Times New Roman"/>
          <w:w w:val="86"/>
          <w:sz w:val="20"/>
          <w:szCs w:val="20"/>
        </w:rPr>
        <w:t>d</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w w:val="86"/>
          <w:sz w:val="20"/>
          <w:szCs w:val="20"/>
        </w:rPr>
        <w:t xml:space="preserve">vices </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are</w:t>
      </w:r>
      <w:proofErr w:type="gramEnd"/>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90"/>
          <w:sz w:val="20"/>
          <w:szCs w:val="20"/>
        </w:rPr>
        <w:t>d</w:t>
      </w:r>
      <w:r w:rsidRPr="00B72469">
        <w:rPr>
          <w:rFonts w:ascii="Times New Roman" w:eastAsia="Arial" w:hAnsi="Times New Roman" w:cs="Times New Roman"/>
          <w:spacing w:val="-4"/>
          <w:w w:val="90"/>
          <w:sz w:val="20"/>
          <w:szCs w:val="20"/>
        </w:rPr>
        <w:t>i</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 xml:space="preserve">ersely </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depl</w:t>
      </w:r>
      <w:r w:rsidRPr="00B72469">
        <w:rPr>
          <w:rFonts w:ascii="Times New Roman" w:eastAsia="Arial" w:hAnsi="Times New Roman" w:cs="Times New Roman"/>
          <w:spacing w:val="-2"/>
          <w:w w:val="90"/>
          <w:sz w:val="20"/>
          <w:szCs w:val="20"/>
        </w:rPr>
        <w:t>o</w:t>
      </w:r>
      <w:r w:rsidRPr="00B72469">
        <w:rPr>
          <w:rFonts w:ascii="Times New Roman" w:eastAsia="Arial" w:hAnsi="Times New Roman" w:cs="Times New Roman"/>
          <w:w w:val="90"/>
          <w:sz w:val="20"/>
          <w:szCs w:val="20"/>
        </w:rPr>
        <w:t>yed</w:t>
      </w:r>
      <w:r w:rsidRPr="00B72469">
        <w:rPr>
          <w:rFonts w:ascii="Times New Roman" w:eastAsia="Arial" w:hAnsi="Times New Roman" w:cs="Times New Roman"/>
          <w:spacing w:val="41"/>
          <w:w w:val="9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6"/>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field,</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sz w:val="20"/>
          <w:szCs w:val="20"/>
        </w:rPr>
        <w:t>con- tai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44"/>
          <w:w w:val="85"/>
          <w:sz w:val="20"/>
          <w:szCs w:val="20"/>
        </w:rPr>
        <w:t xml:space="preserve"> </w:t>
      </w:r>
      <w:r w:rsidRPr="00B72469">
        <w:rPr>
          <w:rFonts w:ascii="Times New Roman" w:eastAsia="Arial" w:hAnsi="Times New Roman" w:cs="Times New Roman"/>
          <w:w w:val="85"/>
          <w:sz w:val="20"/>
          <w:szCs w:val="20"/>
        </w:rPr>
        <w:t xml:space="preserve">number </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26"/>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w w:val="85"/>
          <w:sz w:val="20"/>
          <w:szCs w:val="20"/>
        </w:rPr>
        <w:t>h</w:t>
      </w:r>
      <w:r w:rsidRPr="00B72469">
        <w:rPr>
          <w:rFonts w:ascii="Times New Roman" w:eastAsia="Arial" w:hAnsi="Times New Roman" w:cs="Times New Roman"/>
          <w:spacing w:val="-3"/>
          <w:w w:val="85"/>
          <w:sz w:val="20"/>
          <w:szCs w:val="20"/>
        </w:rPr>
        <w:t>av</w:t>
      </w:r>
      <w:r w:rsidRPr="00B72469">
        <w:rPr>
          <w:rFonts w:ascii="Times New Roman" w:eastAsia="Arial" w:hAnsi="Times New Roman" w:cs="Times New Roman"/>
          <w:w w:val="85"/>
          <w:sz w:val="20"/>
          <w:szCs w:val="20"/>
        </w:rPr>
        <w:t>e</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w w:val="85"/>
          <w:sz w:val="20"/>
          <w:szCs w:val="20"/>
        </w:rPr>
        <w:t>moderate</w:t>
      </w:r>
      <w:r w:rsidRPr="00B72469">
        <w:rPr>
          <w:rFonts w:ascii="Times New Roman" w:eastAsia="Arial" w:hAnsi="Times New Roman" w:cs="Times New Roman"/>
          <w:spacing w:val="44"/>
          <w:w w:val="85"/>
          <w:sz w:val="20"/>
          <w:szCs w:val="20"/>
        </w:rPr>
        <w:t xml:space="preserve"> </w:t>
      </w:r>
      <w:r w:rsidRPr="00B72469">
        <w:rPr>
          <w:rFonts w:ascii="Times New Roman" w:eastAsia="Arial" w:hAnsi="Times New Roman" w:cs="Times New Roman"/>
          <w:sz w:val="20"/>
          <w:szCs w:val="20"/>
        </w:rPr>
        <w:t xml:space="preserve">com- </w:t>
      </w:r>
      <w:r w:rsidRPr="00B72469">
        <w:rPr>
          <w:rFonts w:ascii="Times New Roman" w:eastAsia="Arial" w:hAnsi="Times New Roman" w:cs="Times New Roman"/>
          <w:w w:val="91"/>
          <w:sz w:val="20"/>
          <w:szCs w:val="20"/>
        </w:rPr>
        <w:t>putational</w:t>
      </w:r>
      <w:r w:rsidRPr="00B72469">
        <w:rPr>
          <w:rFonts w:ascii="Times New Roman" w:eastAsia="Arial" w:hAnsi="Times New Roman" w:cs="Times New Roman"/>
          <w:spacing w:val="22"/>
          <w:w w:val="91"/>
          <w:sz w:val="20"/>
          <w:szCs w:val="20"/>
        </w:rPr>
        <w:t xml:space="preserve"> </w:t>
      </w:r>
      <w:r w:rsidRPr="00B72469">
        <w:rPr>
          <w:rFonts w:ascii="Times New Roman" w:eastAsia="Arial" w:hAnsi="Times New Roman" w:cs="Times New Roman"/>
          <w:sz w:val="20"/>
          <w:szCs w:val="20"/>
        </w:rPr>
        <w:t>abilit</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90"/>
          <w:sz w:val="20"/>
          <w:szCs w:val="20"/>
        </w:rPr>
        <w:t>Furthe</w:t>
      </w:r>
      <w:r w:rsidRPr="00B72469">
        <w:rPr>
          <w:rFonts w:ascii="Times New Roman" w:eastAsia="Arial" w:hAnsi="Times New Roman" w:cs="Times New Roman"/>
          <w:spacing w:val="-7"/>
          <w:w w:val="90"/>
          <w:sz w:val="20"/>
          <w:szCs w:val="20"/>
        </w:rPr>
        <w:t>r</w:t>
      </w:r>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33"/>
          <w:w w:val="90"/>
          <w:sz w:val="20"/>
          <w:szCs w:val="20"/>
        </w:rPr>
        <w:t xml:space="preserve"> </w:t>
      </w:r>
      <w:r w:rsidRPr="00B72469">
        <w:rPr>
          <w:rFonts w:ascii="Times New Roman" w:eastAsia="Arial" w:hAnsi="Times New Roman" w:cs="Times New Roman"/>
          <w:sz w:val="20"/>
          <w:szCs w:val="20"/>
        </w:rPr>
        <w:t>th</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26"/>
          <w:w w:val="84"/>
          <w:sz w:val="20"/>
          <w:szCs w:val="20"/>
        </w:rPr>
        <w:t xml:space="preserve"> </w:t>
      </w:r>
      <w:r w:rsidRPr="00B72469">
        <w:rPr>
          <w:rFonts w:ascii="Times New Roman" w:eastAsia="Arial" w:hAnsi="Times New Roman" w:cs="Times New Roman"/>
          <w:sz w:val="20"/>
          <w:szCs w:val="20"/>
        </w:rPr>
        <w:t>fully</w:t>
      </w:r>
      <w:r w:rsidRPr="00B72469">
        <w:rPr>
          <w:rFonts w:ascii="Times New Roman" w:eastAsia="Arial" w:hAnsi="Times New Roman" w:cs="Times New Roman"/>
          <w:spacing w:val="35"/>
          <w:sz w:val="20"/>
          <w:szCs w:val="20"/>
        </w:rPr>
        <w:t xml:space="preserve"> </w:t>
      </w:r>
      <w:r w:rsidRPr="00B72469">
        <w:rPr>
          <w:rFonts w:ascii="Times New Roman" w:eastAsia="Arial" w:hAnsi="Times New Roman" w:cs="Times New Roman"/>
          <w:w w:val="90"/>
          <w:sz w:val="20"/>
          <w:szCs w:val="20"/>
        </w:rPr>
        <w:t>net</w:t>
      </w:r>
      <w:r w:rsidRPr="00B72469">
        <w:rPr>
          <w:rFonts w:ascii="Times New Roman" w:eastAsia="Arial" w:hAnsi="Times New Roman" w:cs="Times New Roman"/>
          <w:spacing w:val="-2"/>
          <w:w w:val="90"/>
          <w:sz w:val="20"/>
          <w:szCs w:val="20"/>
        </w:rPr>
        <w:t>w</w:t>
      </w:r>
      <w:r w:rsidRPr="00B72469">
        <w:rPr>
          <w:rFonts w:ascii="Times New Roman" w:eastAsia="Arial" w:hAnsi="Times New Roman" w:cs="Times New Roman"/>
          <w:w w:val="90"/>
          <w:sz w:val="20"/>
          <w:szCs w:val="20"/>
        </w:rPr>
        <w:t>or</w:t>
      </w:r>
      <w:r w:rsidRPr="00B72469">
        <w:rPr>
          <w:rFonts w:ascii="Times New Roman" w:eastAsia="Arial" w:hAnsi="Times New Roman" w:cs="Times New Roman"/>
          <w:spacing w:val="-2"/>
          <w:w w:val="90"/>
          <w:sz w:val="20"/>
          <w:szCs w:val="20"/>
        </w:rPr>
        <w:t>k</w:t>
      </w:r>
      <w:r w:rsidRPr="00B72469">
        <w:rPr>
          <w:rFonts w:ascii="Times New Roman" w:eastAsia="Arial" w:hAnsi="Times New Roman" w:cs="Times New Roman"/>
          <w:w w:val="90"/>
          <w:sz w:val="20"/>
          <w:szCs w:val="20"/>
        </w:rPr>
        <w:t>ed,</w:t>
      </w:r>
      <w:r w:rsidRPr="00B72469">
        <w:rPr>
          <w:rFonts w:ascii="Times New Roman" w:eastAsia="Arial" w:hAnsi="Times New Roman" w:cs="Times New Roman"/>
          <w:spacing w:val="31"/>
          <w:w w:val="90"/>
          <w:sz w:val="20"/>
          <w:szCs w:val="20"/>
        </w:rPr>
        <w:t xml:space="preserve"> </w:t>
      </w:r>
      <w:r w:rsidRPr="00B72469">
        <w:rPr>
          <w:rFonts w:ascii="Times New Roman" w:eastAsia="Arial" w:hAnsi="Times New Roman" w:cs="Times New Roman"/>
          <w:sz w:val="20"/>
          <w:szCs w:val="20"/>
        </w:rPr>
        <w:t>and with</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6"/>
          <w:sz w:val="20"/>
          <w:szCs w:val="20"/>
        </w:rPr>
        <w:t>modern</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3G</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net</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orks</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w w:val="86"/>
          <w:sz w:val="20"/>
          <w:szCs w:val="20"/>
        </w:rPr>
        <w:t>h</w:t>
      </w:r>
      <w:r w:rsidRPr="00B72469">
        <w:rPr>
          <w:rFonts w:ascii="Times New Roman" w:eastAsia="Arial" w:hAnsi="Times New Roman" w:cs="Times New Roman"/>
          <w:spacing w:val="-3"/>
          <w:w w:val="86"/>
          <w:sz w:val="20"/>
          <w:szCs w:val="20"/>
        </w:rPr>
        <w:t>av</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reasonable</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bandwidth</w:t>
      </w:r>
      <w:r w:rsidRPr="00B72469">
        <w:rPr>
          <w:rFonts w:ascii="Times New Roman" w:eastAsia="Arial" w:hAnsi="Times New Roman" w:cs="Times New Roman"/>
          <w:spacing w:val="46"/>
          <w:w w:val="86"/>
          <w:sz w:val="20"/>
          <w:szCs w:val="20"/>
        </w:rPr>
        <w:t xml:space="preserve"> </w:t>
      </w:r>
      <w:r w:rsidRPr="00B72469">
        <w:rPr>
          <w:rFonts w:ascii="Times New Roman" w:eastAsia="Arial" w:hAnsi="Times New Roman" w:cs="Times New Roman"/>
          <w:sz w:val="20"/>
          <w:szCs w:val="20"/>
        </w:rPr>
        <w:t>(e.g</w:t>
      </w:r>
      <w:proofErr w:type="gramStart"/>
      <w:r w:rsidRPr="00B72469">
        <w:rPr>
          <w:rFonts w:ascii="Times New Roman" w:eastAsia="Arial" w:hAnsi="Times New Roman" w:cs="Times New Roman"/>
          <w:sz w:val="20"/>
          <w:szCs w:val="20"/>
        </w:rPr>
        <w:t>.,</w:t>
      </w:r>
      <w:proofErr w:type="gramEnd"/>
    </w:p>
    <w:p w14:paraId="0AFED1D1" w14:textId="77777777" w:rsidR="00676FEB" w:rsidRPr="00B72469" w:rsidRDefault="00676FEB" w:rsidP="00676FEB">
      <w:pPr>
        <w:spacing w:after="0" w:line="240" w:lineRule="auto"/>
        <w:ind w:left="110" w:right="-50"/>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9"/>
          <w:sz w:val="20"/>
          <w:szCs w:val="20"/>
        </w:rPr>
        <w:t>100–1000kbps).</w:t>
      </w:r>
      <w:proofErr w:type="gramEnd"/>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spacing w:val="43"/>
          <w:w w:val="89"/>
          <w:sz w:val="20"/>
          <w:szCs w:val="20"/>
        </w:rPr>
        <w:t xml:space="preserve"> </w:t>
      </w:r>
      <w:r w:rsidRPr="00B72469">
        <w:rPr>
          <w:rFonts w:ascii="Times New Roman" w:eastAsia="Arial" w:hAnsi="Times New Roman" w:cs="Times New Roman"/>
          <w:sz w:val="20"/>
          <w:szCs w:val="20"/>
        </w:rPr>
        <w:t>Additionall</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9"/>
          <w:sz w:val="20"/>
          <w:szCs w:val="20"/>
        </w:rPr>
        <w:t>most</w:t>
      </w:r>
      <w:r w:rsidRPr="00B72469">
        <w:rPr>
          <w:rFonts w:ascii="Times New Roman" w:eastAsia="Arial" w:hAnsi="Times New Roman" w:cs="Times New Roman"/>
          <w:spacing w:val="27"/>
          <w:w w:val="89"/>
          <w:sz w:val="20"/>
          <w:szCs w:val="20"/>
        </w:rPr>
        <w:t xml:space="preserve"> </w:t>
      </w:r>
      <w:r w:rsidRPr="00B72469">
        <w:rPr>
          <w:rFonts w:ascii="Times New Roman" w:eastAsia="Arial" w:hAnsi="Times New Roman" w:cs="Times New Roman"/>
          <w:w w:val="89"/>
          <w:sz w:val="20"/>
          <w:szCs w:val="20"/>
        </w:rPr>
        <w:t>sensors</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h</w:t>
      </w:r>
      <w:r w:rsidRPr="00B72469">
        <w:rPr>
          <w:rFonts w:ascii="Times New Roman" w:eastAsia="Arial" w:hAnsi="Times New Roman" w:cs="Times New Roman"/>
          <w:spacing w:val="-4"/>
          <w:w w:val="89"/>
          <w:sz w:val="20"/>
          <w:szCs w:val="20"/>
        </w:rPr>
        <w:t>a</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802.11</w:t>
      </w:r>
    </w:p>
    <w:p w14:paraId="0AFED1D2" w14:textId="77777777" w:rsidR="00676FEB" w:rsidRPr="00B72469" w:rsidRDefault="00676FEB" w:rsidP="00676FEB">
      <w:pPr>
        <w:spacing w:before="9"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Fi</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w w:val="87"/>
          <w:sz w:val="20"/>
          <w:szCs w:val="20"/>
        </w:rPr>
        <w:t>radios,</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sz w:val="20"/>
          <w:szCs w:val="20"/>
        </w:rPr>
        <w:t>may</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sporadic</w:t>
      </w:r>
      <w:r w:rsidRPr="00B72469">
        <w:rPr>
          <w:rFonts w:ascii="Times New Roman" w:eastAsia="Arial" w:hAnsi="Times New Roman" w:cs="Times New Roman"/>
          <w:spacing w:val="44"/>
          <w:w w:val="87"/>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0"/>
          <w:sz w:val="20"/>
          <w:szCs w:val="20"/>
        </w:rPr>
        <w:t>continuous</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spacing w:val="-8"/>
          <w:w w:val="99"/>
          <w:sz w:val="20"/>
          <w:szCs w:val="20"/>
        </w:rPr>
        <w:t>W</w:t>
      </w:r>
      <w:r w:rsidRPr="00B72469">
        <w:rPr>
          <w:rFonts w:ascii="Times New Roman" w:eastAsia="Arial" w:hAnsi="Times New Roman" w:cs="Times New Roman"/>
          <w:w w:val="105"/>
          <w:sz w:val="20"/>
          <w:szCs w:val="20"/>
        </w:rPr>
        <w:t xml:space="preserve">iFi </w:t>
      </w:r>
      <w:r w:rsidRPr="00B72469">
        <w:rPr>
          <w:rFonts w:ascii="Times New Roman" w:eastAsia="Arial" w:hAnsi="Times New Roman" w:cs="Times New Roman"/>
          <w:w w:val="89"/>
          <w:sz w:val="20"/>
          <w:szCs w:val="20"/>
        </w:rPr>
        <w:t>connections</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urban</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7"/>
          <w:w w:val="88"/>
          <w:sz w:val="20"/>
          <w:szCs w:val="20"/>
        </w:rPr>
        <w:t>n</w:t>
      </w:r>
      <w:r w:rsidRPr="00B72469">
        <w:rPr>
          <w:rFonts w:ascii="Times New Roman" w:eastAsia="Arial" w:hAnsi="Times New Roman" w:cs="Times New Roman"/>
          <w:w w:val="88"/>
          <w:sz w:val="20"/>
          <w:szCs w:val="20"/>
        </w:rPr>
        <w:t>vironments,</w:t>
      </w:r>
      <w:r w:rsidRPr="00B72469">
        <w:rPr>
          <w:rFonts w:ascii="Times New Roman" w:eastAsia="Arial" w:hAnsi="Times New Roman" w:cs="Times New Roman"/>
          <w:spacing w:val="42"/>
          <w:w w:val="88"/>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2"/>
          <w:sz w:val="20"/>
          <w:szCs w:val="20"/>
        </w:rPr>
        <w:t>bandwidth</w:t>
      </w:r>
      <w:r w:rsidRPr="00B72469">
        <w:rPr>
          <w:rFonts w:ascii="Times New Roman" w:eastAsia="Arial" w:hAnsi="Times New Roman" w:cs="Times New Roman"/>
          <w:spacing w:val="14"/>
          <w:w w:val="9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1-</w:t>
      </w:r>
    </w:p>
    <w:p w14:paraId="0AFED1D3"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50Mbps.</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5"/>
          <w:sz w:val="20"/>
          <w:szCs w:val="20"/>
        </w:rPr>
        <w:t>These</w:t>
      </w:r>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w w:val="85"/>
          <w:sz w:val="20"/>
          <w:szCs w:val="20"/>
        </w:rPr>
        <w:t>phones</w:t>
      </w:r>
      <w:r w:rsidRPr="00B72469">
        <w:rPr>
          <w:rFonts w:ascii="Times New Roman" w:eastAsia="Arial" w:hAnsi="Times New Roman" w:cs="Times New Roman"/>
          <w:spacing w:val="34"/>
          <w:w w:val="85"/>
          <w:sz w:val="20"/>
          <w:szCs w:val="20"/>
        </w:rPr>
        <w:t xml:space="preserve"> </w:t>
      </w:r>
      <w:r w:rsidRPr="00B72469">
        <w:rPr>
          <w:rFonts w:ascii="Times New Roman" w:eastAsia="Arial" w:hAnsi="Times New Roman" w:cs="Times New Roman"/>
          <w:sz w:val="20"/>
          <w:szCs w:val="20"/>
        </w:rPr>
        <w:t>may</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control</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 xml:space="preserve">trusted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92"/>
          <w:sz w:val="20"/>
          <w:szCs w:val="20"/>
        </w:rPr>
        <w:t>semi-trusted)</w:t>
      </w:r>
      <w:r w:rsidRPr="00B72469">
        <w:rPr>
          <w:rFonts w:ascii="Times New Roman" w:eastAsia="Arial" w:hAnsi="Times New Roman" w:cs="Times New Roman"/>
          <w:spacing w:val="-18"/>
          <w:w w:val="92"/>
          <w:sz w:val="20"/>
          <w:szCs w:val="20"/>
        </w:rPr>
        <w:t xml:space="preserve"> </w:t>
      </w:r>
      <w:r w:rsidRPr="00B72469">
        <w:rPr>
          <w:rFonts w:ascii="Times New Roman" w:eastAsia="Arial" w:hAnsi="Times New Roman" w:cs="Times New Roman"/>
          <w:w w:val="92"/>
          <w:sz w:val="20"/>
          <w:szCs w:val="20"/>
        </w:rPr>
        <w:t>ind</w:t>
      </w:r>
      <w:r w:rsidRPr="00B72469">
        <w:rPr>
          <w:rFonts w:ascii="Times New Roman" w:eastAsia="Arial" w:hAnsi="Times New Roman" w:cs="Times New Roman"/>
          <w:spacing w:val="-5"/>
          <w:w w:val="92"/>
          <w:sz w:val="20"/>
          <w:szCs w:val="20"/>
        </w:rPr>
        <w:t>i</w:t>
      </w:r>
      <w:r w:rsidRPr="00B72469">
        <w:rPr>
          <w:rFonts w:ascii="Times New Roman" w:eastAsia="Arial" w:hAnsi="Times New Roman" w:cs="Times New Roman"/>
          <w:w w:val="92"/>
          <w:sz w:val="20"/>
          <w:szCs w:val="20"/>
        </w:rPr>
        <w:t>viduals,</w:t>
      </w:r>
      <w:r w:rsidRPr="00B72469">
        <w:rPr>
          <w:rFonts w:ascii="Times New Roman" w:eastAsia="Arial" w:hAnsi="Times New Roman" w:cs="Times New Roman"/>
          <w:spacing w:val="28"/>
          <w:w w:val="92"/>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located</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som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 xml:space="preserve">poten- </w:t>
      </w:r>
      <w:r w:rsidRPr="00B72469">
        <w:rPr>
          <w:rFonts w:ascii="Times New Roman" w:eastAsia="Arial" w:hAnsi="Times New Roman" w:cs="Times New Roman"/>
          <w:sz w:val="20"/>
          <w:szCs w:val="20"/>
        </w:rPr>
        <w:t>tially</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untrusted</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7"/>
          <w:w w:val="87"/>
          <w:sz w:val="20"/>
          <w:szCs w:val="20"/>
        </w:rPr>
        <w:t>n</w:t>
      </w:r>
      <w:r w:rsidRPr="00B72469">
        <w:rPr>
          <w:rFonts w:ascii="Times New Roman" w:eastAsia="Arial" w:hAnsi="Times New Roman" w:cs="Times New Roman"/>
          <w:w w:val="87"/>
          <w:sz w:val="20"/>
          <w:szCs w:val="20"/>
        </w:rPr>
        <w:t xml:space="preserve">vironment. </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w w:val="87"/>
          <w:sz w:val="20"/>
          <w:szCs w:val="20"/>
        </w:rPr>
        <w:t>Furthe</w:t>
      </w:r>
      <w:r w:rsidRPr="00B72469">
        <w:rPr>
          <w:rFonts w:ascii="Times New Roman" w:eastAsia="Arial" w:hAnsi="Times New Roman" w:cs="Times New Roman"/>
          <w:spacing w:val="-7"/>
          <w:w w:val="87"/>
          <w:sz w:val="20"/>
          <w:szCs w:val="20"/>
        </w:rPr>
        <w:t>r</w:t>
      </w:r>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42"/>
          <w:w w:val="87"/>
          <w:sz w:val="20"/>
          <w:szCs w:val="20"/>
        </w:rPr>
        <w:t xml:space="preserve"> </w:t>
      </w:r>
      <w:r w:rsidRPr="00B72469">
        <w:rPr>
          <w:rFonts w:ascii="Times New Roman" w:eastAsia="Arial" w:hAnsi="Times New Roman" w:cs="Times New Roman"/>
          <w:w w:val="87"/>
          <w:sz w:val="20"/>
          <w:szCs w:val="20"/>
        </w:rPr>
        <w:t>th</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 xml:space="preserve">reason- </w:t>
      </w:r>
      <w:r w:rsidRPr="00B72469">
        <w:rPr>
          <w:rFonts w:ascii="Times New Roman" w:eastAsia="Arial" w:hAnsi="Times New Roman" w:cs="Times New Roman"/>
          <w:w w:val="89"/>
          <w:sz w:val="20"/>
          <w:szCs w:val="20"/>
        </w:rPr>
        <w:t>able</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processing</w:t>
      </w:r>
      <w:r w:rsidRPr="00B72469">
        <w:rPr>
          <w:rFonts w:ascii="Times New Roman" w:eastAsia="Arial" w:hAnsi="Times New Roman" w:cs="Times New Roman"/>
          <w:spacing w:val="18"/>
          <w:w w:val="89"/>
          <w:sz w:val="20"/>
          <w:szCs w:val="20"/>
        </w:rPr>
        <w:t xml:space="preserve"> </w:t>
      </w:r>
      <w:proofErr w:type="gramStart"/>
      <w:r w:rsidRPr="00B72469">
        <w:rPr>
          <w:rFonts w:ascii="Times New Roman" w:eastAsia="Arial" w:hAnsi="Times New Roman" w:cs="Times New Roman"/>
          <w:w w:val="89"/>
          <w:sz w:val="20"/>
          <w:szCs w:val="20"/>
        </w:rPr>
        <w:t xml:space="preserve">capability </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z w:val="20"/>
          <w:szCs w:val="20"/>
        </w:rPr>
        <w:t>on</w:t>
      </w:r>
      <w:proofErr w:type="gramEnd"/>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modern</w:t>
      </w:r>
      <w:r w:rsidRPr="00B72469">
        <w:rPr>
          <w:rFonts w:ascii="Times New Roman" w:eastAsia="Arial" w:hAnsi="Times New Roman" w:cs="Times New Roman"/>
          <w:spacing w:val="21"/>
          <w:w w:val="90"/>
          <w:sz w:val="20"/>
          <w:szCs w:val="20"/>
        </w:rPr>
        <w:t xml:space="preserve"> </w:t>
      </w:r>
      <w:r w:rsidRPr="00B72469">
        <w:rPr>
          <w:rFonts w:ascii="Times New Roman" w:eastAsia="Arial" w:hAnsi="Times New Roman" w:cs="Times New Roman"/>
          <w:w w:val="90"/>
          <w:sz w:val="20"/>
          <w:szCs w:val="20"/>
        </w:rPr>
        <w:t>l</w:t>
      </w:r>
      <w:r w:rsidRPr="00B72469">
        <w:rPr>
          <w:rFonts w:ascii="Times New Roman" w:eastAsia="Arial" w:hAnsi="Times New Roman" w:cs="Times New Roman"/>
          <w:spacing w:val="-4"/>
          <w:w w:val="90"/>
          <w:sz w:val="20"/>
          <w:szCs w:val="20"/>
        </w:rPr>
        <w:t>o</w:t>
      </w:r>
      <w:r w:rsidRPr="00B72469">
        <w:rPr>
          <w:rFonts w:ascii="Times New Roman" w:eastAsia="Arial" w:hAnsi="Times New Roman" w:cs="Times New Roman"/>
          <w:w w:val="90"/>
          <w:sz w:val="20"/>
          <w:szCs w:val="20"/>
        </w:rPr>
        <w:t>w-p</w:t>
      </w:r>
      <w:r w:rsidRPr="00B72469">
        <w:rPr>
          <w:rFonts w:ascii="Times New Roman" w:eastAsia="Arial" w:hAnsi="Times New Roman" w:cs="Times New Roman"/>
          <w:spacing w:val="-4"/>
          <w:w w:val="90"/>
          <w:sz w:val="20"/>
          <w:szCs w:val="20"/>
        </w:rPr>
        <w:t>o</w:t>
      </w:r>
      <w:r w:rsidRPr="00B72469">
        <w:rPr>
          <w:rFonts w:ascii="Times New Roman" w:eastAsia="Arial" w:hAnsi="Times New Roman" w:cs="Times New Roman"/>
          <w:w w:val="90"/>
          <w:sz w:val="20"/>
          <w:szCs w:val="20"/>
        </w:rPr>
        <w:t xml:space="preserve">wer </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proces-</w:t>
      </w:r>
    </w:p>
    <w:p w14:paraId="0AFED1D4" w14:textId="77777777" w:rsidR="00676FEB" w:rsidRPr="00B72469" w:rsidRDefault="00676FEB" w:rsidP="00676FEB">
      <w:pPr>
        <w:spacing w:after="0" w:line="165" w:lineRule="exact"/>
        <w:ind w:left="77" w:right="137"/>
        <w:jc w:val="both"/>
        <w:rPr>
          <w:rFonts w:ascii="Times New Roman" w:eastAsia="Arial" w:hAnsi="Times New Roman" w:cs="Times New Roman"/>
          <w:sz w:val="20"/>
          <w:szCs w:val="20"/>
        </w:rPr>
      </w:pPr>
      <w:r w:rsidRPr="00B72469">
        <w:rPr>
          <w:rFonts w:ascii="Times New Roman" w:hAnsi="Times New Roman" w:cs="Times New Roman"/>
        </w:rPr>
        <w:br w:type="column"/>
      </w:r>
      <w:proofErr w:type="gramStart"/>
      <w:r w:rsidRPr="00B72469">
        <w:rPr>
          <w:rFonts w:ascii="Times New Roman" w:eastAsia="Arial" w:hAnsi="Times New Roman" w:cs="Times New Roman"/>
          <w:b/>
          <w:bCs/>
          <w:w w:val="92"/>
          <w:position w:val="1"/>
          <w:sz w:val="20"/>
          <w:szCs w:val="20"/>
        </w:rPr>
        <w:lastRenderedPageBreak/>
        <w:t>Figu</w:t>
      </w:r>
      <w:r w:rsidRPr="00B72469">
        <w:rPr>
          <w:rFonts w:ascii="Times New Roman" w:eastAsia="Arial" w:hAnsi="Times New Roman" w:cs="Times New Roman"/>
          <w:b/>
          <w:bCs/>
          <w:spacing w:val="-4"/>
          <w:w w:val="92"/>
          <w:position w:val="1"/>
          <w:sz w:val="20"/>
          <w:szCs w:val="20"/>
        </w:rPr>
        <w:t>r</w:t>
      </w:r>
      <w:r w:rsidRPr="00B72469">
        <w:rPr>
          <w:rFonts w:ascii="Times New Roman" w:eastAsia="Arial" w:hAnsi="Times New Roman" w:cs="Times New Roman"/>
          <w:b/>
          <w:bCs/>
          <w:w w:val="92"/>
          <w:position w:val="1"/>
          <w:sz w:val="20"/>
          <w:szCs w:val="20"/>
        </w:rPr>
        <w:t>e</w:t>
      </w:r>
      <w:r w:rsidRPr="00B72469">
        <w:rPr>
          <w:rFonts w:ascii="Times New Roman" w:eastAsia="Arial" w:hAnsi="Times New Roman" w:cs="Times New Roman"/>
          <w:b/>
          <w:bCs/>
          <w:spacing w:val="-1"/>
          <w:w w:val="92"/>
          <w:position w:val="1"/>
          <w:sz w:val="20"/>
          <w:szCs w:val="20"/>
        </w:rPr>
        <w:t xml:space="preserve"> </w:t>
      </w:r>
      <w:r w:rsidRPr="00B72469">
        <w:rPr>
          <w:rFonts w:ascii="Times New Roman" w:eastAsia="Arial" w:hAnsi="Times New Roman" w:cs="Times New Roman"/>
          <w:b/>
          <w:bCs/>
          <w:position w:val="1"/>
          <w:sz w:val="20"/>
          <w:szCs w:val="20"/>
        </w:rPr>
        <w:t>1.</w:t>
      </w:r>
      <w:proofErr w:type="gramEnd"/>
      <w:r w:rsidRPr="00B72469">
        <w:rPr>
          <w:rFonts w:ascii="Times New Roman" w:eastAsia="Arial" w:hAnsi="Times New Roman" w:cs="Times New Roman"/>
          <w:b/>
          <w:bCs/>
          <w:spacing w:val="-12"/>
          <w:position w:val="1"/>
          <w:sz w:val="20"/>
          <w:szCs w:val="20"/>
        </w:rPr>
        <w:t xml:space="preserve"> </w:t>
      </w:r>
      <w:r w:rsidRPr="00B72469">
        <w:rPr>
          <w:rFonts w:ascii="Times New Roman" w:eastAsia="Arial" w:hAnsi="Times New Roman" w:cs="Times New Roman"/>
          <w:b/>
          <w:bCs/>
          <w:position w:val="1"/>
          <w:sz w:val="20"/>
          <w:szCs w:val="20"/>
        </w:rPr>
        <w:t>A</w:t>
      </w:r>
      <w:r w:rsidRPr="00B72469">
        <w:rPr>
          <w:rFonts w:ascii="Times New Roman" w:eastAsia="Arial" w:hAnsi="Times New Roman" w:cs="Times New Roman"/>
          <w:b/>
          <w:bCs/>
          <w:spacing w:val="-7"/>
          <w:position w:val="1"/>
          <w:sz w:val="20"/>
          <w:szCs w:val="20"/>
        </w:rPr>
        <w:t xml:space="preserve"> </w:t>
      </w:r>
      <w:r w:rsidRPr="00B72469">
        <w:rPr>
          <w:rFonts w:ascii="Times New Roman" w:eastAsia="Arial" w:hAnsi="Times New Roman" w:cs="Times New Roman"/>
          <w:b/>
          <w:bCs/>
          <w:w w:val="88"/>
          <w:position w:val="1"/>
          <w:sz w:val="20"/>
          <w:szCs w:val="20"/>
        </w:rPr>
        <w:t>Depiction</w:t>
      </w:r>
      <w:r w:rsidRPr="00B72469">
        <w:rPr>
          <w:rFonts w:ascii="Times New Roman" w:eastAsia="Arial" w:hAnsi="Times New Roman" w:cs="Times New Roman"/>
          <w:b/>
          <w:bCs/>
          <w:spacing w:val="10"/>
          <w:w w:val="88"/>
          <w:position w:val="1"/>
          <w:sz w:val="20"/>
          <w:szCs w:val="20"/>
        </w:rPr>
        <w:t xml:space="preserve"> </w:t>
      </w:r>
      <w:r w:rsidRPr="00B72469">
        <w:rPr>
          <w:rFonts w:ascii="Times New Roman" w:eastAsia="Arial" w:hAnsi="Times New Roman" w:cs="Times New Roman"/>
          <w:b/>
          <w:bCs/>
          <w:w w:val="88"/>
          <w:position w:val="1"/>
          <w:sz w:val="20"/>
          <w:szCs w:val="20"/>
        </w:rPr>
        <w:t>of</w:t>
      </w:r>
      <w:r w:rsidRPr="00B72469">
        <w:rPr>
          <w:rFonts w:ascii="Times New Roman" w:eastAsia="Arial" w:hAnsi="Times New Roman" w:cs="Times New Roman"/>
          <w:b/>
          <w:bCs/>
          <w:spacing w:val="-1"/>
          <w:w w:val="88"/>
          <w:position w:val="1"/>
          <w:sz w:val="20"/>
          <w:szCs w:val="20"/>
        </w:rPr>
        <w:t xml:space="preserve"> </w:t>
      </w:r>
      <w:r w:rsidRPr="00B72469">
        <w:rPr>
          <w:rFonts w:ascii="Times New Roman" w:eastAsia="Arial" w:hAnsi="Times New Roman" w:cs="Times New Roman"/>
          <w:b/>
          <w:bCs/>
          <w:w w:val="88"/>
          <w:position w:val="1"/>
          <w:sz w:val="20"/>
          <w:szCs w:val="20"/>
        </w:rPr>
        <w:t>the</w:t>
      </w:r>
      <w:r w:rsidRPr="00B72469">
        <w:rPr>
          <w:rFonts w:ascii="Times New Roman" w:eastAsia="Arial" w:hAnsi="Times New Roman" w:cs="Times New Roman"/>
          <w:b/>
          <w:bCs/>
          <w:spacing w:val="1"/>
          <w:w w:val="88"/>
          <w:position w:val="1"/>
          <w:sz w:val="20"/>
          <w:szCs w:val="20"/>
        </w:rPr>
        <w:t xml:space="preserve"> </w:t>
      </w:r>
      <w:r w:rsidRPr="00B72469">
        <w:rPr>
          <w:rFonts w:ascii="Times New Roman" w:eastAsia="Arial" w:hAnsi="Times New Roman" w:cs="Times New Roman"/>
          <w:b/>
          <w:bCs/>
          <w:w w:val="88"/>
          <w:position w:val="1"/>
          <w:sz w:val="20"/>
          <w:szCs w:val="20"/>
        </w:rPr>
        <w:t>Diffe</w:t>
      </w:r>
      <w:r w:rsidRPr="00B72469">
        <w:rPr>
          <w:rFonts w:ascii="Times New Roman" w:eastAsia="Arial" w:hAnsi="Times New Roman" w:cs="Times New Roman"/>
          <w:b/>
          <w:bCs/>
          <w:spacing w:val="-3"/>
          <w:w w:val="88"/>
          <w:position w:val="1"/>
          <w:sz w:val="20"/>
          <w:szCs w:val="20"/>
        </w:rPr>
        <w:t>r</w:t>
      </w:r>
      <w:r w:rsidRPr="00B72469">
        <w:rPr>
          <w:rFonts w:ascii="Times New Roman" w:eastAsia="Arial" w:hAnsi="Times New Roman" w:cs="Times New Roman"/>
          <w:b/>
          <w:bCs/>
          <w:w w:val="88"/>
          <w:position w:val="1"/>
          <w:sz w:val="20"/>
          <w:szCs w:val="20"/>
        </w:rPr>
        <w:t>ent</w:t>
      </w:r>
      <w:r w:rsidRPr="00B72469">
        <w:rPr>
          <w:rFonts w:ascii="Times New Roman" w:eastAsia="Arial" w:hAnsi="Times New Roman" w:cs="Times New Roman"/>
          <w:b/>
          <w:bCs/>
          <w:spacing w:val="47"/>
          <w:w w:val="88"/>
          <w:position w:val="1"/>
          <w:sz w:val="20"/>
          <w:szCs w:val="20"/>
        </w:rPr>
        <w:t xml:space="preserve"> </w:t>
      </w:r>
      <w:r w:rsidRPr="00B72469">
        <w:rPr>
          <w:rFonts w:ascii="Times New Roman" w:eastAsia="Arial" w:hAnsi="Times New Roman" w:cs="Times New Roman"/>
          <w:b/>
          <w:bCs/>
          <w:w w:val="88"/>
          <w:position w:val="1"/>
          <w:sz w:val="20"/>
          <w:szCs w:val="20"/>
        </w:rPr>
        <w:t>Components</w:t>
      </w:r>
      <w:r w:rsidRPr="00B72469">
        <w:rPr>
          <w:rFonts w:ascii="Times New Roman" w:eastAsia="Arial" w:hAnsi="Times New Roman" w:cs="Times New Roman"/>
          <w:b/>
          <w:bCs/>
          <w:spacing w:val="-12"/>
          <w:w w:val="88"/>
          <w:position w:val="1"/>
          <w:sz w:val="20"/>
          <w:szCs w:val="20"/>
        </w:rPr>
        <w:t xml:space="preserve"> </w:t>
      </w:r>
      <w:r w:rsidRPr="00B72469">
        <w:rPr>
          <w:rFonts w:ascii="Times New Roman" w:eastAsia="Arial" w:hAnsi="Times New Roman" w:cs="Times New Roman"/>
          <w:b/>
          <w:bCs/>
          <w:position w:val="1"/>
          <w:sz w:val="20"/>
          <w:szCs w:val="20"/>
        </w:rPr>
        <w:t>of</w:t>
      </w:r>
    </w:p>
    <w:p w14:paraId="0AFED1D5" w14:textId="77777777" w:rsidR="00676FEB" w:rsidRPr="00B72469" w:rsidRDefault="00676FEB" w:rsidP="00676FEB">
      <w:pPr>
        <w:spacing w:before="9" w:after="0" w:line="240" w:lineRule="auto"/>
        <w:ind w:left="455" w:right="545"/>
        <w:jc w:val="center"/>
        <w:rPr>
          <w:rFonts w:ascii="Times New Roman" w:eastAsia="Arial" w:hAnsi="Times New Roman" w:cs="Times New Roman"/>
          <w:sz w:val="20"/>
          <w:szCs w:val="20"/>
        </w:rPr>
      </w:pPr>
      <w:proofErr w:type="gramStart"/>
      <w:r w:rsidRPr="00B72469">
        <w:rPr>
          <w:rFonts w:ascii="Times New Roman" w:eastAsia="Arial" w:hAnsi="Times New Roman" w:cs="Times New Roman"/>
          <w:b/>
          <w:bCs/>
          <w:w w:val="86"/>
          <w:sz w:val="20"/>
          <w:szCs w:val="20"/>
        </w:rPr>
        <w:t>the</w:t>
      </w:r>
      <w:proofErr w:type="gramEnd"/>
      <w:r w:rsidRPr="00B72469">
        <w:rPr>
          <w:rFonts w:ascii="Times New Roman" w:eastAsia="Arial" w:hAnsi="Times New Roman" w:cs="Times New Roman"/>
          <w:b/>
          <w:bCs/>
          <w:spacing w:val="8"/>
          <w:w w:val="86"/>
          <w:sz w:val="20"/>
          <w:szCs w:val="20"/>
        </w:rPr>
        <w:t xml:space="preserve"> </w:t>
      </w:r>
      <w:r w:rsidRPr="00B72469">
        <w:rPr>
          <w:rFonts w:ascii="Times New Roman" w:eastAsia="Arial" w:hAnsi="Times New Roman" w:cs="Times New Roman"/>
          <w:b/>
          <w:bCs/>
          <w:w w:val="86"/>
          <w:sz w:val="20"/>
          <w:szCs w:val="20"/>
        </w:rPr>
        <w:t>Sensor</w:t>
      </w:r>
      <w:r w:rsidRPr="00B72469">
        <w:rPr>
          <w:rFonts w:ascii="Times New Roman" w:eastAsia="Arial" w:hAnsi="Times New Roman" w:cs="Times New Roman"/>
          <w:b/>
          <w:bCs/>
          <w:spacing w:val="-12"/>
          <w:w w:val="86"/>
          <w:sz w:val="20"/>
          <w:szCs w:val="20"/>
        </w:rPr>
        <w:t xml:space="preserve"> </w:t>
      </w:r>
      <w:r w:rsidRPr="00B72469">
        <w:rPr>
          <w:rFonts w:ascii="Times New Roman" w:eastAsia="Arial" w:hAnsi="Times New Roman" w:cs="Times New Roman"/>
          <w:b/>
          <w:bCs/>
          <w:w w:val="90"/>
          <w:sz w:val="20"/>
          <w:szCs w:val="20"/>
        </w:rPr>
        <w:t>and Cloud-Computing</w:t>
      </w:r>
      <w:r w:rsidRPr="00B72469">
        <w:rPr>
          <w:rFonts w:ascii="Times New Roman" w:eastAsia="Arial" w:hAnsi="Times New Roman" w:cs="Times New Roman"/>
          <w:b/>
          <w:bCs/>
          <w:spacing w:val="16"/>
          <w:w w:val="90"/>
          <w:sz w:val="20"/>
          <w:szCs w:val="20"/>
        </w:rPr>
        <w:t xml:space="preserve"> </w:t>
      </w:r>
      <w:r w:rsidRPr="00B72469">
        <w:rPr>
          <w:rFonts w:ascii="Times New Roman" w:eastAsia="Arial" w:hAnsi="Times New Roman" w:cs="Times New Roman"/>
          <w:b/>
          <w:bCs/>
          <w:w w:val="92"/>
          <w:sz w:val="20"/>
          <w:szCs w:val="20"/>
        </w:rPr>
        <w:t>Net</w:t>
      </w:r>
      <w:r w:rsidRPr="00B72469">
        <w:rPr>
          <w:rFonts w:ascii="Times New Roman" w:eastAsia="Arial" w:hAnsi="Times New Roman" w:cs="Times New Roman"/>
          <w:b/>
          <w:bCs/>
          <w:spacing w:val="-2"/>
          <w:w w:val="92"/>
          <w:sz w:val="20"/>
          <w:szCs w:val="20"/>
        </w:rPr>
        <w:t>w</w:t>
      </w:r>
      <w:r w:rsidRPr="00B72469">
        <w:rPr>
          <w:rFonts w:ascii="Times New Roman" w:eastAsia="Arial" w:hAnsi="Times New Roman" w:cs="Times New Roman"/>
          <w:b/>
          <w:bCs/>
          <w:w w:val="95"/>
          <w:sz w:val="20"/>
          <w:szCs w:val="20"/>
        </w:rPr>
        <w:t>ork.</w:t>
      </w:r>
    </w:p>
    <w:p w14:paraId="0AFED1D6" w14:textId="77777777" w:rsidR="00676FEB" w:rsidRPr="00B72469" w:rsidRDefault="00676FEB" w:rsidP="00676FEB">
      <w:pPr>
        <w:spacing w:before="8" w:after="0" w:line="140" w:lineRule="exact"/>
        <w:rPr>
          <w:rFonts w:ascii="Times New Roman" w:hAnsi="Times New Roman" w:cs="Times New Roman"/>
          <w:sz w:val="14"/>
          <w:szCs w:val="14"/>
        </w:rPr>
      </w:pPr>
    </w:p>
    <w:p w14:paraId="0AFED1D7" w14:textId="77777777" w:rsidR="00676FEB" w:rsidRPr="00B72469" w:rsidRDefault="00676FEB" w:rsidP="00676FEB">
      <w:pPr>
        <w:spacing w:after="0" w:line="200" w:lineRule="exact"/>
        <w:rPr>
          <w:rFonts w:ascii="Times New Roman" w:hAnsi="Times New Roman" w:cs="Times New Roman"/>
          <w:sz w:val="20"/>
          <w:szCs w:val="20"/>
        </w:rPr>
      </w:pPr>
    </w:p>
    <w:p w14:paraId="0AFED1D8" w14:textId="77777777" w:rsidR="00676FEB" w:rsidRPr="00B72469" w:rsidRDefault="00676FEB" w:rsidP="00676FEB">
      <w:pPr>
        <w:spacing w:after="0" w:line="200" w:lineRule="exact"/>
        <w:rPr>
          <w:rFonts w:ascii="Times New Roman" w:hAnsi="Times New Roman" w:cs="Times New Roman"/>
          <w:sz w:val="20"/>
          <w:szCs w:val="20"/>
        </w:rPr>
      </w:pPr>
    </w:p>
    <w:p w14:paraId="0AFED1D9" w14:textId="77777777" w:rsidR="00676FEB" w:rsidRPr="00B72469" w:rsidRDefault="00676FEB" w:rsidP="00676FEB">
      <w:pPr>
        <w:spacing w:after="0" w:line="200" w:lineRule="exact"/>
        <w:rPr>
          <w:rFonts w:ascii="Times New Roman" w:hAnsi="Times New Roman" w:cs="Times New Roman"/>
          <w:sz w:val="20"/>
          <w:szCs w:val="20"/>
        </w:rPr>
      </w:pPr>
    </w:p>
    <w:p w14:paraId="0AFED1DA" w14:textId="77777777" w:rsidR="00676FEB" w:rsidRPr="00B72469" w:rsidRDefault="00676FEB" w:rsidP="00676FEB">
      <w:pPr>
        <w:spacing w:after="0" w:line="200" w:lineRule="exact"/>
        <w:rPr>
          <w:rFonts w:ascii="Times New Roman" w:hAnsi="Times New Roman" w:cs="Times New Roman"/>
          <w:sz w:val="20"/>
          <w:szCs w:val="20"/>
        </w:rPr>
      </w:pPr>
    </w:p>
    <w:p w14:paraId="0AFED1DB" w14:textId="77777777" w:rsidR="00676FEB" w:rsidRPr="00B72469" w:rsidRDefault="00676FEB" w:rsidP="00676FEB">
      <w:pPr>
        <w:spacing w:after="0" w:line="200" w:lineRule="exact"/>
        <w:rPr>
          <w:rFonts w:ascii="Times New Roman" w:hAnsi="Times New Roman" w:cs="Times New Roman"/>
          <w:sz w:val="20"/>
          <w:szCs w:val="20"/>
        </w:rPr>
      </w:pPr>
    </w:p>
    <w:p w14:paraId="0AFED1DC" w14:textId="77777777" w:rsidR="00676FEB" w:rsidRPr="00B72469" w:rsidRDefault="00676FEB" w:rsidP="00676FEB">
      <w:pPr>
        <w:spacing w:after="0" w:line="200" w:lineRule="exact"/>
        <w:rPr>
          <w:rFonts w:ascii="Times New Roman" w:hAnsi="Times New Roman" w:cs="Times New Roman"/>
          <w:sz w:val="20"/>
          <w:szCs w:val="20"/>
        </w:rPr>
      </w:pPr>
    </w:p>
    <w:p w14:paraId="0AFED1DD" w14:textId="77777777" w:rsidR="00676FEB" w:rsidRPr="00B72469" w:rsidRDefault="00676FEB" w:rsidP="00676FEB">
      <w:pPr>
        <w:spacing w:after="0" w:line="240" w:lineRule="auto"/>
        <w:ind w:right="60"/>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3"/>
          <w:sz w:val="20"/>
          <w:szCs w:val="20"/>
        </w:rPr>
        <w:t>sors</w:t>
      </w:r>
      <w:proofErr w:type="gramEnd"/>
      <w:r w:rsidRPr="00B72469">
        <w:rPr>
          <w:rFonts w:ascii="Times New Roman" w:eastAsia="Arial" w:hAnsi="Times New Roman" w:cs="Times New Roman"/>
          <w:w w:val="83"/>
          <w:sz w:val="20"/>
          <w:szCs w:val="20"/>
        </w:rPr>
        <w:t xml:space="preserve">, </w:t>
      </w:r>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w w:val="83"/>
          <w:sz w:val="20"/>
          <w:szCs w:val="20"/>
        </w:rPr>
        <w:t xml:space="preserve">such </w:t>
      </w:r>
      <w:r w:rsidRPr="00B72469">
        <w:rPr>
          <w:rFonts w:ascii="Times New Roman" w:eastAsia="Arial" w:hAnsi="Times New Roman" w:cs="Times New Roman"/>
          <w:spacing w:val="3"/>
          <w:w w:val="83"/>
          <w:sz w:val="20"/>
          <w:szCs w:val="20"/>
        </w:rPr>
        <w:t xml:space="preserve"> </w:t>
      </w:r>
      <w:r w:rsidRPr="00B72469">
        <w:rPr>
          <w:rFonts w:ascii="Times New Roman" w:eastAsia="Arial" w:hAnsi="Times New Roman" w:cs="Times New Roman"/>
          <w:w w:val="83"/>
          <w:sz w:val="20"/>
          <w:szCs w:val="20"/>
        </w:rPr>
        <w:t>as</w:t>
      </w:r>
      <w:r w:rsidRPr="00B72469">
        <w:rPr>
          <w:rFonts w:ascii="Times New Roman" w:eastAsia="Arial" w:hAnsi="Times New Roman" w:cs="Times New Roman"/>
          <w:spacing w:val="26"/>
          <w:w w:val="83"/>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ARM</w:t>
      </w:r>
      <w:r w:rsidRPr="00B72469">
        <w:rPr>
          <w:rFonts w:ascii="Times New Roman" w:eastAsia="Arial" w:hAnsi="Times New Roman" w:cs="Times New Roman"/>
          <w:spacing w:val="36"/>
          <w:sz w:val="20"/>
          <w:szCs w:val="20"/>
        </w:rPr>
        <w:t xml:space="preserve"> </w:t>
      </w:r>
      <w:r w:rsidRPr="00B72469">
        <w:rPr>
          <w:rFonts w:ascii="Times New Roman" w:eastAsia="Arial" w:hAnsi="Times New Roman" w:cs="Times New Roman"/>
          <w:w w:val="89"/>
          <w:sz w:val="20"/>
          <w:szCs w:val="20"/>
        </w:rPr>
        <w:t>architecture</w:t>
      </w:r>
      <w:r w:rsidRPr="00B72469">
        <w:rPr>
          <w:rFonts w:ascii="Times New Roman" w:eastAsia="Arial" w:hAnsi="Times New Roman" w:cs="Times New Roman"/>
          <w:spacing w:val="36"/>
          <w:w w:val="89"/>
          <w:sz w:val="20"/>
          <w:szCs w:val="20"/>
        </w:rPr>
        <w:t xml:space="preserve"> </w:t>
      </w:r>
      <w:r w:rsidRPr="00B72469">
        <w:rPr>
          <w:rFonts w:ascii="Times New Roman" w:eastAsia="Arial" w:hAnsi="Times New Roman" w:cs="Times New Roman"/>
          <w:w w:val="89"/>
          <w:sz w:val="20"/>
          <w:szCs w:val="20"/>
        </w:rPr>
        <w:t>processor</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 xml:space="preserve">running </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sz w:val="20"/>
          <w:szCs w:val="20"/>
        </w:rPr>
        <w:t>at</w:t>
      </w:r>
    </w:p>
    <w:p w14:paraId="0AFED1DE" w14:textId="77777777" w:rsidR="00676FEB" w:rsidRPr="00B72469" w:rsidRDefault="00676FEB" w:rsidP="00676FEB">
      <w:pPr>
        <w:spacing w:before="9"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93"/>
          <w:sz w:val="20"/>
          <w:szCs w:val="20"/>
        </w:rPr>
        <w:t>500–800MHZ.</w:t>
      </w:r>
      <w:r w:rsidRPr="00B72469">
        <w:rPr>
          <w:rFonts w:ascii="Times New Roman" w:eastAsia="Arial" w:hAnsi="Times New Roman" w:cs="Times New Roman"/>
          <w:spacing w:val="-2"/>
          <w:w w:val="93"/>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6"/>
          <w:sz w:val="20"/>
          <w:szCs w:val="20"/>
        </w:rPr>
        <w:t>assumed</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phones</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h</w:t>
      </w:r>
      <w:r w:rsidRPr="00B72469">
        <w:rPr>
          <w:rFonts w:ascii="Times New Roman" w:eastAsia="Arial" w:hAnsi="Times New Roman" w:cs="Times New Roman"/>
          <w:spacing w:val="-3"/>
          <w:w w:val="86"/>
          <w:sz w:val="20"/>
          <w:szCs w:val="20"/>
        </w:rPr>
        <w:t>av</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 xml:space="preserve">standard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18"/>
          <w:w w:val="83"/>
          <w:sz w:val="20"/>
          <w:szCs w:val="20"/>
        </w:rPr>
        <w:t xml:space="preserve"> </w:t>
      </w:r>
      <w:r w:rsidRPr="00B72469">
        <w:rPr>
          <w:rFonts w:ascii="Times New Roman" w:eastAsia="Arial" w:hAnsi="Times New Roman" w:cs="Times New Roman"/>
          <w:w w:val="90"/>
          <w:sz w:val="20"/>
          <w:szCs w:val="20"/>
        </w:rPr>
        <w:t>including</w:t>
      </w:r>
      <w:proofErr w:type="gramStart"/>
      <w:r w:rsidRPr="00B72469">
        <w:rPr>
          <w:rFonts w:ascii="Times New Roman" w:eastAsia="Arial" w:hAnsi="Times New Roman" w:cs="Times New Roman"/>
          <w:w w:val="90"/>
          <w:sz w:val="20"/>
          <w:szCs w:val="20"/>
        </w:rPr>
        <w:t xml:space="preserve">, </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eGPS</w:t>
      </w:r>
      <w:proofErr w:type="gramEnd"/>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w w:val="90"/>
          <w:sz w:val="20"/>
          <w:szCs w:val="20"/>
        </w:rPr>
        <w:t>802.11x,</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w w:val="90"/>
          <w:sz w:val="20"/>
          <w:szCs w:val="20"/>
        </w:rPr>
        <w:t>Bluetooth</w:t>
      </w:r>
      <w:r w:rsidRPr="00B72469">
        <w:rPr>
          <w:rFonts w:ascii="Times New Roman" w:eastAsia="Arial" w:hAnsi="Times New Roman" w:cs="Times New Roman"/>
          <w:spacing w:val="40"/>
          <w:w w:val="90"/>
          <w:sz w:val="20"/>
          <w:szCs w:val="20"/>
        </w:rPr>
        <w:t xml:space="preserve"> </w:t>
      </w:r>
      <w:r w:rsidRPr="00B72469">
        <w:rPr>
          <w:rFonts w:ascii="Times New Roman" w:eastAsia="Arial" w:hAnsi="Times New Roman" w:cs="Times New Roman"/>
          <w:sz w:val="20"/>
          <w:szCs w:val="20"/>
        </w:rPr>
        <w:t>v2</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Class</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sz w:val="20"/>
          <w:szCs w:val="20"/>
        </w:rPr>
        <w:t>1,</w:t>
      </w:r>
    </w:p>
    <w:p w14:paraId="0AFED1DF"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2</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3),</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9"/>
          <w:sz w:val="20"/>
          <w:szCs w:val="20"/>
        </w:rPr>
        <w:t>temperature,</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orientation</w:t>
      </w:r>
      <w:proofErr w:type="gramStart"/>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89"/>
          <w:sz w:val="20"/>
          <w:szCs w:val="20"/>
        </w:rPr>
        <w:t>acceleration</w:t>
      </w:r>
      <w:proofErr w:type="gramEnd"/>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32"/>
          <w:w w:val="89"/>
          <w:sz w:val="20"/>
          <w:szCs w:val="20"/>
        </w:rPr>
        <w:t xml:space="preserve"> </w:t>
      </w:r>
      <w:r w:rsidRPr="00B72469">
        <w:rPr>
          <w:rFonts w:ascii="Times New Roman" w:eastAsia="Arial" w:hAnsi="Times New Roman" w:cs="Times New Roman"/>
          <w:w w:val="89"/>
          <w:sz w:val="20"/>
          <w:szCs w:val="20"/>
        </w:rPr>
        <w:t>audio</w:t>
      </w:r>
      <w:r w:rsidRPr="00B72469">
        <w:rPr>
          <w:rFonts w:ascii="Times New Roman" w:eastAsia="Arial" w:hAnsi="Times New Roman" w:cs="Times New Roman"/>
          <w:spacing w:val="31"/>
          <w:w w:val="89"/>
          <w:sz w:val="20"/>
          <w:szCs w:val="20"/>
        </w:rPr>
        <w:t xml:space="preserve"> </w:t>
      </w:r>
      <w:r w:rsidRPr="00B72469">
        <w:rPr>
          <w:rFonts w:ascii="Times New Roman" w:eastAsia="Arial" w:hAnsi="Times New Roman" w:cs="Times New Roman"/>
          <w:sz w:val="20"/>
          <w:szCs w:val="20"/>
        </w:rPr>
        <w:t xml:space="preserve">mi- </w:t>
      </w:r>
      <w:r w:rsidRPr="00B72469">
        <w:rPr>
          <w:rFonts w:ascii="Times New Roman" w:eastAsia="Arial" w:hAnsi="Times New Roman" w:cs="Times New Roman"/>
          <w:w w:val="86"/>
          <w:sz w:val="20"/>
          <w:szCs w:val="20"/>
        </w:rPr>
        <w:t>crophone,</w:t>
      </w:r>
      <w:r w:rsidRPr="00B72469">
        <w:rPr>
          <w:rFonts w:ascii="Times New Roman" w:eastAsia="Arial" w:hAnsi="Times New Roman" w:cs="Times New Roman"/>
          <w:spacing w:val="45"/>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camera</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sz w:val="20"/>
          <w:szCs w:val="20"/>
        </w:rPr>
        <w:t>(stills or</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video).</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91"/>
          <w:sz w:val="20"/>
          <w:szCs w:val="20"/>
        </w:rPr>
        <w:t>particula</w:t>
      </w:r>
      <w:r w:rsidRPr="00B72469">
        <w:rPr>
          <w:rFonts w:ascii="Times New Roman" w:eastAsia="Arial" w:hAnsi="Times New Roman" w:cs="Times New Roman"/>
          <w:spacing w:val="-7"/>
          <w:w w:val="91"/>
          <w:sz w:val="20"/>
          <w:szCs w:val="20"/>
        </w:rPr>
        <w:t>r</w:t>
      </w:r>
      <w:r w:rsidRPr="00B72469">
        <w:rPr>
          <w:rFonts w:ascii="Times New Roman" w:eastAsia="Arial" w:hAnsi="Times New Roman" w:cs="Times New Roman"/>
          <w:w w:val="91"/>
          <w:sz w:val="20"/>
          <w:szCs w:val="20"/>
        </w:rPr>
        <w:t>,</w:t>
      </w:r>
      <w:r w:rsidRPr="00B72469">
        <w:rPr>
          <w:rFonts w:ascii="Times New Roman" w:eastAsia="Arial" w:hAnsi="Times New Roman" w:cs="Times New Roman"/>
          <w:spacing w:val="30"/>
          <w:w w:val="91"/>
          <w:sz w:val="20"/>
          <w:szCs w:val="20"/>
        </w:rPr>
        <w:t xml:space="preserve"> </w:t>
      </w:r>
      <w:r w:rsidRPr="00B72469">
        <w:rPr>
          <w:rFonts w:ascii="Times New Roman" w:eastAsia="Arial" w:hAnsi="Times New Roman" w:cs="Times New Roman"/>
          <w:sz w:val="20"/>
          <w:szCs w:val="20"/>
        </w:rPr>
        <w:t xml:space="preserve">our </w:t>
      </w:r>
      <w:r w:rsidRPr="00B72469">
        <w:rPr>
          <w:rFonts w:ascii="Times New Roman" w:eastAsia="Arial" w:hAnsi="Times New Roman" w:cs="Times New Roman"/>
          <w:w w:val="89"/>
          <w:sz w:val="20"/>
          <w:szCs w:val="20"/>
        </w:rPr>
        <w:t>project</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w w:val="89"/>
          <w:sz w:val="20"/>
          <w:szCs w:val="20"/>
        </w:rPr>
        <w:t>focuses</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4"/>
          <w:sz w:val="20"/>
          <w:szCs w:val="20"/>
        </w:rPr>
        <w:t>the</w:t>
      </w:r>
      <w:r w:rsidRPr="00B72469">
        <w:rPr>
          <w:rFonts w:ascii="Times New Roman" w:eastAsia="Arial" w:hAnsi="Times New Roman" w:cs="Times New Roman"/>
          <w:spacing w:val="23"/>
          <w:w w:val="84"/>
          <w:sz w:val="20"/>
          <w:szCs w:val="20"/>
        </w:rPr>
        <w:t xml:space="preserve"> </w:t>
      </w:r>
      <w:r w:rsidRPr="00B72469">
        <w:rPr>
          <w:rFonts w:ascii="Times New Roman" w:eastAsia="Arial" w:hAnsi="Times New Roman" w:cs="Times New Roman"/>
          <w:w w:val="84"/>
          <w:sz w:val="20"/>
          <w:szCs w:val="20"/>
        </w:rPr>
        <w:t>use</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HTC</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G1</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Android</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4"/>
          <w:sz w:val="20"/>
          <w:szCs w:val="20"/>
        </w:rPr>
        <w:t>(v1.6)</w:t>
      </w:r>
      <w:r w:rsidRPr="00B72469">
        <w:rPr>
          <w:rFonts w:ascii="Times New Roman" w:eastAsia="Arial" w:hAnsi="Times New Roman" w:cs="Times New Roman"/>
          <w:spacing w:val="9"/>
          <w:w w:val="94"/>
          <w:sz w:val="20"/>
          <w:szCs w:val="20"/>
        </w:rPr>
        <w:t xml:space="preserve"> </w:t>
      </w:r>
      <w:r w:rsidRPr="00B72469">
        <w:rPr>
          <w:rFonts w:ascii="Times New Roman" w:eastAsia="Arial" w:hAnsi="Times New Roman" w:cs="Times New Roman"/>
          <w:sz w:val="20"/>
          <w:szCs w:val="20"/>
        </w:rPr>
        <w:t xml:space="preserve">de- </w:t>
      </w:r>
      <w:proofErr w:type="gramStart"/>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 xml:space="preserve">elopment </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phones</w:t>
      </w:r>
      <w:proofErr w:type="gramEnd"/>
      <w:r w:rsidRPr="00B72469">
        <w:rPr>
          <w:rFonts w:ascii="Times New Roman" w:eastAsia="Arial" w:hAnsi="Times New Roman" w:cs="Times New Roman"/>
          <w:w w:val="88"/>
          <w:sz w:val="20"/>
          <w:szCs w:val="20"/>
        </w:rPr>
        <w:t>,</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sz w:val="20"/>
          <w:szCs w:val="20"/>
        </w:rPr>
        <w:t>du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79"/>
          <w:sz w:val="20"/>
          <w:szCs w:val="20"/>
        </w:rPr>
        <w:t>ease</w:t>
      </w:r>
      <w:r w:rsidRPr="00B72469">
        <w:rPr>
          <w:rFonts w:ascii="Times New Roman" w:eastAsia="Arial" w:hAnsi="Times New Roman" w:cs="Times New Roman"/>
          <w:spacing w:val="38"/>
          <w:w w:val="7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4"/>
          <w:sz w:val="20"/>
          <w:szCs w:val="20"/>
        </w:rPr>
        <w:t xml:space="preserve"> </w:t>
      </w:r>
      <w:r w:rsidRPr="00B72469">
        <w:rPr>
          <w:rFonts w:ascii="Times New Roman" w:eastAsia="Arial" w:hAnsi="Times New Roman" w:cs="Times New Roman"/>
          <w:w w:val="89"/>
          <w:sz w:val="20"/>
          <w:szCs w:val="20"/>
        </w:rPr>
        <w:t xml:space="preserve">programming </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 xml:space="preserve">and </w:t>
      </w:r>
      <w:r w:rsidRPr="00B72469">
        <w:rPr>
          <w:rFonts w:ascii="Times New Roman" w:eastAsia="Arial" w:hAnsi="Times New Roman" w:cs="Times New Roman"/>
          <w:sz w:val="20"/>
          <w:szCs w:val="20"/>
        </w:rPr>
        <w:t>their</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ability</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4"/>
          <w:sz w:val="20"/>
          <w:szCs w:val="20"/>
        </w:rPr>
        <w:t>multi-task</w:t>
      </w:r>
      <w:r w:rsidRPr="00B72469">
        <w:rPr>
          <w:rFonts w:ascii="Times New Roman" w:eastAsia="Arial" w:hAnsi="Times New Roman" w:cs="Times New Roman"/>
          <w:spacing w:val="16"/>
          <w:w w:val="94"/>
          <w:sz w:val="20"/>
          <w:szCs w:val="20"/>
        </w:rPr>
        <w:t xml:space="preserve"> </w:t>
      </w:r>
      <w:r w:rsidRPr="00B72469">
        <w:rPr>
          <w:rFonts w:ascii="Times New Roman" w:eastAsia="Arial" w:hAnsi="Times New Roman" w:cs="Times New Roman"/>
          <w:w w:val="99"/>
          <w:sz w:val="20"/>
          <w:szCs w:val="20"/>
        </w:rPr>
        <w:t>(unli</w:t>
      </w:r>
      <w:r w:rsidRPr="00B72469">
        <w:rPr>
          <w:rFonts w:ascii="Times New Roman" w:eastAsia="Arial" w:hAnsi="Times New Roman" w:cs="Times New Roman"/>
          <w:spacing w:val="-2"/>
          <w:w w:val="99"/>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z w:val="20"/>
          <w:szCs w:val="20"/>
        </w:rPr>
        <w:t>iPhon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sz w:val="20"/>
          <w:szCs w:val="20"/>
        </w:rPr>
        <w:t xml:space="preserve">plat- </w:t>
      </w:r>
      <w:r w:rsidRPr="00B72469">
        <w:rPr>
          <w:rFonts w:ascii="Times New Roman" w:eastAsia="Arial" w:hAnsi="Times New Roman" w:cs="Times New Roman"/>
          <w:w w:val="87"/>
          <w:sz w:val="20"/>
          <w:szCs w:val="20"/>
        </w:rPr>
        <w:t>forms</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1"/>
          <w:w w:val="87"/>
          <w:sz w:val="20"/>
          <w:szCs w:val="20"/>
        </w:rPr>
        <w:t xml:space="preserve"> </w:t>
      </w:r>
      <w:proofErr w:type="gramStart"/>
      <w:r w:rsidRPr="00B72469">
        <w:rPr>
          <w:rFonts w:ascii="Times New Roman" w:eastAsia="Arial" w:hAnsi="Times New Roman" w:cs="Times New Roman"/>
          <w:w w:val="87"/>
          <w:sz w:val="20"/>
          <w:szCs w:val="20"/>
        </w:rPr>
        <w:t>perform  a</w:t>
      </w:r>
      <w:proofErr w:type="gramEnd"/>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sz w:val="20"/>
          <w:szCs w:val="20"/>
        </w:rPr>
        <w:t>full</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7"/>
          <w:sz w:val="20"/>
          <w:szCs w:val="20"/>
        </w:rPr>
        <w:t>host</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cryptographic</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w w:val="90"/>
          <w:sz w:val="20"/>
          <w:szCs w:val="20"/>
        </w:rPr>
        <w:t xml:space="preserve">operations, </w:t>
      </w:r>
      <w:r w:rsidRPr="00B72469">
        <w:rPr>
          <w:rFonts w:ascii="Times New Roman" w:eastAsia="Arial" w:hAnsi="Times New Roman" w:cs="Times New Roman"/>
          <w:spacing w:val="-4"/>
          <w:sz w:val="20"/>
          <w:szCs w:val="20"/>
        </w:rPr>
        <w:t>b</w:t>
      </w:r>
      <w:r w:rsidRPr="00B72469">
        <w:rPr>
          <w:rFonts w:ascii="Times New Roman" w:eastAsia="Arial" w:hAnsi="Times New Roman" w:cs="Times New Roman"/>
          <w:sz w:val="20"/>
          <w:szCs w:val="20"/>
        </w:rPr>
        <w:t>ut</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7"/>
          <w:sz w:val="20"/>
          <w:szCs w:val="20"/>
        </w:rPr>
        <w:t>also</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security</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w w:val="87"/>
          <w:sz w:val="20"/>
          <w:szCs w:val="20"/>
        </w:rPr>
        <w:t>issues</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 xml:space="preserve">relating </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pacing w:val="-2"/>
          <w:sz w:val="20"/>
          <w:szCs w:val="20"/>
        </w:rPr>
        <w:t>f</w:t>
      </w:r>
      <w:r w:rsidRPr="00B72469">
        <w:rPr>
          <w:rFonts w:ascii="Times New Roman" w:eastAsia="Arial" w:hAnsi="Times New Roman" w:cs="Times New Roman"/>
          <w:sz w:val="20"/>
          <w:szCs w:val="20"/>
        </w:rPr>
        <w:t>act</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z w:val="20"/>
          <w:szCs w:val="20"/>
        </w:rPr>
        <w:t>th</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y ar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2"/>
          <w:sz w:val="20"/>
          <w:szCs w:val="20"/>
        </w:rPr>
        <w:t>multi-purpose</w:t>
      </w:r>
      <w:r w:rsidRPr="00B72469">
        <w:rPr>
          <w:rFonts w:ascii="Times New Roman" w:eastAsia="Arial" w:hAnsi="Times New Roman" w:cs="Times New Roman"/>
          <w:spacing w:val="32"/>
          <w:w w:val="92"/>
          <w:sz w:val="20"/>
          <w:szCs w:val="20"/>
        </w:rPr>
        <w:t xml:space="preserve"> </w:t>
      </w:r>
      <w:r w:rsidRPr="00B72469">
        <w:rPr>
          <w:rFonts w:ascii="Times New Roman" w:eastAsia="Arial" w:hAnsi="Times New Roman" w:cs="Times New Roman"/>
          <w:w w:val="92"/>
          <w:sz w:val="20"/>
          <w:szCs w:val="20"/>
        </w:rPr>
        <w:t>computing</w:t>
      </w:r>
      <w:r w:rsidRPr="00B72469">
        <w:rPr>
          <w:rFonts w:ascii="Times New Roman" w:eastAsia="Arial" w:hAnsi="Times New Roman" w:cs="Times New Roman"/>
          <w:spacing w:val="32"/>
          <w:w w:val="92"/>
          <w:sz w:val="20"/>
          <w:szCs w:val="20"/>
        </w:rPr>
        <w:t xml:space="preserve"> </w:t>
      </w:r>
      <w:r w:rsidRPr="00B72469">
        <w:rPr>
          <w:rFonts w:ascii="Times New Roman" w:eastAsia="Arial" w:hAnsi="Times New Roman" w:cs="Times New Roman"/>
          <w:sz w:val="20"/>
          <w:szCs w:val="20"/>
        </w:rPr>
        <w:t>platforms.</w:t>
      </w:r>
      <w:r w:rsidRPr="00B72469">
        <w:rPr>
          <w:rFonts w:ascii="Times New Roman" w:eastAsia="Arial" w:hAnsi="Times New Roman" w:cs="Times New Roman"/>
          <w:spacing w:val="37"/>
          <w:sz w:val="20"/>
          <w:szCs w:val="20"/>
        </w:rPr>
        <w:t xml:space="preserve"> </w:t>
      </w:r>
      <w:r w:rsidRPr="00B72469">
        <w:rPr>
          <w:rFonts w:ascii="Times New Roman" w:eastAsia="Arial" w:hAnsi="Times New Roman" w:cs="Times New Roman"/>
          <w:sz w:val="20"/>
          <w:szCs w:val="20"/>
        </w:rPr>
        <w:t>Thus</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OS</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5"/>
          <w:sz w:val="20"/>
          <w:szCs w:val="20"/>
        </w:rPr>
        <w:t xml:space="preserve">secu- </w:t>
      </w:r>
      <w:r w:rsidRPr="00B72469">
        <w:rPr>
          <w:rFonts w:ascii="Times New Roman" w:eastAsia="Arial" w:hAnsi="Times New Roman" w:cs="Times New Roman"/>
          <w:sz w:val="20"/>
          <w:szCs w:val="20"/>
        </w:rPr>
        <w:t>rity</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5"/>
          <w:sz w:val="20"/>
          <w:szCs w:val="20"/>
        </w:rPr>
        <w:t>issues</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7"/>
          <w:w w:val="85"/>
          <w:sz w:val="20"/>
          <w:szCs w:val="20"/>
        </w:rPr>
        <w:t>r</w:t>
      </w:r>
      <w:r w:rsidRPr="00B72469">
        <w:rPr>
          <w:rFonts w:ascii="Times New Roman" w:eastAsia="Arial" w:hAnsi="Times New Roman" w:cs="Times New Roman"/>
          <w:w w:val="85"/>
          <w:sz w:val="20"/>
          <w:szCs w:val="20"/>
        </w:rPr>
        <w:t>,</w:t>
      </w:r>
      <w:r w:rsidRPr="00B72469">
        <w:rPr>
          <w:rFonts w:ascii="Times New Roman" w:eastAsia="Arial" w:hAnsi="Times New Roman" w:cs="Times New Roman"/>
          <w:spacing w:val="39"/>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icult</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2"/>
          <w:sz w:val="20"/>
          <w:szCs w:val="20"/>
        </w:rPr>
        <w:t xml:space="preserve"> </w:t>
      </w:r>
      <w:proofErr w:type="gramStart"/>
      <w:r w:rsidRPr="00B72469">
        <w:rPr>
          <w:rFonts w:ascii="Times New Roman" w:eastAsia="Arial" w:hAnsi="Times New Roman" w:cs="Times New Roman"/>
          <w:w w:val="84"/>
          <w:sz w:val="20"/>
          <w:szCs w:val="20"/>
        </w:rPr>
        <w:t xml:space="preserve">construct </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w w:val="84"/>
          <w:sz w:val="20"/>
          <w:szCs w:val="20"/>
        </w:rPr>
        <w:t>a</w:t>
      </w:r>
      <w:proofErr w:type="gramEnd"/>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sz w:val="20"/>
          <w:szCs w:val="20"/>
        </w:rPr>
        <w:t xml:space="preserve">small </w:t>
      </w:r>
      <w:r w:rsidRPr="00B72469">
        <w:rPr>
          <w:rFonts w:ascii="Times New Roman" w:eastAsia="Arial" w:hAnsi="Times New Roman" w:cs="Times New Roman"/>
          <w:w w:val="84"/>
          <w:sz w:val="20"/>
          <w:szCs w:val="20"/>
        </w:rPr>
        <w:t>OS,</w:t>
      </w:r>
      <w:r w:rsidRPr="00B72469">
        <w:rPr>
          <w:rFonts w:ascii="Times New Roman" w:eastAsia="Arial" w:hAnsi="Times New Roman" w:cs="Times New Roman"/>
          <w:spacing w:val="15"/>
          <w:w w:val="84"/>
          <w:sz w:val="20"/>
          <w:szCs w:val="20"/>
        </w:rPr>
        <w:t xml:space="preserve"> </w:t>
      </w:r>
      <w:r w:rsidRPr="00B72469">
        <w:rPr>
          <w:rFonts w:ascii="Times New Roman" w:eastAsia="Arial" w:hAnsi="Times New Roman" w:cs="Times New Roman"/>
          <w:w w:val="84"/>
          <w:sz w:val="20"/>
          <w:szCs w:val="20"/>
        </w:rPr>
        <w:t>such</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as</w:t>
      </w:r>
      <w:r w:rsidRPr="00B72469">
        <w:rPr>
          <w:rFonts w:ascii="Times New Roman" w:eastAsia="Arial" w:hAnsi="Times New Roman" w:cs="Times New Roman"/>
          <w:spacing w:val="-12"/>
          <w:w w:val="84"/>
          <w:sz w:val="20"/>
          <w:szCs w:val="20"/>
        </w:rPr>
        <w:t xml:space="preserve"> </w:t>
      </w:r>
      <w:r w:rsidRPr="00B72469">
        <w:rPr>
          <w:rFonts w:ascii="Times New Roman" w:eastAsia="Arial" w:hAnsi="Times New Roman" w:cs="Times New Roman"/>
          <w:spacing w:val="-7"/>
          <w:w w:val="94"/>
          <w:sz w:val="20"/>
          <w:szCs w:val="20"/>
        </w:rPr>
        <w:t>T</w:t>
      </w:r>
      <w:r w:rsidRPr="00B72469">
        <w:rPr>
          <w:rFonts w:ascii="Times New Roman" w:eastAsia="Arial" w:hAnsi="Times New Roman" w:cs="Times New Roman"/>
          <w:w w:val="94"/>
          <w:sz w:val="20"/>
          <w:szCs w:val="20"/>
        </w:rPr>
        <w:t>i</w:t>
      </w:r>
      <w:r w:rsidRPr="00B72469">
        <w:rPr>
          <w:rFonts w:ascii="Times New Roman" w:eastAsia="Arial" w:hAnsi="Times New Roman" w:cs="Times New Roman"/>
          <w:spacing w:val="-3"/>
          <w:w w:val="94"/>
          <w:sz w:val="20"/>
          <w:szCs w:val="20"/>
        </w:rPr>
        <w:t>n</w:t>
      </w:r>
      <w:r w:rsidRPr="00B72469">
        <w:rPr>
          <w:rFonts w:ascii="Times New Roman" w:eastAsia="Arial" w:hAnsi="Times New Roman" w:cs="Times New Roman"/>
          <w:w w:val="94"/>
          <w:sz w:val="20"/>
          <w:szCs w:val="20"/>
        </w:rPr>
        <w:t>yOS</w:t>
      </w:r>
      <w:r w:rsidRPr="00B72469">
        <w:rPr>
          <w:rFonts w:ascii="Times New Roman" w:eastAsia="Arial" w:hAnsi="Times New Roman" w:cs="Times New Roman"/>
          <w:spacing w:val="-3"/>
          <w:w w:val="94"/>
          <w:sz w:val="20"/>
          <w:szCs w:val="20"/>
        </w:rPr>
        <w:t xml:space="preserve"> </w:t>
      </w:r>
      <w:r w:rsidRPr="00B72469">
        <w:rPr>
          <w:rFonts w:ascii="Times New Roman" w:eastAsia="Arial" w:hAnsi="Times New Roman" w:cs="Times New Roman"/>
          <w:sz w:val="20"/>
          <w:szCs w:val="20"/>
        </w:rPr>
        <w:t>[19]</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7"/>
          <w:sz w:val="20"/>
          <w:szCs w:val="20"/>
        </w:rPr>
        <w:t>designed</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9"/>
          <w:sz w:val="20"/>
          <w:szCs w:val="20"/>
        </w:rPr>
        <w:t>motes,</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which</w:t>
      </w:r>
      <w:r w:rsidRPr="00B72469">
        <w:rPr>
          <w:rFonts w:ascii="Times New Roman" w:eastAsia="Arial" w:hAnsi="Times New Roman" w:cs="Times New Roman"/>
          <w:spacing w:val="29"/>
          <w:w w:val="89"/>
          <w:sz w:val="20"/>
          <w:szCs w:val="20"/>
        </w:rPr>
        <w:t xml:space="preserve"> </w:t>
      </w:r>
      <w:r w:rsidRPr="00B72469">
        <w:rPr>
          <w:rFonts w:ascii="Times New Roman" w:eastAsia="Arial" w:hAnsi="Times New Roman" w:cs="Times New Roman"/>
          <w:w w:val="89"/>
          <w:sz w:val="20"/>
          <w:szCs w:val="20"/>
        </w:rPr>
        <w:t>can</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7"/>
          <w:sz w:val="20"/>
          <w:szCs w:val="20"/>
        </w:rPr>
        <w:t>mor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easily</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hardened</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to</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withstand</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attack.</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While</w:t>
      </w:r>
      <w:r w:rsidRPr="00B72469">
        <w:rPr>
          <w:rFonts w:ascii="Times New Roman" w:eastAsia="Arial" w:hAnsi="Times New Roman" w:cs="Times New Roman"/>
          <w:spacing w:val="4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 xml:space="preserve">smart- </w:t>
      </w:r>
      <w:r w:rsidRPr="00B72469">
        <w:rPr>
          <w:rFonts w:ascii="Times New Roman" w:eastAsia="Arial" w:hAnsi="Times New Roman" w:cs="Times New Roman"/>
          <w:w w:val="85"/>
          <w:sz w:val="20"/>
          <w:szCs w:val="20"/>
        </w:rPr>
        <w:t>phones</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capable</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9"/>
          <w:sz w:val="20"/>
          <w:szCs w:val="20"/>
        </w:rPr>
        <w:t>mor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standard</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cryptographic</w:t>
      </w:r>
      <w:r w:rsidRPr="00B72469">
        <w:rPr>
          <w:rFonts w:ascii="Times New Roman" w:eastAsia="Arial" w:hAnsi="Times New Roman" w:cs="Times New Roman"/>
          <w:spacing w:val="46"/>
          <w:w w:val="89"/>
          <w:sz w:val="20"/>
          <w:szCs w:val="20"/>
        </w:rPr>
        <w:t xml:space="preserve"> </w:t>
      </w:r>
      <w:r w:rsidRPr="00B72469">
        <w:rPr>
          <w:rFonts w:ascii="Times New Roman" w:eastAsia="Arial" w:hAnsi="Times New Roman" w:cs="Times New Roman"/>
          <w:sz w:val="20"/>
          <w:szCs w:val="20"/>
        </w:rPr>
        <w:t>proto- cols,</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43"/>
          <w:w w:val="85"/>
          <w:sz w:val="20"/>
          <w:szCs w:val="20"/>
        </w:rPr>
        <w:t xml:space="preserve"> </w:t>
      </w:r>
      <w:r w:rsidRPr="00B72469">
        <w:rPr>
          <w:rFonts w:ascii="Times New Roman" w:eastAsia="Arial" w:hAnsi="Times New Roman" w:cs="Times New Roman"/>
          <w:w w:val="85"/>
          <w:sz w:val="20"/>
          <w:szCs w:val="20"/>
        </w:rPr>
        <w:t xml:space="preserve">number </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4"/>
          <w:sz w:val="20"/>
          <w:szCs w:val="20"/>
        </w:rPr>
        <w:t>such</w:t>
      </w:r>
      <w:r w:rsidRPr="00B72469">
        <w:rPr>
          <w:rFonts w:ascii="Times New Roman" w:eastAsia="Arial" w:hAnsi="Times New Roman" w:cs="Times New Roman"/>
          <w:spacing w:val="34"/>
          <w:w w:val="84"/>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19"/>
          <w:w w:val="8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r</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 xml:space="preserve">gion </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 xml:space="preserve">are </w:t>
      </w:r>
      <w:r w:rsidRPr="00B72469">
        <w:rPr>
          <w:rFonts w:ascii="Times New Roman" w:eastAsia="Arial" w:hAnsi="Times New Roman" w:cs="Times New Roman"/>
          <w:w w:val="87"/>
          <w:sz w:val="20"/>
          <w:szCs w:val="20"/>
        </w:rPr>
        <w:t>broadcast</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could</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spacing w:val="-3"/>
          <w:w w:val="87"/>
          <w:sz w:val="20"/>
          <w:szCs w:val="20"/>
        </w:rPr>
        <w:t>ov</w:t>
      </w:r>
      <w:r w:rsidRPr="00B72469">
        <w:rPr>
          <w:rFonts w:ascii="Times New Roman" w:eastAsia="Arial" w:hAnsi="Times New Roman" w:cs="Times New Roman"/>
          <w:w w:val="87"/>
          <w:sz w:val="20"/>
          <w:szCs w:val="20"/>
        </w:rPr>
        <w:t xml:space="preserve">erwhelm  communications </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channels,</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90"/>
          <w:sz w:val="20"/>
          <w:szCs w:val="20"/>
        </w:rPr>
        <w:t>battery</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sz w:val="20"/>
          <w:szCs w:val="20"/>
        </w:rPr>
        <w:t>life</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still</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3"/>
          <w:sz w:val="20"/>
          <w:szCs w:val="20"/>
        </w:rPr>
        <w:t>a</w:t>
      </w:r>
      <w:r w:rsidRPr="00B72469">
        <w:rPr>
          <w:rFonts w:ascii="Times New Roman" w:eastAsia="Arial" w:hAnsi="Times New Roman" w:cs="Times New Roman"/>
          <w:spacing w:val="12"/>
          <w:w w:val="83"/>
          <w:sz w:val="20"/>
          <w:szCs w:val="20"/>
        </w:rPr>
        <w:t xml:space="preserve"> </w:t>
      </w:r>
      <w:r w:rsidRPr="00B72469">
        <w:rPr>
          <w:rFonts w:ascii="Times New Roman" w:eastAsia="Arial" w:hAnsi="Times New Roman" w:cs="Times New Roman"/>
          <w:w w:val="83"/>
          <w:sz w:val="20"/>
          <w:szCs w:val="20"/>
        </w:rPr>
        <w:t xml:space="preserve">concern </w:t>
      </w:r>
      <w:r w:rsidRPr="00B72469">
        <w:rPr>
          <w:rFonts w:ascii="Times New Roman" w:eastAsia="Arial" w:hAnsi="Times New Roman" w:cs="Times New Roman"/>
          <w:spacing w:val="6"/>
          <w:w w:val="83"/>
          <w:sz w:val="20"/>
          <w:szCs w:val="20"/>
        </w:rPr>
        <w:t xml:space="preserve"> </w:t>
      </w:r>
      <w:r w:rsidRPr="00B72469">
        <w:rPr>
          <w:rFonts w:ascii="Times New Roman" w:eastAsia="Arial" w:hAnsi="Times New Roman" w:cs="Times New Roman"/>
          <w:sz w:val="20"/>
          <w:szCs w:val="20"/>
        </w:rPr>
        <w:t>—</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2"/>
          <w:sz w:val="20"/>
          <w:szCs w:val="20"/>
        </w:rPr>
        <w:t>as</w:t>
      </w:r>
      <w:r w:rsidRPr="00B72469">
        <w:rPr>
          <w:rFonts w:ascii="Times New Roman" w:eastAsia="Arial" w:hAnsi="Times New Roman" w:cs="Times New Roman"/>
          <w:spacing w:val="9"/>
          <w:w w:val="82"/>
          <w:sz w:val="20"/>
          <w:szCs w:val="20"/>
        </w:rPr>
        <w:t xml:space="preserve"> </w:t>
      </w:r>
      <w:r w:rsidRPr="00B72469">
        <w:rPr>
          <w:rFonts w:ascii="Times New Roman" w:eastAsia="Arial" w:hAnsi="Times New Roman" w:cs="Times New Roman"/>
          <w:w w:val="82"/>
          <w:sz w:val="20"/>
          <w:szCs w:val="20"/>
        </w:rPr>
        <w:t xml:space="preserve">pressing.  </w:t>
      </w:r>
      <w:r w:rsidRPr="00B72469">
        <w:rPr>
          <w:rFonts w:ascii="Times New Roman" w:eastAsia="Arial" w:hAnsi="Times New Roman" w:cs="Times New Roman"/>
          <w:spacing w:val="3"/>
          <w:w w:val="82"/>
          <w:sz w:val="20"/>
          <w:szCs w:val="20"/>
        </w:rPr>
        <w:t xml:space="preserve"> </w:t>
      </w:r>
      <w:r w:rsidRPr="00B72469">
        <w:rPr>
          <w:rFonts w:ascii="Times New Roman" w:eastAsia="Arial" w:hAnsi="Times New Roman" w:cs="Times New Roman"/>
          <w:sz w:val="20"/>
          <w:szCs w:val="20"/>
        </w:rPr>
        <w:t xml:space="preserve">There- </w:t>
      </w:r>
      <w:r w:rsidRPr="00B72469">
        <w:rPr>
          <w:rFonts w:ascii="Times New Roman" w:eastAsia="Arial" w:hAnsi="Times New Roman" w:cs="Times New Roman"/>
          <w:w w:val="92"/>
          <w:sz w:val="20"/>
          <w:szCs w:val="20"/>
        </w:rPr>
        <w:t>fore,</w:t>
      </w:r>
      <w:r w:rsidRPr="00B72469">
        <w:rPr>
          <w:rFonts w:ascii="Times New Roman" w:eastAsia="Arial" w:hAnsi="Times New Roman" w:cs="Times New Roman"/>
          <w:spacing w:val="-11"/>
          <w:w w:val="92"/>
          <w:sz w:val="20"/>
          <w:szCs w:val="20"/>
        </w:rPr>
        <w:t xml:space="preserve"> </w:t>
      </w:r>
      <w:r w:rsidRPr="00B72469">
        <w:rPr>
          <w:rFonts w:ascii="Times New Roman" w:eastAsia="Arial" w:hAnsi="Times New Roman" w:cs="Times New Roman"/>
          <w:sz w:val="20"/>
          <w:szCs w:val="20"/>
        </w:rPr>
        <w:t>l</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2"/>
          <w:sz w:val="20"/>
          <w:szCs w:val="20"/>
        </w:rPr>
        <w:t>bandwidth</w:t>
      </w:r>
      <w:r w:rsidRPr="00B72469">
        <w:rPr>
          <w:rFonts w:ascii="Times New Roman" w:eastAsia="Arial" w:hAnsi="Times New Roman" w:cs="Times New Roman"/>
          <w:spacing w:val="-13"/>
          <w:w w:val="92"/>
          <w:sz w:val="20"/>
          <w:szCs w:val="20"/>
        </w:rPr>
        <w:t xml:space="preserve"> </w:t>
      </w:r>
      <w:r w:rsidRPr="00B72469">
        <w:rPr>
          <w:rFonts w:ascii="Times New Roman" w:eastAsia="Arial" w:hAnsi="Times New Roman" w:cs="Times New Roman"/>
          <w:w w:val="83"/>
          <w:sz w:val="20"/>
          <w:szCs w:val="20"/>
        </w:rPr>
        <w:t>and</w:t>
      </w:r>
      <w:r w:rsidRPr="00B72469">
        <w:rPr>
          <w:rFonts w:ascii="Times New Roman" w:eastAsia="Arial" w:hAnsi="Times New Roman" w:cs="Times New Roman"/>
          <w:spacing w:val="2"/>
          <w:w w:val="83"/>
          <w:sz w:val="20"/>
          <w:szCs w:val="20"/>
        </w:rPr>
        <w:t xml:space="preserve"> </w:t>
      </w:r>
      <w:r w:rsidRPr="00B72469">
        <w:rPr>
          <w:rFonts w:ascii="Times New Roman" w:eastAsia="Arial" w:hAnsi="Times New Roman" w:cs="Times New Roman"/>
          <w:w w:val="83"/>
          <w:sz w:val="20"/>
          <w:szCs w:val="20"/>
        </w:rPr>
        <w:t>ene</w:t>
      </w:r>
      <w:r w:rsidRPr="00B72469">
        <w:rPr>
          <w:rFonts w:ascii="Times New Roman" w:eastAsia="Arial" w:hAnsi="Times New Roman" w:cs="Times New Roman"/>
          <w:spacing w:val="-3"/>
          <w:w w:val="83"/>
          <w:sz w:val="20"/>
          <w:szCs w:val="20"/>
        </w:rPr>
        <w:t>r</w:t>
      </w:r>
      <w:r w:rsidRPr="00B72469">
        <w:rPr>
          <w:rFonts w:ascii="Times New Roman" w:eastAsia="Arial" w:hAnsi="Times New Roman" w:cs="Times New Roman"/>
          <w:w w:val="83"/>
          <w:sz w:val="20"/>
          <w:szCs w:val="20"/>
        </w:rPr>
        <w:t>gy</w:t>
      </w:r>
      <w:r w:rsidRPr="00B72469">
        <w:rPr>
          <w:rFonts w:ascii="Times New Roman" w:eastAsia="Arial" w:hAnsi="Times New Roman" w:cs="Times New Roman"/>
          <w:spacing w:val="23"/>
          <w:w w:val="83"/>
          <w:sz w:val="20"/>
          <w:szCs w:val="20"/>
        </w:rPr>
        <w:t xml:space="preserve"> </w:t>
      </w:r>
      <w:r w:rsidRPr="00B72469">
        <w:rPr>
          <w:rFonts w:ascii="Times New Roman" w:eastAsia="Arial" w:hAnsi="Times New Roman" w:cs="Times New Roman"/>
          <w:w w:val="83"/>
          <w:sz w:val="20"/>
          <w:szCs w:val="20"/>
        </w:rPr>
        <w:t>usage</w:t>
      </w:r>
      <w:r w:rsidRPr="00B72469">
        <w:rPr>
          <w:rFonts w:ascii="Times New Roman" w:eastAsia="Arial" w:hAnsi="Times New Roman" w:cs="Times New Roman"/>
          <w:spacing w:val="-8"/>
          <w:w w:val="83"/>
          <w:sz w:val="20"/>
          <w:szCs w:val="20"/>
        </w:rPr>
        <w:t xml:space="preserve"> </w:t>
      </w:r>
      <w:r w:rsidRPr="00B72469">
        <w:rPr>
          <w:rFonts w:ascii="Times New Roman" w:eastAsia="Arial" w:hAnsi="Times New Roman" w:cs="Times New Roman"/>
          <w:w w:val="85"/>
          <w:sz w:val="20"/>
          <w:szCs w:val="20"/>
        </w:rPr>
        <w:t>requirements</w:t>
      </w:r>
      <w:r w:rsidRPr="00B72469">
        <w:rPr>
          <w:rFonts w:ascii="Times New Roman" w:eastAsia="Arial" w:hAnsi="Times New Roman" w:cs="Times New Roman"/>
          <w:spacing w:val="38"/>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103"/>
          <w:sz w:val="20"/>
          <w:szCs w:val="20"/>
        </w:rPr>
        <w:t xml:space="preserve">still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 xml:space="preserve">concern. </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H</w:t>
      </w:r>
      <w:r w:rsidRPr="00B72469">
        <w:rPr>
          <w:rFonts w:ascii="Times New Roman" w:eastAsia="Arial" w:hAnsi="Times New Roman" w:cs="Times New Roman"/>
          <w:spacing w:val="-4"/>
          <w:w w:val="86"/>
          <w:sz w:val="20"/>
          <w:szCs w:val="20"/>
        </w:rPr>
        <w:t>o</w:t>
      </w:r>
      <w:r w:rsidRPr="00B72469">
        <w:rPr>
          <w:rFonts w:ascii="Times New Roman" w:eastAsia="Arial" w:hAnsi="Times New Roman" w:cs="Times New Roman"/>
          <w:w w:val="86"/>
          <w:sz w:val="20"/>
          <w:szCs w:val="20"/>
        </w:rPr>
        <w:t>w</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7"/>
          <w:w w:val="86"/>
          <w:sz w:val="20"/>
          <w:szCs w:val="20"/>
        </w:rPr>
        <w:t>r</w:t>
      </w:r>
      <w:proofErr w:type="gramStart"/>
      <w:r w:rsidRPr="00B72469">
        <w:rPr>
          <w:rFonts w:ascii="Times New Roman" w:eastAsia="Arial" w:hAnsi="Times New Roman" w:cs="Times New Roman"/>
          <w:w w:val="86"/>
          <w:sz w:val="20"/>
          <w:szCs w:val="20"/>
        </w:rPr>
        <w:t xml:space="preserve">, </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w w:val="86"/>
          <w:sz w:val="20"/>
          <w:szCs w:val="20"/>
        </w:rPr>
        <w:t>one</w:t>
      </w:r>
      <w:proofErr w:type="gramEnd"/>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easily</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sz w:val="20"/>
          <w:szCs w:val="20"/>
        </w:rPr>
        <w:t>port</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2"/>
          <w:sz w:val="20"/>
          <w:szCs w:val="20"/>
        </w:rPr>
        <w:t>l</w:t>
      </w:r>
      <w:r w:rsidRPr="00B72469">
        <w:rPr>
          <w:rFonts w:ascii="Times New Roman" w:eastAsia="Arial" w:hAnsi="Times New Roman" w:cs="Times New Roman"/>
          <w:spacing w:val="-5"/>
          <w:w w:val="92"/>
          <w:sz w:val="20"/>
          <w:szCs w:val="20"/>
        </w:rPr>
        <w:t>o</w:t>
      </w:r>
      <w:r w:rsidRPr="00B72469">
        <w:rPr>
          <w:rFonts w:ascii="Times New Roman" w:eastAsia="Arial" w:hAnsi="Times New Roman" w:cs="Times New Roman"/>
          <w:w w:val="92"/>
          <w:sz w:val="20"/>
          <w:szCs w:val="20"/>
        </w:rPr>
        <w:t>w-ene</w:t>
      </w:r>
      <w:r w:rsidRPr="00B72469">
        <w:rPr>
          <w:rFonts w:ascii="Times New Roman" w:eastAsia="Arial" w:hAnsi="Times New Roman" w:cs="Times New Roman"/>
          <w:spacing w:val="-4"/>
          <w:w w:val="92"/>
          <w:sz w:val="20"/>
          <w:szCs w:val="20"/>
        </w:rPr>
        <w:t>r</w:t>
      </w:r>
      <w:r w:rsidRPr="00B72469">
        <w:rPr>
          <w:rFonts w:ascii="Times New Roman" w:eastAsia="Arial" w:hAnsi="Times New Roman" w:cs="Times New Roman"/>
          <w:w w:val="92"/>
          <w:sz w:val="20"/>
          <w:szCs w:val="20"/>
        </w:rPr>
        <w:t>gy</w:t>
      </w:r>
      <w:r w:rsidRPr="00B72469">
        <w:rPr>
          <w:rFonts w:ascii="Times New Roman" w:eastAsia="Arial" w:hAnsi="Times New Roman" w:cs="Times New Roman"/>
          <w:spacing w:val="21"/>
          <w:w w:val="92"/>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7"/>
          <w:sz w:val="20"/>
          <w:szCs w:val="20"/>
        </w:rPr>
        <w:t xml:space="preserve">bandwidth </w:t>
      </w:r>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w w:val="87"/>
          <w:sz w:val="20"/>
          <w:szCs w:val="20"/>
        </w:rPr>
        <w:t>secure</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ne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orking   stacks,</w:t>
      </w:r>
      <w:r w:rsidRPr="00B72469">
        <w:rPr>
          <w:rFonts w:ascii="Times New Roman" w:eastAsia="Arial" w:hAnsi="Times New Roman" w:cs="Times New Roman"/>
          <w:spacing w:val="39"/>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w w:val="87"/>
          <w:sz w:val="20"/>
          <w:szCs w:val="20"/>
        </w:rPr>
        <w:t>as</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those</w:t>
      </w:r>
      <w:r w:rsidRPr="00B72469">
        <w:rPr>
          <w:rFonts w:ascii="Times New Roman" w:eastAsia="Arial" w:hAnsi="Times New Roman" w:cs="Times New Roman"/>
          <w:spacing w:val="27"/>
          <w:w w:val="87"/>
          <w:sz w:val="20"/>
          <w:szCs w:val="20"/>
        </w:rPr>
        <w:t xml:space="preserve"> </w:t>
      </w:r>
      <w:r w:rsidRPr="00B72469">
        <w:rPr>
          <w:rFonts w:ascii="Times New Roman" w:eastAsia="Arial" w:hAnsi="Times New Roman" w:cs="Times New Roman"/>
          <w:sz w:val="20"/>
          <w:szCs w:val="20"/>
        </w:rPr>
        <w:t xml:space="preserve">pro- </w:t>
      </w:r>
      <w:r w:rsidRPr="00B72469">
        <w:rPr>
          <w:rFonts w:ascii="Times New Roman" w:eastAsia="Arial" w:hAnsi="Times New Roman" w:cs="Times New Roman"/>
          <w:w w:val="92"/>
          <w:sz w:val="20"/>
          <w:szCs w:val="20"/>
        </w:rPr>
        <w:t>vided</w:t>
      </w:r>
      <w:r w:rsidRPr="00B72469">
        <w:rPr>
          <w:rFonts w:ascii="Times New Roman" w:eastAsia="Arial" w:hAnsi="Times New Roman" w:cs="Times New Roman"/>
          <w:spacing w:val="-2"/>
          <w:w w:val="92"/>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pacing w:val="-6"/>
          <w:w w:val="91"/>
          <w:sz w:val="20"/>
          <w:szCs w:val="20"/>
        </w:rPr>
        <w:t>T</w:t>
      </w:r>
      <w:r w:rsidRPr="00B72469">
        <w:rPr>
          <w:rFonts w:ascii="Times New Roman" w:eastAsia="Arial" w:hAnsi="Times New Roman" w:cs="Times New Roman"/>
          <w:w w:val="91"/>
          <w:sz w:val="20"/>
          <w:szCs w:val="20"/>
        </w:rPr>
        <w:t>i</w:t>
      </w:r>
      <w:r w:rsidRPr="00B72469">
        <w:rPr>
          <w:rFonts w:ascii="Times New Roman" w:eastAsia="Arial" w:hAnsi="Times New Roman" w:cs="Times New Roman"/>
          <w:spacing w:val="-3"/>
          <w:w w:val="91"/>
          <w:sz w:val="20"/>
          <w:szCs w:val="20"/>
        </w:rPr>
        <w:t>n</w:t>
      </w:r>
      <w:r w:rsidRPr="00B72469">
        <w:rPr>
          <w:rFonts w:ascii="Times New Roman" w:eastAsia="Arial" w:hAnsi="Times New Roman" w:cs="Times New Roman"/>
          <w:w w:val="91"/>
          <w:sz w:val="20"/>
          <w:szCs w:val="20"/>
        </w:rPr>
        <w:t>ySec</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sz w:val="20"/>
          <w:szCs w:val="20"/>
        </w:rPr>
        <w:t>[17]</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4"/>
          <w:sz w:val="20"/>
          <w:szCs w:val="20"/>
        </w:rPr>
        <w:t>MiniSec</w:t>
      </w:r>
      <w:r w:rsidRPr="00B72469">
        <w:rPr>
          <w:rFonts w:ascii="Times New Roman" w:eastAsia="Arial" w:hAnsi="Times New Roman" w:cs="Times New Roman"/>
          <w:spacing w:val="-3"/>
          <w:w w:val="94"/>
          <w:sz w:val="20"/>
          <w:szCs w:val="20"/>
        </w:rPr>
        <w:t xml:space="preserve"> </w:t>
      </w:r>
      <w:r w:rsidRPr="00B72469">
        <w:rPr>
          <w:rFonts w:ascii="Times New Roman" w:eastAsia="Arial" w:hAnsi="Times New Roman" w:cs="Times New Roman"/>
          <w:sz w:val="20"/>
          <w:szCs w:val="20"/>
        </w:rPr>
        <w:t>[21].</w:t>
      </w:r>
    </w:p>
    <w:p w14:paraId="0AFED1E0" w14:textId="77777777" w:rsidR="00676FEB" w:rsidRPr="00B72469" w:rsidRDefault="00676FEB" w:rsidP="00676FEB">
      <w:pPr>
        <w:spacing w:after="0"/>
        <w:jc w:val="both"/>
        <w:rPr>
          <w:rFonts w:ascii="Times New Roman" w:hAnsi="Times New Roman" w:cs="Times New Roman"/>
        </w:rPr>
        <w:sectPr w:rsidR="00676FEB" w:rsidRPr="00B72469">
          <w:type w:val="continuous"/>
          <w:pgSz w:w="12240" w:h="15840"/>
          <w:pgMar w:top="1480" w:right="1060" w:bottom="280" w:left="1060" w:header="720" w:footer="720" w:gutter="0"/>
          <w:cols w:num="2" w:space="720" w:equalWidth="0">
            <w:col w:w="4791" w:space="539"/>
            <w:col w:w="4790"/>
          </w:cols>
        </w:sectPr>
      </w:pPr>
    </w:p>
    <w:p w14:paraId="0AFED1E1" w14:textId="77777777" w:rsidR="00676FEB" w:rsidRPr="00B72469" w:rsidRDefault="00676FEB" w:rsidP="00676FEB">
      <w:pPr>
        <w:spacing w:before="73" w:after="0" w:line="240" w:lineRule="auto"/>
        <w:ind w:left="110" w:right="1835"/>
        <w:jc w:val="both"/>
        <w:rPr>
          <w:rFonts w:ascii="Times New Roman" w:eastAsia="Arial" w:hAnsi="Times New Roman" w:cs="Times New Roman"/>
        </w:rPr>
      </w:pPr>
      <w:r w:rsidRPr="00B72469">
        <w:rPr>
          <w:rFonts w:ascii="Times New Roman" w:eastAsia="Arial" w:hAnsi="Times New Roman" w:cs="Times New Roman"/>
          <w:b/>
          <w:bCs/>
        </w:rPr>
        <w:lastRenderedPageBreak/>
        <w:t>2.2</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92"/>
        </w:rPr>
        <w:t>The</w:t>
      </w:r>
      <w:proofErr w:type="gramEnd"/>
      <w:r w:rsidRPr="00B72469">
        <w:rPr>
          <w:rFonts w:ascii="Times New Roman" w:eastAsia="Arial" w:hAnsi="Times New Roman" w:cs="Times New Roman"/>
          <w:b/>
          <w:bCs/>
          <w:spacing w:val="3"/>
          <w:w w:val="92"/>
        </w:rPr>
        <w:t xml:space="preserve"> </w:t>
      </w:r>
      <w:r w:rsidRPr="00B72469">
        <w:rPr>
          <w:rFonts w:ascii="Times New Roman" w:eastAsia="Arial" w:hAnsi="Times New Roman" w:cs="Times New Roman"/>
          <w:b/>
          <w:bCs/>
          <w:w w:val="92"/>
        </w:rPr>
        <w:t>B</w:t>
      </w:r>
      <w:r w:rsidRPr="00B72469">
        <w:rPr>
          <w:rFonts w:ascii="Times New Roman" w:eastAsia="Arial" w:hAnsi="Times New Roman" w:cs="Times New Roman"/>
          <w:b/>
          <w:bCs/>
          <w:spacing w:val="-4"/>
          <w:w w:val="92"/>
        </w:rPr>
        <w:t>r</w:t>
      </w:r>
      <w:r w:rsidRPr="00B72469">
        <w:rPr>
          <w:rFonts w:ascii="Times New Roman" w:eastAsia="Arial" w:hAnsi="Times New Roman" w:cs="Times New Roman"/>
          <w:b/>
          <w:bCs/>
          <w:w w:val="92"/>
        </w:rPr>
        <w:t>o</w:t>
      </w:r>
      <w:r w:rsidRPr="00B72469">
        <w:rPr>
          <w:rFonts w:ascii="Times New Roman" w:eastAsia="Arial" w:hAnsi="Times New Roman" w:cs="Times New Roman"/>
          <w:b/>
          <w:bCs/>
          <w:spacing w:val="-2"/>
          <w:w w:val="92"/>
        </w:rPr>
        <w:t>k</w:t>
      </w:r>
      <w:r w:rsidRPr="00B72469">
        <w:rPr>
          <w:rFonts w:ascii="Times New Roman" w:eastAsia="Arial" w:hAnsi="Times New Roman" w:cs="Times New Roman"/>
          <w:b/>
          <w:bCs/>
          <w:w w:val="92"/>
        </w:rPr>
        <w:t>ering Net</w:t>
      </w:r>
      <w:r w:rsidRPr="00B72469">
        <w:rPr>
          <w:rFonts w:ascii="Times New Roman" w:eastAsia="Arial" w:hAnsi="Times New Roman" w:cs="Times New Roman"/>
          <w:b/>
          <w:bCs/>
          <w:spacing w:val="-2"/>
          <w:w w:val="92"/>
        </w:rPr>
        <w:t>w</w:t>
      </w:r>
      <w:r w:rsidRPr="00B72469">
        <w:rPr>
          <w:rFonts w:ascii="Times New Roman" w:eastAsia="Arial" w:hAnsi="Times New Roman" w:cs="Times New Roman"/>
          <w:b/>
          <w:bCs/>
          <w:w w:val="96"/>
        </w:rPr>
        <w:t>ork</w:t>
      </w:r>
    </w:p>
    <w:p w14:paraId="0AFED1E2" w14:textId="77777777" w:rsidR="00676FEB" w:rsidRPr="00B72469" w:rsidRDefault="00676FEB" w:rsidP="00676FEB">
      <w:pPr>
        <w:spacing w:before="14" w:after="0" w:line="240" w:lineRule="exact"/>
        <w:rPr>
          <w:rFonts w:ascii="Times New Roman" w:hAnsi="Times New Roman" w:cs="Times New Roman"/>
          <w:sz w:val="24"/>
          <w:szCs w:val="24"/>
        </w:rPr>
      </w:pPr>
    </w:p>
    <w:p w14:paraId="0AFED1E3"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th</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94"/>
          <w:sz w:val="20"/>
          <w:szCs w:val="20"/>
        </w:rPr>
        <w:t>potentially</w:t>
      </w:r>
      <w:r w:rsidRPr="00B72469">
        <w:rPr>
          <w:rFonts w:ascii="Times New Roman" w:eastAsia="Arial" w:hAnsi="Times New Roman" w:cs="Times New Roman"/>
          <w:spacing w:val="-4"/>
          <w:w w:val="94"/>
          <w:sz w:val="20"/>
          <w:szCs w:val="20"/>
        </w:rPr>
        <w:t xml:space="preserve"> </w:t>
      </w:r>
      <w:r w:rsidRPr="00B72469">
        <w:rPr>
          <w:rFonts w:ascii="Times New Roman" w:eastAsia="Arial" w:hAnsi="Times New Roman" w:cs="Times New Roman"/>
          <w:sz w:val="20"/>
          <w:szCs w:val="20"/>
        </w:rPr>
        <w:t>millions</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5"/>
          <w:sz w:val="20"/>
          <w:szCs w:val="20"/>
        </w:rPr>
        <w:t>smartphone</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92"/>
          <w:sz w:val="20"/>
          <w:szCs w:val="20"/>
        </w:rPr>
        <w:t xml:space="preserve">producing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30"/>
          <w:w w:val="85"/>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a</w:t>
      </w:r>
      <w:r w:rsidRPr="00B72469">
        <w:rPr>
          <w:rFonts w:ascii="Times New Roman" w:eastAsia="Arial" w:hAnsi="Times New Roman" w:cs="Times New Roman"/>
          <w:spacing w:val="-3"/>
          <w:sz w:val="20"/>
          <w:szCs w:val="20"/>
        </w:rPr>
        <w:t>n</w:t>
      </w:r>
      <w:r w:rsidRPr="00B72469">
        <w:rPr>
          <w:rFonts w:ascii="Times New Roman" w:eastAsia="Arial" w:hAnsi="Times New Roman" w:cs="Times New Roman"/>
          <w:sz w:val="20"/>
          <w:szCs w:val="20"/>
        </w:rPr>
        <w:t>y</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g</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n</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time,</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4"/>
          <w:sz w:val="20"/>
          <w:szCs w:val="20"/>
        </w:rPr>
        <w:t>need</w:t>
      </w:r>
      <w:r w:rsidRPr="00B72469">
        <w:rPr>
          <w:rFonts w:ascii="Times New Roman" w:eastAsia="Arial" w:hAnsi="Times New Roman" w:cs="Times New Roman"/>
          <w:spacing w:val="31"/>
          <w:w w:val="84"/>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79"/>
          <w:sz w:val="20"/>
          <w:szCs w:val="20"/>
        </w:rPr>
        <w:t>a</w:t>
      </w:r>
      <w:r w:rsidRPr="00B72469">
        <w:rPr>
          <w:rFonts w:ascii="Times New Roman" w:eastAsia="Arial" w:hAnsi="Times New Roman" w:cs="Times New Roman"/>
          <w:spacing w:val="34"/>
          <w:w w:val="79"/>
          <w:sz w:val="20"/>
          <w:szCs w:val="20"/>
        </w:rPr>
        <w:t xml:space="preserve"> </w:t>
      </w:r>
      <w:r w:rsidRPr="00B72469">
        <w:rPr>
          <w:rFonts w:ascii="Times New Roman" w:eastAsia="Arial" w:hAnsi="Times New Roman" w:cs="Times New Roman"/>
          <w:sz w:val="20"/>
          <w:szCs w:val="20"/>
        </w:rPr>
        <w:t>high</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 xml:space="preserve">performance </w:t>
      </w:r>
      <w:r w:rsidRPr="00B72469">
        <w:rPr>
          <w:rFonts w:ascii="Times New Roman" w:eastAsia="Arial" w:hAnsi="Times New Roman" w:cs="Times New Roman"/>
          <w:w w:val="92"/>
          <w:sz w:val="20"/>
          <w:szCs w:val="20"/>
        </w:rPr>
        <w:t>ne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king</w:t>
      </w:r>
      <w:r w:rsidRPr="00B72469">
        <w:rPr>
          <w:rFonts w:ascii="Times New Roman" w:eastAsia="Arial" w:hAnsi="Times New Roman" w:cs="Times New Roman"/>
          <w:spacing w:val="46"/>
          <w:w w:val="92"/>
          <w:sz w:val="20"/>
          <w:szCs w:val="20"/>
        </w:rPr>
        <w:t xml:space="preserve"> </w:t>
      </w:r>
      <w:r w:rsidRPr="00B72469">
        <w:rPr>
          <w:rFonts w:ascii="Times New Roman" w:eastAsia="Arial" w:hAnsi="Times New Roman" w:cs="Times New Roman"/>
          <w:w w:val="92"/>
          <w:sz w:val="20"/>
          <w:szCs w:val="20"/>
        </w:rPr>
        <w:t>infrastructure</w:t>
      </w:r>
      <w:r w:rsidRPr="00B72469">
        <w:rPr>
          <w:rFonts w:ascii="Times New Roman" w:eastAsia="Arial" w:hAnsi="Times New Roman" w:cs="Times New Roman"/>
          <w:spacing w:val="22"/>
          <w:w w:val="92"/>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6"/>
          <w:sz w:val="20"/>
          <w:szCs w:val="20"/>
        </w:rPr>
        <w:t>capable</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sz w:val="20"/>
          <w:szCs w:val="20"/>
        </w:rPr>
        <w:t xml:space="preserve">self-filtering </w:t>
      </w:r>
      <w:proofErr w:type="gramStart"/>
      <w:r w:rsidRPr="00B72469">
        <w:rPr>
          <w:rFonts w:ascii="Times New Roman" w:eastAsia="Arial" w:hAnsi="Times New Roman" w:cs="Times New Roman"/>
          <w:w w:val="87"/>
          <w:sz w:val="20"/>
          <w:szCs w:val="20"/>
        </w:rPr>
        <w:t xml:space="preserve">unimportant </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data</w:t>
      </w:r>
      <w:proofErr w:type="gramEnd"/>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feeds</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befor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th</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transmitted</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 xml:space="preserve">pro- </w:t>
      </w:r>
      <w:r w:rsidRPr="00B72469">
        <w:rPr>
          <w:rFonts w:ascii="Times New Roman" w:eastAsia="Arial" w:hAnsi="Times New Roman" w:cs="Times New Roman"/>
          <w:w w:val="86"/>
          <w:sz w:val="20"/>
          <w:szCs w:val="20"/>
        </w:rPr>
        <w:t>cessing</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becomes</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apparent.</w:t>
      </w:r>
      <w:r w:rsidRPr="00B72469">
        <w:rPr>
          <w:rFonts w:ascii="Times New Roman" w:eastAsia="Arial" w:hAnsi="Times New Roman" w:cs="Times New Roman"/>
          <w:spacing w:val="43"/>
          <w:w w:val="86"/>
          <w:sz w:val="20"/>
          <w:szCs w:val="20"/>
        </w:rPr>
        <w:t xml:space="preserve"> </w:t>
      </w:r>
      <w:r w:rsidRPr="00B72469">
        <w:rPr>
          <w:rFonts w:ascii="Times New Roman" w:eastAsia="Arial" w:hAnsi="Times New Roman" w:cs="Times New Roman"/>
          <w:w w:val="86"/>
          <w:sz w:val="20"/>
          <w:szCs w:val="20"/>
        </w:rPr>
        <w:t>Furthe</w:t>
      </w:r>
      <w:r w:rsidRPr="00B72469">
        <w:rPr>
          <w:rFonts w:ascii="Times New Roman" w:eastAsia="Arial" w:hAnsi="Times New Roman" w:cs="Times New Roman"/>
          <w:spacing w:val="-7"/>
          <w:w w:val="86"/>
          <w:sz w:val="20"/>
          <w:szCs w:val="20"/>
        </w:rPr>
        <w:t>r</w:t>
      </w:r>
      <w:r w:rsidRPr="00B72469">
        <w:rPr>
          <w:rFonts w:ascii="Times New Roman" w:eastAsia="Arial" w:hAnsi="Times New Roman" w:cs="Times New Roman"/>
          <w:w w:val="86"/>
          <w:sz w:val="20"/>
          <w:szCs w:val="20"/>
        </w:rPr>
        <w:t>,</w:t>
      </w:r>
      <w:r w:rsidRPr="00B72469">
        <w:rPr>
          <w:rFonts w:ascii="Times New Roman" w:eastAsia="Arial" w:hAnsi="Times New Roman" w:cs="Times New Roman"/>
          <w:spacing w:val="44"/>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 xml:space="preserve">need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93"/>
          <w:sz w:val="20"/>
          <w:szCs w:val="20"/>
        </w:rPr>
        <w:t>funnel</w:t>
      </w:r>
      <w:r w:rsidRPr="00B72469">
        <w:rPr>
          <w:rFonts w:ascii="Times New Roman" w:eastAsia="Arial" w:hAnsi="Times New Roman" w:cs="Times New Roman"/>
          <w:spacing w:val="5"/>
          <w:w w:val="93"/>
          <w:sz w:val="20"/>
          <w:szCs w:val="20"/>
        </w:rPr>
        <w:t xml:space="preserve"> </w:t>
      </w:r>
      <w:r w:rsidRPr="00B72469">
        <w:rPr>
          <w:rFonts w:ascii="Times New Roman" w:eastAsia="Arial" w:hAnsi="Times New Roman" w:cs="Times New Roman"/>
          <w:sz w:val="20"/>
          <w:szCs w:val="20"/>
        </w:rPr>
        <w:t xml:space="preserve">po- </w:t>
      </w:r>
      <w:r w:rsidRPr="00B72469">
        <w:rPr>
          <w:rFonts w:ascii="Times New Roman" w:eastAsia="Arial" w:hAnsi="Times New Roman" w:cs="Times New Roman"/>
          <w:w w:val="91"/>
          <w:sz w:val="20"/>
          <w:szCs w:val="20"/>
        </w:rPr>
        <w:t>tentially</w:t>
      </w:r>
      <w:r w:rsidRPr="00B72469">
        <w:rPr>
          <w:rFonts w:ascii="Times New Roman" w:eastAsia="Arial" w:hAnsi="Times New Roman" w:cs="Times New Roman"/>
          <w:spacing w:val="41"/>
          <w:w w:val="91"/>
          <w:sz w:val="20"/>
          <w:szCs w:val="20"/>
        </w:rPr>
        <w:t xml:space="preserve"> </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ry</w:t>
      </w:r>
      <w:r w:rsidRPr="00B72469">
        <w:rPr>
          <w:rFonts w:ascii="Times New Roman" w:eastAsia="Arial" w:hAnsi="Times New Roman" w:cs="Times New Roman"/>
          <w:spacing w:val="15"/>
          <w:w w:val="91"/>
          <w:sz w:val="20"/>
          <w:szCs w:val="20"/>
        </w:rPr>
        <w:t xml:space="preserve"> </w:t>
      </w:r>
      <w:r w:rsidRPr="00B72469">
        <w:rPr>
          <w:rFonts w:ascii="Times New Roman" w:eastAsia="Arial" w:hAnsi="Times New Roman" w:cs="Times New Roman"/>
          <w:w w:val="91"/>
          <w:sz w:val="20"/>
          <w:szCs w:val="20"/>
        </w:rPr>
        <w:t>la</w:t>
      </w:r>
      <w:r w:rsidRPr="00B72469">
        <w:rPr>
          <w:rFonts w:ascii="Times New Roman" w:eastAsia="Arial" w:hAnsi="Times New Roman" w:cs="Times New Roman"/>
          <w:spacing w:val="-4"/>
          <w:w w:val="91"/>
          <w:sz w:val="20"/>
          <w:szCs w:val="20"/>
        </w:rPr>
        <w:t>r</w:t>
      </w:r>
      <w:r w:rsidRPr="00B72469">
        <w:rPr>
          <w:rFonts w:ascii="Times New Roman" w:eastAsia="Arial" w:hAnsi="Times New Roman" w:cs="Times New Roman"/>
          <w:w w:val="91"/>
          <w:sz w:val="20"/>
          <w:szCs w:val="20"/>
        </w:rPr>
        <w:t>ge</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w w:val="91"/>
          <w:sz w:val="20"/>
          <w:szCs w:val="20"/>
        </w:rPr>
        <w:t>amounts</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92"/>
          <w:sz w:val="20"/>
          <w:szCs w:val="20"/>
        </w:rPr>
        <w:t>bandwidth</w:t>
      </w:r>
      <w:r w:rsidRPr="00B72469">
        <w:rPr>
          <w:rFonts w:ascii="Times New Roman" w:eastAsia="Arial" w:hAnsi="Times New Roman" w:cs="Times New Roman"/>
          <w:spacing w:val="6"/>
          <w:w w:val="9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79"/>
          <w:sz w:val="20"/>
          <w:szCs w:val="20"/>
        </w:rPr>
        <w:t>a</w:t>
      </w:r>
      <w:r w:rsidRPr="00B72469">
        <w:rPr>
          <w:rFonts w:ascii="Times New Roman" w:eastAsia="Arial" w:hAnsi="Times New Roman" w:cs="Times New Roman"/>
          <w:spacing w:val="14"/>
          <w:w w:val="79"/>
          <w:sz w:val="20"/>
          <w:szCs w:val="20"/>
        </w:rPr>
        <w:t xml:space="preserve"> </w:t>
      </w:r>
      <w:r w:rsidRPr="00B72469">
        <w:rPr>
          <w:rFonts w:ascii="Times New Roman" w:eastAsia="Arial" w:hAnsi="Times New Roman" w:cs="Times New Roman"/>
          <w:sz w:val="20"/>
          <w:szCs w:val="20"/>
        </w:rPr>
        <w:t>f</w:t>
      </w:r>
      <w:r w:rsidRPr="00B72469">
        <w:rPr>
          <w:rFonts w:ascii="Times New Roman" w:eastAsia="Arial" w:hAnsi="Times New Roman" w:cs="Times New Roman"/>
          <w:spacing w:val="-5"/>
          <w:sz w:val="20"/>
          <w:szCs w:val="20"/>
        </w:rPr>
        <w:t>e</w:t>
      </w:r>
      <w:r w:rsidRPr="00B72469">
        <w:rPr>
          <w:rFonts w:ascii="Times New Roman" w:eastAsia="Arial" w:hAnsi="Times New Roman" w:cs="Times New Roman"/>
          <w:sz w:val="20"/>
          <w:szCs w:val="20"/>
        </w:rPr>
        <w:t>w</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collec- tio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1"/>
          <w:sz w:val="20"/>
          <w:szCs w:val="20"/>
        </w:rPr>
        <w:t>points</w:t>
      </w:r>
      <w:r w:rsidRPr="00B72469">
        <w:rPr>
          <w:rFonts w:ascii="Times New Roman" w:eastAsia="Arial" w:hAnsi="Times New Roman" w:cs="Times New Roman"/>
          <w:spacing w:val="17"/>
          <w:w w:val="91"/>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processing</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sz w:val="20"/>
          <w:szCs w:val="20"/>
        </w:rPr>
        <w:t xml:space="preserve">is </w:t>
      </w:r>
      <w:r w:rsidRPr="00B72469">
        <w:rPr>
          <w:rFonts w:ascii="Times New Roman" w:eastAsia="Arial" w:hAnsi="Times New Roman" w:cs="Times New Roman"/>
          <w:w w:val="93"/>
          <w:sz w:val="20"/>
          <w:szCs w:val="20"/>
        </w:rPr>
        <w:t>also</w:t>
      </w:r>
      <w:r w:rsidRPr="00B72469">
        <w:rPr>
          <w:rFonts w:ascii="Times New Roman" w:eastAsia="Arial" w:hAnsi="Times New Roman" w:cs="Times New Roman"/>
          <w:spacing w:val="-6"/>
          <w:w w:val="93"/>
          <w:sz w:val="20"/>
          <w:szCs w:val="20"/>
        </w:rPr>
        <w:t xml:space="preserve"> </w:t>
      </w:r>
      <w:r w:rsidRPr="00B72469">
        <w:rPr>
          <w:rFonts w:ascii="Times New Roman" w:eastAsia="Arial" w:hAnsi="Times New Roman" w:cs="Times New Roman"/>
          <w:spacing w:val="-5"/>
          <w:w w:val="93"/>
          <w:sz w:val="20"/>
          <w:szCs w:val="20"/>
        </w:rPr>
        <w:t>e</w:t>
      </w:r>
      <w:r w:rsidRPr="00B72469">
        <w:rPr>
          <w:rFonts w:ascii="Times New Roman" w:eastAsia="Arial" w:hAnsi="Times New Roman" w:cs="Times New Roman"/>
          <w:w w:val="93"/>
          <w:sz w:val="20"/>
          <w:szCs w:val="20"/>
        </w:rPr>
        <w:t>vident.</w:t>
      </w:r>
      <w:r w:rsidRPr="00B72469">
        <w:rPr>
          <w:rFonts w:ascii="Times New Roman" w:eastAsia="Arial" w:hAnsi="Times New Roman" w:cs="Times New Roman"/>
          <w:spacing w:val="41"/>
          <w:w w:val="93"/>
          <w:sz w:val="20"/>
          <w:szCs w:val="20"/>
        </w:rPr>
        <w:t xml:space="preserve"> </w:t>
      </w:r>
      <w:r w:rsidRPr="00B72469">
        <w:rPr>
          <w:rFonts w:ascii="Times New Roman" w:eastAsia="Arial" w:hAnsi="Times New Roman" w:cs="Times New Roman"/>
          <w:w w:val="93"/>
          <w:sz w:val="20"/>
          <w:szCs w:val="20"/>
        </w:rPr>
        <w:t>The</w:t>
      </w:r>
      <w:r w:rsidRPr="00B72469">
        <w:rPr>
          <w:rFonts w:ascii="Times New Roman" w:eastAsia="Arial" w:hAnsi="Times New Roman" w:cs="Times New Roman"/>
          <w:spacing w:val="2"/>
          <w:w w:val="93"/>
          <w:sz w:val="20"/>
          <w:szCs w:val="20"/>
        </w:rPr>
        <w:t xml:space="preserve"> </w:t>
      </w:r>
      <w:r w:rsidRPr="00B72469">
        <w:rPr>
          <w:rFonts w:ascii="Times New Roman" w:eastAsia="Arial" w:hAnsi="Times New Roman" w:cs="Times New Roman"/>
          <w:w w:val="93"/>
          <w:sz w:val="20"/>
          <w:szCs w:val="20"/>
        </w:rPr>
        <w:t xml:space="preserve">communi- </w:t>
      </w:r>
      <w:r w:rsidRPr="00B72469">
        <w:rPr>
          <w:rFonts w:ascii="Times New Roman" w:eastAsia="Arial" w:hAnsi="Times New Roman" w:cs="Times New Roman"/>
          <w:w w:val="89"/>
          <w:sz w:val="20"/>
          <w:szCs w:val="20"/>
        </w:rPr>
        <w:t>cation</w:t>
      </w:r>
      <w:r w:rsidRPr="00B72469">
        <w:rPr>
          <w:rFonts w:ascii="Times New Roman" w:eastAsia="Arial" w:hAnsi="Times New Roman" w:cs="Times New Roman"/>
          <w:spacing w:val="31"/>
          <w:w w:val="89"/>
          <w:sz w:val="20"/>
          <w:szCs w:val="20"/>
        </w:rPr>
        <w:t xml:space="preserve"> </w:t>
      </w:r>
      <w:r w:rsidRPr="00B72469">
        <w:rPr>
          <w:rFonts w:ascii="Times New Roman" w:eastAsia="Arial" w:hAnsi="Times New Roman" w:cs="Times New Roman"/>
          <w:w w:val="89"/>
          <w:sz w:val="20"/>
          <w:szCs w:val="20"/>
        </w:rPr>
        <w:t>between</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16"/>
          <w:w w:val="84"/>
          <w:sz w:val="20"/>
          <w:szCs w:val="20"/>
        </w:rPr>
        <w:t xml:space="preserve"> </w:t>
      </w:r>
      <w:r w:rsidRPr="00B72469">
        <w:rPr>
          <w:rFonts w:ascii="Times New Roman" w:eastAsia="Arial" w:hAnsi="Times New Roman" w:cs="Times New Roman"/>
          <w:w w:val="84"/>
          <w:sz w:val="20"/>
          <w:szCs w:val="20"/>
        </w:rPr>
        <w:t>and</w:t>
      </w:r>
      <w:r w:rsidRPr="00B72469">
        <w:rPr>
          <w:rFonts w:ascii="Times New Roman" w:eastAsia="Arial" w:hAnsi="Times New Roman" w:cs="Times New Roman"/>
          <w:spacing w:val="30"/>
          <w:w w:val="8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3"/>
          <w:sz w:val="20"/>
          <w:szCs w:val="20"/>
        </w:rPr>
        <w:t>computing</w:t>
      </w:r>
      <w:r w:rsidRPr="00B72469">
        <w:rPr>
          <w:rFonts w:ascii="Times New Roman" w:eastAsia="Arial" w:hAnsi="Times New Roman" w:cs="Times New Roman"/>
          <w:spacing w:val="9"/>
          <w:w w:val="93"/>
          <w:sz w:val="20"/>
          <w:szCs w:val="20"/>
        </w:rPr>
        <w:t xml:space="preserve"> </w:t>
      </w:r>
      <w:r w:rsidRPr="00B72469">
        <w:rPr>
          <w:rFonts w:ascii="Times New Roman" w:eastAsia="Arial" w:hAnsi="Times New Roman" w:cs="Times New Roman"/>
          <w:w w:val="93"/>
          <w:sz w:val="20"/>
          <w:szCs w:val="20"/>
        </w:rPr>
        <w:t xml:space="preserve">infrastruc- </w:t>
      </w:r>
      <w:r w:rsidRPr="00B72469">
        <w:rPr>
          <w:rFonts w:ascii="Times New Roman" w:eastAsia="Arial" w:hAnsi="Times New Roman" w:cs="Times New Roman"/>
          <w:w w:val="89"/>
          <w:sz w:val="20"/>
          <w:szCs w:val="20"/>
        </w:rPr>
        <w:t>ture</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mediated</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6"/>
          <w:w w:val="85"/>
          <w:sz w:val="20"/>
          <w:szCs w:val="20"/>
        </w:rPr>
        <w:t xml:space="preserve"> </w:t>
      </w:r>
      <w:proofErr w:type="gramStart"/>
      <w:r w:rsidRPr="00B72469">
        <w:rPr>
          <w:rFonts w:ascii="Times New Roman" w:eastAsia="Arial" w:hAnsi="Times New Roman" w:cs="Times New Roman"/>
          <w:w w:val="85"/>
          <w:sz w:val="20"/>
          <w:szCs w:val="20"/>
        </w:rPr>
        <w:t>bro</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w w:val="85"/>
          <w:sz w:val="20"/>
          <w:szCs w:val="20"/>
        </w:rPr>
        <w:t xml:space="preserve">ering </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w w:val="85"/>
          <w:sz w:val="20"/>
          <w:szCs w:val="20"/>
        </w:rPr>
        <w:t>net</w:t>
      </w:r>
      <w:r w:rsidRPr="00B72469">
        <w:rPr>
          <w:rFonts w:ascii="Times New Roman" w:eastAsia="Arial" w:hAnsi="Times New Roman" w:cs="Times New Roman"/>
          <w:spacing w:val="-2"/>
          <w:w w:val="85"/>
          <w:sz w:val="20"/>
          <w:szCs w:val="20"/>
        </w:rPr>
        <w:t>w</w:t>
      </w:r>
      <w:r w:rsidRPr="00B72469">
        <w:rPr>
          <w:rFonts w:ascii="Times New Roman" w:eastAsia="Arial" w:hAnsi="Times New Roman" w:cs="Times New Roman"/>
          <w:w w:val="85"/>
          <w:sz w:val="20"/>
          <w:szCs w:val="20"/>
        </w:rPr>
        <w:t>ork</w:t>
      </w:r>
      <w:proofErr w:type="gramEnd"/>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spacing w:val="28"/>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w w:val="85"/>
          <w:sz w:val="20"/>
          <w:szCs w:val="20"/>
        </w:rPr>
        <w:t>uses</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sz w:val="20"/>
          <w:szCs w:val="20"/>
        </w:rPr>
        <w:t xml:space="preserve">pub- </w:t>
      </w:r>
      <w:r w:rsidRPr="00B72469">
        <w:rPr>
          <w:rFonts w:ascii="Times New Roman" w:eastAsia="Arial" w:hAnsi="Times New Roman" w:cs="Times New Roman"/>
          <w:w w:val="90"/>
          <w:sz w:val="20"/>
          <w:szCs w:val="20"/>
        </w:rPr>
        <w:t>lish/subscribe</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sz w:val="20"/>
          <w:szCs w:val="20"/>
        </w:rPr>
        <w:t>model.</w:t>
      </w:r>
      <w:r w:rsidRPr="00B72469">
        <w:rPr>
          <w:rFonts w:ascii="Times New Roman" w:eastAsia="Arial" w:hAnsi="Times New Roman" w:cs="Times New Roman"/>
          <w:spacing w:val="4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4"/>
          <w:sz w:val="20"/>
          <w:szCs w:val="20"/>
        </w:rPr>
        <w:t>such</w:t>
      </w:r>
      <w:r w:rsidRPr="00B72469">
        <w:rPr>
          <w:rFonts w:ascii="Times New Roman" w:eastAsia="Arial" w:hAnsi="Times New Roman" w:cs="Times New Roman"/>
          <w:spacing w:val="41"/>
          <w:w w:val="84"/>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27"/>
          <w:w w:val="84"/>
          <w:sz w:val="20"/>
          <w:szCs w:val="20"/>
        </w:rPr>
        <w:t xml:space="preserve"> </w:t>
      </w:r>
      <w:r w:rsidRPr="00B72469">
        <w:rPr>
          <w:rFonts w:ascii="Times New Roman" w:eastAsia="Arial" w:hAnsi="Times New Roman" w:cs="Times New Roman"/>
          <w:w w:val="84"/>
          <w:sz w:val="20"/>
          <w:szCs w:val="20"/>
        </w:rPr>
        <w:t>model</w:t>
      </w:r>
      <w:proofErr w:type="gramStart"/>
      <w:r w:rsidRPr="00B72469">
        <w:rPr>
          <w:rFonts w:ascii="Times New Roman" w:eastAsia="Arial" w:hAnsi="Times New Roman" w:cs="Times New Roman"/>
          <w:w w:val="84"/>
          <w:sz w:val="20"/>
          <w:szCs w:val="20"/>
        </w:rPr>
        <w:t xml:space="preserve">, </w:t>
      </w:r>
      <w:r w:rsidRPr="00B72469">
        <w:rPr>
          <w:rFonts w:ascii="Times New Roman" w:eastAsia="Arial" w:hAnsi="Times New Roman" w:cs="Times New Roman"/>
          <w:spacing w:val="36"/>
          <w:w w:val="84"/>
          <w:sz w:val="20"/>
          <w:szCs w:val="20"/>
        </w:rPr>
        <w:t xml:space="preserve"> </w:t>
      </w:r>
      <w:r w:rsidRPr="00B72469">
        <w:rPr>
          <w:rFonts w:ascii="Times New Roman" w:eastAsia="Arial" w:hAnsi="Times New Roman" w:cs="Times New Roman"/>
          <w:w w:val="84"/>
          <w:sz w:val="20"/>
          <w:szCs w:val="20"/>
        </w:rPr>
        <w:t>each</w:t>
      </w:r>
      <w:proofErr w:type="gramEnd"/>
      <w:r w:rsidRPr="00B72469">
        <w:rPr>
          <w:rFonts w:ascii="Times New Roman" w:eastAsia="Arial" w:hAnsi="Times New Roman" w:cs="Times New Roman"/>
          <w:spacing w:val="33"/>
          <w:w w:val="84"/>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33"/>
          <w:w w:val="84"/>
          <w:sz w:val="20"/>
          <w:szCs w:val="20"/>
        </w:rPr>
        <w:t xml:space="preserve"> </w:t>
      </w:r>
      <w:r w:rsidRPr="00B72469">
        <w:rPr>
          <w:rFonts w:ascii="Times New Roman" w:eastAsia="Arial" w:hAnsi="Times New Roman" w:cs="Times New Roman"/>
          <w:sz w:val="20"/>
          <w:szCs w:val="20"/>
        </w:rPr>
        <w:t xml:space="preserve">can </w:t>
      </w:r>
      <w:r w:rsidRPr="00B72469">
        <w:rPr>
          <w:rFonts w:ascii="Times New Roman" w:eastAsia="Arial" w:hAnsi="Times New Roman" w:cs="Times New Roman"/>
          <w:w w:val="87"/>
          <w:sz w:val="20"/>
          <w:szCs w:val="20"/>
        </w:rPr>
        <w:t>publish</w:t>
      </w:r>
      <w:r w:rsidRPr="00B72469">
        <w:rPr>
          <w:rFonts w:ascii="Times New Roman" w:eastAsia="Arial" w:hAnsi="Times New Roman" w:cs="Times New Roman"/>
          <w:spacing w:val="2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7"/>
          <w:sz w:val="20"/>
          <w:szCs w:val="20"/>
        </w:rPr>
        <w:t>is</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 xml:space="preserve">collecting </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on a</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continuous</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basi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along with</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appropriate</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w w:val="88"/>
          <w:sz w:val="20"/>
          <w:szCs w:val="20"/>
        </w:rPr>
        <w:t>meta-data</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w w:val="88"/>
          <w:sz w:val="20"/>
          <w:szCs w:val="20"/>
        </w:rPr>
        <w:t>depict</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content,</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sz w:val="20"/>
          <w:szCs w:val="20"/>
        </w:rPr>
        <w:t>pr</w:t>
      </w:r>
      <w:r w:rsidRPr="00B72469">
        <w:rPr>
          <w:rFonts w:ascii="Times New Roman" w:eastAsia="Arial" w:hAnsi="Times New Roman" w:cs="Times New Roman"/>
          <w:spacing w:val="-3"/>
          <w:sz w:val="20"/>
          <w:szCs w:val="20"/>
        </w:rPr>
        <w:t>ov</w:t>
      </w:r>
      <w:r w:rsidRPr="00B72469">
        <w:rPr>
          <w:rFonts w:ascii="Times New Roman" w:eastAsia="Arial" w:hAnsi="Times New Roman" w:cs="Times New Roman"/>
          <w:sz w:val="20"/>
          <w:szCs w:val="20"/>
        </w:rPr>
        <w:t xml:space="preserve">e- </w:t>
      </w:r>
      <w:r w:rsidRPr="00B72469">
        <w:rPr>
          <w:rFonts w:ascii="Times New Roman" w:eastAsia="Arial" w:hAnsi="Times New Roman" w:cs="Times New Roman"/>
          <w:w w:val="86"/>
          <w:sz w:val="20"/>
          <w:szCs w:val="20"/>
        </w:rPr>
        <w:t>nance</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trust</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 xml:space="preserve">orthiness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Requests</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1"/>
          <w:sz w:val="20"/>
          <w:szCs w:val="20"/>
        </w:rPr>
        <w:t xml:space="preserve">specific </w:t>
      </w:r>
      <w:r w:rsidRPr="00B72469">
        <w:rPr>
          <w:rFonts w:ascii="Times New Roman" w:eastAsia="Arial" w:hAnsi="Times New Roman" w:cs="Times New Roman"/>
          <w:w w:val="95"/>
          <w:sz w:val="20"/>
          <w:szCs w:val="20"/>
        </w:rPr>
        <w:t>information</w:t>
      </w:r>
      <w:r w:rsidRPr="00B72469">
        <w:rPr>
          <w:rFonts w:ascii="Times New Roman" w:eastAsia="Arial" w:hAnsi="Times New Roman" w:cs="Times New Roman"/>
          <w:spacing w:val="18"/>
          <w:w w:val="95"/>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92"/>
          <w:sz w:val="20"/>
          <w:szCs w:val="20"/>
        </w:rPr>
        <w:t>cloud</w:t>
      </w:r>
      <w:r w:rsidRPr="00B72469">
        <w:rPr>
          <w:rFonts w:ascii="Times New Roman" w:eastAsia="Arial" w:hAnsi="Times New Roman" w:cs="Times New Roman"/>
          <w:spacing w:val="19"/>
          <w:w w:val="92"/>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1"/>
          <w:sz w:val="20"/>
          <w:szCs w:val="20"/>
        </w:rPr>
        <w:t>computing</w:t>
      </w:r>
      <w:r w:rsidRPr="00B72469">
        <w:rPr>
          <w:rFonts w:ascii="Times New Roman" w:eastAsia="Arial" w:hAnsi="Times New Roman" w:cs="Times New Roman"/>
          <w:spacing w:val="29"/>
          <w:w w:val="91"/>
          <w:sz w:val="20"/>
          <w:szCs w:val="20"/>
        </w:rPr>
        <w:t xml:space="preserve"> </w:t>
      </w:r>
      <w:r w:rsidRPr="00B72469">
        <w:rPr>
          <w:rFonts w:ascii="Times New Roman" w:eastAsia="Arial" w:hAnsi="Times New Roman" w:cs="Times New Roman"/>
          <w:w w:val="91"/>
          <w:sz w:val="20"/>
          <w:szCs w:val="20"/>
        </w:rPr>
        <w:t>inter</w:t>
      </w:r>
      <w:r w:rsidRPr="00B72469">
        <w:rPr>
          <w:rFonts w:ascii="Times New Roman" w:eastAsia="Arial" w:hAnsi="Times New Roman" w:cs="Times New Roman"/>
          <w:spacing w:val="-2"/>
          <w:w w:val="91"/>
          <w:sz w:val="20"/>
          <w:szCs w:val="20"/>
        </w:rPr>
        <w:t>f</w:t>
      </w:r>
      <w:r w:rsidRPr="00B72469">
        <w:rPr>
          <w:rFonts w:ascii="Times New Roman" w:eastAsia="Arial" w:hAnsi="Times New Roman" w:cs="Times New Roman"/>
          <w:w w:val="91"/>
          <w:sz w:val="20"/>
          <w:szCs w:val="20"/>
        </w:rPr>
        <w:t>ace</w:t>
      </w:r>
      <w:r w:rsidRPr="00B72469">
        <w:rPr>
          <w:rFonts w:ascii="Times New Roman" w:eastAsia="Arial" w:hAnsi="Times New Roman" w:cs="Times New Roman"/>
          <w:spacing w:val="17"/>
          <w:w w:val="91"/>
          <w:sz w:val="20"/>
          <w:szCs w:val="20"/>
        </w:rPr>
        <w:t xml:space="preserve"> </w:t>
      </w:r>
      <w:r w:rsidRPr="00B72469">
        <w:rPr>
          <w:rFonts w:ascii="Times New Roman" w:eastAsia="Arial" w:hAnsi="Times New Roman" w:cs="Times New Roman"/>
          <w:w w:val="111"/>
          <w:sz w:val="20"/>
          <w:szCs w:val="20"/>
        </w:rPr>
        <w:t xml:space="preserve">will </w:t>
      </w:r>
      <w:r w:rsidRPr="00B72469">
        <w:rPr>
          <w:rFonts w:ascii="Times New Roman" w:eastAsia="Arial" w:hAnsi="Times New Roman" w:cs="Times New Roman"/>
          <w:w w:val="87"/>
          <w:sz w:val="20"/>
          <w:szCs w:val="20"/>
        </w:rPr>
        <w:t>dr</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request</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8"/>
          <w:sz w:val="20"/>
          <w:szCs w:val="20"/>
        </w:rPr>
        <w:t>specific</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types</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trust</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orthinesses</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6"/>
          <w:sz w:val="20"/>
          <w:szCs w:val="20"/>
        </w:rPr>
        <w:t>data</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from</w:t>
      </w:r>
      <w:r w:rsidRPr="00B72469">
        <w:rPr>
          <w:rFonts w:ascii="Times New Roman" w:eastAsia="Arial" w:hAnsi="Times New Roman" w:cs="Times New Roman"/>
          <w:spacing w:val="36"/>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requests</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3"/>
          <w:sz w:val="20"/>
          <w:szCs w:val="20"/>
        </w:rPr>
        <w:t>further</w:t>
      </w:r>
      <w:r w:rsidRPr="00B72469">
        <w:rPr>
          <w:rFonts w:ascii="Times New Roman" w:eastAsia="Arial" w:hAnsi="Times New Roman" w:cs="Times New Roman"/>
          <w:spacing w:val="-8"/>
          <w:w w:val="93"/>
          <w:sz w:val="20"/>
          <w:szCs w:val="20"/>
        </w:rPr>
        <w:t xml:space="preserve"> </w:t>
      </w:r>
      <w:r w:rsidRPr="00B72469">
        <w:rPr>
          <w:rFonts w:ascii="Times New Roman" w:eastAsia="Arial" w:hAnsi="Times New Roman" w:cs="Times New Roman"/>
          <w:w w:val="93"/>
          <w:sz w:val="20"/>
          <w:szCs w:val="20"/>
        </w:rPr>
        <w:t>i</w:t>
      </w:r>
      <w:r w:rsidRPr="00B72469">
        <w:rPr>
          <w:rFonts w:ascii="Times New Roman" w:eastAsia="Arial" w:hAnsi="Times New Roman" w:cs="Times New Roman"/>
          <w:spacing w:val="-7"/>
          <w:w w:val="93"/>
          <w:sz w:val="20"/>
          <w:szCs w:val="20"/>
        </w:rPr>
        <w:t>n</w:t>
      </w:r>
      <w:r w:rsidRPr="00B72469">
        <w:rPr>
          <w:rFonts w:ascii="Times New Roman" w:eastAsia="Arial" w:hAnsi="Times New Roman" w:cs="Times New Roman"/>
          <w:spacing w:val="-4"/>
          <w:w w:val="93"/>
          <w:sz w:val="20"/>
          <w:szCs w:val="20"/>
        </w:rPr>
        <w:t>v</w:t>
      </w:r>
      <w:r w:rsidRPr="00B72469">
        <w:rPr>
          <w:rFonts w:ascii="Times New Roman" w:eastAsia="Arial" w:hAnsi="Times New Roman" w:cs="Times New Roman"/>
          <w:w w:val="93"/>
          <w:sz w:val="20"/>
          <w:szCs w:val="20"/>
        </w:rPr>
        <w:t>o</w:t>
      </w:r>
      <w:r w:rsidRPr="00B72469">
        <w:rPr>
          <w:rFonts w:ascii="Times New Roman" w:eastAsia="Arial" w:hAnsi="Times New Roman" w:cs="Times New Roman"/>
          <w:spacing w:val="-2"/>
          <w:w w:val="93"/>
          <w:sz w:val="20"/>
          <w:szCs w:val="20"/>
        </w:rPr>
        <w:t>k</w:t>
      </w:r>
      <w:r w:rsidRPr="00B72469">
        <w:rPr>
          <w:rFonts w:ascii="Times New Roman" w:eastAsia="Arial" w:hAnsi="Times New Roman" w:cs="Times New Roman"/>
          <w:w w:val="93"/>
          <w:sz w:val="20"/>
          <w:szCs w:val="20"/>
        </w:rPr>
        <w:t>e</w:t>
      </w:r>
      <w:r w:rsidRPr="00B72469">
        <w:rPr>
          <w:rFonts w:ascii="Times New Roman" w:eastAsia="Arial" w:hAnsi="Times New Roman" w:cs="Times New Roman"/>
          <w:spacing w:val="-7"/>
          <w:w w:val="93"/>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1"/>
          <w:sz w:val="20"/>
          <w:szCs w:val="20"/>
        </w:rPr>
        <w:t>subscription</w:t>
      </w:r>
      <w:r w:rsidRPr="00B72469">
        <w:rPr>
          <w:rFonts w:ascii="Times New Roman" w:eastAsia="Arial" w:hAnsi="Times New Roman" w:cs="Times New Roman"/>
          <w:spacing w:val="18"/>
          <w:w w:val="91"/>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93"/>
          <w:sz w:val="20"/>
          <w:szCs w:val="20"/>
        </w:rPr>
        <w:t>di</w:t>
      </w:r>
      <w:r w:rsidRPr="00B72469">
        <w:rPr>
          <w:rFonts w:ascii="Times New Roman" w:eastAsia="Arial" w:hAnsi="Times New Roman" w:cs="Times New Roman"/>
          <w:spacing w:val="-5"/>
          <w:w w:val="93"/>
          <w:sz w:val="20"/>
          <w:szCs w:val="20"/>
        </w:rPr>
        <w:t>f</w:t>
      </w:r>
      <w:r w:rsidRPr="00B72469">
        <w:rPr>
          <w:rFonts w:ascii="Times New Roman" w:eastAsia="Arial" w:hAnsi="Times New Roman" w:cs="Times New Roman"/>
          <w:w w:val="93"/>
          <w:sz w:val="20"/>
          <w:szCs w:val="20"/>
        </w:rPr>
        <w:t>ferent</w:t>
      </w:r>
      <w:r w:rsidRPr="00B72469">
        <w:rPr>
          <w:rFonts w:ascii="Times New Roman" w:eastAsia="Arial" w:hAnsi="Times New Roman" w:cs="Times New Roman"/>
          <w:spacing w:val="24"/>
          <w:w w:val="93"/>
          <w:sz w:val="20"/>
          <w:szCs w:val="20"/>
        </w:rPr>
        <w:t xml:space="preserve"> </w:t>
      </w:r>
      <w:r w:rsidRPr="00B72469">
        <w:rPr>
          <w:rFonts w:ascii="Times New Roman" w:eastAsia="Arial" w:hAnsi="Times New Roman" w:cs="Times New Roman"/>
          <w:w w:val="93"/>
          <w:sz w:val="20"/>
          <w:szCs w:val="20"/>
        </w:rPr>
        <w:t>forms</w:t>
      </w:r>
      <w:r w:rsidRPr="00B72469">
        <w:rPr>
          <w:rFonts w:ascii="Times New Roman" w:eastAsia="Arial" w:hAnsi="Times New Roman" w:cs="Times New Roman"/>
          <w:spacing w:val="12"/>
          <w:w w:val="9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sz w:val="20"/>
          <w:szCs w:val="20"/>
        </w:rPr>
        <w:t>both</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2"/>
          <w:sz w:val="20"/>
          <w:szCs w:val="20"/>
        </w:rPr>
        <w:t>real-time</w:t>
      </w:r>
      <w:r w:rsidRPr="00B72469">
        <w:rPr>
          <w:rFonts w:ascii="Times New Roman" w:eastAsia="Arial" w:hAnsi="Times New Roman" w:cs="Times New Roman"/>
          <w:spacing w:val="17"/>
          <w:w w:val="92"/>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91"/>
          <w:sz w:val="20"/>
          <w:szCs w:val="20"/>
        </w:rPr>
        <w:t>stored.</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spacing w:val="-15"/>
          <w:w w:val="91"/>
          <w:sz w:val="20"/>
          <w:szCs w:val="20"/>
        </w:rPr>
        <w:t>T</w:t>
      </w:r>
      <w:r w:rsidRPr="00B72469">
        <w:rPr>
          <w:rFonts w:ascii="Times New Roman" w:eastAsia="Arial" w:hAnsi="Times New Roman" w:cs="Times New Roman"/>
          <w:w w:val="91"/>
          <w:sz w:val="20"/>
          <w:szCs w:val="20"/>
        </w:rPr>
        <w:t>ypical</w:t>
      </w:r>
      <w:r w:rsidRPr="00B72469">
        <w:rPr>
          <w:rFonts w:ascii="Times New Roman" w:eastAsia="Arial" w:hAnsi="Times New Roman" w:cs="Times New Roman"/>
          <w:spacing w:val="32"/>
          <w:w w:val="91"/>
          <w:sz w:val="20"/>
          <w:szCs w:val="20"/>
        </w:rPr>
        <w:t xml:space="preserve"> </w:t>
      </w:r>
      <w:r w:rsidRPr="00B72469">
        <w:rPr>
          <w:rFonts w:ascii="Times New Roman" w:eastAsia="Arial" w:hAnsi="Times New Roman" w:cs="Times New Roman"/>
          <w:w w:val="91"/>
          <w:sz w:val="20"/>
          <w:szCs w:val="20"/>
        </w:rPr>
        <w:t>forms</w:t>
      </w:r>
      <w:r w:rsidRPr="00B72469">
        <w:rPr>
          <w:rFonts w:ascii="Times New Roman" w:eastAsia="Arial" w:hAnsi="Times New Roman" w:cs="Times New Roman"/>
          <w:spacing w:val="8"/>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cleaning</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processing</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sz w:val="20"/>
          <w:szCs w:val="20"/>
        </w:rPr>
        <w:t>can, 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6"/>
          <w:sz w:val="20"/>
          <w:szCs w:val="20"/>
        </w:rPr>
        <w:t>cours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performed</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by</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w w:val="86"/>
          <w:sz w:val="20"/>
          <w:szCs w:val="20"/>
        </w:rPr>
        <w:t>dedicated</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ser</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s</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91"/>
          <w:sz w:val="20"/>
          <w:szCs w:val="20"/>
        </w:rPr>
        <w:t>who</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w w:val="91"/>
          <w:sz w:val="20"/>
          <w:szCs w:val="20"/>
        </w:rPr>
        <w:t xml:space="preserve">indepen- </w:t>
      </w:r>
      <w:r w:rsidRPr="00B72469">
        <w:rPr>
          <w:rFonts w:ascii="Times New Roman" w:eastAsia="Arial" w:hAnsi="Times New Roman" w:cs="Times New Roman"/>
          <w:w w:val="85"/>
          <w:sz w:val="20"/>
          <w:szCs w:val="20"/>
        </w:rPr>
        <w:t>dently</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w w:val="85"/>
          <w:sz w:val="20"/>
          <w:szCs w:val="20"/>
        </w:rPr>
        <w:t>subscribe</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to</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sensor</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feeds,</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then</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publish</w:t>
      </w:r>
      <w:r w:rsidRPr="00B72469">
        <w:rPr>
          <w:rFonts w:ascii="Times New Roman" w:eastAsia="Arial" w:hAnsi="Times New Roman" w:cs="Times New Roman"/>
          <w:spacing w:val="39"/>
          <w:w w:val="85"/>
          <w:sz w:val="20"/>
          <w:szCs w:val="20"/>
        </w:rPr>
        <w:t xml:space="preserve"> </w:t>
      </w:r>
      <w:r w:rsidRPr="00B72469">
        <w:rPr>
          <w:rFonts w:ascii="Times New Roman" w:eastAsia="Arial" w:hAnsi="Times New Roman" w:cs="Times New Roman"/>
          <w:w w:val="85"/>
          <w:sz w:val="20"/>
          <w:szCs w:val="20"/>
        </w:rPr>
        <w:t>their</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 xml:space="preserve">wn </w:t>
      </w:r>
      <w:r w:rsidRPr="00B72469">
        <w:rPr>
          <w:rFonts w:ascii="Times New Roman" w:eastAsia="Arial" w:hAnsi="Times New Roman" w:cs="Times New Roman"/>
          <w:w w:val="85"/>
          <w:sz w:val="20"/>
          <w:szCs w:val="20"/>
        </w:rPr>
        <w:t>mashed</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feeds</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0"/>
          <w:sz w:val="20"/>
          <w:szCs w:val="20"/>
        </w:rPr>
        <w:t>consumption</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w w:val="90"/>
          <w:sz w:val="20"/>
          <w:szCs w:val="20"/>
        </w:rPr>
        <w:t>by</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w w:val="90"/>
          <w:sz w:val="20"/>
          <w:szCs w:val="20"/>
        </w:rPr>
        <w:t>others.</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3"/>
          <w:sz w:val="20"/>
          <w:szCs w:val="20"/>
        </w:rPr>
        <w:t>such</w:t>
      </w:r>
      <w:r w:rsidRPr="00B72469">
        <w:rPr>
          <w:rFonts w:ascii="Times New Roman" w:eastAsia="Arial" w:hAnsi="Times New Roman" w:cs="Times New Roman"/>
          <w:spacing w:val="5"/>
          <w:w w:val="83"/>
          <w:sz w:val="20"/>
          <w:szCs w:val="20"/>
        </w:rPr>
        <w:t xml:space="preserve"> </w:t>
      </w:r>
      <w:r w:rsidRPr="00B72469">
        <w:rPr>
          <w:rFonts w:ascii="Times New Roman" w:eastAsia="Arial" w:hAnsi="Times New Roman" w:cs="Times New Roman"/>
          <w:w w:val="83"/>
          <w:sz w:val="20"/>
          <w:szCs w:val="20"/>
        </w:rPr>
        <w:t xml:space="preserve">cases </w:t>
      </w:r>
      <w:r w:rsidRPr="00B72469">
        <w:rPr>
          <w:rFonts w:ascii="Times New Roman" w:eastAsia="Arial" w:hAnsi="Times New Roman" w:cs="Times New Roman"/>
          <w:w w:val="87"/>
          <w:sz w:val="20"/>
          <w:szCs w:val="20"/>
        </w:rPr>
        <w:t>pr</w:t>
      </w:r>
      <w:r w:rsidRPr="00B72469">
        <w:rPr>
          <w:rFonts w:ascii="Times New Roman" w:eastAsia="Arial" w:hAnsi="Times New Roman" w:cs="Times New Roman"/>
          <w:spacing w:val="-3"/>
          <w:w w:val="87"/>
          <w:sz w:val="20"/>
          <w:szCs w:val="20"/>
        </w:rPr>
        <w:t>ov</w:t>
      </w:r>
      <w:r w:rsidRPr="00B72469">
        <w:rPr>
          <w:rFonts w:ascii="Times New Roman" w:eastAsia="Arial" w:hAnsi="Times New Roman" w:cs="Times New Roman"/>
          <w:w w:val="87"/>
          <w:sz w:val="20"/>
          <w:szCs w:val="20"/>
        </w:rPr>
        <w:t>enance</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0"/>
          <w:w w:val="87"/>
          <w:sz w:val="20"/>
          <w:szCs w:val="20"/>
        </w:rPr>
        <w:t xml:space="preserve"> </w:t>
      </w:r>
      <w:proofErr w:type="gramStart"/>
      <w:r w:rsidRPr="00B72469">
        <w:rPr>
          <w:rFonts w:ascii="Times New Roman" w:eastAsia="Arial" w:hAnsi="Times New Roman" w:cs="Times New Roman"/>
          <w:w w:val="87"/>
          <w:sz w:val="20"/>
          <w:szCs w:val="20"/>
        </w:rPr>
        <w:t>trus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 xml:space="preserve">orthiness </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must</w:t>
      </w:r>
      <w:proofErr w:type="gramEnd"/>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0"/>
          <w:sz w:val="20"/>
          <w:szCs w:val="20"/>
        </w:rPr>
        <w:t xml:space="preserve">maintained. </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w w:val="103"/>
          <w:sz w:val="20"/>
          <w:szCs w:val="20"/>
        </w:rPr>
        <w:t xml:space="preserve">Ul- </w:t>
      </w:r>
      <w:r w:rsidRPr="00B72469">
        <w:rPr>
          <w:rFonts w:ascii="Times New Roman" w:eastAsia="Arial" w:hAnsi="Times New Roman" w:cs="Times New Roman"/>
          <w:w w:val="90"/>
          <w:sz w:val="20"/>
          <w:szCs w:val="20"/>
        </w:rPr>
        <w:t>timatel</w:t>
      </w:r>
      <w:r w:rsidRPr="00B72469">
        <w:rPr>
          <w:rFonts w:ascii="Times New Roman" w:eastAsia="Arial" w:hAnsi="Times New Roman" w:cs="Times New Roman"/>
          <w:spacing w:val="-12"/>
          <w:w w:val="90"/>
          <w:sz w:val="20"/>
          <w:szCs w:val="20"/>
        </w:rPr>
        <w:t>y</w:t>
      </w:r>
      <w:r w:rsidRPr="00B72469">
        <w:rPr>
          <w:rFonts w:ascii="Times New Roman" w:eastAsia="Arial" w:hAnsi="Times New Roman" w:cs="Times New Roman"/>
          <w:w w:val="90"/>
          <w:sz w:val="20"/>
          <w:szCs w:val="20"/>
        </w:rPr>
        <w:t xml:space="preserve">, </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w w:val="90"/>
          <w:sz w:val="20"/>
          <w:szCs w:val="20"/>
        </w:rPr>
        <w:t>there</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50"/>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0"/>
          <w:sz w:val="20"/>
          <w:szCs w:val="20"/>
        </w:rPr>
        <w:t>ma</w:t>
      </w:r>
      <w:r w:rsidRPr="00B72469">
        <w:rPr>
          <w:rFonts w:ascii="Times New Roman" w:eastAsia="Arial" w:hAnsi="Times New Roman" w:cs="Times New Roman"/>
          <w:spacing w:val="-3"/>
          <w:w w:val="90"/>
          <w:sz w:val="20"/>
          <w:szCs w:val="20"/>
        </w:rPr>
        <w:t>n</w:t>
      </w:r>
      <w:r w:rsidRPr="00B72469">
        <w:rPr>
          <w:rFonts w:ascii="Times New Roman" w:eastAsia="Arial" w:hAnsi="Times New Roman" w:cs="Times New Roman"/>
          <w:w w:val="90"/>
          <w:sz w:val="20"/>
          <w:szCs w:val="20"/>
        </w:rPr>
        <w:t>y</w:t>
      </w:r>
      <w:r w:rsidRPr="00B72469">
        <w:rPr>
          <w:rFonts w:ascii="Times New Roman" w:eastAsia="Arial" w:hAnsi="Times New Roman" w:cs="Times New Roman"/>
          <w:spacing w:val="24"/>
          <w:w w:val="90"/>
          <w:sz w:val="20"/>
          <w:szCs w:val="20"/>
        </w:rPr>
        <w:t xml:space="preserve"> </w:t>
      </w:r>
      <w:r w:rsidRPr="00B72469">
        <w:rPr>
          <w:rFonts w:ascii="Times New Roman" w:eastAsia="Arial" w:hAnsi="Times New Roman" w:cs="Times New Roman"/>
          <w:w w:val="90"/>
          <w:sz w:val="20"/>
          <w:szCs w:val="20"/>
        </w:rPr>
        <w:t>di</w:t>
      </w:r>
      <w:r w:rsidRPr="00B72469">
        <w:rPr>
          <w:rFonts w:ascii="Times New Roman" w:eastAsia="Arial" w:hAnsi="Times New Roman" w:cs="Times New Roman"/>
          <w:spacing w:val="-4"/>
          <w:w w:val="90"/>
          <w:sz w:val="20"/>
          <w:szCs w:val="20"/>
        </w:rPr>
        <w:t>f</w:t>
      </w:r>
      <w:r w:rsidRPr="00B72469">
        <w:rPr>
          <w:rFonts w:ascii="Times New Roman" w:eastAsia="Arial" w:hAnsi="Times New Roman" w:cs="Times New Roman"/>
          <w:w w:val="90"/>
          <w:sz w:val="20"/>
          <w:szCs w:val="20"/>
        </w:rPr>
        <w:t xml:space="preserve">ferent </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w w:val="90"/>
          <w:sz w:val="20"/>
          <w:szCs w:val="20"/>
        </w:rPr>
        <w:t>parallel</w:t>
      </w:r>
      <w:r w:rsidRPr="00B72469">
        <w:rPr>
          <w:rFonts w:ascii="Times New Roman" w:eastAsia="Arial" w:hAnsi="Times New Roman" w:cs="Times New Roman"/>
          <w:spacing w:val="36"/>
          <w:w w:val="90"/>
          <w:sz w:val="20"/>
          <w:szCs w:val="20"/>
        </w:rPr>
        <w:t xml:space="preserve"> </w:t>
      </w:r>
      <w:r w:rsidRPr="00B72469">
        <w:rPr>
          <w:rFonts w:ascii="Times New Roman" w:eastAsia="Arial" w:hAnsi="Times New Roman" w:cs="Times New Roman"/>
          <w:w w:val="90"/>
          <w:sz w:val="20"/>
          <w:szCs w:val="20"/>
        </w:rPr>
        <w:t xml:space="preserve">consumers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thus</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net</w:t>
      </w:r>
      <w:r w:rsidRPr="00B72469">
        <w:rPr>
          <w:rFonts w:ascii="Times New Roman" w:eastAsia="Arial" w:hAnsi="Times New Roman" w:cs="Times New Roman"/>
          <w:spacing w:val="-2"/>
          <w:w w:val="85"/>
          <w:sz w:val="20"/>
          <w:szCs w:val="20"/>
        </w:rPr>
        <w:t>w</w:t>
      </w:r>
      <w:r w:rsidRPr="00B72469">
        <w:rPr>
          <w:rFonts w:ascii="Times New Roman" w:eastAsia="Arial" w:hAnsi="Times New Roman" w:cs="Times New Roman"/>
          <w:w w:val="85"/>
          <w:sz w:val="20"/>
          <w:szCs w:val="20"/>
        </w:rPr>
        <w:t xml:space="preserve">ork </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must</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w w:val="85"/>
          <w:sz w:val="20"/>
          <w:szCs w:val="20"/>
        </w:rPr>
        <w:t>be</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as</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responsible</w:t>
      </w:r>
      <w:r w:rsidRPr="00B72469">
        <w:rPr>
          <w:rFonts w:ascii="Times New Roman" w:eastAsia="Arial" w:hAnsi="Times New Roman" w:cs="Times New Roman"/>
          <w:spacing w:val="44"/>
          <w:w w:val="85"/>
          <w:sz w:val="20"/>
          <w:szCs w:val="20"/>
        </w:rPr>
        <w:t xml:space="preserve"> </w:t>
      </w:r>
      <w:r w:rsidRPr="00B72469">
        <w:rPr>
          <w:rFonts w:ascii="Times New Roman" w:eastAsia="Arial" w:hAnsi="Times New Roman" w:cs="Times New Roman"/>
          <w:w w:val="85"/>
          <w:sz w:val="20"/>
          <w:szCs w:val="20"/>
        </w:rPr>
        <w:t>as</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sz w:val="20"/>
          <w:szCs w:val="20"/>
        </w:rPr>
        <w:t xml:space="preserve">is </w:t>
      </w:r>
      <w:r w:rsidRPr="00B72469">
        <w:rPr>
          <w:rFonts w:ascii="Times New Roman" w:eastAsia="Arial" w:hAnsi="Times New Roman" w:cs="Times New Roman"/>
          <w:w w:val="90"/>
          <w:sz w:val="20"/>
          <w:szCs w:val="20"/>
        </w:rPr>
        <w:t>possible</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to</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pr</w:t>
      </w:r>
      <w:r w:rsidRPr="00B72469">
        <w:rPr>
          <w:rFonts w:ascii="Times New Roman" w:eastAsia="Arial" w:hAnsi="Times New Roman" w:cs="Times New Roman"/>
          <w:spacing w:val="-4"/>
          <w:w w:val="90"/>
          <w:sz w:val="20"/>
          <w:szCs w:val="20"/>
        </w:rPr>
        <w:t>e</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nt</w:t>
      </w:r>
      <w:r w:rsidRPr="00B72469">
        <w:rPr>
          <w:rFonts w:ascii="Times New Roman" w:eastAsia="Arial" w:hAnsi="Times New Roman" w:cs="Times New Roman"/>
          <w:spacing w:val="-12"/>
          <w:w w:val="90"/>
          <w:sz w:val="20"/>
          <w:szCs w:val="20"/>
        </w:rPr>
        <w:t xml:space="preserve"> </w:t>
      </w:r>
      <w:r w:rsidRPr="00B72469">
        <w:rPr>
          <w:rFonts w:ascii="Times New Roman" w:eastAsia="Arial" w:hAnsi="Times New Roman" w:cs="Times New Roman"/>
          <w:w w:val="90"/>
          <w:sz w:val="20"/>
          <w:szCs w:val="20"/>
        </w:rPr>
        <w:t>duplication</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4"/>
          <w:w w:val="89"/>
          <w:sz w:val="20"/>
          <w:szCs w:val="20"/>
        </w:rPr>
        <w:t>f</w:t>
      </w:r>
      <w:r w:rsidRPr="00B72469">
        <w:rPr>
          <w:rFonts w:ascii="Times New Roman" w:eastAsia="Arial" w:hAnsi="Times New Roman" w:cs="Times New Roman"/>
          <w:w w:val="89"/>
          <w:sz w:val="20"/>
          <w:szCs w:val="20"/>
        </w:rPr>
        <w:t>fort,</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w w:val="89"/>
          <w:sz w:val="20"/>
          <w:szCs w:val="20"/>
        </w:rPr>
        <w:t>redundant</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sz w:val="20"/>
          <w:szCs w:val="20"/>
        </w:rPr>
        <w:t xml:space="preserve">routing, </w:t>
      </w:r>
      <w:r w:rsidRPr="00B72469">
        <w:rPr>
          <w:rFonts w:ascii="Times New Roman" w:eastAsia="Arial" w:hAnsi="Times New Roman" w:cs="Times New Roman"/>
          <w:w w:val="87"/>
          <w:sz w:val="20"/>
          <w:szCs w:val="20"/>
        </w:rPr>
        <w:t>streaming</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processing</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data.</w:t>
      </w:r>
    </w:p>
    <w:p w14:paraId="0AFED1E4" w14:textId="77777777" w:rsidR="00676FEB" w:rsidRPr="00B72469" w:rsidRDefault="00676FEB" w:rsidP="00676FEB">
      <w:pPr>
        <w:spacing w:before="8" w:after="0" w:line="240" w:lineRule="exact"/>
        <w:rPr>
          <w:rFonts w:ascii="Times New Roman" w:hAnsi="Times New Roman" w:cs="Times New Roman"/>
          <w:sz w:val="24"/>
          <w:szCs w:val="24"/>
        </w:rPr>
      </w:pPr>
    </w:p>
    <w:p w14:paraId="0AFED1E5"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3"/>
          <w:sz w:val="20"/>
          <w:szCs w:val="20"/>
        </w:rPr>
        <w:t>F</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1"/>
          <w:sz w:val="20"/>
          <w:szCs w:val="20"/>
        </w:rPr>
        <w:t>project,</w:t>
      </w:r>
      <w:r w:rsidRPr="00B72469">
        <w:rPr>
          <w:rFonts w:ascii="Times New Roman" w:eastAsia="Arial" w:hAnsi="Times New Roman" w:cs="Times New Roman"/>
          <w:spacing w:val="27"/>
          <w:w w:val="9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0"/>
          <w:sz w:val="20"/>
          <w:szCs w:val="20"/>
        </w:rPr>
        <w:t>Narada</w:t>
      </w:r>
      <w:r w:rsidRPr="00B72469">
        <w:rPr>
          <w:rFonts w:ascii="Times New Roman" w:eastAsia="Arial" w:hAnsi="Times New Roman" w:cs="Times New Roman"/>
          <w:spacing w:val="3"/>
          <w:w w:val="90"/>
          <w:sz w:val="20"/>
          <w:szCs w:val="20"/>
        </w:rPr>
        <w:t xml:space="preserve"> </w:t>
      </w:r>
      <w:proofErr w:type="gramStart"/>
      <w:r w:rsidRPr="00B72469">
        <w:rPr>
          <w:rFonts w:ascii="Times New Roman" w:eastAsia="Arial" w:hAnsi="Times New Roman" w:cs="Times New Roman"/>
          <w:w w:val="90"/>
          <w:sz w:val="20"/>
          <w:szCs w:val="20"/>
        </w:rPr>
        <w:t>Bro</w:t>
      </w:r>
      <w:r w:rsidRPr="00B72469">
        <w:rPr>
          <w:rFonts w:ascii="Times New Roman" w:eastAsia="Arial" w:hAnsi="Times New Roman" w:cs="Times New Roman"/>
          <w:spacing w:val="-2"/>
          <w:w w:val="90"/>
          <w:sz w:val="20"/>
          <w:szCs w:val="20"/>
        </w:rPr>
        <w:t>k</w:t>
      </w:r>
      <w:r w:rsidRPr="00B72469">
        <w:rPr>
          <w:rFonts w:ascii="Times New Roman" w:eastAsia="Arial" w:hAnsi="Times New Roman" w:cs="Times New Roman"/>
          <w:w w:val="90"/>
          <w:sz w:val="20"/>
          <w:szCs w:val="20"/>
        </w:rPr>
        <w:t xml:space="preserve">ering </w:t>
      </w:r>
      <w:r w:rsidRPr="00B72469">
        <w:rPr>
          <w:rFonts w:ascii="Times New Roman" w:eastAsia="Arial" w:hAnsi="Times New Roman" w:cs="Times New Roman"/>
          <w:spacing w:val="6"/>
          <w:w w:val="90"/>
          <w:sz w:val="20"/>
          <w:szCs w:val="20"/>
        </w:rPr>
        <w:t xml:space="preserve"> </w:t>
      </w:r>
      <w:r w:rsidRPr="00B72469">
        <w:rPr>
          <w:rFonts w:ascii="Times New Roman" w:eastAsia="Arial" w:hAnsi="Times New Roman" w:cs="Times New Roman"/>
          <w:w w:val="90"/>
          <w:sz w:val="20"/>
          <w:szCs w:val="20"/>
        </w:rPr>
        <w:t>net</w:t>
      </w:r>
      <w:r w:rsidRPr="00B72469">
        <w:rPr>
          <w:rFonts w:ascii="Times New Roman" w:eastAsia="Arial" w:hAnsi="Times New Roman" w:cs="Times New Roman"/>
          <w:spacing w:val="-2"/>
          <w:w w:val="90"/>
          <w:sz w:val="20"/>
          <w:szCs w:val="20"/>
        </w:rPr>
        <w:t>w</w:t>
      </w:r>
      <w:r w:rsidRPr="00B72469">
        <w:rPr>
          <w:rFonts w:ascii="Times New Roman" w:eastAsia="Arial" w:hAnsi="Times New Roman" w:cs="Times New Roman"/>
          <w:w w:val="90"/>
          <w:sz w:val="20"/>
          <w:szCs w:val="20"/>
        </w:rPr>
        <w:t>ork</w:t>
      </w:r>
      <w:r w:rsidRPr="00B72469">
        <w:rPr>
          <w:rFonts w:ascii="Times New Roman" w:eastAsia="Arial" w:hAnsi="Times New Roman" w:cs="Times New Roman"/>
          <w:w w:val="90"/>
          <w:position w:val="7"/>
          <w:sz w:val="14"/>
          <w:szCs w:val="14"/>
        </w:rPr>
        <w:t>1</w:t>
      </w:r>
      <w:proofErr w:type="gramEnd"/>
      <w:r w:rsidRPr="00B72469">
        <w:rPr>
          <w:rFonts w:ascii="Times New Roman" w:eastAsia="Arial" w:hAnsi="Times New Roman" w:cs="Times New Roman"/>
          <w:w w:val="90"/>
          <w:position w:val="7"/>
          <w:sz w:val="14"/>
          <w:szCs w:val="14"/>
        </w:rPr>
        <w:t xml:space="preserve"> </w:t>
      </w:r>
      <w:r w:rsidRPr="00B72469">
        <w:rPr>
          <w:rFonts w:ascii="Times New Roman" w:eastAsia="Arial" w:hAnsi="Times New Roman" w:cs="Times New Roman"/>
          <w:spacing w:val="29"/>
          <w:w w:val="90"/>
          <w:position w:val="7"/>
          <w:sz w:val="14"/>
          <w:szCs w:val="14"/>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 xml:space="preserve">being </w:t>
      </w:r>
      <w:r w:rsidRPr="00B72469">
        <w:rPr>
          <w:rFonts w:ascii="Times New Roman" w:eastAsia="Arial" w:hAnsi="Times New Roman" w:cs="Times New Roman"/>
          <w:w w:val="87"/>
          <w:sz w:val="20"/>
          <w:szCs w:val="20"/>
        </w:rPr>
        <w:t>used.</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ne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ork</w:t>
      </w:r>
      <w:r w:rsidRPr="00B72469">
        <w:rPr>
          <w:rFonts w:ascii="Times New Roman" w:eastAsia="Arial" w:hAnsi="Times New Roman" w:cs="Times New Roman"/>
          <w:spacing w:val="45"/>
          <w:w w:val="87"/>
          <w:sz w:val="20"/>
          <w:szCs w:val="20"/>
        </w:rPr>
        <w:t xml:space="preserve"> </w:t>
      </w:r>
      <w:r w:rsidRPr="00B72469">
        <w:rPr>
          <w:rFonts w:ascii="Times New Roman" w:eastAsia="Arial" w:hAnsi="Times New Roman" w:cs="Times New Roman"/>
          <w:w w:val="87"/>
          <w:sz w:val="20"/>
          <w:szCs w:val="20"/>
        </w:rPr>
        <w:t>can pr</w:t>
      </w:r>
      <w:r w:rsidRPr="00B72469">
        <w:rPr>
          <w:rFonts w:ascii="Times New Roman" w:eastAsia="Arial" w:hAnsi="Times New Roman" w:cs="Times New Roman"/>
          <w:spacing w:val="-3"/>
          <w:w w:val="87"/>
          <w:sz w:val="20"/>
          <w:szCs w:val="20"/>
        </w:rPr>
        <w:t>o</w:t>
      </w:r>
      <w:r w:rsidRPr="00B72469">
        <w:rPr>
          <w:rFonts w:ascii="Times New Roman" w:eastAsia="Arial" w:hAnsi="Times New Roman" w:cs="Times New Roman"/>
          <w:w w:val="87"/>
          <w:sz w:val="20"/>
          <w:szCs w:val="20"/>
        </w:rPr>
        <w:t>vide</w:t>
      </w:r>
      <w:r w:rsidRPr="00B72469">
        <w:rPr>
          <w:rFonts w:ascii="Times New Roman" w:eastAsia="Arial" w:hAnsi="Times New Roman" w:cs="Times New Roman"/>
          <w:spacing w:val="39"/>
          <w:w w:val="87"/>
          <w:sz w:val="20"/>
          <w:szCs w:val="20"/>
        </w:rPr>
        <w:t xml:space="preserve"> </w:t>
      </w:r>
      <w:r w:rsidRPr="00B72469">
        <w:rPr>
          <w:rFonts w:ascii="Times New Roman" w:eastAsia="Arial" w:hAnsi="Times New Roman" w:cs="Times New Roman"/>
          <w:w w:val="87"/>
          <w:sz w:val="20"/>
          <w:szCs w:val="20"/>
        </w:rPr>
        <w:t>basic</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secre</w:t>
      </w:r>
      <w:r w:rsidRPr="00B72469">
        <w:rPr>
          <w:rFonts w:ascii="Times New Roman" w:eastAsia="Arial" w:hAnsi="Times New Roman" w:cs="Times New Roman"/>
          <w:spacing w:val="-3"/>
          <w:w w:val="87"/>
          <w:sz w:val="20"/>
          <w:szCs w:val="20"/>
        </w:rPr>
        <w:t>c</w:t>
      </w:r>
      <w:r w:rsidRPr="00B72469">
        <w:rPr>
          <w:rFonts w:ascii="Times New Roman" w:eastAsia="Arial" w:hAnsi="Times New Roman" w:cs="Times New Roman"/>
          <w:w w:val="87"/>
          <w:sz w:val="20"/>
          <w:szCs w:val="20"/>
        </w:rPr>
        <w:t>y an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int</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 xml:space="preserve">grity </w:t>
      </w:r>
      <w:r w:rsidRPr="00B72469">
        <w:rPr>
          <w:rFonts w:ascii="Times New Roman" w:eastAsia="Arial" w:hAnsi="Times New Roman" w:cs="Times New Roman"/>
          <w:w w:val="87"/>
          <w:sz w:val="20"/>
          <w:szCs w:val="20"/>
        </w:rPr>
        <w:t>requirements,</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spacing w:val="-3"/>
          <w:w w:val="87"/>
          <w:sz w:val="20"/>
          <w:szCs w:val="20"/>
        </w:rPr>
        <w:t>b</w:t>
      </w:r>
      <w:r w:rsidRPr="00B72469">
        <w:rPr>
          <w:rFonts w:ascii="Times New Roman" w:eastAsia="Arial" w:hAnsi="Times New Roman" w:cs="Times New Roman"/>
          <w:w w:val="87"/>
          <w:sz w:val="20"/>
          <w:szCs w:val="20"/>
        </w:rPr>
        <w:t>ut</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doe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not</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90"/>
          <w:sz w:val="20"/>
          <w:szCs w:val="20"/>
        </w:rPr>
        <w:t>de</w:t>
      </w:r>
      <w:r w:rsidRPr="00B72469">
        <w:rPr>
          <w:rFonts w:ascii="Times New Roman" w:eastAsia="Arial" w:hAnsi="Times New Roman" w:cs="Times New Roman"/>
          <w:spacing w:val="-2"/>
          <w:w w:val="90"/>
          <w:sz w:val="20"/>
          <w:szCs w:val="20"/>
        </w:rPr>
        <w:t>f</w:t>
      </w:r>
      <w:r w:rsidRPr="00B72469">
        <w:rPr>
          <w:rFonts w:ascii="Times New Roman" w:eastAsia="Arial" w:hAnsi="Times New Roman" w:cs="Times New Roman"/>
          <w:w w:val="90"/>
          <w:sz w:val="20"/>
          <w:szCs w:val="20"/>
        </w:rPr>
        <w:t>ault</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pr</w:t>
      </w:r>
      <w:r w:rsidRPr="00B72469">
        <w:rPr>
          <w:rFonts w:ascii="Times New Roman" w:eastAsia="Arial" w:hAnsi="Times New Roman" w:cs="Times New Roman"/>
          <w:spacing w:val="-3"/>
          <w:w w:val="90"/>
          <w:sz w:val="20"/>
          <w:szCs w:val="20"/>
        </w:rPr>
        <w:t>o</w:t>
      </w:r>
      <w:r w:rsidRPr="00B72469">
        <w:rPr>
          <w:rFonts w:ascii="Times New Roman" w:eastAsia="Arial" w:hAnsi="Times New Roman" w:cs="Times New Roman"/>
          <w:w w:val="90"/>
          <w:sz w:val="20"/>
          <w:szCs w:val="20"/>
        </w:rPr>
        <w:t>vide</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w w:val="90"/>
          <w:sz w:val="20"/>
          <w:szCs w:val="20"/>
        </w:rPr>
        <w:t>a</w:t>
      </w:r>
      <w:r w:rsidRPr="00B72469">
        <w:rPr>
          <w:rFonts w:ascii="Times New Roman" w:eastAsia="Arial" w:hAnsi="Times New Roman" w:cs="Times New Roman"/>
          <w:spacing w:val="-3"/>
          <w:w w:val="90"/>
          <w:sz w:val="20"/>
          <w:szCs w:val="20"/>
        </w:rPr>
        <w:t>n</w:t>
      </w:r>
      <w:r w:rsidRPr="00B72469">
        <w:rPr>
          <w:rFonts w:ascii="Times New Roman" w:eastAsia="Arial" w:hAnsi="Times New Roman" w:cs="Times New Roman"/>
          <w:w w:val="90"/>
          <w:sz w:val="20"/>
          <w:szCs w:val="20"/>
        </w:rPr>
        <w:t>y</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sz w:val="20"/>
          <w:szCs w:val="20"/>
        </w:rPr>
        <w:t>informa- tion</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8"/>
          <w:sz w:val="20"/>
          <w:szCs w:val="20"/>
        </w:rPr>
        <w:t>r</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spacing w:val="-1"/>
          <w:w w:val="88"/>
          <w:sz w:val="20"/>
          <w:szCs w:val="20"/>
        </w:rPr>
        <w:t>g</w:t>
      </w:r>
      <w:r w:rsidRPr="00B72469">
        <w:rPr>
          <w:rFonts w:ascii="Times New Roman" w:eastAsia="Arial" w:hAnsi="Times New Roman" w:cs="Times New Roman"/>
          <w:w w:val="88"/>
          <w:sz w:val="20"/>
          <w:szCs w:val="20"/>
        </w:rPr>
        <w:t>arding</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w w:val="88"/>
          <w:sz w:val="20"/>
          <w:szCs w:val="20"/>
        </w:rPr>
        <w:t>pr</w:t>
      </w:r>
      <w:r w:rsidRPr="00B72469">
        <w:rPr>
          <w:rFonts w:ascii="Times New Roman" w:eastAsia="Arial" w:hAnsi="Times New Roman" w:cs="Times New Roman"/>
          <w:spacing w:val="-3"/>
          <w:w w:val="88"/>
          <w:sz w:val="20"/>
          <w:szCs w:val="20"/>
        </w:rPr>
        <w:t>ov</w:t>
      </w:r>
      <w:r w:rsidRPr="00B72469">
        <w:rPr>
          <w:rFonts w:ascii="Times New Roman" w:eastAsia="Arial" w:hAnsi="Times New Roman" w:cs="Times New Roman"/>
          <w:w w:val="88"/>
          <w:sz w:val="20"/>
          <w:szCs w:val="20"/>
        </w:rPr>
        <w:t>enanc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9"/>
          <w:sz w:val="20"/>
          <w:szCs w:val="20"/>
        </w:rPr>
        <w:t>trust</w:t>
      </w:r>
      <w:r w:rsidRPr="00B72469">
        <w:rPr>
          <w:rFonts w:ascii="Times New Roman" w:eastAsia="Arial" w:hAnsi="Times New Roman" w:cs="Times New Roman"/>
          <w:spacing w:val="-2"/>
          <w:w w:val="89"/>
          <w:sz w:val="20"/>
          <w:szCs w:val="20"/>
        </w:rPr>
        <w:t>w</w:t>
      </w:r>
      <w:r w:rsidRPr="00B72469">
        <w:rPr>
          <w:rFonts w:ascii="Times New Roman" w:eastAsia="Arial" w:hAnsi="Times New Roman" w:cs="Times New Roman"/>
          <w:w w:val="89"/>
          <w:sz w:val="20"/>
          <w:szCs w:val="20"/>
        </w:rPr>
        <w:t>orthiness.</w:t>
      </w:r>
      <w:r w:rsidRPr="00B72469">
        <w:rPr>
          <w:rFonts w:ascii="Times New Roman" w:eastAsia="Arial" w:hAnsi="Times New Roman" w:cs="Times New Roman"/>
          <w:spacing w:val="47"/>
          <w:w w:val="89"/>
          <w:sz w:val="20"/>
          <w:szCs w:val="20"/>
        </w:rPr>
        <w:t xml:space="preserve"> </w:t>
      </w:r>
      <w:r w:rsidRPr="00B72469">
        <w:rPr>
          <w:rFonts w:ascii="Times New Roman" w:eastAsia="Arial" w:hAnsi="Times New Roman" w:cs="Times New Roman"/>
          <w:sz w:val="20"/>
          <w:szCs w:val="20"/>
        </w:rPr>
        <w:t>While</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 xml:space="preserve">other </w:t>
      </w:r>
      <w:r w:rsidRPr="00B72469">
        <w:rPr>
          <w:rFonts w:ascii="Times New Roman" w:eastAsia="Arial" w:hAnsi="Times New Roman" w:cs="Times New Roman"/>
          <w:w w:val="85"/>
          <w:sz w:val="20"/>
          <w:szCs w:val="20"/>
        </w:rPr>
        <w:t>suitable</w:t>
      </w:r>
      <w:r w:rsidRPr="00B72469">
        <w:rPr>
          <w:rFonts w:ascii="Times New Roman" w:eastAsia="Arial" w:hAnsi="Times New Roman" w:cs="Times New Roman"/>
          <w:spacing w:val="22"/>
          <w:w w:val="85"/>
          <w:sz w:val="20"/>
          <w:szCs w:val="20"/>
        </w:rPr>
        <w:t xml:space="preserve"> </w:t>
      </w:r>
      <w:proofErr w:type="gramStart"/>
      <w:r w:rsidRPr="00B72469">
        <w:rPr>
          <w:rFonts w:ascii="Times New Roman" w:eastAsia="Arial" w:hAnsi="Times New Roman" w:cs="Times New Roman"/>
          <w:w w:val="85"/>
          <w:sz w:val="20"/>
          <w:szCs w:val="20"/>
        </w:rPr>
        <w:t>bro</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w w:val="85"/>
          <w:sz w:val="20"/>
          <w:szCs w:val="20"/>
        </w:rPr>
        <w:t xml:space="preserve">ering </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net</w:t>
      </w:r>
      <w:r w:rsidRPr="00B72469">
        <w:rPr>
          <w:rFonts w:ascii="Times New Roman" w:eastAsia="Arial" w:hAnsi="Times New Roman" w:cs="Times New Roman"/>
          <w:spacing w:val="-2"/>
          <w:w w:val="85"/>
          <w:sz w:val="20"/>
          <w:szCs w:val="20"/>
        </w:rPr>
        <w:t>w</w:t>
      </w:r>
      <w:r w:rsidRPr="00B72469">
        <w:rPr>
          <w:rFonts w:ascii="Times New Roman" w:eastAsia="Arial" w:hAnsi="Times New Roman" w:cs="Times New Roman"/>
          <w:w w:val="85"/>
          <w:sz w:val="20"/>
          <w:szCs w:val="20"/>
        </w:rPr>
        <w:t>orks</w:t>
      </w:r>
      <w:proofErr w:type="gramEnd"/>
      <w:r w:rsidRPr="00B72469">
        <w:rPr>
          <w:rFonts w:ascii="Times New Roman" w:eastAsia="Arial" w:hAnsi="Times New Roman" w:cs="Times New Roman"/>
          <w:spacing w:val="38"/>
          <w:w w:val="85"/>
          <w:sz w:val="20"/>
          <w:szCs w:val="20"/>
        </w:rPr>
        <w:t xml:space="preserve"> </w:t>
      </w:r>
      <w:r w:rsidRPr="00B72469">
        <w:rPr>
          <w:rFonts w:ascii="Times New Roman" w:eastAsia="Arial" w:hAnsi="Times New Roman" w:cs="Times New Roman"/>
          <w:w w:val="85"/>
          <w:sz w:val="20"/>
          <w:szCs w:val="20"/>
        </w:rPr>
        <w:t>can</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b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used</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e.g.,</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Solar</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w w:val="119"/>
          <w:sz w:val="20"/>
          <w:szCs w:val="20"/>
        </w:rPr>
        <w:t>[</w:t>
      </w:r>
      <w:r w:rsidRPr="00B72469">
        <w:rPr>
          <w:rFonts w:ascii="Times New Roman" w:eastAsia="Arial" w:hAnsi="Times New Roman" w:cs="Times New Roman"/>
          <w:b/>
          <w:bCs/>
          <w:w w:val="81"/>
          <w:sz w:val="20"/>
          <w:szCs w:val="20"/>
        </w:rPr>
        <w:t>?</w:t>
      </w:r>
      <w:r w:rsidRPr="00B72469">
        <w:rPr>
          <w:rFonts w:ascii="Times New Roman" w:eastAsia="Arial" w:hAnsi="Times New Roman" w:cs="Times New Roman"/>
          <w:w w:val="108"/>
          <w:sz w:val="20"/>
          <w:szCs w:val="20"/>
        </w:rPr>
        <w:t>])</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 xml:space="preserve">we </w:t>
      </w:r>
      <w:r w:rsidRPr="00B72469">
        <w:rPr>
          <w:rFonts w:ascii="Times New Roman" w:eastAsia="Arial" w:hAnsi="Times New Roman" w:cs="Times New Roman"/>
          <w:w w:val="85"/>
          <w:sz w:val="20"/>
          <w:szCs w:val="20"/>
        </w:rPr>
        <w:t>chose</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Narada</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w w:val="85"/>
          <w:sz w:val="20"/>
          <w:szCs w:val="20"/>
        </w:rPr>
        <w:t>because</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9"/>
          <w:sz w:val="20"/>
          <w:szCs w:val="20"/>
        </w:rPr>
        <w:t>local</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pertis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support</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spacing w:val="-4"/>
          <w:w w:val="79"/>
          <w:sz w:val="20"/>
          <w:szCs w:val="20"/>
        </w:rPr>
        <w:t>a</w:t>
      </w:r>
      <w:r w:rsidRPr="00B72469">
        <w:rPr>
          <w:rFonts w:ascii="Times New Roman" w:eastAsia="Arial" w:hAnsi="Times New Roman" w:cs="Times New Roman"/>
          <w:spacing w:val="-5"/>
          <w:w w:val="99"/>
          <w:sz w:val="20"/>
          <w:szCs w:val="20"/>
        </w:rPr>
        <w:t>v</w:t>
      </w:r>
      <w:r w:rsidRPr="00B72469">
        <w:rPr>
          <w:rFonts w:ascii="Times New Roman" w:eastAsia="Arial" w:hAnsi="Times New Roman" w:cs="Times New Roman"/>
          <w:w w:val="99"/>
          <w:sz w:val="20"/>
          <w:szCs w:val="20"/>
        </w:rPr>
        <w:t xml:space="preserve">ail- </w:t>
      </w:r>
      <w:r w:rsidRPr="00B72469">
        <w:rPr>
          <w:rFonts w:ascii="Times New Roman" w:eastAsia="Arial" w:hAnsi="Times New Roman" w:cs="Times New Roman"/>
          <w:w w:val="87"/>
          <w:sz w:val="20"/>
          <w:szCs w:val="20"/>
        </w:rPr>
        <w:t>abl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project.</w:t>
      </w:r>
    </w:p>
    <w:p w14:paraId="0AFED1E6" w14:textId="77777777" w:rsidR="00676FEB" w:rsidRPr="00B72469" w:rsidRDefault="00676FEB" w:rsidP="00676FEB">
      <w:pPr>
        <w:spacing w:before="4" w:after="0" w:line="190" w:lineRule="exact"/>
        <w:rPr>
          <w:rFonts w:ascii="Times New Roman" w:hAnsi="Times New Roman" w:cs="Times New Roman"/>
          <w:sz w:val="19"/>
          <w:szCs w:val="19"/>
        </w:rPr>
      </w:pPr>
    </w:p>
    <w:p w14:paraId="0AFED1E7" w14:textId="77777777" w:rsidR="00676FEB" w:rsidRPr="00B72469" w:rsidRDefault="00676FEB" w:rsidP="00676FEB">
      <w:pPr>
        <w:spacing w:after="0" w:line="200" w:lineRule="exact"/>
        <w:rPr>
          <w:rFonts w:ascii="Times New Roman" w:hAnsi="Times New Roman" w:cs="Times New Roman"/>
          <w:sz w:val="20"/>
          <w:szCs w:val="20"/>
        </w:rPr>
      </w:pPr>
    </w:p>
    <w:p w14:paraId="0AFED1E8" w14:textId="77777777" w:rsidR="00676FEB" w:rsidRPr="00B72469" w:rsidRDefault="00676FEB" w:rsidP="00676FEB">
      <w:pPr>
        <w:spacing w:after="0" w:line="240" w:lineRule="auto"/>
        <w:ind w:left="110" w:right="2368"/>
        <w:jc w:val="both"/>
        <w:rPr>
          <w:rFonts w:ascii="Times New Roman" w:eastAsia="Arial" w:hAnsi="Times New Roman" w:cs="Times New Roman"/>
        </w:rPr>
      </w:pPr>
      <w:r w:rsidRPr="00B72469">
        <w:rPr>
          <w:rFonts w:ascii="Times New Roman" w:eastAsia="Arial" w:hAnsi="Times New Roman" w:cs="Times New Roman"/>
          <w:b/>
          <w:bCs/>
        </w:rPr>
        <w:t>2.3</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91"/>
        </w:rPr>
        <w:t>Computing</w:t>
      </w:r>
      <w:proofErr w:type="gramEnd"/>
      <w:r w:rsidRPr="00B72469">
        <w:rPr>
          <w:rFonts w:ascii="Times New Roman" w:eastAsia="Arial" w:hAnsi="Times New Roman" w:cs="Times New Roman"/>
          <w:b/>
          <w:bCs/>
          <w:w w:val="91"/>
        </w:rPr>
        <w:t xml:space="preserve"> </w:t>
      </w:r>
      <w:r w:rsidRPr="00B72469">
        <w:rPr>
          <w:rFonts w:ascii="Times New Roman" w:eastAsia="Arial" w:hAnsi="Times New Roman" w:cs="Times New Roman"/>
          <w:b/>
          <w:bCs/>
          <w:w w:val="93"/>
        </w:rPr>
        <w:t>Model</w:t>
      </w:r>
    </w:p>
    <w:p w14:paraId="0AFED1E9" w14:textId="77777777" w:rsidR="00676FEB" w:rsidRPr="00B72469" w:rsidRDefault="00676FEB" w:rsidP="00676FEB">
      <w:pPr>
        <w:spacing w:before="14" w:after="0" w:line="240" w:lineRule="exact"/>
        <w:rPr>
          <w:rFonts w:ascii="Times New Roman" w:hAnsi="Times New Roman" w:cs="Times New Roman"/>
          <w:sz w:val="24"/>
          <w:szCs w:val="24"/>
        </w:rPr>
      </w:pPr>
    </w:p>
    <w:p w14:paraId="0AFED1EA"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14"/>
          <w:w w:val="87"/>
          <w:sz w:val="20"/>
          <w:szCs w:val="20"/>
        </w:rPr>
        <w:t>W</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assum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sz w:val="20"/>
          <w:szCs w:val="20"/>
        </w:rPr>
        <w:t>final</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7"/>
          <w:sz w:val="20"/>
          <w:szCs w:val="20"/>
        </w:rPr>
        <w:t>consumers</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4"/>
          <w:sz w:val="20"/>
          <w:szCs w:val="20"/>
        </w:rPr>
        <w:t>data</w:t>
      </w:r>
      <w:r w:rsidRPr="00B72469">
        <w:rPr>
          <w:rFonts w:ascii="Times New Roman" w:eastAsia="Arial" w:hAnsi="Times New Roman" w:cs="Times New Roman"/>
          <w:spacing w:val="21"/>
          <w:w w:val="84"/>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40"/>
          <w:sz w:val="20"/>
          <w:szCs w:val="20"/>
        </w:rPr>
        <w:t xml:space="preserve">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18"/>
          <w:w w:val="84"/>
          <w:sz w:val="20"/>
          <w:szCs w:val="20"/>
        </w:rPr>
        <w:t xml:space="preserve"> </w:t>
      </w:r>
      <w:r w:rsidRPr="00B72469">
        <w:rPr>
          <w:rFonts w:ascii="Times New Roman" w:eastAsia="Arial" w:hAnsi="Times New Roman" w:cs="Times New Roman"/>
          <w:sz w:val="20"/>
          <w:szCs w:val="20"/>
        </w:rPr>
        <w:t>cloud 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5"/>
          <w:sz w:val="20"/>
          <w:szCs w:val="20"/>
        </w:rPr>
        <w:t>computations</w:t>
      </w:r>
      <w:proofErr w:type="gramStart"/>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as</w:t>
      </w:r>
      <w:proofErr w:type="gramEnd"/>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w w:val="90"/>
          <w:sz w:val="20"/>
          <w:szCs w:val="20"/>
        </w:rPr>
        <w:t>ma</w:t>
      </w:r>
      <w:r w:rsidRPr="00B72469">
        <w:rPr>
          <w:rFonts w:ascii="Times New Roman" w:eastAsia="Arial" w:hAnsi="Times New Roman" w:cs="Times New Roman"/>
          <w:spacing w:val="-3"/>
          <w:w w:val="90"/>
          <w:sz w:val="20"/>
          <w:szCs w:val="20"/>
        </w:rPr>
        <w:t>n</w:t>
      </w:r>
      <w:r w:rsidRPr="00B72469">
        <w:rPr>
          <w:rFonts w:ascii="Times New Roman" w:eastAsia="Arial" w:hAnsi="Times New Roman" w:cs="Times New Roman"/>
          <w:w w:val="90"/>
          <w:sz w:val="20"/>
          <w:szCs w:val="20"/>
        </w:rPr>
        <w:t xml:space="preserve">y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filtering</w:t>
      </w:r>
      <w:r w:rsidRPr="00B72469">
        <w:rPr>
          <w:rFonts w:ascii="Times New Roman" w:eastAsia="Arial" w:hAnsi="Times New Roman" w:cs="Times New Roman"/>
          <w:spacing w:val="45"/>
          <w:w w:val="90"/>
          <w:sz w:val="20"/>
          <w:szCs w:val="20"/>
        </w:rPr>
        <w:t xml:space="preserve"> </w:t>
      </w:r>
      <w:r w:rsidRPr="00B72469">
        <w:rPr>
          <w:rFonts w:ascii="Times New Roman" w:eastAsia="Arial" w:hAnsi="Times New Roman" w:cs="Times New Roman"/>
          <w:w w:val="90"/>
          <w:sz w:val="20"/>
          <w:szCs w:val="20"/>
        </w:rPr>
        <w:t>and</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sz w:val="20"/>
          <w:szCs w:val="20"/>
        </w:rPr>
        <w:t xml:space="preserve">pro- </w:t>
      </w:r>
      <w:r w:rsidRPr="00B72469">
        <w:rPr>
          <w:rFonts w:ascii="Times New Roman" w:eastAsia="Arial" w:hAnsi="Times New Roman" w:cs="Times New Roman"/>
          <w:w w:val="87"/>
          <w:sz w:val="20"/>
          <w:szCs w:val="20"/>
        </w:rPr>
        <w:t>cessing</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modules.</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While</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w w:val="87"/>
          <w:sz w:val="20"/>
          <w:szCs w:val="20"/>
        </w:rPr>
        <w:t>each</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cloud</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21"/>
          <w:sz w:val="20"/>
          <w:szCs w:val="20"/>
        </w:rPr>
        <w:t xml:space="preserve"> </w:t>
      </w:r>
      <w:proofErr w:type="gramStart"/>
      <w:r w:rsidRPr="00B72469">
        <w:rPr>
          <w:rFonts w:ascii="Times New Roman" w:eastAsia="Arial" w:hAnsi="Times New Roman" w:cs="Times New Roman"/>
          <w:w w:val="82"/>
          <w:sz w:val="20"/>
          <w:szCs w:val="20"/>
        </w:rPr>
        <w:t xml:space="preserve">grid </w:t>
      </w:r>
      <w:r w:rsidRPr="00B72469">
        <w:rPr>
          <w:rFonts w:ascii="Times New Roman" w:eastAsia="Arial" w:hAnsi="Times New Roman" w:cs="Times New Roman"/>
          <w:spacing w:val="2"/>
          <w:w w:val="82"/>
          <w:sz w:val="20"/>
          <w:szCs w:val="20"/>
        </w:rPr>
        <w:t xml:space="preserve"> </w:t>
      </w:r>
      <w:r w:rsidRPr="00B72469">
        <w:rPr>
          <w:rFonts w:ascii="Times New Roman" w:eastAsia="Arial" w:hAnsi="Times New Roman" w:cs="Times New Roman"/>
          <w:w w:val="82"/>
          <w:sz w:val="20"/>
          <w:szCs w:val="20"/>
        </w:rPr>
        <w:t>may</w:t>
      </w:r>
      <w:proofErr w:type="gramEnd"/>
      <w:r w:rsidRPr="00B72469">
        <w:rPr>
          <w:rFonts w:ascii="Times New Roman" w:eastAsia="Arial" w:hAnsi="Times New Roman" w:cs="Times New Roman"/>
          <w:spacing w:val="31"/>
          <w:w w:val="82"/>
          <w:sz w:val="20"/>
          <w:szCs w:val="20"/>
        </w:rPr>
        <w:t xml:space="preserve"> </w:t>
      </w:r>
      <w:r w:rsidRPr="00B72469">
        <w:rPr>
          <w:rFonts w:ascii="Times New Roman" w:eastAsia="Arial" w:hAnsi="Times New Roman" w:cs="Times New Roman"/>
          <w:w w:val="82"/>
          <w:sz w:val="20"/>
          <w:szCs w:val="20"/>
        </w:rPr>
        <w:t>see</w:t>
      </w:r>
      <w:r w:rsidRPr="00B72469">
        <w:rPr>
          <w:rFonts w:ascii="Times New Roman" w:eastAsia="Arial" w:hAnsi="Times New Roman" w:cs="Times New Roman"/>
          <w:spacing w:val="-12"/>
          <w:w w:val="82"/>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out- </w:t>
      </w:r>
      <w:r w:rsidRPr="00B72469">
        <w:rPr>
          <w:rFonts w:ascii="Times New Roman" w:eastAsia="Arial" w:hAnsi="Times New Roman" w:cs="Times New Roman"/>
          <w:w w:val="85"/>
          <w:sz w:val="20"/>
          <w:szCs w:val="20"/>
        </w:rPr>
        <w:t>put</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as</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sz w:val="20"/>
          <w:szCs w:val="20"/>
        </w:rPr>
        <w:t>final</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consumabl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desir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0"/>
          <w:sz w:val="20"/>
          <w:szCs w:val="20"/>
        </w:rPr>
        <w:t>re</w:t>
      </w:r>
      <w:r w:rsidRPr="00B72469">
        <w:rPr>
          <w:rFonts w:ascii="Times New Roman" w:eastAsia="Arial" w:hAnsi="Times New Roman" w:cs="Times New Roman"/>
          <w:spacing w:val="-3"/>
          <w:w w:val="90"/>
          <w:sz w:val="20"/>
          <w:szCs w:val="20"/>
        </w:rPr>
        <w:t>c</w:t>
      </w:r>
      <w:r w:rsidRPr="00B72469">
        <w:rPr>
          <w:rFonts w:ascii="Times New Roman" w:eastAsia="Arial" w:hAnsi="Times New Roman" w:cs="Times New Roman"/>
          <w:w w:val="90"/>
          <w:sz w:val="20"/>
          <w:szCs w:val="20"/>
        </w:rPr>
        <w:t>ycle</w:t>
      </w:r>
      <w:r w:rsidRPr="00B72469">
        <w:rPr>
          <w:rFonts w:ascii="Times New Roman" w:eastAsia="Arial" w:hAnsi="Times New Roman" w:cs="Times New Roman"/>
          <w:spacing w:val="4"/>
          <w:w w:val="90"/>
          <w:sz w:val="20"/>
          <w:szCs w:val="20"/>
        </w:rPr>
        <w:t xml:space="preserve"> </w:t>
      </w:r>
      <w:r w:rsidRPr="00B72469">
        <w:rPr>
          <w:rFonts w:ascii="Times New Roman" w:eastAsia="Arial" w:hAnsi="Times New Roman" w:cs="Times New Roman"/>
          <w:w w:val="90"/>
          <w:sz w:val="20"/>
          <w:szCs w:val="20"/>
        </w:rPr>
        <w:t xml:space="preserve">computa- </w:t>
      </w:r>
      <w:r w:rsidRPr="00B72469">
        <w:rPr>
          <w:rFonts w:ascii="Times New Roman" w:eastAsia="Arial" w:hAnsi="Times New Roman" w:cs="Times New Roman"/>
          <w:sz w:val="20"/>
          <w:szCs w:val="20"/>
        </w:rPr>
        <w:t>tio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means</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may</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sz w:val="20"/>
          <w:szCs w:val="20"/>
        </w:rPr>
        <w:t>itself</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9"/>
          <w:sz w:val="20"/>
          <w:szCs w:val="20"/>
        </w:rPr>
        <w:t>becom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simply</w:t>
      </w:r>
      <w:r w:rsidRPr="00B72469">
        <w:rPr>
          <w:rFonts w:ascii="Times New Roman" w:eastAsia="Arial" w:hAnsi="Times New Roman" w:cs="Times New Roman"/>
          <w:spacing w:val="38"/>
          <w:w w:val="89"/>
          <w:sz w:val="20"/>
          <w:szCs w:val="20"/>
        </w:rPr>
        <w:t xml:space="preserve"> </w:t>
      </w:r>
      <w:r w:rsidRPr="00B72469">
        <w:rPr>
          <w:rFonts w:ascii="Times New Roman" w:eastAsia="Arial" w:hAnsi="Times New Roman" w:cs="Times New Roman"/>
          <w:w w:val="89"/>
          <w:sz w:val="20"/>
          <w:szCs w:val="20"/>
        </w:rPr>
        <w:t xml:space="preserve">another </w:t>
      </w:r>
      <w:r w:rsidRPr="00B72469">
        <w:rPr>
          <w:rFonts w:ascii="Times New Roman" w:eastAsia="Arial" w:hAnsi="Times New Roman" w:cs="Times New Roman"/>
          <w:sz w:val="20"/>
          <w:szCs w:val="20"/>
        </w:rPr>
        <w:t>input</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an</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alternate</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computation</w:t>
      </w:r>
      <w:r w:rsidRPr="00B72469">
        <w:rPr>
          <w:rFonts w:ascii="Times New Roman" w:eastAsia="Arial" w:hAnsi="Times New Roman" w:cs="Times New Roman"/>
          <w:spacing w:val="48"/>
          <w:w w:val="88"/>
          <w:sz w:val="20"/>
          <w:szCs w:val="20"/>
        </w:rPr>
        <w:t xml:space="preserve"> </w:t>
      </w:r>
      <w:r w:rsidRPr="00B72469">
        <w:rPr>
          <w:rFonts w:ascii="Times New Roman" w:eastAsia="Arial" w:hAnsi="Times New Roman" w:cs="Times New Roman"/>
          <w:w w:val="88"/>
          <w:sz w:val="20"/>
          <w:szCs w:val="20"/>
        </w:rPr>
        <w:t>upstream.</w:t>
      </w:r>
      <w:r w:rsidRPr="00B72469">
        <w:rPr>
          <w:rFonts w:ascii="Times New Roman" w:eastAsia="Arial" w:hAnsi="Times New Roman" w:cs="Times New Roman"/>
          <w:spacing w:val="48"/>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w w:val="88"/>
          <w:sz w:val="20"/>
          <w:szCs w:val="20"/>
        </w:rPr>
        <w:t>study</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9"/>
          <w:sz w:val="20"/>
          <w:szCs w:val="20"/>
        </w:rPr>
        <w:t>securing</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cloud</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2"/>
          <w:sz w:val="20"/>
          <w:szCs w:val="20"/>
        </w:rPr>
        <w:t xml:space="preserve"> </w:t>
      </w:r>
      <w:proofErr w:type="gramStart"/>
      <w:r w:rsidRPr="00B72469">
        <w:rPr>
          <w:rFonts w:ascii="Times New Roman" w:eastAsia="Arial" w:hAnsi="Times New Roman" w:cs="Times New Roman"/>
          <w:w w:val="85"/>
          <w:sz w:val="20"/>
          <w:szCs w:val="20"/>
        </w:rPr>
        <w:t xml:space="preserve">computation </w:t>
      </w:r>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w w:val="85"/>
          <w:sz w:val="20"/>
          <w:szCs w:val="20"/>
        </w:rPr>
        <w:t>are</w:t>
      </w:r>
      <w:proofErr w:type="gramEnd"/>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separat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 xml:space="preserve">research </w:t>
      </w:r>
      <w:r w:rsidRPr="00B72469">
        <w:rPr>
          <w:rFonts w:ascii="Times New Roman" w:eastAsia="Arial" w:hAnsi="Times New Roman" w:cs="Times New Roman"/>
          <w:w w:val="92"/>
          <w:sz w:val="20"/>
          <w:szCs w:val="20"/>
        </w:rPr>
        <w:t>fields</w:t>
      </w:r>
      <w:r w:rsidRPr="00B72469">
        <w:rPr>
          <w:rFonts w:ascii="Times New Roman" w:eastAsia="Arial" w:hAnsi="Times New Roman" w:cs="Times New Roman"/>
          <w:spacing w:val="1"/>
          <w:w w:val="9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9"/>
          <w:sz w:val="20"/>
          <w:szCs w:val="20"/>
        </w:rPr>
        <w:t>their</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n</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right,</w:t>
      </w:r>
      <w:r w:rsidRPr="00B72469">
        <w:rPr>
          <w:rFonts w:ascii="Times New Roman" w:eastAsia="Arial" w:hAnsi="Times New Roman" w:cs="Times New Roman"/>
          <w:spacing w:val="31"/>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so</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our</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model</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simply</w:t>
      </w:r>
      <w:r w:rsidRPr="00B72469">
        <w:rPr>
          <w:rFonts w:ascii="Times New Roman" w:eastAsia="Arial" w:hAnsi="Times New Roman" w:cs="Times New Roman"/>
          <w:spacing w:val="37"/>
          <w:w w:val="89"/>
          <w:sz w:val="20"/>
          <w:szCs w:val="20"/>
        </w:rPr>
        <w:t xml:space="preserve"> </w:t>
      </w:r>
      <w:r w:rsidRPr="00B72469">
        <w:rPr>
          <w:rFonts w:ascii="Times New Roman" w:eastAsia="Arial" w:hAnsi="Times New Roman" w:cs="Times New Roman"/>
          <w:w w:val="89"/>
          <w:sz w:val="20"/>
          <w:szCs w:val="20"/>
        </w:rPr>
        <w:t xml:space="preserve">assumes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thes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90"/>
          <w:sz w:val="20"/>
          <w:szCs w:val="20"/>
        </w:rPr>
        <w:t>computations</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do</w:t>
      </w:r>
      <w:r w:rsidRPr="00B72469">
        <w:rPr>
          <w:rFonts w:ascii="Times New Roman" w:eastAsia="Arial" w:hAnsi="Times New Roman" w:cs="Times New Roman"/>
          <w:spacing w:val="4"/>
          <w:w w:val="90"/>
          <w:sz w:val="20"/>
          <w:szCs w:val="20"/>
        </w:rPr>
        <w:t xml:space="preserve"> </w:t>
      </w:r>
      <w:r w:rsidRPr="00B72469">
        <w:rPr>
          <w:rFonts w:ascii="Times New Roman" w:eastAsia="Arial" w:hAnsi="Times New Roman" w:cs="Times New Roman"/>
          <w:w w:val="90"/>
          <w:sz w:val="20"/>
          <w:szCs w:val="20"/>
        </w:rPr>
        <w:t>not</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leak</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information,  break</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95"/>
          <w:sz w:val="20"/>
          <w:szCs w:val="20"/>
        </w:rPr>
        <w:t>t</w:t>
      </w:r>
      <w:r w:rsidRPr="00B72469">
        <w:rPr>
          <w:rFonts w:ascii="Times New Roman" w:eastAsia="Arial" w:hAnsi="Times New Roman" w:cs="Times New Roman"/>
          <w:spacing w:val="-3"/>
          <w:w w:val="95"/>
          <w:sz w:val="20"/>
          <w:szCs w:val="20"/>
        </w:rPr>
        <w:t>e</w:t>
      </w:r>
      <w:r w:rsidRPr="00B72469">
        <w:rPr>
          <w:rFonts w:ascii="Times New Roman" w:eastAsia="Arial" w:hAnsi="Times New Roman" w:cs="Times New Roman"/>
          <w:w w:val="95"/>
          <w:sz w:val="20"/>
          <w:szCs w:val="20"/>
        </w:rPr>
        <w:t>grity</w:t>
      </w:r>
      <w:r w:rsidRPr="00B72469">
        <w:rPr>
          <w:rFonts w:ascii="Times New Roman" w:eastAsia="Arial" w:hAnsi="Times New Roman" w:cs="Times New Roman"/>
          <w:spacing w:val="5"/>
          <w:w w:val="9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nor</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pr</w:t>
      </w:r>
      <w:r w:rsidRPr="00B72469">
        <w:rPr>
          <w:rFonts w:ascii="Times New Roman" w:eastAsia="Arial" w:hAnsi="Times New Roman" w:cs="Times New Roman"/>
          <w:spacing w:val="-3"/>
          <w:w w:val="88"/>
          <w:sz w:val="20"/>
          <w:szCs w:val="20"/>
        </w:rPr>
        <w:t>o</w:t>
      </w:r>
      <w:r w:rsidRPr="00B72469">
        <w:rPr>
          <w:rFonts w:ascii="Times New Roman" w:eastAsia="Arial" w:hAnsi="Times New Roman" w:cs="Times New Roman"/>
          <w:w w:val="88"/>
          <w:sz w:val="20"/>
          <w:szCs w:val="20"/>
        </w:rPr>
        <w:t>vide</w:t>
      </w:r>
      <w:r w:rsidRPr="00B72469">
        <w:rPr>
          <w:rFonts w:ascii="Times New Roman" w:eastAsia="Arial" w:hAnsi="Times New Roman" w:cs="Times New Roman"/>
          <w:spacing w:val="35"/>
          <w:w w:val="88"/>
          <w:sz w:val="20"/>
          <w:szCs w:val="20"/>
        </w:rPr>
        <w:t xml:space="preserve"> </w:t>
      </w:r>
      <w:r w:rsidRPr="00B72469">
        <w:rPr>
          <w:rFonts w:ascii="Times New Roman" w:eastAsia="Arial" w:hAnsi="Times New Roman" w:cs="Times New Roman"/>
          <w:w w:val="88"/>
          <w:sz w:val="20"/>
          <w:szCs w:val="20"/>
        </w:rPr>
        <w:t>c</w:t>
      </w:r>
      <w:r w:rsidRPr="00B72469">
        <w:rPr>
          <w:rFonts w:ascii="Times New Roman" w:eastAsia="Arial" w:hAnsi="Times New Roman" w:cs="Times New Roman"/>
          <w:spacing w:val="-3"/>
          <w:w w:val="88"/>
          <w:sz w:val="20"/>
          <w:szCs w:val="20"/>
        </w:rPr>
        <w:t>ov</w:t>
      </w:r>
      <w:r w:rsidRPr="00B72469">
        <w:rPr>
          <w:rFonts w:ascii="Times New Roman" w:eastAsia="Arial" w:hAnsi="Times New Roman" w:cs="Times New Roman"/>
          <w:w w:val="88"/>
          <w:sz w:val="20"/>
          <w:szCs w:val="20"/>
        </w:rPr>
        <w:t>ert</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w w:val="88"/>
          <w:sz w:val="20"/>
          <w:szCs w:val="20"/>
        </w:rPr>
        <w:t>channels</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 xml:space="preserve">data. </w:t>
      </w:r>
      <w:r w:rsidRPr="00B72469">
        <w:rPr>
          <w:rFonts w:ascii="Times New Roman" w:eastAsia="Arial" w:hAnsi="Times New Roman" w:cs="Times New Roman"/>
          <w:w w:val="88"/>
          <w:sz w:val="20"/>
          <w:szCs w:val="20"/>
        </w:rPr>
        <w:t>Computational</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w w:val="88"/>
          <w:sz w:val="20"/>
          <w:szCs w:val="20"/>
        </w:rPr>
        <w:t>p</w:t>
      </w:r>
      <w:r w:rsidRPr="00B72469">
        <w:rPr>
          <w:rFonts w:ascii="Times New Roman" w:eastAsia="Arial" w:hAnsi="Times New Roman" w:cs="Times New Roman"/>
          <w:spacing w:val="-4"/>
          <w:w w:val="88"/>
          <w:sz w:val="20"/>
          <w:szCs w:val="20"/>
        </w:rPr>
        <w:t>o</w:t>
      </w:r>
      <w:r w:rsidRPr="00B72469">
        <w:rPr>
          <w:rFonts w:ascii="Times New Roman" w:eastAsia="Arial" w:hAnsi="Times New Roman" w:cs="Times New Roman"/>
          <w:w w:val="88"/>
          <w:sz w:val="20"/>
          <w:szCs w:val="20"/>
        </w:rPr>
        <w:t>wer</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storage</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considered</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sz w:val="20"/>
          <w:szCs w:val="20"/>
        </w:rPr>
        <w:t>more 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8"/>
          <w:sz w:val="20"/>
          <w:szCs w:val="20"/>
        </w:rPr>
        <w:t>less</w:t>
      </w:r>
      <w:r w:rsidRPr="00B72469">
        <w:rPr>
          <w:rFonts w:ascii="Times New Roman" w:eastAsia="Arial" w:hAnsi="Times New Roman" w:cs="Times New Roman"/>
          <w:spacing w:val="-14"/>
          <w:w w:val="88"/>
          <w:sz w:val="20"/>
          <w:szCs w:val="20"/>
        </w:rPr>
        <w:t xml:space="preserve"> </w:t>
      </w:r>
      <w:proofErr w:type="gramStart"/>
      <w:r w:rsidRPr="00B72469">
        <w:rPr>
          <w:rFonts w:ascii="Times New Roman" w:eastAsia="Arial" w:hAnsi="Times New Roman" w:cs="Times New Roman"/>
          <w:w w:val="88"/>
          <w:sz w:val="20"/>
          <w:szCs w:val="20"/>
        </w:rPr>
        <w:t xml:space="preserve">limitless </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to</w:t>
      </w:r>
      <w:proofErr w:type="gramEnd"/>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within</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6"/>
          <w:sz w:val="20"/>
          <w:szCs w:val="20"/>
        </w:rPr>
        <w:t>reasonabl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bounds.</w:t>
      </w:r>
    </w:p>
    <w:p w14:paraId="0AFED1EB" w14:textId="77777777" w:rsidR="00676FEB" w:rsidRPr="00B72469" w:rsidRDefault="00676FEB" w:rsidP="00676FEB">
      <w:pPr>
        <w:spacing w:before="6" w:after="0" w:line="180" w:lineRule="exact"/>
        <w:rPr>
          <w:rFonts w:ascii="Times New Roman" w:hAnsi="Times New Roman" w:cs="Times New Roman"/>
          <w:sz w:val="18"/>
          <w:szCs w:val="18"/>
        </w:rPr>
      </w:pPr>
    </w:p>
    <w:p w14:paraId="0AFED1EC" w14:textId="77777777" w:rsidR="00676FEB" w:rsidRPr="00B72469" w:rsidRDefault="00676FEB" w:rsidP="00676FEB">
      <w:pPr>
        <w:spacing w:after="0" w:line="240" w:lineRule="auto"/>
        <w:ind w:left="293" w:right="1869"/>
        <w:jc w:val="center"/>
        <w:rPr>
          <w:rFonts w:ascii="Times New Roman" w:eastAsia="Arial" w:hAnsi="Times New Roman" w:cs="Times New Roman"/>
          <w:sz w:val="16"/>
          <w:szCs w:val="16"/>
        </w:rPr>
      </w:pPr>
      <w:r w:rsidRPr="00B72469">
        <w:rPr>
          <w:rFonts w:ascii="Times New Roman" w:hAnsi="Times New Roman" w:cs="Times New Roman"/>
          <w:noProof/>
        </w:rPr>
        <mc:AlternateContent>
          <mc:Choice Requires="wpg">
            <w:drawing>
              <wp:anchor distT="0" distB="0" distL="114300" distR="114300" simplePos="0" relativeHeight="251858944" behindDoc="1" locked="0" layoutInCell="1" allowOverlap="1" wp14:anchorId="0AFED54A" wp14:editId="0AFED54B">
                <wp:simplePos x="0" y="0"/>
                <wp:positionH relativeFrom="page">
                  <wp:posOffset>742950</wp:posOffset>
                </wp:positionH>
                <wp:positionV relativeFrom="paragraph">
                  <wp:posOffset>-13335</wp:posOffset>
                </wp:positionV>
                <wp:extent cx="1188720" cy="1270"/>
                <wp:effectExtent l="9525" t="5715" r="11430" b="12065"/>
                <wp:wrapNone/>
                <wp:docPr id="5250" name="Group 52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88720" cy="1270"/>
                          <a:chOff x="1170" y="-21"/>
                          <a:chExt cx="1872" cy="2"/>
                        </a:xfrm>
                      </wpg:grpSpPr>
                      <wps:wsp>
                        <wps:cNvPr id="5251" name="Freeform 5248"/>
                        <wps:cNvSpPr>
                          <a:spLocks/>
                        </wps:cNvSpPr>
                        <wps:spPr bwMode="auto">
                          <a:xfrm>
                            <a:off x="1170" y="-21"/>
                            <a:ext cx="1872" cy="2"/>
                          </a:xfrm>
                          <a:custGeom>
                            <a:avLst/>
                            <a:gdLst>
                              <a:gd name="T0" fmla="+- 0 1170 1170"/>
                              <a:gd name="T1" fmla="*/ T0 w 1872"/>
                              <a:gd name="T2" fmla="+- 0 3042 1170"/>
                              <a:gd name="T3" fmla="*/ T2 w 1872"/>
                            </a:gdLst>
                            <a:ahLst/>
                            <a:cxnLst>
                              <a:cxn ang="0">
                                <a:pos x="T1" y="0"/>
                              </a:cxn>
                              <a:cxn ang="0">
                                <a:pos x="T3" y="0"/>
                              </a:cxn>
                            </a:cxnLst>
                            <a:rect l="0" t="0" r="r" b="b"/>
                            <a:pathLst>
                              <a:path w="1872">
                                <a:moveTo>
                                  <a:pt x="0" y="0"/>
                                </a:moveTo>
                                <a:lnTo>
                                  <a:pt x="187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250" o:spid="_x0000_s1026" style="position:absolute;margin-left:58.5pt;margin-top:-1.05pt;width:93.6pt;height:.1pt;z-index:-251457536;mso-position-horizontal-relative:page" coordorigin="1170,-21" coordsize="18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">
                <v:shape id="Freeform 5248" o:spid="_x0000_s1027" style="position:absolute;left:1170;top:-21;width:1872;height:2;visibility:visible;mso-wrap-style:square;v-text-anchor:top" coordsize="18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LYcUA&#10;AADdAAAADwAAAGRycy9kb3ducmV2LnhtbESPQUsDMRSE70L/Q3gFbzbbQkXWpkULleJFbEU8vm5e&#10;d5fmvSxJ3O7+eyMIHoeZ+YZZbQZ2qqcQWy8G5rMCFEnlbSu1gY/j7u4BVEwoFp0XMjBShM16crPC&#10;0vqrvFN/SLXKEIklGmhS6kqtY9UQY5z5jiR7Zx8YU5ah1jbgNcPZ6UVR3GvGVvJCgx1tG6ouh282&#10;wK49PUu4DF/j67h/Y8epf/k05nY6PD2CSjSk//Bfe28NLBfLOfy+yU9Ar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kQthxQAAAN0AAAAPAAAAAAAAAAAAAAAAAJgCAABkcnMv&#10;ZG93bnJldi54bWxQSwUGAAAAAAQABAD1AAAAigMAAAAA&#10;" path="m,l1872,e" filled="f" strokeweight=".14042mm">
                  <v:path arrowok="t" o:connecttype="custom" o:connectlocs="0,0;1872,0" o:connectangles="0,0"/>
                </v:shape>
                <w10:wrap anchorx="page"/>
              </v:group>
            </w:pict>
          </mc:Fallback>
        </mc:AlternateContent>
      </w:r>
      <w:r w:rsidRPr="00B72469">
        <w:rPr>
          <w:rFonts w:ascii="Times New Roman" w:eastAsia="Arial" w:hAnsi="Times New Roman" w:cs="Times New Roman"/>
          <w:w w:val="89"/>
          <w:position w:val="6"/>
          <w:sz w:val="12"/>
          <w:szCs w:val="12"/>
        </w:rPr>
        <w:t>1</w:t>
      </w:r>
      <w:r w:rsidRPr="00B72469">
        <w:rPr>
          <w:rFonts w:ascii="Times New Roman" w:eastAsia="Arial" w:hAnsi="Times New Roman" w:cs="Times New Roman"/>
          <w:spacing w:val="-23"/>
          <w:position w:val="6"/>
          <w:sz w:val="12"/>
          <w:szCs w:val="12"/>
        </w:rPr>
        <w:t xml:space="preserve"> </w:t>
      </w:r>
      <w:r w:rsidRPr="00B72469">
        <w:rPr>
          <w:rFonts w:ascii="Times New Roman" w:eastAsia="Arial" w:hAnsi="Times New Roman" w:cs="Times New Roman"/>
          <w:w w:val="80"/>
          <w:sz w:val="16"/>
          <w:szCs w:val="16"/>
        </w:rPr>
        <w:t>See</w:t>
      </w:r>
      <w:r w:rsidRPr="00B72469">
        <w:rPr>
          <w:rFonts w:ascii="Times New Roman" w:eastAsia="Arial" w:hAnsi="Times New Roman" w:cs="Times New Roman"/>
          <w:spacing w:val="4"/>
          <w:w w:val="80"/>
          <w:sz w:val="16"/>
          <w:szCs w:val="16"/>
        </w:rPr>
        <w:t xml:space="preserve"> </w:t>
      </w:r>
      <w:hyperlink r:id="rId1380">
        <w:r w:rsidRPr="00B72469">
          <w:rPr>
            <w:rFonts w:ascii="Times New Roman" w:eastAsia="Arial" w:hAnsi="Times New Roman" w:cs="Times New Roman"/>
            <w:w w:val="118"/>
            <w:sz w:val="16"/>
            <w:szCs w:val="16"/>
          </w:rPr>
          <w:t>www.Naradabrokering.org</w:t>
        </w:r>
      </w:hyperlink>
    </w:p>
    <w:p w14:paraId="0AFED1ED" w14:textId="77777777" w:rsidR="00676FEB" w:rsidRPr="00B72469" w:rsidRDefault="00676FEB" w:rsidP="00676FEB">
      <w:pPr>
        <w:tabs>
          <w:tab w:val="left" w:pos="400"/>
        </w:tabs>
        <w:spacing w:before="97" w:after="0" w:line="228" w:lineRule="exact"/>
        <w:ind w:left="418" w:right="49" w:hanging="418"/>
        <w:rPr>
          <w:rFonts w:ascii="Times New Roman" w:eastAsia="Arial" w:hAnsi="Times New Roman" w:cs="Times New Roman"/>
          <w:sz w:val="24"/>
          <w:szCs w:val="24"/>
        </w:rPr>
      </w:pPr>
      <w:r w:rsidRPr="00B72469">
        <w:rPr>
          <w:rFonts w:ascii="Times New Roman" w:hAnsi="Times New Roman" w:cs="Times New Roman"/>
        </w:rPr>
        <w:br w:type="column"/>
      </w:r>
      <w:r w:rsidRPr="00B72469">
        <w:rPr>
          <w:rFonts w:ascii="Times New Roman" w:eastAsia="Arial" w:hAnsi="Times New Roman" w:cs="Times New Roman"/>
          <w:b/>
          <w:bCs/>
          <w:sz w:val="24"/>
          <w:szCs w:val="24"/>
        </w:rPr>
        <w:lastRenderedPageBreak/>
        <w:t>3.</w:t>
      </w:r>
      <w:r w:rsidRPr="00B72469">
        <w:rPr>
          <w:rFonts w:ascii="Times New Roman" w:eastAsia="Arial" w:hAnsi="Times New Roman" w:cs="Times New Roman"/>
          <w:b/>
          <w:bCs/>
          <w:sz w:val="24"/>
          <w:szCs w:val="24"/>
        </w:rPr>
        <w:tab/>
        <w:t>SECURIT</w:t>
      </w:r>
      <w:r w:rsidRPr="00B72469">
        <w:rPr>
          <w:rFonts w:ascii="Times New Roman" w:eastAsia="Arial" w:hAnsi="Times New Roman" w:cs="Times New Roman"/>
          <w:b/>
          <w:bCs/>
          <w:spacing w:val="-22"/>
          <w:sz w:val="24"/>
          <w:szCs w:val="24"/>
        </w:rPr>
        <w:t>Y</w:t>
      </w:r>
      <w:proofErr w:type="gramStart"/>
      <w:r w:rsidRPr="00B72469">
        <w:rPr>
          <w:rFonts w:ascii="Times New Roman" w:eastAsia="Arial" w:hAnsi="Times New Roman" w:cs="Times New Roman"/>
          <w:b/>
          <w:bCs/>
          <w:sz w:val="24"/>
          <w:szCs w:val="24"/>
        </w:rPr>
        <w:t xml:space="preserve">, </w:t>
      </w:r>
      <w:r w:rsidRPr="00B72469">
        <w:rPr>
          <w:rFonts w:ascii="Times New Roman" w:eastAsia="Arial" w:hAnsi="Times New Roman" w:cs="Times New Roman"/>
          <w:b/>
          <w:bCs/>
          <w:spacing w:val="30"/>
          <w:sz w:val="24"/>
          <w:szCs w:val="24"/>
        </w:rPr>
        <w:t xml:space="preserve"> </w:t>
      </w:r>
      <w:r w:rsidRPr="00B72469">
        <w:rPr>
          <w:rFonts w:ascii="Times New Roman" w:eastAsia="Arial" w:hAnsi="Times New Roman" w:cs="Times New Roman"/>
          <w:b/>
          <w:bCs/>
          <w:sz w:val="24"/>
          <w:szCs w:val="24"/>
        </w:rPr>
        <w:t>PRI</w:t>
      </w:r>
      <w:r w:rsidRPr="00B72469">
        <w:rPr>
          <w:rFonts w:ascii="Times New Roman" w:eastAsia="Arial" w:hAnsi="Times New Roman" w:cs="Times New Roman"/>
          <w:b/>
          <w:bCs/>
          <w:spacing w:val="-32"/>
          <w:sz w:val="24"/>
          <w:szCs w:val="24"/>
        </w:rPr>
        <w:t>V</w:t>
      </w:r>
      <w:r w:rsidRPr="00B72469">
        <w:rPr>
          <w:rFonts w:ascii="Times New Roman" w:eastAsia="Arial" w:hAnsi="Times New Roman" w:cs="Times New Roman"/>
          <w:b/>
          <w:bCs/>
          <w:spacing w:val="-13"/>
          <w:sz w:val="24"/>
          <w:szCs w:val="24"/>
        </w:rPr>
        <w:t>A</w:t>
      </w:r>
      <w:r w:rsidRPr="00B72469">
        <w:rPr>
          <w:rFonts w:ascii="Times New Roman" w:eastAsia="Arial" w:hAnsi="Times New Roman" w:cs="Times New Roman"/>
          <w:b/>
          <w:bCs/>
          <w:sz w:val="24"/>
          <w:szCs w:val="24"/>
        </w:rPr>
        <w:t>CY</w:t>
      </w:r>
      <w:proofErr w:type="gramEnd"/>
      <w:r w:rsidRPr="00B72469">
        <w:rPr>
          <w:rFonts w:ascii="Times New Roman" w:eastAsia="Arial" w:hAnsi="Times New Roman" w:cs="Times New Roman"/>
          <w:b/>
          <w:bCs/>
          <w:sz w:val="24"/>
          <w:szCs w:val="24"/>
        </w:rPr>
        <w:t xml:space="preserve"> </w:t>
      </w:r>
      <w:r w:rsidRPr="00B72469">
        <w:rPr>
          <w:rFonts w:ascii="Times New Roman" w:eastAsia="Arial" w:hAnsi="Times New Roman" w:cs="Times New Roman"/>
          <w:b/>
          <w:bCs/>
          <w:spacing w:val="53"/>
          <w:sz w:val="24"/>
          <w:szCs w:val="24"/>
        </w:rPr>
        <w:t xml:space="preserve"> </w:t>
      </w:r>
      <w:r w:rsidRPr="00B72469">
        <w:rPr>
          <w:rFonts w:ascii="Times New Roman" w:eastAsia="Arial" w:hAnsi="Times New Roman" w:cs="Times New Roman"/>
          <w:b/>
          <w:bCs/>
          <w:sz w:val="24"/>
          <w:szCs w:val="24"/>
        </w:rPr>
        <w:t xml:space="preserve">&amp; </w:t>
      </w:r>
      <w:r w:rsidRPr="00B72469">
        <w:rPr>
          <w:rFonts w:ascii="Times New Roman" w:eastAsia="Arial" w:hAnsi="Times New Roman" w:cs="Times New Roman"/>
          <w:b/>
          <w:bCs/>
          <w:spacing w:val="50"/>
          <w:sz w:val="24"/>
          <w:szCs w:val="24"/>
        </w:rPr>
        <w:t xml:space="preserve"> </w:t>
      </w:r>
      <w:r w:rsidRPr="00B72469">
        <w:rPr>
          <w:rFonts w:ascii="Times New Roman" w:eastAsia="Arial" w:hAnsi="Times New Roman" w:cs="Times New Roman"/>
          <w:b/>
          <w:bCs/>
          <w:sz w:val="24"/>
          <w:szCs w:val="24"/>
        </w:rPr>
        <w:t>T</w:t>
      </w:r>
      <w:r w:rsidRPr="00B72469">
        <w:rPr>
          <w:rFonts w:ascii="Times New Roman" w:eastAsia="Arial" w:hAnsi="Times New Roman" w:cs="Times New Roman"/>
          <w:b/>
          <w:bCs/>
          <w:spacing w:val="-7"/>
          <w:sz w:val="24"/>
          <w:szCs w:val="24"/>
        </w:rPr>
        <w:t>R</w:t>
      </w:r>
      <w:r w:rsidRPr="00B72469">
        <w:rPr>
          <w:rFonts w:ascii="Times New Roman" w:eastAsia="Arial" w:hAnsi="Times New Roman" w:cs="Times New Roman"/>
          <w:b/>
          <w:bCs/>
          <w:sz w:val="24"/>
          <w:szCs w:val="24"/>
        </w:rPr>
        <w:t xml:space="preserve">UST </w:t>
      </w:r>
      <w:r w:rsidRPr="00B72469">
        <w:rPr>
          <w:rFonts w:ascii="Times New Roman" w:eastAsia="Arial" w:hAnsi="Times New Roman" w:cs="Times New Roman"/>
          <w:b/>
          <w:bCs/>
          <w:spacing w:val="16"/>
          <w:sz w:val="24"/>
          <w:szCs w:val="24"/>
        </w:rPr>
        <w:t xml:space="preserve"> </w:t>
      </w:r>
      <w:r w:rsidRPr="00B72469">
        <w:rPr>
          <w:rFonts w:ascii="Times New Roman" w:eastAsia="Arial" w:hAnsi="Times New Roman" w:cs="Times New Roman"/>
          <w:b/>
          <w:bCs/>
          <w:sz w:val="24"/>
          <w:szCs w:val="24"/>
        </w:rPr>
        <w:t>IS- SUES</w:t>
      </w:r>
    </w:p>
    <w:p w14:paraId="0AFED1EE" w14:textId="77777777" w:rsidR="00676FEB" w:rsidRPr="00B72469" w:rsidRDefault="00676FEB" w:rsidP="00676FEB">
      <w:pPr>
        <w:spacing w:before="12" w:after="0" w:line="200" w:lineRule="exact"/>
        <w:rPr>
          <w:rFonts w:ascii="Times New Roman" w:hAnsi="Times New Roman" w:cs="Times New Roman"/>
          <w:sz w:val="20"/>
          <w:szCs w:val="20"/>
        </w:rPr>
      </w:pPr>
    </w:p>
    <w:p w14:paraId="0AFED1EF"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computing</w:t>
      </w:r>
      <w:r w:rsidRPr="00B72469">
        <w:rPr>
          <w:rFonts w:ascii="Times New Roman" w:eastAsia="Arial" w:hAnsi="Times New Roman" w:cs="Times New Roman"/>
          <w:spacing w:val="36"/>
          <w:w w:val="90"/>
          <w:sz w:val="20"/>
          <w:szCs w:val="20"/>
        </w:rPr>
        <w:t xml:space="preserve"> </w:t>
      </w:r>
      <w:r w:rsidRPr="00B72469">
        <w:rPr>
          <w:rFonts w:ascii="Times New Roman" w:eastAsia="Arial" w:hAnsi="Times New Roman" w:cs="Times New Roman"/>
          <w:w w:val="90"/>
          <w:sz w:val="20"/>
          <w:szCs w:val="20"/>
        </w:rPr>
        <w:t>e</w:t>
      </w:r>
      <w:r w:rsidRPr="00B72469">
        <w:rPr>
          <w:rFonts w:ascii="Times New Roman" w:eastAsia="Arial" w:hAnsi="Times New Roman" w:cs="Times New Roman"/>
          <w:spacing w:val="-7"/>
          <w:w w:val="90"/>
          <w:sz w:val="20"/>
          <w:szCs w:val="20"/>
        </w:rPr>
        <w:t>n</w:t>
      </w:r>
      <w:r w:rsidRPr="00B72469">
        <w:rPr>
          <w:rFonts w:ascii="Times New Roman" w:eastAsia="Arial" w:hAnsi="Times New Roman" w:cs="Times New Roman"/>
          <w:w w:val="90"/>
          <w:sz w:val="20"/>
          <w:szCs w:val="20"/>
        </w:rPr>
        <w:t>vironments</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1"/>
          <w:sz w:val="20"/>
          <w:szCs w:val="20"/>
        </w:rPr>
        <w:t>a</w:t>
      </w:r>
      <w:r w:rsidRPr="00B72469">
        <w:rPr>
          <w:rFonts w:ascii="Times New Roman" w:eastAsia="Arial" w:hAnsi="Times New Roman" w:cs="Times New Roman"/>
          <w:spacing w:val="20"/>
          <w:w w:val="81"/>
          <w:sz w:val="20"/>
          <w:szCs w:val="20"/>
        </w:rPr>
        <w:t xml:space="preserve"> </w:t>
      </w:r>
      <w:r w:rsidRPr="00B72469">
        <w:rPr>
          <w:rFonts w:ascii="Times New Roman" w:eastAsia="Arial" w:hAnsi="Times New Roman" w:cs="Times New Roman"/>
          <w:w w:val="81"/>
          <w:sz w:val="20"/>
          <w:szCs w:val="20"/>
        </w:rPr>
        <w:t>sensor</w:t>
      </w:r>
      <w:r w:rsidRPr="00B72469">
        <w:rPr>
          <w:rFonts w:ascii="Times New Roman" w:eastAsia="Arial" w:hAnsi="Times New Roman" w:cs="Times New Roman"/>
          <w:spacing w:val="41"/>
          <w:w w:val="81"/>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21"/>
          <w:w w:val="84"/>
          <w:sz w:val="20"/>
          <w:szCs w:val="20"/>
        </w:rPr>
        <w:t xml:space="preserve"> </w:t>
      </w:r>
      <w:r w:rsidRPr="00B72469">
        <w:rPr>
          <w:rFonts w:ascii="Times New Roman" w:eastAsia="Arial" w:hAnsi="Times New Roman" w:cs="Times New Roman"/>
          <w:sz w:val="20"/>
          <w:szCs w:val="20"/>
        </w:rPr>
        <w:t>fraught with</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3"/>
          <w:sz w:val="20"/>
          <w:szCs w:val="20"/>
        </w:rPr>
        <w:t>di</w:t>
      </w:r>
      <w:r w:rsidRPr="00B72469">
        <w:rPr>
          <w:rFonts w:ascii="Times New Roman" w:eastAsia="Arial" w:hAnsi="Times New Roman" w:cs="Times New Roman"/>
          <w:spacing w:val="-5"/>
          <w:w w:val="93"/>
          <w:sz w:val="20"/>
          <w:szCs w:val="20"/>
        </w:rPr>
        <w:t>f</w:t>
      </w:r>
      <w:r w:rsidRPr="00B72469">
        <w:rPr>
          <w:rFonts w:ascii="Times New Roman" w:eastAsia="Arial" w:hAnsi="Times New Roman" w:cs="Times New Roman"/>
          <w:w w:val="93"/>
          <w:sz w:val="20"/>
          <w:szCs w:val="20"/>
        </w:rPr>
        <w:t>ferent</w:t>
      </w:r>
      <w:r w:rsidRPr="00B72469">
        <w:rPr>
          <w:rFonts w:ascii="Times New Roman" w:eastAsia="Arial" w:hAnsi="Times New Roman" w:cs="Times New Roman"/>
          <w:spacing w:val="2"/>
          <w:w w:val="93"/>
          <w:sz w:val="20"/>
          <w:szCs w:val="20"/>
        </w:rPr>
        <w:t xml:space="preserve"> </w:t>
      </w:r>
      <w:r w:rsidRPr="00B72469">
        <w:rPr>
          <w:rFonts w:ascii="Times New Roman" w:eastAsia="Arial" w:hAnsi="Times New Roman" w:cs="Times New Roman"/>
          <w:w w:val="93"/>
          <w:sz w:val="20"/>
          <w:szCs w:val="20"/>
        </w:rPr>
        <w:t>kinds</w:t>
      </w:r>
      <w:r w:rsidRPr="00B72469">
        <w:rPr>
          <w:rFonts w:ascii="Times New Roman" w:eastAsia="Arial" w:hAnsi="Times New Roman" w:cs="Times New Roman"/>
          <w:spacing w:val="-10"/>
          <w:w w:val="9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7"/>
          <w:sz w:val="20"/>
          <w:szCs w:val="20"/>
        </w:rPr>
        <w:t>threats,</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which</w:t>
      </w:r>
      <w:r w:rsidRPr="00B72469">
        <w:rPr>
          <w:rFonts w:ascii="Times New Roman" w:eastAsia="Arial" w:hAnsi="Times New Roman" w:cs="Times New Roman"/>
          <w:spacing w:val="39"/>
          <w:w w:val="87"/>
          <w:sz w:val="20"/>
          <w:szCs w:val="20"/>
        </w:rPr>
        <w:t xml:space="preserve"> </w:t>
      </w:r>
      <w:r w:rsidRPr="00B72469">
        <w:rPr>
          <w:rFonts w:ascii="Times New Roman" w:eastAsia="Arial" w:hAnsi="Times New Roman" w:cs="Times New Roman"/>
          <w:w w:val="87"/>
          <w:sz w:val="20"/>
          <w:szCs w:val="20"/>
        </w:rPr>
        <w:t>endanger</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91"/>
          <w:sz w:val="20"/>
          <w:szCs w:val="20"/>
        </w:rPr>
        <w:t xml:space="preserve">security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14"/>
          <w:w w:val="86"/>
          <w:sz w:val="20"/>
          <w:szCs w:val="20"/>
        </w:rPr>
        <w:t xml:space="preserve"> </w:t>
      </w:r>
      <w:proofErr w:type="gramStart"/>
      <w:r w:rsidRPr="00B72469">
        <w:rPr>
          <w:rFonts w:ascii="Times New Roman" w:eastAsia="Arial" w:hAnsi="Times New Roman" w:cs="Times New Roman"/>
          <w:w w:val="86"/>
          <w:sz w:val="20"/>
          <w:szCs w:val="20"/>
        </w:rPr>
        <w:t>pr</w:t>
      </w:r>
      <w:r w:rsidRPr="00B72469">
        <w:rPr>
          <w:rFonts w:ascii="Times New Roman" w:eastAsia="Arial" w:hAnsi="Times New Roman" w:cs="Times New Roman"/>
          <w:spacing w:val="-4"/>
          <w:w w:val="86"/>
          <w:sz w:val="20"/>
          <w:szCs w:val="20"/>
        </w:rPr>
        <w:t>iv</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3"/>
          <w:w w:val="86"/>
          <w:sz w:val="20"/>
          <w:szCs w:val="20"/>
        </w:rPr>
        <w:t>c</w:t>
      </w:r>
      <w:r w:rsidRPr="00B72469">
        <w:rPr>
          <w:rFonts w:ascii="Times New Roman" w:eastAsia="Arial" w:hAnsi="Times New Roman" w:cs="Times New Roman"/>
          <w:w w:val="86"/>
          <w:sz w:val="20"/>
          <w:szCs w:val="20"/>
        </w:rPr>
        <w:t xml:space="preserve">y </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assurance</w:t>
      </w:r>
      <w:proofErr w:type="gramEnd"/>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system</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sz w:val="20"/>
          <w:szCs w:val="20"/>
        </w:rPr>
        <w:t>pr</w:t>
      </w:r>
      <w:r w:rsidRPr="00B72469">
        <w:rPr>
          <w:rFonts w:ascii="Times New Roman" w:eastAsia="Arial" w:hAnsi="Times New Roman" w:cs="Times New Roman"/>
          <w:spacing w:val="-3"/>
          <w:sz w:val="20"/>
          <w:szCs w:val="20"/>
        </w:rPr>
        <w:t>o</w:t>
      </w:r>
      <w:r w:rsidRPr="00B72469">
        <w:rPr>
          <w:rFonts w:ascii="Times New Roman" w:eastAsia="Arial" w:hAnsi="Times New Roman" w:cs="Times New Roman"/>
          <w:sz w:val="20"/>
          <w:szCs w:val="20"/>
        </w:rPr>
        <w:t>vide.</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Miti</w:t>
      </w:r>
      <w:r w:rsidRPr="00B72469">
        <w:rPr>
          <w:rFonts w:ascii="Times New Roman" w:eastAsia="Arial" w:hAnsi="Times New Roman" w:cs="Times New Roman"/>
          <w:spacing w:val="-1"/>
          <w:sz w:val="20"/>
          <w:szCs w:val="20"/>
        </w:rPr>
        <w:t>g</w:t>
      </w:r>
      <w:r w:rsidRPr="00B72469">
        <w:rPr>
          <w:rFonts w:ascii="Times New Roman" w:eastAsia="Arial" w:hAnsi="Times New Roman" w:cs="Times New Roman"/>
          <w:sz w:val="20"/>
          <w:szCs w:val="20"/>
        </w:rPr>
        <w:t>ation of</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6"/>
          <w:sz w:val="20"/>
          <w:szCs w:val="20"/>
        </w:rPr>
        <w:t>these</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threats</w:t>
      </w:r>
      <w:r w:rsidRPr="00B72469">
        <w:rPr>
          <w:rFonts w:ascii="Times New Roman" w:eastAsia="Arial" w:hAnsi="Times New Roman" w:cs="Times New Roman"/>
          <w:spacing w:val="32"/>
          <w:w w:val="86"/>
          <w:sz w:val="20"/>
          <w:szCs w:val="20"/>
        </w:rPr>
        <w:t xml:space="preserve"> </w:t>
      </w:r>
      <w:proofErr w:type="gramStart"/>
      <w:r w:rsidRPr="00B72469">
        <w:rPr>
          <w:rFonts w:ascii="Times New Roman" w:eastAsia="Arial" w:hAnsi="Times New Roman" w:cs="Times New Roman"/>
          <w:w w:val="86"/>
          <w:sz w:val="20"/>
          <w:szCs w:val="20"/>
        </w:rPr>
        <w:t xml:space="preserve">relies </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z w:val="20"/>
          <w:szCs w:val="20"/>
        </w:rPr>
        <w:t>on</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0"/>
          <w:sz w:val="20"/>
          <w:szCs w:val="20"/>
        </w:rPr>
        <w:t>establishing</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sz w:val="20"/>
          <w:szCs w:val="20"/>
        </w:rPr>
        <w:t>trust</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on 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 xml:space="preserve">vidual </w:t>
      </w:r>
      <w:r w:rsidRPr="00B72469">
        <w:rPr>
          <w:rFonts w:ascii="Times New Roman" w:eastAsia="Arial" w:hAnsi="Times New Roman" w:cs="Times New Roman"/>
          <w:w w:val="89"/>
          <w:sz w:val="20"/>
          <w:szCs w:val="20"/>
        </w:rPr>
        <w:t>system</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layers</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through</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proper</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security</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sz w:val="20"/>
          <w:szCs w:val="20"/>
        </w:rPr>
        <w:t>control.</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92"/>
          <w:sz w:val="20"/>
          <w:szCs w:val="20"/>
        </w:rPr>
        <w:t>this</w:t>
      </w:r>
      <w:r w:rsidRPr="00B72469">
        <w:rPr>
          <w:rFonts w:ascii="Times New Roman" w:eastAsia="Arial" w:hAnsi="Times New Roman" w:cs="Times New Roman"/>
          <w:spacing w:val="6"/>
          <w:w w:val="92"/>
          <w:sz w:val="20"/>
          <w:szCs w:val="20"/>
        </w:rPr>
        <w:t xml:space="preserve"> </w:t>
      </w:r>
      <w:r w:rsidRPr="00B72469">
        <w:rPr>
          <w:rFonts w:ascii="Times New Roman" w:eastAsia="Arial" w:hAnsi="Times New Roman" w:cs="Times New Roman"/>
          <w:sz w:val="20"/>
          <w:szCs w:val="20"/>
        </w:rPr>
        <w:t xml:space="preserve">sec- </w:t>
      </w:r>
      <w:r w:rsidRPr="00B72469">
        <w:rPr>
          <w:rFonts w:ascii="Times New Roman" w:eastAsia="Arial" w:hAnsi="Times New Roman" w:cs="Times New Roman"/>
          <w:w w:val="87"/>
          <w:sz w:val="20"/>
          <w:szCs w:val="20"/>
        </w:rPr>
        <w:t>tion,</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w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sur</w:t>
      </w:r>
      <w:r w:rsidRPr="00B72469">
        <w:rPr>
          <w:rFonts w:ascii="Times New Roman" w:eastAsia="Arial" w:hAnsi="Times New Roman" w:cs="Times New Roman"/>
          <w:spacing w:val="-3"/>
          <w:w w:val="87"/>
          <w:sz w:val="20"/>
          <w:szCs w:val="20"/>
        </w:rPr>
        <w:t>ve</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security</w:t>
      </w:r>
      <w:r w:rsidRPr="00B72469">
        <w:rPr>
          <w:rFonts w:ascii="Times New Roman" w:eastAsia="Arial" w:hAnsi="Times New Roman" w:cs="Times New Roman"/>
          <w:spacing w:val="27"/>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pr</w:t>
      </w:r>
      <w:r w:rsidRPr="00B72469">
        <w:rPr>
          <w:rFonts w:ascii="Times New Roman" w:eastAsia="Arial" w:hAnsi="Times New Roman" w:cs="Times New Roman"/>
          <w:spacing w:val="-4"/>
          <w:w w:val="87"/>
          <w:sz w:val="20"/>
          <w:szCs w:val="20"/>
        </w:rPr>
        <w:t>iv</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3"/>
          <w:w w:val="87"/>
          <w:sz w:val="20"/>
          <w:szCs w:val="20"/>
        </w:rPr>
        <w:t>c</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w w:val="87"/>
          <w:sz w:val="20"/>
          <w:szCs w:val="20"/>
        </w:rPr>
        <w:t>risks</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each</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layer 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seno</w:t>
      </w:r>
      <w:r w:rsidRPr="00B72469">
        <w:rPr>
          <w:rFonts w:ascii="Times New Roman" w:eastAsia="Arial" w:hAnsi="Times New Roman" w:cs="Times New Roman"/>
          <w:spacing w:val="-4"/>
          <w:w w:val="89"/>
          <w:sz w:val="20"/>
          <w:szCs w:val="20"/>
        </w:rPr>
        <w:t>r</w:t>
      </w:r>
      <w:r w:rsidRPr="00B72469">
        <w:rPr>
          <w:rFonts w:ascii="Times New Roman" w:eastAsia="Arial" w:hAnsi="Times New Roman" w:cs="Times New Roman"/>
          <w:w w:val="89"/>
          <w:sz w:val="20"/>
          <w:szCs w:val="20"/>
        </w:rPr>
        <w:t>-grid</w:t>
      </w:r>
      <w:r w:rsidRPr="00B72469">
        <w:rPr>
          <w:rFonts w:ascii="Times New Roman" w:eastAsia="Arial" w:hAnsi="Times New Roman" w:cs="Times New Roman"/>
          <w:spacing w:val="38"/>
          <w:w w:val="89"/>
          <w:sz w:val="20"/>
          <w:szCs w:val="20"/>
        </w:rPr>
        <w:t xml:space="preserve"> </w:t>
      </w:r>
      <w:proofErr w:type="gramStart"/>
      <w:r w:rsidRPr="00B72469">
        <w:rPr>
          <w:rFonts w:ascii="Times New Roman" w:eastAsia="Arial" w:hAnsi="Times New Roman" w:cs="Times New Roman"/>
          <w:w w:val="89"/>
          <w:sz w:val="20"/>
          <w:szCs w:val="20"/>
        </w:rPr>
        <w:t xml:space="preserve">computing </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and</w:t>
      </w:r>
      <w:proofErr w:type="gramEnd"/>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technical</w:t>
      </w:r>
      <w:r w:rsidRPr="00B72469">
        <w:rPr>
          <w:rFonts w:ascii="Times New Roman" w:eastAsia="Arial" w:hAnsi="Times New Roman" w:cs="Times New Roman"/>
          <w:spacing w:val="41"/>
          <w:w w:val="89"/>
          <w:sz w:val="20"/>
          <w:szCs w:val="20"/>
        </w:rPr>
        <w:t xml:space="preserve"> </w:t>
      </w:r>
      <w:r w:rsidRPr="00B72469">
        <w:rPr>
          <w:rFonts w:ascii="Times New Roman" w:eastAsia="Arial" w:hAnsi="Times New Roman" w:cs="Times New Roman"/>
          <w:w w:val="89"/>
          <w:sz w:val="20"/>
          <w:szCs w:val="20"/>
        </w:rPr>
        <w:t>challenges</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 xml:space="preserve">for </w:t>
      </w:r>
      <w:r w:rsidRPr="00B72469">
        <w:rPr>
          <w:rFonts w:ascii="Times New Roman" w:eastAsia="Arial" w:hAnsi="Times New Roman" w:cs="Times New Roman"/>
          <w:w w:val="95"/>
          <w:sz w:val="20"/>
          <w:szCs w:val="20"/>
        </w:rPr>
        <w:t>controlling</w:t>
      </w:r>
      <w:r w:rsidRPr="00B72469">
        <w:rPr>
          <w:rFonts w:ascii="Times New Roman" w:eastAsia="Arial" w:hAnsi="Times New Roman" w:cs="Times New Roman"/>
          <w:spacing w:val="-3"/>
          <w:w w:val="95"/>
          <w:sz w:val="20"/>
          <w:szCs w:val="20"/>
        </w:rPr>
        <w:t xml:space="preserve"> </w:t>
      </w:r>
      <w:r w:rsidRPr="00B72469">
        <w:rPr>
          <w:rFonts w:ascii="Times New Roman" w:eastAsia="Arial" w:hAnsi="Times New Roman" w:cs="Times New Roman"/>
          <w:sz w:val="20"/>
          <w:szCs w:val="20"/>
        </w:rPr>
        <w:t>them.</w:t>
      </w:r>
    </w:p>
    <w:p w14:paraId="0AFED1F0" w14:textId="77777777" w:rsidR="00676FEB" w:rsidRPr="00B72469" w:rsidRDefault="00676FEB" w:rsidP="00676FEB">
      <w:pPr>
        <w:spacing w:before="19" w:after="0" w:line="220" w:lineRule="exact"/>
        <w:rPr>
          <w:rFonts w:ascii="Times New Roman" w:hAnsi="Times New Roman" w:cs="Times New Roman"/>
        </w:rPr>
      </w:pPr>
    </w:p>
    <w:p w14:paraId="0AFED1F1"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A</w:t>
      </w:r>
      <w:r w:rsidRPr="00B72469">
        <w:rPr>
          <w:rFonts w:ascii="Times New Roman" w:eastAsia="Arial" w:hAnsi="Times New Roman" w:cs="Times New Roman"/>
          <w:spacing w:val="23"/>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22"/>
          <w:w w:val="84"/>
          <w:sz w:val="20"/>
          <w:szCs w:val="20"/>
        </w:rPr>
        <w:t xml:space="preserve"> </w:t>
      </w:r>
      <w:r w:rsidRPr="00B72469">
        <w:rPr>
          <w:rFonts w:ascii="Times New Roman" w:eastAsia="Arial" w:hAnsi="Times New Roman" w:cs="Times New Roman"/>
          <w:sz w:val="20"/>
          <w:szCs w:val="20"/>
        </w:rPr>
        <w:t xml:space="preserve">grid </w:t>
      </w:r>
      <w:r w:rsidRPr="00B72469">
        <w:rPr>
          <w:rFonts w:ascii="Times New Roman" w:eastAsia="Arial" w:hAnsi="Times New Roman" w:cs="Times New Roman"/>
          <w:w w:val="89"/>
          <w:sz w:val="20"/>
          <w:szCs w:val="20"/>
        </w:rPr>
        <w:t>interacts</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0"/>
          <w:sz w:val="20"/>
          <w:szCs w:val="20"/>
        </w:rPr>
        <w:t>operating</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w w:val="84"/>
          <w:sz w:val="20"/>
          <w:szCs w:val="20"/>
        </w:rPr>
        <w:t>e</w:t>
      </w:r>
      <w:r w:rsidRPr="00B72469">
        <w:rPr>
          <w:rFonts w:ascii="Times New Roman" w:eastAsia="Arial" w:hAnsi="Times New Roman" w:cs="Times New Roman"/>
          <w:spacing w:val="-8"/>
          <w:w w:val="84"/>
          <w:sz w:val="20"/>
          <w:szCs w:val="20"/>
        </w:rPr>
        <w:t>n</w:t>
      </w:r>
      <w:r w:rsidRPr="00B72469">
        <w:rPr>
          <w:rFonts w:ascii="Times New Roman" w:eastAsia="Arial" w:hAnsi="Times New Roman" w:cs="Times New Roman"/>
          <w:w w:val="93"/>
          <w:sz w:val="20"/>
          <w:szCs w:val="20"/>
        </w:rPr>
        <w:t xml:space="preserve">vironment </w:t>
      </w:r>
      <w:proofErr w:type="gramStart"/>
      <w:r w:rsidRPr="00B72469">
        <w:rPr>
          <w:rFonts w:ascii="Times New Roman" w:eastAsia="Arial" w:hAnsi="Times New Roman" w:cs="Times New Roman"/>
          <w:w w:val="84"/>
          <w:sz w:val="20"/>
          <w:szCs w:val="20"/>
        </w:rPr>
        <w:t xml:space="preserve">through </w:t>
      </w:r>
      <w:r w:rsidRPr="00B72469">
        <w:rPr>
          <w:rFonts w:ascii="Times New Roman" w:eastAsia="Arial" w:hAnsi="Times New Roman" w:cs="Times New Roman"/>
          <w:spacing w:val="31"/>
          <w:w w:val="84"/>
          <w:sz w:val="20"/>
          <w:szCs w:val="20"/>
        </w:rPr>
        <w:t xml:space="preserve"> </w:t>
      </w:r>
      <w:r w:rsidRPr="00B72469">
        <w:rPr>
          <w:rFonts w:ascii="Times New Roman" w:eastAsia="Arial" w:hAnsi="Times New Roman" w:cs="Times New Roman"/>
          <w:w w:val="84"/>
          <w:sz w:val="20"/>
          <w:szCs w:val="20"/>
        </w:rPr>
        <w:t>a</w:t>
      </w:r>
      <w:proofErr w:type="gramEnd"/>
      <w:r w:rsidRPr="00B72469">
        <w:rPr>
          <w:rFonts w:ascii="Times New Roman" w:eastAsia="Arial" w:hAnsi="Times New Roman" w:cs="Times New Roman"/>
          <w:spacing w:val="24"/>
          <w:w w:val="84"/>
          <w:sz w:val="20"/>
          <w:szCs w:val="20"/>
        </w:rPr>
        <w:t xml:space="preserve"> </w:t>
      </w:r>
      <w:r w:rsidRPr="00B72469">
        <w:rPr>
          <w:rFonts w:ascii="Times New Roman" w:eastAsia="Arial" w:hAnsi="Times New Roman" w:cs="Times New Roman"/>
          <w:w w:val="84"/>
          <w:sz w:val="20"/>
          <w:szCs w:val="20"/>
        </w:rPr>
        <w:t>set</w:t>
      </w:r>
      <w:r w:rsidRPr="00B72469">
        <w:rPr>
          <w:rFonts w:ascii="Times New Roman" w:eastAsia="Arial" w:hAnsi="Times New Roman" w:cs="Times New Roman"/>
          <w:spacing w:val="26"/>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4"/>
          <w:sz w:val="20"/>
          <w:szCs w:val="20"/>
        </w:rPr>
        <w:t xml:space="preserve">sensors.  </w:t>
      </w:r>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w w:val="84"/>
          <w:sz w:val="20"/>
          <w:szCs w:val="20"/>
        </w:rPr>
        <w:t>Those</w:t>
      </w:r>
      <w:r w:rsidRPr="00B72469">
        <w:rPr>
          <w:rFonts w:ascii="Times New Roman" w:eastAsia="Arial" w:hAnsi="Times New Roman" w:cs="Times New Roman"/>
          <w:spacing w:val="47"/>
          <w:w w:val="84"/>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24"/>
          <w:w w:val="84"/>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0"/>
          <w:sz w:val="20"/>
          <w:szCs w:val="20"/>
        </w:rPr>
        <w:t>either</w:t>
      </w:r>
      <w:r w:rsidRPr="00B72469">
        <w:rPr>
          <w:rFonts w:ascii="Times New Roman" w:eastAsia="Arial" w:hAnsi="Times New Roman" w:cs="Times New Roman"/>
          <w:spacing w:val="27"/>
          <w:w w:val="90"/>
          <w:sz w:val="20"/>
          <w:szCs w:val="20"/>
        </w:rPr>
        <w:t xml:space="preserve"> </w:t>
      </w:r>
      <w:r w:rsidRPr="00B72469">
        <w:rPr>
          <w:rFonts w:ascii="Times New Roman" w:eastAsia="Arial" w:hAnsi="Times New Roman" w:cs="Times New Roman"/>
          <w:sz w:val="20"/>
          <w:szCs w:val="20"/>
        </w:rPr>
        <w:t xml:space="preserve">au- </w:t>
      </w:r>
      <w:r w:rsidRPr="00B72469">
        <w:rPr>
          <w:rFonts w:ascii="Times New Roman" w:eastAsia="Arial" w:hAnsi="Times New Roman" w:cs="Times New Roman"/>
          <w:w w:val="92"/>
          <w:sz w:val="20"/>
          <w:szCs w:val="20"/>
        </w:rPr>
        <w:t>tonomously</w:t>
      </w:r>
      <w:r w:rsidRPr="00B72469">
        <w:rPr>
          <w:rFonts w:ascii="Times New Roman" w:eastAsia="Arial" w:hAnsi="Times New Roman" w:cs="Times New Roman"/>
          <w:spacing w:val="13"/>
          <w:w w:val="92"/>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3"/>
          <w:sz w:val="20"/>
          <w:szCs w:val="20"/>
        </w:rPr>
        <w:t>collaborat</w:t>
      </w:r>
      <w:r w:rsidRPr="00B72469">
        <w:rPr>
          <w:rFonts w:ascii="Times New Roman" w:eastAsia="Arial" w:hAnsi="Times New Roman" w:cs="Times New Roman"/>
          <w:spacing w:val="-5"/>
          <w:w w:val="93"/>
          <w:sz w:val="20"/>
          <w:szCs w:val="20"/>
        </w:rPr>
        <w:t>i</w:t>
      </w:r>
      <w:r w:rsidRPr="00B72469">
        <w:rPr>
          <w:rFonts w:ascii="Times New Roman" w:eastAsia="Arial" w:hAnsi="Times New Roman" w:cs="Times New Roman"/>
          <w:spacing w:val="-3"/>
          <w:w w:val="93"/>
          <w:sz w:val="20"/>
          <w:szCs w:val="20"/>
        </w:rPr>
        <w:t>v</w:t>
      </w:r>
      <w:r w:rsidRPr="00B72469">
        <w:rPr>
          <w:rFonts w:ascii="Times New Roman" w:eastAsia="Arial" w:hAnsi="Times New Roman" w:cs="Times New Roman"/>
          <w:w w:val="93"/>
          <w:sz w:val="20"/>
          <w:szCs w:val="20"/>
        </w:rPr>
        <w:t>ely</w:t>
      </w:r>
      <w:r w:rsidRPr="00B72469">
        <w:rPr>
          <w:rFonts w:ascii="Times New Roman" w:eastAsia="Arial" w:hAnsi="Times New Roman" w:cs="Times New Roman"/>
          <w:spacing w:val="23"/>
          <w:w w:val="9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pacing w:val="-1"/>
          <w:w w:val="89"/>
          <w:sz w:val="20"/>
          <w:szCs w:val="20"/>
        </w:rPr>
        <w:t>g</w:t>
      </w:r>
      <w:r w:rsidRPr="00B72469">
        <w:rPr>
          <w:rFonts w:ascii="Times New Roman" w:eastAsia="Arial" w:hAnsi="Times New Roman" w:cs="Times New Roman"/>
          <w:w w:val="89"/>
          <w:sz w:val="20"/>
          <w:szCs w:val="20"/>
        </w:rPr>
        <w:t>ather</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data and</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dispatch them</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34"/>
          <w:sz w:val="20"/>
          <w:szCs w:val="20"/>
        </w:rPr>
        <w:t xml:space="preserve"> </w:t>
      </w: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th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10"/>
          <w:w w:val="86"/>
          <w:sz w:val="20"/>
          <w:szCs w:val="20"/>
        </w:rPr>
        <w:t xml:space="preserve"> </w:t>
      </w:r>
      <w:proofErr w:type="gramStart"/>
      <w:r w:rsidRPr="00B72469">
        <w:rPr>
          <w:rFonts w:ascii="Times New Roman" w:eastAsia="Arial" w:hAnsi="Times New Roman" w:cs="Times New Roman"/>
          <w:w w:val="86"/>
          <w:sz w:val="20"/>
          <w:szCs w:val="20"/>
        </w:rPr>
        <w:t>bro</w:t>
      </w:r>
      <w:r w:rsidRPr="00B72469">
        <w:rPr>
          <w:rFonts w:ascii="Times New Roman" w:eastAsia="Arial" w:hAnsi="Times New Roman" w:cs="Times New Roman"/>
          <w:spacing w:val="-2"/>
          <w:w w:val="86"/>
          <w:sz w:val="20"/>
          <w:szCs w:val="20"/>
        </w:rPr>
        <w:t>k</w:t>
      </w:r>
      <w:r w:rsidRPr="00B72469">
        <w:rPr>
          <w:rFonts w:ascii="Times New Roman" w:eastAsia="Arial" w:hAnsi="Times New Roman" w:cs="Times New Roman"/>
          <w:w w:val="86"/>
          <w:sz w:val="20"/>
          <w:szCs w:val="20"/>
        </w:rPr>
        <w:t xml:space="preserve">ering </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86"/>
          <w:sz w:val="20"/>
          <w:szCs w:val="20"/>
        </w:rPr>
        <w:t>system</w:t>
      </w:r>
      <w:proofErr w:type="gramEnd"/>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110"/>
          <w:sz w:val="20"/>
          <w:szCs w:val="20"/>
        </w:rPr>
        <w:t xml:space="preserve">fil- </w:t>
      </w:r>
      <w:r w:rsidRPr="00B72469">
        <w:rPr>
          <w:rFonts w:ascii="Times New Roman" w:eastAsia="Arial" w:hAnsi="Times New Roman" w:cs="Times New Roman"/>
          <w:w w:val="86"/>
          <w:sz w:val="20"/>
          <w:szCs w:val="20"/>
        </w:rPr>
        <w:t>ters</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routes</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data</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hei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8"/>
          <w:sz w:val="20"/>
          <w:szCs w:val="20"/>
        </w:rPr>
        <w:t>subscribers,</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clients</w:t>
      </w:r>
      <w:r w:rsidRPr="00B72469">
        <w:rPr>
          <w:rFonts w:ascii="Times New Roman" w:eastAsia="Arial" w:hAnsi="Times New Roman" w:cs="Times New Roman"/>
          <w:spacing w:val="34"/>
          <w:w w:val="88"/>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w w:val="85"/>
          <w:sz w:val="20"/>
          <w:szCs w:val="20"/>
        </w:rPr>
        <w:t>sensor</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pacing w:val="-14"/>
          <w:w w:val="89"/>
          <w:sz w:val="20"/>
          <w:szCs w:val="20"/>
        </w:rPr>
        <w:t>W</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n</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describ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security</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99"/>
          <w:sz w:val="20"/>
          <w:szCs w:val="20"/>
        </w:rPr>
        <w:t>pr</w:t>
      </w:r>
      <w:r w:rsidRPr="00B72469">
        <w:rPr>
          <w:rFonts w:ascii="Times New Roman" w:eastAsia="Arial" w:hAnsi="Times New Roman" w:cs="Times New Roman"/>
          <w:spacing w:val="-5"/>
          <w:w w:val="99"/>
          <w:sz w:val="20"/>
          <w:szCs w:val="20"/>
        </w:rPr>
        <w:t>iv</w:t>
      </w:r>
      <w:r w:rsidRPr="00B72469">
        <w:rPr>
          <w:rFonts w:ascii="Times New Roman" w:eastAsia="Arial" w:hAnsi="Times New Roman" w:cs="Times New Roman"/>
          <w:w w:val="83"/>
          <w:sz w:val="20"/>
          <w:szCs w:val="20"/>
        </w:rPr>
        <w:t>a</w:t>
      </w:r>
      <w:r w:rsidRPr="00B72469">
        <w:rPr>
          <w:rFonts w:ascii="Times New Roman" w:eastAsia="Arial" w:hAnsi="Times New Roman" w:cs="Times New Roman"/>
          <w:spacing w:val="-3"/>
          <w:w w:val="83"/>
          <w:sz w:val="20"/>
          <w:szCs w:val="20"/>
        </w:rPr>
        <w:t>c</w:t>
      </w:r>
      <w:r w:rsidRPr="00B72469">
        <w:rPr>
          <w:rFonts w:ascii="Times New Roman" w:eastAsia="Arial" w:hAnsi="Times New Roman" w:cs="Times New Roman"/>
          <w:w w:val="99"/>
          <w:sz w:val="20"/>
          <w:szCs w:val="20"/>
        </w:rPr>
        <w:t xml:space="preserve">y </w:t>
      </w:r>
      <w:r w:rsidRPr="00B72469">
        <w:rPr>
          <w:rFonts w:ascii="Times New Roman" w:eastAsia="Arial" w:hAnsi="Times New Roman" w:cs="Times New Roman"/>
          <w:w w:val="83"/>
          <w:sz w:val="20"/>
          <w:szCs w:val="20"/>
        </w:rPr>
        <w:t>issues</w:t>
      </w:r>
      <w:r w:rsidRPr="00B72469">
        <w:rPr>
          <w:rFonts w:ascii="Times New Roman" w:eastAsia="Arial" w:hAnsi="Times New Roman" w:cs="Times New Roman"/>
          <w:spacing w:val="25"/>
          <w:w w:val="83"/>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7"/>
          <w:sz w:val="20"/>
          <w:szCs w:val="20"/>
        </w:rPr>
        <w:t>each</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layer</w:t>
      </w:r>
      <w:r w:rsidRPr="00B72469">
        <w:rPr>
          <w:rFonts w:ascii="Times New Roman" w:eastAsia="Arial" w:hAnsi="Times New Roman" w:cs="Times New Roman"/>
          <w:spacing w:val="41"/>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operatio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0"/>
          <w:sz w:val="20"/>
          <w:szCs w:val="20"/>
        </w:rPr>
        <w:t xml:space="preserve">includes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7"/>
          <w:w w:val="91"/>
          <w:sz w:val="20"/>
          <w:szCs w:val="20"/>
        </w:rPr>
        <w:t>n</w:t>
      </w:r>
      <w:r w:rsidRPr="00B72469">
        <w:rPr>
          <w:rFonts w:ascii="Times New Roman" w:eastAsia="Arial" w:hAnsi="Times New Roman" w:cs="Times New Roman"/>
          <w:w w:val="91"/>
          <w:sz w:val="20"/>
          <w:szCs w:val="20"/>
        </w:rPr>
        <w:t>vironment</w:t>
      </w:r>
      <w:r w:rsidRPr="00B72469">
        <w:rPr>
          <w:rFonts w:ascii="Times New Roman" w:eastAsia="Arial" w:hAnsi="Times New Roman" w:cs="Times New Roman"/>
          <w:spacing w:val="25"/>
          <w:w w:val="9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28"/>
          <w:w w:val="83"/>
          <w:sz w:val="20"/>
          <w:szCs w:val="20"/>
        </w:rPr>
        <w:t xml:space="preserve"> </w:t>
      </w:r>
      <w:r w:rsidRPr="00B72469">
        <w:rPr>
          <w:rFonts w:ascii="Times New Roman" w:eastAsia="Arial" w:hAnsi="Times New Roman" w:cs="Times New Roman"/>
          <w:w w:val="83"/>
          <w:sz w:val="20"/>
          <w:szCs w:val="20"/>
        </w:rPr>
        <w:t>are</w:t>
      </w:r>
      <w:r w:rsidRPr="00B72469">
        <w:rPr>
          <w:rFonts w:ascii="Times New Roman" w:eastAsia="Arial" w:hAnsi="Times New Roman" w:cs="Times New Roman"/>
          <w:spacing w:val="31"/>
          <w:w w:val="83"/>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ing</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4"/>
          <w:sz w:val="20"/>
          <w:szCs w:val="20"/>
        </w:rPr>
        <w:t xml:space="preserve">sensors;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clients;</w:t>
      </w:r>
      <w:r w:rsidRPr="00B72469">
        <w:rPr>
          <w:rFonts w:ascii="Times New Roman" w:eastAsia="Arial" w:hAnsi="Times New Roman" w:cs="Times New Roman"/>
          <w:spacing w:val="41"/>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8"/>
          <w:w w:val="88"/>
          <w:sz w:val="20"/>
          <w:szCs w:val="20"/>
        </w:rPr>
        <w:t xml:space="preserve"> </w:t>
      </w:r>
      <w:proofErr w:type="gramStart"/>
      <w:r w:rsidRPr="00B72469">
        <w:rPr>
          <w:rFonts w:ascii="Times New Roman" w:eastAsia="Arial" w:hAnsi="Times New Roman" w:cs="Times New Roman"/>
          <w:w w:val="88"/>
          <w:sz w:val="20"/>
          <w:szCs w:val="20"/>
        </w:rPr>
        <w:t xml:space="preserve">communications </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between</w:t>
      </w:r>
      <w:proofErr w:type="gramEnd"/>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6"/>
          <w:sz w:val="20"/>
          <w:szCs w:val="20"/>
        </w:rPr>
        <w:t>sensor</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grid,</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clients.</w:t>
      </w:r>
    </w:p>
    <w:p w14:paraId="0AFED1F2" w14:textId="77777777" w:rsidR="00676FEB" w:rsidRPr="00B72469" w:rsidRDefault="00676FEB" w:rsidP="00676FEB">
      <w:pPr>
        <w:spacing w:before="7" w:after="0" w:line="280" w:lineRule="exact"/>
        <w:rPr>
          <w:rFonts w:ascii="Times New Roman" w:hAnsi="Times New Roman" w:cs="Times New Roman"/>
          <w:sz w:val="28"/>
          <w:szCs w:val="28"/>
        </w:rPr>
      </w:pPr>
    </w:p>
    <w:p w14:paraId="0AFED1F3"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sz w:val="20"/>
          <w:szCs w:val="20"/>
        </w:rPr>
        <w:t>The</w:t>
      </w:r>
      <w:r w:rsidRPr="00B72469">
        <w:rPr>
          <w:rFonts w:ascii="Times New Roman" w:eastAsia="Arial" w:hAnsi="Times New Roman" w:cs="Times New Roman"/>
          <w:b/>
          <w:bCs/>
          <w:spacing w:val="-22"/>
          <w:sz w:val="20"/>
          <w:szCs w:val="20"/>
        </w:rPr>
        <w:t xml:space="preserve"> </w:t>
      </w:r>
      <w:r w:rsidRPr="00B72469">
        <w:rPr>
          <w:rFonts w:ascii="Times New Roman" w:eastAsia="Arial" w:hAnsi="Times New Roman" w:cs="Times New Roman"/>
          <w:b/>
          <w:bCs/>
          <w:sz w:val="20"/>
          <w:szCs w:val="20"/>
        </w:rPr>
        <w:t>E</w:t>
      </w:r>
      <w:r w:rsidRPr="00B72469">
        <w:rPr>
          <w:rFonts w:ascii="Times New Roman" w:eastAsia="Arial" w:hAnsi="Times New Roman" w:cs="Times New Roman"/>
          <w:b/>
          <w:bCs/>
          <w:spacing w:val="-8"/>
          <w:sz w:val="20"/>
          <w:szCs w:val="20"/>
        </w:rPr>
        <w:t>n</w:t>
      </w:r>
      <w:r w:rsidRPr="00B72469">
        <w:rPr>
          <w:rFonts w:ascii="Times New Roman" w:eastAsia="Arial" w:hAnsi="Times New Roman" w:cs="Times New Roman"/>
          <w:b/>
          <w:bCs/>
          <w:sz w:val="20"/>
          <w:szCs w:val="20"/>
        </w:rPr>
        <w:t>vi</w:t>
      </w:r>
      <w:r w:rsidRPr="00B72469">
        <w:rPr>
          <w:rFonts w:ascii="Times New Roman" w:eastAsia="Arial" w:hAnsi="Times New Roman" w:cs="Times New Roman"/>
          <w:b/>
          <w:bCs/>
          <w:spacing w:val="-4"/>
          <w:sz w:val="20"/>
          <w:szCs w:val="20"/>
        </w:rPr>
        <w:t>r</w:t>
      </w:r>
      <w:r w:rsidRPr="00B72469">
        <w:rPr>
          <w:rFonts w:ascii="Times New Roman" w:eastAsia="Arial" w:hAnsi="Times New Roman" w:cs="Times New Roman"/>
          <w:b/>
          <w:bCs/>
          <w:sz w:val="20"/>
          <w:szCs w:val="20"/>
        </w:rPr>
        <w:t>onment.</w:t>
      </w:r>
      <w:proofErr w:type="gramEnd"/>
      <w:r w:rsidRPr="00B72469">
        <w:rPr>
          <w:rFonts w:ascii="Times New Roman" w:eastAsia="Arial" w:hAnsi="Times New Roman" w:cs="Times New Roman"/>
          <w:b/>
          <w:bCs/>
          <w:spacing w:val="35"/>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ad</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rsary</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could</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compromise</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sz w:val="20"/>
          <w:szCs w:val="20"/>
        </w:rPr>
        <w:t xml:space="preserve">the </w:t>
      </w:r>
      <w:proofErr w:type="gramStart"/>
      <w:r w:rsidRPr="00B72469">
        <w:rPr>
          <w:rFonts w:ascii="Times New Roman" w:eastAsia="Arial" w:hAnsi="Times New Roman" w:cs="Times New Roman"/>
          <w:w w:val="87"/>
          <w:sz w:val="20"/>
          <w:szCs w:val="20"/>
        </w:rPr>
        <w:t xml:space="preserve">sensors’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ing</w:t>
      </w:r>
      <w:proofErr w:type="gramEnd"/>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w w:val="89"/>
          <w:sz w:val="20"/>
          <w:szCs w:val="20"/>
        </w:rPr>
        <w:t xml:space="preserve">vironments </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w w:val="89"/>
          <w:sz w:val="20"/>
          <w:szCs w:val="20"/>
        </w:rPr>
        <w:t>contaminate</w:t>
      </w:r>
      <w:r w:rsidRPr="00B72469">
        <w:rPr>
          <w:rFonts w:ascii="Times New Roman" w:eastAsia="Arial" w:hAnsi="Times New Roman" w:cs="Times New Roman"/>
          <w:spacing w:val="48"/>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 xml:space="preserve">data </w:t>
      </w:r>
      <w:r w:rsidRPr="00B72469">
        <w:rPr>
          <w:rFonts w:ascii="Times New Roman" w:eastAsia="Arial" w:hAnsi="Times New Roman" w:cs="Times New Roman"/>
          <w:w w:val="88"/>
          <w:sz w:val="20"/>
          <w:szCs w:val="20"/>
        </w:rPr>
        <w:t>th</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y</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 xml:space="preserve">collect. </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spacing w:val="-3"/>
          <w:w w:val="88"/>
          <w:sz w:val="20"/>
          <w:szCs w:val="20"/>
        </w:rPr>
        <w:t>F</w:t>
      </w:r>
      <w:r w:rsidRPr="00B72469">
        <w:rPr>
          <w:rFonts w:ascii="Times New Roman" w:eastAsia="Arial" w:hAnsi="Times New Roman" w:cs="Times New Roman"/>
          <w:w w:val="88"/>
          <w:sz w:val="20"/>
          <w:szCs w:val="20"/>
        </w:rPr>
        <w:t>or</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ample,</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on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can</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add</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ice</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around</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sz w:val="20"/>
          <w:szCs w:val="20"/>
        </w:rPr>
        <w:t>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vid- ual</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22"/>
          <w:w w:val="83"/>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8"/>
          <w:sz w:val="20"/>
          <w:szCs w:val="20"/>
        </w:rPr>
        <w:t>manipulate</w:t>
      </w:r>
      <w:r w:rsidRPr="00B72469">
        <w:rPr>
          <w:rFonts w:ascii="Times New Roman" w:eastAsia="Arial" w:hAnsi="Times New Roman" w:cs="Times New Roman"/>
          <w:spacing w:val="39"/>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temperatures</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h</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y</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w w:val="88"/>
          <w:sz w:val="20"/>
          <w:szCs w:val="20"/>
        </w:rPr>
        <w:t xml:space="preserve">measure; </w:t>
      </w:r>
      <w:r w:rsidRPr="00B72469">
        <w:rPr>
          <w:rFonts w:ascii="Times New Roman" w:eastAsia="Arial" w:hAnsi="Times New Roman" w:cs="Times New Roman"/>
          <w:w w:val="89"/>
          <w:sz w:val="20"/>
          <w:szCs w:val="20"/>
        </w:rPr>
        <w:t>alternat</w:t>
      </w:r>
      <w:r w:rsidRPr="00B72469">
        <w:rPr>
          <w:rFonts w:ascii="Times New Roman" w:eastAsia="Arial" w:hAnsi="Times New Roman" w:cs="Times New Roman"/>
          <w:spacing w:val="-4"/>
          <w:w w:val="89"/>
          <w:sz w:val="20"/>
          <w:szCs w:val="20"/>
        </w:rPr>
        <w:t>i</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l</w:t>
      </w:r>
      <w:r w:rsidRPr="00B72469">
        <w:rPr>
          <w:rFonts w:ascii="Times New Roman" w:eastAsia="Arial" w:hAnsi="Times New Roman" w:cs="Times New Roman"/>
          <w:spacing w:val="-12"/>
          <w:w w:val="89"/>
          <w:sz w:val="20"/>
          <w:szCs w:val="20"/>
        </w:rPr>
        <w:t>y</w:t>
      </w:r>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41"/>
          <w:w w:val="89"/>
          <w:sz w:val="20"/>
          <w:szCs w:val="20"/>
        </w:rPr>
        <w:t xml:space="preserve"> </w:t>
      </w:r>
      <w:r w:rsidRPr="00B72469">
        <w:rPr>
          <w:rFonts w:ascii="Times New Roman" w:eastAsia="Arial" w:hAnsi="Times New Roman" w:cs="Times New Roman"/>
          <w:w w:val="89"/>
          <w:sz w:val="20"/>
          <w:szCs w:val="20"/>
        </w:rPr>
        <w:t>on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could</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imagine</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GPS</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signals</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wer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sz w:val="20"/>
          <w:szCs w:val="20"/>
        </w:rPr>
        <w:t>be- ing</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spoofed</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7"/>
          <w:sz w:val="20"/>
          <w:szCs w:val="20"/>
        </w:rPr>
        <w:t xml:space="preserve">area. </w:t>
      </w:r>
      <w:r w:rsidRPr="00B72469">
        <w:rPr>
          <w:rFonts w:ascii="Times New Roman" w:eastAsia="Arial" w:hAnsi="Times New Roman" w:cs="Times New Roman"/>
          <w:spacing w:val="9"/>
          <w:w w:val="87"/>
          <w:sz w:val="20"/>
          <w:szCs w:val="20"/>
        </w:rPr>
        <w:t xml:space="preserve"> </w:t>
      </w:r>
      <w:proofErr w:type="gramStart"/>
      <w:r w:rsidRPr="00B72469">
        <w:rPr>
          <w:rFonts w:ascii="Times New Roman" w:eastAsia="Arial" w:hAnsi="Times New Roman" w:cs="Times New Roman"/>
          <w:w w:val="87"/>
          <w:sz w:val="20"/>
          <w:szCs w:val="20"/>
        </w:rPr>
        <w:t xml:space="preserve">Detection </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sz w:val="20"/>
          <w:szCs w:val="20"/>
        </w:rPr>
        <w:t>of</w:t>
      </w:r>
      <w:proofErr w:type="gramEnd"/>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0"/>
          <w:sz w:val="20"/>
          <w:szCs w:val="20"/>
        </w:rPr>
        <w:t>such</w:t>
      </w:r>
      <w:r w:rsidRPr="00B72469">
        <w:rPr>
          <w:rFonts w:ascii="Times New Roman" w:eastAsia="Arial" w:hAnsi="Times New Roman" w:cs="Times New Roman"/>
          <w:spacing w:val="4"/>
          <w:w w:val="90"/>
          <w:sz w:val="20"/>
          <w:szCs w:val="20"/>
        </w:rPr>
        <w:t xml:space="preserve"> </w:t>
      </w:r>
      <w:r w:rsidRPr="00B72469">
        <w:rPr>
          <w:rFonts w:ascii="Times New Roman" w:eastAsia="Arial" w:hAnsi="Times New Roman" w:cs="Times New Roman"/>
          <w:w w:val="90"/>
          <w:sz w:val="20"/>
          <w:szCs w:val="20"/>
        </w:rPr>
        <w:t>a</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90"/>
          <w:sz w:val="20"/>
          <w:szCs w:val="20"/>
        </w:rPr>
        <w:t xml:space="preserve">compromis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hard,</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when</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ad</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sary</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has</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full</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4"/>
          <w:sz w:val="20"/>
          <w:szCs w:val="20"/>
        </w:rPr>
        <w:t>control</w:t>
      </w:r>
      <w:r w:rsidRPr="00B72469">
        <w:rPr>
          <w:rFonts w:ascii="Times New Roman" w:eastAsia="Arial" w:hAnsi="Times New Roman" w:cs="Times New Roman"/>
          <w:spacing w:val="1"/>
          <w:w w:val="9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 xml:space="preserve">en- </w:t>
      </w:r>
      <w:r w:rsidRPr="00B72469">
        <w:rPr>
          <w:rFonts w:ascii="Times New Roman" w:eastAsia="Arial" w:hAnsi="Times New Roman" w:cs="Times New Roman"/>
          <w:w w:val="93"/>
          <w:sz w:val="20"/>
          <w:szCs w:val="20"/>
        </w:rPr>
        <w:t>vironment.</w:t>
      </w:r>
      <w:r w:rsidRPr="00B72469">
        <w:rPr>
          <w:rFonts w:ascii="Times New Roman" w:eastAsia="Arial" w:hAnsi="Times New Roman" w:cs="Times New Roman"/>
          <w:spacing w:val="8"/>
          <w:w w:val="93"/>
          <w:sz w:val="20"/>
          <w:szCs w:val="20"/>
        </w:rPr>
        <w:t xml:space="preserve"> </w:t>
      </w:r>
      <w:r w:rsidRPr="00B72469">
        <w:rPr>
          <w:rFonts w:ascii="Times New Roman" w:eastAsia="Arial" w:hAnsi="Times New Roman" w:cs="Times New Roman"/>
          <w:sz w:val="20"/>
          <w:szCs w:val="20"/>
        </w:rPr>
        <w:t>A</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possibl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approach</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is</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to</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check</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7"/>
          <w:sz w:val="20"/>
          <w:szCs w:val="20"/>
        </w:rPr>
        <w:t>consisten</w:t>
      </w:r>
      <w:r w:rsidRPr="00B72469">
        <w:rPr>
          <w:rFonts w:ascii="Times New Roman" w:eastAsia="Arial" w:hAnsi="Times New Roman" w:cs="Times New Roman"/>
          <w:spacing w:val="-3"/>
          <w:w w:val="87"/>
          <w:sz w:val="20"/>
          <w:szCs w:val="20"/>
        </w:rPr>
        <w:t>c</w:t>
      </w:r>
      <w:r w:rsidRPr="00B72469">
        <w:rPr>
          <w:rFonts w:ascii="Times New Roman" w:eastAsia="Arial" w:hAnsi="Times New Roman" w:cs="Times New Roman"/>
          <w:w w:val="99"/>
          <w:sz w:val="20"/>
          <w:szCs w:val="20"/>
        </w:rPr>
        <w:t xml:space="preserve">y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24"/>
          <w:w w:val="88"/>
          <w:sz w:val="20"/>
          <w:szCs w:val="20"/>
        </w:rPr>
        <w:t xml:space="preserve"> </w:t>
      </w:r>
      <w:proofErr w:type="gramStart"/>
      <w:r w:rsidRPr="00B72469">
        <w:rPr>
          <w:rFonts w:ascii="Times New Roman" w:eastAsia="Arial" w:hAnsi="Times New Roman" w:cs="Times New Roman"/>
          <w:w w:val="88"/>
          <w:sz w:val="20"/>
          <w:szCs w:val="20"/>
        </w:rPr>
        <w:t xml:space="preserve">collected </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sz w:val="20"/>
          <w:szCs w:val="20"/>
        </w:rPr>
        <w:t>from</w:t>
      </w:r>
      <w:proofErr w:type="gramEnd"/>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multiple</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38"/>
          <w:w w:val="83"/>
          <w:sz w:val="20"/>
          <w:szCs w:val="20"/>
        </w:rPr>
        <w:t xml:space="preserve"> </w:t>
      </w:r>
      <w:r w:rsidRPr="00B72469">
        <w:rPr>
          <w:rFonts w:ascii="Times New Roman" w:eastAsia="Arial" w:hAnsi="Times New Roman" w:cs="Times New Roman"/>
          <w:sz w:val="20"/>
          <w:szCs w:val="20"/>
        </w:rPr>
        <w:t>and</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 xml:space="preserve">identify </w:t>
      </w:r>
      <w:r w:rsidRPr="00B72469">
        <w:rPr>
          <w:rFonts w:ascii="Times New Roman" w:eastAsia="Arial" w:hAnsi="Times New Roman" w:cs="Times New Roman"/>
          <w:w w:val="89"/>
          <w:sz w:val="20"/>
          <w:szCs w:val="20"/>
        </w:rPr>
        <w:t>anomalous</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w w:val="89"/>
          <w:sz w:val="20"/>
          <w:szCs w:val="20"/>
        </w:rPr>
        <w:t>vironmental</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w w:val="81"/>
          <w:sz w:val="20"/>
          <w:szCs w:val="20"/>
        </w:rPr>
        <w:t>changes</w:t>
      </w:r>
      <w:r w:rsidRPr="00B72469">
        <w:rPr>
          <w:rFonts w:ascii="Times New Roman" w:eastAsia="Arial" w:hAnsi="Times New Roman" w:cs="Times New Roman"/>
          <w:spacing w:val="22"/>
          <w:w w:val="81"/>
          <w:sz w:val="20"/>
          <w:szCs w:val="20"/>
        </w:rPr>
        <w:t xml:space="preserve"> </w:t>
      </w:r>
      <w:r w:rsidRPr="00B72469">
        <w:rPr>
          <w:rFonts w:ascii="Times New Roman" w:eastAsia="Arial" w:hAnsi="Times New Roman" w:cs="Times New Roman"/>
          <w:w w:val="81"/>
          <w:sz w:val="20"/>
          <w:szCs w:val="20"/>
        </w:rPr>
        <w:t>as</w:t>
      </w:r>
      <w:r w:rsidRPr="00B72469">
        <w:rPr>
          <w:rFonts w:ascii="Times New Roman" w:eastAsia="Arial" w:hAnsi="Times New Roman" w:cs="Times New Roman"/>
          <w:spacing w:val="-7"/>
          <w:w w:val="81"/>
          <w:sz w:val="20"/>
          <w:szCs w:val="20"/>
        </w:rPr>
        <w:t xml:space="preserve"> </w:t>
      </w:r>
      <w:r w:rsidRPr="00B72469">
        <w:rPr>
          <w:rFonts w:ascii="Times New Roman" w:eastAsia="Arial" w:hAnsi="Times New Roman" w:cs="Times New Roman"/>
          <w:w w:val="89"/>
          <w:sz w:val="20"/>
          <w:szCs w:val="20"/>
        </w:rPr>
        <w:t>indicated</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by</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data.</w:t>
      </w:r>
    </w:p>
    <w:p w14:paraId="0AFED1F4" w14:textId="77777777" w:rsidR="00676FEB" w:rsidRPr="00B72469" w:rsidRDefault="00676FEB" w:rsidP="00676FEB">
      <w:pPr>
        <w:spacing w:before="7" w:after="0" w:line="280" w:lineRule="exact"/>
        <w:rPr>
          <w:rFonts w:ascii="Times New Roman" w:hAnsi="Times New Roman" w:cs="Times New Roman"/>
          <w:sz w:val="28"/>
          <w:szCs w:val="28"/>
        </w:rPr>
      </w:pPr>
    </w:p>
    <w:p w14:paraId="0AFED1F5"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w w:val="84"/>
          <w:sz w:val="20"/>
          <w:szCs w:val="20"/>
        </w:rPr>
        <w:t>Sensors.</w:t>
      </w:r>
      <w:proofErr w:type="gramEnd"/>
      <w:r w:rsidRPr="00B72469">
        <w:rPr>
          <w:rFonts w:ascii="Times New Roman" w:eastAsia="Arial" w:hAnsi="Times New Roman" w:cs="Times New Roman"/>
          <w:b/>
          <w:bCs/>
          <w:w w:val="84"/>
          <w:sz w:val="20"/>
          <w:szCs w:val="20"/>
        </w:rPr>
        <w:t xml:space="preserve">   </w:t>
      </w:r>
      <w:r w:rsidRPr="00B72469">
        <w:rPr>
          <w:rFonts w:ascii="Times New Roman" w:eastAsia="Arial" w:hAnsi="Times New Roman" w:cs="Times New Roman"/>
          <w:b/>
          <w:bCs/>
          <w:spacing w:val="4"/>
          <w:w w:val="84"/>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84"/>
          <w:sz w:val="20"/>
          <w:szCs w:val="20"/>
        </w:rPr>
        <w:t>can</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84"/>
          <w:sz w:val="20"/>
          <w:szCs w:val="20"/>
        </w:rPr>
        <w:t>tampered</w:t>
      </w:r>
      <w:r w:rsidRPr="00B72469">
        <w:rPr>
          <w:rFonts w:ascii="Times New Roman" w:eastAsia="Arial" w:hAnsi="Times New Roman" w:cs="Times New Roman"/>
          <w:spacing w:val="33"/>
          <w:w w:val="84"/>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9"/>
          <w:sz w:val="20"/>
          <w:szCs w:val="20"/>
        </w:rPr>
        <w:t>ad</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7"/>
          <w:sz w:val="20"/>
          <w:szCs w:val="20"/>
        </w:rPr>
        <w:t>ersary who</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steal</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or</w:t>
      </w:r>
      <w:r w:rsidRPr="00B72469">
        <w:rPr>
          <w:rFonts w:ascii="Times New Roman" w:eastAsia="Arial" w:hAnsi="Times New Roman" w:cs="Times New Roman"/>
          <w:spacing w:val="6"/>
          <w:w w:val="87"/>
          <w:sz w:val="20"/>
          <w:szCs w:val="20"/>
        </w:rPr>
        <w:t xml:space="preserve"> </w:t>
      </w:r>
      <w:proofErr w:type="gramStart"/>
      <w:r w:rsidRPr="00B72469">
        <w:rPr>
          <w:rFonts w:ascii="Times New Roman" w:eastAsia="Arial" w:hAnsi="Times New Roman" w:cs="Times New Roman"/>
          <w:w w:val="87"/>
          <w:sz w:val="20"/>
          <w:szCs w:val="20"/>
        </w:rPr>
        <w:t xml:space="preserve">modify </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the</w:t>
      </w:r>
      <w:proofErr w:type="gramEnd"/>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92"/>
          <w:sz w:val="20"/>
          <w:szCs w:val="20"/>
        </w:rPr>
        <w:t>th</w:t>
      </w:r>
      <w:r w:rsidRPr="00B72469">
        <w:rPr>
          <w:rFonts w:ascii="Times New Roman" w:eastAsia="Arial" w:hAnsi="Times New Roman" w:cs="Times New Roman"/>
          <w:spacing w:val="-3"/>
          <w:w w:val="92"/>
          <w:sz w:val="20"/>
          <w:szCs w:val="20"/>
        </w:rPr>
        <w:t>e</w:t>
      </w:r>
      <w:r w:rsidRPr="00B72469">
        <w:rPr>
          <w:rFonts w:ascii="Times New Roman" w:eastAsia="Arial" w:hAnsi="Times New Roman" w:cs="Times New Roman"/>
          <w:w w:val="92"/>
          <w:sz w:val="20"/>
          <w:szCs w:val="20"/>
        </w:rPr>
        <w:t>y</w:t>
      </w:r>
      <w:r w:rsidRPr="00B72469">
        <w:rPr>
          <w:rFonts w:ascii="Times New Roman" w:eastAsia="Arial" w:hAnsi="Times New Roman" w:cs="Times New Roman"/>
          <w:spacing w:val="-15"/>
          <w:w w:val="92"/>
          <w:sz w:val="20"/>
          <w:szCs w:val="20"/>
        </w:rPr>
        <w:t xml:space="preserve"> </w:t>
      </w:r>
      <w:r w:rsidRPr="00B72469">
        <w:rPr>
          <w:rFonts w:ascii="Times New Roman" w:eastAsia="Arial" w:hAnsi="Times New Roman" w:cs="Times New Roman"/>
          <w:w w:val="92"/>
          <w:sz w:val="20"/>
          <w:szCs w:val="20"/>
        </w:rPr>
        <w:t>collect.</w:t>
      </w:r>
      <w:r w:rsidRPr="00B72469">
        <w:rPr>
          <w:rFonts w:ascii="Times New Roman" w:eastAsia="Arial" w:hAnsi="Times New Roman" w:cs="Times New Roman"/>
          <w:spacing w:val="15"/>
          <w:w w:val="92"/>
          <w:sz w:val="20"/>
          <w:szCs w:val="20"/>
        </w:rPr>
        <w:t xml:space="preserve"> </w:t>
      </w:r>
      <w:r w:rsidRPr="00B72469">
        <w:rPr>
          <w:rFonts w:ascii="Times New Roman" w:eastAsia="Arial" w:hAnsi="Times New Roman" w:cs="Times New Roman"/>
          <w:w w:val="92"/>
          <w:sz w:val="20"/>
          <w:szCs w:val="20"/>
        </w:rPr>
        <w:t>Miti</w:t>
      </w:r>
      <w:r w:rsidRPr="00B72469">
        <w:rPr>
          <w:rFonts w:ascii="Times New Roman" w:eastAsia="Arial" w:hAnsi="Times New Roman" w:cs="Times New Roman"/>
          <w:spacing w:val="-1"/>
          <w:w w:val="92"/>
          <w:sz w:val="20"/>
          <w:szCs w:val="20"/>
        </w:rPr>
        <w:t>g</w:t>
      </w:r>
      <w:r w:rsidRPr="00B72469">
        <w:rPr>
          <w:rFonts w:ascii="Times New Roman" w:eastAsia="Arial" w:hAnsi="Times New Roman" w:cs="Times New Roman"/>
          <w:w w:val="92"/>
          <w:sz w:val="20"/>
          <w:szCs w:val="20"/>
        </w:rPr>
        <w:t>ation</w:t>
      </w:r>
      <w:r w:rsidRPr="00B72469">
        <w:rPr>
          <w:rFonts w:ascii="Times New Roman" w:eastAsia="Arial" w:hAnsi="Times New Roman" w:cs="Times New Roman"/>
          <w:spacing w:val="39"/>
          <w:w w:val="92"/>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5"/>
          <w:sz w:val="20"/>
          <w:szCs w:val="20"/>
        </w:rPr>
        <w:t>this</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threat</w:t>
      </w:r>
      <w:r w:rsidRPr="00B72469">
        <w:rPr>
          <w:rFonts w:ascii="Times New Roman" w:eastAsia="Arial" w:hAnsi="Times New Roman" w:cs="Times New Roman"/>
          <w:spacing w:val="15"/>
          <w:w w:val="85"/>
          <w:sz w:val="20"/>
          <w:szCs w:val="20"/>
        </w:rPr>
        <w:t xml:space="preserve"> </w:t>
      </w:r>
      <w:r w:rsidRPr="00B72469">
        <w:rPr>
          <w:rFonts w:ascii="Times New Roman" w:eastAsia="Arial" w:hAnsi="Times New Roman" w:cs="Times New Roman"/>
          <w:w w:val="85"/>
          <w:sz w:val="20"/>
          <w:szCs w:val="20"/>
        </w:rPr>
        <w:t>needs</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techniques</w:t>
      </w:r>
      <w:r w:rsidRPr="00B72469">
        <w:rPr>
          <w:rFonts w:ascii="Times New Roman" w:eastAsia="Arial" w:hAnsi="Times New Roman" w:cs="Times New Roman"/>
          <w:spacing w:val="28"/>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detect</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90"/>
          <w:sz w:val="20"/>
          <w:szCs w:val="20"/>
        </w:rPr>
        <w:t>improper</w:t>
      </w:r>
      <w:r w:rsidRPr="00B72469">
        <w:rPr>
          <w:rFonts w:ascii="Times New Roman" w:eastAsia="Arial" w:hAnsi="Times New Roman" w:cs="Times New Roman"/>
          <w:spacing w:val="12"/>
          <w:w w:val="90"/>
          <w:sz w:val="20"/>
          <w:szCs w:val="20"/>
        </w:rPr>
        <w:t xml:space="preserve"> </w:t>
      </w:r>
      <w:r w:rsidRPr="00B72469">
        <w:rPr>
          <w:rFonts w:ascii="Times New Roman" w:eastAsia="Arial" w:hAnsi="Times New Roman" w:cs="Times New Roman"/>
          <w:w w:val="90"/>
          <w:sz w:val="20"/>
          <w:szCs w:val="20"/>
        </w:rPr>
        <w:t xml:space="preserve">opera- </w:t>
      </w:r>
      <w:r w:rsidRPr="00B72469">
        <w:rPr>
          <w:rFonts w:ascii="Times New Roman" w:eastAsia="Arial" w:hAnsi="Times New Roman" w:cs="Times New Roman"/>
          <w:w w:val="85"/>
          <w:sz w:val="20"/>
          <w:szCs w:val="20"/>
        </w:rPr>
        <w:t>tions</w:t>
      </w:r>
      <w:r w:rsidRPr="00B72469">
        <w:rPr>
          <w:rFonts w:ascii="Times New Roman" w:eastAsia="Arial" w:hAnsi="Times New Roman" w:cs="Times New Roman"/>
          <w:spacing w:val="26"/>
          <w:w w:val="85"/>
          <w:sz w:val="20"/>
          <w:szCs w:val="20"/>
        </w:rPr>
        <w:t xml:space="preserve"> </w:t>
      </w:r>
      <w:r w:rsidRPr="00B72469">
        <w:rPr>
          <w:rFonts w:ascii="Times New Roman" w:eastAsia="Arial" w:hAnsi="Times New Roman" w:cs="Times New Roman"/>
          <w:w w:val="85"/>
          <w:sz w:val="20"/>
          <w:szCs w:val="20"/>
        </w:rPr>
        <w:t>on</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protect</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7"/>
          <w:sz w:val="20"/>
          <w:szCs w:val="20"/>
        </w:rPr>
        <w:t>sensit</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Since</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sz w:val="20"/>
          <w:szCs w:val="20"/>
        </w:rPr>
        <w:t xml:space="preserve">we </w:t>
      </w:r>
      <w:r w:rsidRPr="00B72469">
        <w:rPr>
          <w:rFonts w:ascii="Times New Roman" w:eastAsia="Arial" w:hAnsi="Times New Roman" w:cs="Times New Roman"/>
          <w:w w:val="85"/>
          <w:sz w:val="20"/>
          <w:szCs w:val="20"/>
        </w:rPr>
        <w:t>assume</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smartphones,</w:t>
      </w:r>
      <w:r w:rsidRPr="00B72469">
        <w:rPr>
          <w:rFonts w:ascii="Times New Roman" w:eastAsia="Arial" w:hAnsi="Times New Roman" w:cs="Times New Roman"/>
          <w:spacing w:val="39"/>
          <w:w w:val="85"/>
          <w:sz w:val="20"/>
          <w:szCs w:val="20"/>
        </w:rPr>
        <w:t xml:space="preserve"> </w:t>
      </w:r>
      <w:r w:rsidRPr="00B72469">
        <w:rPr>
          <w:rFonts w:ascii="Times New Roman" w:eastAsia="Arial" w:hAnsi="Times New Roman" w:cs="Times New Roman"/>
          <w:w w:val="85"/>
          <w:sz w:val="20"/>
          <w:szCs w:val="20"/>
        </w:rPr>
        <w:t>th</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y</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w w:val="85"/>
          <w:sz w:val="20"/>
          <w:szCs w:val="20"/>
        </w:rPr>
        <w:t>also</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8"/>
          <w:sz w:val="20"/>
          <w:szCs w:val="20"/>
        </w:rPr>
        <w:t xml:space="preserve">susceptibl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w w:val="85"/>
          <w:sz w:val="20"/>
          <w:szCs w:val="20"/>
        </w:rPr>
        <w:t>number</w:t>
      </w:r>
      <w:r w:rsidRPr="00B72469">
        <w:rPr>
          <w:rFonts w:ascii="Times New Roman" w:eastAsia="Arial" w:hAnsi="Times New Roman" w:cs="Times New Roman"/>
          <w:spacing w:val="43"/>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security</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w w:val="89"/>
          <w:sz w:val="20"/>
          <w:szCs w:val="20"/>
        </w:rPr>
        <w:t>concerns</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6"/>
          <w:sz w:val="20"/>
          <w:szCs w:val="20"/>
        </w:rPr>
        <w:t xml:space="preserve"> </w:t>
      </w:r>
      <w:proofErr w:type="gramStart"/>
      <w:r w:rsidRPr="00B72469">
        <w:rPr>
          <w:rFonts w:ascii="Times New Roman" w:eastAsia="Arial" w:hAnsi="Times New Roman" w:cs="Times New Roman"/>
          <w:w w:val="89"/>
          <w:sz w:val="20"/>
          <w:szCs w:val="20"/>
        </w:rPr>
        <w:t xml:space="preserve">traditional </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PCs</w:t>
      </w:r>
      <w:proofErr w:type="gramEnd"/>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90"/>
          <w:sz w:val="20"/>
          <w:szCs w:val="20"/>
        </w:rPr>
        <w:t>which</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w w:val="90"/>
          <w:sz w:val="20"/>
          <w:szCs w:val="20"/>
        </w:rPr>
        <w:t>includes viruses</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and</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sz w:val="20"/>
          <w:szCs w:val="20"/>
        </w:rPr>
        <w:t>ma</w:t>
      </w:r>
      <w:r w:rsidRPr="00B72469">
        <w:rPr>
          <w:rFonts w:ascii="Times New Roman" w:eastAsia="Arial" w:hAnsi="Times New Roman" w:cs="Times New Roman"/>
          <w:spacing w:val="-2"/>
          <w:sz w:val="20"/>
          <w:szCs w:val="20"/>
        </w:rPr>
        <w:t>lw</w:t>
      </w:r>
      <w:r w:rsidRPr="00B72469">
        <w:rPr>
          <w:rFonts w:ascii="Times New Roman" w:eastAsia="Arial" w:hAnsi="Times New Roman" w:cs="Times New Roman"/>
          <w:sz w:val="20"/>
          <w:szCs w:val="20"/>
        </w:rPr>
        <w:t>are.</w:t>
      </w:r>
    </w:p>
    <w:p w14:paraId="0AFED1F6" w14:textId="77777777" w:rsidR="00676FEB" w:rsidRPr="00B72469" w:rsidRDefault="00676FEB" w:rsidP="00676FEB">
      <w:pPr>
        <w:spacing w:before="7" w:after="0" w:line="280" w:lineRule="exact"/>
        <w:rPr>
          <w:rFonts w:ascii="Times New Roman" w:hAnsi="Times New Roman" w:cs="Times New Roman"/>
          <w:sz w:val="28"/>
          <w:szCs w:val="28"/>
        </w:rPr>
      </w:pPr>
    </w:p>
    <w:p w14:paraId="0AFED1F7"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w w:val="91"/>
          <w:sz w:val="20"/>
          <w:szCs w:val="20"/>
        </w:rPr>
        <w:t>Cloud</w:t>
      </w:r>
      <w:r w:rsidRPr="00B72469">
        <w:rPr>
          <w:rFonts w:ascii="Times New Roman" w:eastAsia="Arial" w:hAnsi="Times New Roman" w:cs="Times New Roman"/>
          <w:b/>
          <w:bCs/>
          <w:spacing w:val="-1"/>
          <w:w w:val="91"/>
          <w:sz w:val="20"/>
          <w:szCs w:val="20"/>
        </w:rPr>
        <w:t xml:space="preserve"> </w:t>
      </w:r>
      <w:r w:rsidRPr="00B72469">
        <w:rPr>
          <w:rFonts w:ascii="Times New Roman" w:eastAsia="Arial" w:hAnsi="Times New Roman" w:cs="Times New Roman"/>
          <w:b/>
          <w:bCs/>
          <w:sz w:val="20"/>
          <w:szCs w:val="20"/>
        </w:rPr>
        <w:t>or</w:t>
      </w:r>
      <w:r w:rsidRPr="00B72469">
        <w:rPr>
          <w:rFonts w:ascii="Times New Roman" w:eastAsia="Arial" w:hAnsi="Times New Roman" w:cs="Times New Roman"/>
          <w:b/>
          <w:bCs/>
          <w:spacing w:val="-18"/>
          <w:sz w:val="20"/>
          <w:szCs w:val="20"/>
        </w:rPr>
        <w:t xml:space="preserve"> </w:t>
      </w:r>
      <w:r w:rsidRPr="00B72469">
        <w:rPr>
          <w:rFonts w:ascii="Times New Roman" w:eastAsia="Arial" w:hAnsi="Times New Roman" w:cs="Times New Roman"/>
          <w:b/>
          <w:bCs/>
          <w:sz w:val="20"/>
          <w:szCs w:val="20"/>
        </w:rPr>
        <w:t>Grid.</w:t>
      </w:r>
      <w:proofErr w:type="gramEnd"/>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b/>
          <w:bCs/>
          <w:spacing w:val="23"/>
          <w:sz w:val="20"/>
          <w:szCs w:val="20"/>
        </w:rPr>
        <w:t xml:space="preserve"> </w:t>
      </w:r>
      <w:r w:rsidRPr="00B72469">
        <w:rPr>
          <w:rFonts w:ascii="Times New Roman" w:eastAsia="Arial" w:hAnsi="Times New Roman" w:cs="Times New Roman"/>
          <w:w w:val="94"/>
          <w:sz w:val="20"/>
          <w:szCs w:val="20"/>
        </w:rPr>
        <w:t>Information</w:t>
      </w:r>
      <w:r w:rsidRPr="00B72469">
        <w:rPr>
          <w:rFonts w:ascii="Times New Roman" w:eastAsia="Arial" w:hAnsi="Times New Roman" w:cs="Times New Roman"/>
          <w:spacing w:val="7"/>
          <w:w w:val="94"/>
          <w:sz w:val="20"/>
          <w:szCs w:val="20"/>
        </w:rPr>
        <w:t xml:space="preserve"> </w:t>
      </w:r>
      <w:r w:rsidRPr="00B72469">
        <w:rPr>
          <w:rFonts w:ascii="Times New Roman" w:eastAsia="Arial" w:hAnsi="Times New Roman" w:cs="Times New Roman"/>
          <w:w w:val="94"/>
          <w:sz w:val="20"/>
          <w:szCs w:val="20"/>
        </w:rPr>
        <w:t>fl</w:t>
      </w:r>
      <w:r w:rsidRPr="00B72469">
        <w:rPr>
          <w:rFonts w:ascii="Times New Roman" w:eastAsia="Arial" w:hAnsi="Times New Roman" w:cs="Times New Roman"/>
          <w:spacing w:val="-5"/>
          <w:w w:val="94"/>
          <w:sz w:val="20"/>
          <w:szCs w:val="20"/>
        </w:rPr>
        <w:t>o</w:t>
      </w:r>
      <w:r w:rsidRPr="00B72469">
        <w:rPr>
          <w:rFonts w:ascii="Times New Roman" w:eastAsia="Arial" w:hAnsi="Times New Roman" w:cs="Times New Roman"/>
          <w:w w:val="94"/>
          <w:sz w:val="20"/>
          <w:szCs w:val="20"/>
        </w:rPr>
        <w:t>ws</w:t>
      </w:r>
      <w:r w:rsidRPr="00B72469">
        <w:rPr>
          <w:rFonts w:ascii="Times New Roman" w:eastAsia="Arial" w:hAnsi="Times New Roman" w:cs="Times New Roman"/>
          <w:spacing w:val="-2"/>
          <w:w w:val="94"/>
          <w:sz w:val="20"/>
          <w:szCs w:val="20"/>
        </w:rPr>
        <w:t xml:space="preserve"> </w:t>
      </w:r>
      <w:r w:rsidRPr="00B72469">
        <w:rPr>
          <w:rFonts w:ascii="Times New Roman" w:eastAsia="Arial" w:hAnsi="Times New Roman" w:cs="Times New Roman"/>
          <w:sz w:val="20"/>
          <w:szCs w:val="20"/>
        </w:rPr>
        <w:t>within</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5"/>
          <w:sz w:val="20"/>
          <w:szCs w:val="20"/>
        </w:rPr>
        <w:t>can</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7"/>
          <w:sz w:val="20"/>
          <w:szCs w:val="20"/>
        </w:rPr>
        <w:t>intercepted</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sdropped</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malicious</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w w:val="89"/>
          <w:sz w:val="20"/>
          <w:szCs w:val="20"/>
        </w:rPr>
        <w:t>cod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sz w:val="20"/>
          <w:szCs w:val="20"/>
        </w:rPr>
        <w:t xml:space="preserve">is </w:t>
      </w:r>
      <w:r w:rsidRPr="00B72469">
        <w:rPr>
          <w:rFonts w:ascii="Times New Roman" w:eastAsia="Arial" w:hAnsi="Times New Roman" w:cs="Times New Roman"/>
          <w:w w:val="87"/>
          <w:sz w:val="20"/>
          <w:szCs w:val="20"/>
        </w:rPr>
        <w:t>injected</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into</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system</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91"/>
          <w:sz w:val="20"/>
          <w:szCs w:val="20"/>
        </w:rPr>
        <w:t>through</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w w:val="91"/>
          <w:sz w:val="20"/>
          <w:szCs w:val="20"/>
        </w:rPr>
        <w:t>its</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vulnerabilities.</w:t>
      </w:r>
      <w:r w:rsidRPr="00B72469">
        <w:rPr>
          <w:rFonts w:ascii="Times New Roman" w:eastAsia="Arial" w:hAnsi="Times New Roman" w:cs="Times New Roman"/>
          <w:spacing w:val="33"/>
          <w:w w:val="91"/>
          <w:sz w:val="20"/>
          <w:szCs w:val="20"/>
        </w:rPr>
        <w:t xml:space="preserve"> </w:t>
      </w:r>
      <w:r w:rsidRPr="00B72469">
        <w:rPr>
          <w:rFonts w:ascii="Times New Roman" w:eastAsia="Arial" w:hAnsi="Times New Roman" w:cs="Times New Roman"/>
          <w:sz w:val="20"/>
          <w:szCs w:val="20"/>
        </w:rPr>
        <w:t xml:space="preserve">Authen- </w:t>
      </w:r>
      <w:r w:rsidRPr="00B72469">
        <w:rPr>
          <w:rFonts w:ascii="Times New Roman" w:eastAsia="Arial" w:hAnsi="Times New Roman" w:cs="Times New Roman"/>
          <w:w w:val="92"/>
          <w:sz w:val="20"/>
          <w:szCs w:val="20"/>
        </w:rPr>
        <w:t>tication</w:t>
      </w:r>
      <w:r w:rsidRPr="00B72469">
        <w:rPr>
          <w:rFonts w:ascii="Times New Roman" w:eastAsia="Arial" w:hAnsi="Times New Roman" w:cs="Times New Roman"/>
          <w:spacing w:val="22"/>
          <w:w w:val="92"/>
          <w:sz w:val="20"/>
          <w:szCs w:val="20"/>
        </w:rPr>
        <w:t xml:space="preserve"> </w:t>
      </w:r>
      <w:r w:rsidRPr="00B72469">
        <w:rPr>
          <w:rFonts w:ascii="Times New Roman" w:eastAsia="Arial" w:hAnsi="Times New Roman" w:cs="Times New Roman"/>
          <w:w w:val="92"/>
          <w:sz w:val="20"/>
          <w:szCs w:val="20"/>
        </w:rPr>
        <w:t>and</w:t>
      </w:r>
      <w:r w:rsidRPr="00B72469">
        <w:rPr>
          <w:rFonts w:ascii="Times New Roman" w:eastAsia="Arial" w:hAnsi="Times New Roman" w:cs="Times New Roman"/>
          <w:spacing w:val="-11"/>
          <w:w w:val="92"/>
          <w:sz w:val="20"/>
          <w:szCs w:val="20"/>
        </w:rPr>
        <w:t xml:space="preserve"> </w:t>
      </w:r>
      <w:r w:rsidRPr="00B72469">
        <w:rPr>
          <w:rFonts w:ascii="Times New Roman" w:eastAsia="Arial" w:hAnsi="Times New Roman" w:cs="Times New Roman"/>
          <w:w w:val="92"/>
          <w:sz w:val="20"/>
          <w:szCs w:val="20"/>
        </w:rPr>
        <w:t>information-</w:t>
      </w:r>
      <w:proofErr w:type="gramStart"/>
      <w:r w:rsidRPr="00B72469">
        <w:rPr>
          <w:rFonts w:ascii="Times New Roman" w:eastAsia="Arial" w:hAnsi="Times New Roman" w:cs="Times New Roman"/>
          <w:w w:val="92"/>
          <w:sz w:val="20"/>
          <w:szCs w:val="20"/>
        </w:rPr>
        <w:t>fl</w:t>
      </w:r>
      <w:r w:rsidRPr="00B72469">
        <w:rPr>
          <w:rFonts w:ascii="Times New Roman" w:eastAsia="Arial" w:hAnsi="Times New Roman" w:cs="Times New Roman"/>
          <w:spacing w:val="-5"/>
          <w:w w:val="92"/>
          <w:sz w:val="20"/>
          <w:szCs w:val="20"/>
        </w:rPr>
        <w:t>o</w:t>
      </w:r>
      <w:r w:rsidRPr="00B72469">
        <w:rPr>
          <w:rFonts w:ascii="Times New Roman" w:eastAsia="Arial" w:hAnsi="Times New Roman" w:cs="Times New Roman"/>
          <w:w w:val="92"/>
          <w:sz w:val="20"/>
          <w:szCs w:val="20"/>
        </w:rPr>
        <w:t xml:space="preserve">w </w:t>
      </w:r>
      <w:r w:rsidRPr="00B72469">
        <w:rPr>
          <w:rFonts w:ascii="Times New Roman" w:eastAsia="Arial" w:hAnsi="Times New Roman" w:cs="Times New Roman"/>
          <w:spacing w:val="19"/>
          <w:w w:val="92"/>
          <w:sz w:val="20"/>
          <w:szCs w:val="20"/>
        </w:rPr>
        <w:t xml:space="preserve"> </w:t>
      </w:r>
      <w:r w:rsidRPr="00B72469">
        <w:rPr>
          <w:rFonts w:ascii="Times New Roman" w:eastAsia="Arial" w:hAnsi="Times New Roman" w:cs="Times New Roman"/>
          <w:w w:val="92"/>
          <w:sz w:val="20"/>
          <w:szCs w:val="20"/>
        </w:rPr>
        <w:t>control</w:t>
      </w:r>
      <w:proofErr w:type="gramEnd"/>
      <w:r w:rsidRPr="00B72469">
        <w:rPr>
          <w:rFonts w:ascii="Times New Roman" w:eastAsia="Arial" w:hAnsi="Times New Roman" w:cs="Times New Roman"/>
          <w:spacing w:val="21"/>
          <w:w w:val="92"/>
          <w:sz w:val="20"/>
          <w:szCs w:val="20"/>
        </w:rPr>
        <w:t xml:space="preserve"> </w:t>
      </w:r>
      <w:r w:rsidRPr="00B72469">
        <w:rPr>
          <w:rFonts w:ascii="Times New Roman" w:eastAsia="Arial" w:hAnsi="Times New Roman" w:cs="Times New Roman"/>
          <w:w w:val="84"/>
          <w:sz w:val="20"/>
          <w:szCs w:val="20"/>
        </w:rPr>
        <w:t>need</w:t>
      </w:r>
      <w:r w:rsidRPr="00B72469">
        <w:rPr>
          <w:rFonts w:ascii="Times New Roman" w:eastAsia="Arial" w:hAnsi="Times New Roman" w:cs="Times New Roman"/>
          <w:spacing w:val="14"/>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14"/>
          <w:w w:val="84"/>
          <w:sz w:val="20"/>
          <w:szCs w:val="20"/>
        </w:rPr>
        <w:t xml:space="preserve"> </w:t>
      </w:r>
      <w:r w:rsidRPr="00B72469">
        <w:rPr>
          <w:rFonts w:ascii="Times New Roman" w:eastAsia="Arial" w:hAnsi="Times New Roman" w:cs="Times New Roman"/>
          <w:spacing w:val="-4"/>
          <w:sz w:val="20"/>
          <w:szCs w:val="20"/>
        </w:rPr>
        <w:t>b</w:t>
      </w:r>
      <w:r w:rsidRPr="00B72469">
        <w:rPr>
          <w:rFonts w:ascii="Times New Roman" w:eastAsia="Arial" w:hAnsi="Times New Roman" w:cs="Times New Roman"/>
          <w:sz w:val="20"/>
          <w:szCs w:val="20"/>
        </w:rPr>
        <w:t xml:space="preserve">uilt into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bro</w:t>
      </w:r>
      <w:r w:rsidRPr="00B72469">
        <w:rPr>
          <w:rFonts w:ascii="Times New Roman" w:eastAsia="Arial" w:hAnsi="Times New Roman" w:cs="Times New Roman"/>
          <w:spacing w:val="-2"/>
          <w:w w:val="88"/>
          <w:sz w:val="20"/>
          <w:szCs w:val="20"/>
        </w:rPr>
        <w:t>k</w:t>
      </w:r>
      <w:r w:rsidRPr="00B72469">
        <w:rPr>
          <w:rFonts w:ascii="Times New Roman" w:eastAsia="Arial" w:hAnsi="Times New Roman" w:cs="Times New Roman"/>
          <w:w w:val="88"/>
          <w:sz w:val="20"/>
          <w:szCs w:val="20"/>
        </w:rPr>
        <w:t>ering</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w w:val="88"/>
          <w:sz w:val="20"/>
          <w:szCs w:val="20"/>
        </w:rPr>
        <w:t>system</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5"/>
          <w:sz w:val="20"/>
          <w:szCs w:val="20"/>
        </w:rPr>
        <w:t>defend</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
          <w:w w:val="85"/>
          <w:sz w:val="20"/>
          <w:szCs w:val="20"/>
        </w:rPr>
        <w:t>g</w:t>
      </w:r>
      <w:r w:rsidRPr="00B72469">
        <w:rPr>
          <w:rFonts w:ascii="Times New Roman" w:eastAsia="Arial" w:hAnsi="Times New Roman" w:cs="Times New Roman"/>
          <w:w w:val="85"/>
          <w:sz w:val="20"/>
          <w:szCs w:val="20"/>
        </w:rPr>
        <w:t>ainst</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such</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threat.</w:t>
      </w:r>
    </w:p>
    <w:p w14:paraId="0AFED1F8" w14:textId="77777777" w:rsidR="00676FEB" w:rsidRPr="00B72469" w:rsidRDefault="00676FEB" w:rsidP="00676FEB">
      <w:pPr>
        <w:spacing w:before="7" w:after="0" w:line="280" w:lineRule="exact"/>
        <w:rPr>
          <w:rFonts w:ascii="Times New Roman" w:hAnsi="Times New Roman" w:cs="Times New Roman"/>
          <w:sz w:val="28"/>
          <w:szCs w:val="28"/>
        </w:rPr>
      </w:pPr>
    </w:p>
    <w:p w14:paraId="0AFED1F9"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sz w:val="20"/>
          <w:szCs w:val="20"/>
        </w:rPr>
        <w:t>Client.</w:t>
      </w:r>
      <w:proofErr w:type="gramEnd"/>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b/>
          <w:bCs/>
          <w:spacing w:val="4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ad</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rsary</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can</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also</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manage</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to</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pacing w:val="-4"/>
          <w:w w:val="85"/>
          <w:sz w:val="20"/>
          <w:szCs w:val="20"/>
        </w:rPr>
        <w:t>ev</w:t>
      </w:r>
      <w:r w:rsidRPr="00B72469">
        <w:rPr>
          <w:rFonts w:ascii="Times New Roman" w:eastAsia="Arial" w:hAnsi="Times New Roman" w:cs="Times New Roman"/>
          <w:w w:val="85"/>
          <w:sz w:val="20"/>
          <w:szCs w:val="20"/>
        </w:rPr>
        <w:t>ad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 xml:space="preserve">secu- </w:t>
      </w:r>
      <w:r w:rsidRPr="00B72469">
        <w:rPr>
          <w:rFonts w:ascii="Times New Roman" w:eastAsia="Arial" w:hAnsi="Times New Roman" w:cs="Times New Roman"/>
          <w:sz w:val="20"/>
          <w:szCs w:val="20"/>
        </w:rPr>
        <w:t>rity</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0"/>
          <w:sz w:val="20"/>
          <w:szCs w:val="20"/>
        </w:rPr>
        <w:t>and</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pr</w:t>
      </w:r>
      <w:r w:rsidRPr="00B72469">
        <w:rPr>
          <w:rFonts w:ascii="Times New Roman" w:eastAsia="Arial" w:hAnsi="Times New Roman" w:cs="Times New Roman"/>
          <w:spacing w:val="-4"/>
          <w:w w:val="90"/>
          <w:sz w:val="20"/>
          <w:szCs w:val="20"/>
        </w:rPr>
        <w:t>iv</w:t>
      </w:r>
      <w:r w:rsidRPr="00B72469">
        <w:rPr>
          <w:rFonts w:ascii="Times New Roman" w:eastAsia="Arial" w:hAnsi="Times New Roman" w:cs="Times New Roman"/>
          <w:w w:val="90"/>
          <w:sz w:val="20"/>
          <w:szCs w:val="20"/>
        </w:rPr>
        <w:t>a</w:t>
      </w:r>
      <w:r w:rsidRPr="00B72469">
        <w:rPr>
          <w:rFonts w:ascii="Times New Roman" w:eastAsia="Arial" w:hAnsi="Times New Roman" w:cs="Times New Roman"/>
          <w:spacing w:val="-3"/>
          <w:w w:val="90"/>
          <w:sz w:val="20"/>
          <w:szCs w:val="20"/>
        </w:rPr>
        <w:t>c</w:t>
      </w:r>
      <w:r w:rsidRPr="00B72469">
        <w:rPr>
          <w:rFonts w:ascii="Times New Roman" w:eastAsia="Arial" w:hAnsi="Times New Roman" w:cs="Times New Roman"/>
          <w:w w:val="90"/>
          <w:sz w:val="20"/>
          <w:szCs w:val="20"/>
        </w:rPr>
        <w:t>y</w:t>
      </w:r>
      <w:r w:rsidRPr="00B72469">
        <w:rPr>
          <w:rFonts w:ascii="Times New Roman" w:eastAsia="Arial" w:hAnsi="Times New Roman" w:cs="Times New Roman"/>
          <w:spacing w:val="37"/>
          <w:w w:val="90"/>
          <w:sz w:val="20"/>
          <w:szCs w:val="20"/>
        </w:rPr>
        <w:t xml:space="preserve"> </w:t>
      </w:r>
      <w:r w:rsidRPr="00B72469">
        <w:rPr>
          <w:rFonts w:ascii="Times New Roman" w:eastAsia="Arial" w:hAnsi="Times New Roman" w:cs="Times New Roman"/>
          <w:w w:val="90"/>
          <w:sz w:val="20"/>
          <w:szCs w:val="20"/>
        </w:rPr>
        <w:t>protection</w:t>
      </w:r>
      <w:r w:rsidRPr="00B72469">
        <w:rPr>
          <w:rFonts w:ascii="Times New Roman" w:eastAsia="Arial" w:hAnsi="Times New Roman" w:cs="Times New Roman"/>
          <w:spacing w:val="33"/>
          <w:w w:val="90"/>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system</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through</w:t>
      </w:r>
      <w:r w:rsidRPr="00B72469">
        <w:rPr>
          <w:rFonts w:ascii="Times New Roman" w:eastAsia="Arial" w:hAnsi="Times New Roman" w:cs="Times New Roman"/>
          <w:spacing w:val="37"/>
          <w:w w:val="88"/>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9"/>
          <w:sz w:val="20"/>
          <w:szCs w:val="20"/>
        </w:rPr>
        <w:t xml:space="preserve">xploit- </w:t>
      </w:r>
      <w:r w:rsidRPr="00B72469">
        <w:rPr>
          <w:rFonts w:ascii="Times New Roman" w:eastAsia="Arial" w:hAnsi="Times New Roman" w:cs="Times New Roman"/>
          <w:sz w:val="20"/>
          <w:szCs w:val="20"/>
        </w:rPr>
        <w:t>ing</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4"/>
          <w:sz w:val="20"/>
          <w:szCs w:val="20"/>
        </w:rPr>
        <w:t>weaknesses</w:t>
      </w:r>
      <w:r w:rsidRPr="00B72469">
        <w:rPr>
          <w:rFonts w:ascii="Times New Roman" w:eastAsia="Arial" w:hAnsi="Times New Roman" w:cs="Times New Roman"/>
          <w:spacing w:val="24"/>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clients’</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90"/>
          <w:sz w:val="20"/>
          <w:szCs w:val="20"/>
        </w:rPr>
        <w:t>br</w:t>
      </w:r>
      <w:r w:rsidRPr="00B72469">
        <w:rPr>
          <w:rFonts w:ascii="Times New Roman" w:eastAsia="Arial" w:hAnsi="Times New Roman" w:cs="Times New Roman"/>
          <w:spacing w:val="-4"/>
          <w:w w:val="90"/>
          <w:sz w:val="20"/>
          <w:szCs w:val="20"/>
        </w:rPr>
        <w:t>o</w:t>
      </w:r>
      <w:r w:rsidRPr="00B72469">
        <w:rPr>
          <w:rFonts w:ascii="Times New Roman" w:eastAsia="Arial" w:hAnsi="Times New Roman" w:cs="Times New Roman"/>
          <w:w w:val="90"/>
          <w:sz w:val="20"/>
          <w:szCs w:val="20"/>
        </w:rPr>
        <w:t xml:space="preserve">wsers. </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17"/>
          <w:w w:val="90"/>
          <w:sz w:val="20"/>
          <w:szCs w:val="20"/>
        </w:rPr>
        <w:t xml:space="preserve"> </w:t>
      </w:r>
      <w:r w:rsidRPr="00B72469">
        <w:rPr>
          <w:rFonts w:ascii="Times New Roman" w:eastAsia="Arial" w:hAnsi="Times New Roman" w:cs="Times New Roman"/>
          <w:w w:val="90"/>
          <w:sz w:val="20"/>
          <w:szCs w:val="20"/>
        </w:rPr>
        <w:t xml:space="preserve">current </w:t>
      </w:r>
      <w:r w:rsidRPr="00B72469">
        <w:rPr>
          <w:rFonts w:ascii="Times New Roman" w:eastAsia="Arial" w:hAnsi="Times New Roman" w:cs="Times New Roman"/>
          <w:w w:val="88"/>
          <w:sz w:val="20"/>
          <w:szCs w:val="20"/>
        </w:rPr>
        <w:t>design</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w w:val="87"/>
          <w:sz w:val="20"/>
          <w:szCs w:val="20"/>
        </w:rPr>
        <w:t>br</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sers</w:t>
      </w:r>
      <w:r w:rsidRPr="00B72469">
        <w:rPr>
          <w:rFonts w:ascii="Times New Roman" w:eastAsia="Arial" w:hAnsi="Times New Roman" w:cs="Times New Roman"/>
          <w:spacing w:val="47"/>
          <w:w w:val="8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well</w:t>
      </w:r>
      <w:r w:rsidRPr="00B72469">
        <w:rPr>
          <w:rFonts w:ascii="Times New Roman" w:eastAsia="Arial" w:hAnsi="Times New Roman" w:cs="Times New Roman"/>
          <w:spacing w:val="30"/>
          <w:sz w:val="20"/>
          <w:szCs w:val="20"/>
        </w:rPr>
        <w:t xml:space="preserve"> </w:t>
      </w:r>
      <w:r w:rsidRPr="00B72469">
        <w:rPr>
          <w:rFonts w:ascii="Times New Roman" w:eastAsia="Arial" w:hAnsi="Times New Roman" w:cs="Times New Roman"/>
          <w:sz w:val="20"/>
          <w:szCs w:val="20"/>
        </w:rPr>
        <w:t>kn</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insu</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icien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 xml:space="preserve">for </w:t>
      </w:r>
      <w:r w:rsidRPr="00B72469">
        <w:rPr>
          <w:rFonts w:ascii="Times New Roman" w:eastAsia="Arial" w:hAnsi="Times New Roman" w:cs="Times New Roman"/>
          <w:w w:val="92"/>
          <w:sz w:val="20"/>
          <w:szCs w:val="20"/>
        </w:rPr>
        <w:t>fending</w:t>
      </w:r>
      <w:r w:rsidRPr="00B72469">
        <w:rPr>
          <w:rFonts w:ascii="Times New Roman" w:eastAsia="Arial" w:hAnsi="Times New Roman" w:cs="Times New Roman"/>
          <w:spacing w:val="14"/>
          <w:w w:val="92"/>
          <w:sz w:val="20"/>
          <w:szCs w:val="20"/>
        </w:rPr>
        <w:t xml:space="preserve"> </w:t>
      </w:r>
      <w:r w:rsidRPr="00B72469">
        <w:rPr>
          <w:rFonts w:ascii="Times New Roman" w:eastAsia="Arial" w:hAnsi="Times New Roman" w:cs="Times New Roman"/>
          <w:sz w:val="20"/>
          <w:szCs w:val="20"/>
        </w:rPr>
        <w:t>o</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attacks</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as</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cross-site</w:t>
      </w:r>
      <w:r w:rsidRPr="00B72469">
        <w:rPr>
          <w:rFonts w:ascii="Times New Roman" w:eastAsia="Arial" w:hAnsi="Times New Roman" w:cs="Times New Roman"/>
          <w:spacing w:val="17"/>
          <w:w w:val="87"/>
          <w:sz w:val="20"/>
          <w:szCs w:val="20"/>
        </w:rPr>
        <w:t xml:space="preserve"> </w:t>
      </w:r>
      <w:proofErr w:type="gramStart"/>
      <w:r w:rsidRPr="00B72469">
        <w:rPr>
          <w:rFonts w:ascii="Times New Roman" w:eastAsia="Arial" w:hAnsi="Times New Roman" w:cs="Times New Roman"/>
          <w:w w:val="87"/>
          <w:sz w:val="20"/>
          <w:szCs w:val="20"/>
        </w:rPr>
        <w:t xml:space="preserve">scripting </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w:t>
      </w:r>
      <w:proofErr w:type="gramEnd"/>
      <w:r w:rsidRPr="00B72469">
        <w:rPr>
          <w:rFonts w:ascii="Times New Roman" w:eastAsia="Arial" w:hAnsi="Times New Roman" w:cs="Times New Roman"/>
          <w:w w:val="87"/>
          <w:sz w:val="20"/>
          <w:szCs w:val="20"/>
        </w:rPr>
        <w:t xml:space="preserve">XSS) </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and</w:t>
      </w:r>
    </w:p>
    <w:p w14:paraId="0AFED1FA" w14:textId="77777777" w:rsidR="00676FEB" w:rsidRPr="00B72469" w:rsidRDefault="00676FEB" w:rsidP="00676FEB">
      <w:pPr>
        <w:spacing w:after="0"/>
        <w:jc w:val="both"/>
        <w:rPr>
          <w:rFonts w:ascii="Times New Roman" w:hAnsi="Times New Roman" w:cs="Times New Roman"/>
        </w:rPr>
        <w:sectPr w:rsidR="00676FEB" w:rsidRPr="00B72469">
          <w:pgSz w:w="12240" w:h="15840"/>
          <w:pgMar w:top="1000" w:right="1060" w:bottom="280" w:left="1060" w:header="720" w:footer="720" w:gutter="0"/>
          <w:cols w:num="2" w:space="720" w:equalWidth="0">
            <w:col w:w="4791" w:space="539"/>
            <w:col w:w="4790"/>
          </w:cols>
        </w:sectPr>
      </w:pPr>
    </w:p>
    <w:p w14:paraId="0AFED1FB" w14:textId="77777777" w:rsidR="00676FEB" w:rsidRPr="00B72469" w:rsidRDefault="00676FEB" w:rsidP="00676FEB">
      <w:pPr>
        <w:spacing w:before="71"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7"/>
          <w:sz w:val="20"/>
          <w:szCs w:val="20"/>
        </w:rPr>
        <w:lastRenderedPageBreak/>
        <w:t>cross-site</w:t>
      </w:r>
      <w:proofErr w:type="gramEnd"/>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request</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fo</w:t>
      </w:r>
      <w:r w:rsidRPr="00B72469">
        <w:rPr>
          <w:rFonts w:ascii="Times New Roman" w:eastAsia="Arial" w:hAnsi="Times New Roman" w:cs="Times New Roman"/>
          <w:spacing w:val="-3"/>
          <w:w w:val="87"/>
          <w:sz w:val="20"/>
          <w:szCs w:val="20"/>
        </w:rPr>
        <w:t>r</w:t>
      </w:r>
      <w:r w:rsidRPr="00B72469">
        <w:rPr>
          <w:rFonts w:ascii="Times New Roman" w:eastAsia="Arial" w:hAnsi="Times New Roman" w:cs="Times New Roman"/>
          <w:w w:val="87"/>
          <w:sz w:val="20"/>
          <w:szCs w:val="20"/>
        </w:rPr>
        <w:t>gery</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w w:val="87"/>
          <w:sz w:val="20"/>
          <w:szCs w:val="20"/>
        </w:rPr>
        <w:t>(XSRF).</w:t>
      </w:r>
      <w:r w:rsidRPr="00B72469">
        <w:rPr>
          <w:rFonts w:ascii="Times New Roman" w:eastAsia="Arial" w:hAnsi="Times New Roman" w:cs="Times New Roman"/>
          <w:spacing w:val="45"/>
          <w:w w:val="87"/>
          <w:sz w:val="20"/>
          <w:szCs w:val="20"/>
        </w:rPr>
        <w:t xml:space="preserve"> </w:t>
      </w:r>
      <w:r w:rsidRPr="00B72469">
        <w:rPr>
          <w:rFonts w:ascii="Times New Roman" w:eastAsia="Arial" w:hAnsi="Times New Roman" w:cs="Times New Roman"/>
          <w:w w:val="84"/>
          <w:sz w:val="20"/>
          <w:szCs w:val="20"/>
        </w:rPr>
        <w:t>Such</w:t>
      </w:r>
      <w:r w:rsidRPr="00B72469">
        <w:rPr>
          <w:rFonts w:ascii="Times New Roman" w:eastAsia="Arial" w:hAnsi="Times New Roman" w:cs="Times New Roman"/>
          <w:spacing w:val="10"/>
          <w:w w:val="84"/>
          <w:sz w:val="20"/>
          <w:szCs w:val="20"/>
        </w:rPr>
        <w:t xml:space="preserve"> </w:t>
      </w:r>
      <w:r w:rsidRPr="00B72469">
        <w:rPr>
          <w:rFonts w:ascii="Times New Roman" w:eastAsia="Arial" w:hAnsi="Times New Roman" w:cs="Times New Roman"/>
          <w:w w:val="84"/>
          <w:sz w:val="20"/>
          <w:szCs w:val="20"/>
        </w:rPr>
        <w:t>weaknesses</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w w:val="84"/>
          <w:sz w:val="20"/>
          <w:szCs w:val="20"/>
        </w:rPr>
        <w:t>can</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4"/>
          <w:sz w:val="20"/>
          <w:szCs w:val="20"/>
        </w:rPr>
        <w:t>used</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7"/>
          <w:sz w:val="20"/>
          <w:szCs w:val="20"/>
        </w:rPr>
        <w:t>the ad</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rsary</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7"/>
          <w:sz w:val="20"/>
          <w:szCs w:val="20"/>
        </w:rPr>
        <w:t>acquir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an</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en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user</w:t>
      </w:r>
      <w:r w:rsidRPr="00B72469">
        <w:rPr>
          <w:rFonts w:ascii="Times New Roman" w:eastAsia="Arial" w:hAnsi="Times New Roman" w:cs="Times New Roman"/>
          <w:spacing w:val="-10"/>
          <w:w w:val="87"/>
          <w:sz w:val="20"/>
          <w:szCs w:val="20"/>
        </w:rPr>
        <w:t>’</w:t>
      </w:r>
      <w:r w:rsidRPr="00B72469">
        <w:rPr>
          <w:rFonts w:ascii="Times New Roman" w:eastAsia="Arial" w:hAnsi="Times New Roman" w:cs="Times New Roman"/>
          <w:w w:val="87"/>
          <w:sz w:val="20"/>
          <w:szCs w:val="20"/>
        </w:rPr>
        <w:t>s</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pr</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w w:val="87"/>
          <w:sz w:val="20"/>
          <w:szCs w:val="20"/>
        </w:rPr>
        <w:t>vil</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ges</w:t>
      </w:r>
      <w:r w:rsidRPr="00B72469">
        <w:rPr>
          <w:rFonts w:ascii="Times New Roman" w:eastAsia="Arial" w:hAnsi="Times New Roman" w:cs="Times New Roman"/>
          <w:spacing w:val="46"/>
          <w:w w:val="87"/>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9"/>
          <w:sz w:val="20"/>
          <w:szCs w:val="20"/>
        </w:rPr>
        <w:t>wreak</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h</w:t>
      </w:r>
      <w:r w:rsidRPr="00B72469">
        <w:rPr>
          <w:rFonts w:ascii="Times New Roman" w:eastAsia="Arial" w:hAnsi="Times New Roman" w:cs="Times New Roman"/>
          <w:spacing w:val="-4"/>
          <w:w w:val="89"/>
          <w:sz w:val="20"/>
          <w:szCs w:val="20"/>
        </w:rPr>
        <w:t>av</w:t>
      </w:r>
      <w:r w:rsidRPr="00B72469">
        <w:rPr>
          <w:rFonts w:ascii="Times New Roman" w:eastAsia="Arial" w:hAnsi="Times New Roman" w:cs="Times New Roman"/>
          <w:w w:val="89"/>
          <w:sz w:val="20"/>
          <w:szCs w:val="20"/>
        </w:rPr>
        <w:t>oc</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Defens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1"/>
          <w:w w:val="87"/>
          <w:sz w:val="20"/>
          <w:szCs w:val="20"/>
        </w:rPr>
        <w:t>g</w:t>
      </w:r>
      <w:r w:rsidRPr="00B72469">
        <w:rPr>
          <w:rFonts w:ascii="Times New Roman" w:eastAsia="Arial" w:hAnsi="Times New Roman" w:cs="Times New Roman"/>
          <w:w w:val="87"/>
          <w:sz w:val="20"/>
          <w:szCs w:val="20"/>
        </w:rPr>
        <w:t>ainst</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threat</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sz w:val="20"/>
          <w:szCs w:val="20"/>
        </w:rPr>
        <w:t xml:space="preserve">relies </w:t>
      </w:r>
      <w:r w:rsidRPr="00B72469">
        <w:rPr>
          <w:rFonts w:ascii="Times New Roman" w:eastAsia="Arial" w:hAnsi="Times New Roman" w:cs="Times New Roman"/>
          <w:w w:val="88"/>
          <w:sz w:val="20"/>
          <w:szCs w:val="20"/>
        </w:rPr>
        <w:t>on</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design</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enforcement</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n</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w w:val="86"/>
          <w:sz w:val="20"/>
          <w:szCs w:val="20"/>
        </w:rPr>
        <w:t>w</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security</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sz w:val="20"/>
          <w:szCs w:val="20"/>
        </w:rPr>
        <w:t>poli</w:t>
      </w:r>
      <w:r w:rsidRPr="00B72469">
        <w:rPr>
          <w:rFonts w:ascii="Times New Roman" w:eastAsia="Arial" w:hAnsi="Times New Roman" w:cs="Times New Roman"/>
          <w:spacing w:val="-3"/>
          <w:sz w:val="20"/>
          <w:szCs w:val="20"/>
        </w:rPr>
        <w:t>c</w:t>
      </w:r>
      <w:r w:rsidRPr="00B72469">
        <w:rPr>
          <w:rFonts w:ascii="Times New Roman" w:eastAsia="Arial" w:hAnsi="Times New Roman" w:cs="Times New Roman"/>
          <w:sz w:val="20"/>
          <w:szCs w:val="20"/>
        </w:rPr>
        <w:t>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 xml:space="preserve">model </w:t>
      </w:r>
      <w:r w:rsidRPr="00B72469">
        <w:rPr>
          <w:rFonts w:ascii="Times New Roman" w:eastAsia="Arial" w:hAnsi="Times New Roman" w:cs="Times New Roman"/>
          <w:w w:val="90"/>
          <w:sz w:val="20"/>
          <w:szCs w:val="20"/>
        </w:rPr>
        <w:t>that</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impr</w:t>
      </w:r>
      <w:r w:rsidRPr="00B72469">
        <w:rPr>
          <w:rFonts w:ascii="Times New Roman" w:eastAsia="Arial" w:hAnsi="Times New Roman" w:cs="Times New Roman"/>
          <w:spacing w:val="-3"/>
          <w:w w:val="90"/>
          <w:sz w:val="20"/>
          <w:szCs w:val="20"/>
        </w:rPr>
        <w:t>ov</w:t>
      </w:r>
      <w:r w:rsidRPr="00B72469">
        <w:rPr>
          <w:rFonts w:ascii="Times New Roman" w:eastAsia="Arial" w:hAnsi="Times New Roman" w:cs="Times New Roman"/>
          <w:w w:val="90"/>
          <w:sz w:val="20"/>
          <w:szCs w:val="20"/>
        </w:rPr>
        <w:t>es</w:t>
      </w:r>
      <w:r w:rsidRPr="00B72469">
        <w:rPr>
          <w:rFonts w:ascii="Times New Roman" w:eastAsia="Arial" w:hAnsi="Times New Roman" w:cs="Times New Roman"/>
          <w:spacing w:val="21"/>
          <w:w w:val="90"/>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limitations</w:t>
      </w:r>
      <w:r w:rsidRPr="00B72469">
        <w:rPr>
          <w:rFonts w:ascii="Times New Roman" w:eastAsia="Arial" w:hAnsi="Times New Roman" w:cs="Times New Roman"/>
          <w:spacing w:val="48"/>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sam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sz w:val="20"/>
          <w:szCs w:val="20"/>
        </w:rPr>
        <w:t>orig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poli</w:t>
      </w:r>
      <w:r w:rsidRPr="00B72469">
        <w:rPr>
          <w:rFonts w:ascii="Times New Roman" w:eastAsia="Arial" w:hAnsi="Times New Roman" w:cs="Times New Roman"/>
          <w:spacing w:val="-3"/>
          <w:sz w:val="20"/>
          <w:szCs w:val="20"/>
        </w:rPr>
        <w:t>c</w:t>
      </w:r>
      <w:r w:rsidRPr="00B72469">
        <w:rPr>
          <w:rFonts w:ascii="Times New Roman" w:eastAsia="Arial" w:hAnsi="Times New Roman" w:cs="Times New Roman"/>
          <w:sz w:val="20"/>
          <w:szCs w:val="20"/>
        </w:rPr>
        <w:t xml:space="preserve">y </w:t>
      </w:r>
      <w:r w:rsidRPr="00B72469">
        <w:rPr>
          <w:rFonts w:ascii="Times New Roman" w:eastAsia="Arial" w:hAnsi="Times New Roman" w:cs="Times New Roman"/>
          <w:w w:val="87"/>
          <w:sz w:val="20"/>
          <w:szCs w:val="20"/>
        </w:rPr>
        <w:t>adopted</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all</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mainstream</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br</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sers.</w:t>
      </w:r>
    </w:p>
    <w:p w14:paraId="0AFED1FC" w14:textId="77777777" w:rsidR="00676FEB" w:rsidRPr="00B72469" w:rsidRDefault="00676FEB" w:rsidP="00676FEB">
      <w:pPr>
        <w:spacing w:before="5" w:after="0" w:line="100" w:lineRule="exact"/>
        <w:rPr>
          <w:rFonts w:ascii="Times New Roman" w:hAnsi="Times New Roman" w:cs="Times New Roman"/>
          <w:sz w:val="10"/>
          <w:szCs w:val="10"/>
        </w:rPr>
      </w:pPr>
    </w:p>
    <w:p w14:paraId="0AFED1FD" w14:textId="77777777" w:rsidR="00676FEB" w:rsidRPr="00B72469" w:rsidRDefault="00676FEB" w:rsidP="00676FEB">
      <w:pPr>
        <w:spacing w:after="0" w:line="200" w:lineRule="exact"/>
        <w:rPr>
          <w:rFonts w:ascii="Times New Roman" w:hAnsi="Times New Roman" w:cs="Times New Roman"/>
          <w:sz w:val="20"/>
          <w:szCs w:val="20"/>
        </w:rPr>
      </w:pPr>
    </w:p>
    <w:p w14:paraId="0AFED1FE"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w w:val="90"/>
          <w:sz w:val="20"/>
          <w:szCs w:val="20"/>
        </w:rPr>
        <w:t>Communication</w:t>
      </w:r>
      <w:r w:rsidRPr="00B72469">
        <w:rPr>
          <w:rFonts w:ascii="Times New Roman" w:eastAsia="Arial" w:hAnsi="Times New Roman" w:cs="Times New Roman"/>
          <w:b/>
          <w:bCs/>
          <w:spacing w:val="47"/>
          <w:w w:val="90"/>
          <w:sz w:val="20"/>
          <w:szCs w:val="20"/>
        </w:rPr>
        <w:t xml:space="preserve"> </w:t>
      </w:r>
      <w:r w:rsidRPr="00B72469">
        <w:rPr>
          <w:rFonts w:ascii="Times New Roman" w:eastAsia="Arial" w:hAnsi="Times New Roman" w:cs="Times New Roman"/>
          <w:b/>
          <w:bCs/>
          <w:sz w:val="20"/>
          <w:szCs w:val="20"/>
        </w:rPr>
        <w:t>Channels.</w:t>
      </w:r>
      <w:proofErr w:type="gramEnd"/>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1"/>
          <w:sz w:val="20"/>
          <w:szCs w:val="20"/>
        </w:rPr>
        <w:t>communications</w:t>
      </w:r>
      <w:r w:rsidRPr="00B72469">
        <w:rPr>
          <w:rFonts w:ascii="Times New Roman" w:eastAsia="Arial" w:hAnsi="Times New Roman" w:cs="Times New Roman"/>
          <w:spacing w:val="46"/>
          <w:w w:val="91"/>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7"/>
          <w:sz w:val="20"/>
          <w:szCs w:val="20"/>
        </w:rPr>
        <w:t>tween</w:t>
      </w:r>
      <w:r w:rsidRPr="00B72469">
        <w:rPr>
          <w:rFonts w:ascii="Times New Roman" w:eastAsia="Arial" w:hAnsi="Times New Roman" w:cs="Times New Roman"/>
          <w:spacing w:val="30"/>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sensors</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bro</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 xml:space="preserve">ering </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ne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 xml:space="preserve">ork, </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sz w:val="20"/>
          <w:szCs w:val="20"/>
        </w:rPr>
        <w:t>bro</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ing</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net</w:t>
      </w:r>
      <w:r w:rsidRPr="00B72469">
        <w:rPr>
          <w:rFonts w:ascii="Times New Roman" w:eastAsia="Arial" w:hAnsi="Times New Roman" w:cs="Times New Roman"/>
          <w:spacing w:val="-2"/>
          <w:w w:val="89"/>
          <w:sz w:val="20"/>
          <w:szCs w:val="20"/>
        </w:rPr>
        <w:t>w</w:t>
      </w:r>
      <w:r w:rsidRPr="00B72469">
        <w:rPr>
          <w:rFonts w:ascii="Times New Roman" w:eastAsia="Arial" w:hAnsi="Times New Roman" w:cs="Times New Roman"/>
          <w:w w:val="89"/>
          <w:sz w:val="20"/>
          <w:szCs w:val="20"/>
        </w:rPr>
        <w:t>ork</w:t>
      </w:r>
      <w:r w:rsidRPr="00B72469">
        <w:rPr>
          <w:rFonts w:ascii="Times New Roman" w:eastAsia="Arial" w:hAnsi="Times New Roman" w:cs="Times New Roman"/>
          <w:spacing w:val="48"/>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cloud</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cloud</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 xml:space="preserve">grid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client,</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subject</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both</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pass</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e.g.,</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 xml:space="preserve">esdrop- </w:t>
      </w:r>
      <w:r w:rsidRPr="00B72469">
        <w:rPr>
          <w:rFonts w:ascii="Times New Roman" w:eastAsia="Arial" w:hAnsi="Times New Roman" w:cs="Times New Roman"/>
          <w:sz w:val="20"/>
          <w:szCs w:val="20"/>
        </w:rPr>
        <w:t>ping)</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and</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w w:val="91"/>
          <w:sz w:val="20"/>
          <w:szCs w:val="20"/>
        </w:rPr>
        <w:t>act</w:t>
      </w:r>
      <w:r w:rsidRPr="00B72469">
        <w:rPr>
          <w:rFonts w:ascii="Times New Roman" w:eastAsia="Arial" w:hAnsi="Times New Roman" w:cs="Times New Roman"/>
          <w:spacing w:val="-5"/>
          <w:w w:val="91"/>
          <w:sz w:val="20"/>
          <w:szCs w:val="20"/>
        </w:rPr>
        <w:t>i</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w w:val="91"/>
          <w:sz w:val="20"/>
          <w:szCs w:val="20"/>
        </w:rPr>
        <w:t>(e.g.,</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w w:val="91"/>
          <w:sz w:val="20"/>
          <w:szCs w:val="20"/>
        </w:rPr>
        <w:t>man-in-the-middle)</w:t>
      </w:r>
      <w:r w:rsidRPr="00B72469">
        <w:rPr>
          <w:rFonts w:ascii="Times New Roman" w:eastAsia="Arial" w:hAnsi="Times New Roman" w:cs="Times New Roman"/>
          <w:spacing w:val="49"/>
          <w:w w:val="91"/>
          <w:sz w:val="20"/>
          <w:szCs w:val="20"/>
        </w:rPr>
        <w:t xml:space="preserve"> </w:t>
      </w:r>
      <w:r w:rsidRPr="00B72469">
        <w:rPr>
          <w:rFonts w:ascii="Times New Roman" w:eastAsia="Arial" w:hAnsi="Times New Roman" w:cs="Times New Roman"/>
          <w:w w:val="91"/>
          <w:sz w:val="20"/>
          <w:szCs w:val="20"/>
        </w:rPr>
        <w:t>attacks.</w:t>
      </w:r>
      <w:r w:rsidRPr="00B72469">
        <w:rPr>
          <w:rFonts w:ascii="Times New Roman" w:eastAsia="Arial" w:hAnsi="Times New Roman" w:cs="Times New Roman"/>
          <w:spacing w:val="31"/>
          <w:w w:val="91"/>
          <w:sz w:val="20"/>
          <w:szCs w:val="20"/>
        </w:rPr>
        <w:t xml:space="preserve"> </w:t>
      </w:r>
      <w:r w:rsidRPr="00B72469">
        <w:rPr>
          <w:rFonts w:ascii="Times New Roman" w:eastAsia="Arial" w:hAnsi="Times New Roman" w:cs="Times New Roman"/>
          <w:w w:val="91"/>
          <w:sz w:val="20"/>
          <w:szCs w:val="20"/>
        </w:rPr>
        <w:t xml:space="preserve">Coun- </w:t>
      </w:r>
      <w:r w:rsidRPr="00B72469">
        <w:rPr>
          <w:rFonts w:ascii="Times New Roman" w:eastAsia="Arial" w:hAnsi="Times New Roman" w:cs="Times New Roman"/>
          <w:w w:val="92"/>
          <w:sz w:val="20"/>
          <w:szCs w:val="20"/>
        </w:rPr>
        <w:t>tering</w:t>
      </w:r>
      <w:r w:rsidRPr="00B72469">
        <w:rPr>
          <w:rFonts w:ascii="Times New Roman" w:eastAsia="Arial" w:hAnsi="Times New Roman" w:cs="Times New Roman"/>
          <w:spacing w:val="21"/>
          <w:w w:val="92"/>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threat</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w w:val="86"/>
          <w:sz w:val="20"/>
          <w:szCs w:val="20"/>
        </w:rPr>
        <w:t>depends</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90"/>
          <w:sz w:val="20"/>
          <w:szCs w:val="20"/>
        </w:rPr>
        <w:t>proper</w:t>
      </w:r>
      <w:r w:rsidRPr="00B72469">
        <w:rPr>
          <w:rFonts w:ascii="Times New Roman" w:eastAsia="Arial" w:hAnsi="Times New Roman" w:cs="Times New Roman"/>
          <w:spacing w:val="17"/>
          <w:w w:val="90"/>
          <w:sz w:val="20"/>
          <w:szCs w:val="20"/>
        </w:rPr>
        <w:t xml:space="preserve"> </w:t>
      </w:r>
      <w:r w:rsidRPr="00B72469">
        <w:rPr>
          <w:rFonts w:ascii="Times New Roman" w:eastAsia="Arial" w:hAnsi="Times New Roman" w:cs="Times New Roman"/>
          <w:w w:val="90"/>
          <w:sz w:val="20"/>
          <w:szCs w:val="20"/>
        </w:rPr>
        <w:t>cryptographic</w:t>
      </w:r>
      <w:r w:rsidRPr="00B72469">
        <w:rPr>
          <w:rFonts w:ascii="Times New Roman" w:eastAsia="Arial" w:hAnsi="Times New Roman" w:cs="Times New Roman"/>
          <w:spacing w:val="47"/>
          <w:w w:val="90"/>
          <w:sz w:val="20"/>
          <w:szCs w:val="20"/>
        </w:rPr>
        <w:t xml:space="preserve"> </w:t>
      </w:r>
      <w:r w:rsidRPr="00B72469">
        <w:rPr>
          <w:rFonts w:ascii="Times New Roman" w:eastAsia="Arial" w:hAnsi="Times New Roman" w:cs="Times New Roman"/>
          <w:sz w:val="20"/>
          <w:szCs w:val="20"/>
        </w:rPr>
        <w:t xml:space="preserve">proto- </w:t>
      </w:r>
      <w:r w:rsidRPr="00B72469">
        <w:rPr>
          <w:rFonts w:ascii="Times New Roman" w:eastAsia="Arial" w:hAnsi="Times New Roman" w:cs="Times New Roman"/>
          <w:w w:val="87"/>
          <w:sz w:val="20"/>
          <w:szCs w:val="20"/>
        </w:rPr>
        <w:t>cols</w:t>
      </w:r>
      <w:r w:rsidRPr="00B72469">
        <w:rPr>
          <w:rFonts w:ascii="Times New Roman" w:eastAsia="Arial" w:hAnsi="Times New Roman" w:cs="Times New Roman"/>
          <w:spacing w:val="30"/>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achi</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both</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secre</w:t>
      </w:r>
      <w:r w:rsidRPr="00B72469">
        <w:rPr>
          <w:rFonts w:ascii="Times New Roman" w:eastAsia="Arial" w:hAnsi="Times New Roman" w:cs="Times New Roman"/>
          <w:spacing w:val="-3"/>
          <w:w w:val="87"/>
          <w:sz w:val="20"/>
          <w:szCs w:val="20"/>
        </w:rPr>
        <w:t>c</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sz w:val="20"/>
          <w:szCs w:val="20"/>
        </w:rPr>
        <w:t>int</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grit</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w:t>
      </w:r>
      <w:r w:rsidRPr="00B72469">
        <w:rPr>
          <w:rFonts w:ascii="Times New Roman" w:eastAsia="Arial" w:hAnsi="Times New Roman" w:cs="Times New Roman"/>
          <w:spacing w:val="23"/>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4"/>
          <w:sz w:val="20"/>
          <w:szCs w:val="20"/>
        </w:rPr>
        <w:t xml:space="preserve">each </w:t>
      </w:r>
      <w:r w:rsidRPr="00B72469">
        <w:rPr>
          <w:rFonts w:ascii="Times New Roman" w:eastAsia="Arial" w:hAnsi="Times New Roman" w:cs="Times New Roman"/>
          <w:w w:val="82"/>
          <w:sz w:val="20"/>
          <w:szCs w:val="20"/>
        </w:rPr>
        <w:t>case,</w:t>
      </w:r>
      <w:r w:rsidRPr="00B72469">
        <w:rPr>
          <w:rFonts w:ascii="Times New Roman" w:eastAsia="Arial" w:hAnsi="Times New Roman" w:cs="Times New Roman"/>
          <w:spacing w:val="39"/>
          <w:w w:val="82"/>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erent</w:t>
      </w:r>
      <w:r w:rsidRPr="00B72469">
        <w:rPr>
          <w:rFonts w:ascii="Times New Roman" w:eastAsia="Arial" w:hAnsi="Times New Roman" w:cs="Times New Roman"/>
          <w:spacing w:val="-21"/>
          <w:sz w:val="20"/>
          <w:szCs w:val="20"/>
        </w:rPr>
        <w:t xml:space="preserve"> </w:t>
      </w:r>
      <w:proofErr w:type="gramStart"/>
      <w:r w:rsidRPr="00B72469">
        <w:rPr>
          <w:rFonts w:ascii="Times New Roman" w:eastAsia="Arial" w:hAnsi="Times New Roman" w:cs="Times New Roman"/>
          <w:w w:val="87"/>
          <w:sz w:val="20"/>
          <w:szCs w:val="20"/>
        </w:rPr>
        <w:t xml:space="preserve">engineering </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requirements</w:t>
      </w:r>
      <w:proofErr w:type="gramEnd"/>
      <w:r w:rsidRPr="00B72469">
        <w:rPr>
          <w:rFonts w:ascii="Times New Roman" w:eastAsia="Arial" w:hAnsi="Times New Roman" w:cs="Times New Roman"/>
          <w:w w:val="87"/>
          <w:sz w:val="20"/>
          <w:szCs w:val="20"/>
        </w:rPr>
        <w:t xml:space="preserve"> </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based</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e</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ing</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scarce</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resources</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require</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w w:val="86"/>
          <w:sz w:val="20"/>
          <w:szCs w:val="20"/>
        </w:rPr>
        <w:t>di</w:t>
      </w:r>
      <w:r w:rsidRPr="00B72469">
        <w:rPr>
          <w:rFonts w:ascii="Times New Roman" w:eastAsia="Arial" w:hAnsi="Times New Roman" w:cs="Times New Roman"/>
          <w:spacing w:val="-4"/>
          <w:w w:val="86"/>
          <w:sz w:val="20"/>
          <w:szCs w:val="20"/>
        </w:rPr>
        <w:t>f</w:t>
      </w:r>
      <w:r w:rsidRPr="00B72469">
        <w:rPr>
          <w:rFonts w:ascii="Times New Roman" w:eastAsia="Arial" w:hAnsi="Times New Roman" w:cs="Times New Roman"/>
          <w:w w:val="86"/>
          <w:sz w:val="20"/>
          <w:szCs w:val="20"/>
        </w:rPr>
        <w:t xml:space="preserve">ferent </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 xml:space="preserve">solutions. </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4"/>
          <w:sz w:val="20"/>
          <w:szCs w:val="20"/>
        </w:rPr>
        <w:t>the</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 xml:space="preserve">cas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wireless</w:t>
      </w:r>
      <w:r w:rsidRPr="00B72469">
        <w:rPr>
          <w:rFonts w:ascii="Times New Roman" w:eastAsia="Arial" w:hAnsi="Times New Roman" w:cs="Times New Roman"/>
          <w:spacing w:val="30"/>
          <w:w w:val="86"/>
          <w:sz w:val="20"/>
          <w:szCs w:val="20"/>
        </w:rPr>
        <w:t xml:space="preserve"> </w:t>
      </w:r>
      <w:r w:rsidRPr="00B72469">
        <w:rPr>
          <w:rFonts w:ascii="Times New Roman" w:eastAsia="Arial" w:hAnsi="Times New Roman" w:cs="Times New Roman"/>
          <w:w w:val="86"/>
          <w:sz w:val="20"/>
          <w:szCs w:val="20"/>
        </w:rPr>
        <w:t>connection</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w w:val="86"/>
          <w:sz w:val="20"/>
          <w:szCs w:val="20"/>
        </w:rPr>
        <w:t>between</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sensor</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net</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ork</w:t>
      </w:r>
      <w:r w:rsidRPr="00B72469">
        <w:rPr>
          <w:rFonts w:ascii="Times New Roman" w:eastAsia="Arial" w:hAnsi="Times New Roman" w:cs="Times New Roman"/>
          <w:spacing w:val="47"/>
          <w:w w:val="86"/>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bro</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ering</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w w:val="87"/>
          <w:sz w:val="20"/>
          <w:szCs w:val="20"/>
        </w:rPr>
        <w:t>ne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ork,</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bandwidth</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p</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e</w:t>
      </w:r>
      <w:r w:rsidRPr="00B72469">
        <w:rPr>
          <w:rFonts w:ascii="Times New Roman" w:eastAsia="Arial" w:hAnsi="Times New Roman" w:cs="Times New Roman"/>
          <w:spacing w:val="-3"/>
          <w:w w:val="87"/>
          <w:sz w:val="20"/>
          <w:szCs w:val="20"/>
        </w:rPr>
        <w:t>r</w:t>
      </w:r>
      <w:r w:rsidRPr="00B72469">
        <w:rPr>
          <w:rFonts w:ascii="Times New Roman" w:eastAsia="Arial" w:hAnsi="Times New Roman" w:cs="Times New Roman"/>
          <w:w w:val="87"/>
          <w:sz w:val="20"/>
          <w:szCs w:val="20"/>
        </w:rPr>
        <w:t>-usag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pacing w:val="-2"/>
          <w:w w:val="99"/>
          <w:sz w:val="20"/>
          <w:szCs w:val="20"/>
        </w:rPr>
        <w:t>k</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9"/>
          <w:sz w:val="20"/>
          <w:szCs w:val="20"/>
        </w:rPr>
        <w:t xml:space="preserve">y </w:t>
      </w:r>
      <w:r w:rsidRPr="00B72469">
        <w:rPr>
          <w:rFonts w:ascii="Times New Roman" w:eastAsia="Arial" w:hAnsi="Times New Roman" w:cs="Times New Roman"/>
          <w:w w:val="88"/>
          <w:sz w:val="20"/>
          <w:szCs w:val="20"/>
        </w:rPr>
        <w:t>requirements.</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w w:val="88"/>
          <w:sz w:val="20"/>
          <w:szCs w:val="20"/>
        </w:rPr>
        <w:t>Onc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on</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bro</w:t>
      </w:r>
      <w:r w:rsidRPr="00B72469">
        <w:rPr>
          <w:rFonts w:ascii="Times New Roman" w:eastAsia="Arial" w:hAnsi="Times New Roman" w:cs="Times New Roman"/>
          <w:spacing w:val="-2"/>
          <w:w w:val="88"/>
          <w:sz w:val="20"/>
          <w:szCs w:val="20"/>
        </w:rPr>
        <w:t>k</w:t>
      </w:r>
      <w:r w:rsidRPr="00B72469">
        <w:rPr>
          <w:rFonts w:ascii="Times New Roman" w:eastAsia="Arial" w:hAnsi="Times New Roman" w:cs="Times New Roman"/>
          <w:w w:val="88"/>
          <w:sz w:val="20"/>
          <w:szCs w:val="20"/>
        </w:rPr>
        <w:t>ering</w:t>
      </w:r>
      <w:r w:rsidRPr="00B72469">
        <w:rPr>
          <w:rFonts w:ascii="Times New Roman" w:eastAsia="Arial" w:hAnsi="Times New Roman" w:cs="Times New Roman"/>
          <w:spacing w:val="43"/>
          <w:w w:val="88"/>
          <w:sz w:val="20"/>
          <w:szCs w:val="20"/>
        </w:rPr>
        <w:t xml:space="preserve"> </w:t>
      </w:r>
      <w:r w:rsidRPr="00B72469">
        <w:rPr>
          <w:rFonts w:ascii="Times New Roman" w:eastAsia="Arial" w:hAnsi="Times New Roman" w:cs="Times New Roman"/>
          <w:w w:val="88"/>
          <w:sz w:val="20"/>
          <w:szCs w:val="20"/>
        </w:rPr>
        <w:t>net</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ork,</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sz w:val="20"/>
          <w:szCs w:val="20"/>
        </w:rPr>
        <w:t>pr</w:t>
      </w:r>
      <w:r w:rsidRPr="00B72469">
        <w:rPr>
          <w:rFonts w:ascii="Times New Roman" w:eastAsia="Arial" w:hAnsi="Times New Roman" w:cs="Times New Roman"/>
          <w:spacing w:val="-3"/>
          <w:sz w:val="20"/>
          <w:szCs w:val="20"/>
        </w:rPr>
        <w:t>ov</w:t>
      </w:r>
      <w:r w:rsidRPr="00B72469">
        <w:rPr>
          <w:rFonts w:ascii="Times New Roman" w:eastAsia="Arial" w:hAnsi="Times New Roman" w:cs="Times New Roman"/>
          <w:sz w:val="20"/>
          <w:szCs w:val="20"/>
        </w:rPr>
        <w:t xml:space="preserve">e- </w:t>
      </w:r>
      <w:r w:rsidRPr="00B72469">
        <w:rPr>
          <w:rFonts w:ascii="Times New Roman" w:eastAsia="Arial" w:hAnsi="Times New Roman" w:cs="Times New Roman"/>
          <w:w w:val="83"/>
          <w:sz w:val="20"/>
          <w:szCs w:val="20"/>
        </w:rPr>
        <w:t>nance</w:t>
      </w:r>
      <w:r w:rsidRPr="00B72469">
        <w:rPr>
          <w:rFonts w:ascii="Times New Roman" w:eastAsia="Arial" w:hAnsi="Times New Roman" w:cs="Times New Roman"/>
          <w:spacing w:val="19"/>
          <w:w w:val="83"/>
          <w:sz w:val="20"/>
          <w:szCs w:val="20"/>
        </w:rPr>
        <w:t xml:space="preserve"> </w:t>
      </w:r>
      <w:r w:rsidRPr="00B72469">
        <w:rPr>
          <w:rFonts w:ascii="Times New Roman" w:eastAsia="Arial" w:hAnsi="Times New Roman" w:cs="Times New Roman"/>
          <w:w w:val="83"/>
          <w:sz w:val="20"/>
          <w:szCs w:val="20"/>
        </w:rPr>
        <w:t>becomes</w:t>
      </w:r>
      <w:r w:rsidRPr="00B72469">
        <w:rPr>
          <w:rFonts w:ascii="Times New Roman" w:eastAsia="Arial" w:hAnsi="Times New Roman" w:cs="Times New Roman"/>
          <w:spacing w:val="25"/>
          <w:w w:val="83"/>
          <w:sz w:val="20"/>
          <w:szCs w:val="20"/>
        </w:rPr>
        <w:t xml:space="preserve"> </w:t>
      </w:r>
      <w:r w:rsidRPr="00B72469">
        <w:rPr>
          <w:rFonts w:ascii="Times New Roman" w:eastAsia="Arial" w:hAnsi="Times New Roman" w:cs="Times New Roman"/>
          <w:w w:val="83"/>
          <w:sz w:val="20"/>
          <w:szCs w:val="20"/>
        </w:rPr>
        <w:t>a</w:t>
      </w:r>
      <w:r w:rsidRPr="00B72469">
        <w:rPr>
          <w:rFonts w:ascii="Times New Roman" w:eastAsia="Arial" w:hAnsi="Times New Roman" w:cs="Times New Roman"/>
          <w:spacing w:val="4"/>
          <w:w w:val="83"/>
          <w:sz w:val="20"/>
          <w:szCs w:val="20"/>
        </w:rPr>
        <w:t xml:space="preserve"> </w:t>
      </w:r>
      <w:r w:rsidRPr="00B72469">
        <w:rPr>
          <w:rFonts w:ascii="Times New Roman" w:eastAsia="Arial" w:hAnsi="Times New Roman" w:cs="Times New Roman"/>
          <w:spacing w:val="-2"/>
          <w:w w:val="92"/>
          <w:sz w:val="20"/>
          <w:szCs w:val="20"/>
        </w:rPr>
        <w:t>k</w:t>
      </w:r>
      <w:r w:rsidRPr="00B72469">
        <w:rPr>
          <w:rFonts w:ascii="Times New Roman" w:eastAsia="Arial" w:hAnsi="Times New Roman" w:cs="Times New Roman"/>
          <w:spacing w:val="-3"/>
          <w:w w:val="92"/>
          <w:sz w:val="20"/>
          <w:szCs w:val="20"/>
        </w:rPr>
        <w:t>e</w:t>
      </w:r>
      <w:r w:rsidRPr="00B72469">
        <w:rPr>
          <w:rFonts w:ascii="Times New Roman" w:eastAsia="Arial" w:hAnsi="Times New Roman" w:cs="Times New Roman"/>
          <w:w w:val="92"/>
          <w:sz w:val="20"/>
          <w:szCs w:val="20"/>
        </w:rPr>
        <w:t>y</w:t>
      </w:r>
      <w:r w:rsidRPr="00B72469">
        <w:rPr>
          <w:rFonts w:ascii="Times New Roman" w:eastAsia="Arial" w:hAnsi="Times New Roman" w:cs="Times New Roman"/>
          <w:spacing w:val="3"/>
          <w:w w:val="92"/>
          <w:sz w:val="20"/>
          <w:szCs w:val="20"/>
        </w:rPr>
        <w:t xml:space="preserve"> </w:t>
      </w:r>
      <w:r w:rsidRPr="00B72469">
        <w:rPr>
          <w:rFonts w:ascii="Times New Roman" w:eastAsia="Arial" w:hAnsi="Times New Roman" w:cs="Times New Roman"/>
          <w:w w:val="92"/>
          <w:sz w:val="20"/>
          <w:szCs w:val="20"/>
        </w:rPr>
        <w:t>challenge.</w:t>
      </w:r>
      <w:r w:rsidRPr="00B72469">
        <w:rPr>
          <w:rFonts w:ascii="Times New Roman" w:eastAsia="Arial" w:hAnsi="Times New Roman" w:cs="Times New Roman"/>
          <w:spacing w:val="-3"/>
          <w:w w:val="92"/>
          <w:sz w:val="20"/>
          <w:szCs w:val="20"/>
        </w:rPr>
        <w:t xml:space="preserve"> </w:t>
      </w:r>
      <w:r w:rsidRPr="00B72469">
        <w:rPr>
          <w:rFonts w:ascii="Times New Roman" w:eastAsia="Arial" w:hAnsi="Times New Roman" w:cs="Times New Roman"/>
          <w:spacing w:val="-6"/>
          <w:w w:val="92"/>
          <w:sz w:val="20"/>
          <w:szCs w:val="20"/>
        </w:rPr>
        <w:t>T</w:t>
      </w:r>
      <w:r w:rsidRPr="00B72469">
        <w:rPr>
          <w:rFonts w:ascii="Times New Roman" w:eastAsia="Arial" w:hAnsi="Times New Roman" w:cs="Times New Roman"/>
          <w:w w:val="92"/>
          <w:sz w:val="20"/>
          <w:szCs w:val="20"/>
        </w:rPr>
        <w:t>raditional</w:t>
      </w:r>
      <w:r w:rsidRPr="00B72469">
        <w:rPr>
          <w:rFonts w:ascii="Times New Roman" w:eastAsia="Arial" w:hAnsi="Times New Roman" w:cs="Times New Roman"/>
          <w:spacing w:val="28"/>
          <w:w w:val="92"/>
          <w:sz w:val="20"/>
          <w:szCs w:val="20"/>
        </w:rPr>
        <w:t xml:space="preserve"> </w:t>
      </w:r>
      <w:r w:rsidRPr="00B72469">
        <w:rPr>
          <w:rFonts w:ascii="Times New Roman" w:eastAsia="Arial" w:hAnsi="Times New Roman" w:cs="Times New Roman"/>
          <w:w w:val="92"/>
          <w:sz w:val="20"/>
          <w:szCs w:val="20"/>
        </w:rPr>
        <w:t xml:space="preserve">cryptographic </w:t>
      </w:r>
      <w:r w:rsidRPr="00B72469">
        <w:rPr>
          <w:rFonts w:ascii="Times New Roman" w:eastAsia="Arial" w:hAnsi="Times New Roman" w:cs="Times New Roman"/>
          <w:w w:val="91"/>
          <w:sz w:val="20"/>
          <w:szCs w:val="20"/>
        </w:rPr>
        <w:t>protocols</w:t>
      </w:r>
      <w:r w:rsidRPr="00B72469">
        <w:rPr>
          <w:rFonts w:ascii="Times New Roman" w:eastAsia="Arial" w:hAnsi="Times New Roman" w:cs="Times New Roman"/>
          <w:spacing w:val="28"/>
          <w:w w:val="91"/>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uld</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0"/>
          <w:sz w:val="20"/>
          <w:szCs w:val="20"/>
        </w:rPr>
        <w:t>seemingly</w:t>
      </w:r>
      <w:r w:rsidRPr="00B72469">
        <w:rPr>
          <w:rFonts w:ascii="Times New Roman" w:eastAsia="Arial" w:hAnsi="Times New Roman" w:cs="Times New Roman"/>
          <w:spacing w:val="29"/>
          <w:w w:val="90"/>
          <w:sz w:val="20"/>
          <w:szCs w:val="20"/>
        </w:rPr>
        <w:t xml:space="preserve"> </w:t>
      </w:r>
      <w:r w:rsidRPr="00B72469">
        <w:rPr>
          <w:rFonts w:ascii="Times New Roman" w:eastAsia="Arial" w:hAnsi="Times New Roman" w:cs="Times New Roman"/>
          <w:w w:val="90"/>
          <w:sz w:val="20"/>
          <w:szCs w:val="20"/>
        </w:rPr>
        <w:t>su</w:t>
      </w:r>
      <w:r w:rsidRPr="00B72469">
        <w:rPr>
          <w:rFonts w:ascii="Times New Roman" w:eastAsia="Arial" w:hAnsi="Times New Roman" w:cs="Times New Roman"/>
          <w:spacing w:val="-4"/>
          <w:w w:val="90"/>
          <w:sz w:val="20"/>
          <w:szCs w:val="20"/>
        </w:rPr>
        <w:t>f</w:t>
      </w:r>
      <w:r w:rsidRPr="00B72469">
        <w:rPr>
          <w:rFonts w:ascii="Times New Roman" w:eastAsia="Arial" w:hAnsi="Times New Roman" w:cs="Times New Roman"/>
          <w:w w:val="90"/>
          <w:sz w:val="20"/>
          <w:szCs w:val="20"/>
        </w:rPr>
        <w:t>fice</w:t>
      </w:r>
      <w:r w:rsidRPr="00B72469">
        <w:rPr>
          <w:rFonts w:ascii="Times New Roman" w:eastAsia="Arial" w:hAnsi="Times New Roman" w:cs="Times New Roman"/>
          <w:spacing w:val="37"/>
          <w:w w:val="90"/>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cloud</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5"/>
          <w:sz w:val="20"/>
          <w:szCs w:val="20"/>
        </w:rPr>
        <w:t>use</w:t>
      </w:r>
      <w:r w:rsidRPr="00B72469">
        <w:rPr>
          <w:rFonts w:ascii="Times New Roman" w:eastAsia="Arial" w:hAnsi="Times New Roman" w:cs="Times New Roman"/>
          <w:spacing w:val="-9"/>
          <w:w w:val="85"/>
          <w:sz w:val="20"/>
          <w:szCs w:val="20"/>
        </w:rPr>
        <w:t>r</w:t>
      </w:r>
      <w:r w:rsidRPr="00B72469">
        <w:rPr>
          <w:rFonts w:ascii="Times New Roman" w:eastAsia="Arial" w:hAnsi="Times New Roman" w:cs="Times New Roman"/>
          <w:w w:val="85"/>
          <w:sz w:val="20"/>
          <w:szCs w:val="20"/>
        </w:rPr>
        <w:t>.</w:t>
      </w:r>
      <w:r w:rsidRPr="00B72469">
        <w:rPr>
          <w:rFonts w:ascii="Times New Roman" w:eastAsia="Arial" w:hAnsi="Times New Roman" w:cs="Times New Roman"/>
          <w:spacing w:val="34"/>
          <w:w w:val="85"/>
          <w:sz w:val="20"/>
          <w:szCs w:val="20"/>
        </w:rPr>
        <w:t xml:space="preserve"> </w:t>
      </w:r>
      <w:r w:rsidRPr="00B72469">
        <w:rPr>
          <w:rFonts w:ascii="Times New Roman" w:eastAsia="Arial" w:hAnsi="Times New Roman" w:cs="Times New Roman"/>
          <w:w w:val="85"/>
          <w:sz w:val="20"/>
          <w:szCs w:val="20"/>
        </w:rPr>
        <w:t>H</w:t>
      </w:r>
      <w:r w:rsidRPr="00B72469">
        <w:rPr>
          <w:rFonts w:ascii="Times New Roman" w:eastAsia="Arial" w:hAnsi="Times New Roman" w:cs="Times New Roman"/>
          <w:spacing w:val="-4"/>
          <w:w w:val="85"/>
          <w:sz w:val="20"/>
          <w:szCs w:val="20"/>
        </w:rPr>
        <w:t>o</w:t>
      </w:r>
      <w:r w:rsidRPr="00B72469">
        <w:rPr>
          <w:rFonts w:ascii="Times New Roman" w:eastAsia="Arial" w:hAnsi="Times New Roman" w:cs="Times New Roman"/>
          <w:w w:val="85"/>
          <w:sz w:val="20"/>
          <w:szCs w:val="20"/>
        </w:rPr>
        <w:t>w</w:t>
      </w:r>
      <w:r w:rsidRPr="00B72469">
        <w:rPr>
          <w:rFonts w:ascii="Times New Roman" w:eastAsia="Arial" w:hAnsi="Times New Roman" w:cs="Times New Roman"/>
          <w:spacing w:val="-4"/>
          <w:w w:val="85"/>
          <w:sz w:val="20"/>
          <w:szCs w:val="20"/>
        </w:rPr>
        <w:t>e</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w:t>
      </w:r>
      <w:r w:rsidRPr="00B72469">
        <w:rPr>
          <w:rFonts w:ascii="Times New Roman" w:eastAsia="Arial" w:hAnsi="Times New Roman" w:cs="Times New Roman"/>
          <w:spacing w:val="-7"/>
          <w:w w:val="85"/>
          <w:sz w:val="20"/>
          <w:szCs w:val="20"/>
        </w:rPr>
        <w:t>r</w:t>
      </w:r>
      <w:proofErr w:type="gramStart"/>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w w:val="85"/>
          <w:sz w:val="20"/>
          <w:szCs w:val="20"/>
        </w:rPr>
        <w:t>a</w:t>
      </w:r>
      <w:proofErr w:type="gramEnd"/>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sz w:val="20"/>
          <w:szCs w:val="20"/>
        </w:rPr>
        <w:t>tric</w:t>
      </w:r>
      <w:r w:rsidRPr="00B72469">
        <w:rPr>
          <w:rFonts w:ascii="Times New Roman" w:eastAsia="Arial" w:hAnsi="Times New Roman" w:cs="Times New Roman"/>
          <w:spacing w:val="-3"/>
          <w:sz w:val="20"/>
          <w:szCs w:val="20"/>
        </w:rPr>
        <w:t>k</w:t>
      </w:r>
      <w:r w:rsidRPr="00B72469">
        <w:rPr>
          <w:rFonts w:ascii="Times New Roman" w:eastAsia="Arial" w:hAnsi="Times New Roman" w:cs="Times New Roman"/>
          <w:sz w:val="20"/>
          <w:szCs w:val="20"/>
        </w:rPr>
        <w:t>y</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issu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her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 xml:space="preserve">information </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 xml:space="preserve">leaks </w:t>
      </w:r>
      <w:r w:rsidRPr="00B72469">
        <w:rPr>
          <w:rFonts w:ascii="Times New Roman" w:eastAsia="Arial" w:hAnsi="Times New Roman" w:cs="Times New Roman"/>
          <w:w w:val="88"/>
          <w:sz w:val="20"/>
          <w:szCs w:val="20"/>
        </w:rPr>
        <w:t>through</w:t>
      </w:r>
      <w:r w:rsidRPr="00B72469">
        <w:rPr>
          <w:rFonts w:ascii="Times New Roman" w:eastAsia="Arial" w:hAnsi="Times New Roman" w:cs="Times New Roman"/>
          <w:spacing w:val="37"/>
          <w:w w:val="88"/>
          <w:sz w:val="20"/>
          <w:szCs w:val="20"/>
        </w:rPr>
        <w:t xml:space="preserve"> </w:t>
      </w:r>
      <w:r w:rsidRPr="00B72469">
        <w:rPr>
          <w:rFonts w:ascii="Times New Roman" w:eastAsia="Arial" w:hAnsi="Times New Roman" w:cs="Times New Roman"/>
          <w:w w:val="88"/>
          <w:sz w:val="20"/>
          <w:szCs w:val="20"/>
        </w:rPr>
        <w:t>sid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 xml:space="preserve">channels. </w:t>
      </w:r>
      <w:r w:rsidRPr="00B72469">
        <w:rPr>
          <w:rFonts w:ascii="Times New Roman" w:eastAsia="Arial" w:hAnsi="Times New Roman" w:cs="Times New Roman"/>
          <w:spacing w:val="3"/>
          <w:w w:val="88"/>
          <w:sz w:val="20"/>
          <w:szCs w:val="20"/>
        </w:rPr>
        <w:t xml:space="preserve"> </w:t>
      </w:r>
      <w:proofErr w:type="gramStart"/>
      <w:r w:rsidRPr="00B72469">
        <w:rPr>
          <w:rFonts w:ascii="Times New Roman" w:eastAsia="Arial" w:hAnsi="Times New Roman" w:cs="Times New Roman"/>
          <w:spacing w:val="-3"/>
          <w:sz w:val="20"/>
          <w:szCs w:val="20"/>
        </w:rPr>
        <w:t>F</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xample,</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pac</w:t>
      </w:r>
      <w:r w:rsidRPr="00B72469">
        <w:rPr>
          <w:rFonts w:ascii="Times New Roman" w:eastAsia="Arial" w:hAnsi="Times New Roman" w:cs="Times New Roman"/>
          <w:spacing w:val="-2"/>
          <w:w w:val="86"/>
          <w:sz w:val="20"/>
          <w:szCs w:val="20"/>
        </w:rPr>
        <w:t>k</w:t>
      </w:r>
      <w:r w:rsidRPr="00B72469">
        <w:rPr>
          <w:rFonts w:ascii="Times New Roman" w:eastAsia="Arial" w:hAnsi="Times New Roman" w:cs="Times New Roman"/>
          <w:w w:val="86"/>
          <w:sz w:val="20"/>
          <w:szCs w:val="20"/>
        </w:rPr>
        <w:t>et</w:t>
      </w:r>
      <w:r w:rsidRPr="00B72469">
        <w:rPr>
          <w:rFonts w:ascii="Times New Roman" w:eastAsia="Arial" w:hAnsi="Times New Roman" w:cs="Times New Roman"/>
          <w:spacing w:val="30"/>
          <w:w w:val="86"/>
          <w:sz w:val="20"/>
          <w:szCs w:val="20"/>
        </w:rPr>
        <w:t xml:space="preserve"> </w:t>
      </w:r>
      <w:r w:rsidRPr="00B72469">
        <w:rPr>
          <w:rFonts w:ascii="Times New Roman" w:eastAsia="Arial" w:hAnsi="Times New Roman" w:cs="Times New Roman"/>
          <w:w w:val="86"/>
          <w:sz w:val="20"/>
          <w:szCs w:val="20"/>
        </w:rPr>
        <w:t>size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 xml:space="preserve">se- </w:t>
      </w:r>
      <w:r w:rsidRPr="00B72469">
        <w:rPr>
          <w:rFonts w:ascii="Times New Roman" w:eastAsia="Arial" w:hAnsi="Times New Roman" w:cs="Times New Roman"/>
          <w:w w:val="85"/>
          <w:sz w:val="20"/>
          <w:szCs w:val="20"/>
        </w:rPr>
        <w:t>quences.</w:t>
      </w:r>
      <w:proofErr w:type="gramEnd"/>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Our</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5"/>
          <w:sz w:val="20"/>
          <w:szCs w:val="20"/>
        </w:rPr>
        <w:t>preliminary</w:t>
      </w:r>
      <w:r w:rsidRPr="00B72469">
        <w:rPr>
          <w:rFonts w:ascii="Times New Roman" w:eastAsia="Arial" w:hAnsi="Times New Roman" w:cs="Times New Roman"/>
          <w:spacing w:val="10"/>
          <w:w w:val="95"/>
          <w:sz w:val="20"/>
          <w:szCs w:val="20"/>
        </w:rPr>
        <w:t xml:space="preserve"> </w:t>
      </w:r>
      <w:r w:rsidRPr="00B72469">
        <w:rPr>
          <w:rFonts w:ascii="Times New Roman" w:eastAsia="Arial" w:hAnsi="Times New Roman" w:cs="Times New Roman"/>
          <w:w w:val="86"/>
          <w:sz w:val="20"/>
          <w:szCs w:val="20"/>
        </w:rPr>
        <w:t>research</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sh</w:t>
      </w:r>
      <w:r w:rsidRPr="00B72469">
        <w:rPr>
          <w:rFonts w:ascii="Times New Roman" w:eastAsia="Arial" w:hAnsi="Times New Roman" w:cs="Times New Roman"/>
          <w:spacing w:val="-4"/>
          <w:w w:val="86"/>
          <w:sz w:val="20"/>
          <w:szCs w:val="20"/>
        </w:rPr>
        <w:t>o</w:t>
      </w:r>
      <w:r w:rsidRPr="00B72469">
        <w:rPr>
          <w:rFonts w:ascii="Times New Roman" w:eastAsia="Arial" w:hAnsi="Times New Roman" w:cs="Times New Roman"/>
          <w:w w:val="86"/>
          <w:sz w:val="20"/>
          <w:szCs w:val="20"/>
        </w:rPr>
        <w:t>ws</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sz w:val="20"/>
          <w:szCs w:val="20"/>
        </w:rPr>
        <w:t>info</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7"/>
          <w:sz w:val="20"/>
          <w:szCs w:val="20"/>
        </w:rPr>
        <w:t>mation</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w w:val="87"/>
          <w:sz w:val="20"/>
          <w:szCs w:val="20"/>
        </w:rPr>
        <w:t>r</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als</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stat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web</w:t>
      </w:r>
      <w:r w:rsidRPr="00B72469">
        <w:rPr>
          <w:rFonts w:ascii="Times New Roman" w:eastAsia="Arial" w:hAnsi="Times New Roman" w:cs="Times New Roman"/>
          <w:spacing w:val="6"/>
          <w:w w:val="90"/>
          <w:sz w:val="20"/>
          <w:szCs w:val="20"/>
        </w:rPr>
        <w:t xml:space="preserve"> </w:t>
      </w:r>
      <w:r w:rsidRPr="00B72469">
        <w:rPr>
          <w:rFonts w:ascii="Times New Roman" w:eastAsia="Arial" w:hAnsi="Times New Roman" w:cs="Times New Roman"/>
          <w:w w:val="90"/>
          <w:sz w:val="20"/>
          <w:szCs w:val="20"/>
        </w:rPr>
        <w:t>applications,</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w w:val="90"/>
          <w:sz w:val="20"/>
          <w:szCs w:val="20"/>
        </w:rPr>
        <w:t>which</w:t>
      </w:r>
      <w:r w:rsidRPr="00B72469">
        <w:rPr>
          <w:rFonts w:ascii="Times New Roman" w:eastAsia="Arial" w:hAnsi="Times New Roman" w:cs="Times New Roman"/>
          <w:spacing w:val="31"/>
          <w:w w:val="90"/>
          <w:sz w:val="20"/>
          <w:szCs w:val="20"/>
        </w:rPr>
        <w:t xml:space="preserve"> </w:t>
      </w:r>
      <w:r w:rsidRPr="00B72469">
        <w:rPr>
          <w:rFonts w:ascii="Times New Roman" w:eastAsia="Arial" w:hAnsi="Times New Roman" w:cs="Times New Roman"/>
          <w:w w:val="90"/>
          <w:sz w:val="20"/>
          <w:szCs w:val="20"/>
        </w:rPr>
        <w:t>can</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sz w:val="20"/>
          <w:szCs w:val="20"/>
        </w:rPr>
        <w:t>be further</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utilized</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infer</w:t>
      </w:r>
      <w:r w:rsidRPr="00B72469">
        <w:rPr>
          <w:rFonts w:ascii="Times New Roman" w:eastAsia="Arial" w:hAnsi="Times New Roman" w:cs="Times New Roman"/>
          <w:spacing w:val="3"/>
          <w:sz w:val="20"/>
          <w:szCs w:val="20"/>
        </w:rPr>
        <w:t xml:space="preserve"> </w:t>
      </w:r>
      <w:proofErr w:type="gramStart"/>
      <w:r w:rsidRPr="00B72469">
        <w:rPr>
          <w:rFonts w:ascii="Times New Roman" w:eastAsia="Arial" w:hAnsi="Times New Roman" w:cs="Times New Roman"/>
          <w:w w:val="86"/>
          <w:sz w:val="20"/>
          <w:szCs w:val="20"/>
        </w:rPr>
        <w:t>sensit</w:t>
      </w:r>
      <w:r w:rsidRPr="00B72469">
        <w:rPr>
          <w:rFonts w:ascii="Times New Roman" w:eastAsia="Arial" w:hAnsi="Times New Roman" w:cs="Times New Roman"/>
          <w:spacing w:val="-4"/>
          <w:w w:val="86"/>
          <w:sz w:val="20"/>
          <w:szCs w:val="20"/>
        </w:rPr>
        <w:t>i</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  data</w:t>
      </w:r>
      <w:proofErr w:type="gramEnd"/>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sz w:val="20"/>
          <w:szCs w:val="20"/>
        </w:rPr>
        <w:t>within</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 xml:space="preserve">applica- </w:t>
      </w:r>
      <w:r w:rsidRPr="00B72469">
        <w:rPr>
          <w:rFonts w:ascii="Times New Roman" w:eastAsia="Arial" w:hAnsi="Times New Roman" w:cs="Times New Roman"/>
          <w:sz w:val="20"/>
          <w:szCs w:val="20"/>
        </w:rPr>
        <w:t>tion.</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9"/>
          <w:sz w:val="20"/>
          <w:szCs w:val="20"/>
        </w:rPr>
        <w:t>Understanding</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7"/>
          <w:w w:val="89"/>
          <w:sz w:val="20"/>
          <w:szCs w:val="20"/>
        </w:rPr>
        <w:t xml:space="preserve"> </w:t>
      </w:r>
      <w:proofErr w:type="gramStart"/>
      <w:r w:rsidRPr="00B72469">
        <w:rPr>
          <w:rFonts w:ascii="Times New Roman" w:eastAsia="Arial" w:hAnsi="Times New Roman" w:cs="Times New Roman"/>
          <w:w w:val="89"/>
          <w:sz w:val="20"/>
          <w:szCs w:val="20"/>
        </w:rPr>
        <w:t>miti</w:t>
      </w:r>
      <w:r w:rsidRPr="00B72469">
        <w:rPr>
          <w:rFonts w:ascii="Times New Roman" w:eastAsia="Arial" w:hAnsi="Times New Roman" w:cs="Times New Roman"/>
          <w:spacing w:val="-1"/>
          <w:w w:val="89"/>
          <w:sz w:val="20"/>
          <w:szCs w:val="20"/>
        </w:rPr>
        <w:t>g</w:t>
      </w:r>
      <w:r w:rsidRPr="00B72469">
        <w:rPr>
          <w:rFonts w:ascii="Times New Roman" w:eastAsia="Arial" w:hAnsi="Times New Roman" w:cs="Times New Roman"/>
          <w:w w:val="89"/>
          <w:sz w:val="20"/>
          <w:szCs w:val="20"/>
        </w:rPr>
        <w:t xml:space="preserve">ating </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the</w:t>
      </w:r>
      <w:proofErr w:type="gramEnd"/>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problem</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3"/>
          <w:sz w:val="20"/>
          <w:szCs w:val="20"/>
        </w:rPr>
        <w:t>needs</w:t>
      </w:r>
      <w:r w:rsidRPr="00B72469">
        <w:rPr>
          <w:rFonts w:ascii="Times New Roman" w:eastAsia="Arial" w:hAnsi="Times New Roman" w:cs="Times New Roman"/>
          <w:spacing w:val="6"/>
          <w:w w:val="83"/>
          <w:sz w:val="20"/>
          <w:szCs w:val="20"/>
        </w:rPr>
        <w:t xml:space="preserve"> </w:t>
      </w:r>
      <w:r w:rsidRPr="00B72469">
        <w:rPr>
          <w:rFonts w:ascii="Times New Roman" w:eastAsia="Arial" w:hAnsi="Times New Roman" w:cs="Times New Roman"/>
          <w:sz w:val="20"/>
          <w:szCs w:val="20"/>
        </w:rPr>
        <w:t>fu</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9"/>
          <w:sz w:val="20"/>
          <w:szCs w:val="20"/>
        </w:rPr>
        <w:t xml:space="preserve">ther </w:t>
      </w:r>
      <w:r w:rsidRPr="00B72469">
        <w:rPr>
          <w:rFonts w:ascii="Times New Roman" w:eastAsia="Arial" w:hAnsi="Times New Roman" w:cs="Times New Roman"/>
          <w:sz w:val="20"/>
          <w:szCs w:val="20"/>
        </w:rPr>
        <w:t>i</w:t>
      </w:r>
      <w:r w:rsidRPr="00B72469">
        <w:rPr>
          <w:rFonts w:ascii="Times New Roman" w:eastAsia="Arial" w:hAnsi="Times New Roman" w:cs="Times New Roman"/>
          <w:spacing w:val="-8"/>
          <w:sz w:val="20"/>
          <w:szCs w:val="20"/>
        </w:rPr>
        <w:t>n</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sti</w:t>
      </w:r>
      <w:r w:rsidRPr="00B72469">
        <w:rPr>
          <w:rFonts w:ascii="Times New Roman" w:eastAsia="Arial" w:hAnsi="Times New Roman" w:cs="Times New Roman"/>
          <w:spacing w:val="-1"/>
          <w:sz w:val="20"/>
          <w:szCs w:val="20"/>
        </w:rPr>
        <w:t>g</w:t>
      </w:r>
      <w:r w:rsidRPr="00B72469">
        <w:rPr>
          <w:rFonts w:ascii="Times New Roman" w:eastAsia="Arial" w:hAnsi="Times New Roman" w:cs="Times New Roman"/>
          <w:sz w:val="20"/>
          <w:szCs w:val="20"/>
        </w:rPr>
        <w:t>ation.</w:t>
      </w:r>
    </w:p>
    <w:p w14:paraId="0AFED1FF" w14:textId="77777777" w:rsidR="00676FEB" w:rsidRPr="00B72469" w:rsidRDefault="00676FEB" w:rsidP="00676FEB">
      <w:pPr>
        <w:spacing w:before="17" w:after="0" w:line="260" w:lineRule="exact"/>
        <w:rPr>
          <w:rFonts w:ascii="Times New Roman" w:hAnsi="Times New Roman" w:cs="Times New Roman"/>
          <w:sz w:val="26"/>
          <w:szCs w:val="26"/>
        </w:rPr>
      </w:pPr>
    </w:p>
    <w:p w14:paraId="0AFED200" w14:textId="77777777" w:rsidR="00676FEB" w:rsidRPr="00B72469" w:rsidRDefault="00676FEB" w:rsidP="00676FEB">
      <w:pPr>
        <w:spacing w:after="0" w:line="240" w:lineRule="auto"/>
        <w:ind w:left="110" w:right="584"/>
        <w:jc w:val="both"/>
        <w:rPr>
          <w:rFonts w:ascii="Times New Roman" w:eastAsia="Arial" w:hAnsi="Times New Roman" w:cs="Times New Roman"/>
          <w:sz w:val="24"/>
          <w:szCs w:val="24"/>
        </w:rPr>
      </w:pPr>
      <w:r w:rsidRPr="00B72469">
        <w:rPr>
          <w:rFonts w:ascii="Times New Roman" w:eastAsia="Arial" w:hAnsi="Times New Roman" w:cs="Times New Roman"/>
          <w:b/>
          <w:bCs/>
          <w:sz w:val="24"/>
          <w:szCs w:val="24"/>
        </w:rPr>
        <w:t xml:space="preserve">4.  </w:t>
      </w:r>
      <w:r w:rsidRPr="00B72469">
        <w:rPr>
          <w:rFonts w:ascii="Times New Roman" w:eastAsia="Arial" w:hAnsi="Times New Roman" w:cs="Times New Roman"/>
          <w:b/>
          <w:bCs/>
          <w:spacing w:val="17"/>
          <w:sz w:val="24"/>
          <w:szCs w:val="24"/>
        </w:rPr>
        <w:t xml:space="preserve"> </w:t>
      </w:r>
      <w:r w:rsidRPr="00B72469">
        <w:rPr>
          <w:rFonts w:ascii="Times New Roman" w:eastAsia="Arial" w:hAnsi="Times New Roman" w:cs="Times New Roman"/>
          <w:b/>
          <w:bCs/>
          <w:w w:val="98"/>
          <w:sz w:val="24"/>
          <w:szCs w:val="24"/>
        </w:rPr>
        <w:t>P</w:t>
      </w:r>
      <w:r w:rsidRPr="00B72469">
        <w:rPr>
          <w:rFonts w:ascii="Times New Roman" w:eastAsia="Arial" w:hAnsi="Times New Roman" w:cs="Times New Roman"/>
          <w:b/>
          <w:bCs/>
          <w:spacing w:val="-7"/>
          <w:w w:val="98"/>
          <w:sz w:val="24"/>
          <w:szCs w:val="24"/>
        </w:rPr>
        <w:t>R</w:t>
      </w:r>
      <w:r w:rsidRPr="00B72469">
        <w:rPr>
          <w:rFonts w:ascii="Times New Roman" w:eastAsia="Arial" w:hAnsi="Times New Roman" w:cs="Times New Roman"/>
          <w:b/>
          <w:bCs/>
          <w:w w:val="98"/>
          <w:sz w:val="24"/>
          <w:szCs w:val="24"/>
        </w:rPr>
        <w:t>OBLEMS</w:t>
      </w:r>
      <w:r w:rsidRPr="00B72469">
        <w:rPr>
          <w:rFonts w:ascii="Times New Roman" w:eastAsia="Arial" w:hAnsi="Times New Roman" w:cs="Times New Roman"/>
          <w:b/>
          <w:bCs/>
          <w:spacing w:val="-6"/>
          <w:w w:val="98"/>
          <w:sz w:val="24"/>
          <w:szCs w:val="24"/>
        </w:rPr>
        <w:t xml:space="preserve"> </w:t>
      </w:r>
      <w:r w:rsidRPr="00B72469">
        <w:rPr>
          <w:rFonts w:ascii="Times New Roman" w:eastAsia="Arial" w:hAnsi="Times New Roman" w:cs="Times New Roman"/>
          <w:b/>
          <w:bCs/>
          <w:spacing w:val="-4"/>
          <w:sz w:val="24"/>
          <w:szCs w:val="24"/>
        </w:rPr>
        <w:t>T</w:t>
      </w:r>
      <w:r w:rsidRPr="00B72469">
        <w:rPr>
          <w:rFonts w:ascii="Times New Roman" w:eastAsia="Arial" w:hAnsi="Times New Roman" w:cs="Times New Roman"/>
          <w:b/>
          <w:bCs/>
          <w:sz w:val="24"/>
          <w:szCs w:val="24"/>
        </w:rPr>
        <w:t>O</w:t>
      </w:r>
      <w:r w:rsidRPr="00B72469">
        <w:rPr>
          <w:rFonts w:ascii="Times New Roman" w:eastAsia="Arial" w:hAnsi="Times New Roman" w:cs="Times New Roman"/>
          <w:b/>
          <w:bCs/>
          <w:spacing w:val="3"/>
          <w:sz w:val="24"/>
          <w:szCs w:val="24"/>
        </w:rPr>
        <w:t xml:space="preserve"> </w:t>
      </w:r>
      <w:r w:rsidRPr="00B72469">
        <w:rPr>
          <w:rFonts w:ascii="Times New Roman" w:eastAsia="Arial" w:hAnsi="Times New Roman" w:cs="Times New Roman"/>
          <w:b/>
          <w:bCs/>
          <w:sz w:val="24"/>
          <w:szCs w:val="24"/>
        </w:rPr>
        <w:t>BE</w:t>
      </w:r>
      <w:r w:rsidRPr="00B72469">
        <w:rPr>
          <w:rFonts w:ascii="Times New Roman" w:eastAsia="Arial" w:hAnsi="Times New Roman" w:cs="Times New Roman"/>
          <w:b/>
          <w:bCs/>
          <w:spacing w:val="-24"/>
          <w:sz w:val="24"/>
          <w:szCs w:val="24"/>
        </w:rPr>
        <w:t xml:space="preserve"> </w:t>
      </w:r>
      <w:r w:rsidRPr="00B72469">
        <w:rPr>
          <w:rFonts w:ascii="Times New Roman" w:eastAsia="Arial" w:hAnsi="Times New Roman" w:cs="Times New Roman"/>
          <w:b/>
          <w:bCs/>
          <w:w w:val="96"/>
          <w:sz w:val="24"/>
          <w:szCs w:val="24"/>
        </w:rPr>
        <w:t>ADDRESSED</w:t>
      </w:r>
    </w:p>
    <w:p w14:paraId="0AFED201" w14:textId="77777777" w:rsidR="00676FEB" w:rsidRPr="00B72469" w:rsidRDefault="00676FEB" w:rsidP="00676FEB">
      <w:pPr>
        <w:spacing w:before="11" w:after="0" w:line="200" w:lineRule="exact"/>
        <w:rPr>
          <w:rFonts w:ascii="Times New Roman" w:hAnsi="Times New Roman" w:cs="Times New Roman"/>
          <w:sz w:val="20"/>
          <w:szCs w:val="20"/>
        </w:rPr>
      </w:pPr>
    </w:p>
    <w:p w14:paraId="0AFED202"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Whil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5"/>
          <w:sz w:val="20"/>
          <w:szCs w:val="20"/>
        </w:rPr>
        <w:t>there</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w w:val="85"/>
          <w:sz w:val="20"/>
          <w:szCs w:val="20"/>
        </w:rPr>
        <w:t>number</w:t>
      </w:r>
      <w:r w:rsidRPr="00B72469">
        <w:rPr>
          <w:rFonts w:ascii="Times New Roman" w:eastAsia="Arial" w:hAnsi="Times New Roman" w:cs="Times New Roman"/>
          <w:spacing w:val="34"/>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8"/>
          <w:sz w:val="20"/>
          <w:szCs w:val="20"/>
        </w:rPr>
        <w:t>potential</w:t>
      </w:r>
      <w:r w:rsidRPr="00B72469">
        <w:rPr>
          <w:rFonts w:ascii="Times New Roman" w:eastAsia="Arial" w:hAnsi="Times New Roman" w:cs="Times New Roman"/>
          <w:spacing w:val="36"/>
          <w:w w:val="88"/>
          <w:sz w:val="20"/>
          <w:szCs w:val="20"/>
        </w:rPr>
        <w:t xml:space="preserve"> </w:t>
      </w:r>
      <w:r w:rsidRPr="00B72469">
        <w:rPr>
          <w:rFonts w:ascii="Times New Roman" w:eastAsia="Arial" w:hAnsi="Times New Roman" w:cs="Times New Roman"/>
          <w:w w:val="88"/>
          <w:sz w:val="20"/>
          <w:szCs w:val="20"/>
        </w:rPr>
        <w:t>security</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w w:val="88"/>
          <w:sz w:val="20"/>
          <w:szCs w:val="20"/>
        </w:rPr>
        <w:t xml:space="preserve">issues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2"/>
          <w:sz w:val="20"/>
          <w:szCs w:val="20"/>
        </w:rPr>
        <w:t>be</w:t>
      </w:r>
      <w:r w:rsidRPr="00B72469">
        <w:rPr>
          <w:rFonts w:ascii="Times New Roman" w:eastAsia="Arial" w:hAnsi="Times New Roman" w:cs="Times New Roman"/>
          <w:spacing w:val="14"/>
          <w:w w:val="82"/>
          <w:sz w:val="20"/>
          <w:szCs w:val="20"/>
        </w:rPr>
        <w:t xml:space="preserve"> </w:t>
      </w:r>
      <w:r w:rsidRPr="00B72469">
        <w:rPr>
          <w:rFonts w:ascii="Times New Roman" w:eastAsia="Arial" w:hAnsi="Times New Roman" w:cs="Times New Roman"/>
          <w:w w:val="82"/>
          <w:sz w:val="20"/>
          <w:szCs w:val="20"/>
        </w:rPr>
        <w:t>addressed,</w:t>
      </w:r>
      <w:r w:rsidRPr="00B72469">
        <w:rPr>
          <w:rFonts w:ascii="Times New Roman" w:eastAsia="Arial" w:hAnsi="Times New Roman" w:cs="Times New Roman"/>
          <w:spacing w:val="31"/>
          <w:w w:val="82"/>
          <w:sz w:val="20"/>
          <w:szCs w:val="20"/>
        </w:rPr>
        <w:t xml:space="preserve"> </w:t>
      </w:r>
      <w:r w:rsidRPr="00B72469">
        <w:rPr>
          <w:rFonts w:ascii="Times New Roman" w:eastAsia="Arial" w:hAnsi="Times New Roman" w:cs="Times New Roman"/>
          <w:w w:val="82"/>
          <w:sz w:val="20"/>
          <w:szCs w:val="20"/>
        </w:rPr>
        <w:t>as</w:t>
      </w:r>
      <w:r w:rsidRPr="00B72469">
        <w:rPr>
          <w:rFonts w:ascii="Times New Roman" w:eastAsia="Arial" w:hAnsi="Times New Roman" w:cs="Times New Roman"/>
          <w:spacing w:val="2"/>
          <w:w w:val="82"/>
          <w:sz w:val="20"/>
          <w:szCs w:val="20"/>
        </w:rPr>
        <w:t xml:space="preserve"> </w:t>
      </w:r>
      <w:proofErr w:type="gramStart"/>
      <w:r w:rsidRPr="00B72469">
        <w:rPr>
          <w:rFonts w:ascii="Times New Roman" w:eastAsia="Arial" w:hAnsi="Times New Roman" w:cs="Times New Roman"/>
          <w:w w:val="88"/>
          <w:sz w:val="20"/>
          <w:szCs w:val="20"/>
        </w:rPr>
        <w:t xml:space="preserve">partially </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scoped</w:t>
      </w:r>
      <w:proofErr w:type="gramEnd"/>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and enumerated</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9"/>
          <w:sz w:val="20"/>
          <w:szCs w:val="20"/>
        </w:rPr>
        <w:t>pr</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w w:val="89"/>
          <w:sz w:val="20"/>
          <w:szCs w:val="20"/>
        </w:rPr>
        <w:t>vious</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section,</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i</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sti</w:t>
      </w:r>
      <w:r w:rsidRPr="00B72469">
        <w:rPr>
          <w:rFonts w:ascii="Times New Roman" w:eastAsia="Arial" w:hAnsi="Times New Roman" w:cs="Times New Roman"/>
          <w:spacing w:val="-1"/>
          <w:w w:val="89"/>
          <w:sz w:val="20"/>
          <w:szCs w:val="20"/>
        </w:rPr>
        <w:t>g</w:t>
      </w:r>
      <w:r w:rsidRPr="00B72469">
        <w:rPr>
          <w:rFonts w:ascii="Times New Roman" w:eastAsia="Arial" w:hAnsi="Times New Roman" w:cs="Times New Roman"/>
          <w:w w:val="89"/>
          <w:sz w:val="20"/>
          <w:szCs w:val="20"/>
        </w:rPr>
        <w:t>ators</w:t>
      </w:r>
      <w:r w:rsidRPr="00B72469">
        <w:rPr>
          <w:rFonts w:ascii="Times New Roman" w:eastAsia="Arial" w:hAnsi="Times New Roman" w:cs="Times New Roman"/>
          <w:spacing w:val="27"/>
          <w:w w:val="89"/>
          <w:sz w:val="20"/>
          <w:szCs w:val="20"/>
        </w:rPr>
        <w:t xml:space="preserve"> </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2"/>
          <w:w w:val="89"/>
          <w:sz w:val="20"/>
          <w:szCs w:val="20"/>
        </w:rPr>
        <w:t xml:space="preserve"> w</w:t>
      </w:r>
      <w:r w:rsidRPr="00B72469">
        <w:rPr>
          <w:rFonts w:ascii="Times New Roman" w:eastAsia="Arial" w:hAnsi="Times New Roman" w:cs="Times New Roman"/>
          <w:w w:val="89"/>
          <w:sz w:val="20"/>
          <w:szCs w:val="20"/>
        </w:rPr>
        <w:t xml:space="preserve">orking </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103"/>
          <w:sz w:val="20"/>
          <w:szCs w:val="20"/>
        </w:rPr>
        <w:t xml:space="preserve">fol- </w:t>
      </w:r>
      <w:r w:rsidRPr="00B72469">
        <w:rPr>
          <w:rFonts w:ascii="Times New Roman" w:eastAsia="Arial" w:hAnsi="Times New Roman" w:cs="Times New Roman"/>
          <w:w w:val="93"/>
          <w:sz w:val="20"/>
          <w:szCs w:val="20"/>
        </w:rPr>
        <w:t>l</w:t>
      </w:r>
      <w:r w:rsidRPr="00B72469">
        <w:rPr>
          <w:rFonts w:ascii="Times New Roman" w:eastAsia="Arial" w:hAnsi="Times New Roman" w:cs="Times New Roman"/>
          <w:spacing w:val="-5"/>
          <w:w w:val="93"/>
          <w:sz w:val="20"/>
          <w:szCs w:val="20"/>
        </w:rPr>
        <w:t>o</w:t>
      </w:r>
      <w:r w:rsidRPr="00B72469">
        <w:rPr>
          <w:rFonts w:ascii="Times New Roman" w:eastAsia="Arial" w:hAnsi="Times New Roman" w:cs="Times New Roman"/>
          <w:w w:val="93"/>
          <w:sz w:val="20"/>
          <w:szCs w:val="20"/>
        </w:rPr>
        <w:t>wing</w:t>
      </w:r>
      <w:r w:rsidRPr="00B72469">
        <w:rPr>
          <w:rFonts w:ascii="Times New Roman" w:eastAsia="Arial" w:hAnsi="Times New Roman" w:cs="Times New Roman"/>
          <w:spacing w:val="19"/>
          <w:w w:val="93"/>
          <w:sz w:val="20"/>
          <w:szCs w:val="20"/>
        </w:rPr>
        <w:t xml:space="preserve"> </w:t>
      </w:r>
      <w:r w:rsidRPr="00B72469">
        <w:rPr>
          <w:rFonts w:ascii="Times New Roman" w:eastAsia="Arial" w:hAnsi="Times New Roman" w:cs="Times New Roman"/>
          <w:w w:val="93"/>
          <w:sz w:val="20"/>
          <w:szCs w:val="20"/>
        </w:rPr>
        <w:t>specific</w:t>
      </w:r>
      <w:r w:rsidRPr="00B72469">
        <w:rPr>
          <w:rFonts w:ascii="Times New Roman" w:eastAsia="Arial" w:hAnsi="Times New Roman" w:cs="Times New Roman"/>
          <w:spacing w:val="-15"/>
          <w:w w:val="93"/>
          <w:sz w:val="20"/>
          <w:szCs w:val="20"/>
        </w:rPr>
        <w:t xml:space="preserve"> </w:t>
      </w:r>
      <w:r w:rsidRPr="00B72469">
        <w:rPr>
          <w:rFonts w:ascii="Times New Roman" w:eastAsia="Arial" w:hAnsi="Times New Roman" w:cs="Times New Roman"/>
          <w:sz w:val="20"/>
          <w:szCs w:val="20"/>
        </w:rPr>
        <w:t>problems.</w:t>
      </w:r>
    </w:p>
    <w:p w14:paraId="0AFED203" w14:textId="77777777" w:rsidR="00676FEB" w:rsidRPr="00B72469" w:rsidRDefault="00676FEB" w:rsidP="00676FEB">
      <w:pPr>
        <w:spacing w:before="2" w:after="0" w:line="280" w:lineRule="exact"/>
        <w:rPr>
          <w:rFonts w:ascii="Times New Roman" w:hAnsi="Times New Roman" w:cs="Times New Roman"/>
          <w:sz w:val="28"/>
          <w:szCs w:val="28"/>
        </w:rPr>
      </w:pPr>
    </w:p>
    <w:p w14:paraId="0AFED204" w14:textId="77777777" w:rsidR="00676FEB" w:rsidRPr="00B72469" w:rsidRDefault="00676FEB" w:rsidP="00676FEB">
      <w:pPr>
        <w:spacing w:after="0" w:line="240" w:lineRule="auto"/>
        <w:ind w:left="110" w:right="554"/>
        <w:jc w:val="both"/>
        <w:rPr>
          <w:rFonts w:ascii="Times New Roman" w:eastAsia="Arial" w:hAnsi="Times New Roman" w:cs="Times New Roman"/>
        </w:rPr>
      </w:pPr>
      <w:r w:rsidRPr="00B72469">
        <w:rPr>
          <w:rFonts w:ascii="Times New Roman" w:eastAsia="Arial" w:hAnsi="Times New Roman" w:cs="Times New Roman"/>
          <w:b/>
          <w:bCs/>
        </w:rPr>
        <w:t>4.1</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84"/>
        </w:rPr>
        <w:t>Detection</w:t>
      </w:r>
      <w:proofErr w:type="gramEnd"/>
      <w:r w:rsidRPr="00B72469">
        <w:rPr>
          <w:rFonts w:ascii="Times New Roman" w:eastAsia="Arial" w:hAnsi="Times New Roman" w:cs="Times New Roman"/>
          <w:b/>
          <w:bCs/>
          <w:spacing w:val="44"/>
          <w:w w:val="84"/>
        </w:rPr>
        <w:t xml:space="preserve"> </w:t>
      </w:r>
      <w:r w:rsidRPr="00B72469">
        <w:rPr>
          <w:rFonts w:ascii="Times New Roman" w:eastAsia="Arial" w:hAnsi="Times New Roman" w:cs="Times New Roman"/>
          <w:b/>
          <w:bCs/>
          <w:w w:val="84"/>
        </w:rPr>
        <w:t>of</w:t>
      </w:r>
      <w:r w:rsidRPr="00B72469">
        <w:rPr>
          <w:rFonts w:ascii="Times New Roman" w:eastAsia="Arial" w:hAnsi="Times New Roman" w:cs="Times New Roman"/>
          <w:b/>
          <w:bCs/>
          <w:spacing w:val="10"/>
          <w:w w:val="84"/>
        </w:rPr>
        <w:t xml:space="preserve"> </w:t>
      </w:r>
      <w:r w:rsidRPr="00B72469">
        <w:rPr>
          <w:rFonts w:ascii="Times New Roman" w:eastAsia="Arial" w:hAnsi="Times New Roman" w:cs="Times New Roman"/>
          <w:b/>
          <w:bCs/>
          <w:w w:val="84"/>
        </w:rPr>
        <w:t>anomalous</w:t>
      </w:r>
      <w:r w:rsidRPr="00B72469">
        <w:rPr>
          <w:rFonts w:ascii="Times New Roman" w:eastAsia="Arial" w:hAnsi="Times New Roman" w:cs="Times New Roman"/>
          <w:b/>
          <w:bCs/>
          <w:spacing w:val="39"/>
          <w:w w:val="84"/>
        </w:rPr>
        <w:t xml:space="preserve"> </w:t>
      </w:r>
      <w:r w:rsidRPr="00B72469">
        <w:rPr>
          <w:rFonts w:ascii="Times New Roman" w:eastAsia="Arial" w:hAnsi="Times New Roman" w:cs="Times New Roman"/>
          <w:b/>
          <w:bCs/>
          <w:w w:val="84"/>
        </w:rPr>
        <w:t>use</w:t>
      </w:r>
      <w:r w:rsidRPr="00B72469">
        <w:rPr>
          <w:rFonts w:ascii="Times New Roman" w:eastAsia="Arial" w:hAnsi="Times New Roman" w:cs="Times New Roman"/>
          <w:b/>
          <w:bCs/>
          <w:spacing w:val="-11"/>
          <w:w w:val="84"/>
        </w:rPr>
        <w:t xml:space="preserve"> </w:t>
      </w:r>
      <w:r w:rsidRPr="00B72469">
        <w:rPr>
          <w:rFonts w:ascii="Times New Roman" w:eastAsia="Arial" w:hAnsi="Times New Roman" w:cs="Times New Roman"/>
          <w:b/>
          <w:bCs/>
          <w:w w:val="84"/>
        </w:rPr>
        <w:t>of</w:t>
      </w:r>
      <w:r w:rsidRPr="00B72469">
        <w:rPr>
          <w:rFonts w:ascii="Times New Roman" w:eastAsia="Arial" w:hAnsi="Times New Roman" w:cs="Times New Roman"/>
          <w:b/>
          <w:bCs/>
          <w:spacing w:val="10"/>
          <w:w w:val="84"/>
        </w:rPr>
        <w:t xml:space="preserve"> </w:t>
      </w:r>
      <w:r w:rsidRPr="00B72469">
        <w:rPr>
          <w:rFonts w:ascii="Times New Roman" w:eastAsia="Arial" w:hAnsi="Times New Roman" w:cs="Times New Roman"/>
          <w:b/>
          <w:bCs/>
          <w:w w:val="84"/>
        </w:rPr>
        <w:t>sensors</w:t>
      </w:r>
    </w:p>
    <w:p w14:paraId="0AFED205" w14:textId="77777777" w:rsidR="00676FEB" w:rsidRPr="00B72469" w:rsidRDefault="00676FEB" w:rsidP="00676FEB">
      <w:pPr>
        <w:spacing w:before="15" w:after="0" w:line="200" w:lineRule="exact"/>
        <w:rPr>
          <w:rFonts w:ascii="Times New Roman" w:hAnsi="Times New Roman" w:cs="Times New Roman"/>
          <w:sz w:val="20"/>
          <w:szCs w:val="20"/>
        </w:rPr>
      </w:pPr>
    </w:p>
    <w:p w14:paraId="0AFED206"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A</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pacing w:val="-2"/>
          <w:w w:val="86"/>
          <w:sz w:val="20"/>
          <w:szCs w:val="20"/>
        </w:rPr>
        <w:t>k</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y</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issue</w:t>
      </w:r>
      <w:r w:rsidRPr="00B72469">
        <w:rPr>
          <w:rFonts w:ascii="Times New Roman" w:eastAsia="Arial" w:hAnsi="Times New Roman" w:cs="Times New Roman"/>
          <w:spacing w:val="-11"/>
          <w:w w:val="86"/>
          <w:sz w:val="20"/>
          <w:szCs w:val="20"/>
        </w:rPr>
        <w:t xml:space="preserve"> </w:t>
      </w:r>
      <w:proofErr w:type="gramStart"/>
      <w:r w:rsidRPr="00B72469">
        <w:rPr>
          <w:rFonts w:ascii="Times New Roman" w:eastAsia="Arial" w:hAnsi="Times New Roman" w:cs="Times New Roman"/>
          <w:w w:val="86"/>
          <w:sz w:val="20"/>
          <w:szCs w:val="20"/>
        </w:rPr>
        <w:t>i</w:t>
      </w:r>
      <w:r w:rsidRPr="00B72469">
        <w:rPr>
          <w:rFonts w:ascii="Times New Roman" w:eastAsia="Arial" w:hAnsi="Times New Roman" w:cs="Times New Roman"/>
          <w:spacing w:val="-7"/>
          <w:w w:val="86"/>
          <w:sz w:val="20"/>
          <w:szCs w:val="20"/>
        </w:rPr>
        <w:t>n</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ol</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 xml:space="preserve">ed </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sz w:val="20"/>
          <w:szCs w:val="20"/>
        </w:rPr>
        <w:t>in</w:t>
      </w:r>
      <w:proofErr w:type="gramEnd"/>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4"/>
          <w:sz w:val="20"/>
          <w:szCs w:val="20"/>
        </w:rPr>
        <w:t xml:space="preserve">trusting </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w w:val="84"/>
          <w:sz w:val="20"/>
          <w:szCs w:val="20"/>
        </w:rPr>
        <w:t>data</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w w:val="84"/>
          <w:sz w:val="20"/>
          <w:szCs w:val="20"/>
        </w:rPr>
        <w:t>from</w:t>
      </w:r>
      <w:r w:rsidRPr="00B72469">
        <w:rPr>
          <w:rFonts w:ascii="Times New Roman" w:eastAsia="Arial" w:hAnsi="Times New Roman" w:cs="Times New Roman"/>
          <w:spacing w:val="43"/>
          <w:w w:val="84"/>
          <w:sz w:val="20"/>
          <w:szCs w:val="20"/>
        </w:rPr>
        <w:t xml:space="preserve"> </w:t>
      </w:r>
      <w:r w:rsidRPr="00B72469">
        <w:rPr>
          <w:rFonts w:ascii="Times New Roman" w:eastAsia="Arial" w:hAnsi="Times New Roman" w:cs="Times New Roman"/>
          <w:w w:val="84"/>
          <w:sz w:val="20"/>
          <w:szCs w:val="20"/>
        </w:rPr>
        <w:t>the</w:t>
      </w:r>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0"/>
          <w:sz w:val="20"/>
          <w:szCs w:val="20"/>
        </w:rPr>
        <w:t>described</w:t>
      </w:r>
      <w:r w:rsidRPr="00B72469">
        <w:rPr>
          <w:rFonts w:ascii="Times New Roman" w:eastAsia="Arial" w:hAnsi="Times New Roman" w:cs="Times New Roman"/>
          <w:spacing w:val="-12"/>
          <w:w w:val="90"/>
          <w:sz w:val="20"/>
          <w:szCs w:val="20"/>
        </w:rPr>
        <w:t xml:space="preserve"> </w:t>
      </w:r>
      <w:r w:rsidRPr="00B72469">
        <w:rPr>
          <w:rFonts w:ascii="Times New Roman" w:eastAsia="Arial" w:hAnsi="Times New Roman" w:cs="Times New Roman"/>
          <w:w w:val="90"/>
          <w:sz w:val="20"/>
          <w:szCs w:val="20"/>
        </w:rPr>
        <w:t>net</w:t>
      </w:r>
      <w:r w:rsidRPr="00B72469">
        <w:rPr>
          <w:rFonts w:ascii="Times New Roman" w:eastAsia="Arial" w:hAnsi="Times New Roman" w:cs="Times New Roman"/>
          <w:spacing w:val="-2"/>
          <w:w w:val="90"/>
          <w:sz w:val="20"/>
          <w:szCs w:val="20"/>
        </w:rPr>
        <w:t>w</w:t>
      </w:r>
      <w:r w:rsidRPr="00B72469">
        <w:rPr>
          <w:rFonts w:ascii="Times New Roman" w:eastAsia="Arial" w:hAnsi="Times New Roman" w:cs="Times New Roman"/>
          <w:w w:val="90"/>
          <w:sz w:val="20"/>
          <w:szCs w:val="20"/>
        </w:rPr>
        <w:t>ork</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6"/>
          <w:sz w:val="20"/>
          <w:szCs w:val="20"/>
        </w:rPr>
        <w:t>ensur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9"/>
          <w:sz w:val="20"/>
          <w:szCs w:val="20"/>
        </w:rPr>
        <w:t>themsel</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78"/>
          <w:sz w:val="20"/>
          <w:szCs w:val="20"/>
        </w:rPr>
        <w:t xml:space="preserve">es </w:t>
      </w:r>
      <w:r w:rsidRPr="00B72469">
        <w:rPr>
          <w:rFonts w:ascii="Times New Roman" w:eastAsia="Arial" w:hAnsi="Times New Roman" w:cs="Times New Roman"/>
          <w:w w:val="85"/>
          <w:sz w:val="20"/>
          <w:szCs w:val="20"/>
        </w:rPr>
        <w:t>can</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trusted.</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0"/>
          <w:sz w:val="20"/>
          <w:szCs w:val="20"/>
        </w:rPr>
        <w:t>either</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sz w:val="20"/>
          <w:szCs w:val="20"/>
        </w:rPr>
        <w:t>th</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26"/>
          <w:w w:val="8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5"/>
          <w:sz w:val="20"/>
          <w:szCs w:val="20"/>
        </w:rPr>
        <w:t xml:space="preserve">possession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94"/>
          <w:sz w:val="20"/>
          <w:szCs w:val="20"/>
        </w:rPr>
        <w:t>ind</w:t>
      </w:r>
      <w:r w:rsidRPr="00B72469">
        <w:rPr>
          <w:rFonts w:ascii="Times New Roman" w:eastAsia="Arial" w:hAnsi="Times New Roman" w:cs="Times New Roman"/>
          <w:spacing w:val="-5"/>
          <w:w w:val="94"/>
          <w:sz w:val="20"/>
          <w:szCs w:val="20"/>
        </w:rPr>
        <w:t>i</w:t>
      </w:r>
      <w:r w:rsidRPr="00B72469">
        <w:rPr>
          <w:rFonts w:ascii="Times New Roman" w:eastAsia="Arial" w:hAnsi="Times New Roman" w:cs="Times New Roman"/>
          <w:w w:val="94"/>
          <w:sz w:val="20"/>
          <w:szCs w:val="20"/>
        </w:rPr>
        <w:t>viduals</w:t>
      </w:r>
      <w:r w:rsidRPr="00B72469">
        <w:rPr>
          <w:rFonts w:ascii="Times New Roman" w:eastAsia="Arial" w:hAnsi="Times New Roman" w:cs="Times New Roman"/>
          <w:spacing w:val="15"/>
          <w:w w:val="94"/>
          <w:sz w:val="20"/>
          <w:szCs w:val="20"/>
        </w:rPr>
        <w:t xml:space="preserve"> </w:t>
      </w:r>
      <w:r w:rsidRPr="00B72469">
        <w:rPr>
          <w:rFonts w:ascii="Times New Roman" w:eastAsia="Arial" w:hAnsi="Times New Roman" w:cs="Times New Roman"/>
          <w:sz w:val="20"/>
          <w:szCs w:val="20"/>
        </w:rPr>
        <w:t>wh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trust</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ort</w:t>
      </w:r>
      <w:r w:rsidRPr="00B72469">
        <w:rPr>
          <w:rFonts w:ascii="Times New Roman" w:eastAsia="Arial" w:hAnsi="Times New Roman" w:cs="Times New Roman"/>
          <w:spacing w:val="-1"/>
          <w:w w:val="88"/>
          <w:sz w:val="20"/>
          <w:szCs w:val="20"/>
        </w:rPr>
        <w:t>h</w:t>
      </w:r>
      <w:r w:rsidRPr="00B72469">
        <w:rPr>
          <w:rFonts w:ascii="Times New Roman" w:eastAsia="Arial" w:hAnsi="Times New Roman" w:cs="Times New Roman"/>
          <w:spacing w:val="-11"/>
          <w:w w:val="88"/>
          <w:sz w:val="20"/>
          <w:szCs w:val="20"/>
        </w:rPr>
        <w:t>y</w:t>
      </w:r>
      <w:proofErr w:type="gramStart"/>
      <w:r w:rsidRPr="00B72469">
        <w:rPr>
          <w:rFonts w:ascii="Times New Roman" w:eastAsia="Arial" w:hAnsi="Times New Roman" w:cs="Times New Roman"/>
          <w:w w:val="88"/>
          <w:sz w:val="20"/>
          <w:szCs w:val="20"/>
        </w:rPr>
        <w:t xml:space="preserve">, </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sz w:val="20"/>
          <w:szCs w:val="20"/>
        </w:rPr>
        <w:t>or</w:t>
      </w:r>
      <w:proofErr w:type="gramEnd"/>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th</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4"/>
          <w:sz w:val="20"/>
          <w:szCs w:val="20"/>
        </w:rPr>
        <w:t xml:space="preserve">been </w:t>
      </w:r>
      <w:r w:rsidRPr="00B72469">
        <w:rPr>
          <w:rFonts w:ascii="Times New Roman" w:eastAsia="Arial" w:hAnsi="Times New Roman" w:cs="Times New Roman"/>
          <w:w w:val="87"/>
          <w:sz w:val="20"/>
          <w:szCs w:val="20"/>
        </w:rPr>
        <w:t>tampered</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92"/>
          <w:sz w:val="20"/>
          <w:szCs w:val="20"/>
        </w:rPr>
        <w:t>their</w:t>
      </w:r>
      <w:r w:rsidRPr="00B72469">
        <w:rPr>
          <w:rFonts w:ascii="Times New Roman" w:eastAsia="Arial" w:hAnsi="Times New Roman" w:cs="Times New Roman"/>
          <w:spacing w:val="10"/>
          <w:w w:val="92"/>
          <w:sz w:val="20"/>
          <w:szCs w:val="20"/>
        </w:rPr>
        <w:t xml:space="preserve"> </w:t>
      </w:r>
      <w:r w:rsidRPr="00B72469">
        <w:rPr>
          <w:rFonts w:ascii="Times New Roman" w:eastAsia="Arial" w:hAnsi="Times New Roman" w:cs="Times New Roman"/>
          <w:w w:val="92"/>
          <w:sz w:val="20"/>
          <w:szCs w:val="20"/>
        </w:rPr>
        <w:t>e</w:t>
      </w:r>
      <w:r w:rsidRPr="00B72469">
        <w:rPr>
          <w:rFonts w:ascii="Times New Roman" w:eastAsia="Arial" w:hAnsi="Times New Roman" w:cs="Times New Roman"/>
          <w:spacing w:val="-7"/>
          <w:w w:val="92"/>
          <w:sz w:val="20"/>
          <w:szCs w:val="20"/>
        </w:rPr>
        <w:t>n</w:t>
      </w:r>
      <w:r w:rsidRPr="00B72469">
        <w:rPr>
          <w:rFonts w:ascii="Times New Roman" w:eastAsia="Arial" w:hAnsi="Times New Roman" w:cs="Times New Roman"/>
          <w:w w:val="92"/>
          <w:sz w:val="20"/>
          <w:szCs w:val="20"/>
        </w:rPr>
        <w:t>vironment</w:t>
      </w:r>
      <w:r w:rsidRPr="00B72469">
        <w:rPr>
          <w:rFonts w:ascii="Times New Roman" w:eastAsia="Arial" w:hAnsi="Times New Roman" w:cs="Times New Roman"/>
          <w:spacing w:val="-3"/>
          <w:w w:val="92"/>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23"/>
          <w:sz w:val="20"/>
          <w:szCs w:val="20"/>
        </w:rPr>
        <w:t xml:space="preserve"> </w:t>
      </w:r>
      <w:r w:rsidRPr="00B72469">
        <w:rPr>
          <w:rFonts w:ascii="Times New Roman" w:eastAsia="Arial" w:hAnsi="Times New Roman" w:cs="Times New Roman"/>
          <w:w w:val="84"/>
          <w:sz w:val="20"/>
          <w:szCs w:val="20"/>
        </w:rPr>
        <w:t>not</w:t>
      </w:r>
      <w:r w:rsidRPr="00B72469">
        <w:rPr>
          <w:rFonts w:ascii="Times New Roman" w:eastAsia="Arial" w:hAnsi="Times New Roman" w:cs="Times New Roman"/>
          <w:spacing w:val="30"/>
          <w:w w:val="84"/>
          <w:sz w:val="20"/>
          <w:szCs w:val="20"/>
        </w:rPr>
        <w:t xml:space="preserve"> </w:t>
      </w:r>
      <w:r w:rsidRPr="00B72469">
        <w:rPr>
          <w:rFonts w:ascii="Times New Roman" w:eastAsia="Arial" w:hAnsi="Times New Roman" w:cs="Times New Roman"/>
          <w:w w:val="84"/>
          <w:sz w:val="20"/>
          <w:szCs w:val="20"/>
        </w:rPr>
        <w:t>possessed</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an 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vidual.</w:t>
      </w:r>
    </w:p>
    <w:p w14:paraId="0AFED207" w14:textId="77777777" w:rsidR="00676FEB" w:rsidRPr="00B72469" w:rsidRDefault="00676FEB" w:rsidP="00676FEB">
      <w:pPr>
        <w:spacing w:before="1" w:after="0" w:line="240" w:lineRule="exact"/>
        <w:rPr>
          <w:rFonts w:ascii="Times New Roman" w:hAnsi="Times New Roman" w:cs="Times New Roman"/>
          <w:sz w:val="24"/>
          <w:szCs w:val="24"/>
        </w:rPr>
      </w:pPr>
    </w:p>
    <w:p w14:paraId="0AFED208"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7"/>
          <w:w w:val="91"/>
          <w:sz w:val="20"/>
          <w:szCs w:val="20"/>
        </w:rPr>
        <w:t xml:space="preserve"> </w:t>
      </w:r>
      <w:r w:rsidRPr="00B72469">
        <w:rPr>
          <w:rFonts w:ascii="Times New Roman" w:eastAsia="Arial" w:hAnsi="Times New Roman" w:cs="Times New Roman"/>
          <w:w w:val="91"/>
          <w:sz w:val="20"/>
          <w:szCs w:val="20"/>
        </w:rPr>
        <w:t>model</w:t>
      </w:r>
      <w:r w:rsidRPr="00B72469">
        <w:rPr>
          <w:rFonts w:ascii="Times New Roman" w:eastAsia="Arial" w:hAnsi="Times New Roman" w:cs="Times New Roman"/>
          <w:spacing w:val="7"/>
          <w:w w:val="91"/>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23"/>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w w:val="85"/>
          <w:sz w:val="20"/>
          <w:szCs w:val="20"/>
        </w:rPr>
        <w:t>sensor</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 xml:space="preserve">possession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 xml:space="preserve">trusted </w:t>
      </w:r>
      <w:r w:rsidRPr="00B72469">
        <w:rPr>
          <w:rFonts w:ascii="Times New Roman" w:eastAsia="Arial" w:hAnsi="Times New Roman" w:cs="Times New Roman"/>
          <w:sz w:val="20"/>
          <w:szCs w:val="20"/>
        </w:rPr>
        <w:t>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vidual,</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2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9"/>
          <w:sz w:val="20"/>
          <w:szCs w:val="20"/>
        </w:rPr>
        <w:t>more</w:t>
      </w:r>
      <w:r w:rsidRPr="00B72469">
        <w:rPr>
          <w:rFonts w:ascii="Times New Roman" w:eastAsia="Arial" w:hAnsi="Times New Roman" w:cs="Times New Roman"/>
          <w:spacing w:val="25"/>
          <w:w w:val="89"/>
          <w:sz w:val="20"/>
          <w:szCs w:val="20"/>
        </w:rPr>
        <w:t xml:space="preserve"> </w:t>
      </w:r>
      <w:r w:rsidRPr="00B72469">
        <w:rPr>
          <w:rFonts w:ascii="Times New Roman" w:eastAsia="Arial" w:hAnsi="Times New Roman" w:cs="Times New Roman"/>
          <w:sz w:val="20"/>
          <w:szCs w:val="20"/>
        </w:rPr>
        <w:t>li</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ly</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28"/>
          <w:w w:val="83"/>
          <w:sz w:val="20"/>
          <w:szCs w:val="20"/>
        </w:rPr>
        <w:t xml:space="preserve"> </w:t>
      </w:r>
      <w:r w:rsidRPr="00B72469">
        <w:rPr>
          <w:rFonts w:ascii="Times New Roman" w:eastAsia="Arial" w:hAnsi="Times New Roman" w:cs="Times New Roman"/>
          <w:w w:val="83"/>
          <w:sz w:val="20"/>
          <w:szCs w:val="20"/>
        </w:rPr>
        <w:t>are</w:t>
      </w:r>
      <w:r w:rsidRPr="00B72469">
        <w:rPr>
          <w:rFonts w:ascii="Times New Roman" w:eastAsia="Arial" w:hAnsi="Times New Roman" w:cs="Times New Roman"/>
          <w:spacing w:val="31"/>
          <w:w w:val="83"/>
          <w:sz w:val="20"/>
          <w:szCs w:val="20"/>
        </w:rPr>
        <w:t xml:space="preserve"> </w:t>
      </w:r>
      <w:r w:rsidRPr="00B72469">
        <w:rPr>
          <w:rFonts w:ascii="Times New Roman" w:eastAsia="Arial" w:hAnsi="Times New Roman" w:cs="Times New Roman"/>
          <w:w w:val="92"/>
          <w:sz w:val="20"/>
          <w:szCs w:val="20"/>
        </w:rPr>
        <w:t xml:space="preserve">reporting </w:t>
      </w:r>
      <w:r w:rsidRPr="00B72469">
        <w:rPr>
          <w:rFonts w:ascii="Times New Roman" w:eastAsia="Arial" w:hAnsi="Times New Roman" w:cs="Times New Roman"/>
          <w:w w:val="85"/>
          <w:sz w:val="20"/>
          <w:szCs w:val="20"/>
        </w:rPr>
        <w:t>an</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honest</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9"/>
          <w:sz w:val="20"/>
          <w:szCs w:val="20"/>
        </w:rPr>
        <w:t>l</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gitimate</w:t>
      </w:r>
      <w:r w:rsidRPr="00B72469">
        <w:rPr>
          <w:rFonts w:ascii="Times New Roman" w:eastAsia="Arial" w:hAnsi="Times New Roman" w:cs="Times New Roman"/>
          <w:spacing w:val="45"/>
          <w:w w:val="89"/>
          <w:sz w:val="20"/>
          <w:szCs w:val="20"/>
        </w:rPr>
        <w:t xml:space="preserve">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w w:val="89"/>
          <w:sz w:val="20"/>
          <w:szCs w:val="20"/>
        </w:rPr>
        <w:t>vironment,</w:t>
      </w:r>
      <w:r w:rsidRPr="00B72469">
        <w:rPr>
          <w:rFonts w:ascii="Times New Roman" w:eastAsia="Arial" w:hAnsi="Times New Roman" w:cs="Times New Roman"/>
          <w:spacing w:val="41"/>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5"/>
          <w:sz w:val="20"/>
          <w:szCs w:val="20"/>
        </w:rPr>
        <w:t>one</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29"/>
          <w:w w:val="85"/>
          <w:sz w:val="20"/>
          <w:szCs w:val="20"/>
        </w:rPr>
        <w:t xml:space="preserve"> </w:t>
      </w:r>
      <w:r w:rsidRPr="00B72469">
        <w:rPr>
          <w:rFonts w:ascii="Times New Roman" w:eastAsia="Arial" w:hAnsi="Times New Roman" w:cs="Times New Roman"/>
          <w:w w:val="85"/>
          <w:sz w:val="20"/>
          <w:szCs w:val="20"/>
        </w:rPr>
        <w:t xml:space="preserve">has </w:t>
      </w:r>
      <w:r w:rsidRPr="00B72469">
        <w:rPr>
          <w:rFonts w:ascii="Times New Roman" w:eastAsia="Arial" w:hAnsi="Times New Roman" w:cs="Times New Roman"/>
          <w:w w:val="87"/>
          <w:sz w:val="20"/>
          <w:szCs w:val="20"/>
        </w:rPr>
        <w:t>been</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manipulated</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goal</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2"/>
          <w:sz w:val="20"/>
          <w:szCs w:val="20"/>
        </w:rPr>
        <w:t>producing</w:t>
      </w:r>
      <w:r w:rsidRPr="00B72469">
        <w:rPr>
          <w:rFonts w:ascii="Times New Roman" w:eastAsia="Arial" w:hAnsi="Times New Roman" w:cs="Times New Roman"/>
          <w:spacing w:val="1"/>
          <w:w w:val="92"/>
          <w:sz w:val="20"/>
          <w:szCs w:val="20"/>
        </w:rPr>
        <w:t xml:space="preserve"> </w:t>
      </w:r>
      <w:r w:rsidRPr="00B72469">
        <w:rPr>
          <w:rFonts w:ascii="Times New Roman" w:eastAsia="Arial" w:hAnsi="Times New Roman" w:cs="Times New Roman"/>
          <w:spacing w:val="-2"/>
          <w:sz w:val="20"/>
          <w:szCs w:val="20"/>
        </w:rPr>
        <w:t>f</w:t>
      </w:r>
      <w:r w:rsidRPr="00B72469">
        <w:rPr>
          <w:rFonts w:ascii="Times New Roman" w:eastAsia="Arial" w:hAnsi="Times New Roman" w:cs="Times New Roman"/>
          <w:sz w:val="20"/>
          <w:szCs w:val="20"/>
        </w:rPr>
        <w:t>aulty</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8"/>
          <w:sz w:val="20"/>
          <w:szCs w:val="20"/>
        </w:rPr>
        <w:t>results that</w:t>
      </w:r>
      <w:r w:rsidRPr="00B72469">
        <w:rPr>
          <w:rFonts w:ascii="Times New Roman" w:eastAsia="Arial" w:hAnsi="Times New Roman" w:cs="Times New Roman"/>
          <w:spacing w:val="-1"/>
          <w:w w:val="88"/>
          <w:sz w:val="20"/>
          <w:szCs w:val="20"/>
        </w:rPr>
        <w:t xml:space="preserve"> </w:t>
      </w:r>
      <w:proofErr w:type="gramStart"/>
      <w:r w:rsidRPr="00B72469">
        <w:rPr>
          <w:rFonts w:ascii="Times New Roman" w:eastAsia="Arial" w:hAnsi="Times New Roman" w:cs="Times New Roman"/>
          <w:w w:val="88"/>
          <w:sz w:val="20"/>
          <w:szCs w:val="20"/>
        </w:rPr>
        <w:t>get</w:t>
      </w:r>
      <w:proofErr w:type="gramEnd"/>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incorporated</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1"/>
          <w:sz w:val="20"/>
          <w:szCs w:val="20"/>
        </w:rPr>
        <w:t>to</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w w:val="91"/>
          <w:sz w:val="20"/>
          <w:szCs w:val="20"/>
        </w:rPr>
        <w:t>final</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w w:val="91"/>
          <w:sz w:val="20"/>
          <w:szCs w:val="20"/>
        </w:rPr>
        <w:t>computation.</w:t>
      </w:r>
      <w:r w:rsidRPr="00B72469">
        <w:rPr>
          <w:rFonts w:ascii="Times New Roman" w:eastAsia="Arial" w:hAnsi="Times New Roman" w:cs="Times New Roman"/>
          <w:spacing w:val="10"/>
          <w:w w:val="91"/>
          <w:sz w:val="20"/>
          <w:szCs w:val="20"/>
        </w:rPr>
        <w:t xml:space="preserve"> </w:t>
      </w:r>
      <w:r w:rsidRPr="00B72469">
        <w:rPr>
          <w:rFonts w:ascii="Times New Roman" w:eastAsia="Arial" w:hAnsi="Times New Roman" w:cs="Times New Roman"/>
          <w:w w:val="91"/>
          <w:sz w:val="20"/>
          <w:szCs w:val="20"/>
        </w:rPr>
        <w:t xml:space="preserve">Smartphones,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7"/>
          <w:w w:val="87"/>
          <w:sz w:val="20"/>
          <w:szCs w:val="20"/>
        </w:rPr>
        <w:t>r</w:t>
      </w:r>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b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easily</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stolen,</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misplaced</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4"/>
          <w:sz w:val="20"/>
          <w:szCs w:val="20"/>
        </w:rPr>
        <w:t>temporarily</w:t>
      </w:r>
      <w:r w:rsidRPr="00B72469">
        <w:rPr>
          <w:rFonts w:ascii="Times New Roman" w:eastAsia="Arial" w:hAnsi="Times New Roman" w:cs="Times New Roman"/>
          <w:spacing w:val="-5"/>
          <w:w w:val="94"/>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7"/>
          <w:sz w:val="20"/>
          <w:szCs w:val="20"/>
        </w:rPr>
        <w:t>tercepted</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2"/>
          <w:w w:val="87"/>
          <w:sz w:val="20"/>
          <w:szCs w:val="20"/>
        </w:rPr>
        <w:t xml:space="preserve"> </w:t>
      </w:r>
      <w:proofErr w:type="gramStart"/>
      <w:r w:rsidRPr="00B72469">
        <w:rPr>
          <w:rFonts w:ascii="Times New Roman" w:eastAsia="Arial" w:hAnsi="Times New Roman" w:cs="Times New Roman"/>
          <w:w w:val="87"/>
          <w:sz w:val="20"/>
          <w:szCs w:val="20"/>
        </w:rPr>
        <w:t xml:space="preserve">reprogrammed </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by</w:t>
      </w:r>
      <w:proofErr w:type="gramEnd"/>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6"/>
          <w:sz w:val="20"/>
          <w:szCs w:val="20"/>
        </w:rPr>
        <w:t>ad</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 xml:space="preserve">ersaries. </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39"/>
          <w:sz w:val="20"/>
          <w:szCs w:val="20"/>
        </w:rPr>
        <w:t xml:space="preserve"> </w:t>
      </w:r>
      <w:r w:rsidRPr="00B72469">
        <w:rPr>
          <w:rFonts w:ascii="Times New Roman" w:eastAsia="Arial" w:hAnsi="Times New Roman" w:cs="Times New Roman"/>
          <w:w w:val="89"/>
          <w:sz w:val="20"/>
          <w:szCs w:val="20"/>
        </w:rPr>
        <w:t>stolen</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z w:val="20"/>
          <w:szCs w:val="20"/>
        </w:rPr>
        <w:t xml:space="preserve">or </w:t>
      </w:r>
      <w:r w:rsidRPr="00B72469">
        <w:rPr>
          <w:rFonts w:ascii="Times New Roman" w:eastAsia="Arial" w:hAnsi="Times New Roman" w:cs="Times New Roman"/>
          <w:w w:val="86"/>
          <w:sz w:val="20"/>
          <w:szCs w:val="20"/>
        </w:rPr>
        <w:t>misplaced,</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1"/>
          <w:w w:val="86"/>
          <w:sz w:val="20"/>
          <w:szCs w:val="20"/>
        </w:rPr>
        <w:t xml:space="preserve"> </w:t>
      </w:r>
      <w:proofErr w:type="gramStart"/>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7"/>
          <w:w w:val="86"/>
          <w:sz w:val="20"/>
          <w:szCs w:val="20"/>
        </w:rPr>
        <w:t>n</w:t>
      </w:r>
      <w:r w:rsidRPr="00B72469">
        <w:rPr>
          <w:rFonts w:ascii="Times New Roman" w:eastAsia="Arial" w:hAnsi="Times New Roman" w:cs="Times New Roman"/>
          <w:w w:val="86"/>
          <w:sz w:val="20"/>
          <w:szCs w:val="20"/>
        </w:rPr>
        <w:t xml:space="preserve">vironment </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that</w:t>
      </w:r>
      <w:proofErr w:type="gramEnd"/>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report</w:t>
      </w:r>
      <w:r w:rsidRPr="00B72469">
        <w:rPr>
          <w:rFonts w:ascii="Times New Roman" w:eastAsia="Arial" w:hAnsi="Times New Roman" w:cs="Times New Roman"/>
          <w:spacing w:val="34"/>
          <w:w w:val="86"/>
          <w:sz w:val="20"/>
          <w:szCs w:val="20"/>
        </w:rPr>
        <w:t xml:space="preserve"> </w:t>
      </w:r>
      <w:r w:rsidRPr="00B72469">
        <w:rPr>
          <w:rFonts w:ascii="Times New Roman" w:eastAsia="Arial" w:hAnsi="Times New Roman" w:cs="Times New Roman"/>
          <w:w w:val="86"/>
          <w:sz w:val="20"/>
          <w:szCs w:val="20"/>
        </w:rPr>
        <w:t>may</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sz w:val="20"/>
          <w:szCs w:val="20"/>
        </w:rPr>
        <w:t>be</w:t>
      </w:r>
    </w:p>
    <w:p w14:paraId="0AFED209" w14:textId="77777777" w:rsidR="00676FEB" w:rsidRPr="00B72469" w:rsidRDefault="00676FEB" w:rsidP="00676FEB">
      <w:pPr>
        <w:spacing w:before="71" w:after="0" w:line="249" w:lineRule="auto"/>
        <w:ind w:right="55"/>
        <w:jc w:val="both"/>
        <w:rPr>
          <w:rFonts w:ascii="Times New Roman" w:eastAsia="Arial" w:hAnsi="Times New Roman" w:cs="Times New Roman"/>
          <w:sz w:val="20"/>
          <w:szCs w:val="20"/>
        </w:rPr>
      </w:pPr>
      <w:r w:rsidRPr="00B72469">
        <w:rPr>
          <w:rFonts w:ascii="Times New Roman" w:hAnsi="Times New Roman" w:cs="Times New Roman"/>
        </w:rPr>
        <w:br w:type="column"/>
      </w:r>
      <w:proofErr w:type="gramStart"/>
      <w:r w:rsidRPr="00B72469">
        <w:rPr>
          <w:rFonts w:ascii="Times New Roman" w:eastAsia="Arial" w:hAnsi="Times New Roman" w:cs="Times New Roman"/>
          <w:w w:val="87"/>
          <w:sz w:val="20"/>
          <w:szCs w:val="20"/>
        </w:rPr>
        <w:lastRenderedPageBreak/>
        <w:t>altered</w:t>
      </w:r>
      <w:proofErr w:type="gramEnd"/>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thu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collected</w:t>
      </w:r>
      <w:r w:rsidRPr="00B72469">
        <w:rPr>
          <w:rFonts w:ascii="Times New Roman" w:eastAsia="Arial" w:hAnsi="Times New Roman" w:cs="Times New Roman"/>
          <w:spacing w:val="44"/>
          <w:w w:val="87"/>
          <w:sz w:val="20"/>
          <w:szCs w:val="20"/>
        </w:rPr>
        <w:t xml:space="preserve"> </w:t>
      </w:r>
      <w:r w:rsidRPr="00B72469">
        <w:rPr>
          <w:rFonts w:ascii="Times New Roman" w:eastAsia="Arial" w:hAnsi="Times New Roman" w:cs="Times New Roman"/>
          <w:w w:val="87"/>
          <w:sz w:val="20"/>
          <w:szCs w:val="20"/>
        </w:rPr>
        <w:t>may</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b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92"/>
          <w:sz w:val="20"/>
          <w:szCs w:val="20"/>
        </w:rPr>
        <w:t>untrus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3"/>
          <w:sz w:val="20"/>
          <w:szCs w:val="20"/>
        </w:rPr>
        <w:t>ort</w:t>
      </w:r>
      <w:r w:rsidRPr="00B72469">
        <w:rPr>
          <w:rFonts w:ascii="Times New Roman" w:eastAsia="Arial" w:hAnsi="Times New Roman" w:cs="Times New Roman"/>
          <w:spacing w:val="-1"/>
          <w:w w:val="93"/>
          <w:sz w:val="20"/>
          <w:szCs w:val="20"/>
        </w:rPr>
        <w:t>h</w:t>
      </w:r>
      <w:r w:rsidRPr="00B72469">
        <w:rPr>
          <w:rFonts w:ascii="Times New Roman" w:eastAsia="Arial" w:hAnsi="Times New Roman" w:cs="Times New Roman"/>
          <w:spacing w:val="-13"/>
          <w:w w:val="99"/>
          <w:sz w:val="20"/>
          <w:szCs w:val="20"/>
        </w:rPr>
        <w:t>y</w:t>
      </w:r>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use</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traditional</w:t>
      </w:r>
      <w:r w:rsidRPr="00B72469">
        <w:rPr>
          <w:rFonts w:ascii="Times New Roman" w:eastAsia="Arial" w:hAnsi="Times New Roman" w:cs="Times New Roman"/>
          <w:spacing w:val="37"/>
          <w:w w:val="89"/>
          <w:sz w:val="20"/>
          <w:szCs w:val="20"/>
        </w:rPr>
        <w:t xml:space="preserve"> </w:t>
      </w:r>
      <w:r w:rsidRPr="00B72469">
        <w:rPr>
          <w:rFonts w:ascii="Times New Roman" w:eastAsia="Arial" w:hAnsi="Times New Roman" w:cs="Times New Roman"/>
          <w:w w:val="89"/>
          <w:sz w:val="20"/>
          <w:szCs w:val="20"/>
        </w:rPr>
        <w:t>authentication</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technologies</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to</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 xml:space="preserve">ensur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0"/>
          <w:w w:val="85"/>
          <w:sz w:val="20"/>
          <w:szCs w:val="20"/>
        </w:rPr>
        <w:t xml:space="preserve"> </w:t>
      </w:r>
      <w:proofErr w:type="gramStart"/>
      <w:r w:rsidRPr="00B72469">
        <w:rPr>
          <w:rFonts w:ascii="Times New Roman" w:eastAsia="Arial" w:hAnsi="Times New Roman" w:cs="Times New Roman"/>
          <w:w w:val="85"/>
          <w:sz w:val="20"/>
          <w:szCs w:val="20"/>
        </w:rPr>
        <w:t>l</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 xml:space="preserve">gitimate </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w w:val="85"/>
          <w:sz w:val="20"/>
          <w:szCs w:val="20"/>
        </w:rPr>
        <w:t>user</w:t>
      </w:r>
      <w:proofErr w:type="gramEnd"/>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4"/>
          <w:sz w:val="20"/>
          <w:szCs w:val="20"/>
        </w:rPr>
        <w:t>control</w:t>
      </w:r>
      <w:r w:rsidRPr="00B72469">
        <w:rPr>
          <w:rFonts w:ascii="Times New Roman" w:eastAsia="Arial" w:hAnsi="Times New Roman" w:cs="Times New Roman"/>
          <w:spacing w:val="11"/>
          <w:w w:val="9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smartphone</w:t>
      </w:r>
      <w:r w:rsidRPr="00B72469">
        <w:rPr>
          <w:rFonts w:ascii="Times New Roman" w:eastAsia="Arial" w:hAnsi="Times New Roman" w:cs="Times New Roman"/>
          <w:spacing w:val="34"/>
          <w:w w:val="86"/>
          <w:sz w:val="20"/>
          <w:szCs w:val="20"/>
        </w:rPr>
        <w:t xml:space="preserve"> </w:t>
      </w:r>
      <w:r w:rsidRPr="00B72469">
        <w:rPr>
          <w:rFonts w:ascii="Times New Roman" w:eastAsia="Arial" w:hAnsi="Times New Roman" w:cs="Times New Roman"/>
          <w:w w:val="86"/>
          <w:sz w:val="20"/>
          <w:szCs w:val="20"/>
        </w:rPr>
        <w:t>sensor</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sz w:val="20"/>
          <w:szCs w:val="20"/>
        </w:rPr>
        <w:t xml:space="preserve">is </w:t>
      </w:r>
      <w:r w:rsidRPr="00B72469">
        <w:rPr>
          <w:rFonts w:ascii="Times New Roman" w:eastAsia="Arial" w:hAnsi="Times New Roman" w:cs="Times New Roman"/>
          <w:w w:val="91"/>
          <w:sz w:val="20"/>
          <w:szCs w:val="20"/>
        </w:rPr>
        <w:t>not</w:t>
      </w:r>
      <w:r w:rsidRPr="00B72469">
        <w:rPr>
          <w:rFonts w:ascii="Times New Roman" w:eastAsia="Arial" w:hAnsi="Times New Roman" w:cs="Times New Roman"/>
          <w:spacing w:val="-11"/>
          <w:w w:val="91"/>
          <w:sz w:val="20"/>
          <w:szCs w:val="20"/>
        </w:rPr>
        <w:t xml:space="preserve"> </w:t>
      </w:r>
      <w:r w:rsidRPr="00B72469">
        <w:rPr>
          <w:rFonts w:ascii="Times New Roman" w:eastAsia="Arial" w:hAnsi="Times New Roman" w:cs="Times New Roman"/>
          <w:w w:val="91"/>
          <w:sz w:val="20"/>
          <w:szCs w:val="20"/>
        </w:rPr>
        <w:t>practical,</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w w:val="80"/>
          <w:sz w:val="20"/>
          <w:szCs w:val="20"/>
        </w:rPr>
        <w:t>as</w:t>
      </w:r>
      <w:r w:rsidRPr="00B72469">
        <w:rPr>
          <w:rFonts w:ascii="Times New Roman" w:eastAsia="Arial" w:hAnsi="Times New Roman" w:cs="Times New Roman"/>
          <w:spacing w:val="-9"/>
          <w:w w:val="80"/>
          <w:sz w:val="20"/>
          <w:szCs w:val="20"/>
        </w:rPr>
        <w:t xml:space="preserve"> </w:t>
      </w:r>
      <w:r w:rsidRPr="00B72469">
        <w:rPr>
          <w:rFonts w:ascii="Times New Roman" w:eastAsia="Arial" w:hAnsi="Times New Roman" w:cs="Times New Roman"/>
          <w:w w:val="80"/>
          <w:sz w:val="20"/>
          <w:szCs w:val="20"/>
        </w:rPr>
        <w:t>said</w:t>
      </w:r>
      <w:r w:rsidRPr="00B72469">
        <w:rPr>
          <w:rFonts w:ascii="Times New Roman" w:eastAsia="Arial" w:hAnsi="Times New Roman" w:cs="Times New Roman"/>
          <w:spacing w:val="21"/>
          <w:w w:val="80"/>
          <w:sz w:val="20"/>
          <w:szCs w:val="20"/>
        </w:rPr>
        <w:t xml:space="preserve"> </w:t>
      </w:r>
      <w:r w:rsidRPr="00B72469">
        <w:rPr>
          <w:rFonts w:ascii="Times New Roman" w:eastAsia="Arial" w:hAnsi="Times New Roman" w:cs="Times New Roman"/>
          <w:w w:val="80"/>
          <w:sz w:val="20"/>
          <w:szCs w:val="20"/>
        </w:rPr>
        <w:t>users</w:t>
      </w:r>
      <w:r w:rsidRPr="00B72469">
        <w:rPr>
          <w:rFonts w:ascii="Times New Roman" w:eastAsia="Arial" w:hAnsi="Times New Roman" w:cs="Times New Roman"/>
          <w:spacing w:val="10"/>
          <w:w w:val="80"/>
          <w:sz w:val="20"/>
          <w:szCs w:val="20"/>
        </w:rPr>
        <w:t xml:space="preserve"> </w:t>
      </w:r>
      <w:r w:rsidRPr="00B72469">
        <w:rPr>
          <w:rFonts w:ascii="Times New Roman" w:eastAsia="Arial" w:hAnsi="Times New Roman" w:cs="Times New Roman"/>
          <w:w w:val="80"/>
          <w:sz w:val="20"/>
          <w:szCs w:val="20"/>
        </w:rPr>
        <w:t>cannot</w:t>
      </w:r>
      <w:r w:rsidRPr="00B72469">
        <w:rPr>
          <w:rFonts w:ascii="Times New Roman" w:eastAsia="Arial" w:hAnsi="Times New Roman" w:cs="Times New Roman"/>
          <w:spacing w:val="43"/>
          <w:w w:val="80"/>
          <w:sz w:val="20"/>
          <w:szCs w:val="20"/>
        </w:rPr>
        <w:t xml:space="preserve"> </w:t>
      </w:r>
      <w:r w:rsidRPr="00B72469">
        <w:rPr>
          <w:rFonts w:ascii="Times New Roman" w:eastAsia="Arial" w:hAnsi="Times New Roman" w:cs="Times New Roman"/>
          <w:w w:val="80"/>
          <w:sz w:val="20"/>
          <w:szCs w:val="20"/>
        </w:rPr>
        <w:t>be</w:t>
      </w:r>
      <w:r w:rsidRPr="00B72469">
        <w:rPr>
          <w:rFonts w:ascii="Times New Roman" w:eastAsia="Arial" w:hAnsi="Times New Roman" w:cs="Times New Roman"/>
          <w:spacing w:val="4"/>
          <w:w w:val="80"/>
          <w:sz w:val="20"/>
          <w:szCs w:val="20"/>
        </w:rPr>
        <w:t xml:space="preserve"> </w:t>
      </w:r>
      <w:r w:rsidRPr="00B72469">
        <w:rPr>
          <w:rFonts w:ascii="Times New Roman" w:eastAsia="Arial" w:hAnsi="Times New Roman" w:cs="Times New Roman"/>
          <w:w w:val="89"/>
          <w:sz w:val="20"/>
          <w:szCs w:val="20"/>
        </w:rPr>
        <w:t>queried</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to</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 xml:space="preserve">authenticate </w:t>
      </w:r>
      <w:r w:rsidRPr="00B72469">
        <w:rPr>
          <w:rFonts w:ascii="Times New Roman" w:eastAsia="Arial" w:hAnsi="Times New Roman" w:cs="Times New Roman"/>
          <w:spacing w:val="-4"/>
          <w:w w:val="85"/>
          <w:sz w:val="20"/>
          <w:szCs w:val="20"/>
        </w:rPr>
        <w:t>e</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ry</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w w:val="85"/>
          <w:sz w:val="20"/>
          <w:szCs w:val="20"/>
        </w:rPr>
        <w:t>time</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senso</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net</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needs</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1"/>
          <w:sz w:val="20"/>
          <w:szCs w:val="20"/>
        </w:rPr>
        <w:t>report</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readings.</w:t>
      </w:r>
    </w:p>
    <w:p w14:paraId="0AFED20A" w14:textId="77777777" w:rsidR="00676FEB" w:rsidRPr="00B72469" w:rsidRDefault="00676FEB" w:rsidP="00676FEB">
      <w:pPr>
        <w:spacing w:before="13" w:after="0" w:line="240" w:lineRule="exact"/>
        <w:rPr>
          <w:rFonts w:ascii="Times New Roman" w:hAnsi="Times New Roman" w:cs="Times New Roman"/>
          <w:sz w:val="24"/>
          <w:szCs w:val="24"/>
        </w:rPr>
      </w:pPr>
    </w:p>
    <w:p w14:paraId="0AFED20B"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pacing w:val="-14"/>
          <w:w w:val="86"/>
          <w:sz w:val="20"/>
          <w:szCs w:val="20"/>
        </w:rPr>
        <w:t>W</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30"/>
          <w:w w:val="86"/>
          <w:sz w:val="20"/>
          <w:szCs w:val="20"/>
        </w:rPr>
        <w:t xml:space="preserve"> </w:t>
      </w:r>
      <w:r w:rsidRPr="00B72469">
        <w:rPr>
          <w:rFonts w:ascii="Times New Roman" w:eastAsia="Arial" w:hAnsi="Times New Roman" w:cs="Times New Roman"/>
          <w:w w:val="86"/>
          <w:sz w:val="20"/>
          <w:szCs w:val="20"/>
        </w:rPr>
        <w:t>propose</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system</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phone</w:t>
      </w:r>
      <w:r w:rsidRPr="00B72469">
        <w:rPr>
          <w:rFonts w:ascii="Times New Roman" w:eastAsia="Arial" w:hAnsi="Times New Roman" w:cs="Times New Roman"/>
          <w:spacing w:val="34"/>
          <w:w w:val="84"/>
          <w:sz w:val="20"/>
          <w:szCs w:val="20"/>
        </w:rPr>
        <w:t xml:space="preserve"> </w:t>
      </w:r>
      <w:proofErr w:type="gramStart"/>
      <w:r w:rsidRPr="00B72469">
        <w:rPr>
          <w:rFonts w:ascii="Times New Roman" w:eastAsia="Arial" w:hAnsi="Times New Roman" w:cs="Times New Roman"/>
          <w:w w:val="84"/>
          <w:sz w:val="20"/>
          <w:szCs w:val="20"/>
        </w:rPr>
        <w:t xml:space="preserve">attempts </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sz w:val="20"/>
          <w:szCs w:val="20"/>
        </w:rPr>
        <w:t>to</w:t>
      </w:r>
      <w:proofErr w:type="gramEnd"/>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dete</w:t>
      </w:r>
      <w:r w:rsidRPr="00B72469">
        <w:rPr>
          <w:rFonts w:ascii="Times New Roman" w:eastAsia="Arial" w:hAnsi="Times New Roman" w:cs="Times New Roman"/>
          <w:spacing w:val="-4"/>
          <w:w w:val="87"/>
          <w:sz w:val="20"/>
          <w:szCs w:val="20"/>
        </w:rPr>
        <w:t>r</w:t>
      </w:r>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w w:val="91"/>
          <w:sz w:val="20"/>
          <w:szCs w:val="20"/>
        </w:rPr>
        <w:t>mine</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91"/>
          <w:sz w:val="20"/>
          <w:szCs w:val="20"/>
        </w:rPr>
        <w:t>not</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possession</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a l</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 xml:space="preserve">gitimate </w:t>
      </w:r>
      <w:r w:rsidRPr="00B72469">
        <w:rPr>
          <w:rFonts w:ascii="Times New Roman" w:eastAsia="Arial" w:hAnsi="Times New Roman" w:cs="Times New Roman"/>
          <w:spacing w:val="26"/>
          <w:w w:val="85"/>
          <w:sz w:val="20"/>
          <w:szCs w:val="20"/>
        </w:rPr>
        <w:t xml:space="preserve"> </w:t>
      </w:r>
      <w:r w:rsidRPr="00B72469">
        <w:rPr>
          <w:rFonts w:ascii="Times New Roman" w:eastAsia="Arial" w:hAnsi="Times New Roman" w:cs="Times New Roman"/>
          <w:w w:val="85"/>
          <w:sz w:val="20"/>
          <w:szCs w:val="20"/>
        </w:rPr>
        <w:t>use</w:t>
      </w:r>
      <w:r w:rsidRPr="00B72469">
        <w:rPr>
          <w:rFonts w:ascii="Times New Roman" w:eastAsia="Arial" w:hAnsi="Times New Roman" w:cs="Times New Roman"/>
          <w:spacing w:val="-11"/>
          <w:w w:val="85"/>
          <w:sz w:val="20"/>
          <w:szCs w:val="20"/>
        </w:rPr>
        <w:t>r</w:t>
      </w:r>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6"/>
          <w:sz w:val="20"/>
          <w:szCs w:val="20"/>
        </w:rPr>
        <w:t>case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where</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phone</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86"/>
          <w:sz w:val="20"/>
          <w:szCs w:val="20"/>
        </w:rPr>
        <w:t>determines</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 xml:space="preserve">questionable </w:t>
      </w:r>
      <w:r w:rsidRPr="00B72469">
        <w:rPr>
          <w:rFonts w:ascii="Times New Roman" w:eastAsia="Arial" w:hAnsi="Times New Roman" w:cs="Times New Roman"/>
          <w:w w:val="85"/>
          <w:sz w:val="20"/>
          <w:szCs w:val="20"/>
        </w:rPr>
        <w:t>hands</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deauthenticates</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itsel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0"/>
          <w:sz w:val="20"/>
          <w:szCs w:val="20"/>
        </w:rPr>
        <w:t xml:space="preserve">Deauthentication either </w:t>
      </w:r>
      <w:r w:rsidRPr="00B72469">
        <w:rPr>
          <w:rFonts w:ascii="Times New Roman" w:eastAsia="Arial" w:hAnsi="Times New Roman" w:cs="Times New Roman"/>
          <w:sz w:val="20"/>
          <w:szCs w:val="20"/>
        </w:rPr>
        <w:t xml:space="preserve">re- </w:t>
      </w:r>
      <w:r w:rsidRPr="00B72469">
        <w:rPr>
          <w:rFonts w:ascii="Times New Roman" w:eastAsia="Arial" w:hAnsi="Times New Roman" w:cs="Times New Roman"/>
          <w:w w:val="87"/>
          <w:sz w:val="20"/>
          <w:szCs w:val="20"/>
        </w:rPr>
        <w:t>m</w:t>
      </w:r>
      <w:r w:rsidRPr="00B72469">
        <w:rPr>
          <w:rFonts w:ascii="Times New Roman" w:eastAsia="Arial" w:hAnsi="Times New Roman" w:cs="Times New Roman"/>
          <w:spacing w:val="-3"/>
          <w:w w:val="87"/>
          <w:sz w:val="20"/>
          <w:szCs w:val="20"/>
        </w:rPr>
        <w:t>ov</w:t>
      </w:r>
      <w:r w:rsidRPr="00B72469">
        <w:rPr>
          <w:rFonts w:ascii="Times New Roman" w:eastAsia="Arial" w:hAnsi="Times New Roman" w:cs="Times New Roman"/>
          <w:w w:val="87"/>
          <w:sz w:val="20"/>
          <w:szCs w:val="20"/>
        </w:rPr>
        <w:t>es</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 xml:space="preserve">it </w:t>
      </w:r>
      <w:r w:rsidRPr="00B72469">
        <w:rPr>
          <w:rFonts w:ascii="Times New Roman" w:eastAsia="Arial" w:hAnsi="Times New Roman" w:cs="Times New Roman"/>
          <w:w w:val="86"/>
          <w:sz w:val="20"/>
          <w:szCs w:val="20"/>
        </w:rPr>
        <w:t>from</w:t>
      </w:r>
      <w:r w:rsidRPr="00B72469">
        <w:rPr>
          <w:rFonts w:ascii="Times New Roman" w:eastAsia="Arial" w:hAnsi="Times New Roman" w:cs="Times New Roman"/>
          <w:spacing w:val="38"/>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sensor</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net</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ork,</w:t>
      </w:r>
      <w:r w:rsidRPr="00B72469">
        <w:rPr>
          <w:rFonts w:ascii="Times New Roman" w:eastAsia="Arial" w:hAnsi="Times New Roman" w:cs="Times New Roman"/>
          <w:spacing w:val="46"/>
          <w:w w:val="86"/>
          <w:sz w:val="20"/>
          <w:szCs w:val="20"/>
        </w:rPr>
        <w:t xml:space="preserve"> </w:t>
      </w:r>
      <w:r w:rsidRPr="00B72469">
        <w:rPr>
          <w:rFonts w:ascii="Times New Roman" w:eastAsia="Arial" w:hAnsi="Times New Roman" w:cs="Times New Roman"/>
          <w:w w:val="86"/>
          <w:sz w:val="20"/>
          <w:szCs w:val="20"/>
        </w:rPr>
        <w:t>or</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forces</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sz w:val="20"/>
          <w:szCs w:val="20"/>
        </w:rPr>
        <w:t xml:space="preserve">read- </w:t>
      </w:r>
      <w:r w:rsidRPr="00B72469">
        <w:rPr>
          <w:rFonts w:ascii="Times New Roman" w:eastAsia="Arial" w:hAnsi="Times New Roman" w:cs="Times New Roman"/>
          <w:w w:val="83"/>
          <w:sz w:val="20"/>
          <w:szCs w:val="20"/>
        </w:rPr>
        <w:t>ings</w:t>
      </w:r>
      <w:r w:rsidRPr="00B72469">
        <w:rPr>
          <w:rFonts w:ascii="Times New Roman" w:eastAsia="Arial" w:hAnsi="Times New Roman" w:cs="Times New Roman"/>
          <w:spacing w:val="25"/>
          <w:w w:val="83"/>
          <w:sz w:val="20"/>
          <w:szCs w:val="20"/>
        </w:rPr>
        <w:t xml:space="preserve"> </w:t>
      </w:r>
      <w:r w:rsidRPr="00B72469">
        <w:rPr>
          <w:rFonts w:ascii="Times New Roman" w:eastAsia="Arial" w:hAnsi="Times New Roman" w:cs="Times New Roman"/>
          <w:w w:val="83"/>
          <w:sz w:val="20"/>
          <w:szCs w:val="20"/>
        </w:rPr>
        <w:t>to</w:t>
      </w:r>
      <w:r w:rsidRPr="00B72469">
        <w:rPr>
          <w:rFonts w:ascii="Times New Roman" w:eastAsia="Arial" w:hAnsi="Times New Roman" w:cs="Times New Roman"/>
          <w:spacing w:val="14"/>
          <w:w w:val="83"/>
          <w:sz w:val="20"/>
          <w:szCs w:val="20"/>
        </w:rPr>
        <w:t xml:space="preserve"> </w:t>
      </w:r>
      <w:r w:rsidRPr="00B72469">
        <w:rPr>
          <w:rFonts w:ascii="Times New Roman" w:eastAsia="Arial" w:hAnsi="Times New Roman" w:cs="Times New Roman"/>
          <w:w w:val="83"/>
          <w:sz w:val="20"/>
          <w:szCs w:val="20"/>
        </w:rPr>
        <w:t>be</w:t>
      </w:r>
      <w:r w:rsidRPr="00B72469">
        <w:rPr>
          <w:rFonts w:ascii="Times New Roman" w:eastAsia="Arial" w:hAnsi="Times New Roman" w:cs="Times New Roman"/>
          <w:spacing w:val="2"/>
          <w:w w:val="83"/>
          <w:sz w:val="20"/>
          <w:szCs w:val="20"/>
        </w:rPr>
        <w:t xml:space="preserve"> </w:t>
      </w:r>
      <w:r w:rsidRPr="00B72469">
        <w:rPr>
          <w:rFonts w:ascii="Times New Roman" w:eastAsia="Arial" w:hAnsi="Times New Roman" w:cs="Times New Roman"/>
          <w:w w:val="83"/>
          <w:sz w:val="20"/>
          <w:szCs w:val="20"/>
        </w:rPr>
        <w:t>tagged</w:t>
      </w:r>
      <w:r w:rsidRPr="00B72469">
        <w:rPr>
          <w:rFonts w:ascii="Times New Roman" w:eastAsia="Arial" w:hAnsi="Times New Roman" w:cs="Times New Roman"/>
          <w:spacing w:val="18"/>
          <w:w w:val="83"/>
          <w:sz w:val="20"/>
          <w:szCs w:val="20"/>
        </w:rPr>
        <w:t xml:space="preserve"> </w:t>
      </w:r>
      <w:r w:rsidRPr="00B72469">
        <w:rPr>
          <w:rFonts w:ascii="Times New Roman" w:eastAsia="Arial" w:hAnsi="Times New Roman" w:cs="Times New Roman"/>
          <w:w w:val="83"/>
          <w:sz w:val="20"/>
          <w:szCs w:val="20"/>
        </w:rPr>
        <w:t>as</w:t>
      </w:r>
      <w:r w:rsidRPr="00B72469">
        <w:rPr>
          <w:rFonts w:ascii="Times New Roman" w:eastAsia="Arial" w:hAnsi="Times New Roman" w:cs="Times New Roman"/>
          <w:spacing w:val="-11"/>
          <w:w w:val="83"/>
          <w:sz w:val="20"/>
          <w:szCs w:val="20"/>
        </w:rPr>
        <w:t xml:space="preserve"> </w:t>
      </w:r>
      <w:r w:rsidRPr="00B72469">
        <w:rPr>
          <w:rFonts w:ascii="Times New Roman" w:eastAsia="Arial" w:hAnsi="Times New Roman" w:cs="Times New Roman"/>
          <w:w w:val="92"/>
          <w:sz w:val="20"/>
          <w:szCs w:val="20"/>
        </w:rPr>
        <w:t>untrus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t</w:t>
      </w:r>
      <w:r w:rsidRPr="00B72469">
        <w:rPr>
          <w:rFonts w:ascii="Times New Roman" w:eastAsia="Arial" w:hAnsi="Times New Roman" w:cs="Times New Roman"/>
          <w:spacing w:val="-1"/>
          <w:w w:val="92"/>
          <w:sz w:val="20"/>
          <w:szCs w:val="20"/>
        </w:rPr>
        <w:t>h</w:t>
      </w:r>
      <w:r w:rsidRPr="00B72469">
        <w:rPr>
          <w:rFonts w:ascii="Times New Roman" w:eastAsia="Arial" w:hAnsi="Times New Roman" w:cs="Times New Roman"/>
          <w:spacing w:val="-12"/>
          <w:w w:val="92"/>
          <w:sz w:val="20"/>
          <w:szCs w:val="20"/>
        </w:rPr>
        <w:t>y</w:t>
      </w:r>
      <w:r w:rsidRPr="00B72469">
        <w:rPr>
          <w:rFonts w:ascii="Times New Roman" w:eastAsia="Arial" w:hAnsi="Times New Roman" w:cs="Times New Roman"/>
          <w:w w:val="92"/>
          <w:sz w:val="20"/>
          <w:szCs w:val="20"/>
        </w:rPr>
        <w:t>,</w:t>
      </w:r>
      <w:r w:rsidRPr="00B72469">
        <w:rPr>
          <w:rFonts w:ascii="Times New Roman" w:eastAsia="Arial" w:hAnsi="Times New Roman" w:cs="Times New Roman"/>
          <w:spacing w:val="2"/>
          <w:w w:val="92"/>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risk</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 xml:space="preserve">measurements </w:t>
      </w:r>
      <w:r w:rsidRPr="00B72469">
        <w:rPr>
          <w:rFonts w:ascii="Times New Roman" w:eastAsia="Arial" w:hAnsi="Times New Roman" w:cs="Times New Roman"/>
          <w:w w:val="91"/>
          <w:sz w:val="20"/>
          <w:szCs w:val="20"/>
        </w:rPr>
        <w:t>being</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w w:val="91"/>
          <w:sz w:val="20"/>
          <w:szCs w:val="20"/>
        </w:rPr>
        <w:t>included</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7"/>
          <w:sz w:val="20"/>
          <w:szCs w:val="20"/>
        </w:rPr>
        <w:t>pr</w:t>
      </w:r>
      <w:r w:rsidRPr="00B72469">
        <w:rPr>
          <w:rFonts w:ascii="Times New Roman" w:eastAsia="Arial" w:hAnsi="Times New Roman" w:cs="Times New Roman"/>
          <w:spacing w:val="-3"/>
          <w:w w:val="87"/>
          <w:sz w:val="20"/>
          <w:szCs w:val="20"/>
        </w:rPr>
        <w:t>ov</w:t>
      </w:r>
      <w:r w:rsidRPr="00B72469">
        <w:rPr>
          <w:rFonts w:ascii="Times New Roman" w:eastAsia="Arial" w:hAnsi="Times New Roman" w:cs="Times New Roman"/>
          <w:w w:val="87"/>
          <w:sz w:val="20"/>
          <w:szCs w:val="20"/>
        </w:rPr>
        <w:t>enanc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to</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ensur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7"/>
          <w:sz w:val="20"/>
          <w:szCs w:val="20"/>
        </w:rPr>
        <w:t>improper</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w w:val="87"/>
          <w:sz w:val="20"/>
          <w:szCs w:val="20"/>
        </w:rPr>
        <w:t>readings is</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communicated</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n</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stream</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91"/>
          <w:sz w:val="20"/>
          <w:szCs w:val="20"/>
        </w:rPr>
        <w:t>ta</w:t>
      </w:r>
      <w:r w:rsidRPr="00B72469">
        <w:rPr>
          <w:rFonts w:ascii="Times New Roman" w:eastAsia="Arial" w:hAnsi="Times New Roman" w:cs="Times New Roman"/>
          <w:spacing w:val="-2"/>
          <w:w w:val="91"/>
          <w:sz w:val="20"/>
          <w:szCs w:val="20"/>
        </w:rPr>
        <w:t>k</w:t>
      </w:r>
      <w:r w:rsidRPr="00B72469">
        <w:rPr>
          <w:rFonts w:ascii="Times New Roman" w:eastAsia="Arial" w:hAnsi="Times New Roman" w:cs="Times New Roman"/>
          <w:w w:val="84"/>
          <w:sz w:val="20"/>
          <w:szCs w:val="20"/>
        </w:rPr>
        <w:t xml:space="preserve">en </w:t>
      </w:r>
      <w:r w:rsidRPr="00B72469">
        <w:rPr>
          <w:rFonts w:ascii="Times New Roman" w:eastAsia="Arial" w:hAnsi="Times New Roman" w:cs="Times New Roman"/>
          <w:sz w:val="20"/>
          <w:szCs w:val="20"/>
        </w:rPr>
        <w:t>into</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account</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90"/>
          <w:sz w:val="20"/>
          <w:szCs w:val="20"/>
        </w:rPr>
        <w:t>further</w:t>
      </w:r>
      <w:r w:rsidRPr="00B72469">
        <w:rPr>
          <w:rFonts w:ascii="Times New Roman" w:eastAsia="Arial" w:hAnsi="Times New Roman" w:cs="Times New Roman"/>
          <w:spacing w:val="26"/>
          <w:w w:val="90"/>
          <w:sz w:val="20"/>
          <w:szCs w:val="20"/>
        </w:rPr>
        <w:t xml:space="preserve"> </w:t>
      </w:r>
      <w:r w:rsidRPr="00B72469">
        <w:rPr>
          <w:rFonts w:ascii="Times New Roman" w:eastAsia="Arial" w:hAnsi="Times New Roman" w:cs="Times New Roman"/>
          <w:w w:val="90"/>
          <w:sz w:val="20"/>
          <w:szCs w:val="20"/>
        </w:rPr>
        <w:t>processing.</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0"/>
          <w:sz w:val="20"/>
          <w:szCs w:val="20"/>
        </w:rPr>
        <w:t>order</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 xml:space="preserve">phon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determin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whether</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7"/>
          <w:sz w:val="20"/>
          <w:szCs w:val="20"/>
        </w:rPr>
        <w:t>under</w:t>
      </w:r>
      <w:r w:rsidRPr="00B72469">
        <w:rPr>
          <w:rFonts w:ascii="Times New Roman" w:eastAsia="Arial" w:hAnsi="Times New Roman" w:cs="Times New Roman"/>
          <w:spacing w:val="14"/>
          <w:w w:val="87"/>
          <w:sz w:val="20"/>
          <w:szCs w:val="20"/>
        </w:rPr>
        <w:t xml:space="preserve"> </w:t>
      </w:r>
      <w:proofErr w:type="gramStart"/>
      <w:r w:rsidRPr="00B72469">
        <w:rPr>
          <w:rFonts w:ascii="Times New Roman" w:eastAsia="Arial" w:hAnsi="Times New Roman" w:cs="Times New Roman"/>
          <w:w w:val="87"/>
          <w:sz w:val="20"/>
          <w:szCs w:val="20"/>
        </w:rPr>
        <w:t>l</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 xml:space="preserve">gitimate </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possession</w:t>
      </w:r>
      <w:proofErr w:type="gramEnd"/>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 xml:space="preserve">w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d</w:t>
      </w:r>
      <w:r w:rsidRPr="00B72469">
        <w:rPr>
          <w:rFonts w:ascii="Times New Roman" w:eastAsia="Arial" w:hAnsi="Times New Roman" w:cs="Times New Roman"/>
          <w:spacing w:val="-4"/>
          <w:w w:val="85"/>
          <w:sz w:val="20"/>
          <w:szCs w:val="20"/>
        </w:rPr>
        <w:t>e</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loping</w:t>
      </w:r>
      <w:r w:rsidRPr="00B72469">
        <w:rPr>
          <w:rFonts w:ascii="Times New Roman" w:eastAsia="Arial" w:hAnsi="Times New Roman" w:cs="Times New Roman"/>
          <w:spacing w:val="47"/>
          <w:w w:val="85"/>
          <w:sz w:val="20"/>
          <w:szCs w:val="20"/>
        </w:rPr>
        <w:t xml:space="preserve"> </w:t>
      </w:r>
      <w:r w:rsidRPr="00B72469">
        <w:rPr>
          <w:rFonts w:ascii="Times New Roman" w:eastAsia="Arial" w:hAnsi="Times New Roman" w:cs="Times New Roman"/>
          <w:w w:val="82"/>
          <w:sz w:val="20"/>
          <w:szCs w:val="20"/>
        </w:rPr>
        <w:t>a</w:t>
      </w:r>
      <w:r w:rsidRPr="00B72469">
        <w:rPr>
          <w:rFonts w:ascii="Times New Roman" w:eastAsia="Arial" w:hAnsi="Times New Roman" w:cs="Times New Roman"/>
          <w:spacing w:val="-10"/>
          <w:w w:val="82"/>
          <w:sz w:val="20"/>
          <w:szCs w:val="20"/>
        </w:rPr>
        <w:t xml:space="preserve"> </w:t>
      </w:r>
      <w:r w:rsidRPr="00B72469">
        <w:rPr>
          <w:rFonts w:ascii="Times New Roman" w:eastAsia="Arial" w:hAnsi="Times New Roman" w:cs="Times New Roman"/>
          <w:w w:val="82"/>
          <w:sz w:val="20"/>
          <w:szCs w:val="20"/>
        </w:rPr>
        <w:t>risk</w:t>
      </w:r>
      <w:r w:rsidRPr="00B72469">
        <w:rPr>
          <w:rFonts w:ascii="Times New Roman" w:eastAsia="Arial" w:hAnsi="Times New Roman" w:cs="Times New Roman"/>
          <w:spacing w:val="37"/>
          <w:w w:val="82"/>
          <w:sz w:val="20"/>
          <w:szCs w:val="20"/>
        </w:rPr>
        <w:t xml:space="preserve"> </w:t>
      </w:r>
      <w:r w:rsidRPr="00B72469">
        <w:rPr>
          <w:rFonts w:ascii="Times New Roman" w:eastAsia="Arial" w:hAnsi="Times New Roman" w:cs="Times New Roman"/>
          <w:w w:val="82"/>
          <w:sz w:val="20"/>
          <w:szCs w:val="20"/>
        </w:rPr>
        <w:t>assessment</w:t>
      </w:r>
      <w:r w:rsidRPr="00B72469">
        <w:rPr>
          <w:rFonts w:ascii="Times New Roman" w:eastAsia="Arial" w:hAnsi="Times New Roman" w:cs="Times New Roman"/>
          <w:spacing w:val="-7"/>
          <w:w w:val="82"/>
          <w:sz w:val="20"/>
          <w:szCs w:val="20"/>
        </w:rPr>
        <w:t xml:space="preserve"> </w:t>
      </w:r>
      <w:r w:rsidRPr="00B72469">
        <w:rPr>
          <w:rFonts w:ascii="Times New Roman" w:eastAsia="Arial" w:hAnsi="Times New Roman" w:cs="Times New Roman"/>
          <w:w w:val="82"/>
          <w:sz w:val="20"/>
          <w:szCs w:val="20"/>
        </w:rPr>
        <w:t>system</w:t>
      </w:r>
      <w:r w:rsidRPr="00B72469">
        <w:rPr>
          <w:rFonts w:ascii="Times New Roman" w:eastAsia="Arial" w:hAnsi="Times New Roman" w:cs="Times New Roman"/>
          <w:spacing w:val="25"/>
          <w:w w:val="82"/>
          <w:sz w:val="20"/>
          <w:szCs w:val="20"/>
        </w:rPr>
        <w:t xml:space="preserve"> </w:t>
      </w:r>
      <w:r w:rsidRPr="00B72469">
        <w:rPr>
          <w:rFonts w:ascii="Times New Roman" w:eastAsia="Arial" w:hAnsi="Times New Roman" w:cs="Times New Roman"/>
          <w:w w:val="82"/>
          <w:sz w:val="20"/>
          <w:szCs w:val="20"/>
        </w:rPr>
        <w:t>based</w:t>
      </w:r>
      <w:r w:rsidRPr="00B72469">
        <w:rPr>
          <w:rFonts w:ascii="Times New Roman" w:eastAsia="Arial" w:hAnsi="Times New Roman" w:cs="Times New Roman"/>
          <w:spacing w:val="-2"/>
          <w:w w:val="82"/>
          <w:sz w:val="20"/>
          <w:szCs w:val="20"/>
        </w:rPr>
        <w:t xml:space="preserve"> </w:t>
      </w:r>
      <w:r w:rsidRPr="00B72469">
        <w:rPr>
          <w:rFonts w:ascii="Times New Roman" w:eastAsia="Arial" w:hAnsi="Times New Roman" w:cs="Times New Roman"/>
          <w:w w:val="82"/>
          <w:sz w:val="20"/>
          <w:szCs w:val="20"/>
        </w:rPr>
        <w:t>on</w:t>
      </w:r>
      <w:r w:rsidRPr="00B72469">
        <w:rPr>
          <w:rFonts w:ascii="Times New Roman" w:eastAsia="Arial" w:hAnsi="Times New Roman" w:cs="Times New Roman"/>
          <w:spacing w:val="9"/>
          <w:w w:val="82"/>
          <w:sz w:val="20"/>
          <w:szCs w:val="20"/>
        </w:rPr>
        <w:t xml:space="preserve"> </w:t>
      </w:r>
      <w:r w:rsidRPr="00B72469">
        <w:rPr>
          <w:rFonts w:ascii="Times New Roman" w:eastAsia="Arial" w:hAnsi="Times New Roman" w:cs="Times New Roman"/>
          <w:w w:val="82"/>
          <w:sz w:val="20"/>
          <w:szCs w:val="20"/>
        </w:rPr>
        <w:t>the</w:t>
      </w:r>
      <w:r w:rsidRPr="00B72469">
        <w:rPr>
          <w:rFonts w:ascii="Times New Roman" w:eastAsia="Arial" w:hAnsi="Times New Roman" w:cs="Times New Roman"/>
          <w:spacing w:val="7"/>
          <w:w w:val="82"/>
          <w:sz w:val="20"/>
          <w:szCs w:val="20"/>
        </w:rPr>
        <w:t xml:space="preserve"> </w:t>
      </w:r>
      <w:r w:rsidRPr="00B72469">
        <w:rPr>
          <w:rFonts w:ascii="Times New Roman" w:eastAsia="Arial" w:hAnsi="Times New Roman" w:cs="Times New Roman"/>
          <w:sz w:val="20"/>
          <w:szCs w:val="20"/>
        </w:rPr>
        <w:t>inputs from</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itself.</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6"/>
          <w:sz w:val="20"/>
          <w:szCs w:val="20"/>
        </w:rPr>
        <w:t>Thus</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 xml:space="preserve">are </w:t>
      </w:r>
      <w:r w:rsidRPr="00B72469">
        <w:rPr>
          <w:rFonts w:ascii="Times New Roman" w:eastAsia="Arial" w:hAnsi="Times New Roman" w:cs="Times New Roman"/>
          <w:w w:val="84"/>
          <w:sz w:val="20"/>
          <w:szCs w:val="20"/>
        </w:rPr>
        <w:t>used</w:t>
      </w:r>
      <w:r w:rsidRPr="00B72469">
        <w:rPr>
          <w:rFonts w:ascii="Times New Roman" w:eastAsia="Arial" w:hAnsi="Times New Roman" w:cs="Times New Roman"/>
          <w:spacing w:val="20"/>
          <w:w w:val="84"/>
          <w:sz w:val="20"/>
          <w:szCs w:val="20"/>
        </w:rPr>
        <w:t xml:space="preserve"> </w:t>
      </w:r>
      <w:r w:rsidRPr="00B72469">
        <w:rPr>
          <w:rFonts w:ascii="Times New Roman" w:eastAsia="Arial" w:hAnsi="Times New Roman" w:cs="Times New Roman"/>
          <w:sz w:val="20"/>
          <w:szCs w:val="20"/>
        </w:rPr>
        <w:t>directly</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9"/>
          <w:sz w:val="20"/>
          <w:szCs w:val="20"/>
        </w:rPr>
        <w:t>determine</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32"/>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90"/>
          <w:sz w:val="20"/>
          <w:szCs w:val="20"/>
        </w:rPr>
        <w:t>sensors’</w:t>
      </w:r>
      <w:r w:rsidRPr="00B72469">
        <w:rPr>
          <w:rFonts w:ascii="Times New Roman" w:eastAsia="Arial" w:hAnsi="Times New Roman" w:cs="Times New Roman"/>
          <w:spacing w:val="-6"/>
          <w:w w:val="90"/>
          <w:sz w:val="20"/>
          <w:szCs w:val="20"/>
        </w:rPr>
        <w:t xml:space="preserve"> </w:t>
      </w:r>
      <w:r w:rsidRPr="00B72469">
        <w:rPr>
          <w:rFonts w:ascii="Times New Roman" w:eastAsia="Arial" w:hAnsi="Times New Roman" w:cs="Times New Roman"/>
          <w:w w:val="90"/>
          <w:sz w:val="20"/>
          <w:szCs w:val="20"/>
        </w:rPr>
        <w:t>readings</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0"/>
          <w:sz w:val="20"/>
          <w:szCs w:val="20"/>
        </w:rPr>
        <w:t xml:space="preserve">should </w:t>
      </w:r>
      <w:r w:rsidRPr="00B72469">
        <w:rPr>
          <w:rFonts w:ascii="Times New Roman" w:eastAsia="Arial" w:hAnsi="Times New Roman" w:cs="Times New Roman"/>
          <w:w w:val="88"/>
          <w:sz w:val="20"/>
          <w:szCs w:val="20"/>
        </w:rPr>
        <w:t>b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trusted.</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pacing w:val="-14"/>
          <w:w w:val="88"/>
          <w:sz w:val="20"/>
          <w:szCs w:val="20"/>
        </w:rPr>
        <w:t>W</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4"/>
          <w:w w:val="88"/>
          <w:sz w:val="20"/>
          <w:szCs w:val="20"/>
        </w:rPr>
        <w:t xml:space="preserve"> </w:t>
      </w:r>
      <w:proofErr w:type="gramStart"/>
      <w:r w:rsidRPr="00B72469">
        <w:rPr>
          <w:rFonts w:ascii="Times New Roman" w:eastAsia="Arial" w:hAnsi="Times New Roman" w:cs="Times New Roman"/>
          <w:w w:val="88"/>
          <w:sz w:val="20"/>
          <w:szCs w:val="20"/>
        </w:rPr>
        <w:t xml:space="preserve">implementing </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a</w:t>
      </w:r>
      <w:proofErr w:type="gramEnd"/>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prototype</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this</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 xml:space="preserve">system </w:t>
      </w:r>
      <w:r w:rsidRPr="00B72469">
        <w:rPr>
          <w:rFonts w:ascii="Times New Roman" w:eastAsia="Arial" w:hAnsi="Times New Roman" w:cs="Times New Roman"/>
          <w:w w:val="91"/>
          <w:sz w:val="20"/>
          <w:szCs w:val="20"/>
        </w:rPr>
        <w:t>on</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w w:val="91"/>
          <w:sz w:val="20"/>
          <w:szCs w:val="20"/>
        </w:rPr>
        <w:t>HTC/Google</w:t>
      </w:r>
      <w:r w:rsidRPr="00B72469">
        <w:rPr>
          <w:rFonts w:ascii="Times New Roman" w:eastAsia="Arial" w:hAnsi="Times New Roman" w:cs="Times New Roman"/>
          <w:spacing w:val="21"/>
          <w:w w:val="91"/>
          <w:sz w:val="20"/>
          <w:szCs w:val="20"/>
        </w:rPr>
        <w:t xml:space="preserve"> </w:t>
      </w:r>
      <w:r w:rsidRPr="00B72469">
        <w:rPr>
          <w:rFonts w:ascii="Times New Roman" w:eastAsia="Arial" w:hAnsi="Times New Roman" w:cs="Times New Roman"/>
          <w:w w:val="91"/>
          <w:sz w:val="20"/>
          <w:szCs w:val="20"/>
        </w:rPr>
        <w:t>G1</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Android</w:t>
      </w:r>
      <w:r w:rsidRPr="00B72469">
        <w:rPr>
          <w:rFonts w:ascii="Times New Roman" w:eastAsia="Arial" w:hAnsi="Times New Roman" w:cs="Times New Roman"/>
          <w:spacing w:val="33"/>
          <w:w w:val="91"/>
          <w:sz w:val="20"/>
          <w:szCs w:val="20"/>
        </w:rPr>
        <w:t xml:space="preserve"> </w:t>
      </w:r>
      <w:r w:rsidRPr="00B72469">
        <w:rPr>
          <w:rFonts w:ascii="Times New Roman" w:eastAsia="Arial" w:hAnsi="Times New Roman" w:cs="Times New Roman"/>
          <w:w w:val="91"/>
          <w:sz w:val="20"/>
          <w:szCs w:val="20"/>
        </w:rPr>
        <w:t>(v1.6)</w:t>
      </w:r>
      <w:r w:rsidRPr="00B72469">
        <w:rPr>
          <w:rFonts w:ascii="Times New Roman" w:eastAsia="Arial" w:hAnsi="Times New Roman" w:cs="Times New Roman"/>
          <w:spacing w:val="14"/>
          <w:w w:val="91"/>
          <w:sz w:val="20"/>
          <w:szCs w:val="20"/>
        </w:rPr>
        <w:t xml:space="preserve"> </w:t>
      </w:r>
      <w:r w:rsidRPr="00B72469">
        <w:rPr>
          <w:rFonts w:ascii="Times New Roman" w:eastAsia="Arial" w:hAnsi="Times New Roman" w:cs="Times New Roman"/>
          <w:sz w:val="20"/>
          <w:szCs w:val="20"/>
        </w:rPr>
        <w:t>Phone.</w:t>
      </w:r>
    </w:p>
    <w:p w14:paraId="0AFED20C" w14:textId="77777777" w:rsidR="00676FEB" w:rsidRPr="00B72469" w:rsidRDefault="00676FEB" w:rsidP="00676FEB">
      <w:pPr>
        <w:spacing w:before="13" w:after="0" w:line="240" w:lineRule="exact"/>
        <w:rPr>
          <w:rFonts w:ascii="Times New Roman" w:hAnsi="Times New Roman" w:cs="Times New Roman"/>
          <w:sz w:val="24"/>
          <w:szCs w:val="24"/>
        </w:rPr>
      </w:pPr>
    </w:p>
    <w:p w14:paraId="0AFED20D"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pacing w:val="-14"/>
          <w:w w:val="88"/>
          <w:sz w:val="20"/>
          <w:szCs w:val="20"/>
        </w:rPr>
        <w:t>W</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aking</w:t>
      </w:r>
      <w:r w:rsidRPr="00B72469">
        <w:rPr>
          <w:rFonts w:ascii="Times New Roman" w:eastAsia="Arial" w:hAnsi="Times New Roman" w:cs="Times New Roman"/>
          <w:spacing w:val="46"/>
          <w:w w:val="88"/>
          <w:sz w:val="20"/>
          <w:szCs w:val="20"/>
        </w:rPr>
        <w:t xml:space="preserve"> </w:t>
      </w:r>
      <w:proofErr w:type="gramStart"/>
      <w:r w:rsidRPr="00B72469">
        <w:rPr>
          <w:rFonts w:ascii="Times New Roman" w:eastAsia="Arial" w:hAnsi="Times New Roman" w:cs="Times New Roman"/>
          <w:w w:val="88"/>
          <w:sz w:val="20"/>
          <w:szCs w:val="20"/>
        </w:rPr>
        <w:t>di</w:t>
      </w:r>
      <w:r w:rsidRPr="00B72469">
        <w:rPr>
          <w:rFonts w:ascii="Times New Roman" w:eastAsia="Arial" w:hAnsi="Times New Roman" w:cs="Times New Roman"/>
          <w:spacing w:val="-4"/>
          <w:w w:val="88"/>
          <w:sz w:val="20"/>
          <w:szCs w:val="20"/>
        </w:rPr>
        <w:t>f</w:t>
      </w:r>
      <w:r w:rsidRPr="00B72469">
        <w:rPr>
          <w:rFonts w:ascii="Times New Roman" w:eastAsia="Arial" w:hAnsi="Times New Roman" w:cs="Times New Roman"/>
          <w:w w:val="88"/>
          <w:sz w:val="20"/>
          <w:szCs w:val="20"/>
        </w:rPr>
        <w:t xml:space="preserve">ferent </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approaches</w:t>
      </w:r>
      <w:proofErr w:type="gramEnd"/>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di</w:t>
      </w:r>
      <w:r w:rsidRPr="00B72469">
        <w:rPr>
          <w:rFonts w:ascii="Times New Roman" w:eastAsia="Arial" w:hAnsi="Times New Roman" w:cs="Times New Roman"/>
          <w:spacing w:val="-4"/>
          <w:w w:val="88"/>
          <w:sz w:val="20"/>
          <w:szCs w:val="20"/>
        </w:rPr>
        <w:t>f</w:t>
      </w:r>
      <w:r w:rsidRPr="00B72469">
        <w:rPr>
          <w:rFonts w:ascii="Times New Roman" w:eastAsia="Arial" w:hAnsi="Times New Roman" w:cs="Times New Roman"/>
          <w:w w:val="88"/>
          <w:sz w:val="20"/>
          <w:szCs w:val="20"/>
        </w:rPr>
        <w:t xml:space="preserve">ferent </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 xml:space="preserve">sensors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phone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Note</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ar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using</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3"/>
          <w:sz w:val="20"/>
          <w:szCs w:val="20"/>
        </w:rPr>
        <w:t>these</w:t>
      </w:r>
      <w:r w:rsidRPr="00B72469">
        <w:rPr>
          <w:rFonts w:ascii="Times New Roman" w:eastAsia="Arial" w:hAnsi="Times New Roman" w:cs="Times New Roman"/>
          <w:spacing w:val="38"/>
          <w:w w:val="83"/>
          <w:sz w:val="20"/>
          <w:szCs w:val="20"/>
        </w:rPr>
        <w:t xml:space="preserve">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38"/>
          <w:w w:val="8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de- </w:t>
      </w:r>
      <w:r w:rsidRPr="00B72469">
        <w:rPr>
          <w:rFonts w:ascii="Times New Roman" w:eastAsia="Arial" w:hAnsi="Times New Roman" w:cs="Times New Roman"/>
          <w:w w:val="91"/>
          <w:sz w:val="20"/>
          <w:szCs w:val="20"/>
        </w:rPr>
        <w:t>termine</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7"/>
          <w:sz w:val="20"/>
          <w:szCs w:val="20"/>
        </w:rPr>
        <w:t>improper</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w w:val="87"/>
          <w:sz w:val="20"/>
          <w:szCs w:val="20"/>
        </w:rPr>
        <w:t>possession</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independent</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 xml:space="preserve">which </w:t>
      </w:r>
      <w:r w:rsidRPr="00B72469">
        <w:rPr>
          <w:rFonts w:ascii="Times New Roman" w:eastAsia="Arial" w:hAnsi="Times New Roman" w:cs="Times New Roman"/>
          <w:w w:val="83"/>
          <w:sz w:val="20"/>
          <w:szCs w:val="20"/>
        </w:rPr>
        <w:t>sensors</w:t>
      </w:r>
      <w:r w:rsidRPr="00B72469">
        <w:rPr>
          <w:rFonts w:ascii="Times New Roman" w:eastAsia="Arial" w:hAnsi="Times New Roman" w:cs="Times New Roman"/>
          <w:spacing w:val="18"/>
          <w:w w:val="83"/>
          <w:sz w:val="20"/>
          <w:szCs w:val="20"/>
        </w:rPr>
        <w:t xml:space="preserve"> </w:t>
      </w:r>
      <w:r w:rsidRPr="00B72469">
        <w:rPr>
          <w:rFonts w:ascii="Times New Roman" w:eastAsia="Arial" w:hAnsi="Times New Roman" w:cs="Times New Roman"/>
          <w:w w:val="83"/>
          <w:sz w:val="20"/>
          <w:szCs w:val="20"/>
        </w:rPr>
        <w:t>are</w:t>
      </w:r>
      <w:r w:rsidRPr="00B72469">
        <w:rPr>
          <w:rFonts w:ascii="Times New Roman" w:eastAsia="Arial" w:hAnsi="Times New Roman" w:cs="Times New Roman"/>
          <w:spacing w:val="21"/>
          <w:w w:val="8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9"/>
          <w:sz w:val="20"/>
          <w:szCs w:val="20"/>
        </w:rPr>
        <w:t>interest</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sensor</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sz w:val="20"/>
          <w:szCs w:val="20"/>
        </w:rPr>
        <w:t>net</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90"/>
          <w:sz w:val="20"/>
          <w:szCs w:val="20"/>
        </w:rPr>
        <w:t>Furthe</w:t>
      </w:r>
      <w:r w:rsidRPr="00B72469">
        <w:rPr>
          <w:rFonts w:ascii="Times New Roman" w:eastAsia="Arial" w:hAnsi="Times New Roman" w:cs="Times New Roman"/>
          <w:spacing w:val="-7"/>
          <w:w w:val="90"/>
          <w:sz w:val="20"/>
          <w:szCs w:val="20"/>
        </w:rPr>
        <w:t>r</w:t>
      </w:r>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24"/>
          <w:w w:val="90"/>
          <w:sz w:val="20"/>
          <w:szCs w:val="20"/>
        </w:rPr>
        <w:t xml:space="preserve"> </w:t>
      </w:r>
      <w:r w:rsidRPr="00B72469">
        <w:rPr>
          <w:rFonts w:ascii="Times New Roman" w:eastAsia="Arial" w:hAnsi="Times New Roman" w:cs="Times New Roman"/>
          <w:sz w:val="20"/>
          <w:szCs w:val="20"/>
        </w:rPr>
        <w:t xml:space="preserve">w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k</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t</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o</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broa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classifications</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3"/>
          <w:sz w:val="20"/>
          <w:szCs w:val="20"/>
        </w:rPr>
        <w:t>the</w:t>
      </w:r>
      <w:r w:rsidRPr="00B72469">
        <w:rPr>
          <w:rFonts w:ascii="Times New Roman" w:eastAsia="Arial" w:hAnsi="Times New Roman" w:cs="Times New Roman"/>
          <w:spacing w:val="4"/>
          <w:w w:val="83"/>
          <w:sz w:val="20"/>
          <w:szCs w:val="20"/>
        </w:rPr>
        <w:t xml:space="preserve"> </w:t>
      </w:r>
      <w:r w:rsidRPr="00B72469">
        <w:rPr>
          <w:rFonts w:ascii="Times New Roman" w:eastAsia="Arial" w:hAnsi="Times New Roman" w:cs="Times New Roman"/>
          <w:w w:val="83"/>
          <w:sz w:val="20"/>
          <w:szCs w:val="20"/>
        </w:rPr>
        <w:t>use</w:t>
      </w:r>
      <w:r w:rsidRPr="00B72469">
        <w:rPr>
          <w:rFonts w:ascii="Times New Roman" w:eastAsia="Arial" w:hAnsi="Times New Roman" w:cs="Times New Roman"/>
          <w:spacing w:val="-11"/>
          <w:w w:val="8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84"/>
          <w:sz w:val="20"/>
          <w:szCs w:val="20"/>
        </w:rPr>
        <w:t>input</w:t>
      </w:r>
      <w:r w:rsidRPr="00B72469">
        <w:rPr>
          <w:rFonts w:ascii="Times New Roman" w:eastAsia="Arial" w:hAnsi="Times New Roman" w:cs="Times New Roman"/>
          <w:spacing w:val="35"/>
          <w:w w:val="84"/>
          <w:sz w:val="20"/>
          <w:szCs w:val="20"/>
        </w:rPr>
        <w:t xml:space="preserve"> </w:t>
      </w:r>
      <w:r w:rsidRPr="00B72469">
        <w:rPr>
          <w:rFonts w:ascii="Times New Roman" w:eastAsia="Arial" w:hAnsi="Times New Roman" w:cs="Times New Roman"/>
          <w:sz w:val="20"/>
          <w:szCs w:val="20"/>
        </w:rPr>
        <w:t>for risk</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 xml:space="preserve">determination. </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First,</w:t>
      </w:r>
      <w:r w:rsidRPr="00B72469">
        <w:rPr>
          <w:rFonts w:ascii="Times New Roman" w:eastAsia="Arial" w:hAnsi="Times New Roman" w:cs="Times New Roman"/>
          <w:spacing w:val="31"/>
          <w:w w:val="87"/>
          <w:sz w:val="20"/>
          <w:szCs w:val="20"/>
        </w:rPr>
        <w:t xml:space="preserve"> </w:t>
      </w:r>
      <w:proofErr w:type="gramStart"/>
      <w:r w:rsidRPr="00B72469">
        <w:rPr>
          <w:rFonts w:ascii="Times New Roman" w:eastAsia="Arial" w:hAnsi="Times New Roman" w:cs="Times New Roman"/>
          <w:i/>
          <w:w w:val="87"/>
          <w:sz w:val="20"/>
          <w:szCs w:val="20"/>
        </w:rPr>
        <w:t>e</w:t>
      </w:r>
      <w:r w:rsidRPr="00B72469">
        <w:rPr>
          <w:rFonts w:ascii="Times New Roman" w:eastAsia="Arial" w:hAnsi="Times New Roman" w:cs="Times New Roman"/>
          <w:i/>
          <w:spacing w:val="-7"/>
          <w:w w:val="87"/>
          <w:sz w:val="20"/>
          <w:szCs w:val="20"/>
        </w:rPr>
        <w:t>n</w:t>
      </w:r>
      <w:r w:rsidRPr="00B72469">
        <w:rPr>
          <w:rFonts w:ascii="Times New Roman" w:eastAsia="Arial" w:hAnsi="Times New Roman" w:cs="Times New Roman"/>
          <w:i/>
          <w:w w:val="87"/>
          <w:sz w:val="20"/>
          <w:szCs w:val="20"/>
        </w:rPr>
        <w:t>vi</w:t>
      </w:r>
      <w:r w:rsidRPr="00B72469">
        <w:rPr>
          <w:rFonts w:ascii="Times New Roman" w:eastAsia="Arial" w:hAnsi="Times New Roman" w:cs="Times New Roman"/>
          <w:i/>
          <w:spacing w:val="-8"/>
          <w:w w:val="87"/>
          <w:sz w:val="20"/>
          <w:szCs w:val="20"/>
        </w:rPr>
        <w:t>r</w:t>
      </w:r>
      <w:r w:rsidRPr="00B72469">
        <w:rPr>
          <w:rFonts w:ascii="Times New Roman" w:eastAsia="Arial" w:hAnsi="Times New Roman" w:cs="Times New Roman"/>
          <w:i/>
          <w:w w:val="87"/>
          <w:sz w:val="20"/>
          <w:szCs w:val="20"/>
        </w:rPr>
        <w:t xml:space="preserve">onmental </w:t>
      </w:r>
      <w:r w:rsidRPr="00B72469">
        <w:rPr>
          <w:rFonts w:ascii="Times New Roman" w:eastAsia="Arial" w:hAnsi="Times New Roman" w:cs="Times New Roman"/>
          <w:i/>
          <w:spacing w:val="7"/>
          <w:w w:val="87"/>
          <w:sz w:val="20"/>
          <w:szCs w:val="20"/>
        </w:rPr>
        <w:t xml:space="preserve"> </w:t>
      </w:r>
      <w:r w:rsidRPr="00B72469">
        <w:rPr>
          <w:rFonts w:ascii="Times New Roman" w:eastAsia="Arial" w:hAnsi="Times New Roman" w:cs="Times New Roman"/>
          <w:i/>
          <w:w w:val="87"/>
          <w:sz w:val="20"/>
          <w:szCs w:val="20"/>
        </w:rPr>
        <w:t>senso</w:t>
      </w:r>
      <w:r w:rsidRPr="00B72469">
        <w:rPr>
          <w:rFonts w:ascii="Times New Roman" w:eastAsia="Arial" w:hAnsi="Times New Roman" w:cs="Times New Roman"/>
          <w:i/>
          <w:spacing w:val="-2"/>
          <w:w w:val="87"/>
          <w:sz w:val="20"/>
          <w:szCs w:val="20"/>
        </w:rPr>
        <w:t>r</w:t>
      </w:r>
      <w:r w:rsidRPr="00B72469">
        <w:rPr>
          <w:rFonts w:ascii="Times New Roman" w:eastAsia="Arial" w:hAnsi="Times New Roman" w:cs="Times New Roman"/>
          <w:i/>
          <w:w w:val="87"/>
          <w:sz w:val="20"/>
          <w:szCs w:val="20"/>
        </w:rPr>
        <w:t>s</w:t>
      </w:r>
      <w:proofErr w:type="gramEnd"/>
      <w:r w:rsidRPr="00B72469">
        <w:rPr>
          <w:rFonts w:ascii="Times New Roman" w:eastAsia="Arial" w:hAnsi="Times New Roman" w:cs="Times New Roman"/>
          <w:i/>
          <w:spacing w:val="-13"/>
          <w:w w:val="87"/>
          <w:sz w:val="20"/>
          <w:szCs w:val="20"/>
        </w:rPr>
        <w:t xml:space="preserve"> </w:t>
      </w:r>
      <w:r w:rsidRPr="00B72469">
        <w:rPr>
          <w:rFonts w:ascii="Times New Roman" w:eastAsia="Arial" w:hAnsi="Times New Roman" w:cs="Times New Roman"/>
          <w:w w:val="87"/>
          <w:sz w:val="20"/>
          <w:szCs w:val="20"/>
        </w:rPr>
        <w:t>attempt</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7"/>
          <w:sz w:val="20"/>
          <w:szCs w:val="20"/>
        </w:rPr>
        <w:t>measur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properties</w:t>
      </w:r>
      <w:r w:rsidRPr="00B72469">
        <w:rPr>
          <w:rFonts w:ascii="Times New Roman" w:eastAsia="Arial" w:hAnsi="Times New Roman" w:cs="Times New Roman"/>
          <w:spacing w:val="38"/>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7"/>
          <w:w w:val="88"/>
          <w:sz w:val="20"/>
          <w:szCs w:val="20"/>
        </w:rPr>
        <w:t>n</w:t>
      </w:r>
      <w:r w:rsidRPr="00B72469">
        <w:rPr>
          <w:rFonts w:ascii="Times New Roman" w:eastAsia="Arial" w:hAnsi="Times New Roman" w:cs="Times New Roman"/>
          <w:w w:val="88"/>
          <w:sz w:val="20"/>
          <w:szCs w:val="20"/>
        </w:rPr>
        <w:t xml:space="preserve">vironment </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around</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 xml:space="preserve">phon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use</w:t>
      </w:r>
      <w:r w:rsidRPr="00B72469">
        <w:rPr>
          <w:rFonts w:ascii="Times New Roman" w:eastAsia="Arial" w:hAnsi="Times New Roman" w:cs="Times New Roman"/>
          <w:spacing w:val="-9"/>
          <w:w w:val="86"/>
          <w:sz w:val="20"/>
          <w:szCs w:val="20"/>
        </w:rPr>
        <w:t>r</w:t>
      </w:r>
      <w:r w:rsidRPr="00B72469">
        <w:rPr>
          <w:rFonts w:ascii="Times New Roman" w:eastAsia="Arial" w:hAnsi="Times New Roman" w:cs="Times New Roman"/>
          <w:w w:val="86"/>
          <w:sz w:val="20"/>
          <w:szCs w:val="20"/>
        </w:rPr>
        <w:t>.</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Second,</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i/>
          <w:w w:val="93"/>
          <w:sz w:val="20"/>
          <w:szCs w:val="20"/>
        </w:rPr>
        <w:t>social-networking</w:t>
      </w:r>
      <w:r w:rsidRPr="00B72469">
        <w:rPr>
          <w:rFonts w:ascii="Times New Roman" w:eastAsia="Arial" w:hAnsi="Times New Roman" w:cs="Times New Roman"/>
          <w:i/>
          <w:spacing w:val="2"/>
          <w:w w:val="93"/>
          <w:sz w:val="20"/>
          <w:szCs w:val="20"/>
        </w:rPr>
        <w:t xml:space="preserve"> </w:t>
      </w:r>
      <w:r w:rsidRPr="00B72469">
        <w:rPr>
          <w:rFonts w:ascii="Times New Roman" w:eastAsia="Arial" w:hAnsi="Times New Roman" w:cs="Times New Roman"/>
          <w:i/>
          <w:w w:val="85"/>
          <w:sz w:val="20"/>
          <w:szCs w:val="20"/>
        </w:rPr>
        <w:t>senso</w:t>
      </w:r>
      <w:r w:rsidRPr="00B72469">
        <w:rPr>
          <w:rFonts w:ascii="Times New Roman" w:eastAsia="Arial" w:hAnsi="Times New Roman" w:cs="Times New Roman"/>
          <w:i/>
          <w:spacing w:val="-2"/>
          <w:w w:val="85"/>
          <w:sz w:val="20"/>
          <w:szCs w:val="20"/>
        </w:rPr>
        <w:t>r</w:t>
      </w:r>
      <w:r w:rsidRPr="00B72469">
        <w:rPr>
          <w:rFonts w:ascii="Times New Roman" w:eastAsia="Arial" w:hAnsi="Times New Roman" w:cs="Times New Roman"/>
          <w:i/>
          <w:w w:val="85"/>
          <w:sz w:val="20"/>
          <w:szCs w:val="20"/>
        </w:rPr>
        <w:t>s</w:t>
      </w:r>
      <w:r w:rsidRPr="00B72469">
        <w:rPr>
          <w:rFonts w:ascii="Times New Roman" w:eastAsia="Arial" w:hAnsi="Times New Roman" w:cs="Times New Roman"/>
          <w:i/>
          <w:spacing w:val="4"/>
          <w:w w:val="85"/>
          <w:sz w:val="20"/>
          <w:szCs w:val="20"/>
        </w:rPr>
        <w:t xml:space="preserve"> </w:t>
      </w:r>
      <w:r w:rsidRPr="00B72469">
        <w:rPr>
          <w:rFonts w:ascii="Times New Roman" w:eastAsia="Arial" w:hAnsi="Times New Roman" w:cs="Times New Roman"/>
          <w:w w:val="85"/>
          <w:sz w:val="20"/>
          <w:szCs w:val="20"/>
        </w:rPr>
        <w:t xml:space="preserve">measure </w:t>
      </w:r>
      <w:r w:rsidRPr="00B72469">
        <w:rPr>
          <w:rFonts w:ascii="Times New Roman" w:eastAsia="Arial" w:hAnsi="Times New Roman" w:cs="Times New Roman"/>
          <w:sz w:val="20"/>
          <w:szCs w:val="20"/>
        </w:rPr>
        <w:t>“friendly”</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unfriendly”</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8"/>
          <w:sz w:val="20"/>
          <w:szCs w:val="20"/>
        </w:rPr>
        <w:t>peopl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surround</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phone.</w:t>
      </w:r>
    </w:p>
    <w:p w14:paraId="0AFED20E" w14:textId="77777777" w:rsidR="00676FEB" w:rsidRPr="00B72469" w:rsidRDefault="00676FEB" w:rsidP="00676FEB">
      <w:pPr>
        <w:spacing w:before="2" w:after="0" w:line="150" w:lineRule="exact"/>
        <w:rPr>
          <w:rFonts w:ascii="Times New Roman" w:hAnsi="Times New Roman" w:cs="Times New Roman"/>
          <w:sz w:val="15"/>
          <w:szCs w:val="15"/>
        </w:rPr>
      </w:pPr>
    </w:p>
    <w:p w14:paraId="0AFED20F" w14:textId="77777777" w:rsidR="00676FEB" w:rsidRPr="00B72469" w:rsidRDefault="00676FEB" w:rsidP="00676FEB">
      <w:pPr>
        <w:spacing w:after="0" w:line="200" w:lineRule="exact"/>
        <w:rPr>
          <w:rFonts w:ascii="Times New Roman" w:hAnsi="Times New Roman" w:cs="Times New Roman"/>
          <w:sz w:val="20"/>
          <w:szCs w:val="20"/>
        </w:rPr>
      </w:pPr>
    </w:p>
    <w:p w14:paraId="0AFED210" w14:textId="77777777" w:rsidR="00676FEB" w:rsidRPr="00B72469" w:rsidRDefault="00676FEB" w:rsidP="00676FEB">
      <w:pPr>
        <w:spacing w:after="0" w:line="240" w:lineRule="auto"/>
        <w:ind w:right="2117"/>
        <w:jc w:val="both"/>
        <w:rPr>
          <w:rFonts w:ascii="Times New Roman" w:eastAsia="Arial" w:hAnsi="Times New Roman" w:cs="Times New Roman"/>
          <w:sz w:val="20"/>
          <w:szCs w:val="20"/>
        </w:rPr>
      </w:pPr>
      <w:r w:rsidRPr="00B72469">
        <w:rPr>
          <w:rFonts w:ascii="Times New Roman" w:eastAsia="Arial" w:hAnsi="Times New Roman" w:cs="Times New Roman"/>
          <w:b/>
          <w:bCs/>
          <w:sz w:val="20"/>
          <w:szCs w:val="20"/>
        </w:rPr>
        <w:t>4.1.1</w:t>
      </w:r>
      <w:proofErr w:type="gramStart"/>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b/>
          <w:bCs/>
          <w:spacing w:val="33"/>
          <w:sz w:val="20"/>
          <w:szCs w:val="20"/>
        </w:rPr>
        <w:t xml:space="preserve"> </w:t>
      </w:r>
      <w:r w:rsidRPr="00B72469">
        <w:rPr>
          <w:rFonts w:ascii="Times New Roman" w:eastAsia="Arial" w:hAnsi="Times New Roman" w:cs="Times New Roman"/>
          <w:b/>
          <w:bCs/>
          <w:w w:val="87"/>
          <w:sz w:val="20"/>
          <w:szCs w:val="20"/>
        </w:rPr>
        <w:t>E</w:t>
      </w:r>
      <w:r w:rsidRPr="00B72469">
        <w:rPr>
          <w:rFonts w:ascii="Times New Roman" w:eastAsia="Arial" w:hAnsi="Times New Roman" w:cs="Times New Roman"/>
          <w:b/>
          <w:bCs/>
          <w:spacing w:val="-7"/>
          <w:w w:val="87"/>
          <w:sz w:val="20"/>
          <w:szCs w:val="20"/>
        </w:rPr>
        <w:t>n</w:t>
      </w:r>
      <w:r w:rsidRPr="00B72469">
        <w:rPr>
          <w:rFonts w:ascii="Times New Roman" w:eastAsia="Arial" w:hAnsi="Times New Roman" w:cs="Times New Roman"/>
          <w:b/>
          <w:bCs/>
          <w:w w:val="87"/>
          <w:sz w:val="20"/>
          <w:szCs w:val="20"/>
        </w:rPr>
        <w:t>vi</w:t>
      </w:r>
      <w:r w:rsidRPr="00B72469">
        <w:rPr>
          <w:rFonts w:ascii="Times New Roman" w:eastAsia="Arial" w:hAnsi="Times New Roman" w:cs="Times New Roman"/>
          <w:b/>
          <w:bCs/>
          <w:spacing w:val="-3"/>
          <w:w w:val="87"/>
          <w:sz w:val="20"/>
          <w:szCs w:val="20"/>
        </w:rPr>
        <w:t>r</w:t>
      </w:r>
      <w:r w:rsidRPr="00B72469">
        <w:rPr>
          <w:rFonts w:ascii="Times New Roman" w:eastAsia="Arial" w:hAnsi="Times New Roman" w:cs="Times New Roman"/>
          <w:b/>
          <w:bCs/>
          <w:w w:val="87"/>
          <w:sz w:val="20"/>
          <w:szCs w:val="20"/>
        </w:rPr>
        <w:t>onmental</w:t>
      </w:r>
      <w:proofErr w:type="gramEnd"/>
      <w:r w:rsidRPr="00B72469">
        <w:rPr>
          <w:rFonts w:ascii="Times New Roman" w:eastAsia="Arial" w:hAnsi="Times New Roman" w:cs="Times New Roman"/>
          <w:b/>
          <w:bCs/>
          <w:w w:val="87"/>
          <w:sz w:val="20"/>
          <w:szCs w:val="20"/>
        </w:rPr>
        <w:t xml:space="preserve"> </w:t>
      </w:r>
      <w:r w:rsidRPr="00B72469">
        <w:rPr>
          <w:rFonts w:ascii="Times New Roman" w:eastAsia="Arial" w:hAnsi="Times New Roman" w:cs="Times New Roman"/>
          <w:b/>
          <w:bCs/>
          <w:spacing w:val="19"/>
          <w:w w:val="87"/>
          <w:sz w:val="20"/>
          <w:szCs w:val="20"/>
        </w:rPr>
        <w:t xml:space="preserve"> </w:t>
      </w:r>
      <w:r w:rsidRPr="00B72469">
        <w:rPr>
          <w:rFonts w:ascii="Times New Roman" w:eastAsia="Arial" w:hAnsi="Times New Roman" w:cs="Times New Roman"/>
          <w:b/>
          <w:bCs/>
          <w:w w:val="87"/>
          <w:sz w:val="20"/>
          <w:szCs w:val="20"/>
        </w:rPr>
        <w:t>Sensors</w:t>
      </w:r>
    </w:p>
    <w:p w14:paraId="0AFED211" w14:textId="77777777" w:rsidR="00676FEB" w:rsidRPr="00B72469" w:rsidRDefault="00676FEB" w:rsidP="00676FEB">
      <w:pPr>
        <w:spacing w:before="2" w:after="0" w:line="240" w:lineRule="exact"/>
        <w:rPr>
          <w:rFonts w:ascii="Times New Roman" w:hAnsi="Times New Roman" w:cs="Times New Roman"/>
          <w:sz w:val="24"/>
          <w:szCs w:val="24"/>
        </w:rPr>
      </w:pPr>
    </w:p>
    <w:p w14:paraId="0AFED212"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spacing w:val="-3"/>
          <w:w w:val="86"/>
          <w:sz w:val="20"/>
          <w:szCs w:val="20"/>
        </w:rPr>
        <w:t>P</w:t>
      </w:r>
      <w:r w:rsidRPr="00B72469">
        <w:rPr>
          <w:rFonts w:ascii="Times New Roman" w:eastAsia="Arial" w:hAnsi="Times New Roman" w:cs="Times New Roman"/>
          <w:b/>
          <w:bCs/>
          <w:w w:val="86"/>
          <w:sz w:val="20"/>
          <w:szCs w:val="20"/>
        </w:rPr>
        <w:t>ositioning</w:t>
      </w:r>
      <w:r w:rsidRPr="00B72469">
        <w:rPr>
          <w:rFonts w:ascii="Times New Roman" w:eastAsia="Arial" w:hAnsi="Times New Roman" w:cs="Times New Roman"/>
          <w:b/>
          <w:bCs/>
          <w:spacing w:val="20"/>
          <w:w w:val="86"/>
          <w:sz w:val="20"/>
          <w:szCs w:val="20"/>
        </w:rPr>
        <w:t xml:space="preserve"> </w:t>
      </w:r>
      <w:r w:rsidRPr="00B72469">
        <w:rPr>
          <w:rFonts w:ascii="Times New Roman" w:eastAsia="Arial" w:hAnsi="Times New Roman" w:cs="Times New Roman"/>
          <w:b/>
          <w:bCs/>
          <w:sz w:val="20"/>
          <w:szCs w:val="20"/>
        </w:rPr>
        <w:t>In</w:t>
      </w:r>
      <w:r w:rsidRPr="00B72469">
        <w:rPr>
          <w:rFonts w:ascii="Times New Roman" w:eastAsia="Arial" w:hAnsi="Times New Roman" w:cs="Times New Roman"/>
          <w:b/>
          <w:bCs/>
          <w:spacing w:val="-5"/>
          <w:sz w:val="20"/>
          <w:szCs w:val="20"/>
        </w:rPr>
        <w:t>f</w:t>
      </w:r>
      <w:r w:rsidRPr="00B72469">
        <w:rPr>
          <w:rFonts w:ascii="Times New Roman" w:eastAsia="Arial" w:hAnsi="Times New Roman" w:cs="Times New Roman"/>
          <w:b/>
          <w:bCs/>
          <w:sz w:val="20"/>
          <w:szCs w:val="20"/>
        </w:rPr>
        <w:t>ormation.</w:t>
      </w:r>
      <w:proofErr w:type="gramEnd"/>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b/>
          <w:bCs/>
          <w:spacing w:val="16"/>
          <w:sz w:val="20"/>
          <w:szCs w:val="20"/>
        </w:rPr>
        <w:t xml:space="preserve"> </w:t>
      </w:r>
      <w:r w:rsidRPr="00B72469">
        <w:rPr>
          <w:rFonts w:ascii="Times New Roman" w:eastAsia="Arial" w:hAnsi="Times New Roman" w:cs="Times New Roman"/>
          <w:sz w:val="20"/>
          <w:szCs w:val="20"/>
        </w:rPr>
        <w:t>Android</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6"/>
          <w:sz w:val="20"/>
          <w:szCs w:val="20"/>
        </w:rPr>
        <w:t>smartphones</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sz w:val="20"/>
          <w:szCs w:val="20"/>
        </w:rPr>
        <w:t xml:space="preserve">de- </w:t>
      </w:r>
      <w:r w:rsidRPr="00B72469">
        <w:rPr>
          <w:rFonts w:ascii="Times New Roman" w:eastAsia="Arial" w:hAnsi="Times New Roman" w:cs="Times New Roman"/>
          <w:w w:val="85"/>
          <w:sz w:val="20"/>
          <w:szCs w:val="20"/>
        </w:rPr>
        <w:t>termine</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w w:val="85"/>
          <w:sz w:val="20"/>
          <w:szCs w:val="20"/>
        </w:rPr>
        <w:t>their</w:t>
      </w:r>
      <w:r w:rsidRPr="00B72469">
        <w:rPr>
          <w:rFonts w:ascii="Times New Roman" w:eastAsia="Arial" w:hAnsi="Times New Roman" w:cs="Times New Roman"/>
          <w:spacing w:val="24"/>
          <w:w w:val="85"/>
          <w:sz w:val="20"/>
          <w:szCs w:val="20"/>
        </w:rPr>
        <w:t xml:space="preserve"> </w:t>
      </w:r>
      <w:proofErr w:type="gramStart"/>
      <w:r w:rsidRPr="00B72469">
        <w:rPr>
          <w:rFonts w:ascii="Times New Roman" w:eastAsia="Arial" w:hAnsi="Times New Roman" w:cs="Times New Roman"/>
          <w:w w:val="85"/>
          <w:sz w:val="20"/>
          <w:szCs w:val="20"/>
        </w:rPr>
        <w:t xml:space="preserve">position </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using</w:t>
      </w:r>
      <w:proofErr w:type="gramEnd"/>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92"/>
          <w:sz w:val="20"/>
          <w:szCs w:val="20"/>
        </w:rPr>
        <w:t>combination</w:t>
      </w:r>
      <w:r w:rsidRPr="00B72469">
        <w:rPr>
          <w:rFonts w:ascii="Times New Roman" w:eastAsia="Arial" w:hAnsi="Times New Roman" w:cs="Times New Roman"/>
          <w:spacing w:val="-11"/>
          <w:w w:val="9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6"/>
          <w:sz w:val="20"/>
          <w:szCs w:val="20"/>
        </w:rPr>
        <w:t>s</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al</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e</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8"/>
          <w:sz w:val="20"/>
          <w:szCs w:val="20"/>
        </w:rPr>
        <w:t>ent</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 xml:space="preserve">information </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w w:val="88"/>
          <w:sz w:val="20"/>
          <w:szCs w:val="20"/>
        </w:rPr>
        <w:t>sources,</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1"/>
          <w:sz w:val="20"/>
          <w:szCs w:val="20"/>
        </w:rPr>
        <w:t>includes</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w w:val="91"/>
          <w:sz w:val="20"/>
          <w:szCs w:val="20"/>
        </w:rPr>
        <w:t>cellular</w:t>
      </w:r>
      <w:r w:rsidRPr="00B72469">
        <w:rPr>
          <w:rFonts w:ascii="Times New Roman" w:eastAsia="Arial" w:hAnsi="Times New Roman" w:cs="Times New Roman"/>
          <w:spacing w:val="28"/>
          <w:w w:val="91"/>
          <w:sz w:val="20"/>
          <w:szCs w:val="20"/>
        </w:rPr>
        <w:t xml:space="preserve"> </w:t>
      </w:r>
      <w:r w:rsidRPr="00B72469">
        <w:rPr>
          <w:rFonts w:ascii="Times New Roman" w:eastAsia="Arial" w:hAnsi="Times New Roman" w:cs="Times New Roman"/>
          <w:w w:val="91"/>
          <w:sz w:val="20"/>
          <w:szCs w:val="20"/>
        </w:rPr>
        <w:t xml:space="preserve">transmis- </w:t>
      </w:r>
      <w:r w:rsidRPr="00B72469">
        <w:rPr>
          <w:rFonts w:ascii="Times New Roman" w:eastAsia="Arial" w:hAnsi="Times New Roman" w:cs="Times New Roman"/>
          <w:w w:val="87"/>
          <w:sz w:val="20"/>
          <w:szCs w:val="20"/>
        </w:rPr>
        <w:t>sions</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90"/>
          <w:sz w:val="20"/>
          <w:szCs w:val="20"/>
        </w:rPr>
        <w:t>particula</w:t>
      </w:r>
      <w:r w:rsidRPr="00B72469">
        <w:rPr>
          <w:rFonts w:ascii="Times New Roman" w:eastAsia="Arial" w:hAnsi="Times New Roman" w:cs="Times New Roman"/>
          <w:spacing w:val="-7"/>
          <w:w w:val="90"/>
          <w:sz w:val="20"/>
          <w:szCs w:val="20"/>
        </w:rPr>
        <w:t>r</w:t>
      </w:r>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38"/>
          <w:w w:val="90"/>
          <w:sz w:val="20"/>
          <w:szCs w:val="20"/>
        </w:rPr>
        <w:t xml:space="preserve"> </w:t>
      </w:r>
      <w:r w:rsidRPr="00B72469">
        <w:rPr>
          <w:rFonts w:ascii="Times New Roman" w:eastAsia="Arial" w:hAnsi="Times New Roman" w:cs="Times New Roman"/>
          <w:w w:val="90"/>
          <w:sz w:val="20"/>
          <w:szCs w:val="20"/>
        </w:rPr>
        <w:t>t</w:t>
      </w:r>
      <w:r w:rsidRPr="00B72469">
        <w:rPr>
          <w:rFonts w:ascii="Times New Roman" w:eastAsia="Arial" w:hAnsi="Times New Roman" w:cs="Times New Roman"/>
          <w:spacing w:val="-4"/>
          <w:w w:val="90"/>
          <w:sz w:val="20"/>
          <w:szCs w:val="20"/>
        </w:rPr>
        <w:t>o</w:t>
      </w:r>
      <w:r w:rsidRPr="00B72469">
        <w:rPr>
          <w:rFonts w:ascii="Times New Roman" w:eastAsia="Arial" w:hAnsi="Times New Roman" w:cs="Times New Roman"/>
          <w:w w:val="90"/>
          <w:sz w:val="20"/>
          <w:szCs w:val="20"/>
        </w:rPr>
        <w:t>wer</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w w:val="90"/>
          <w:sz w:val="20"/>
          <w:szCs w:val="20"/>
        </w:rPr>
        <w:t>location),</w:t>
      </w:r>
      <w:r w:rsidRPr="00B72469">
        <w:rPr>
          <w:rFonts w:ascii="Times New Roman" w:eastAsia="Arial" w:hAnsi="Times New Roman" w:cs="Times New Roman"/>
          <w:spacing w:val="47"/>
          <w:w w:val="90"/>
          <w:sz w:val="20"/>
          <w:szCs w:val="20"/>
        </w:rPr>
        <w:t xml:space="preserve"> </w:t>
      </w:r>
      <w:r w:rsidRPr="00B72469">
        <w:rPr>
          <w:rFonts w:ascii="Times New Roman" w:eastAsia="Arial" w:hAnsi="Times New Roman" w:cs="Times New Roman"/>
          <w:w w:val="90"/>
          <w:sz w:val="20"/>
          <w:szCs w:val="20"/>
        </w:rPr>
        <w:t>GPS</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positioning</w:t>
      </w:r>
      <w:r w:rsidRPr="00B72469">
        <w:rPr>
          <w:rFonts w:ascii="Times New Roman" w:eastAsia="Arial" w:hAnsi="Times New Roman" w:cs="Times New Roman"/>
          <w:spacing w:val="47"/>
          <w:w w:val="90"/>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Fi</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1"/>
          <w:sz w:val="20"/>
          <w:szCs w:val="20"/>
        </w:rPr>
        <w:t>positioning.</w:t>
      </w:r>
      <w:r w:rsidRPr="00B72469">
        <w:rPr>
          <w:rFonts w:ascii="Times New Roman" w:eastAsia="Arial" w:hAnsi="Times New Roman" w:cs="Times New Roman"/>
          <w:spacing w:val="30"/>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w w:val="91"/>
          <w:sz w:val="20"/>
          <w:szCs w:val="20"/>
        </w:rPr>
        <w:t>combination</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all</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4"/>
          <w:sz w:val="20"/>
          <w:szCs w:val="20"/>
        </w:rPr>
        <w:t>these</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w w:val="84"/>
          <w:sz w:val="20"/>
          <w:szCs w:val="20"/>
        </w:rPr>
        <w:t>pieces</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95"/>
          <w:sz w:val="20"/>
          <w:szCs w:val="20"/>
        </w:rPr>
        <w:t>information</w:t>
      </w:r>
      <w:r w:rsidRPr="00B72469">
        <w:rPr>
          <w:rFonts w:ascii="Times New Roman" w:eastAsia="Arial" w:hAnsi="Times New Roman" w:cs="Times New Roman"/>
          <w:spacing w:val="8"/>
          <w:w w:val="9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often</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w w:val="89"/>
          <w:sz w:val="20"/>
          <w:szCs w:val="20"/>
        </w:rPr>
        <w:t>called</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eGPS,</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frequently</w:t>
      </w:r>
      <w:r w:rsidRPr="00B72469">
        <w:rPr>
          <w:rFonts w:ascii="Times New Roman" w:eastAsia="Arial" w:hAnsi="Times New Roman" w:cs="Times New Roman"/>
          <w:spacing w:val="47"/>
          <w:w w:val="89"/>
          <w:sz w:val="20"/>
          <w:szCs w:val="20"/>
        </w:rPr>
        <w:t xml:space="preserve"> </w:t>
      </w:r>
      <w:r w:rsidRPr="00B72469">
        <w:rPr>
          <w:rFonts w:ascii="Times New Roman" w:eastAsia="Arial" w:hAnsi="Times New Roman" w:cs="Times New Roman"/>
          <w:w w:val="91"/>
          <w:sz w:val="20"/>
          <w:szCs w:val="20"/>
        </w:rPr>
        <w:t>pr</w:t>
      </w:r>
      <w:r w:rsidRPr="00B72469">
        <w:rPr>
          <w:rFonts w:ascii="Times New Roman" w:eastAsia="Arial" w:hAnsi="Times New Roman" w:cs="Times New Roman"/>
          <w:spacing w:val="-3"/>
          <w:w w:val="91"/>
          <w:sz w:val="20"/>
          <w:szCs w:val="20"/>
        </w:rPr>
        <w:t>o</w:t>
      </w:r>
      <w:r w:rsidRPr="00B72469">
        <w:rPr>
          <w:rFonts w:ascii="Times New Roman" w:eastAsia="Arial" w:hAnsi="Times New Roman" w:cs="Times New Roman"/>
          <w:w w:val="90"/>
          <w:sz w:val="20"/>
          <w:szCs w:val="20"/>
        </w:rPr>
        <w:t xml:space="preserve">vides </w:t>
      </w:r>
      <w:r w:rsidRPr="00B72469">
        <w:rPr>
          <w:rFonts w:ascii="Times New Roman" w:eastAsia="Arial" w:hAnsi="Times New Roman" w:cs="Times New Roman"/>
          <w:w w:val="93"/>
          <w:sz w:val="20"/>
          <w:szCs w:val="20"/>
        </w:rPr>
        <w:t>position</w:t>
      </w:r>
      <w:r w:rsidRPr="00B72469">
        <w:rPr>
          <w:rFonts w:ascii="Times New Roman" w:eastAsia="Arial" w:hAnsi="Times New Roman" w:cs="Times New Roman"/>
          <w:spacing w:val="17"/>
          <w:w w:val="93"/>
          <w:sz w:val="20"/>
          <w:szCs w:val="20"/>
        </w:rPr>
        <w:t xml:space="preserve"> </w:t>
      </w:r>
      <w:r w:rsidRPr="00B72469">
        <w:rPr>
          <w:rFonts w:ascii="Times New Roman" w:eastAsia="Arial" w:hAnsi="Times New Roman" w:cs="Times New Roman"/>
          <w:spacing w:val="-2"/>
          <w:sz w:val="20"/>
          <w:szCs w:val="20"/>
        </w:rPr>
        <w:t>f</w:t>
      </w:r>
      <w:r w:rsidRPr="00B72469">
        <w:rPr>
          <w:rFonts w:ascii="Times New Roman" w:eastAsia="Arial" w:hAnsi="Times New Roman" w:cs="Times New Roman"/>
          <w:sz w:val="20"/>
          <w:szCs w:val="20"/>
        </w:rPr>
        <w:t xml:space="preserve">ar </w:t>
      </w:r>
      <w:r w:rsidRPr="00B72469">
        <w:rPr>
          <w:rFonts w:ascii="Times New Roman" w:eastAsia="Arial" w:hAnsi="Times New Roman" w:cs="Times New Roman"/>
          <w:w w:val="88"/>
          <w:sz w:val="20"/>
          <w:szCs w:val="20"/>
        </w:rPr>
        <w:t>more</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w w:val="88"/>
          <w:sz w:val="20"/>
          <w:szCs w:val="20"/>
        </w:rPr>
        <w:t>accurately</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w w:val="88"/>
          <w:sz w:val="20"/>
          <w:szCs w:val="20"/>
        </w:rPr>
        <w:t>than</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3"/>
          <w:w w:val="88"/>
          <w:sz w:val="20"/>
          <w:szCs w:val="20"/>
        </w:rPr>
        <w:t>n</w:t>
      </w:r>
      <w:r w:rsidRPr="00B72469">
        <w:rPr>
          <w:rFonts w:ascii="Times New Roman" w:eastAsia="Arial" w:hAnsi="Times New Roman" w:cs="Times New Roman"/>
          <w:w w:val="88"/>
          <w:sz w:val="20"/>
          <w:szCs w:val="20"/>
        </w:rPr>
        <w:t>y</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 xml:space="preserve">technologies </w:t>
      </w:r>
      <w:r w:rsidRPr="00B72469">
        <w:rPr>
          <w:rFonts w:ascii="Times New Roman" w:eastAsia="Arial" w:hAnsi="Times New Roman" w:cs="Times New Roman"/>
          <w:w w:val="91"/>
          <w:sz w:val="20"/>
          <w:szCs w:val="20"/>
        </w:rPr>
        <w:t>alone.</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high-l</w:t>
      </w:r>
      <w:r w:rsidRPr="00B72469">
        <w:rPr>
          <w:rFonts w:ascii="Times New Roman" w:eastAsia="Arial" w:hAnsi="Times New Roman" w:cs="Times New Roman"/>
          <w:spacing w:val="-5"/>
          <w:w w:val="91"/>
          <w:sz w:val="20"/>
          <w:szCs w:val="20"/>
        </w:rPr>
        <w:t>e</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l</w:t>
      </w:r>
      <w:r w:rsidRPr="00B72469">
        <w:rPr>
          <w:rFonts w:ascii="Times New Roman" w:eastAsia="Arial" w:hAnsi="Times New Roman" w:cs="Times New Roman"/>
          <w:spacing w:val="30"/>
          <w:w w:val="91"/>
          <w:sz w:val="20"/>
          <w:szCs w:val="20"/>
        </w:rPr>
        <w:t xml:space="preserve"> </w:t>
      </w:r>
      <w:r w:rsidRPr="00B72469">
        <w:rPr>
          <w:rFonts w:ascii="Times New Roman" w:eastAsia="Arial" w:hAnsi="Times New Roman" w:cs="Times New Roman"/>
          <w:w w:val="91"/>
          <w:sz w:val="20"/>
          <w:szCs w:val="20"/>
        </w:rPr>
        <w:t>goal</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0"/>
          <w:sz w:val="20"/>
          <w:szCs w:val="20"/>
        </w:rPr>
        <w:t>learn</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0"/>
          <w:sz w:val="20"/>
          <w:szCs w:val="20"/>
        </w:rPr>
        <w:t xml:space="preserve">certain </w:t>
      </w:r>
      <w:r w:rsidRPr="00B72469">
        <w:rPr>
          <w:rFonts w:ascii="Times New Roman" w:eastAsia="Arial" w:hAnsi="Times New Roman" w:cs="Times New Roman"/>
          <w:w w:val="88"/>
          <w:sz w:val="20"/>
          <w:szCs w:val="20"/>
        </w:rPr>
        <w:t>geographic</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locations</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routines</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correspond</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 xml:space="preserve">either </w:t>
      </w:r>
      <w:r w:rsidRPr="00B72469">
        <w:rPr>
          <w:rFonts w:ascii="Times New Roman" w:eastAsia="Arial" w:hAnsi="Times New Roman" w:cs="Times New Roman"/>
          <w:w w:val="81"/>
          <w:sz w:val="20"/>
          <w:szCs w:val="20"/>
        </w:rPr>
        <w:t>a</w:t>
      </w:r>
      <w:r w:rsidRPr="00B72469">
        <w:rPr>
          <w:rFonts w:ascii="Times New Roman" w:eastAsia="Arial" w:hAnsi="Times New Roman" w:cs="Times New Roman"/>
          <w:spacing w:val="2"/>
          <w:w w:val="81"/>
          <w:sz w:val="20"/>
          <w:szCs w:val="20"/>
        </w:rPr>
        <w:t xml:space="preserve"> </w:t>
      </w:r>
      <w:r w:rsidRPr="00B72469">
        <w:rPr>
          <w:rFonts w:ascii="Times New Roman" w:eastAsia="Arial" w:hAnsi="Times New Roman" w:cs="Times New Roman"/>
          <w:w w:val="81"/>
          <w:sz w:val="20"/>
          <w:szCs w:val="20"/>
        </w:rPr>
        <w:t>safe</w:t>
      </w:r>
      <w:r w:rsidRPr="00B72469">
        <w:rPr>
          <w:rFonts w:ascii="Times New Roman" w:eastAsia="Arial" w:hAnsi="Times New Roman" w:cs="Times New Roman"/>
          <w:spacing w:val="16"/>
          <w:w w:val="81"/>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6"/>
          <w:sz w:val="20"/>
          <w:szCs w:val="20"/>
        </w:rPr>
        <w:t>dangerous</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state.</w:t>
      </w:r>
    </w:p>
    <w:p w14:paraId="0AFED213" w14:textId="77777777" w:rsidR="00676FEB" w:rsidRPr="00B72469" w:rsidRDefault="00676FEB" w:rsidP="00676FEB">
      <w:pPr>
        <w:spacing w:before="13" w:after="0" w:line="240" w:lineRule="exact"/>
        <w:rPr>
          <w:rFonts w:ascii="Times New Roman" w:hAnsi="Times New Roman" w:cs="Times New Roman"/>
          <w:sz w:val="24"/>
          <w:szCs w:val="24"/>
        </w:rPr>
      </w:pPr>
    </w:p>
    <w:p w14:paraId="0AFED214"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pacing w:val="-14"/>
          <w:w w:val="88"/>
          <w:sz w:val="20"/>
          <w:szCs w:val="20"/>
        </w:rPr>
        <w:t>W</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tend</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spacing w:val="-3"/>
          <w:w w:val="87"/>
          <w:sz w:val="20"/>
          <w:szCs w:val="20"/>
        </w:rPr>
        <w:t>F</w:t>
      </w:r>
      <w:r w:rsidRPr="00B72469">
        <w:rPr>
          <w:rFonts w:ascii="Times New Roman" w:eastAsia="Arial" w:hAnsi="Times New Roman" w:cs="Times New Roman"/>
          <w:w w:val="87"/>
          <w:sz w:val="20"/>
          <w:szCs w:val="20"/>
        </w:rPr>
        <w:t>arrahi</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Gatica-Perez</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sz w:val="20"/>
          <w:szCs w:val="20"/>
        </w:rPr>
        <w:t>[14].</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pacing w:val="-16"/>
          <w:w w:val="99"/>
          <w:sz w:val="20"/>
          <w:szCs w:val="20"/>
        </w:rPr>
        <w:t>W</w:t>
      </w:r>
      <w:r w:rsidRPr="00B72469">
        <w:rPr>
          <w:rFonts w:ascii="Times New Roman" w:eastAsia="Arial" w:hAnsi="Times New Roman" w:cs="Times New Roman"/>
          <w:w w:val="79"/>
          <w:sz w:val="20"/>
          <w:szCs w:val="20"/>
        </w:rPr>
        <w:t xml:space="preserve">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using</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third-</w:t>
      </w:r>
      <w:proofErr w:type="gramStart"/>
      <w:r w:rsidRPr="00B72469">
        <w:rPr>
          <w:rFonts w:ascii="Times New Roman" w:eastAsia="Arial" w:hAnsi="Times New Roman" w:cs="Times New Roman"/>
          <w:w w:val="87"/>
          <w:sz w:val="20"/>
          <w:szCs w:val="20"/>
        </w:rPr>
        <w:t xml:space="preserve">order </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Hidden</w:t>
      </w:r>
      <w:proofErr w:type="gramEnd"/>
      <w:r w:rsidRPr="00B72469">
        <w:rPr>
          <w:rFonts w:ascii="Times New Roman" w:eastAsia="Arial" w:hAnsi="Times New Roman" w:cs="Times New Roman"/>
          <w:w w:val="87"/>
          <w:sz w:val="20"/>
          <w:szCs w:val="20"/>
        </w:rPr>
        <w:t xml:space="preserve"> </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sz w:val="20"/>
          <w:szCs w:val="20"/>
        </w:rPr>
        <w:t>Mar</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pacing w:val="-3"/>
          <w:sz w:val="20"/>
          <w:szCs w:val="20"/>
        </w:rPr>
        <w:t>o</w:t>
      </w:r>
      <w:r w:rsidRPr="00B72469">
        <w:rPr>
          <w:rFonts w:ascii="Times New Roman" w:eastAsia="Arial" w:hAnsi="Times New Roman" w:cs="Times New Roman"/>
          <w:sz w:val="20"/>
          <w:szCs w:val="20"/>
        </w:rPr>
        <w:t>v</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Model</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HMM)</w:t>
      </w:r>
      <w:r w:rsidRPr="00B72469">
        <w:rPr>
          <w:rFonts w:ascii="Times New Roman" w:eastAsia="Arial" w:hAnsi="Times New Roman" w:cs="Times New Roman"/>
          <w:spacing w:val="29"/>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8"/>
          <w:sz w:val="20"/>
          <w:szCs w:val="20"/>
        </w:rPr>
        <w:t>determine</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7"/>
          <w:sz w:val="20"/>
          <w:szCs w:val="20"/>
        </w:rPr>
        <w:t>misus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3"/>
          <w:sz w:val="20"/>
          <w:szCs w:val="20"/>
        </w:rPr>
        <w:t>a</w:t>
      </w:r>
      <w:r w:rsidRPr="00B72469">
        <w:rPr>
          <w:rFonts w:ascii="Times New Roman" w:eastAsia="Arial" w:hAnsi="Times New Roman" w:cs="Times New Roman"/>
          <w:spacing w:val="16"/>
          <w:w w:val="83"/>
          <w:sz w:val="20"/>
          <w:szCs w:val="20"/>
        </w:rPr>
        <w:t xml:space="preserve"> </w:t>
      </w:r>
      <w:r w:rsidRPr="00B72469">
        <w:rPr>
          <w:rFonts w:ascii="Times New Roman" w:eastAsia="Arial" w:hAnsi="Times New Roman" w:cs="Times New Roman"/>
          <w:w w:val="83"/>
          <w:sz w:val="20"/>
          <w:szCs w:val="20"/>
        </w:rPr>
        <w:t>phone</w:t>
      </w:r>
      <w:r w:rsidRPr="00B72469">
        <w:rPr>
          <w:rFonts w:ascii="Times New Roman" w:eastAsia="Arial" w:hAnsi="Times New Roman" w:cs="Times New Roman"/>
          <w:spacing w:val="43"/>
          <w:w w:val="83"/>
          <w:sz w:val="20"/>
          <w:szCs w:val="20"/>
        </w:rPr>
        <w:t xml:space="preserve"> </w:t>
      </w:r>
      <w:r w:rsidRPr="00B72469">
        <w:rPr>
          <w:rFonts w:ascii="Times New Roman" w:eastAsia="Arial" w:hAnsi="Times New Roman" w:cs="Times New Roman"/>
          <w:w w:val="83"/>
          <w:sz w:val="20"/>
          <w:szCs w:val="20"/>
        </w:rPr>
        <w:t>based</w:t>
      </w:r>
      <w:r w:rsidRPr="00B72469">
        <w:rPr>
          <w:rFonts w:ascii="Times New Roman" w:eastAsia="Arial" w:hAnsi="Times New Roman" w:cs="Times New Roman"/>
          <w:spacing w:val="20"/>
          <w:w w:val="83"/>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0"/>
          <w:sz w:val="20"/>
          <w:szCs w:val="20"/>
        </w:rPr>
        <w:t xml:space="preserve">current </w:t>
      </w:r>
      <w:r w:rsidRPr="00B72469">
        <w:rPr>
          <w:rFonts w:ascii="Times New Roman" w:eastAsia="Arial" w:hAnsi="Times New Roman" w:cs="Times New Roman"/>
          <w:w w:val="93"/>
          <w:sz w:val="20"/>
          <w:szCs w:val="20"/>
        </w:rPr>
        <w:t>positional</w:t>
      </w:r>
      <w:r w:rsidRPr="00B72469">
        <w:rPr>
          <w:rFonts w:ascii="Times New Roman" w:eastAsia="Arial" w:hAnsi="Times New Roman" w:cs="Times New Roman"/>
          <w:spacing w:val="22"/>
          <w:w w:val="93"/>
          <w:sz w:val="20"/>
          <w:szCs w:val="20"/>
        </w:rPr>
        <w:t xml:space="preserve"> </w:t>
      </w:r>
      <w:r w:rsidRPr="00B72469">
        <w:rPr>
          <w:rFonts w:ascii="Times New Roman" w:eastAsia="Arial" w:hAnsi="Times New Roman" w:cs="Times New Roman"/>
          <w:sz w:val="20"/>
          <w:szCs w:val="20"/>
        </w:rPr>
        <w:t>informatio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pacing w:val="-3"/>
          <w:w w:val="91"/>
          <w:sz w:val="20"/>
          <w:szCs w:val="20"/>
        </w:rPr>
        <w:t>F</w:t>
      </w:r>
      <w:r w:rsidRPr="00B72469">
        <w:rPr>
          <w:rFonts w:ascii="Times New Roman" w:eastAsia="Arial" w:hAnsi="Times New Roman" w:cs="Times New Roman"/>
          <w:w w:val="91"/>
          <w:sz w:val="20"/>
          <w:szCs w:val="20"/>
        </w:rPr>
        <w:t>arrahi</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w w:val="91"/>
          <w:sz w:val="20"/>
          <w:szCs w:val="20"/>
        </w:rPr>
        <w:t>and</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Gatica-Perez</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w w:val="91"/>
          <w:sz w:val="20"/>
          <w:szCs w:val="20"/>
        </w:rPr>
        <w:t xml:space="preserve">consid- </w:t>
      </w:r>
      <w:r w:rsidRPr="00B72469">
        <w:rPr>
          <w:rFonts w:ascii="Times New Roman" w:eastAsia="Arial" w:hAnsi="Times New Roman" w:cs="Times New Roman"/>
          <w:w w:val="87"/>
          <w:sz w:val="20"/>
          <w:szCs w:val="20"/>
        </w:rPr>
        <w:t>ered</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problem</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2"/>
          <w:sz w:val="20"/>
          <w:szCs w:val="20"/>
        </w:rPr>
        <w:t>determining</w:t>
      </w:r>
      <w:r w:rsidRPr="00B72469">
        <w:rPr>
          <w:rFonts w:ascii="Times New Roman" w:eastAsia="Arial" w:hAnsi="Times New Roman" w:cs="Times New Roman"/>
          <w:spacing w:val="-9"/>
          <w:w w:val="92"/>
          <w:sz w:val="20"/>
          <w:szCs w:val="20"/>
        </w:rPr>
        <w:t xml:space="preserve"> </w:t>
      </w:r>
      <w:r w:rsidRPr="00B72469">
        <w:rPr>
          <w:rFonts w:ascii="Times New Roman" w:eastAsia="Arial" w:hAnsi="Times New Roman" w:cs="Times New Roman"/>
          <w:w w:val="92"/>
          <w:sz w:val="20"/>
          <w:szCs w:val="20"/>
        </w:rPr>
        <w:t>location</w:t>
      </w:r>
      <w:r w:rsidRPr="00B72469">
        <w:rPr>
          <w:rFonts w:ascii="Times New Roman" w:eastAsia="Arial" w:hAnsi="Times New Roman" w:cs="Times New Roman"/>
          <w:spacing w:val="-2"/>
          <w:w w:val="92"/>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90"/>
          <w:sz w:val="20"/>
          <w:szCs w:val="20"/>
        </w:rPr>
        <w:t>cont</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xtual</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sz w:val="20"/>
          <w:szCs w:val="20"/>
        </w:rPr>
        <w:t xml:space="preserve">ap- </w:t>
      </w:r>
      <w:proofErr w:type="gramStart"/>
      <w:r w:rsidRPr="00B72469">
        <w:rPr>
          <w:rFonts w:ascii="Times New Roman" w:eastAsia="Arial" w:hAnsi="Times New Roman" w:cs="Times New Roman"/>
          <w:w w:val="89"/>
          <w:sz w:val="20"/>
          <w:szCs w:val="20"/>
        </w:rPr>
        <w:t xml:space="preserve">plication </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purposes</w:t>
      </w:r>
      <w:proofErr w:type="gramEnd"/>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spacing w:val="-4"/>
          <w:sz w:val="20"/>
          <w:szCs w:val="20"/>
        </w:rPr>
        <w:t>b</w:t>
      </w:r>
      <w:r w:rsidRPr="00B72469">
        <w:rPr>
          <w:rFonts w:ascii="Times New Roman" w:eastAsia="Arial" w:hAnsi="Times New Roman" w:cs="Times New Roman"/>
          <w:sz w:val="20"/>
          <w:szCs w:val="20"/>
        </w:rPr>
        <w:t>ut</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without</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90"/>
          <w:sz w:val="20"/>
          <w:szCs w:val="20"/>
        </w:rPr>
        <w:t>specific</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w w:val="90"/>
          <w:sz w:val="20"/>
          <w:szCs w:val="20"/>
        </w:rPr>
        <w:t>interest</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 xml:space="preserve">authen- </w:t>
      </w:r>
      <w:r w:rsidRPr="00B72469">
        <w:rPr>
          <w:rFonts w:ascii="Times New Roman" w:eastAsia="Arial" w:hAnsi="Times New Roman" w:cs="Times New Roman"/>
          <w:sz w:val="20"/>
          <w:szCs w:val="20"/>
        </w:rPr>
        <w:t>tication</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w w:val="88"/>
          <w:sz w:val="20"/>
          <w:szCs w:val="20"/>
        </w:rPr>
        <w:t>security</w:t>
      </w:r>
      <w:r w:rsidRPr="00B72469">
        <w:rPr>
          <w:rFonts w:ascii="Times New Roman" w:eastAsia="Arial" w:hAnsi="Times New Roman" w:cs="Times New Roman"/>
          <w:spacing w:val="46"/>
          <w:w w:val="88"/>
          <w:sz w:val="20"/>
          <w:szCs w:val="20"/>
        </w:rPr>
        <w:t xml:space="preserve"> </w:t>
      </w:r>
      <w:r w:rsidRPr="00B72469">
        <w:rPr>
          <w:rFonts w:ascii="Times New Roman" w:eastAsia="Arial" w:hAnsi="Times New Roman" w:cs="Times New Roman"/>
          <w:w w:val="88"/>
          <w:sz w:val="20"/>
          <w:szCs w:val="20"/>
        </w:rPr>
        <w:t xml:space="preserve">mechanisms. </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sz w:val="20"/>
          <w:szCs w:val="20"/>
        </w:rPr>
        <w:t>A</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sz w:val="20"/>
          <w:szCs w:val="20"/>
        </w:rPr>
        <w:t>day</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vided</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into </w:t>
      </w:r>
      <w:r w:rsidRPr="00B72469">
        <w:rPr>
          <w:rFonts w:ascii="Times New Roman" w:eastAsia="Arial" w:hAnsi="Times New Roman" w:cs="Times New Roman"/>
          <w:w w:val="91"/>
          <w:sz w:val="20"/>
          <w:szCs w:val="20"/>
        </w:rPr>
        <w:t>blocks</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30</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minutes.</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3"/>
          <w:w w:val="89"/>
          <w:sz w:val="20"/>
          <w:szCs w:val="20"/>
        </w:rPr>
        <w:t>n</w:t>
      </w:r>
      <w:r w:rsidRPr="00B72469">
        <w:rPr>
          <w:rFonts w:ascii="Times New Roman" w:eastAsia="Arial" w:hAnsi="Times New Roman" w:cs="Times New Roman"/>
          <w:w w:val="89"/>
          <w:sz w:val="20"/>
          <w:szCs w:val="20"/>
        </w:rPr>
        <w:t>y</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g</w:t>
      </w:r>
      <w:r w:rsidRPr="00B72469">
        <w:rPr>
          <w:rFonts w:ascii="Times New Roman" w:eastAsia="Arial" w:hAnsi="Times New Roman" w:cs="Times New Roman"/>
          <w:spacing w:val="-4"/>
          <w:w w:val="89"/>
          <w:sz w:val="20"/>
          <w:szCs w:val="20"/>
        </w:rPr>
        <w:t>i</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n</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period</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phone</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i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con-</w:t>
      </w:r>
    </w:p>
    <w:p w14:paraId="0AFED215" w14:textId="77777777" w:rsidR="00676FEB" w:rsidRPr="00B72469" w:rsidRDefault="00676FEB" w:rsidP="00676FEB">
      <w:pPr>
        <w:spacing w:after="0"/>
        <w:jc w:val="both"/>
        <w:rPr>
          <w:rFonts w:ascii="Times New Roman" w:hAnsi="Times New Roman" w:cs="Times New Roman"/>
        </w:rPr>
        <w:sectPr w:rsidR="00676FEB" w:rsidRPr="00B72469">
          <w:pgSz w:w="12240" w:h="15840"/>
          <w:pgMar w:top="1020" w:right="1060" w:bottom="280" w:left="1060" w:header="720" w:footer="720" w:gutter="0"/>
          <w:cols w:num="2" w:space="720" w:equalWidth="0">
            <w:col w:w="4791" w:space="539"/>
            <w:col w:w="4790"/>
          </w:cols>
        </w:sectPr>
      </w:pPr>
    </w:p>
    <w:p w14:paraId="0AFED216" w14:textId="77777777" w:rsidR="00676FEB" w:rsidRPr="00B72469" w:rsidRDefault="00676FEB" w:rsidP="00676FEB">
      <w:pPr>
        <w:spacing w:before="71"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7"/>
          <w:sz w:val="20"/>
          <w:szCs w:val="20"/>
        </w:rPr>
        <w:lastRenderedPageBreak/>
        <w:t>sidered</w:t>
      </w:r>
      <w:proofErr w:type="gramEnd"/>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20"/>
          <w:w w:val="8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6"/>
          <w:sz w:val="20"/>
          <w:szCs w:val="20"/>
        </w:rPr>
        <w:t>one</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four</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specified</w:t>
      </w:r>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w w:val="87"/>
          <w:sz w:val="20"/>
          <w:szCs w:val="20"/>
        </w:rPr>
        <w:t>place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e.g.,</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sz w:val="20"/>
          <w:szCs w:val="20"/>
        </w:rPr>
        <w:t xml:space="preserve">Home, </w:t>
      </w:r>
      <w:r w:rsidRPr="00B72469">
        <w:rPr>
          <w:rFonts w:ascii="Times New Roman" w:eastAsia="Arial" w:hAnsi="Times New Roman" w:cs="Times New Roman"/>
          <w:spacing w:val="-16"/>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Aux</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1,</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N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1"/>
          <w:sz w:val="20"/>
          <w:szCs w:val="20"/>
        </w:rPr>
        <w:t>Location</w:t>
      </w:r>
      <w:r w:rsidRPr="00B72469">
        <w:rPr>
          <w:rFonts w:ascii="Times New Roman" w:eastAsia="Arial" w:hAnsi="Times New Roman" w:cs="Times New Roman"/>
          <w:spacing w:val="39"/>
          <w:w w:val="91"/>
          <w:sz w:val="20"/>
          <w:szCs w:val="20"/>
        </w:rPr>
        <w:t xml:space="preserve"> </w:t>
      </w:r>
      <w:r w:rsidRPr="00B72469">
        <w:rPr>
          <w:rFonts w:ascii="Times New Roman" w:eastAsia="Arial" w:hAnsi="Times New Roman" w:cs="Times New Roman"/>
          <w:w w:val="91"/>
          <w:sz w:val="20"/>
          <w:szCs w:val="20"/>
        </w:rPr>
        <w:t>Reading)</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22"/>
          <w:w w:val="84"/>
          <w:sz w:val="20"/>
          <w:szCs w:val="20"/>
        </w:rPr>
        <w:t xml:space="preserve"> </w:t>
      </w:r>
      <w:r w:rsidRPr="00B72469">
        <w:rPr>
          <w:rFonts w:ascii="Times New Roman" w:eastAsia="Arial" w:hAnsi="Times New Roman" w:cs="Times New Roman"/>
          <w:w w:val="84"/>
          <w:sz w:val="20"/>
          <w:szCs w:val="20"/>
        </w:rPr>
        <w:t xml:space="preserve">generic </w:t>
      </w:r>
      <w:r w:rsidRPr="00B72469">
        <w:rPr>
          <w:rFonts w:ascii="Times New Roman" w:eastAsia="Arial" w:hAnsi="Times New Roman" w:cs="Times New Roman"/>
          <w:spacing w:val="14"/>
          <w:w w:val="84"/>
          <w:sz w:val="20"/>
          <w:szCs w:val="20"/>
        </w:rPr>
        <w:t xml:space="preserve"> </w:t>
      </w:r>
      <w:r w:rsidRPr="00B72469">
        <w:rPr>
          <w:rFonts w:ascii="Times New Roman" w:eastAsia="Arial" w:hAnsi="Times New Roman" w:cs="Times New Roman"/>
          <w:sz w:val="20"/>
          <w:szCs w:val="20"/>
        </w:rPr>
        <w:t xml:space="preserve">un- </w:t>
      </w:r>
      <w:r w:rsidRPr="00B72469">
        <w:rPr>
          <w:rFonts w:ascii="Times New Roman" w:eastAsia="Arial" w:hAnsi="Times New Roman" w:cs="Times New Roman"/>
          <w:w w:val="88"/>
          <w:sz w:val="20"/>
          <w:szCs w:val="20"/>
        </w:rPr>
        <w:t>labeled</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w w:val="88"/>
          <w:sz w:val="20"/>
          <w:szCs w:val="20"/>
        </w:rPr>
        <w:t>place</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sz w:val="20"/>
          <w:szCs w:val="20"/>
        </w:rPr>
        <w:t>(Othe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9"/>
          <w:sz w:val="20"/>
          <w:szCs w:val="20"/>
        </w:rPr>
        <w:t>Thus</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3"/>
          <w:sz w:val="20"/>
          <w:szCs w:val="20"/>
        </w:rPr>
        <w:t>location</w:t>
      </w:r>
      <w:r w:rsidRPr="00B72469">
        <w:rPr>
          <w:rFonts w:ascii="Times New Roman" w:eastAsia="Arial" w:hAnsi="Times New Roman" w:cs="Times New Roman"/>
          <w:spacing w:val="18"/>
          <w:w w:val="9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 xml:space="preserve">vidual </w:t>
      </w:r>
      <w:r w:rsidRPr="00B72469">
        <w:rPr>
          <w:rFonts w:ascii="Times New Roman" w:eastAsia="Arial" w:hAnsi="Times New Roman" w:cs="Times New Roman"/>
          <w:w w:val="88"/>
          <w:sz w:val="20"/>
          <w:szCs w:val="20"/>
        </w:rPr>
        <w:t>through</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ime</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period</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being</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co</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rted</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into</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3"/>
          <w:sz w:val="20"/>
          <w:szCs w:val="20"/>
        </w:rPr>
        <w:t>a string</w:t>
      </w:r>
      <w:proofErr w:type="gramStart"/>
      <w:r w:rsidRPr="00B72469">
        <w:rPr>
          <w:rFonts w:ascii="Times New Roman" w:eastAsia="Arial" w:hAnsi="Times New Roman" w:cs="Times New Roman"/>
          <w:w w:val="83"/>
          <w:sz w:val="20"/>
          <w:szCs w:val="20"/>
        </w:rPr>
        <w:t xml:space="preserve">, </w:t>
      </w:r>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w w:val="83"/>
          <w:sz w:val="20"/>
          <w:szCs w:val="20"/>
        </w:rPr>
        <w:t>as</w:t>
      </w:r>
      <w:proofErr w:type="gramEnd"/>
      <w:r w:rsidRPr="00B72469">
        <w:rPr>
          <w:rFonts w:ascii="Times New Roman" w:eastAsia="Arial" w:hAnsi="Times New Roman" w:cs="Times New Roman"/>
          <w:spacing w:val="-6"/>
          <w:w w:val="83"/>
          <w:sz w:val="20"/>
          <w:szCs w:val="20"/>
        </w:rPr>
        <w:t xml:space="preserve"> </w:t>
      </w:r>
      <w:r w:rsidRPr="00B72469">
        <w:rPr>
          <w:rFonts w:ascii="Times New Roman" w:eastAsia="Arial" w:hAnsi="Times New Roman" w:cs="Times New Roman"/>
          <w:sz w:val="20"/>
          <w:szCs w:val="20"/>
        </w:rPr>
        <w:t xml:space="preserve">is </w:t>
      </w:r>
      <w:r w:rsidRPr="00B72469">
        <w:rPr>
          <w:rFonts w:ascii="Times New Roman" w:eastAsia="Arial" w:hAnsi="Times New Roman" w:cs="Times New Roman"/>
          <w:w w:val="89"/>
          <w:sz w:val="20"/>
          <w:szCs w:val="20"/>
        </w:rPr>
        <w:t>depicted</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Fig.</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2.</w:t>
      </w:r>
      <w:r w:rsidRPr="00B72469">
        <w:rPr>
          <w:rFonts w:ascii="Times New Roman" w:eastAsia="Arial" w:hAnsi="Times New Roman" w:cs="Times New Roman"/>
          <w:spacing w:val="24"/>
          <w:sz w:val="20"/>
          <w:szCs w:val="20"/>
        </w:rPr>
        <w:t xml:space="preserve"> </w:t>
      </w:r>
      <w:r w:rsidRPr="00B72469">
        <w:rPr>
          <w:rFonts w:ascii="Times New Roman" w:eastAsia="Arial" w:hAnsi="Times New Roman" w:cs="Times New Roman"/>
          <w:w w:val="93"/>
          <w:sz w:val="20"/>
          <w:szCs w:val="20"/>
        </w:rPr>
        <w:t>Currentl</w:t>
      </w:r>
      <w:r w:rsidRPr="00B72469">
        <w:rPr>
          <w:rFonts w:ascii="Times New Roman" w:eastAsia="Arial" w:hAnsi="Times New Roman" w:cs="Times New Roman"/>
          <w:spacing w:val="-12"/>
          <w:w w:val="93"/>
          <w:sz w:val="20"/>
          <w:szCs w:val="20"/>
        </w:rPr>
        <w:t>y</w:t>
      </w:r>
      <w:r w:rsidRPr="00B72469">
        <w:rPr>
          <w:rFonts w:ascii="Times New Roman" w:eastAsia="Arial" w:hAnsi="Times New Roman" w:cs="Times New Roman"/>
          <w:w w:val="93"/>
          <w:sz w:val="20"/>
          <w:szCs w:val="20"/>
        </w:rPr>
        <w:t>,</w:t>
      </w:r>
      <w:r w:rsidRPr="00B72469">
        <w:rPr>
          <w:rFonts w:ascii="Times New Roman" w:eastAsia="Arial" w:hAnsi="Times New Roman" w:cs="Times New Roman"/>
          <w:spacing w:val="18"/>
          <w:w w:val="93"/>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15"/>
          <w:w w:val="84"/>
          <w:sz w:val="20"/>
          <w:szCs w:val="20"/>
        </w:rPr>
        <w:t xml:space="preserve"> </w:t>
      </w:r>
      <w:proofErr w:type="gramStart"/>
      <w:r w:rsidRPr="00B72469">
        <w:rPr>
          <w:rFonts w:ascii="Times New Roman" w:eastAsia="Arial" w:hAnsi="Times New Roman" w:cs="Times New Roman"/>
          <w:w w:val="84"/>
          <w:sz w:val="20"/>
          <w:szCs w:val="20"/>
        </w:rPr>
        <w:t xml:space="preserve">considering </w:t>
      </w:r>
      <w:r w:rsidRPr="00B72469">
        <w:rPr>
          <w:rFonts w:ascii="Times New Roman" w:eastAsia="Arial" w:hAnsi="Times New Roman" w:cs="Times New Roman"/>
          <w:spacing w:val="30"/>
          <w:w w:val="84"/>
          <w:sz w:val="20"/>
          <w:szCs w:val="20"/>
        </w:rPr>
        <w:t xml:space="preserve"> </w:t>
      </w:r>
      <w:r w:rsidRPr="00B72469">
        <w:rPr>
          <w:rFonts w:ascii="Times New Roman" w:eastAsia="Arial" w:hAnsi="Times New Roman" w:cs="Times New Roman"/>
          <w:w w:val="84"/>
          <w:sz w:val="20"/>
          <w:szCs w:val="20"/>
        </w:rPr>
        <w:t>a</w:t>
      </w:r>
      <w:proofErr w:type="gramEnd"/>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6"/>
          <w:sz w:val="20"/>
          <w:szCs w:val="20"/>
        </w:rPr>
        <w:t>supe</w:t>
      </w:r>
      <w:r w:rsidRPr="00B72469">
        <w:rPr>
          <w:rFonts w:ascii="Times New Roman" w:eastAsia="Arial" w:hAnsi="Times New Roman" w:cs="Times New Roman"/>
          <w:spacing w:val="-4"/>
          <w:w w:val="86"/>
          <w:sz w:val="20"/>
          <w:szCs w:val="20"/>
        </w:rPr>
        <w:t>r</w:t>
      </w:r>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w w:val="87"/>
          <w:sz w:val="20"/>
          <w:szCs w:val="20"/>
        </w:rPr>
        <w:t>vised</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learning</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w w:val="87"/>
          <w:sz w:val="20"/>
          <w:szCs w:val="20"/>
        </w:rPr>
        <w:t>cas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where</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user</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 xml:space="preserve">specifically </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defines</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 xml:space="preserve">these </w:t>
      </w:r>
      <w:r w:rsidRPr="00B72469">
        <w:rPr>
          <w:rFonts w:ascii="Times New Roman" w:eastAsia="Arial" w:hAnsi="Times New Roman" w:cs="Times New Roman"/>
          <w:w w:val="110"/>
          <w:sz w:val="20"/>
          <w:szCs w:val="20"/>
        </w:rPr>
        <w:t>f</w:t>
      </w:r>
      <w:r w:rsidRPr="00B72469">
        <w:rPr>
          <w:rFonts w:ascii="Times New Roman" w:eastAsia="Arial" w:hAnsi="Times New Roman" w:cs="Times New Roman"/>
          <w:spacing w:val="-5"/>
          <w:w w:val="110"/>
          <w:sz w:val="20"/>
          <w:szCs w:val="20"/>
        </w:rPr>
        <w:t>i</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79"/>
          <w:sz w:val="20"/>
          <w:szCs w:val="20"/>
        </w:rPr>
        <w:t>e</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1"/>
          <w:sz w:val="20"/>
          <w:szCs w:val="20"/>
        </w:rPr>
        <w:t>locations,</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goal</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2"/>
          <w:sz w:val="20"/>
          <w:szCs w:val="20"/>
        </w:rPr>
        <w:t>using</w:t>
      </w:r>
      <w:r w:rsidRPr="00B72469">
        <w:rPr>
          <w:rFonts w:ascii="Times New Roman" w:eastAsia="Arial" w:hAnsi="Times New Roman" w:cs="Times New Roman"/>
          <w:spacing w:val="-5"/>
          <w:w w:val="92"/>
          <w:sz w:val="20"/>
          <w:szCs w:val="20"/>
        </w:rPr>
        <w:t xml:space="preserve"> </w:t>
      </w:r>
      <w:r w:rsidRPr="00B72469">
        <w:rPr>
          <w:rFonts w:ascii="Times New Roman" w:eastAsia="Arial" w:hAnsi="Times New Roman" w:cs="Times New Roman"/>
          <w:w w:val="92"/>
          <w:sz w:val="20"/>
          <w:szCs w:val="20"/>
        </w:rPr>
        <w:t>clustering</w:t>
      </w:r>
      <w:r w:rsidRPr="00B72469">
        <w:rPr>
          <w:rFonts w:ascii="Times New Roman" w:eastAsia="Arial" w:hAnsi="Times New Roman" w:cs="Times New Roman"/>
          <w:spacing w:val="-4"/>
          <w:w w:val="92"/>
          <w:sz w:val="20"/>
          <w:szCs w:val="20"/>
        </w:rPr>
        <w:t xml:space="preserve"> </w:t>
      </w:r>
      <w:r w:rsidRPr="00B72469">
        <w:rPr>
          <w:rFonts w:ascii="Times New Roman" w:eastAsia="Arial" w:hAnsi="Times New Roman" w:cs="Times New Roman"/>
          <w:w w:val="92"/>
          <w:sz w:val="20"/>
          <w:szCs w:val="20"/>
        </w:rPr>
        <w:t xml:space="preserve">algorithms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pacing w:val="-4"/>
          <w:w w:val="90"/>
          <w:sz w:val="20"/>
          <w:szCs w:val="20"/>
        </w:rPr>
        <w:t>e</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ntually</w:t>
      </w:r>
      <w:r w:rsidRPr="00B72469">
        <w:rPr>
          <w:rFonts w:ascii="Times New Roman" w:eastAsia="Arial" w:hAnsi="Times New Roman" w:cs="Times New Roman"/>
          <w:spacing w:val="44"/>
          <w:w w:val="90"/>
          <w:sz w:val="20"/>
          <w:szCs w:val="20"/>
        </w:rPr>
        <w:t xml:space="preserve"> </w:t>
      </w:r>
      <w:r w:rsidRPr="00B72469">
        <w:rPr>
          <w:rFonts w:ascii="Times New Roman" w:eastAsia="Arial" w:hAnsi="Times New Roman" w:cs="Times New Roman"/>
          <w:w w:val="90"/>
          <w:sz w:val="20"/>
          <w:szCs w:val="20"/>
        </w:rPr>
        <w:t>learn</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w w:val="90"/>
          <w:sz w:val="20"/>
          <w:szCs w:val="20"/>
        </w:rPr>
        <w:t>popular</w:t>
      </w:r>
      <w:r w:rsidRPr="00B72469">
        <w:rPr>
          <w:rFonts w:ascii="Times New Roman" w:eastAsia="Arial" w:hAnsi="Times New Roman" w:cs="Times New Roman"/>
          <w:spacing w:val="34"/>
          <w:w w:val="90"/>
          <w:sz w:val="20"/>
          <w:szCs w:val="20"/>
        </w:rPr>
        <w:t xml:space="preserve"> </w:t>
      </w:r>
      <w:r w:rsidRPr="00B72469">
        <w:rPr>
          <w:rFonts w:ascii="Times New Roman" w:eastAsia="Arial" w:hAnsi="Times New Roman" w:cs="Times New Roman"/>
          <w:sz w:val="20"/>
          <w:szCs w:val="20"/>
        </w:rPr>
        <w:t>location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pacing w:val="-6"/>
          <w:w w:val="86"/>
          <w:sz w:val="20"/>
          <w:szCs w:val="20"/>
        </w:rPr>
        <w:t>T</w:t>
      </w:r>
      <w:r w:rsidRPr="00B72469">
        <w:rPr>
          <w:rFonts w:ascii="Times New Roman" w:eastAsia="Arial" w:hAnsi="Times New Roman" w:cs="Times New Roman"/>
          <w:w w:val="86"/>
          <w:sz w:val="20"/>
          <w:szCs w:val="20"/>
        </w:rPr>
        <w:t>races</w:t>
      </w:r>
      <w:r w:rsidRPr="00B72469">
        <w:rPr>
          <w:rFonts w:ascii="Times New Roman" w:eastAsia="Arial" w:hAnsi="Times New Roman" w:cs="Times New Roman"/>
          <w:spacing w:val="30"/>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vid- uals’</w:t>
      </w:r>
      <w:r w:rsidRPr="00B72469">
        <w:rPr>
          <w:rFonts w:ascii="Times New Roman" w:eastAsia="Arial" w:hAnsi="Times New Roman" w:cs="Times New Roman"/>
          <w:spacing w:val="-13"/>
          <w:sz w:val="20"/>
          <w:szCs w:val="20"/>
        </w:rPr>
        <w:t xml:space="preserve"> </w:t>
      </w:r>
      <w:proofErr w:type="gramStart"/>
      <w:r w:rsidRPr="00B72469">
        <w:rPr>
          <w:rFonts w:ascii="Times New Roman" w:eastAsia="Arial" w:hAnsi="Times New Roman" w:cs="Times New Roman"/>
          <w:w w:val="87"/>
          <w:sz w:val="20"/>
          <w:szCs w:val="20"/>
        </w:rPr>
        <w:t xml:space="preserve">positions </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are</w:t>
      </w:r>
      <w:proofErr w:type="gramEnd"/>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then</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w w:val="87"/>
          <w:sz w:val="20"/>
          <w:szCs w:val="20"/>
        </w:rPr>
        <w:t xml:space="preserve">collected, </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sz w:val="20"/>
          <w:szCs w:val="20"/>
        </w:rPr>
        <w:t>HMM</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w w:val="95"/>
          <w:sz w:val="20"/>
          <w:szCs w:val="20"/>
        </w:rPr>
        <w:t>iterat</w:t>
      </w:r>
      <w:r w:rsidRPr="00B72469">
        <w:rPr>
          <w:rFonts w:ascii="Times New Roman" w:eastAsia="Arial" w:hAnsi="Times New Roman" w:cs="Times New Roman"/>
          <w:spacing w:val="-5"/>
          <w:w w:val="95"/>
          <w:sz w:val="20"/>
          <w:szCs w:val="20"/>
        </w:rPr>
        <w:t>i</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79"/>
          <w:sz w:val="20"/>
          <w:szCs w:val="20"/>
        </w:rPr>
        <w:t xml:space="preserve">e </w:t>
      </w:r>
      <w:r w:rsidRPr="00B72469">
        <w:rPr>
          <w:rFonts w:ascii="Times New Roman" w:eastAsia="Arial" w:hAnsi="Times New Roman" w:cs="Times New Roman"/>
          <w:spacing w:val="-12"/>
          <w:sz w:val="20"/>
          <w:szCs w:val="20"/>
        </w:rPr>
        <w:t>V</w:t>
      </w:r>
      <w:r w:rsidRPr="00B72469">
        <w:rPr>
          <w:rFonts w:ascii="Times New Roman" w:eastAsia="Arial" w:hAnsi="Times New Roman" w:cs="Times New Roman"/>
          <w:sz w:val="20"/>
          <w:szCs w:val="20"/>
        </w:rPr>
        <w:t>iterbi</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8"/>
          <w:sz w:val="20"/>
          <w:szCs w:val="20"/>
        </w:rPr>
        <w:t xml:space="preserve">training </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spacing w:val="-3"/>
          <w:w w:val="88"/>
          <w:sz w:val="20"/>
          <w:szCs w:val="20"/>
        </w:rPr>
        <w:t>F</w:t>
      </w:r>
      <w:r w:rsidRPr="00B72469">
        <w:rPr>
          <w:rFonts w:ascii="Times New Roman" w:eastAsia="Arial" w:hAnsi="Times New Roman" w:cs="Times New Roman"/>
          <w:w w:val="88"/>
          <w:sz w:val="20"/>
          <w:szCs w:val="20"/>
        </w:rPr>
        <w:t>or</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ard</w:t>
      </w:r>
      <w:r w:rsidRPr="00B72469">
        <w:rPr>
          <w:rFonts w:ascii="Times New Roman" w:eastAsia="Arial" w:hAnsi="Times New Roman" w:cs="Times New Roman"/>
          <w:spacing w:val="41"/>
          <w:w w:val="88"/>
          <w:sz w:val="20"/>
          <w:szCs w:val="20"/>
        </w:rPr>
        <w:t xml:space="preserve"> </w:t>
      </w:r>
      <w:r w:rsidRPr="00B72469">
        <w:rPr>
          <w:rFonts w:ascii="Times New Roman" w:eastAsia="Arial" w:hAnsi="Times New Roman" w:cs="Times New Roman"/>
          <w:w w:val="88"/>
          <w:sz w:val="20"/>
          <w:szCs w:val="20"/>
        </w:rPr>
        <w:t xml:space="preserve">algorithm </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used</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train- ing</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5"/>
          <w:sz w:val="20"/>
          <w:szCs w:val="20"/>
        </w:rPr>
        <w:t>past</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w w:val="85"/>
          <w:sz w:val="20"/>
          <w:szCs w:val="20"/>
        </w:rPr>
        <w:t>annotated</w:t>
      </w:r>
      <w:r w:rsidRPr="00B72469">
        <w:rPr>
          <w:rFonts w:ascii="Times New Roman" w:eastAsia="Arial" w:hAnsi="Times New Roman" w:cs="Times New Roman"/>
          <w:spacing w:val="46"/>
          <w:w w:val="85"/>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28"/>
          <w:w w:val="85"/>
          <w:sz w:val="20"/>
          <w:szCs w:val="20"/>
        </w:rPr>
        <w:t xml:space="preserve"> </w:t>
      </w:r>
      <w:r w:rsidRPr="00B72469">
        <w:rPr>
          <w:rFonts w:ascii="Times New Roman" w:eastAsia="Arial" w:hAnsi="Times New Roman" w:cs="Times New Roman"/>
          <w:w w:val="85"/>
          <w:sz w:val="20"/>
          <w:szCs w:val="20"/>
        </w:rPr>
        <w:t>sequences</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32"/>
          <w:w w:val="85"/>
          <w:sz w:val="20"/>
          <w:szCs w:val="20"/>
        </w:rPr>
        <w:t xml:space="preserve"> </w:t>
      </w:r>
      <w:r w:rsidRPr="00B72469">
        <w:rPr>
          <w:rFonts w:ascii="Times New Roman" w:eastAsia="Arial" w:hAnsi="Times New Roman" w:cs="Times New Roman"/>
          <w:w w:val="93"/>
          <w:sz w:val="20"/>
          <w:szCs w:val="20"/>
        </w:rPr>
        <w:t xml:space="preserve">predicting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Based</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on</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trained</w:t>
      </w:r>
      <w:r w:rsidRPr="00B72469">
        <w:rPr>
          <w:rFonts w:ascii="Times New Roman" w:eastAsia="Arial" w:hAnsi="Times New Roman" w:cs="Times New Roman"/>
          <w:spacing w:val="39"/>
          <w:w w:val="85"/>
          <w:sz w:val="20"/>
          <w:szCs w:val="20"/>
        </w:rPr>
        <w:t xml:space="preserve"> </w:t>
      </w:r>
      <w:r w:rsidRPr="00B72469">
        <w:rPr>
          <w:rFonts w:ascii="Times New Roman" w:eastAsia="Arial" w:hAnsi="Times New Roman" w:cs="Times New Roman"/>
          <w:sz w:val="20"/>
          <w:szCs w:val="20"/>
        </w:rPr>
        <w:t>HMM,</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recent</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 xml:space="preserve">history </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1"/>
          <w:sz w:val="20"/>
          <w:szCs w:val="20"/>
        </w:rPr>
        <w:t>phones’</w:t>
      </w:r>
      <w:r w:rsidRPr="00B72469">
        <w:rPr>
          <w:rFonts w:ascii="Times New Roman" w:eastAsia="Arial" w:hAnsi="Times New Roman" w:cs="Times New Roman"/>
          <w:spacing w:val="7"/>
          <w:w w:val="91"/>
          <w:sz w:val="20"/>
          <w:szCs w:val="20"/>
        </w:rPr>
        <w:t xml:space="preserve"> </w:t>
      </w:r>
      <w:r w:rsidRPr="00B72469">
        <w:rPr>
          <w:rFonts w:ascii="Times New Roman" w:eastAsia="Arial" w:hAnsi="Times New Roman" w:cs="Times New Roman"/>
          <w:w w:val="91"/>
          <w:sz w:val="20"/>
          <w:szCs w:val="20"/>
        </w:rPr>
        <w:t>positions,</w:t>
      </w:r>
      <w:r w:rsidRPr="00B72469">
        <w:rPr>
          <w:rFonts w:ascii="Times New Roman" w:eastAsia="Arial" w:hAnsi="Times New Roman" w:cs="Times New Roman"/>
          <w:spacing w:val="18"/>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w w:val="91"/>
          <w:sz w:val="20"/>
          <w:szCs w:val="20"/>
        </w:rPr>
        <w:t>for</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91"/>
          <w:sz w:val="20"/>
          <w:szCs w:val="20"/>
        </w:rPr>
        <w:t>ard</w:t>
      </w:r>
      <w:r w:rsidRPr="00B72469">
        <w:rPr>
          <w:rFonts w:ascii="Times New Roman" w:eastAsia="Arial" w:hAnsi="Times New Roman" w:cs="Times New Roman"/>
          <w:spacing w:val="35"/>
          <w:w w:val="91"/>
          <w:sz w:val="20"/>
          <w:szCs w:val="20"/>
        </w:rPr>
        <w:t xml:space="preserve"> </w:t>
      </w:r>
      <w:r w:rsidRPr="00B72469">
        <w:rPr>
          <w:rFonts w:ascii="Times New Roman" w:eastAsia="Arial" w:hAnsi="Times New Roman" w:cs="Times New Roman"/>
          <w:w w:val="91"/>
          <w:sz w:val="20"/>
          <w:szCs w:val="20"/>
        </w:rPr>
        <w:t>algorithm</w:t>
      </w:r>
      <w:r w:rsidRPr="00B72469">
        <w:rPr>
          <w:rFonts w:ascii="Times New Roman" w:eastAsia="Arial" w:hAnsi="Times New Roman" w:cs="Times New Roman"/>
          <w:spacing w:val="39"/>
          <w:w w:val="9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4"/>
          <w:sz w:val="20"/>
          <w:szCs w:val="20"/>
        </w:rPr>
        <w:t>used</w:t>
      </w:r>
      <w:r w:rsidRPr="00B72469">
        <w:rPr>
          <w:rFonts w:ascii="Times New Roman" w:eastAsia="Arial" w:hAnsi="Times New Roman" w:cs="Times New Roman"/>
          <w:spacing w:val="18"/>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dete</w:t>
      </w:r>
      <w:r w:rsidRPr="00B72469">
        <w:rPr>
          <w:rFonts w:ascii="Times New Roman" w:eastAsia="Arial" w:hAnsi="Times New Roman" w:cs="Times New Roman"/>
          <w:spacing w:val="-4"/>
          <w:w w:val="87"/>
          <w:sz w:val="20"/>
          <w:szCs w:val="20"/>
        </w:rPr>
        <w:t>r</w:t>
      </w:r>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w w:val="91"/>
          <w:sz w:val="20"/>
          <w:szCs w:val="20"/>
        </w:rPr>
        <w:t>mine</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li</w:t>
      </w:r>
      <w:r w:rsidRPr="00B72469">
        <w:rPr>
          <w:rFonts w:ascii="Times New Roman" w:eastAsia="Arial" w:hAnsi="Times New Roman" w:cs="Times New Roman"/>
          <w:spacing w:val="-2"/>
          <w:w w:val="91"/>
          <w:sz w:val="20"/>
          <w:szCs w:val="20"/>
        </w:rPr>
        <w:t>k</w:t>
      </w:r>
      <w:r w:rsidRPr="00B72469">
        <w:rPr>
          <w:rFonts w:ascii="Times New Roman" w:eastAsia="Arial" w:hAnsi="Times New Roman" w:cs="Times New Roman"/>
          <w:w w:val="91"/>
          <w:sz w:val="20"/>
          <w:szCs w:val="20"/>
        </w:rPr>
        <w:t>elihood</w:t>
      </w:r>
      <w:r w:rsidRPr="00B72469">
        <w:rPr>
          <w:rFonts w:ascii="Times New Roman" w:eastAsia="Arial" w:hAnsi="Times New Roman" w:cs="Times New Roman"/>
          <w:spacing w:val="49"/>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recent</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histor</w:t>
      </w:r>
      <w:r w:rsidRPr="00B72469">
        <w:rPr>
          <w:rFonts w:ascii="Times New Roman" w:eastAsia="Arial" w:hAnsi="Times New Roman" w:cs="Times New Roman"/>
          <w:spacing w:val="-11"/>
          <w:w w:val="88"/>
          <w:sz w:val="20"/>
          <w:szCs w:val="20"/>
        </w:rPr>
        <w:t>y</w:t>
      </w:r>
      <w:r w:rsidRPr="00B72469">
        <w:rPr>
          <w:rFonts w:ascii="Times New Roman" w:eastAsia="Arial" w:hAnsi="Times New Roman" w:cs="Times New Roman"/>
          <w:w w:val="88"/>
          <w:sz w:val="20"/>
          <w:szCs w:val="20"/>
        </w:rPr>
        <w:t>,</w:t>
      </w:r>
      <w:r w:rsidRPr="00B72469">
        <w:rPr>
          <w:rFonts w:ascii="Times New Roman" w:eastAsia="Arial" w:hAnsi="Times New Roman" w:cs="Times New Roman"/>
          <w:spacing w:val="37"/>
          <w:w w:val="88"/>
          <w:sz w:val="20"/>
          <w:szCs w:val="20"/>
        </w:rPr>
        <w:t xml:space="preserve"> </w:t>
      </w:r>
      <w:r w:rsidRPr="00B72469">
        <w:rPr>
          <w:rFonts w:ascii="Times New Roman" w:eastAsia="Arial" w:hAnsi="Times New Roman" w:cs="Times New Roman"/>
          <w:w w:val="88"/>
          <w:sz w:val="20"/>
          <w:szCs w:val="20"/>
        </w:rPr>
        <w:t>and this</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w w:val="88"/>
          <w:sz w:val="20"/>
          <w:szCs w:val="20"/>
        </w:rPr>
        <w:t xml:space="preserve">estimat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4"/>
          <w:sz w:val="20"/>
          <w:szCs w:val="20"/>
        </w:rPr>
        <w:t>used</w:t>
      </w:r>
      <w:r w:rsidRPr="00B72469">
        <w:rPr>
          <w:rFonts w:ascii="Times New Roman" w:eastAsia="Arial" w:hAnsi="Times New Roman" w:cs="Times New Roman"/>
          <w:spacing w:val="26"/>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determine</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5"/>
          <w:sz w:val="20"/>
          <w:szCs w:val="20"/>
        </w:rPr>
        <w:t>associated</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2"/>
          <w:sz w:val="20"/>
          <w:szCs w:val="20"/>
        </w:rPr>
        <w:t>phone</w:t>
      </w:r>
      <w:r w:rsidRPr="00B72469">
        <w:rPr>
          <w:rFonts w:ascii="Times New Roman" w:eastAsia="Arial" w:hAnsi="Times New Roman" w:cs="Times New Roman"/>
          <w:spacing w:val="-11"/>
          <w:w w:val="92"/>
          <w:sz w:val="20"/>
          <w:szCs w:val="20"/>
        </w:rPr>
        <w:t>’</w:t>
      </w:r>
      <w:r w:rsidRPr="00B72469">
        <w:rPr>
          <w:rFonts w:ascii="Times New Roman" w:eastAsia="Arial" w:hAnsi="Times New Roman" w:cs="Times New Roman"/>
          <w:w w:val="77"/>
          <w:sz w:val="20"/>
          <w:szCs w:val="20"/>
        </w:rPr>
        <w:t xml:space="preserve">s </w:t>
      </w:r>
      <w:r w:rsidRPr="00B72469">
        <w:rPr>
          <w:rFonts w:ascii="Times New Roman" w:eastAsia="Arial" w:hAnsi="Times New Roman" w:cs="Times New Roman"/>
          <w:w w:val="91"/>
          <w:sz w:val="20"/>
          <w:szCs w:val="20"/>
        </w:rPr>
        <w:t>current</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position.</w:t>
      </w:r>
      <w:r w:rsidRPr="00B72469">
        <w:rPr>
          <w:rFonts w:ascii="Times New Roman" w:eastAsia="Arial" w:hAnsi="Times New Roman" w:cs="Times New Roman"/>
          <w:spacing w:val="21"/>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9"/>
          <w:sz w:val="20"/>
          <w:szCs w:val="20"/>
        </w:rPr>
        <w:t>clear</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importance</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90"/>
          <w:sz w:val="20"/>
          <w:szCs w:val="20"/>
        </w:rPr>
        <w:t>e</w:t>
      </w:r>
      <w:r w:rsidRPr="00B72469">
        <w:rPr>
          <w:rFonts w:ascii="Times New Roman" w:eastAsia="Arial" w:hAnsi="Times New Roman" w:cs="Times New Roman"/>
          <w:spacing w:val="-4"/>
          <w:w w:val="90"/>
          <w:sz w:val="20"/>
          <w:szCs w:val="20"/>
        </w:rPr>
        <w:t>f</w:t>
      </w:r>
      <w:r w:rsidRPr="00B72469">
        <w:rPr>
          <w:rFonts w:ascii="Times New Roman" w:eastAsia="Arial" w:hAnsi="Times New Roman" w:cs="Times New Roman"/>
          <w:w w:val="90"/>
          <w:sz w:val="20"/>
          <w:szCs w:val="20"/>
        </w:rPr>
        <w:t>ficien</w:t>
      </w:r>
      <w:r w:rsidRPr="00B72469">
        <w:rPr>
          <w:rFonts w:ascii="Times New Roman" w:eastAsia="Arial" w:hAnsi="Times New Roman" w:cs="Times New Roman"/>
          <w:spacing w:val="-3"/>
          <w:w w:val="90"/>
          <w:sz w:val="20"/>
          <w:szCs w:val="20"/>
        </w:rPr>
        <w:t>c</w:t>
      </w:r>
      <w:r w:rsidRPr="00B72469">
        <w:rPr>
          <w:rFonts w:ascii="Times New Roman" w:eastAsia="Arial" w:hAnsi="Times New Roman" w:cs="Times New Roman"/>
          <w:w w:val="90"/>
          <w:sz w:val="20"/>
          <w:szCs w:val="20"/>
        </w:rPr>
        <w:t>y</w:t>
      </w:r>
      <w:r w:rsidRPr="00B72469">
        <w:rPr>
          <w:rFonts w:ascii="Times New Roman" w:eastAsia="Arial" w:hAnsi="Times New Roman" w:cs="Times New Roman"/>
          <w:spacing w:val="29"/>
          <w:w w:val="90"/>
          <w:sz w:val="20"/>
          <w:szCs w:val="20"/>
        </w:rPr>
        <w:t xml:space="preserve"> </w:t>
      </w:r>
      <w:r w:rsidRPr="00B72469">
        <w:rPr>
          <w:rFonts w:ascii="Times New Roman" w:eastAsia="Arial" w:hAnsi="Times New Roman" w:cs="Times New Roman"/>
          <w:sz w:val="20"/>
          <w:szCs w:val="20"/>
        </w:rPr>
        <w:t xml:space="preserve">with </w:t>
      </w:r>
      <w:r w:rsidRPr="00B72469">
        <w:rPr>
          <w:rFonts w:ascii="Times New Roman" w:eastAsia="Arial" w:hAnsi="Times New Roman" w:cs="Times New Roman"/>
          <w:w w:val="89"/>
          <w:sz w:val="20"/>
          <w:szCs w:val="20"/>
        </w:rPr>
        <w:t>which</w:t>
      </w:r>
      <w:r w:rsidRPr="00B72469">
        <w:rPr>
          <w:rFonts w:ascii="Times New Roman" w:eastAsia="Arial" w:hAnsi="Times New Roman" w:cs="Times New Roman"/>
          <w:spacing w:val="34"/>
          <w:w w:val="89"/>
          <w:sz w:val="20"/>
          <w:szCs w:val="20"/>
        </w:rPr>
        <w:t xml:space="preserve"> </w:t>
      </w:r>
      <w:r w:rsidRPr="00B72469">
        <w:rPr>
          <w:rFonts w:ascii="Times New Roman" w:eastAsia="Arial" w:hAnsi="Times New Roman" w:cs="Times New Roman"/>
          <w:w w:val="89"/>
          <w:sz w:val="20"/>
          <w:szCs w:val="20"/>
        </w:rPr>
        <w:t>both</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training</w:t>
      </w:r>
      <w:r w:rsidRPr="00B72469">
        <w:rPr>
          <w:rFonts w:ascii="Times New Roman" w:eastAsia="Arial" w:hAnsi="Times New Roman" w:cs="Times New Roman"/>
          <w:spacing w:val="36"/>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spacing w:val="-4"/>
          <w:w w:val="89"/>
          <w:sz w:val="20"/>
          <w:szCs w:val="20"/>
        </w:rPr>
        <w:t>ev</w:t>
      </w:r>
      <w:r w:rsidRPr="00B72469">
        <w:rPr>
          <w:rFonts w:ascii="Times New Roman" w:eastAsia="Arial" w:hAnsi="Times New Roman" w:cs="Times New Roman"/>
          <w:w w:val="89"/>
          <w:sz w:val="20"/>
          <w:szCs w:val="20"/>
        </w:rPr>
        <w:t>aluation</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can</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b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performed.</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sz w:val="20"/>
          <w:szCs w:val="20"/>
        </w:rPr>
        <w:t xml:space="preserve">Du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need</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only</w:t>
      </w:r>
      <w:r w:rsidRPr="00B72469">
        <w:rPr>
          <w:rFonts w:ascii="Times New Roman" w:eastAsia="Arial" w:hAnsi="Times New Roman" w:cs="Times New Roman"/>
          <w:spacing w:val="34"/>
          <w:w w:val="86"/>
          <w:sz w:val="20"/>
          <w:szCs w:val="20"/>
        </w:rPr>
        <w:t xml:space="preserve"> </w:t>
      </w:r>
      <w:r w:rsidRPr="00B72469">
        <w:rPr>
          <w:rFonts w:ascii="Times New Roman" w:eastAsia="Arial" w:hAnsi="Times New Roman" w:cs="Times New Roman"/>
          <w:w w:val="86"/>
          <w:sz w:val="20"/>
          <w:szCs w:val="20"/>
        </w:rPr>
        <w:t xml:space="preserve">occasionally </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perform</w:t>
      </w:r>
      <w:r w:rsidRPr="00B72469">
        <w:rPr>
          <w:rFonts w:ascii="Times New Roman" w:eastAsia="Arial" w:hAnsi="Times New Roman" w:cs="Times New Roman"/>
          <w:spacing w:val="46"/>
          <w:w w:val="86"/>
          <w:sz w:val="20"/>
          <w:szCs w:val="20"/>
        </w:rPr>
        <w:t xml:space="preserve"> </w:t>
      </w:r>
      <w:r w:rsidRPr="00B72469">
        <w:rPr>
          <w:rFonts w:ascii="Times New Roman" w:eastAsia="Arial" w:hAnsi="Times New Roman" w:cs="Times New Roman"/>
          <w:w w:val="86"/>
          <w:sz w:val="20"/>
          <w:szCs w:val="20"/>
        </w:rPr>
        <w:t xml:space="preserve">training </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say</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daily or</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8"/>
          <w:sz w:val="20"/>
          <w:szCs w:val="20"/>
        </w:rPr>
        <w:t>weekly</w:t>
      </w:r>
      <w:r w:rsidRPr="00B72469">
        <w:rPr>
          <w:rFonts w:ascii="Times New Roman" w:eastAsia="Arial" w:hAnsi="Times New Roman" w:cs="Times New Roman"/>
          <w:spacing w:val="34"/>
          <w:w w:val="88"/>
          <w:sz w:val="20"/>
          <w:szCs w:val="20"/>
        </w:rPr>
        <w:t xml:space="preserve"> </w:t>
      </w:r>
      <w:r w:rsidRPr="00B72469">
        <w:rPr>
          <w:rFonts w:ascii="Times New Roman" w:eastAsia="Arial" w:hAnsi="Times New Roman" w:cs="Times New Roman"/>
          <w:w w:val="88"/>
          <w:sz w:val="20"/>
          <w:szCs w:val="20"/>
        </w:rPr>
        <w:t>to</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updat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m</w:t>
      </w:r>
      <w:r w:rsidRPr="00B72469">
        <w:rPr>
          <w:rFonts w:ascii="Times New Roman" w:eastAsia="Arial" w:hAnsi="Times New Roman" w:cs="Times New Roman"/>
          <w:spacing w:val="-3"/>
          <w:w w:val="88"/>
          <w:sz w:val="20"/>
          <w:szCs w:val="20"/>
        </w:rPr>
        <w:t>ov</w:t>
      </w:r>
      <w:r w:rsidRPr="00B72469">
        <w:rPr>
          <w:rFonts w:ascii="Times New Roman" w:eastAsia="Arial" w:hAnsi="Times New Roman" w:cs="Times New Roman"/>
          <w:w w:val="88"/>
          <w:sz w:val="20"/>
          <w:szCs w:val="20"/>
        </w:rPr>
        <w:t>ement</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model</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most</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 xml:space="preserve">re- </w:t>
      </w:r>
      <w:r w:rsidRPr="00B72469">
        <w:rPr>
          <w:rFonts w:ascii="Times New Roman" w:eastAsia="Arial" w:hAnsi="Times New Roman" w:cs="Times New Roman"/>
          <w:w w:val="87"/>
          <w:sz w:val="20"/>
          <w:szCs w:val="20"/>
        </w:rPr>
        <w:t>cent</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trends),</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3"/>
          <w:sz w:val="20"/>
          <w:szCs w:val="20"/>
        </w:rPr>
        <w:t>e</w:t>
      </w:r>
      <w:r w:rsidRPr="00B72469">
        <w:rPr>
          <w:rFonts w:ascii="Times New Roman" w:eastAsia="Arial" w:hAnsi="Times New Roman" w:cs="Times New Roman"/>
          <w:spacing w:val="-5"/>
          <w:w w:val="93"/>
          <w:sz w:val="20"/>
          <w:szCs w:val="20"/>
        </w:rPr>
        <w:t>f</w:t>
      </w:r>
      <w:r w:rsidRPr="00B72469">
        <w:rPr>
          <w:rFonts w:ascii="Times New Roman" w:eastAsia="Arial" w:hAnsi="Times New Roman" w:cs="Times New Roman"/>
          <w:w w:val="93"/>
          <w:sz w:val="20"/>
          <w:szCs w:val="20"/>
        </w:rPr>
        <w:t>ficien</w:t>
      </w:r>
      <w:r w:rsidRPr="00B72469">
        <w:rPr>
          <w:rFonts w:ascii="Times New Roman" w:eastAsia="Arial" w:hAnsi="Times New Roman" w:cs="Times New Roman"/>
          <w:spacing w:val="-3"/>
          <w:w w:val="93"/>
          <w:sz w:val="20"/>
          <w:szCs w:val="20"/>
        </w:rPr>
        <w:t>c</w:t>
      </w:r>
      <w:r w:rsidRPr="00B72469">
        <w:rPr>
          <w:rFonts w:ascii="Times New Roman" w:eastAsia="Arial" w:hAnsi="Times New Roman" w:cs="Times New Roman"/>
          <w:w w:val="93"/>
          <w:sz w:val="20"/>
          <w:szCs w:val="20"/>
        </w:rPr>
        <w:t>y</w:t>
      </w:r>
      <w:r w:rsidRPr="00B72469">
        <w:rPr>
          <w:rFonts w:ascii="Times New Roman" w:eastAsia="Arial" w:hAnsi="Times New Roman" w:cs="Times New Roman"/>
          <w:spacing w:val="6"/>
          <w:w w:val="93"/>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lesser</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importance</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than</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that 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2"/>
          <w:sz w:val="20"/>
          <w:szCs w:val="20"/>
        </w:rPr>
        <w:t>real-time</w:t>
      </w:r>
      <w:r w:rsidRPr="00B72469">
        <w:rPr>
          <w:rFonts w:ascii="Times New Roman" w:eastAsia="Arial" w:hAnsi="Times New Roman" w:cs="Times New Roman"/>
          <w:spacing w:val="19"/>
          <w:w w:val="92"/>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pacing w:val="-4"/>
          <w:w w:val="90"/>
          <w:sz w:val="20"/>
          <w:szCs w:val="20"/>
        </w:rPr>
        <w:t>ev</w:t>
      </w:r>
      <w:r w:rsidRPr="00B72469">
        <w:rPr>
          <w:rFonts w:ascii="Times New Roman" w:eastAsia="Arial" w:hAnsi="Times New Roman" w:cs="Times New Roman"/>
          <w:w w:val="90"/>
          <w:sz w:val="20"/>
          <w:szCs w:val="20"/>
        </w:rPr>
        <w:t>aluation</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3"/>
          <w:sz w:val="20"/>
          <w:szCs w:val="20"/>
        </w:rPr>
        <w:t>needs</w:t>
      </w:r>
      <w:r w:rsidRPr="00B72469">
        <w:rPr>
          <w:rFonts w:ascii="Times New Roman" w:eastAsia="Arial" w:hAnsi="Times New Roman" w:cs="Times New Roman"/>
          <w:spacing w:val="24"/>
          <w:w w:val="8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91"/>
          <w:sz w:val="20"/>
          <w:szCs w:val="20"/>
        </w:rPr>
        <w:t xml:space="preserve">performed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demand</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2"/>
          <w:sz w:val="20"/>
          <w:szCs w:val="20"/>
        </w:rPr>
        <w:t>real-time</w:t>
      </w:r>
      <w:r w:rsidRPr="00B72469">
        <w:rPr>
          <w:rFonts w:ascii="Times New Roman" w:eastAsia="Arial" w:hAnsi="Times New Roman" w:cs="Times New Roman"/>
          <w:spacing w:val="9"/>
          <w:w w:val="9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0"/>
          <w:sz w:val="20"/>
          <w:szCs w:val="20"/>
        </w:rPr>
        <w:t>order</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pr</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nt</w:t>
      </w:r>
      <w:r w:rsidRPr="00B72469">
        <w:rPr>
          <w:rFonts w:ascii="Times New Roman" w:eastAsia="Arial" w:hAnsi="Times New Roman" w:cs="Times New Roman"/>
          <w:spacing w:val="33"/>
          <w:w w:val="86"/>
          <w:sz w:val="20"/>
          <w:szCs w:val="20"/>
        </w:rPr>
        <w:t xml:space="preserve"> </w:t>
      </w:r>
      <w:r w:rsidRPr="00B72469">
        <w:rPr>
          <w:rFonts w:ascii="Times New Roman" w:eastAsia="Arial" w:hAnsi="Times New Roman" w:cs="Times New Roman"/>
          <w:w w:val="86"/>
          <w:sz w:val="20"/>
          <w:szCs w:val="20"/>
        </w:rPr>
        <w:t>users</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form</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be-</w:t>
      </w:r>
    </w:p>
    <w:p w14:paraId="0AFED217" w14:textId="77777777" w:rsidR="00676FEB" w:rsidRPr="00B72469" w:rsidRDefault="00676FEB" w:rsidP="00676FEB">
      <w:pPr>
        <w:spacing w:before="1" w:after="0" w:line="190" w:lineRule="exact"/>
        <w:rPr>
          <w:rFonts w:ascii="Times New Roman" w:hAnsi="Times New Roman" w:cs="Times New Roman"/>
          <w:sz w:val="19"/>
          <w:szCs w:val="19"/>
        </w:rPr>
      </w:pPr>
    </w:p>
    <w:p w14:paraId="0AFED218" w14:textId="77777777" w:rsidR="00676FEB" w:rsidRPr="00B72469" w:rsidRDefault="00676FEB" w:rsidP="00676FEB">
      <w:pPr>
        <w:spacing w:after="0" w:line="200" w:lineRule="exact"/>
        <w:rPr>
          <w:rFonts w:ascii="Times New Roman" w:hAnsi="Times New Roman" w:cs="Times New Roman"/>
          <w:sz w:val="20"/>
          <w:szCs w:val="20"/>
        </w:rPr>
      </w:pPr>
    </w:p>
    <w:p w14:paraId="0AFED219" w14:textId="77777777" w:rsidR="00676FEB" w:rsidRPr="00B72469" w:rsidRDefault="00676FEB" w:rsidP="00676FEB">
      <w:pPr>
        <w:spacing w:after="0" w:line="200" w:lineRule="exact"/>
        <w:rPr>
          <w:rFonts w:ascii="Times New Roman" w:hAnsi="Times New Roman" w:cs="Times New Roman"/>
          <w:sz w:val="20"/>
          <w:szCs w:val="20"/>
        </w:rPr>
      </w:pPr>
    </w:p>
    <w:p w14:paraId="0AFED21A" w14:textId="77777777" w:rsidR="00676FEB" w:rsidRPr="00B72469" w:rsidRDefault="00676FEB" w:rsidP="00676FEB">
      <w:pPr>
        <w:spacing w:after="0" w:line="200" w:lineRule="exact"/>
        <w:rPr>
          <w:rFonts w:ascii="Times New Roman" w:hAnsi="Times New Roman" w:cs="Times New Roman"/>
          <w:sz w:val="20"/>
          <w:szCs w:val="20"/>
        </w:rPr>
      </w:pPr>
    </w:p>
    <w:p w14:paraId="0AFED21B" w14:textId="77777777" w:rsidR="00676FEB" w:rsidRPr="00B72469" w:rsidRDefault="00676FEB" w:rsidP="00676FEB">
      <w:pPr>
        <w:spacing w:after="0" w:line="240" w:lineRule="auto"/>
        <w:ind w:left="2226" w:right="2140"/>
        <w:jc w:val="center"/>
        <w:rPr>
          <w:rFonts w:ascii="Times New Roman" w:eastAsia="Arial" w:hAnsi="Times New Roman" w:cs="Times New Roman"/>
          <w:sz w:val="10"/>
          <w:szCs w:val="10"/>
        </w:rPr>
      </w:pPr>
      <w:r w:rsidRPr="00B72469">
        <w:rPr>
          <w:rFonts w:ascii="Times New Roman" w:eastAsia="Arial" w:hAnsi="Times New Roman" w:cs="Times New Roman"/>
          <w:w w:val="104"/>
          <w:sz w:val="10"/>
          <w:szCs w:val="10"/>
        </w:rPr>
        <w:t>(H</w:t>
      </w:r>
      <w:proofErr w:type="gramStart"/>
      <w:r w:rsidRPr="00B72469">
        <w:rPr>
          <w:rFonts w:ascii="Times New Roman" w:eastAsia="Arial" w:hAnsi="Times New Roman" w:cs="Times New Roman"/>
          <w:w w:val="104"/>
          <w:sz w:val="10"/>
          <w:szCs w:val="10"/>
        </w:rPr>
        <w:t>)ome</w:t>
      </w:r>
      <w:proofErr w:type="gramEnd"/>
    </w:p>
    <w:p w14:paraId="0AFED21C" w14:textId="77777777" w:rsidR="00676FEB" w:rsidRPr="00B72469" w:rsidRDefault="00676FEB" w:rsidP="00676FEB">
      <w:pPr>
        <w:spacing w:before="9" w:after="0" w:line="280" w:lineRule="exact"/>
        <w:rPr>
          <w:rFonts w:ascii="Times New Roman" w:hAnsi="Times New Roman" w:cs="Times New Roman"/>
          <w:sz w:val="28"/>
          <w:szCs w:val="28"/>
        </w:rPr>
      </w:pPr>
      <w:r w:rsidRPr="00B72469">
        <w:rPr>
          <w:rFonts w:ascii="Times New Roman" w:hAnsi="Times New Roman" w:cs="Times New Roman"/>
        </w:rPr>
        <w:br w:type="column"/>
      </w:r>
    </w:p>
    <w:p w14:paraId="0AFED21D" w14:textId="77777777" w:rsidR="00676FEB" w:rsidRPr="00B72469" w:rsidRDefault="00676FEB" w:rsidP="00676FEB">
      <w:pPr>
        <w:tabs>
          <w:tab w:val="left" w:pos="1400"/>
          <w:tab w:val="left" w:pos="2180"/>
          <w:tab w:val="left" w:pos="2960"/>
        </w:tabs>
        <w:spacing w:after="0" w:line="240" w:lineRule="auto"/>
        <w:ind w:left="614" w:right="-20"/>
        <w:rPr>
          <w:rFonts w:ascii="Times New Roman" w:eastAsia="Arial" w:hAnsi="Times New Roman" w:cs="Times New Roman"/>
          <w:sz w:val="9"/>
          <w:szCs w:val="9"/>
        </w:rPr>
      </w:pPr>
      <w:r w:rsidRPr="00B72469">
        <w:rPr>
          <w:rFonts w:ascii="Times New Roman" w:eastAsia="Arial" w:hAnsi="Times New Roman" w:cs="Times New Roman"/>
          <w:sz w:val="9"/>
          <w:szCs w:val="9"/>
        </w:rPr>
        <w:t>0-2</w:t>
      </w:r>
      <w:r w:rsidRPr="00B72469">
        <w:rPr>
          <w:rFonts w:ascii="Times New Roman" w:eastAsia="Arial" w:hAnsi="Times New Roman" w:cs="Times New Roman"/>
          <w:spacing w:val="-16"/>
          <w:sz w:val="9"/>
          <w:szCs w:val="9"/>
        </w:rPr>
        <w:t xml:space="preserve"> </w:t>
      </w:r>
      <w:r w:rsidRPr="00B72469">
        <w:rPr>
          <w:rFonts w:ascii="Times New Roman" w:eastAsia="Arial" w:hAnsi="Times New Roman" w:cs="Times New Roman"/>
          <w:sz w:val="9"/>
          <w:szCs w:val="9"/>
        </w:rPr>
        <w:tab/>
        <w:t>3-5</w:t>
      </w:r>
      <w:r w:rsidRPr="00B72469">
        <w:rPr>
          <w:rFonts w:ascii="Times New Roman" w:eastAsia="Arial" w:hAnsi="Times New Roman" w:cs="Times New Roman"/>
          <w:spacing w:val="-16"/>
          <w:sz w:val="9"/>
          <w:szCs w:val="9"/>
        </w:rPr>
        <w:t xml:space="preserve"> </w:t>
      </w:r>
      <w:r w:rsidRPr="00B72469">
        <w:rPr>
          <w:rFonts w:ascii="Times New Roman" w:eastAsia="Arial" w:hAnsi="Times New Roman" w:cs="Times New Roman"/>
          <w:sz w:val="9"/>
          <w:szCs w:val="9"/>
        </w:rPr>
        <w:tab/>
        <w:t>6-8</w:t>
      </w:r>
      <w:r w:rsidRPr="00B72469">
        <w:rPr>
          <w:rFonts w:ascii="Times New Roman" w:eastAsia="Arial" w:hAnsi="Times New Roman" w:cs="Times New Roman"/>
          <w:spacing w:val="-16"/>
          <w:sz w:val="9"/>
          <w:szCs w:val="9"/>
        </w:rPr>
        <w:t xml:space="preserve"> </w:t>
      </w:r>
      <w:r w:rsidRPr="00B72469">
        <w:rPr>
          <w:rFonts w:ascii="Times New Roman" w:eastAsia="Arial" w:hAnsi="Times New Roman" w:cs="Times New Roman"/>
          <w:sz w:val="9"/>
          <w:szCs w:val="9"/>
        </w:rPr>
        <w:tab/>
      </w:r>
      <w:r w:rsidRPr="00B72469">
        <w:rPr>
          <w:rFonts w:ascii="Times New Roman" w:eastAsia="Arial" w:hAnsi="Times New Roman" w:cs="Times New Roman"/>
          <w:w w:val="107"/>
          <w:sz w:val="9"/>
          <w:szCs w:val="9"/>
        </w:rPr>
        <w:t>9-</w:t>
      </w:r>
      <w:r w:rsidRPr="00B72469">
        <w:rPr>
          <w:rFonts w:ascii="Times New Roman" w:eastAsia="Arial" w:hAnsi="Times New Roman" w:cs="Times New Roman"/>
          <w:spacing w:val="-7"/>
          <w:w w:val="107"/>
          <w:sz w:val="9"/>
          <w:szCs w:val="9"/>
        </w:rPr>
        <w:t>1</w:t>
      </w:r>
      <w:r w:rsidRPr="00B72469">
        <w:rPr>
          <w:rFonts w:ascii="Times New Roman" w:eastAsia="Arial" w:hAnsi="Times New Roman" w:cs="Times New Roman"/>
          <w:w w:val="107"/>
          <w:sz w:val="9"/>
          <w:szCs w:val="9"/>
        </w:rPr>
        <w:t>1</w:t>
      </w:r>
    </w:p>
    <w:p w14:paraId="0AFED21E" w14:textId="77777777" w:rsidR="00676FEB" w:rsidRPr="00B72469" w:rsidRDefault="00676FEB" w:rsidP="00676FEB">
      <w:pPr>
        <w:spacing w:before="1" w:after="0" w:line="100" w:lineRule="exact"/>
        <w:rPr>
          <w:rFonts w:ascii="Times New Roman" w:hAnsi="Times New Roman" w:cs="Times New Roman"/>
          <w:sz w:val="10"/>
          <w:szCs w:val="10"/>
        </w:rPr>
      </w:pPr>
    </w:p>
    <w:p w14:paraId="0AFED21F" w14:textId="77777777" w:rsidR="00676FEB" w:rsidRPr="00B72469" w:rsidRDefault="00676FEB" w:rsidP="00676FEB">
      <w:pPr>
        <w:spacing w:after="0" w:line="200" w:lineRule="exact"/>
        <w:rPr>
          <w:rFonts w:ascii="Times New Roman" w:hAnsi="Times New Roman" w:cs="Times New Roman"/>
          <w:sz w:val="20"/>
          <w:szCs w:val="20"/>
        </w:rPr>
      </w:pPr>
    </w:p>
    <w:p w14:paraId="0AFED220" w14:textId="77777777" w:rsidR="00676FEB" w:rsidRPr="00B72469" w:rsidRDefault="00676FEB" w:rsidP="00676FEB">
      <w:pPr>
        <w:spacing w:after="0" w:line="200" w:lineRule="exact"/>
        <w:rPr>
          <w:rFonts w:ascii="Times New Roman" w:hAnsi="Times New Roman" w:cs="Times New Roman"/>
          <w:sz w:val="20"/>
          <w:szCs w:val="20"/>
        </w:rPr>
      </w:pPr>
    </w:p>
    <w:p w14:paraId="0AFED221" w14:textId="77777777" w:rsidR="00676FEB" w:rsidRPr="00B72469" w:rsidRDefault="00676FEB" w:rsidP="00676FEB">
      <w:pPr>
        <w:spacing w:after="0" w:line="200" w:lineRule="exact"/>
        <w:rPr>
          <w:rFonts w:ascii="Times New Roman" w:hAnsi="Times New Roman" w:cs="Times New Roman"/>
          <w:sz w:val="20"/>
          <w:szCs w:val="20"/>
        </w:rPr>
      </w:pPr>
    </w:p>
    <w:p w14:paraId="0AFED222" w14:textId="77777777" w:rsidR="00676FEB" w:rsidRPr="00B72469" w:rsidRDefault="00676FEB" w:rsidP="00676FEB">
      <w:pPr>
        <w:tabs>
          <w:tab w:val="left" w:pos="1340"/>
          <w:tab w:val="left" w:pos="2120"/>
          <w:tab w:val="left" w:pos="2920"/>
        </w:tabs>
        <w:spacing w:after="0" w:line="240" w:lineRule="auto"/>
        <w:ind w:left="560" w:right="-20"/>
        <w:rPr>
          <w:rFonts w:ascii="Times New Roman" w:eastAsia="Arial" w:hAnsi="Times New Roman" w:cs="Times New Roman"/>
          <w:sz w:val="9"/>
          <w:szCs w:val="9"/>
        </w:rPr>
      </w:pPr>
      <w:r w:rsidRPr="00B72469">
        <w:rPr>
          <w:rFonts w:ascii="Times New Roman" w:eastAsia="Arial" w:hAnsi="Times New Roman" w:cs="Times New Roman"/>
          <w:sz w:val="9"/>
          <w:szCs w:val="9"/>
        </w:rPr>
        <w:t>12-14</w:t>
      </w:r>
      <w:r w:rsidRPr="00B72469">
        <w:rPr>
          <w:rFonts w:ascii="Times New Roman" w:eastAsia="Arial" w:hAnsi="Times New Roman" w:cs="Times New Roman"/>
          <w:spacing w:val="-9"/>
          <w:sz w:val="9"/>
          <w:szCs w:val="9"/>
        </w:rPr>
        <w:t xml:space="preserve"> </w:t>
      </w:r>
      <w:r w:rsidRPr="00B72469">
        <w:rPr>
          <w:rFonts w:ascii="Times New Roman" w:eastAsia="Arial" w:hAnsi="Times New Roman" w:cs="Times New Roman"/>
          <w:sz w:val="9"/>
          <w:szCs w:val="9"/>
        </w:rPr>
        <w:tab/>
        <w:t>15-17</w:t>
      </w:r>
      <w:r w:rsidRPr="00B72469">
        <w:rPr>
          <w:rFonts w:ascii="Times New Roman" w:eastAsia="Arial" w:hAnsi="Times New Roman" w:cs="Times New Roman"/>
          <w:spacing w:val="-9"/>
          <w:sz w:val="9"/>
          <w:szCs w:val="9"/>
        </w:rPr>
        <w:t xml:space="preserve"> </w:t>
      </w:r>
      <w:r w:rsidRPr="00B72469">
        <w:rPr>
          <w:rFonts w:ascii="Times New Roman" w:eastAsia="Arial" w:hAnsi="Times New Roman" w:cs="Times New Roman"/>
          <w:sz w:val="9"/>
          <w:szCs w:val="9"/>
        </w:rPr>
        <w:tab/>
        <w:t>18-20</w:t>
      </w:r>
      <w:r w:rsidRPr="00B72469">
        <w:rPr>
          <w:rFonts w:ascii="Times New Roman" w:eastAsia="Arial" w:hAnsi="Times New Roman" w:cs="Times New Roman"/>
          <w:spacing w:val="-9"/>
          <w:sz w:val="9"/>
          <w:szCs w:val="9"/>
        </w:rPr>
        <w:t xml:space="preserve"> </w:t>
      </w:r>
      <w:r w:rsidRPr="00B72469">
        <w:rPr>
          <w:rFonts w:ascii="Times New Roman" w:eastAsia="Arial" w:hAnsi="Times New Roman" w:cs="Times New Roman"/>
          <w:sz w:val="9"/>
          <w:szCs w:val="9"/>
        </w:rPr>
        <w:tab/>
      </w:r>
      <w:r w:rsidRPr="00B72469">
        <w:rPr>
          <w:rFonts w:ascii="Times New Roman" w:eastAsia="Arial" w:hAnsi="Times New Roman" w:cs="Times New Roman"/>
          <w:w w:val="107"/>
          <w:sz w:val="9"/>
          <w:szCs w:val="9"/>
        </w:rPr>
        <w:t>21-23</w:t>
      </w:r>
    </w:p>
    <w:p w14:paraId="0AFED223" w14:textId="77777777" w:rsidR="00676FEB" w:rsidRPr="00B72469" w:rsidRDefault="00676FEB" w:rsidP="00676FEB">
      <w:pPr>
        <w:spacing w:before="4" w:after="0" w:line="160" w:lineRule="exact"/>
        <w:rPr>
          <w:rFonts w:ascii="Times New Roman" w:hAnsi="Times New Roman" w:cs="Times New Roman"/>
          <w:sz w:val="16"/>
          <w:szCs w:val="16"/>
        </w:rPr>
      </w:pPr>
    </w:p>
    <w:p w14:paraId="0AFED224" w14:textId="77777777" w:rsidR="00676FEB" w:rsidRPr="00B72469" w:rsidRDefault="00676FEB" w:rsidP="00676FEB">
      <w:pPr>
        <w:spacing w:after="0" w:line="200" w:lineRule="exact"/>
        <w:rPr>
          <w:rFonts w:ascii="Times New Roman" w:hAnsi="Times New Roman" w:cs="Times New Roman"/>
          <w:sz w:val="20"/>
          <w:szCs w:val="20"/>
        </w:rPr>
      </w:pPr>
    </w:p>
    <w:p w14:paraId="0AFED225" w14:textId="77777777" w:rsidR="00676FEB" w:rsidRPr="00B72469" w:rsidRDefault="00676FEB" w:rsidP="00676FEB">
      <w:pPr>
        <w:spacing w:after="0" w:line="263" w:lineRule="auto"/>
        <w:ind w:right="496"/>
        <w:rPr>
          <w:rFonts w:ascii="Times New Roman" w:eastAsia="Arial" w:hAnsi="Times New Roman" w:cs="Times New Roman"/>
          <w:sz w:val="14"/>
          <w:szCs w:val="14"/>
        </w:rPr>
      </w:pPr>
      <w:r w:rsidRPr="00B72469">
        <w:rPr>
          <w:rFonts w:ascii="Times New Roman" w:hAnsi="Times New Roman" w:cs="Times New Roman"/>
          <w:noProof/>
        </w:rPr>
        <w:drawing>
          <wp:anchor distT="0" distB="0" distL="114300" distR="114300" simplePos="0" relativeHeight="251862016" behindDoc="1" locked="0" layoutInCell="1" allowOverlap="1" wp14:anchorId="0AFED54C" wp14:editId="0AFED54D">
            <wp:simplePos x="0" y="0"/>
            <wp:positionH relativeFrom="page">
              <wp:posOffset>4155440</wp:posOffset>
            </wp:positionH>
            <wp:positionV relativeFrom="paragraph">
              <wp:posOffset>349250</wp:posOffset>
            </wp:positionV>
            <wp:extent cx="1038860" cy="1031875"/>
            <wp:effectExtent l="0" t="0" r="8890" b="0"/>
            <wp:wrapNone/>
            <wp:docPr id="5249" name="Picture 5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3"/>
                    <pic:cNvPicPr>
                      <a:picLocks noChangeAspect="1" noChangeArrowheads="1"/>
                    </pic:cNvPicPr>
                  </pic:nvPicPr>
                  <pic:blipFill>
                    <a:blip r:embed="rId1381">
                      <a:extLst>
                        <a:ext uri="{28A0092B-C50C-407E-A947-70E740481C1C}">
                          <a14:useLocalDpi xmlns:a14="http://schemas.microsoft.com/office/drawing/2010/main" val="0"/>
                        </a:ext>
                      </a:extLst>
                    </a:blip>
                    <a:srcRect/>
                    <a:stretch>
                      <a:fillRect/>
                    </a:stretch>
                  </pic:blipFill>
                  <pic:spPr bwMode="auto">
                    <a:xfrm>
                      <a:off x="0" y="0"/>
                      <a:ext cx="1038860" cy="1031875"/>
                    </a:xfrm>
                    <a:prstGeom prst="rect">
                      <a:avLst/>
                    </a:prstGeom>
                    <a:noFill/>
                  </pic:spPr>
                </pic:pic>
              </a:graphicData>
            </a:graphic>
            <wp14:sizeRelH relativeFrom="page">
              <wp14:pctWidth>0</wp14:pctWidth>
            </wp14:sizeRelH>
            <wp14:sizeRelV relativeFrom="page">
              <wp14:pctHeight>0</wp14:pctHeight>
            </wp14:sizeRelV>
          </wp:anchor>
        </w:drawing>
      </w:r>
      <w:r w:rsidRPr="00B72469">
        <w:rPr>
          <w:rFonts w:ascii="Times New Roman" w:hAnsi="Times New Roman" w:cs="Times New Roman"/>
          <w:noProof/>
        </w:rPr>
        <w:drawing>
          <wp:anchor distT="0" distB="0" distL="114300" distR="114300" simplePos="0" relativeHeight="251863040" behindDoc="1" locked="0" layoutInCell="1" allowOverlap="1" wp14:anchorId="0AFED54E" wp14:editId="0AFED54F">
            <wp:simplePos x="0" y="0"/>
            <wp:positionH relativeFrom="page">
              <wp:posOffset>4335780</wp:posOffset>
            </wp:positionH>
            <wp:positionV relativeFrom="paragraph">
              <wp:posOffset>-930910</wp:posOffset>
            </wp:positionV>
            <wp:extent cx="1822450" cy="826770"/>
            <wp:effectExtent l="0" t="0" r="6350" b="0"/>
            <wp:wrapNone/>
            <wp:docPr id="5248" name="Picture 5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4"/>
                    <pic:cNvPicPr>
                      <a:picLocks noChangeAspect="1" noChangeArrowheads="1"/>
                    </pic:cNvPicPr>
                  </pic:nvPicPr>
                  <pic:blipFill>
                    <a:blip r:embed="rId1382">
                      <a:extLst>
                        <a:ext uri="{28A0092B-C50C-407E-A947-70E740481C1C}">
                          <a14:useLocalDpi xmlns:a14="http://schemas.microsoft.com/office/drawing/2010/main" val="0"/>
                        </a:ext>
                      </a:extLst>
                    </a:blip>
                    <a:srcRect/>
                    <a:stretch>
                      <a:fillRect/>
                    </a:stretch>
                  </pic:blipFill>
                  <pic:spPr bwMode="auto">
                    <a:xfrm>
                      <a:off x="0" y="0"/>
                      <a:ext cx="1822450" cy="826770"/>
                    </a:xfrm>
                    <a:prstGeom prst="rect">
                      <a:avLst/>
                    </a:prstGeom>
                    <a:noFill/>
                  </pic:spPr>
                </pic:pic>
              </a:graphicData>
            </a:graphic>
            <wp14:sizeRelH relativeFrom="page">
              <wp14:pctWidth>0</wp14:pctWidth>
            </wp14:sizeRelH>
            <wp14:sizeRelV relativeFrom="page">
              <wp14:pctHeight>0</wp14:pctHeight>
            </wp14:sizeRelV>
          </wp:anchor>
        </w:drawing>
      </w:r>
      <w:r w:rsidRPr="00B72469">
        <w:rPr>
          <w:rFonts w:ascii="Times New Roman" w:eastAsia="Arial" w:hAnsi="Times New Roman" w:cs="Times New Roman"/>
          <w:sz w:val="14"/>
          <w:szCs w:val="14"/>
        </w:rPr>
        <w:t>A</w:t>
      </w:r>
      <w:r w:rsidRPr="00B72469">
        <w:rPr>
          <w:rFonts w:ascii="Times New Roman" w:eastAsia="Arial" w:hAnsi="Times New Roman" w:cs="Times New Roman"/>
          <w:spacing w:val="-4"/>
          <w:sz w:val="14"/>
          <w:szCs w:val="14"/>
        </w:rPr>
        <w:t xml:space="preserve"> </w:t>
      </w:r>
      <w:r w:rsidRPr="00B72469">
        <w:rPr>
          <w:rFonts w:ascii="Times New Roman" w:eastAsia="Arial" w:hAnsi="Times New Roman" w:cs="Times New Roman"/>
          <w:sz w:val="14"/>
          <w:szCs w:val="14"/>
        </w:rPr>
        <w:t>hierarchical</w:t>
      </w:r>
      <w:r w:rsidRPr="00B72469">
        <w:rPr>
          <w:rFonts w:ascii="Times New Roman" w:eastAsia="Arial" w:hAnsi="Times New Roman" w:cs="Times New Roman"/>
          <w:spacing w:val="22"/>
          <w:sz w:val="14"/>
          <w:szCs w:val="14"/>
        </w:rPr>
        <w:t xml:space="preserve"> </w:t>
      </w:r>
      <w:r w:rsidRPr="00B72469">
        <w:rPr>
          <w:rFonts w:ascii="Times New Roman" w:eastAsia="Arial" w:hAnsi="Times New Roman" w:cs="Times New Roman"/>
          <w:sz w:val="14"/>
          <w:szCs w:val="14"/>
        </w:rPr>
        <w:t>HMM</w:t>
      </w:r>
      <w:r w:rsidRPr="00B72469">
        <w:rPr>
          <w:rFonts w:ascii="Times New Roman" w:eastAsia="Arial" w:hAnsi="Times New Roman" w:cs="Times New Roman"/>
          <w:spacing w:val="11"/>
          <w:sz w:val="14"/>
          <w:szCs w:val="14"/>
        </w:rPr>
        <w:t xml:space="preserve"> </w:t>
      </w:r>
      <w:r w:rsidRPr="00B72469">
        <w:rPr>
          <w:rFonts w:ascii="Times New Roman" w:eastAsia="Arial" w:hAnsi="Times New Roman" w:cs="Times New Roman"/>
          <w:sz w:val="14"/>
          <w:szCs w:val="14"/>
        </w:rPr>
        <w:t>model</w:t>
      </w:r>
      <w:r w:rsidRPr="00B72469">
        <w:rPr>
          <w:rFonts w:ascii="Times New Roman" w:eastAsia="Arial" w:hAnsi="Times New Roman" w:cs="Times New Roman"/>
          <w:spacing w:val="12"/>
          <w:sz w:val="14"/>
          <w:szCs w:val="14"/>
        </w:rPr>
        <w:t xml:space="preserve"> </w:t>
      </w:r>
      <w:r w:rsidRPr="00B72469">
        <w:rPr>
          <w:rFonts w:ascii="Times New Roman" w:eastAsia="Arial" w:hAnsi="Times New Roman" w:cs="Times New Roman"/>
          <w:sz w:val="14"/>
          <w:szCs w:val="14"/>
        </w:rPr>
        <w:t>is</w:t>
      </w:r>
      <w:r w:rsidRPr="00B72469">
        <w:rPr>
          <w:rFonts w:ascii="Times New Roman" w:eastAsia="Arial" w:hAnsi="Times New Roman" w:cs="Times New Roman"/>
          <w:spacing w:val="4"/>
          <w:sz w:val="14"/>
          <w:szCs w:val="14"/>
        </w:rPr>
        <w:t xml:space="preserve"> </w:t>
      </w:r>
      <w:r w:rsidRPr="00B72469">
        <w:rPr>
          <w:rFonts w:ascii="Times New Roman" w:eastAsia="Arial" w:hAnsi="Times New Roman" w:cs="Times New Roman"/>
          <w:sz w:val="14"/>
          <w:szCs w:val="14"/>
        </w:rPr>
        <w:t>used</w:t>
      </w:r>
      <w:r w:rsidRPr="00B72469">
        <w:rPr>
          <w:rFonts w:ascii="Times New Roman" w:eastAsia="Arial" w:hAnsi="Times New Roman" w:cs="Times New Roman"/>
          <w:spacing w:val="10"/>
          <w:sz w:val="14"/>
          <w:szCs w:val="14"/>
        </w:rPr>
        <w:t xml:space="preserve"> </w:t>
      </w:r>
      <w:r w:rsidRPr="00B72469">
        <w:rPr>
          <w:rFonts w:ascii="Times New Roman" w:eastAsia="Arial" w:hAnsi="Times New Roman" w:cs="Times New Roman"/>
          <w:sz w:val="14"/>
          <w:szCs w:val="14"/>
        </w:rPr>
        <w:t>to</w:t>
      </w:r>
      <w:r w:rsidRPr="00B72469">
        <w:rPr>
          <w:rFonts w:ascii="Times New Roman" w:eastAsia="Arial" w:hAnsi="Times New Roman" w:cs="Times New Roman"/>
          <w:spacing w:val="4"/>
          <w:sz w:val="14"/>
          <w:szCs w:val="14"/>
        </w:rPr>
        <w:t xml:space="preserve"> </w:t>
      </w:r>
      <w:r w:rsidRPr="00B72469">
        <w:rPr>
          <w:rFonts w:ascii="Times New Roman" w:eastAsia="Arial" w:hAnsi="Times New Roman" w:cs="Times New Roman"/>
          <w:sz w:val="14"/>
          <w:szCs w:val="14"/>
        </w:rPr>
        <w:t>learn</w:t>
      </w:r>
      <w:r w:rsidRPr="00B72469">
        <w:rPr>
          <w:rFonts w:ascii="Times New Roman" w:eastAsia="Arial" w:hAnsi="Times New Roman" w:cs="Times New Roman"/>
          <w:spacing w:val="10"/>
          <w:sz w:val="14"/>
          <w:szCs w:val="14"/>
        </w:rPr>
        <w:t xml:space="preserve"> </w:t>
      </w:r>
      <w:r w:rsidRPr="00B72469">
        <w:rPr>
          <w:rFonts w:ascii="Times New Roman" w:eastAsia="Arial" w:hAnsi="Times New Roman" w:cs="Times New Roman"/>
          <w:sz w:val="14"/>
          <w:szCs w:val="14"/>
        </w:rPr>
        <w:t>users</w:t>
      </w:r>
      <w:r w:rsidRPr="00B72469">
        <w:rPr>
          <w:rFonts w:ascii="Times New Roman" w:eastAsia="Arial" w:hAnsi="Times New Roman" w:cs="Times New Roman"/>
          <w:spacing w:val="11"/>
          <w:sz w:val="14"/>
          <w:szCs w:val="14"/>
        </w:rPr>
        <w:t xml:space="preserve"> </w:t>
      </w:r>
      <w:r w:rsidRPr="00B72469">
        <w:rPr>
          <w:rFonts w:ascii="Times New Roman" w:eastAsia="Arial" w:hAnsi="Times New Roman" w:cs="Times New Roman"/>
          <w:sz w:val="14"/>
          <w:szCs w:val="14"/>
        </w:rPr>
        <w:t>schedules.</w:t>
      </w:r>
      <w:r w:rsidRPr="00B72469">
        <w:rPr>
          <w:rFonts w:ascii="Times New Roman" w:eastAsia="Arial" w:hAnsi="Times New Roman" w:cs="Times New Roman"/>
          <w:spacing w:val="13"/>
          <w:sz w:val="14"/>
          <w:szCs w:val="14"/>
        </w:rPr>
        <w:t xml:space="preserve"> </w:t>
      </w:r>
      <w:r w:rsidRPr="00B72469">
        <w:rPr>
          <w:rFonts w:ascii="Times New Roman" w:eastAsia="Arial" w:hAnsi="Times New Roman" w:cs="Times New Roman"/>
          <w:sz w:val="14"/>
          <w:szCs w:val="14"/>
        </w:rPr>
        <w:t>At</w:t>
      </w:r>
      <w:r w:rsidRPr="00B72469">
        <w:rPr>
          <w:rFonts w:ascii="Times New Roman" w:eastAsia="Arial" w:hAnsi="Times New Roman" w:cs="Times New Roman"/>
          <w:spacing w:val="5"/>
          <w:sz w:val="14"/>
          <w:szCs w:val="14"/>
        </w:rPr>
        <w:t xml:space="preserve"> </w:t>
      </w:r>
      <w:r w:rsidRPr="00B72469">
        <w:rPr>
          <w:rFonts w:ascii="Times New Roman" w:eastAsia="Arial" w:hAnsi="Times New Roman" w:cs="Times New Roman"/>
          <w:w w:val="103"/>
          <w:sz w:val="14"/>
          <w:szCs w:val="14"/>
        </w:rPr>
        <w:t xml:space="preserve">the </w:t>
      </w:r>
      <w:r w:rsidRPr="00B72469">
        <w:rPr>
          <w:rFonts w:ascii="Times New Roman" w:eastAsia="Arial" w:hAnsi="Times New Roman" w:cs="Times New Roman"/>
          <w:sz w:val="14"/>
          <w:szCs w:val="14"/>
        </w:rPr>
        <w:t>outer</w:t>
      </w:r>
      <w:r w:rsidRPr="00B72469">
        <w:rPr>
          <w:rFonts w:ascii="Times New Roman" w:eastAsia="Arial" w:hAnsi="Times New Roman" w:cs="Times New Roman"/>
          <w:spacing w:val="11"/>
          <w:sz w:val="14"/>
          <w:szCs w:val="14"/>
        </w:rPr>
        <w:t xml:space="preserve"> </w:t>
      </w:r>
      <w:r w:rsidRPr="00B72469">
        <w:rPr>
          <w:rFonts w:ascii="Times New Roman" w:eastAsia="Arial" w:hAnsi="Times New Roman" w:cs="Times New Roman"/>
          <w:sz w:val="14"/>
          <w:szCs w:val="14"/>
        </w:rPr>
        <w:t>layer</w:t>
      </w:r>
      <w:r w:rsidRPr="00B72469">
        <w:rPr>
          <w:rFonts w:ascii="Times New Roman" w:eastAsia="Arial" w:hAnsi="Times New Roman" w:cs="Times New Roman"/>
          <w:spacing w:val="10"/>
          <w:sz w:val="14"/>
          <w:szCs w:val="14"/>
        </w:rPr>
        <w:t xml:space="preserve"> </w:t>
      </w:r>
      <w:r w:rsidRPr="00B72469">
        <w:rPr>
          <w:rFonts w:ascii="Times New Roman" w:eastAsia="Arial" w:hAnsi="Times New Roman" w:cs="Times New Roman"/>
          <w:sz w:val="14"/>
          <w:szCs w:val="14"/>
        </w:rPr>
        <w:t>we</w:t>
      </w:r>
      <w:r w:rsidRPr="00B72469">
        <w:rPr>
          <w:rFonts w:ascii="Times New Roman" w:eastAsia="Arial" w:hAnsi="Times New Roman" w:cs="Times New Roman"/>
          <w:spacing w:val="6"/>
          <w:sz w:val="14"/>
          <w:szCs w:val="14"/>
        </w:rPr>
        <w:t xml:space="preserve"> </w:t>
      </w:r>
      <w:r w:rsidRPr="00B72469">
        <w:rPr>
          <w:rFonts w:ascii="Times New Roman" w:eastAsia="Arial" w:hAnsi="Times New Roman" w:cs="Times New Roman"/>
          <w:sz w:val="14"/>
          <w:szCs w:val="14"/>
        </w:rPr>
        <w:t>in</w:t>
      </w:r>
      <w:r w:rsidRPr="00B72469">
        <w:rPr>
          <w:rFonts w:ascii="Times New Roman" w:eastAsia="Arial" w:hAnsi="Times New Roman" w:cs="Times New Roman"/>
          <w:spacing w:val="4"/>
          <w:sz w:val="14"/>
          <w:szCs w:val="14"/>
        </w:rPr>
        <w:t xml:space="preserve"> </w:t>
      </w:r>
      <w:r w:rsidRPr="00B72469">
        <w:rPr>
          <w:rFonts w:ascii="Times New Roman" w:eastAsia="Arial" w:hAnsi="Times New Roman" w:cs="Times New Roman"/>
          <w:sz w:val="14"/>
          <w:szCs w:val="14"/>
        </w:rPr>
        <w:t>essence</w:t>
      </w:r>
      <w:r w:rsidRPr="00B72469">
        <w:rPr>
          <w:rFonts w:ascii="Times New Roman" w:eastAsia="Arial" w:hAnsi="Times New Roman" w:cs="Times New Roman"/>
          <w:spacing w:val="17"/>
          <w:sz w:val="14"/>
          <w:szCs w:val="14"/>
        </w:rPr>
        <w:t xml:space="preserve"> </w:t>
      </w:r>
      <w:r w:rsidRPr="00B72469">
        <w:rPr>
          <w:rFonts w:ascii="Times New Roman" w:eastAsia="Arial" w:hAnsi="Times New Roman" w:cs="Times New Roman"/>
          <w:sz w:val="14"/>
          <w:szCs w:val="14"/>
        </w:rPr>
        <w:t>have</w:t>
      </w:r>
      <w:r w:rsidRPr="00B72469">
        <w:rPr>
          <w:rFonts w:ascii="Times New Roman" w:eastAsia="Arial" w:hAnsi="Times New Roman" w:cs="Times New Roman"/>
          <w:spacing w:val="10"/>
          <w:sz w:val="14"/>
          <w:szCs w:val="14"/>
        </w:rPr>
        <w:t xml:space="preserve"> </w:t>
      </w:r>
      <w:r w:rsidRPr="00B72469">
        <w:rPr>
          <w:rFonts w:ascii="Times New Roman" w:eastAsia="Arial" w:hAnsi="Times New Roman" w:cs="Times New Roman"/>
          <w:sz w:val="14"/>
          <w:szCs w:val="14"/>
        </w:rPr>
        <w:t>a</w:t>
      </w:r>
      <w:r w:rsidRPr="00B72469">
        <w:rPr>
          <w:rFonts w:ascii="Times New Roman" w:eastAsia="Arial" w:hAnsi="Times New Roman" w:cs="Times New Roman"/>
          <w:spacing w:val="3"/>
          <w:sz w:val="14"/>
          <w:szCs w:val="14"/>
        </w:rPr>
        <w:t xml:space="preserve"> </w:t>
      </w:r>
      <w:r w:rsidRPr="00B72469">
        <w:rPr>
          <w:rFonts w:ascii="Times New Roman" w:eastAsia="Arial" w:hAnsi="Times New Roman" w:cs="Times New Roman"/>
          <w:sz w:val="14"/>
          <w:szCs w:val="14"/>
        </w:rPr>
        <w:t>node</w:t>
      </w:r>
      <w:r w:rsidRPr="00B72469">
        <w:rPr>
          <w:rFonts w:ascii="Times New Roman" w:eastAsia="Arial" w:hAnsi="Times New Roman" w:cs="Times New Roman"/>
          <w:spacing w:val="10"/>
          <w:sz w:val="14"/>
          <w:szCs w:val="14"/>
        </w:rPr>
        <w:t xml:space="preserve"> </w:t>
      </w:r>
      <w:r w:rsidRPr="00B72469">
        <w:rPr>
          <w:rFonts w:ascii="Times New Roman" w:eastAsia="Arial" w:hAnsi="Times New Roman" w:cs="Times New Roman"/>
          <w:sz w:val="14"/>
          <w:szCs w:val="14"/>
        </w:rPr>
        <w:t>for</w:t>
      </w:r>
      <w:r w:rsidRPr="00B72469">
        <w:rPr>
          <w:rFonts w:ascii="Times New Roman" w:eastAsia="Arial" w:hAnsi="Times New Roman" w:cs="Times New Roman"/>
          <w:spacing w:val="6"/>
          <w:sz w:val="14"/>
          <w:szCs w:val="14"/>
        </w:rPr>
        <w:t xml:space="preserve"> </w:t>
      </w:r>
      <w:r w:rsidRPr="00B72469">
        <w:rPr>
          <w:rFonts w:ascii="Times New Roman" w:eastAsia="Arial" w:hAnsi="Times New Roman" w:cs="Times New Roman"/>
          <w:sz w:val="14"/>
          <w:szCs w:val="14"/>
        </w:rPr>
        <w:t>each</w:t>
      </w:r>
      <w:r w:rsidRPr="00B72469">
        <w:rPr>
          <w:rFonts w:ascii="Times New Roman" w:eastAsia="Arial" w:hAnsi="Times New Roman" w:cs="Times New Roman"/>
          <w:spacing w:val="10"/>
          <w:sz w:val="14"/>
          <w:szCs w:val="14"/>
        </w:rPr>
        <w:t xml:space="preserve"> </w:t>
      </w:r>
      <w:r w:rsidRPr="00B72469">
        <w:rPr>
          <w:rFonts w:ascii="Times New Roman" w:eastAsia="Arial" w:hAnsi="Times New Roman" w:cs="Times New Roman"/>
          <w:sz w:val="14"/>
          <w:szCs w:val="14"/>
        </w:rPr>
        <w:t>3</w:t>
      </w:r>
      <w:r w:rsidRPr="00B72469">
        <w:rPr>
          <w:rFonts w:ascii="Times New Roman" w:eastAsia="Arial" w:hAnsi="Times New Roman" w:cs="Times New Roman"/>
          <w:spacing w:val="3"/>
          <w:sz w:val="14"/>
          <w:szCs w:val="14"/>
        </w:rPr>
        <w:t xml:space="preserve"> </w:t>
      </w:r>
      <w:r w:rsidRPr="00B72469">
        <w:rPr>
          <w:rFonts w:ascii="Times New Roman" w:eastAsia="Arial" w:hAnsi="Times New Roman" w:cs="Times New Roman"/>
          <w:sz w:val="14"/>
          <w:szCs w:val="14"/>
        </w:rPr>
        <w:t>hour</w:t>
      </w:r>
      <w:r w:rsidRPr="00B72469">
        <w:rPr>
          <w:rFonts w:ascii="Times New Roman" w:eastAsia="Arial" w:hAnsi="Times New Roman" w:cs="Times New Roman"/>
          <w:spacing w:val="9"/>
          <w:sz w:val="14"/>
          <w:szCs w:val="14"/>
        </w:rPr>
        <w:t xml:space="preserve"> </w:t>
      </w:r>
      <w:r w:rsidRPr="00B72469">
        <w:rPr>
          <w:rFonts w:ascii="Times New Roman" w:eastAsia="Arial" w:hAnsi="Times New Roman" w:cs="Times New Roman"/>
          <w:sz w:val="14"/>
          <w:szCs w:val="14"/>
        </w:rPr>
        <w:t>block</w:t>
      </w:r>
      <w:r w:rsidRPr="00B72469">
        <w:rPr>
          <w:rFonts w:ascii="Times New Roman" w:eastAsia="Arial" w:hAnsi="Times New Roman" w:cs="Times New Roman"/>
          <w:spacing w:val="11"/>
          <w:sz w:val="14"/>
          <w:szCs w:val="14"/>
        </w:rPr>
        <w:t xml:space="preserve"> </w:t>
      </w:r>
      <w:r w:rsidRPr="00B72469">
        <w:rPr>
          <w:rFonts w:ascii="Times New Roman" w:eastAsia="Arial" w:hAnsi="Times New Roman" w:cs="Times New Roman"/>
          <w:w w:val="103"/>
          <w:sz w:val="14"/>
          <w:szCs w:val="14"/>
        </w:rPr>
        <w:t xml:space="preserve">of </w:t>
      </w:r>
      <w:r w:rsidRPr="00B72469">
        <w:rPr>
          <w:rFonts w:ascii="Times New Roman" w:eastAsia="Arial" w:hAnsi="Times New Roman" w:cs="Times New Roman"/>
          <w:sz w:val="14"/>
          <w:szCs w:val="14"/>
        </w:rPr>
        <w:t>time</w:t>
      </w:r>
      <w:r w:rsidRPr="00B72469">
        <w:rPr>
          <w:rFonts w:ascii="Times New Roman" w:eastAsia="Arial" w:hAnsi="Times New Roman" w:cs="Times New Roman"/>
          <w:spacing w:val="9"/>
          <w:sz w:val="14"/>
          <w:szCs w:val="14"/>
        </w:rPr>
        <w:t xml:space="preserve"> </w:t>
      </w:r>
      <w:r w:rsidRPr="00B72469">
        <w:rPr>
          <w:rFonts w:ascii="Times New Roman" w:eastAsia="Arial" w:hAnsi="Times New Roman" w:cs="Times New Roman"/>
          <w:sz w:val="14"/>
          <w:szCs w:val="14"/>
        </w:rPr>
        <w:t>in</w:t>
      </w:r>
      <w:r w:rsidRPr="00B72469">
        <w:rPr>
          <w:rFonts w:ascii="Times New Roman" w:eastAsia="Arial" w:hAnsi="Times New Roman" w:cs="Times New Roman"/>
          <w:spacing w:val="4"/>
          <w:sz w:val="14"/>
          <w:szCs w:val="14"/>
        </w:rPr>
        <w:t xml:space="preserve"> </w:t>
      </w:r>
      <w:r w:rsidRPr="00B72469">
        <w:rPr>
          <w:rFonts w:ascii="Times New Roman" w:eastAsia="Arial" w:hAnsi="Times New Roman" w:cs="Times New Roman"/>
          <w:sz w:val="14"/>
          <w:szCs w:val="14"/>
        </w:rPr>
        <w:t>the</w:t>
      </w:r>
      <w:r w:rsidRPr="00B72469">
        <w:rPr>
          <w:rFonts w:ascii="Times New Roman" w:eastAsia="Arial" w:hAnsi="Times New Roman" w:cs="Times New Roman"/>
          <w:spacing w:val="7"/>
          <w:sz w:val="14"/>
          <w:szCs w:val="14"/>
        </w:rPr>
        <w:t xml:space="preserve"> </w:t>
      </w:r>
      <w:r w:rsidRPr="00B72469">
        <w:rPr>
          <w:rFonts w:ascii="Times New Roman" w:eastAsia="Arial" w:hAnsi="Times New Roman" w:cs="Times New Roman"/>
          <w:w w:val="103"/>
          <w:sz w:val="14"/>
          <w:szCs w:val="14"/>
        </w:rPr>
        <w:t>da</w:t>
      </w:r>
      <w:r w:rsidRPr="00B72469">
        <w:rPr>
          <w:rFonts w:ascii="Times New Roman" w:eastAsia="Arial" w:hAnsi="Times New Roman" w:cs="Times New Roman"/>
          <w:spacing w:val="-11"/>
          <w:w w:val="103"/>
          <w:sz w:val="14"/>
          <w:szCs w:val="14"/>
        </w:rPr>
        <w:t>y</w:t>
      </w:r>
      <w:r w:rsidRPr="00B72469">
        <w:rPr>
          <w:rFonts w:ascii="Times New Roman" w:eastAsia="Arial" w:hAnsi="Times New Roman" w:cs="Times New Roman"/>
          <w:w w:val="103"/>
          <w:sz w:val="14"/>
          <w:szCs w:val="14"/>
        </w:rPr>
        <w:t>.</w:t>
      </w:r>
    </w:p>
    <w:p w14:paraId="0AFED226" w14:textId="77777777" w:rsidR="00676FEB" w:rsidRPr="00B72469" w:rsidRDefault="00676FEB" w:rsidP="00676FEB">
      <w:pPr>
        <w:spacing w:before="9" w:after="0" w:line="150" w:lineRule="exact"/>
        <w:rPr>
          <w:rFonts w:ascii="Times New Roman" w:hAnsi="Times New Roman" w:cs="Times New Roman"/>
          <w:sz w:val="15"/>
          <w:szCs w:val="15"/>
        </w:rPr>
      </w:pPr>
    </w:p>
    <w:p w14:paraId="0AFED227" w14:textId="77777777" w:rsidR="00676FEB" w:rsidRPr="00B72469" w:rsidRDefault="00676FEB" w:rsidP="00676FEB">
      <w:pPr>
        <w:spacing w:after="0" w:line="251" w:lineRule="auto"/>
        <w:ind w:left="2076" w:right="994"/>
        <w:rPr>
          <w:rFonts w:ascii="Times New Roman" w:eastAsia="Arial" w:hAnsi="Times New Roman" w:cs="Times New Roman"/>
          <w:sz w:val="16"/>
          <w:szCs w:val="16"/>
        </w:rPr>
      </w:pPr>
      <w:r w:rsidRPr="00B72469">
        <w:rPr>
          <w:rFonts w:ascii="Times New Roman" w:eastAsia="Arial" w:hAnsi="Times New Roman" w:cs="Times New Roman"/>
          <w:sz w:val="16"/>
          <w:szCs w:val="16"/>
        </w:rPr>
        <w:t>Each node contains within it a 3rd order multi-state HMM to learn the schedule over the corresponding hours.</w:t>
      </w:r>
    </w:p>
    <w:p w14:paraId="0AFED228" w14:textId="77777777" w:rsidR="00676FEB" w:rsidRPr="00B72469" w:rsidRDefault="00676FEB" w:rsidP="00676FEB">
      <w:pPr>
        <w:spacing w:after="0" w:line="200" w:lineRule="exact"/>
        <w:rPr>
          <w:rFonts w:ascii="Times New Roman" w:hAnsi="Times New Roman" w:cs="Times New Roman"/>
          <w:sz w:val="20"/>
          <w:szCs w:val="20"/>
        </w:rPr>
      </w:pPr>
    </w:p>
    <w:p w14:paraId="0AFED229" w14:textId="77777777" w:rsidR="00676FEB" w:rsidRPr="00B72469" w:rsidRDefault="00676FEB" w:rsidP="00676FEB">
      <w:pPr>
        <w:spacing w:after="0" w:line="200" w:lineRule="exact"/>
        <w:rPr>
          <w:rFonts w:ascii="Times New Roman" w:hAnsi="Times New Roman" w:cs="Times New Roman"/>
          <w:sz w:val="20"/>
          <w:szCs w:val="20"/>
        </w:rPr>
      </w:pPr>
    </w:p>
    <w:p w14:paraId="0AFED22A" w14:textId="77777777" w:rsidR="00676FEB" w:rsidRPr="00B72469" w:rsidRDefault="00676FEB" w:rsidP="00676FEB">
      <w:pPr>
        <w:spacing w:before="19" w:after="0" w:line="240" w:lineRule="exact"/>
        <w:rPr>
          <w:rFonts w:ascii="Times New Roman" w:hAnsi="Times New Roman" w:cs="Times New Roman"/>
          <w:sz w:val="24"/>
          <w:szCs w:val="24"/>
        </w:rPr>
      </w:pPr>
    </w:p>
    <w:p w14:paraId="0AFED22B" w14:textId="77777777" w:rsidR="00676FEB" w:rsidRPr="00B72469" w:rsidRDefault="00676FEB" w:rsidP="00676FEB">
      <w:pPr>
        <w:spacing w:after="0" w:line="240" w:lineRule="auto"/>
        <w:ind w:left="129" w:right="219"/>
        <w:jc w:val="center"/>
        <w:rPr>
          <w:rFonts w:ascii="Times New Roman" w:eastAsia="Arial" w:hAnsi="Times New Roman" w:cs="Times New Roman"/>
          <w:sz w:val="20"/>
          <w:szCs w:val="20"/>
        </w:rPr>
      </w:pPr>
      <w:proofErr w:type="gramStart"/>
      <w:r w:rsidRPr="00B72469">
        <w:rPr>
          <w:rFonts w:ascii="Times New Roman" w:eastAsia="Arial" w:hAnsi="Times New Roman" w:cs="Times New Roman"/>
          <w:b/>
          <w:bCs/>
          <w:w w:val="92"/>
          <w:sz w:val="20"/>
          <w:szCs w:val="20"/>
        </w:rPr>
        <w:t>Figu</w:t>
      </w:r>
      <w:r w:rsidRPr="00B72469">
        <w:rPr>
          <w:rFonts w:ascii="Times New Roman" w:eastAsia="Arial" w:hAnsi="Times New Roman" w:cs="Times New Roman"/>
          <w:b/>
          <w:bCs/>
          <w:spacing w:val="-4"/>
          <w:w w:val="92"/>
          <w:sz w:val="20"/>
          <w:szCs w:val="20"/>
        </w:rPr>
        <w:t>r</w:t>
      </w:r>
      <w:r w:rsidRPr="00B72469">
        <w:rPr>
          <w:rFonts w:ascii="Times New Roman" w:eastAsia="Arial" w:hAnsi="Times New Roman" w:cs="Times New Roman"/>
          <w:b/>
          <w:bCs/>
          <w:w w:val="92"/>
          <w:sz w:val="20"/>
          <w:szCs w:val="20"/>
        </w:rPr>
        <w:t>e</w:t>
      </w:r>
      <w:r w:rsidRPr="00B72469">
        <w:rPr>
          <w:rFonts w:ascii="Times New Roman" w:eastAsia="Arial" w:hAnsi="Times New Roman" w:cs="Times New Roman"/>
          <w:b/>
          <w:bCs/>
          <w:spacing w:val="-1"/>
          <w:w w:val="92"/>
          <w:sz w:val="20"/>
          <w:szCs w:val="20"/>
        </w:rPr>
        <w:t xml:space="preserve"> </w:t>
      </w:r>
      <w:r w:rsidRPr="00B72469">
        <w:rPr>
          <w:rFonts w:ascii="Times New Roman" w:eastAsia="Arial" w:hAnsi="Times New Roman" w:cs="Times New Roman"/>
          <w:b/>
          <w:bCs/>
          <w:sz w:val="20"/>
          <w:szCs w:val="20"/>
        </w:rPr>
        <w:t>3.</w:t>
      </w:r>
      <w:proofErr w:type="gramEnd"/>
      <w:r w:rsidRPr="00B72469">
        <w:rPr>
          <w:rFonts w:ascii="Times New Roman" w:eastAsia="Arial" w:hAnsi="Times New Roman" w:cs="Times New Roman"/>
          <w:b/>
          <w:bCs/>
          <w:spacing w:val="-12"/>
          <w:sz w:val="20"/>
          <w:szCs w:val="20"/>
        </w:rPr>
        <w:t xml:space="preserve"> </w:t>
      </w:r>
      <w:r w:rsidRPr="00B72469">
        <w:rPr>
          <w:rFonts w:ascii="Times New Roman" w:eastAsia="Arial" w:hAnsi="Times New Roman" w:cs="Times New Roman"/>
          <w:b/>
          <w:bCs/>
          <w:sz w:val="20"/>
          <w:szCs w:val="20"/>
        </w:rPr>
        <w:t>A</w:t>
      </w:r>
      <w:r w:rsidRPr="00B72469">
        <w:rPr>
          <w:rFonts w:ascii="Times New Roman" w:eastAsia="Arial" w:hAnsi="Times New Roman" w:cs="Times New Roman"/>
          <w:b/>
          <w:bCs/>
          <w:spacing w:val="-7"/>
          <w:sz w:val="20"/>
          <w:szCs w:val="20"/>
        </w:rPr>
        <w:t xml:space="preserve"> </w:t>
      </w:r>
      <w:r w:rsidRPr="00B72469">
        <w:rPr>
          <w:rFonts w:ascii="Times New Roman" w:eastAsia="Arial" w:hAnsi="Times New Roman" w:cs="Times New Roman"/>
          <w:b/>
          <w:bCs/>
          <w:w w:val="88"/>
          <w:sz w:val="20"/>
          <w:szCs w:val="20"/>
        </w:rPr>
        <w:t>Depiction</w:t>
      </w:r>
      <w:r w:rsidRPr="00B72469">
        <w:rPr>
          <w:rFonts w:ascii="Times New Roman" w:eastAsia="Arial" w:hAnsi="Times New Roman" w:cs="Times New Roman"/>
          <w:b/>
          <w:bCs/>
          <w:spacing w:val="10"/>
          <w:w w:val="88"/>
          <w:sz w:val="20"/>
          <w:szCs w:val="20"/>
        </w:rPr>
        <w:t xml:space="preserve"> </w:t>
      </w:r>
      <w:r w:rsidRPr="00B72469">
        <w:rPr>
          <w:rFonts w:ascii="Times New Roman" w:eastAsia="Arial" w:hAnsi="Times New Roman" w:cs="Times New Roman"/>
          <w:b/>
          <w:bCs/>
          <w:w w:val="88"/>
          <w:sz w:val="20"/>
          <w:szCs w:val="20"/>
        </w:rPr>
        <w:t>of</w:t>
      </w:r>
      <w:r w:rsidRPr="00B72469">
        <w:rPr>
          <w:rFonts w:ascii="Times New Roman" w:eastAsia="Arial" w:hAnsi="Times New Roman" w:cs="Times New Roman"/>
          <w:b/>
          <w:bCs/>
          <w:spacing w:val="-1"/>
          <w:w w:val="88"/>
          <w:sz w:val="20"/>
          <w:szCs w:val="20"/>
        </w:rPr>
        <w:t xml:space="preserve"> </w:t>
      </w:r>
      <w:r w:rsidRPr="00B72469">
        <w:rPr>
          <w:rFonts w:ascii="Times New Roman" w:eastAsia="Arial" w:hAnsi="Times New Roman" w:cs="Times New Roman"/>
          <w:b/>
          <w:bCs/>
          <w:w w:val="88"/>
          <w:sz w:val="20"/>
          <w:szCs w:val="20"/>
        </w:rPr>
        <w:t>the</w:t>
      </w:r>
      <w:r w:rsidRPr="00B72469">
        <w:rPr>
          <w:rFonts w:ascii="Times New Roman" w:eastAsia="Arial" w:hAnsi="Times New Roman" w:cs="Times New Roman"/>
          <w:b/>
          <w:bCs/>
          <w:spacing w:val="1"/>
          <w:w w:val="88"/>
          <w:sz w:val="20"/>
          <w:szCs w:val="20"/>
        </w:rPr>
        <w:t xml:space="preserve"> </w:t>
      </w:r>
      <w:r w:rsidRPr="00B72469">
        <w:rPr>
          <w:rFonts w:ascii="Times New Roman" w:eastAsia="Arial" w:hAnsi="Times New Roman" w:cs="Times New Roman"/>
          <w:b/>
          <w:bCs/>
          <w:w w:val="88"/>
          <w:sz w:val="20"/>
          <w:szCs w:val="20"/>
        </w:rPr>
        <w:t>Constructed</w:t>
      </w:r>
      <w:r w:rsidRPr="00B72469">
        <w:rPr>
          <w:rFonts w:ascii="Times New Roman" w:eastAsia="Arial" w:hAnsi="Times New Roman" w:cs="Times New Roman"/>
          <w:b/>
          <w:bCs/>
          <w:spacing w:val="12"/>
          <w:w w:val="88"/>
          <w:sz w:val="20"/>
          <w:szCs w:val="20"/>
        </w:rPr>
        <w:t xml:space="preserve"> </w:t>
      </w:r>
      <w:r w:rsidRPr="00B72469">
        <w:rPr>
          <w:rFonts w:ascii="Times New Roman" w:eastAsia="Arial" w:hAnsi="Times New Roman" w:cs="Times New Roman"/>
          <w:b/>
          <w:bCs/>
          <w:sz w:val="20"/>
          <w:szCs w:val="20"/>
        </w:rPr>
        <w:t>HMM</w:t>
      </w:r>
      <w:r w:rsidRPr="00B72469">
        <w:rPr>
          <w:rFonts w:ascii="Times New Roman" w:eastAsia="Arial" w:hAnsi="Times New Roman" w:cs="Times New Roman"/>
          <w:b/>
          <w:bCs/>
          <w:spacing w:val="47"/>
          <w:sz w:val="20"/>
          <w:szCs w:val="20"/>
        </w:rPr>
        <w:t xml:space="preserve"> </w:t>
      </w:r>
      <w:r w:rsidRPr="00B72469">
        <w:rPr>
          <w:rFonts w:ascii="Times New Roman" w:eastAsia="Arial" w:hAnsi="Times New Roman" w:cs="Times New Roman"/>
          <w:b/>
          <w:bCs/>
          <w:spacing w:val="-5"/>
          <w:w w:val="99"/>
          <w:sz w:val="20"/>
          <w:szCs w:val="20"/>
        </w:rPr>
        <w:t>f</w:t>
      </w:r>
      <w:r w:rsidRPr="00B72469">
        <w:rPr>
          <w:rFonts w:ascii="Times New Roman" w:eastAsia="Arial" w:hAnsi="Times New Roman" w:cs="Times New Roman"/>
          <w:b/>
          <w:bCs/>
          <w:w w:val="94"/>
          <w:sz w:val="20"/>
          <w:szCs w:val="20"/>
        </w:rPr>
        <w:t>or</w:t>
      </w:r>
    </w:p>
    <w:p w14:paraId="0AFED22C" w14:textId="77777777" w:rsidR="00676FEB" w:rsidRPr="00B72469" w:rsidRDefault="00676FEB" w:rsidP="00676FEB">
      <w:pPr>
        <w:spacing w:before="9" w:after="0" w:line="240" w:lineRule="auto"/>
        <w:ind w:left="1473" w:right="1563"/>
        <w:jc w:val="center"/>
        <w:rPr>
          <w:rFonts w:ascii="Times New Roman" w:eastAsia="Arial" w:hAnsi="Times New Roman" w:cs="Times New Roman"/>
          <w:sz w:val="20"/>
          <w:szCs w:val="20"/>
        </w:rPr>
      </w:pPr>
      <w:proofErr w:type="gramStart"/>
      <w:r w:rsidRPr="00B72469">
        <w:rPr>
          <w:rFonts w:ascii="Times New Roman" w:eastAsia="Arial" w:hAnsi="Times New Roman" w:cs="Times New Roman"/>
          <w:b/>
          <w:bCs/>
          <w:w w:val="90"/>
          <w:sz w:val="20"/>
          <w:szCs w:val="20"/>
        </w:rPr>
        <w:t>P</w:t>
      </w:r>
      <w:r w:rsidRPr="00B72469">
        <w:rPr>
          <w:rFonts w:ascii="Times New Roman" w:eastAsia="Arial" w:hAnsi="Times New Roman" w:cs="Times New Roman"/>
          <w:b/>
          <w:bCs/>
          <w:spacing w:val="-4"/>
          <w:w w:val="90"/>
          <w:sz w:val="20"/>
          <w:szCs w:val="20"/>
        </w:rPr>
        <w:t>r</w:t>
      </w:r>
      <w:r w:rsidRPr="00B72469">
        <w:rPr>
          <w:rFonts w:ascii="Times New Roman" w:eastAsia="Arial" w:hAnsi="Times New Roman" w:cs="Times New Roman"/>
          <w:b/>
          <w:bCs/>
          <w:w w:val="90"/>
          <w:sz w:val="20"/>
          <w:szCs w:val="20"/>
        </w:rPr>
        <w:t>edicting</w:t>
      </w:r>
      <w:r w:rsidRPr="00B72469">
        <w:rPr>
          <w:rFonts w:ascii="Times New Roman" w:eastAsia="Arial" w:hAnsi="Times New Roman" w:cs="Times New Roman"/>
          <w:b/>
          <w:bCs/>
          <w:spacing w:val="3"/>
          <w:w w:val="90"/>
          <w:sz w:val="20"/>
          <w:szCs w:val="20"/>
        </w:rPr>
        <w:t xml:space="preserve"> </w:t>
      </w:r>
      <w:r w:rsidRPr="00B72469">
        <w:rPr>
          <w:rFonts w:ascii="Times New Roman" w:eastAsia="Arial" w:hAnsi="Times New Roman" w:cs="Times New Roman"/>
          <w:b/>
          <w:bCs/>
          <w:spacing w:val="-4"/>
          <w:w w:val="91"/>
          <w:sz w:val="20"/>
          <w:szCs w:val="20"/>
        </w:rPr>
        <w:t>P</w:t>
      </w:r>
      <w:r w:rsidRPr="00B72469">
        <w:rPr>
          <w:rFonts w:ascii="Times New Roman" w:eastAsia="Arial" w:hAnsi="Times New Roman" w:cs="Times New Roman"/>
          <w:b/>
          <w:bCs/>
          <w:w w:val="86"/>
          <w:sz w:val="20"/>
          <w:szCs w:val="20"/>
        </w:rPr>
        <w:t>osition.</w:t>
      </w:r>
      <w:proofErr w:type="gramEnd"/>
    </w:p>
    <w:p w14:paraId="0AFED22D" w14:textId="77777777" w:rsidR="00676FEB" w:rsidRPr="00B72469" w:rsidRDefault="00676FEB" w:rsidP="00676FEB">
      <w:pPr>
        <w:spacing w:after="0" w:line="200" w:lineRule="exact"/>
        <w:rPr>
          <w:rFonts w:ascii="Times New Roman" w:hAnsi="Times New Roman" w:cs="Times New Roman"/>
          <w:sz w:val="20"/>
          <w:szCs w:val="20"/>
        </w:rPr>
      </w:pPr>
    </w:p>
    <w:p w14:paraId="0AFED22E" w14:textId="77777777" w:rsidR="00676FEB" w:rsidRPr="00B72469" w:rsidRDefault="00676FEB" w:rsidP="00676FEB">
      <w:pPr>
        <w:spacing w:before="1" w:after="0" w:line="220" w:lineRule="exact"/>
        <w:rPr>
          <w:rFonts w:ascii="Times New Roman" w:hAnsi="Times New Roman" w:cs="Times New Roman"/>
        </w:rPr>
      </w:pPr>
    </w:p>
    <w:p w14:paraId="0AFED22F" w14:textId="77777777" w:rsidR="00676FEB" w:rsidRPr="00B72469" w:rsidRDefault="00676FEB" w:rsidP="00676FEB">
      <w:pPr>
        <w:spacing w:after="0" w:line="244" w:lineRule="auto"/>
        <w:ind w:right="53"/>
        <w:jc w:val="both"/>
        <w:rPr>
          <w:rFonts w:ascii="Times New Roman" w:eastAsia="Arial" w:hAnsi="Times New Roman" w:cs="Times New Roman"/>
          <w:sz w:val="20"/>
          <w:szCs w:val="20"/>
        </w:rPr>
      </w:pPr>
      <w:proofErr w:type="gramStart"/>
      <w:r w:rsidRPr="00B72469">
        <w:rPr>
          <w:rFonts w:ascii="Times New Roman" w:eastAsia="Arial" w:hAnsi="Times New Roman" w:cs="Times New Roman"/>
          <w:sz w:val="20"/>
          <w:szCs w:val="20"/>
        </w:rPr>
        <w:t>risk</w:t>
      </w:r>
      <w:proofErr w:type="gramEnd"/>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analysi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w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no</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preferenc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3"/>
          <w:w w:val="89"/>
          <w:sz w:val="20"/>
          <w:szCs w:val="20"/>
        </w:rPr>
        <w:t>n</w:t>
      </w:r>
      <w:r w:rsidRPr="00B72469">
        <w:rPr>
          <w:rFonts w:ascii="Times New Roman" w:eastAsia="Arial" w:hAnsi="Times New Roman" w:cs="Times New Roman"/>
          <w:w w:val="89"/>
          <w:sz w:val="20"/>
          <w:szCs w:val="20"/>
        </w:rPr>
        <w:t>y</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specific</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sz w:val="20"/>
          <w:szCs w:val="20"/>
        </w:rPr>
        <w:t xml:space="preserve">termi- </w:t>
      </w:r>
      <w:r w:rsidRPr="00B72469">
        <w:rPr>
          <w:rFonts w:ascii="Times New Roman" w:eastAsia="Arial" w:hAnsi="Times New Roman" w:cs="Times New Roman"/>
          <w:w w:val="86"/>
          <w:sz w:val="20"/>
          <w:szCs w:val="20"/>
        </w:rPr>
        <w:t>nal</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state,</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so</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w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interested</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Pr[</w:t>
      </w:r>
      <w:r w:rsidRPr="00B72469">
        <w:rPr>
          <w:rFonts w:ascii="Times New Roman" w:eastAsia="Arial" w:hAnsi="Times New Roman" w:cs="Times New Roman"/>
          <w:i/>
          <w:sz w:val="20"/>
          <w:szCs w:val="20"/>
        </w:rPr>
        <w:t xml:space="preserve">M </w:t>
      </w:r>
      <w:r w:rsidRPr="00B72469">
        <w:rPr>
          <w:rFonts w:ascii="Times New Roman" w:eastAsia="Arial" w:hAnsi="Times New Roman" w:cs="Times New Roman"/>
          <w:i/>
          <w:spacing w:val="9"/>
          <w:sz w:val="20"/>
          <w:szCs w:val="20"/>
        </w:rPr>
        <w:t xml:space="preserve"> </w:t>
      </w:r>
      <w:r w:rsidRPr="00B72469">
        <w:rPr>
          <w:rFonts w:ascii="Times New Roman" w:eastAsia="Arial" w:hAnsi="Times New Roman" w:cs="Times New Roman"/>
          <w:i/>
          <w:sz w:val="20"/>
          <w:szCs w:val="20"/>
        </w:rPr>
        <w:t>→</w:t>
      </w:r>
      <w:r w:rsidRPr="00B72469">
        <w:rPr>
          <w:rFonts w:ascii="Times New Roman" w:eastAsia="Arial" w:hAnsi="Times New Roman" w:cs="Times New Roman"/>
          <w:i/>
          <w:spacing w:val="1"/>
          <w:sz w:val="20"/>
          <w:szCs w:val="20"/>
        </w:rPr>
        <w:t xml:space="preserve"> </w:t>
      </w:r>
      <w:r w:rsidRPr="00B72469">
        <w:rPr>
          <w:rFonts w:ascii="Times New Roman" w:eastAsia="Arial" w:hAnsi="Times New Roman" w:cs="Times New Roman"/>
          <w:i/>
          <w:sz w:val="20"/>
          <w:szCs w:val="20"/>
        </w:rPr>
        <w:t>x</w:t>
      </w:r>
      <w:r w:rsidRPr="00B72469">
        <w:rPr>
          <w:rFonts w:ascii="Times New Roman" w:eastAsia="Arial" w:hAnsi="Times New Roman" w:cs="Times New Roman"/>
          <w:position w:val="-3"/>
          <w:sz w:val="14"/>
          <w:szCs w:val="14"/>
        </w:rPr>
        <w:t>1</w:t>
      </w:r>
      <w:r w:rsidRPr="00B72469">
        <w:rPr>
          <w:rFonts w:ascii="Times New Roman" w:eastAsia="Arial" w:hAnsi="Times New Roman" w:cs="Times New Roman"/>
          <w:spacing w:val="-15"/>
          <w:position w:val="-3"/>
          <w:sz w:val="14"/>
          <w:szCs w:val="14"/>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113"/>
          <w:sz w:val="20"/>
          <w:szCs w:val="20"/>
        </w:rPr>
        <w:t>x</w:t>
      </w:r>
      <w:r w:rsidRPr="00B72469">
        <w:rPr>
          <w:rFonts w:ascii="Times New Roman" w:eastAsia="Arial" w:hAnsi="Times New Roman" w:cs="Times New Roman"/>
          <w:i/>
          <w:w w:val="154"/>
          <w:position w:val="-3"/>
          <w:sz w:val="14"/>
          <w:szCs w:val="14"/>
        </w:rPr>
        <w:t>t</w:t>
      </w:r>
      <w:r w:rsidRPr="00B72469">
        <w:rPr>
          <w:rFonts w:ascii="Times New Roman" w:eastAsia="Arial" w:hAnsi="Times New Roman" w:cs="Times New Roman"/>
          <w:i/>
          <w:spacing w:val="-29"/>
          <w:position w:val="-3"/>
          <w:sz w:val="14"/>
          <w:szCs w:val="14"/>
        </w:rPr>
        <w:t xml:space="preserve"> </w:t>
      </w:r>
      <w:r w:rsidRPr="00B72469">
        <w:rPr>
          <w:rFonts w:ascii="Times New Roman" w:eastAsia="Arial" w:hAnsi="Times New Roman" w:cs="Times New Roman"/>
          <w:sz w:val="20"/>
          <w:szCs w:val="20"/>
        </w:rPr>
        <w:t>]. A</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9"/>
          <w:sz w:val="20"/>
          <w:szCs w:val="20"/>
        </w:rPr>
        <w:t>simple</w:t>
      </w:r>
      <w:r w:rsidRPr="00B72469">
        <w:rPr>
          <w:rFonts w:ascii="Times New Roman" w:eastAsia="Arial" w:hAnsi="Times New Roman" w:cs="Times New Roman"/>
          <w:spacing w:val="25"/>
          <w:w w:val="89"/>
          <w:sz w:val="20"/>
          <w:szCs w:val="20"/>
        </w:rPr>
        <w:t xml:space="preserve"> </w:t>
      </w:r>
      <w:proofErr w:type="gramStart"/>
      <w:r w:rsidRPr="00B72469">
        <w:rPr>
          <w:rFonts w:ascii="Times New Roman" w:eastAsia="Arial" w:hAnsi="Times New Roman" w:cs="Times New Roman"/>
          <w:w w:val="89"/>
          <w:sz w:val="20"/>
          <w:szCs w:val="20"/>
        </w:rPr>
        <w:t xml:space="preserve">modification </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that</w:t>
      </w:r>
      <w:proofErr w:type="gramEnd"/>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sums</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 xml:space="preserve">probabilities </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pacing w:val="-3"/>
          <w:w w:val="89"/>
          <w:sz w:val="20"/>
          <w:szCs w:val="20"/>
        </w:rPr>
        <w:t>ov</w:t>
      </w:r>
      <w:r w:rsidRPr="00B72469">
        <w:rPr>
          <w:rFonts w:ascii="Times New Roman" w:eastAsia="Arial" w:hAnsi="Times New Roman" w:cs="Times New Roman"/>
          <w:w w:val="89"/>
          <w:sz w:val="20"/>
          <w:szCs w:val="20"/>
        </w:rPr>
        <w:t>er</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z w:val="20"/>
          <w:szCs w:val="20"/>
        </w:rPr>
        <w:t>all final</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states</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runs</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i/>
          <w:spacing w:val="6"/>
          <w:sz w:val="20"/>
          <w:szCs w:val="20"/>
        </w:rPr>
        <w:t>O</w:t>
      </w:r>
      <w:r w:rsidRPr="00B72469">
        <w:rPr>
          <w:rFonts w:ascii="Times New Roman" w:eastAsia="Arial" w:hAnsi="Times New Roman" w:cs="Times New Roman"/>
          <w:sz w:val="20"/>
          <w:szCs w:val="20"/>
        </w:rPr>
        <w:t>(</w:t>
      </w:r>
      <w:r w:rsidRPr="00B72469">
        <w:rPr>
          <w:rFonts w:ascii="Times New Roman" w:eastAsia="Arial" w:hAnsi="Times New Roman" w:cs="Times New Roman"/>
          <w:i/>
          <w:sz w:val="20"/>
          <w:szCs w:val="20"/>
        </w:rPr>
        <w:t>n</w:t>
      </w:r>
      <w:r w:rsidRPr="00B72469">
        <w:rPr>
          <w:rFonts w:ascii="Times New Roman" w:eastAsia="Arial" w:hAnsi="Times New Roman" w:cs="Times New Roman"/>
          <w:position w:val="7"/>
          <w:sz w:val="14"/>
          <w:szCs w:val="14"/>
        </w:rPr>
        <w:t xml:space="preserve">3 </w:t>
      </w:r>
      <w:r w:rsidRPr="00B72469">
        <w:rPr>
          <w:rFonts w:ascii="Times New Roman" w:eastAsia="Arial" w:hAnsi="Times New Roman" w:cs="Times New Roman"/>
          <w:spacing w:val="10"/>
          <w:position w:val="7"/>
          <w:sz w:val="14"/>
          <w:szCs w:val="14"/>
        </w:rPr>
        <w:t xml:space="preserve"> </w:t>
      </w:r>
      <w:r w:rsidRPr="00B72469">
        <w:rPr>
          <w:rFonts w:ascii="Times New Roman" w:eastAsia="Arial" w:hAnsi="Times New Roman" w:cs="Times New Roman"/>
          <w:i/>
          <w:sz w:val="20"/>
          <w:szCs w:val="20"/>
        </w:rPr>
        <w:t xml:space="preserve">· </w:t>
      </w:r>
      <w:r w:rsidRPr="00B72469">
        <w:rPr>
          <w:rFonts w:ascii="Times New Roman" w:eastAsia="Arial" w:hAnsi="Times New Roman" w:cs="Times New Roman"/>
          <w:i/>
          <w:w w:val="129"/>
          <w:sz w:val="20"/>
          <w:szCs w:val="20"/>
        </w:rPr>
        <w:t>t</w:t>
      </w:r>
      <w:r w:rsidRPr="00B72469">
        <w:rPr>
          <w:rFonts w:ascii="Times New Roman" w:eastAsia="Arial" w:hAnsi="Times New Roman" w:cs="Times New Roman"/>
          <w:w w:val="116"/>
          <w:sz w:val="20"/>
          <w:szCs w:val="20"/>
        </w:rPr>
        <w:t>)</w:t>
      </w:r>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returns</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spacing w:val="-4"/>
          <w:w w:val="87"/>
          <w:sz w:val="20"/>
          <w:szCs w:val="20"/>
        </w:rPr>
        <w:t>v</w:t>
      </w:r>
      <w:r w:rsidRPr="00B72469">
        <w:rPr>
          <w:rFonts w:ascii="Times New Roman" w:eastAsia="Arial" w:hAnsi="Times New Roman" w:cs="Times New Roman"/>
          <w:w w:val="87"/>
          <w:sz w:val="20"/>
          <w:szCs w:val="20"/>
        </w:rPr>
        <w:t>alue</w:t>
      </w:r>
      <w:r w:rsidRPr="00B72469">
        <w:rPr>
          <w:rFonts w:ascii="Times New Roman" w:eastAsia="Arial" w:hAnsi="Times New Roman" w:cs="Times New Roman"/>
          <w:spacing w:val="30"/>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in- terest.</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2"/>
          <w:sz w:val="20"/>
          <w:szCs w:val="20"/>
        </w:rPr>
        <w:t>G</w:t>
      </w:r>
      <w:r w:rsidRPr="00B72469">
        <w:rPr>
          <w:rFonts w:ascii="Times New Roman" w:eastAsia="Arial" w:hAnsi="Times New Roman" w:cs="Times New Roman"/>
          <w:spacing w:val="-5"/>
          <w:w w:val="92"/>
          <w:sz w:val="20"/>
          <w:szCs w:val="20"/>
        </w:rPr>
        <w:t>i</w:t>
      </w:r>
      <w:r w:rsidRPr="00B72469">
        <w:rPr>
          <w:rFonts w:ascii="Times New Roman" w:eastAsia="Arial" w:hAnsi="Times New Roman" w:cs="Times New Roman"/>
          <w:spacing w:val="-3"/>
          <w:w w:val="92"/>
          <w:sz w:val="20"/>
          <w:szCs w:val="20"/>
        </w:rPr>
        <w:t>v</w:t>
      </w:r>
      <w:r w:rsidRPr="00B72469">
        <w:rPr>
          <w:rFonts w:ascii="Times New Roman" w:eastAsia="Arial" w:hAnsi="Times New Roman" w:cs="Times New Roman"/>
          <w:w w:val="92"/>
          <w:sz w:val="20"/>
          <w:szCs w:val="20"/>
        </w:rPr>
        <w:t>en</w:t>
      </w:r>
      <w:r w:rsidRPr="00B72469">
        <w:rPr>
          <w:rFonts w:ascii="Times New Roman" w:eastAsia="Arial" w:hAnsi="Times New Roman" w:cs="Times New Roman"/>
          <w:spacing w:val="22"/>
          <w:w w:val="9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2"/>
          <w:sz w:val="20"/>
          <w:szCs w:val="20"/>
        </w:rPr>
        <w:t>running</w:t>
      </w:r>
      <w:r w:rsidRPr="00B72469">
        <w:rPr>
          <w:rFonts w:ascii="Times New Roman" w:eastAsia="Arial" w:hAnsi="Times New Roman" w:cs="Times New Roman"/>
          <w:spacing w:val="19"/>
          <w:w w:val="92"/>
          <w:sz w:val="20"/>
          <w:szCs w:val="20"/>
        </w:rPr>
        <w:t xml:space="preserve"> </w:t>
      </w:r>
      <w:r w:rsidRPr="00B72469">
        <w:rPr>
          <w:rFonts w:ascii="Times New Roman" w:eastAsia="Arial" w:hAnsi="Times New Roman" w:cs="Times New Roman"/>
          <w:sz w:val="20"/>
          <w:szCs w:val="20"/>
        </w:rPr>
        <w:t>time</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2"/>
          <w:sz w:val="20"/>
          <w:szCs w:val="20"/>
        </w:rPr>
        <w:t>cubic</w:t>
      </w:r>
      <w:r w:rsidRPr="00B72469">
        <w:rPr>
          <w:rFonts w:ascii="Times New Roman" w:eastAsia="Arial" w:hAnsi="Times New Roman" w:cs="Times New Roman"/>
          <w:spacing w:val="19"/>
          <w:w w:val="9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9"/>
          <w:sz w:val="20"/>
          <w:szCs w:val="20"/>
        </w:rPr>
        <w:t>number</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4"/>
          <w:sz w:val="20"/>
          <w:szCs w:val="20"/>
        </w:rPr>
        <w:t>states</w:t>
      </w:r>
      <w:r w:rsidRPr="00B72469">
        <w:rPr>
          <w:rFonts w:ascii="Times New Roman" w:eastAsia="Arial" w:hAnsi="Times New Roman" w:cs="Times New Roman"/>
          <w:spacing w:val="5"/>
          <w:w w:val="84"/>
          <w:sz w:val="20"/>
          <w:szCs w:val="20"/>
        </w:rPr>
        <w:t xml:space="preserve"> </w:t>
      </w:r>
      <w:r w:rsidRPr="00B72469">
        <w:rPr>
          <w:rFonts w:ascii="Times New Roman" w:eastAsia="Arial" w:hAnsi="Times New Roman" w:cs="Times New Roman"/>
          <w:w w:val="84"/>
          <w:sz w:val="20"/>
          <w:szCs w:val="20"/>
        </w:rPr>
        <w:t>and</w:t>
      </w:r>
      <w:r w:rsidRPr="00B72469">
        <w:rPr>
          <w:rFonts w:ascii="Times New Roman" w:eastAsia="Arial" w:hAnsi="Times New Roman" w:cs="Times New Roman"/>
          <w:spacing w:val="23"/>
          <w:w w:val="84"/>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need</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near</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real-</w:t>
      </w:r>
      <w:proofErr w:type="gramStart"/>
      <w:r w:rsidRPr="00B72469">
        <w:rPr>
          <w:rFonts w:ascii="Times New Roman" w:eastAsia="Arial" w:hAnsi="Times New Roman" w:cs="Times New Roman"/>
          <w:w w:val="87"/>
          <w:sz w:val="20"/>
          <w:szCs w:val="20"/>
        </w:rPr>
        <w:t xml:space="preserve">time </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pacing w:val="-4"/>
          <w:w w:val="87"/>
          <w:sz w:val="20"/>
          <w:szCs w:val="20"/>
        </w:rPr>
        <w:t>ev</w:t>
      </w:r>
      <w:r w:rsidRPr="00B72469">
        <w:rPr>
          <w:rFonts w:ascii="Times New Roman" w:eastAsia="Arial" w:hAnsi="Times New Roman" w:cs="Times New Roman"/>
          <w:w w:val="87"/>
          <w:sz w:val="20"/>
          <w:szCs w:val="20"/>
        </w:rPr>
        <w:t>aluations</w:t>
      </w:r>
      <w:proofErr w:type="gramEnd"/>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algo- rithm,</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4"/>
          <w:sz w:val="20"/>
          <w:szCs w:val="20"/>
        </w:rPr>
        <w:t>need</w:t>
      </w:r>
      <w:r w:rsidRPr="00B72469">
        <w:rPr>
          <w:rFonts w:ascii="Times New Roman" w:eastAsia="Arial" w:hAnsi="Times New Roman" w:cs="Times New Roman"/>
          <w:spacing w:val="18"/>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 xml:space="preserve">minimize </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stat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space.</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spacing w:val="-16"/>
          <w:sz w:val="20"/>
          <w:szCs w:val="20"/>
        </w:rPr>
        <w:t>T</w:t>
      </w:r>
      <w:r w:rsidRPr="00B72469">
        <w:rPr>
          <w:rFonts w:ascii="Times New Roman" w:eastAsia="Arial" w:hAnsi="Times New Roman" w:cs="Times New Roman"/>
          <w:sz w:val="20"/>
          <w:szCs w:val="20"/>
        </w:rPr>
        <w: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minimize</w:t>
      </w:r>
    </w:p>
    <w:p w14:paraId="0AFED230" w14:textId="77777777" w:rsidR="00676FEB" w:rsidRPr="00B72469" w:rsidRDefault="00676FEB" w:rsidP="00676FEB">
      <w:pPr>
        <w:spacing w:after="0"/>
        <w:jc w:val="both"/>
        <w:rPr>
          <w:rFonts w:ascii="Times New Roman" w:hAnsi="Times New Roman" w:cs="Times New Roman"/>
        </w:rPr>
        <w:sectPr w:rsidR="00676FEB" w:rsidRPr="00B72469">
          <w:pgSz w:w="12240" w:h="15840"/>
          <w:pgMar w:top="1020" w:right="1060" w:bottom="280" w:left="1060" w:header="720" w:footer="720" w:gutter="0"/>
          <w:cols w:num="2" w:space="720" w:equalWidth="0">
            <w:col w:w="4791" w:space="539"/>
            <w:col w:w="4790"/>
          </w:cols>
        </w:sectPr>
      </w:pPr>
    </w:p>
    <w:p w14:paraId="0AFED231" w14:textId="77777777" w:rsidR="00676FEB" w:rsidRPr="00B72469" w:rsidRDefault="00676FEB" w:rsidP="00676FEB">
      <w:pPr>
        <w:spacing w:before="81" w:after="0" w:line="240" w:lineRule="auto"/>
        <w:ind w:right="-20"/>
        <w:jc w:val="right"/>
        <w:rPr>
          <w:rFonts w:ascii="Times New Roman" w:eastAsia="Arial" w:hAnsi="Times New Roman" w:cs="Times New Roman"/>
          <w:sz w:val="10"/>
          <w:szCs w:val="10"/>
        </w:rPr>
      </w:pPr>
      <w:r w:rsidRPr="00B72469">
        <w:rPr>
          <w:rFonts w:ascii="Times New Roman" w:eastAsia="Arial" w:hAnsi="Times New Roman" w:cs="Times New Roman"/>
          <w:w w:val="104"/>
          <w:sz w:val="10"/>
          <w:szCs w:val="10"/>
        </w:rPr>
        <w:lastRenderedPageBreak/>
        <w:t>(O</w:t>
      </w:r>
      <w:proofErr w:type="gramStart"/>
      <w:r w:rsidRPr="00B72469">
        <w:rPr>
          <w:rFonts w:ascii="Times New Roman" w:eastAsia="Arial" w:hAnsi="Times New Roman" w:cs="Times New Roman"/>
          <w:w w:val="104"/>
          <w:sz w:val="10"/>
          <w:szCs w:val="10"/>
        </w:rPr>
        <w:t>)ther</w:t>
      </w:r>
      <w:proofErr w:type="gramEnd"/>
    </w:p>
    <w:p w14:paraId="0AFED232" w14:textId="77777777" w:rsidR="00676FEB" w:rsidRPr="00B72469" w:rsidRDefault="00676FEB" w:rsidP="00676FEB">
      <w:pPr>
        <w:spacing w:before="1" w:after="0" w:line="120" w:lineRule="exact"/>
        <w:rPr>
          <w:rFonts w:ascii="Times New Roman" w:hAnsi="Times New Roman" w:cs="Times New Roman"/>
          <w:sz w:val="12"/>
          <w:szCs w:val="12"/>
        </w:rPr>
      </w:pPr>
      <w:r w:rsidRPr="00B72469">
        <w:rPr>
          <w:rFonts w:ascii="Times New Roman" w:hAnsi="Times New Roman" w:cs="Times New Roman"/>
        </w:rPr>
        <w:br w:type="column"/>
      </w:r>
    </w:p>
    <w:p w14:paraId="0AFED233" w14:textId="77777777" w:rsidR="00676FEB" w:rsidRPr="00B72469" w:rsidRDefault="00676FEB" w:rsidP="00676FEB">
      <w:pPr>
        <w:spacing w:after="0" w:line="200" w:lineRule="exact"/>
        <w:rPr>
          <w:rFonts w:ascii="Times New Roman" w:hAnsi="Times New Roman" w:cs="Times New Roman"/>
          <w:sz w:val="20"/>
          <w:szCs w:val="20"/>
        </w:rPr>
      </w:pPr>
    </w:p>
    <w:p w14:paraId="0AFED234" w14:textId="77777777" w:rsidR="00676FEB" w:rsidRPr="00B72469" w:rsidRDefault="00676FEB" w:rsidP="00676FEB">
      <w:pPr>
        <w:spacing w:after="0" w:line="200" w:lineRule="exact"/>
        <w:rPr>
          <w:rFonts w:ascii="Times New Roman" w:hAnsi="Times New Roman" w:cs="Times New Roman"/>
          <w:sz w:val="20"/>
          <w:szCs w:val="20"/>
        </w:rPr>
      </w:pPr>
    </w:p>
    <w:p w14:paraId="0AFED235" w14:textId="77777777" w:rsidR="00676FEB" w:rsidRPr="00B72469" w:rsidRDefault="00676FEB" w:rsidP="00676FEB">
      <w:pPr>
        <w:spacing w:after="0" w:line="200" w:lineRule="exact"/>
        <w:rPr>
          <w:rFonts w:ascii="Times New Roman" w:hAnsi="Times New Roman" w:cs="Times New Roman"/>
          <w:sz w:val="20"/>
          <w:szCs w:val="20"/>
        </w:rPr>
      </w:pPr>
    </w:p>
    <w:p w14:paraId="0AFED236" w14:textId="77777777" w:rsidR="00676FEB" w:rsidRPr="00B72469" w:rsidRDefault="00676FEB" w:rsidP="00676FEB">
      <w:pPr>
        <w:spacing w:after="0" w:line="240" w:lineRule="auto"/>
        <w:ind w:right="-56"/>
        <w:rPr>
          <w:rFonts w:ascii="Times New Roman" w:eastAsia="Arial" w:hAnsi="Times New Roman" w:cs="Times New Roman"/>
          <w:sz w:val="10"/>
          <w:szCs w:val="10"/>
        </w:rPr>
      </w:pPr>
      <w:r w:rsidRPr="00B72469">
        <w:rPr>
          <w:rFonts w:ascii="Times New Roman" w:eastAsia="Arial" w:hAnsi="Times New Roman" w:cs="Times New Roman"/>
          <w:w w:val="104"/>
          <w:sz w:val="10"/>
          <w:szCs w:val="10"/>
        </w:rPr>
        <w:t>(W</w:t>
      </w:r>
      <w:proofErr w:type="gramStart"/>
      <w:r w:rsidRPr="00B72469">
        <w:rPr>
          <w:rFonts w:ascii="Times New Roman" w:eastAsia="Arial" w:hAnsi="Times New Roman" w:cs="Times New Roman"/>
          <w:w w:val="104"/>
          <w:sz w:val="10"/>
          <w:szCs w:val="10"/>
        </w:rPr>
        <w:t>)ork</w:t>
      </w:r>
      <w:proofErr w:type="gramEnd"/>
    </w:p>
    <w:p w14:paraId="0AFED237" w14:textId="77777777" w:rsidR="00676FEB" w:rsidRPr="00B72469" w:rsidRDefault="00676FEB" w:rsidP="00676FEB">
      <w:pPr>
        <w:spacing w:before="5" w:after="0" w:line="130" w:lineRule="exact"/>
        <w:rPr>
          <w:rFonts w:ascii="Times New Roman" w:hAnsi="Times New Roman" w:cs="Times New Roman"/>
          <w:sz w:val="13"/>
          <w:szCs w:val="13"/>
        </w:rPr>
      </w:pPr>
      <w:r w:rsidRPr="00B72469">
        <w:rPr>
          <w:rFonts w:ascii="Times New Roman" w:hAnsi="Times New Roman" w:cs="Times New Roman"/>
        </w:rPr>
        <w:br w:type="column"/>
      </w:r>
    </w:p>
    <w:p w14:paraId="0AFED238" w14:textId="77777777" w:rsidR="00676FEB" w:rsidRPr="00B72469" w:rsidRDefault="00676FEB" w:rsidP="00676FEB">
      <w:pPr>
        <w:spacing w:after="0" w:line="240" w:lineRule="auto"/>
        <w:ind w:right="-56"/>
        <w:rPr>
          <w:rFonts w:ascii="Times New Roman" w:eastAsia="Arial" w:hAnsi="Times New Roman" w:cs="Times New Roman"/>
          <w:sz w:val="10"/>
          <w:szCs w:val="10"/>
        </w:rPr>
      </w:pPr>
      <w:r w:rsidRPr="00B72469">
        <w:rPr>
          <w:rFonts w:ascii="Times New Roman" w:eastAsia="Arial" w:hAnsi="Times New Roman" w:cs="Times New Roman"/>
          <w:w w:val="104"/>
          <w:sz w:val="10"/>
          <w:szCs w:val="10"/>
        </w:rPr>
        <w:t>(A</w:t>
      </w:r>
      <w:proofErr w:type="gramStart"/>
      <w:r w:rsidRPr="00B72469">
        <w:rPr>
          <w:rFonts w:ascii="Times New Roman" w:eastAsia="Arial" w:hAnsi="Times New Roman" w:cs="Times New Roman"/>
          <w:w w:val="104"/>
          <w:sz w:val="10"/>
          <w:szCs w:val="10"/>
        </w:rPr>
        <w:t>)ux</w:t>
      </w:r>
      <w:proofErr w:type="gramEnd"/>
    </w:p>
    <w:p w14:paraId="0AFED239" w14:textId="77777777" w:rsidR="00676FEB" w:rsidRPr="00B72469" w:rsidRDefault="00676FEB" w:rsidP="00676FEB">
      <w:pPr>
        <w:spacing w:before="5" w:after="0" w:line="244" w:lineRule="auto"/>
        <w:ind w:right="53"/>
        <w:jc w:val="both"/>
        <w:rPr>
          <w:rFonts w:ascii="Times New Roman" w:eastAsia="Arial" w:hAnsi="Times New Roman" w:cs="Times New Roman"/>
          <w:sz w:val="20"/>
          <w:szCs w:val="20"/>
        </w:rPr>
      </w:pPr>
      <w:r w:rsidRPr="00B72469">
        <w:rPr>
          <w:rFonts w:ascii="Times New Roman" w:hAnsi="Times New Roman" w:cs="Times New Roman"/>
        </w:rPr>
        <w:br w:type="column"/>
      </w:r>
      <w:proofErr w:type="gramStart"/>
      <w:r w:rsidRPr="00B72469">
        <w:rPr>
          <w:rFonts w:ascii="Times New Roman" w:eastAsia="Arial" w:hAnsi="Times New Roman" w:cs="Times New Roman"/>
          <w:w w:val="84"/>
          <w:sz w:val="20"/>
          <w:szCs w:val="20"/>
        </w:rPr>
        <w:lastRenderedPageBreak/>
        <w:t>the</w:t>
      </w:r>
      <w:proofErr w:type="gramEnd"/>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w w:val="84"/>
          <w:sz w:val="20"/>
          <w:szCs w:val="20"/>
        </w:rPr>
        <w:t>state</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w w:val="84"/>
          <w:sz w:val="20"/>
          <w:szCs w:val="20"/>
        </w:rPr>
        <w:t>space</w:t>
      </w:r>
      <w:r w:rsidRPr="00B72469">
        <w:rPr>
          <w:rFonts w:ascii="Times New Roman" w:eastAsia="Arial" w:hAnsi="Times New Roman" w:cs="Times New Roman"/>
          <w:spacing w:val="-13"/>
          <w:w w:val="84"/>
          <w:sz w:val="20"/>
          <w:szCs w:val="20"/>
        </w:rPr>
        <w:t xml:space="preserve"> </w:t>
      </w:r>
      <w:r w:rsidRPr="00B72469">
        <w:rPr>
          <w:rFonts w:ascii="Times New Roman" w:eastAsia="Arial" w:hAnsi="Times New Roman" w:cs="Times New Roman"/>
          <w:w w:val="91"/>
          <w:sz w:val="20"/>
          <w:szCs w:val="20"/>
        </w:rPr>
        <w:t>we</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w w:val="91"/>
          <w:sz w:val="20"/>
          <w:szCs w:val="20"/>
        </w:rPr>
        <w:t>actually</w:t>
      </w:r>
      <w:r w:rsidRPr="00B72469">
        <w:rPr>
          <w:rFonts w:ascii="Times New Roman" w:eastAsia="Arial" w:hAnsi="Times New Roman" w:cs="Times New Roman"/>
          <w:spacing w:val="8"/>
          <w:w w:val="91"/>
          <w:sz w:val="20"/>
          <w:szCs w:val="20"/>
        </w:rPr>
        <w:t xml:space="preserve"> </w:t>
      </w:r>
      <w:r w:rsidRPr="00B72469">
        <w:rPr>
          <w:rFonts w:ascii="Times New Roman" w:eastAsia="Arial" w:hAnsi="Times New Roman" w:cs="Times New Roman"/>
          <w:w w:val="91"/>
          <w:sz w:val="20"/>
          <w:szCs w:val="20"/>
        </w:rPr>
        <w:t>construct</w:t>
      </w:r>
      <w:r w:rsidRPr="00B72469">
        <w:rPr>
          <w:rFonts w:ascii="Times New Roman" w:eastAsia="Arial" w:hAnsi="Times New Roman" w:cs="Times New Roman"/>
          <w:spacing w:val="-14"/>
          <w:w w:val="91"/>
          <w:sz w:val="20"/>
          <w:szCs w:val="20"/>
        </w:rPr>
        <w:t xml:space="preserve"> </w:t>
      </w:r>
      <w:r w:rsidRPr="00B72469">
        <w:rPr>
          <w:rFonts w:ascii="Times New Roman" w:eastAsia="Arial" w:hAnsi="Times New Roman" w:cs="Times New Roman"/>
          <w:w w:val="91"/>
          <w:sz w:val="20"/>
          <w:szCs w:val="20"/>
        </w:rPr>
        <w:t>8</w:t>
      </w:r>
      <w:r w:rsidRPr="00B72469">
        <w:rPr>
          <w:rFonts w:ascii="Times New Roman" w:eastAsia="Arial" w:hAnsi="Times New Roman" w:cs="Times New Roman"/>
          <w:spacing w:val="-8"/>
          <w:w w:val="91"/>
          <w:sz w:val="20"/>
          <w:szCs w:val="20"/>
        </w:rPr>
        <w:t xml:space="preserve"> </w:t>
      </w:r>
      <w:r w:rsidRPr="00B72469">
        <w:rPr>
          <w:rFonts w:ascii="Times New Roman" w:eastAsia="Arial" w:hAnsi="Times New Roman" w:cs="Times New Roman"/>
          <w:w w:val="91"/>
          <w:sz w:val="20"/>
          <w:szCs w:val="20"/>
        </w:rPr>
        <w:t>ind</w:t>
      </w:r>
      <w:r w:rsidRPr="00B72469">
        <w:rPr>
          <w:rFonts w:ascii="Times New Roman" w:eastAsia="Arial" w:hAnsi="Times New Roman" w:cs="Times New Roman"/>
          <w:spacing w:val="-5"/>
          <w:w w:val="91"/>
          <w:sz w:val="20"/>
          <w:szCs w:val="20"/>
        </w:rPr>
        <w:t>i</w:t>
      </w:r>
      <w:r w:rsidRPr="00B72469">
        <w:rPr>
          <w:rFonts w:ascii="Times New Roman" w:eastAsia="Arial" w:hAnsi="Times New Roman" w:cs="Times New Roman"/>
          <w:w w:val="91"/>
          <w:sz w:val="20"/>
          <w:szCs w:val="20"/>
        </w:rPr>
        <w:t>vidual</w:t>
      </w:r>
      <w:r w:rsidRPr="00B72469">
        <w:rPr>
          <w:rFonts w:ascii="Times New Roman" w:eastAsia="Arial" w:hAnsi="Times New Roman" w:cs="Times New Roman"/>
          <w:spacing w:val="39"/>
          <w:w w:val="91"/>
          <w:sz w:val="20"/>
          <w:szCs w:val="20"/>
        </w:rPr>
        <w:t xml:space="preserve"> </w:t>
      </w:r>
      <w:r w:rsidRPr="00B72469">
        <w:rPr>
          <w:rFonts w:ascii="Times New Roman" w:eastAsia="Arial" w:hAnsi="Times New Roman" w:cs="Times New Roman"/>
          <w:sz w:val="20"/>
          <w:szCs w:val="20"/>
        </w:rPr>
        <w:t>HMMs</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8"/>
          <w:sz w:val="20"/>
          <w:szCs w:val="20"/>
        </w:rPr>
        <w:t>learn</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w w:val="88"/>
          <w:sz w:val="20"/>
          <w:szCs w:val="20"/>
        </w:rPr>
        <w:t>patterns</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1"/>
          <w:sz w:val="20"/>
          <w:szCs w:val="20"/>
        </w:rPr>
        <w:t>beh</w:t>
      </w:r>
      <w:r w:rsidRPr="00B72469">
        <w:rPr>
          <w:rFonts w:ascii="Times New Roman" w:eastAsia="Arial" w:hAnsi="Times New Roman" w:cs="Times New Roman"/>
          <w:spacing w:val="-4"/>
          <w:w w:val="91"/>
          <w:sz w:val="20"/>
          <w:szCs w:val="20"/>
        </w:rPr>
        <w:t>a</w:t>
      </w:r>
      <w:r w:rsidRPr="00B72469">
        <w:rPr>
          <w:rFonts w:ascii="Times New Roman" w:eastAsia="Arial" w:hAnsi="Times New Roman" w:cs="Times New Roman"/>
          <w:w w:val="91"/>
          <w:sz w:val="20"/>
          <w:szCs w:val="20"/>
        </w:rPr>
        <w:t>vior</w:t>
      </w:r>
      <w:r w:rsidRPr="00B72469">
        <w:rPr>
          <w:rFonts w:ascii="Times New Roman" w:eastAsia="Arial" w:hAnsi="Times New Roman" w:cs="Times New Roman"/>
          <w:spacing w:val="11"/>
          <w:w w:val="91"/>
          <w:sz w:val="20"/>
          <w:szCs w:val="20"/>
        </w:rPr>
        <w:t xml:space="preserve"> </w:t>
      </w:r>
      <w:r w:rsidRPr="00B72469">
        <w:rPr>
          <w:rFonts w:ascii="Times New Roman" w:eastAsia="Arial" w:hAnsi="Times New Roman" w:cs="Times New Roman"/>
          <w:w w:val="91"/>
          <w:sz w:val="20"/>
          <w:szCs w:val="20"/>
        </w:rPr>
        <w:t>during</w:t>
      </w:r>
      <w:r w:rsidRPr="00B72469">
        <w:rPr>
          <w:rFonts w:ascii="Times New Roman" w:eastAsia="Arial" w:hAnsi="Times New Roman" w:cs="Times New Roman"/>
          <w:spacing w:val="28"/>
          <w:w w:val="91"/>
          <w:sz w:val="20"/>
          <w:szCs w:val="20"/>
        </w:rPr>
        <w:t xml:space="preserve"> </w:t>
      </w:r>
      <w:r w:rsidRPr="00B72469">
        <w:rPr>
          <w:rFonts w:ascii="Times New Roman" w:eastAsia="Arial" w:hAnsi="Times New Roman" w:cs="Times New Roman"/>
          <w:w w:val="91"/>
          <w:sz w:val="20"/>
          <w:szCs w:val="20"/>
        </w:rPr>
        <w:t>di</w:t>
      </w:r>
      <w:r w:rsidRPr="00B72469">
        <w:rPr>
          <w:rFonts w:ascii="Times New Roman" w:eastAsia="Arial" w:hAnsi="Times New Roman" w:cs="Times New Roman"/>
          <w:spacing w:val="-5"/>
          <w:w w:val="91"/>
          <w:sz w:val="20"/>
          <w:szCs w:val="20"/>
        </w:rPr>
        <w:t>f</w:t>
      </w:r>
      <w:r w:rsidRPr="00B72469">
        <w:rPr>
          <w:rFonts w:ascii="Times New Roman" w:eastAsia="Arial" w:hAnsi="Times New Roman" w:cs="Times New Roman"/>
          <w:w w:val="91"/>
          <w:sz w:val="20"/>
          <w:szCs w:val="20"/>
        </w:rPr>
        <w:t>ferent</w:t>
      </w:r>
      <w:r w:rsidRPr="00B72469">
        <w:rPr>
          <w:rFonts w:ascii="Times New Roman" w:eastAsia="Arial" w:hAnsi="Times New Roman" w:cs="Times New Roman"/>
          <w:spacing w:val="39"/>
          <w:w w:val="91"/>
          <w:sz w:val="20"/>
          <w:szCs w:val="20"/>
        </w:rPr>
        <w:t xml:space="preserve"> </w:t>
      </w:r>
      <w:r w:rsidRPr="00B72469">
        <w:rPr>
          <w:rFonts w:ascii="Times New Roman" w:eastAsia="Arial" w:hAnsi="Times New Roman" w:cs="Times New Roman"/>
          <w:w w:val="91"/>
          <w:sz w:val="20"/>
          <w:szCs w:val="20"/>
        </w:rPr>
        <w:t>3-hour</w:t>
      </w:r>
      <w:r w:rsidRPr="00B72469">
        <w:rPr>
          <w:rFonts w:ascii="Times New Roman" w:eastAsia="Arial" w:hAnsi="Times New Roman" w:cs="Times New Roman"/>
          <w:spacing w:val="17"/>
          <w:w w:val="91"/>
          <w:sz w:val="20"/>
          <w:szCs w:val="20"/>
        </w:rPr>
        <w:t xml:space="preserve"> </w:t>
      </w:r>
      <w:r w:rsidRPr="00B72469">
        <w:rPr>
          <w:rFonts w:ascii="Times New Roman" w:eastAsia="Arial" w:hAnsi="Times New Roman" w:cs="Times New Roman"/>
          <w:w w:val="91"/>
          <w:sz w:val="20"/>
          <w:szCs w:val="20"/>
        </w:rPr>
        <w:t xml:space="preserve">periods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da</w:t>
      </w:r>
      <w:r w:rsidRPr="00B72469">
        <w:rPr>
          <w:rFonts w:ascii="Times New Roman" w:eastAsia="Arial" w:hAnsi="Times New Roman" w:cs="Times New Roman"/>
          <w:spacing w:val="-11"/>
          <w:w w:val="87"/>
          <w:sz w:val="20"/>
          <w:szCs w:val="20"/>
        </w:rPr>
        <w:t>y</w:t>
      </w:r>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z w:val="20"/>
          <w:szCs w:val="20"/>
        </w:rPr>
        <w:t>link</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them</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w w:val="87"/>
          <w:sz w:val="20"/>
          <w:szCs w:val="20"/>
        </w:rPr>
        <w:t>together</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through</w:t>
      </w:r>
      <w:r w:rsidRPr="00B72469">
        <w:rPr>
          <w:rFonts w:ascii="Times New Roman" w:eastAsia="Arial" w:hAnsi="Times New Roman" w:cs="Times New Roman"/>
          <w:spacing w:val="41"/>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simple</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w w:val="87"/>
          <w:sz w:val="20"/>
          <w:szCs w:val="20"/>
        </w:rPr>
        <w:t xml:space="preserve">state- </w:t>
      </w:r>
      <w:r w:rsidRPr="00B72469">
        <w:rPr>
          <w:rFonts w:ascii="Times New Roman" w:eastAsia="Arial" w:hAnsi="Times New Roman" w:cs="Times New Roman"/>
          <w:w w:val="89"/>
          <w:sz w:val="20"/>
          <w:szCs w:val="20"/>
        </w:rPr>
        <w:t>machine.</w:t>
      </w:r>
      <w:r w:rsidRPr="00B72469">
        <w:rPr>
          <w:rFonts w:ascii="Times New Roman" w:eastAsia="Arial" w:hAnsi="Times New Roman" w:cs="Times New Roman"/>
          <w:w w:val="89"/>
          <w:position w:val="7"/>
          <w:sz w:val="14"/>
          <w:szCs w:val="14"/>
        </w:rPr>
        <w:t xml:space="preserve">2 </w:t>
      </w:r>
      <w:r w:rsidRPr="00B72469">
        <w:rPr>
          <w:rFonts w:ascii="Times New Roman" w:eastAsia="Arial" w:hAnsi="Times New Roman" w:cs="Times New Roman"/>
          <w:spacing w:val="3"/>
          <w:w w:val="89"/>
          <w:position w:val="7"/>
          <w:sz w:val="14"/>
          <w:szCs w:val="14"/>
        </w:rPr>
        <w:t xml:space="preserve"> </w:t>
      </w:r>
      <w:r w:rsidRPr="00B72469">
        <w:rPr>
          <w:rFonts w:ascii="Times New Roman" w:eastAsia="Arial" w:hAnsi="Times New Roman" w:cs="Times New Roman"/>
          <w:w w:val="89"/>
          <w:sz w:val="20"/>
          <w:szCs w:val="20"/>
        </w:rPr>
        <w:t>The model</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9"/>
          <w:sz w:val="20"/>
          <w:szCs w:val="20"/>
        </w:rPr>
        <w:t xml:space="preserve">depicted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4"/>
          <w:sz w:val="20"/>
          <w:szCs w:val="20"/>
        </w:rPr>
        <w:t>Fig.</w:t>
      </w:r>
      <w:r w:rsidRPr="00B72469">
        <w:rPr>
          <w:rFonts w:ascii="Times New Roman" w:eastAsia="Arial" w:hAnsi="Times New Roman" w:cs="Times New Roman"/>
          <w:spacing w:val="-3"/>
          <w:w w:val="94"/>
          <w:sz w:val="20"/>
          <w:szCs w:val="20"/>
        </w:rPr>
        <w:t xml:space="preserve"> </w:t>
      </w:r>
      <w:r w:rsidRPr="00B72469">
        <w:rPr>
          <w:rFonts w:ascii="Times New Roman" w:eastAsia="Arial" w:hAnsi="Times New Roman" w:cs="Times New Roman"/>
          <w:sz w:val="20"/>
          <w:szCs w:val="20"/>
        </w:rPr>
        <w:t>3.</w:t>
      </w:r>
    </w:p>
    <w:p w14:paraId="0AFED23A" w14:textId="77777777" w:rsidR="00676FEB" w:rsidRPr="00B72469" w:rsidRDefault="00676FEB" w:rsidP="00676FEB">
      <w:pPr>
        <w:spacing w:after="0"/>
        <w:jc w:val="both"/>
        <w:rPr>
          <w:rFonts w:ascii="Times New Roman" w:hAnsi="Times New Roman" w:cs="Times New Roman"/>
        </w:rPr>
        <w:sectPr w:rsidR="00676FEB" w:rsidRPr="00B72469">
          <w:type w:val="continuous"/>
          <w:pgSz w:w="12240" w:h="15840"/>
          <w:pgMar w:top="1480" w:right="1060" w:bottom="280" w:left="1060" w:header="720" w:footer="720" w:gutter="0"/>
          <w:cols w:num="4" w:space="720" w:equalWidth="0">
            <w:col w:w="1869" w:space="344"/>
            <w:col w:w="314" w:space="151"/>
            <w:col w:w="250" w:space="2402"/>
            <w:col w:w="4790"/>
          </w:cols>
        </w:sectPr>
      </w:pPr>
    </w:p>
    <w:p w14:paraId="0AFED23B" w14:textId="77777777" w:rsidR="00676FEB" w:rsidRPr="00B72469" w:rsidRDefault="00676FEB" w:rsidP="00676FEB">
      <w:pPr>
        <w:spacing w:before="4" w:after="0" w:line="220" w:lineRule="exact"/>
        <w:rPr>
          <w:rFonts w:ascii="Times New Roman" w:hAnsi="Times New Roman" w:cs="Times New Roman"/>
        </w:rPr>
      </w:pPr>
    </w:p>
    <w:p w14:paraId="0AFED23C" w14:textId="77777777" w:rsidR="00676FEB" w:rsidRPr="00B72469" w:rsidRDefault="00676FEB" w:rsidP="00676FEB">
      <w:pPr>
        <w:spacing w:after="0"/>
        <w:rPr>
          <w:rFonts w:ascii="Times New Roman" w:hAnsi="Times New Roman" w:cs="Times New Roman"/>
        </w:rPr>
        <w:sectPr w:rsidR="00676FEB" w:rsidRPr="00B72469">
          <w:type w:val="continuous"/>
          <w:pgSz w:w="12240" w:h="15840"/>
          <w:pgMar w:top="1480" w:right="1060" w:bottom="280" w:left="1060" w:header="720" w:footer="720" w:gutter="0"/>
          <w:cols w:space="720"/>
        </w:sectPr>
      </w:pPr>
    </w:p>
    <w:p w14:paraId="0AFED23D" w14:textId="77777777" w:rsidR="00676FEB" w:rsidRPr="00B72469" w:rsidRDefault="00676FEB" w:rsidP="00676FEB">
      <w:pPr>
        <w:spacing w:before="9" w:after="0" w:line="180" w:lineRule="exact"/>
        <w:rPr>
          <w:rFonts w:ascii="Times New Roman" w:hAnsi="Times New Roman" w:cs="Times New Roman"/>
          <w:sz w:val="18"/>
          <w:szCs w:val="18"/>
        </w:rPr>
      </w:pPr>
    </w:p>
    <w:p w14:paraId="0AFED23E" w14:textId="77777777" w:rsidR="00676FEB" w:rsidRPr="00B72469" w:rsidRDefault="00676FEB" w:rsidP="00676FEB">
      <w:pPr>
        <w:spacing w:after="0" w:line="200" w:lineRule="exact"/>
        <w:rPr>
          <w:rFonts w:ascii="Times New Roman" w:hAnsi="Times New Roman" w:cs="Times New Roman"/>
          <w:sz w:val="20"/>
          <w:szCs w:val="20"/>
        </w:rPr>
      </w:pPr>
    </w:p>
    <w:p w14:paraId="0AFED23F" w14:textId="77777777" w:rsidR="00676FEB" w:rsidRPr="00B72469" w:rsidRDefault="00676FEB" w:rsidP="00676FEB">
      <w:pPr>
        <w:spacing w:after="0" w:line="240" w:lineRule="auto"/>
        <w:ind w:left="227" w:right="813"/>
        <w:jc w:val="both"/>
        <w:rPr>
          <w:rFonts w:ascii="Times New Roman" w:eastAsia="Arial" w:hAnsi="Times New Roman" w:cs="Times New Roman"/>
          <w:sz w:val="13"/>
          <w:szCs w:val="13"/>
        </w:rPr>
      </w:pPr>
      <w:r w:rsidRPr="00B72469">
        <w:rPr>
          <w:rFonts w:ascii="Times New Roman" w:eastAsia="Arial" w:hAnsi="Times New Roman" w:cs="Times New Roman"/>
          <w:sz w:val="13"/>
          <w:szCs w:val="13"/>
        </w:rPr>
        <w:t>Location recorded every 30-Min. for 24 Hrs. producing the string</w:t>
      </w:r>
    </w:p>
    <w:p w14:paraId="0AFED240" w14:textId="77777777" w:rsidR="00676FEB" w:rsidRPr="00B72469" w:rsidRDefault="00676FEB" w:rsidP="00676FEB">
      <w:pPr>
        <w:spacing w:before="14" w:after="0" w:line="280" w:lineRule="exact"/>
        <w:rPr>
          <w:rFonts w:ascii="Times New Roman" w:hAnsi="Times New Roman" w:cs="Times New Roman"/>
          <w:sz w:val="28"/>
          <w:szCs w:val="28"/>
        </w:rPr>
      </w:pPr>
    </w:p>
    <w:p w14:paraId="0AFED241" w14:textId="77777777" w:rsidR="00676FEB" w:rsidRPr="00B72469" w:rsidRDefault="00676FEB" w:rsidP="00676FEB">
      <w:pPr>
        <w:spacing w:after="0" w:line="240" w:lineRule="auto"/>
        <w:ind w:left="249" w:right="3588"/>
        <w:jc w:val="both"/>
        <w:rPr>
          <w:rFonts w:ascii="Times New Roman" w:eastAsia="Arial" w:hAnsi="Times New Roman" w:cs="Times New Roman"/>
          <w:sz w:val="15"/>
          <w:szCs w:val="15"/>
        </w:rPr>
      </w:pPr>
      <w:r w:rsidRPr="00B72469">
        <w:rPr>
          <w:rFonts w:ascii="Times New Roman" w:eastAsia="Arial" w:hAnsi="Times New Roman" w:cs="Times New Roman"/>
          <w:w w:val="104"/>
          <w:sz w:val="15"/>
          <w:szCs w:val="15"/>
        </w:rPr>
        <w:t>HO</w:t>
      </w:r>
      <w:r w:rsidRPr="00B72469">
        <w:rPr>
          <w:rFonts w:ascii="Times New Roman" w:eastAsia="Arial" w:hAnsi="Times New Roman" w:cs="Times New Roman"/>
          <w:spacing w:val="-6"/>
          <w:w w:val="104"/>
          <w:sz w:val="15"/>
          <w:szCs w:val="15"/>
        </w:rPr>
        <w:t>W</w:t>
      </w:r>
      <w:r w:rsidRPr="00B72469">
        <w:rPr>
          <w:rFonts w:ascii="Times New Roman" w:eastAsia="Arial" w:hAnsi="Times New Roman" w:cs="Times New Roman"/>
          <w:w w:val="104"/>
          <w:sz w:val="15"/>
          <w:szCs w:val="15"/>
        </w:rPr>
        <w:t>AAA.....</w:t>
      </w:r>
    </w:p>
    <w:p w14:paraId="0AFED242" w14:textId="77777777" w:rsidR="00676FEB" w:rsidRPr="00B72469" w:rsidRDefault="00676FEB" w:rsidP="00676FEB">
      <w:pPr>
        <w:spacing w:before="9" w:after="0" w:line="120" w:lineRule="exact"/>
        <w:rPr>
          <w:rFonts w:ascii="Times New Roman" w:hAnsi="Times New Roman" w:cs="Times New Roman"/>
          <w:sz w:val="12"/>
          <w:szCs w:val="12"/>
        </w:rPr>
      </w:pPr>
    </w:p>
    <w:p w14:paraId="0AFED243" w14:textId="77777777" w:rsidR="00676FEB" w:rsidRPr="00B72469" w:rsidRDefault="00676FEB" w:rsidP="00676FEB">
      <w:pPr>
        <w:spacing w:after="0" w:line="240" w:lineRule="auto"/>
        <w:ind w:left="227" w:right="559"/>
        <w:jc w:val="both"/>
        <w:rPr>
          <w:rFonts w:ascii="Times New Roman" w:eastAsia="Arial" w:hAnsi="Times New Roman" w:cs="Times New Roman"/>
          <w:sz w:val="13"/>
          <w:szCs w:val="13"/>
        </w:rPr>
      </w:pPr>
      <w:r w:rsidRPr="00B72469">
        <w:rPr>
          <w:rFonts w:ascii="Times New Roman" w:eastAsia="Arial" w:hAnsi="Times New Roman" w:cs="Times New Roman"/>
          <w:sz w:val="13"/>
          <w:szCs w:val="13"/>
        </w:rPr>
        <w:t>String is parses starting on each letter into triplets for 3rd order HMM</w:t>
      </w:r>
    </w:p>
    <w:p w14:paraId="0AFED244" w14:textId="77777777" w:rsidR="00676FEB" w:rsidRPr="00B72469" w:rsidRDefault="00676FEB" w:rsidP="00676FEB">
      <w:pPr>
        <w:spacing w:before="2" w:after="0" w:line="140" w:lineRule="exact"/>
        <w:rPr>
          <w:rFonts w:ascii="Times New Roman" w:hAnsi="Times New Roman" w:cs="Times New Roman"/>
          <w:sz w:val="14"/>
          <w:szCs w:val="14"/>
        </w:rPr>
      </w:pPr>
    </w:p>
    <w:p w14:paraId="0AFED245" w14:textId="77777777" w:rsidR="00676FEB" w:rsidRPr="00B72469" w:rsidRDefault="00676FEB" w:rsidP="00676FEB">
      <w:pPr>
        <w:spacing w:after="0" w:line="254" w:lineRule="auto"/>
        <w:ind w:left="274" w:right="3454" w:firstLine="12"/>
        <w:jc w:val="both"/>
        <w:rPr>
          <w:rFonts w:ascii="Times New Roman" w:eastAsia="Arial" w:hAnsi="Times New Roman" w:cs="Times New Roman"/>
          <w:sz w:val="10"/>
          <w:szCs w:val="10"/>
        </w:rPr>
      </w:pPr>
      <w:r w:rsidRPr="00B72469">
        <w:rPr>
          <w:rFonts w:ascii="Times New Roman" w:eastAsia="Arial" w:hAnsi="Times New Roman" w:cs="Times New Roman"/>
          <w:sz w:val="10"/>
          <w:szCs w:val="10"/>
        </w:rPr>
        <w:t xml:space="preserve">H    </w:t>
      </w:r>
      <w:r w:rsidRPr="00B72469">
        <w:rPr>
          <w:rFonts w:ascii="Times New Roman" w:eastAsia="Arial" w:hAnsi="Times New Roman" w:cs="Times New Roman"/>
          <w:spacing w:val="21"/>
          <w:sz w:val="10"/>
          <w:szCs w:val="10"/>
        </w:rPr>
        <w:t xml:space="preserve"> </w:t>
      </w:r>
      <w:r w:rsidRPr="00B72469">
        <w:rPr>
          <w:rFonts w:ascii="Times New Roman" w:eastAsia="Arial" w:hAnsi="Times New Roman" w:cs="Times New Roman"/>
          <w:sz w:val="10"/>
          <w:szCs w:val="10"/>
        </w:rPr>
        <w:t xml:space="preserve">O    </w:t>
      </w:r>
      <w:r w:rsidRPr="00B72469">
        <w:rPr>
          <w:rFonts w:ascii="Times New Roman" w:eastAsia="Arial" w:hAnsi="Times New Roman" w:cs="Times New Roman"/>
          <w:spacing w:val="9"/>
          <w:sz w:val="10"/>
          <w:szCs w:val="10"/>
        </w:rPr>
        <w:t xml:space="preserve"> </w:t>
      </w:r>
      <w:r w:rsidRPr="00B72469">
        <w:rPr>
          <w:rFonts w:ascii="Times New Roman" w:eastAsia="Arial" w:hAnsi="Times New Roman" w:cs="Times New Roman"/>
          <w:sz w:val="10"/>
          <w:szCs w:val="10"/>
        </w:rPr>
        <w:t xml:space="preserve">W    </w:t>
      </w:r>
      <w:r w:rsidRPr="00B72469">
        <w:rPr>
          <w:rFonts w:ascii="Times New Roman" w:eastAsia="Arial" w:hAnsi="Times New Roman" w:cs="Times New Roman"/>
          <w:spacing w:val="2"/>
          <w:sz w:val="10"/>
          <w:szCs w:val="10"/>
        </w:rPr>
        <w:t xml:space="preserve"> </w:t>
      </w:r>
      <w:r w:rsidRPr="00B72469">
        <w:rPr>
          <w:rFonts w:ascii="Times New Roman" w:eastAsia="Arial" w:hAnsi="Times New Roman" w:cs="Times New Roman"/>
          <w:sz w:val="10"/>
          <w:szCs w:val="10"/>
        </w:rPr>
        <w:t xml:space="preserve">W    </w:t>
      </w:r>
      <w:r w:rsidRPr="00B72469">
        <w:rPr>
          <w:rFonts w:ascii="Times New Roman" w:eastAsia="Arial" w:hAnsi="Times New Roman" w:cs="Times New Roman"/>
          <w:spacing w:val="16"/>
          <w:sz w:val="10"/>
          <w:szCs w:val="10"/>
        </w:rPr>
        <w:t xml:space="preserve"> </w:t>
      </w:r>
      <w:r w:rsidRPr="00B72469">
        <w:rPr>
          <w:rFonts w:ascii="Times New Roman" w:eastAsia="Arial" w:hAnsi="Times New Roman" w:cs="Times New Roman"/>
          <w:w w:val="104"/>
          <w:sz w:val="10"/>
          <w:szCs w:val="10"/>
        </w:rPr>
        <w:t xml:space="preserve">A </w:t>
      </w:r>
      <w:r w:rsidRPr="00B72469">
        <w:rPr>
          <w:rFonts w:ascii="Times New Roman" w:eastAsia="Arial" w:hAnsi="Times New Roman" w:cs="Times New Roman"/>
          <w:sz w:val="10"/>
          <w:szCs w:val="10"/>
        </w:rPr>
        <w:t xml:space="preserve">O    </w:t>
      </w:r>
      <w:r w:rsidRPr="00B72469">
        <w:rPr>
          <w:rFonts w:ascii="Times New Roman" w:eastAsia="Arial" w:hAnsi="Times New Roman" w:cs="Times New Roman"/>
          <w:spacing w:val="9"/>
          <w:sz w:val="10"/>
          <w:szCs w:val="10"/>
        </w:rPr>
        <w:t xml:space="preserve"> </w:t>
      </w:r>
      <w:r w:rsidRPr="00B72469">
        <w:rPr>
          <w:rFonts w:ascii="Times New Roman" w:eastAsia="Arial" w:hAnsi="Times New Roman" w:cs="Times New Roman"/>
          <w:sz w:val="10"/>
          <w:szCs w:val="10"/>
        </w:rPr>
        <w:t xml:space="preserve">W    </w:t>
      </w:r>
      <w:r w:rsidRPr="00B72469">
        <w:rPr>
          <w:rFonts w:ascii="Times New Roman" w:eastAsia="Arial" w:hAnsi="Times New Roman" w:cs="Times New Roman"/>
          <w:spacing w:val="16"/>
          <w:sz w:val="10"/>
          <w:szCs w:val="10"/>
        </w:rPr>
        <w:t xml:space="preserve"> </w:t>
      </w:r>
      <w:r w:rsidRPr="00B72469">
        <w:rPr>
          <w:rFonts w:ascii="Times New Roman" w:eastAsia="Arial" w:hAnsi="Times New Roman" w:cs="Times New Roman"/>
          <w:sz w:val="10"/>
          <w:szCs w:val="10"/>
        </w:rPr>
        <w:t xml:space="preserve">A     </w:t>
      </w:r>
      <w:r w:rsidRPr="00B72469">
        <w:rPr>
          <w:rFonts w:ascii="Times New Roman" w:eastAsia="Arial" w:hAnsi="Times New Roman" w:cs="Times New Roman"/>
          <w:spacing w:val="2"/>
          <w:sz w:val="10"/>
          <w:szCs w:val="10"/>
        </w:rPr>
        <w:t xml:space="preserve"> </w:t>
      </w:r>
      <w:r w:rsidRPr="00B72469">
        <w:rPr>
          <w:rFonts w:ascii="Times New Roman" w:eastAsia="Arial" w:hAnsi="Times New Roman" w:cs="Times New Roman"/>
          <w:sz w:val="10"/>
          <w:szCs w:val="10"/>
        </w:rPr>
        <w:t xml:space="preserve">A     </w:t>
      </w:r>
      <w:r w:rsidRPr="00B72469">
        <w:rPr>
          <w:rFonts w:ascii="Times New Roman" w:eastAsia="Arial" w:hAnsi="Times New Roman" w:cs="Times New Roman"/>
          <w:spacing w:val="2"/>
          <w:sz w:val="10"/>
          <w:szCs w:val="10"/>
        </w:rPr>
        <w:t xml:space="preserve"> </w:t>
      </w:r>
      <w:r w:rsidRPr="00B72469">
        <w:rPr>
          <w:rFonts w:ascii="Times New Roman" w:eastAsia="Arial" w:hAnsi="Times New Roman" w:cs="Times New Roman"/>
          <w:w w:val="104"/>
          <w:sz w:val="10"/>
          <w:szCs w:val="10"/>
        </w:rPr>
        <w:t xml:space="preserve">A </w:t>
      </w:r>
      <w:r w:rsidRPr="00B72469">
        <w:rPr>
          <w:rFonts w:ascii="Times New Roman" w:eastAsia="Arial" w:hAnsi="Times New Roman" w:cs="Times New Roman"/>
          <w:sz w:val="10"/>
          <w:szCs w:val="10"/>
        </w:rPr>
        <w:t xml:space="preserve">W    </w:t>
      </w:r>
      <w:r w:rsidRPr="00B72469">
        <w:rPr>
          <w:rFonts w:ascii="Times New Roman" w:eastAsia="Arial" w:hAnsi="Times New Roman" w:cs="Times New Roman"/>
          <w:spacing w:val="16"/>
          <w:sz w:val="10"/>
          <w:szCs w:val="10"/>
        </w:rPr>
        <w:t xml:space="preserve"> </w:t>
      </w:r>
      <w:r w:rsidRPr="00B72469">
        <w:rPr>
          <w:rFonts w:ascii="Times New Roman" w:eastAsia="Arial" w:hAnsi="Times New Roman" w:cs="Times New Roman"/>
          <w:sz w:val="10"/>
          <w:szCs w:val="10"/>
        </w:rPr>
        <w:t xml:space="preserve">A     </w:t>
      </w:r>
      <w:r w:rsidRPr="00B72469">
        <w:rPr>
          <w:rFonts w:ascii="Times New Roman" w:eastAsia="Arial" w:hAnsi="Times New Roman" w:cs="Times New Roman"/>
          <w:spacing w:val="2"/>
          <w:sz w:val="10"/>
          <w:szCs w:val="10"/>
        </w:rPr>
        <w:t xml:space="preserve"> </w:t>
      </w:r>
      <w:r w:rsidRPr="00B72469">
        <w:rPr>
          <w:rFonts w:ascii="Times New Roman" w:eastAsia="Arial" w:hAnsi="Times New Roman" w:cs="Times New Roman"/>
          <w:sz w:val="10"/>
          <w:szCs w:val="10"/>
        </w:rPr>
        <w:t xml:space="preserve">A     </w:t>
      </w:r>
      <w:r w:rsidRPr="00B72469">
        <w:rPr>
          <w:rFonts w:ascii="Times New Roman" w:eastAsia="Arial" w:hAnsi="Times New Roman" w:cs="Times New Roman"/>
          <w:spacing w:val="2"/>
          <w:sz w:val="10"/>
          <w:szCs w:val="10"/>
        </w:rPr>
        <w:t xml:space="preserve"> </w:t>
      </w:r>
      <w:r w:rsidRPr="00B72469">
        <w:rPr>
          <w:rFonts w:ascii="Times New Roman" w:eastAsia="Arial" w:hAnsi="Times New Roman" w:cs="Times New Roman"/>
          <w:sz w:val="10"/>
          <w:szCs w:val="10"/>
        </w:rPr>
        <w:t xml:space="preserve">A     </w:t>
      </w:r>
      <w:r w:rsidRPr="00B72469">
        <w:rPr>
          <w:rFonts w:ascii="Times New Roman" w:eastAsia="Arial" w:hAnsi="Times New Roman" w:cs="Times New Roman"/>
          <w:spacing w:val="2"/>
          <w:sz w:val="10"/>
          <w:szCs w:val="10"/>
        </w:rPr>
        <w:t xml:space="preserve"> </w:t>
      </w:r>
      <w:r w:rsidRPr="00B72469">
        <w:rPr>
          <w:rFonts w:ascii="Times New Roman" w:eastAsia="Arial" w:hAnsi="Times New Roman" w:cs="Times New Roman"/>
          <w:w w:val="104"/>
          <w:sz w:val="10"/>
          <w:szCs w:val="10"/>
        </w:rPr>
        <w:t>A</w:t>
      </w:r>
    </w:p>
    <w:p w14:paraId="0AFED246" w14:textId="77777777" w:rsidR="00676FEB" w:rsidRPr="00B72469" w:rsidRDefault="00676FEB" w:rsidP="00676FEB">
      <w:pPr>
        <w:spacing w:after="0" w:line="200" w:lineRule="exact"/>
        <w:rPr>
          <w:rFonts w:ascii="Times New Roman" w:hAnsi="Times New Roman" w:cs="Times New Roman"/>
          <w:sz w:val="20"/>
          <w:szCs w:val="20"/>
        </w:rPr>
      </w:pPr>
    </w:p>
    <w:p w14:paraId="0AFED247" w14:textId="77777777" w:rsidR="00676FEB" w:rsidRPr="00B72469" w:rsidRDefault="00676FEB" w:rsidP="00676FEB">
      <w:pPr>
        <w:spacing w:before="5" w:after="0" w:line="200" w:lineRule="exact"/>
        <w:rPr>
          <w:rFonts w:ascii="Times New Roman" w:hAnsi="Times New Roman" w:cs="Times New Roman"/>
          <w:sz w:val="20"/>
          <w:szCs w:val="20"/>
        </w:rPr>
      </w:pPr>
    </w:p>
    <w:p w14:paraId="0AFED248" w14:textId="77777777" w:rsidR="00676FEB" w:rsidRPr="00B72469" w:rsidRDefault="00676FEB" w:rsidP="00676FEB">
      <w:pPr>
        <w:spacing w:after="0" w:line="249" w:lineRule="auto"/>
        <w:ind w:left="111" w:right="-19"/>
        <w:jc w:val="center"/>
        <w:rPr>
          <w:rFonts w:ascii="Times New Roman" w:eastAsia="Arial" w:hAnsi="Times New Roman" w:cs="Times New Roman"/>
          <w:sz w:val="20"/>
          <w:szCs w:val="20"/>
        </w:rPr>
      </w:pPr>
      <w:proofErr w:type="gramStart"/>
      <w:r w:rsidRPr="00B72469">
        <w:rPr>
          <w:rFonts w:ascii="Times New Roman" w:eastAsia="Arial" w:hAnsi="Times New Roman" w:cs="Times New Roman"/>
          <w:b/>
          <w:bCs/>
          <w:w w:val="92"/>
          <w:sz w:val="20"/>
          <w:szCs w:val="20"/>
        </w:rPr>
        <w:t>Figu</w:t>
      </w:r>
      <w:r w:rsidRPr="00B72469">
        <w:rPr>
          <w:rFonts w:ascii="Times New Roman" w:eastAsia="Arial" w:hAnsi="Times New Roman" w:cs="Times New Roman"/>
          <w:b/>
          <w:bCs/>
          <w:spacing w:val="-4"/>
          <w:w w:val="92"/>
          <w:sz w:val="20"/>
          <w:szCs w:val="20"/>
        </w:rPr>
        <w:t>r</w:t>
      </w:r>
      <w:r w:rsidRPr="00B72469">
        <w:rPr>
          <w:rFonts w:ascii="Times New Roman" w:eastAsia="Arial" w:hAnsi="Times New Roman" w:cs="Times New Roman"/>
          <w:b/>
          <w:bCs/>
          <w:w w:val="92"/>
          <w:sz w:val="20"/>
          <w:szCs w:val="20"/>
        </w:rPr>
        <w:t>e</w:t>
      </w:r>
      <w:r w:rsidRPr="00B72469">
        <w:rPr>
          <w:rFonts w:ascii="Times New Roman" w:eastAsia="Arial" w:hAnsi="Times New Roman" w:cs="Times New Roman"/>
          <w:b/>
          <w:bCs/>
          <w:spacing w:val="-1"/>
          <w:w w:val="92"/>
          <w:sz w:val="20"/>
          <w:szCs w:val="20"/>
        </w:rPr>
        <w:t xml:space="preserve"> </w:t>
      </w:r>
      <w:r w:rsidRPr="00B72469">
        <w:rPr>
          <w:rFonts w:ascii="Times New Roman" w:eastAsia="Arial" w:hAnsi="Times New Roman" w:cs="Times New Roman"/>
          <w:b/>
          <w:bCs/>
          <w:sz w:val="20"/>
          <w:szCs w:val="20"/>
        </w:rPr>
        <w:t>2.</w:t>
      </w:r>
      <w:proofErr w:type="gramEnd"/>
      <w:r w:rsidRPr="00B72469">
        <w:rPr>
          <w:rFonts w:ascii="Times New Roman" w:eastAsia="Arial" w:hAnsi="Times New Roman" w:cs="Times New Roman"/>
          <w:b/>
          <w:bCs/>
          <w:spacing w:val="-12"/>
          <w:sz w:val="20"/>
          <w:szCs w:val="20"/>
        </w:rPr>
        <w:t xml:space="preserve"> </w:t>
      </w:r>
      <w:r w:rsidRPr="00B72469">
        <w:rPr>
          <w:rFonts w:ascii="Times New Roman" w:eastAsia="Arial" w:hAnsi="Times New Roman" w:cs="Times New Roman"/>
          <w:b/>
          <w:bCs/>
          <w:sz w:val="20"/>
          <w:szCs w:val="20"/>
        </w:rPr>
        <w:t>A</w:t>
      </w:r>
      <w:r w:rsidRPr="00B72469">
        <w:rPr>
          <w:rFonts w:ascii="Times New Roman" w:eastAsia="Arial" w:hAnsi="Times New Roman" w:cs="Times New Roman"/>
          <w:b/>
          <w:bCs/>
          <w:spacing w:val="-7"/>
          <w:sz w:val="20"/>
          <w:szCs w:val="20"/>
        </w:rPr>
        <w:t xml:space="preserve"> </w:t>
      </w:r>
      <w:r w:rsidRPr="00B72469">
        <w:rPr>
          <w:rFonts w:ascii="Times New Roman" w:eastAsia="Arial" w:hAnsi="Times New Roman" w:cs="Times New Roman"/>
          <w:b/>
          <w:bCs/>
          <w:w w:val="89"/>
          <w:sz w:val="20"/>
          <w:szCs w:val="20"/>
        </w:rPr>
        <w:t>Depiction of</w:t>
      </w:r>
      <w:r w:rsidRPr="00B72469">
        <w:rPr>
          <w:rFonts w:ascii="Times New Roman" w:eastAsia="Arial" w:hAnsi="Times New Roman" w:cs="Times New Roman"/>
          <w:b/>
          <w:bCs/>
          <w:spacing w:val="-4"/>
          <w:w w:val="89"/>
          <w:sz w:val="20"/>
          <w:szCs w:val="20"/>
        </w:rPr>
        <w:t xml:space="preserve"> </w:t>
      </w:r>
      <w:r w:rsidRPr="00B72469">
        <w:rPr>
          <w:rFonts w:ascii="Times New Roman" w:eastAsia="Arial" w:hAnsi="Times New Roman" w:cs="Times New Roman"/>
          <w:b/>
          <w:bCs/>
          <w:w w:val="89"/>
          <w:sz w:val="20"/>
          <w:szCs w:val="20"/>
        </w:rPr>
        <w:t>H</w:t>
      </w:r>
      <w:r w:rsidRPr="00B72469">
        <w:rPr>
          <w:rFonts w:ascii="Times New Roman" w:eastAsia="Arial" w:hAnsi="Times New Roman" w:cs="Times New Roman"/>
          <w:b/>
          <w:bCs/>
          <w:spacing w:val="-2"/>
          <w:w w:val="89"/>
          <w:sz w:val="20"/>
          <w:szCs w:val="20"/>
        </w:rPr>
        <w:t>o</w:t>
      </w:r>
      <w:r w:rsidRPr="00B72469">
        <w:rPr>
          <w:rFonts w:ascii="Times New Roman" w:eastAsia="Arial" w:hAnsi="Times New Roman" w:cs="Times New Roman"/>
          <w:b/>
          <w:bCs/>
          <w:w w:val="89"/>
          <w:sz w:val="20"/>
          <w:szCs w:val="20"/>
        </w:rPr>
        <w:t>w</w:t>
      </w:r>
      <w:r w:rsidRPr="00B72469">
        <w:rPr>
          <w:rFonts w:ascii="Times New Roman" w:eastAsia="Arial" w:hAnsi="Times New Roman" w:cs="Times New Roman"/>
          <w:b/>
          <w:bCs/>
          <w:spacing w:val="21"/>
          <w:w w:val="89"/>
          <w:sz w:val="20"/>
          <w:szCs w:val="20"/>
        </w:rPr>
        <w:t xml:space="preserve"> </w:t>
      </w:r>
      <w:r w:rsidRPr="00B72469">
        <w:rPr>
          <w:rFonts w:ascii="Times New Roman" w:eastAsia="Arial" w:hAnsi="Times New Roman" w:cs="Times New Roman"/>
          <w:b/>
          <w:bCs/>
          <w:spacing w:val="-4"/>
          <w:w w:val="89"/>
          <w:sz w:val="20"/>
          <w:szCs w:val="20"/>
        </w:rPr>
        <w:t>P</w:t>
      </w:r>
      <w:r w:rsidRPr="00B72469">
        <w:rPr>
          <w:rFonts w:ascii="Times New Roman" w:eastAsia="Arial" w:hAnsi="Times New Roman" w:cs="Times New Roman"/>
          <w:b/>
          <w:bCs/>
          <w:w w:val="89"/>
          <w:sz w:val="20"/>
          <w:szCs w:val="20"/>
        </w:rPr>
        <w:t>ositional</w:t>
      </w:r>
      <w:r w:rsidRPr="00B72469">
        <w:rPr>
          <w:rFonts w:ascii="Times New Roman" w:eastAsia="Arial" w:hAnsi="Times New Roman" w:cs="Times New Roman"/>
          <w:b/>
          <w:bCs/>
          <w:spacing w:val="-14"/>
          <w:w w:val="89"/>
          <w:sz w:val="20"/>
          <w:szCs w:val="20"/>
        </w:rPr>
        <w:t xml:space="preserve"> </w:t>
      </w:r>
      <w:r w:rsidRPr="00B72469">
        <w:rPr>
          <w:rFonts w:ascii="Times New Roman" w:eastAsia="Arial" w:hAnsi="Times New Roman" w:cs="Times New Roman"/>
          <w:b/>
          <w:bCs/>
          <w:w w:val="89"/>
          <w:sz w:val="20"/>
          <w:szCs w:val="20"/>
        </w:rPr>
        <w:t>Data</w:t>
      </w:r>
      <w:r w:rsidRPr="00B72469">
        <w:rPr>
          <w:rFonts w:ascii="Times New Roman" w:eastAsia="Arial" w:hAnsi="Times New Roman" w:cs="Times New Roman"/>
          <w:b/>
          <w:bCs/>
          <w:spacing w:val="22"/>
          <w:w w:val="89"/>
          <w:sz w:val="20"/>
          <w:szCs w:val="20"/>
        </w:rPr>
        <w:t xml:space="preserve"> </w:t>
      </w:r>
      <w:proofErr w:type="gramStart"/>
      <w:r w:rsidRPr="00B72469">
        <w:rPr>
          <w:rFonts w:ascii="Times New Roman" w:eastAsia="Arial" w:hAnsi="Times New Roman" w:cs="Times New Roman"/>
          <w:b/>
          <w:bCs/>
          <w:w w:val="103"/>
          <w:sz w:val="20"/>
          <w:szCs w:val="20"/>
        </w:rPr>
        <w:t>Th</w:t>
      </w:r>
      <w:r w:rsidRPr="00B72469">
        <w:rPr>
          <w:rFonts w:ascii="Times New Roman" w:eastAsia="Arial" w:hAnsi="Times New Roman" w:cs="Times New Roman"/>
          <w:b/>
          <w:bCs/>
          <w:spacing w:val="-4"/>
          <w:w w:val="103"/>
          <w:sz w:val="20"/>
          <w:szCs w:val="20"/>
        </w:rPr>
        <w:t>r</w:t>
      </w:r>
      <w:r w:rsidRPr="00B72469">
        <w:rPr>
          <w:rFonts w:ascii="Times New Roman" w:eastAsia="Arial" w:hAnsi="Times New Roman" w:cs="Times New Roman"/>
          <w:b/>
          <w:bCs/>
          <w:w w:val="86"/>
          <w:sz w:val="20"/>
          <w:szCs w:val="20"/>
        </w:rPr>
        <w:t>ough</w:t>
      </w:r>
      <w:proofErr w:type="gramEnd"/>
      <w:r w:rsidRPr="00B72469">
        <w:rPr>
          <w:rFonts w:ascii="Times New Roman" w:eastAsia="Arial" w:hAnsi="Times New Roman" w:cs="Times New Roman"/>
          <w:b/>
          <w:bCs/>
          <w:w w:val="86"/>
          <w:sz w:val="20"/>
          <w:szCs w:val="20"/>
        </w:rPr>
        <w:t xml:space="preserve"> </w:t>
      </w:r>
      <w:r w:rsidRPr="00B72469">
        <w:rPr>
          <w:rFonts w:ascii="Times New Roman" w:eastAsia="Arial" w:hAnsi="Times New Roman" w:cs="Times New Roman"/>
          <w:b/>
          <w:bCs/>
          <w:w w:val="87"/>
          <w:sz w:val="20"/>
          <w:szCs w:val="20"/>
        </w:rPr>
        <w:t>the</w:t>
      </w:r>
      <w:r w:rsidRPr="00B72469">
        <w:rPr>
          <w:rFonts w:ascii="Times New Roman" w:eastAsia="Arial" w:hAnsi="Times New Roman" w:cs="Times New Roman"/>
          <w:b/>
          <w:bCs/>
          <w:spacing w:val="4"/>
          <w:w w:val="87"/>
          <w:sz w:val="20"/>
          <w:szCs w:val="20"/>
        </w:rPr>
        <w:t xml:space="preserve"> </w:t>
      </w:r>
      <w:r w:rsidRPr="00B72469">
        <w:rPr>
          <w:rFonts w:ascii="Times New Roman" w:eastAsia="Arial" w:hAnsi="Times New Roman" w:cs="Times New Roman"/>
          <w:b/>
          <w:bCs/>
          <w:w w:val="87"/>
          <w:sz w:val="20"/>
          <w:szCs w:val="20"/>
        </w:rPr>
        <w:t>Day</w:t>
      </w:r>
      <w:r w:rsidRPr="00B72469">
        <w:rPr>
          <w:rFonts w:ascii="Times New Roman" w:eastAsia="Arial" w:hAnsi="Times New Roman" w:cs="Times New Roman"/>
          <w:b/>
          <w:bCs/>
          <w:spacing w:val="23"/>
          <w:w w:val="87"/>
          <w:sz w:val="20"/>
          <w:szCs w:val="20"/>
        </w:rPr>
        <w:t xml:space="preserve"> </w:t>
      </w:r>
      <w:r w:rsidRPr="00B72469">
        <w:rPr>
          <w:rFonts w:ascii="Times New Roman" w:eastAsia="Arial" w:hAnsi="Times New Roman" w:cs="Times New Roman"/>
          <w:b/>
          <w:bCs/>
          <w:w w:val="87"/>
          <w:sz w:val="20"/>
          <w:szCs w:val="20"/>
        </w:rPr>
        <w:t>is</w:t>
      </w:r>
      <w:r w:rsidRPr="00B72469">
        <w:rPr>
          <w:rFonts w:ascii="Times New Roman" w:eastAsia="Arial" w:hAnsi="Times New Roman" w:cs="Times New Roman"/>
          <w:b/>
          <w:bCs/>
          <w:spacing w:val="-12"/>
          <w:w w:val="87"/>
          <w:sz w:val="20"/>
          <w:szCs w:val="20"/>
        </w:rPr>
        <w:t xml:space="preserve"> </w:t>
      </w:r>
      <w:r w:rsidRPr="00B72469">
        <w:rPr>
          <w:rFonts w:ascii="Times New Roman" w:eastAsia="Arial" w:hAnsi="Times New Roman" w:cs="Times New Roman"/>
          <w:b/>
          <w:bCs/>
          <w:w w:val="87"/>
          <w:sz w:val="20"/>
          <w:szCs w:val="20"/>
        </w:rPr>
        <w:t>Co</w:t>
      </w:r>
      <w:r w:rsidRPr="00B72469">
        <w:rPr>
          <w:rFonts w:ascii="Times New Roman" w:eastAsia="Arial" w:hAnsi="Times New Roman" w:cs="Times New Roman"/>
          <w:b/>
          <w:bCs/>
          <w:spacing w:val="-7"/>
          <w:w w:val="87"/>
          <w:sz w:val="20"/>
          <w:szCs w:val="20"/>
        </w:rPr>
        <w:t>n</w:t>
      </w:r>
      <w:r w:rsidRPr="00B72469">
        <w:rPr>
          <w:rFonts w:ascii="Times New Roman" w:eastAsia="Arial" w:hAnsi="Times New Roman" w:cs="Times New Roman"/>
          <w:b/>
          <w:bCs/>
          <w:spacing w:val="-2"/>
          <w:w w:val="87"/>
          <w:sz w:val="20"/>
          <w:szCs w:val="20"/>
        </w:rPr>
        <w:t>v</w:t>
      </w:r>
      <w:r w:rsidRPr="00B72469">
        <w:rPr>
          <w:rFonts w:ascii="Times New Roman" w:eastAsia="Arial" w:hAnsi="Times New Roman" w:cs="Times New Roman"/>
          <w:b/>
          <w:bCs/>
          <w:w w:val="87"/>
          <w:sz w:val="20"/>
          <w:szCs w:val="20"/>
        </w:rPr>
        <w:t>erted</w:t>
      </w:r>
      <w:r w:rsidRPr="00B72469">
        <w:rPr>
          <w:rFonts w:ascii="Times New Roman" w:eastAsia="Arial" w:hAnsi="Times New Roman" w:cs="Times New Roman"/>
          <w:b/>
          <w:bCs/>
          <w:spacing w:val="32"/>
          <w:w w:val="87"/>
          <w:sz w:val="20"/>
          <w:szCs w:val="20"/>
        </w:rPr>
        <w:t xml:space="preserve"> </w:t>
      </w:r>
      <w:r w:rsidRPr="00B72469">
        <w:rPr>
          <w:rFonts w:ascii="Times New Roman" w:eastAsia="Arial" w:hAnsi="Times New Roman" w:cs="Times New Roman"/>
          <w:b/>
          <w:bCs/>
          <w:sz w:val="20"/>
          <w:szCs w:val="20"/>
        </w:rPr>
        <w:t>in</w:t>
      </w:r>
      <w:r w:rsidRPr="00B72469">
        <w:rPr>
          <w:rFonts w:ascii="Times New Roman" w:eastAsia="Arial" w:hAnsi="Times New Roman" w:cs="Times New Roman"/>
          <w:b/>
          <w:bCs/>
          <w:spacing w:val="-18"/>
          <w:sz w:val="20"/>
          <w:szCs w:val="20"/>
        </w:rPr>
        <w:t xml:space="preserve"> </w:t>
      </w:r>
      <w:r w:rsidRPr="00B72469">
        <w:rPr>
          <w:rFonts w:ascii="Times New Roman" w:eastAsia="Arial" w:hAnsi="Times New Roman" w:cs="Times New Roman"/>
          <w:b/>
          <w:bCs/>
          <w:w w:val="87"/>
          <w:sz w:val="20"/>
          <w:szCs w:val="20"/>
        </w:rPr>
        <w:t>to</w:t>
      </w:r>
      <w:r w:rsidRPr="00B72469">
        <w:rPr>
          <w:rFonts w:ascii="Times New Roman" w:eastAsia="Arial" w:hAnsi="Times New Roman" w:cs="Times New Roman"/>
          <w:b/>
          <w:bCs/>
          <w:spacing w:val="1"/>
          <w:w w:val="87"/>
          <w:sz w:val="20"/>
          <w:szCs w:val="20"/>
        </w:rPr>
        <w:t xml:space="preserve"> </w:t>
      </w:r>
      <w:r w:rsidRPr="00B72469">
        <w:rPr>
          <w:rFonts w:ascii="Times New Roman" w:eastAsia="Arial" w:hAnsi="Times New Roman" w:cs="Times New Roman"/>
          <w:b/>
          <w:bCs/>
          <w:sz w:val="20"/>
          <w:szCs w:val="20"/>
        </w:rPr>
        <w:t>a</w:t>
      </w:r>
      <w:r w:rsidRPr="00B72469">
        <w:rPr>
          <w:rFonts w:ascii="Times New Roman" w:eastAsia="Arial" w:hAnsi="Times New Roman" w:cs="Times New Roman"/>
          <w:b/>
          <w:bCs/>
          <w:spacing w:val="-18"/>
          <w:sz w:val="20"/>
          <w:szCs w:val="20"/>
        </w:rPr>
        <w:t xml:space="preserve"> </w:t>
      </w:r>
      <w:r w:rsidRPr="00B72469">
        <w:rPr>
          <w:rFonts w:ascii="Times New Roman" w:eastAsia="Arial" w:hAnsi="Times New Roman" w:cs="Times New Roman"/>
          <w:b/>
          <w:bCs/>
          <w:w w:val="92"/>
          <w:sz w:val="20"/>
          <w:szCs w:val="20"/>
        </w:rPr>
        <w:t>String</w:t>
      </w:r>
      <w:r w:rsidRPr="00B72469">
        <w:rPr>
          <w:rFonts w:ascii="Times New Roman" w:eastAsia="Arial" w:hAnsi="Times New Roman" w:cs="Times New Roman"/>
          <w:b/>
          <w:bCs/>
          <w:spacing w:val="-7"/>
          <w:w w:val="92"/>
          <w:sz w:val="20"/>
          <w:szCs w:val="20"/>
        </w:rPr>
        <w:t xml:space="preserve"> </w:t>
      </w:r>
      <w:r w:rsidRPr="00B72469">
        <w:rPr>
          <w:rFonts w:ascii="Times New Roman" w:eastAsia="Arial" w:hAnsi="Times New Roman" w:cs="Times New Roman"/>
          <w:b/>
          <w:bCs/>
          <w:w w:val="92"/>
          <w:sz w:val="20"/>
          <w:szCs w:val="20"/>
        </w:rPr>
        <w:t>O</w:t>
      </w:r>
      <w:r w:rsidRPr="00B72469">
        <w:rPr>
          <w:rFonts w:ascii="Times New Roman" w:eastAsia="Arial" w:hAnsi="Times New Roman" w:cs="Times New Roman"/>
          <w:b/>
          <w:bCs/>
          <w:spacing w:val="-2"/>
          <w:w w:val="92"/>
          <w:sz w:val="20"/>
          <w:szCs w:val="20"/>
        </w:rPr>
        <w:t>v</w:t>
      </w:r>
      <w:r w:rsidRPr="00B72469">
        <w:rPr>
          <w:rFonts w:ascii="Times New Roman" w:eastAsia="Arial" w:hAnsi="Times New Roman" w:cs="Times New Roman"/>
          <w:b/>
          <w:bCs/>
          <w:w w:val="92"/>
          <w:sz w:val="20"/>
          <w:szCs w:val="20"/>
        </w:rPr>
        <w:t>er</w:t>
      </w:r>
      <w:r w:rsidRPr="00B72469">
        <w:rPr>
          <w:rFonts w:ascii="Times New Roman" w:eastAsia="Arial" w:hAnsi="Times New Roman" w:cs="Times New Roman"/>
          <w:b/>
          <w:bCs/>
          <w:spacing w:val="8"/>
          <w:w w:val="92"/>
          <w:sz w:val="20"/>
          <w:szCs w:val="20"/>
        </w:rPr>
        <w:t xml:space="preserve"> </w:t>
      </w:r>
      <w:r w:rsidRPr="00B72469">
        <w:rPr>
          <w:rFonts w:ascii="Times New Roman" w:eastAsia="Arial" w:hAnsi="Times New Roman" w:cs="Times New Roman"/>
          <w:b/>
          <w:bCs/>
          <w:sz w:val="20"/>
          <w:szCs w:val="20"/>
        </w:rPr>
        <w:t>a</w:t>
      </w:r>
      <w:r w:rsidRPr="00B72469">
        <w:rPr>
          <w:rFonts w:ascii="Times New Roman" w:eastAsia="Arial" w:hAnsi="Times New Roman" w:cs="Times New Roman"/>
          <w:b/>
          <w:bCs/>
          <w:spacing w:val="-18"/>
          <w:sz w:val="20"/>
          <w:szCs w:val="20"/>
        </w:rPr>
        <w:t xml:space="preserve"> </w:t>
      </w:r>
      <w:r w:rsidRPr="00B72469">
        <w:rPr>
          <w:rFonts w:ascii="Times New Roman" w:eastAsia="Arial" w:hAnsi="Times New Roman" w:cs="Times New Roman"/>
          <w:b/>
          <w:bCs/>
          <w:w w:val="91"/>
          <w:sz w:val="20"/>
          <w:szCs w:val="20"/>
        </w:rPr>
        <w:t>Small Alphabet.</w:t>
      </w:r>
    </w:p>
    <w:p w14:paraId="0AFED249" w14:textId="77777777" w:rsidR="00676FEB" w:rsidRPr="00B72469" w:rsidRDefault="00676FEB" w:rsidP="00676FEB">
      <w:pPr>
        <w:spacing w:before="18" w:after="0" w:line="240" w:lineRule="exact"/>
        <w:rPr>
          <w:rFonts w:ascii="Times New Roman" w:hAnsi="Times New Roman" w:cs="Times New Roman"/>
          <w:sz w:val="24"/>
          <w:szCs w:val="24"/>
        </w:rPr>
      </w:pPr>
    </w:p>
    <w:p w14:paraId="0AFED24A" w14:textId="77777777" w:rsidR="00676FEB" w:rsidRPr="00B72469" w:rsidRDefault="00676FEB" w:rsidP="00676FEB">
      <w:pPr>
        <w:spacing w:after="0" w:line="242" w:lineRule="auto"/>
        <w:ind w:left="110" w:right="-57"/>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A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1"/>
          <w:sz w:val="20"/>
          <w:szCs w:val="20"/>
        </w:rPr>
        <w:t>pr</w:t>
      </w:r>
      <w:r w:rsidRPr="00B72469">
        <w:rPr>
          <w:rFonts w:ascii="Times New Roman" w:eastAsia="Arial" w:hAnsi="Times New Roman" w:cs="Times New Roman"/>
          <w:spacing w:val="-5"/>
          <w:w w:val="91"/>
          <w:sz w:val="20"/>
          <w:szCs w:val="20"/>
        </w:rPr>
        <w:t>e</w:t>
      </w:r>
      <w:r w:rsidRPr="00B72469">
        <w:rPr>
          <w:rFonts w:ascii="Times New Roman" w:eastAsia="Arial" w:hAnsi="Times New Roman" w:cs="Times New Roman"/>
          <w:w w:val="91"/>
          <w:sz w:val="20"/>
          <w:szCs w:val="20"/>
        </w:rPr>
        <w:t>viously</w:t>
      </w:r>
      <w:r w:rsidRPr="00B72469">
        <w:rPr>
          <w:rFonts w:ascii="Times New Roman" w:eastAsia="Arial" w:hAnsi="Times New Roman" w:cs="Times New Roman"/>
          <w:spacing w:val="43"/>
          <w:w w:val="91"/>
          <w:sz w:val="20"/>
          <w:szCs w:val="20"/>
        </w:rPr>
        <w:t xml:space="preserve"> </w:t>
      </w:r>
      <w:r w:rsidRPr="00B72469">
        <w:rPr>
          <w:rFonts w:ascii="Times New Roman" w:eastAsia="Arial" w:hAnsi="Times New Roman" w:cs="Times New Roman"/>
          <w:w w:val="91"/>
          <w:sz w:val="20"/>
          <w:szCs w:val="20"/>
        </w:rPr>
        <w:t>mentioned,</w:t>
      </w:r>
      <w:r w:rsidRPr="00B72469">
        <w:rPr>
          <w:rFonts w:ascii="Times New Roman" w:eastAsia="Arial" w:hAnsi="Times New Roman" w:cs="Times New Roman"/>
          <w:spacing w:val="17"/>
          <w:w w:val="91"/>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pacing w:val="-4"/>
          <w:w w:val="90"/>
          <w:sz w:val="20"/>
          <w:szCs w:val="20"/>
        </w:rPr>
        <w:t>ev</w:t>
      </w:r>
      <w:r w:rsidRPr="00B72469">
        <w:rPr>
          <w:rFonts w:ascii="Times New Roman" w:eastAsia="Arial" w:hAnsi="Times New Roman" w:cs="Times New Roman"/>
          <w:w w:val="90"/>
          <w:sz w:val="20"/>
          <w:szCs w:val="20"/>
        </w:rPr>
        <w:t>aluation</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3"/>
          <w:sz w:val="20"/>
          <w:szCs w:val="20"/>
        </w:rPr>
        <w:t>based</w:t>
      </w:r>
      <w:r w:rsidRPr="00B72469">
        <w:rPr>
          <w:rFonts w:ascii="Times New Roman" w:eastAsia="Arial" w:hAnsi="Times New Roman" w:cs="Times New Roman"/>
          <w:spacing w:val="26"/>
          <w:w w:val="83"/>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2"/>
          <w:sz w:val="20"/>
          <w:szCs w:val="20"/>
        </w:rPr>
        <w:t>use</w:t>
      </w:r>
      <w:r w:rsidRPr="00B72469">
        <w:rPr>
          <w:rFonts w:ascii="Times New Roman" w:eastAsia="Arial" w:hAnsi="Times New Roman" w:cs="Times New Roman"/>
          <w:spacing w:val="13"/>
          <w:w w:val="8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w w:val="91"/>
          <w:sz w:val="20"/>
          <w:szCs w:val="20"/>
        </w:rPr>
        <w:t>for</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91"/>
          <w:sz w:val="20"/>
          <w:szCs w:val="20"/>
        </w:rPr>
        <w:t>ard</w:t>
      </w:r>
      <w:r w:rsidRPr="00B72469">
        <w:rPr>
          <w:rFonts w:ascii="Times New Roman" w:eastAsia="Arial" w:hAnsi="Times New Roman" w:cs="Times New Roman"/>
          <w:spacing w:val="29"/>
          <w:w w:val="91"/>
          <w:sz w:val="20"/>
          <w:szCs w:val="20"/>
        </w:rPr>
        <w:t xml:space="preserve"> </w:t>
      </w:r>
      <w:r w:rsidRPr="00B72469">
        <w:rPr>
          <w:rFonts w:ascii="Times New Roman" w:eastAsia="Arial" w:hAnsi="Times New Roman" w:cs="Times New Roman"/>
          <w:w w:val="91"/>
          <w:sz w:val="20"/>
          <w:szCs w:val="20"/>
        </w:rPr>
        <w:t xml:space="preserve">algorithm. </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for</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91"/>
          <w:sz w:val="20"/>
          <w:szCs w:val="20"/>
        </w:rPr>
        <w:t>ard</w:t>
      </w:r>
      <w:r w:rsidRPr="00B72469">
        <w:rPr>
          <w:rFonts w:ascii="Times New Roman" w:eastAsia="Arial" w:hAnsi="Times New Roman" w:cs="Times New Roman"/>
          <w:spacing w:val="29"/>
          <w:w w:val="91"/>
          <w:sz w:val="20"/>
          <w:szCs w:val="20"/>
        </w:rPr>
        <w:t xml:space="preserve"> </w:t>
      </w:r>
      <w:r w:rsidRPr="00B72469">
        <w:rPr>
          <w:rFonts w:ascii="Times New Roman" w:eastAsia="Arial" w:hAnsi="Times New Roman" w:cs="Times New Roman"/>
          <w:w w:val="91"/>
          <w:sz w:val="20"/>
          <w:szCs w:val="20"/>
        </w:rPr>
        <w:t>algorithm</w:t>
      </w:r>
      <w:r w:rsidRPr="00B72469">
        <w:rPr>
          <w:rFonts w:ascii="Times New Roman" w:eastAsia="Arial" w:hAnsi="Times New Roman" w:cs="Times New Roman"/>
          <w:spacing w:val="33"/>
          <w:w w:val="91"/>
          <w:sz w:val="20"/>
          <w:szCs w:val="20"/>
        </w:rPr>
        <w:t xml:space="preserve"> </w:t>
      </w:r>
      <w:r w:rsidRPr="00B72469">
        <w:rPr>
          <w:rFonts w:ascii="Times New Roman" w:eastAsia="Arial" w:hAnsi="Times New Roman" w:cs="Times New Roman"/>
          <w:sz w:val="20"/>
          <w:szCs w:val="20"/>
        </w:rPr>
        <w:t>runs in</w:t>
      </w:r>
      <w:r w:rsidRPr="00B72469">
        <w:rPr>
          <w:rFonts w:ascii="Times New Roman" w:eastAsia="Arial" w:hAnsi="Times New Roman" w:cs="Times New Roman"/>
          <w:spacing w:val="11"/>
          <w:sz w:val="20"/>
          <w:szCs w:val="20"/>
        </w:rPr>
        <w:t xml:space="preserve"> </w:t>
      </w:r>
      <w:proofErr w:type="gramStart"/>
      <w:r w:rsidRPr="00B72469">
        <w:rPr>
          <w:rFonts w:ascii="Times New Roman" w:eastAsia="Arial" w:hAnsi="Times New Roman" w:cs="Times New Roman"/>
          <w:i/>
          <w:spacing w:val="6"/>
          <w:sz w:val="20"/>
          <w:szCs w:val="20"/>
        </w:rPr>
        <w:t>O</w:t>
      </w:r>
      <w:r w:rsidRPr="00B72469">
        <w:rPr>
          <w:rFonts w:ascii="Times New Roman" w:eastAsia="Arial" w:hAnsi="Times New Roman" w:cs="Times New Roman"/>
          <w:sz w:val="20"/>
          <w:szCs w:val="20"/>
        </w:rPr>
        <w:t>(</w:t>
      </w:r>
      <w:proofErr w:type="gramEnd"/>
      <w:r w:rsidRPr="00B72469">
        <w:rPr>
          <w:rFonts w:ascii="Times New Roman" w:eastAsia="Arial" w:hAnsi="Times New Roman" w:cs="Times New Roman"/>
          <w:i/>
          <w:sz w:val="20"/>
          <w:szCs w:val="20"/>
        </w:rPr>
        <w:t>n</w:t>
      </w:r>
      <w:r w:rsidRPr="00B72469">
        <w:rPr>
          <w:rFonts w:ascii="Times New Roman" w:eastAsia="Arial" w:hAnsi="Times New Roman" w:cs="Times New Roman"/>
          <w:position w:val="7"/>
          <w:sz w:val="14"/>
          <w:szCs w:val="14"/>
        </w:rPr>
        <w:t xml:space="preserve">2 </w:t>
      </w:r>
      <w:r w:rsidRPr="00B72469">
        <w:rPr>
          <w:rFonts w:ascii="Times New Roman" w:eastAsia="Arial" w:hAnsi="Times New Roman" w:cs="Times New Roman"/>
          <w:spacing w:val="11"/>
          <w:position w:val="7"/>
          <w:sz w:val="14"/>
          <w:szCs w:val="14"/>
        </w:rPr>
        <w:t xml:space="preserve"> </w:t>
      </w:r>
      <w:r w:rsidRPr="00B72469">
        <w:rPr>
          <w:rFonts w:ascii="Times New Roman" w:eastAsia="Arial" w:hAnsi="Times New Roman" w:cs="Times New Roman"/>
          <w:i/>
          <w:sz w:val="20"/>
          <w:szCs w:val="20"/>
        </w:rPr>
        <w:t>·</w:t>
      </w:r>
      <w:r w:rsidRPr="00B72469">
        <w:rPr>
          <w:rFonts w:ascii="Times New Roman" w:eastAsia="Arial" w:hAnsi="Times New Roman" w:cs="Times New Roman"/>
          <w:i/>
          <w:spacing w:val="1"/>
          <w:sz w:val="20"/>
          <w:szCs w:val="20"/>
        </w:rPr>
        <w:t xml:space="preserve"> </w:t>
      </w:r>
      <w:r w:rsidRPr="00B72469">
        <w:rPr>
          <w:rFonts w:ascii="Times New Roman" w:eastAsia="Arial" w:hAnsi="Times New Roman" w:cs="Times New Roman"/>
          <w:i/>
          <w:w w:val="121"/>
          <w:sz w:val="20"/>
          <w:szCs w:val="20"/>
        </w:rPr>
        <w:t>t</w:t>
      </w:r>
      <w:r w:rsidRPr="00B72469">
        <w:rPr>
          <w:rFonts w:ascii="Times New Roman" w:eastAsia="Arial" w:hAnsi="Times New Roman" w:cs="Times New Roman"/>
          <w:w w:val="121"/>
          <w:sz w:val="20"/>
          <w:szCs w:val="20"/>
        </w:rPr>
        <w:t>)</w:t>
      </w:r>
      <w:r w:rsidRPr="00B72469">
        <w:rPr>
          <w:rFonts w:ascii="Times New Roman" w:eastAsia="Arial" w:hAnsi="Times New Roman" w:cs="Times New Roman"/>
          <w:spacing w:val="2"/>
          <w:w w:val="121"/>
          <w:sz w:val="20"/>
          <w:szCs w:val="20"/>
        </w:rPr>
        <w:t xml:space="preserve"> </w:t>
      </w:r>
      <w:r w:rsidRPr="00B72469">
        <w:rPr>
          <w:rFonts w:ascii="Times New Roman" w:eastAsia="Arial" w:hAnsi="Times New Roman" w:cs="Times New Roman"/>
          <w:w w:val="89"/>
          <w:sz w:val="20"/>
          <w:szCs w:val="20"/>
        </w:rPr>
        <w:t>where</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i/>
          <w:sz w:val="20"/>
          <w:szCs w:val="20"/>
        </w:rPr>
        <w:t>n</w:t>
      </w:r>
      <w:r w:rsidRPr="00B72469">
        <w:rPr>
          <w:rFonts w:ascii="Times New Roman" w:eastAsia="Arial" w:hAnsi="Times New Roman" w:cs="Times New Roman"/>
          <w:i/>
          <w:spacing w:val="2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number</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4"/>
          <w:sz w:val="20"/>
          <w:szCs w:val="20"/>
        </w:rPr>
        <w:t>states</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and</w:t>
      </w:r>
      <w:r w:rsidRPr="00B72469">
        <w:rPr>
          <w:rFonts w:ascii="Times New Roman" w:eastAsia="Arial" w:hAnsi="Times New Roman" w:cs="Times New Roman"/>
          <w:spacing w:val="28"/>
          <w:w w:val="84"/>
          <w:sz w:val="20"/>
          <w:szCs w:val="20"/>
        </w:rPr>
        <w:t xml:space="preserve"> </w:t>
      </w:r>
      <w:r w:rsidRPr="00B72469">
        <w:rPr>
          <w:rFonts w:ascii="Times New Roman" w:eastAsia="Arial" w:hAnsi="Times New Roman" w:cs="Times New Roman"/>
          <w:i/>
          <w:w w:val="129"/>
          <w:sz w:val="20"/>
          <w:szCs w:val="20"/>
        </w:rPr>
        <w:t>t</w:t>
      </w:r>
      <w:r w:rsidRPr="00B72469">
        <w:rPr>
          <w:rFonts w:ascii="Times New Roman" w:eastAsia="Arial" w:hAnsi="Times New Roman" w:cs="Times New Roman"/>
          <w:i/>
          <w:spacing w:val="-3"/>
          <w:w w:val="12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the</w:t>
      </w:r>
    </w:p>
    <w:p w14:paraId="0AFED24B" w14:textId="77777777" w:rsidR="00676FEB" w:rsidRPr="00B72469" w:rsidRDefault="00676FEB" w:rsidP="00676FEB">
      <w:pPr>
        <w:spacing w:before="25" w:after="0" w:line="249" w:lineRule="auto"/>
        <w:ind w:right="55"/>
        <w:jc w:val="both"/>
        <w:rPr>
          <w:rFonts w:ascii="Times New Roman" w:eastAsia="Arial" w:hAnsi="Times New Roman" w:cs="Times New Roman"/>
          <w:sz w:val="20"/>
          <w:szCs w:val="20"/>
        </w:rPr>
      </w:pPr>
      <w:r w:rsidRPr="00B72469">
        <w:rPr>
          <w:rFonts w:ascii="Times New Roman" w:hAnsi="Times New Roman" w:cs="Times New Roman"/>
        </w:rPr>
        <w:br w:type="column"/>
      </w:r>
      <w:r w:rsidRPr="00B72469">
        <w:rPr>
          <w:rFonts w:ascii="Times New Roman" w:eastAsia="Arial" w:hAnsi="Times New Roman" w:cs="Times New Roman"/>
          <w:spacing w:val="-15"/>
          <w:w w:val="91"/>
          <w:sz w:val="20"/>
          <w:szCs w:val="20"/>
        </w:rPr>
        <w:lastRenderedPageBreak/>
        <w:t>W</w:t>
      </w:r>
      <w:r w:rsidRPr="00B72469">
        <w:rPr>
          <w:rFonts w:ascii="Times New Roman" w:eastAsia="Arial" w:hAnsi="Times New Roman" w:cs="Times New Roman"/>
          <w:w w:val="91"/>
          <w:sz w:val="20"/>
          <w:szCs w:val="20"/>
        </w:rPr>
        <w:t xml:space="preserve">e </w:t>
      </w:r>
      <w:r w:rsidRPr="00B72469">
        <w:rPr>
          <w:rFonts w:ascii="Times New Roman" w:eastAsia="Arial" w:hAnsi="Times New Roman" w:cs="Times New Roman"/>
          <w:sz w:val="20"/>
          <w:szCs w:val="20"/>
        </w:rPr>
        <w:t>justify</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5"/>
          <w:sz w:val="20"/>
          <w:szCs w:val="20"/>
        </w:rPr>
        <w:t>this</w:t>
      </w:r>
      <w:r w:rsidRPr="00B72469">
        <w:rPr>
          <w:rFonts w:ascii="Times New Roman" w:eastAsia="Arial" w:hAnsi="Times New Roman" w:cs="Times New Roman"/>
          <w:spacing w:val="25"/>
          <w:w w:val="85"/>
          <w:sz w:val="20"/>
          <w:szCs w:val="20"/>
        </w:rPr>
        <w:t xml:space="preserve"> </w:t>
      </w:r>
      <w:proofErr w:type="gramStart"/>
      <w:r w:rsidRPr="00B72469">
        <w:rPr>
          <w:rFonts w:ascii="Times New Roman" w:eastAsia="Arial" w:hAnsi="Times New Roman" w:cs="Times New Roman"/>
          <w:w w:val="85"/>
          <w:sz w:val="20"/>
          <w:szCs w:val="20"/>
        </w:rPr>
        <w:t xml:space="preserve">construction </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as</w:t>
      </w:r>
      <w:proofErr w:type="gramEnd"/>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reasonable</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model</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w w:val="85"/>
          <w:sz w:val="20"/>
          <w:szCs w:val="20"/>
        </w:rPr>
        <w:t xml:space="preserve">becaus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0"/>
          <w:sz w:val="20"/>
          <w:szCs w:val="20"/>
        </w:rPr>
        <w:t>one</w:t>
      </w:r>
      <w:r w:rsidRPr="00B72469">
        <w:rPr>
          <w:rFonts w:ascii="Times New Roman" w:eastAsia="Arial" w:hAnsi="Times New Roman" w:cs="Times New Roman"/>
          <w:spacing w:val="-10"/>
          <w:w w:val="90"/>
          <w:sz w:val="20"/>
          <w:szCs w:val="20"/>
        </w:rPr>
        <w:t>’</w:t>
      </w:r>
      <w:r w:rsidRPr="00B72469">
        <w:rPr>
          <w:rFonts w:ascii="Times New Roman" w:eastAsia="Arial" w:hAnsi="Times New Roman" w:cs="Times New Roman"/>
          <w:w w:val="90"/>
          <w:sz w:val="20"/>
          <w:szCs w:val="20"/>
        </w:rPr>
        <w:t>s</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w w:val="90"/>
          <w:sz w:val="20"/>
          <w:szCs w:val="20"/>
        </w:rPr>
        <w:t>current</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geographic</w:t>
      </w:r>
      <w:r w:rsidRPr="00B72469">
        <w:rPr>
          <w:rFonts w:ascii="Times New Roman" w:eastAsia="Arial" w:hAnsi="Times New Roman" w:cs="Times New Roman"/>
          <w:spacing w:val="4"/>
          <w:w w:val="90"/>
          <w:sz w:val="20"/>
          <w:szCs w:val="20"/>
        </w:rPr>
        <w:t xml:space="preserve"> </w:t>
      </w:r>
      <w:r w:rsidRPr="00B72469">
        <w:rPr>
          <w:rFonts w:ascii="Times New Roman" w:eastAsia="Arial" w:hAnsi="Times New Roman" w:cs="Times New Roman"/>
          <w:w w:val="90"/>
          <w:sz w:val="20"/>
          <w:szCs w:val="20"/>
        </w:rPr>
        <w:t>position</w:t>
      </w:r>
      <w:r w:rsidRPr="00B72469">
        <w:rPr>
          <w:rFonts w:ascii="Times New Roman" w:eastAsia="Arial" w:hAnsi="Times New Roman" w:cs="Times New Roman"/>
          <w:spacing w:val="34"/>
          <w:w w:val="9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79"/>
          <w:sz w:val="20"/>
          <w:szCs w:val="20"/>
        </w:rPr>
        <w:t>a</w:t>
      </w:r>
      <w:r w:rsidRPr="00B72469">
        <w:rPr>
          <w:rFonts w:ascii="Times New Roman" w:eastAsia="Arial" w:hAnsi="Times New Roman" w:cs="Times New Roman"/>
          <w:spacing w:val="20"/>
          <w:w w:val="79"/>
          <w:sz w:val="20"/>
          <w:szCs w:val="20"/>
        </w:rPr>
        <w:t xml:space="preserve"> </w:t>
      </w:r>
      <w:r w:rsidRPr="00B72469">
        <w:rPr>
          <w:rFonts w:ascii="Times New Roman" w:eastAsia="Arial" w:hAnsi="Times New Roman" w:cs="Times New Roman"/>
          <w:sz w:val="20"/>
          <w:szCs w:val="20"/>
        </w:rPr>
        <w:t>function 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both</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one</w:t>
      </w:r>
      <w:r w:rsidRPr="00B72469">
        <w:rPr>
          <w:rFonts w:ascii="Times New Roman" w:eastAsia="Arial" w:hAnsi="Times New Roman" w:cs="Times New Roman"/>
          <w:spacing w:val="-10"/>
          <w:w w:val="89"/>
          <w:sz w:val="20"/>
          <w:szCs w:val="20"/>
        </w:rPr>
        <w:t>’</w:t>
      </w:r>
      <w:r w:rsidRPr="00B72469">
        <w:rPr>
          <w:rFonts w:ascii="Times New Roman" w:eastAsia="Arial" w:hAnsi="Times New Roman" w:cs="Times New Roman"/>
          <w:w w:val="89"/>
          <w:sz w:val="20"/>
          <w:szCs w:val="20"/>
        </w:rPr>
        <w:t>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current</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position</w:t>
      </w:r>
      <w:r w:rsidRPr="00B72469">
        <w:rPr>
          <w:rFonts w:ascii="Times New Roman" w:eastAsia="Arial" w:hAnsi="Times New Roman" w:cs="Times New Roman"/>
          <w:spacing w:val="25"/>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recent</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historical</w:t>
      </w:r>
      <w:r w:rsidRPr="00B72469">
        <w:rPr>
          <w:rFonts w:ascii="Times New Roman" w:eastAsia="Arial" w:hAnsi="Times New Roman" w:cs="Times New Roman"/>
          <w:spacing w:val="29"/>
          <w:w w:val="89"/>
          <w:sz w:val="20"/>
          <w:szCs w:val="20"/>
        </w:rPr>
        <w:t xml:space="preserve"> </w:t>
      </w:r>
      <w:r w:rsidRPr="00B72469">
        <w:rPr>
          <w:rFonts w:ascii="Times New Roman" w:eastAsia="Arial" w:hAnsi="Times New Roman" w:cs="Times New Roman"/>
          <w:sz w:val="20"/>
          <w:szCs w:val="20"/>
        </w:rPr>
        <w:t xml:space="preserve">position </w:t>
      </w:r>
      <w:r w:rsidRPr="00B72469">
        <w:rPr>
          <w:rFonts w:ascii="Times New Roman" w:eastAsia="Arial" w:hAnsi="Times New Roman" w:cs="Times New Roman"/>
          <w:w w:val="92"/>
          <w:sz w:val="20"/>
          <w:szCs w:val="20"/>
        </w:rPr>
        <w:t>relat</w:t>
      </w:r>
      <w:r w:rsidRPr="00B72469">
        <w:rPr>
          <w:rFonts w:ascii="Times New Roman" w:eastAsia="Arial" w:hAnsi="Times New Roman" w:cs="Times New Roman"/>
          <w:spacing w:val="-5"/>
          <w:w w:val="92"/>
          <w:sz w:val="20"/>
          <w:szCs w:val="20"/>
        </w:rPr>
        <w:t>i</w:t>
      </w:r>
      <w:r w:rsidRPr="00B72469">
        <w:rPr>
          <w:rFonts w:ascii="Times New Roman" w:eastAsia="Arial" w:hAnsi="Times New Roman" w:cs="Times New Roman"/>
          <w:spacing w:val="-3"/>
          <w:w w:val="92"/>
          <w:sz w:val="20"/>
          <w:szCs w:val="20"/>
        </w:rPr>
        <w:t>v</w:t>
      </w:r>
      <w:r w:rsidRPr="00B72469">
        <w:rPr>
          <w:rFonts w:ascii="Times New Roman" w:eastAsia="Arial" w:hAnsi="Times New Roman" w:cs="Times New Roman"/>
          <w:w w:val="92"/>
          <w:sz w:val="20"/>
          <w:szCs w:val="20"/>
        </w:rPr>
        <w:t>e</w:t>
      </w:r>
      <w:r w:rsidRPr="00B72469">
        <w:rPr>
          <w:rFonts w:ascii="Times New Roman" w:eastAsia="Arial" w:hAnsi="Times New Roman" w:cs="Times New Roman"/>
          <w:spacing w:val="15"/>
          <w:w w:val="9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current</w:t>
      </w:r>
      <w:r w:rsidRPr="00B72469">
        <w:rPr>
          <w:rFonts w:ascii="Times New Roman" w:eastAsia="Arial" w:hAnsi="Times New Roman" w:cs="Times New Roman"/>
          <w:spacing w:val="30"/>
          <w:w w:val="88"/>
          <w:sz w:val="20"/>
          <w:szCs w:val="20"/>
        </w:rPr>
        <w:t xml:space="preserve"> </w:t>
      </w:r>
      <w:r w:rsidRPr="00B72469">
        <w:rPr>
          <w:rFonts w:ascii="Times New Roman" w:eastAsia="Arial" w:hAnsi="Times New Roman" w:cs="Times New Roman"/>
          <w:sz w:val="20"/>
          <w:szCs w:val="20"/>
        </w:rPr>
        <w:t>tim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2"/>
          <w:sz w:val="20"/>
          <w:szCs w:val="20"/>
        </w:rPr>
        <w:t>as</w:t>
      </w:r>
      <w:r w:rsidRPr="00B72469">
        <w:rPr>
          <w:rFonts w:ascii="Times New Roman" w:eastAsia="Arial" w:hAnsi="Times New Roman" w:cs="Times New Roman"/>
          <w:spacing w:val="13"/>
          <w:w w:val="82"/>
          <w:sz w:val="20"/>
          <w:szCs w:val="20"/>
        </w:rPr>
        <w:t xml:space="preserve"> </w:t>
      </w:r>
      <w:r w:rsidRPr="00B72469">
        <w:rPr>
          <w:rFonts w:ascii="Times New Roman" w:eastAsia="Arial" w:hAnsi="Times New Roman" w:cs="Times New Roman"/>
          <w:w w:val="82"/>
          <w:sz w:val="20"/>
          <w:szCs w:val="20"/>
        </w:rPr>
        <w:t xml:space="preserve">opposed </w:t>
      </w:r>
      <w:r w:rsidRPr="00B72469">
        <w:rPr>
          <w:rFonts w:ascii="Times New Roman" w:eastAsia="Arial" w:hAnsi="Times New Roman" w:cs="Times New Roman"/>
          <w:spacing w:val="5"/>
          <w:w w:val="8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2"/>
          <w:sz w:val="20"/>
          <w:szCs w:val="20"/>
        </w:rPr>
        <w:t>one</w:t>
      </w:r>
      <w:r w:rsidRPr="00B72469">
        <w:rPr>
          <w:rFonts w:ascii="Times New Roman" w:eastAsia="Arial" w:hAnsi="Times New Roman" w:cs="Times New Roman"/>
          <w:spacing w:val="-10"/>
          <w:w w:val="92"/>
          <w:sz w:val="20"/>
          <w:szCs w:val="20"/>
        </w:rPr>
        <w:t>’</w:t>
      </w:r>
      <w:r w:rsidRPr="00B72469">
        <w:rPr>
          <w:rFonts w:ascii="Times New Roman" w:eastAsia="Arial" w:hAnsi="Times New Roman" w:cs="Times New Roman"/>
          <w:w w:val="92"/>
          <w:sz w:val="20"/>
          <w:szCs w:val="20"/>
        </w:rPr>
        <w:t>s</w:t>
      </w:r>
      <w:r w:rsidRPr="00B72469">
        <w:rPr>
          <w:rFonts w:ascii="Times New Roman" w:eastAsia="Arial" w:hAnsi="Times New Roman" w:cs="Times New Roman"/>
          <w:spacing w:val="3"/>
          <w:w w:val="92"/>
          <w:sz w:val="20"/>
          <w:szCs w:val="20"/>
        </w:rPr>
        <w:t xml:space="preserve"> </w:t>
      </w:r>
      <w:r w:rsidRPr="00B72469">
        <w:rPr>
          <w:rFonts w:ascii="Times New Roman" w:eastAsia="Arial" w:hAnsi="Times New Roman" w:cs="Times New Roman"/>
          <w:w w:val="92"/>
          <w:sz w:val="20"/>
          <w:szCs w:val="20"/>
        </w:rPr>
        <w:t xml:space="preserve">longterm </w:t>
      </w:r>
      <w:r w:rsidRPr="00B72469">
        <w:rPr>
          <w:rFonts w:ascii="Times New Roman" w:eastAsia="Arial" w:hAnsi="Times New Roman" w:cs="Times New Roman"/>
          <w:w w:val="87"/>
          <w:sz w:val="20"/>
          <w:szCs w:val="20"/>
        </w:rPr>
        <w:t>schedul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pacing w:val="-14"/>
          <w:w w:val="87"/>
          <w:sz w:val="20"/>
          <w:szCs w:val="20"/>
        </w:rPr>
        <w:t>W</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currently</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process</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3"/>
          <w:sz w:val="20"/>
          <w:szCs w:val="20"/>
        </w:rPr>
        <w:t xml:space="preserve">xperimentally </w:t>
      </w:r>
      <w:r w:rsidRPr="00B72469">
        <w:rPr>
          <w:rFonts w:ascii="Times New Roman" w:eastAsia="Arial" w:hAnsi="Times New Roman" w:cs="Times New Roman"/>
          <w:w w:val="89"/>
          <w:sz w:val="20"/>
          <w:szCs w:val="20"/>
        </w:rPr>
        <w:t>determining</w:t>
      </w:r>
      <w:r w:rsidRPr="00B72469">
        <w:rPr>
          <w:rFonts w:ascii="Times New Roman" w:eastAsia="Arial" w:hAnsi="Times New Roman" w:cs="Times New Roman"/>
          <w:spacing w:val="29"/>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correct</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recent</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history</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wind</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w:t>
      </w:r>
      <w:r w:rsidRPr="00B72469">
        <w:rPr>
          <w:rFonts w:ascii="Times New Roman" w:eastAsia="Arial" w:hAnsi="Times New Roman" w:cs="Times New Roman"/>
          <w:spacing w:val="43"/>
          <w:w w:val="89"/>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2"/>
          <w:w w:val="89"/>
          <w:sz w:val="20"/>
          <w:szCs w:val="20"/>
        </w:rPr>
        <w:t xml:space="preserve"> </w:t>
      </w:r>
      <w:proofErr w:type="gramStart"/>
      <w:r w:rsidRPr="00B72469">
        <w:rPr>
          <w:rFonts w:ascii="Times New Roman" w:eastAsia="Arial" w:hAnsi="Times New Roman" w:cs="Times New Roman"/>
          <w:sz w:val="20"/>
          <w:szCs w:val="20"/>
        </w:rPr>
        <w:t>will</w:t>
      </w:r>
      <w:proofErr w:type="gramEnd"/>
      <w:r w:rsidRPr="00B72469">
        <w:rPr>
          <w:rFonts w:ascii="Times New Roman" w:eastAsia="Arial" w:hAnsi="Times New Roman" w:cs="Times New Roman"/>
          <w:spacing w:val="23"/>
          <w:sz w:val="20"/>
          <w:szCs w:val="20"/>
        </w:rPr>
        <w:t xml:space="preserve"> </w:t>
      </w:r>
      <w:r w:rsidRPr="00B72469">
        <w:rPr>
          <w:rFonts w:ascii="Times New Roman" w:eastAsia="Arial" w:hAnsi="Times New Roman" w:cs="Times New Roman"/>
          <w:sz w:val="20"/>
          <w:szCs w:val="20"/>
        </w:rPr>
        <w:t>de- l</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best</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sz w:val="20"/>
          <w:szCs w:val="20"/>
        </w:rPr>
        <w:t>ability</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8"/>
          <w:sz w:val="20"/>
          <w:szCs w:val="20"/>
        </w:rPr>
        <w:t>detect</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abnormal</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sz w:val="20"/>
          <w:szCs w:val="20"/>
        </w:rPr>
        <w:t>beh</w:t>
      </w:r>
      <w:r w:rsidRPr="00B72469">
        <w:rPr>
          <w:rFonts w:ascii="Times New Roman" w:eastAsia="Arial" w:hAnsi="Times New Roman" w:cs="Times New Roman"/>
          <w:spacing w:val="-4"/>
          <w:sz w:val="20"/>
          <w:szCs w:val="20"/>
        </w:rPr>
        <w:t>a</w:t>
      </w:r>
      <w:r w:rsidRPr="00B72469">
        <w:rPr>
          <w:rFonts w:ascii="Times New Roman" w:eastAsia="Arial" w:hAnsi="Times New Roman" w:cs="Times New Roman"/>
          <w:sz w:val="20"/>
          <w:szCs w:val="20"/>
        </w:rPr>
        <w:t>vio</w:t>
      </w:r>
      <w:r w:rsidRPr="00B72469">
        <w:rPr>
          <w:rFonts w:ascii="Times New Roman" w:eastAsia="Arial" w:hAnsi="Times New Roman" w:cs="Times New Roman"/>
          <w:spacing w:val="-11"/>
          <w:sz w:val="20"/>
          <w:szCs w:val="20"/>
        </w:rPr>
        <w:t>r</w:t>
      </w:r>
      <w:r w:rsidRPr="00B72469">
        <w:rPr>
          <w:rFonts w:ascii="Times New Roman" w:eastAsia="Arial" w:hAnsi="Times New Roman" w:cs="Times New Roman"/>
          <w:sz w:val="20"/>
          <w:szCs w:val="20"/>
        </w:rPr>
        <w:t>.</w:t>
      </w:r>
    </w:p>
    <w:p w14:paraId="0AFED24C" w14:textId="77777777" w:rsidR="00676FEB" w:rsidRPr="00B72469" w:rsidRDefault="00676FEB" w:rsidP="00676FEB">
      <w:pPr>
        <w:spacing w:before="5" w:after="0" w:line="120" w:lineRule="exact"/>
        <w:rPr>
          <w:rFonts w:ascii="Times New Roman" w:hAnsi="Times New Roman" w:cs="Times New Roman"/>
          <w:sz w:val="12"/>
          <w:szCs w:val="12"/>
        </w:rPr>
      </w:pPr>
    </w:p>
    <w:p w14:paraId="0AFED24D" w14:textId="77777777" w:rsidR="00676FEB" w:rsidRPr="00B72469" w:rsidRDefault="00676FEB" w:rsidP="00676FEB">
      <w:pPr>
        <w:spacing w:after="0" w:line="200" w:lineRule="exact"/>
        <w:rPr>
          <w:rFonts w:ascii="Times New Roman" w:hAnsi="Times New Roman" w:cs="Times New Roman"/>
          <w:sz w:val="20"/>
          <w:szCs w:val="20"/>
        </w:rPr>
      </w:pPr>
    </w:p>
    <w:p w14:paraId="0AFED24E" w14:textId="77777777" w:rsidR="00676FEB" w:rsidRPr="00B72469" w:rsidRDefault="00676FEB" w:rsidP="00676FEB">
      <w:pPr>
        <w:spacing w:after="0" w:line="245" w:lineRule="auto"/>
        <w:ind w:right="53"/>
        <w:jc w:val="both"/>
        <w:rPr>
          <w:rFonts w:ascii="Times New Roman" w:eastAsia="Arial" w:hAnsi="Times New Roman" w:cs="Times New Roman"/>
          <w:sz w:val="20"/>
          <w:szCs w:val="20"/>
        </w:rPr>
      </w:pPr>
      <w:r w:rsidRPr="00B72469">
        <w:rPr>
          <w:rFonts w:ascii="Times New Roman" w:eastAsia="Arial" w:hAnsi="Times New Roman" w:cs="Times New Roman"/>
          <w:b/>
          <w:bCs/>
          <w:spacing w:val="-16"/>
          <w:w w:val="90"/>
          <w:sz w:val="20"/>
          <w:szCs w:val="20"/>
        </w:rPr>
        <w:t>T</w:t>
      </w:r>
      <w:r w:rsidRPr="00B72469">
        <w:rPr>
          <w:rFonts w:ascii="Times New Roman" w:eastAsia="Arial" w:hAnsi="Times New Roman" w:cs="Times New Roman"/>
          <w:b/>
          <w:bCs/>
          <w:w w:val="90"/>
          <w:sz w:val="20"/>
          <w:szCs w:val="20"/>
        </w:rPr>
        <w:t>emperatu</w:t>
      </w:r>
      <w:r w:rsidRPr="00B72469">
        <w:rPr>
          <w:rFonts w:ascii="Times New Roman" w:eastAsia="Arial" w:hAnsi="Times New Roman" w:cs="Times New Roman"/>
          <w:b/>
          <w:bCs/>
          <w:spacing w:val="-4"/>
          <w:w w:val="90"/>
          <w:sz w:val="20"/>
          <w:szCs w:val="20"/>
        </w:rPr>
        <w:t>r</w:t>
      </w:r>
      <w:r w:rsidRPr="00B72469">
        <w:rPr>
          <w:rFonts w:ascii="Times New Roman" w:eastAsia="Arial" w:hAnsi="Times New Roman" w:cs="Times New Roman"/>
          <w:b/>
          <w:bCs/>
          <w:w w:val="90"/>
          <w:sz w:val="20"/>
          <w:szCs w:val="20"/>
        </w:rPr>
        <w:t xml:space="preserve">e   </w:t>
      </w:r>
      <w:r w:rsidRPr="00B72469">
        <w:rPr>
          <w:rFonts w:ascii="Times New Roman" w:eastAsia="Arial" w:hAnsi="Times New Roman" w:cs="Times New Roman"/>
          <w:b/>
          <w:bCs/>
          <w:spacing w:val="26"/>
          <w:w w:val="90"/>
          <w:sz w:val="20"/>
          <w:szCs w:val="20"/>
        </w:rPr>
        <w:t xml:space="preserve"> </w:t>
      </w:r>
      <w:r w:rsidRPr="00B72469">
        <w:rPr>
          <w:rFonts w:ascii="Times New Roman" w:eastAsia="Arial" w:hAnsi="Times New Roman" w:cs="Times New Roman"/>
          <w:spacing w:val="-13"/>
          <w:w w:val="90"/>
          <w:sz w:val="20"/>
          <w:szCs w:val="20"/>
        </w:rPr>
        <w:t>T</w:t>
      </w:r>
      <w:r w:rsidRPr="00B72469">
        <w:rPr>
          <w:rFonts w:ascii="Times New Roman" w:eastAsia="Arial" w:hAnsi="Times New Roman" w:cs="Times New Roman"/>
          <w:w w:val="90"/>
          <w:sz w:val="20"/>
          <w:szCs w:val="20"/>
        </w:rPr>
        <w:t>emperature</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6"/>
          <w:sz w:val="20"/>
          <w:szCs w:val="20"/>
        </w:rPr>
        <w:t>phone</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4"/>
          <w:sz w:val="20"/>
          <w:szCs w:val="20"/>
        </w:rPr>
        <w:t>used</w:t>
      </w:r>
      <w:r w:rsidRPr="00B72469">
        <w:rPr>
          <w:rFonts w:ascii="Times New Roman" w:eastAsia="Arial" w:hAnsi="Times New Roman" w:cs="Times New Roman"/>
          <w:spacing w:val="23"/>
          <w:w w:val="84"/>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9"/>
          <w:sz w:val="20"/>
          <w:szCs w:val="20"/>
        </w:rPr>
        <w:t>determine</w:t>
      </w:r>
      <w:r w:rsidRPr="00B72469">
        <w:rPr>
          <w:rFonts w:ascii="Times New Roman" w:eastAsia="Arial" w:hAnsi="Times New Roman" w:cs="Times New Roman"/>
          <w:spacing w:val="-5"/>
          <w:w w:val="89"/>
          <w:sz w:val="20"/>
          <w:szCs w:val="20"/>
        </w:rPr>
        <w:t xml:space="preserve"> </w:t>
      </w:r>
      <w:proofErr w:type="gramStart"/>
      <w:r w:rsidRPr="00B72469">
        <w:rPr>
          <w:rFonts w:ascii="Times New Roman" w:eastAsia="Arial" w:hAnsi="Times New Roman" w:cs="Times New Roman"/>
          <w:w w:val="89"/>
          <w:sz w:val="20"/>
          <w:szCs w:val="20"/>
        </w:rPr>
        <w:t xml:space="preserve">information </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relating</w:t>
      </w:r>
      <w:proofErr w:type="gramEnd"/>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to whether</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phone</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i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cu</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5"/>
          <w:sz w:val="20"/>
          <w:szCs w:val="20"/>
        </w:rPr>
        <w:t>rently</w:t>
      </w:r>
      <w:r w:rsidRPr="00B72469">
        <w:rPr>
          <w:rFonts w:ascii="Times New Roman" w:eastAsia="Arial" w:hAnsi="Times New Roman" w:cs="Times New Roman"/>
          <w:spacing w:val="-8"/>
          <w:w w:val="9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7"/>
          <w:sz w:val="20"/>
          <w:szCs w:val="20"/>
        </w:rPr>
        <w:t>someone</w:t>
      </w:r>
      <w:r w:rsidRPr="00B72469">
        <w:rPr>
          <w:rFonts w:ascii="Times New Roman" w:eastAsia="Arial" w:hAnsi="Times New Roman" w:cs="Times New Roman"/>
          <w:spacing w:val="-10"/>
          <w:w w:val="87"/>
          <w:sz w:val="20"/>
          <w:szCs w:val="20"/>
        </w:rPr>
        <w:t>’</w:t>
      </w:r>
      <w:r w:rsidRPr="00B72469">
        <w:rPr>
          <w:rFonts w:ascii="Times New Roman" w:eastAsia="Arial" w:hAnsi="Times New Roman" w:cs="Times New Roman"/>
          <w:w w:val="87"/>
          <w:sz w:val="20"/>
          <w:szCs w:val="20"/>
        </w:rPr>
        <w:t>s</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p</w:t>
      </w:r>
      <w:r w:rsidRPr="00B72469">
        <w:rPr>
          <w:rFonts w:ascii="Times New Roman" w:eastAsia="Arial" w:hAnsi="Times New Roman" w:cs="Times New Roman"/>
          <w:spacing w:val="-1"/>
          <w:w w:val="87"/>
          <w:sz w:val="20"/>
          <w:szCs w:val="20"/>
        </w:rPr>
        <w:t>h</w:t>
      </w:r>
      <w:r w:rsidRPr="00B72469">
        <w:rPr>
          <w:rFonts w:ascii="Times New Roman" w:eastAsia="Arial" w:hAnsi="Times New Roman" w:cs="Times New Roman"/>
          <w:w w:val="87"/>
          <w:sz w:val="20"/>
          <w:szCs w:val="20"/>
        </w:rPr>
        <w:t>ysical</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possession.</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the phon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 xml:space="preserve">reads </w:t>
      </w:r>
      <w:r w:rsidRPr="00B72469">
        <w:rPr>
          <w:rFonts w:ascii="Times New Roman" w:eastAsia="Arial" w:hAnsi="Times New Roman" w:cs="Times New Roman"/>
          <w:w w:val="89"/>
          <w:sz w:val="20"/>
          <w:szCs w:val="20"/>
        </w:rPr>
        <w:t>approximately</w:t>
      </w:r>
      <w:r w:rsidRPr="00B72469">
        <w:rPr>
          <w:rFonts w:ascii="Times New Roman" w:eastAsia="Arial" w:hAnsi="Times New Roman" w:cs="Times New Roman"/>
          <w:spacing w:val="40"/>
          <w:w w:val="89"/>
          <w:sz w:val="20"/>
          <w:szCs w:val="20"/>
        </w:rPr>
        <w:t xml:space="preserve"> </w:t>
      </w:r>
      <w:r w:rsidRPr="00B72469">
        <w:rPr>
          <w:rFonts w:ascii="Times New Roman" w:eastAsia="Arial" w:hAnsi="Times New Roman" w:cs="Times New Roman"/>
          <w:w w:val="89"/>
          <w:sz w:val="20"/>
          <w:szCs w:val="20"/>
        </w:rPr>
        <w:t>body</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89"/>
          <w:sz w:val="20"/>
          <w:szCs w:val="20"/>
        </w:rPr>
        <w:t>temperatur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sz w:val="20"/>
          <w:szCs w:val="20"/>
        </w:rPr>
        <w:t>(37</w:t>
      </w:r>
      <w:r w:rsidRPr="00B72469">
        <w:rPr>
          <w:rFonts w:ascii="Times New Roman" w:eastAsia="Arial" w:hAnsi="Times New Roman" w:cs="Times New Roman"/>
          <w:i/>
          <w:position w:val="7"/>
          <w:sz w:val="14"/>
          <w:szCs w:val="14"/>
        </w:rPr>
        <w:t>o</w:t>
      </w:r>
      <w:r w:rsidRPr="00B72469">
        <w:rPr>
          <w:rFonts w:ascii="Times New Roman" w:eastAsia="Arial" w:hAnsi="Times New Roman" w:cs="Times New Roman"/>
          <w:i/>
          <w:spacing w:val="7"/>
          <w:position w:val="7"/>
          <w:sz w:val="14"/>
          <w:szCs w:val="14"/>
        </w:rPr>
        <w:t xml:space="preserve"> </w:t>
      </w:r>
      <w:proofErr w:type="gramStart"/>
      <w:r w:rsidRPr="00B72469">
        <w:rPr>
          <w:rFonts w:ascii="Times New Roman" w:eastAsia="Arial" w:hAnsi="Times New Roman" w:cs="Times New Roman"/>
          <w:i/>
          <w:w w:val="98"/>
          <w:sz w:val="20"/>
          <w:szCs w:val="20"/>
        </w:rPr>
        <w:t>C</w:t>
      </w:r>
      <w:r w:rsidRPr="00B72469">
        <w:rPr>
          <w:rFonts w:ascii="Times New Roman" w:eastAsia="Arial" w:hAnsi="Times New Roman" w:cs="Times New Roman"/>
          <w:i/>
          <w:spacing w:val="-41"/>
          <w:sz w:val="20"/>
          <w:szCs w:val="20"/>
        </w:rPr>
        <w:t xml:space="preserve"> </w:t>
      </w:r>
      <w:r w:rsidRPr="00B72469">
        <w:rPr>
          <w:rFonts w:ascii="Times New Roman" w:eastAsia="Arial" w:hAnsi="Times New Roman" w:cs="Times New Roman"/>
          <w:sz w:val="20"/>
          <w:szCs w:val="20"/>
        </w:rPr>
        <w:t>)</w:t>
      </w:r>
      <w:proofErr w:type="gramEnd"/>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then</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 xml:space="preserve">reason- </w:t>
      </w:r>
      <w:r w:rsidRPr="00B72469">
        <w:rPr>
          <w:rFonts w:ascii="Times New Roman" w:eastAsia="Arial" w:hAnsi="Times New Roman" w:cs="Times New Roman"/>
          <w:w w:val="87"/>
          <w:sz w:val="20"/>
          <w:szCs w:val="20"/>
        </w:rPr>
        <w:t>abl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5"/>
          <w:sz w:val="20"/>
          <w:szCs w:val="20"/>
        </w:rPr>
        <w:t>assum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w w:val="84"/>
          <w:sz w:val="20"/>
          <w:szCs w:val="20"/>
        </w:rPr>
        <w:t>person</w:t>
      </w:r>
      <w:r w:rsidRPr="00B72469">
        <w:rPr>
          <w:rFonts w:ascii="Times New Roman" w:eastAsia="Arial" w:hAnsi="Times New Roman" w:cs="Times New Roman"/>
          <w:spacing w:val="-9"/>
          <w:w w:val="84"/>
          <w:sz w:val="20"/>
          <w:szCs w:val="20"/>
        </w:rPr>
        <w:t>’</w:t>
      </w:r>
      <w:r w:rsidRPr="00B72469">
        <w:rPr>
          <w:rFonts w:ascii="Times New Roman" w:eastAsia="Arial" w:hAnsi="Times New Roman" w:cs="Times New Roman"/>
          <w:w w:val="84"/>
          <w:sz w:val="20"/>
          <w:szCs w:val="20"/>
        </w:rPr>
        <w:t>s</w:t>
      </w:r>
      <w:r w:rsidRPr="00B72469">
        <w:rPr>
          <w:rFonts w:ascii="Times New Roman" w:eastAsia="Arial" w:hAnsi="Times New Roman" w:cs="Times New Roman"/>
          <w:spacing w:val="44"/>
          <w:w w:val="84"/>
          <w:sz w:val="20"/>
          <w:szCs w:val="20"/>
        </w:rPr>
        <w:t xml:space="preserve"> </w:t>
      </w:r>
      <w:r w:rsidRPr="00B72469">
        <w:rPr>
          <w:rFonts w:ascii="Times New Roman" w:eastAsia="Arial" w:hAnsi="Times New Roman" w:cs="Times New Roman"/>
          <w:w w:val="84"/>
          <w:sz w:val="20"/>
          <w:szCs w:val="20"/>
        </w:rPr>
        <w:t>possession.</w:t>
      </w:r>
      <w:r w:rsidRPr="00B72469">
        <w:rPr>
          <w:rFonts w:ascii="Times New Roman" w:eastAsia="Arial" w:hAnsi="Times New Roman" w:cs="Times New Roman"/>
          <w:w w:val="84"/>
          <w:position w:val="7"/>
          <w:sz w:val="14"/>
          <w:szCs w:val="14"/>
        </w:rPr>
        <w:t xml:space="preserve">3  </w:t>
      </w:r>
      <w:r w:rsidRPr="00B72469">
        <w:rPr>
          <w:rFonts w:ascii="Times New Roman" w:eastAsia="Arial" w:hAnsi="Times New Roman" w:cs="Times New Roman"/>
          <w:spacing w:val="1"/>
          <w:w w:val="84"/>
          <w:position w:val="7"/>
          <w:sz w:val="14"/>
          <w:szCs w:val="14"/>
        </w:rPr>
        <w:t xml:space="preserve"> </w:t>
      </w:r>
      <w:r w:rsidRPr="00B72469">
        <w:rPr>
          <w:rFonts w:ascii="Times New Roman" w:eastAsia="Arial" w:hAnsi="Times New Roman" w:cs="Times New Roman"/>
          <w:sz w:val="20"/>
          <w:szCs w:val="20"/>
        </w:rPr>
        <w:t>Similarl</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 if</w:t>
      </w:r>
      <w:r w:rsidRPr="00B72469">
        <w:rPr>
          <w:rFonts w:ascii="Times New Roman" w:eastAsia="Arial" w:hAnsi="Times New Roman" w:cs="Times New Roman"/>
          <w:spacing w:val="3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0"/>
          <w:sz w:val="20"/>
          <w:szCs w:val="20"/>
        </w:rPr>
        <w:t>approximately</w:t>
      </w:r>
      <w:r w:rsidRPr="00B72469">
        <w:rPr>
          <w:rFonts w:ascii="Times New Roman" w:eastAsia="Arial" w:hAnsi="Times New Roman" w:cs="Times New Roman"/>
          <w:spacing w:val="43"/>
          <w:w w:val="90"/>
          <w:sz w:val="20"/>
          <w:szCs w:val="20"/>
        </w:rPr>
        <w:t xml:space="preserve"> </w:t>
      </w:r>
      <w:r w:rsidRPr="00B72469">
        <w:rPr>
          <w:rFonts w:ascii="Times New Roman" w:eastAsia="Arial" w:hAnsi="Times New Roman" w:cs="Times New Roman"/>
          <w:w w:val="90"/>
          <w:sz w:val="20"/>
          <w:szCs w:val="20"/>
        </w:rPr>
        <w:t>room</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w w:val="90"/>
          <w:sz w:val="20"/>
          <w:szCs w:val="20"/>
        </w:rPr>
        <w:t>temperature</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8"/>
          <w:sz w:val="20"/>
          <w:szCs w:val="20"/>
        </w:rPr>
        <w:t>outdoor</w:t>
      </w:r>
      <w:r w:rsidRPr="00B72469">
        <w:rPr>
          <w:rFonts w:ascii="Times New Roman" w:eastAsia="Arial" w:hAnsi="Times New Roman" w:cs="Times New Roman"/>
          <w:spacing w:val="39"/>
          <w:w w:val="88"/>
          <w:sz w:val="20"/>
          <w:szCs w:val="20"/>
        </w:rPr>
        <w:t xml:space="preserve"> </w:t>
      </w:r>
      <w:r w:rsidRPr="00B72469">
        <w:rPr>
          <w:rFonts w:ascii="Times New Roman" w:eastAsia="Arial" w:hAnsi="Times New Roman" w:cs="Times New Roman"/>
          <w:w w:val="88"/>
          <w:sz w:val="20"/>
          <w:szCs w:val="20"/>
        </w:rPr>
        <w:t>ambient</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w w:val="88"/>
          <w:sz w:val="20"/>
          <w:szCs w:val="20"/>
        </w:rPr>
        <w:t>temperature,</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w w:val="88"/>
          <w:sz w:val="20"/>
          <w:szCs w:val="20"/>
        </w:rPr>
        <w:t>then</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phon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is li</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l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 xml:space="preserve">ei- </w:t>
      </w:r>
      <w:r w:rsidRPr="00B72469">
        <w:rPr>
          <w:rFonts w:ascii="Times New Roman" w:eastAsia="Arial" w:hAnsi="Times New Roman" w:cs="Times New Roman"/>
          <w:w w:val="89"/>
          <w:sz w:val="20"/>
          <w:szCs w:val="20"/>
        </w:rPr>
        <w:t>ther</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directly</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person</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li</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ly</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5"/>
          <w:sz w:val="20"/>
          <w:szCs w:val="20"/>
        </w:rPr>
        <w:t>h</w:t>
      </w:r>
      <w:r w:rsidRPr="00B72469">
        <w:rPr>
          <w:rFonts w:ascii="Times New Roman" w:eastAsia="Arial" w:hAnsi="Times New Roman" w:cs="Times New Roman"/>
          <w:spacing w:val="-3"/>
          <w:w w:val="85"/>
          <w:sz w:val="20"/>
          <w:szCs w:val="20"/>
        </w:rPr>
        <w:t>av</w:t>
      </w:r>
      <w:r w:rsidRPr="00B72469">
        <w:rPr>
          <w:rFonts w:ascii="Times New Roman" w:eastAsia="Arial" w:hAnsi="Times New Roman" w:cs="Times New Roman"/>
          <w:w w:val="85"/>
          <w:sz w:val="20"/>
          <w:szCs w:val="20"/>
        </w:rPr>
        <w:t>e</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sz w:val="20"/>
          <w:szCs w:val="20"/>
        </w:rPr>
        <w:t>either</w:t>
      </w:r>
    </w:p>
    <w:p w14:paraId="0AFED24F" w14:textId="77777777" w:rsidR="00676FEB" w:rsidRPr="00B72469" w:rsidRDefault="00676FEB" w:rsidP="00676FEB">
      <w:pPr>
        <w:spacing w:after="0"/>
        <w:jc w:val="both"/>
        <w:rPr>
          <w:rFonts w:ascii="Times New Roman" w:hAnsi="Times New Roman" w:cs="Times New Roman"/>
        </w:rPr>
        <w:sectPr w:rsidR="00676FEB" w:rsidRPr="00B72469">
          <w:type w:val="continuous"/>
          <w:pgSz w:w="12240" w:h="15840"/>
          <w:pgMar w:top="1480" w:right="1060" w:bottom="280" w:left="1060" w:header="720" w:footer="720" w:gutter="0"/>
          <w:cols w:num="2" w:space="720" w:equalWidth="0">
            <w:col w:w="4791" w:space="539"/>
            <w:col w:w="4790"/>
          </w:cols>
        </w:sectPr>
      </w:pPr>
    </w:p>
    <w:p w14:paraId="0AFED250" w14:textId="77777777" w:rsidR="00676FEB" w:rsidRPr="00B72469" w:rsidRDefault="00676FEB" w:rsidP="00676FEB">
      <w:pPr>
        <w:tabs>
          <w:tab w:val="left" w:pos="5320"/>
          <w:tab w:val="left" w:pos="7120"/>
        </w:tabs>
        <w:spacing w:after="0" w:line="186" w:lineRule="exact"/>
        <w:ind w:left="110" w:right="-20"/>
        <w:rPr>
          <w:rFonts w:ascii="Times New Roman" w:eastAsia="Arial" w:hAnsi="Times New Roman" w:cs="Times New Roman"/>
          <w:sz w:val="20"/>
          <w:szCs w:val="20"/>
        </w:rPr>
      </w:pPr>
      <w:proofErr w:type="gramStart"/>
      <w:r w:rsidRPr="00B72469">
        <w:rPr>
          <w:rFonts w:ascii="Times New Roman" w:eastAsia="Arial" w:hAnsi="Times New Roman" w:cs="Times New Roman"/>
          <w:w w:val="89"/>
          <w:position w:val="1"/>
          <w:sz w:val="20"/>
          <w:szCs w:val="20"/>
        </w:rPr>
        <w:lastRenderedPageBreak/>
        <w:t>number</w:t>
      </w:r>
      <w:proofErr w:type="gramEnd"/>
      <w:r w:rsidRPr="00B72469">
        <w:rPr>
          <w:rFonts w:ascii="Times New Roman" w:eastAsia="Arial" w:hAnsi="Times New Roman" w:cs="Times New Roman"/>
          <w:spacing w:val="-3"/>
          <w:position w:val="1"/>
          <w:sz w:val="20"/>
          <w:szCs w:val="20"/>
        </w:rPr>
        <w:t xml:space="preserve"> </w:t>
      </w:r>
      <w:r w:rsidRPr="00B72469">
        <w:rPr>
          <w:rFonts w:ascii="Times New Roman" w:eastAsia="Arial" w:hAnsi="Times New Roman" w:cs="Times New Roman"/>
          <w:w w:val="99"/>
          <w:position w:val="1"/>
          <w:sz w:val="20"/>
          <w:szCs w:val="20"/>
        </w:rPr>
        <w:t>of</w:t>
      </w:r>
      <w:r w:rsidRPr="00B72469">
        <w:rPr>
          <w:rFonts w:ascii="Times New Roman" w:eastAsia="Arial" w:hAnsi="Times New Roman" w:cs="Times New Roman"/>
          <w:spacing w:val="-3"/>
          <w:position w:val="1"/>
          <w:sz w:val="20"/>
          <w:szCs w:val="20"/>
        </w:rPr>
        <w:t xml:space="preserve"> </w:t>
      </w:r>
      <w:r w:rsidRPr="00B72469">
        <w:rPr>
          <w:rFonts w:ascii="Times New Roman" w:eastAsia="Arial" w:hAnsi="Times New Roman" w:cs="Times New Roman"/>
          <w:w w:val="93"/>
          <w:position w:val="1"/>
          <w:sz w:val="20"/>
          <w:szCs w:val="20"/>
        </w:rPr>
        <w:t>time-blocks</w:t>
      </w:r>
      <w:r w:rsidRPr="00B72469">
        <w:rPr>
          <w:rFonts w:ascii="Times New Roman" w:eastAsia="Arial" w:hAnsi="Times New Roman" w:cs="Times New Roman"/>
          <w:spacing w:val="-3"/>
          <w:position w:val="1"/>
          <w:sz w:val="20"/>
          <w:szCs w:val="20"/>
        </w:rPr>
        <w:t xml:space="preserve"> </w:t>
      </w:r>
      <w:r w:rsidRPr="00B72469">
        <w:rPr>
          <w:rFonts w:ascii="Times New Roman" w:eastAsia="Arial" w:hAnsi="Times New Roman" w:cs="Times New Roman"/>
          <w:w w:val="90"/>
          <w:position w:val="1"/>
          <w:sz w:val="20"/>
          <w:szCs w:val="20"/>
        </w:rPr>
        <w:t>being</w:t>
      </w:r>
      <w:r w:rsidRPr="00B72469">
        <w:rPr>
          <w:rFonts w:ascii="Times New Roman" w:eastAsia="Arial" w:hAnsi="Times New Roman" w:cs="Times New Roman"/>
          <w:spacing w:val="-3"/>
          <w:position w:val="1"/>
          <w:sz w:val="20"/>
          <w:szCs w:val="20"/>
        </w:rPr>
        <w:t xml:space="preserve"> </w:t>
      </w:r>
      <w:r w:rsidRPr="00B72469">
        <w:rPr>
          <w:rFonts w:ascii="Times New Roman" w:eastAsia="Arial" w:hAnsi="Times New Roman" w:cs="Times New Roman"/>
          <w:w w:val="89"/>
          <w:position w:val="1"/>
          <w:sz w:val="20"/>
          <w:szCs w:val="20"/>
        </w:rPr>
        <w:t>analyzed;</w:t>
      </w:r>
      <w:r w:rsidRPr="00B72469">
        <w:rPr>
          <w:rFonts w:ascii="Times New Roman" w:eastAsia="Arial" w:hAnsi="Times New Roman" w:cs="Times New Roman"/>
          <w:spacing w:val="-2"/>
          <w:position w:val="1"/>
          <w:sz w:val="20"/>
          <w:szCs w:val="20"/>
        </w:rPr>
        <w:t xml:space="preserve"> </w:t>
      </w:r>
      <w:r w:rsidRPr="00B72469">
        <w:rPr>
          <w:rFonts w:ascii="Times New Roman" w:eastAsia="Arial" w:hAnsi="Times New Roman" w:cs="Times New Roman"/>
          <w:w w:val="99"/>
          <w:position w:val="1"/>
          <w:sz w:val="20"/>
          <w:szCs w:val="20"/>
        </w:rPr>
        <w:t>g</w:t>
      </w:r>
      <w:r w:rsidRPr="00B72469">
        <w:rPr>
          <w:rFonts w:ascii="Times New Roman" w:eastAsia="Arial" w:hAnsi="Times New Roman" w:cs="Times New Roman"/>
          <w:spacing w:val="-5"/>
          <w:w w:val="99"/>
          <w:position w:val="1"/>
          <w:sz w:val="20"/>
          <w:szCs w:val="20"/>
        </w:rPr>
        <w:t>i</w:t>
      </w:r>
      <w:r w:rsidRPr="00B72469">
        <w:rPr>
          <w:rFonts w:ascii="Times New Roman" w:eastAsia="Arial" w:hAnsi="Times New Roman" w:cs="Times New Roman"/>
          <w:spacing w:val="-3"/>
          <w:w w:val="99"/>
          <w:position w:val="1"/>
          <w:sz w:val="20"/>
          <w:szCs w:val="20"/>
        </w:rPr>
        <w:t>v</w:t>
      </w:r>
      <w:r w:rsidRPr="00B72469">
        <w:rPr>
          <w:rFonts w:ascii="Times New Roman" w:eastAsia="Arial" w:hAnsi="Times New Roman" w:cs="Times New Roman"/>
          <w:w w:val="84"/>
          <w:position w:val="1"/>
          <w:sz w:val="20"/>
          <w:szCs w:val="20"/>
        </w:rPr>
        <w:t>en</w:t>
      </w:r>
      <w:r w:rsidRPr="00B72469">
        <w:rPr>
          <w:rFonts w:ascii="Times New Roman" w:eastAsia="Arial" w:hAnsi="Times New Roman" w:cs="Times New Roman"/>
          <w:spacing w:val="-3"/>
          <w:position w:val="1"/>
          <w:sz w:val="20"/>
          <w:szCs w:val="20"/>
        </w:rPr>
        <w:t xml:space="preserve"> </w:t>
      </w:r>
      <w:r w:rsidRPr="00B72469">
        <w:rPr>
          <w:rFonts w:ascii="Times New Roman" w:eastAsia="Arial" w:hAnsi="Times New Roman" w:cs="Times New Roman"/>
          <w:w w:val="84"/>
          <w:position w:val="1"/>
          <w:sz w:val="20"/>
          <w:szCs w:val="20"/>
        </w:rPr>
        <w:t>an</w:t>
      </w:r>
      <w:r w:rsidRPr="00B72469">
        <w:rPr>
          <w:rFonts w:ascii="Times New Roman" w:eastAsia="Arial" w:hAnsi="Times New Roman" w:cs="Times New Roman"/>
          <w:spacing w:val="-3"/>
          <w:position w:val="1"/>
          <w:sz w:val="20"/>
          <w:szCs w:val="20"/>
        </w:rPr>
        <w:t xml:space="preserve"> </w:t>
      </w:r>
      <w:r w:rsidRPr="00B72469">
        <w:rPr>
          <w:rFonts w:ascii="Times New Roman" w:eastAsia="Arial" w:hAnsi="Times New Roman" w:cs="Times New Roman"/>
          <w:w w:val="104"/>
          <w:position w:val="1"/>
          <w:sz w:val="20"/>
          <w:szCs w:val="20"/>
        </w:rPr>
        <w:t>HMM</w:t>
      </w:r>
      <w:r w:rsidRPr="00B72469">
        <w:rPr>
          <w:rFonts w:ascii="Times New Roman" w:eastAsia="Arial" w:hAnsi="Times New Roman" w:cs="Times New Roman"/>
          <w:spacing w:val="-3"/>
          <w:position w:val="1"/>
          <w:sz w:val="20"/>
          <w:szCs w:val="20"/>
        </w:rPr>
        <w:t xml:space="preserve"> </w:t>
      </w:r>
      <w:r w:rsidRPr="00B72469">
        <w:rPr>
          <w:rFonts w:ascii="Times New Roman" w:eastAsia="Arial" w:hAnsi="Times New Roman" w:cs="Times New Roman"/>
          <w:i/>
          <w:w w:val="116"/>
          <w:position w:val="1"/>
          <w:sz w:val="20"/>
          <w:szCs w:val="20"/>
        </w:rPr>
        <w:t>M</w:t>
      </w:r>
      <w:r w:rsidRPr="00B72469">
        <w:rPr>
          <w:rFonts w:ascii="Times New Roman" w:eastAsia="Arial" w:hAnsi="Times New Roman" w:cs="Times New Roman"/>
          <w:i/>
          <w:position w:val="1"/>
          <w:sz w:val="20"/>
          <w:szCs w:val="20"/>
        </w:rPr>
        <w:tab/>
      </w:r>
      <w:r w:rsidRPr="00B72469">
        <w:rPr>
          <w:rFonts w:ascii="Times New Roman" w:eastAsia="Arial" w:hAnsi="Times New Roman" w:cs="Times New Roman"/>
          <w:i/>
          <w:w w:val="119"/>
          <w:position w:val="1"/>
          <w:sz w:val="20"/>
          <w:szCs w:val="20"/>
          <w:u w:val="single" w:color="000000"/>
        </w:rPr>
        <w:t xml:space="preserve"> </w:t>
      </w:r>
      <w:r w:rsidRPr="00B72469">
        <w:rPr>
          <w:rFonts w:ascii="Times New Roman" w:eastAsia="Arial" w:hAnsi="Times New Roman" w:cs="Times New Roman"/>
          <w:i/>
          <w:position w:val="1"/>
          <w:sz w:val="20"/>
          <w:szCs w:val="20"/>
          <w:u w:val="single" w:color="000000"/>
        </w:rPr>
        <w:tab/>
      </w:r>
    </w:p>
    <w:p w14:paraId="0AFED251" w14:textId="77777777" w:rsidR="00676FEB" w:rsidRPr="00B72469" w:rsidRDefault="00676FEB" w:rsidP="00676FEB">
      <w:pPr>
        <w:spacing w:after="0"/>
        <w:rPr>
          <w:rFonts w:ascii="Times New Roman" w:hAnsi="Times New Roman" w:cs="Times New Roman"/>
        </w:rPr>
        <w:sectPr w:rsidR="00676FEB" w:rsidRPr="00B72469">
          <w:type w:val="continuous"/>
          <w:pgSz w:w="12240" w:h="15840"/>
          <w:pgMar w:top="1480" w:right="1060" w:bottom="280" w:left="1060" w:header="720" w:footer="720" w:gutter="0"/>
          <w:cols w:space="720"/>
        </w:sectPr>
      </w:pPr>
    </w:p>
    <w:p w14:paraId="0AFED252" w14:textId="77777777" w:rsidR="00676FEB" w:rsidRPr="00B72469" w:rsidRDefault="00676FEB" w:rsidP="00676FEB">
      <w:pPr>
        <w:spacing w:before="4" w:after="0" w:line="240" w:lineRule="exact"/>
        <w:ind w:left="110" w:right="-57"/>
        <w:jc w:val="both"/>
        <w:rPr>
          <w:rFonts w:ascii="Times New Roman" w:eastAsia="Arial" w:hAnsi="Times New Roman" w:cs="Times New Roman"/>
          <w:sz w:val="20"/>
          <w:szCs w:val="20"/>
        </w:rPr>
      </w:pPr>
      <w:r w:rsidRPr="00B72469">
        <w:rPr>
          <w:rFonts w:ascii="Times New Roman" w:hAnsi="Times New Roman" w:cs="Times New Roman"/>
          <w:noProof/>
        </w:rPr>
        <w:lastRenderedPageBreak/>
        <mc:AlternateContent>
          <mc:Choice Requires="wps">
            <w:drawing>
              <wp:anchor distT="0" distB="0" distL="114300" distR="114300" simplePos="0" relativeHeight="251859968" behindDoc="1" locked="0" layoutInCell="1" allowOverlap="1" wp14:anchorId="0AFED550" wp14:editId="0AFED551">
                <wp:simplePos x="0" y="0"/>
                <wp:positionH relativeFrom="page">
                  <wp:posOffset>436245</wp:posOffset>
                </wp:positionH>
                <wp:positionV relativeFrom="page">
                  <wp:posOffset>3995420</wp:posOffset>
                </wp:positionV>
                <wp:extent cx="3185795" cy="4053840"/>
                <wp:effectExtent l="0" t="4445" r="0" b="0"/>
                <wp:wrapNone/>
                <wp:docPr id="1798" name="Text Box 17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405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FED7F8" w14:textId="77777777" w:rsidR="003E65E7" w:rsidRDefault="003E65E7" w:rsidP="00676FEB">
                            <w:pPr>
                              <w:spacing w:before="60" w:after="0" w:line="240" w:lineRule="auto"/>
                              <w:ind w:left="483" w:right="-20"/>
                              <w:rPr>
                                <w:rFonts w:ascii="Arial" w:eastAsia="Arial" w:hAnsi="Arial" w:cs="Arial"/>
                                <w:sz w:val="20"/>
                                <w:szCs w:val="20"/>
                              </w:rPr>
                            </w:pPr>
                            <w:proofErr w:type="gramStart"/>
                            <w:r>
                              <w:rPr>
                                <w:rFonts w:ascii="Arial" w:eastAsia="Arial" w:hAnsi="Arial" w:cs="Arial"/>
                                <w:w w:val="91"/>
                                <w:sz w:val="20"/>
                                <w:szCs w:val="20"/>
                              </w:rPr>
                              <w:t>coming</w:t>
                            </w:r>
                            <w:proofErr w:type="gramEnd"/>
                            <w:r>
                              <w:rPr>
                                <w:rFonts w:ascii="Arial" w:eastAsia="Arial" w:hAnsi="Arial" w:cs="Arial"/>
                                <w:spacing w:val="5"/>
                                <w:w w:val="91"/>
                                <w:sz w:val="20"/>
                                <w:szCs w:val="20"/>
                              </w:rPr>
                              <w:t xml:space="preserve"> </w:t>
                            </w:r>
                            <w:r>
                              <w:rPr>
                                <w:rFonts w:ascii="Arial" w:eastAsia="Arial" w:hAnsi="Arial" w:cs="Arial"/>
                                <w:w w:val="91"/>
                                <w:sz w:val="20"/>
                                <w:szCs w:val="20"/>
                              </w:rPr>
                              <w:t>frustrated</w:t>
                            </w:r>
                            <w:r>
                              <w:rPr>
                                <w:rFonts w:ascii="Arial" w:eastAsia="Arial" w:hAnsi="Arial" w:cs="Arial"/>
                                <w:spacing w:val="-9"/>
                                <w:w w:val="91"/>
                                <w:sz w:val="20"/>
                                <w:szCs w:val="20"/>
                              </w:rPr>
                              <w:t xml:space="preserve"> </w:t>
                            </w:r>
                            <w:r>
                              <w:rPr>
                                <w:rFonts w:ascii="Arial" w:eastAsia="Arial" w:hAnsi="Arial" w:cs="Arial"/>
                                <w:sz w:val="20"/>
                                <w:szCs w:val="20"/>
                              </w:rPr>
                              <w:t>with</w:t>
                            </w:r>
                            <w:r>
                              <w:rPr>
                                <w:rFonts w:ascii="Arial" w:eastAsia="Arial" w:hAnsi="Arial" w:cs="Arial"/>
                                <w:spacing w:val="-10"/>
                                <w:sz w:val="20"/>
                                <w:szCs w:val="20"/>
                              </w:rPr>
                              <w:t xml:space="preserve"> </w:t>
                            </w:r>
                            <w:r>
                              <w:rPr>
                                <w:rFonts w:ascii="Arial" w:eastAsia="Arial" w:hAnsi="Arial" w:cs="Arial"/>
                                <w:w w:val="93"/>
                                <w:sz w:val="20"/>
                                <w:szCs w:val="20"/>
                              </w:rPr>
                              <w:t>risk-calculation</w:t>
                            </w:r>
                            <w:r>
                              <w:rPr>
                                <w:rFonts w:ascii="Arial" w:eastAsia="Arial" w:hAnsi="Arial" w:cs="Arial"/>
                                <w:spacing w:val="-2"/>
                                <w:w w:val="93"/>
                                <w:sz w:val="20"/>
                                <w:szCs w:val="20"/>
                              </w:rPr>
                              <w:t xml:space="preserve"> </w:t>
                            </w:r>
                            <w:r>
                              <w:rPr>
                                <w:rFonts w:ascii="Arial" w:eastAsia="Arial" w:hAnsi="Arial" w:cs="Arial"/>
                                <w:sz w:val="20"/>
                                <w:szCs w:val="20"/>
                              </w:rPr>
                              <w:t>delay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98" o:spid="_x0000_s1092" type="#_x0000_t202" style="position:absolute;left:0;text-align:left;margin-left:34.35pt;margin-top:314.6pt;width:250.85pt;height:319.2pt;z-index:-251456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" filled="f" stroked="f">
                <v:textbox inset="0,0,0,0">
                  <w:txbxContent>
                    <w:p w14:paraId="0AFED7F8" w14:textId="77777777" w:rsidR="003E65E7" w:rsidRDefault="003E65E7" w:rsidP="00676FEB">
                      <w:pPr>
                        <w:spacing w:before="60" w:after="0" w:line="240" w:lineRule="auto"/>
                        <w:ind w:left="483" w:right="-20"/>
                        <w:rPr>
                          <w:rFonts w:ascii="Arial" w:eastAsia="Arial" w:hAnsi="Arial" w:cs="Arial"/>
                          <w:sz w:val="20"/>
                          <w:szCs w:val="20"/>
                        </w:rPr>
                      </w:pPr>
                      <w:proofErr w:type="gramStart"/>
                      <w:r>
                        <w:rPr>
                          <w:rFonts w:ascii="Arial" w:eastAsia="Arial" w:hAnsi="Arial" w:cs="Arial"/>
                          <w:w w:val="91"/>
                          <w:sz w:val="20"/>
                          <w:szCs w:val="20"/>
                        </w:rPr>
                        <w:t>coming</w:t>
                      </w:r>
                      <w:proofErr w:type="gramEnd"/>
                      <w:r>
                        <w:rPr>
                          <w:rFonts w:ascii="Arial" w:eastAsia="Arial" w:hAnsi="Arial" w:cs="Arial"/>
                          <w:spacing w:val="5"/>
                          <w:w w:val="91"/>
                          <w:sz w:val="20"/>
                          <w:szCs w:val="20"/>
                        </w:rPr>
                        <w:t xml:space="preserve"> </w:t>
                      </w:r>
                      <w:r>
                        <w:rPr>
                          <w:rFonts w:ascii="Arial" w:eastAsia="Arial" w:hAnsi="Arial" w:cs="Arial"/>
                          <w:w w:val="91"/>
                          <w:sz w:val="20"/>
                          <w:szCs w:val="20"/>
                        </w:rPr>
                        <w:t>frustrated</w:t>
                      </w:r>
                      <w:r>
                        <w:rPr>
                          <w:rFonts w:ascii="Arial" w:eastAsia="Arial" w:hAnsi="Arial" w:cs="Arial"/>
                          <w:spacing w:val="-9"/>
                          <w:w w:val="91"/>
                          <w:sz w:val="20"/>
                          <w:szCs w:val="20"/>
                        </w:rPr>
                        <w:t xml:space="preserve"> </w:t>
                      </w:r>
                      <w:r>
                        <w:rPr>
                          <w:rFonts w:ascii="Arial" w:eastAsia="Arial" w:hAnsi="Arial" w:cs="Arial"/>
                          <w:sz w:val="20"/>
                          <w:szCs w:val="20"/>
                        </w:rPr>
                        <w:t>with</w:t>
                      </w:r>
                      <w:r>
                        <w:rPr>
                          <w:rFonts w:ascii="Arial" w:eastAsia="Arial" w:hAnsi="Arial" w:cs="Arial"/>
                          <w:spacing w:val="-10"/>
                          <w:sz w:val="20"/>
                          <w:szCs w:val="20"/>
                        </w:rPr>
                        <w:t xml:space="preserve"> </w:t>
                      </w:r>
                      <w:r>
                        <w:rPr>
                          <w:rFonts w:ascii="Arial" w:eastAsia="Arial" w:hAnsi="Arial" w:cs="Arial"/>
                          <w:w w:val="93"/>
                          <w:sz w:val="20"/>
                          <w:szCs w:val="20"/>
                        </w:rPr>
                        <w:t>risk-calculation</w:t>
                      </w:r>
                      <w:r>
                        <w:rPr>
                          <w:rFonts w:ascii="Arial" w:eastAsia="Arial" w:hAnsi="Arial" w:cs="Arial"/>
                          <w:spacing w:val="-2"/>
                          <w:w w:val="93"/>
                          <w:sz w:val="20"/>
                          <w:szCs w:val="20"/>
                        </w:rPr>
                        <w:t xml:space="preserve"> </w:t>
                      </w:r>
                      <w:r>
                        <w:rPr>
                          <w:rFonts w:ascii="Arial" w:eastAsia="Arial" w:hAnsi="Arial" w:cs="Arial"/>
                          <w:sz w:val="20"/>
                          <w:szCs w:val="20"/>
                        </w:rPr>
                        <w:t>delays.</w:t>
                      </w:r>
                    </w:p>
                  </w:txbxContent>
                </v:textbox>
                <w10:wrap anchorx="page" anchory="page"/>
              </v:shape>
            </w:pict>
          </mc:Fallback>
        </mc:AlternateContent>
      </w:r>
      <w:r w:rsidRPr="00B72469">
        <w:rPr>
          <w:rFonts w:ascii="Times New Roman" w:hAnsi="Times New Roman" w:cs="Times New Roman"/>
          <w:noProof/>
        </w:rPr>
        <mc:AlternateContent>
          <mc:Choice Requires="wpg">
            <w:drawing>
              <wp:anchor distT="0" distB="0" distL="114300" distR="114300" simplePos="0" relativeHeight="251860992" behindDoc="1" locked="0" layoutInCell="1" allowOverlap="1" wp14:anchorId="0AFED552" wp14:editId="0AFED553">
                <wp:simplePos x="0" y="0"/>
                <wp:positionH relativeFrom="page">
                  <wp:posOffset>433070</wp:posOffset>
                </wp:positionH>
                <wp:positionV relativeFrom="page">
                  <wp:posOffset>3992245</wp:posOffset>
                </wp:positionV>
                <wp:extent cx="3191510" cy="4059555"/>
                <wp:effectExtent l="0" t="1270" r="0" b="0"/>
                <wp:wrapNone/>
                <wp:docPr id="165"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91510" cy="4059555"/>
                          <a:chOff x="682" y="6287"/>
                          <a:chExt cx="5026" cy="6393"/>
                        </a:xfrm>
                      </wpg:grpSpPr>
                      <wpg:grpSp>
                        <wpg:cNvPr id="174" name="Group 5251"/>
                        <wpg:cNvGrpSpPr>
                          <a:grpSpLocks/>
                        </wpg:cNvGrpSpPr>
                        <wpg:grpSpPr bwMode="auto">
                          <a:xfrm>
                            <a:off x="687" y="6292"/>
                            <a:ext cx="5017" cy="6384"/>
                            <a:chOff x="687" y="6292"/>
                            <a:chExt cx="5017" cy="6384"/>
                          </a:xfrm>
                        </wpg:grpSpPr>
                        <wps:wsp>
                          <wps:cNvPr id="175" name="Freeform 5252"/>
                          <wps:cNvSpPr>
                            <a:spLocks/>
                          </wps:cNvSpPr>
                          <wps:spPr bwMode="auto">
                            <a:xfrm>
                              <a:off x="687" y="6292"/>
                              <a:ext cx="5017" cy="6384"/>
                            </a:xfrm>
                            <a:custGeom>
                              <a:avLst/>
                              <a:gdLst>
                                <a:gd name="T0" fmla="+- 0 687 687"/>
                                <a:gd name="T1" fmla="*/ T0 w 5017"/>
                                <a:gd name="T2" fmla="+- 0 12676 6292"/>
                                <a:gd name="T3" fmla="*/ 12676 h 6384"/>
                                <a:gd name="T4" fmla="+- 0 5703 687"/>
                                <a:gd name="T5" fmla="*/ T4 w 5017"/>
                                <a:gd name="T6" fmla="+- 0 12676 6292"/>
                                <a:gd name="T7" fmla="*/ 12676 h 6384"/>
                                <a:gd name="T8" fmla="+- 0 5703 687"/>
                                <a:gd name="T9" fmla="*/ T8 w 5017"/>
                                <a:gd name="T10" fmla="+- 0 6292 6292"/>
                                <a:gd name="T11" fmla="*/ 6292 h 6384"/>
                                <a:gd name="T12" fmla="+- 0 687 687"/>
                                <a:gd name="T13" fmla="*/ T12 w 5017"/>
                                <a:gd name="T14" fmla="+- 0 6292 6292"/>
                                <a:gd name="T15" fmla="*/ 6292 h 6384"/>
                                <a:gd name="T16" fmla="+- 0 687 687"/>
                                <a:gd name="T17" fmla="*/ T16 w 5017"/>
                                <a:gd name="T18" fmla="+- 0 12676 6292"/>
                                <a:gd name="T19" fmla="*/ 12676 h 6384"/>
                              </a:gdLst>
                              <a:ahLst/>
                              <a:cxnLst>
                                <a:cxn ang="0">
                                  <a:pos x="T1" y="T3"/>
                                </a:cxn>
                                <a:cxn ang="0">
                                  <a:pos x="T5" y="T7"/>
                                </a:cxn>
                                <a:cxn ang="0">
                                  <a:pos x="T9" y="T11"/>
                                </a:cxn>
                                <a:cxn ang="0">
                                  <a:pos x="T13" y="T15"/>
                                </a:cxn>
                                <a:cxn ang="0">
                                  <a:pos x="T17" y="T19"/>
                                </a:cxn>
                              </a:cxnLst>
                              <a:rect l="0" t="0" r="r" b="b"/>
                              <a:pathLst>
                                <a:path w="5017" h="6384">
                                  <a:moveTo>
                                    <a:pt x="0" y="6384"/>
                                  </a:moveTo>
                                  <a:lnTo>
                                    <a:pt x="5016" y="6384"/>
                                  </a:lnTo>
                                  <a:lnTo>
                                    <a:pt x="5016" y="0"/>
                                  </a:lnTo>
                                  <a:lnTo>
                                    <a:pt x="0" y="0"/>
                                  </a:lnTo>
                                  <a:lnTo>
                                    <a:pt x="0" y="638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76" name="Picture 5253"/>
                            <pic:cNvPicPr>
                              <a:picLocks noChangeAspect="1" noChangeArrowheads="1"/>
                            </pic:cNvPicPr>
                          </pic:nvPicPr>
                          <pic:blipFill>
                            <a:blip r:embed="rId1383">
                              <a:extLst>
                                <a:ext uri="{28A0092B-C50C-407E-A947-70E740481C1C}">
                                  <a14:useLocalDpi xmlns:a14="http://schemas.microsoft.com/office/drawing/2010/main" val="0"/>
                                </a:ext>
                              </a:extLst>
                            </a:blip>
                            <a:srcRect/>
                            <a:stretch>
                              <a:fillRect/>
                            </a:stretch>
                          </pic:blipFill>
                          <pic:spPr bwMode="auto">
                            <a:xfrm>
                              <a:off x="2844" y="6973"/>
                              <a:ext cx="584" cy="6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7" name="Picture 5254"/>
                            <pic:cNvPicPr>
                              <a:picLocks noChangeAspect="1" noChangeArrowheads="1"/>
                            </pic:cNvPicPr>
                          </pic:nvPicPr>
                          <pic:blipFill>
                            <a:blip r:embed="rId1384">
                              <a:extLst>
                                <a:ext uri="{28A0092B-C50C-407E-A947-70E740481C1C}">
                                  <a14:useLocalDpi xmlns:a14="http://schemas.microsoft.com/office/drawing/2010/main" val="0"/>
                                </a:ext>
                              </a:extLst>
                            </a:blip>
                            <a:srcRect/>
                            <a:stretch>
                              <a:fillRect/>
                            </a:stretch>
                          </pic:blipFill>
                          <pic:spPr bwMode="auto">
                            <a:xfrm>
                              <a:off x="1174" y="9566"/>
                              <a:ext cx="4146" cy="4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5255"/>
                            <pic:cNvPicPr>
                              <a:picLocks noChangeAspect="1" noChangeArrowheads="1"/>
                            </pic:cNvPicPr>
                          </pic:nvPicPr>
                          <pic:blipFill>
                            <a:blip r:embed="rId1383">
                              <a:extLst>
                                <a:ext uri="{28A0092B-C50C-407E-A947-70E740481C1C}">
                                  <a14:useLocalDpi xmlns:a14="http://schemas.microsoft.com/office/drawing/2010/main" val="0"/>
                                </a:ext>
                              </a:extLst>
                            </a:blip>
                            <a:srcRect/>
                            <a:stretch>
                              <a:fillRect/>
                            </a:stretch>
                          </pic:blipFill>
                          <pic:spPr bwMode="auto">
                            <a:xfrm>
                              <a:off x="3204" y="7591"/>
                              <a:ext cx="584" cy="6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9" name="Picture 5256"/>
                            <pic:cNvPicPr>
                              <a:picLocks noChangeAspect="1" noChangeArrowheads="1"/>
                            </pic:cNvPicPr>
                          </pic:nvPicPr>
                          <pic:blipFill>
                            <a:blip r:embed="rId1383">
                              <a:extLst>
                                <a:ext uri="{28A0092B-C50C-407E-A947-70E740481C1C}">
                                  <a14:useLocalDpi xmlns:a14="http://schemas.microsoft.com/office/drawing/2010/main" val="0"/>
                                </a:ext>
                              </a:extLst>
                            </a:blip>
                            <a:srcRect/>
                            <a:stretch>
                              <a:fillRect/>
                            </a:stretch>
                          </pic:blipFill>
                          <pic:spPr bwMode="auto">
                            <a:xfrm>
                              <a:off x="2738" y="8140"/>
                              <a:ext cx="584" cy="6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0" name="Picture 5257"/>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1174" y="10177"/>
                              <a:ext cx="427" cy="5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1" name="Picture 5258"/>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1410" y="10177"/>
                              <a:ext cx="427" cy="5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2" name="Picture 5259"/>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1645" y="10177"/>
                              <a:ext cx="427" cy="5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3" name="Picture 5260"/>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1880" y="10177"/>
                              <a:ext cx="427" cy="5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4" name="Picture 5261"/>
                            <pic:cNvPicPr>
                              <a:picLocks noChangeAspect="1" noChangeArrowheads="1"/>
                            </pic:cNvPicPr>
                          </pic:nvPicPr>
                          <pic:blipFill>
                            <a:blip r:embed="rId1385">
                              <a:extLst>
                                <a:ext uri="{28A0092B-C50C-407E-A947-70E740481C1C}">
                                  <a14:useLocalDpi xmlns:a14="http://schemas.microsoft.com/office/drawing/2010/main" val="0"/>
                                </a:ext>
                              </a:extLst>
                            </a:blip>
                            <a:srcRect/>
                            <a:stretch>
                              <a:fillRect/>
                            </a:stretch>
                          </pic:blipFill>
                          <pic:spPr bwMode="auto">
                            <a:xfrm>
                              <a:off x="2115" y="10177"/>
                              <a:ext cx="427" cy="59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5" name="Picture 5262"/>
                            <pic:cNvPicPr>
                              <a:picLocks noChangeAspect="1" noChangeArrowheads="1"/>
                            </pic:cNvPicPr>
                          </pic:nvPicPr>
                          <pic:blipFill>
                            <a:blip r:embed="rId1386">
                              <a:extLst>
                                <a:ext uri="{28A0092B-C50C-407E-A947-70E740481C1C}">
                                  <a14:useLocalDpi xmlns:a14="http://schemas.microsoft.com/office/drawing/2010/main" val="0"/>
                                </a:ext>
                              </a:extLst>
                            </a:blip>
                            <a:srcRect/>
                            <a:stretch>
                              <a:fillRect/>
                            </a:stretch>
                          </pic:blipFill>
                          <pic:spPr bwMode="auto">
                            <a:xfrm>
                              <a:off x="2440" y="10351"/>
                              <a:ext cx="261" cy="2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 name="Picture 5263"/>
                            <pic:cNvPicPr>
                              <a:picLocks noChangeAspect="1" noChangeArrowheads="1"/>
                            </pic:cNvPicPr>
                          </pic:nvPicPr>
                          <pic:blipFill>
                            <a:blip r:embed="rId1386">
                              <a:extLst>
                                <a:ext uri="{28A0092B-C50C-407E-A947-70E740481C1C}">
                                  <a14:useLocalDpi xmlns:a14="http://schemas.microsoft.com/office/drawing/2010/main" val="0"/>
                                </a:ext>
                              </a:extLst>
                            </a:blip>
                            <a:srcRect/>
                            <a:stretch>
                              <a:fillRect/>
                            </a:stretch>
                          </pic:blipFill>
                          <pic:spPr bwMode="auto">
                            <a:xfrm>
                              <a:off x="2585" y="10351"/>
                              <a:ext cx="261" cy="2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 name="Picture 5264"/>
                            <pic:cNvPicPr>
                              <a:picLocks noChangeAspect="1" noChangeArrowheads="1"/>
                            </pic:cNvPicPr>
                          </pic:nvPicPr>
                          <pic:blipFill>
                            <a:blip r:embed="rId1386">
                              <a:extLst>
                                <a:ext uri="{28A0092B-C50C-407E-A947-70E740481C1C}">
                                  <a14:useLocalDpi xmlns:a14="http://schemas.microsoft.com/office/drawing/2010/main" val="0"/>
                                </a:ext>
                              </a:extLst>
                            </a:blip>
                            <a:srcRect/>
                            <a:stretch>
                              <a:fillRect/>
                            </a:stretch>
                          </pic:blipFill>
                          <pic:spPr bwMode="auto">
                            <a:xfrm>
                              <a:off x="2730" y="10351"/>
                              <a:ext cx="261" cy="2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 name="Picture 5265"/>
                            <pic:cNvPicPr>
                              <a:picLocks noChangeAspect="1" noChangeArrowheads="1"/>
                            </pic:cNvPicPr>
                          </pic:nvPicPr>
                          <pic:blipFill>
                            <a:blip r:embed="rId1386">
                              <a:extLst>
                                <a:ext uri="{28A0092B-C50C-407E-A947-70E740481C1C}">
                                  <a14:useLocalDpi xmlns:a14="http://schemas.microsoft.com/office/drawing/2010/main" val="0"/>
                                </a:ext>
                              </a:extLst>
                            </a:blip>
                            <a:srcRect/>
                            <a:stretch>
                              <a:fillRect/>
                            </a:stretch>
                          </pic:blipFill>
                          <pic:spPr bwMode="auto">
                            <a:xfrm>
                              <a:off x="2878" y="10351"/>
                              <a:ext cx="261" cy="2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 name="Picture 5266"/>
                            <pic:cNvPicPr>
                              <a:picLocks noChangeAspect="1" noChangeArrowheads="1"/>
                            </pic:cNvPicPr>
                          </pic:nvPicPr>
                          <pic:blipFill>
                            <a:blip r:embed="rId1386">
                              <a:extLst>
                                <a:ext uri="{28A0092B-C50C-407E-A947-70E740481C1C}">
                                  <a14:useLocalDpi xmlns:a14="http://schemas.microsoft.com/office/drawing/2010/main" val="0"/>
                                </a:ext>
                              </a:extLst>
                            </a:blip>
                            <a:srcRect/>
                            <a:stretch>
                              <a:fillRect/>
                            </a:stretch>
                          </pic:blipFill>
                          <pic:spPr bwMode="auto">
                            <a:xfrm>
                              <a:off x="3026" y="10351"/>
                              <a:ext cx="261" cy="27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 name="Group 5267"/>
                        <wpg:cNvGrpSpPr>
                          <a:grpSpLocks/>
                        </wpg:cNvGrpSpPr>
                        <wpg:grpSpPr bwMode="auto">
                          <a:xfrm>
                            <a:off x="2420" y="6858"/>
                            <a:ext cx="1442" cy="2317"/>
                            <a:chOff x="2420" y="6858"/>
                            <a:chExt cx="1442" cy="2317"/>
                          </a:xfrm>
                        </wpg:grpSpPr>
                        <wps:wsp>
                          <wps:cNvPr id="191" name="Freeform 5268"/>
                          <wps:cNvSpPr>
                            <a:spLocks/>
                          </wps:cNvSpPr>
                          <wps:spPr bwMode="auto">
                            <a:xfrm>
                              <a:off x="2420" y="6858"/>
                              <a:ext cx="1442" cy="2317"/>
                            </a:xfrm>
                            <a:custGeom>
                              <a:avLst/>
                              <a:gdLst>
                                <a:gd name="T0" fmla="+- 0 3664 2420"/>
                                <a:gd name="T1" fmla="*/ T0 w 1442"/>
                                <a:gd name="T2" fmla="+- 0 6858 6858"/>
                                <a:gd name="T3" fmla="*/ 6858 h 2317"/>
                                <a:gd name="T4" fmla="+- 0 2868 2420"/>
                                <a:gd name="T5" fmla="*/ T4 w 1442"/>
                                <a:gd name="T6" fmla="+- 0 6903 6858"/>
                                <a:gd name="T7" fmla="*/ 6903 h 2317"/>
                                <a:gd name="T8" fmla="+- 0 2768 2420"/>
                                <a:gd name="T9" fmla="*/ T8 w 1442"/>
                                <a:gd name="T10" fmla="+- 0 6994 6858"/>
                                <a:gd name="T11" fmla="*/ 6994 h 2317"/>
                                <a:gd name="T12" fmla="+- 0 2520 2420"/>
                                <a:gd name="T13" fmla="*/ T12 w 1442"/>
                                <a:gd name="T14" fmla="+- 0 7039 6858"/>
                                <a:gd name="T15" fmla="*/ 7039 h 2317"/>
                                <a:gd name="T16" fmla="+- 0 2619 2420"/>
                                <a:gd name="T17" fmla="*/ T16 w 1442"/>
                                <a:gd name="T18" fmla="+- 0 8448 6858"/>
                                <a:gd name="T19" fmla="*/ 8448 h 2317"/>
                                <a:gd name="T20" fmla="+- 0 2569 2420"/>
                                <a:gd name="T21" fmla="*/ T20 w 1442"/>
                                <a:gd name="T22" fmla="+- 0 8720 6858"/>
                                <a:gd name="T23" fmla="*/ 8720 h 2317"/>
                                <a:gd name="T24" fmla="+- 0 2420 2420"/>
                                <a:gd name="T25" fmla="*/ T24 w 1442"/>
                                <a:gd name="T26" fmla="+- 0 8902 6858"/>
                                <a:gd name="T27" fmla="*/ 8902 h 2317"/>
                                <a:gd name="T28" fmla="+- 0 2420 2420"/>
                                <a:gd name="T29" fmla="*/ T28 w 1442"/>
                                <a:gd name="T30" fmla="+- 0 9175 6858"/>
                                <a:gd name="T31" fmla="*/ 9175 h 2317"/>
                                <a:gd name="T32" fmla="+- 0 2619 2420"/>
                                <a:gd name="T33" fmla="*/ T32 w 1442"/>
                                <a:gd name="T34" fmla="+- 0 9038 6858"/>
                                <a:gd name="T35" fmla="*/ 9038 h 2317"/>
                                <a:gd name="T36" fmla="+- 0 2901 2420"/>
                                <a:gd name="T37" fmla="*/ T36 w 1442"/>
                                <a:gd name="T38" fmla="+- 0 9038 6858"/>
                                <a:gd name="T39" fmla="*/ 9038 h 2317"/>
                                <a:gd name="T40" fmla="+- 0 2967 2420"/>
                                <a:gd name="T41" fmla="*/ T40 w 1442"/>
                                <a:gd name="T42" fmla="+- 0 8947 6858"/>
                                <a:gd name="T43" fmla="*/ 8947 h 2317"/>
                                <a:gd name="T44" fmla="+- 0 3191 2420"/>
                                <a:gd name="T45" fmla="*/ T44 w 1442"/>
                                <a:gd name="T46" fmla="+- 0 8947 6858"/>
                                <a:gd name="T47" fmla="*/ 8947 h 2317"/>
                                <a:gd name="T48" fmla="+- 0 3216 2420"/>
                                <a:gd name="T49" fmla="*/ T48 w 1442"/>
                                <a:gd name="T50" fmla="+- 0 8857 6858"/>
                                <a:gd name="T51" fmla="*/ 8857 h 2317"/>
                                <a:gd name="T52" fmla="+- 0 3405 2420"/>
                                <a:gd name="T53" fmla="*/ T52 w 1442"/>
                                <a:gd name="T54" fmla="+- 0 8857 6858"/>
                                <a:gd name="T55" fmla="*/ 8857 h 2317"/>
                                <a:gd name="T56" fmla="+- 0 3564 2420"/>
                                <a:gd name="T57" fmla="*/ T56 w 1442"/>
                                <a:gd name="T58" fmla="+- 0 8675 6858"/>
                                <a:gd name="T59" fmla="*/ 8675 h 2317"/>
                                <a:gd name="T60" fmla="+- 0 3614 2420"/>
                                <a:gd name="T61" fmla="*/ T60 w 1442"/>
                                <a:gd name="T62" fmla="+- 0 8539 6858"/>
                                <a:gd name="T63" fmla="*/ 8539 h 2317"/>
                                <a:gd name="T64" fmla="+- 0 3863 2420"/>
                                <a:gd name="T65" fmla="*/ T64 w 1442"/>
                                <a:gd name="T66" fmla="+- 0 8493 6858"/>
                                <a:gd name="T67" fmla="*/ 8493 h 2317"/>
                                <a:gd name="T68" fmla="+- 0 3863 2420"/>
                                <a:gd name="T69" fmla="*/ T68 w 1442"/>
                                <a:gd name="T70" fmla="+- 0 8311 6858"/>
                                <a:gd name="T71" fmla="*/ 8311 h 2317"/>
                                <a:gd name="T72" fmla="+- 0 3664 2420"/>
                                <a:gd name="T73" fmla="*/ T72 w 1442"/>
                                <a:gd name="T74" fmla="+- 0 6858 6858"/>
                                <a:gd name="T75" fmla="*/ 6858 h 23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442" h="2317">
                                  <a:moveTo>
                                    <a:pt x="1244" y="0"/>
                                  </a:moveTo>
                                  <a:lnTo>
                                    <a:pt x="448" y="45"/>
                                  </a:lnTo>
                                  <a:lnTo>
                                    <a:pt x="348" y="136"/>
                                  </a:lnTo>
                                  <a:lnTo>
                                    <a:pt x="100" y="181"/>
                                  </a:lnTo>
                                  <a:lnTo>
                                    <a:pt x="199" y="1590"/>
                                  </a:lnTo>
                                  <a:lnTo>
                                    <a:pt x="149" y="1862"/>
                                  </a:lnTo>
                                  <a:lnTo>
                                    <a:pt x="0" y="2044"/>
                                  </a:lnTo>
                                  <a:lnTo>
                                    <a:pt x="0" y="2317"/>
                                  </a:lnTo>
                                  <a:lnTo>
                                    <a:pt x="199" y="2180"/>
                                  </a:lnTo>
                                  <a:lnTo>
                                    <a:pt x="481" y="2180"/>
                                  </a:lnTo>
                                  <a:lnTo>
                                    <a:pt x="547" y="2089"/>
                                  </a:lnTo>
                                  <a:lnTo>
                                    <a:pt x="771" y="2089"/>
                                  </a:lnTo>
                                  <a:lnTo>
                                    <a:pt x="796" y="1999"/>
                                  </a:lnTo>
                                  <a:lnTo>
                                    <a:pt x="985" y="1999"/>
                                  </a:lnTo>
                                  <a:lnTo>
                                    <a:pt x="1144" y="1817"/>
                                  </a:lnTo>
                                  <a:lnTo>
                                    <a:pt x="1194" y="1681"/>
                                  </a:lnTo>
                                  <a:lnTo>
                                    <a:pt x="1443" y="1635"/>
                                  </a:lnTo>
                                  <a:lnTo>
                                    <a:pt x="1443" y="1453"/>
                                  </a:lnTo>
                                  <a:lnTo>
                                    <a:pt x="1244" y="0"/>
                                  </a:lnTo>
                                </a:path>
                              </a:pathLst>
                            </a:custGeom>
                            <a:solidFill>
                              <a:srgbClr val="00B84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8" name="Freeform 5269"/>
                          <wps:cNvSpPr>
                            <a:spLocks/>
                          </wps:cNvSpPr>
                          <wps:spPr bwMode="auto">
                            <a:xfrm>
                              <a:off x="2420" y="6858"/>
                              <a:ext cx="1442" cy="2317"/>
                            </a:xfrm>
                            <a:custGeom>
                              <a:avLst/>
                              <a:gdLst>
                                <a:gd name="T0" fmla="+- 0 2901 2420"/>
                                <a:gd name="T1" fmla="*/ T0 w 1442"/>
                                <a:gd name="T2" fmla="+- 0 9038 6858"/>
                                <a:gd name="T3" fmla="*/ 9038 h 2317"/>
                                <a:gd name="T4" fmla="+- 0 2768 2420"/>
                                <a:gd name="T5" fmla="*/ T4 w 1442"/>
                                <a:gd name="T6" fmla="+- 0 9038 6858"/>
                                <a:gd name="T7" fmla="*/ 9038 h 2317"/>
                                <a:gd name="T8" fmla="+- 0 2868 2420"/>
                                <a:gd name="T9" fmla="*/ T8 w 1442"/>
                                <a:gd name="T10" fmla="+- 0 9084 6858"/>
                                <a:gd name="T11" fmla="*/ 9084 h 2317"/>
                                <a:gd name="T12" fmla="+- 0 2901 2420"/>
                                <a:gd name="T13" fmla="*/ T12 w 1442"/>
                                <a:gd name="T14" fmla="+- 0 9038 6858"/>
                                <a:gd name="T15" fmla="*/ 9038 h 2317"/>
                              </a:gdLst>
                              <a:ahLst/>
                              <a:cxnLst>
                                <a:cxn ang="0">
                                  <a:pos x="T1" y="T3"/>
                                </a:cxn>
                                <a:cxn ang="0">
                                  <a:pos x="T5" y="T7"/>
                                </a:cxn>
                                <a:cxn ang="0">
                                  <a:pos x="T9" y="T11"/>
                                </a:cxn>
                                <a:cxn ang="0">
                                  <a:pos x="T13" y="T15"/>
                                </a:cxn>
                              </a:cxnLst>
                              <a:rect l="0" t="0" r="r" b="b"/>
                              <a:pathLst>
                                <a:path w="1442" h="2317">
                                  <a:moveTo>
                                    <a:pt x="481" y="2180"/>
                                  </a:moveTo>
                                  <a:lnTo>
                                    <a:pt x="348" y="2180"/>
                                  </a:lnTo>
                                  <a:lnTo>
                                    <a:pt x="448" y="2226"/>
                                  </a:lnTo>
                                  <a:lnTo>
                                    <a:pt x="481" y="2180"/>
                                  </a:lnTo>
                                </a:path>
                              </a:pathLst>
                            </a:custGeom>
                            <a:solidFill>
                              <a:srgbClr val="00B84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 name="Freeform 5270"/>
                          <wps:cNvSpPr>
                            <a:spLocks/>
                          </wps:cNvSpPr>
                          <wps:spPr bwMode="auto">
                            <a:xfrm>
                              <a:off x="2420" y="6858"/>
                              <a:ext cx="1442" cy="2317"/>
                            </a:xfrm>
                            <a:custGeom>
                              <a:avLst/>
                              <a:gdLst>
                                <a:gd name="T0" fmla="+- 0 3191 2420"/>
                                <a:gd name="T1" fmla="*/ T0 w 1442"/>
                                <a:gd name="T2" fmla="+- 0 8947 6858"/>
                                <a:gd name="T3" fmla="*/ 8947 h 2317"/>
                                <a:gd name="T4" fmla="+- 0 2967 2420"/>
                                <a:gd name="T5" fmla="*/ T4 w 1442"/>
                                <a:gd name="T6" fmla="+- 0 8947 6858"/>
                                <a:gd name="T7" fmla="*/ 8947 h 2317"/>
                                <a:gd name="T8" fmla="+- 0 3067 2420"/>
                                <a:gd name="T9" fmla="*/ T8 w 1442"/>
                                <a:gd name="T10" fmla="+- 0 9038 6858"/>
                                <a:gd name="T11" fmla="*/ 9038 h 2317"/>
                                <a:gd name="T12" fmla="+- 0 3166 2420"/>
                                <a:gd name="T13" fmla="*/ T12 w 1442"/>
                                <a:gd name="T14" fmla="+- 0 9038 6858"/>
                                <a:gd name="T15" fmla="*/ 9038 h 2317"/>
                                <a:gd name="T16" fmla="+- 0 3191 2420"/>
                                <a:gd name="T17" fmla="*/ T16 w 1442"/>
                                <a:gd name="T18" fmla="+- 0 8947 6858"/>
                                <a:gd name="T19" fmla="*/ 8947 h 2317"/>
                              </a:gdLst>
                              <a:ahLst/>
                              <a:cxnLst>
                                <a:cxn ang="0">
                                  <a:pos x="T1" y="T3"/>
                                </a:cxn>
                                <a:cxn ang="0">
                                  <a:pos x="T5" y="T7"/>
                                </a:cxn>
                                <a:cxn ang="0">
                                  <a:pos x="T9" y="T11"/>
                                </a:cxn>
                                <a:cxn ang="0">
                                  <a:pos x="T13" y="T15"/>
                                </a:cxn>
                                <a:cxn ang="0">
                                  <a:pos x="T17" y="T19"/>
                                </a:cxn>
                              </a:cxnLst>
                              <a:rect l="0" t="0" r="r" b="b"/>
                              <a:pathLst>
                                <a:path w="1442" h="2317">
                                  <a:moveTo>
                                    <a:pt x="771" y="2089"/>
                                  </a:moveTo>
                                  <a:lnTo>
                                    <a:pt x="547" y="2089"/>
                                  </a:lnTo>
                                  <a:lnTo>
                                    <a:pt x="647" y="2180"/>
                                  </a:lnTo>
                                  <a:lnTo>
                                    <a:pt x="746" y="2180"/>
                                  </a:lnTo>
                                  <a:lnTo>
                                    <a:pt x="771" y="2089"/>
                                  </a:lnTo>
                                </a:path>
                              </a:pathLst>
                            </a:custGeom>
                            <a:solidFill>
                              <a:srgbClr val="00B84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10" name="Freeform 5271"/>
                          <wps:cNvSpPr>
                            <a:spLocks/>
                          </wps:cNvSpPr>
                          <wps:spPr bwMode="auto">
                            <a:xfrm>
                              <a:off x="2420" y="6858"/>
                              <a:ext cx="1442" cy="2317"/>
                            </a:xfrm>
                            <a:custGeom>
                              <a:avLst/>
                              <a:gdLst>
                                <a:gd name="T0" fmla="+- 0 3405 2420"/>
                                <a:gd name="T1" fmla="*/ T0 w 1442"/>
                                <a:gd name="T2" fmla="+- 0 8857 6858"/>
                                <a:gd name="T3" fmla="*/ 8857 h 2317"/>
                                <a:gd name="T4" fmla="+- 0 3216 2420"/>
                                <a:gd name="T5" fmla="*/ T4 w 1442"/>
                                <a:gd name="T6" fmla="+- 0 8857 6858"/>
                                <a:gd name="T7" fmla="*/ 8857 h 2317"/>
                                <a:gd name="T8" fmla="+- 0 3266 2420"/>
                                <a:gd name="T9" fmla="*/ T8 w 1442"/>
                                <a:gd name="T10" fmla="+- 0 8947 6858"/>
                                <a:gd name="T11" fmla="*/ 8947 h 2317"/>
                                <a:gd name="T12" fmla="+- 0 3365 2420"/>
                                <a:gd name="T13" fmla="*/ T12 w 1442"/>
                                <a:gd name="T14" fmla="+- 0 8902 6858"/>
                                <a:gd name="T15" fmla="*/ 8902 h 2317"/>
                                <a:gd name="T16" fmla="+- 0 3405 2420"/>
                                <a:gd name="T17" fmla="*/ T16 w 1442"/>
                                <a:gd name="T18" fmla="+- 0 8857 6858"/>
                                <a:gd name="T19" fmla="*/ 8857 h 2317"/>
                              </a:gdLst>
                              <a:ahLst/>
                              <a:cxnLst>
                                <a:cxn ang="0">
                                  <a:pos x="T1" y="T3"/>
                                </a:cxn>
                                <a:cxn ang="0">
                                  <a:pos x="T5" y="T7"/>
                                </a:cxn>
                                <a:cxn ang="0">
                                  <a:pos x="T9" y="T11"/>
                                </a:cxn>
                                <a:cxn ang="0">
                                  <a:pos x="T13" y="T15"/>
                                </a:cxn>
                                <a:cxn ang="0">
                                  <a:pos x="T17" y="T19"/>
                                </a:cxn>
                              </a:cxnLst>
                              <a:rect l="0" t="0" r="r" b="b"/>
                              <a:pathLst>
                                <a:path w="1442" h="2317">
                                  <a:moveTo>
                                    <a:pt x="985" y="1999"/>
                                  </a:moveTo>
                                  <a:lnTo>
                                    <a:pt x="796" y="1999"/>
                                  </a:lnTo>
                                  <a:lnTo>
                                    <a:pt x="846" y="2089"/>
                                  </a:lnTo>
                                  <a:lnTo>
                                    <a:pt x="945" y="2044"/>
                                  </a:lnTo>
                                  <a:lnTo>
                                    <a:pt x="985" y="1999"/>
                                  </a:lnTo>
                                </a:path>
                              </a:pathLst>
                            </a:custGeom>
                            <a:solidFill>
                              <a:srgbClr val="00B84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11" name="Group 5272"/>
                        <wpg:cNvGrpSpPr>
                          <a:grpSpLocks/>
                        </wpg:cNvGrpSpPr>
                        <wpg:grpSpPr bwMode="auto">
                          <a:xfrm>
                            <a:off x="2420" y="6858"/>
                            <a:ext cx="1442" cy="2317"/>
                            <a:chOff x="2420" y="6858"/>
                            <a:chExt cx="1442" cy="2317"/>
                          </a:xfrm>
                        </wpg:grpSpPr>
                        <wps:wsp>
                          <wps:cNvPr id="7012" name="Freeform 5273"/>
                          <wps:cNvSpPr>
                            <a:spLocks/>
                          </wps:cNvSpPr>
                          <wps:spPr bwMode="auto">
                            <a:xfrm>
                              <a:off x="2420" y="6858"/>
                              <a:ext cx="1442" cy="2317"/>
                            </a:xfrm>
                            <a:custGeom>
                              <a:avLst/>
                              <a:gdLst>
                                <a:gd name="T0" fmla="+- 0 3664 2420"/>
                                <a:gd name="T1" fmla="*/ T0 w 1442"/>
                                <a:gd name="T2" fmla="+- 0 6858 6858"/>
                                <a:gd name="T3" fmla="*/ 6858 h 2317"/>
                                <a:gd name="T4" fmla="+- 0 3863 2420"/>
                                <a:gd name="T5" fmla="*/ T4 w 1442"/>
                                <a:gd name="T6" fmla="+- 0 8311 6858"/>
                                <a:gd name="T7" fmla="*/ 8311 h 2317"/>
                                <a:gd name="T8" fmla="+- 0 3863 2420"/>
                                <a:gd name="T9" fmla="*/ T8 w 1442"/>
                                <a:gd name="T10" fmla="+- 0 8493 6858"/>
                                <a:gd name="T11" fmla="*/ 8493 h 2317"/>
                                <a:gd name="T12" fmla="+- 0 3614 2420"/>
                                <a:gd name="T13" fmla="*/ T12 w 1442"/>
                                <a:gd name="T14" fmla="+- 0 8539 6858"/>
                                <a:gd name="T15" fmla="*/ 8539 h 2317"/>
                                <a:gd name="T16" fmla="+- 0 3564 2420"/>
                                <a:gd name="T17" fmla="*/ T16 w 1442"/>
                                <a:gd name="T18" fmla="+- 0 8675 6858"/>
                                <a:gd name="T19" fmla="*/ 8675 h 2317"/>
                                <a:gd name="T20" fmla="+- 0 3365 2420"/>
                                <a:gd name="T21" fmla="*/ T20 w 1442"/>
                                <a:gd name="T22" fmla="+- 0 8902 6858"/>
                                <a:gd name="T23" fmla="*/ 8902 h 2317"/>
                                <a:gd name="T24" fmla="+- 0 3266 2420"/>
                                <a:gd name="T25" fmla="*/ T24 w 1442"/>
                                <a:gd name="T26" fmla="+- 0 8947 6858"/>
                                <a:gd name="T27" fmla="*/ 8947 h 2317"/>
                                <a:gd name="T28" fmla="+- 0 3216 2420"/>
                                <a:gd name="T29" fmla="*/ T28 w 1442"/>
                                <a:gd name="T30" fmla="+- 0 8857 6858"/>
                                <a:gd name="T31" fmla="*/ 8857 h 2317"/>
                                <a:gd name="T32" fmla="+- 0 3166 2420"/>
                                <a:gd name="T33" fmla="*/ T32 w 1442"/>
                                <a:gd name="T34" fmla="+- 0 9038 6858"/>
                                <a:gd name="T35" fmla="*/ 9038 h 2317"/>
                                <a:gd name="T36" fmla="+- 0 3067 2420"/>
                                <a:gd name="T37" fmla="*/ T36 w 1442"/>
                                <a:gd name="T38" fmla="+- 0 9038 6858"/>
                                <a:gd name="T39" fmla="*/ 9038 h 2317"/>
                                <a:gd name="T40" fmla="+- 0 2967 2420"/>
                                <a:gd name="T41" fmla="*/ T40 w 1442"/>
                                <a:gd name="T42" fmla="+- 0 8947 6858"/>
                                <a:gd name="T43" fmla="*/ 8947 h 2317"/>
                                <a:gd name="T44" fmla="+- 0 2868 2420"/>
                                <a:gd name="T45" fmla="*/ T44 w 1442"/>
                                <a:gd name="T46" fmla="+- 0 9084 6858"/>
                                <a:gd name="T47" fmla="*/ 9084 h 2317"/>
                                <a:gd name="T48" fmla="+- 0 2768 2420"/>
                                <a:gd name="T49" fmla="*/ T48 w 1442"/>
                                <a:gd name="T50" fmla="+- 0 9038 6858"/>
                                <a:gd name="T51" fmla="*/ 9038 h 2317"/>
                                <a:gd name="T52" fmla="+- 0 2619 2420"/>
                                <a:gd name="T53" fmla="*/ T52 w 1442"/>
                                <a:gd name="T54" fmla="+- 0 9038 6858"/>
                                <a:gd name="T55" fmla="*/ 9038 h 2317"/>
                                <a:gd name="T56" fmla="+- 0 2420 2420"/>
                                <a:gd name="T57" fmla="*/ T56 w 1442"/>
                                <a:gd name="T58" fmla="+- 0 9175 6858"/>
                                <a:gd name="T59" fmla="*/ 9175 h 2317"/>
                                <a:gd name="T60" fmla="+- 0 2420 2420"/>
                                <a:gd name="T61" fmla="*/ T60 w 1442"/>
                                <a:gd name="T62" fmla="+- 0 8902 6858"/>
                                <a:gd name="T63" fmla="*/ 8902 h 2317"/>
                                <a:gd name="T64" fmla="+- 0 2569 2420"/>
                                <a:gd name="T65" fmla="*/ T64 w 1442"/>
                                <a:gd name="T66" fmla="+- 0 8720 6858"/>
                                <a:gd name="T67" fmla="*/ 8720 h 2317"/>
                                <a:gd name="T68" fmla="+- 0 2619 2420"/>
                                <a:gd name="T69" fmla="*/ T68 w 1442"/>
                                <a:gd name="T70" fmla="+- 0 8448 6858"/>
                                <a:gd name="T71" fmla="*/ 8448 h 2317"/>
                                <a:gd name="T72" fmla="+- 0 2520 2420"/>
                                <a:gd name="T73" fmla="*/ T72 w 1442"/>
                                <a:gd name="T74" fmla="+- 0 7039 6858"/>
                                <a:gd name="T75" fmla="*/ 7039 h 2317"/>
                                <a:gd name="T76" fmla="+- 0 2768 2420"/>
                                <a:gd name="T77" fmla="*/ T76 w 1442"/>
                                <a:gd name="T78" fmla="+- 0 6994 6858"/>
                                <a:gd name="T79" fmla="*/ 6994 h 2317"/>
                                <a:gd name="T80" fmla="+- 0 2868 2420"/>
                                <a:gd name="T81" fmla="*/ T80 w 1442"/>
                                <a:gd name="T82" fmla="+- 0 6903 6858"/>
                                <a:gd name="T83" fmla="*/ 6903 h 2317"/>
                                <a:gd name="T84" fmla="+- 0 3664 2420"/>
                                <a:gd name="T85" fmla="*/ T84 w 1442"/>
                                <a:gd name="T86" fmla="+- 0 6858 6858"/>
                                <a:gd name="T87" fmla="*/ 6858 h 23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442" h="2317">
                                  <a:moveTo>
                                    <a:pt x="1244" y="0"/>
                                  </a:moveTo>
                                  <a:lnTo>
                                    <a:pt x="1443" y="1453"/>
                                  </a:lnTo>
                                  <a:lnTo>
                                    <a:pt x="1443" y="1635"/>
                                  </a:lnTo>
                                  <a:lnTo>
                                    <a:pt x="1194" y="1681"/>
                                  </a:lnTo>
                                  <a:lnTo>
                                    <a:pt x="1144" y="1817"/>
                                  </a:lnTo>
                                  <a:lnTo>
                                    <a:pt x="945" y="2044"/>
                                  </a:lnTo>
                                  <a:lnTo>
                                    <a:pt x="846" y="2089"/>
                                  </a:lnTo>
                                  <a:lnTo>
                                    <a:pt x="796" y="1999"/>
                                  </a:lnTo>
                                  <a:lnTo>
                                    <a:pt x="746" y="2180"/>
                                  </a:lnTo>
                                  <a:lnTo>
                                    <a:pt x="647" y="2180"/>
                                  </a:lnTo>
                                  <a:lnTo>
                                    <a:pt x="547" y="2089"/>
                                  </a:lnTo>
                                  <a:lnTo>
                                    <a:pt x="448" y="2226"/>
                                  </a:lnTo>
                                  <a:lnTo>
                                    <a:pt x="348" y="2180"/>
                                  </a:lnTo>
                                  <a:lnTo>
                                    <a:pt x="199" y="2180"/>
                                  </a:lnTo>
                                  <a:lnTo>
                                    <a:pt x="0" y="2317"/>
                                  </a:lnTo>
                                  <a:lnTo>
                                    <a:pt x="0" y="2044"/>
                                  </a:lnTo>
                                  <a:lnTo>
                                    <a:pt x="149" y="1862"/>
                                  </a:lnTo>
                                  <a:lnTo>
                                    <a:pt x="199" y="1590"/>
                                  </a:lnTo>
                                  <a:lnTo>
                                    <a:pt x="100" y="181"/>
                                  </a:lnTo>
                                  <a:lnTo>
                                    <a:pt x="348" y="136"/>
                                  </a:lnTo>
                                  <a:lnTo>
                                    <a:pt x="448" y="45"/>
                                  </a:lnTo>
                                  <a:lnTo>
                                    <a:pt x="1244" y="0"/>
                                  </a:lnTo>
                                  <a:close/>
                                </a:path>
                              </a:pathLst>
                            </a:custGeom>
                            <a:noFill/>
                            <a:ln w="2765">
                              <a:solidFill>
                                <a:srgbClr val="79797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013" name="Group 5274"/>
                        <wpg:cNvGrpSpPr>
                          <a:grpSpLocks/>
                        </wpg:cNvGrpSpPr>
                        <wpg:grpSpPr bwMode="auto">
                          <a:xfrm>
                            <a:off x="2940" y="7036"/>
                            <a:ext cx="386" cy="454"/>
                            <a:chOff x="2940" y="7036"/>
                            <a:chExt cx="386" cy="454"/>
                          </a:xfrm>
                        </wpg:grpSpPr>
                        <wps:wsp>
                          <wps:cNvPr id="7014" name="Freeform 5275"/>
                          <wps:cNvSpPr>
                            <a:spLocks/>
                          </wps:cNvSpPr>
                          <wps:spPr bwMode="auto">
                            <a:xfrm>
                              <a:off x="2940" y="7036"/>
                              <a:ext cx="386" cy="454"/>
                            </a:xfrm>
                            <a:custGeom>
                              <a:avLst/>
                              <a:gdLst>
                                <a:gd name="T0" fmla="+- 0 3269 2940"/>
                                <a:gd name="T1" fmla="*/ T0 w 386"/>
                                <a:gd name="T2" fmla="+- 0 7101 7036"/>
                                <a:gd name="T3" fmla="*/ 7101 h 454"/>
                                <a:gd name="T4" fmla="+- 0 3309 2940"/>
                                <a:gd name="T5" fmla="*/ T4 w 386"/>
                                <a:gd name="T6" fmla="+- 0 7168 7036"/>
                                <a:gd name="T7" fmla="*/ 7168 h 454"/>
                                <a:gd name="T8" fmla="+- 0 3325 2940"/>
                                <a:gd name="T9" fmla="*/ T8 w 386"/>
                                <a:gd name="T10" fmla="+- 0 7245 7036"/>
                                <a:gd name="T11" fmla="*/ 7245 h 454"/>
                                <a:gd name="T12" fmla="+- 0 3326 2940"/>
                                <a:gd name="T13" fmla="*/ T12 w 386"/>
                                <a:gd name="T14" fmla="+- 0 7264 7036"/>
                                <a:gd name="T15" fmla="*/ 7264 h 454"/>
                                <a:gd name="T16" fmla="+- 0 3325 2940"/>
                                <a:gd name="T17" fmla="*/ T16 w 386"/>
                                <a:gd name="T18" fmla="+- 0 7284 7036"/>
                                <a:gd name="T19" fmla="*/ 7284 h 454"/>
                                <a:gd name="T20" fmla="+- 0 3308 2940"/>
                                <a:gd name="T21" fmla="*/ T20 w 386"/>
                                <a:gd name="T22" fmla="+- 0 7360 7036"/>
                                <a:gd name="T23" fmla="*/ 7360 h 454"/>
                                <a:gd name="T24" fmla="+- 0 3264 2940"/>
                                <a:gd name="T25" fmla="*/ T24 w 386"/>
                                <a:gd name="T26" fmla="+- 0 7428 7036"/>
                                <a:gd name="T27" fmla="*/ 7428 h 454"/>
                                <a:gd name="T28" fmla="+- 0 3215 2940"/>
                                <a:gd name="T29" fmla="*/ T28 w 386"/>
                                <a:gd name="T30" fmla="+- 0 7467 7036"/>
                                <a:gd name="T31" fmla="*/ 7467 h 454"/>
                                <a:gd name="T32" fmla="+- 0 3144 2940"/>
                                <a:gd name="T33" fmla="*/ T32 w 386"/>
                                <a:gd name="T34" fmla="+- 0 7489 7036"/>
                                <a:gd name="T35" fmla="*/ 7489 h 454"/>
                                <a:gd name="T36" fmla="+- 0 3126 2940"/>
                                <a:gd name="T37" fmla="*/ T36 w 386"/>
                                <a:gd name="T38" fmla="+- 0 7490 7036"/>
                                <a:gd name="T39" fmla="*/ 7490 h 454"/>
                                <a:gd name="T40" fmla="+- 0 3108 2940"/>
                                <a:gd name="T41" fmla="*/ T40 w 386"/>
                                <a:gd name="T42" fmla="+- 0 7488 7036"/>
                                <a:gd name="T43" fmla="*/ 7488 h 454"/>
                                <a:gd name="T44" fmla="+- 0 3041 2940"/>
                                <a:gd name="T45" fmla="*/ T44 w 386"/>
                                <a:gd name="T46" fmla="+- 0 7464 7036"/>
                                <a:gd name="T47" fmla="*/ 7464 h 454"/>
                                <a:gd name="T48" fmla="+- 0 2985 2940"/>
                                <a:gd name="T49" fmla="*/ T48 w 386"/>
                                <a:gd name="T50" fmla="+- 0 7410 7036"/>
                                <a:gd name="T51" fmla="*/ 7410 h 454"/>
                                <a:gd name="T52" fmla="+- 0 2951 2940"/>
                                <a:gd name="T53" fmla="*/ T52 w 386"/>
                                <a:gd name="T54" fmla="+- 0 7340 7036"/>
                                <a:gd name="T55" fmla="*/ 7340 h 454"/>
                                <a:gd name="T56" fmla="+- 0 2940 2940"/>
                                <a:gd name="T57" fmla="*/ T56 w 386"/>
                                <a:gd name="T58" fmla="+- 0 7262 7036"/>
                                <a:gd name="T59" fmla="*/ 7262 h 454"/>
                                <a:gd name="T60" fmla="+- 0 2940 2940"/>
                                <a:gd name="T61" fmla="*/ T60 w 386"/>
                                <a:gd name="T62" fmla="+- 0 7243 7036"/>
                                <a:gd name="T63" fmla="*/ 7243 h 454"/>
                                <a:gd name="T64" fmla="+- 0 2957 2940"/>
                                <a:gd name="T65" fmla="*/ T64 w 386"/>
                                <a:gd name="T66" fmla="+- 0 7167 7036"/>
                                <a:gd name="T67" fmla="*/ 7167 h 454"/>
                                <a:gd name="T68" fmla="+- 0 3000 2940"/>
                                <a:gd name="T69" fmla="*/ T68 w 386"/>
                                <a:gd name="T70" fmla="+- 0 7099 7036"/>
                                <a:gd name="T71" fmla="*/ 7099 h 454"/>
                                <a:gd name="T72" fmla="+- 0 3050 2940"/>
                                <a:gd name="T73" fmla="*/ T72 w 386"/>
                                <a:gd name="T74" fmla="+- 0 7060 7036"/>
                                <a:gd name="T75" fmla="*/ 7060 h 454"/>
                                <a:gd name="T76" fmla="+- 0 3121 2940"/>
                                <a:gd name="T77" fmla="*/ T76 w 386"/>
                                <a:gd name="T78" fmla="+- 0 7037 7036"/>
                                <a:gd name="T79" fmla="*/ 7037 h 454"/>
                                <a:gd name="T80" fmla="+- 0 3138 2940"/>
                                <a:gd name="T81" fmla="*/ T80 w 386"/>
                                <a:gd name="T82" fmla="+- 0 7036 7036"/>
                                <a:gd name="T83" fmla="*/ 7036 h 454"/>
                                <a:gd name="T84" fmla="+- 0 3156 2940"/>
                                <a:gd name="T85" fmla="*/ T84 w 386"/>
                                <a:gd name="T86" fmla="+- 0 7037 7036"/>
                                <a:gd name="T87" fmla="*/ 7037 h 454"/>
                                <a:gd name="T88" fmla="+- 0 3223 2940"/>
                                <a:gd name="T89" fmla="*/ T88 w 386"/>
                                <a:gd name="T90" fmla="+- 0 7061 7036"/>
                                <a:gd name="T91" fmla="*/ 7061 h 454"/>
                                <a:gd name="T92" fmla="+- 0 3267 2940"/>
                                <a:gd name="T93" fmla="*/ T92 w 386"/>
                                <a:gd name="T94" fmla="+- 0 7098 7036"/>
                                <a:gd name="T95" fmla="*/ 7098 h 4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386" h="454">
                                  <a:moveTo>
                                    <a:pt x="329" y="65"/>
                                  </a:moveTo>
                                  <a:lnTo>
                                    <a:pt x="369" y="132"/>
                                  </a:lnTo>
                                  <a:lnTo>
                                    <a:pt x="385" y="209"/>
                                  </a:lnTo>
                                  <a:lnTo>
                                    <a:pt x="386" y="228"/>
                                  </a:lnTo>
                                  <a:lnTo>
                                    <a:pt x="385" y="248"/>
                                  </a:lnTo>
                                  <a:lnTo>
                                    <a:pt x="368" y="324"/>
                                  </a:lnTo>
                                  <a:lnTo>
                                    <a:pt x="324" y="392"/>
                                  </a:lnTo>
                                  <a:lnTo>
                                    <a:pt x="275" y="431"/>
                                  </a:lnTo>
                                  <a:lnTo>
                                    <a:pt x="204" y="453"/>
                                  </a:lnTo>
                                  <a:lnTo>
                                    <a:pt x="186" y="454"/>
                                  </a:lnTo>
                                  <a:lnTo>
                                    <a:pt x="168" y="452"/>
                                  </a:lnTo>
                                  <a:lnTo>
                                    <a:pt x="101" y="428"/>
                                  </a:lnTo>
                                  <a:lnTo>
                                    <a:pt x="45" y="374"/>
                                  </a:lnTo>
                                  <a:lnTo>
                                    <a:pt x="11" y="304"/>
                                  </a:lnTo>
                                  <a:lnTo>
                                    <a:pt x="0" y="226"/>
                                  </a:lnTo>
                                  <a:lnTo>
                                    <a:pt x="0" y="207"/>
                                  </a:lnTo>
                                  <a:lnTo>
                                    <a:pt x="17" y="131"/>
                                  </a:lnTo>
                                  <a:lnTo>
                                    <a:pt x="60" y="63"/>
                                  </a:lnTo>
                                  <a:lnTo>
                                    <a:pt x="110" y="24"/>
                                  </a:lnTo>
                                  <a:lnTo>
                                    <a:pt x="181" y="1"/>
                                  </a:lnTo>
                                  <a:lnTo>
                                    <a:pt x="198" y="0"/>
                                  </a:lnTo>
                                  <a:lnTo>
                                    <a:pt x="216" y="1"/>
                                  </a:lnTo>
                                  <a:lnTo>
                                    <a:pt x="283" y="25"/>
                                  </a:lnTo>
                                  <a:lnTo>
                                    <a:pt x="327" y="62"/>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15" name="Picture 5276"/>
                            <pic:cNvPicPr>
                              <a:picLocks noChangeAspect="1" noChangeArrowheads="1"/>
                            </pic:cNvPicPr>
                          </pic:nvPicPr>
                          <pic:blipFill>
                            <a:blip r:embed="rId1387" cstate="print">
                              <a:extLst>
                                <a:ext uri="{28A0092B-C50C-407E-A947-70E740481C1C}">
                                  <a14:useLocalDpi xmlns:a14="http://schemas.microsoft.com/office/drawing/2010/main" val="0"/>
                                </a:ext>
                              </a:extLst>
                            </a:blip>
                            <a:srcRect/>
                            <a:stretch>
                              <a:fillRect/>
                            </a:stretch>
                          </pic:blipFill>
                          <pic:spPr bwMode="auto">
                            <a:xfrm>
                              <a:off x="3020" y="7141"/>
                              <a:ext cx="235" cy="23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7016" name="Group 5277"/>
                        <wpg:cNvGrpSpPr>
                          <a:grpSpLocks/>
                        </wpg:cNvGrpSpPr>
                        <wpg:grpSpPr bwMode="auto">
                          <a:xfrm>
                            <a:off x="3207" y="7172"/>
                            <a:ext cx="28" cy="28"/>
                            <a:chOff x="3207" y="7172"/>
                            <a:chExt cx="28" cy="28"/>
                          </a:xfrm>
                        </wpg:grpSpPr>
                        <wps:wsp>
                          <wps:cNvPr id="7017" name="Freeform 5278"/>
                          <wps:cNvSpPr>
                            <a:spLocks/>
                          </wps:cNvSpPr>
                          <wps:spPr bwMode="auto">
                            <a:xfrm>
                              <a:off x="3207" y="7172"/>
                              <a:ext cx="28" cy="28"/>
                            </a:xfrm>
                            <a:custGeom>
                              <a:avLst/>
                              <a:gdLst>
                                <a:gd name="T0" fmla="+- 0 3229 3207"/>
                                <a:gd name="T1" fmla="*/ T0 w 28"/>
                                <a:gd name="T2" fmla="+- 0 7172 7172"/>
                                <a:gd name="T3" fmla="*/ 7172 h 28"/>
                                <a:gd name="T4" fmla="+- 0 3213 3207"/>
                                <a:gd name="T5" fmla="*/ T4 w 28"/>
                                <a:gd name="T6" fmla="+- 0 7172 7172"/>
                                <a:gd name="T7" fmla="*/ 7172 h 28"/>
                                <a:gd name="T8" fmla="+- 0 3207 3207"/>
                                <a:gd name="T9" fmla="*/ T8 w 28"/>
                                <a:gd name="T10" fmla="+- 0 7178 7172"/>
                                <a:gd name="T11" fmla="*/ 7178 h 28"/>
                                <a:gd name="T12" fmla="+- 0 3207 3207"/>
                                <a:gd name="T13" fmla="*/ T12 w 28"/>
                                <a:gd name="T14" fmla="+- 0 7194 7172"/>
                                <a:gd name="T15" fmla="*/ 7194 h 28"/>
                                <a:gd name="T16" fmla="+- 0 3213 3207"/>
                                <a:gd name="T17" fmla="*/ T16 w 28"/>
                                <a:gd name="T18" fmla="+- 0 7200 7172"/>
                                <a:gd name="T19" fmla="*/ 7200 h 28"/>
                                <a:gd name="T20" fmla="+- 0 3229 3207"/>
                                <a:gd name="T21" fmla="*/ T20 w 28"/>
                                <a:gd name="T22" fmla="+- 0 7200 7172"/>
                                <a:gd name="T23" fmla="*/ 7200 h 28"/>
                                <a:gd name="T24" fmla="+- 0 3235 3207"/>
                                <a:gd name="T25" fmla="*/ T24 w 28"/>
                                <a:gd name="T26" fmla="+- 0 7194 7172"/>
                                <a:gd name="T27" fmla="*/ 7194 h 28"/>
                                <a:gd name="T28" fmla="+- 0 3235 3207"/>
                                <a:gd name="T29" fmla="*/ T28 w 28"/>
                                <a:gd name="T30" fmla="+- 0 7178 7172"/>
                                <a:gd name="T31" fmla="*/ 7178 h 28"/>
                                <a:gd name="T32" fmla="+- 0 3229 3207"/>
                                <a:gd name="T33" fmla="*/ T32 w 28"/>
                                <a:gd name="T34" fmla="+- 0 7172 7172"/>
                                <a:gd name="T35" fmla="*/ 7172 h 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8" h="28">
                                  <a:moveTo>
                                    <a:pt x="22" y="0"/>
                                  </a:moveTo>
                                  <a:lnTo>
                                    <a:pt x="6" y="0"/>
                                  </a:lnTo>
                                  <a:lnTo>
                                    <a:pt x="0" y="6"/>
                                  </a:lnTo>
                                  <a:lnTo>
                                    <a:pt x="0" y="22"/>
                                  </a:lnTo>
                                  <a:lnTo>
                                    <a:pt x="6" y="28"/>
                                  </a:lnTo>
                                  <a:lnTo>
                                    <a:pt x="22" y="28"/>
                                  </a:lnTo>
                                  <a:lnTo>
                                    <a:pt x="28" y="22"/>
                                  </a:lnTo>
                                  <a:lnTo>
                                    <a:pt x="28" y="6"/>
                                  </a:lnTo>
                                  <a:lnTo>
                                    <a:pt x="2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18" name="Group 5279"/>
                        <wpg:cNvGrpSpPr>
                          <a:grpSpLocks/>
                        </wpg:cNvGrpSpPr>
                        <wpg:grpSpPr bwMode="auto">
                          <a:xfrm>
                            <a:off x="3188" y="7203"/>
                            <a:ext cx="66" cy="142"/>
                            <a:chOff x="3188" y="7203"/>
                            <a:chExt cx="66" cy="142"/>
                          </a:xfrm>
                        </wpg:grpSpPr>
                        <wps:wsp>
                          <wps:cNvPr id="7019" name="Freeform 5280"/>
                          <wps:cNvSpPr>
                            <a:spLocks/>
                          </wps:cNvSpPr>
                          <wps:spPr bwMode="auto">
                            <a:xfrm>
                              <a:off x="3188" y="7203"/>
                              <a:ext cx="66" cy="142"/>
                            </a:xfrm>
                            <a:custGeom>
                              <a:avLst/>
                              <a:gdLst>
                                <a:gd name="T0" fmla="+- 0 3239 3188"/>
                                <a:gd name="T1" fmla="*/ T0 w 66"/>
                                <a:gd name="T2" fmla="+- 0 7225 7203"/>
                                <a:gd name="T3" fmla="*/ 7225 h 142"/>
                                <a:gd name="T4" fmla="+- 0 3203 3188"/>
                                <a:gd name="T5" fmla="*/ T4 w 66"/>
                                <a:gd name="T6" fmla="+- 0 7225 7203"/>
                                <a:gd name="T7" fmla="*/ 7225 h 142"/>
                                <a:gd name="T8" fmla="+- 0 3203 3188"/>
                                <a:gd name="T9" fmla="*/ T8 w 66"/>
                                <a:gd name="T10" fmla="+- 0 7345 7203"/>
                                <a:gd name="T11" fmla="*/ 7345 h 142"/>
                                <a:gd name="T12" fmla="+- 0 3220 3188"/>
                                <a:gd name="T13" fmla="*/ T12 w 66"/>
                                <a:gd name="T14" fmla="+- 0 7345 7203"/>
                                <a:gd name="T15" fmla="*/ 7345 h 142"/>
                                <a:gd name="T16" fmla="+- 0 3220 3188"/>
                                <a:gd name="T17" fmla="*/ T16 w 66"/>
                                <a:gd name="T18" fmla="+- 0 7271 7203"/>
                                <a:gd name="T19" fmla="*/ 7271 h 142"/>
                                <a:gd name="T20" fmla="+- 0 3239 3188"/>
                                <a:gd name="T21" fmla="*/ T20 w 66"/>
                                <a:gd name="T22" fmla="+- 0 7271 7203"/>
                                <a:gd name="T23" fmla="*/ 7271 h 142"/>
                                <a:gd name="T24" fmla="+- 0 3239 3188"/>
                                <a:gd name="T25" fmla="*/ T24 w 66"/>
                                <a:gd name="T26" fmla="+- 0 7225 7203"/>
                                <a:gd name="T27" fmla="*/ 7225 h 142"/>
                              </a:gdLst>
                              <a:ahLst/>
                              <a:cxnLst>
                                <a:cxn ang="0">
                                  <a:pos x="T1" y="T3"/>
                                </a:cxn>
                                <a:cxn ang="0">
                                  <a:pos x="T5" y="T7"/>
                                </a:cxn>
                                <a:cxn ang="0">
                                  <a:pos x="T9" y="T11"/>
                                </a:cxn>
                                <a:cxn ang="0">
                                  <a:pos x="T13" y="T15"/>
                                </a:cxn>
                                <a:cxn ang="0">
                                  <a:pos x="T17" y="T19"/>
                                </a:cxn>
                                <a:cxn ang="0">
                                  <a:pos x="T21" y="T23"/>
                                </a:cxn>
                                <a:cxn ang="0">
                                  <a:pos x="T25" y="T27"/>
                                </a:cxn>
                              </a:cxnLst>
                              <a:rect l="0" t="0" r="r" b="b"/>
                              <a:pathLst>
                                <a:path w="66" h="142">
                                  <a:moveTo>
                                    <a:pt x="51" y="22"/>
                                  </a:moveTo>
                                  <a:lnTo>
                                    <a:pt x="15" y="22"/>
                                  </a:lnTo>
                                  <a:lnTo>
                                    <a:pt x="15" y="142"/>
                                  </a:lnTo>
                                  <a:lnTo>
                                    <a:pt x="32" y="142"/>
                                  </a:lnTo>
                                  <a:lnTo>
                                    <a:pt x="32" y="68"/>
                                  </a:lnTo>
                                  <a:lnTo>
                                    <a:pt x="51" y="68"/>
                                  </a:lnTo>
                                  <a:lnTo>
                                    <a:pt x="51"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20" name="Freeform 5281"/>
                          <wps:cNvSpPr>
                            <a:spLocks/>
                          </wps:cNvSpPr>
                          <wps:spPr bwMode="auto">
                            <a:xfrm>
                              <a:off x="3188" y="7203"/>
                              <a:ext cx="66" cy="142"/>
                            </a:xfrm>
                            <a:custGeom>
                              <a:avLst/>
                              <a:gdLst>
                                <a:gd name="T0" fmla="+- 0 3239 3188"/>
                                <a:gd name="T1" fmla="*/ T0 w 66"/>
                                <a:gd name="T2" fmla="+- 0 7271 7203"/>
                                <a:gd name="T3" fmla="*/ 7271 h 142"/>
                                <a:gd name="T4" fmla="+- 0 3223 3188"/>
                                <a:gd name="T5" fmla="*/ T4 w 66"/>
                                <a:gd name="T6" fmla="+- 0 7271 7203"/>
                                <a:gd name="T7" fmla="*/ 7271 h 142"/>
                                <a:gd name="T8" fmla="+- 0 3223 3188"/>
                                <a:gd name="T9" fmla="*/ T8 w 66"/>
                                <a:gd name="T10" fmla="+- 0 7345 7203"/>
                                <a:gd name="T11" fmla="*/ 7345 h 142"/>
                                <a:gd name="T12" fmla="+- 0 3239 3188"/>
                                <a:gd name="T13" fmla="*/ T12 w 66"/>
                                <a:gd name="T14" fmla="+- 0 7345 7203"/>
                                <a:gd name="T15" fmla="*/ 7345 h 142"/>
                                <a:gd name="T16" fmla="+- 0 3239 3188"/>
                                <a:gd name="T17" fmla="*/ T16 w 66"/>
                                <a:gd name="T18" fmla="+- 0 7271 7203"/>
                                <a:gd name="T19" fmla="*/ 7271 h 142"/>
                              </a:gdLst>
                              <a:ahLst/>
                              <a:cxnLst>
                                <a:cxn ang="0">
                                  <a:pos x="T1" y="T3"/>
                                </a:cxn>
                                <a:cxn ang="0">
                                  <a:pos x="T5" y="T7"/>
                                </a:cxn>
                                <a:cxn ang="0">
                                  <a:pos x="T9" y="T11"/>
                                </a:cxn>
                                <a:cxn ang="0">
                                  <a:pos x="T13" y="T15"/>
                                </a:cxn>
                                <a:cxn ang="0">
                                  <a:pos x="T17" y="T19"/>
                                </a:cxn>
                              </a:cxnLst>
                              <a:rect l="0" t="0" r="r" b="b"/>
                              <a:pathLst>
                                <a:path w="66" h="142">
                                  <a:moveTo>
                                    <a:pt x="51" y="68"/>
                                  </a:moveTo>
                                  <a:lnTo>
                                    <a:pt x="35" y="68"/>
                                  </a:lnTo>
                                  <a:lnTo>
                                    <a:pt x="35" y="142"/>
                                  </a:lnTo>
                                  <a:lnTo>
                                    <a:pt x="51" y="142"/>
                                  </a:lnTo>
                                  <a:lnTo>
                                    <a:pt x="51" y="68"/>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21" name="Freeform 5282"/>
                          <wps:cNvSpPr>
                            <a:spLocks/>
                          </wps:cNvSpPr>
                          <wps:spPr bwMode="auto">
                            <a:xfrm>
                              <a:off x="3188" y="7203"/>
                              <a:ext cx="66" cy="142"/>
                            </a:xfrm>
                            <a:custGeom>
                              <a:avLst/>
                              <a:gdLst>
                                <a:gd name="T0" fmla="+- 0 3254 3188"/>
                                <a:gd name="T1" fmla="*/ T0 w 66"/>
                                <a:gd name="T2" fmla="+- 0 7225 7203"/>
                                <a:gd name="T3" fmla="*/ 7225 h 142"/>
                                <a:gd name="T4" fmla="+- 0 3242 3188"/>
                                <a:gd name="T5" fmla="*/ T4 w 66"/>
                                <a:gd name="T6" fmla="+- 0 7225 7203"/>
                                <a:gd name="T7" fmla="*/ 7225 h 142"/>
                                <a:gd name="T8" fmla="+- 0 3242 3188"/>
                                <a:gd name="T9" fmla="*/ T8 w 66"/>
                                <a:gd name="T10" fmla="+- 0 7273 7203"/>
                                <a:gd name="T11" fmla="*/ 7273 h 142"/>
                                <a:gd name="T12" fmla="+- 0 3254 3188"/>
                                <a:gd name="T13" fmla="*/ T12 w 66"/>
                                <a:gd name="T14" fmla="+- 0 7273 7203"/>
                                <a:gd name="T15" fmla="*/ 7273 h 142"/>
                                <a:gd name="T16" fmla="+- 0 3254 3188"/>
                                <a:gd name="T17" fmla="*/ T16 w 66"/>
                                <a:gd name="T18" fmla="+- 0 7225 7203"/>
                                <a:gd name="T19" fmla="*/ 7225 h 142"/>
                              </a:gdLst>
                              <a:ahLst/>
                              <a:cxnLst>
                                <a:cxn ang="0">
                                  <a:pos x="T1" y="T3"/>
                                </a:cxn>
                                <a:cxn ang="0">
                                  <a:pos x="T5" y="T7"/>
                                </a:cxn>
                                <a:cxn ang="0">
                                  <a:pos x="T9" y="T11"/>
                                </a:cxn>
                                <a:cxn ang="0">
                                  <a:pos x="T13" y="T15"/>
                                </a:cxn>
                                <a:cxn ang="0">
                                  <a:pos x="T17" y="T19"/>
                                </a:cxn>
                              </a:cxnLst>
                              <a:rect l="0" t="0" r="r" b="b"/>
                              <a:pathLst>
                                <a:path w="66" h="142">
                                  <a:moveTo>
                                    <a:pt x="66" y="22"/>
                                  </a:moveTo>
                                  <a:lnTo>
                                    <a:pt x="54" y="22"/>
                                  </a:lnTo>
                                  <a:lnTo>
                                    <a:pt x="54" y="70"/>
                                  </a:lnTo>
                                  <a:lnTo>
                                    <a:pt x="66" y="70"/>
                                  </a:lnTo>
                                  <a:lnTo>
                                    <a:pt x="66"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33" name="Freeform 5283"/>
                          <wps:cNvSpPr>
                            <a:spLocks/>
                          </wps:cNvSpPr>
                          <wps:spPr bwMode="auto">
                            <a:xfrm>
                              <a:off x="3188" y="7203"/>
                              <a:ext cx="66" cy="142"/>
                            </a:xfrm>
                            <a:custGeom>
                              <a:avLst/>
                              <a:gdLst>
                                <a:gd name="T0" fmla="+- 0 3206 3188"/>
                                <a:gd name="T1" fmla="*/ T0 w 66"/>
                                <a:gd name="T2" fmla="+- 0 7203 7203"/>
                                <a:gd name="T3" fmla="*/ 7203 h 142"/>
                                <a:gd name="T4" fmla="+- 0 3196 3188"/>
                                <a:gd name="T5" fmla="*/ T4 w 66"/>
                                <a:gd name="T6" fmla="+- 0 7203 7203"/>
                                <a:gd name="T7" fmla="*/ 7203 h 142"/>
                                <a:gd name="T8" fmla="+- 0 3188 3188"/>
                                <a:gd name="T9" fmla="*/ T8 w 66"/>
                                <a:gd name="T10" fmla="+- 0 7211 7203"/>
                                <a:gd name="T11" fmla="*/ 7211 h 142"/>
                                <a:gd name="T12" fmla="+- 0 3188 3188"/>
                                <a:gd name="T13" fmla="*/ T12 w 66"/>
                                <a:gd name="T14" fmla="+- 0 7273 7203"/>
                                <a:gd name="T15" fmla="*/ 7273 h 142"/>
                                <a:gd name="T16" fmla="+- 0 3200 3188"/>
                                <a:gd name="T17" fmla="*/ T16 w 66"/>
                                <a:gd name="T18" fmla="+- 0 7273 7203"/>
                                <a:gd name="T19" fmla="*/ 7273 h 142"/>
                                <a:gd name="T20" fmla="+- 0 3200 3188"/>
                                <a:gd name="T21" fmla="*/ T20 w 66"/>
                                <a:gd name="T22" fmla="+- 0 7225 7203"/>
                                <a:gd name="T23" fmla="*/ 7225 h 142"/>
                                <a:gd name="T24" fmla="+- 0 3254 3188"/>
                                <a:gd name="T25" fmla="*/ T24 w 66"/>
                                <a:gd name="T26" fmla="+- 0 7225 7203"/>
                                <a:gd name="T27" fmla="*/ 7225 h 142"/>
                                <a:gd name="T28" fmla="+- 0 3254 3188"/>
                                <a:gd name="T29" fmla="*/ T28 w 66"/>
                                <a:gd name="T30" fmla="+- 0 7212 7203"/>
                                <a:gd name="T31" fmla="*/ 7212 h 142"/>
                                <a:gd name="T32" fmla="+- 0 3247 3188"/>
                                <a:gd name="T33" fmla="*/ T32 w 66"/>
                                <a:gd name="T34" fmla="+- 0 7203 7203"/>
                                <a:gd name="T35" fmla="*/ 7203 h 142"/>
                                <a:gd name="T36" fmla="+- 0 3206 3188"/>
                                <a:gd name="T37" fmla="*/ T36 w 66"/>
                                <a:gd name="T38" fmla="+- 0 7203 7203"/>
                                <a:gd name="T39" fmla="*/ 7203 h 1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6" h="142">
                                  <a:moveTo>
                                    <a:pt x="18" y="0"/>
                                  </a:moveTo>
                                  <a:lnTo>
                                    <a:pt x="8" y="0"/>
                                  </a:lnTo>
                                  <a:lnTo>
                                    <a:pt x="0" y="8"/>
                                  </a:lnTo>
                                  <a:lnTo>
                                    <a:pt x="0" y="70"/>
                                  </a:lnTo>
                                  <a:lnTo>
                                    <a:pt x="12" y="70"/>
                                  </a:lnTo>
                                  <a:lnTo>
                                    <a:pt x="12" y="22"/>
                                  </a:lnTo>
                                  <a:lnTo>
                                    <a:pt x="66" y="22"/>
                                  </a:lnTo>
                                  <a:lnTo>
                                    <a:pt x="66" y="9"/>
                                  </a:lnTo>
                                  <a:lnTo>
                                    <a:pt x="59" y="0"/>
                                  </a:lnTo>
                                  <a:lnTo>
                                    <a:pt x="1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034" name="Picture 5284"/>
                            <pic:cNvPicPr>
                              <a:picLocks noChangeAspect="1" noChangeArrowheads="1"/>
                            </pic:cNvPicPr>
                          </pic:nvPicPr>
                          <pic:blipFill>
                            <a:blip r:embed="rId1388" cstate="print">
                              <a:extLst>
                                <a:ext uri="{28A0092B-C50C-407E-A947-70E740481C1C}">
                                  <a14:useLocalDpi xmlns:a14="http://schemas.microsoft.com/office/drawing/2010/main" val="0"/>
                                </a:ext>
                              </a:extLst>
                            </a:blip>
                            <a:srcRect/>
                            <a:stretch>
                              <a:fillRect/>
                            </a:stretch>
                          </pic:blipFill>
                          <pic:spPr bwMode="auto">
                            <a:xfrm>
                              <a:off x="2861" y="8264"/>
                              <a:ext cx="324" cy="32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035" name="Picture 5285"/>
                            <pic:cNvPicPr>
                              <a:picLocks noChangeAspect="1" noChangeArrowheads="1"/>
                            </pic:cNvPicPr>
                          </pic:nvPicPr>
                          <pic:blipFill>
                            <a:blip r:embed="rId1389" cstate="print">
                              <a:extLst>
                                <a:ext uri="{28A0092B-C50C-407E-A947-70E740481C1C}">
                                  <a14:useLocalDpi xmlns:a14="http://schemas.microsoft.com/office/drawing/2010/main" val="0"/>
                                </a:ext>
                              </a:extLst>
                            </a:blip>
                            <a:srcRect/>
                            <a:stretch>
                              <a:fillRect/>
                            </a:stretch>
                          </pic:blipFill>
                          <pic:spPr bwMode="auto">
                            <a:xfrm>
                              <a:off x="3371" y="7759"/>
                              <a:ext cx="235" cy="23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7036" name="Group 5286"/>
                        <wpg:cNvGrpSpPr>
                          <a:grpSpLocks/>
                        </wpg:cNvGrpSpPr>
                        <wpg:grpSpPr bwMode="auto">
                          <a:xfrm>
                            <a:off x="1270" y="9627"/>
                            <a:ext cx="3954" cy="234"/>
                            <a:chOff x="1270" y="9627"/>
                            <a:chExt cx="3954" cy="234"/>
                          </a:xfrm>
                        </wpg:grpSpPr>
                        <wps:wsp>
                          <wps:cNvPr id="7037" name="Freeform 5287"/>
                          <wps:cNvSpPr>
                            <a:spLocks/>
                          </wps:cNvSpPr>
                          <wps:spPr bwMode="auto">
                            <a:xfrm>
                              <a:off x="1270" y="9627"/>
                              <a:ext cx="3954" cy="234"/>
                            </a:xfrm>
                            <a:custGeom>
                              <a:avLst/>
                              <a:gdLst>
                                <a:gd name="T0" fmla="+- 0 1270 1270"/>
                                <a:gd name="T1" fmla="*/ T0 w 3954"/>
                                <a:gd name="T2" fmla="+- 0 9861 9627"/>
                                <a:gd name="T3" fmla="*/ 9861 h 234"/>
                                <a:gd name="T4" fmla="+- 0 5224 1270"/>
                                <a:gd name="T5" fmla="*/ T4 w 3954"/>
                                <a:gd name="T6" fmla="+- 0 9861 9627"/>
                                <a:gd name="T7" fmla="*/ 9861 h 234"/>
                                <a:gd name="T8" fmla="+- 0 5224 1270"/>
                                <a:gd name="T9" fmla="*/ T8 w 3954"/>
                                <a:gd name="T10" fmla="+- 0 9627 9627"/>
                                <a:gd name="T11" fmla="*/ 9627 h 234"/>
                                <a:gd name="T12" fmla="+- 0 1270 1270"/>
                                <a:gd name="T13" fmla="*/ T12 w 3954"/>
                                <a:gd name="T14" fmla="+- 0 9627 9627"/>
                                <a:gd name="T15" fmla="*/ 9627 h 234"/>
                                <a:gd name="T16" fmla="+- 0 1270 1270"/>
                                <a:gd name="T17" fmla="*/ T16 w 3954"/>
                                <a:gd name="T18" fmla="+- 0 9861 9627"/>
                                <a:gd name="T19" fmla="*/ 9861 h 234"/>
                              </a:gdLst>
                              <a:ahLst/>
                              <a:cxnLst>
                                <a:cxn ang="0">
                                  <a:pos x="T1" y="T3"/>
                                </a:cxn>
                                <a:cxn ang="0">
                                  <a:pos x="T5" y="T7"/>
                                </a:cxn>
                                <a:cxn ang="0">
                                  <a:pos x="T9" y="T11"/>
                                </a:cxn>
                                <a:cxn ang="0">
                                  <a:pos x="T13" y="T15"/>
                                </a:cxn>
                                <a:cxn ang="0">
                                  <a:pos x="T17" y="T19"/>
                                </a:cxn>
                              </a:cxnLst>
                              <a:rect l="0" t="0" r="r" b="b"/>
                              <a:pathLst>
                                <a:path w="3954" h="234">
                                  <a:moveTo>
                                    <a:pt x="0" y="234"/>
                                  </a:moveTo>
                                  <a:lnTo>
                                    <a:pt x="3954" y="234"/>
                                  </a:lnTo>
                                  <a:lnTo>
                                    <a:pt x="3954" y="0"/>
                                  </a:lnTo>
                                  <a:lnTo>
                                    <a:pt x="0" y="0"/>
                                  </a:lnTo>
                                  <a:lnTo>
                                    <a:pt x="0" y="23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38" name="Group 5288"/>
                        <wpg:cNvGrpSpPr>
                          <a:grpSpLocks/>
                        </wpg:cNvGrpSpPr>
                        <wpg:grpSpPr bwMode="auto">
                          <a:xfrm>
                            <a:off x="1270" y="9627"/>
                            <a:ext cx="3954" cy="234"/>
                            <a:chOff x="1270" y="9627"/>
                            <a:chExt cx="3954" cy="234"/>
                          </a:xfrm>
                        </wpg:grpSpPr>
                        <wps:wsp>
                          <wps:cNvPr id="7039" name="Freeform 5289"/>
                          <wps:cNvSpPr>
                            <a:spLocks/>
                          </wps:cNvSpPr>
                          <wps:spPr bwMode="auto">
                            <a:xfrm>
                              <a:off x="1270" y="9627"/>
                              <a:ext cx="3954" cy="234"/>
                            </a:xfrm>
                            <a:custGeom>
                              <a:avLst/>
                              <a:gdLst>
                                <a:gd name="T0" fmla="+- 0 1270 1270"/>
                                <a:gd name="T1" fmla="*/ T0 w 3954"/>
                                <a:gd name="T2" fmla="+- 0 9627 9627"/>
                                <a:gd name="T3" fmla="*/ 9627 h 234"/>
                                <a:gd name="T4" fmla="+- 0 5224 1270"/>
                                <a:gd name="T5" fmla="*/ T4 w 3954"/>
                                <a:gd name="T6" fmla="+- 0 9627 9627"/>
                                <a:gd name="T7" fmla="*/ 9627 h 234"/>
                                <a:gd name="T8" fmla="+- 0 5224 1270"/>
                                <a:gd name="T9" fmla="*/ T8 w 3954"/>
                                <a:gd name="T10" fmla="+- 0 9861 9627"/>
                                <a:gd name="T11" fmla="*/ 9861 h 234"/>
                                <a:gd name="T12" fmla="+- 0 1270 1270"/>
                                <a:gd name="T13" fmla="*/ T12 w 3954"/>
                                <a:gd name="T14" fmla="+- 0 9861 9627"/>
                                <a:gd name="T15" fmla="*/ 9861 h 234"/>
                                <a:gd name="T16" fmla="+- 0 1270 1270"/>
                                <a:gd name="T17" fmla="*/ T16 w 3954"/>
                                <a:gd name="T18" fmla="+- 0 9627 9627"/>
                                <a:gd name="T19" fmla="*/ 9627 h 234"/>
                              </a:gdLst>
                              <a:ahLst/>
                              <a:cxnLst>
                                <a:cxn ang="0">
                                  <a:pos x="T1" y="T3"/>
                                </a:cxn>
                                <a:cxn ang="0">
                                  <a:pos x="T5" y="T7"/>
                                </a:cxn>
                                <a:cxn ang="0">
                                  <a:pos x="T9" y="T11"/>
                                </a:cxn>
                                <a:cxn ang="0">
                                  <a:pos x="T13" y="T15"/>
                                </a:cxn>
                                <a:cxn ang="0">
                                  <a:pos x="T17" y="T19"/>
                                </a:cxn>
                              </a:cxnLst>
                              <a:rect l="0" t="0" r="r" b="b"/>
                              <a:pathLst>
                                <a:path w="3954" h="234">
                                  <a:moveTo>
                                    <a:pt x="0" y="0"/>
                                  </a:moveTo>
                                  <a:lnTo>
                                    <a:pt x="3954" y="0"/>
                                  </a:lnTo>
                                  <a:lnTo>
                                    <a:pt x="3954" y="234"/>
                                  </a:lnTo>
                                  <a:lnTo>
                                    <a:pt x="0" y="234"/>
                                  </a:lnTo>
                                  <a:lnTo>
                                    <a:pt x="0" y="0"/>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045" name="Group 5290"/>
                        <wpg:cNvGrpSpPr>
                          <a:grpSpLocks/>
                        </wpg:cNvGrpSpPr>
                        <wpg:grpSpPr bwMode="auto">
                          <a:xfrm>
                            <a:off x="3300" y="7654"/>
                            <a:ext cx="386" cy="454"/>
                            <a:chOff x="3300" y="7654"/>
                            <a:chExt cx="386" cy="454"/>
                          </a:xfrm>
                        </wpg:grpSpPr>
                        <wps:wsp>
                          <wps:cNvPr id="7046" name="Freeform 5291"/>
                          <wps:cNvSpPr>
                            <a:spLocks/>
                          </wps:cNvSpPr>
                          <wps:spPr bwMode="auto">
                            <a:xfrm>
                              <a:off x="3300" y="7654"/>
                              <a:ext cx="386" cy="454"/>
                            </a:xfrm>
                            <a:custGeom>
                              <a:avLst/>
                              <a:gdLst>
                                <a:gd name="T0" fmla="+- 0 3629 3300"/>
                                <a:gd name="T1" fmla="*/ T0 w 386"/>
                                <a:gd name="T2" fmla="+- 0 7719 7654"/>
                                <a:gd name="T3" fmla="*/ 7719 h 454"/>
                                <a:gd name="T4" fmla="+- 0 3669 3300"/>
                                <a:gd name="T5" fmla="*/ T4 w 386"/>
                                <a:gd name="T6" fmla="+- 0 7786 7654"/>
                                <a:gd name="T7" fmla="*/ 7786 h 454"/>
                                <a:gd name="T8" fmla="+- 0 3685 3300"/>
                                <a:gd name="T9" fmla="*/ T8 w 386"/>
                                <a:gd name="T10" fmla="+- 0 7862 7654"/>
                                <a:gd name="T11" fmla="*/ 7862 h 454"/>
                                <a:gd name="T12" fmla="+- 0 3686 3300"/>
                                <a:gd name="T13" fmla="*/ T12 w 386"/>
                                <a:gd name="T14" fmla="+- 0 7882 7654"/>
                                <a:gd name="T15" fmla="*/ 7882 h 454"/>
                                <a:gd name="T16" fmla="+- 0 3685 3300"/>
                                <a:gd name="T17" fmla="*/ T16 w 386"/>
                                <a:gd name="T18" fmla="+- 0 7902 7654"/>
                                <a:gd name="T19" fmla="*/ 7902 h 454"/>
                                <a:gd name="T20" fmla="+- 0 3668 3300"/>
                                <a:gd name="T21" fmla="*/ T20 w 386"/>
                                <a:gd name="T22" fmla="+- 0 7978 7654"/>
                                <a:gd name="T23" fmla="*/ 7978 h 454"/>
                                <a:gd name="T24" fmla="+- 0 3624 3300"/>
                                <a:gd name="T25" fmla="*/ T24 w 386"/>
                                <a:gd name="T26" fmla="+- 0 8046 7654"/>
                                <a:gd name="T27" fmla="*/ 8046 h 454"/>
                                <a:gd name="T28" fmla="+- 0 3575 3300"/>
                                <a:gd name="T29" fmla="*/ T28 w 386"/>
                                <a:gd name="T30" fmla="+- 0 8084 7654"/>
                                <a:gd name="T31" fmla="*/ 8084 h 454"/>
                                <a:gd name="T32" fmla="+- 0 3504 3300"/>
                                <a:gd name="T33" fmla="*/ T32 w 386"/>
                                <a:gd name="T34" fmla="+- 0 8107 7654"/>
                                <a:gd name="T35" fmla="*/ 8107 h 454"/>
                                <a:gd name="T36" fmla="+- 0 3486 3300"/>
                                <a:gd name="T37" fmla="*/ T36 w 386"/>
                                <a:gd name="T38" fmla="+- 0 8108 7654"/>
                                <a:gd name="T39" fmla="*/ 8108 h 454"/>
                                <a:gd name="T40" fmla="+- 0 3468 3300"/>
                                <a:gd name="T41" fmla="*/ T40 w 386"/>
                                <a:gd name="T42" fmla="+- 0 8106 7654"/>
                                <a:gd name="T43" fmla="*/ 8106 h 454"/>
                                <a:gd name="T44" fmla="+- 0 3401 3300"/>
                                <a:gd name="T45" fmla="*/ T44 w 386"/>
                                <a:gd name="T46" fmla="+- 0 8082 7654"/>
                                <a:gd name="T47" fmla="*/ 8082 h 454"/>
                                <a:gd name="T48" fmla="+- 0 3345 3300"/>
                                <a:gd name="T49" fmla="*/ T48 w 386"/>
                                <a:gd name="T50" fmla="+- 0 8028 7654"/>
                                <a:gd name="T51" fmla="*/ 8028 h 454"/>
                                <a:gd name="T52" fmla="+- 0 3311 3300"/>
                                <a:gd name="T53" fmla="*/ T52 w 386"/>
                                <a:gd name="T54" fmla="+- 0 7958 7654"/>
                                <a:gd name="T55" fmla="*/ 7958 h 454"/>
                                <a:gd name="T56" fmla="+- 0 3300 3300"/>
                                <a:gd name="T57" fmla="*/ T56 w 386"/>
                                <a:gd name="T58" fmla="+- 0 7880 7654"/>
                                <a:gd name="T59" fmla="*/ 7880 h 454"/>
                                <a:gd name="T60" fmla="+- 0 3300 3300"/>
                                <a:gd name="T61" fmla="*/ T60 w 386"/>
                                <a:gd name="T62" fmla="+- 0 7861 7654"/>
                                <a:gd name="T63" fmla="*/ 7861 h 454"/>
                                <a:gd name="T64" fmla="+- 0 3317 3300"/>
                                <a:gd name="T65" fmla="*/ T64 w 386"/>
                                <a:gd name="T66" fmla="+- 0 7785 7654"/>
                                <a:gd name="T67" fmla="*/ 7785 h 454"/>
                                <a:gd name="T68" fmla="+- 0 3360 3300"/>
                                <a:gd name="T69" fmla="*/ T68 w 386"/>
                                <a:gd name="T70" fmla="+- 0 7716 7654"/>
                                <a:gd name="T71" fmla="*/ 7716 h 454"/>
                                <a:gd name="T72" fmla="+- 0 3410 3300"/>
                                <a:gd name="T73" fmla="*/ T72 w 386"/>
                                <a:gd name="T74" fmla="+- 0 7678 7654"/>
                                <a:gd name="T75" fmla="*/ 7678 h 454"/>
                                <a:gd name="T76" fmla="+- 0 3481 3300"/>
                                <a:gd name="T77" fmla="*/ T76 w 386"/>
                                <a:gd name="T78" fmla="+- 0 7654 7654"/>
                                <a:gd name="T79" fmla="*/ 7654 h 454"/>
                                <a:gd name="T80" fmla="+- 0 3498 3300"/>
                                <a:gd name="T81" fmla="*/ T80 w 386"/>
                                <a:gd name="T82" fmla="+- 0 7654 7654"/>
                                <a:gd name="T83" fmla="*/ 7654 h 454"/>
                                <a:gd name="T84" fmla="+- 0 3516 3300"/>
                                <a:gd name="T85" fmla="*/ T84 w 386"/>
                                <a:gd name="T86" fmla="+- 0 7655 7654"/>
                                <a:gd name="T87" fmla="*/ 7655 h 454"/>
                                <a:gd name="T88" fmla="+- 0 3583 3300"/>
                                <a:gd name="T89" fmla="*/ T88 w 386"/>
                                <a:gd name="T90" fmla="+- 0 7678 7654"/>
                                <a:gd name="T91" fmla="*/ 7678 h 454"/>
                                <a:gd name="T92" fmla="+- 0 3627 3300"/>
                                <a:gd name="T93" fmla="*/ T92 w 386"/>
                                <a:gd name="T94" fmla="+- 0 7716 7654"/>
                                <a:gd name="T95" fmla="*/ 7716 h 4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386" h="454">
                                  <a:moveTo>
                                    <a:pt x="329" y="65"/>
                                  </a:moveTo>
                                  <a:lnTo>
                                    <a:pt x="369" y="132"/>
                                  </a:lnTo>
                                  <a:lnTo>
                                    <a:pt x="385" y="208"/>
                                  </a:lnTo>
                                  <a:lnTo>
                                    <a:pt x="386" y="228"/>
                                  </a:lnTo>
                                  <a:lnTo>
                                    <a:pt x="385" y="248"/>
                                  </a:lnTo>
                                  <a:lnTo>
                                    <a:pt x="368" y="324"/>
                                  </a:lnTo>
                                  <a:lnTo>
                                    <a:pt x="324" y="392"/>
                                  </a:lnTo>
                                  <a:lnTo>
                                    <a:pt x="275" y="430"/>
                                  </a:lnTo>
                                  <a:lnTo>
                                    <a:pt x="204" y="453"/>
                                  </a:lnTo>
                                  <a:lnTo>
                                    <a:pt x="186" y="454"/>
                                  </a:lnTo>
                                  <a:lnTo>
                                    <a:pt x="168" y="452"/>
                                  </a:lnTo>
                                  <a:lnTo>
                                    <a:pt x="101" y="428"/>
                                  </a:lnTo>
                                  <a:lnTo>
                                    <a:pt x="45" y="374"/>
                                  </a:lnTo>
                                  <a:lnTo>
                                    <a:pt x="11" y="304"/>
                                  </a:lnTo>
                                  <a:lnTo>
                                    <a:pt x="0" y="226"/>
                                  </a:lnTo>
                                  <a:lnTo>
                                    <a:pt x="0" y="207"/>
                                  </a:lnTo>
                                  <a:lnTo>
                                    <a:pt x="17" y="131"/>
                                  </a:lnTo>
                                  <a:lnTo>
                                    <a:pt x="60" y="62"/>
                                  </a:lnTo>
                                  <a:lnTo>
                                    <a:pt x="110" y="24"/>
                                  </a:lnTo>
                                  <a:lnTo>
                                    <a:pt x="181" y="0"/>
                                  </a:lnTo>
                                  <a:lnTo>
                                    <a:pt x="198" y="0"/>
                                  </a:lnTo>
                                  <a:lnTo>
                                    <a:pt x="216" y="1"/>
                                  </a:lnTo>
                                  <a:lnTo>
                                    <a:pt x="283" y="24"/>
                                  </a:lnTo>
                                  <a:lnTo>
                                    <a:pt x="327" y="62"/>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047" name="Group 5292"/>
                        <wpg:cNvGrpSpPr>
                          <a:grpSpLocks/>
                        </wpg:cNvGrpSpPr>
                        <wpg:grpSpPr bwMode="auto">
                          <a:xfrm>
                            <a:off x="2834" y="8203"/>
                            <a:ext cx="386" cy="454"/>
                            <a:chOff x="2834" y="8203"/>
                            <a:chExt cx="386" cy="454"/>
                          </a:xfrm>
                        </wpg:grpSpPr>
                        <wps:wsp>
                          <wps:cNvPr id="7048" name="Freeform 5293"/>
                          <wps:cNvSpPr>
                            <a:spLocks/>
                          </wps:cNvSpPr>
                          <wps:spPr bwMode="auto">
                            <a:xfrm>
                              <a:off x="2834" y="8203"/>
                              <a:ext cx="386" cy="454"/>
                            </a:xfrm>
                            <a:custGeom>
                              <a:avLst/>
                              <a:gdLst>
                                <a:gd name="T0" fmla="+- 0 3164 2834"/>
                                <a:gd name="T1" fmla="*/ T0 w 386"/>
                                <a:gd name="T2" fmla="+- 0 8268 8203"/>
                                <a:gd name="T3" fmla="*/ 8268 h 454"/>
                                <a:gd name="T4" fmla="+- 0 3203 2834"/>
                                <a:gd name="T5" fmla="*/ T4 w 386"/>
                                <a:gd name="T6" fmla="+- 0 8335 8203"/>
                                <a:gd name="T7" fmla="*/ 8335 h 454"/>
                                <a:gd name="T8" fmla="+- 0 3220 2834"/>
                                <a:gd name="T9" fmla="*/ T8 w 386"/>
                                <a:gd name="T10" fmla="+- 0 8412 8203"/>
                                <a:gd name="T11" fmla="*/ 8412 h 454"/>
                                <a:gd name="T12" fmla="+- 0 3221 2834"/>
                                <a:gd name="T13" fmla="*/ T12 w 386"/>
                                <a:gd name="T14" fmla="+- 0 8431 8203"/>
                                <a:gd name="T15" fmla="*/ 8431 h 454"/>
                                <a:gd name="T16" fmla="+- 0 3220 2834"/>
                                <a:gd name="T17" fmla="*/ T16 w 386"/>
                                <a:gd name="T18" fmla="+- 0 8451 8203"/>
                                <a:gd name="T19" fmla="*/ 8451 h 454"/>
                                <a:gd name="T20" fmla="+- 0 3202 2834"/>
                                <a:gd name="T21" fmla="*/ T20 w 386"/>
                                <a:gd name="T22" fmla="+- 0 8527 8203"/>
                                <a:gd name="T23" fmla="*/ 8527 h 454"/>
                                <a:gd name="T24" fmla="+- 0 3159 2834"/>
                                <a:gd name="T25" fmla="*/ T24 w 386"/>
                                <a:gd name="T26" fmla="+- 0 8595 8203"/>
                                <a:gd name="T27" fmla="*/ 8595 h 454"/>
                                <a:gd name="T28" fmla="+- 0 3109 2834"/>
                                <a:gd name="T29" fmla="*/ T28 w 386"/>
                                <a:gd name="T30" fmla="+- 0 8634 8203"/>
                                <a:gd name="T31" fmla="*/ 8634 h 454"/>
                                <a:gd name="T32" fmla="+- 0 3039 2834"/>
                                <a:gd name="T33" fmla="*/ T32 w 386"/>
                                <a:gd name="T34" fmla="+- 0 8656 8203"/>
                                <a:gd name="T35" fmla="*/ 8656 h 454"/>
                                <a:gd name="T36" fmla="+- 0 3021 2834"/>
                                <a:gd name="T37" fmla="*/ T36 w 386"/>
                                <a:gd name="T38" fmla="+- 0 8657 8203"/>
                                <a:gd name="T39" fmla="*/ 8657 h 454"/>
                                <a:gd name="T40" fmla="+- 0 3003 2834"/>
                                <a:gd name="T41" fmla="*/ T40 w 386"/>
                                <a:gd name="T42" fmla="+- 0 8656 8203"/>
                                <a:gd name="T43" fmla="*/ 8656 h 454"/>
                                <a:gd name="T44" fmla="+- 0 2936 2834"/>
                                <a:gd name="T45" fmla="*/ T44 w 386"/>
                                <a:gd name="T46" fmla="+- 0 8631 8203"/>
                                <a:gd name="T47" fmla="*/ 8631 h 454"/>
                                <a:gd name="T48" fmla="+- 0 2880 2834"/>
                                <a:gd name="T49" fmla="*/ T48 w 386"/>
                                <a:gd name="T50" fmla="+- 0 8577 8203"/>
                                <a:gd name="T51" fmla="*/ 8577 h 454"/>
                                <a:gd name="T52" fmla="+- 0 2846 2834"/>
                                <a:gd name="T53" fmla="*/ T52 w 386"/>
                                <a:gd name="T54" fmla="+- 0 8507 8203"/>
                                <a:gd name="T55" fmla="*/ 8507 h 454"/>
                                <a:gd name="T56" fmla="+- 0 2834 2834"/>
                                <a:gd name="T57" fmla="*/ T56 w 386"/>
                                <a:gd name="T58" fmla="+- 0 8430 8203"/>
                                <a:gd name="T59" fmla="*/ 8430 h 454"/>
                                <a:gd name="T60" fmla="+- 0 2835 2834"/>
                                <a:gd name="T61" fmla="*/ T60 w 386"/>
                                <a:gd name="T62" fmla="+- 0 8410 8203"/>
                                <a:gd name="T63" fmla="*/ 8410 h 454"/>
                                <a:gd name="T64" fmla="+- 0 2852 2834"/>
                                <a:gd name="T65" fmla="*/ T64 w 386"/>
                                <a:gd name="T66" fmla="+- 0 8334 8203"/>
                                <a:gd name="T67" fmla="*/ 8334 h 454"/>
                                <a:gd name="T68" fmla="+- 0 2895 2834"/>
                                <a:gd name="T69" fmla="*/ T68 w 386"/>
                                <a:gd name="T70" fmla="+- 0 8266 8203"/>
                                <a:gd name="T71" fmla="*/ 8266 h 454"/>
                                <a:gd name="T72" fmla="+- 0 2945 2834"/>
                                <a:gd name="T73" fmla="*/ T72 w 386"/>
                                <a:gd name="T74" fmla="+- 0 8227 8203"/>
                                <a:gd name="T75" fmla="*/ 8227 h 454"/>
                                <a:gd name="T76" fmla="+- 0 3015 2834"/>
                                <a:gd name="T77" fmla="*/ T76 w 386"/>
                                <a:gd name="T78" fmla="+- 0 8204 8203"/>
                                <a:gd name="T79" fmla="*/ 8204 h 454"/>
                                <a:gd name="T80" fmla="+- 0 3033 2834"/>
                                <a:gd name="T81" fmla="*/ T80 w 386"/>
                                <a:gd name="T82" fmla="+- 0 8203 8203"/>
                                <a:gd name="T83" fmla="*/ 8203 h 454"/>
                                <a:gd name="T84" fmla="+- 0 3051 2834"/>
                                <a:gd name="T85" fmla="*/ T84 w 386"/>
                                <a:gd name="T86" fmla="+- 0 8204 8203"/>
                                <a:gd name="T87" fmla="*/ 8204 h 454"/>
                                <a:gd name="T88" fmla="+- 0 3118 2834"/>
                                <a:gd name="T89" fmla="*/ T88 w 386"/>
                                <a:gd name="T90" fmla="+- 0 8228 8203"/>
                                <a:gd name="T91" fmla="*/ 8228 h 454"/>
                                <a:gd name="T92" fmla="+- 0 3161 2834"/>
                                <a:gd name="T93" fmla="*/ T92 w 386"/>
                                <a:gd name="T94" fmla="+- 0 8265 8203"/>
                                <a:gd name="T95" fmla="*/ 8265 h 4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386" h="454">
                                  <a:moveTo>
                                    <a:pt x="330" y="65"/>
                                  </a:moveTo>
                                  <a:lnTo>
                                    <a:pt x="369" y="132"/>
                                  </a:lnTo>
                                  <a:lnTo>
                                    <a:pt x="386" y="209"/>
                                  </a:lnTo>
                                  <a:lnTo>
                                    <a:pt x="387" y="228"/>
                                  </a:lnTo>
                                  <a:lnTo>
                                    <a:pt x="386" y="248"/>
                                  </a:lnTo>
                                  <a:lnTo>
                                    <a:pt x="368" y="324"/>
                                  </a:lnTo>
                                  <a:lnTo>
                                    <a:pt x="325" y="392"/>
                                  </a:lnTo>
                                  <a:lnTo>
                                    <a:pt x="275" y="431"/>
                                  </a:lnTo>
                                  <a:lnTo>
                                    <a:pt x="205" y="453"/>
                                  </a:lnTo>
                                  <a:lnTo>
                                    <a:pt x="187" y="454"/>
                                  </a:lnTo>
                                  <a:lnTo>
                                    <a:pt x="169" y="453"/>
                                  </a:lnTo>
                                  <a:lnTo>
                                    <a:pt x="102" y="428"/>
                                  </a:lnTo>
                                  <a:lnTo>
                                    <a:pt x="46" y="374"/>
                                  </a:lnTo>
                                  <a:lnTo>
                                    <a:pt x="12" y="304"/>
                                  </a:lnTo>
                                  <a:lnTo>
                                    <a:pt x="0" y="227"/>
                                  </a:lnTo>
                                  <a:lnTo>
                                    <a:pt x="1" y="207"/>
                                  </a:lnTo>
                                  <a:lnTo>
                                    <a:pt x="18" y="131"/>
                                  </a:lnTo>
                                  <a:lnTo>
                                    <a:pt x="61" y="63"/>
                                  </a:lnTo>
                                  <a:lnTo>
                                    <a:pt x="111" y="24"/>
                                  </a:lnTo>
                                  <a:lnTo>
                                    <a:pt x="181" y="1"/>
                                  </a:lnTo>
                                  <a:lnTo>
                                    <a:pt x="199" y="0"/>
                                  </a:lnTo>
                                  <a:lnTo>
                                    <a:pt x="217" y="1"/>
                                  </a:lnTo>
                                  <a:lnTo>
                                    <a:pt x="284" y="25"/>
                                  </a:lnTo>
                                  <a:lnTo>
                                    <a:pt x="327" y="62"/>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051" name="Group 5294"/>
                        <wpg:cNvGrpSpPr>
                          <a:grpSpLocks/>
                        </wpg:cNvGrpSpPr>
                        <wpg:grpSpPr bwMode="auto">
                          <a:xfrm>
                            <a:off x="3382" y="7819"/>
                            <a:ext cx="28" cy="28"/>
                            <a:chOff x="3382" y="7819"/>
                            <a:chExt cx="28" cy="28"/>
                          </a:xfrm>
                        </wpg:grpSpPr>
                        <wps:wsp>
                          <wps:cNvPr id="7052" name="Freeform 5295"/>
                          <wps:cNvSpPr>
                            <a:spLocks/>
                          </wps:cNvSpPr>
                          <wps:spPr bwMode="auto">
                            <a:xfrm>
                              <a:off x="3382" y="7819"/>
                              <a:ext cx="28" cy="28"/>
                            </a:xfrm>
                            <a:custGeom>
                              <a:avLst/>
                              <a:gdLst>
                                <a:gd name="T0" fmla="+- 0 3404 3382"/>
                                <a:gd name="T1" fmla="*/ T0 w 28"/>
                                <a:gd name="T2" fmla="+- 0 7819 7819"/>
                                <a:gd name="T3" fmla="*/ 7819 h 28"/>
                                <a:gd name="T4" fmla="+- 0 3388 3382"/>
                                <a:gd name="T5" fmla="*/ T4 w 28"/>
                                <a:gd name="T6" fmla="+- 0 7819 7819"/>
                                <a:gd name="T7" fmla="*/ 7819 h 28"/>
                                <a:gd name="T8" fmla="+- 0 3382 3382"/>
                                <a:gd name="T9" fmla="*/ T8 w 28"/>
                                <a:gd name="T10" fmla="+- 0 7826 7819"/>
                                <a:gd name="T11" fmla="*/ 7826 h 28"/>
                                <a:gd name="T12" fmla="+- 0 3382 3382"/>
                                <a:gd name="T13" fmla="*/ T12 w 28"/>
                                <a:gd name="T14" fmla="+- 0 7841 7819"/>
                                <a:gd name="T15" fmla="*/ 7841 h 28"/>
                                <a:gd name="T16" fmla="+- 0 3388 3382"/>
                                <a:gd name="T17" fmla="*/ T16 w 28"/>
                                <a:gd name="T18" fmla="+- 0 7848 7819"/>
                                <a:gd name="T19" fmla="*/ 7848 h 28"/>
                                <a:gd name="T20" fmla="+- 0 3404 3382"/>
                                <a:gd name="T21" fmla="*/ T20 w 28"/>
                                <a:gd name="T22" fmla="+- 0 7848 7819"/>
                                <a:gd name="T23" fmla="*/ 7848 h 28"/>
                                <a:gd name="T24" fmla="+- 0 3410 3382"/>
                                <a:gd name="T25" fmla="*/ T24 w 28"/>
                                <a:gd name="T26" fmla="+- 0 7841 7819"/>
                                <a:gd name="T27" fmla="*/ 7841 h 28"/>
                                <a:gd name="T28" fmla="+- 0 3410 3382"/>
                                <a:gd name="T29" fmla="*/ T28 w 28"/>
                                <a:gd name="T30" fmla="+- 0 7826 7819"/>
                                <a:gd name="T31" fmla="*/ 7826 h 28"/>
                                <a:gd name="T32" fmla="+- 0 3404 3382"/>
                                <a:gd name="T33" fmla="*/ T32 w 28"/>
                                <a:gd name="T34" fmla="+- 0 7819 7819"/>
                                <a:gd name="T35" fmla="*/ 7819 h 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8" h="28">
                                  <a:moveTo>
                                    <a:pt x="22" y="0"/>
                                  </a:moveTo>
                                  <a:lnTo>
                                    <a:pt x="6" y="0"/>
                                  </a:lnTo>
                                  <a:lnTo>
                                    <a:pt x="0" y="7"/>
                                  </a:lnTo>
                                  <a:lnTo>
                                    <a:pt x="0" y="22"/>
                                  </a:lnTo>
                                  <a:lnTo>
                                    <a:pt x="6" y="29"/>
                                  </a:lnTo>
                                  <a:lnTo>
                                    <a:pt x="22" y="29"/>
                                  </a:lnTo>
                                  <a:lnTo>
                                    <a:pt x="28" y="22"/>
                                  </a:lnTo>
                                  <a:lnTo>
                                    <a:pt x="28" y="7"/>
                                  </a:lnTo>
                                  <a:lnTo>
                                    <a:pt x="2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83" name="Group 5296"/>
                        <wpg:cNvGrpSpPr>
                          <a:grpSpLocks/>
                        </wpg:cNvGrpSpPr>
                        <wpg:grpSpPr bwMode="auto">
                          <a:xfrm>
                            <a:off x="3363" y="7851"/>
                            <a:ext cx="66" cy="142"/>
                            <a:chOff x="3363" y="7851"/>
                            <a:chExt cx="66" cy="142"/>
                          </a:xfrm>
                        </wpg:grpSpPr>
                        <wps:wsp>
                          <wps:cNvPr id="7089" name="Freeform 5297"/>
                          <wps:cNvSpPr>
                            <a:spLocks/>
                          </wps:cNvSpPr>
                          <wps:spPr bwMode="auto">
                            <a:xfrm>
                              <a:off x="3363" y="7851"/>
                              <a:ext cx="66" cy="142"/>
                            </a:xfrm>
                            <a:custGeom>
                              <a:avLst/>
                              <a:gdLst>
                                <a:gd name="T0" fmla="+- 0 3414 3363"/>
                                <a:gd name="T1" fmla="*/ T0 w 66"/>
                                <a:gd name="T2" fmla="+- 0 7873 7851"/>
                                <a:gd name="T3" fmla="*/ 7873 h 142"/>
                                <a:gd name="T4" fmla="+- 0 3378 3363"/>
                                <a:gd name="T5" fmla="*/ T4 w 66"/>
                                <a:gd name="T6" fmla="+- 0 7873 7851"/>
                                <a:gd name="T7" fmla="*/ 7873 h 142"/>
                                <a:gd name="T8" fmla="+- 0 3378 3363"/>
                                <a:gd name="T9" fmla="*/ T8 w 66"/>
                                <a:gd name="T10" fmla="+- 0 7993 7851"/>
                                <a:gd name="T11" fmla="*/ 7993 h 142"/>
                                <a:gd name="T12" fmla="+- 0 3395 3363"/>
                                <a:gd name="T13" fmla="*/ T12 w 66"/>
                                <a:gd name="T14" fmla="+- 0 7992 7851"/>
                                <a:gd name="T15" fmla="*/ 7992 h 142"/>
                                <a:gd name="T16" fmla="+- 0 3395 3363"/>
                                <a:gd name="T17" fmla="*/ T16 w 66"/>
                                <a:gd name="T18" fmla="+- 0 7918 7851"/>
                                <a:gd name="T19" fmla="*/ 7918 h 142"/>
                                <a:gd name="T20" fmla="+- 0 3414 3363"/>
                                <a:gd name="T21" fmla="*/ T20 w 66"/>
                                <a:gd name="T22" fmla="+- 0 7918 7851"/>
                                <a:gd name="T23" fmla="*/ 7918 h 142"/>
                                <a:gd name="T24" fmla="+- 0 3414 3363"/>
                                <a:gd name="T25" fmla="*/ T24 w 66"/>
                                <a:gd name="T26" fmla="+- 0 7873 7851"/>
                                <a:gd name="T27" fmla="*/ 7873 h 142"/>
                              </a:gdLst>
                              <a:ahLst/>
                              <a:cxnLst>
                                <a:cxn ang="0">
                                  <a:pos x="T1" y="T3"/>
                                </a:cxn>
                                <a:cxn ang="0">
                                  <a:pos x="T5" y="T7"/>
                                </a:cxn>
                                <a:cxn ang="0">
                                  <a:pos x="T9" y="T11"/>
                                </a:cxn>
                                <a:cxn ang="0">
                                  <a:pos x="T13" y="T15"/>
                                </a:cxn>
                                <a:cxn ang="0">
                                  <a:pos x="T17" y="T19"/>
                                </a:cxn>
                                <a:cxn ang="0">
                                  <a:pos x="T21" y="T23"/>
                                </a:cxn>
                                <a:cxn ang="0">
                                  <a:pos x="T25" y="T27"/>
                                </a:cxn>
                              </a:cxnLst>
                              <a:rect l="0" t="0" r="r" b="b"/>
                              <a:pathLst>
                                <a:path w="66" h="142">
                                  <a:moveTo>
                                    <a:pt x="51" y="22"/>
                                  </a:moveTo>
                                  <a:lnTo>
                                    <a:pt x="15" y="22"/>
                                  </a:lnTo>
                                  <a:lnTo>
                                    <a:pt x="15" y="142"/>
                                  </a:lnTo>
                                  <a:lnTo>
                                    <a:pt x="32" y="141"/>
                                  </a:lnTo>
                                  <a:lnTo>
                                    <a:pt x="32" y="67"/>
                                  </a:lnTo>
                                  <a:lnTo>
                                    <a:pt x="51" y="67"/>
                                  </a:lnTo>
                                  <a:lnTo>
                                    <a:pt x="51"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90" name="Freeform 5298"/>
                          <wps:cNvSpPr>
                            <a:spLocks/>
                          </wps:cNvSpPr>
                          <wps:spPr bwMode="auto">
                            <a:xfrm>
                              <a:off x="3363" y="7851"/>
                              <a:ext cx="66" cy="142"/>
                            </a:xfrm>
                            <a:custGeom>
                              <a:avLst/>
                              <a:gdLst>
                                <a:gd name="T0" fmla="+- 0 3414 3363"/>
                                <a:gd name="T1" fmla="*/ T0 w 66"/>
                                <a:gd name="T2" fmla="+- 0 7918 7851"/>
                                <a:gd name="T3" fmla="*/ 7918 h 142"/>
                                <a:gd name="T4" fmla="+- 0 3397 3363"/>
                                <a:gd name="T5" fmla="*/ T4 w 66"/>
                                <a:gd name="T6" fmla="+- 0 7918 7851"/>
                                <a:gd name="T7" fmla="*/ 7918 h 142"/>
                                <a:gd name="T8" fmla="+- 0 3397 3363"/>
                                <a:gd name="T9" fmla="*/ T8 w 66"/>
                                <a:gd name="T10" fmla="+- 0 7992 7851"/>
                                <a:gd name="T11" fmla="*/ 7992 h 142"/>
                                <a:gd name="T12" fmla="+- 0 3414 3363"/>
                                <a:gd name="T13" fmla="*/ T12 w 66"/>
                                <a:gd name="T14" fmla="+- 0 7993 7851"/>
                                <a:gd name="T15" fmla="*/ 7993 h 142"/>
                                <a:gd name="T16" fmla="+- 0 3414 3363"/>
                                <a:gd name="T17" fmla="*/ T16 w 66"/>
                                <a:gd name="T18" fmla="+- 0 7918 7851"/>
                                <a:gd name="T19" fmla="*/ 7918 h 142"/>
                              </a:gdLst>
                              <a:ahLst/>
                              <a:cxnLst>
                                <a:cxn ang="0">
                                  <a:pos x="T1" y="T3"/>
                                </a:cxn>
                                <a:cxn ang="0">
                                  <a:pos x="T5" y="T7"/>
                                </a:cxn>
                                <a:cxn ang="0">
                                  <a:pos x="T9" y="T11"/>
                                </a:cxn>
                                <a:cxn ang="0">
                                  <a:pos x="T13" y="T15"/>
                                </a:cxn>
                                <a:cxn ang="0">
                                  <a:pos x="T17" y="T19"/>
                                </a:cxn>
                              </a:cxnLst>
                              <a:rect l="0" t="0" r="r" b="b"/>
                              <a:pathLst>
                                <a:path w="66" h="142">
                                  <a:moveTo>
                                    <a:pt x="51" y="67"/>
                                  </a:moveTo>
                                  <a:lnTo>
                                    <a:pt x="34" y="67"/>
                                  </a:lnTo>
                                  <a:lnTo>
                                    <a:pt x="34" y="141"/>
                                  </a:lnTo>
                                  <a:lnTo>
                                    <a:pt x="51" y="142"/>
                                  </a:lnTo>
                                  <a:lnTo>
                                    <a:pt x="51" y="67"/>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91" name="Freeform 5299"/>
                          <wps:cNvSpPr>
                            <a:spLocks/>
                          </wps:cNvSpPr>
                          <wps:spPr bwMode="auto">
                            <a:xfrm>
                              <a:off x="3363" y="7851"/>
                              <a:ext cx="66" cy="142"/>
                            </a:xfrm>
                            <a:custGeom>
                              <a:avLst/>
                              <a:gdLst>
                                <a:gd name="T0" fmla="+- 0 3429 3363"/>
                                <a:gd name="T1" fmla="*/ T0 w 66"/>
                                <a:gd name="T2" fmla="+- 0 7873 7851"/>
                                <a:gd name="T3" fmla="*/ 7873 h 142"/>
                                <a:gd name="T4" fmla="+- 0 3417 3363"/>
                                <a:gd name="T5" fmla="*/ T4 w 66"/>
                                <a:gd name="T6" fmla="+- 0 7873 7851"/>
                                <a:gd name="T7" fmla="*/ 7873 h 142"/>
                                <a:gd name="T8" fmla="+- 0 3417 3363"/>
                                <a:gd name="T9" fmla="*/ T8 w 66"/>
                                <a:gd name="T10" fmla="+- 0 7921 7851"/>
                                <a:gd name="T11" fmla="*/ 7921 h 142"/>
                                <a:gd name="T12" fmla="+- 0 3429 3363"/>
                                <a:gd name="T13" fmla="*/ T12 w 66"/>
                                <a:gd name="T14" fmla="+- 0 7921 7851"/>
                                <a:gd name="T15" fmla="*/ 7921 h 142"/>
                                <a:gd name="T16" fmla="+- 0 3429 3363"/>
                                <a:gd name="T17" fmla="*/ T16 w 66"/>
                                <a:gd name="T18" fmla="+- 0 7873 7851"/>
                                <a:gd name="T19" fmla="*/ 7873 h 142"/>
                              </a:gdLst>
                              <a:ahLst/>
                              <a:cxnLst>
                                <a:cxn ang="0">
                                  <a:pos x="T1" y="T3"/>
                                </a:cxn>
                                <a:cxn ang="0">
                                  <a:pos x="T5" y="T7"/>
                                </a:cxn>
                                <a:cxn ang="0">
                                  <a:pos x="T9" y="T11"/>
                                </a:cxn>
                                <a:cxn ang="0">
                                  <a:pos x="T13" y="T15"/>
                                </a:cxn>
                                <a:cxn ang="0">
                                  <a:pos x="T17" y="T19"/>
                                </a:cxn>
                              </a:cxnLst>
                              <a:rect l="0" t="0" r="r" b="b"/>
                              <a:pathLst>
                                <a:path w="66" h="142">
                                  <a:moveTo>
                                    <a:pt x="66" y="22"/>
                                  </a:moveTo>
                                  <a:lnTo>
                                    <a:pt x="54" y="22"/>
                                  </a:lnTo>
                                  <a:lnTo>
                                    <a:pt x="54" y="70"/>
                                  </a:lnTo>
                                  <a:lnTo>
                                    <a:pt x="66" y="70"/>
                                  </a:lnTo>
                                  <a:lnTo>
                                    <a:pt x="66"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92" name="Freeform 5300"/>
                          <wps:cNvSpPr>
                            <a:spLocks/>
                          </wps:cNvSpPr>
                          <wps:spPr bwMode="auto">
                            <a:xfrm>
                              <a:off x="3363" y="7851"/>
                              <a:ext cx="66" cy="142"/>
                            </a:xfrm>
                            <a:custGeom>
                              <a:avLst/>
                              <a:gdLst>
                                <a:gd name="T0" fmla="+- 0 3381 3363"/>
                                <a:gd name="T1" fmla="*/ T0 w 66"/>
                                <a:gd name="T2" fmla="+- 0 7851 7851"/>
                                <a:gd name="T3" fmla="*/ 7851 h 142"/>
                                <a:gd name="T4" fmla="+- 0 3371 3363"/>
                                <a:gd name="T5" fmla="*/ T4 w 66"/>
                                <a:gd name="T6" fmla="+- 0 7851 7851"/>
                                <a:gd name="T7" fmla="*/ 7851 h 142"/>
                                <a:gd name="T8" fmla="+- 0 3363 3363"/>
                                <a:gd name="T9" fmla="*/ T8 w 66"/>
                                <a:gd name="T10" fmla="+- 0 7859 7851"/>
                                <a:gd name="T11" fmla="*/ 7859 h 142"/>
                                <a:gd name="T12" fmla="+- 0 3363 3363"/>
                                <a:gd name="T13" fmla="*/ T12 w 66"/>
                                <a:gd name="T14" fmla="+- 0 7921 7851"/>
                                <a:gd name="T15" fmla="*/ 7921 h 142"/>
                                <a:gd name="T16" fmla="+- 0 3375 3363"/>
                                <a:gd name="T17" fmla="*/ T16 w 66"/>
                                <a:gd name="T18" fmla="+- 0 7921 7851"/>
                                <a:gd name="T19" fmla="*/ 7921 h 142"/>
                                <a:gd name="T20" fmla="+- 0 3375 3363"/>
                                <a:gd name="T21" fmla="*/ T20 w 66"/>
                                <a:gd name="T22" fmla="+- 0 7873 7851"/>
                                <a:gd name="T23" fmla="*/ 7873 h 142"/>
                                <a:gd name="T24" fmla="+- 0 3429 3363"/>
                                <a:gd name="T25" fmla="*/ T24 w 66"/>
                                <a:gd name="T26" fmla="+- 0 7873 7851"/>
                                <a:gd name="T27" fmla="*/ 7873 h 142"/>
                                <a:gd name="T28" fmla="+- 0 3429 3363"/>
                                <a:gd name="T29" fmla="*/ T28 w 66"/>
                                <a:gd name="T30" fmla="+- 0 7860 7851"/>
                                <a:gd name="T31" fmla="*/ 7860 h 142"/>
                                <a:gd name="T32" fmla="+- 0 3422 3363"/>
                                <a:gd name="T33" fmla="*/ T32 w 66"/>
                                <a:gd name="T34" fmla="+- 0 7851 7851"/>
                                <a:gd name="T35" fmla="*/ 7851 h 142"/>
                                <a:gd name="T36" fmla="+- 0 3381 3363"/>
                                <a:gd name="T37" fmla="*/ T36 w 66"/>
                                <a:gd name="T38" fmla="+- 0 7851 7851"/>
                                <a:gd name="T39" fmla="*/ 7851 h 1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6" h="142">
                                  <a:moveTo>
                                    <a:pt x="18" y="0"/>
                                  </a:moveTo>
                                  <a:lnTo>
                                    <a:pt x="8" y="0"/>
                                  </a:lnTo>
                                  <a:lnTo>
                                    <a:pt x="0" y="8"/>
                                  </a:lnTo>
                                  <a:lnTo>
                                    <a:pt x="0" y="70"/>
                                  </a:lnTo>
                                  <a:lnTo>
                                    <a:pt x="12" y="70"/>
                                  </a:lnTo>
                                  <a:lnTo>
                                    <a:pt x="12" y="22"/>
                                  </a:lnTo>
                                  <a:lnTo>
                                    <a:pt x="66" y="22"/>
                                  </a:lnTo>
                                  <a:lnTo>
                                    <a:pt x="66" y="9"/>
                                  </a:lnTo>
                                  <a:lnTo>
                                    <a:pt x="59" y="0"/>
                                  </a:lnTo>
                                  <a:lnTo>
                                    <a:pt x="1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93" name="Group 5301"/>
                        <wpg:cNvGrpSpPr>
                          <a:grpSpLocks/>
                        </wpg:cNvGrpSpPr>
                        <wpg:grpSpPr bwMode="auto">
                          <a:xfrm>
                            <a:off x="3114" y="8374"/>
                            <a:ext cx="28" cy="28"/>
                            <a:chOff x="3114" y="8374"/>
                            <a:chExt cx="28" cy="28"/>
                          </a:xfrm>
                        </wpg:grpSpPr>
                        <wps:wsp>
                          <wps:cNvPr id="7094" name="Freeform 5302"/>
                          <wps:cNvSpPr>
                            <a:spLocks/>
                          </wps:cNvSpPr>
                          <wps:spPr bwMode="auto">
                            <a:xfrm>
                              <a:off x="3114" y="8374"/>
                              <a:ext cx="28" cy="28"/>
                            </a:xfrm>
                            <a:custGeom>
                              <a:avLst/>
                              <a:gdLst>
                                <a:gd name="T0" fmla="+- 0 3136 3114"/>
                                <a:gd name="T1" fmla="*/ T0 w 28"/>
                                <a:gd name="T2" fmla="+- 0 8374 8374"/>
                                <a:gd name="T3" fmla="*/ 8374 h 28"/>
                                <a:gd name="T4" fmla="+- 0 3121 3114"/>
                                <a:gd name="T5" fmla="*/ T4 w 28"/>
                                <a:gd name="T6" fmla="+- 0 8374 8374"/>
                                <a:gd name="T7" fmla="*/ 8374 h 28"/>
                                <a:gd name="T8" fmla="+- 0 3114 3114"/>
                                <a:gd name="T9" fmla="*/ T8 w 28"/>
                                <a:gd name="T10" fmla="+- 0 8380 8374"/>
                                <a:gd name="T11" fmla="*/ 8380 h 28"/>
                                <a:gd name="T12" fmla="+- 0 3114 3114"/>
                                <a:gd name="T13" fmla="*/ T12 w 28"/>
                                <a:gd name="T14" fmla="+- 0 8395 8374"/>
                                <a:gd name="T15" fmla="*/ 8395 h 28"/>
                                <a:gd name="T16" fmla="+- 0 3121 3114"/>
                                <a:gd name="T17" fmla="*/ T16 w 28"/>
                                <a:gd name="T18" fmla="+- 0 8402 8374"/>
                                <a:gd name="T19" fmla="*/ 8402 h 28"/>
                                <a:gd name="T20" fmla="+- 0 3136 3114"/>
                                <a:gd name="T21" fmla="*/ T20 w 28"/>
                                <a:gd name="T22" fmla="+- 0 8402 8374"/>
                                <a:gd name="T23" fmla="*/ 8402 h 28"/>
                                <a:gd name="T24" fmla="+- 0 3143 3114"/>
                                <a:gd name="T25" fmla="*/ T24 w 28"/>
                                <a:gd name="T26" fmla="+- 0 8395 8374"/>
                                <a:gd name="T27" fmla="*/ 8395 h 28"/>
                                <a:gd name="T28" fmla="+- 0 3143 3114"/>
                                <a:gd name="T29" fmla="*/ T28 w 28"/>
                                <a:gd name="T30" fmla="+- 0 8380 8374"/>
                                <a:gd name="T31" fmla="*/ 8380 h 28"/>
                                <a:gd name="T32" fmla="+- 0 3136 3114"/>
                                <a:gd name="T33" fmla="*/ T32 w 28"/>
                                <a:gd name="T34" fmla="+- 0 8374 8374"/>
                                <a:gd name="T35" fmla="*/ 8374 h 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8" h="28">
                                  <a:moveTo>
                                    <a:pt x="22" y="0"/>
                                  </a:moveTo>
                                  <a:lnTo>
                                    <a:pt x="7" y="0"/>
                                  </a:lnTo>
                                  <a:lnTo>
                                    <a:pt x="0" y="6"/>
                                  </a:lnTo>
                                  <a:lnTo>
                                    <a:pt x="0" y="21"/>
                                  </a:lnTo>
                                  <a:lnTo>
                                    <a:pt x="7" y="28"/>
                                  </a:lnTo>
                                  <a:lnTo>
                                    <a:pt x="22" y="28"/>
                                  </a:lnTo>
                                  <a:lnTo>
                                    <a:pt x="29" y="21"/>
                                  </a:lnTo>
                                  <a:lnTo>
                                    <a:pt x="29" y="6"/>
                                  </a:lnTo>
                                  <a:lnTo>
                                    <a:pt x="2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95" name="Group 5303"/>
                        <wpg:cNvGrpSpPr>
                          <a:grpSpLocks/>
                        </wpg:cNvGrpSpPr>
                        <wpg:grpSpPr bwMode="auto">
                          <a:xfrm>
                            <a:off x="3095" y="8405"/>
                            <a:ext cx="66" cy="142"/>
                            <a:chOff x="3095" y="8405"/>
                            <a:chExt cx="66" cy="142"/>
                          </a:xfrm>
                        </wpg:grpSpPr>
                        <wps:wsp>
                          <wps:cNvPr id="3648" name="Freeform 5304"/>
                          <wps:cNvSpPr>
                            <a:spLocks/>
                          </wps:cNvSpPr>
                          <wps:spPr bwMode="auto">
                            <a:xfrm>
                              <a:off x="3095" y="8405"/>
                              <a:ext cx="66" cy="142"/>
                            </a:xfrm>
                            <a:custGeom>
                              <a:avLst/>
                              <a:gdLst>
                                <a:gd name="T0" fmla="+- 0 3147 3095"/>
                                <a:gd name="T1" fmla="*/ T0 w 66"/>
                                <a:gd name="T2" fmla="+- 0 8427 8405"/>
                                <a:gd name="T3" fmla="*/ 8427 h 142"/>
                                <a:gd name="T4" fmla="+- 0 3111 3095"/>
                                <a:gd name="T5" fmla="*/ T4 w 66"/>
                                <a:gd name="T6" fmla="+- 0 8427 8405"/>
                                <a:gd name="T7" fmla="*/ 8427 h 142"/>
                                <a:gd name="T8" fmla="+- 0 3111 3095"/>
                                <a:gd name="T9" fmla="*/ T8 w 66"/>
                                <a:gd name="T10" fmla="+- 0 8547 8405"/>
                                <a:gd name="T11" fmla="*/ 8547 h 142"/>
                                <a:gd name="T12" fmla="+- 0 3127 3095"/>
                                <a:gd name="T13" fmla="*/ T12 w 66"/>
                                <a:gd name="T14" fmla="+- 0 8547 8405"/>
                                <a:gd name="T15" fmla="*/ 8547 h 142"/>
                                <a:gd name="T16" fmla="+- 0 3127 3095"/>
                                <a:gd name="T17" fmla="*/ T16 w 66"/>
                                <a:gd name="T18" fmla="+- 0 8473 8405"/>
                                <a:gd name="T19" fmla="*/ 8473 h 142"/>
                                <a:gd name="T20" fmla="+- 0 3147 3095"/>
                                <a:gd name="T21" fmla="*/ T20 w 66"/>
                                <a:gd name="T22" fmla="+- 0 8473 8405"/>
                                <a:gd name="T23" fmla="*/ 8473 h 142"/>
                                <a:gd name="T24" fmla="+- 0 3147 3095"/>
                                <a:gd name="T25" fmla="*/ T24 w 66"/>
                                <a:gd name="T26" fmla="+- 0 8427 8405"/>
                                <a:gd name="T27" fmla="*/ 8427 h 142"/>
                              </a:gdLst>
                              <a:ahLst/>
                              <a:cxnLst>
                                <a:cxn ang="0">
                                  <a:pos x="T1" y="T3"/>
                                </a:cxn>
                                <a:cxn ang="0">
                                  <a:pos x="T5" y="T7"/>
                                </a:cxn>
                                <a:cxn ang="0">
                                  <a:pos x="T9" y="T11"/>
                                </a:cxn>
                                <a:cxn ang="0">
                                  <a:pos x="T13" y="T15"/>
                                </a:cxn>
                                <a:cxn ang="0">
                                  <a:pos x="T17" y="T19"/>
                                </a:cxn>
                                <a:cxn ang="0">
                                  <a:pos x="T21" y="T23"/>
                                </a:cxn>
                                <a:cxn ang="0">
                                  <a:pos x="T25" y="T27"/>
                                </a:cxn>
                              </a:cxnLst>
                              <a:rect l="0" t="0" r="r" b="b"/>
                              <a:pathLst>
                                <a:path w="66" h="142">
                                  <a:moveTo>
                                    <a:pt x="52" y="22"/>
                                  </a:moveTo>
                                  <a:lnTo>
                                    <a:pt x="16" y="22"/>
                                  </a:lnTo>
                                  <a:lnTo>
                                    <a:pt x="16" y="142"/>
                                  </a:lnTo>
                                  <a:lnTo>
                                    <a:pt x="32" y="142"/>
                                  </a:lnTo>
                                  <a:lnTo>
                                    <a:pt x="32" y="68"/>
                                  </a:lnTo>
                                  <a:lnTo>
                                    <a:pt x="52" y="68"/>
                                  </a:lnTo>
                                  <a:lnTo>
                                    <a:pt x="52"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49" name="Freeform 5305"/>
                          <wps:cNvSpPr>
                            <a:spLocks/>
                          </wps:cNvSpPr>
                          <wps:spPr bwMode="auto">
                            <a:xfrm>
                              <a:off x="3095" y="8405"/>
                              <a:ext cx="66" cy="142"/>
                            </a:xfrm>
                            <a:custGeom>
                              <a:avLst/>
                              <a:gdLst>
                                <a:gd name="T0" fmla="+- 0 3147 3095"/>
                                <a:gd name="T1" fmla="*/ T0 w 66"/>
                                <a:gd name="T2" fmla="+- 0 8473 8405"/>
                                <a:gd name="T3" fmla="*/ 8473 h 142"/>
                                <a:gd name="T4" fmla="+- 0 3130 3095"/>
                                <a:gd name="T5" fmla="*/ T4 w 66"/>
                                <a:gd name="T6" fmla="+- 0 8473 8405"/>
                                <a:gd name="T7" fmla="*/ 8473 h 142"/>
                                <a:gd name="T8" fmla="+- 0 3130 3095"/>
                                <a:gd name="T9" fmla="*/ T8 w 66"/>
                                <a:gd name="T10" fmla="+- 0 8547 8405"/>
                                <a:gd name="T11" fmla="*/ 8547 h 142"/>
                                <a:gd name="T12" fmla="+- 0 3147 3095"/>
                                <a:gd name="T13" fmla="*/ T12 w 66"/>
                                <a:gd name="T14" fmla="+- 0 8547 8405"/>
                                <a:gd name="T15" fmla="*/ 8547 h 142"/>
                                <a:gd name="T16" fmla="+- 0 3147 3095"/>
                                <a:gd name="T17" fmla="*/ T16 w 66"/>
                                <a:gd name="T18" fmla="+- 0 8473 8405"/>
                                <a:gd name="T19" fmla="*/ 8473 h 142"/>
                              </a:gdLst>
                              <a:ahLst/>
                              <a:cxnLst>
                                <a:cxn ang="0">
                                  <a:pos x="T1" y="T3"/>
                                </a:cxn>
                                <a:cxn ang="0">
                                  <a:pos x="T5" y="T7"/>
                                </a:cxn>
                                <a:cxn ang="0">
                                  <a:pos x="T9" y="T11"/>
                                </a:cxn>
                                <a:cxn ang="0">
                                  <a:pos x="T13" y="T15"/>
                                </a:cxn>
                                <a:cxn ang="0">
                                  <a:pos x="T17" y="T19"/>
                                </a:cxn>
                              </a:cxnLst>
                              <a:rect l="0" t="0" r="r" b="b"/>
                              <a:pathLst>
                                <a:path w="66" h="142">
                                  <a:moveTo>
                                    <a:pt x="52" y="68"/>
                                  </a:moveTo>
                                  <a:lnTo>
                                    <a:pt x="35" y="68"/>
                                  </a:lnTo>
                                  <a:lnTo>
                                    <a:pt x="35" y="142"/>
                                  </a:lnTo>
                                  <a:lnTo>
                                    <a:pt x="52" y="142"/>
                                  </a:lnTo>
                                  <a:lnTo>
                                    <a:pt x="52" y="68"/>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12" name="Freeform 5306"/>
                          <wps:cNvSpPr>
                            <a:spLocks/>
                          </wps:cNvSpPr>
                          <wps:spPr bwMode="auto">
                            <a:xfrm>
                              <a:off x="3095" y="8405"/>
                              <a:ext cx="66" cy="142"/>
                            </a:xfrm>
                            <a:custGeom>
                              <a:avLst/>
                              <a:gdLst>
                                <a:gd name="T0" fmla="+- 0 3162 3095"/>
                                <a:gd name="T1" fmla="*/ T0 w 66"/>
                                <a:gd name="T2" fmla="+- 0 8427 8405"/>
                                <a:gd name="T3" fmla="*/ 8427 h 142"/>
                                <a:gd name="T4" fmla="+- 0 3149 3095"/>
                                <a:gd name="T5" fmla="*/ T4 w 66"/>
                                <a:gd name="T6" fmla="+- 0 8427 8405"/>
                                <a:gd name="T7" fmla="*/ 8427 h 142"/>
                                <a:gd name="T8" fmla="+- 0 3149 3095"/>
                                <a:gd name="T9" fmla="*/ T8 w 66"/>
                                <a:gd name="T10" fmla="+- 0 8475 8405"/>
                                <a:gd name="T11" fmla="*/ 8475 h 142"/>
                                <a:gd name="T12" fmla="+- 0 3162 3095"/>
                                <a:gd name="T13" fmla="*/ T12 w 66"/>
                                <a:gd name="T14" fmla="+- 0 8475 8405"/>
                                <a:gd name="T15" fmla="*/ 8475 h 142"/>
                                <a:gd name="T16" fmla="+- 0 3162 3095"/>
                                <a:gd name="T17" fmla="*/ T16 w 66"/>
                                <a:gd name="T18" fmla="+- 0 8427 8405"/>
                                <a:gd name="T19" fmla="*/ 8427 h 142"/>
                              </a:gdLst>
                              <a:ahLst/>
                              <a:cxnLst>
                                <a:cxn ang="0">
                                  <a:pos x="T1" y="T3"/>
                                </a:cxn>
                                <a:cxn ang="0">
                                  <a:pos x="T5" y="T7"/>
                                </a:cxn>
                                <a:cxn ang="0">
                                  <a:pos x="T9" y="T11"/>
                                </a:cxn>
                                <a:cxn ang="0">
                                  <a:pos x="T13" y="T15"/>
                                </a:cxn>
                                <a:cxn ang="0">
                                  <a:pos x="T17" y="T19"/>
                                </a:cxn>
                              </a:cxnLst>
                              <a:rect l="0" t="0" r="r" b="b"/>
                              <a:pathLst>
                                <a:path w="66" h="142">
                                  <a:moveTo>
                                    <a:pt x="67" y="22"/>
                                  </a:moveTo>
                                  <a:lnTo>
                                    <a:pt x="54" y="22"/>
                                  </a:lnTo>
                                  <a:lnTo>
                                    <a:pt x="54" y="70"/>
                                  </a:lnTo>
                                  <a:lnTo>
                                    <a:pt x="67" y="70"/>
                                  </a:lnTo>
                                  <a:lnTo>
                                    <a:pt x="67"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13" name="Freeform 5307"/>
                          <wps:cNvSpPr>
                            <a:spLocks/>
                          </wps:cNvSpPr>
                          <wps:spPr bwMode="auto">
                            <a:xfrm>
                              <a:off x="3095" y="8405"/>
                              <a:ext cx="66" cy="142"/>
                            </a:xfrm>
                            <a:custGeom>
                              <a:avLst/>
                              <a:gdLst>
                                <a:gd name="T0" fmla="+- 0 3113 3095"/>
                                <a:gd name="T1" fmla="*/ T0 w 66"/>
                                <a:gd name="T2" fmla="+- 0 8405 8405"/>
                                <a:gd name="T3" fmla="*/ 8405 h 142"/>
                                <a:gd name="T4" fmla="+- 0 3103 3095"/>
                                <a:gd name="T5" fmla="*/ T4 w 66"/>
                                <a:gd name="T6" fmla="+- 0 8405 8405"/>
                                <a:gd name="T7" fmla="*/ 8405 h 142"/>
                                <a:gd name="T8" fmla="+- 0 3095 3095"/>
                                <a:gd name="T9" fmla="*/ T8 w 66"/>
                                <a:gd name="T10" fmla="+- 0 8413 8405"/>
                                <a:gd name="T11" fmla="*/ 8413 h 142"/>
                                <a:gd name="T12" fmla="+- 0 3095 3095"/>
                                <a:gd name="T13" fmla="*/ T12 w 66"/>
                                <a:gd name="T14" fmla="+- 0 8475 8405"/>
                                <a:gd name="T15" fmla="*/ 8475 h 142"/>
                                <a:gd name="T16" fmla="+- 0 3108 3095"/>
                                <a:gd name="T17" fmla="*/ T16 w 66"/>
                                <a:gd name="T18" fmla="+- 0 8475 8405"/>
                                <a:gd name="T19" fmla="*/ 8475 h 142"/>
                                <a:gd name="T20" fmla="+- 0 3108 3095"/>
                                <a:gd name="T21" fmla="*/ T20 w 66"/>
                                <a:gd name="T22" fmla="+- 0 8427 8405"/>
                                <a:gd name="T23" fmla="*/ 8427 h 142"/>
                                <a:gd name="T24" fmla="+- 0 3162 3095"/>
                                <a:gd name="T25" fmla="*/ T24 w 66"/>
                                <a:gd name="T26" fmla="+- 0 8427 8405"/>
                                <a:gd name="T27" fmla="*/ 8427 h 142"/>
                                <a:gd name="T28" fmla="+- 0 3162 3095"/>
                                <a:gd name="T29" fmla="*/ T28 w 66"/>
                                <a:gd name="T30" fmla="+- 0 8414 8405"/>
                                <a:gd name="T31" fmla="*/ 8414 h 142"/>
                                <a:gd name="T32" fmla="+- 0 3154 3095"/>
                                <a:gd name="T33" fmla="*/ T32 w 66"/>
                                <a:gd name="T34" fmla="+- 0 8405 8405"/>
                                <a:gd name="T35" fmla="*/ 8405 h 142"/>
                                <a:gd name="T36" fmla="+- 0 3113 3095"/>
                                <a:gd name="T37" fmla="*/ T36 w 66"/>
                                <a:gd name="T38" fmla="+- 0 8405 8405"/>
                                <a:gd name="T39" fmla="*/ 8405 h 1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6" h="142">
                                  <a:moveTo>
                                    <a:pt x="18" y="0"/>
                                  </a:moveTo>
                                  <a:lnTo>
                                    <a:pt x="8" y="0"/>
                                  </a:lnTo>
                                  <a:lnTo>
                                    <a:pt x="0" y="8"/>
                                  </a:lnTo>
                                  <a:lnTo>
                                    <a:pt x="0" y="70"/>
                                  </a:lnTo>
                                  <a:lnTo>
                                    <a:pt x="13" y="70"/>
                                  </a:lnTo>
                                  <a:lnTo>
                                    <a:pt x="13" y="22"/>
                                  </a:lnTo>
                                  <a:lnTo>
                                    <a:pt x="67" y="22"/>
                                  </a:lnTo>
                                  <a:lnTo>
                                    <a:pt x="67" y="9"/>
                                  </a:lnTo>
                                  <a:lnTo>
                                    <a:pt x="59" y="0"/>
                                  </a:lnTo>
                                  <a:lnTo>
                                    <a:pt x="1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114" name="Group 5308"/>
                        <wpg:cNvGrpSpPr>
                          <a:grpSpLocks/>
                        </wpg:cNvGrpSpPr>
                        <wpg:grpSpPr bwMode="auto">
                          <a:xfrm>
                            <a:off x="3039" y="7700"/>
                            <a:ext cx="28" cy="28"/>
                            <a:chOff x="3039" y="7700"/>
                            <a:chExt cx="28" cy="28"/>
                          </a:xfrm>
                        </wpg:grpSpPr>
                        <wps:wsp>
                          <wps:cNvPr id="7115" name="Freeform 5309"/>
                          <wps:cNvSpPr>
                            <a:spLocks/>
                          </wps:cNvSpPr>
                          <wps:spPr bwMode="auto">
                            <a:xfrm>
                              <a:off x="3039" y="7700"/>
                              <a:ext cx="28" cy="28"/>
                            </a:xfrm>
                            <a:custGeom>
                              <a:avLst/>
                              <a:gdLst>
                                <a:gd name="T0" fmla="+- 0 3061 3039"/>
                                <a:gd name="T1" fmla="*/ T0 w 28"/>
                                <a:gd name="T2" fmla="+- 0 7700 7700"/>
                                <a:gd name="T3" fmla="*/ 7700 h 28"/>
                                <a:gd name="T4" fmla="+- 0 3046 3039"/>
                                <a:gd name="T5" fmla="*/ T4 w 28"/>
                                <a:gd name="T6" fmla="+- 0 7700 7700"/>
                                <a:gd name="T7" fmla="*/ 7700 h 28"/>
                                <a:gd name="T8" fmla="+- 0 3039 3039"/>
                                <a:gd name="T9" fmla="*/ T8 w 28"/>
                                <a:gd name="T10" fmla="+- 0 7706 7700"/>
                                <a:gd name="T11" fmla="*/ 7706 h 28"/>
                                <a:gd name="T12" fmla="+- 0 3039 3039"/>
                                <a:gd name="T13" fmla="*/ T12 w 28"/>
                                <a:gd name="T14" fmla="+- 0 7722 7700"/>
                                <a:gd name="T15" fmla="*/ 7722 h 28"/>
                                <a:gd name="T16" fmla="+- 0 3046 3039"/>
                                <a:gd name="T17" fmla="*/ T16 w 28"/>
                                <a:gd name="T18" fmla="+- 0 7728 7700"/>
                                <a:gd name="T19" fmla="*/ 7728 h 28"/>
                                <a:gd name="T20" fmla="+- 0 3061 3039"/>
                                <a:gd name="T21" fmla="*/ T20 w 28"/>
                                <a:gd name="T22" fmla="+- 0 7728 7700"/>
                                <a:gd name="T23" fmla="*/ 7728 h 28"/>
                                <a:gd name="T24" fmla="+- 0 3068 3039"/>
                                <a:gd name="T25" fmla="*/ T24 w 28"/>
                                <a:gd name="T26" fmla="+- 0 7722 7700"/>
                                <a:gd name="T27" fmla="*/ 7722 h 28"/>
                                <a:gd name="T28" fmla="+- 0 3068 3039"/>
                                <a:gd name="T29" fmla="*/ T28 w 28"/>
                                <a:gd name="T30" fmla="+- 0 7706 7700"/>
                                <a:gd name="T31" fmla="*/ 7706 h 28"/>
                                <a:gd name="T32" fmla="+- 0 3061 3039"/>
                                <a:gd name="T33" fmla="*/ T32 w 28"/>
                                <a:gd name="T34" fmla="+- 0 7700 7700"/>
                                <a:gd name="T35" fmla="*/ 7700 h 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8" h="28">
                                  <a:moveTo>
                                    <a:pt x="22" y="0"/>
                                  </a:moveTo>
                                  <a:lnTo>
                                    <a:pt x="7" y="0"/>
                                  </a:lnTo>
                                  <a:lnTo>
                                    <a:pt x="0" y="6"/>
                                  </a:lnTo>
                                  <a:lnTo>
                                    <a:pt x="0" y="22"/>
                                  </a:lnTo>
                                  <a:lnTo>
                                    <a:pt x="7" y="28"/>
                                  </a:lnTo>
                                  <a:lnTo>
                                    <a:pt x="22" y="28"/>
                                  </a:lnTo>
                                  <a:lnTo>
                                    <a:pt x="29" y="22"/>
                                  </a:lnTo>
                                  <a:lnTo>
                                    <a:pt x="29" y="6"/>
                                  </a:lnTo>
                                  <a:lnTo>
                                    <a:pt x="2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116" name="Group 5310"/>
                        <wpg:cNvGrpSpPr>
                          <a:grpSpLocks/>
                        </wpg:cNvGrpSpPr>
                        <wpg:grpSpPr bwMode="auto">
                          <a:xfrm>
                            <a:off x="3020" y="7731"/>
                            <a:ext cx="66" cy="142"/>
                            <a:chOff x="3020" y="7731"/>
                            <a:chExt cx="66" cy="142"/>
                          </a:xfrm>
                        </wpg:grpSpPr>
                        <wps:wsp>
                          <wps:cNvPr id="7117" name="Freeform 5311"/>
                          <wps:cNvSpPr>
                            <a:spLocks/>
                          </wps:cNvSpPr>
                          <wps:spPr bwMode="auto">
                            <a:xfrm>
                              <a:off x="3020" y="7731"/>
                              <a:ext cx="66" cy="142"/>
                            </a:xfrm>
                            <a:custGeom>
                              <a:avLst/>
                              <a:gdLst>
                                <a:gd name="T0" fmla="+- 0 3071 3020"/>
                                <a:gd name="T1" fmla="*/ T0 w 66"/>
                                <a:gd name="T2" fmla="+- 0 7753 7731"/>
                                <a:gd name="T3" fmla="*/ 7753 h 142"/>
                                <a:gd name="T4" fmla="+- 0 3036 3020"/>
                                <a:gd name="T5" fmla="*/ T4 w 66"/>
                                <a:gd name="T6" fmla="+- 0 7753 7731"/>
                                <a:gd name="T7" fmla="*/ 7753 h 142"/>
                                <a:gd name="T8" fmla="+- 0 3036 3020"/>
                                <a:gd name="T9" fmla="*/ T8 w 66"/>
                                <a:gd name="T10" fmla="+- 0 7873 7731"/>
                                <a:gd name="T11" fmla="*/ 7873 h 142"/>
                                <a:gd name="T12" fmla="+- 0 3052 3020"/>
                                <a:gd name="T13" fmla="*/ T12 w 66"/>
                                <a:gd name="T14" fmla="+- 0 7873 7731"/>
                                <a:gd name="T15" fmla="*/ 7873 h 142"/>
                                <a:gd name="T16" fmla="+- 0 3052 3020"/>
                                <a:gd name="T17" fmla="*/ T16 w 66"/>
                                <a:gd name="T18" fmla="+- 0 7799 7731"/>
                                <a:gd name="T19" fmla="*/ 7799 h 142"/>
                                <a:gd name="T20" fmla="+- 0 3071 3020"/>
                                <a:gd name="T21" fmla="*/ T20 w 66"/>
                                <a:gd name="T22" fmla="+- 0 7799 7731"/>
                                <a:gd name="T23" fmla="*/ 7799 h 142"/>
                                <a:gd name="T24" fmla="+- 0 3071 3020"/>
                                <a:gd name="T25" fmla="*/ T24 w 66"/>
                                <a:gd name="T26" fmla="+- 0 7753 7731"/>
                                <a:gd name="T27" fmla="*/ 7753 h 142"/>
                              </a:gdLst>
                              <a:ahLst/>
                              <a:cxnLst>
                                <a:cxn ang="0">
                                  <a:pos x="T1" y="T3"/>
                                </a:cxn>
                                <a:cxn ang="0">
                                  <a:pos x="T5" y="T7"/>
                                </a:cxn>
                                <a:cxn ang="0">
                                  <a:pos x="T9" y="T11"/>
                                </a:cxn>
                                <a:cxn ang="0">
                                  <a:pos x="T13" y="T15"/>
                                </a:cxn>
                                <a:cxn ang="0">
                                  <a:pos x="T17" y="T19"/>
                                </a:cxn>
                                <a:cxn ang="0">
                                  <a:pos x="T21" y="T23"/>
                                </a:cxn>
                                <a:cxn ang="0">
                                  <a:pos x="T25" y="T27"/>
                                </a:cxn>
                              </a:cxnLst>
                              <a:rect l="0" t="0" r="r" b="b"/>
                              <a:pathLst>
                                <a:path w="66" h="142">
                                  <a:moveTo>
                                    <a:pt x="51" y="22"/>
                                  </a:moveTo>
                                  <a:lnTo>
                                    <a:pt x="16" y="22"/>
                                  </a:lnTo>
                                  <a:lnTo>
                                    <a:pt x="16" y="142"/>
                                  </a:lnTo>
                                  <a:lnTo>
                                    <a:pt x="32" y="142"/>
                                  </a:lnTo>
                                  <a:lnTo>
                                    <a:pt x="32" y="68"/>
                                  </a:lnTo>
                                  <a:lnTo>
                                    <a:pt x="51" y="68"/>
                                  </a:lnTo>
                                  <a:lnTo>
                                    <a:pt x="51"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18" name="Freeform 5312"/>
                          <wps:cNvSpPr>
                            <a:spLocks/>
                          </wps:cNvSpPr>
                          <wps:spPr bwMode="auto">
                            <a:xfrm>
                              <a:off x="3020" y="7731"/>
                              <a:ext cx="66" cy="142"/>
                            </a:xfrm>
                            <a:custGeom>
                              <a:avLst/>
                              <a:gdLst>
                                <a:gd name="T0" fmla="+- 0 3071 3020"/>
                                <a:gd name="T1" fmla="*/ T0 w 66"/>
                                <a:gd name="T2" fmla="+- 0 7799 7731"/>
                                <a:gd name="T3" fmla="*/ 7799 h 142"/>
                                <a:gd name="T4" fmla="+- 0 3055 3020"/>
                                <a:gd name="T5" fmla="*/ T4 w 66"/>
                                <a:gd name="T6" fmla="+- 0 7799 7731"/>
                                <a:gd name="T7" fmla="*/ 7799 h 142"/>
                                <a:gd name="T8" fmla="+- 0 3055 3020"/>
                                <a:gd name="T9" fmla="*/ T8 w 66"/>
                                <a:gd name="T10" fmla="+- 0 7873 7731"/>
                                <a:gd name="T11" fmla="*/ 7873 h 142"/>
                                <a:gd name="T12" fmla="+- 0 3071 3020"/>
                                <a:gd name="T13" fmla="*/ T12 w 66"/>
                                <a:gd name="T14" fmla="+- 0 7873 7731"/>
                                <a:gd name="T15" fmla="*/ 7873 h 142"/>
                                <a:gd name="T16" fmla="+- 0 3071 3020"/>
                                <a:gd name="T17" fmla="*/ T16 w 66"/>
                                <a:gd name="T18" fmla="+- 0 7799 7731"/>
                                <a:gd name="T19" fmla="*/ 7799 h 142"/>
                              </a:gdLst>
                              <a:ahLst/>
                              <a:cxnLst>
                                <a:cxn ang="0">
                                  <a:pos x="T1" y="T3"/>
                                </a:cxn>
                                <a:cxn ang="0">
                                  <a:pos x="T5" y="T7"/>
                                </a:cxn>
                                <a:cxn ang="0">
                                  <a:pos x="T9" y="T11"/>
                                </a:cxn>
                                <a:cxn ang="0">
                                  <a:pos x="T13" y="T15"/>
                                </a:cxn>
                                <a:cxn ang="0">
                                  <a:pos x="T17" y="T19"/>
                                </a:cxn>
                              </a:cxnLst>
                              <a:rect l="0" t="0" r="r" b="b"/>
                              <a:pathLst>
                                <a:path w="66" h="142">
                                  <a:moveTo>
                                    <a:pt x="51" y="68"/>
                                  </a:moveTo>
                                  <a:lnTo>
                                    <a:pt x="35" y="68"/>
                                  </a:lnTo>
                                  <a:lnTo>
                                    <a:pt x="35" y="142"/>
                                  </a:lnTo>
                                  <a:lnTo>
                                    <a:pt x="51" y="142"/>
                                  </a:lnTo>
                                  <a:lnTo>
                                    <a:pt x="51" y="68"/>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19" name="Freeform 5313"/>
                          <wps:cNvSpPr>
                            <a:spLocks/>
                          </wps:cNvSpPr>
                          <wps:spPr bwMode="auto">
                            <a:xfrm>
                              <a:off x="3020" y="7731"/>
                              <a:ext cx="66" cy="142"/>
                            </a:xfrm>
                            <a:custGeom>
                              <a:avLst/>
                              <a:gdLst>
                                <a:gd name="T0" fmla="+- 0 3087 3020"/>
                                <a:gd name="T1" fmla="*/ T0 w 66"/>
                                <a:gd name="T2" fmla="+- 0 7753 7731"/>
                                <a:gd name="T3" fmla="*/ 7753 h 142"/>
                                <a:gd name="T4" fmla="+- 0 3074 3020"/>
                                <a:gd name="T5" fmla="*/ T4 w 66"/>
                                <a:gd name="T6" fmla="+- 0 7753 7731"/>
                                <a:gd name="T7" fmla="*/ 7753 h 142"/>
                                <a:gd name="T8" fmla="+- 0 3074 3020"/>
                                <a:gd name="T9" fmla="*/ T8 w 66"/>
                                <a:gd name="T10" fmla="+- 0 7801 7731"/>
                                <a:gd name="T11" fmla="*/ 7801 h 142"/>
                                <a:gd name="T12" fmla="+- 0 3087 3020"/>
                                <a:gd name="T13" fmla="*/ T12 w 66"/>
                                <a:gd name="T14" fmla="+- 0 7801 7731"/>
                                <a:gd name="T15" fmla="*/ 7801 h 142"/>
                                <a:gd name="T16" fmla="+- 0 3087 3020"/>
                                <a:gd name="T17" fmla="*/ T16 w 66"/>
                                <a:gd name="T18" fmla="+- 0 7753 7731"/>
                                <a:gd name="T19" fmla="*/ 7753 h 142"/>
                              </a:gdLst>
                              <a:ahLst/>
                              <a:cxnLst>
                                <a:cxn ang="0">
                                  <a:pos x="T1" y="T3"/>
                                </a:cxn>
                                <a:cxn ang="0">
                                  <a:pos x="T5" y="T7"/>
                                </a:cxn>
                                <a:cxn ang="0">
                                  <a:pos x="T9" y="T11"/>
                                </a:cxn>
                                <a:cxn ang="0">
                                  <a:pos x="T13" y="T15"/>
                                </a:cxn>
                                <a:cxn ang="0">
                                  <a:pos x="T17" y="T19"/>
                                </a:cxn>
                              </a:cxnLst>
                              <a:rect l="0" t="0" r="r" b="b"/>
                              <a:pathLst>
                                <a:path w="66" h="142">
                                  <a:moveTo>
                                    <a:pt x="67" y="22"/>
                                  </a:moveTo>
                                  <a:lnTo>
                                    <a:pt x="54" y="22"/>
                                  </a:lnTo>
                                  <a:lnTo>
                                    <a:pt x="54" y="70"/>
                                  </a:lnTo>
                                  <a:lnTo>
                                    <a:pt x="67" y="70"/>
                                  </a:lnTo>
                                  <a:lnTo>
                                    <a:pt x="67" y="22"/>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20" name="Freeform 5314"/>
                          <wps:cNvSpPr>
                            <a:spLocks/>
                          </wps:cNvSpPr>
                          <wps:spPr bwMode="auto">
                            <a:xfrm>
                              <a:off x="3020" y="7731"/>
                              <a:ext cx="66" cy="142"/>
                            </a:xfrm>
                            <a:custGeom>
                              <a:avLst/>
                              <a:gdLst>
                                <a:gd name="T0" fmla="+- 0 3038 3020"/>
                                <a:gd name="T1" fmla="*/ T0 w 66"/>
                                <a:gd name="T2" fmla="+- 0 7731 7731"/>
                                <a:gd name="T3" fmla="*/ 7731 h 142"/>
                                <a:gd name="T4" fmla="+- 0 3028 3020"/>
                                <a:gd name="T5" fmla="*/ T4 w 66"/>
                                <a:gd name="T6" fmla="+- 0 7731 7731"/>
                                <a:gd name="T7" fmla="*/ 7731 h 142"/>
                                <a:gd name="T8" fmla="+- 0 3020 3020"/>
                                <a:gd name="T9" fmla="*/ T8 w 66"/>
                                <a:gd name="T10" fmla="+- 0 7739 7731"/>
                                <a:gd name="T11" fmla="*/ 7739 h 142"/>
                                <a:gd name="T12" fmla="+- 0 3020 3020"/>
                                <a:gd name="T13" fmla="*/ T12 w 66"/>
                                <a:gd name="T14" fmla="+- 0 7801 7731"/>
                                <a:gd name="T15" fmla="*/ 7801 h 142"/>
                                <a:gd name="T16" fmla="+- 0 3033 3020"/>
                                <a:gd name="T17" fmla="*/ T16 w 66"/>
                                <a:gd name="T18" fmla="+- 0 7801 7731"/>
                                <a:gd name="T19" fmla="*/ 7801 h 142"/>
                                <a:gd name="T20" fmla="+- 0 3033 3020"/>
                                <a:gd name="T21" fmla="*/ T20 w 66"/>
                                <a:gd name="T22" fmla="+- 0 7753 7731"/>
                                <a:gd name="T23" fmla="*/ 7753 h 142"/>
                                <a:gd name="T24" fmla="+- 0 3087 3020"/>
                                <a:gd name="T25" fmla="*/ T24 w 66"/>
                                <a:gd name="T26" fmla="+- 0 7753 7731"/>
                                <a:gd name="T27" fmla="*/ 7753 h 142"/>
                                <a:gd name="T28" fmla="+- 0 3087 3020"/>
                                <a:gd name="T29" fmla="*/ T28 w 66"/>
                                <a:gd name="T30" fmla="+- 0 7740 7731"/>
                                <a:gd name="T31" fmla="*/ 7740 h 142"/>
                                <a:gd name="T32" fmla="+- 0 3079 3020"/>
                                <a:gd name="T33" fmla="*/ T32 w 66"/>
                                <a:gd name="T34" fmla="+- 0 7731 7731"/>
                                <a:gd name="T35" fmla="*/ 7731 h 142"/>
                                <a:gd name="T36" fmla="+- 0 3038 3020"/>
                                <a:gd name="T37" fmla="*/ T36 w 66"/>
                                <a:gd name="T38" fmla="+- 0 7731 7731"/>
                                <a:gd name="T39" fmla="*/ 7731 h 1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6" h="142">
                                  <a:moveTo>
                                    <a:pt x="18" y="0"/>
                                  </a:moveTo>
                                  <a:lnTo>
                                    <a:pt x="8" y="0"/>
                                  </a:lnTo>
                                  <a:lnTo>
                                    <a:pt x="0" y="8"/>
                                  </a:lnTo>
                                  <a:lnTo>
                                    <a:pt x="0" y="70"/>
                                  </a:lnTo>
                                  <a:lnTo>
                                    <a:pt x="13" y="70"/>
                                  </a:lnTo>
                                  <a:lnTo>
                                    <a:pt x="13" y="22"/>
                                  </a:lnTo>
                                  <a:lnTo>
                                    <a:pt x="67" y="22"/>
                                  </a:lnTo>
                                  <a:lnTo>
                                    <a:pt x="67" y="9"/>
                                  </a:lnTo>
                                  <a:lnTo>
                                    <a:pt x="59" y="0"/>
                                  </a:lnTo>
                                  <a:lnTo>
                                    <a:pt x="1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121" name="Group 5315"/>
                        <wpg:cNvGrpSpPr>
                          <a:grpSpLocks/>
                        </wpg:cNvGrpSpPr>
                        <wpg:grpSpPr bwMode="auto">
                          <a:xfrm>
                            <a:off x="3090" y="7878"/>
                            <a:ext cx="2" cy="414"/>
                            <a:chOff x="3090" y="7878"/>
                            <a:chExt cx="2" cy="414"/>
                          </a:xfrm>
                        </wpg:grpSpPr>
                        <wps:wsp>
                          <wps:cNvPr id="7122" name="Freeform 5316"/>
                          <wps:cNvSpPr>
                            <a:spLocks/>
                          </wps:cNvSpPr>
                          <wps:spPr bwMode="auto">
                            <a:xfrm>
                              <a:off x="3090" y="7878"/>
                              <a:ext cx="2" cy="414"/>
                            </a:xfrm>
                            <a:custGeom>
                              <a:avLst/>
                              <a:gdLst>
                                <a:gd name="T0" fmla="+- 0 7878 7878"/>
                                <a:gd name="T1" fmla="*/ 7878 h 414"/>
                                <a:gd name="T2" fmla="+- 0 8292 7878"/>
                                <a:gd name="T3" fmla="*/ 8292 h 414"/>
                              </a:gdLst>
                              <a:ahLst/>
                              <a:cxnLst>
                                <a:cxn ang="0">
                                  <a:pos x="0" y="T1"/>
                                </a:cxn>
                                <a:cxn ang="0">
                                  <a:pos x="0" y="T3"/>
                                </a:cxn>
                              </a:cxnLst>
                              <a:rect l="0" t="0" r="r" b="b"/>
                              <a:pathLst>
                                <a:path h="414">
                                  <a:moveTo>
                                    <a:pt x="0" y="0"/>
                                  </a:moveTo>
                                  <a:lnTo>
                                    <a:pt x="0" y="414"/>
                                  </a:lnTo>
                                </a:path>
                              </a:pathLst>
                            </a:custGeom>
                            <a:noFill/>
                            <a:ln w="2930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23" name="Group 5317"/>
                        <wpg:cNvGrpSpPr>
                          <a:grpSpLocks/>
                        </wpg:cNvGrpSpPr>
                        <wpg:grpSpPr bwMode="auto">
                          <a:xfrm>
                            <a:off x="3088" y="8289"/>
                            <a:ext cx="52" cy="72"/>
                            <a:chOff x="3088" y="8289"/>
                            <a:chExt cx="52" cy="72"/>
                          </a:xfrm>
                        </wpg:grpSpPr>
                        <wps:wsp>
                          <wps:cNvPr id="7124" name="Freeform 5318"/>
                          <wps:cNvSpPr>
                            <a:spLocks/>
                          </wps:cNvSpPr>
                          <wps:spPr bwMode="auto">
                            <a:xfrm>
                              <a:off x="3088" y="8289"/>
                              <a:ext cx="52" cy="72"/>
                            </a:xfrm>
                            <a:custGeom>
                              <a:avLst/>
                              <a:gdLst>
                                <a:gd name="T0" fmla="+- 0 3139 3088"/>
                                <a:gd name="T1" fmla="*/ T0 w 52"/>
                                <a:gd name="T2" fmla="+- 0 8289 8289"/>
                                <a:gd name="T3" fmla="*/ 8289 h 72"/>
                                <a:gd name="T4" fmla="+- 0 3088 3088"/>
                                <a:gd name="T5" fmla="*/ T4 w 52"/>
                                <a:gd name="T6" fmla="+- 0 8295 8289"/>
                                <a:gd name="T7" fmla="*/ 8295 h 72"/>
                                <a:gd name="T8" fmla="+- 0 3121 3088"/>
                                <a:gd name="T9" fmla="*/ T8 w 52"/>
                                <a:gd name="T10" fmla="+- 0 8361 8289"/>
                                <a:gd name="T11" fmla="*/ 8361 h 72"/>
                                <a:gd name="T12" fmla="+- 0 3139 3088"/>
                                <a:gd name="T13" fmla="*/ T12 w 52"/>
                                <a:gd name="T14" fmla="+- 0 8289 8289"/>
                                <a:gd name="T15" fmla="*/ 8289 h 72"/>
                              </a:gdLst>
                              <a:ahLst/>
                              <a:cxnLst>
                                <a:cxn ang="0">
                                  <a:pos x="T1" y="T3"/>
                                </a:cxn>
                                <a:cxn ang="0">
                                  <a:pos x="T5" y="T7"/>
                                </a:cxn>
                                <a:cxn ang="0">
                                  <a:pos x="T9" y="T11"/>
                                </a:cxn>
                                <a:cxn ang="0">
                                  <a:pos x="T13" y="T15"/>
                                </a:cxn>
                              </a:cxnLst>
                              <a:rect l="0" t="0" r="r" b="b"/>
                              <a:pathLst>
                                <a:path w="52" h="72">
                                  <a:moveTo>
                                    <a:pt x="51" y="0"/>
                                  </a:moveTo>
                                  <a:lnTo>
                                    <a:pt x="0" y="6"/>
                                  </a:lnTo>
                                  <a:lnTo>
                                    <a:pt x="33" y="72"/>
                                  </a:lnTo>
                                  <a:lnTo>
                                    <a:pt x="5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125" name="Group 5319"/>
                        <wpg:cNvGrpSpPr>
                          <a:grpSpLocks/>
                        </wpg:cNvGrpSpPr>
                        <wpg:grpSpPr bwMode="auto">
                          <a:xfrm>
                            <a:off x="3088" y="8289"/>
                            <a:ext cx="52" cy="72"/>
                            <a:chOff x="3088" y="8289"/>
                            <a:chExt cx="52" cy="72"/>
                          </a:xfrm>
                        </wpg:grpSpPr>
                        <wps:wsp>
                          <wps:cNvPr id="7126" name="Freeform 5320"/>
                          <wps:cNvSpPr>
                            <a:spLocks/>
                          </wps:cNvSpPr>
                          <wps:spPr bwMode="auto">
                            <a:xfrm>
                              <a:off x="3088" y="8289"/>
                              <a:ext cx="52" cy="72"/>
                            </a:xfrm>
                            <a:custGeom>
                              <a:avLst/>
                              <a:gdLst>
                                <a:gd name="T0" fmla="+- 0 3121 3088"/>
                                <a:gd name="T1" fmla="*/ T0 w 52"/>
                                <a:gd name="T2" fmla="+- 0 8361 8289"/>
                                <a:gd name="T3" fmla="*/ 8361 h 72"/>
                                <a:gd name="T4" fmla="+- 0 3139 3088"/>
                                <a:gd name="T5" fmla="*/ T4 w 52"/>
                                <a:gd name="T6" fmla="+- 0 8289 8289"/>
                                <a:gd name="T7" fmla="*/ 8289 h 72"/>
                                <a:gd name="T8" fmla="+- 0 3088 3088"/>
                                <a:gd name="T9" fmla="*/ T8 w 52"/>
                                <a:gd name="T10" fmla="+- 0 8295 8289"/>
                                <a:gd name="T11" fmla="*/ 8295 h 72"/>
                                <a:gd name="T12" fmla="+- 0 3121 3088"/>
                                <a:gd name="T13" fmla="*/ T12 w 52"/>
                                <a:gd name="T14" fmla="+- 0 8361 8289"/>
                                <a:gd name="T15" fmla="*/ 8361 h 72"/>
                              </a:gdLst>
                              <a:ahLst/>
                              <a:cxnLst>
                                <a:cxn ang="0">
                                  <a:pos x="T1" y="T3"/>
                                </a:cxn>
                                <a:cxn ang="0">
                                  <a:pos x="T5" y="T7"/>
                                </a:cxn>
                                <a:cxn ang="0">
                                  <a:pos x="T9" y="T11"/>
                                </a:cxn>
                                <a:cxn ang="0">
                                  <a:pos x="T13" y="T15"/>
                                </a:cxn>
                              </a:cxnLst>
                              <a:rect l="0" t="0" r="r" b="b"/>
                              <a:pathLst>
                                <a:path w="52" h="72">
                                  <a:moveTo>
                                    <a:pt x="33" y="72"/>
                                  </a:moveTo>
                                  <a:lnTo>
                                    <a:pt x="51" y="0"/>
                                  </a:lnTo>
                                  <a:lnTo>
                                    <a:pt x="0" y="6"/>
                                  </a:lnTo>
                                  <a:lnTo>
                                    <a:pt x="33" y="72"/>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27" name="Group 5321"/>
                        <wpg:cNvGrpSpPr>
                          <a:grpSpLocks/>
                        </wpg:cNvGrpSpPr>
                        <wpg:grpSpPr bwMode="auto">
                          <a:xfrm>
                            <a:off x="3248" y="8058"/>
                            <a:ext cx="2" cy="337"/>
                            <a:chOff x="3248" y="8058"/>
                            <a:chExt cx="2" cy="337"/>
                          </a:xfrm>
                        </wpg:grpSpPr>
                        <wps:wsp>
                          <wps:cNvPr id="7128" name="Freeform 5322"/>
                          <wps:cNvSpPr>
                            <a:spLocks/>
                          </wps:cNvSpPr>
                          <wps:spPr bwMode="auto">
                            <a:xfrm>
                              <a:off x="3248" y="8058"/>
                              <a:ext cx="2" cy="337"/>
                            </a:xfrm>
                            <a:custGeom>
                              <a:avLst/>
                              <a:gdLst>
                                <a:gd name="T0" fmla="+- 0 8058 8058"/>
                                <a:gd name="T1" fmla="*/ 8058 h 337"/>
                                <a:gd name="T2" fmla="+- 0 8395 8058"/>
                                <a:gd name="T3" fmla="*/ 8395 h 337"/>
                              </a:gdLst>
                              <a:ahLst/>
                              <a:cxnLst>
                                <a:cxn ang="0">
                                  <a:pos x="0" y="T1"/>
                                </a:cxn>
                                <a:cxn ang="0">
                                  <a:pos x="0" y="T3"/>
                                </a:cxn>
                              </a:cxnLst>
                              <a:rect l="0" t="0" r="r" b="b"/>
                              <a:pathLst>
                                <a:path h="337">
                                  <a:moveTo>
                                    <a:pt x="0" y="0"/>
                                  </a:moveTo>
                                  <a:lnTo>
                                    <a:pt x="0" y="337"/>
                                  </a:lnTo>
                                </a:path>
                              </a:pathLst>
                            </a:custGeom>
                            <a:noFill/>
                            <a:ln w="10318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29" name="Group 5323"/>
                        <wpg:cNvGrpSpPr>
                          <a:grpSpLocks/>
                        </wpg:cNvGrpSpPr>
                        <wpg:grpSpPr bwMode="auto">
                          <a:xfrm>
                            <a:off x="3305" y="7995"/>
                            <a:ext cx="54" cy="74"/>
                            <a:chOff x="3305" y="7995"/>
                            <a:chExt cx="54" cy="74"/>
                          </a:xfrm>
                        </wpg:grpSpPr>
                        <wps:wsp>
                          <wps:cNvPr id="7130" name="Freeform 5324"/>
                          <wps:cNvSpPr>
                            <a:spLocks/>
                          </wps:cNvSpPr>
                          <wps:spPr bwMode="auto">
                            <a:xfrm>
                              <a:off x="3305" y="7995"/>
                              <a:ext cx="54" cy="74"/>
                            </a:xfrm>
                            <a:custGeom>
                              <a:avLst/>
                              <a:gdLst>
                                <a:gd name="T0" fmla="+- 0 3359 3305"/>
                                <a:gd name="T1" fmla="*/ T0 w 54"/>
                                <a:gd name="T2" fmla="+- 0 7995 7995"/>
                                <a:gd name="T3" fmla="*/ 7995 h 74"/>
                                <a:gd name="T4" fmla="+- 0 3305 3305"/>
                                <a:gd name="T5" fmla="*/ T4 w 54"/>
                                <a:gd name="T6" fmla="+- 0 8047 7995"/>
                                <a:gd name="T7" fmla="*/ 8047 h 74"/>
                                <a:gd name="T8" fmla="+- 0 3353 3305"/>
                                <a:gd name="T9" fmla="*/ T8 w 54"/>
                                <a:gd name="T10" fmla="+- 0 8069 7995"/>
                                <a:gd name="T11" fmla="*/ 8069 h 74"/>
                                <a:gd name="T12" fmla="+- 0 3359 3305"/>
                                <a:gd name="T13" fmla="*/ T12 w 54"/>
                                <a:gd name="T14" fmla="+- 0 7995 7995"/>
                                <a:gd name="T15" fmla="*/ 7995 h 74"/>
                              </a:gdLst>
                              <a:ahLst/>
                              <a:cxnLst>
                                <a:cxn ang="0">
                                  <a:pos x="T1" y="T3"/>
                                </a:cxn>
                                <a:cxn ang="0">
                                  <a:pos x="T5" y="T7"/>
                                </a:cxn>
                                <a:cxn ang="0">
                                  <a:pos x="T9" y="T11"/>
                                </a:cxn>
                                <a:cxn ang="0">
                                  <a:pos x="T13" y="T15"/>
                                </a:cxn>
                              </a:cxnLst>
                              <a:rect l="0" t="0" r="r" b="b"/>
                              <a:pathLst>
                                <a:path w="54" h="74">
                                  <a:moveTo>
                                    <a:pt x="54" y="0"/>
                                  </a:moveTo>
                                  <a:lnTo>
                                    <a:pt x="0" y="52"/>
                                  </a:lnTo>
                                  <a:lnTo>
                                    <a:pt x="48" y="74"/>
                                  </a:lnTo>
                                  <a:lnTo>
                                    <a:pt x="5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131" name="Group 5325"/>
                        <wpg:cNvGrpSpPr>
                          <a:grpSpLocks/>
                        </wpg:cNvGrpSpPr>
                        <wpg:grpSpPr bwMode="auto">
                          <a:xfrm>
                            <a:off x="3305" y="7995"/>
                            <a:ext cx="54" cy="74"/>
                            <a:chOff x="3305" y="7995"/>
                            <a:chExt cx="54" cy="74"/>
                          </a:xfrm>
                        </wpg:grpSpPr>
                        <wps:wsp>
                          <wps:cNvPr id="7132" name="Freeform 5326"/>
                          <wps:cNvSpPr>
                            <a:spLocks/>
                          </wps:cNvSpPr>
                          <wps:spPr bwMode="auto">
                            <a:xfrm>
                              <a:off x="3305" y="7995"/>
                              <a:ext cx="54" cy="74"/>
                            </a:xfrm>
                            <a:custGeom>
                              <a:avLst/>
                              <a:gdLst>
                                <a:gd name="T0" fmla="+- 0 3359 3305"/>
                                <a:gd name="T1" fmla="*/ T0 w 54"/>
                                <a:gd name="T2" fmla="+- 0 7995 7995"/>
                                <a:gd name="T3" fmla="*/ 7995 h 74"/>
                                <a:gd name="T4" fmla="+- 0 3305 3305"/>
                                <a:gd name="T5" fmla="*/ T4 w 54"/>
                                <a:gd name="T6" fmla="+- 0 8047 7995"/>
                                <a:gd name="T7" fmla="*/ 8047 h 74"/>
                                <a:gd name="T8" fmla="+- 0 3353 3305"/>
                                <a:gd name="T9" fmla="*/ T8 w 54"/>
                                <a:gd name="T10" fmla="+- 0 8069 7995"/>
                                <a:gd name="T11" fmla="*/ 8069 h 74"/>
                                <a:gd name="T12" fmla="+- 0 3359 3305"/>
                                <a:gd name="T13" fmla="*/ T12 w 54"/>
                                <a:gd name="T14" fmla="+- 0 7995 7995"/>
                                <a:gd name="T15" fmla="*/ 7995 h 74"/>
                              </a:gdLst>
                              <a:ahLst/>
                              <a:cxnLst>
                                <a:cxn ang="0">
                                  <a:pos x="T1" y="T3"/>
                                </a:cxn>
                                <a:cxn ang="0">
                                  <a:pos x="T5" y="T7"/>
                                </a:cxn>
                                <a:cxn ang="0">
                                  <a:pos x="T9" y="T11"/>
                                </a:cxn>
                                <a:cxn ang="0">
                                  <a:pos x="T13" y="T15"/>
                                </a:cxn>
                              </a:cxnLst>
                              <a:rect l="0" t="0" r="r" b="b"/>
                              <a:pathLst>
                                <a:path w="54" h="74">
                                  <a:moveTo>
                                    <a:pt x="54" y="0"/>
                                  </a:moveTo>
                                  <a:lnTo>
                                    <a:pt x="0" y="52"/>
                                  </a:lnTo>
                                  <a:lnTo>
                                    <a:pt x="48" y="74"/>
                                  </a:lnTo>
                                  <a:lnTo>
                                    <a:pt x="54" y="0"/>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33" name="Group 5327"/>
                        <wpg:cNvGrpSpPr>
                          <a:grpSpLocks/>
                        </wpg:cNvGrpSpPr>
                        <wpg:grpSpPr bwMode="auto">
                          <a:xfrm>
                            <a:off x="3155" y="7350"/>
                            <a:ext cx="2" cy="272"/>
                            <a:chOff x="3155" y="7350"/>
                            <a:chExt cx="2" cy="272"/>
                          </a:xfrm>
                        </wpg:grpSpPr>
                        <wps:wsp>
                          <wps:cNvPr id="7134" name="Freeform 5328"/>
                          <wps:cNvSpPr>
                            <a:spLocks/>
                          </wps:cNvSpPr>
                          <wps:spPr bwMode="auto">
                            <a:xfrm>
                              <a:off x="3155" y="7350"/>
                              <a:ext cx="2" cy="272"/>
                            </a:xfrm>
                            <a:custGeom>
                              <a:avLst/>
                              <a:gdLst>
                                <a:gd name="T0" fmla="+- 0 7350 7350"/>
                                <a:gd name="T1" fmla="*/ 7350 h 272"/>
                                <a:gd name="T2" fmla="+- 0 7621 7350"/>
                                <a:gd name="T3" fmla="*/ 7621 h 272"/>
                              </a:gdLst>
                              <a:ahLst/>
                              <a:cxnLst>
                                <a:cxn ang="0">
                                  <a:pos x="0" y="T1"/>
                                </a:cxn>
                                <a:cxn ang="0">
                                  <a:pos x="0" y="T3"/>
                                </a:cxn>
                              </a:cxnLst>
                              <a:rect l="0" t="0" r="r" b="b"/>
                              <a:pathLst>
                                <a:path h="272">
                                  <a:moveTo>
                                    <a:pt x="0" y="0"/>
                                  </a:moveTo>
                                  <a:lnTo>
                                    <a:pt x="0" y="271"/>
                                  </a:lnTo>
                                </a:path>
                              </a:pathLst>
                            </a:custGeom>
                            <a:noFill/>
                            <a:ln w="5476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35" name="Group 5329"/>
                        <wpg:cNvGrpSpPr>
                          <a:grpSpLocks/>
                        </wpg:cNvGrpSpPr>
                        <wpg:grpSpPr bwMode="auto">
                          <a:xfrm>
                            <a:off x="3087" y="7614"/>
                            <a:ext cx="50" cy="74"/>
                            <a:chOff x="3087" y="7614"/>
                            <a:chExt cx="50" cy="74"/>
                          </a:xfrm>
                        </wpg:grpSpPr>
                        <wps:wsp>
                          <wps:cNvPr id="14498" name="Freeform 5330"/>
                          <wps:cNvSpPr>
                            <a:spLocks/>
                          </wps:cNvSpPr>
                          <wps:spPr bwMode="auto">
                            <a:xfrm>
                              <a:off x="3087" y="7614"/>
                              <a:ext cx="50" cy="74"/>
                            </a:xfrm>
                            <a:custGeom>
                              <a:avLst/>
                              <a:gdLst>
                                <a:gd name="T0" fmla="+- 0 3087 3087"/>
                                <a:gd name="T1" fmla="*/ T0 w 50"/>
                                <a:gd name="T2" fmla="+- 0 7614 7614"/>
                                <a:gd name="T3" fmla="*/ 7614 h 74"/>
                                <a:gd name="T4" fmla="+- 0 3090 3087"/>
                                <a:gd name="T5" fmla="*/ T4 w 50"/>
                                <a:gd name="T6" fmla="+- 0 7688 7614"/>
                                <a:gd name="T7" fmla="*/ 7688 h 74"/>
                                <a:gd name="T8" fmla="+- 0 3136 3087"/>
                                <a:gd name="T9" fmla="*/ T8 w 50"/>
                                <a:gd name="T10" fmla="+- 0 7629 7614"/>
                                <a:gd name="T11" fmla="*/ 7629 h 74"/>
                                <a:gd name="T12" fmla="+- 0 3087 3087"/>
                                <a:gd name="T13" fmla="*/ T12 w 50"/>
                                <a:gd name="T14" fmla="+- 0 7614 7614"/>
                                <a:gd name="T15" fmla="*/ 7614 h 74"/>
                              </a:gdLst>
                              <a:ahLst/>
                              <a:cxnLst>
                                <a:cxn ang="0">
                                  <a:pos x="T1" y="T3"/>
                                </a:cxn>
                                <a:cxn ang="0">
                                  <a:pos x="T5" y="T7"/>
                                </a:cxn>
                                <a:cxn ang="0">
                                  <a:pos x="T9" y="T11"/>
                                </a:cxn>
                                <a:cxn ang="0">
                                  <a:pos x="T13" y="T15"/>
                                </a:cxn>
                              </a:cxnLst>
                              <a:rect l="0" t="0" r="r" b="b"/>
                              <a:pathLst>
                                <a:path w="50" h="74">
                                  <a:moveTo>
                                    <a:pt x="0" y="0"/>
                                  </a:moveTo>
                                  <a:lnTo>
                                    <a:pt x="3" y="74"/>
                                  </a:lnTo>
                                  <a:lnTo>
                                    <a:pt x="49" y="1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499" name="Group 5331"/>
                        <wpg:cNvGrpSpPr>
                          <a:grpSpLocks/>
                        </wpg:cNvGrpSpPr>
                        <wpg:grpSpPr bwMode="auto">
                          <a:xfrm>
                            <a:off x="3087" y="7614"/>
                            <a:ext cx="50" cy="74"/>
                            <a:chOff x="3087" y="7614"/>
                            <a:chExt cx="50" cy="74"/>
                          </a:xfrm>
                        </wpg:grpSpPr>
                        <wps:wsp>
                          <wps:cNvPr id="14500" name="Freeform 5332"/>
                          <wps:cNvSpPr>
                            <a:spLocks/>
                          </wps:cNvSpPr>
                          <wps:spPr bwMode="auto">
                            <a:xfrm>
                              <a:off x="3087" y="7614"/>
                              <a:ext cx="50" cy="74"/>
                            </a:xfrm>
                            <a:custGeom>
                              <a:avLst/>
                              <a:gdLst>
                                <a:gd name="T0" fmla="+- 0 3090 3087"/>
                                <a:gd name="T1" fmla="*/ T0 w 50"/>
                                <a:gd name="T2" fmla="+- 0 7688 7614"/>
                                <a:gd name="T3" fmla="*/ 7688 h 74"/>
                                <a:gd name="T4" fmla="+- 0 3136 3087"/>
                                <a:gd name="T5" fmla="*/ T4 w 50"/>
                                <a:gd name="T6" fmla="+- 0 7629 7614"/>
                                <a:gd name="T7" fmla="*/ 7629 h 74"/>
                                <a:gd name="T8" fmla="+- 0 3087 3087"/>
                                <a:gd name="T9" fmla="*/ T8 w 50"/>
                                <a:gd name="T10" fmla="+- 0 7614 7614"/>
                                <a:gd name="T11" fmla="*/ 7614 h 74"/>
                                <a:gd name="T12" fmla="+- 0 3090 3087"/>
                                <a:gd name="T13" fmla="*/ T12 w 50"/>
                                <a:gd name="T14" fmla="+- 0 7688 7614"/>
                                <a:gd name="T15" fmla="*/ 7688 h 74"/>
                              </a:gdLst>
                              <a:ahLst/>
                              <a:cxnLst>
                                <a:cxn ang="0">
                                  <a:pos x="T1" y="T3"/>
                                </a:cxn>
                                <a:cxn ang="0">
                                  <a:pos x="T5" y="T7"/>
                                </a:cxn>
                                <a:cxn ang="0">
                                  <a:pos x="T9" y="T11"/>
                                </a:cxn>
                                <a:cxn ang="0">
                                  <a:pos x="T13" y="T15"/>
                                </a:cxn>
                              </a:cxnLst>
                              <a:rect l="0" t="0" r="r" b="b"/>
                              <a:pathLst>
                                <a:path w="50" h="74">
                                  <a:moveTo>
                                    <a:pt x="3" y="74"/>
                                  </a:moveTo>
                                  <a:lnTo>
                                    <a:pt x="49" y="15"/>
                                  </a:lnTo>
                                  <a:lnTo>
                                    <a:pt x="0" y="0"/>
                                  </a:lnTo>
                                  <a:lnTo>
                                    <a:pt x="3" y="74"/>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01" name="Group 5333"/>
                        <wpg:cNvGrpSpPr>
                          <a:grpSpLocks/>
                        </wpg:cNvGrpSpPr>
                        <wpg:grpSpPr bwMode="auto">
                          <a:xfrm>
                            <a:off x="1270" y="10238"/>
                            <a:ext cx="235" cy="401"/>
                            <a:chOff x="1270" y="10238"/>
                            <a:chExt cx="235" cy="401"/>
                          </a:xfrm>
                        </wpg:grpSpPr>
                        <wps:wsp>
                          <wps:cNvPr id="14505" name="Freeform 5334"/>
                          <wps:cNvSpPr>
                            <a:spLocks/>
                          </wps:cNvSpPr>
                          <wps:spPr bwMode="auto">
                            <a:xfrm>
                              <a:off x="1270" y="10238"/>
                              <a:ext cx="235" cy="401"/>
                            </a:xfrm>
                            <a:custGeom>
                              <a:avLst/>
                              <a:gdLst>
                                <a:gd name="T0" fmla="+- 0 1270 1270"/>
                                <a:gd name="T1" fmla="*/ T0 w 235"/>
                                <a:gd name="T2" fmla="+- 0 10639 10238"/>
                                <a:gd name="T3" fmla="*/ 10639 h 401"/>
                                <a:gd name="T4" fmla="+- 0 1505 1270"/>
                                <a:gd name="T5" fmla="*/ T4 w 235"/>
                                <a:gd name="T6" fmla="+- 0 10639 10238"/>
                                <a:gd name="T7" fmla="*/ 10639 h 401"/>
                                <a:gd name="T8" fmla="+- 0 1505 1270"/>
                                <a:gd name="T9" fmla="*/ T8 w 235"/>
                                <a:gd name="T10" fmla="+- 0 10238 10238"/>
                                <a:gd name="T11" fmla="*/ 10238 h 401"/>
                                <a:gd name="T12" fmla="+- 0 1270 1270"/>
                                <a:gd name="T13" fmla="*/ T12 w 235"/>
                                <a:gd name="T14" fmla="+- 0 10238 10238"/>
                                <a:gd name="T15" fmla="*/ 10238 h 401"/>
                                <a:gd name="T16" fmla="+- 0 1270 1270"/>
                                <a:gd name="T17" fmla="*/ T16 w 235"/>
                                <a:gd name="T18" fmla="+- 0 10639 10238"/>
                                <a:gd name="T19" fmla="*/ 10639 h 401"/>
                              </a:gdLst>
                              <a:ahLst/>
                              <a:cxnLst>
                                <a:cxn ang="0">
                                  <a:pos x="T1" y="T3"/>
                                </a:cxn>
                                <a:cxn ang="0">
                                  <a:pos x="T5" y="T7"/>
                                </a:cxn>
                                <a:cxn ang="0">
                                  <a:pos x="T9" y="T11"/>
                                </a:cxn>
                                <a:cxn ang="0">
                                  <a:pos x="T13" y="T15"/>
                                </a:cxn>
                                <a:cxn ang="0">
                                  <a:pos x="T17" y="T19"/>
                                </a:cxn>
                              </a:cxnLst>
                              <a:rect l="0" t="0" r="r" b="b"/>
                              <a:pathLst>
                                <a:path w="235" h="401">
                                  <a:moveTo>
                                    <a:pt x="0" y="401"/>
                                  </a:moveTo>
                                  <a:lnTo>
                                    <a:pt x="235" y="401"/>
                                  </a:lnTo>
                                  <a:lnTo>
                                    <a:pt x="235" y="0"/>
                                  </a:lnTo>
                                  <a:lnTo>
                                    <a:pt x="0" y="0"/>
                                  </a:lnTo>
                                  <a:lnTo>
                                    <a:pt x="0" y="40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07" name="Group 5335"/>
                        <wpg:cNvGrpSpPr>
                          <a:grpSpLocks/>
                        </wpg:cNvGrpSpPr>
                        <wpg:grpSpPr bwMode="auto">
                          <a:xfrm>
                            <a:off x="1270" y="10238"/>
                            <a:ext cx="235" cy="401"/>
                            <a:chOff x="1270" y="10238"/>
                            <a:chExt cx="235" cy="401"/>
                          </a:xfrm>
                        </wpg:grpSpPr>
                        <wps:wsp>
                          <wps:cNvPr id="14508" name="Freeform 5336"/>
                          <wps:cNvSpPr>
                            <a:spLocks/>
                          </wps:cNvSpPr>
                          <wps:spPr bwMode="auto">
                            <a:xfrm>
                              <a:off x="1270" y="10238"/>
                              <a:ext cx="235" cy="401"/>
                            </a:xfrm>
                            <a:custGeom>
                              <a:avLst/>
                              <a:gdLst>
                                <a:gd name="T0" fmla="+- 0 1270 1270"/>
                                <a:gd name="T1" fmla="*/ T0 w 235"/>
                                <a:gd name="T2" fmla="+- 0 10238 10238"/>
                                <a:gd name="T3" fmla="*/ 10238 h 401"/>
                                <a:gd name="T4" fmla="+- 0 1505 1270"/>
                                <a:gd name="T5" fmla="*/ T4 w 235"/>
                                <a:gd name="T6" fmla="+- 0 10238 10238"/>
                                <a:gd name="T7" fmla="*/ 10238 h 401"/>
                                <a:gd name="T8" fmla="+- 0 1505 1270"/>
                                <a:gd name="T9" fmla="*/ T8 w 235"/>
                                <a:gd name="T10" fmla="+- 0 10639 10238"/>
                                <a:gd name="T11" fmla="*/ 10639 h 401"/>
                                <a:gd name="T12" fmla="+- 0 1270 1270"/>
                                <a:gd name="T13" fmla="*/ T12 w 235"/>
                                <a:gd name="T14" fmla="+- 0 10639 10238"/>
                                <a:gd name="T15" fmla="*/ 10639 h 401"/>
                                <a:gd name="T16" fmla="+- 0 1270 1270"/>
                                <a:gd name="T17" fmla="*/ T16 w 235"/>
                                <a:gd name="T18" fmla="+- 0 10238 10238"/>
                                <a:gd name="T19" fmla="*/ 10238 h 401"/>
                              </a:gdLst>
                              <a:ahLst/>
                              <a:cxnLst>
                                <a:cxn ang="0">
                                  <a:pos x="T1" y="T3"/>
                                </a:cxn>
                                <a:cxn ang="0">
                                  <a:pos x="T5" y="T7"/>
                                </a:cxn>
                                <a:cxn ang="0">
                                  <a:pos x="T9" y="T11"/>
                                </a:cxn>
                                <a:cxn ang="0">
                                  <a:pos x="T13" y="T15"/>
                                </a:cxn>
                                <a:cxn ang="0">
                                  <a:pos x="T17" y="T19"/>
                                </a:cxn>
                              </a:cxnLst>
                              <a:rect l="0" t="0" r="r" b="b"/>
                              <a:pathLst>
                                <a:path w="235" h="401">
                                  <a:moveTo>
                                    <a:pt x="0" y="0"/>
                                  </a:moveTo>
                                  <a:lnTo>
                                    <a:pt x="235" y="0"/>
                                  </a:lnTo>
                                  <a:lnTo>
                                    <a:pt x="235" y="401"/>
                                  </a:lnTo>
                                  <a:lnTo>
                                    <a:pt x="0" y="401"/>
                                  </a:lnTo>
                                  <a:lnTo>
                                    <a:pt x="0" y="0"/>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09" name="Group 5337"/>
                        <wpg:cNvGrpSpPr>
                          <a:grpSpLocks/>
                        </wpg:cNvGrpSpPr>
                        <wpg:grpSpPr bwMode="auto">
                          <a:xfrm>
                            <a:off x="1505" y="10238"/>
                            <a:ext cx="235" cy="401"/>
                            <a:chOff x="1505" y="10238"/>
                            <a:chExt cx="235" cy="401"/>
                          </a:xfrm>
                        </wpg:grpSpPr>
                        <wps:wsp>
                          <wps:cNvPr id="14510" name="Freeform 5338"/>
                          <wps:cNvSpPr>
                            <a:spLocks/>
                          </wps:cNvSpPr>
                          <wps:spPr bwMode="auto">
                            <a:xfrm>
                              <a:off x="1505" y="10238"/>
                              <a:ext cx="235" cy="401"/>
                            </a:xfrm>
                            <a:custGeom>
                              <a:avLst/>
                              <a:gdLst>
                                <a:gd name="T0" fmla="+- 0 1505 1505"/>
                                <a:gd name="T1" fmla="*/ T0 w 235"/>
                                <a:gd name="T2" fmla="+- 0 10639 10238"/>
                                <a:gd name="T3" fmla="*/ 10639 h 401"/>
                                <a:gd name="T4" fmla="+- 0 1740 1505"/>
                                <a:gd name="T5" fmla="*/ T4 w 235"/>
                                <a:gd name="T6" fmla="+- 0 10639 10238"/>
                                <a:gd name="T7" fmla="*/ 10639 h 401"/>
                                <a:gd name="T8" fmla="+- 0 1740 1505"/>
                                <a:gd name="T9" fmla="*/ T8 w 235"/>
                                <a:gd name="T10" fmla="+- 0 10238 10238"/>
                                <a:gd name="T11" fmla="*/ 10238 h 401"/>
                                <a:gd name="T12" fmla="+- 0 1505 1505"/>
                                <a:gd name="T13" fmla="*/ T12 w 235"/>
                                <a:gd name="T14" fmla="+- 0 10238 10238"/>
                                <a:gd name="T15" fmla="*/ 10238 h 401"/>
                                <a:gd name="T16" fmla="+- 0 1505 1505"/>
                                <a:gd name="T17" fmla="*/ T16 w 235"/>
                                <a:gd name="T18" fmla="+- 0 10639 10238"/>
                                <a:gd name="T19" fmla="*/ 10639 h 401"/>
                              </a:gdLst>
                              <a:ahLst/>
                              <a:cxnLst>
                                <a:cxn ang="0">
                                  <a:pos x="T1" y="T3"/>
                                </a:cxn>
                                <a:cxn ang="0">
                                  <a:pos x="T5" y="T7"/>
                                </a:cxn>
                                <a:cxn ang="0">
                                  <a:pos x="T9" y="T11"/>
                                </a:cxn>
                                <a:cxn ang="0">
                                  <a:pos x="T13" y="T15"/>
                                </a:cxn>
                                <a:cxn ang="0">
                                  <a:pos x="T17" y="T19"/>
                                </a:cxn>
                              </a:cxnLst>
                              <a:rect l="0" t="0" r="r" b="b"/>
                              <a:pathLst>
                                <a:path w="235" h="401">
                                  <a:moveTo>
                                    <a:pt x="0" y="401"/>
                                  </a:moveTo>
                                  <a:lnTo>
                                    <a:pt x="235" y="401"/>
                                  </a:lnTo>
                                  <a:lnTo>
                                    <a:pt x="235" y="0"/>
                                  </a:lnTo>
                                  <a:lnTo>
                                    <a:pt x="0" y="0"/>
                                  </a:lnTo>
                                  <a:lnTo>
                                    <a:pt x="0" y="40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11" name="Group 5339"/>
                        <wpg:cNvGrpSpPr>
                          <a:grpSpLocks/>
                        </wpg:cNvGrpSpPr>
                        <wpg:grpSpPr bwMode="auto">
                          <a:xfrm>
                            <a:off x="1505" y="10238"/>
                            <a:ext cx="235" cy="401"/>
                            <a:chOff x="1505" y="10238"/>
                            <a:chExt cx="235" cy="401"/>
                          </a:xfrm>
                        </wpg:grpSpPr>
                        <wps:wsp>
                          <wps:cNvPr id="14512" name="Freeform 5340"/>
                          <wps:cNvSpPr>
                            <a:spLocks/>
                          </wps:cNvSpPr>
                          <wps:spPr bwMode="auto">
                            <a:xfrm>
                              <a:off x="1505" y="10238"/>
                              <a:ext cx="235" cy="401"/>
                            </a:xfrm>
                            <a:custGeom>
                              <a:avLst/>
                              <a:gdLst>
                                <a:gd name="T0" fmla="+- 0 1505 1505"/>
                                <a:gd name="T1" fmla="*/ T0 w 235"/>
                                <a:gd name="T2" fmla="+- 0 10238 10238"/>
                                <a:gd name="T3" fmla="*/ 10238 h 401"/>
                                <a:gd name="T4" fmla="+- 0 1740 1505"/>
                                <a:gd name="T5" fmla="*/ T4 w 235"/>
                                <a:gd name="T6" fmla="+- 0 10238 10238"/>
                                <a:gd name="T7" fmla="*/ 10238 h 401"/>
                                <a:gd name="T8" fmla="+- 0 1740 1505"/>
                                <a:gd name="T9" fmla="*/ T8 w 235"/>
                                <a:gd name="T10" fmla="+- 0 10639 10238"/>
                                <a:gd name="T11" fmla="*/ 10639 h 401"/>
                                <a:gd name="T12" fmla="+- 0 1505 1505"/>
                                <a:gd name="T13" fmla="*/ T12 w 235"/>
                                <a:gd name="T14" fmla="+- 0 10639 10238"/>
                                <a:gd name="T15" fmla="*/ 10639 h 401"/>
                                <a:gd name="T16" fmla="+- 0 1505 1505"/>
                                <a:gd name="T17" fmla="*/ T16 w 235"/>
                                <a:gd name="T18" fmla="+- 0 10238 10238"/>
                                <a:gd name="T19" fmla="*/ 10238 h 401"/>
                              </a:gdLst>
                              <a:ahLst/>
                              <a:cxnLst>
                                <a:cxn ang="0">
                                  <a:pos x="T1" y="T3"/>
                                </a:cxn>
                                <a:cxn ang="0">
                                  <a:pos x="T5" y="T7"/>
                                </a:cxn>
                                <a:cxn ang="0">
                                  <a:pos x="T9" y="T11"/>
                                </a:cxn>
                                <a:cxn ang="0">
                                  <a:pos x="T13" y="T15"/>
                                </a:cxn>
                                <a:cxn ang="0">
                                  <a:pos x="T17" y="T19"/>
                                </a:cxn>
                              </a:cxnLst>
                              <a:rect l="0" t="0" r="r" b="b"/>
                              <a:pathLst>
                                <a:path w="235" h="401">
                                  <a:moveTo>
                                    <a:pt x="0" y="0"/>
                                  </a:moveTo>
                                  <a:lnTo>
                                    <a:pt x="235" y="0"/>
                                  </a:lnTo>
                                  <a:lnTo>
                                    <a:pt x="235" y="401"/>
                                  </a:lnTo>
                                  <a:lnTo>
                                    <a:pt x="0" y="401"/>
                                  </a:lnTo>
                                  <a:lnTo>
                                    <a:pt x="0" y="0"/>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13" name="Group 5341"/>
                        <wpg:cNvGrpSpPr>
                          <a:grpSpLocks/>
                        </wpg:cNvGrpSpPr>
                        <wpg:grpSpPr bwMode="auto">
                          <a:xfrm>
                            <a:off x="1740" y="10238"/>
                            <a:ext cx="235" cy="401"/>
                            <a:chOff x="1740" y="10238"/>
                            <a:chExt cx="235" cy="401"/>
                          </a:xfrm>
                        </wpg:grpSpPr>
                        <wps:wsp>
                          <wps:cNvPr id="14514" name="Freeform 5342"/>
                          <wps:cNvSpPr>
                            <a:spLocks/>
                          </wps:cNvSpPr>
                          <wps:spPr bwMode="auto">
                            <a:xfrm>
                              <a:off x="1740" y="10238"/>
                              <a:ext cx="235" cy="401"/>
                            </a:xfrm>
                            <a:custGeom>
                              <a:avLst/>
                              <a:gdLst>
                                <a:gd name="T0" fmla="+- 0 1740 1740"/>
                                <a:gd name="T1" fmla="*/ T0 w 235"/>
                                <a:gd name="T2" fmla="+- 0 10639 10238"/>
                                <a:gd name="T3" fmla="*/ 10639 h 401"/>
                                <a:gd name="T4" fmla="+- 0 1976 1740"/>
                                <a:gd name="T5" fmla="*/ T4 w 235"/>
                                <a:gd name="T6" fmla="+- 0 10639 10238"/>
                                <a:gd name="T7" fmla="*/ 10639 h 401"/>
                                <a:gd name="T8" fmla="+- 0 1976 1740"/>
                                <a:gd name="T9" fmla="*/ T8 w 235"/>
                                <a:gd name="T10" fmla="+- 0 10238 10238"/>
                                <a:gd name="T11" fmla="*/ 10238 h 401"/>
                                <a:gd name="T12" fmla="+- 0 1740 1740"/>
                                <a:gd name="T13" fmla="*/ T12 w 235"/>
                                <a:gd name="T14" fmla="+- 0 10238 10238"/>
                                <a:gd name="T15" fmla="*/ 10238 h 401"/>
                                <a:gd name="T16" fmla="+- 0 1740 1740"/>
                                <a:gd name="T17" fmla="*/ T16 w 235"/>
                                <a:gd name="T18" fmla="+- 0 10639 10238"/>
                                <a:gd name="T19" fmla="*/ 10639 h 401"/>
                              </a:gdLst>
                              <a:ahLst/>
                              <a:cxnLst>
                                <a:cxn ang="0">
                                  <a:pos x="T1" y="T3"/>
                                </a:cxn>
                                <a:cxn ang="0">
                                  <a:pos x="T5" y="T7"/>
                                </a:cxn>
                                <a:cxn ang="0">
                                  <a:pos x="T9" y="T11"/>
                                </a:cxn>
                                <a:cxn ang="0">
                                  <a:pos x="T13" y="T15"/>
                                </a:cxn>
                                <a:cxn ang="0">
                                  <a:pos x="T17" y="T19"/>
                                </a:cxn>
                              </a:cxnLst>
                              <a:rect l="0" t="0" r="r" b="b"/>
                              <a:pathLst>
                                <a:path w="235" h="401">
                                  <a:moveTo>
                                    <a:pt x="0" y="401"/>
                                  </a:moveTo>
                                  <a:lnTo>
                                    <a:pt x="236" y="401"/>
                                  </a:lnTo>
                                  <a:lnTo>
                                    <a:pt x="236" y="0"/>
                                  </a:lnTo>
                                  <a:lnTo>
                                    <a:pt x="0" y="0"/>
                                  </a:lnTo>
                                  <a:lnTo>
                                    <a:pt x="0" y="40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15" name="Group 5343"/>
                        <wpg:cNvGrpSpPr>
                          <a:grpSpLocks/>
                        </wpg:cNvGrpSpPr>
                        <wpg:grpSpPr bwMode="auto">
                          <a:xfrm>
                            <a:off x="1740" y="10238"/>
                            <a:ext cx="235" cy="401"/>
                            <a:chOff x="1740" y="10238"/>
                            <a:chExt cx="235" cy="401"/>
                          </a:xfrm>
                        </wpg:grpSpPr>
                        <wps:wsp>
                          <wps:cNvPr id="14516" name="Freeform 5344"/>
                          <wps:cNvSpPr>
                            <a:spLocks/>
                          </wps:cNvSpPr>
                          <wps:spPr bwMode="auto">
                            <a:xfrm>
                              <a:off x="1740" y="10238"/>
                              <a:ext cx="235" cy="401"/>
                            </a:xfrm>
                            <a:custGeom>
                              <a:avLst/>
                              <a:gdLst>
                                <a:gd name="T0" fmla="+- 0 1740 1740"/>
                                <a:gd name="T1" fmla="*/ T0 w 235"/>
                                <a:gd name="T2" fmla="+- 0 10238 10238"/>
                                <a:gd name="T3" fmla="*/ 10238 h 401"/>
                                <a:gd name="T4" fmla="+- 0 1976 1740"/>
                                <a:gd name="T5" fmla="*/ T4 w 235"/>
                                <a:gd name="T6" fmla="+- 0 10238 10238"/>
                                <a:gd name="T7" fmla="*/ 10238 h 401"/>
                                <a:gd name="T8" fmla="+- 0 1976 1740"/>
                                <a:gd name="T9" fmla="*/ T8 w 235"/>
                                <a:gd name="T10" fmla="+- 0 10639 10238"/>
                                <a:gd name="T11" fmla="*/ 10639 h 401"/>
                                <a:gd name="T12" fmla="+- 0 1740 1740"/>
                                <a:gd name="T13" fmla="*/ T12 w 235"/>
                                <a:gd name="T14" fmla="+- 0 10639 10238"/>
                                <a:gd name="T15" fmla="*/ 10639 h 401"/>
                                <a:gd name="T16" fmla="+- 0 1740 1740"/>
                                <a:gd name="T17" fmla="*/ T16 w 235"/>
                                <a:gd name="T18" fmla="+- 0 10238 10238"/>
                                <a:gd name="T19" fmla="*/ 10238 h 401"/>
                              </a:gdLst>
                              <a:ahLst/>
                              <a:cxnLst>
                                <a:cxn ang="0">
                                  <a:pos x="T1" y="T3"/>
                                </a:cxn>
                                <a:cxn ang="0">
                                  <a:pos x="T5" y="T7"/>
                                </a:cxn>
                                <a:cxn ang="0">
                                  <a:pos x="T9" y="T11"/>
                                </a:cxn>
                                <a:cxn ang="0">
                                  <a:pos x="T13" y="T15"/>
                                </a:cxn>
                                <a:cxn ang="0">
                                  <a:pos x="T17" y="T19"/>
                                </a:cxn>
                              </a:cxnLst>
                              <a:rect l="0" t="0" r="r" b="b"/>
                              <a:pathLst>
                                <a:path w="235" h="401">
                                  <a:moveTo>
                                    <a:pt x="0" y="0"/>
                                  </a:moveTo>
                                  <a:lnTo>
                                    <a:pt x="236" y="0"/>
                                  </a:lnTo>
                                  <a:lnTo>
                                    <a:pt x="236" y="401"/>
                                  </a:lnTo>
                                  <a:lnTo>
                                    <a:pt x="0" y="401"/>
                                  </a:lnTo>
                                  <a:lnTo>
                                    <a:pt x="0" y="0"/>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17" name="Group 5345"/>
                        <wpg:cNvGrpSpPr>
                          <a:grpSpLocks/>
                        </wpg:cNvGrpSpPr>
                        <wpg:grpSpPr bwMode="auto">
                          <a:xfrm>
                            <a:off x="1976" y="10238"/>
                            <a:ext cx="235" cy="401"/>
                            <a:chOff x="1976" y="10238"/>
                            <a:chExt cx="235" cy="401"/>
                          </a:xfrm>
                        </wpg:grpSpPr>
                        <wps:wsp>
                          <wps:cNvPr id="14518" name="Freeform 5346"/>
                          <wps:cNvSpPr>
                            <a:spLocks/>
                          </wps:cNvSpPr>
                          <wps:spPr bwMode="auto">
                            <a:xfrm>
                              <a:off x="1976" y="10238"/>
                              <a:ext cx="235" cy="401"/>
                            </a:xfrm>
                            <a:custGeom>
                              <a:avLst/>
                              <a:gdLst>
                                <a:gd name="T0" fmla="+- 0 1976 1976"/>
                                <a:gd name="T1" fmla="*/ T0 w 235"/>
                                <a:gd name="T2" fmla="+- 0 10639 10238"/>
                                <a:gd name="T3" fmla="*/ 10639 h 401"/>
                                <a:gd name="T4" fmla="+- 0 2211 1976"/>
                                <a:gd name="T5" fmla="*/ T4 w 235"/>
                                <a:gd name="T6" fmla="+- 0 10639 10238"/>
                                <a:gd name="T7" fmla="*/ 10639 h 401"/>
                                <a:gd name="T8" fmla="+- 0 2211 1976"/>
                                <a:gd name="T9" fmla="*/ T8 w 235"/>
                                <a:gd name="T10" fmla="+- 0 10238 10238"/>
                                <a:gd name="T11" fmla="*/ 10238 h 401"/>
                                <a:gd name="T12" fmla="+- 0 1976 1976"/>
                                <a:gd name="T13" fmla="*/ T12 w 235"/>
                                <a:gd name="T14" fmla="+- 0 10238 10238"/>
                                <a:gd name="T15" fmla="*/ 10238 h 401"/>
                                <a:gd name="T16" fmla="+- 0 1976 1976"/>
                                <a:gd name="T17" fmla="*/ T16 w 235"/>
                                <a:gd name="T18" fmla="+- 0 10639 10238"/>
                                <a:gd name="T19" fmla="*/ 10639 h 401"/>
                              </a:gdLst>
                              <a:ahLst/>
                              <a:cxnLst>
                                <a:cxn ang="0">
                                  <a:pos x="T1" y="T3"/>
                                </a:cxn>
                                <a:cxn ang="0">
                                  <a:pos x="T5" y="T7"/>
                                </a:cxn>
                                <a:cxn ang="0">
                                  <a:pos x="T9" y="T11"/>
                                </a:cxn>
                                <a:cxn ang="0">
                                  <a:pos x="T13" y="T15"/>
                                </a:cxn>
                                <a:cxn ang="0">
                                  <a:pos x="T17" y="T19"/>
                                </a:cxn>
                              </a:cxnLst>
                              <a:rect l="0" t="0" r="r" b="b"/>
                              <a:pathLst>
                                <a:path w="235" h="401">
                                  <a:moveTo>
                                    <a:pt x="0" y="401"/>
                                  </a:moveTo>
                                  <a:lnTo>
                                    <a:pt x="235" y="401"/>
                                  </a:lnTo>
                                  <a:lnTo>
                                    <a:pt x="235" y="0"/>
                                  </a:lnTo>
                                  <a:lnTo>
                                    <a:pt x="0" y="0"/>
                                  </a:lnTo>
                                  <a:lnTo>
                                    <a:pt x="0" y="40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19" name="Group 5347"/>
                        <wpg:cNvGrpSpPr>
                          <a:grpSpLocks/>
                        </wpg:cNvGrpSpPr>
                        <wpg:grpSpPr bwMode="auto">
                          <a:xfrm>
                            <a:off x="1976" y="10238"/>
                            <a:ext cx="235" cy="401"/>
                            <a:chOff x="1976" y="10238"/>
                            <a:chExt cx="235" cy="401"/>
                          </a:xfrm>
                        </wpg:grpSpPr>
                        <wps:wsp>
                          <wps:cNvPr id="14520" name="Freeform 5348"/>
                          <wps:cNvSpPr>
                            <a:spLocks/>
                          </wps:cNvSpPr>
                          <wps:spPr bwMode="auto">
                            <a:xfrm>
                              <a:off x="1976" y="10238"/>
                              <a:ext cx="235" cy="401"/>
                            </a:xfrm>
                            <a:custGeom>
                              <a:avLst/>
                              <a:gdLst>
                                <a:gd name="T0" fmla="+- 0 1976 1976"/>
                                <a:gd name="T1" fmla="*/ T0 w 235"/>
                                <a:gd name="T2" fmla="+- 0 10238 10238"/>
                                <a:gd name="T3" fmla="*/ 10238 h 401"/>
                                <a:gd name="T4" fmla="+- 0 2211 1976"/>
                                <a:gd name="T5" fmla="*/ T4 w 235"/>
                                <a:gd name="T6" fmla="+- 0 10238 10238"/>
                                <a:gd name="T7" fmla="*/ 10238 h 401"/>
                                <a:gd name="T8" fmla="+- 0 2211 1976"/>
                                <a:gd name="T9" fmla="*/ T8 w 235"/>
                                <a:gd name="T10" fmla="+- 0 10639 10238"/>
                                <a:gd name="T11" fmla="*/ 10639 h 401"/>
                                <a:gd name="T12" fmla="+- 0 1976 1976"/>
                                <a:gd name="T13" fmla="*/ T12 w 235"/>
                                <a:gd name="T14" fmla="+- 0 10639 10238"/>
                                <a:gd name="T15" fmla="*/ 10639 h 401"/>
                                <a:gd name="T16" fmla="+- 0 1976 1976"/>
                                <a:gd name="T17" fmla="*/ T16 w 235"/>
                                <a:gd name="T18" fmla="+- 0 10238 10238"/>
                                <a:gd name="T19" fmla="*/ 10238 h 401"/>
                              </a:gdLst>
                              <a:ahLst/>
                              <a:cxnLst>
                                <a:cxn ang="0">
                                  <a:pos x="T1" y="T3"/>
                                </a:cxn>
                                <a:cxn ang="0">
                                  <a:pos x="T5" y="T7"/>
                                </a:cxn>
                                <a:cxn ang="0">
                                  <a:pos x="T9" y="T11"/>
                                </a:cxn>
                                <a:cxn ang="0">
                                  <a:pos x="T13" y="T15"/>
                                </a:cxn>
                                <a:cxn ang="0">
                                  <a:pos x="T17" y="T19"/>
                                </a:cxn>
                              </a:cxnLst>
                              <a:rect l="0" t="0" r="r" b="b"/>
                              <a:pathLst>
                                <a:path w="235" h="401">
                                  <a:moveTo>
                                    <a:pt x="0" y="0"/>
                                  </a:moveTo>
                                  <a:lnTo>
                                    <a:pt x="235" y="0"/>
                                  </a:lnTo>
                                  <a:lnTo>
                                    <a:pt x="235" y="401"/>
                                  </a:lnTo>
                                  <a:lnTo>
                                    <a:pt x="0" y="401"/>
                                  </a:lnTo>
                                  <a:lnTo>
                                    <a:pt x="0" y="0"/>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21" name="Group 5349"/>
                        <wpg:cNvGrpSpPr>
                          <a:grpSpLocks/>
                        </wpg:cNvGrpSpPr>
                        <wpg:grpSpPr bwMode="auto">
                          <a:xfrm>
                            <a:off x="2211" y="10238"/>
                            <a:ext cx="235" cy="401"/>
                            <a:chOff x="2211" y="10238"/>
                            <a:chExt cx="235" cy="401"/>
                          </a:xfrm>
                        </wpg:grpSpPr>
                        <wps:wsp>
                          <wps:cNvPr id="14522" name="Freeform 5350"/>
                          <wps:cNvSpPr>
                            <a:spLocks/>
                          </wps:cNvSpPr>
                          <wps:spPr bwMode="auto">
                            <a:xfrm>
                              <a:off x="2211" y="10238"/>
                              <a:ext cx="235" cy="401"/>
                            </a:xfrm>
                            <a:custGeom>
                              <a:avLst/>
                              <a:gdLst>
                                <a:gd name="T0" fmla="+- 0 2211 2211"/>
                                <a:gd name="T1" fmla="*/ T0 w 235"/>
                                <a:gd name="T2" fmla="+- 0 10639 10238"/>
                                <a:gd name="T3" fmla="*/ 10639 h 401"/>
                                <a:gd name="T4" fmla="+- 0 2446 2211"/>
                                <a:gd name="T5" fmla="*/ T4 w 235"/>
                                <a:gd name="T6" fmla="+- 0 10639 10238"/>
                                <a:gd name="T7" fmla="*/ 10639 h 401"/>
                                <a:gd name="T8" fmla="+- 0 2446 2211"/>
                                <a:gd name="T9" fmla="*/ T8 w 235"/>
                                <a:gd name="T10" fmla="+- 0 10238 10238"/>
                                <a:gd name="T11" fmla="*/ 10238 h 401"/>
                                <a:gd name="T12" fmla="+- 0 2211 2211"/>
                                <a:gd name="T13" fmla="*/ T12 w 235"/>
                                <a:gd name="T14" fmla="+- 0 10238 10238"/>
                                <a:gd name="T15" fmla="*/ 10238 h 401"/>
                                <a:gd name="T16" fmla="+- 0 2211 2211"/>
                                <a:gd name="T17" fmla="*/ T16 w 235"/>
                                <a:gd name="T18" fmla="+- 0 10639 10238"/>
                                <a:gd name="T19" fmla="*/ 10639 h 401"/>
                              </a:gdLst>
                              <a:ahLst/>
                              <a:cxnLst>
                                <a:cxn ang="0">
                                  <a:pos x="T1" y="T3"/>
                                </a:cxn>
                                <a:cxn ang="0">
                                  <a:pos x="T5" y="T7"/>
                                </a:cxn>
                                <a:cxn ang="0">
                                  <a:pos x="T9" y="T11"/>
                                </a:cxn>
                                <a:cxn ang="0">
                                  <a:pos x="T13" y="T15"/>
                                </a:cxn>
                                <a:cxn ang="0">
                                  <a:pos x="T17" y="T19"/>
                                </a:cxn>
                              </a:cxnLst>
                              <a:rect l="0" t="0" r="r" b="b"/>
                              <a:pathLst>
                                <a:path w="235" h="401">
                                  <a:moveTo>
                                    <a:pt x="0" y="401"/>
                                  </a:moveTo>
                                  <a:lnTo>
                                    <a:pt x="235" y="401"/>
                                  </a:lnTo>
                                  <a:lnTo>
                                    <a:pt x="235" y="0"/>
                                  </a:lnTo>
                                  <a:lnTo>
                                    <a:pt x="0" y="0"/>
                                  </a:lnTo>
                                  <a:lnTo>
                                    <a:pt x="0" y="40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23" name="Group 5351"/>
                        <wpg:cNvGrpSpPr>
                          <a:grpSpLocks/>
                        </wpg:cNvGrpSpPr>
                        <wpg:grpSpPr bwMode="auto">
                          <a:xfrm>
                            <a:off x="2211" y="10238"/>
                            <a:ext cx="235" cy="401"/>
                            <a:chOff x="2211" y="10238"/>
                            <a:chExt cx="235" cy="401"/>
                          </a:xfrm>
                        </wpg:grpSpPr>
                        <wps:wsp>
                          <wps:cNvPr id="14524" name="Freeform 5352"/>
                          <wps:cNvSpPr>
                            <a:spLocks/>
                          </wps:cNvSpPr>
                          <wps:spPr bwMode="auto">
                            <a:xfrm>
                              <a:off x="2211" y="10238"/>
                              <a:ext cx="235" cy="401"/>
                            </a:xfrm>
                            <a:custGeom>
                              <a:avLst/>
                              <a:gdLst>
                                <a:gd name="T0" fmla="+- 0 2211 2211"/>
                                <a:gd name="T1" fmla="*/ T0 w 235"/>
                                <a:gd name="T2" fmla="+- 0 10238 10238"/>
                                <a:gd name="T3" fmla="*/ 10238 h 401"/>
                                <a:gd name="T4" fmla="+- 0 2446 2211"/>
                                <a:gd name="T5" fmla="*/ T4 w 235"/>
                                <a:gd name="T6" fmla="+- 0 10238 10238"/>
                                <a:gd name="T7" fmla="*/ 10238 h 401"/>
                                <a:gd name="T8" fmla="+- 0 2446 2211"/>
                                <a:gd name="T9" fmla="*/ T8 w 235"/>
                                <a:gd name="T10" fmla="+- 0 10639 10238"/>
                                <a:gd name="T11" fmla="*/ 10639 h 401"/>
                                <a:gd name="T12" fmla="+- 0 2211 2211"/>
                                <a:gd name="T13" fmla="*/ T12 w 235"/>
                                <a:gd name="T14" fmla="+- 0 10639 10238"/>
                                <a:gd name="T15" fmla="*/ 10639 h 401"/>
                                <a:gd name="T16" fmla="+- 0 2211 2211"/>
                                <a:gd name="T17" fmla="*/ T16 w 235"/>
                                <a:gd name="T18" fmla="+- 0 10238 10238"/>
                                <a:gd name="T19" fmla="*/ 10238 h 401"/>
                              </a:gdLst>
                              <a:ahLst/>
                              <a:cxnLst>
                                <a:cxn ang="0">
                                  <a:pos x="T1" y="T3"/>
                                </a:cxn>
                                <a:cxn ang="0">
                                  <a:pos x="T5" y="T7"/>
                                </a:cxn>
                                <a:cxn ang="0">
                                  <a:pos x="T9" y="T11"/>
                                </a:cxn>
                                <a:cxn ang="0">
                                  <a:pos x="T13" y="T15"/>
                                </a:cxn>
                                <a:cxn ang="0">
                                  <a:pos x="T17" y="T19"/>
                                </a:cxn>
                              </a:cxnLst>
                              <a:rect l="0" t="0" r="r" b="b"/>
                              <a:pathLst>
                                <a:path w="235" h="401">
                                  <a:moveTo>
                                    <a:pt x="0" y="0"/>
                                  </a:moveTo>
                                  <a:lnTo>
                                    <a:pt x="235" y="0"/>
                                  </a:lnTo>
                                  <a:lnTo>
                                    <a:pt x="235" y="401"/>
                                  </a:lnTo>
                                  <a:lnTo>
                                    <a:pt x="0" y="401"/>
                                  </a:lnTo>
                                  <a:lnTo>
                                    <a:pt x="0" y="0"/>
                                  </a:lnTo>
                                  <a:close/>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25" name="Group 5353"/>
                        <wpg:cNvGrpSpPr>
                          <a:grpSpLocks/>
                        </wpg:cNvGrpSpPr>
                        <wpg:grpSpPr bwMode="auto">
                          <a:xfrm>
                            <a:off x="2537" y="10413"/>
                            <a:ext cx="67" cy="82"/>
                            <a:chOff x="2537" y="10413"/>
                            <a:chExt cx="67" cy="82"/>
                          </a:xfrm>
                        </wpg:grpSpPr>
                        <wps:wsp>
                          <wps:cNvPr id="14526" name="Freeform 5354"/>
                          <wps:cNvSpPr>
                            <a:spLocks/>
                          </wps:cNvSpPr>
                          <wps:spPr bwMode="auto">
                            <a:xfrm>
                              <a:off x="2537" y="10413"/>
                              <a:ext cx="67" cy="82"/>
                            </a:xfrm>
                            <a:custGeom>
                              <a:avLst/>
                              <a:gdLst>
                                <a:gd name="T0" fmla="+- 0 2576 2537"/>
                                <a:gd name="T1" fmla="*/ T0 w 67"/>
                                <a:gd name="T2" fmla="+- 0 10413 10413"/>
                                <a:gd name="T3" fmla="*/ 10413 h 82"/>
                                <a:gd name="T4" fmla="+- 0 2559 2537"/>
                                <a:gd name="T5" fmla="*/ T4 w 67"/>
                                <a:gd name="T6" fmla="+- 0 10416 10413"/>
                                <a:gd name="T7" fmla="*/ 10416 h 82"/>
                                <a:gd name="T8" fmla="+- 0 2542 2537"/>
                                <a:gd name="T9" fmla="*/ T8 w 67"/>
                                <a:gd name="T10" fmla="+- 0 10431 10413"/>
                                <a:gd name="T11" fmla="*/ 10431 h 82"/>
                                <a:gd name="T12" fmla="+- 0 2537 2537"/>
                                <a:gd name="T13" fmla="*/ T12 w 67"/>
                                <a:gd name="T14" fmla="+- 0 10449 10413"/>
                                <a:gd name="T15" fmla="*/ 10449 h 82"/>
                                <a:gd name="T16" fmla="+- 0 2538 2537"/>
                                <a:gd name="T17" fmla="*/ T16 w 67"/>
                                <a:gd name="T18" fmla="+- 0 10468 10413"/>
                                <a:gd name="T19" fmla="*/ 10468 h 82"/>
                                <a:gd name="T20" fmla="+- 0 2548 2537"/>
                                <a:gd name="T21" fmla="*/ T20 w 67"/>
                                <a:gd name="T22" fmla="+- 0 10486 10413"/>
                                <a:gd name="T23" fmla="*/ 10486 h 82"/>
                                <a:gd name="T24" fmla="+- 0 2563 2537"/>
                                <a:gd name="T25" fmla="*/ T24 w 67"/>
                                <a:gd name="T26" fmla="+- 0 10495 10413"/>
                                <a:gd name="T27" fmla="*/ 10495 h 82"/>
                                <a:gd name="T28" fmla="+- 0 2580 2537"/>
                                <a:gd name="T29" fmla="*/ T28 w 67"/>
                                <a:gd name="T30" fmla="+- 0 10494 10413"/>
                                <a:gd name="T31" fmla="*/ 10494 h 82"/>
                                <a:gd name="T32" fmla="+- 0 2597 2537"/>
                                <a:gd name="T33" fmla="*/ T32 w 67"/>
                                <a:gd name="T34" fmla="+- 0 10480 10413"/>
                                <a:gd name="T35" fmla="*/ 10480 h 82"/>
                                <a:gd name="T36" fmla="+- 0 2603 2537"/>
                                <a:gd name="T37" fmla="*/ T36 w 67"/>
                                <a:gd name="T38" fmla="+- 0 10462 10413"/>
                                <a:gd name="T39" fmla="*/ 10462 h 82"/>
                                <a:gd name="T40" fmla="+- 0 2602 2537"/>
                                <a:gd name="T41" fmla="*/ T40 w 67"/>
                                <a:gd name="T42" fmla="+- 0 10442 10413"/>
                                <a:gd name="T43" fmla="*/ 10442 h 82"/>
                                <a:gd name="T44" fmla="+- 0 2594 2537"/>
                                <a:gd name="T45" fmla="*/ T44 w 67"/>
                                <a:gd name="T46" fmla="+- 0 10425 10413"/>
                                <a:gd name="T47" fmla="*/ 10425 h 82"/>
                                <a:gd name="T48" fmla="+- 0 2591 2537"/>
                                <a:gd name="T49" fmla="*/ T48 w 67"/>
                                <a:gd name="T50" fmla="+- 0 10421 10413"/>
                                <a:gd name="T51" fmla="*/ 10421 h 82"/>
                                <a:gd name="T52" fmla="+- 0 2576 2537"/>
                                <a:gd name="T53" fmla="*/ T52 w 67"/>
                                <a:gd name="T54" fmla="+- 0 10413 10413"/>
                                <a:gd name="T55" fmla="*/ 10413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7" h="82">
                                  <a:moveTo>
                                    <a:pt x="39" y="0"/>
                                  </a:moveTo>
                                  <a:lnTo>
                                    <a:pt x="22" y="3"/>
                                  </a:lnTo>
                                  <a:lnTo>
                                    <a:pt x="5" y="18"/>
                                  </a:lnTo>
                                  <a:lnTo>
                                    <a:pt x="0" y="36"/>
                                  </a:lnTo>
                                  <a:lnTo>
                                    <a:pt x="1" y="55"/>
                                  </a:lnTo>
                                  <a:lnTo>
                                    <a:pt x="11" y="73"/>
                                  </a:lnTo>
                                  <a:lnTo>
                                    <a:pt x="26" y="82"/>
                                  </a:lnTo>
                                  <a:lnTo>
                                    <a:pt x="43" y="81"/>
                                  </a:lnTo>
                                  <a:lnTo>
                                    <a:pt x="60" y="67"/>
                                  </a:lnTo>
                                  <a:lnTo>
                                    <a:pt x="66" y="49"/>
                                  </a:lnTo>
                                  <a:lnTo>
                                    <a:pt x="65" y="29"/>
                                  </a:lnTo>
                                  <a:lnTo>
                                    <a:pt x="57" y="12"/>
                                  </a:lnTo>
                                  <a:lnTo>
                                    <a:pt x="54" y="8"/>
                                  </a:lnTo>
                                  <a:lnTo>
                                    <a:pt x="3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527" name="Group 5355"/>
                        <wpg:cNvGrpSpPr>
                          <a:grpSpLocks/>
                        </wpg:cNvGrpSpPr>
                        <wpg:grpSpPr bwMode="auto">
                          <a:xfrm>
                            <a:off x="2537" y="10413"/>
                            <a:ext cx="67" cy="82"/>
                            <a:chOff x="2537" y="10413"/>
                            <a:chExt cx="67" cy="82"/>
                          </a:xfrm>
                        </wpg:grpSpPr>
                        <wps:wsp>
                          <wps:cNvPr id="4768" name="Freeform 5356"/>
                          <wps:cNvSpPr>
                            <a:spLocks/>
                          </wps:cNvSpPr>
                          <wps:spPr bwMode="auto">
                            <a:xfrm>
                              <a:off x="2537" y="10413"/>
                              <a:ext cx="67" cy="82"/>
                            </a:xfrm>
                            <a:custGeom>
                              <a:avLst/>
                              <a:gdLst>
                                <a:gd name="T0" fmla="+- 0 2594 2537"/>
                                <a:gd name="T1" fmla="*/ T0 w 67"/>
                                <a:gd name="T2" fmla="+- 0 10425 10413"/>
                                <a:gd name="T3" fmla="*/ 10425 h 82"/>
                                <a:gd name="T4" fmla="+- 0 2602 2537"/>
                                <a:gd name="T5" fmla="*/ T4 w 67"/>
                                <a:gd name="T6" fmla="+- 0 10442 10413"/>
                                <a:gd name="T7" fmla="*/ 10442 h 82"/>
                                <a:gd name="T8" fmla="+- 0 2603 2537"/>
                                <a:gd name="T9" fmla="*/ T8 w 67"/>
                                <a:gd name="T10" fmla="+- 0 10462 10413"/>
                                <a:gd name="T11" fmla="*/ 10462 h 82"/>
                                <a:gd name="T12" fmla="+- 0 2597 2537"/>
                                <a:gd name="T13" fmla="*/ T12 w 67"/>
                                <a:gd name="T14" fmla="+- 0 10480 10413"/>
                                <a:gd name="T15" fmla="*/ 10480 h 82"/>
                                <a:gd name="T16" fmla="+- 0 2580 2537"/>
                                <a:gd name="T17" fmla="*/ T16 w 67"/>
                                <a:gd name="T18" fmla="+- 0 10494 10413"/>
                                <a:gd name="T19" fmla="*/ 10494 h 82"/>
                                <a:gd name="T20" fmla="+- 0 2563 2537"/>
                                <a:gd name="T21" fmla="*/ T20 w 67"/>
                                <a:gd name="T22" fmla="+- 0 10495 10413"/>
                                <a:gd name="T23" fmla="*/ 10495 h 82"/>
                                <a:gd name="T24" fmla="+- 0 2548 2537"/>
                                <a:gd name="T25" fmla="*/ T24 w 67"/>
                                <a:gd name="T26" fmla="+- 0 10486 10413"/>
                                <a:gd name="T27" fmla="*/ 10486 h 82"/>
                                <a:gd name="T28" fmla="+- 0 2538 2537"/>
                                <a:gd name="T29" fmla="*/ T28 w 67"/>
                                <a:gd name="T30" fmla="+- 0 10468 10413"/>
                                <a:gd name="T31" fmla="*/ 10468 h 82"/>
                                <a:gd name="T32" fmla="+- 0 2537 2537"/>
                                <a:gd name="T33" fmla="*/ T32 w 67"/>
                                <a:gd name="T34" fmla="+- 0 10449 10413"/>
                                <a:gd name="T35" fmla="*/ 10449 h 82"/>
                                <a:gd name="T36" fmla="+- 0 2542 2537"/>
                                <a:gd name="T37" fmla="*/ T36 w 67"/>
                                <a:gd name="T38" fmla="+- 0 10431 10413"/>
                                <a:gd name="T39" fmla="*/ 10431 h 82"/>
                                <a:gd name="T40" fmla="+- 0 2559 2537"/>
                                <a:gd name="T41" fmla="*/ T40 w 67"/>
                                <a:gd name="T42" fmla="+- 0 10416 10413"/>
                                <a:gd name="T43" fmla="*/ 10416 h 82"/>
                                <a:gd name="T44" fmla="+- 0 2576 2537"/>
                                <a:gd name="T45" fmla="*/ T44 w 67"/>
                                <a:gd name="T46" fmla="+- 0 10413 10413"/>
                                <a:gd name="T47" fmla="*/ 10413 h 82"/>
                                <a:gd name="T48" fmla="+- 0 2591 2537"/>
                                <a:gd name="T49" fmla="*/ T48 w 67"/>
                                <a:gd name="T50" fmla="+- 0 10421 10413"/>
                                <a:gd name="T51" fmla="*/ 10421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7" h="82">
                                  <a:moveTo>
                                    <a:pt x="57" y="12"/>
                                  </a:moveTo>
                                  <a:lnTo>
                                    <a:pt x="65" y="29"/>
                                  </a:lnTo>
                                  <a:lnTo>
                                    <a:pt x="66" y="49"/>
                                  </a:lnTo>
                                  <a:lnTo>
                                    <a:pt x="60" y="67"/>
                                  </a:lnTo>
                                  <a:lnTo>
                                    <a:pt x="43" y="81"/>
                                  </a:lnTo>
                                  <a:lnTo>
                                    <a:pt x="26" y="82"/>
                                  </a:lnTo>
                                  <a:lnTo>
                                    <a:pt x="11" y="73"/>
                                  </a:lnTo>
                                  <a:lnTo>
                                    <a:pt x="1" y="55"/>
                                  </a:lnTo>
                                  <a:lnTo>
                                    <a:pt x="0" y="36"/>
                                  </a:lnTo>
                                  <a:lnTo>
                                    <a:pt x="5" y="18"/>
                                  </a:lnTo>
                                  <a:lnTo>
                                    <a:pt x="22" y="3"/>
                                  </a:lnTo>
                                  <a:lnTo>
                                    <a:pt x="39" y="0"/>
                                  </a:lnTo>
                                  <a:lnTo>
                                    <a:pt x="54" y="8"/>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69" name="Group 5357"/>
                        <wpg:cNvGrpSpPr>
                          <a:grpSpLocks/>
                        </wpg:cNvGrpSpPr>
                        <wpg:grpSpPr bwMode="auto">
                          <a:xfrm>
                            <a:off x="2682" y="10413"/>
                            <a:ext cx="67" cy="82"/>
                            <a:chOff x="2682" y="10413"/>
                            <a:chExt cx="67" cy="82"/>
                          </a:xfrm>
                        </wpg:grpSpPr>
                        <wps:wsp>
                          <wps:cNvPr id="4770" name="Freeform 5358"/>
                          <wps:cNvSpPr>
                            <a:spLocks/>
                          </wps:cNvSpPr>
                          <wps:spPr bwMode="auto">
                            <a:xfrm>
                              <a:off x="2682" y="10413"/>
                              <a:ext cx="67" cy="82"/>
                            </a:xfrm>
                            <a:custGeom>
                              <a:avLst/>
                              <a:gdLst>
                                <a:gd name="T0" fmla="+- 0 2721 2682"/>
                                <a:gd name="T1" fmla="*/ T0 w 67"/>
                                <a:gd name="T2" fmla="+- 0 10413 10413"/>
                                <a:gd name="T3" fmla="*/ 10413 h 82"/>
                                <a:gd name="T4" fmla="+- 0 2704 2682"/>
                                <a:gd name="T5" fmla="*/ T4 w 67"/>
                                <a:gd name="T6" fmla="+- 0 10416 10413"/>
                                <a:gd name="T7" fmla="*/ 10416 h 82"/>
                                <a:gd name="T8" fmla="+- 0 2687 2682"/>
                                <a:gd name="T9" fmla="*/ T8 w 67"/>
                                <a:gd name="T10" fmla="+- 0 10431 10413"/>
                                <a:gd name="T11" fmla="*/ 10431 h 82"/>
                                <a:gd name="T12" fmla="+- 0 2682 2682"/>
                                <a:gd name="T13" fmla="*/ T12 w 67"/>
                                <a:gd name="T14" fmla="+- 0 10449 10413"/>
                                <a:gd name="T15" fmla="*/ 10449 h 82"/>
                                <a:gd name="T16" fmla="+- 0 2683 2682"/>
                                <a:gd name="T17" fmla="*/ T16 w 67"/>
                                <a:gd name="T18" fmla="+- 0 10468 10413"/>
                                <a:gd name="T19" fmla="*/ 10468 h 82"/>
                                <a:gd name="T20" fmla="+- 0 2693 2682"/>
                                <a:gd name="T21" fmla="*/ T20 w 67"/>
                                <a:gd name="T22" fmla="+- 0 10486 10413"/>
                                <a:gd name="T23" fmla="*/ 10486 h 82"/>
                                <a:gd name="T24" fmla="+- 0 2708 2682"/>
                                <a:gd name="T25" fmla="*/ T24 w 67"/>
                                <a:gd name="T26" fmla="+- 0 10495 10413"/>
                                <a:gd name="T27" fmla="*/ 10495 h 82"/>
                                <a:gd name="T28" fmla="+- 0 2725 2682"/>
                                <a:gd name="T29" fmla="*/ T28 w 67"/>
                                <a:gd name="T30" fmla="+- 0 10494 10413"/>
                                <a:gd name="T31" fmla="*/ 10494 h 82"/>
                                <a:gd name="T32" fmla="+- 0 2742 2682"/>
                                <a:gd name="T33" fmla="*/ T32 w 67"/>
                                <a:gd name="T34" fmla="+- 0 10480 10413"/>
                                <a:gd name="T35" fmla="*/ 10480 h 82"/>
                                <a:gd name="T36" fmla="+- 0 2748 2682"/>
                                <a:gd name="T37" fmla="*/ T36 w 67"/>
                                <a:gd name="T38" fmla="+- 0 10462 10413"/>
                                <a:gd name="T39" fmla="*/ 10462 h 82"/>
                                <a:gd name="T40" fmla="+- 0 2747 2682"/>
                                <a:gd name="T41" fmla="*/ T40 w 67"/>
                                <a:gd name="T42" fmla="+- 0 10442 10413"/>
                                <a:gd name="T43" fmla="*/ 10442 h 82"/>
                                <a:gd name="T44" fmla="+- 0 2739 2682"/>
                                <a:gd name="T45" fmla="*/ T44 w 67"/>
                                <a:gd name="T46" fmla="+- 0 10425 10413"/>
                                <a:gd name="T47" fmla="*/ 10425 h 82"/>
                                <a:gd name="T48" fmla="+- 0 2736 2682"/>
                                <a:gd name="T49" fmla="*/ T48 w 67"/>
                                <a:gd name="T50" fmla="+- 0 10421 10413"/>
                                <a:gd name="T51" fmla="*/ 10421 h 82"/>
                                <a:gd name="T52" fmla="+- 0 2721 2682"/>
                                <a:gd name="T53" fmla="*/ T52 w 67"/>
                                <a:gd name="T54" fmla="+- 0 10413 10413"/>
                                <a:gd name="T55" fmla="*/ 10413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7" h="82">
                                  <a:moveTo>
                                    <a:pt x="39" y="0"/>
                                  </a:moveTo>
                                  <a:lnTo>
                                    <a:pt x="22" y="3"/>
                                  </a:lnTo>
                                  <a:lnTo>
                                    <a:pt x="5" y="18"/>
                                  </a:lnTo>
                                  <a:lnTo>
                                    <a:pt x="0" y="36"/>
                                  </a:lnTo>
                                  <a:lnTo>
                                    <a:pt x="1" y="55"/>
                                  </a:lnTo>
                                  <a:lnTo>
                                    <a:pt x="11" y="73"/>
                                  </a:lnTo>
                                  <a:lnTo>
                                    <a:pt x="26" y="82"/>
                                  </a:lnTo>
                                  <a:lnTo>
                                    <a:pt x="43" y="81"/>
                                  </a:lnTo>
                                  <a:lnTo>
                                    <a:pt x="60" y="67"/>
                                  </a:lnTo>
                                  <a:lnTo>
                                    <a:pt x="66" y="49"/>
                                  </a:lnTo>
                                  <a:lnTo>
                                    <a:pt x="65" y="29"/>
                                  </a:lnTo>
                                  <a:lnTo>
                                    <a:pt x="57" y="12"/>
                                  </a:lnTo>
                                  <a:lnTo>
                                    <a:pt x="54" y="8"/>
                                  </a:lnTo>
                                  <a:lnTo>
                                    <a:pt x="3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71" name="Group 5359"/>
                        <wpg:cNvGrpSpPr>
                          <a:grpSpLocks/>
                        </wpg:cNvGrpSpPr>
                        <wpg:grpSpPr bwMode="auto">
                          <a:xfrm>
                            <a:off x="2682" y="10413"/>
                            <a:ext cx="67" cy="82"/>
                            <a:chOff x="2682" y="10413"/>
                            <a:chExt cx="67" cy="82"/>
                          </a:xfrm>
                        </wpg:grpSpPr>
                        <wps:wsp>
                          <wps:cNvPr id="5177" name="Freeform 5360"/>
                          <wps:cNvSpPr>
                            <a:spLocks/>
                          </wps:cNvSpPr>
                          <wps:spPr bwMode="auto">
                            <a:xfrm>
                              <a:off x="2682" y="10413"/>
                              <a:ext cx="67" cy="82"/>
                            </a:xfrm>
                            <a:custGeom>
                              <a:avLst/>
                              <a:gdLst>
                                <a:gd name="T0" fmla="+- 0 2739 2682"/>
                                <a:gd name="T1" fmla="*/ T0 w 67"/>
                                <a:gd name="T2" fmla="+- 0 10425 10413"/>
                                <a:gd name="T3" fmla="*/ 10425 h 82"/>
                                <a:gd name="T4" fmla="+- 0 2747 2682"/>
                                <a:gd name="T5" fmla="*/ T4 w 67"/>
                                <a:gd name="T6" fmla="+- 0 10442 10413"/>
                                <a:gd name="T7" fmla="*/ 10442 h 82"/>
                                <a:gd name="T8" fmla="+- 0 2748 2682"/>
                                <a:gd name="T9" fmla="*/ T8 w 67"/>
                                <a:gd name="T10" fmla="+- 0 10462 10413"/>
                                <a:gd name="T11" fmla="*/ 10462 h 82"/>
                                <a:gd name="T12" fmla="+- 0 2742 2682"/>
                                <a:gd name="T13" fmla="*/ T12 w 67"/>
                                <a:gd name="T14" fmla="+- 0 10480 10413"/>
                                <a:gd name="T15" fmla="*/ 10480 h 82"/>
                                <a:gd name="T16" fmla="+- 0 2725 2682"/>
                                <a:gd name="T17" fmla="*/ T16 w 67"/>
                                <a:gd name="T18" fmla="+- 0 10494 10413"/>
                                <a:gd name="T19" fmla="*/ 10494 h 82"/>
                                <a:gd name="T20" fmla="+- 0 2708 2682"/>
                                <a:gd name="T21" fmla="*/ T20 w 67"/>
                                <a:gd name="T22" fmla="+- 0 10495 10413"/>
                                <a:gd name="T23" fmla="*/ 10495 h 82"/>
                                <a:gd name="T24" fmla="+- 0 2693 2682"/>
                                <a:gd name="T25" fmla="*/ T24 w 67"/>
                                <a:gd name="T26" fmla="+- 0 10486 10413"/>
                                <a:gd name="T27" fmla="*/ 10486 h 82"/>
                                <a:gd name="T28" fmla="+- 0 2683 2682"/>
                                <a:gd name="T29" fmla="*/ T28 w 67"/>
                                <a:gd name="T30" fmla="+- 0 10468 10413"/>
                                <a:gd name="T31" fmla="*/ 10468 h 82"/>
                                <a:gd name="T32" fmla="+- 0 2682 2682"/>
                                <a:gd name="T33" fmla="*/ T32 w 67"/>
                                <a:gd name="T34" fmla="+- 0 10449 10413"/>
                                <a:gd name="T35" fmla="*/ 10449 h 82"/>
                                <a:gd name="T36" fmla="+- 0 2687 2682"/>
                                <a:gd name="T37" fmla="*/ T36 w 67"/>
                                <a:gd name="T38" fmla="+- 0 10431 10413"/>
                                <a:gd name="T39" fmla="*/ 10431 h 82"/>
                                <a:gd name="T40" fmla="+- 0 2704 2682"/>
                                <a:gd name="T41" fmla="*/ T40 w 67"/>
                                <a:gd name="T42" fmla="+- 0 10416 10413"/>
                                <a:gd name="T43" fmla="*/ 10416 h 82"/>
                                <a:gd name="T44" fmla="+- 0 2721 2682"/>
                                <a:gd name="T45" fmla="*/ T44 w 67"/>
                                <a:gd name="T46" fmla="+- 0 10413 10413"/>
                                <a:gd name="T47" fmla="*/ 10413 h 82"/>
                                <a:gd name="T48" fmla="+- 0 2736 2682"/>
                                <a:gd name="T49" fmla="*/ T48 w 67"/>
                                <a:gd name="T50" fmla="+- 0 10421 10413"/>
                                <a:gd name="T51" fmla="*/ 10421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7" h="82">
                                  <a:moveTo>
                                    <a:pt x="57" y="12"/>
                                  </a:moveTo>
                                  <a:lnTo>
                                    <a:pt x="65" y="29"/>
                                  </a:lnTo>
                                  <a:lnTo>
                                    <a:pt x="66" y="49"/>
                                  </a:lnTo>
                                  <a:lnTo>
                                    <a:pt x="60" y="67"/>
                                  </a:lnTo>
                                  <a:lnTo>
                                    <a:pt x="43" y="81"/>
                                  </a:lnTo>
                                  <a:lnTo>
                                    <a:pt x="26" y="82"/>
                                  </a:lnTo>
                                  <a:lnTo>
                                    <a:pt x="11" y="73"/>
                                  </a:lnTo>
                                  <a:lnTo>
                                    <a:pt x="1" y="55"/>
                                  </a:lnTo>
                                  <a:lnTo>
                                    <a:pt x="0" y="36"/>
                                  </a:lnTo>
                                  <a:lnTo>
                                    <a:pt x="5" y="18"/>
                                  </a:lnTo>
                                  <a:lnTo>
                                    <a:pt x="22" y="3"/>
                                  </a:lnTo>
                                  <a:lnTo>
                                    <a:pt x="39" y="0"/>
                                  </a:lnTo>
                                  <a:lnTo>
                                    <a:pt x="54" y="8"/>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78" name="Group 5361"/>
                        <wpg:cNvGrpSpPr>
                          <a:grpSpLocks/>
                        </wpg:cNvGrpSpPr>
                        <wpg:grpSpPr bwMode="auto">
                          <a:xfrm>
                            <a:off x="2826" y="10413"/>
                            <a:ext cx="67" cy="82"/>
                            <a:chOff x="2826" y="10413"/>
                            <a:chExt cx="67" cy="82"/>
                          </a:xfrm>
                        </wpg:grpSpPr>
                        <wps:wsp>
                          <wps:cNvPr id="5179" name="Freeform 5362"/>
                          <wps:cNvSpPr>
                            <a:spLocks/>
                          </wps:cNvSpPr>
                          <wps:spPr bwMode="auto">
                            <a:xfrm>
                              <a:off x="2826" y="10413"/>
                              <a:ext cx="67" cy="82"/>
                            </a:xfrm>
                            <a:custGeom>
                              <a:avLst/>
                              <a:gdLst>
                                <a:gd name="T0" fmla="+- 0 2865 2826"/>
                                <a:gd name="T1" fmla="*/ T0 w 67"/>
                                <a:gd name="T2" fmla="+- 0 10413 10413"/>
                                <a:gd name="T3" fmla="*/ 10413 h 82"/>
                                <a:gd name="T4" fmla="+- 0 2848 2826"/>
                                <a:gd name="T5" fmla="*/ T4 w 67"/>
                                <a:gd name="T6" fmla="+- 0 10416 10413"/>
                                <a:gd name="T7" fmla="*/ 10416 h 82"/>
                                <a:gd name="T8" fmla="+- 0 2831 2826"/>
                                <a:gd name="T9" fmla="*/ T8 w 67"/>
                                <a:gd name="T10" fmla="+- 0 10431 10413"/>
                                <a:gd name="T11" fmla="*/ 10431 h 82"/>
                                <a:gd name="T12" fmla="+- 0 2826 2826"/>
                                <a:gd name="T13" fmla="*/ T12 w 67"/>
                                <a:gd name="T14" fmla="+- 0 10449 10413"/>
                                <a:gd name="T15" fmla="*/ 10449 h 82"/>
                                <a:gd name="T16" fmla="+- 0 2828 2826"/>
                                <a:gd name="T17" fmla="*/ T16 w 67"/>
                                <a:gd name="T18" fmla="+- 0 10468 10413"/>
                                <a:gd name="T19" fmla="*/ 10468 h 82"/>
                                <a:gd name="T20" fmla="+- 0 2837 2826"/>
                                <a:gd name="T21" fmla="*/ T20 w 67"/>
                                <a:gd name="T22" fmla="+- 0 10486 10413"/>
                                <a:gd name="T23" fmla="*/ 10486 h 82"/>
                                <a:gd name="T24" fmla="+- 0 2852 2826"/>
                                <a:gd name="T25" fmla="*/ T24 w 67"/>
                                <a:gd name="T26" fmla="+- 0 10495 10413"/>
                                <a:gd name="T27" fmla="*/ 10495 h 82"/>
                                <a:gd name="T28" fmla="+- 0 2869 2826"/>
                                <a:gd name="T29" fmla="*/ T28 w 67"/>
                                <a:gd name="T30" fmla="+- 0 10494 10413"/>
                                <a:gd name="T31" fmla="*/ 10494 h 82"/>
                                <a:gd name="T32" fmla="+- 0 2886 2826"/>
                                <a:gd name="T33" fmla="*/ T32 w 67"/>
                                <a:gd name="T34" fmla="+- 0 10480 10413"/>
                                <a:gd name="T35" fmla="*/ 10480 h 82"/>
                                <a:gd name="T36" fmla="+- 0 2892 2826"/>
                                <a:gd name="T37" fmla="*/ T36 w 67"/>
                                <a:gd name="T38" fmla="+- 0 10462 10413"/>
                                <a:gd name="T39" fmla="*/ 10462 h 82"/>
                                <a:gd name="T40" fmla="+- 0 2892 2826"/>
                                <a:gd name="T41" fmla="*/ T40 w 67"/>
                                <a:gd name="T42" fmla="+- 0 10442 10413"/>
                                <a:gd name="T43" fmla="*/ 10442 h 82"/>
                                <a:gd name="T44" fmla="+- 0 2883 2826"/>
                                <a:gd name="T45" fmla="*/ T44 w 67"/>
                                <a:gd name="T46" fmla="+- 0 10425 10413"/>
                                <a:gd name="T47" fmla="*/ 10425 h 82"/>
                                <a:gd name="T48" fmla="+- 0 2880 2826"/>
                                <a:gd name="T49" fmla="*/ T48 w 67"/>
                                <a:gd name="T50" fmla="+- 0 10421 10413"/>
                                <a:gd name="T51" fmla="*/ 10421 h 82"/>
                                <a:gd name="T52" fmla="+- 0 2865 2826"/>
                                <a:gd name="T53" fmla="*/ T52 w 67"/>
                                <a:gd name="T54" fmla="+- 0 10413 10413"/>
                                <a:gd name="T55" fmla="*/ 10413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7" h="82">
                                  <a:moveTo>
                                    <a:pt x="39" y="0"/>
                                  </a:moveTo>
                                  <a:lnTo>
                                    <a:pt x="22" y="3"/>
                                  </a:lnTo>
                                  <a:lnTo>
                                    <a:pt x="5" y="18"/>
                                  </a:lnTo>
                                  <a:lnTo>
                                    <a:pt x="0" y="36"/>
                                  </a:lnTo>
                                  <a:lnTo>
                                    <a:pt x="2" y="55"/>
                                  </a:lnTo>
                                  <a:lnTo>
                                    <a:pt x="11" y="73"/>
                                  </a:lnTo>
                                  <a:lnTo>
                                    <a:pt x="26" y="82"/>
                                  </a:lnTo>
                                  <a:lnTo>
                                    <a:pt x="43" y="81"/>
                                  </a:lnTo>
                                  <a:lnTo>
                                    <a:pt x="60" y="67"/>
                                  </a:lnTo>
                                  <a:lnTo>
                                    <a:pt x="66" y="49"/>
                                  </a:lnTo>
                                  <a:lnTo>
                                    <a:pt x="66" y="29"/>
                                  </a:lnTo>
                                  <a:lnTo>
                                    <a:pt x="57" y="12"/>
                                  </a:lnTo>
                                  <a:lnTo>
                                    <a:pt x="54" y="8"/>
                                  </a:lnTo>
                                  <a:lnTo>
                                    <a:pt x="3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80" name="Group 5363"/>
                        <wpg:cNvGrpSpPr>
                          <a:grpSpLocks/>
                        </wpg:cNvGrpSpPr>
                        <wpg:grpSpPr bwMode="auto">
                          <a:xfrm>
                            <a:off x="2826" y="10413"/>
                            <a:ext cx="67" cy="82"/>
                            <a:chOff x="2826" y="10413"/>
                            <a:chExt cx="67" cy="82"/>
                          </a:xfrm>
                        </wpg:grpSpPr>
                        <wps:wsp>
                          <wps:cNvPr id="5181" name="Freeform 5364"/>
                          <wps:cNvSpPr>
                            <a:spLocks/>
                          </wps:cNvSpPr>
                          <wps:spPr bwMode="auto">
                            <a:xfrm>
                              <a:off x="2826" y="10413"/>
                              <a:ext cx="67" cy="82"/>
                            </a:xfrm>
                            <a:custGeom>
                              <a:avLst/>
                              <a:gdLst>
                                <a:gd name="T0" fmla="+- 0 2883 2826"/>
                                <a:gd name="T1" fmla="*/ T0 w 67"/>
                                <a:gd name="T2" fmla="+- 0 10425 10413"/>
                                <a:gd name="T3" fmla="*/ 10425 h 82"/>
                                <a:gd name="T4" fmla="+- 0 2892 2826"/>
                                <a:gd name="T5" fmla="*/ T4 w 67"/>
                                <a:gd name="T6" fmla="+- 0 10442 10413"/>
                                <a:gd name="T7" fmla="*/ 10442 h 82"/>
                                <a:gd name="T8" fmla="+- 0 2892 2826"/>
                                <a:gd name="T9" fmla="*/ T8 w 67"/>
                                <a:gd name="T10" fmla="+- 0 10462 10413"/>
                                <a:gd name="T11" fmla="*/ 10462 h 82"/>
                                <a:gd name="T12" fmla="+- 0 2886 2826"/>
                                <a:gd name="T13" fmla="*/ T12 w 67"/>
                                <a:gd name="T14" fmla="+- 0 10480 10413"/>
                                <a:gd name="T15" fmla="*/ 10480 h 82"/>
                                <a:gd name="T16" fmla="+- 0 2869 2826"/>
                                <a:gd name="T17" fmla="*/ T16 w 67"/>
                                <a:gd name="T18" fmla="+- 0 10494 10413"/>
                                <a:gd name="T19" fmla="*/ 10494 h 82"/>
                                <a:gd name="T20" fmla="+- 0 2852 2826"/>
                                <a:gd name="T21" fmla="*/ T20 w 67"/>
                                <a:gd name="T22" fmla="+- 0 10495 10413"/>
                                <a:gd name="T23" fmla="*/ 10495 h 82"/>
                                <a:gd name="T24" fmla="+- 0 2837 2826"/>
                                <a:gd name="T25" fmla="*/ T24 w 67"/>
                                <a:gd name="T26" fmla="+- 0 10486 10413"/>
                                <a:gd name="T27" fmla="*/ 10486 h 82"/>
                                <a:gd name="T28" fmla="+- 0 2828 2826"/>
                                <a:gd name="T29" fmla="*/ T28 w 67"/>
                                <a:gd name="T30" fmla="+- 0 10468 10413"/>
                                <a:gd name="T31" fmla="*/ 10468 h 82"/>
                                <a:gd name="T32" fmla="+- 0 2826 2826"/>
                                <a:gd name="T33" fmla="*/ T32 w 67"/>
                                <a:gd name="T34" fmla="+- 0 10449 10413"/>
                                <a:gd name="T35" fmla="*/ 10449 h 82"/>
                                <a:gd name="T36" fmla="+- 0 2831 2826"/>
                                <a:gd name="T37" fmla="*/ T36 w 67"/>
                                <a:gd name="T38" fmla="+- 0 10431 10413"/>
                                <a:gd name="T39" fmla="*/ 10431 h 82"/>
                                <a:gd name="T40" fmla="+- 0 2848 2826"/>
                                <a:gd name="T41" fmla="*/ T40 w 67"/>
                                <a:gd name="T42" fmla="+- 0 10416 10413"/>
                                <a:gd name="T43" fmla="*/ 10416 h 82"/>
                                <a:gd name="T44" fmla="+- 0 2865 2826"/>
                                <a:gd name="T45" fmla="*/ T44 w 67"/>
                                <a:gd name="T46" fmla="+- 0 10413 10413"/>
                                <a:gd name="T47" fmla="*/ 10413 h 82"/>
                                <a:gd name="T48" fmla="+- 0 2880 2826"/>
                                <a:gd name="T49" fmla="*/ T48 w 67"/>
                                <a:gd name="T50" fmla="+- 0 10421 10413"/>
                                <a:gd name="T51" fmla="*/ 10421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7" h="82">
                                  <a:moveTo>
                                    <a:pt x="57" y="12"/>
                                  </a:moveTo>
                                  <a:lnTo>
                                    <a:pt x="66" y="29"/>
                                  </a:lnTo>
                                  <a:lnTo>
                                    <a:pt x="66" y="49"/>
                                  </a:lnTo>
                                  <a:lnTo>
                                    <a:pt x="60" y="67"/>
                                  </a:lnTo>
                                  <a:lnTo>
                                    <a:pt x="43" y="81"/>
                                  </a:lnTo>
                                  <a:lnTo>
                                    <a:pt x="26" y="82"/>
                                  </a:lnTo>
                                  <a:lnTo>
                                    <a:pt x="11" y="73"/>
                                  </a:lnTo>
                                  <a:lnTo>
                                    <a:pt x="2" y="55"/>
                                  </a:lnTo>
                                  <a:lnTo>
                                    <a:pt x="0" y="36"/>
                                  </a:lnTo>
                                  <a:lnTo>
                                    <a:pt x="5" y="18"/>
                                  </a:lnTo>
                                  <a:lnTo>
                                    <a:pt x="22" y="3"/>
                                  </a:lnTo>
                                  <a:lnTo>
                                    <a:pt x="39" y="0"/>
                                  </a:lnTo>
                                  <a:lnTo>
                                    <a:pt x="54" y="8"/>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82" name="Group 5365"/>
                        <wpg:cNvGrpSpPr>
                          <a:grpSpLocks/>
                        </wpg:cNvGrpSpPr>
                        <wpg:grpSpPr bwMode="auto">
                          <a:xfrm>
                            <a:off x="2974" y="10413"/>
                            <a:ext cx="67" cy="82"/>
                            <a:chOff x="2974" y="10413"/>
                            <a:chExt cx="67" cy="82"/>
                          </a:xfrm>
                        </wpg:grpSpPr>
                        <wps:wsp>
                          <wps:cNvPr id="5183" name="Freeform 5366"/>
                          <wps:cNvSpPr>
                            <a:spLocks/>
                          </wps:cNvSpPr>
                          <wps:spPr bwMode="auto">
                            <a:xfrm>
                              <a:off x="2974" y="10413"/>
                              <a:ext cx="67" cy="82"/>
                            </a:xfrm>
                            <a:custGeom>
                              <a:avLst/>
                              <a:gdLst>
                                <a:gd name="T0" fmla="+- 0 3013 2974"/>
                                <a:gd name="T1" fmla="*/ T0 w 67"/>
                                <a:gd name="T2" fmla="+- 0 10413 10413"/>
                                <a:gd name="T3" fmla="*/ 10413 h 82"/>
                                <a:gd name="T4" fmla="+- 0 2996 2974"/>
                                <a:gd name="T5" fmla="*/ T4 w 67"/>
                                <a:gd name="T6" fmla="+- 0 10416 10413"/>
                                <a:gd name="T7" fmla="*/ 10416 h 82"/>
                                <a:gd name="T8" fmla="+- 0 2979 2974"/>
                                <a:gd name="T9" fmla="*/ T8 w 67"/>
                                <a:gd name="T10" fmla="+- 0 10431 10413"/>
                                <a:gd name="T11" fmla="*/ 10431 h 82"/>
                                <a:gd name="T12" fmla="+- 0 2974 2974"/>
                                <a:gd name="T13" fmla="*/ T12 w 67"/>
                                <a:gd name="T14" fmla="+- 0 10449 10413"/>
                                <a:gd name="T15" fmla="*/ 10449 h 82"/>
                                <a:gd name="T16" fmla="+- 0 2976 2974"/>
                                <a:gd name="T17" fmla="*/ T16 w 67"/>
                                <a:gd name="T18" fmla="+- 0 10468 10413"/>
                                <a:gd name="T19" fmla="*/ 10468 h 82"/>
                                <a:gd name="T20" fmla="+- 0 2985 2974"/>
                                <a:gd name="T21" fmla="*/ T20 w 67"/>
                                <a:gd name="T22" fmla="+- 0 10486 10413"/>
                                <a:gd name="T23" fmla="*/ 10486 h 82"/>
                                <a:gd name="T24" fmla="+- 0 3000 2974"/>
                                <a:gd name="T25" fmla="*/ T24 w 67"/>
                                <a:gd name="T26" fmla="+- 0 10495 10413"/>
                                <a:gd name="T27" fmla="*/ 10495 h 82"/>
                                <a:gd name="T28" fmla="+- 0 3017 2974"/>
                                <a:gd name="T29" fmla="*/ T28 w 67"/>
                                <a:gd name="T30" fmla="+- 0 10494 10413"/>
                                <a:gd name="T31" fmla="*/ 10494 h 82"/>
                                <a:gd name="T32" fmla="+- 0 3034 2974"/>
                                <a:gd name="T33" fmla="*/ T32 w 67"/>
                                <a:gd name="T34" fmla="+- 0 10480 10413"/>
                                <a:gd name="T35" fmla="*/ 10480 h 82"/>
                                <a:gd name="T36" fmla="+- 0 3041 2974"/>
                                <a:gd name="T37" fmla="*/ T36 w 67"/>
                                <a:gd name="T38" fmla="+- 0 10462 10413"/>
                                <a:gd name="T39" fmla="*/ 10462 h 82"/>
                                <a:gd name="T40" fmla="+- 0 3040 2974"/>
                                <a:gd name="T41" fmla="*/ T40 w 67"/>
                                <a:gd name="T42" fmla="+- 0 10442 10413"/>
                                <a:gd name="T43" fmla="*/ 10442 h 82"/>
                                <a:gd name="T44" fmla="+- 0 3031 2974"/>
                                <a:gd name="T45" fmla="*/ T44 w 67"/>
                                <a:gd name="T46" fmla="+- 0 10425 10413"/>
                                <a:gd name="T47" fmla="*/ 10425 h 82"/>
                                <a:gd name="T48" fmla="+- 0 3028 2974"/>
                                <a:gd name="T49" fmla="*/ T48 w 67"/>
                                <a:gd name="T50" fmla="+- 0 10421 10413"/>
                                <a:gd name="T51" fmla="*/ 10421 h 82"/>
                                <a:gd name="T52" fmla="+- 0 3013 2974"/>
                                <a:gd name="T53" fmla="*/ T52 w 67"/>
                                <a:gd name="T54" fmla="+- 0 10413 10413"/>
                                <a:gd name="T55" fmla="*/ 10413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7" h="82">
                                  <a:moveTo>
                                    <a:pt x="39" y="0"/>
                                  </a:moveTo>
                                  <a:lnTo>
                                    <a:pt x="22" y="3"/>
                                  </a:lnTo>
                                  <a:lnTo>
                                    <a:pt x="5" y="18"/>
                                  </a:lnTo>
                                  <a:lnTo>
                                    <a:pt x="0" y="36"/>
                                  </a:lnTo>
                                  <a:lnTo>
                                    <a:pt x="2" y="55"/>
                                  </a:lnTo>
                                  <a:lnTo>
                                    <a:pt x="11" y="73"/>
                                  </a:lnTo>
                                  <a:lnTo>
                                    <a:pt x="26" y="82"/>
                                  </a:lnTo>
                                  <a:lnTo>
                                    <a:pt x="43" y="81"/>
                                  </a:lnTo>
                                  <a:lnTo>
                                    <a:pt x="60" y="67"/>
                                  </a:lnTo>
                                  <a:lnTo>
                                    <a:pt x="67" y="49"/>
                                  </a:lnTo>
                                  <a:lnTo>
                                    <a:pt x="66" y="29"/>
                                  </a:lnTo>
                                  <a:lnTo>
                                    <a:pt x="57" y="12"/>
                                  </a:lnTo>
                                  <a:lnTo>
                                    <a:pt x="54" y="8"/>
                                  </a:lnTo>
                                  <a:lnTo>
                                    <a:pt x="3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2" name="Group 5367"/>
                        <wpg:cNvGrpSpPr>
                          <a:grpSpLocks/>
                        </wpg:cNvGrpSpPr>
                        <wpg:grpSpPr bwMode="auto">
                          <a:xfrm>
                            <a:off x="2974" y="10413"/>
                            <a:ext cx="67" cy="82"/>
                            <a:chOff x="2974" y="10413"/>
                            <a:chExt cx="67" cy="82"/>
                          </a:xfrm>
                        </wpg:grpSpPr>
                        <wps:wsp>
                          <wps:cNvPr id="1793" name="Freeform 5368"/>
                          <wps:cNvSpPr>
                            <a:spLocks/>
                          </wps:cNvSpPr>
                          <wps:spPr bwMode="auto">
                            <a:xfrm>
                              <a:off x="2974" y="10413"/>
                              <a:ext cx="67" cy="82"/>
                            </a:xfrm>
                            <a:custGeom>
                              <a:avLst/>
                              <a:gdLst>
                                <a:gd name="T0" fmla="+- 0 3031 2974"/>
                                <a:gd name="T1" fmla="*/ T0 w 67"/>
                                <a:gd name="T2" fmla="+- 0 10425 10413"/>
                                <a:gd name="T3" fmla="*/ 10425 h 82"/>
                                <a:gd name="T4" fmla="+- 0 3040 2974"/>
                                <a:gd name="T5" fmla="*/ T4 w 67"/>
                                <a:gd name="T6" fmla="+- 0 10442 10413"/>
                                <a:gd name="T7" fmla="*/ 10442 h 82"/>
                                <a:gd name="T8" fmla="+- 0 3041 2974"/>
                                <a:gd name="T9" fmla="*/ T8 w 67"/>
                                <a:gd name="T10" fmla="+- 0 10462 10413"/>
                                <a:gd name="T11" fmla="*/ 10462 h 82"/>
                                <a:gd name="T12" fmla="+- 0 3034 2974"/>
                                <a:gd name="T13" fmla="*/ T12 w 67"/>
                                <a:gd name="T14" fmla="+- 0 10480 10413"/>
                                <a:gd name="T15" fmla="*/ 10480 h 82"/>
                                <a:gd name="T16" fmla="+- 0 3017 2974"/>
                                <a:gd name="T17" fmla="*/ T16 w 67"/>
                                <a:gd name="T18" fmla="+- 0 10494 10413"/>
                                <a:gd name="T19" fmla="*/ 10494 h 82"/>
                                <a:gd name="T20" fmla="+- 0 3000 2974"/>
                                <a:gd name="T21" fmla="*/ T20 w 67"/>
                                <a:gd name="T22" fmla="+- 0 10495 10413"/>
                                <a:gd name="T23" fmla="*/ 10495 h 82"/>
                                <a:gd name="T24" fmla="+- 0 2985 2974"/>
                                <a:gd name="T25" fmla="*/ T24 w 67"/>
                                <a:gd name="T26" fmla="+- 0 10486 10413"/>
                                <a:gd name="T27" fmla="*/ 10486 h 82"/>
                                <a:gd name="T28" fmla="+- 0 2976 2974"/>
                                <a:gd name="T29" fmla="*/ T28 w 67"/>
                                <a:gd name="T30" fmla="+- 0 10468 10413"/>
                                <a:gd name="T31" fmla="*/ 10468 h 82"/>
                                <a:gd name="T32" fmla="+- 0 2974 2974"/>
                                <a:gd name="T33" fmla="*/ T32 w 67"/>
                                <a:gd name="T34" fmla="+- 0 10449 10413"/>
                                <a:gd name="T35" fmla="*/ 10449 h 82"/>
                                <a:gd name="T36" fmla="+- 0 2979 2974"/>
                                <a:gd name="T37" fmla="*/ T36 w 67"/>
                                <a:gd name="T38" fmla="+- 0 10431 10413"/>
                                <a:gd name="T39" fmla="*/ 10431 h 82"/>
                                <a:gd name="T40" fmla="+- 0 2996 2974"/>
                                <a:gd name="T41" fmla="*/ T40 w 67"/>
                                <a:gd name="T42" fmla="+- 0 10416 10413"/>
                                <a:gd name="T43" fmla="*/ 10416 h 82"/>
                                <a:gd name="T44" fmla="+- 0 3013 2974"/>
                                <a:gd name="T45" fmla="*/ T44 w 67"/>
                                <a:gd name="T46" fmla="+- 0 10413 10413"/>
                                <a:gd name="T47" fmla="*/ 10413 h 82"/>
                                <a:gd name="T48" fmla="+- 0 3028 2974"/>
                                <a:gd name="T49" fmla="*/ T48 w 67"/>
                                <a:gd name="T50" fmla="+- 0 10421 10413"/>
                                <a:gd name="T51" fmla="*/ 10421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7" h="82">
                                  <a:moveTo>
                                    <a:pt x="57" y="12"/>
                                  </a:moveTo>
                                  <a:lnTo>
                                    <a:pt x="66" y="29"/>
                                  </a:lnTo>
                                  <a:lnTo>
                                    <a:pt x="67" y="49"/>
                                  </a:lnTo>
                                  <a:lnTo>
                                    <a:pt x="60" y="67"/>
                                  </a:lnTo>
                                  <a:lnTo>
                                    <a:pt x="43" y="81"/>
                                  </a:lnTo>
                                  <a:lnTo>
                                    <a:pt x="26" y="82"/>
                                  </a:lnTo>
                                  <a:lnTo>
                                    <a:pt x="11" y="73"/>
                                  </a:lnTo>
                                  <a:lnTo>
                                    <a:pt x="2" y="55"/>
                                  </a:lnTo>
                                  <a:lnTo>
                                    <a:pt x="0" y="36"/>
                                  </a:lnTo>
                                  <a:lnTo>
                                    <a:pt x="5" y="18"/>
                                  </a:lnTo>
                                  <a:lnTo>
                                    <a:pt x="22" y="3"/>
                                  </a:lnTo>
                                  <a:lnTo>
                                    <a:pt x="39" y="0"/>
                                  </a:lnTo>
                                  <a:lnTo>
                                    <a:pt x="54" y="8"/>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4" name="Group 5369"/>
                        <wpg:cNvGrpSpPr>
                          <a:grpSpLocks/>
                        </wpg:cNvGrpSpPr>
                        <wpg:grpSpPr bwMode="auto">
                          <a:xfrm>
                            <a:off x="3122" y="10413"/>
                            <a:ext cx="67" cy="82"/>
                            <a:chOff x="3122" y="10413"/>
                            <a:chExt cx="67" cy="82"/>
                          </a:xfrm>
                        </wpg:grpSpPr>
                        <wps:wsp>
                          <wps:cNvPr id="1795" name="Freeform 5370"/>
                          <wps:cNvSpPr>
                            <a:spLocks/>
                          </wps:cNvSpPr>
                          <wps:spPr bwMode="auto">
                            <a:xfrm>
                              <a:off x="3122" y="10413"/>
                              <a:ext cx="67" cy="82"/>
                            </a:xfrm>
                            <a:custGeom>
                              <a:avLst/>
                              <a:gdLst>
                                <a:gd name="T0" fmla="+- 0 3161 3122"/>
                                <a:gd name="T1" fmla="*/ T0 w 67"/>
                                <a:gd name="T2" fmla="+- 0 10413 10413"/>
                                <a:gd name="T3" fmla="*/ 10413 h 82"/>
                                <a:gd name="T4" fmla="+- 0 3144 3122"/>
                                <a:gd name="T5" fmla="*/ T4 w 67"/>
                                <a:gd name="T6" fmla="+- 0 10416 10413"/>
                                <a:gd name="T7" fmla="*/ 10416 h 82"/>
                                <a:gd name="T8" fmla="+- 0 3127 3122"/>
                                <a:gd name="T9" fmla="*/ T8 w 67"/>
                                <a:gd name="T10" fmla="+- 0 10431 10413"/>
                                <a:gd name="T11" fmla="*/ 10431 h 82"/>
                                <a:gd name="T12" fmla="+- 0 3122 3122"/>
                                <a:gd name="T13" fmla="*/ T12 w 67"/>
                                <a:gd name="T14" fmla="+- 0 10449 10413"/>
                                <a:gd name="T15" fmla="*/ 10449 h 82"/>
                                <a:gd name="T16" fmla="+- 0 3124 3122"/>
                                <a:gd name="T17" fmla="*/ T16 w 67"/>
                                <a:gd name="T18" fmla="+- 0 10468 10413"/>
                                <a:gd name="T19" fmla="*/ 10468 h 82"/>
                                <a:gd name="T20" fmla="+- 0 3133 3122"/>
                                <a:gd name="T21" fmla="*/ T20 w 67"/>
                                <a:gd name="T22" fmla="+- 0 10486 10413"/>
                                <a:gd name="T23" fmla="*/ 10486 h 82"/>
                                <a:gd name="T24" fmla="+- 0 3148 3122"/>
                                <a:gd name="T25" fmla="*/ T24 w 67"/>
                                <a:gd name="T26" fmla="+- 0 10495 10413"/>
                                <a:gd name="T27" fmla="*/ 10495 h 82"/>
                                <a:gd name="T28" fmla="+- 0 3166 3122"/>
                                <a:gd name="T29" fmla="*/ T28 w 67"/>
                                <a:gd name="T30" fmla="+- 0 10494 10413"/>
                                <a:gd name="T31" fmla="*/ 10494 h 82"/>
                                <a:gd name="T32" fmla="+- 0 3182 3122"/>
                                <a:gd name="T33" fmla="*/ T32 w 67"/>
                                <a:gd name="T34" fmla="+- 0 10480 10413"/>
                                <a:gd name="T35" fmla="*/ 10480 h 82"/>
                                <a:gd name="T36" fmla="+- 0 3189 3122"/>
                                <a:gd name="T37" fmla="*/ T36 w 67"/>
                                <a:gd name="T38" fmla="+- 0 10462 10413"/>
                                <a:gd name="T39" fmla="*/ 10462 h 82"/>
                                <a:gd name="T40" fmla="+- 0 3188 3122"/>
                                <a:gd name="T41" fmla="*/ T40 w 67"/>
                                <a:gd name="T42" fmla="+- 0 10442 10413"/>
                                <a:gd name="T43" fmla="*/ 10442 h 82"/>
                                <a:gd name="T44" fmla="+- 0 3179 3122"/>
                                <a:gd name="T45" fmla="*/ T44 w 67"/>
                                <a:gd name="T46" fmla="+- 0 10425 10413"/>
                                <a:gd name="T47" fmla="*/ 10425 h 82"/>
                                <a:gd name="T48" fmla="+- 0 3176 3122"/>
                                <a:gd name="T49" fmla="*/ T48 w 67"/>
                                <a:gd name="T50" fmla="+- 0 10421 10413"/>
                                <a:gd name="T51" fmla="*/ 10421 h 82"/>
                                <a:gd name="T52" fmla="+- 0 3161 3122"/>
                                <a:gd name="T53" fmla="*/ T52 w 67"/>
                                <a:gd name="T54" fmla="+- 0 10413 10413"/>
                                <a:gd name="T55" fmla="*/ 10413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7" h="82">
                                  <a:moveTo>
                                    <a:pt x="39" y="0"/>
                                  </a:moveTo>
                                  <a:lnTo>
                                    <a:pt x="22" y="3"/>
                                  </a:lnTo>
                                  <a:lnTo>
                                    <a:pt x="5" y="18"/>
                                  </a:lnTo>
                                  <a:lnTo>
                                    <a:pt x="0" y="36"/>
                                  </a:lnTo>
                                  <a:lnTo>
                                    <a:pt x="2" y="55"/>
                                  </a:lnTo>
                                  <a:lnTo>
                                    <a:pt x="11" y="73"/>
                                  </a:lnTo>
                                  <a:lnTo>
                                    <a:pt x="26" y="82"/>
                                  </a:lnTo>
                                  <a:lnTo>
                                    <a:pt x="44" y="81"/>
                                  </a:lnTo>
                                  <a:lnTo>
                                    <a:pt x="60" y="67"/>
                                  </a:lnTo>
                                  <a:lnTo>
                                    <a:pt x="67" y="49"/>
                                  </a:lnTo>
                                  <a:lnTo>
                                    <a:pt x="66" y="29"/>
                                  </a:lnTo>
                                  <a:lnTo>
                                    <a:pt x="57" y="12"/>
                                  </a:lnTo>
                                  <a:lnTo>
                                    <a:pt x="54" y="8"/>
                                  </a:lnTo>
                                  <a:lnTo>
                                    <a:pt x="3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96" name="Group 5371"/>
                        <wpg:cNvGrpSpPr>
                          <a:grpSpLocks/>
                        </wpg:cNvGrpSpPr>
                        <wpg:grpSpPr bwMode="auto">
                          <a:xfrm>
                            <a:off x="3122" y="10413"/>
                            <a:ext cx="67" cy="82"/>
                            <a:chOff x="3122" y="10413"/>
                            <a:chExt cx="67" cy="82"/>
                          </a:xfrm>
                        </wpg:grpSpPr>
                        <wps:wsp>
                          <wps:cNvPr id="1797" name="Freeform 5372"/>
                          <wps:cNvSpPr>
                            <a:spLocks/>
                          </wps:cNvSpPr>
                          <wps:spPr bwMode="auto">
                            <a:xfrm>
                              <a:off x="3122" y="10413"/>
                              <a:ext cx="67" cy="82"/>
                            </a:xfrm>
                            <a:custGeom>
                              <a:avLst/>
                              <a:gdLst>
                                <a:gd name="T0" fmla="+- 0 3179 3122"/>
                                <a:gd name="T1" fmla="*/ T0 w 67"/>
                                <a:gd name="T2" fmla="+- 0 10425 10413"/>
                                <a:gd name="T3" fmla="*/ 10425 h 82"/>
                                <a:gd name="T4" fmla="+- 0 3188 3122"/>
                                <a:gd name="T5" fmla="*/ T4 w 67"/>
                                <a:gd name="T6" fmla="+- 0 10442 10413"/>
                                <a:gd name="T7" fmla="*/ 10442 h 82"/>
                                <a:gd name="T8" fmla="+- 0 3189 3122"/>
                                <a:gd name="T9" fmla="*/ T8 w 67"/>
                                <a:gd name="T10" fmla="+- 0 10462 10413"/>
                                <a:gd name="T11" fmla="*/ 10462 h 82"/>
                                <a:gd name="T12" fmla="+- 0 3182 3122"/>
                                <a:gd name="T13" fmla="*/ T12 w 67"/>
                                <a:gd name="T14" fmla="+- 0 10480 10413"/>
                                <a:gd name="T15" fmla="*/ 10480 h 82"/>
                                <a:gd name="T16" fmla="+- 0 3166 3122"/>
                                <a:gd name="T17" fmla="*/ T16 w 67"/>
                                <a:gd name="T18" fmla="+- 0 10494 10413"/>
                                <a:gd name="T19" fmla="*/ 10494 h 82"/>
                                <a:gd name="T20" fmla="+- 0 3148 3122"/>
                                <a:gd name="T21" fmla="*/ T20 w 67"/>
                                <a:gd name="T22" fmla="+- 0 10495 10413"/>
                                <a:gd name="T23" fmla="*/ 10495 h 82"/>
                                <a:gd name="T24" fmla="+- 0 3133 3122"/>
                                <a:gd name="T25" fmla="*/ T24 w 67"/>
                                <a:gd name="T26" fmla="+- 0 10486 10413"/>
                                <a:gd name="T27" fmla="*/ 10486 h 82"/>
                                <a:gd name="T28" fmla="+- 0 3124 3122"/>
                                <a:gd name="T29" fmla="*/ T28 w 67"/>
                                <a:gd name="T30" fmla="+- 0 10468 10413"/>
                                <a:gd name="T31" fmla="*/ 10468 h 82"/>
                                <a:gd name="T32" fmla="+- 0 3122 3122"/>
                                <a:gd name="T33" fmla="*/ T32 w 67"/>
                                <a:gd name="T34" fmla="+- 0 10449 10413"/>
                                <a:gd name="T35" fmla="*/ 10449 h 82"/>
                                <a:gd name="T36" fmla="+- 0 3127 3122"/>
                                <a:gd name="T37" fmla="*/ T36 w 67"/>
                                <a:gd name="T38" fmla="+- 0 10431 10413"/>
                                <a:gd name="T39" fmla="*/ 10431 h 82"/>
                                <a:gd name="T40" fmla="+- 0 3144 3122"/>
                                <a:gd name="T41" fmla="*/ T40 w 67"/>
                                <a:gd name="T42" fmla="+- 0 10416 10413"/>
                                <a:gd name="T43" fmla="*/ 10416 h 82"/>
                                <a:gd name="T44" fmla="+- 0 3161 3122"/>
                                <a:gd name="T45" fmla="*/ T44 w 67"/>
                                <a:gd name="T46" fmla="+- 0 10413 10413"/>
                                <a:gd name="T47" fmla="*/ 10413 h 82"/>
                                <a:gd name="T48" fmla="+- 0 3176 3122"/>
                                <a:gd name="T49" fmla="*/ T48 w 67"/>
                                <a:gd name="T50" fmla="+- 0 10421 10413"/>
                                <a:gd name="T51" fmla="*/ 10421 h 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67" h="82">
                                  <a:moveTo>
                                    <a:pt x="57" y="12"/>
                                  </a:moveTo>
                                  <a:lnTo>
                                    <a:pt x="66" y="29"/>
                                  </a:lnTo>
                                  <a:lnTo>
                                    <a:pt x="67" y="49"/>
                                  </a:lnTo>
                                  <a:lnTo>
                                    <a:pt x="60" y="67"/>
                                  </a:lnTo>
                                  <a:lnTo>
                                    <a:pt x="44" y="81"/>
                                  </a:lnTo>
                                  <a:lnTo>
                                    <a:pt x="26" y="82"/>
                                  </a:lnTo>
                                  <a:lnTo>
                                    <a:pt x="11" y="73"/>
                                  </a:lnTo>
                                  <a:lnTo>
                                    <a:pt x="2" y="55"/>
                                  </a:lnTo>
                                  <a:lnTo>
                                    <a:pt x="0" y="36"/>
                                  </a:lnTo>
                                  <a:lnTo>
                                    <a:pt x="5" y="18"/>
                                  </a:lnTo>
                                  <a:lnTo>
                                    <a:pt x="22" y="3"/>
                                  </a:lnTo>
                                  <a:lnTo>
                                    <a:pt x="39" y="0"/>
                                  </a:lnTo>
                                  <a:lnTo>
                                    <a:pt x="54" y="8"/>
                                  </a:lnTo>
                                </a:path>
                              </a:pathLst>
                            </a:custGeom>
                            <a:noFill/>
                            <a:ln w="553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65" o:spid="_x0000_s1026" style="position:absolute;margin-left:34.1pt;margin-top:314.35pt;width:251.3pt;height:319.65pt;z-index:-251455488;mso-position-horizontal-relative:page;mso-position-vertical-relative:page" coordorigin="682,6287" coordsize="5026,6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">
                <v:group id="Group 5251" o:spid="_x0000_s1027" style="position:absolute;left:687;top:6292;width:5017;height:6384" coordorigin="687,6292" coordsize="5017,6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shape id="Freeform 5252" o:spid="_x0000_s1028" style="position:absolute;left:687;top:6292;width:5017;height:6384;visibility:visible;mso-wrap-style:square;v-text-anchor:top" coordsize="5017,6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b4r8A&#10;AADcAAAADwAAAGRycy9kb3ducmV2LnhtbERPzYrCMBC+C75DGMGbTVfQlWoUEQQPgq76AEMy23a3&#10;mZQmavr2RljY23x8v7PaRNuIB3W+dqzgI8tBEGtnai4V3K77yQKED8gGG8ekoCcPm/VwsMLCuCd/&#10;0eMSSpFC2BeooAqhLaT0uiKLPnMtceK+XWcxJNiV0nT4TOG2kdM8n0uLNaeGClvaVaR/L3erYGen&#10;R5LufPrZznQtNfYxcq/UeBS3SxCBYvgX/7kPJs3/nMH7mXSBX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1vivwAAANwAAAAPAAAAAAAAAAAAAAAAAJgCAABkcnMvZG93bnJl&#10;di54bWxQSwUGAAAAAAQABAD1AAAAhAMAAAAA&#10;" path="m,6384r5016,l5016,,,,,6384e" stroked="f">
                    <v:path arrowok="t" o:connecttype="custom" o:connectlocs="0,12676;5016,12676;5016,6292;0,6292;0,12676" o:connectangles="0,0,0,0,0"/>
                  </v:shape>
                  <v:shape id="Picture 5253" o:spid="_x0000_s1029" type="#_x0000_t75" style="position:absolute;left:2844;top:6973;width:584;height: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yH9fBAAAA3AAAAA8AAABkcnMvZG93bnJldi54bWxET01rAjEQvQv9D2EK3txsPeiyNUorCF48&#10;VMX2OGzG3W03k5BEd/vvjSB4m8f7nMVqMJ24kg+tZQVvWQ6CuLK65VrB8bCZFCBCRNbYWSYF/xRg&#10;tXwZLbDUtucvuu5jLVIIhxIVNDG6UspQNWQwZNYRJ+5svcGYoK+l9tincNPJaZ7PpMGWU0ODjtYN&#10;VX/7i1Gw+zl/OsffhZu3v84Xl/4k81qp8evw8Q4i0hCf4od7q9P8+Qzuz6QL5PI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yH9fBAAAA3AAAAA8AAAAAAAAAAAAAAAAAnwIA&#10;AGRycy9kb3ducmV2LnhtbFBLBQYAAAAABAAEAPcAAACNAwAAAAA=&#10;">
                    <v:imagedata r:id="rId1390" o:title=""/>
                  </v:shape>
                  <v:shape id="Picture 5254" o:spid="_x0000_s1030" type="#_x0000_t75" style="position:absolute;left:1174;top:9566;width:4146;height:4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CFgDFAAAA3AAAAA8AAABkcnMvZG93bnJldi54bWxEj0FrwkAQhe9C/8MyBW9104hNia4itpUi&#10;XpoWvA7ZMQlmZ0N2m2z/vVsQvM3w3vvmzWoTTCsG6l1jWcHzLAFBXFrdcKXg5/vj6RWE88gaW8uk&#10;4I8cbNYPkxXm2o78RUPhKxEh7HJUUHvf5VK6siaDbmY74qidbW/Qx7WvpO5xjHDTyjRJXqTBhuOF&#10;Gjva1VReil8TKeewXxzC8f2U8tvOzfW2XZxGpaaPYbsE4Sn4u/mW/tSxfpbB/zNxArm+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AhYAxQAAANwAAAAPAAAAAAAAAAAAAAAA&#10;AJ8CAABkcnMvZG93bnJldi54bWxQSwUGAAAAAAQABAD3AAAAkQMAAAAA&#10;">
                    <v:imagedata r:id="rId1391" o:title=""/>
                  </v:shape>
                  <v:shape id="Picture 5255" o:spid="_x0000_s1031" type="#_x0000_t75" style="position:absolute;left:3204;top:7591;width:584;height: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hLj7EAAAA3AAAAA8AAABkcnMvZG93bnJldi54bWxEj0FvwjAMhe+T9h8iT9ptpNsBqo6AGBLS&#10;LhwGiO1oNabtaJwoCbT79/MBiZut9/ze5/lydL26UkydZwOvkwIUce1tx42Bw37zUoJKGdli75kM&#10;/FGC5eLxYY6V9QN/0XWXGyUhnCo00OYcKq1T3ZLDNPGBWLSTjw6zrLHRNuIg4a7Xb0Ux1Q47loYW&#10;A61bqs+7izOw/Tl9hMDfZZh1vyGWl+Goi8aY56dx9Q4q05jv5tv1pxX8mdDKMzKBXv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hLj7EAAAA3AAAAA8AAAAAAAAAAAAAAAAA&#10;nwIAAGRycy9kb3ducmV2LnhtbFBLBQYAAAAABAAEAPcAAACQAwAAAAA=&#10;">
                    <v:imagedata r:id="rId1390" o:title=""/>
                  </v:shape>
                  <v:shape id="Picture 5256" o:spid="_x0000_s1032" type="#_x0000_t75" style="position:absolute;left:2738;top:8140;width:584;height: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ti6XCAAAA3AAAAA8AAABkcnMvZG93bnJldi54bWxET0trAjEQvgv9D2EKvWm2Hup2a1ZaodCL&#10;Bx+0PQ6b2Ue7mYQkuuu/N4LgbT6+5yxXo+nFiXzoLCt4nmUgiCurO24UHPaf0xxEiMgae8uk4EwB&#10;VuXDZImFtgNv6bSLjUghHApU0MboCilD1ZLBMLOOOHG19QZjgr6R2uOQwk0v51n2Ig12nBpadLRu&#10;qfrfHY2CzW/94Rz/5G7R/TmfH4dvmTVKPT2O728gIo3xLr65v3Sav3iF6zPpAll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bYulwgAAANwAAAAPAAAAAAAAAAAAAAAAAJ8C&#10;AABkcnMvZG93bnJldi54bWxQSwUGAAAAAAQABAD3AAAAjgMAAAAA&#10;">
                    <v:imagedata r:id="rId1390" o:title=""/>
                  </v:shape>
                  <v:shape id="Picture 5257" o:spid="_x0000_s1033" type="#_x0000_t75" style="position:absolute;left:1174;top:10177;width:427;height: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DW23EAAAA3AAAAA8AAABkcnMvZG93bnJldi54bWxEj81qw0AMhO+BvsOiQG/JOq1Jg5NNKC2F&#10;HppDnD6A8Cq2iVdrdrf+efvqUOhNYkYznw6nyXVqoBBbzwY26wwUceVty7WB7+vHagcqJmSLnWcy&#10;MFOE0/FhccDC+pEvNJSpVhLCsUADTUp9oXWsGnIY174nFu3mg8Mka6i1DThKuOv0U5ZttcOWpaHB&#10;nt4aqu7ljzNQvVPeR39pv+ic3+YuPL/Yko15XE6ve1CJpvRv/rv+tIK/E3x5RibQx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eDW23EAAAA3AAAAA8AAAAAAAAAAAAAAAAA&#10;nwIAAGRycy9kb3ducmV2LnhtbFBLBQYAAAAABAAEAPcAAACQAwAAAAA=&#10;">
                    <v:imagedata r:id="rId1392" o:title=""/>
                  </v:shape>
                  <v:shape id="Picture 5258" o:spid="_x0000_s1034" type="#_x0000_t75" style="position:absolute;left:1410;top:10177;width:427;height: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P/vbBAAAA3AAAAA8AAABkcnMvZG93bnJldi54bWxET0tqwzAQ3RdyBzGB7hrZrWmMG8WUlkIW&#10;6SJODjBYE9vUGhlJ9ef2UaDQ3Tzed3blbHoxkvOdZQXpJgFBXFvdcaPgcv56ykH4gKyxt0wKFvJQ&#10;7lcPOyy0nfhEYxUaEUPYF6igDWEopPR1Swb9xg7EkbtaZzBE6BqpHU4x3PTyOUlepcGOY0OLA320&#10;VP9Uv0ZB/UnZ4O2pO9J3dl1697LVFSv1uJ7f30AEmsO/+M990HF+nsL9mXiB3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jP/vbBAAAA3AAAAA8AAAAAAAAAAAAAAAAAnwIA&#10;AGRycy9kb3ducmV2LnhtbFBLBQYAAAAABAAEAPcAAACNAwAAAAA=&#10;">
                    <v:imagedata r:id="rId1392" o:title=""/>
                  </v:shape>
                  <v:shape id="Picture 5259" o:spid="_x0000_s1035" type="#_x0000_t75" style="position:absolute;left:1645;top:10177;width:427;height: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dYIHAAAAA3AAAAA8AAABkcnMvZG93bnJldi54bWxET82KwjAQvi/4DmGEva2prqylNhVZETy4&#10;B6sPMDRjW2wmJclqfXsjCN7m4/udfDWYTlzJ+daygukkAUFcWd1yreB03H6lIHxA1thZJgV38rAq&#10;Rh85Ztre+EDXMtQihrDPUEETQp9J6auGDPqJ7Ykjd7bOYIjQ1VI7vMVw08lZkvxIgy3HhgZ7+m2o&#10;upT/RkG1oXnv7aHd09/8fO/c90KXrNTneFgvQQQawlv8cu90nJ/O4PlMvEAW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B1ggcAAAADcAAAADwAAAAAAAAAAAAAAAACfAgAA&#10;ZHJzL2Rvd25yZXYueG1sUEsFBgAAAAAEAAQA9wAAAIwDAAAAAA==&#10;">
                    <v:imagedata r:id="rId1392" o:title=""/>
                  </v:shape>
                  <v:shape id="Picture 5260" o:spid="_x0000_s1036" type="#_x0000_t75" style="position:absolute;left:1880;top:10177;width:427;height: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RxRrAAAAA3AAAAA8AAABkcnMvZG93bnJldi54bWxET82KwjAQvi/4DmEEb2vqKlpqU5FdBA96&#10;sPoAQzO2xWZSkqzWtzfCwt7m4/udfDOYTtzJ+daygtk0AUFcWd1yreBy3n2mIHxA1thZJgVP8rAp&#10;Rh85Zto++ET3MtQihrDPUEETQp9J6auGDPqp7Ykjd7XOYIjQ1VI7fMRw08mvJFlKgy3HhgZ7+m6o&#10;upW/RkH1Q4ve21N7oOPi+uzcfKVLVmoyHrZrEIGG8C/+c+91nJ/O4f1MvEAW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1HFGsAAAADcAAAADwAAAAAAAAAAAAAAAACfAgAA&#10;ZHJzL2Rvd25yZXYueG1sUEsFBgAAAAAEAAQA9wAAAIwDAAAAAA==&#10;">
                    <v:imagedata r:id="rId1392" o:title=""/>
                  </v:shape>
                  <v:shape id="Picture 5261" o:spid="_x0000_s1037" type="#_x0000_t75" style="position:absolute;left:2115;top:10177;width:427;height:5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4XW6+AAAA3AAAAA8AAABkcnMvZG93bnJldi54bWxET82KwjAQvgu+QxjBm6ZqcaUaRRTBw3qw&#10;6wMMzdgWm0lJota3NwuCt/n4fme16UwjHuR8bVnBZJyAIC6srrlUcPk7jBYgfEDW2FgmBS/ysFn3&#10;eyvMtH3ymR55KEUMYZ+hgiqENpPSFxUZ9GPbEkfuap3BEKErpXb4jOGmkdMkmUuDNceGClvaVVTc&#10;8rtRUOwpbb091790Sq+vxs1+dM5KDQfddgkiUBe+4o/7qOP8RQr/z8QL5PoN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Hi4XW6+AAAA3AAAAA8AAAAAAAAAAAAAAAAAnwIAAGRy&#10;cy9kb3ducmV2LnhtbFBLBQYAAAAABAAEAPcAAACKAwAAAAA=&#10;">
                    <v:imagedata r:id="rId1392" o:title=""/>
                  </v:shape>
                  <v:shape id="Picture 5262" o:spid="_x0000_s1038" type="#_x0000_t75" style="position:absolute;left:2440;top:10351;width:261;height: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5Su3CAAAA3AAAAA8AAABkcnMvZG93bnJldi54bWxET01rwkAQvRf8D8sI3upGwTakrlICFg8q&#10;GBWvQ3aaLM3Ohuw2xn/vFoTe5vE+Z7kebCN66rxxrGA2TUAQl04brhScT5vXFIQPyBobx6TgTh7W&#10;q9HLEjPtbnykvgiViCHsM1RQh9BmUvqyJot+6lriyH27zmKIsKuk7vAWw20j50nyJi0ajg01tpTX&#10;VP4Uv1ZBflzsLof7/jJ/ZxP2Vytz+dUrNRkPnx8gAg3hX/x0b3Wcny7g75l4gVw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OUrtwgAAANwAAAAPAAAAAAAAAAAAAAAAAJ8C&#10;AABkcnMvZG93bnJldi54bWxQSwUGAAAAAAQABAD3AAAAjgMAAAAA&#10;">
                    <v:imagedata r:id="rId1393" o:title=""/>
                  </v:shape>
                  <v:shape id="Picture 5263" o:spid="_x0000_s1039" type="#_x0000_t75" style="position:absolute;left:2585;top:10351;width:261;height: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r1JrAAAAA3AAAAA8AAABkcnMvZG93bnJldi54bWxET8uqwjAQ3Qv+Qxjh7jRV8EE1ihQUF1fB&#10;F26HZmyLzaQ0sda/v7kguJvDec5i1ZpSNFS7wrKC4SACQZxaXXCm4HLe9GcgnEfWWFomBW9ysFp2&#10;OwuMtX3xkZqTz0QIYRejgtz7KpbSpTkZdANbEQfubmuDPsA6k7rGVwg3pRxF0UQaLDg05FhRklP6&#10;OD2NguQ4/r0e3vvraMqF39+MTOS2Ueqn167nIDy1/iv+uHc6zJ9N4P+ZcIFc/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OvUmsAAAADcAAAADwAAAAAAAAAAAAAAAACfAgAA&#10;ZHJzL2Rvd25yZXYueG1sUEsFBgAAAAAEAAQA9wAAAIwDAAAAAA==&#10;">
                    <v:imagedata r:id="rId1393" o:title=""/>
                  </v:shape>
                  <v:shape id="Picture 5264" o:spid="_x0000_s1040" type="#_x0000_t75" style="position:absolute;left:2730;top:10351;width:261;height: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cQHCAAAA3AAAAA8AAABkcnMvZG93bnJldi54bWxET01rwkAQvQv9D8sIvelGoTWkrlIClR4a&#10;IVHxOmSnSWh2NmTXGP99VxC8zeN9zno7mlYM1LvGsoLFPAJBXFrdcKXgePiaxSCcR9bYWiYFN3Kw&#10;3bxM1phoe+WchsJXIoSwS1BB7X2XSOnKmgy6ue2IA/dre4M+wL6SusdrCDetXEbRuzTYcGiosaO0&#10;pvKvuBgFaf72c9rfstNyxY3Pzkamcjco9TodPz9AeBr9U/xwf+swP17B/Zlwgdz8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3EBwgAAANwAAAAPAAAAAAAAAAAAAAAAAJ8C&#10;AABkcnMvZG93bnJldi54bWxQSwUGAAAAAAQABAD3AAAAjgMAAAAA&#10;">
                    <v:imagedata r:id="rId1393" o:title=""/>
                  </v:shape>
                  <v:shape id="Picture 5265" o:spid="_x0000_s1041" type="#_x0000_t75" style="position:absolute;left:2878;top:10351;width:261;height: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45XPEAAAA3AAAAA8AAABkcnMvZG93bnJldi54bWxEj09rwkAQxe8Fv8Mygre6UbCV6CoSsHjQ&#10;gv/wOmTHJJidDdltjN++cyj0NsN7895vluve1aqjNlSeDUzGCSji3NuKCwOX8/Z9DipEZIu1ZzLw&#10;ogDr1eBtian1Tz5Sd4qFkhAOKRooY2xSrUNeksMw9g2xaHffOoyytoW2LT4l3NV6miQf2mHF0lBi&#10;Q1lJ+eP04wxkx9n++v06XKefXMXDzelMf3XGjIb9ZgEqUh//zX/XOyv4c6GVZ2QCv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445XPEAAAA3AAAAA8AAAAAAAAAAAAAAAAA&#10;nwIAAGRycy9kb3ducmV2LnhtbFBLBQYAAAAABAAEAPcAAACQAwAAAAA=&#10;">
                    <v:imagedata r:id="rId1393" o:title=""/>
                  </v:shape>
                  <v:shape id="Picture 5266" o:spid="_x0000_s1042" type="#_x0000_t75" style="position:absolute;left:3026;top:10351;width:261;height: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0QOjBAAAA3AAAAA8AAABkcnMvZG93bnJldi54bWxET0uLwjAQvgv7H8IseNN0BbVWo0jBZQ+r&#10;4AuvQzO2ZZtJabK1/nsjCN7m43vOYtWZSrTUuNKygq9hBII4s7rkXMHpuBnEIJxH1lhZJgV3crBa&#10;fvQWmGh74z21B5+LEMIuQQWF93UipcsKMuiGtiYO3NU2Bn2ATS51g7cQbio5iqKJNFhyaCiwprSg&#10;7O/wbxSk+/HveXffnkdTLv32YmQqv1ul+p/deg7CU+ff4pf7R4f58Qy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F0QOjBAAAA3AAAAA8AAAAAAAAAAAAAAAAAnwIA&#10;AGRycy9kb3ducmV2LnhtbFBLBQYAAAAABAAEAPcAAACNAwAAAAA=&#10;">
                    <v:imagedata r:id="rId1393" o:title=""/>
                  </v:shape>
                </v:group>
                <v:group id="Group 5267" o:spid="_x0000_s1043" style="position:absolute;left:2420;top:6858;width:1442;height:2317" coordorigin="2420,6858" coordsize="1442,2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shape id="Freeform 5268" o:spid="_x0000_s1044" style="position:absolute;left:2420;top:6858;width:1442;height:2317;visibility:visible;mso-wrap-style:square;v-text-anchor:top" coordsize="1442,2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QBpsIA&#10;AADcAAAADwAAAGRycy9kb3ducmV2LnhtbERPTWvCQBC9F/wPywjemo1F0hpdRZRCe2sTEbwN2TEJ&#10;ZmdjdjXx33cFobd5vM9ZrgfTiBt1rrasYBrFIIgLq2suFezzz9cPEM4ja2wsk4I7OVivRi9LTLXt&#10;+ZdumS9FCGGXooLK+zaV0hUVGXSRbYkDd7KdQR9gV0rdYR/CTSPf4jiRBmsODRW2tK2oOGdXo+Do&#10;GA/37+tPPNvs3vW2z/mS7JSajIfNAoSnwf+Ln+4vHebPp/B4Jlw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RAGmwgAAANwAAAAPAAAAAAAAAAAAAAAAAJgCAABkcnMvZG93&#10;bnJldi54bWxQSwUGAAAAAAQABAD1AAAAhwMAAAAA&#10;" path="m1244,l448,45,348,136,100,181r99,1409l149,1862,,2044r,273l199,2180r282,l547,2089r224,l796,1999r189,l1144,1817r50,-136l1443,1635r,-182l1244,e" fillcolor="#00b84e" stroked="f">
                    <v:path arrowok="t" o:connecttype="custom" o:connectlocs="1244,6858;448,6903;348,6994;100,7039;199,8448;149,8720;0,8902;0,9175;199,9038;481,9038;547,8947;771,8947;796,8857;985,8857;1144,8675;1194,8539;1443,8493;1443,8311;1244,6858" o:connectangles="0,0,0,0,0,0,0,0,0,0,0,0,0,0,0,0,0,0,0"/>
                  </v:shape>
                  <v:shape id="Freeform 5269" o:spid="_x0000_s1045" style="position:absolute;left:2420;top:6858;width:1442;height:2317;visibility:visible;mso-wrap-style:square;v-text-anchor:top" coordsize="1442,2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XLD8IA&#10;AADdAAAADwAAAGRycy9kb3ducmV2LnhtbERPy2rCQBTdF/yH4Qru6kxFoqSZiCiFdlcfCO4umdsk&#10;NHMnZkaT/H1nUXB5OO9sM9hGPKjztWMNb3MFgrhwpuZSw/n08boG4QOywcYxaRjJwyafvGSYGtfz&#10;gR7HUIoYwj5FDVUIbSqlLyqy6OeuJY7cj+sshgi7UpoO+xhuG7lQKpEWa44NFba0q6j4Pd6thqtn&#10;vIxf92+13O5XZtef+JbstZ5Nh+07iEBDeIr/3Z9Gw0qpODe+iU9A5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pcsPwgAAAN0AAAAPAAAAAAAAAAAAAAAAAJgCAABkcnMvZG93&#10;bnJldi54bWxQSwUGAAAAAAQABAD1AAAAhwMAAAAA&#10;" path="m481,2180r-133,l448,2226r33,-46e" fillcolor="#00b84e" stroked="f">
                    <v:path arrowok="t" o:connecttype="custom" o:connectlocs="481,9038;348,9038;448,9084;481,9038" o:connectangles="0,0,0,0"/>
                  </v:shape>
                  <v:shape id="Freeform 5270" o:spid="_x0000_s1046" style="position:absolute;left:2420;top:6858;width:1442;height:2317;visibility:visible;mso-wrap-style:square;v-text-anchor:top" coordsize="1442,2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lulMQA&#10;AADdAAAADwAAAGRycy9kb3ducmV2LnhtbESPW4vCMBSE34X9D+Es+KbJLuKlGkUUQd/WC4Jvh+bY&#10;lm1Ouk209d+bBcHHYWa+YWaL1pbiTrUvHGv46isQxKkzBWcaTsdNbwzCB2SDpWPS8CAPi/lHZ4aJ&#10;cQ3v6X4ImYgQ9glqyEOoEil9mpNF33cVcfSurrYYoqwzaWpsItyW8lupobRYcFzIsaJVTunv4WY1&#10;XDzj+bG7/ajBcj0yq+bIf8O11t3PdjkFEagN7/CrvTUaRkpN4P9Nf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pbpTEAAAA3QAAAA8AAAAAAAAAAAAAAAAAmAIAAGRycy9k&#10;b3ducmV2LnhtbFBLBQYAAAAABAAEAPUAAACJAwAAAAA=&#10;" path="m771,2089r-224,l647,2180r99,l771,2089e" fillcolor="#00b84e" stroked="f">
                    <v:path arrowok="t" o:connecttype="custom" o:connectlocs="771,8947;547,8947;647,9038;746,9038;771,8947" o:connectangles="0,0,0,0,0"/>
                  </v:shape>
                  <v:shape id="Freeform 5271" o:spid="_x0000_s1047" style="position:absolute;left:2420;top:6858;width:1442;height:2317;visibility:visible;mso-wrap-style:square;v-text-anchor:top" coordsize="1442,2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pR1MAA&#10;AADdAAAADwAAAGRycy9kb3ducmV2LnhtbERPy4rCMBTdD/gP4QruxkQRlWoUUQTdjQ8Ed5fm2hab&#10;m9pEW//eLAZcHs57vmxtKV5U+8KxhkFfgSBOnSk403A+bX+nIHxANlg6Jg1v8rBcdH7mmBjX8IFe&#10;x5CJGMI+QQ15CFUipU9zsuj7riKO3M3VFkOEdSZNjU0Mt6UcKjWWFguODTlWtM4pvR+fVsPVM17e&#10;++efGq02E7NuTvwYb7TuddvVDESgNnzF/+6d0TBRg7g/volPQC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QpR1MAAAADdAAAADwAAAAAAAAAAAAAAAACYAgAAZHJzL2Rvd25y&#10;ZXYueG1sUEsFBgAAAAAEAAQA9QAAAIUDAAAAAA==&#10;" path="m985,1999r-189,l846,2089r99,-45l985,1999e" fillcolor="#00b84e" stroked="f">
                    <v:path arrowok="t" o:connecttype="custom" o:connectlocs="985,8857;796,8857;846,8947;945,8902;985,8857" o:connectangles="0,0,0,0,0"/>
                  </v:shape>
                </v:group>
                <v:group id="Group 5272" o:spid="_x0000_s1048" style="position:absolute;left:2420;top:6858;width:1442;height:2317" coordorigin="2420,6858" coordsize="1442,23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326AHxgAAAN0A&#10;AAAPAAAAAAAAAAAAAAAAAKoCAABkcnMvZG93bnJldi54bWxQSwUGAAAAAAQABAD6AAAAnQMAAAAA&#10;">
                  <v:shape id="Freeform 5273" o:spid="_x0000_s1049" style="position:absolute;left:2420;top:6858;width:1442;height:2317;visibility:visible;mso-wrap-style:square;v-text-anchor:top" coordsize="1442,2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5juccA&#10;AADdAAAADwAAAGRycy9kb3ducmV2LnhtbESPzWrDMBCE74W+g9hCbo3s0CaOayWEQCGEQppf6G2x&#10;traptTKWHLtvXwUCPQ4z8w2TLQdTiyu1rrKsIB5HIIhzqysuFJyO788JCOeRNdaWScEvOVguHh8y&#10;TLXteU/Xgy9EgLBLUUHpfZNK6fKSDLqxbYiD921bgz7ItpC6xT7ATS0nUTSVBisOCyU2tC4p/zl0&#10;RoFNPl52m9f912WbnD/tvOtz3/VKjZ6G1RsIT4P/D9/bG61gFsUTuL0JT0A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LuY7nHAAAA3QAAAA8AAAAAAAAAAAAAAAAAmAIAAGRy&#10;cy9kb3ducmV2LnhtbFBLBQYAAAAABAAEAPUAAACMAwAAAAA=&#10;" path="m1244,r199,1453l1443,1635r-249,46l1144,1817,945,2044r-99,45l796,1999r-50,181l647,2180,547,2089r-99,137l348,2180r-149,l,2317,,2044,149,1862r50,-272l100,181,348,136,448,45,1244,xe" filled="f" strokecolor="#797979" strokeweight=".07681mm">
                    <v:path arrowok="t" o:connecttype="custom" o:connectlocs="1244,6858;1443,8311;1443,8493;1194,8539;1144,8675;945,8902;846,8947;796,8857;746,9038;647,9038;547,8947;448,9084;348,9038;199,9038;0,9175;0,8902;149,8720;199,8448;100,7039;348,6994;448,6903;1244,6858" o:connectangles="0,0,0,0,0,0,0,0,0,0,0,0,0,0,0,0,0,0,0,0,0,0"/>
                  </v:shape>
                </v:group>
                <v:group id="Group 5274" o:spid="_x0000_s1050" style="position:absolute;left:2940;top:7036;width:386;height:454" coordorigin="2940,7036" coordsize="386,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EWb68cAAADdAAAADwAAAGRycy9kb3ducmV2LnhtbESPT2vCQBTE70K/w/IK&#10;vZlNGmpLmlVEaulBCmqh9PbIPpNg9m3Irvnz7V2h4HGYmd8w+Wo0jeipc7VlBUkUgyAurK65VPBz&#10;3M7fQDiPrLGxTAomcrBaPsxyzLQdeE/9wZciQNhlqKDyvs2kdEVFBl1kW+LgnWxn0AfZlVJ3OAS4&#10;aeRzHC+kwZrDQoUtbSoqzoeLUfA54LBOk49+dz5tpr/jy/fvLiGlnh7H9TsIT6O/h//bX1rBa5yk&#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EWb68cAAADd&#10;AAAADwAAAAAAAAAAAAAAAACqAgAAZHJzL2Rvd25yZXYueG1sUEsFBgAAAAAEAAQA+gAAAJ4DAAAA&#10;AA==&#10;">
                  <v:shape id="Freeform 5275" o:spid="_x0000_s1051" style="position:absolute;left:2940;top:7036;width:386;height:454;visibility:visible;mso-wrap-style:square;v-text-anchor:top" coordsize="386,4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QAuccA&#10;AADdAAAADwAAAGRycy9kb3ducmV2LnhtbESPQWsCMRSE70L/Q3iCF6lZRdqyGqVWS3sQSm0LHh+b&#10;t9mlm5c1ibr+e1MoeBxm5htmvuxsI07kQ+1YwXiUgSAunK7ZKPj+er1/AhEissbGMSm4UIDl4q43&#10;x1y7M3/SaReNSBAOOSqoYmxzKUNRkcUwci1x8krnLcYkvZHa4znBbSMnWfYgLdacFips6aWi4nd3&#10;tAo+zLQ8DFc/G79dvUVcl3sz3DulBv3ueQYiUhdv4f/2u1bwmI2n8PcmPQ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kALnHAAAA3QAAAA8AAAAAAAAAAAAAAAAAmAIAAGRy&#10;cy9kb3ducmV2LnhtbFBLBQYAAAAABAAEAPUAAACMAwAAAAA=&#10;" path="m329,65r40,67l385,209r1,19l385,248r-17,76l324,392r-49,39l204,453r-18,1l168,452,101,428,45,374,11,304,,226,,207,17,131,60,63,110,24,181,1,198,r18,1l283,25r44,37e" filled="f" strokeweight=".15364mm">
                    <v:path arrowok="t" o:connecttype="custom" o:connectlocs="329,7101;369,7168;385,7245;386,7264;385,7284;368,7360;324,7428;275,7467;204,7489;186,7490;168,7488;101,7464;45,7410;11,7340;0,7262;0,7243;17,7167;60,7099;110,7060;181,7037;198,7036;216,7037;283,7061;327,7098" o:connectangles="0,0,0,0,0,0,0,0,0,0,0,0,0,0,0,0,0,0,0,0,0,0,0,0"/>
                  </v:shape>
                  <v:shape id="Picture 5276" o:spid="_x0000_s1052" type="#_x0000_t75" style="position:absolute;left:3020;top:7141;width:235;height:2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lKgHHAAAA3QAAAA8AAABkcnMvZG93bnJldi54bWxEj0FrwkAUhO8F/8PyhF5K3cTSWFJXEUHq&#10;rTT14u1195lEs29DdhNjf323UOhxmJlvmOV6tI0YqPO1YwXpLAFBrJ2puVRw+Nw9voDwAdlg45gU&#10;3MjDejW5W2Ju3JU/aChCKSKEfY4KqhDaXEqvK7LoZ64ljt7JdRZDlF0pTYfXCLeNnCdJJi3WHBcq&#10;bGlbkb4UvVXg9dd3cTxk/emp1+/Dw1t6zlyq1P103LyCCDSG//Bfe28ULJL0GX7fxCcgV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HlKgHHAAAA3QAAAA8AAAAAAAAAAAAA&#10;AAAAnwIAAGRycy9kb3ducmV2LnhtbFBLBQYAAAAABAAEAPcAAACTAwAAAAA=&#10;">
                    <v:imagedata r:id="rId1394" o:title=""/>
                  </v:shape>
                </v:group>
                <v:group id="Group 5277" o:spid="_x0000_s1053" style="position:absolute;left:3207;top:7172;width:28;height:28" coordorigin="3207,7172" coordsize="2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4MjhzxgAAAN0A&#10;AAAPAAAAAAAAAAAAAAAAAKoCAABkcnMvZG93bnJldi54bWxQSwUGAAAAAAQABAD6AAAAnQMAAAAA&#10;">
                  <v:shape id="Freeform 5278" o:spid="_x0000_s1054" style="position:absolute;left:3207;top:7172;width:28;height:28;visibility:visible;mso-wrap-style:square;v-text-anchor:top" coordsize="2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CA48UA&#10;AADdAAAADwAAAGRycy9kb3ducmV2LnhtbESPQWsCMRSE7wX/Q3hCbzXRUreuRpGCRQ89qAU9Pjav&#10;u6GblyVJdfvvG6HgcZiZb5jFqnetuFCI1rOG8UiBIK68sVxr+Dxunl5BxIRssPVMGn4pwmo5eFhg&#10;afyV93Q5pFpkCMcSNTQpdaWUsWrIYRz5jjh7Xz44TFmGWpqA1wx3rZwoNZUOLeeFBjt6a6j6Pvw4&#10;DbG378+F3/LmdLYzxR8vJkx3Wj8O+/UcRKI+3cP/7a3RUKhxAbc3+Qn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cIDjxQAAAN0AAAAPAAAAAAAAAAAAAAAAAJgCAABkcnMv&#10;ZG93bnJldi54bWxQSwUGAAAAAAQABAD1AAAAigMAAAAA&#10;" path="m22,l6,,,6,,22r6,6l22,28r6,-6l28,6,22,e" fillcolor="black" stroked="f">
                    <v:path arrowok="t" o:connecttype="custom" o:connectlocs="22,7172;6,7172;0,7178;0,7194;6,7200;22,7200;28,7194;28,7178;22,7172" o:connectangles="0,0,0,0,0,0,0,0,0"/>
                  </v:shape>
                </v:group>
                <v:group id="Group 5279" o:spid="_x0000_s1055" style="position:absolute;left:3188;top:7203;width:66;height:142" coordorigin="3188,7203" coordsize="66,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4QmawwAAAN0AAAAP&#10;AAAAAAAAAAAAAAAAAKoCAABkcnMvZG93bnJldi54bWxQSwUGAAAAAAQABAD6AAAAmgMAAAAA&#10;">
                  <v:shape id="Freeform 5280" o:spid="_x0000_s1056" style="position:absolute;left:3188;top:7203;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bQSMUA&#10;AADdAAAADwAAAGRycy9kb3ducmV2LnhtbESP3YrCMBSE7xd8h3CEvVk0tRfdWo0ii8JeKOLPAxya&#10;YxtsTkqTrd233wjCXg4z8w2zXA+2ET113jhWMJsmIIhLpw1XCq6X3SQH4QOyxsYxKfglD+vV6G2J&#10;hXYPPlF/DpWIEPYFKqhDaAspfVmTRT91LXH0bq6zGKLsKqk7fES4bWSaJJm0aDgu1NjSV03l/fxj&#10;Fdxvadbuy/RwNJTnH/Pt0XDWK/U+HjYLEIGG8B9+tb+1gs9kNofnm/g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tBIxQAAAN0AAAAPAAAAAAAAAAAAAAAAAJgCAABkcnMv&#10;ZG93bnJldi54bWxQSwUGAAAAAAQABAD1AAAAigMAAAAA&#10;" path="m51,22r-36,l15,142r17,l32,68r19,l51,22e" fillcolor="black" stroked="f">
                    <v:path arrowok="t" o:connecttype="custom" o:connectlocs="51,7225;15,7225;15,7345;32,7345;32,7271;51,7271;51,7225" o:connectangles="0,0,0,0,0,0,0"/>
                  </v:shape>
                  <v:shape id="Freeform 5281" o:spid="_x0000_s1057" style="position:absolute;left:3188;top:7203;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CzaMMA&#10;AADdAAAADwAAAGRycy9kb3ducmV2LnhtbERPzWqDQBC+F/oOywRyKXWtB2tN1lBKAj20hJg8wOBO&#10;dNGdFXdj7Nt3D4UeP77/7W6xg5hp8saxgpckBUHcOG24VXA5H54LED4gaxwck4If8rCrHh+2WGp3&#10;5xPNdWhFDGFfooIuhLGU0jcdWfSJG4kjd3WTxRDh1Eo94T2G20FmaZpLi4ZjQ4cjfXTU9PXNKuiv&#10;WT5+Ndn30VBRPL3tj4bzWan1annfgAi0hH/xn/tTK3hNs7g/volPQF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YCzaMMAAADdAAAADwAAAAAAAAAAAAAAAACYAgAAZHJzL2Rv&#10;d25yZXYueG1sUEsFBgAAAAAEAAQA9QAAAIgDAAAAAA==&#10;" path="m51,68r-16,l35,142r16,l51,68e" fillcolor="black" stroked="f">
                    <v:path arrowok="t" o:connecttype="custom" o:connectlocs="51,7271;35,7271;35,7345;51,7345;51,7271" o:connectangles="0,0,0,0,0"/>
                  </v:shape>
                  <v:shape id="Freeform 5282" o:spid="_x0000_s1058" style="position:absolute;left:3188;top:7203;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wW88UA&#10;AADdAAAADwAAAGRycy9kb3ducmV2LnhtbESPQWvCQBSE70L/w/IKvYhuzCHG1FWKKPTQIkZ/wCP7&#10;TBazb0N2jem/7xYKHoeZ+YZZb0fbioF6bxwrWMwTEMSV04ZrBZfzYZaD8AFZY+uYFPyQh+3mZbLG&#10;QrsHn2goQy0ihH2BCpoQukJKXzVk0c9dRxy9q+sthij7WuoeHxFuW5kmSSYtGo4LDXa0a6i6lXer&#10;4HZNs+6rSr+PhvJ8utofDWeDUm+v48c7iEBjeIb/259awTJJF/D3Jj4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zBbzxQAAAN0AAAAPAAAAAAAAAAAAAAAAAJgCAABkcnMv&#10;ZG93bnJldi54bWxQSwUGAAAAAAQABAD1AAAAigMAAAAA&#10;" path="m66,22r-12,l54,70r12,l66,22e" fillcolor="black" stroked="f">
                    <v:path arrowok="t" o:connecttype="custom" o:connectlocs="66,7225;54,7225;54,7273;66,7273;66,7225" o:connectangles="0,0,0,0,0"/>
                  </v:shape>
                  <v:shape id="Freeform 5283" o:spid="_x0000_s1059" style="position:absolute;left:3188;top:7203;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u7wsUA&#10;AADdAAAADwAAAGRycy9kb3ducmV2LnhtbESP0WrCQBRE3wv+w3KFvhTdNEIao6tIseCDRap+wCV7&#10;TRazd0N2jenfdwWhj8PMnGGW68E2oqfOG8cK3qcJCOLSacOVgvPpa5KD8AFZY+OYFPySh/Vq9LLE&#10;Qrs7/1B/DJWIEPYFKqhDaAspfVmTRT91LXH0Lq6zGKLsKqk7vEe4bWSaJJm0aDgu1NjSZ03l9Xiz&#10;Cq6XNGv3Zfp9MJTnb/PtwXDWK/U6HjYLEIGG8B9+tndawUcym8HjTX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i7vCxQAAAN0AAAAPAAAAAAAAAAAAAAAAAJgCAABkcnMv&#10;ZG93bnJldi54bWxQSwUGAAAAAAQABAD1AAAAigMAAAAA&#10;" path="m18,l8,,,8,,70r12,l12,22r54,l66,9,59,,18,e" fillcolor="black" stroked="f">
                    <v:path arrowok="t" o:connecttype="custom" o:connectlocs="18,7203;8,7203;0,7211;0,7273;12,7273;12,7225;66,7225;66,7212;59,7203;18,7203" o:connectangles="0,0,0,0,0,0,0,0,0,0"/>
                  </v:shape>
                  <v:shape id="Picture 5284" o:spid="_x0000_s1060" type="#_x0000_t75" style="position:absolute;left:2861;top:8264;width:324;height: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GNc3HAAAA3QAAAA8AAABkcnMvZG93bnJldi54bWxEj1trwkAUhN8F/8NyhL7VTb20kmYVFQSx&#10;UqgKpW+H7MkFs2dDdhPTf+8WCj4OM/MNk6x6U4mOGldaVvAyjkAQp1aXnCu4nHfPCxDOI2usLJOC&#10;X3KwWg4HCcba3viLupPPRYCwi1FB4X0dS+nSggy6sa2Jg5fZxqAPssmlbvAW4KaSkyh6lQZLDgsF&#10;1rQtKL2eWqOg2uefx++PbDY/nH/abO5du9k5pZ5G/fodhKfeP8L/7b1W8BZNZ/D3JjwBubw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nGNc3HAAAA3QAAAA8AAAAAAAAAAAAA&#10;AAAAnwIAAGRycy9kb3ducmV2LnhtbFBLBQYAAAAABAAEAPcAAACTAwAAAAA=&#10;">
                    <v:imagedata r:id="rId1395" o:title=""/>
                  </v:shape>
                  <v:shape id="Picture 5285" o:spid="_x0000_s1061" type="#_x0000_t75" style="position:absolute;left:3371;top:7759;width:235;height:2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I9UzGAAAA3QAAAA8AAABkcnMvZG93bnJldi54bWxEj0FrwkAUhO+F/oflFbw1myrVEF2lFApe&#10;WkgMtt6e2WcSzL4N2a0m/94VCj0OM/MNs9oMphUX6l1jWcFLFIMgLq1uuFJQ7D6eExDOI2tsLZOC&#10;kRxs1o8PK0y1vXJGl9xXIkDYpaig9r5LpXRlTQZdZDvi4J1sb9AH2VdS93gNcNPKaRzPpcGGw0KN&#10;Hb3XVJ7zX6Pg57OYO0nH70MyPVKW7Ift15gpNXka3pYgPA3+P/zX3moFi3j2Cvc34QnI9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wj1TMYAAADdAAAADwAAAAAAAAAAAAAA&#10;AACfAgAAZHJzL2Rvd25yZXYueG1sUEsFBgAAAAAEAAQA9wAAAJIDAAAAAA==&#10;">
                    <v:imagedata r:id="rId1396" o:title=""/>
                  </v:shape>
                </v:group>
                <v:group id="Group 5286" o:spid="_x0000_s1062" style="position:absolute;left:1270;top:9627;width:3954;height:234" coordorigin="1270,9627" coordsize="3954,2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4dkE8UAAADdAAAADwAAAGRycy9kb3ducmV2LnhtbESPQYvCMBSE78L+h/CE&#10;vWnaFXWpRhFxlz2IoC6It0fzbIvNS2liW/+9EQSPw8x8w8yXnSlFQ7UrLCuIhxEI4tTqgjMF/8ef&#10;wTcI55E1lpZJwZ0cLBcfvTkm2ra8p+bgMxEg7BJUkHtfJVK6NCeDbmgr4uBdbG3QB1lnUtfYBrgp&#10;5VcUTaTBgsNCjhWtc0qvh5tR8NtiuxrFm2Z7vazv5+N4d9rGpNRnv1vNQHjq/Dv8av9pBdNoNIH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OHZBPFAAAA3QAA&#10;AA8AAAAAAAAAAAAAAAAAqgIAAGRycy9kb3ducmV2LnhtbFBLBQYAAAAABAAEAPoAAACcAwAAAAA=&#10;">
                  <v:shape id="Freeform 5287" o:spid="_x0000_s1063" style="position:absolute;left:1270;top:9627;width:3954;height:234;visibility:visible;mso-wrap-style:square;v-text-anchor:top" coordsize="3954,2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01r8A&#10;AADdAAAADwAAAGRycy9kb3ducmV2LnhtbESPzQrCMBCE74LvEFbwpqkKKtUoIiqeBH8eYGnWtths&#10;ShJrfXsjCB6HmfmGWa5bU4mGnC8tKxgNExDEmdUl5wpu1/1gDsIHZI2VZVLwJg/rVbezxFTbF5+p&#10;uYRcRAj7FBUUIdSplD4ryKAf2po4enfrDIYoXS61w1eEm0qOk2QqDZYcFwqsaVtQ9rg8jYLdI9tN&#10;y8P4qLd4avC+cb7WTql+r90sQARqwz/8ax+1glkymcH3TXwCcv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jTWvwAAAN0AAAAPAAAAAAAAAAAAAAAAAJgCAABkcnMvZG93bnJl&#10;di54bWxQSwUGAAAAAAQABAD1AAAAhAMAAAAA&#10;" path="m,234r3954,l3954,,,,,234e" stroked="f">
                    <v:path arrowok="t" o:connecttype="custom" o:connectlocs="0,9861;3954,9861;3954,9627;0,9627;0,9861" o:connectangles="0,0,0,0,0"/>
                  </v:shape>
                </v:group>
                <v:group id="Group 5288" o:spid="_x0000_s1064" style="position:absolute;left:1270;top:9627;width:3954;height:234" coordorigin="1270,9627" coordsize="3954,2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VRV+sQAAADdAAAADwAAAGRycy9kb3ducmV2LnhtbERPy2rCQBTdF/yH4Qru&#10;6iSGthIdRUItXYRCVRB3l8w1CWbuhMw0j7/vLApdHs57ux9NI3rqXG1ZQbyMQBAXVtdcKricj89r&#10;EM4ja2wsk4KJHOx3s6ctptoO/E39yZcihLBLUUHlfZtK6YqKDLqlbYkDd7edQR9gV0rd4RDCTSNX&#10;UfQqDdYcGipsKauoeJx+jIKPAYdDEr/3+eOeTbfzy9c1j0mpxXw8bEB4Gv2/+M/9qRW8RUm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VRV+sQAAADdAAAA&#10;DwAAAAAAAAAAAAAAAACqAgAAZHJzL2Rvd25yZXYueG1sUEsFBgAAAAAEAAQA+gAAAJsDAAAAAA==&#10;">
                  <v:shape id="Freeform 5289" o:spid="_x0000_s1065" style="position:absolute;left:1270;top:9627;width:3954;height:234;visibility:visible;mso-wrap-style:square;v-text-anchor:top" coordsize="3954,2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03X8QA&#10;AADdAAAADwAAAGRycy9kb3ducmV2LnhtbESPQWsCMRSE7wX/Q3iF3mpSlbauRhGhVHoprnp/bJ67&#10;i5uXJYm7239vCoLHYWa+YZbrwTaiIx9qxxrexgoEceFMzaWG4+Hr9RNEiMgGG8ek4Y8CrFejpyVm&#10;xvW8py6PpUgQDhlqqGJsMylDUZHFMHYtcfLOzluMSfpSGo99gttGTpR6lxZrTgsVtrStqLjkV6vh&#10;t5vNtph/H/ByVD/9aWr8ZGO0fnkeNgsQkYb4CN/bO6PhQ03n8P8mPQ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dN1/EAAAA3QAAAA8AAAAAAAAAAAAAAAAAmAIAAGRycy9k&#10;b3ducmV2LnhtbFBLBQYAAAAABAAEAPUAAACJAwAAAAA=&#10;" path="m,l3954,r,234l,234,,xe" filled="f" strokeweight=".15364mm">
                    <v:path arrowok="t" o:connecttype="custom" o:connectlocs="0,9627;3954,9627;3954,9861;0,9861;0,9627" o:connectangles="0,0,0,0,0"/>
                  </v:shape>
                </v:group>
                <v:group id="Group 5290" o:spid="_x0000_s1066" style="position:absolute;left:3300;top:7654;width:386;height:454" coordorigin="3300,7654" coordsize="386,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OJGcYAAADdAAAADwAAAGRycy9kb3ducmV2LnhtbESPQWvCQBSE70L/w/IK&#10;vekmbW0ldRWRKh5EMAri7ZF9JsHs25DdJvHfdwXB4zAz3zDTeW8q0VLjSssK4lEEgjizuuRcwfGw&#10;Gk5AOI+ssbJMCm7kYD57GUwx0bbjPbWpz0WAsEtQQeF9nUjpsoIMupGtiYN3sY1BH2STS91gF+Cm&#10;ku9R9CUNlhwWCqxpWVB2Tf+MgnWH3eIj/m2318vydj6Md6dtTEq9vfaLHxCeev8MP9obreA7+hz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U4kZxgAAAN0A&#10;AAAPAAAAAAAAAAAAAAAAAKoCAABkcnMvZG93bnJldi54bWxQSwUGAAAAAAQABAD6AAAAnQMAAAAA&#10;">
                  <v:shape id="Freeform 5291" o:spid="_x0000_s1067" style="position:absolute;left:3300;top:7654;width:386;height:454;visibility:visible;mso-wrap-style:square;v-text-anchor:top" coordsize="386,4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USMgA&#10;AADdAAAADwAAAGRycy9kb3ducmV2LnhtbESPT2sCMRTE70K/Q3hCL1KzitiyGsU/lfYglNoWPD42&#10;b7NLNy9rEnX77ZtCweMwM79h5svONuJCPtSOFYyGGQjiwumajYLPj93DE4gQkTU2jknBDwVYLu56&#10;c8y1u/I7XQ7RiAThkKOCKsY2lzIUFVkMQ9cSJ6903mJM0hupPV4T3DZynGVTabHmtFBhS5uKiu/D&#10;2Sp4M5PyNFh/Pfv9+iXitjyawdEpdd/vVjMQkbp4C/+3X7WCx2wyhb836QnI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RRIyAAAAN0AAAAPAAAAAAAAAAAAAAAAAJgCAABk&#10;cnMvZG93bnJldi54bWxQSwUGAAAAAAQABAD1AAAAjQMAAAAA&#10;" path="m329,65r40,67l385,208r1,20l385,248r-17,76l324,392r-49,38l204,453r-18,1l168,452,101,428,45,374,11,304,,226,,207,17,131,60,62,110,24,181,r17,l216,1r67,23l327,62e" filled="f" strokeweight=".15364mm">
                    <v:path arrowok="t" o:connecttype="custom" o:connectlocs="329,7719;369,7786;385,7862;386,7882;385,7902;368,7978;324,8046;275,8084;204,8107;186,8108;168,8106;101,8082;45,8028;11,7958;0,7880;0,7861;17,7785;60,7716;110,7678;181,7654;198,7654;216,7655;283,7678;327,7716" o:connectangles="0,0,0,0,0,0,0,0,0,0,0,0,0,0,0,0,0,0,0,0,0,0,0,0"/>
                  </v:shape>
                </v:group>
                <v:group id="Group 5292" o:spid="_x0000_s1068" style="position:absolute;left:2834;top:8203;width:386;height:454" coordorigin="2834,8203" coordsize="386,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2y9ccAAADdAAAADwAAAGRycy9kb3ducmV2LnhtbESPQWvCQBSE74L/YXlC&#10;b3UTa2uJWUVEpQcpVAvF2yP7TEKyb0N2TeK/7xYKHoeZ+YZJ14OpRUetKy0riKcRCOLM6pJzBd/n&#10;/fM7COeRNdaWScGdHKxX41GKibY9f1F38rkIEHYJKii8bxIpXVaQQTe1DXHwrrY16INsc6lb7APc&#10;1HIWRW/SYMlhocCGtgVl1elmFBx67Dcv8a47Vtft/XJ+/fw5xqTU02TYLEF4Gvwj/N/+0AoW0XwB&#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M2y9ccAAADd&#10;AAAADwAAAAAAAAAAAAAAAACqAgAAZHJzL2Rvd25yZXYueG1sUEsFBgAAAAAEAAQA+gAAAJ4DAAAA&#10;AA==&#10;">
                  <v:shape id="Freeform 5293" o:spid="_x0000_s1069" style="position:absolute;left:2834;top:8203;width:386;height:454;visibility:visible;mso-wrap-style:square;v-text-anchor:top" coordsize="386,4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olocQA&#10;AADdAAAADwAAAGRycy9kb3ducmV2LnhtbERPy2oCMRTdF/yHcIVuRDMtYmU0Sm0r7UIovsDlZXIn&#10;Mzi5mSZRp3/fLIQuD+c9X3a2EVfyoXas4GmUgSAunK7ZKDjs18MpiBCRNTaOScEvBVgueg9zzLW7&#10;8Zauu2hECuGQo4IqxjaXMhQVWQwj1xInrnTeYkzQG6k93lK4beRzlk2kxZpTQ4UtvVVUnHcXq+Db&#10;jMufwer44Terz4jv5ckMTk6px373OgMRqYv/4rv7Syt4ycZpbnqTno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aJaHEAAAA3QAAAA8AAAAAAAAAAAAAAAAAmAIAAGRycy9k&#10;b3ducmV2LnhtbFBLBQYAAAAABAAEAPUAAACJAwAAAAA=&#10;" path="m330,65r39,67l386,209r1,19l386,248r-18,76l325,392r-50,39l205,453r-18,1l169,453,102,428,46,374,12,304,,227,1,207,18,131,61,63,111,24,181,1,199,r18,1l284,25r43,37e" filled="f" strokeweight=".15364mm">
                    <v:path arrowok="t" o:connecttype="custom" o:connectlocs="330,8268;369,8335;386,8412;387,8431;386,8451;368,8527;325,8595;275,8634;205,8656;187,8657;169,8656;102,8631;46,8577;12,8507;0,8430;1,8410;18,8334;61,8266;111,8227;181,8204;199,8203;217,8204;284,8228;327,8265" o:connectangles="0,0,0,0,0,0,0,0,0,0,0,0,0,0,0,0,0,0,0,0,0,0,0,0"/>
                  </v:shape>
                </v:group>
                <v:group id="Group 5294" o:spid="_x0000_s1070" style="position:absolute;left:3382;top:7819;width:28;height:28" coordorigin="3382,7819" coordsize="2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hsRnHxgAAAN0A&#10;AAAPAAAAAAAAAAAAAAAAAKoCAABkcnMvZG93bnJldi54bWxQSwUGAAAAAAQABAD6AAAAnQMAAAAA&#10;">
                  <v:shape id="Freeform 5295" o:spid="_x0000_s1071" style="position:absolute;left:3382;top:7819;width:28;height:28;visibility:visible;mso-wrap-style:square;v-text-anchor:top" coordsize="2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2au8UA&#10;AADdAAAADwAAAGRycy9kb3ducmV2LnhtbESPzWsCMRTE74L/Q3hCb5rU4tfWKCJY7KEHP0CPj83r&#10;bujmZUlS3f73TaHgcZiZ3zDLdecacaMQrWcNzyMFgrj0xnKl4XzaDecgYkI22HgmDT8UYb3q95ZY&#10;GH/nA92OqRIZwrFADXVKbSFlLGtyGEe+Jc7epw8OU5ahkibgPcNdI8dKTaVDy3mhxpa2NZVfx2+n&#10;IXb27WXm97y7XO1C8cfEhOm71k+DbvMKIlGXHuH/9t5omKnJGP7e5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bZq7xQAAAN0AAAAPAAAAAAAAAAAAAAAAAJgCAABkcnMv&#10;ZG93bnJldi54bWxQSwUGAAAAAAQABAD1AAAAigMAAAAA&#10;" path="m22,l6,,,7,,22r6,7l22,29r6,-7l28,7,22,e" fillcolor="black" stroked="f">
                    <v:path arrowok="t" o:connecttype="custom" o:connectlocs="22,7819;6,7819;0,7826;0,7841;6,7848;22,7848;28,7841;28,7826;22,7819" o:connectangles="0,0,0,0,0,0,0,0,0"/>
                  </v:shape>
                </v:group>
                <v:group id="Group 5296" o:spid="_x0000_s1072" style="position:absolute;left:3363;top:7851;width:66;height:142" coordorigin="3363,7851" coordsize="66,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8ObMcAAADdAAAADwAAAGRycy9kb3ducmV2LnhtbESPQWvCQBSE7wX/w/KE&#10;3uomSltJ3YQgtvQgQlWQ3h7ZZxKSfRuy2yT++25B6HGYmW+YTTaZVgzUu9qygngRgSAurK65VHA+&#10;vT+tQTiPrLG1TApu5CBLZw8bTLQd+YuGoy9FgLBLUEHlfZdI6YqKDLqF7YiDd7W9QR9kX0rd4xjg&#10;ppXLKHqRBmsOCxV2tK2oaI4/RsHHiGO+infDvrlub9+n58NlH5NSj/MpfwPhafL/4Xv7Uyt4jdYr&#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E8ObMcAAADd&#10;AAAADwAAAAAAAAAAAAAAAACqAgAAZHJzL2Rvd25yZXYueG1sUEsFBgAAAAAEAAQA+gAAAJ4DAAAA&#10;AA==&#10;">
                  <v:shape id="Freeform 5297" o:spid="_x0000_s1073" style="position:absolute;left:3363;top:785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xFz8UA&#10;AADdAAAADwAAAGRycy9kb3ducmV2LnhtbESP3YrCMBSE7xd8h3CEvVk0tRfdWo0iorAXK+LPAxya&#10;YxtsTkoTa/ftNwvCXg4z8w2zXA+2ET113jhWMJsmIIhLpw1XCq6X/SQH4QOyxsYxKfghD+vV6G2J&#10;hXZPPlF/DpWIEPYFKqhDaAspfVmTRT91LXH0bq6zGKLsKqk7fEa4bWSaJJm0aDgu1NjStqbyfn5Y&#10;BfdbmrXfZXo4Gsrzj/nuaDjrlXofD5sFiEBD+A+/2l9awWeSz+HvTX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3EXPxQAAAN0AAAAPAAAAAAAAAAAAAAAAAJgCAABkcnMv&#10;ZG93bnJldi54bWxQSwUGAAAAAAQABAD1AAAAigMAAAAA&#10;" path="m51,22r-36,l15,142r17,-1l32,67r19,l51,22e" fillcolor="black" stroked="f">
                    <v:path arrowok="t" o:connecttype="custom" o:connectlocs="51,7873;15,7873;15,7993;32,7992;32,7918;51,7918;51,7873" o:connectangles="0,0,0,0,0,0,0"/>
                  </v:shape>
                  <v:shape id="Freeform 5298" o:spid="_x0000_s1074" style="position:absolute;left:3363;top:785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96j8IA&#10;AADdAAAADwAAAGRycy9kb3ducmV2LnhtbERPzYrCMBC+L/gOYQQvi6b20K3VKCIKHlxkXR9gaMY2&#10;2ExKE2t9e3NY2OPH97/aDLYRPXXeOFYwnyUgiEunDVcKrr+HaQ7CB2SNjWNS8CIPm/XoY4WFdk/+&#10;of4SKhFD2BeooA6hLaT0ZU0W/cy1xJG7uc5iiLCrpO7wGcNtI9MkyaRFw7GhxpZ2NZX3y8MquN/S&#10;rD2V6ffZUJ5/LvZnw1mv1GQ8bJcgAg3hX/znPmoFX8ki7o9v4hOQ6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3qPwgAAAN0AAAAPAAAAAAAAAAAAAAAAAJgCAABkcnMvZG93&#10;bnJldi54bWxQSwUGAAAAAAQABAD1AAAAhwMAAAAA&#10;" path="m51,67r-17,l34,141r17,1l51,67e" fillcolor="black" stroked="f">
                    <v:path arrowok="t" o:connecttype="custom" o:connectlocs="51,7918;34,7918;34,7992;51,7993;51,7918" o:connectangles="0,0,0,0,0"/>
                  </v:shape>
                  <v:shape id="Freeform 5299" o:spid="_x0000_s1075" style="position:absolute;left:3363;top:785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PfFMUA&#10;AADdAAAADwAAAGRycy9kb3ducmV2LnhtbESP3YrCMBSE7xd8h3CEvVk0tRfdWo0ii8JeKOLPAxya&#10;YxtsTkqTrd233wjCXg4z8w2zXA+2ET113jhWMJsmIIhLpw1XCq6X3SQH4QOyxsYxKfglD+vV6G2J&#10;hXYPPlF/DpWIEPYFKqhDaAspfVmTRT91LXH0bq6zGKLsKqk7fES4bWSaJJm0aDgu1NjSV03l/fxj&#10;Fdxvadbuy/RwNJTnH/Pt0XDWK/U+HjYLEIGG8B9+tb+1gs9kPoPnm/g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c98UxQAAAN0AAAAPAAAAAAAAAAAAAAAAAJgCAABkcnMv&#10;ZG93bnJldi54bWxQSwUGAAAAAAQABAD1AAAAigMAAAAA&#10;" path="m66,22r-12,l54,70r12,l66,22e" fillcolor="black" stroked="f">
                    <v:path arrowok="t" o:connecttype="custom" o:connectlocs="66,7873;54,7873;54,7921;66,7921;66,7873" o:connectangles="0,0,0,0,0"/>
                  </v:shape>
                  <v:shape id="Freeform 5300" o:spid="_x0000_s1076" style="position:absolute;left:3363;top:785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FBY8UA&#10;AADdAAAADwAAAGRycy9kb3ducmV2LnhtbESP3YrCMBSE7xd8h3CEvVk0tRfdWo0iorAXK+LPAxya&#10;YxtsTkoTa/ftNwvCXg4z8w2zXA+2ET113jhWMJsmIIhLpw1XCq6X/SQH4QOyxsYxKfghD+vV6G2J&#10;hXZPPlF/DpWIEPYFKqhDaAspfVmTRT91LXH0bq6zGKLsKqk7fEa4bWSaJJm0aDgu1NjStqbyfn5Y&#10;BfdbmrXfZXo4Gsrzj/nuaDjrlXofD5sFiEBD+A+/2l9awWcyT+HvTX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oUFjxQAAAN0AAAAPAAAAAAAAAAAAAAAAAJgCAABkcnMv&#10;ZG93bnJldi54bWxQSwUGAAAAAAQABAD1AAAAigMAAAAA&#10;" path="m18,l8,,,8,,70r12,l12,22r54,l66,9,59,,18,e" fillcolor="black" stroked="f">
                    <v:path arrowok="t" o:connecttype="custom" o:connectlocs="18,7851;8,7851;0,7859;0,7921;12,7921;12,7873;66,7873;66,7860;59,7851;18,7851" o:connectangles="0,0,0,0,0,0,0,0,0,0"/>
                  </v:shape>
                </v:group>
                <v:group id="Group 5301" o:spid="_x0000_s1077" style="position:absolute;left:3114;top:8374;width:28;height:28" coordorigin="3114,8374" coordsize="2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aYscYAAADdAAAADwAAAGRycy9kb3ducmV2LnhtbESPQWvCQBSE7wX/w/IE&#10;b7qJYrXRVURUPEihWii9PbLPJJh9G7JrEv+9WxB6HGbmG2a57kwpGqpdYVlBPIpAEKdWF5wp+L7s&#10;h3MQziNrLC2Tggc5WK96b0tMtG35i5qzz0SAsEtQQe59lUjp0pwMupGtiIN3tbVBH2SdSV1jG+Cm&#10;lOMoepcGCw4LOVa0zSm9ne9GwaHFdjOJd83pdt0+fi/Tz59TTEoN+t1mAcJT5//Dr/ZRK5hFHx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lpixxgAAAN0A&#10;AAAPAAAAAAAAAAAAAAAAAKoCAABkcnMvZG93bnJldi54bWxQSwUGAAAAAAQABAD6AAAAnQMAAAAA&#10;">
                  <v:shape id="Freeform 5302" o:spid="_x0000_s1078" style="position:absolute;left:3114;top:8374;width:28;height:28;visibility:visible;mso-wrap-style:square;v-text-anchor:top" coordsize="2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EdzsUA&#10;AADdAAAADwAAAGRycy9kb3ducmV2LnhtbESPzWsCMRTE74X+D+EVvNWktX5tjSKCRQ8e/AB7fGxe&#10;d0M3L0uS6va/N0Khx2FmfsPMFp1rxIVCtJ41vPQVCOLSG8uVhtNx/TwBEROywcYzafilCIv548MM&#10;C+OvvKfLIVUiQzgWqKFOqS2kjGVNDmPft8TZ+/LBYcoyVNIEvGa4a+SrUiPp0HJeqLGlVU3l9+HH&#10;aYid/RiM/YbX5087VbwbmjDaat176pbvIBJ16T/8194YDWM1fYP7m/w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cR3OxQAAAN0AAAAPAAAAAAAAAAAAAAAAAJgCAABkcnMv&#10;ZG93bnJldi54bWxQSwUGAAAAAAQABAD1AAAAigMAAAAA&#10;" path="m22,l7,,,6,,21r7,7l22,28r7,-7l29,6,22,e" fillcolor="black" stroked="f">
                    <v:path arrowok="t" o:connecttype="custom" o:connectlocs="22,8374;7,8374;0,8380;0,8395;7,8402;22,8402;29,8395;29,8380;22,8374" o:connectangles="0,0,0,0,0,0,0,0,0"/>
                  </v:shape>
                </v:group>
                <v:group id="Group 5303" o:spid="_x0000_s1079" style="position:absolute;left:3095;top:8405;width:66;height:142" coordorigin="3095,8405" coordsize="66,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TOlXsYAAADdAAAADwAAAGRycy9kb3ducmV2LnhtbESPQWvCQBSE74X+h+UV&#10;etNNKtqauoqIigcpNAri7ZF9JsHs25DdJvHfu4LQ4zAz3zCzRW8q0VLjSssK4mEEgjizuuRcwfGw&#10;GXyBcB5ZY2WZFNzIwWL++jLDRNuOf6lNfS4ChF2CCgrv60RKlxVk0A1tTRy8i20M+iCbXOoGuwA3&#10;lfyIook0WHJYKLCmVUHZNf0zCrYddstRvG7318vqdj6Mf077mJR6f+uX3yA89f4//GzvtILPaDq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M6VexgAAAN0A&#10;AAAPAAAAAAAAAAAAAAAAAKoCAABkcnMvZG93bnJldi54bWxQSwUGAAAAAAQABAD6AAAAnQMAAAAA&#10;">
                  <v:shape id="Freeform 5304" o:spid="_x0000_s1080" style="position:absolute;left:3095;top:8405;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fkvMMA&#10;AADdAAAADwAAAGRycy9kb3ducmV2LnhtbERP3WrCMBS+F/YO4Qy8kZmuk9J1jTLEgReTMrcHODSn&#10;bbA5KU2s3dubi8EuP77/cjfbXkw0euNYwfM6AUFcO224VfDz/fGUg/ABWWPvmBT8kofd9mFRYqHd&#10;jb9oOodWxBD2BSroQhgKKX3dkUW/dgNx5Bo3WgwRjq3UI95iuO1lmiSZtGg4NnQ40L6j+nK+WgWX&#10;Js2Gzzo9VYbyfPV6qAxnk1LLx/n9DUSgOfyL/9xHreAl28S58U18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fkvMMAAADdAAAADwAAAAAAAAAAAAAAAACYAgAAZHJzL2Rv&#10;d25yZXYueG1sUEsFBgAAAAAEAAQA9QAAAIgDAAAAAA==&#10;" path="m52,22r-36,l16,142r16,l32,68r20,l52,22e" fillcolor="black" stroked="f">
                    <v:path arrowok="t" o:connecttype="custom" o:connectlocs="52,8427;16,8427;16,8547;32,8547;32,8473;52,8473;52,8427" o:connectangles="0,0,0,0,0,0,0"/>
                  </v:shape>
                  <v:shape id="Freeform 5305" o:spid="_x0000_s1081" style="position:absolute;left:3095;top:8405;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tBJ8YA&#10;AADdAAAADwAAAGRycy9kb3ducmV2LnhtbESP3WrCQBSE7wu+w3KE3hTdNJYQo6tIseBFi/jzAIfs&#10;MVnMng3ZNaZv3y0IXg4z8w2zXA+2ET113jhW8D5NQBCXThuuFJxPX5MchA/IGhvHpOCXPKxXo5cl&#10;Ftrd+UD9MVQiQtgXqKAOoS2k9GVNFv3UtcTRu7jOYoiyq6Tu8B7htpFpkmTSouG4UGNLnzWV1+PN&#10;Krhe0qz9LtOfvaE8f5tv94azXqnX8bBZgAg0hGf40d5pBbPsYw7/b+IT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tBJ8YAAADdAAAADwAAAAAAAAAAAAAAAACYAgAAZHJz&#10;L2Rvd25yZXYueG1sUEsFBgAAAAAEAAQA9QAAAIsDAAAAAA==&#10;" path="m52,68r-17,l35,142r17,l52,68e" fillcolor="black" stroked="f">
                    <v:path arrowok="t" o:connecttype="custom" o:connectlocs="52,8473;35,8473;35,8547;52,8547;52,8473" o:connectangles="0,0,0,0,0"/>
                  </v:shape>
                  <v:shape id="Freeform 5306" o:spid="_x0000_s1082" style="position:absolute;left:3095;top:8405;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NNpMYA&#10;AADdAAAADwAAAGRycy9kb3ducmV2LnhtbESPzWrDMBCE74W8g9hALyWR7YPrOFFCKAnk0BLy8wCL&#10;tbFFrJWxVMd9+6hQ6HGYmW+Y1Wa0rRio98axgnSegCCunDZcK7he9rMChA/IGlvHpOCHPGzWk5cV&#10;lto9+ETDOdQiQtiXqKAJoSul9FVDFv3cdcTRu7neYoiyr6Xu8RHhtpVZkuTSouG40GBHHw1V9/O3&#10;VXC/ZXn3WWVfR0NF8bbYHQ3ng1Kv03G7BBFoDP/hv/ZBK3hP0wx+38Qn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NNpMYAAADdAAAADwAAAAAAAAAAAAAAAACYAgAAZHJz&#10;L2Rvd25yZXYueG1sUEsFBgAAAAAEAAQA9QAAAIsDAAAAAA==&#10;" path="m67,22r-13,l54,70r13,l67,22e" fillcolor="black" stroked="f">
                    <v:path arrowok="t" o:connecttype="custom" o:connectlocs="67,8427;54,8427;54,8475;67,8475;67,8427" o:connectangles="0,0,0,0,0"/>
                  </v:shape>
                  <v:shape id="Freeform 5307" o:spid="_x0000_s1083" style="position:absolute;left:3095;top:8405;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oP8YA&#10;AADdAAAADwAAAGRycy9kb3ducmV2LnhtbESP0WrCQBRE3wv+w3ILvhTdJEJMU1eRotCHFlH7AZfs&#10;NVnM3g3ZbYx/3xUKfRxm5gyz2oy2FQP13jhWkM4TEMSV04ZrBd/n/awA4QOyxtYxKbiTh8168rTC&#10;UrsbH2k4hVpECPsSFTQhdKWUvmrIop+7jjh6F9dbDFH2tdQ93iLctjJLklxaNBwXGuzovaHqevqx&#10;Cq6XLO8+q+zrYKgoXl53B8P5oNT0edy+gQg0hv/wX/tDK1im6QIe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d/oP8YAAADdAAAADwAAAAAAAAAAAAAAAACYAgAAZHJz&#10;L2Rvd25yZXYueG1sUEsFBgAAAAAEAAQA9QAAAIsDAAAAAA==&#10;" path="m18,l8,,,8,,70r13,l13,22r54,l67,9,59,,18,e" fillcolor="black" stroked="f">
                    <v:path arrowok="t" o:connecttype="custom" o:connectlocs="18,8405;8,8405;0,8413;0,8475;13,8475;13,8427;67,8427;67,8414;59,8405;18,8405" o:connectangles="0,0,0,0,0,0,0,0,0,0"/>
                  </v:shape>
                </v:group>
                <v:group id="Group 5308" o:spid="_x0000_s1084" style="position:absolute;left:3039;top:7700;width:28;height:28" coordorigin="3039,7700" coordsize="2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U0MAsYAAADdAAAADwAAAGRycy9kb3ducmV2LnhtbESPQWvCQBSE7wX/w/KE&#10;3nSztrUluoqIlh5EUAvF2yP7TILZtyG7JvHfdwtCj8PMfMPMl72tREuNLx1rUOMEBHHmTMm5hu/T&#10;dvQBwgdkg5Vj0nAnD8vF4GmOqXEdH6g9hlxECPsUNRQh1KmUPivIoh+7mjh6F9dYDFE2uTQNdhFu&#10;KzlJkqm0WHJcKLCmdUHZ9XizGj477FYvatPurpf1/Xx62//sFGn9POxXMxCB+vAffrS/jIZ3pV7h&#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TQwCxgAAAN0A&#10;AAAPAAAAAAAAAAAAAAAAAKoCAABkcnMvZG93bnJldi54bWxQSwUGAAAAAAQABAD6AAAAnQMAAAAA&#10;">
                  <v:shape id="Freeform 5309" o:spid="_x0000_s1085" style="position:absolute;left:3039;top:7700;width:28;height:28;visibility:visible;mso-wrap-style:square;v-text-anchor:top" coordsize="2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0ksQA&#10;AADdAAAADwAAAGRycy9kb3ducmV2LnhtbESPQWsCMRSE74L/ITzBm2a3Ra2rUaSg2EMP2kI9PjbP&#10;3eDmZUlSXf+9KRQ8DjPzDbNcd7YRV/LBOFaQjzMQxKXThisF31/b0RuIEJE1No5JwZ0CrFf93hIL&#10;7W58oOsxViJBOBSooI6xLaQMZU0Ww9i1xMk7O28xJukrqT3eEtw28iXLptKi4bRQY0vvNZWX469V&#10;EDqze525PW9/Tmae8edE++mHUsNBt1mAiNTFZ/i/vdcKZnk+gb836QnI1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PtJLEAAAA3QAAAA8AAAAAAAAAAAAAAAAAmAIAAGRycy9k&#10;b3ducmV2LnhtbFBLBQYAAAAABAAEAPUAAACJAwAAAAA=&#10;" path="m22,l7,,,6,,22r7,6l22,28r7,-6l29,6,22,e" fillcolor="black" stroked="f">
                    <v:path arrowok="t" o:connecttype="custom" o:connectlocs="22,7700;7,7700;0,7706;0,7722;7,7728;22,7728;29,7722;29,7706;22,7700" o:connectangles="0,0,0,0,0,0,0,0,0"/>
                  </v:shape>
                </v:group>
                <v:group id="Group 5310" o:spid="_x0000_s1086" style="position:absolute;left:3020;top:7731;width:66;height:142" coordorigin="3020,7731" coordsize="66,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O0zfuxgAAAN0A&#10;AAAPAAAAAAAAAAAAAAAAAKoCAABkcnMvZG93bnJldi54bWxQSwUGAAAAAAQABAD6AAAAnQMAAAAA&#10;">
                  <v:shape id="Freeform 5311" o:spid="_x0000_s1087" style="position:absolute;left:3020;top:773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TuPMUA&#10;AADdAAAADwAAAGRycy9kb3ducmV2LnhtbESPQWvCQBSE70L/w/IKXqRukkOMqauIKHhokVp/wCP7&#10;TBazb0N2jfHfdwuFHoeZ+YZZbUbbioF6bxwrSOcJCOLKacO1gsv34a0A4QOyxtYxKXiSh836ZbLC&#10;UrsHf9FwDrWIEPYlKmhC6EopfdWQRT93HXH0rq63GKLsa6l7fES4bWWWJLm0aDguNNjRrqHqdr5b&#10;BbdrlncfVfZ5MlQUs+X+ZDgflJq+jtt3EIHG8B/+ax+1gkWaLuD3TXwC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5O48xQAAAN0AAAAPAAAAAAAAAAAAAAAAAJgCAABkcnMv&#10;ZG93bnJldi54bWxQSwUGAAAAAAQABAD1AAAAigMAAAAA&#10;" path="m51,22r-35,l16,142r16,l32,68r19,l51,22e" fillcolor="black" stroked="f">
                    <v:path arrowok="t" o:connecttype="custom" o:connectlocs="51,7753;16,7753;16,7873;32,7873;32,7799;51,7799;51,7753" o:connectangles="0,0,0,0,0,0,0"/>
                  </v:shape>
                  <v:shape id="Freeform 5312" o:spid="_x0000_s1088" style="position:absolute;left:3020;top:773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t6TsIA&#10;AADdAAAADwAAAGRycy9kb3ducmV2LnhtbERPzYrCMBC+C/sOYRa8iKbtoXarUUQUPKzIuvsAQzO2&#10;wWZSmljr228OC3v8+P7X29G2YqDeG8cK0kUCgrhy2nCt4Of7OC9A+ICssXVMCl7kYbt5m6yx1O7J&#10;XzRcQy1iCPsSFTQhdKWUvmrIol+4jjhyN9dbDBH2tdQ9PmO4bWWWJLm0aDg2NNjRvqHqfn1YBfdb&#10;lnefVXa+GCqK2cfhYjgflJq+j7sViEBj+Bf/uU9awTJN49z4Jj4B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e3pOwgAAAN0AAAAPAAAAAAAAAAAAAAAAAJgCAABkcnMvZG93&#10;bnJldi54bWxQSwUGAAAAAAQABAD1AAAAhwMAAAAA&#10;" path="m51,68r-16,l35,142r16,l51,68e" fillcolor="black" stroked="f">
                    <v:path arrowok="t" o:connecttype="custom" o:connectlocs="51,7799;35,7799;35,7873;51,7873;51,7799" o:connectangles="0,0,0,0,0"/>
                  </v:shape>
                  <v:shape id="Freeform 5313" o:spid="_x0000_s1089" style="position:absolute;left:3020;top:773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ff1cYA&#10;AADdAAAADwAAAGRycy9kb3ducmV2LnhtbESPzWrDMBCE74W8g9hALyWR7YPrOFFCKAn00BDy8wCL&#10;tbFFrJWxVMd9+6oQ6HGYmW+Y1Wa0rRio98axgnSegCCunDZcK7he9rMChA/IGlvHpOCHPGzWk5cV&#10;lto9+ETDOdQiQtiXqKAJoSul9FVDFv3cdcTRu7neYoiyr6Xu8RHhtpVZkuTSouG40GBHHw1V9/O3&#10;VXC/ZXn3VWWHo6GieFvsjobzQanX6bhdggg0hv/ws/2pFbyn6QL+3sQn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ff1cYAAADdAAAADwAAAAAAAAAAAAAAAACYAgAAZHJz&#10;L2Rvd25yZXYueG1sUEsFBgAAAAAEAAQA9QAAAIsDAAAAAA==&#10;" path="m67,22r-13,l54,70r13,l67,22e" fillcolor="black" stroked="f">
                    <v:path arrowok="t" o:connecttype="custom" o:connectlocs="67,7753;54,7753;54,7801;67,7801;67,7753" o:connectangles="0,0,0,0,0"/>
                  </v:shape>
                  <v:shape id="Freeform 5314" o:spid="_x0000_s1090" style="position:absolute;left:3020;top:7731;width:66;height:142;visibility:visible;mso-wrap-style:square;v-text-anchor:top" coordsize="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G89cIA&#10;AADdAAAADwAAAGRycy9kb3ducmV2LnhtbERPzYrCMBC+C75DGGEvoqk91G41yrK44EGRdfcBhmZs&#10;g82kNLHWtzcHwePH97/eDrYRPXXeOFawmCcgiEunDVcK/v9+ZjkIH5A1No5JwYM8bDfj0RoL7e78&#10;S/05VCKGsC9QQR1CW0jpy5os+rlriSN3cZ3FEGFXSd3hPYbbRqZJkkmLhmNDjS1911Rezzer4HpJ&#10;s/ZQpseToTyffu5OhrNeqY/J8LUCEWgIb/HLvdcKlos07o9v4hOQm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Ybz1wgAAAN0AAAAPAAAAAAAAAAAAAAAAAJgCAABkcnMvZG93&#10;bnJldi54bWxQSwUGAAAAAAQABAD1AAAAhwMAAAAA&#10;" path="m18,l8,,,8,,70r13,l13,22r54,l67,9,59,,18,e" fillcolor="black" stroked="f">
                    <v:path arrowok="t" o:connecttype="custom" o:connectlocs="18,7731;8,7731;0,7739;0,7801;13,7801;13,7753;67,7753;67,7740;59,7731;18,7731" o:connectangles="0,0,0,0,0,0,0,0,0,0"/>
                  </v:shape>
                </v:group>
                <v:group id="Group 5315" o:spid="_x0000_s1091" style="position:absolute;left:3090;top:7878;width:2;height:414" coordorigin="3090,7878" coordsize="2,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VmUnxgAAAN0A&#10;AAAPAAAAAAAAAAAAAAAAAKoCAABkcnMvZG93bnJldi54bWxQSwUGAAAAAAQABAD6AAAAnQMAAAAA&#10;">
                  <v:shape id="Freeform 5316" o:spid="_x0000_s1092" style="position:absolute;left:3090;top:7878;width:2;height:414;visibility:visible;mso-wrap-style:square;v-text-anchor:top" coordsize="2,4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gbrMYA&#10;AADdAAAADwAAAGRycy9kb3ducmV2LnhtbESPQWvCQBSE74X+h+UVvNVNIm0luooIgqUgVEXx9sg+&#10;N2mzb0N2TdJ/7xYKPQ4z8w0zXw62Fh21vnKsIB0nIIgLpys2Co6HzfMUhA/IGmvHpOCHPCwXjw9z&#10;zLXr+ZO6fTAiQtjnqKAMocml9EVJFv3YNcTRu7rWYoiyNVK32Ee4rWWWJK/SYsVxocSG1iUV3/ub&#10;VXDKJry7nA1+HdKXjt8/THOb9kqNnobVDESgIfyH/9pbreAtzTL4fROfgF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gbrMYAAADdAAAADwAAAAAAAAAAAAAAAACYAgAAZHJz&#10;L2Rvd25yZXYueG1sUEsFBgAAAAAEAAQA9QAAAIsDAAAAAA==&#10;" path="m,l,414e" filled="f" strokeweight=".81392mm">
                    <v:path arrowok="t" o:connecttype="custom" o:connectlocs="0,7878;0,8292" o:connectangles="0,0"/>
                  </v:shape>
                </v:group>
                <v:group id="Group 5317" o:spid="_x0000_s1093" style="position:absolute;left:3088;top:8289;width:52;height:72" coordorigin="3088,8289" coordsize="5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hey8UAAADdAAAADwAAAGRycy9kb3ducmV2LnhtbESPQYvCMBSE78L+h/AE&#10;b5pWWV2qUURW2YMsqAvi7dE822LzUprY1n9vhAWPw8x8wyxWnSlFQ7UrLCuIRxEI4tTqgjMFf6ft&#10;8AuE88gaS8uk4EEOVsuP3gITbVs+UHP0mQgQdgkqyL2vEildmpNBN7IVcfCutjbog6wzqWtsA9yU&#10;chxFU2mw4LCQY0WbnNLb8W4U7Fps15P4u9nfrpvH5fT5e97HpNSg363nIDx1/h3+b/9oBbN4PIH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IXsvFAAAA3QAA&#10;AA8AAAAAAAAAAAAAAAAAqgIAAGRycy9kb3ducmV2LnhtbFBLBQYAAAAABAAEAPoAAACcAwAAAAA=&#10;">
                  <v:shape id="Freeform 5318" o:spid="_x0000_s1094" style="position:absolute;left:3088;top:8289;width:52;height:72;visibility:visible;mso-wrap-style:square;v-text-anchor:top" coordsize="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lumsQA&#10;AADdAAAADwAAAGRycy9kb3ducmV2LnhtbESPT2sCMRTE7wW/Q3gFbzWriJXVKGtBEHryD4i3R/Lc&#10;LN28LEmq67c3BaHHYWZ+wyzXvWvFjUJsPCsYjwoQxNqbhmsFp+P2Yw4iJmSDrWdS8KAI69XgbYml&#10;8Xfe0+2QapEhHEtUYFPqSimjtuQwjnxHnL2rDw5TlqGWJuA9w10rJ0Uxkw4bzgsWO/qypH8Ov05B&#10;aC/98btiXZzkdTc7b2u9sZVSw/e+WoBI1Kf/8Ku9Mwo+x5Mp/L3JT0C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bprEAAAA3QAAAA8AAAAAAAAAAAAAAAAAmAIAAGRycy9k&#10;b3ducmV2LnhtbFBLBQYAAAAABAAEAPUAAACJAwAAAAA=&#10;" path="m51,l,6,33,72,51,e" fillcolor="black" stroked="f">
                    <v:path arrowok="t" o:connecttype="custom" o:connectlocs="51,8289;0,8295;33,8361;51,8289" o:connectangles="0,0,0,0"/>
                  </v:shape>
                </v:group>
                <v:group id="Group 5319" o:spid="_x0000_s1095" style="position:absolute;left:3088;top:8289;width:52;height:72" coordorigin="3088,8289" coordsize="5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1jJMUAAADdAAAADwAAAGRycy9kb3ducmV2LnhtbESPQYvCMBSE78L+h/CE&#10;vWlaF3WpRhFZlz2IoC6It0fzbIvNS2liW/+9EQSPw8x8w8yXnSlFQ7UrLCuIhxEI4tTqgjMF/8fN&#10;4BuE88gaS8uk4E4OlouP3hwTbVveU3PwmQgQdgkqyL2vEildmpNBN7QVcfAutjbog6wzqWtsA9yU&#10;chRFE2mw4LCQY0XrnNLr4WYU/LbYrr7in2Z7vazv5+N4d9rGpNRnv1vNQHjq/Dv8av9pBdN4NIb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tYyTFAAAA3QAA&#10;AA8AAAAAAAAAAAAAAAAAqgIAAGRycy9kb3ducmV2LnhtbFBLBQYAAAAABAAEAPoAAACcAwAAAAA=&#10;">
                  <v:shape id="Freeform 5320" o:spid="_x0000_s1096" style="position:absolute;left:3088;top:8289;width:52;height:72;visibility:visible;mso-wrap-style:square;v-text-anchor:top" coordsize="5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PUOscA&#10;AADdAAAADwAAAGRycy9kb3ducmV2LnhtbESPQWvCQBSE74L/YXlCb7qJtFaiq2ghUnoQGxWvr9nX&#10;JJh9m2ZXTf99tyB4HGbmG2a+7EwtrtS6yrKCeBSBIM6trrhQcNinwykI55E11pZJwS85WC76vTkm&#10;2t74k66ZL0SAsEtQQel9k0jp8pIMupFtiIP3bVuDPsi2kLrFW4CbWo6jaCINVhwWSmzoraT8nF2M&#10;gjR7yY/r3ddHHafb1bY4bZ5/LhulngbdagbCU+cf4Xv7XSt4jccT+H8TnoB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T1DrHAAAA3QAAAA8AAAAAAAAAAAAAAAAAmAIAAGRy&#10;cy9kb3ducmV2LnhtbFBLBQYAAAAABAAEAPUAAACMAwAAAAA=&#10;" path="m33,72l51,,,6,33,72xe" filled="f" strokeweight=".15364mm">
                    <v:path arrowok="t" o:connecttype="custom" o:connectlocs="33,8361;51,8289;0,8295;33,8361" o:connectangles="0,0,0,0"/>
                  </v:shape>
                </v:group>
                <v:group id="Group 5321" o:spid="_x0000_s1097" style="position:absolute;left:3248;top:8058;width:2;height:337" coordorigin="3248,8058" coordsize="2,3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zWMjFAAAA3QAA&#10;AA8AAAAAAAAAAAAAAAAAqgIAAGRycy9kb3ducmV2LnhtbFBLBQYAAAAABAAEAPoAAACcAwAAAAA=&#10;">
                  <v:shape id="Freeform 5322" o:spid="_x0000_s1098" style="position:absolute;left:3248;top:8058;width:2;height:337;visibility:visible;mso-wrap-style:square;v-text-anchor:top" coordsize="2,3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nMWMEA&#10;AADdAAAADwAAAGRycy9kb3ducmV2LnhtbERPPWvDMBDdC/0P4gLdGtke0uJECUlpIUuGpoGsh3WR&#10;jayTkeTY/ffRUOj4eN+b3ex6cacQO88KymUBgrjxumOj4PLz9foOIiZkjb1nUvBLEXbb56cN1tpP&#10;/E33czIih3CsUUGb0lBLGZuWHMalH4gzd/PBYcowGKkDTjnc9bIqipV02HFuaHGgj5Yaex6dgsPJ&#10;mmMaVsZccZzChHZffVqlXhbzfg0i0Zz+xX/uo1bwVlZ5bn6Tn4D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JzFjBAAAA3QAAAA8AAAAAAAAAAAAAAAAAmAIAAGRycy9kb3du&#10;cmV2LnhtbFBLBQYAAAAABAAEAPUAAACGAwAAAAA=&#10;" path="m,l,337e" filled="f" strokeweight="2.86617mm">
                    <v:path arrowok="t" o:connecttype="custom" o:connectlocs="0,8058;0,8395" o:connectangles="0,0"/>
                  </v:shape>
                </v:group>
                <v:group id="Group 5323" o:spid="_x0000_s1099" style="position:absolute;left:3305;top:7995;width:54;height:74" coordorigin="3305,7995" coordsize="5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SBpIcYAAADdAAAADwAAAGRycy9kb3ducmV2LnhtbESPT2vCQBTE74LfYXmC&#10;t7qJ4p9GVxFR6UEK1ULp7ZF9JsHs25Bdk/jtu0LB4zAzv2FWm86UoqHaFZYVxKMIBHFqdcGZgu/L&#10;4W0BwnlkjaVlUvAgB5t1v7fCRNuWv6g5+0wECLsEFeTeV4mULs3JoBvZijh4V1sb9EHWmdQ1tgFu&#10;SjmOopk0WHBYyLGiXU7p7Xw3Co4ttttJvG9Ot+vu8XuZfv6cYlJqOOi2SxCeOv8K/7c/tIJ5PH6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IGkhxgAAAN0A&#10;AAAPAAAAAAAAAAAAAAAAAKoCAABkcnMvZG93bnJldi54bWxQSwUGAAAAAAQABAD6AAAAnQMAAAAA&#10;">
                  <v:shape id="Freeform 5324" o:spid="_x0000_s1100" style="position:absolute;left:3305;top:7995;width:54;height:74;visibility:visible;mso-wrap-style:square;v-text-anchor:top" coordsize="5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8ikcQA&#10;AADdAAAADwAAAGRycy9kb3ducmV2LnhtbERPy2rCQBTdC/7DcAvdmUlUakmdiA9qpZtibEuXl8xt&#10;EszcCZkxpn/fWQguD+e9XA2mET11rrasIIliEMSF1TWXCj5Pr5NnEM4ja2wsk4I/crDKxqMlptpe&#10;+Uh97ksRQtilqKDyvk2ldEVFBl1kW+LA/drOoA+wK6Xu8BrCTSOncfwkDdYcGipsaVtRcc4vRkG9&#10;PfW7j/3721f+HZuN4cN8vvtR6vFhWL+A8DT4u/jmPmgFi2QW9oc34QnI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PIpHEAAAA3QAAAA8AAAAAAAAAAAAAAAAAmAIAAGRycy9k&#10;b3ducmV2LnhtbFBLBQYAAAAABAAEAPUAAACJAwAAAAA=&#10;" path="m54,l,52,48,74,54,e" fillcolor="black" stroked="f">
                    <v:path arrowok="t" o:connecttype="custom" o:connectlocs="54,7995;0,8047;48,8069;54,7995" o:connectangles="0,0,0,0"/>
                  </v:shape>
                </v:group>
                <v:group id="Group 5325" o:spid="_x0000_s1101" style="position:absolute;left:3305;top:7995;width:54;height:74" coordorigin="3305,7995" coordsize="5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j/P6xgAAAN0A&#10;AAAPAAAAAAAAAAAAAAAAAKoCAABkcnMvZG93bnJldi54bWxQSwUGAAAAAAQABAD6AAAAnQMAAAAA&#10;">
                  <v:shape id="Freeform 5326" o:spid="_x0000_s1102" style="position:absolute;left:3305;top:7995;width:54;height:74;visibility:visible;mso-wrap-style:square;v-text-anchor:top" coordsize="54,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HPfcUA&#10;AADdAAAADwAAAGRycy9kb3ducmV2LnhtbESP3WrCQBCF7wu+wzKCd7rRgpbUVfwh4EWxxvYBxuyY&#10;BLOzYXdr0rd3hUIvD+fn4yzXvWnEnZyvLSuYThIQxIXVNZcKvr+y8RsIH5A1NpZJwS95WK8GL0tM&#10;te04p/s5lCKOsE9RQRVCm0rpi4oM+oltiaN3tc5giNKVUjvs4rhp5CxJ5tJgzZFQYUu7iorb+cdE&#10;7rbOPy63dv+pMTNdfnLZcXtRajTsN+8gAvXhP/zXPmgFi+nrDJ5v4hOQ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sc99xQAAAN0AAAAPAAAAAAAAAAAAAAAAAJgCAABkcnMv&#10;ZG93bnJldi54bWxQSwUGAAAAAAQABAD1AAAAigMAAAAA&#10;" path="m54,l,52,48,74,54,xe" filled="f" strokeweight=".15364mm">
                    <v:path arrowok="t" o:connecttype="custom" o:connectlocs="54,7995;0,8047;48,8069;54,7995" o:connectangles="0,0,0,0"/>
                  </v:shape>
                </v:group>
                <v:group id="Group 5327" o:spid="_x0000_s1103" style="position:absolute;left:3155;top:7350;width:2;height:272" coordorigin="3155,7350" coordsize="2,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RHIFsYAAADdAAAADwAAAGRycy9kb3ducmV2LnhtbESPT2vCQBTE7wW/w/KE&#10;3uomhlaJriKipQcR/APi7ZF9JsHs25Bdk/jtuwWhx2FmfsPMl72pREuNKy0riEcRCOLM6pJzBefT&#10;9mMKwnlkjZVlUvAkB8vF4G2OqbYdH6g9+lwECLsUFRTe16mULivIoBvZmjh4N9sY9EE2udQNdgFu&#10;KjmOoi9psOSwUGBN64Ky+/FhFHx32K2SeNPu7rf183r63F92MSn1PuxXMxCeev8ffrV/tIJJnCT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EcgWxgAAAN0A&#10;AAAPAAAAAAAAAAAAAAAAAKoCAABkcnMvZG93bnJldi54bWxQSwUGAAAAAAQABAD6AAAAnQMAAAAA&#10;">
                  <v:shape id="Freeform 5328" o:spid="_x0000_s1104" style="position:absolute;left:3155;top:7350;width:2;height:272;visibility:visible;mso-wrap-style:square;v-text-anchor:top" coordsize="2,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Ju5sMA&#10;AADdAAAADwAAAGRycy9kb3ducmV2LnhtbESPQYvCMBSE74L/ITzBm6auYpeuqSwLC6IndQ8eH83b&#10;prR5KU209d8bQfA4zMw3zGY72EbcqPOVYwWLeQKCuHC64lLB3/l39gnCB2SNjWNScCcP23w82mCm&#10;Xc9Hup1CKSKEfYYKTAhtJqUvDFn0c9cSR+/fdRZDlF0pdYd9hNtGfiTJWlqsOC4YbOnHUFGfrlbB&#10;Zbc/GupxqbWsrkXqD8OlTpWaTobvLxCBhvAOv9o7rSBdLFfwfBOfgM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BJu5sMAAADdAAAADwAAAAAAAAAAAAAAAACYAgAAZHJzL2Rv&#10;d25yZXYueG1sUEsFBgAAAAAEAAQA9QAAAIgDAAAAAA==&#10;" path="m,l,271e" filled="f" strokeweight="1.52119mm">
                    <v:path arrowok="t" o:connecttype="custom" o:connectlocs="0,7350;0,7621" o:connectangles="0,0"/>
                  </v:shape>
                </v:group>
                <v:group id="Group 5329" o:spid="_x0000_s1105" style="position:absolute;left:3087;top:7614;width:50;height:74" coordorigin="3087,7614" coordsize="5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bT1+ccAAADdAAAADwAAAGRycy9kb3ducmV2LnhtbESPQWvCQBSE7wX/w/IK&#10;3ppNlLSSZhWRKh5CoSqU3h7ZZxLMvg3ZbRL/fbdQ6HGYmW+YfDOZVgzUu8aygiSKQRCXVjdcKbic&#10;908rEM4ja2wtk4I7OdisZw85ZtqO/EHDyVciQNhlqKD2vsukdGVNBl1kO+LgXW1v0AfZV1L3OAa4&#10;aeUijp+lwYbDQo0d7Woqb6dvo+Aw4rhdJm9Dcbvu7l/n9P2zSEip+eO0fQXhafL/4b/2USt4SZY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bT1+ccAAADd&#10;AAAADwAAAAAAAAAAAAAAAACqAgAAZHJzL2Rvd25yZXYueG1sUEsFBgAAAAAEAAQA+gAAAJ4DAAAA&#10;AA==&#10;">
                  <v:shape id="Freeform 5330" o:spid="_x0000_s1106" style="position:absolute;left:3087;top:7614;width:50;height:74;visibility:visible;mso-wrap-style:square;v-text-anchor:top" coordsize="50,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et7sgA&#10;AADeAAAADwAAAGRycy9kb3ducmV2LnhtbESPQW/CMAyF75P2HyJP2m2kY4hBIaAJCY2NCwMOHK3G&#10;azoap2oy2v37+YDEzdZ7fu/zfNn7Wl2ojVVgA8+DDBRxEWzFpYHjYf00ARUTssU6MBn4owjLxf3d&#10;HHMbOv6iyz6VSkI45mjApdTkWsfCkcc4CA2xaN+h9ZhkbUttW+wk3Nd6mGVj7bFiaXDY0MpRcd7/&#10;egPb82m3ptfPY7VpXuJ2+rH7ce+dMY8P/dsMVKI+3czX640V/NFoKrzyjsygF/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163uyAAAAN4AAAAPAAAAAAAAAAAAAAAAAJgCAABk&#10;cnMvZG93bnJldi54bWxQSwUGAAAAAAQABAD1AAAAjQMAAAAA&#10;" path="m,l3,74,49,15,,e" fillcolor="black" stroked="f">
                    <v:path arrowok="t" o:connecttype="custom" o:connectlocs="0,7614;3,7688;49,7629;0,7614" o:connectangles="0,0,0,0"/>
                  </v:shape>
                </v:group>
                <v:group id="Group 5331" o:spid="_x0000_s1107" style="position:absolute;left:3087;top:7614;width:50;height:74" coordorigin="3087,7614" coordsize="50,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FXudbFAAAA3gAA&#10;AA8AAAAAAAAAAAAAAAAAqgIAAGRycy9kb3ducmV2LnhtbFBLBQYAAAAABAAEAPoAAACcAwAAAAA=&#10;">
                  <v:shape id="Freeform 5332" o:spid="_x0000_s1108" style="position:absolute;left:3087;top:7614;width:50;height:74;visibility:visible;mso-wrap-style:square;v-text-anchor:top" coordsize="50,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MJR8gA&#10;AADeAAAADwAAAGRycy9kb3ducmV2LnhtbESPT2vCQBDF7wW/wzKFXoruNliR1FWsUigUKv45eByy&#10;0yQ1OxuyW43f3jkUvM0wb957v9mi9406UxfrwBZeRgYUcRFczaWFw/5jOAUVE7LDJjBZuFKExXzw&#10;MMPchQtv6bxLpRITjjlaqFJqc61jUZHHOAotsdx+QucxydqV2nV4EXPf6MyYifZYsyRU2NKqouK0&#10;+/MWTquvgr83mc6O7bvB9XW9aZ5/rX167JdvoBL16S7+//50Un/8agRAcGQGPb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cwlHyAAAAN4AAAAPAAAAAAAAAAAAAAAAAJgCAABk&#10;cnMvZG93bnJldi54bWxQSwUGAAAAAAQABAD1AAAAjQMAAAAA&#10;" path="m3,74l49,15,,,3,74xe" filled="f" strokeweight=".15364mm">
                    <v:path arrowok="t" o:connecttype="custom" o:connectlocs="3,7688;49,7629;0,7614;3,7688" o:connectangles="0,0,0,0"/>
                  </v:shape>
                </v:group>
                <v:group id="Group 5333" o:spid="_x0000_s1109" style="position:absolute;left:1270;top:10238;width:235;height:401" coordorigin="1270,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ovysQAAADeAAAADwAAAGRycy9kb3ducmV2LnhtbERPS4vCMBC+C/6HMIK3&#10;Na2usnSNIqLiQRZ8wLK3oRnbYjMpTWzrv98Igrf5+J4zX3amFA3VrrCsIB5FIIhTqwvOFFzO248v&#10;EM4jaywtk4IHOVgu+r05Jtq2fKTm5DMRQtglqCD3vkqkdGlOBt3IVsSBu9raoA+wzqSusQ3hppTj&#10;KJpJgwWHhhwrWueU3k53o2DXYruaxJvmcLuuH3/n6c/vISalhoNu9Q3CU+ff4pd7r8P8z2kUw/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covysQAAADeAAAA&#10;DwAAAAAAAAAAAAAAAACqAgAAZHJzL2Rvd25yZXYueG1sUEsFBgAAAAAEAAQA+gAAAJsDAAAAAA==&#10;">
                  <v:shape id="Freeform 5334" o:spid="_x0000_s1110" style="position:absolute;left:1270;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DcMUA&#10;AADeAAAADwAAAGRycy9kb3ducmV2LnhtbERPS2vCQBC+F/wPywheiu7WNirRVaS0kEulPsDrkB2T&#10;YHY2ZLca/fVuodDbfHzPWaw6W4sLtb5yrOFlpEAQ585UXGg47D+HMxA+IBusHZOGG3lYLXtPC0yN&#10;u/KWLrtQiBjCPkUNZQhNKqXPS7LoR64hjtzJtRZDhG0hTYvXGG5rOVZqIi1WHBtKbOi9pPy8+7Ea&#10;PlT1dc+S4n543k4261fJ2ff0qPWg363nIAJ14V/8585MnP+WqAR+34k3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EsNwxQAAAN4AAAAPAAAAAAAAAAAAAAAAAJgCAABkcnMv&#10;ZG93bnJldi54bWxQSwUGAAAAAAQABAD1AAAAigMAAAAA&#10;" path="m,401r235,l235,,,,,401e" stroked="f">
                    <v:path arrowok="t" o:connecttype="custom" o:connectlocs="0,10639;235,10639;235,10238;0,10238;0,10639" o:connectangles="0,0,0,0,0"/>
                  </v:shape>
                </v:group>
                <v:group id="Group 5335" o:spid="_x0000_s1111" style="position:absolute;left:1270;top:10238;width:235;height:401" coordorigin="1270,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8SJcUAAADeAAAADwAAAGRycy9kb3ducmV2LnhtbERPTWvCQBC9F/wPywje&#10;6iZqtERXEbGlh1CoFkpvQ3ZMgtnZkF2T+O/dQqG3ebzP2ewGU4uOWldZVhBPIxDEudUVFwq+zq/P&#10;LyCcR9ZYWyYFd3Kw246eNphq2/MndSdfiBDCLkUFpfdNKqXLSzLoprYhDtzFtgZ9gG0hdYt9CDe1&#10;nEXRUhqsODSU2NChpPx6uhkFbz32+3l87LLr5XD/OScf31lMSk3Gw34NwtPg/8V/7ncd5i+SaAW/&#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FvEiXFAAAA3gAA&#10;AA8AAAAAAAAAAAAAAAAAqgIAAGRycy9kb3ducmV2LnhtbFBLBQYAAAAABAAEAPoAAACcAwAAAAA=&#10;">
                  <v:shape id="Freeform 5336" o:spid="_x0000_s1112" style="position:absolute;left:1270;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cU/McA&#10;AADeAAAADwAAAGRycy9kb3ducmV2LnhtbESPS08DMQyE70j8h8iVuCCa8BTaNq0Qj4qeUB8HerM2&#10;7mbFxlmStF3+PT4gcbM145nP0/kQOnWklNvIFq7HBhRxHV3LjYXt5u3qEVQuyA67yGThhzLMZ+dn&#10;U6xcPPGKjuvSKAnhXKEFX0pfaZ1rTwHzOPbEou1jClhkTY12CU8SHjp9Y8yDDtiyNHjs6dlT/bU+&#10;BAsf5nNx+6rTSw67Jfn8fblapIO1F6PhaQKq0FD+zX/X707w7+6N8Mo7MoOe/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l3FPzHAAAA3gAAAA8AAAAAAAAAAAAAAAAAmAIAAGRy&#10;cy9kb3ducmV2LnhtbFBLBQYAAAAABAAEAPUAAACMAwAAAAA=&#10;" path="m,l235,r,401l,401,,xe" filled="f" strokeweight=".15364mm">
                    <v:path arrowok="t" o:connecttype="custom" o:connectlocs="0,10238;235,10238;235,10639;0,10639;0,10238" o:connectangles="0,0,0,0,0"/>
                  </v:shape>
                </v:group>
                <v:group id="Group 5337" o:spid="_x0000_s1113" style="position:absolute;left:1505;top:10238;width:235;height:401" coordorigin="1505,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8I8zFAAAA3gAA&#10;AA8AAAAAAAAAAAAAAAAAqgIAAGRycy9kb3ducmV2LnhtbFBLBQYAAAAABAAEAPoAAACcAwAAAAA=&#10;">
                  <v:shape id="Freeform 5338" o:spid="_x0000_s1114" style="position:absolute;left:1505;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z2NckA&#10;AADeAAAADwAAAGRycy9kb3ducmV2LnhtbESPzWvCQBDF74X+D8sIvRTd2NYPUleRYiGXil/gdchO&#10;k2B2NmRXjf71zqHQ2wzz5r33my06V6sLtaHybGA4SEAR595WXBg47L/7U1AhIlusPZOBGwVYzJ+f&#10;Zphaf+UtXXaxUGLCIUUDZYxNqnXIS3IYBr4hltuvbx1GWdtC2xavYu5q/ZYkY+2wYkkosaGvkvLT&#10;7uwMrJLq556NivvhdTteL981Z5vJ0ZiXXrf8BBWpi//iv+/MSv2P0VAABEdm0PMH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Prz2NckAAADeAAAADwAAAAAAAAAAAAAAAACYAgAA&#10;ZHJzL2Rvd25yZXYueG1sUEsFBgAAAAAEAAQA9QAAAI4DAAAAAA==&#10;" path="m,401r235,l235,,,,,401e" stroked="f">
                    <v:path arrowok="t" o:connecttype="custom" o:connectlocs="0,10639;235,10639;235,10238;0,10238;0,10639" o:connectangles="0,0,0,0,0"/>
                  </v:shape>
                </v:group>
                <v:group id="Group 5339" o:spid="_x0000_s1115" style="position:absolute;left:1505;top:10238;width:235;height:401" coordorigin="1505,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QTuRfFAAAA3gAA&#10;AA8AAAAAAAAAAAAAAAAAqgIAAGRycy9kb3ducmV2LnhtbFBLBQYAAAAABAAEAPoAAACcAwAAAAA=&#10;">
                  <v:shape id="Freeform 5340" o:spid="_x0000_s1116" style="position:absolute;left:1505;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a1y8UA&#10;AADeAAAADwAAAGRycy9kb3ducmV2LnhtbERPTWsCMRC9C/0PYQq9lJrV2lJWoxSroifR9qC3YTNu&#10;lm4maxJ1+++NUPA2j/c5o0lra3EmHyrHCnrdDARx4XTFpYKf7/nLB4gQkTXWjknBHwWYjB86I8y1&#10;u/CGzttYihTCIUcFJsYmlzIUhiyGrmuIE3dw3mJM0JdSe7ykcFvLfpa9S4sVpwaDDU0NFb/bk1Ww&#10;znaL15n0X8HuV2TC8Xmz8Celnh7bzyGISG28i//dS53mD956fbi9k26Q4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RrXLxQAAAN4AAAAPAAAAAAAAAAAAAAAAAJgCAABkcnMv&#10;ZG93bnJldi54bWxQSwUGAAAAAAQABAD1AAAAigMAAAAA&#10;" path="m,l235,r,401l,401,,xe" filled="f" strokeweight=".15364mm">
                    <v:path arrowok="t" o:connecttype="custom" o:connectlocs="0,10238;235,10238;235,10639;0,10639;0,10238" o:connectangles="0,0,0,0,0"/>
                  </v:shape>
                </v:group>
                <v:group id="Group 5341" o:spid="_x0000_s1117" style="position:absolute;left:1740;top:10238;width:235;height:401" coordorigin="1740,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uNgvvFAAAA3gAA&#10;AA8AAAAAAAAAAAAAAAAAqgIAAGRycy9kb3ducmV2LnhtbFBLBQYAAAAABAAEAPoAAACcAwAAAAA=&#10;">
                  <v:shape id="Freeform 5342" o:spid="_x0000_s1118" style="position:absolute;left:1740;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fwNsYA&#10;AADeAAAADwAAAGRycy9kb3ducmV2LnhtbERPTWvCQBC9F/wPywi9lGaj1Sgxq4i0kEul2oDXITsm&#10;wexsyG419dd3C4Xe5vE+J9sMphVX6l1jWcEkikEQl1Y3XCkoPt+elyCcR9bYWiYF3+Rgsx49ZJhq&#10;e+MDXY++EiGEXYoKau+7VEpX1mTQRbYjDtzZ9gZ9gH0ldY+3EG5aOY3jRBpsODTU2NGupvJy/DIK&#10;XuPm/Z7Pq3vxdEj22xfJ+cfipNTjeNiuQHga/L/4z53rMH82n8zg951wg1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fwNsYAAADeAAAADwAAAAAAAAAAAAAAAACYAgAAZHJz&#10;L2Rvd25yZXYueG1sUEsFBgAAAAAEAAQA9QAAAIsDAAAAAA==&#10;" path="m,401r236,l236,,,,,401e" stroked="f">
                    <v:path arrowok="t" o:connecttype="custom" o:connectlocs="0,10639;236,10639;236,10238;0,10238;0,10639" o:connectangles="0,0,0,0,0"/>
                  </v:shape>
                </v:group>
                <v:group id="Group 5343" o:spid="_x0000_s1119" style="position:absolute;left:1740;top:10238;width:235;height:401" coordorigin="1740,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sovxTFAAAA3gAA&#10;AA8AAAAAAAAAAAAAAAAAqgIAAGRycy9kb3ducmV2LnhtbFBLBQYAAAAABAAEAPoAAACcAwAAAAA=&#10;">
                  <v:shape id="Freeform 5344" o:spid="_x0000_s1120" style="position:absolute;left:1740;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2zyMUA&#10;AADeAAAADwAAAGRycy9kb3ducmV2LnhtbERPS2sCMRC+C/0PYQq9SM1aW5GtUcQX9STaHuxt2Ew3&#10;SzeTNYm6/vumIHibj+8542lra3EmHyrHCvq9DARx4XTFpYKvz9XzCESIyBprx6TgSgGmk4fOGHPt&#10;Lryj8z6WIoVwyFGBibHJpQyFIYuh5xrixP04bzEm6EupPV5SuK3lS5YNpcWKU4PBhuaGit/9ySrY&#10;Zof1YCn9ItjvDZlw7O7W/qTU02M7ewcRqY138c39odP817f+EP7fSTfIy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fbPIxQAAAN4AAAAPAAAAAAAAAAAAAAAAAJgCAABkcnMv&#10;ZG93bnJldi54bWxQSwUGAAAAAAQABAD1AAAAigMAAAAA&#10;" path="m,l236,r,401l,401,,xe" filled="f" strokeweight=".15364mm">
                    <v:path arrowok="t" o:connecttype="custom" o:connectlocs="0,10238;236,10238;236,10639;0,10639;0,10238" o:connectangles="0,0,0,0,0"/>
                  </v:shape>
                </v:group>
                <v:group id="Group 5345" o:spid="_x0000_s1121" style="position:absolute;left:1976;top:10238;width:235;height:401" coordorigin="1976,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LaE+MUAAADeAAAADwAAAGRycy9kb3ducmV2LnhtbERPTWvCQBC9C/0PyxR6&#10;003a2krqKiJVPIhgFMTbkB2TYHY2ZLdJ/PddQfA2j/c503lvKtFS40rLCuJRBII4s7rkXMHxsBpO&#10;QDiPrLGyTApu5GA+exlMMdG24z21qc9FCGGXoILC+zqR0mUFGXQjWxMH7mIbgz7AJpe6wS6Em0q+&#10;R9GXNFhyaCiwpmVB2TX9MwrWHXaLj/i33V4vy9v5MN6dtjEp9fbaL35AeOr9U/xwb3SY/zmOv+H+&#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S2hPjFAAAA3gAA&#10;AA8AAAAAAAAAAAAAAAAAqgIAAGRycy9kb3ducmV2LnhtbFBLBQYAAAAABAAEAPoAAACcAwAAAAA=&#10;">
                  <v:shape id="Freeform 5346" o:spid="_x0000_s1122" style="position:absolute;left:1976;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r6M8kA&#10;AADeAAAADwAAAGRycy9kb3ducmV2LnhtbESPzWvCQBDF74X+D8sIvRTd2NYPUleRYiGXil/gdchO&#10;k2B2NmRXjf71zqHQ2wzvzXu/mS06V6sLtaHybGA4SEAR595WXBg47L/7U1AhIlusPZOBGwVYzJ+f&#10;Zphaf+UtXXaxUBLCIUUDZYxNqnXIS3IYBr4hFu3Xtw6jrG2hbYtXCXe1fkuSsXZYsTSU2NBXSflp&#10;d3YGVkn1c89Gxf3wuh2vl++as83kaMxLr1t+gorUxX/z33VmBf9jNBReeUdm0PMH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wMr6M8kAAADeAAAADwAAAAAAAAAAAAAAAACYAgAA&#10;ZHJzL2Rvd25yZXYueG1sUEsFBgAAAAAEAAQA9QAAAI4DAAAAAA==&#10;" path="m,401r235,l235,,,,,401e" stroked="f">
                    <v:path arrowok="t" o:connecttype="custom" o:connectlocs="0,10639;235,10639;235,10238;0,10238;0,10639" o:connectangles="0,0,0,0,0"/>
                  </v:shape>
                </v:group>
                <v:group id="Group 5347" o:spid="_x0000_s1123" style="position:absolute;left:1976;top:10238;width:235;height:401" coordorigin="1976,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pltRHFAAAA3gAA&#10;AA8AAAAAAAAAAAAAAAAAqgIAAGRycy9kb3ducmV2LnhtbFBLBQYAAAAABAAEAPoAAACcAwAAAAA=&#10;">
                  <v:shape id="Freeform 5348" o:spid="_x0000_s1124" style="position:absolute;left:1976;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EmsgA&#10;AADeAAAADwAAAGRycy9kb3ducmV2LnhtbESPT08CMRDF7yZ+h2ZMvBjoAmrISiEGhciJ8Oegt8l2&#10;3G7cTte2wPrtnYOJt5nMm/feb7bofavOFFMT2MBoWIAiroJtuDZwPKwGU1ApI1tsA5OBH0qwmF9f&#10;zbC04cI7Ou9zrcSEU4kGXM5dqXWqHHlMw9ARy+0zRI9Z1lhrG/Ei5r7V46J41B4blgSHHS0dVV/7&#10;kzewLd7Xk1cdX5L/2JBL33e7dTwZc3vTPz+BytTnf/Hf95uV+vcPYwEQHJlBz3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tESayAAAAN4AAAAPAAAAAAAAAAAAAAAAAJgCAABk&#10;cnMvZG93bnJldi54bWxQSwUGAAAAAAQABAD1AAAAjQMAAAAA&#10;" path="m,l235,r,401l,401,,xe" filled="f" strokeweight=".15364mm">
                    <v:path arrowok="t" o:connecttype="custom" o:connectlocs="0,10238;235,10238;235,10639;0,10639;0,10238" o:connectangles="0,0,0,0,0"/>
                  </v:shape>
                </v:group>
                <v:group id="Group 5349" o:spid="_x0000_s1125" style="position:absolute;left:2211;top:10238;width:235;height:401" coordorigin="2211,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n9zqsQAAADeAAAA&#10;DwAAAAAAAAAAAAAAAACqAgAAZHJzL2Rvd25yZXYueG1sUEsFBgAAAAAEAAQA+gAAAJsDAAAAAA==&#10;">
                  <v:shape id="Freeform 5350" o:spid="_x0000_s1126" style="position:absolute;left:2211;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4HZMUA&#10;AADeAAAADwAAAGRycy9kb3ducmV2LnhtbERPS2vCQBC+C/6HZYReRDem9UF0FSkWcmnxBV6H7JgE&#10;s7Mhu2r017uFQm/z8T1nsWpNJW7UuNKygtEwAkGcWV1yruB4+BrMQDiPrLGyTAoe5GC17HYWmGh7&#10;5x3d9j4XIYRdggoK7+tESpcVZNANbU0cuLNtDPoAm1zqBu8h3FQyjqKJNFhyaCiwps+Cssv+ahRs&#10;ovL7mY7z57G/m/ys3yWn2+lJqbdeu56D8NT6f/GfO9Vh/sc4juH3nXCD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gdkxQAAAN4AAAAPAAAAAAAAAAAAAAAAAJgCAABkcnMv&#10;ZG93bnJldi54bWxQSwUGAAAAAAQABAD1AAAAigMAAAAA&#10;" path="m,401r235,l235,,,,,401e" stroked="f">
                    <v:path arrowok="t" o:connecttype="custom" o:connectlocs="0,10639;235,10639;235,10238;0,10238;0,10639" o:connectangles="0,0,0,0,0"/>
                  </v:shape>
                </v:group>
                <v:group id="Group 5351" o:spid="_x0000_s1127" style="position:absolute;left:2211;top:10238;width:235;height:401" coordorigin="2211,10238" coordsize="235,4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FIRsQAAADeAAAA&#10;DwAAAAAAAAAAAAAAAACqAgAAZHJzL2Rvd25yZXYueG1sUEsFBgAAAAAEAAQA+gAAAJsDAAAAAA==&#10;">
                  <v:shape id="Freeform 5352" o:spid="_x0000_s1128" style="position:absolute;left:2211;top:10238;width:235;height:401;visibility:visible;mso-wrap-style:square;v-text-anchor:top" coordsize="235,4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9CmcUA&#10;AADeAAAADwAAAGRycy9kb3ducmV2LnhtbERPTWsCMRC9C/0PYQpepGZrVcrWKNJaqSfR9qC3YTPd&#10;LG4m2yTq+u9NQfA2j/c5k1lra3EiHyrHCp77GQjiwumKSwU/359PryBCRNZYOyYFFwowmz50Jphr&#10;d+YNnbaxFCmEQ44KTIxNLmUoDFkMfdcQJ+7XeYsxQV9K7fGcwm0tB1k2lhYrTg0GG3o3VBy2R6tg&#10;ne2WLwvpP4Ldr8iEv95m6Y9KdR/b+RuISG28i2/uL53mD0eDIfy/k26Q0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j0KZxQAAAN4AAAAPAAAAAAAAAAAAAAAAAJgCAABkcnMv&#10;ZG93bnJldi54bWxQSwUGAAAAAAQABAD1AAAAigMAAAAA&#10;" path="m,l235,r,401l,401,,xe" filled="f" strokeweight=".15364mm">
                    <v:path arrowok="t" o:connecttype="custom" o:connectlocs="0,10238;235,10238;235,10639;0,10639;0,10238" o:connectangles="0,0,0,0,0"/>
                  </v:shape>
                </v:group>
                <v:group id="Group 5353" o:spid="_x0000_s1129" style="position:absolute;left:2537;top:10413;width:67;height:82" coordorigin="2537,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UR1qcQAAADeAAAA&#10;DwAAAAAAAAAAAAAAAACqAgAAZHJzL2Rvd25yZXYueG1sUEsFBgAAAAAEAAQA+gAAAJsDAAAAAA==&#10;">
                  <v:shape id="Freeform 5354" o:spid="_x0000_s1130" style="position:absolute;left:2537;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WqHMUA&#10;AADeAAAADwAAAGRycy9kb3ducmV2LnhtbERP22oCMRB9L/gPYQTfatalFV2NUlqUFkqLF0Tfhs24&#10;WdxMliTV7d83hULf5nCuM192thFX8qF2rGA0zEAQl07XXCnY71b3ExAhImtsHJOCbwqwXPTu5lho&#10;d+MNXbexEimEQ4EKTIxtIWUoDVkMQ9cSJ+7svMWYoK+k9nhL4baReZaNpcWaU4PBlp4NlZftl1Xw&#10;uW+PlL+btX3ht9OHP6xG09AoNeh3TzMQkbr4L/5zv+o0/+ExH8PvO+kGuf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paocxQAAAN4AAAAPAAAAAAAAAAAAAAAAAJgCAABkcnMv&#10;ZG93bnJldi54bWxQSwUGAAAAAAQABAD1AAAAigMAAAAA&#10;" path="m39,l22,3,5,18,,36,1,55,11,73r15,9l43,81,60,67,66,49,65,29,57,12,54,8,39,e" stroked="f">
                    <v:path arrowok="t" o:connecttype="custom" o:connectlocs="39,10413;22,10416;5,10431;0,10449;1,10468;11,10486;26,10495;43,10494;60,10480;66,10462;65,10442;57,10425;54,10421;39,10413" o:connectangles="0,0,0,0,0,0,0,0,0,0,0,0,0,0"/>
                  </v:shape>
                </v:group>
                <v:group id="Group 5355" o:spid="_x0000_s1131" style="position:absolute;left:2537;top:10413;width:67;height:82" coordorigin="2537,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raTkXFAAAA3gAA&#10;AA8AAAAAAAAAAAAAAAAAqgIAAGRycy9kb3ducmV2LnhtbFBLBQYAAAAABAAEAPoAAACcAwAAAAA=&#10;">
                  <v:shape id="Freeform 5356" o:spid="_x0000_s1132" style="position:absolute;left:2537;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6V18EA&#10;AADdAAAADwAAAGRycy9kb3ducmV2LnhtbERPy4rCMBTdC/5DuII7TWcUHatRBh8gzKo67i/NNe3Y&#10;3JQm2vr3ZiHM8nDeq01nK/GgxpeOFXyMExDEudMlGwW/58PoC4QPyBorx6TgSR42635vhal2LWf0&#10;OAUjYgj7FBUUIdSplD4vyKIfu5o4clfXWAwRNkbqBtsYbiv5mSQzabHk2FBgTduC8tvpbhXgbbJ3&#10;WXu808K4i5m2f8+f3Vmp4aD7XoII1IV/8dt91Aqm81mcG9/EJyD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OldfBAAAA3QAAAA8AAAAAAAAAAAAAAAAAmAIAAGRycy9kb3du&#10;cmV2LnhtbFBLBQYAAAAABAAEAPUAAACGAwAAAAA=&#10;" path="m57,12r8,17l66,49,60,67,43,81,26,82,11,73,1,55,,36,5,18,22,3,39,,54,8e" filled="f" strokeweight=".15364mm">
                    <v:path arrowok="t" o:connecttype="custom" o:connectlocs="57,10425;65,10442;66,10462;60,10480;43,10494;26,10495;11,10486;1,10468;0,10449;5,10431;22,10416;39,10413;54,10421" o:connectangles="0,0,0,0,0,0,0,0,0,0,0,0,0"/>
                  </v:shape>
                </v:group>
                <v:group id="Group 5357" o:spid="_x0000_s1133" style="position:absolute;left:2682;top:10413;width:67;height:82" coordorigin="2682,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GtvCMcAAADd&#10;AAAADwAAAAAAAAAAAAAAAACqAgAAZHJzL2Rvd25yZXYueG1sUEsFBgAAAAAEAAQA+gAAAJ4DAAAA&#10;AA==&#10;">
                  <v:shape id="Freeform 5358" o:spid="_x0000_s1134" style="position:absolute;left:2682;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Oc3sQA&#10;AADdAAAADwAAAGRycy9kb3ducmV2LnhtbERPy2oCMRTdC/5DuEJ3nYxSqo5GKS2WForiA9HdZXKd&#10;DJ3cDEmq079vFgWXh/OeLzvbiCv5UDtWMMxyEMSl0zVXCg771eMERIjIGhvHpOCXAiwX/d4cC+1u&#10;vKXrLlYihXAoUIGJsS2kDKUhiyFzLXHiLs5bjAn6SmqPtxRuGznK82dpsebUYLClV0Pl9+7HKtgc&#10;2hONvsy7fePP89ofV8NpaJR6GHQvMxCRungX/7s/tIKn8TjtT2/SE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jnN7EAAAA3QAAAA8AAAAAAAAAAAAAAAAAmAIAAGRycy9k&#10;b3ducmV2LnhtbFBLBQYAAAAABAAEAPUAAACJAwAAAAA=&#10;" path="m39,l22,3,5,18,,36,1,55,11,73r15,9l43,81,60,67,66,49,65,29,57,12,54,8,39,e" stroked="f">
                    <v:path arrowok="t" o:connecttype="custom" o:connectlocs="39,10413;22,10416;5,10431;0,10449;1,10468;11,10486;26,10495;43,10494;60,10480;66,10462;65,10442;57,10425;54,10421;39,10413" o:connectangles="0,0,0,0,0,0,0,0,0,0,0,0,0,0"/>
                  </v:shape>
                </v:group>
                <v:group id="Group 5359" o:spid="_x0000_s1135" style="position:absolute;left:2682;top:10413;width:67;height:82" coordorigin="2682,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8T108cAAADd&#10;AAAADwAAAAAAAAAAAAAAAACqAgAAZHJzL2Rvd25yZXYueG1sUEsFBgAAAAAEAAQA+gAAAJ4DAAAA&#10;AA==&#10;">
                  <v:shape id="Freeform 5360" o:spid="_x0000_s1136" style="position:absolute;left:2682;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uOcUA&#10;AADdAAAADwAAAGRycy9kb3ducmV2LnhtbESPS2vDMBCE74X8B7GF3ho5aZuHE9mUtoFATnndF2sj&#10;u7FWxlJi599XgUKOw8x8wyzz3tbiSq2vHCsYDRMQxIXTFRsFh/3qdQbCB2SNtWNScCMPeTZ4WmKq&#10;Xcdbuu6CERHCPkUFZQhNKqUvSrLoh64hjt7JtRZDlK2RusUuwm0tx0kykRYrjgslNvRVUnHeXawC&#10;PL/9uG23vtDcuKN5735vm++9Ui/P/ecCRKA+PML/7bVW8DGaTuH+Jj4B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GK45xQAAAN0AAAAPAAAAAAAAAAAAAAAAAJgCAABkcnMv&#10;ZG93bnJldi54bWxQSwUGAAAAAAQABAD1AAAAigMAAAAA&#10;" path="m57,12r8,17l66,49,60,67,43,81,26,82,11,73,1,55,,36,5,18,22,3,39,,54,8e" filled="f" strokeweight=".15364mm">
                    <v:path arrowok="t" o:connecttype="custom" o:connectlocs="57,10425;65,10442;66,10462;60,10480;43,10494;26,10495;11,10486;1,10468;0,10449;5,10431;22,10416;39,10413;54,10421" o:connectangles="0,0,0,0,0,0,0,0,0,0,0,0,0"/>
                  </v:shape>
                </v:group>
                <v:group id="Group 5361" o:spid="_x0000_s1137" style="position:absolute;left:2826;top:10413;width:67;height:82" coordorigin="2826,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cbmUPwwAAAN0AAAAP&#10;AAAAAAAAAAAAAAAAAKoCAABkcnMvZG93bnJldi54bWxQSwUGAAAAAAQABAD6AAAAmgMAAAAA&#10;">
                  <v:shape id="Freeform 5362" o:spid="_x0000_s1138" style="position:absolute;left:2826;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kMAsYA&#10;AADdAAAADwAAAGRycy9kb3ducmV2LnhtbESPQWsCMRSE74L/ITyht5pdoa2uRimKUqG0aKXY22Pz&#10;ulm6eVmSqOu/bwoFj8PMfMPMFp1txJl8qB0ryIcZCOLS6ZorBYeP9f0YRIjIGhvHpOBKARbzfm+G&#10;hXYX3tF5HyuRIBwKVGBibAspQ2nIYhi6ljh5385bjEn6SmqPlwS3jRxl2aO0WHNaMNjS0lD5sz9Z&#10;Be+H9kijV7OxK95+vfnPdT4JjVJ3g+55CiJSF2/h//aLVvCQP03g7016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8kMAsYAAADdAAAADwAAAAAAAAAAAAAAAACYAgAAZHJz&#10;L2Rvd25yZXYueG1sUEsFBgAAAAAEAAQA9QAAAIsDAAAAAA==&#10;" path="m39,l22,3,5,18,,36,2,55r9,18l26,82,43,81,60,67,66,49r,-20l57,12,54,8,39,e" stroked="f">
                    <v:path arrowok="t" o:connecttype="custom" o:connectlocs="39,10413;22,10416;5,10431;0,10449;2,10468;11,10486;26,10495;43,10494;60,10480;66,10462;66,10442;57,10425;54,10421;39,10413" o:connectangles="0,0,0,0,0,0,0,0,0,0,0,0,0,0"/>
                  </v:shape>
                </v:group>
                <v:group id="Group 5363" o:spid="_x0000_s1139" style="position:absolute;left:2826;top:10413;width:67;height:82" coordorigin="2826,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XzRkuwwAAAN0AAAAP&#10;AAAAAAAAAAAAAAAAAKoCAABkcnMvZG93bnJldi54bWxQSwUGAAAAAAQABAD6AAAAmgMAAAAA&#10;">
                  <v:shape id="Freeform 5364" o:spid="_x0000_s1140" style="position:absolute;left:2826;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jj8cQA&#10;AADdAAAADwAAAGRycy9kb3ducmV2LnhtbESPT4vCMBTE74LfITxhb5rW1cWtRpH9A4In6+790bxN&#10;q81LaaKt394Iwh6HmfkNs9r0thZXan3lWEE6SUAQF05XbBT8HL/HCxA+IGusHZOCG3nYrIeDFWba&#10;dXygax6MiBD2GSooQ2gyKX1RkkU/cQ1x9P5cazFE2RqpW+wi3NZymiRv0mLFcaHEhj5KKs75xSrA&#10;8+uXO3S7C70b92tm3em2/zwq9TLqt0sQgfrwH362d1rBPF2k8HgTn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o4/HEAAAA3QAAAA8AAAAAAAAAAAAAAAAAmAIAAGRycy9k&#10;b3ducmV2LnhtbFBLBQYAAAAABAAEAPUAAACJAwAAAAA=&#10;" path="m57,12r9,17l66,49,60,67,43,81,26,82,11,73,2,55,,36,5,18,22,3,39,,54,8e" filled="f" strokeweight=".15364mm">
                    <v:path arrowok="t" o:connecttype="custom" o:connectlocs="57,10425;66,10442;66,10462;60,10480;43,10494;26,10495;11,10486;2,10468;0,10449;5,10431;22,10416;39,10413;54,10421" o:connectangles="0,0,0,0,0,0,0,0,0,0,0,0,0"/>
                  </v:shape>
                </v:group>
                <v:group id="Group 5365" o:spid="_x0000_s1141" style="position:absolute;left:2974;top:10413;width:67;height:82" coordorigin="2974,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UyLCxgAAAN0A&#10;AAAPAAAAAAAAAAAAAAAAAKoCAABkcnMvZG93bnJldi54bWxQSwUGAAAAAAQABAD6AAAAnQMAAAAA&#10;">
                  <v:shape id="Freeform 5366" o:spid="_x0000_s1142" style="position:absolute;left:2974;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z8cA&#10;AADdAAAADwAAAGRycy9kb3ducmV2LnhtbESP3WoCMRSE7wt9h3CE3tXsWiy6GqW0WCoUxR9E7w6b&#10;42bp5mRJUt2+fVMoeDnMzDfMdN7ZRlzIh9qxgryfgSAuna65UrDfLR5HIEJE1tg4JgU/FGA+u7+b&#10;YqHdlTd02cZKJAiHAhWYGNtCylAashj6riVO3tl5izFJX0nt8ZrgtpGDLHuWFmtOCwZbejVUfm2/&#10;rYL1vj3S4NO82zdenlb+sMjHoVHqode9TEBE6uIt/N/+0AqG+egJ/t6kJ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0S8/HAAAA3QAAAA8AAAAAAAAAAAAAAAAAmAIAAGRy&#10;cy9kb3ducmV2LnhtbFBLBQYAAAAABAAEAPUAAACMAwAAAAA=&#10;" path="m39,l22,3,5,18,,36,2,55r9,18l26,82,43,81,60,67,67,49,66,29,57,12,54,8,39,e" stroked="f">
                    <v:path arrowok="t" o:connecttype="custom" o:connectlocs="39,10413;22,10416;5,10431;0,10449;2,10468;11,10486;26,10495;43,10494;60,10480;67,10462;66,10442;57,10425;54,10421;39,10413" o:connectangles="0,0,0,0,0,0,0,0,0,0,0,0,0,0"/>
                  </v:shape>
                </v:group>
                <v:group id="Group 5367" o:spid="_x0000_s1143" style="position:absolute;left:2974;top:10413;width:67;height:82" coordorigin="2974,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QKbcQAAADdAAAADwAAAGRycy9kb3ducmV2LnhtbERPS2vCQBC+C/6HZQRv&#10;dRPFR6OriKj0IIVqofQ2ZMckmJ0N2TWJ/74rFLzNx/ec1aYzpWiodoVlBfEoAkGcWl1wpuD7cnhb&#10;gHAeWWNpmRQ8yMFm3e+tMNG25S9qzj4TIYRdggpy76tESpfmZNCNbEUcuKutDfoA60zqGtsQbko5&#10;jqKZNFhwaMixol1O6e18NwqOLbbbSbxvTrfr7vF7mX7+nGJSajjotksQnjr/Ev+7P3SYP38fw/O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KQKbcQAAADdAAAA&#10;DwAAAAAAAAAAAAAAAACqAgAAZHJzL2Rvd25yZXYueG1sUEsFBgAAAAAEAAQA+gAAAJsDAAAAAA==&#10;">
                  <v:shape id="Freeform 5368" o:spid="_x0000_s1144" style="position:absolute;left:2974;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HwssIA&#10;AADdAAAADwAAAGRycy9kb3ducmV2LnhtbERPS2vCQBC+F/oflin01myqRZvUVYpVEDyp9T5kx01q&#10;djZk1zz+fbdQ8DYf33MWq8HWoqPWV44VvCYpCOLC6YqNgu/T9uUdhA/IGmvHpGAkD6vl48MCc+16&#10;PlB3DEbEEPY5KihDaHIpfVGSRZ+4hjhyF9daDBG2RuoW+xhuazlJ05m0WHFsKLGhdUnF9XizCvA6&#10;3bhDv7tRZtzZvPU/4/7rpNTz0/D5ASLQEO7if/dOx/nzbAp/38QT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AfCywgAAAN0AAAAPAAAAAAAAAAAAAAAAAJgCAABkcnMvZG93&#10;bnJldi54bWxQSwUGAAAAAAQABAD1AAAAhwMAAAAA&#10;" path="m57,12r9,17l67,49,60,67,43,81,26,82,11,73,2,55,,36,5,18,22,3,39,,54,8e" filled="f" strokeweight=".15364mm">
                    <v:path arrowok="t" o:connecttype="custom" o:connectlocs="57,10425;66,10442;67,10462;60,10480;43,10494;26,10495;11,10486;2,10468;0,10449;5,10431;22,10416;39,10413;54,10421" o:connectangles="0,0,0,0,0,0,0,0,0,0,0,0,0"/>
                  </v:shape>
                </v:group>
                <v:group id="Group 5369" o:spid="_x0000_s1145" style="position:absolute;left:3122;top:10413;width:67;height:82" coordorigin="3122,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4LFAAAA3QAA&#10;AA8AAAAAAAAAAAAAAAAAqgIAAGRycy9kb3ducmV2LnhtbFBLBQYAAAAABAAEAPoAAACcAwAAAAA=&#10;">
                  <v:shape id="Freeform 5370" o:spid="_x0000_s1146" style="position:absolute;left:3122;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Zej8QA&#10;AADdAAAADwAAAGRycy9kb3ducmV2LnhtbERPTWsCMRC9C/6HMEJvNavQVrdGEcVSQVq0Uupt2Iyb&#10;xc1kSVJd/70pFLzN433OZNbaWpzJh8qxgkE/A0FcOF1xqWD/tXocgQgRWWPtmBRcKcBs2u1MMNfu&#10;wls672IpUgiHHBWYGJtcylAYshj6riFO3NF5izFBX0rt8ZLCbS2HWfYsLVacGgw2tDBUnHa/VsHn&#10;vvmh4ca82SWvDx/+ezUYh1qph147fwURqY138b/7Xaf5L+Mn+PsmnSC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mXo/EAAAA3QAAAA8AAAAAAAAAAAAAAAAAmAIAAGRycy9k&#10;b3ducmV2LnhtbFBLBQYAAAAABAAEAPUAAACJAwAAAAA=&#10;" path="m39,l22,3,5,18,,36,2,55r9,18l26,82,44,81,60,67,67,49,66,29,57,12,54,8,39,e" stroked="f">
                    <v:path arrowok="t" o:connecttype="custom" o:connectlocs="39,10413;22,10416;5,10431;0,10449;2,10468;11,10486;26,10495;44,10494;60,10480;67,10462;66,10442;57,10425;54,10421;39,10413" o:connectangles="0,0,0,0,0,0,0,0,0,0,0,0,0,0"/>
                  </v:shape>
                </v:group>
                <v:group id="Group 5371" o:spid="_x0000_s1147" style="position:absolute;left:3122;top:10413;width:67;height:82" coordorigin="3122,10413" coordsize="6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58MbsQAAADdAAAADwAAAGRycy9kb3ducmV2LnhtbERPTWvCQBC9C/0PyxR6&#10;001aamvqKiJVPIhgFMTbkB2TYHY2ZLdJ/PddQfA2j/c503lvKtFS40rLCuJRBII4s7rkXMHxsBp+&#10;g3AeWWNlmRTcyMF89jKYYqJtx3tqU5+LEMIuQQWF93UipcsKMuhGtiYO3MU2Bn2ATS51g10IN5V8&#10;j6KxNFhyaCiwpmVB2TX9MwrWHXaLj/i33V4vy9v58Lk7bWNS6u21X/yA8NT7p/jh3ugw/2syhv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58MbsQAAADdAAAA&#10;DwAAAAAAAAAAAAAAAACqAgAAZHJzL2Rvd25yZXYueG1sUEsFBgAAAAAEAAQA+gAAAJsDAAAAAA==&#10;">
                  <v:shape id="Freeform 5372" o:spid="_x0000_s1148" style="position:absolute;left:3122;top:10413;width:67;height:82;visibility:visible;mso-wrap-style:square;v-text-anchor:top" coordsize="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r2scEA&#10;AADdAAAADwAAAGRycy9kb3ducmV2LnhtbERPS4vCMBC+C/sfwizsTdN1RddqFPEBgicfex+aMe3a&#10;TEoTbf33RhC8zcf3nOm8taW4Ue0Lxwq+ewkI4szpgo2C03HT/QXhA7LG0jEpuJOH+eyjM8VUu4b3&#10;dDsEI2II+xQV5CFUqZQ+y8mi77mKOHJnV1sMEdZG6hqbGG5L2U+SobRYcGzIsaJlTtnlcLUK8PKz&#10;dvtme6WxcX9m0Pzfd6ujUl+f7WICIlAb3uKXe6vj/NF4BM9v4gly9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69rHBAAAA3QAAAA8AAAAAAAAAAAAAAAAAmAIAAGRycy9kb3du&#10;cmV2LnhtbFBLBQYAAAAABAAEAPUAAACGAwAAAAA=&#10;" path="m57,12r9,17l67,49,60,67,44,81,26,82,11,73,2,55,,36,5,18,22,3,39,,54,8e" filled="f" strokeweight=".15364mm">
                    <v:path arrowok="t" o:connecttype="custom" o:connectlocs="57,10425;66,10442;67,10462;60,10480;44,10494;26,10495;11,10486;2,10468;0,10449;5,10431;22,10416;39,10413;54,10421" o:connectangles="0,0,0,0,0,0,0,0,0,0,0,0,0"/>
                  </v:shape>
                </v:group>
                <w10:wrap anchorx="page" anchory="page"/>
              </v:group>
            </w:pict>
          </mc:Fallback>
        </mc:AlternateContent>
      </w:r>
      <w:proofErr w:type="gramStart"/>
      <w:r w:rsidRPr="00B72469">
        <w:rPr>
          <w:rFonts w:ascii="Times New Roman" w:eastAsia="Arial" w:hAnsi="Times New Roman" w:cs="Times New Roman"/>
          <w:w w:val="89"/>
          <w:sz w:val="20"/>
          <w:szCs w:val="20"/>
        </w:rPr>
        <w:t>the</w:t>
      </w:r>
      <w:proofErr w:type="gramEnd"/>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for</w:t>
      </w:r>
      <w:r w:rsidRPr="00B72469">
        <w:rPr>
          <w:rFonts w:ascii="Times New Roman" w:eastAsia="Arial" w:hAnsi="Times New Roman" w:cs="Times New Roman"/>
          <w:spacing w:val="-2"/>
          <w:w w:val="89"/>
          <w:sz w:val="20"/>
          <w:szCs w:val="20"/>
        </w:rPr>
        <w:t>w</w:t>
      </w:r>
      <w:r w:rsidRPr="00B72469">
        <w:rPr>
          <w:rFonts w:ascii="Times New Roman" w:eastAsia="Arial" w:hAnsi="Times New Roman" w:cs="Times New Roman"/>
          <w:w w:val="89"/>
          <w:sz w:val="20"/>
          <w:szCs w:val="20"/>
        </w:rPr>
        <w:t xml:space="preserve">ard  algorithm </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returns</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 xml:space="preserve">probability </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sz w:val="20"/>
          <w:szCs w:val="20"/>
        </w:rPr>
        <w:t>g</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 xml:space="preserve">en </w:t>
      </w:r>
      <w:r w:rsidRPr="00B72469">
        <w:rPr>
          <w:rFonts w:ascii="Times New Roman" w:eastAsia="Arial" w:hAnsi="Times New Roman" w:cs="Times New Roman"/>
          <w:w w:val="84"/>
          <w:sz w:val="20"/>
          <w:szCs w:val="20"/>
        </w:rPr>
        <w:t>sequence</w:t>
      </w:r>
      <w:r w:rsidRPr="00B72469">
        <w:rPr>
          <w:rFonts w:ascii="Times New Roman" w:eastAsia="Arial" w:hAnsi="Times New Roman" w:cs="Times New Roman"/>
          <w:spacing w:val="-5"/>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91"/>
          <w:sz w:val="20"/>
          <w:szCs w:val="20"/>
        </w:rPr>
        <w:t>positions</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i/>
          <w:sz w:val="20"/>
          <w:szCs w:val="20"/>
        </w:rPr>
        <w:t>x</w:t>
      </w:r>
      <w:r w:rsidRPr="00B72469">
        <w:rPr>
          <w:rFonts w:ascii="Times New Roman" w:eastAsia="Arial" w:hAnsi="Times New Roman" w:cs="Times New Roman"/>
          <w:position w:val="-3"/>
          <w:sz w:val="14"/>
          <w:szCs w:val="14"/>
        </w:rPr>
        <w:t>1</w:t>
      </w:r>
      <w:r w:rsidRPr="00B72469">
        <w:rPr>
          <w:rFonts w:ascii="Times New Roman" w:eastAsia="Arial" w:hAnsi="Times New Roman" w:cs="Times New Roman"/>
          <w:spacing w:val="-15"/>
          <w:position w:val="-3"/>
          <w:sz w:val="14"/>
          <w:szCs w:val="14"/>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124"/>
          <w:sz w:val="20"/>
          <w:szCs w:val="20"/>
        </w:rPr>
        <w:t>x</w:t>
      </w:r>
      <w:r w:rsidRPr="00B72469">
        <w:rPr>
          <w:rFonts w:ascii="Times New Roman" w:eastAsia="Arial" w:hAnsi="Times New Roman" w:cs="Times New Roman"/>
          <w:i/>
          <w:w w:val="124"/>
          <w:position w:val="-3"/>
          <w:sz w:val="14"/>
          <w:szCs w:val="14"/>
        </w:rPr>
        <w:t>t</w:t>
      </w:r>
      <w:r w:rsidRPr="00B72469">
        <w:rPr>
          <w:rFonts w:ascii="Times New Roman" w:eastAsia="Arial" w:hAnsi="Times New Roman" w:cs="Times New Roman"/>
          <w:i/>
          <w:spacing w:val="4"/>
          <w:w w:val="124"/>
          <w:position w:val="-3"/>
          <w:sz w:val="14"/>
          <w:szCs w:val="14"/>
        </w:rPr>
        <w:t xml:space="preserve"> </w:t>
      </w:r>
      <w:r w:rsidRPr="00B72469">
        <w:rPr>
          <w:rFonts w:ascii="Times New Roman" w:eastAsia="Arial" w:hAnsi="Times New Roman" w:cs="Times New Roman"/>
          <w:w w:val="87"/>
          <w:sz w:val="20"/>
          <w:szCs w:val="20"/>
        </w:rPr>
        <w:t>is output</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by</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an</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HMM,</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g</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n that</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36"/>
          <w:sz w:val="20"/>
          <w:szCs w:val="20"/>
        </w:rPr>
        <w:t xml:space="preserve"> </w:t>
      </w:r>
      <w:r w:rsidRPr="00B72469">
        <w:rPr>
          <w:rFonts w:ascii="Times New Roman" w:eastAsia="Arial" w:hAnsi="Times New Roman" w:cs="Times New Roman"/>
          <w:w w:val="88"/>
          <w:sz w:val="20"/>
          <w:szCs w:val="20"/>
        </w:rPr>
        <w:t>terminates</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4"/>
          <w:sz w:val="20"/>
          <w:szCs w:val="20"/>
        </w:rPr>
        <w:t xml:space="preserve"> </w:t>
      </w:r>
      <w:r w:rsidRPr="00B72469">
        <w:rPr>
          <w:rFonts w:ascii="Times New Roman" w:eastAsia="Arial" w:hAnsi="Times New Roman" w:cs="Times New Roman"/>
          <w:w w:val="84"/>
          <w:sz w:val="20"/>
          <w:szCs w:val="20"/>
        </w:rPr>
        <w:t>state</w:t>
      </w:r>
      <w:r w:rsidRPr="00B72469">
        <w:rPr>
          <w:rFonts w:ascii="Times New Roman" w:eastAsia="Arial" w:hAnsi="Times New Roman" w:cs="Times New Roman"/>
          <w:spacing w:val="35"/>
          <w:w w:val="84"/>
          <w:sz w:val="20"/>
          <w:szCs w:val="20"/>
        </w:rPr>
        <w:t xml:space="preserve"> </w:t>
      </w:r>
      <w:r w:rsidRPr="00B72469">
        <w:rPr>
          <w:rFonts w:ascii="Times New Roman" w:eastAsia="Arial" w:hAnsi="Times New Roman" w:cs="Times New Roman"/>
          <w:i/>
          <w:w w:val="94"/>
          <w:sz w:val="20"/>
          <w:szCs w:val="20"/>
        </w:rPr>
        <w:t>σ</w:t>
      </w:r>
      <w:r w:rsidRPr="00B72469">
        <w:rPr>
          <w:rFonts w:ascii="Times New Roman" w:eastAsia="Arial" w:hAnsi="Times New Roman" w:cs="Times New Roman"/>
          <w:i/>
          <w:w w:val="154"/>
          <w:position w:val="-3"/>
          <w:sz w:val="14"/>
          <w:szCs w:val="14"/>
        </w:rPr>
        <w:t>t</w:t>
      </w:r>
      <w:r w:rsidRPr="00B72469">
        <w:rPr>
          <w:rFonts w:ascii="Times New Roman" w:eastAsia="Arial" w:hAnsi="Times New Roman" w:cs="Times New Roman"/>
          <w:i/>
          <w:spacing w:val="-29"/>
          <w:position w:val="-3"/>
          <w:sz w:val="14"/>
          <w:szCs w:val="14"/>
        </w:rPr>
        <w:t xml:space="preserve"> </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39"/>
          <w:sz w:val="20"/>
          <w:szCs w:val="20"/>
        </w:rPr>
        <w:t xml:space="preserve"> </w:t>
      </w:r>
      <w:r w:rsidRPr="00B72469">
        <w:rPr>
          <w:rFonts w:ascii="Times New Roman" w:eastAsia="Arial" w:hAnsi="Times New Roman" w:cs="Times New Roman"/>
          <w:sz w:val="20"/>
          <w:szCs w:val="20"/>
        </w:rPr>
        <w:t>More</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formall</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w:t>
      </w:r>
      <w:r w:rsidRPr="00B72469">
        <w:rPr>
          <w:rFonts w:ascii="Times New Roman" w:eastAsia="Arial" w:hAnsi="Times New Roman" w:cs="Times New Roman"/>
          <w:spacing w:val="13"/>
          <w:sz w:val="20"/>
          <w:szCs w:val="20"/>
        </w:rPr>
        <w:t xml:space="preserve"> </w:t>
      </w:r>
      <w:proofErr w:type="gramStart"/>
      <w:r w:rsidRPr="00B72469">
        <w:rPr>
          <w:rFonts w:ascii="Times New Roman" w:eastAsia="Arial" w:hAnsi="Times New Roman" w:cs="Times New Roman"/>
          <w:sz w:val="20"/>
          <w:szCs w:val="20"/>
        </w:rPr>
        <w:t>Pr[</w:t>
      </w:r>
      <w:proofErr w:type="gramEnd"/>
      <w:r w:rsidRPr="00B72469">
        <w:rPr>
          <w:rFonts w:ascii="Times New Roman" w:eastAsia="Arial" w:hAnsi="Times New Roman" w:cs="Times New Roman"/>
          <w:i/>
          <w:sz w:val="20"/>
          <w:szCs w:val="20"/>
        </w:rPr>
        <w:t xml:space="preserve">M  </w:t>
      </w:r>
      <w:r w:rsidRPr="00B72469">
        <w:rPr>
          <w:rFonts w:ascii="Times New Roman" w:eastAsia="Arial" w:hAnsi="Times New Roman" w:cs="Times New Roman"/>
          <w:i/>
          <w:spacing w:val="8"/>
          <w:sz w:val="20"/>
          <w:szCs w:val="20"/>
        </w:rPr>
        <w:t xml:space="preserve"> </w:t>
      </w:r>
      <w:r w:rsidRPr="00B72469">
        <w:rPr>
          <w:rFonts w:ascii="Times New Roman" w:eastAsia="Arial" w:hAnsi="Times New Roman" w:cs="Times New Roman"/>
          <w:i/>
          <w:sz w:val="20"/>
          <w:szCs w:val="20"/>
        </w:rPr>
        <w:t>→ x</w:t>
      </w:r>
      <w:r w:rsidRPr="00B72469">
        <w:rPr>
          <w:rFonts w:ascii="Times New Roman" w:eastAsia="Arial" w:hAnsi="Times New Roman" w:cs="Times New Roman"/>
          <w:position w:val="-3"/>
          <w:sz w:val="14"/>
          <w:szCs w:val="14"/>
        </w:rPr>
        <w:t>1</w:t>
      </w:r>
      <w:r w:rsidRPr="00B72469">
        <w:rPr>
          <w:rFonts w:ascii="Times New Roman" w:eastAsia="Arial" w:hAnsi="Times New Roman" w:cs="Times New Roman"/>
          <w:spacing w:val="-15"/>
          <w:position w:val="-3"/>
          <w:sz w:val="14"/>
          <w:szCs w:val="14"/>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113"/>
          <w:sz w:val="20"/>
          <w:szCs w:val="20"/>
        </w:rPr>
        <w:t>x</w:t>
      </w:r>
      <w:r w:rsidRPr="00B72469">
        <w:rPr>
          <w:rFonts w:ascii="Times New Roman" w:eastAsia="Arial" w:hAnsi="Times New Roman" w:cs="Times New Roman"/>
          <w:i/>
          <w:w w:val="154"/>
          <w:position w:val="-3"/>
          <w:sz w:val="14"/>
          <w:szCs w:val="14"/>
        </w:rPr>
        <w:t>t</w:t>
      </w:r>
      <w:r w:rsidRPr="00B72469">
        <w:rPr>
          <w:rFonts w:ascii="Times New Roman" w:eastAsia="Arial" w:hAnsi="Times New Roman" w:cs="Times New Roman"/>
          <w:i/>
          <w:spacing w:val="-29"/>
          <w:position w:val="-3"/>
          <w:sz w:val="14"/>
          <w:szCs w:val="14"/>
        </w:rPr>
        <w:t xml:space="preserve"> </w:t>
      </w:r>
      <w:r w:rsidRPr="00B72469">
        <w:rPr>
          <w:rFonts w:ascii="Times New Roman" w:eastAsia="Arial" w:hAnsi="Times New Roman" w:cs="Times New Roman"/>
          <w:i/>
          <w:w w:val="106"/>
          <w:sz w:val="20"/>
          <w:szCs w:val="20"/>
        </w:rPr>
        <w:t>|</w:t>
      </w:r>
      <w:r w:rsidRPr="00B72469">
        <w:rPr>
          <w:rFonts w:ascii="Times New Roman" w:eastAsia="Arial" w:hAnsi="Times New Roman" w:cs="Times New Roman"/>
          <w:i/>
          <w:w w:val="94"/>
          <w:sz w:val="20"/>
          <w:szCs w:val="20"/>
        </w:rPr>
        <w:t>σ</w:t>
      </w:r>
      <w:r w:rsidRPr="00B72469">
        <w:rPr>
          <w:rFonts w:ascii="Times New Roman" w:eastAsia="Arial" w:hAnsi="Times New Roman" w:cs="Times New Roman"/>
          <w:i/>
          <w:w w:val="154"/>
          <w:position w:val="-3"/>
          <w:sz w:val="14"/>
          <w:szCs w:val="14"/>
        </w:rPr>
        <w:t>t</w:t>
      </w:r>
      <w:r w:rsidRPr="00B72469">
        <w:rPr>
          <w:rFonts w:ascii="Times New Roman" w:eastAsia="Arial" w:hAnsi="Times New Roman" w:cs="Times New Roman"/>
          <w:i/>
          <w:spacing w:val="-29"/>
          <w:position w:val="-3"/>
          <w:sz w:val="14"/>
          <w:szCs w:val="14"/>
        </w:rPr>
        <w:t xml:space="preserve"> </w:t>
      </w:r>
      <w:r w:rsidRPr="00B72469">
        <w:rPr>
          <w:rFonts w:ascii="Times New Roman" w:eastAsia="Arial" w:hAnsi="Times New Roman" w:cs="Times New Roman"/>
          <w:sz w:val="20"/>
          <w:szCs w:val="20"/>
        </w:rPr>
        <w:t>],</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g</w:t>
      </w:r>
      <w:r w:rsidRPr="00B72469">
        <w:rPr>
          <w:rFonts w:ascii="Times New Roman" w:eastAsia="Arial" w:hAnsi="Times New Roman" w:cs="Times New Roman"/>
          <w:spacing w:val="-4"/>
          <w:w w:val="85"/>
          <w:sz w:val="20"/>
          <w:szCs w:val="20"/>
        </w:rPr>
        <w:t>i</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n</w:t>
      </w:r>
      <w:r w:rsidRPr="00B72469">
        <w:rPr>
          <w:rFonts w:ascii="Times New Roman" w:eastAsia="Arial" w:hAnsi="Times New Roman" w:cs="Times New Roman"/>
          <w:spacing w:val="39"/>
          <w:w w:val="85"/>
          <w:sz w:val="20"/>
          <w:szCs w:val="20"/>
        </w:rPr>
        <w:t xml:space="preserve"> </w:t>
      </w:r>
      <w:r w:rsidRPr="00B72469">
        <w:rPr>
          <w:rFonts w:ascii="Times New Roman" w:eastAsia="Arial" w:hAnsi="Times New Roman" w:cs="Times New Roman"/>
          <w:i/>
          <w:sz w:val="20"/>
          <w:szCs w:val="20"/>
        </w:rPr>
        <w:t>x</w:t>
      </w:r>
      <w:r w:rsidRPr="00B72469">
        <w:rPr>
          <w:rFonts w:ascii="Times New Roman" w:eastAsia="Arial" w:hAnsi="Times New Roman" w:cs="Times New Roman"/>
          <w:position w:val="-3"/>
          <w:sz w:val="14"/>
          <w:szCs w:val="14"/>
        </w:rPr>
        <w:t>1</w:t>
      </w:r>
      <w:r w:rsidRPr="00B72469">
        <w:rPr>
          <w:rFonts w:ascii="Times New Roman" w:eastAsia="Arial" w:hAnsi="Times New Roman" w:cs="Times New Roman"/>
          <w:spacing w:val="-15"/>
          <w:position w:val="-3"/>
          <w:sz w:val="14"/>
          <w:szCs w:val="14"/>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99"/>
          <w:sz w:val="20"/>
          <w:szCs w:val="20"/>
        </w:rPr>
        <w:t>...,</w:t>
      </w:r>
      <w:r w:rsidRPr="00B72469">
        <w:rPr>
          <w:rFonts w:ascii="Times New Roman" w:eastAsia="Arial" w:hAnsi="Times New Roman" w:cs="Times New Roman"/>
          <w:i/>
          <w:spacing w:val="-21"/>
          <w:w w:val="99"/>
          <w:sz w:val="20"/>
          <w:szCs w:val="20"/>
        </w:rPr>
        <w:t xml:space="preserve"> </w:t>
      </w:r>
      <w:r w:rsidRPr="00B72469">
        <w:rPr>
          <w:rFonts w:ascii="Times New Roman" w:eastAsia="Arial" w:hAnsi="Times New Roman" w:cs="Times New Roman"/>
          <w:i/>
          <w:w w:val="113"/>
          <w:sz w:val="20"/>
          <w:szCs w:val="20"/>
        </w:rPr>
        <w:t>x</w:t>
      </w:r>
      <w:r w:rsidRPr="00B72469">
        <w:rPr>
          <w:rFonts w:ascii="Times New Roman" w:eastAsia="Arial" w:hAnsi="Times New Roman" w:cs="Times New Roman"/>
          <w:i/>
          <w:w w:val="154"/>
          <w:position w:val="-3"/>
          <w:sz w:val="14"/>
          <w:szCs w:val="14"/>
        </w:rPr>
        <w:t>t</w:t>
      </w:r>
      <w:r w:rsidRPr="00B72469">
        <w:rPr>
          <w:rFonts w:ascii="Times New Roman" w:eastAsia="Arial" w:hAnsi="Times New Roman" w:cs="Times New Roman"/>
          <w:i/>
          <w:spacing w:val="-29"/>
          <w:position w:val="-3"/>
          <w:sz w:val="14"/>
          <w:szCs w:val="14"/>
        </w:rPr>
        <w:t xml:space="preserve"> </w:t>
      </w:r>
      <w:r w:rsidRPr="00B72469">
        <w:rPr>
          <w:rFonts w:ascii="Times New Roman" w:eastAsia="Arial" w:hAnsi="Times New Roman" w:cs="Times New Roman"/>
          <w:sz w:val="20"/>
          <w:szCs w:val="20"/>
        </w:rPr>
        <w:t>,</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i/>
          <w:w w:val="94"/>
          <w:sz w:val="20"/>
          <w:szCs w:val="20"/>
        </w:rPr>
        <w:t>σ</w:t>
      </w:r>
      <w:r w:rsidRPr="00B72469">
        <w:rPr>
          <w:rFonts w:ascii="Times New Roman" w:eastAsia="Arial" w:hAnsi="Times New Roman" w:cs="Times New Roman"/>
          <w:i/>
          <w:w w:val="154"/>
          <w:position w:val="-3"/>
          <w:sz w:val="14"/>
          <w:szCs w:val="14"/>
        </w:rPr>
        <w:t>t</w:t>
      </w:r>
      <w:r w:rsidRPr="00B72469">
        <w:rPr>
          <w:rFonts w:ascii="Times New Roman" w:eastAsia="Arial" w:hAnsi="Times New Roman" w:cs="Times New Roman"/>
          <w:i/>
          <w:spacing w:val="-29"/>
          <w:position w:val="-3"/>
          <w:sz w:val="14"/>
          <w:szCs w:val="14"/>
        </w:rPr>
        <w:t xml:space="preserve"> </w:t>
      </w:r>
      <w:r w:rsidRPr="00B72469">
        <w:rPr>
          <w:rFonts w:ascii="Times New Roman" w:eastAsia="Arial" w:hAnsi="Times New Roman" w:cs="Times New Roman"/>
          <w:sz w:val="20"/>
          <w:szCs w:val="20"/>
        </w:rPr>
        <w:t>.</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1"/>
          <w:sz w:val="20"/>
          <w:szCs w:val="20"/>
        </w:rPr>
        <w:t>H</w:t>
      </w:r>
      <w:r w:rsidRPr="00B72469">
        <w:rPr>
          <w:rFonts w:ascii="Times New Roman" w:eastAsia="Arial" w:hAnsi="Times New Roman" w:cs="Times New Roman"/>
          <w:spacing w:val="-5"/>
          <w:w w:val="91"/>
          <w:sz w:val="20"/>
          <w:szCs w:val="20"/>
        </w:rPr>
        <w:t>o</w:t>
      </w:r>
      <w:r w:rsidRPr="00B72469">
        <w:rPr>
          <w:rFonts w:ascii="Times New Roman" w:eastAsia="Arial" w:hAnsi="Times New Roman" w:cs="Times New Roman"/>
          <w:w w:val="91"/>
          <w:sz w:val="20"/>
          <w:szCs w:val="20"/>
        </w:rPr>
        <w:t>w</w:t>
      </w:r>
      <w:r w:rsidRPr="00B72469">
        <w:rPr>
          <w:rFonts w:ascii="Times New Roman" w:eastAsia="Arial" w:hAnsi="Times New Roman" w:cs="Times New Roman"/>
          <w:spacing w:val="-5"/>
          <w:w w:val="91"/>
          <w:sz w:val="20"/>
          <w:szCs w:val="20"/>
        </w:rPr>
        <w:t>e</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7"/>
          <w:w w:val="91"/>
          <w:sz w:val="20"/>
          <w:szCs w:val="20"/>
        </w:rPr>
        <w:t>r</w:t>
      </w:r>
      <w:r w:rsidRPr="00B72469">
        <w:rPr>
          <w:rFonts w:ascii="Times New Roman" w:eastAsia="Arial" w:hAnsi="Times New Roman" w:cs="Times New Roman"/>
          <w:w w:val="91"/>
          <w:sz w:val="20"/>
          <w:szCs w:val="20"/>
        </w:rPr>
        <w:t>,</w:t>
      </w:r>
      <w:r w:rsidRPr="00B72469">
        <w:rPr>
          <w:rFonts w:ascii="Times New Roman" w:eastAsia="Arial" w:hAnsi="Times New Roman" w:cs="Times New Roman"/>
          <w:spacing w:val="10"/>
          <w:w w:val="91"/>
          <w:sz w:val="20"/>
          <w:szCs w:val="20"/>
        </w:rPr>
        <w:t xml:space="preserve"> </w:t>
      </w:r>
      <w:r w:rsidRPr="00B72469">
        <w:rPr>
          <w:rFonts w:ascii="Times New Roman" w:eastAsia="Arial" w:hAnsi="Times New Roman" w:cs="Times New Roman"/>
          <w:sz w:val="20"/>
          <w:szCs w:val="20"/>
        </w:rPr>
        <w:t>for</w:t>
      </w:r>
    </w:p>
    <w:p w14:paraId="0AFED253" w14:textId="77777777" w:rsidR="00676FEB" w:rsidRPr="00B72469" w:rsidRDefault="00676FEB" w:rsidP="00676FEB">
      <w:pPr>
        <w:spacing w:after="0" w:line="190" w:lineRule="exact"/>
        <w:ind w:right="62" w:firstLine="217"/>
        <w:jc w:val="both"/>
        <w:rPr>
          <w:rFonts w:ascii="Times New Roman" w:eastAsia="Arial" w:hAnsi="Times New Roman" w:cs="Times New Roman"/>
          <w:sz w:val="16"/>
          <w:szCs w:val="16"/>
        </w:rPr>
      </w:pPr>
      <w:r w:rsidRPr="00B72469">
        <w:rPr>
          <w:rFonts w:ascii="Times New Roman" w:hAnsi="Times New Roman" w:cs="Times New Roman"/>
        </w:rPr>
        <w:br w:type="column"/>
      </w:r>
      <w:r w:rsidRPr="00B72469">
        <w:rPr>
          <w:rFonts w:ascii="Times New Roman" w:eastAsia="Arial" w:hAnsi="Times New Roman" w:cs="Times New Roman"/>
          <w:w w:val="89"/>
          <w:position w:val="6"/>
          <w:sz w:val="12"/>
          <w:szCs w:val="12"/>
        </w:rPr>
        <w:lastRenderedPageBreak/>
        <w:t>2</w:t>
      </w:r>
      <w:r w:rsidRPr="00B72469">
        <w:rPr>
          <w:rFonts w:ascii="Times New Roman" w:eastAsia="Arial" w:hAnsi="Times New Roman" w:cs="Times New Roman"/>
          <w:spacing w:val="-23"/>
          <w:position w:val="6"/>
          <w:sz w:val="12"/>
          <w:szCs w:val="12"/>
        </w:rPr>
        <w:t xml:space="preserve"> </w:t>
      </w:r>
      <w:r w:rsidRPr="00B72469">
        <w:rPr>
          <w:rFonts w:ascii="Times New Roman" w:eastAsia="Arial" w:hAnsi="Times New Roman" w:cs="Times New Roman"/>
          <w:w w:val="87"/>
          <w:sz w:val="16"/>
          <w:szCs w:val="16"/>
        </w:rPr>
        <w:t>This</w:t>
      </w:r>
      <w:r w:rsidRPr="00B72469">
        <w:rPr>
          <w:rFonts w:ascii="Times New Roman" w:eastAsia="Arial" w:hAnsi="Times New Roman" w:cs="Times New Roman"/>
          <w:spacing w:val="25"/>
          <w:w w:val="87"/>
          <w:sz w:val="16"/>
          <w:szCs w:val="16"/>
        </w:rPr>
        <w:t xml:space="preserve"> </w:t>
      </w:r>
      <w:proofErr w:type="gramStart"/>
      <w:r w:rsidRPr="00B72469">
        <w:rPr>
          <w:rFonts w:ascii="Times New Roman" w:eastAsia="Arial" w:hAnsi="Times New Roman" w:cs="Times New Roman"/>
          <w:w w:val="87"/>
          <w:sz w:val="16"/>
          <w:szCs w:val="16"/>
        </w:rPr>
        <w:t xml:space="preserve">construction </w:t>
      </w:r>
      <w:r w:rsidRPr="00B72469">
        <w:rPr>
          <w:rFonts w:ascii="Times New Roman" w:eastAsia="Arial" w:hAnsi="Times New Roman" w:cs="Times New Roman"/>
          <w:spacing w:val="3"/>
          <w:w w:val="87"/>
          <w:sz w:val="16"/>
          <w:szCs w:val="16"/>
        </w:rPr>
        <w:t xml:space="preserve"> </w:t>
      </w:r>
      <w:r w:rsidRPr="00B72469">
        <w:rPr>
          <w:rFonts w:ascii="Times New Roman" w:eastAsia="Arial" w:hAnsi="Times New Roman" w:cs="Times New Roman"/>
          <w:w w:val="87"/>
          <w:sz w:val="16"/>
          <w:szCs w:val="16"/>
        </w:rPr>
        <w:t>could</w:t>
      </w:r>
      <w:proofErr w:type="gramEnd"/>
      <w:r w:rsidRPr="00B72469">
        <w:rPr>
          <w:rFonts w:ascii="Times New Roman" w:eastAsia="Arial" w:hAnsi="Times New Roman" w:cs="Times New Roman"/>
          <w:spacing w:val="26"/>
          <w:w w:val="87"/>
          <w:sz w:val="16"/>
          <w:szCs w:val="16"/>
        </w:rPr>
        <w:t xml:space="preserve"> </w:t>
      </w:r>
      <w:r w:rsidRPr="00B72469">
        <w:rPr>
          <w:rFonts w:ascii="Times New Roman" w:eastAsia="Arial" w:hAnsi="Times New Roman" w:cs="Times New Roman"/>
          <w:w w:val="87"/>
          <w:sz w:val="16"/>
          <w:szCs w:val="16"/>
        </w:rPr>
        <w:t>be</w:t>
      </w:r>
      <w:r w:rsidRPr="00B72469">
        <w:rPr>
          <w:rFonts w:ascii="Times New Roman" w:eastAsia="Arial" w:hAnsi="Times New Roman" w:cs="Times New Roman"/>
          <w:spacing w:val="1"/>
          <w:w w:val="87"/>
          <w:sz w:val="16"/>
          <w:szCs w:val="16"/>
        </w:rPr>
        <w:t xml:space="preserve"> </w:t>
      </w:r>
      <w:r w:rsidRPr="00B72469">
        <w:rPr>
          <w:rFonts w:ascii="Times New Roman" w:eastAsia="Arial" w:hAnsi="Times New Roman" w:cs="Times New Roman"/>
          <w:w w:val="87"/>
          <w:sz w:val="16"/>
          <w:szCs w:val="16"/>
        </w:rPr>
        <w:t>vi</w:t>
      </w:r>
      <w:r w:rsidRPr="00B72469">
        <w:rPr>
          <w:rFonts w:ascii="Times New Roman" w:eastAsia="Arial" w:hAnsi="Times New Roman" w:cs="Times New Roman"/>
          <w:spacing w:val="-3"/>
          <w:w w:val="87"/>
          <w:sz w:val="16"/>
          <w:szCs w:val="16"/>
        </w:rPr>
        <w:t>e</w:t>
      </w:r>
      <w:r w:rsidRPr="00B72469">
        <w:rPr>
          <w:rFonts w:ascii="Times New Roman" w:eastAsia="Arial" w:hAnsi="Times New Roman" w:cs="Times New Roman"/>
          <w:w w:val="87"/>
          <w:sz w:val="16"/>
          <w:szCs w:val="16"/>
        </w:rPr>
        <w:t>wed</w:t>
      </w:r>
      <w:r w:rsidRPr="00B72469">
        <w:rPr>
          <w:rFonts w:ascii="Times New Roman" w:eastAsia="Arial" w:hAnsi="Times New Roman" w:cs="Times New Roman"/>
          <w:spacing w:val="31"/>
          <w:w w:val="87"/>
          <w:sz w:val="16"/>
          <w:szCs w:val="16"/>
        </w:rPr>
        <w:t xml:space="preserve"> </w:t>
      </w:r>
      <w:r w:rsidRPr="00B72469">
        <w:rPr>
          <w:rFonts w:ascii="Times New Roman" w:eastAsia="Arial" w:hAnsi="Times New Roman" w:cs="Times New Roman"/>
          <w:w w:val="87"/>
          <w:sz w:val="16"/>
          <w:szCs w:val="16"/>
        </w:rPr>
        <w:t>as</w:t>
      </w:r>
      <w:r w:rsidRPr="00B72469">
        <w:rPr>
          <w:rFonts w:ascii="Times New Roman" w:eastAsia="Arial" w:hAnsi="Times New Roman" w:cs="Times New Roman"/>
          <w:spacing w:val="-8"/>
          <w:w w:val="87"/>
          <w:sz w:val="16"/>
          <w:szCs w:val="16"/>
        </w:rPr>
        <w:t xml:space="preserve"> </w:t>
      </w:r>
      <w:r w:rsidRPr="00B72469">
        <w:rPr>
          <w:rFonts w:ascii="Times New Roman" w:eastAsia="Arial" w:hAnsi="Times New Roman" w:cs="Times New Roman"/>
          <w:w w:val="87"/>
          <w:sz w:val="16"/>
          <w:szCs w:val="16"/>
        </w:rPr>
        <w:t xml:space="preserve">a Hierarchical </w:t>
      </w:r>
      <w:r w:rsidRPr="00B72469">
        <w:rPr>
          <w:rFonts w:ascii="Times New Roman" w:eastAsia="Arial" w:hAnsi="Times New Roman" w:cs="Times New Roman"/>
          <w:spacing w:val="19"/>
          <w:w w:val="87"/>
          <w:sz w:val="16"/>
          <w:szCs w:val="16"/>
        </w:rPr>
        <w:t xml:space="preserve"> </w:t>
      </w:r>
      <w:r w:rsidRPr="00B72469">
        <w:rPr>
          <w:rFonts w:ascii="Times New Roman" w:eastAsia="Arial" w:hAnsi="Times New Roman" w:cs="Times New Roman"/>
          <w:sz w:val="16"/>
          <w:szCs w:val="16"/>
        </w:rPr>
        <w:t>HMM</w:t>
      </w:r>
      <w:r w:rsidRPr="00B72469">
        <w:rPr>
          <w:rFonts w:ascii="Times New Roman" w:eastAsia="Arial" w:hAnsi="Times New Roman" w:cs="Times New Roman"/>
          <w:spacing w:val="16"/>
          <w:sz w:val="16"/>
          <w:szCs w:val="16"/>
        </w:rPr>
        <w:t xml:space="preserve"> </w:t>
      </w:r>
      <w:r w:rsidRPr="00B72469">
        <w:rPr>
          <w:rFonts w:ascii="Times New Roman" w:eastAsia="Arial" w:hAnsi="Times New Roman" w:cs="Times New Roman"/>
          <w:sz w:val="16"/>
          <w:szCs w:val="16"/>
        </w:rPr>
        <w:t>in which the</w:t>
      </w:r>
      <w:r w:rsidRPr="00B72469">
        <w:rPr>
          <w:rFonts w:ascii="Times New Roman" w:eastAsia="Arial" w:hAnsi="Times New Roman" w:cs="Times New Roman"/>
          <w:spacing w:val="-10"/>
          <w:sz w:val="16"/>
          <w:szCs w:val="16"/>
        </w:rPr>
        <w:t xml:space="preserve"> </w:t>
      </w:r>
      <w:r w:rsidRPr="00B72469">
        <w:rPr>
          <w:rFonts w:ascii="Times New Roman" w:eastAsia="Arial" w:hAnsi="Times New Roman" w:cs="Times New Roman"/>
          <w:w w:val="93"/>
          <w:sz w:val="16"/>
          <w:szCs w:val="16"/>
        </w:rPr>
        <w:t>transition</w:t>
      </w:r>
      <w:r w:rsidRPr="00B72469">
        <w:rPr>
          <w:rFonts w:ascii="Times New Roman" w:eastAsia="Arial" w:hAnsi="Times New Roman" w:cs="Times New Roman"/>
          <w:spacing w:val="16"/>
          <w:w w:val="93"/>
          <w:sz w:val="16"/>
          <w:szCs w:val="16"/>
        </w:rPr>
        <w:t xml:space="preserve"> </w:t>
      </w:r>
      <w:r w:rsidRPr="00B72469">
        <w:rPr>
          <w:rFonts w:ascii="Times New Roman" w:eastAsia="Arial" w:hAnsi="Times New Roman" w:cs="Times New Roman"/>
          <w:w w:val="93"/>
          <w:sz w:val="16"/>
          <w:szCs w:val="16"/>
        </w:rPr>
        <w:t>distri</w:t>
      </w:r>
      <w:r w:rsidRPr="00B72469">
        <w:rPr>
          <w:rFonts w:ascii="Times New Roman" w:eastAsia="Arial" w:hAnsi="Times New Roman" w:cs="Times New Roman"/>
          <w:spacing w:val="-3"/>
          <w:w w:val="93"/>
          <w:sz w:val="16"/>
          <w:szCs w:val="16"/>
        </w:rPr>
        <w:t>b</w:t>
      </w:r>
      <w:r w:rsidRPr="00B72469">
        <w:rPr>
          <w:rFonts w:ascii="Times New Roman" w:eastAsia="Arial" w:hAnsi="Times New Roman" w:cs="Times New Roman"/>
          <w:w w:val="93"/>
          <w:sz w:val="16"/>
          <w:szCs w:val="16"/>
        </w:rPr>
        <w:t>ution</w:t>
      </w:r>
      <w:r w:rsidRPr="00B72469">
        <w:rPr>
          <w:rFonts w:ascii="Times New Roman" w:eastAsia="Arial" w:hAnsi="Times New Roman" w:cs="Times New Roman"/>
          <w:spacing w:val="34"/>
          <w:w w:val="93"/>
          <w:sz w:val="16"/>
          <w:szCs w:val="16"/>
        </w:rPr>
        <w:t xml:space="preserve"> </w:t>
      </w:r>
      <w:r w:rsidRPr="00B72469">
        <w:rPr>
          <w:rFonts w:ascii="Times New Roman" w:eastAsia="Arial" w:hAnsi="Times New Roman" w:cs="Times New Roman"/>
          <w:sz w:val="16"/>
          <w:szCs w:val="16"/>
        </w:rPr>
        <w:t>in</w:t>
      </w:r>
      <w:r w:rsidRPr="00B72469">
        <w:rPr>
          <w:rFonts w:ascii="Times New Roman" w:eastAsia="Arial" w:hAnsi="Times New Roman" w:cs="Times New Roman"/>
          <w:spacing w:val="18"/>
          <w:sz w:val="16"/>
          <w:szCs w:val="16"/>
        </w:rPr>
        <w:t xml:space="preserve"> </w:t>
      </w:r>
      <w:r w:rsidRPr="00B72469">
        <w:rPr>
          <w:rFonts w:ascii="Times New Roman" w:eastAsia="Arial" w:hAnsi="Times New Roman" w:cs="Times New Roman"/>
          <w:sz w:val="16"/>
          <w:szCs w:val="16"/>
        </w:rPr>
        <w:t>the</w:t>
      </w:r>
      <w:r w:rsidRPr="00B72469">
        <w:rPr>
          <w:rFonts w:ascii="Times New Roman" w:eastAsia="Arial" w:hAnsi="Times New Roman" w:cs="Times New Roman"/>
          <w:spacing w:val="-10"/>
          <w:sz w:val="16"/>
          <w:szCs w:val="16"/>
        </w:rPr>
        <w:t xml:space="preserve"> </w:t>
      </w:r>
      <w:r w:rsidRPr="00B72469">
        <w:rPr>
          <w:rFonts w:ascii="Times New Roman" w:eastAsia="Arial" w:hAnsi="Times New Roman" w:cs="Times New Roman"/>
          <w:w w:val="94"/>
          <w:sz w:val="16"/>
          <w:szCs w:val="16"/>
        </w:rPr>
        <w:t>high-l</w:t>
      </w:r>
      <w:r w:rsidRPr="00B72469">
        <w:rPr>
          <w:rFonts w:ascii="Times New Roman" w:eastAsia="Arial" w:hAnsi="Times New Roman" w:cs="Times New Roman"/>
          <w:spacing w:val="-4"/>
          <w:w w:val="94"/>
          <w:sz w:val="16"/>
          <w:szCs w:val="16"/>
        </w:rPr>
        <w:t>e</w:t>
      </w:r>
      <w:r w:rsidRPr="00B72469">
        <w:rPr>
          <w:rFonts w:ascii="Times New Roman" w:eastAsia="Arial" w:hAnsi="Times New Roman" w:cs="Times New Roman"/>
          <w:spacing w:val="-2"/>
          <w:w w:val="94"/>
          <w:sz w:val="16"/>
          <w:szCs w:val="16"/>
        </w:rPr>
        <w:t>v</w:t>
      </w:r>
      <w:r w:rsidRPr="00B72469">
        <w:rPr>
          <w:rFonts w:ascii="Times New Roman" w:eastAsia="Arial" w:hAnsi="Times New Roman" w:cs="Times New Roman"/>
          <w:w w:val="94"/>
          <w:sz w:val="16"/>
          <w:szCs w:val="16"/>
        </w:rPr>
        <w:t>el</w:t>
      </w:r>
      <w:r w:rsidRPr="00B72469">
        <w:rPr>
          <w:rFonts w:ascii="Times New Roman" w:eastAsia="Arial" w:hAnsi="Times New Roman" w:cs="Times New Roman"/>
          <w:spacing w:val="23"/>
          <w:w w:val="94"/>
          <w:sz w:val="16"/>
          <w:szCs w:val="16"/>
        </w:rPr>
        <w:t xml:space="preserve"> </w:t>
      </w:r>
      <w:r w:rsidRPr="00B72469">
        <w:rPr>
          <w:rFonts w:ascii="Times New Roman" w:eastAsia="Arial" w:hAnsi="Times New Roman" w:cs="Times New Roman"/>
          <w:sz w:val="16"/>
          <w:szCs w:val="16"/>
        </w:rPr>
        <w:t>HMM</w:t>
      </w:r>
      <w:r w:rsidRPr="00B72469">
        <w:rPr>
          <w:rFonts w:ascii="Times New Roman" w:eastAsia="Arial" w:hAnsi="Times New Roman" w:cs="Times New Roman"/>
          <w:spacing w:val="34"/>
          <w:sz w:val="16"/>
          <w:szCs w:val="16"/>
        </w:rPr>
        <w:t xml:space="preserve"> </w:t>
      </w:r>
      <w:r w:rsidRPr="00B72469">
        <w:rPr>
          <w:rFonts w:ascii="Times New Roman" w:eastAsia="Arial" w:hAnsi="Times New Roman" w:cs="Times New Roman"/>
          <w:w w:val="84"/>
          <w:sz w:val="16"/>
          <w:szCs w:val="16"/>
        </w:rPr>
        <w:t>are</w:t>
      </w:r>
      <w:r w:rsidRPr="00B72469">
        <w:rPr>
          <w:rFonts w:ascii="Times New Roman" w:eastAsia="Arial" w:hAnsi="Times New Roman" w:cs="Times New Roman"/>
          <w:spacing w:val="26"/>
          <w:w w:val="84"/>
          <w:sz w:val="16"/>
          <w:szCs w:val="16"/>
        </w:rPr>
        <w:t xml:space="preserve"> </w:t>
      </w:r>
      <w:r w:rsidRPr="00B72469">
        <w:rPr>
          <w:rFonts w:ascii="Times New Roman" w:eastAsia="Arial" w:hAnsi="Times New Roman" w:cs="Times New Roman"/>
          <w:sz w:val="16"/>
          <w:szCs w:val="16"/>
        </w:rPr>
        <w:t>all</w:t>
      </w:r>
      <w:r w:rsidRPr="00B72469">
        <w:rPr>
          <w:rFonts w:ascii="Times New Roman" w:eastAsia="Arial" w:hAnsi="Times New Roman" w:cs="Times New Roman"/>
          <w:spacing w:val="17"/>
          <w:sz w:val="16"/>
          <w:szCs w:val="16"/>
        </w:rPr>
        <w:t xml:space="preserve"> </w:t>
      </w:r>
      <w:r w:rsidRPr="00B72469">
        <w:rPr>
          <w:rFonts w:ascii="Times New Roman" w:eastAsia="Arial" w:hAnsi="Times New Roman" w:cs="Times New Roman"/>
          <w:w w:val="91"/>
          <w:sz w:val="16"/>
          <w:szCs w:val="16"/>
        </w:rPr>
        <w:t>Kronec</w:t>
      </w:r>
      <w:r w:rsidRPr="00B72469">
        <w:rPr>
          <w:rFonts w:ascii="Times New Roman" w:eastAsia="Arial" w:hAnsi="Times New Roman" w:cs="Times New Roman"/>
          <w:spacing w:val="-2"/>
          <w:w w:val="91"/>
          <w:sz w:val="16"/>
          <w:szCs w:val="16"/>
        </w:rPr>
        <w:t>k</w:t>
      </w:r>
      <w:r w:rsidRPr="00B72469">
        <w:rPr>
          <w:rFonts w:ascii="Times New Roman" w:eastAsia="Arial" w:hAnsi="Times New Roman" w:cs="Times New Roman"/>
          <w:w w:val="91"/>
          <w:sz w:val="16"/>
          <w:szCs w:val="16"/>
        </w:rPr>
        <w:t>er</w:t>
      </w:r>
      <w:r w:rsidRPr="00B72469">
        <w:rPr>
          <w:rFonts w:ascii="Times New Roman" w:eastAsia="Arial" w:hAnsi="Times New Roman" w:cs="Times New Roman"/>
          <w:spacing w:val="29"/>
          <w:w w:val="91"/>
          <w:sz w:val="16"/>
          <w:szCs w:val="16"/>
        </w:rPr>
        <w:t xml:space="preserve"> </w:t>
      </w:r>
      <w:r w:rsidRPr="00B72469">
        <w:rPr>
          <w:rFonts w:ascii="Times New Roman" w:eastAsia="Arial" w:hAnsi="Times New Roman" w:cs="Times New Roman"/>
          <w:i/>
          <w:spacing w:val="6"/>
          <w:sz w:val="16"/>
          <w:szCs w:val="16"/>
        </w:rPr>
        <w:t>δ</w:t>
      </w:r>
      <w:r w:rsidRPr="00B72469">
        <w:rPr>
          <w:rFonts w:ascii="Times New Roman" w:eastAsia="Arial" w:hAnsi="Times New Roman" w:cs="Times New Roman"/>
          <w:sz w:val="16"/>
          <w:szCs w:val="16"/>
        </w:rPr>
        <w:t>- functions.</w:t>
      </w:r>
    </w:p>
    <w:p w14:paraId="0AFED254" w14:textId="77777777" w:rsidR="00676FEB" w:rsidRPr="00B72469" w:rsidRDefault="00676FEB" w:rsidP="00676FEB">
      <w:pPr>
        <w:spacing w:before="4" w:after="0" w:line="190" w:lineRule="exact"/>
        <w:ind w:right="62" w:firstLine="217"/>
        <w:jc w:val="both"/>
        <w:rPr>
          <w:rFonts w:ascii="Times New Roman" w:eastAsia="Arial" w:hAnsi="Times New Roman" w:cs="Times New Roman"/>
          <w:sz w:val="16"/>
          <w:szCs w:val="16"/>
        </w:rPr>
      </w:pPr>
      <w:r w:rsidRPr="00B72469">
        <w:rPr>
          <w:rFonts w:ascii="Times New Roman" w:eastAsia="Arial" w:hAnsi="Times New Roman" w:cs="Times New Roman"/>
          <w:w w:val="89"/>
          <w:position w:val="6"/>
          <w:sz w:val="12"/>
          <w:szCs w:val="12"/>
        </w:rPr>
        <w:t>3</w:t>
      </w:r>
      <w:r w:rsidRPr="00B72469">
        <w:rPr>
          <w:rFonts w:ascii="Times New Roman" w:eastAsia="Arial" w:hAnsi="Times New Roman" w:cs="Times New Roman"/>
          <w:spacing w:val="-23"/>
          <w:position w:val="6"/>
          <w:sz w:val="12"/>
          <w:szCs w:val="12"/>
        </w:rPr>
        <w:t xml:space="preserve"> </w:t>
      </w:r>
      <w:r w:rsidRPr="00B72469">
        <w:rPr>
          <w:rFonts w:ascii="Times New Roman" w:eastAsia="Arial" w:hAnsi="Times New Roman" w:cs="Times New Roman"/>
          <w:w w:val="87"/>
          <w:sz w:val="16"/>
          <w:szCs w:val="16"/>
        </w:rPr>
        <w:t>There</w:t>
      </w:r>
      <w:r w:rsidRPr="00B72469">
        <w:rPr>
          <w:rFonts w:ascii="Times New Roman" w:eastAsia="Arial" w:hAnsi="Times New Roman" w:cs="Times New Roman"/>
          <w:spacing w:val="8"/>
          <w:w w:val="87"/>
          <w:sz w:val="16"/>
          <w:szCs w:val="16"/>
        </w:rPr>
        <w:t xml:space="preserve"> </w:t>
      </w:r>
      <w:r w:rsidRPr="00B72469">
        <w:rPr>
          <w:rFonts w:ascii="Times New Roman" w:eastAsia="Arial" w:hAnsi="Times New Roman" w:cs="Times New Roman"/>
          <w:w w:val="87"/>
          <w:sz w:val="16"/>
          <w:szCs w:val="16"/>
        </w:rPr>
        <w:t>may</w:t>
      </w:r>
      <w:r w:rsidRPr="00B72469">
        <w:rPr>
          <w:rFonts w:ascii="Times New Roman" w:eastAsia="Arial" w:hAnsi="Times New Roman" w:cs="Times New Roman"/>
          <w:spacing w:val="13"/>
          <w:w w:val="87"/>
          <w:sz w:val="16"/>
          <w:szCs w:val="16"/>
        </w:rPr>
        <w:t xml:space="preserve"> </w:t>
      </w:r>
      <w:r w:rsidRPr="00B72469">
        <w:rPr>
          <w:rFonts w:ascii="Times New Roman" w:eastAsia="Arial" w:hAnsi="Times New Roman" w:cs="Times New Roman"/>
          <w:w w:val="87"/>
          <w:sz w:val="16"/>
          <w:szCs w:val="16"/>
        </w:rPr>
        <w:t>need</w:t>
      </w:r>
      <w:r w:rsidRPr="00B72469">
        <w:rPr>
          <w:rFonts w:ascii="Times New Roman" w:eastAsia="Arial" w:hAnsi="Times New Roman" w:cs="Times New Roman"/>
          <w:spacing w:val="-7"/>
          <w:w w:val="87"/>
          <w:sz w:val="16"/>
          <w:szCs w:val="16"/>
        </w:rPr>
        <w:t xml:space="preserve"> </w:t>
      </w:r>
      <w:r w:rsidRPr="00B72469">
        <w:rPr>
          <w:rFonts w:ascii="Times New Roman" w:eastAsia="Arial" w:hAnsi="Times New Roman" w:cs="Times New Roman"/>
          <w:sz w:val="16"/>
          <w:szCs w:val="16"/>
        </w:rPr>
        <w:t>to</w:t>
      </w:r>
      <w:r w:rsidRPr="00B72469">
        <w:rPr>
          <w:rFonts w:ascii="Times New Roman" w:eastAsia="Arial" w:hAnsi="Times New Roman" w:cs="Times New Roman"/>
          <w:spacing w:val="-13"/>
          <w:sz w:val="16"/>
          <w:szCs w:val="16"/>
        </w:rPr>
        <w:t xml:space="preserve"> </w:t>
      </w:r>
      <w:r w:rsidRPr="00B72469">
        <w:rPr>
          <w:rFonts w:ascii="Times New Roman" w:eastAsia="Arial" w:hAnsi="Times New Roman" w:cs="Times New Roman"/>
          <w:w w:val="88"/>
          <w:sz w:val="16"/>
          <w:szCs w:val="16"/>
        </w:rPr>
        <w:t>be</w:t>
      </w:r>
      <w:r w:rsidRPr="00B72469">
        <w:rPr>
          <w:rFonts w:ascii="Times New Roman" w:eastAsia="Arial" w:hAnsi="Times New Roman" w:cs="Times New Roman"/>
          <w:spacing w:val="-4"/>
          <w:w w:val="88"/>
          <w:sz w:val="16"/>
          <w:szCs w:val="16"/>
        </w:rPr>
        <w:t xml:space="preserve"> </w:t>
      </w:r>
      <w:r w:rsidRPr="00B72469">
        <w:rPr>
          <w:rFonts w:ascii="Times New Roman" w:eastAsia="Arial" w:hAnsi="Times New Roman" w:cs="Times New Roman"/>
          <w:w w:val="88"/>
          <w:sz w:val="16"/>
          <w:szCs w:val="16"/>
        </w:rPr>
        <w:t>some</w:t>
      </w:r>
      <w:r w:rsidRPr="00B72469">
        <w:rPr>
          <w:rFonts w:ascii="Times New Roman" w:eastAsia="Arial" w:hAnsi="Times New Roman" w:cs="Times New Roman"/>
          <w:spacing w:val="-4"/>
          <w:w w:val="88"/>
          <w:sz w:val="16"/>
          <w:szCs w:val="16"/>
        </w:rPr>
        <w:t xml:space="preserve"> </w:t>
      </w:r>
      <w:proofErr w:type="gramStart"/>
      <w:r w:rsidRPr="00B72469">
        <w:rPr>
          <w:rFonts w:ascii="Times New Roman" w:eastAsia="Arial" w:hAnsi="Times New Roman" w:cs="Times New Roman"/>
          <w:w w:val="88"/>
          <w:sz w:val="16"/>
          <w:szCs w:val="16"/>
        </w:rPr>
        <w:t>i</w:t>
      </w:r>
      <w:r w:rsidRPr="00B72469">
        <w:rPr>
          <w:rFonts w:ascii="Times New Roman" w:eastAsia="Arial" w:hAnsi="Times New Roman" w:cs="Times New Roman"/>
          <w:spacing w:val="-5"/>
          <w:w w:val="88"/>
          <w:sz w:val="16"/>
          <w:szCs w:val="16"/>
        </w:rPr>
        <w:t>n</w:t>
      </w:r>
      <w:r w:rsidRPr="00B72469">
        <w:rPr>
          <w:rFonts w:ascii="Times New Roman" w:eastAsia="Arial" w:hAnsi="Times New Roman" w:cs="Times New Roman"/>
          <w:spacing w:val="-3"/>
          <w:w w:val="88"/>
          <w:sz w:val="16"/>
          <w:szCs w:val="16"/>
        </w:rPr>
        <w:t>v</w:t>
      </w:r>
      <w:r w:rsidRPr="00B72469">
        <w:rPr>
          <w:rFonts w:ascii="Times New Roman" w:eastAsia="Arial" w:hAnsi="Times New Roman" w:cs="Times New Roman"/>
          <w:w w:val="88"/>
          <w:sz w:val="16"/>
          <w:szCs w:val="16"/>
        </w:rPr>
        <w:t xml:space="preserve">alidation </w:t>
      </w:r>
      <w:r w:rsidRPr="00B72469">
        <w:rPr>
          <w:rFonts w:ascii="Times New Roman" w:eastAsia="Arial" w:hAnsi="Times New Roman" w:cs="Times New Roman"/>
          <w:spacing w:val="15"/>
          <w:w w:val="88"/>
          <w:sz w:val="16"/>
          <w:szCs w:val="16"/>
        </w:rPr>
        <w:t xml:space="preserve"> </w:t>
      </w:r>
      <w:r w:rsidRPr="00B72469">
        <w:rPr>
          <w:rFonts w:ascii="Times New Roman" w:eastAsia="Arial" w:hAnsi="Times New Roman" w:cs="Times New Roman"/>
          <w:sz w:val="16"/>
          <w:szCs w:val="16"/>
        </w:rPr>
        <w:t>of</w:t>
      </w:r>
      <w:proofErr w:type="gramEnd"/>
      <w:r w:rsidRPr="00B72469">
        <w:rPr>
          <w:rFonts w:ascii="Times New Roman" w:eastAsia="Arial" w:hAnsi="Times New Roman" w:cs="Times New Roman"/>
          <w:spacing w:val="-3"/>
          <w:sz w:val="16"/>
          <w:szCs w:val="16"/>
        </w:rPr>
        <w:t xml:space="preserve"> </w:t>
      </w:r>
      <w:r w:rsidRPr="00B72469">
        <w:rPr>
          <w:rFonts w:ascii="Times New Roman" w:eastAsia="Arial" w:hAnsi="Times New Roman" w:cs="Times New Roman"/>
          <w:w w:val="90"/>
          <w:sz w:val="16"/>
          <w:szCs w:val="16"/>
        </w:rPr>
        <w:t>this</w:t>
      </w:r>
      <w:r w:rsidRPr="00B72469">
        <w:rPr>
          <w:rFonts w:ascii="Times New Roman" w:eastAsia="Arial" w:hAnsi="Times New Roman" w:cs="Times New Roman"/>
          <w:spacing w:val="7"/>
          <w:w w:val="90"/>
          <w:sz w:val="16"/>
          <w:szCs w:val="16"/>
        </w:rPr>
        <w:t xml:space="preserve"> </w:t>
      </w:r>
      <w:r w:rsidRPr="00B72469">
        <w:rPr>
          <w:rFonts w:ascii="Times New Roman" w:eastAsia="Arial" w:hAnsi="Times New Roman" w:cs="Times New Roman"/>
          <w:w w:val="90"/>
          <w:sz w:val="16"/>
          <w:szCs w:val="16"/>
        </w:rPr>
        <w:t>metric</w:t>
      </w:r>
      <w:r w:rsidRPr="00B72469">
        <w:rPr>
          <w:rFonts w:ascii="Times New Roman" w:eastAsia="Arial" w:hAnsi="Times New Roman" w:cs="Times New Roman"/>
          <w:spacing w:val="16"/>
          <w:w w:val="90"/>
          <w:sz w:val="16"/>
          <w:szCs w:val="16"/>
        </w:rPr>
        <w:t xml:space="preserve"> </w:t>
      </w:r>
      <w:r w:rsidRPr="00B72469">
        <w:rPr>
          <w:rFonts w:ascii="Times New Roman" w:eastAsia="Arial" w:hAnsi="Times New Roman" w:cs="Times New Roman"/>
          <w:w w:val="90"/>
          <w:sz w:val="16"/>
          <w:szCs w:val="16"/>
        </w:rPr>
        <w:t>at</w:t>
      </w:r>
      <w:r w:rsidRPr="00B72469">
        <w:rPr>
          <w:rFonts w:ascii="Times New Roman" w:eastAsia="Arial" w:hAnsi="Times New Roman" w:cs="Times New Roman"/>
          <w:spacing w:val="-3"/>
          <w:w w:val="90"/>
          <w:sz w:val="16"/>
          <w:szCs w:val="16"/>
        </w:rPr>
        <w:t xml:space="preserve"> </w:t>
      </w:r>
      <w:r w:rsidRPr="00B72469">
        <w:rPr>
          <w:rFonts w:ascii="Times New Roman" w:eastAsia="Arial" w:hAnsi="Times New Roman" w:cs="Times New Roman"/>
          <w:w w:val="90"/>
          <w:sz w:val="16"/>
          <w:szCs w:val="16"/>
        </w:rPr>
        <w:t>times</w:t>
      </w:r>
      <w:r w:rsidRPr="00B72469">
        <w:rPr>
          <w:rFonts w:ascii="Times New Roman" w:eastAsia="Arial" w:hAnsi="Times New Roman" w:cs="Times New Roman"/>
          <w:spacing w:val="2"/>
          <w:w w:val="90"/>
          <w:sz w:val="16"/>
          <w:szCs w:val="16"/>
        </w:rPr>
        <w:t xml:space="preserve"> </w:t>
      </w:r>
      <w:r w:rsidRPr="00B72469">
        <w:rPr>
          <w:rFonts w:ascii="Times New Roman" w:eastAsia="Arial" w:hAnsi="Times New Roman" w:cs="Times New Roman"/>
          <w:sz w:val="16"/>
          <w:szCs w:val="16"/>
        </w:rPr>
        <w:t xml:space="preserve">when </w:t>
      </w:r>
      <w:r w:rsidRPr="00B72469">
        <w:rPr>
          <w:rFonts w:ascii="Times New Roman" w:eastAsia="Arial" w:hAnsi="Times New Roman" w:cs="Times New Roman"/>
          <w:w w:val="88"/>
          <w:sz w:val="16"/>
          <w:szCs w:val="16"/>
        </w:rPr>
        <w:t>the</w:t>
      </w:r>
      <w:r w:rsidRPr="00B72469">
        <w:rPr>
          <w:rFonts w:ascii="Times New Roman" w:eastAsia="Arial" w:hAnsi="Times New Roman" w:cs="Times New Roman"/>
          <w:spacing w:val="-2"/>
          <w:w w:val="88"/>
          <w:sz w:val="16"/>
          <w:szCs w:val="16"/>
        </w:rPr>
        <w:t xml:space="preserve"> </w:t>
      </w:r>
      <w:r w:rsidRPr="00B72469">
        <w:rPr>
          <w:rFonts w:ascii="Times New Roman" w:eastAsia="Arial" w:hAnsi="Times New Roman" w:cs="Times New Roman"/>
          <w:w w:val="88"/>
          <w:sz w:val="16"/>
          <w:szCs w:val="16"/>
        </w:rPr>
        <w:t>ambient</w:t>
      </w:r>
      <w:r w:rsidRPr="00B72469">
        <w:rPr>
          <w:rFonts w:ascii="Times New Roman" w:eastAsia="Arial" w:hAnsi="Times New Roman" w:cs="Times New Roman"/>
          <w:spacing w:val="12"/>
          <w:w w:val="88"/>
          <w:sz w:val="16"/>
          <w:szCs w:val="16"/>
        </w:rPr>
        <w:t xml:space="preserve"> </w:t>
      </w:r>
      <w:r w:rsidRPr="00B72469">
        <w:rPr>
          <w:rFonts w:ascii="Times New Roman" w:eastAsia="Arial" w:hAnsi="Times New Roman" w:cs="Times New Roman"/>
          <w:w w:val="88"/>
          <w:sz w:val="16"/>
          <w:szCs w:val="16"/>
        </w:rPr>
        <w:t xml:space="preserve">temperature </w:t>
      </w:r>
      <w:r w:rsidRPr="00B72469">
        <w:rPr>
          <w:rFonts w:ascii="Times New Roman" w:eastAsia="Arial" w:hAnsi="Times New Roman" w:cs="Times New Roman"/>
          <w:sz w:val="16"/>
          <w:szCs w:val="16"/>
        </w:rPr>
        <w:t>is</w:t>
      </w:r>
      <w:r w:rsidRPr="00B72469">
        <w:rPr>
          <w:rFonts w:ascii="Times New Roman" w:eastAsia="Arial" w:hAnsi="Times New Roman" w:cs="Times New Roman"/>
          <w:spacing w:val="-14"/>
          <w:sz w:val="16"/>
          <w:szCs w:val="16"/>
        </w:rPr>
        <w:t xml:space="preserve"> </w:t>
      </w:r>
      <w:r w:rsidRPr="00B72469">
        <w:rPr>
          <w:rFonts w:ascii="Times New Roman" w:eastAsia="Arial" w:hAnsi="Times New Roman" w:cs="Times New Roman"/>
          <w:w w:val="84"/>
          <w:sz w:val="16"/>
          <w:szCs w:val="16"/>
        </w:rPr>
        <w:t>the</w:t>
      </w:r>
      <w:r w:rsidRPr="00B72469">
        <w:rPr>
          <w:rFonts w:ascii="Times New Roman" w:eastAsia="Arial" w:hAnsi="Times New Roman" w:cs="Times New Roman"/>
          <w:spacing w:val="9"/>
          <w:w w:val="84"/>
          <w:sz w:val="16"/>
          <w:szCs w:val="16"/>
        </w:rPr>
        <w:t xml:space="preserve"> </w:t>
      </w:r>
      <w:r w:rsidRPr="00B72469">
        <w:rPr>
          <w:rFonts w:ascii="Times New Roman" w:eastAsia="Arial" w:hAnsi="Times New Roman" w:cs="Times New Roman"/>
          <w:w w:val="84"/>
          <w:sz w:val="16"/>
          <w:szCs w:val="16"/>
        </w:rPr>
        <w:t>same</w:t>
      </w:r>
      <w:r w:rsidRPr="00B72469">
        <w:rPr>
          <w:rFonts w:ascii="Times New Roman" w:eastAsia="Arial" w:hAnsi="Times New Roman" w:cs="Times New Roman"/>
          <w:spacing w:val="-2"/>
          <w:w w:val="84"/>
          <w:sz w:val="16"/>
          <w:szCs w:val="16"/>
        </w:rPr>
        <w:t xml:space="preserve"> </w:t>
      </w:r>
      <w:r w:rsidRPr="00B72469">
        <w:rPr>
          <w:rFonts w:ascii="Times New Roman" w:eastAsia="Arial" w:hAnsi="Times New Roman" w:cs="Times New Roman"/>
          <w:w w:val="84"/>
          <w:sz w:val="16"/>
          <w:szCs w:val="16"/>
        </w:rPr>
        <w:t>as</w:t>
      </w:r>
      <w:r w:rsidRPr="00B72469">
        <w:rPr>
          <w:rFonts w:ascii="Times New Roman" w:eastAsia="Arial" w:hAnsi="Times New Roman" w:cs="Times New Roman"/>
          <w:spacing w:val="-8"/>
          <w:w w:val="84"/>
          <w:sz w:val="16"/>
          <w:szCs w:val="16"/>
        </w:rPr>
        <w:t xml:space="preserve"> </w:t>
      </w:r>
      <w:r w:rsidRPr="00B72469">
        <w:rPr>
          <w:rFonts w:ascii="Times New Roman" w:eastAsia="Arial" w:hAnsi="Times New Roman" w:cs="Times New Roman"/>
          <w:w w:val="84"/>
          <w:sz w:val="16"/>
          <w:szCs w:val="16"/>
        </w:rPr>
        <w:t>body</w:t>
      </w:r>
      <w:r w:rsidRPr="00B72469">
        <w:rPr>
          <w:rFonts w:ascii="Times New Roman" w:eastAsia="Arial" w:hAnsi="Times New Roman" w:cs="Times New Roman"/>
          <w:spacing w:val="26"/>
          <w:w w:val="84"/>
          <w:sz w:val="16"/>
          <w:szCs w:val="16"/>
        </w:rPr>
        <w:t xml:space="preserve"> </w:t>
      </w:r>
      <w:r w:rsidRPr="00B72469">
        <w:rPr>
          <w:rFonts w:ascii="Times New Roman" w:eastAsia="Arial" w:hAnsi="Times New Roman" w:cs="Times New Roman"/>
          <w:sz w:val="16"/>
          <w:szCs w:val="16"/>
        </w:rPr>
        <w:t>temperature.</w:t>
      </w:r>
    </w:p>
    <w:p w14:paraId="0AFED255" w14:textId="77777777" w:rsidR="00676FEB" w:rsidRPr="00B72469" w:rsidRDefault="00676FEB" w:rsidP="00676FEB">
      <w:pPr>
        <w:spacing w:after="0"/>
        <w:jc w:val="both"/>
        <w:rPr>
          <w:rFonts w:ascii="Times New Roman" w:hAnsi="Times New Roman" w:cs="Times New Roman"/>
        </w:rPr>
        <w:sectPr w:rsidR="00676FEB" w:rsidRPr="00B72469">
          <w:type w:val="continuous"/>
          <w:pgSz w:w="12240" w:h="15840"/>
          <w:pgMar w:top="1480" w:right="1060" w:bottom="280" w:left="1060" w:header="720" w:footer="720" w:gutter="0"/>
          <w:cols w:num="2" w:space="720" w:equalWidth="0">
            <w:col w:w="4791" w:space="539"/>
            <w:col w:w="4790"/>
          </w:cols>
        </w:sectPr>
      </w:pPr>
    </w:p>
    <w:p w14:paraId="0AFED256" w14:textId="77777777" w:rsidR="00676FEB" w:rsidRPr="00B72469" w:rsidRDefault="00676FEB" w:rsidP="00676FEB">
      <w:pPr>
        <w:spacing w:before="71" w:after="0" w:line="240" w:lineRule="auto"/>
        <w:ind w:left="110" w:right="1913"/>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7"/>
          <w:sz w:val="20"/>
          <w:szCs w:val="20"/>
        </w:rPr>
        <w:lastRenderedPageBreak/>
        <w:t>been</w:t>
      </w:r>
      <w:proofErr w:type="gramEnd"/>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put</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n</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0"/>
          <w:sz w:val="20"/>
          <w:szCs w:val="20"/>
        </w:rPr>
        <w:t xml:space="preserve">remain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bag.</w:t>
      </w:r>
    </w:p>
    <w:p w14:paraId="0AFED257" w14:textId="77777777" w:rsidR="00676FEB" w:rsidRPr="00B72469" w:rsidRDefault="00676FEB" w:rsidP="00676FEB">
      <w:pPr>
        <w:spacing w:before="18" w:after="0" w:line="240" w:lineRule="exact"/>
        <w:rPr>
          <w:rFonts w:ascii="Times New Roman" w:hAnsi="Times New Roman" w:cs="Times New Roman"/>
          <w:sz w:val="24"/>
          <w:szCs w:val="24"/>
        </w:rPr>
      </w:pPr>
    </w:p>
    <w:p w14:paraId="0AFED258"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Whil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8"/>
          <w:sz w:val="20"/>
          <w:szCs w:val="20"/>
        </w:rPr>
        <w:t>beli</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w w:val="88"/>
          <w:sz w:val="20"/>
          <w:szCs w:val="20"/>
        </w:rPr>
        <w:t>ther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strong</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potential</w:t>
      </w:r>
      <w:r w:rsidRPr="00B72469">
        <w:rPr>
          <w:rFonts w:ascii="Times New Roman" w:eastAsia="Arial" w:hAnsi="Times New Roman" w:cs="Times New Roman"/>
          <w:spacing w:val="31"/>
          <w:w w:val="90"/>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6"/>
          <w:sz w:val="20"/>
          <w:szCs w:val="20"/>
        </w:rPr>
        <w:t>help</w:t>
      </w:r>
      <w:r w:rsidRPr="00B72469">
        <w:rPr>
          <w:rFonts w:ascii="Times New Roman" w:eastAsia="Arial" w:hAnsi="Times New Roman" w:cs="Times New Roman"/>
          <w:spacing w:val="33"/>
          <w:w w:val="86"/>
          <w:sz w:val="20"/>
          <w:szCs w:val="20"/>
        </w:rPr>
        <w:t xml:space="preserve"> </w:t>
      </w:r>
      <w:r w:rsidRPr="00B72469">
        <w:rPr>
          <w:rFonts w:ascii="Times New Roman" w:eastAsia="Arial" w:hAnsi="Times New Roman" w:cs="Times New Roman"/>
          <w:w w:val="86"/>
          <w:sz w:val="20"/>
          <w:szCs w:val="20"/>
        </w:rPr>
        <w:t>use</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z w:val="20"/>
          <w:szCs w:val="20"/>
        </w:rPr>
        <w:t xml:space="preserve">the </w:t>
      </w:r>
      <w:proofErr w:type="gramStart"/>
      <w:r w:rsidRPr="00B72469">
        <w:rPr>
          <w:rFonts w:ascii="Times New Roman" w:eastAsia="Arial" w:hAnsi="Times New Roman" w:cs="Times New Roman"/>
          <w:w w:val="88"/>
          <w:sz w:val="20"/>
          <w:szCs w:val="20"/>
        </w:rPr>
        <w:t>phone</w:t>
      </w:r>
      <w:r w:rsidRPr="00B72469">
        <w:rPr>
          <w:rFonts w:ascii="Times New Roman" w:eastAsia="Arial" w:hAnsi="Times New Roman" w:cs="Times New Roman"/>
          <w:spacing w:val="-10"/>
          <w:w w:val="88"/>
          <w:sz w:val="20"/>
          <w:szCs w:val="20"/>
        </w:rPr>
        <w:t>’</w:t>
      </w:r>
      <w:r w:rsidRPr="00B72469">
        <w:rPr>
          <w:rFonts w:ascii="Times New Roman" w:eastAsia="Arial" w:hAnsi="Times New Roman" w:cs="Times New Roman"/>
          <w:w w:val="88"/>
          <w:sz w:val="20"/>
          <w:szCs w:val="20"/>
        </w:rPr>
        <w:t>s</w:t>
      </w:r>
      <w:proofErr w:type="gramEnd"/>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current</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temperatur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o</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monitor</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risks,</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 xml:space="preserve">our </w:t>
      </w:r>
      <w:r w:rsidRPr="00B72469">
        <w:rPr>
          <w:rFonts w:ascii="Times New Roman" w:eastAsia="Arial" w:hAnsi="Times New Roman" w:cs="Times New Roman"/>
          <w:sz w:val="20"/>
          <w:szCs w:val="20"/>
        </w:rPr>
        <w:t>initial</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test 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Android</w:t>
      </w:r>
      <w:r w:rsidRPr="00B72469">
        <w:rPr>
          <w:rFonts w:ascii="Times New Roman" w:eastAsia="Arial" w:hAnsi="Times New Roman" w:cs="Times New Roman"/>
          <w:spacing w:val="43"/>
          <w:w w:val="89"/>
          <w:sz w:val="20"/>
          <w:szCs w:val="20"/>
        </w:rPr>
        <w:t xml:space="preserve"> </w:t>
      </w:r>
      <w:r w:rsidRPr="00B72469">
        <w:rPr>
          <w:rFonts w:ascii="Times New Roman" w:eastAsia="Arial" w:hAnsi="Times New Roman" w:cs="Times New Roman"/>
          <w:w w:val="89"/>
          <w:sz w:val="20"/>
          <w:szCs w:val="20"/>
        </w:rPr>
        <w:t>phone</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i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 xml:space="preserve">delay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1"/>
          <w:sz w:val="20"/>
          <w:szCs w:val="20"/>
        </w:rPr>
        <w:t>co</w:t>
      </w:r>
      <w:r w:rsidRPr="00B72469">
        <w:rPr>
          <w:rFonts w:ascii="Times New Roman" w:eastAsia="Arial" w:hAnsi="Times New Roman" w:cs="Times New Roman"/>
          <w:spacing w:val="-7"/>
          <w:w w:val="91"/>
          <w:sz w:val="20"/>
          <w:szCs w:val="20"/>
        </w:rPr>
        <w:t>n</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4"/>
          <w:w w:val="91"/>
          <w:sz w:val="20"/>
          <w:szCs w:val="20"/>
        </w:rPr>
        <w:t>r</w:t>
      </w:r>
      <w:r w:rsidRPr="00B72469">
        <w:rPr>
          <w:rFonts w:ascii="Times New Roman" w:eastAsia="Arial" w:hAnsi="Times New Roman" w:cs="Times New Roman"/>
          <w:w w:val="91"/>
          <w:sz w:val="20"/>
          <w:szCs w:val="20"/>
        </w:rPr>
        <w:t>ging</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w w:val="91"/>
          <w:sz w:val="20"/>
          <w:szCs w:val="20"/>
        </w:rPr>
        <w:t>to</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sz w:val="20"/>
          <w:szCs w:val="20"/>
        </w:rPr>
        <w:t>n</w:t>
      </w:r>
      <w:r w:rsidRPr="00B72469">
        <w:rPr>
          <w:rFonts w:ascii="Times New Roman" w:eastAsia="Arial" w:hAnsi="Times New Roman" w:cs="Times New Roman"/>
          <w:spacing w:val="-5"/>
          <w:sz w:val="20"/>
          <w:szCs w:val="20"/>
        </w:rPr>
        <w:t>e</w:t>
      </w:r>
      <w:r w:rsidRPr="00B72469">
        <w:rPr>
          <w:rFonts w:ascii="Times New Roman" w:eastAsia="Arial" w:hAnsi="Times New Roman" w:cs="Times New Roman"/>
          <w:sz w:val="20"/>
          <w:szCs w:val="20"/>
        </w:rPr>
        <w:t xml:space="preserve">w </w:t>
      </w:r>
      <w:r w:rsidRPr="00B72469">
        <w:rPr>
          <w:rFonts w:ascii="Times New Roman" w:eastAsia="Arial" w:hAnsi="Times New Roman" w:cs="Times New Roman"/>
          <w:w w:val="87"/>
          <w:sz w:val="20"/>
          <w:szCs w:val="20"/>
        </w:rPr>
        <w:t>temperatures</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phone</w:t>
      </w:r>
      <w:r w:rsidRPr="00B72469">
        <w:rPr>
          <w:rFonts w:ascii="Times New Roman" w:eastAsia="Arial" w:hAnsi="Times New Roman" w:cs="Times New Roman"/>
          <w:spacing w:val="-9"/>
          <w:w w:val="86"/>
          <w:sz w:val="20"/>
          <w:szCs w:val="20"/>
        </w:rPr>
        <w:t>’</w:t>
      </w:r>
      <w:r w:rsidRPr="00B72469">
        <w:rPr>
          <w:rFonts w:ascii="Times New Roman" w:eastAsia="Arial" w:hAnsi="Times New Roman" w:cs="Times New Roman"/>
          <w:w w:val="86"/>
          <w:sz w:val="20"/>
          <w:szCs w:val="20"/>
        </w:rPr>
        <w:t>s</w:t>
      </w:r>
      <w:r w:rsidRPr="00B72469">
        <w:rPr>
          <w:rFonts w:ascii="Times New Roman" w:eastAsia="Arial" w:hAnsi="Times New Roman" w:cs="Times New Roman"/>
          <w:spacing w:val="41"/>
          <w:w w:val="86"/>
          <w:sz w:val="20"/>
          <w:szCs w:val="20"/>
        </w:rPr>
        <w:t xml:space="preserve"> </w:t>
      </w:r>
      <w:r w:rsidRPr="00B72469">
        <w:rPr>
          <w:rFonts w:ascii="Times New Roman" w:eastAsia="Arial" w:hAnsi="Times New Roman" w:cs="Times New Roman"/>
          <w:w w:val="86"/>
          <w:sz w:val="20"/>
          <w:szCs w:val="20"/>
        </w:rPr>
        <w:t>sensor</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ma</w:t>
      </w:r>
      <w:r w:rsidRPr="00B72469">
        <w:rPr>
          <w:rFonts w:ascii="Times New Roman" w:eastAsia="Arial" w:hAnsi="Times New Roman" w:cs="Times New Roman"/>
          <w:spacing w:val="-2"/>
          <w:w w:val="86"/>
          <w:sz w:val="20"/>
          <w:szCs w:val="20"/>
        </w:rPr>
        <w:t>k</w:t>
      </w:r>
      <w:r w:rsidRPr="00B72469">
        <w:rPr>
          <w:rFonts w:ascii="Times New Roman" w:eastAsia="Arial" w:hAnsi="Times New Roman" w:cs="Times New Roman"/>
          <w:w w:val="86"/>
          <w:sz w:val="20"/>
          <w:szCs w:val="20"/>
        </w:rPr>
        <w:t>es</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 xml:space="preserve">unus- </w:t>
      </w:r>
      <w:r w:rsidRPr="00B72469">
        <w:rPr>
          <w:rFonts w:ascii="Times New Roman" w:eastAsia="Arial" w:hAnsi="Times New Roman" w:cs="Times New Roman"/>
          <w:w w:val="87"/>
          <w:sz w:val="20"/>
          <w:szCs w:val="20"/>
        </w:rPr>
        <w:t>able</w:t>
      </w:r>
      <w:r w:rsidRPr="00B72469">
        <w:rPr>
          <w:rFonts w:ascii="Times New Roman" w:eastAsia="Arial" w:hAnsi="Times New Roman" w:cs="Times New Roman"/>
          <w:spacing w:val="30"/>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our</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9"/>
          <w:sz w:val="20"/>
          <w:szCs w:val="20"/>
        </w:rPr>
        <w:t>intended</w:t>
      </w:r>
      <w:r w:rsidRPr="00B72469">
        <w:rPr>
          <w:rFonts w:ascii="Times New Roman" w:eastAsia="Arial" w:hAnsi="Times New Roman" w:cs="Times New Roman"/>
          <w:spacing w:val="29"/>
          <w:w w:val="89"/>
          <w:sz w:val="20"/>
          <w:szCs w:val="20"/>
        </w:rPr>
        <w:t xml:space="preserve"> </w:t>
      </w:r>
      <w:r w:rsidRPr="00B72469">
        <w:rPr>
          <w:rFonts w:ascii="Times New Roman" w:eastAsia="Arial" w:hAnsi="Times New Roman" w:cs="Times New Roman"/>
          <w:sz w:val="20"/>
          <w:szCs w:val="20"/>
        </w:rPr>
        <w:t>application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pacing w:val="-15"/>
          <w:w w:val="91"/>
          <w:sz w:val="20"/>
          <w:szCs w:val="20"/>
        </w:rPr>
        <w:t>W</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28"/>
          <w:w w:val="91"/>
          <w:sz w:val="20"/>
          <w:szCs w:val="20"/>
        </w:rPr>
        <w:t xml:space="preserve"> </w:t>
      </w:r>
      <w:r w:rsidRPr="00B72469">
        <w:rPr>
          <w:rFonts w:ascii="Times New Roman" w:eastAsia="Arial" w:hAnsi="Times New Roman" w:cs="Times New Roman"/>
          <w:sz w:val="20"/>
          <w:szCs w:val="20"/>
        </w:rPr>
        <w:t>found</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when m</w:t>
      </w:r>
      <w:r w:rsidRPr="00B72469">
        <w:rPr>
          <w:rFonts w:ascii="Times New Roman" w:eastAsia="Arial" w:hAnsi="Times New Roman" w:cs="Times New Roman"/>
          <w:spacing w:val="-3"/>
          <w:sz w:val="20"/>
          <w:szCs w:val="20"/>
        </w:rPr>
        <w:t>o</w:t>
      </w:r>
      <w:r w:rsidRPr="00B72469">
        <w:rPr>
          <w:rFonts w:ascii="Times New Roman" w:eastAsia="Arial" w:hAnsi="Times New Roman" w:cs="Times New Roman"/>
          <w:sz w:val="20"/>
          <w:szCs w:val="20"/>
        </w:rPr>
        <w:t>ving</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39"/>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0"/>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35"/>
          <w:w w:val="84"/>
          <w:sz w:val="20"/>
          <w:szCs w:val="20"/>
        </w:rPr>
        <w:t xml:space="preserve"> </w:t>
      </w:r>
      <w:r w:rsidRPr="00B72469">
        <w:rPr>
          <w:rFonts w:ascii="Times New Roman" w:eastAsia="Arial" w:hAnsi="Times New Roman" w:cs="Times New Roman"/>
          <w:w w:val="84"/>
          <w:sz w:val="20"/>
          <w:szCs w:val="20"/>
        </w:rPr>
        <w:t>poc</w:t>
      </w:r>
      <w:r w:rsidRPr="00B72469">
        <w:rPr>
          <w:rFonts w:ascii="Times New Roman" w:eastAsia="Arial" w:hAnsi="Times New Roman" w:cs="Times New Roman"/>
          <w:spacing w:val="-2"/>
          <w:w w:val="84"/>
          <w:sz w:val="20"/>
          <w:szCs w:val="20"/>
        </w:rPr>
        <w:t>k</w:t>
      </w:r>
      <w:r w:rsidRPr="00B72469">
        <w:rPr>
          <w:rFonts w:ascii="Times New Roman" w:eastAsia="Arial" w:hAnsi="Times New Roman" w:cs="Times New Roman"/>
          <w:w w:val="84"/>
          <w:sz w:val="20"/>
          <w:szCs w:val="20"/>
        </w:rPr>
        <w:t xml:space="preserve">et </w:t>
      </w:r>
      <w:r w:rsidRPr="00B72469">
        <w:rPr>
          <w:rFonts w:ascii="Times New Roman" w:eastAsia="Arial" w:hAnsi="Times New Roman" w:cs="Times New Roman"/>
          <w:spacing w:val="27"/>
          <w:w w:val="84"/>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body</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temperature</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93"/>
          <w:sz w:val="20"/>
          <w:szCs w:val="20"/>
        </w:rPr>
        <w:t>m</w:t>
      </w:r>
      <w:r w:rsidRPr="00B72469">
        <w:rPr>
          <w:rFonts w:ascii="Times New Roman" w:eastAsia="Arial" w:hAnsi="Times New Roman" w:cs="Times New Roman"/>
          <w:spacing w:val="-3"/>
          <w:w w:val="93"/>
          <w:sz w:val="20"/>
          <w:szCs w:val="20"/>
        </w:rPr>
        <w:t>o</w:t>
      </w:r>
      <w:r w:rsidRPr="00B72469">
        <w:rPr>
          <w:rFonts w:ascii="Times New Roman" w:eastAsia="Arial" w:hAnsi="Times New Roman" w:cs="Times New Roman"/>
          <w:w w:val="93"/>
          <w:sz w:val="20"/>
          <w:szCs w:val="20"/>
        </w:rPr>
        <w:t>ving</w:t>
      </w:r>
      <w:r w:rsidRPr="00B72469">
        <w:rPr>
          <w:rFonts w:ascii="Times New Roman" w:eastAsia="Arial" w:hAnsi="Times New Roman" w:cs="Times New Roman"/>
          <w:spacing w:val="11"/>
          <w:w w:val="93"/>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5"/>
          <w:sz w:val="20"/>
          <w:szCs w:val="20"/>
        </w:rPr>
        <w:t>onto</w:t>
      </w:r>
      <w:r w:rsidRPr="00B72469">
        <w:rPr>
          <w:rFonts w:ascii="Times New Roman" w:eastAsia="Arial" w:hAnsi="Times New Roman" w:cs="Times New Roman"/>
          <w:spacing w:val="34"/>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desk,</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9"/>
          <w:sz w:val="20"/>
          <w:szCs w:val="20"/>
        </w:rPr>
        <w:t>took</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on</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order</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4"/>
          <w:sz w:val="20"/>
          <w:szCs w:val="20"/>
        </w:rPr>
        <w:t>tens</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sz w:val="20"/>
          <w:szCs w:val="20"/>
        </w:rPr>
        <w:t xml:space="preserve">of min- </w:t>
      </w:r>
      <w:r w:rsidRPr="00B72469">
        <w:rPr>
          <w:rFonts w:ascii="Times New Roman" w:eastAsia="Arial" w:hAnsi="Times New Roman" w:cs="Times New Roman"/>
          <w:w w:val="84"/>
          <w:sz w:val="20"/>
          <w:szCs w:val="20"/>
        </w:rPr>
        <w:t>utes</w:t>
      </w:r>
      <w:r w:rsidRPr="00B72469">
        <w:rPr>
          <w:rFonts w:ascii="Times New Roman" w:eastAsia="Arial" w:hAnsi="Times New Roman" w:cs="Times New Roman"/>
          <w:spacing w:val="14"/>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co</w:t>
      </w:r>
      <w:r w:rsidRPr="00B72469">
        <w:rPr>
          <w:rFonts w:ascii="Times New Roman" w:eastAsia="Arial" w:hAnsi="Times New Roman" w:cs="Times New Roman"/>
          <w:spacing w:val="-7"/>
          <w:w w:val="88"/>
          <w:sz w:val="20"/>
          <w:szCs w:val="20"/>
        </w:rPr>
        <w:t>n</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g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3"/>
          <w:w w:val="88"/>
          <w:sz w:val="20"/>
          <w:szCs w:val="20"/>
        </w:rPr>
        <w:t>n</w:t>
      </w:r>
      <w:r w:rsidRPr="00B72469">
        <w:rPr>
          <w:rFonts w:ascii="Times New Roman" w:eastAsia="Arial" w:hAnsi="Times New Roman" w:cs="Times New Roman"/>
          <w:w w:val="88"/>
          <w:sz w:val="20"/>
          <w:szCs w:val="20"/>
        </w:rPr>
        <w:t>ywher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near the</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ambient</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w w:val="88"/>
          <w:sz w:val="20"/>
          <w:szCs w:val="20"/>
        </w:rPr>
        <w:t>room</w:t>
      </w:r>
      <w:r w:rsidRPr="00B72469">
        <w:rPr>
          <w:rFonts w:ascii="Times New Roman" w:eastAsia="Arial" w:hAnsi="Times New Roman" w:cs="Times New Roman"/>
          <w:spacing w:val="30"/>
          <w:w w:val="88"/>
          <w:sz w:val="20"/>
          <w:szCs w:val="20"/>
        </w:rPr>
        <w:t xml:space="preserve"> </w:t>
      </w:r>
      <w:r w:rsidRPr="00B72469">
        <w:rPr>
          <w:rFonts w:ascii="Times New Roman" w:eastAsia="Arial" w:hAnsi="Times New Roman" w:cs="Times New Roman"/>
          <w:sz w:val="20"/>
          <w:szCs w:val="20"/>
        </w:rPr>
        <w:t xml:space="preserve">tem- </w:t>
      </w:r>
      <w:r w:rsidRPr="00B72469">
        <w:rPr>
          <w:rFonts w:ascii="Times New Roman" w:eastAsia="Arial" w:hAnsi="Times New Roman" w:cs="Times New Roman"/>
          <w:w w:val="88"/>
          <w:sz w:val="20"/>
          <w:szCs w:val="20"/>
        </w:rPr>
        <w:t>perature.</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Furthe</w:t>
      </w:r>
      <w:r w:rsidRPr="00B72469">
        <w:rPr>
          <w:rFonts w:ascii="Times New Roman" w:eastAsia="Arial" w:hAnsi="Times New Roman" w:cs="Times New Roman"/>
          <w:spacing w:val="-7"/>
          <w:w w:val="88"/>
          <w:sz w:val="20"/>
          <w:szCs w:val="20"/>
        </w:rPr>
        <w:t>r</w:t>
      </w:r>
      <w:r w:rsidRPr="00B72469">
        <w:rPr>
          <w:rFonts w:ascii="Times New Roman" w:eastAsia="Arial" w:hAnsi="Times New Roman" w:cs="Times New Roman"/>
          <w:w w:val="88"/>
          <w:sz w:val="20"/>
          <w:szCs w:val="20"/>
        </w:rPr>
        <w:t>,</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same</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scenario</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took</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s</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ral</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sz w:val="20"/>
          <w:szCs w:val="20"/>
        </w:rPr>
        <w:t xml:space="preserve">min- </w:t>
      </w:r>
      <w:proofErr w:type="gramStart"/>
      <w:r w:rsidRPr="00B72469">
        <w:rPr>
          <w:rFonts w:ascii="Times New Roman" w:eastAsia="Arial" w:hAnsi="Times New Roman" w:cs="Times New Roman"/>
          <w:w w:val="84"/>
          <w:sz w:val="20"/>
          <w:szCs w:val="20"/>
        </w:rPr>
        <w:t>utes</w:t>
      </w:r>
      <w:proofErr w:type="gramEnd"/>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9"/>
          <w:sz w:val="20"/>
          <w:szCs w:val="20"/>
        </w:rPr>
        <w:t>decis</w:t>
      </w:r>
      <w:r w:rsidRPr="00B72469">
        <w:rPr>
          <w:rFonts w:ascii="Times New Roman" w:eastAsia="Arial" w:hAnsi="Times New Roman" w:cs="Times New Roman"/>
          <w:spacing w:val="-4"/>
          <w:w w:val="89"/>
          <w:sz w:val="20"/>
          <w:szCs w:val="20"/>
        </w:rPr>
        <w:t>i</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ly</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w w:val="89"/>
          <w:sz w:val="20"/>
          <w:szCs w:val="20"/>
        </w:rPr>
        <w:t>report</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non-body</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temperature</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sz w:val="20"/>
          <w:szCs w:val="20"/>
        </w:rPr>
        <w:t>readings.</w:t>
      </w:r>
    </w:p>
    <w:p w14:paraId="0AFED259" w14:textId="77777777" w:rsidR="00676FEB" w:rsidRPr="00B72469" w:rsidRDefault="00676FEB" w:rsidP="00676FEB">
      <w:pPr>
        <w:spacing w:before="4" w:after="0" w:line="140" w:lineRule="exact"/>
        <w:rPr>
          <w:rFonts w:ascii="Times New Roman" w:hAnsi="Times New Roman" w:cs="Times New Roman"/>
          <w:sz w:val="14"/>
          <w:szCs w:val="14"/>
        </w:rPr>
      </w:pPr>
    </w:p>
    <w:p w14:paraId="0AFED25A" w14:textId="77777777" w:rsidR="00676FEB" w:rsidRPr="00B72469" w:rsidRDefault="00676FEB" w:rsidP="00676FEB">
      <w:pPr>
        <w:spacing w:after="0" w:line="200" w:lineRule="exact"/>
        <w:rPr>
          <w:rFonts w:ascii="Times New Roman" w:hAnsi="Times New Roman" w:cs="Times New Roman"/>
          <w:sz w:val="20"/>
          <w:szCs w:val="20"/>
        </w:rPr>
      </w:pPr>
    </w:p>
    <w:p w14:paraId="0AFED25B"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b/>
          <w:bCs/>
          <w:sz w:val="20"/>
          <w:szCs w:val="20"/>
        </w:rPr>
        <w:t>Acceleration</w:t>
      </w:r>
      <w:r w:rsidRPr="00B72469">
        <w:rPr>
          <w:rFonts w:ascii="Times New Roman" w:eastAsia="Arial" w:hAnsi="Times New Roman" w:cs="Times New Roman"/>
          <w:b/>
          <w:bCs/>
          <w:spacing w:val="12"/>
          <w:sz w:val="20"/>
          <w:szCs w:val="20"/>
        </w:rPr>
        <w:t xml:space="preserve"> </w:t>
      </w:r>
      <w:proofErr w:type="gramStart"/>
      <w:r w:rsidRPr="00B72469">
        <w:rPr>
          <w:rFonts w:ascii="Times New Roman" w:eastAsia="Arial" w:hAnsi="Times New Roman" w:cs="Times New Roman"/>
          <w:w w:val="86"/>
          <w:sz w:val="20"/>
          <w:szCs w:val="20"/>
        </w:rPr>
        <w:t xml:space="preserve">Acceleration </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measurements</w:t>
      </w:r>
      <w:proofErr w:type="gramEnd"/>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be used</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6"/>
          <w:sz w:val="20"/>
          <w:szCs w:val="20"/>
        </w:rPr>
        <w:t>s</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al</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w w:val="86"/>
          <w:sz w:val="20"/>
          <w:szCs w:val="20"/>
        </w:rPr>
        <w:t>manners</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9"/>
          <w:sz w:val="20"/>
          <w:szCs w:val="20"/>
        </w:rPr>
        <w:t>help</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determine</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45"/>
          <w:sz w:val="20"/>
          <w:szCs w:val="20"/>
        </w:rPr>
        <w:t xml:space="preserve"> </w:t>
      </w:r>
      <w:r w:rsidRPr="00B72469">
        <w:rPr>
          <w:rFonts w:ascii="Times New Roman" w:eastAsia="Arial" w:hAnsi="Times New Roman" w:cs="Times New Roman"/>
          <w:spacing w:val="-12"/>
          <w:w w:val="88"/>
          <w:sz w:val="20"/>
          <w:szCs w:val="20"/>
        </w:rPr>
        <w:t>T</w:t>
      </w:r>
      <w:r w:rsidRPr="00B72469">
        <w:rPr>
          <w:rFonts w:ascii="Times New Roman" w:eastAsia="Arial" w:hAnsi="Times New Roman" w:cs="Times New Roman"/>
          <w:w w:val="88"/>
          <w:sz w:val="20"/>
          <w:szCs w:val="20"/>
        </w:rPr>
        <w:t>echniques</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w w:val="84"/>
          <w:sz w:val="20"/>
          <w:szCs w:val="20"/>
        </w:rPr>
        <w:t>h</w:t>
      </w:r>
      <w:r w:rsidRPr="00B72469">
        <w:rPr>
          <w:rFonts w:ascii="Times New Roman" w:eastAsia="Arial" w:hAnsi="Times New Roman" w:cs="Times New Roman"/>
          <w:spacing w:val="-4"/>
          <w:w w:val="84"/>
          <w:sz w:val="20"/>
          <w:szCs w:val="20"/>
        </w:rPr>
        <w:t>a</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79"/>
          <w:sz w:val="20"/>
          <w:szCs w:val="20"/>
        </w:rPr>
        <w:t xml:space="preserve">e </w:t>
      </w:r>
      <w:r w:rsidRPr="00B72469">
        <w:rPr>
          <w:rFonts w:ascii="Times New Roman" w:eastAsia="Arial" w:hAnsi="Times New Roman" w:cs="Times New Roman"/>
          <w:w w:val="86"/>
          <w:sz w:val="20"/>
          <w:szCs w:val="20"/>
        </w:rPr>
        <w:t>been</w:t>
      </w:r>
      <w:r w:rsidRPr="00B72469">
        <w:rPr>
          <w:rFonts w:ascii="Times New Roman" w:eastAsia="Arial" w:hAnsi="Times New Roman" w:cs="Times New Roman"/>
          <w:spacing w:val="22"/>
          <w:w w:val="86"/>
          <w:sz w:val="20"/>
          <w:szCs w:val="20"/>
        </w:rPr>
        <w:t xml:space="preserve"> </w:t>
      </w:r>
      <w:proofErr w:type="gramStart"/>
      <w:r w:rsidRPr="00B72469">
        <w:rPr>
          <w:rFonts w:ascii="Times New Roman" w:eastAsia="Arial" w:hAnsi="Times New Roman" w:cs="Times New Roman"/>
          <w:w w:val="86"/>
          <w:sz w:val="20"/>
          <w:szCs w:val="20"/>
        </w:rPr>
        <w:t>d</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 xml:space="preserve">eloped </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to</w:t>
      </w:r>
      <w:proofErr w:type="gramEnd"/>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4"/>
          <w:sz w:val="20"/>
          <w:szCs w:val="20"/>
        </w:rPr>
        <w:t>measure</w:t>
      </w:r>
      <w:r w:rsidRPr="00B72469">
        <w:rPr>
          <w:rFonts w:ascii="Times New Roman" w:eastAsia="Arial" w:hAnsi="Times New Roman" w:cs="Times New Roman"/>
          <w:spacing w:val="40"/>
          <w:w w:val="84"/>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26"/>
          <w:w w:val="84"/>
          <w:sz w:val="20"/>
          <w:szCs w:val="20"/>
        </w:rPr>
        <w:t xml:space="preserve"> </w:t>
      </w:r>
      <w:r w:rsidRPr="00B72469">
        <w:rPr>
          <w:rFonts w:ascii="Times New Roman" w:eastAsia="Arial" w:hAnsi="Times New Roman" w:cs="Times New Roman"/>
          <w:w w:val="84"/>
          <w:sz w:val="20"/>
          <w:szCs w:val="20"/>
        </w:rPr>
        <w:t>person</w:t>
      </w:r>
      <w:r w:rsidRPr="00B72469">
        <w:rPr>
          <w:rFonts w:ascii="Times New Roman" w:eastAsia="Arial" w:hAnsi="Times New Roman" w:cs="Times New Roman"/>
          <w:spacing w:val="-9"/>
          <w:w w:val="84"/>
          <w:sz w:val="20"/>
          <w:szCs w:val="20"/>
        </w:rPr>
        <w:t>’</w:t>
      </w:r>
      <w:r w:rsidRPr="00B72469">
        <w:rPr>
          <w:rFonts w:ascii="Times New Roman" w:eastAsia="Arial" w:hAnsi="Times New Roman" w:cs="Times New Roman"/>
          <w:w w:val="84"/>
          <w:sz w:val="20"/>
          <w:szCs w:val="20"/>
        </w:rPr>
        <w:t xml:space="preserve">s </w:t>
      </w:r>
      <w:r w:rsidRPr="00B72469">
        <w:rPr>
          <w:rFonts w:ascii="Times New Roman" w:eastAsia="Arial" w:hAnsi="Times New Roman" w:cs="Times New Roman"/>
          <w:spacing w:val="22"/>
          <w:w w:val="84"/>
          <w:sz w:val="20"/>
          <w:szCs w:val="20"/>
        </w:rPr>
        <w:t xml:space="preserve"> </w:t>
      </w:r>
      <w:r w:rsidRPr="00B72469">
        <w:rPr>
          <w:rFonts w:ascii="Times New Roman" w:eastAsia="Arial" w:hAnsi="Times New Roman" w:cs="Times New Roman"/>
          <w:spacing w:val="-1"/>
          <w:sz w:val="20"/>
          <w:szCs w:val="20"/>
        </w:rPr>
        <w:t>g</w:t>
      </w:r>
      <w:r w:rsidRPr="00B72469">
        <w:rPr>
          <w:rFonts w:ascii="Times New Roman" w:eastAsia="Arial" w:hAnsi="Times New Roman" w:cs="Times New Roman"/>
          <w:sz w:val="20"/>
          <w:szCs w:val="20"/>
        </w:rPr>
        <w:t>ait</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using</w:t>
      </w:r>
      <w:r w:rsidRPr="00B72469">
        <w:rPr>
          <w:rFonts w:ascii="Times New Roman" w:eastAsia="Arial" w:hAnsi="Times New Roman" w:cs="Times New Roman"/>
          <w:spacing w:val="29"/>
          <w:w w:val="90"/>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 xml:space="preserve">ac- </w:t>
      </w:r>
      <w:r w:rsidRPr="00B72469">
        <w:rPr>
          <w:rFonts w:ascii="Times New Roman" w:eastAsia="Arial" w:hAnsi="Times New Roman" w:cs="Times New Roman"/>
          <w:w w:val="89"/>
          <w:sz w:val="20"/>
          <w:szCs w:val="20"/>
        </w:rPr>
        <w:t>celerometer</w:t>
      </w:r>
      <w:r w:rsidRPr="00B72469">
        <w:rPr>
          <w:rFonts w:ascii="Times New Roman" w:eastAsia="Arial" w:hAnsi="Times New Roman" w:cs="Times New Roman"/>
          <w:spacing w:val="46"/>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8"/>
          <w:sz w:val="20"/>
          <w:szCs w:val="20"/>
        </w:rPr>
        <w:t xml:space="preserve"> </w:t>
      </w:r>
      <w:r w:rsidRPr="00B72469">
        <w:rPr>
          <w:rFonts w:ascii="Times New Roman" w:eastAsia="Arial" w:hAnsi="Times New Roman" w:cs="Times New Roman"/>
          <w:w w:val="86"/>
          <w:sz w:val="20"/>
          <w:szCs w:val="20"/>
        </w:rPr>
        <w:t xml:space="preserve">phones, </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 xml:space="preserve">assuming </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sz w:val="20"/>
          <w:szCs w:val="20"/>
        </w:rPr>
        <w:t>th</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y</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are</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placed</w:t>
      </w:r>
      <w:r w:rsidRPr="00B72469">
        <w:rPr>
          <w:rFonts w:ascii="Times New Roman" w:eastAsia="Arial" w:hAnsi="Times New Roman" w:cs="Times New Roman"/>
          <w:spacing w:val="46"/>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8"/>
          <w:sz w:val="20"/>
          <w:szCs w:val="20"/>
        </w:rPr>
        <w:t xml:space="preserve"> </w:t>
      </w:r>
      <w:r w:rsidRPr="00B72469">
        <w:rPr>
          <w:rFonts w:ascii="Times New Roman" w:eastAsia="Arial" w:hAnsi="Times New Roman" w:cs="Times New Roman"/>
          <w:sz w:val="20"/>
          <w:szCs w:val="20"/>
        </w:rPr>
        <w:t xml:space="preserve">an </w:t>
      </w:r>
      <w:r w:rsidRPr="00B72469">
        <w:rPr>
          <w:rFonts w:ascii="Times New Roman" w:eastAsia="Arial" w:hAnsi="Times New Roman" w:cs="Times New Roman"/>
          <w:w w:val="99"/>
          <w:sz w:val="20"/>
          <w:szCs w:val="20"/>
        </w:rPr>
        <w:t>ind</w:t>
      </w:r>
      <w:r w:rsidRPr="00B72469">
        <w:rPr>
          <w:rFonts w:ascii="Times New Roman" w:eastAsia="Arial" w:hAnsi="Times New Roman" w:cs="Times New Roman"/>
          <w:spacing w:val="-5"/>
          <w:w w:val="99"/>
          <w:sz w:val="20"/>
          <w:szCs w:val="20"/>
        </w:rPr>
        <w:t>i</w:t>
      </w:r>
      <w:r w:rsidRPr="00B72469">
        <w:rPr>
          <w:rFonts w:ascii="Times New Roman" w:eastAsia="Arial" w:hAnsi="Times New Roman" w:cs="Times New Roman"/>
          <w:w w:val="99"/>
          <w:sz w:val="20"/>
          <w:szCs w:val="20"/>
        </w:rPr>
        <w:t>vidual</w:t>
      </w:r>
      <w:r w:rsidRPr="00B72469">
        <w:rPr>
          <w:rFonts w:ascii="Times New Roman" w:eastAsia="Arial" w:hAnsi="Times New Roman" w:cs="Times New Roman"/>
          <w:spacing w:val="-11"/>
          <w:w w:val="99"/>
          <w:sz w:val="20"/>
          <w:szCs w:val="20"/>
        </w:rPr>
        <w:t>’</w:t>
      </w:r>
      <w:r w:rsidRPr="00B72469">
        <w:rPr>
          <w:rFonts w:ascii="Times New Roman" w:eastAsia="Arial" w:hAnsi="Times New Roman" w:cs="Times New Roman"/>
          <w:w w:val="77"/>
          <w:sz w:val="20"/>
          <w:szCs w:val="20"/>
        </w:rPr>
        <w:t>s</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poc</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30"/>
          <w:sz w:val="20"/>
          <w:szCs w:val="20"/>
        </w:rPr>
        <w:t xml:space="preserve"> </w:t>
      </w:r>
      <w:r w:rsidRPr="00B72469">
        <w:rPr>
          <w:rFonts w:ascii="Times New Roman" w:eastAsia="Arial" w:hAnsi="Times New Roman" w:cs="Times New Roman"/>
          <w:w w:val="90"/>
          <w:sz w:val="20"/>
          <w:szCs w:val="20"/>
        </w:rPr>
        <w:t>otherwise</w:t>
      </w:r>
      <w:r w:rsidRPr="00B72469">
        <w:rPr>
          <w:rFonts w:ascii="Times New Roman" w:eastAsia="Arial" w:hAnsi="Times New Roman" w:cs="Times New Roman"/>
          <w:spacing w:val="48"/>
          <w:w w:val="90"/>
          <w:sz w:val="20"/>
          <w:szCs w:val="20"/>
        </w:rPr>
        <w:t xml:space="preserve"> </w:t>
      </w:r>
      <w:r w:rsidRPr="00B72469">
        <w:rPr>
          <w:rFonts w:ascii="Times New Roman" w:eastAsia="Arial" w:hAnsi="Times New Roman" w:cs="Times New Roman"/>
          <w:sz w:val="20"/>
          <w:szCs w:val="20"/>
        </w:rPr>
        <w:t>carried</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6"/>
          <w:sz w:val="20"/>
          <w:szCs w:val="20"/>
        </w:rPr>
        <w:t xml:space="preserve">person </w:t>
      </w:r>
      <w:r w:rsidRPr="00B72469">
        <w:rPr>
          <w:rFonts w:ascii="Times New Roman" w:eastAsia="Arial" w:hAnsi="Times New Roman" w:cs="Times New Roman"/>
          <w:sz w:val="20"/>
          <w:szCs w:val="20"/>
        </w:rPr>
        <w:t>[30,</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15,</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1].</w:t>
      </w:r>
      <w:r w:rsidRPr="00B72469">
        <w:rPr>
          <w:rFonts w:ascii="Times New Roman" w:eastAsia="Arial" w:hAnsi="Times New Roman" w:cs="Times New Roman"/>
          <w:spacing w:val="47"/>
          <w:sz w:val="20"/>
          <w:szCs w:val="20"/>
        </w:rPr>
        <w:t xml:space="preserve"> </w:t>
      </w:r>
      <w:r w:rsidRPr="00B72469">
        <w:rPr>
          <w:rFonts w:ascii="Times New Roman" w:eastAsia="Arial" w:hAnsi="Times New Roman" w:cs="Times New Roman"/>
          <w:sz w:val="20"/>
          <w:szCs w:val="20"/>
        </w:rPr>
        <w:t>Whil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d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1"/>
          <w:sz w:val="20"/>
          <w:szCs w:val="20"/>
        </w:rPr>
        <w:t>intend</w:t>
      </w:r>
      <w:r w:rsidRPr="00B72469">
        <w:rPr>
          <w:rFonts w:ascii="Times New Roman" w:eastAsia="Arial" w:hAnsi="Times New Roman" w:cs="Times New Roman"/>
          <w:spacing w:val="15"/>
          <w:w w:val="9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proofErr w:type="gramStart"/>
      <w:r w:rsidRPr="00B72469">
        <w:rPr>
          <w:rFonts w:ascii="Times New Roman" w:eastAsia="Arial" w:hAnsi="Times New Roman" w:cs="Times New Roman"/>
          <w:w w:val="85"/>
          <w:sz w:val="20"/>
          <w:szCs w:val="20"/>
        </w:rPr>
        <w:t xml:space="preserve">implement </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w w:val="85"/>
          <w:sz w:val="20"/>
          <w:szCs w:val="20"/>
        </w:rPr>
        <w:t>such</w:t>
      </w:r>
      <w:proofErr w:type="gramEnd"/>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 xml:space="preserve">a </w:t>
      </w:r>
      <w:r w:rsidRPr="00B72469">
        <w:rPr>
          <w:rFonts w:ascii="Times New Roman" w:eastAsia="Arial" w:hAnsi="Times New Roman" w:cs="Times New Roman"/>
          <w:w w:val="86"/>
          <w:sz w:val="20"/>
          <w:szCs w:val="20"/>
        </w:rPr>
        <w:t>scheme</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oursel</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s,</w:t>
      </w:r>
      <w:r w:rsidRPr="00B72469">
        <w:rPr>
          <w:rFonts w:ascii="Times New Roman" w:eastAsia="Arial" w:hAnsi="Times New Roman" w:cs="Times New Roman"/>
          <w:spacing w:val="38"/>
          <w:w w:val="86"/>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19"/>
          <w:w w:val="84"/>
          <w:sz w:val="20"/>
          <w:szCs w:val="20"/>
        </w:rPr>
        <w:t xml:space="preserve"> </w:t>
      </w:r>
      <w:r w:rsidRPr="00B72469">
        <w:rPr>
          <w:rFonts w:ascii="Times New Roman" w:eastAsia="Arial" w:hAnsi="Times New Roman" w:cs="Times New Roman"/>
          <w:sz w:val="20"/>
          <w:szCs w:val="20"/>
        </w:rPr>
        <w:t>looking</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w w:val="91"/>
          <w:sz w:val="20"/>
          <w:szCs w:val="20"/>
        </w:rPr>
        <w:t xml:space="preserve">possibility </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in- cluding</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8"/>
          <w:sz w:val="20"/>
          <w:szCs w:val="20"/>
        </w:rPr>
        <w:t>results</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thes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 xml:space="preserve">orks </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5"/>
          <w:sz w:val="20"/>
          <w:szCs w:val="20"/>
        </w:rPr>
        <w:t>depl</w:t>
      </w:r>
      <w:r w:rsidRPr="00B72469">
        <w:rPr>
          <w:rFonts w:ascii="Times New Roman" w:eastAsia="Arial" w:hAnsi="Times New Roman" w:cs="Times New Roman"/>
          <w:spacing w:val="-2"/>
          <w:w w:val="85"/>
          <w:sz w:val="20"/>
          <w:szCs w:val="20"/>
        </w:rPr>
        <w:t>o</w:t>
      </w:r>
      <w:r w:rsidRPr="00B72469">
        <w:rPr>
          <w:rFonts w:ascii="Times New Roman" w:eastAsia="Arial" w:hAnsi="Times New Roman" w:cs="Times New Roman"/>
          <w:w w:val="85"/>
          <w:sz w:val="20"/>
          <w:szCs w:val="20"/>
        </w:rPr>
        <w:t xml:space="preserve">y </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w w:val="85"/>
          <w:sz w:val="20"/>
          <w:szCs w:val="20"/>
        </w:rPr>
        <w:t>such</w:t>
      </w:r>
      <w:r w:rsidRPr="00B72469">
        <w:rPr>
          <w:rFonts w:ascii="Times New Roman" w:eastAsia="Arial" w:hAnsi="Times New Roman" w:cs="Times New Roman"/>
          <w:spacing w:val="29"/>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sz w:val="20"/>
          <w:szCs w:val="20"/>
        </w:rPr>
        <w:t>tech- niqu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6"/>
          <w:sz w:val="20"/>
          <w:szCs w:val="20"/>
        </w:rPr>
        <w:t xml:space="preserve"> </w:t>
      </w:r>
      <w:r w:rsidRPr="00B72469">
        <w:rPr>
          <w:rFonts w:ascii="Times New Roman" w:eastAsia="Arial" w:hAnsi="Times New Roman" w:cs="Times New Roman"/>
          <w:sz w:val="20"/>
          <w:szCs w:val="20"/>
        </w:rPr>
        <w:t>our</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la</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ger</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37"/>
          <w:w w:val="84"/>
          <w:sz w:val="20"/>
          <w:szCs w:val="20"/>
        </w:rPr>
        <w:t xml:space="preserve"> </w:t>
      </w:r>
      <w:r w:rsidRPr="00B72469">
        <w:rPr>
          <w:rFonts w:ascii="Times New Roman" w:eastAsia="Arial" w:hAnsi="Times New Roman" w:cs="Times New Roman"/>
          <w:sz w:val="20"/>
          <w:szCs w:val="20"/>
        </w:rPr>
        <w:t>scheme.</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0"/>
          <w:sz w:val="20"/>
          <w:szCs w:val="20"/>
        </w:rPr>
        <w:t>Furthe</w:t>
      </w:r>
      <w:r w:rsidRPr="00B72469">
        <w:rPr>
          <w:rFonts w:ascii="Times New Roman" w:eastAsia="Arial" w:hAnsi="Times New Roman" w:cs="Times New Roman"/>
          <w:spacing w:val="-7"/>
          <w:w w:val="90"/>
          <w:sz w:val="20"/>
          <w:szCs w:val="20"/>
        </w:rPr>
        <w:t>r</w:t>
      </w:r>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47"/>
          <w:w w:val="90"/>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pla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8"/>
          <w:sz w:val="20"/>
          <w:szCs w:val="20"/>
        </w:rPr>
        <w:t>use</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techniques</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w w:val="88"/>
          <w:sz w:val="20"/>
          <w:szCs w:val="20"/>
        </w:rPr>
        <w:t>include</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w w:val="88"/>
          <w:sz w:val="20"/>
          <w:szCs w:val="20"/>
        </w:rPr>
        <w:t>simpler</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w w:val="88"/>
          <w:sz w:val="20"/>
          <w:szCs w:val="20"/>
        </w:rPr>
        <w:t>measurements</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pacing w:val="-4"/>
          <w:sz w:val="20"/>
          <w:szCs w:val="20"/>
        </w:rPr>
        <w:t>b</w:t>
      </w:r>
      <w:r w:rsidRPr="00B72469">
        <w:rPr>
          <w:rFonts w:ascii="Times New Roman" w:eastAsia="Arial" w:hAnsi="Times New Roman" w:cs="Times New Roman"/>
          <w:sz w:val="20"/>
          <w:szCs w:val="20"/>
        </w:rPr>
        <w:t>u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 xml:space="preserve">are </w:t>
      </w:r>
      <w:r w:rsidRPr="00B72469">
        <w:rPr>
          <w:rFonts w:ascii="Times New Roman" w:eastAsia="Arial" w:hAnsi="Times New Roman" w:cs="Times New Roman"/>
          <w:w w:val="83"/>
          <w:sz w:val="20"/>
          <w:szCs w:val="20"/>
        </w:rPr>
        <w:t>based</w:t>
      </w:r>
      <w:r w:rsidRPr="00B72469">
        <w:rPr>
          <w:rFonts w:ascii="Times New Roman" w:eastAsia="Arial" w:hAnsi="Times New Roman" w:cs="Times New Roman"/>
          <w:spacing w:val="24"/>
          <w:w w:val="83"/>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9"/>
          <w:sz w:val="20"/>
          <w:szCs w:val="20"/>
        </w:rPr>
        <w:t>other</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sz w:val="20"/>
          <w:szCs w:val="20"/>
        </w:rPr>
        <w:t>cont</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xts.</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pacing w:val="-3"/>
          <w:sz w:val="20"/>
          <w:szCs w:val="20"/>
        </w:rPr>
        <w:t>F</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ample,</w:t>
      </w:r>
      <w:r w:rsidRPr="00B72469">
        <w:rPr>
          <w:rFonts w:ascii="Times New Roman" w:eastAsia="Arial" w:hAnsi="Times New Roman" w:cs="Times New Roman"/>
          <w:spacing w:val="30"/>
          <w:w w:val="88"/>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36"/>
          <w:sz w:val="20"/>
          <w:szCs w:val="20"/>
        </w:rPr>
        <w:t xml:space="preserve"> </w:t>
      </w:r>
      <w:r w:rsidRPr="00B72469">
        <w:rPr>
          <w:rFonts w:ascii="Times New Roman" w:eastAsia="Arial" w:hAnsi="Times New Roman" w:cs="Times New Roman"/>
          <w:w w:val="82"/>
          <w:sz w:val="20"/>
          <w:szCs w:val="20"/>
        </w:rPr>
        <w:t>a</w:t>
      </w:r>
      <w:r w:rsidRPr="00B72469">
        <w:rPr>
          <w:rFonts w:ascii="Times New Roman" w:eastAsia="Arial" w:hAnsi="Times New Roman" w:cs="Times New Roman"/>
          <w:spacing w:val="22"/>
          <w:w w:val="82"/>
          <w:sz w:val="20"/>
          <w:szCs w:val="20"/>
        </w:rPr>
        <w:t xml:space="preserve"> </w:t>
      </w:r>
      <w:r w:rsidRPr="00B72469">
        <w:rPr>
          <w:rFonts w:ascii="Times New Roman" w:eastAsia="Arial" w:hAnsi="Times New Roman" w:cs="Times New Roman"/>
          <w:w w:val="82"/>
          <w:sz w:val="20"/>
          <w:szCs w:val="20"/>
        </w:rPr>
        <w:t>user</w:t>
      </w:r>
      <w:r w:rsidRPr="00B72469">
        <w:rPr>
          <w:rFonts w:ascii="Times New Roman" w:eastAsia="Arial" w:hAnsi="Times New Roman" w:cs="Times New Roman"/>
          <w:spacing w:val="37"/>
          <w:w w:val="82"/>
          <w:sz w:val="20"/>
          <w:szCs w:val="20"/>
        </w:rPr>
        <w:t xml:space="preserve"> </w:t>
      </w:r>
      <w:r w:rsidRPr="00B72469">
        <w:rPr>
          <w:rFonts w:ascii="Times New Roman" w:eastAsia="Arial" w:hAnsi="Times New Roman" w:cs="Times New Roman"/>
          <w:w w:val="82"/>
          <w:sz w:val="20"/>
          <w:szCs w:val="20"/>
        </w:rPr>
        <w:t>does</w:t>
      </w:r>
      <w:r w:rsidRPr="00B72469">
        <w:rPr>
          <w:rFonts w:ascii="Times New Roman" w:eastAsia="Arial" w:hAnsi="Times New Roman" w:cs="Times New Roman"/>
          <w:spacing w:val="34"/>
          <w:w w:val="82"/>
          <w:sz w:val="20"/>
          <w:szCs w:val="20"/>
        </w:rPr>
        <w:t xml:space="preserve"> </w:t>
      </w:r>
      <w:r w:rsidRPr="00B72469">
        <w:rPr>
          <w:rFonts w:ascii="Times New Roman" w:eastAsia="Arial" w:hAnsi="Times New Roman" w:cs="Times New Roman"/>
          <w:i/>
          <w:spacing w:val="-4"/>
          <w:w w:val="79"/>
          <w:sz w:val="20"/>
          <w:szCs w:val="20"/>
        </w:rPr>
        <w:t>e</w:t>
      </w:r>
      <w:r w:rsidRPr="00B72469">
        <w:rPr>
          <w:rFonts w:ascii="Times New Roman" w:eastAsia="Arial" w:hAnsi="Times New Roman" w:cs="Times New Roman"/>
          <w:i/>
          <w:w w:val="92"/>
          <w:sz w:val="20"/>
          <w:szCs w:val="20"/>
        </w:rPr>
        <w:t xml:space="preserve">x- </w:t>
      </w:r>
      <w:r w:rsidRPr="00B72469">
        <w:rPr>
          <w:rFonts w:ascii="Times New Roman" w:eastAsia="Arial" w:hAnsi="Times New Roman" w:cs="Times New Roman"/>
          <w:i/>
          <w:sz w:val="20"/>
          <w:szCs w:val="20"/>
        </w:rPr>
        <w:t xml:space="preserve">plicitly </w:t>
      </w:r>
      <w:r w:rsidRPr="00B72469">
        <w:rPr>
          <w:rFonts w:ascii="Times New Roman" w:eastAsia="Arial" w:hAnsi="Times New Roman" w:cs="Times New Roman"/>
          <w:w w:val="88"/>
          <w:sz w:val="20"/>
          <w:szCs w:val="20"/>
        </w:rPr>
        <w:t>authenticat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d</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w w:val="89"/>
          <w:sz w:val="20"/>
          <w:szCs w:val="20"/>
        </w:rPr>
        <w:t>vice,</w:t>
      </w:r>
      <w:r w:rsidRPr="00B72469">
        <w:rPr>
          <w:rFonts w:ascii="Times New Roman" w:eastAsia="Arial" w:hAnsi="Times New Roman" w:cs="Times New Roman"/>
          <w:spacing w:val="2"/>
          <w:w w:val="89"/>
          <w:sz w:val="20"/>
          <w:szCs w:val="20"/>
        </w:rPr>
        <w:t xml:space="preserve"> </w:t>
      </w:r>
      <w:proofErr w:type="gramStart"/>
      <w:r w:rsidRPr="00B72469">
        <w:rPr>
          <w:rFonts w:ascii="Times New Roman" w:eastAsia="Arial" w:hAnsi="Times New Roman" w:cs="Times New Roman"/>
          <w:w w:val="89"/>
          <w:sz w:val="20"/>
          <w:szCs w:val="20"/>
        </w:rPr>
        <w:t>then</w:t>
      </w:r>
      <w:proofErr w:type="gramEnd"/>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at</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this</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point</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time we</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kn</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d</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w w:val="88"/>
          <w:sz w:val="20"/>
          <w:szCs w:val="20"/>
        </w:rPr>
        <w:t>vice</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8"/>
          <w:sz w:val="20"/>
          <w:szCs w:val="20"/>
        </w:rPr>
        <w:t xml:space="preserve">trusted. </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32"/>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vice</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w w:val="87"/>
          <w:sz w:val="20"/>
          <w:szCs w:val="20"/>
        </w:rPr>
        <w:t>stays</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94"/>
          <w:sz w:val="20"/>
          <w:szCs w:val="20"/>
        </w:rPr>
        <w:t>motion</w:t>
      </w:r>
      <w:r w:rsidRPr="00B72469">
        <w:rPr>
          <w:rFonts w:ascii="Times New Roman" w:eastAsia="Arial" w:hAnsi="Times New Roman" w:cs="Times New Roman"/>
          <w:spacing w:val="10"/>
          <w:w w:val="94"/>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n</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xt</w:t>
      </w:r>
      <w:r w:rsidRPr="00B72469">
        <w:rPr>
          <w:rFonts w:ascii="Times New Roman" w:eastAsia="Arial" w:hAnsi="Times New Roman" w:cs="Times New Roman"/>
          <w:spacing w:val="30"/>
          <w:w w:val="86"/>
          <w:sz w:val="20"/>
          <w:szCs w:val="20"/>
        </w:rPr>
        <w:t xml:space="preserve"> </w:t>
      </w:r>
      <w:r w:rsidRPr="00B72469">
        <w:rPr>
          <w:rFonts w:ascii="Times New Roman" w:eastAsia="Arial" w:hAnsi="Times New Roman" w:cs="Times New Roman"/>
          <w:w w:val="86"/>
          <w:sz w:val="20"/>
          <w:szCs w:val="20"/>
        </w:rPr>
        <w:t>s</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al</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minutes</w:t>
      </w:r>
      <w:proofErr w:type="gramStart"/>
      <w:r w:rsidRPr="00B72469">
        <w:rPr>
          <w:rFonts w:ascii="Times New Roman" w:eastAsia="Arial" w:hAnsi="Times New Roman" w:cs="Times New Roman"/>
          <w:w w:val="86"/>
          <w:sz w:val="20"/>
          <w:szCs w:val="20"/>
        </w:rPr>
        <w:t xml:space="preserve">, </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then</w:t>
      </w:r>
      <w:proofErr w:type="gramEnd"/>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one</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 xml:space="preserve">assum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correct</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user</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still</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5"/>
          <w:sz w:val="20"/>
          <w:szCs w:val="20"/>
        </w:rPr>
        <w:t>possession</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d</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w w:val="88"/>
          <w:sz w:val="20"/>
          <w:szCs w:val="20"/>
        </w:rPr>
        <w:t>vice.</w:t>
      </w:r>
      <w:r w:rsidRPr="00B72469">
        <w:rPr>
          <w:rFonts w:ascii="Times New Roman" w:eastAsia="Arial" w:hAnsi="Times New Roman" w:cs="Times New Roman"/>
          <w:spacing w:val="46"/>
          <w:w w:val="88"/>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8"/>
          <w:sz w:val="20"/>
          <w:szCs w:val="20"/>
        </w:rPr>
        <w:t>contrast</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3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becomes</w:t>
      </w:r>
      <w:r w:rsidRPr="00B72469">
        <w:rPr>
          <w:rFonts w:ascii="Times New Roman" w:eastAsia="Arial" w:hAnsi="Times New Roman" w:cs="Times New Roman"/>
          <w:spacing w:val="9"/>
          <w:w w:val="87"/>
          <w:sz w:val="20"/>
          <w:szCs w:val="20"/>
        </w:rPr>
        <w:t xml:space="preserve"> </w:t>
      </w:r>
      <w:proofErr w:type="gramStart"/>
      <w:r w:rsidRPr="00B72469">
        <w:rPr>
          <w:rFonts w:ascii="Times New Roman" w:eastAsia="Arial" w:hAnsi="Times New Roman" w:cs="Times New Roman"/>
          <w:w w:val="87"/>
          <w:sz w:val="20"/>
          <w:szCs w:val="20"/>
        </w:rPr>
        <w:t xml:space="preserve">stationary </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for</w:t>
      </w:r>
      <w:proofErr w:type="gramEnd"/>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90"/>
          <w:sz w:val="20"/>
          <w:szCs w:val="20"/>
        </w:rPr>
        <w:t>a</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w w:val="90"/>
          <w:sz w:val="20"/>
          <w:szCs w:val="20"/>
        </w:rPr>
        <w:t xml:space="preserve">prolonged </w:t>
      </w:r>
      <w:r w:rsidRPr="00B72469">
        <w:rPr>
          <w:rFonts w:ascii="Times New Roman" w:eastAsia="Arial" w:hAnsi="Times New Roman" w:cs="Times New Roman"/>
          <w:w w:val="91"/>
          <w:sz w:val="20"/>
          <w:szCs w:val="20"/>
        </w:rPr>
        <w:t>period</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6"/>
          <w:sz w:val="20"/>
          <w:szCs w:val="20"/>
        </w:rPr>
        <w:t>time,</w:t>
      </w:r>
      <w:r w:rsidRPr="00B72469">
        <w:rPr>
          <w:rFonts w:ascii="Times New Roman" w:eastAsia="Arial" w:hAnsi="Times New Roman" w:cs="Times New Roman"/>
          <w:spacing w:val="32"/>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phon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probably</w:t>
      </w:r>
      <w:r w:rsidRPr="00B72469">
        <w:rPr>
          <w:rFonts w:ascii="Times New Roman" w:eastAsia="Arial" w:hAnsi="Times New Roman" w:cs="Times New Roman"/>
          <w:spacing w:val="47"/>
          <w:w w:val="86"/>
          <w:sz w:val="20"/>
          <w:szCs w:val="20"/>
        </w:rPr>
        <w:t xml:space="preserve"> </w:t>
      </w:r>
      <w:r w:rsidRPr="00B72469">
        <w:rPr>
          <w:rFonts w:ascii="Times New Roman" w:eastAsia="Arial" w:hAnsi="Times New Roman" w:cs="Times New Roman"/>
          <w:w w:val="86"/>
          <w:sz w:val="20"/>
          <w:szCs w:val="20"/>
        </w:rPr>
        <w:t>has</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been</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put</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w w:val="86"/>
          <w:sz w:val="20"/>
          <w:szCs w:val="20"/>
        </w:rPr>
        <w:t>d</w:t>
      </w:r>
      <w:r w:rsidRPr="00B72469">
        <w:rPr>
          <w:rFonts w:ascii="Times New Roman" w:eastAsia="Arial" w:hAnsi="Times New Roman" w:cs="Times New Roman"/>
          <w:spacing w:val="-4"/>
          <w:w w:val="86"/>
          <w:sz w:val="20"/>
          <w:szCs w:val="20"/>
        </w:rPr>
        <w:t>o</w:t>
      </w:r>
      <w:r w:rsidRPr="00B72469">
        <w:rPr>
          <w:rFonts w:ascii="Times New Roman" w:eastAsia="Arial" w:hAnsi="Times New Roman" w:cs="Times New Roman"/>
          <w:w w:val="86"/>
          <w:sz w:val="20"/>
          <w:szCs w:val="20"/>
        </w:rPr>
        <w:t>wn,</w:t>
      </w:r>
      <w:r w:rsidRPr="00B72469">
        <w:rPr>
          <w:rFonts w:ascii="Times New Roman" w:eastAsia="Arial" w:hAnsi="Times New Roman" w:cs="Times New Roman"/>
          <w:spacing w:val="33"/>
          <w:w w:val="86"/>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91"/>
          <w:sz w:val="20"/>
          <w:szCs w:val="20"/>
        </w:rPr>
        <w:t>n</w:t>
      </w:r>
      <w:r w:rsidRPr="00B72469">
        <w:rPr>
          <w:rFonts w:ascii="Times New Roman" w:eastAsia="Arial" w:hAnsi="Times New Roman" w:cs="Times New Roman"/>
          <w:spacing w:val="-5"/>
          <w:w w:val="91"/>
          <w:sz w:val="20"/>
          <w:szCs w:val="20"/>
        </w:rPr>
        <w:t>o</w:t>
      </w:r>
      <w:r w:rsidRPr="00B72469">
        <w:rPr>
          <w:rFonts w:ascii="Times New Roman" w:eastAsia="Arial" w:hAnsi="Times New Roman" w:cs="Times New Roman"/>
          <w:w w:val="91"/>
          <w:sz w:val="20"/>
          <w:szCs w:val="20"/>
        </w:rPr>
        <w:t>w</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alternat</w:t>
      </w:r>
      <w:r w:rsidRPr="00B72469">
        <w:rPr>
          <w:rFonts w:ascii="Times New Roman" w:eastAsia="Arial" w:hAnsi="Times New Roman" w:cs="Times New Roman"/>
          <w:spacing w:val="-5"/>
          <w:w w:val="91"/>
          <w:sz w:val="20"/>
          <w:szCs w:val="20"/>
        </w:rPr>
        <w:t>i</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7"/>
          <w:w w:val="91"/>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6"/>
          <w:sz w:val="20"/>
          <w:szCs w:val="20"/>
        </w:rPr>
        <w:t>measurements</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must</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z w:val="20"/>
          <w:szCs w:val="20"/>
        </w:rPr>
        <w:t>used.</w:t>
      </w:r>
    </w:p>
    <w:p w14:paraId="0AFED25C" w14:textId="77777777" w:rsidR="00676FEB" w:rsidRPr="00B72469" w:rsidRDefault="00676FEB" w:rsidP="00676FEB">
      <w:pPr>
        <w:spacing w:before="7" w:after="0" w:line="280" w:lineRule="exact"/>
        <w:rPr>
          <w:rFonts w:ascii="Times New Roman" w:hAnsi="Times New Roman" w:cs="Times New Roman"/>
          <w:sz w:val="28"/>
          <w:szCs w:val="28"/>
        </w:rPr>
      </w:pPr>
    </w:p>
    <w:p w14:paraId="0AFED25D" w14:textId="77777777" w:rsidR="00676FEB" w:rsidRPr="00B72469" w:rsidRDefault="00676FEB" w:rsidP="00676FEB">
      <w:pPr>
        <w:spacing w:after="0" w:line="240" w:lineRule="auto"/>
        <w:ind w:left="110" w:right="132"/>
        <w:jc w:val="both"/>
        <w:rPr>
          <w:rFonts w:ascii="Times New Roman" w:eastAsia="Arial" w:hAnsi="Times New Roman" w:cs="Times New Roman"/>
          <w:sz w:val="20"/>
          <w:szCs w:val="20"/>
        </w:rPr>
      </w:pPr>
      <w:r w:rsidRPr="00B72469">
        <w:rPr>
          <w:rFonts w:ascii="Times New Roman" w:eastAsia="Arial" w:hAnsi="Times New Roman" w:cs="Times New Roman"/>
          <w:b/>
          <w:bCs/>
          <w:sz w:val="20"/>
          <w:szCs w:val="20"/>
        </w:rPr>
        <w:t>4.1.2</w:t>
      </w:r>
      <w:proofErr w:type="gramStart"/>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b/>
          <w:bCs/>
          <w:spacing w:val="33"/>
          <w:sz w:val="20"/>
          <w:szCs w:val="20"/>
        </w:rPr>
        <w:t xml:space="preserve"> </w:t>
      </w:r>
      <w:r w:rsidRPr="00B72469">
        <w:rPr>
          <w:rFonts w:ascii="Times New Roman" w:eastAsia="Arial" w:hAnsi="Times New Roman" w:cs="Times New Roman"/>
          <w:b/>
          <w:bCs/>
          <w:w w:val="86"/>
          <w:sz w:val="20"/>
          <w:szCs w:val="20"/>
        </w:rPr>
        <w:t>Social</w:t>
      </w:r>
      <w:proofErr w:type="gramEnd"/>
      <w:r w:rsidRPr="00B72469">
        <w:rPr>
          <w:rFonts w:ascii="Times New Roman" w:eastAsia="Arial" w:hAnsi="Times New Roman" w:cs="Times New Roman"/>
          <w:b/>
          <w:bCs/>
          <w:spacing w:val="2"/>
          <w:w w:val="86"/>
          <w:sz w:val="20"/>
          <w:szCs w:val="20"/>
        </w:rPr>
        <w:t xml:space="preserve"> </w:t>
      </w:r>
      <w:r w:rsidRPr="00B72469">
        <w:rPr>
          <w:rFonts w:ascii="Times New Roman" w:eastAsia="Arial" w:hAnsi="Times New Roman" w:cs="Times New Roman"/>
          <w:b/>
          <w:bCs/>
          <w:w w:val="86"/>
          <w:sz w:val="20"/>
          <w:szCs w:val="20"/>
        </w:rPr>
        <w:t>Net</w:t>
      </w:r>
      <w:r w:rsidRPr="00B72469">
        <w:rPr>
          <w:rFonts w:ascii="Times New Roman" w:eastAsia="Arial" w:hAnsi="Times New Roman" w:cs="Times New Roman"/>
          <w:b/>
          <w:bCs/>
          <w:spacing w:val="-2"/>
          <w:w w:val="86"/>
          <w:sz w:val="20"/>
          <w:szCs w:val="20"/>
        </w:rPr>
        <w:t>w</w:t>
      </w:r>
      <w:r w:rsidRPr="00B72469">
        <w:rPr>
          <w:rFonts w:ascii="Times New Roman" w:eastAsia="Arial" w:hAnsi="Times New Roman" w:cs="Times New Roman"/>
          <w:b/>
          <w:bCs/>
          <w:w w:val="86"/>
          <w:sz w:val="20"/>
          <w:szCs w:val="20"/>
        </w:rPr>
        <w:t xml:space="preserve">orking </w:t>
      </w:r>
      <w:r w:rsidRPr="00B72469">
        <w:rPr>
          <w:rFonts w:ascii="Times New Roman" w:eastAsia="Arial" w:hAnsi="Times New Roman" w:cs="Times New Roman"/>
          <w:b/>
          <w:bCs/>
          <w:spacing w:val="19"/>
          <w:w w:val="86"/>
          <w:sz w:val="20"/>
          <w:szCs w:val="20"/>
        </w:rPr>
        <w:t xml:space="preserve"> </w:t>
      </w:r>
      <w:r w:rsidRPr="00B72469">
        <w:rPr>
          <w:rFonts w:ascii="Times New Roman" w:eastAsia="Arial" w:hAnsi="Times New Roman" w:cs="Times New Roman"/>
          <w:b/>
          <w:bCs/>
          <w:w w:val="86"/>
          <w:sz w:val="20"/>
          <w:szCs w:val="20"/>
        </w:rPr>
        <w:t>Sensor</w:t>
      </w:r>
      <w:r w:rsidRPr="00B72469">
        <w:rPr>
          <w:rFonts w:ascii="Times New Roman" w:eastAsia="Arial" w:hAnsi="Times New Roman" w:cs="Times New Roman"/>
          <w:b/>
          <w:bCs/>
          <w:spacing w:val="-12"/>
          <w:w w:val="86"/>
          <w:sz w:val="20"/>
          <w:szCs w:val="20"/>
        </w:rPr>
        <w:t xml:space="preserve"> </w:t>
      </w:r>
      <w:r w:rsidRPr="00B72469">
        <w:rPr>
          <w:rFonts w:ascii="Times New Roman" w:eastAsia="Arial" w:hAnsi="Times New Roman" w:cs="Times New Roman"/>
          <w:b/>
          <w:bCs/>
          <w:w w:val="86"/>
          <w:sz w:val="20"/>
          <w:szCs w:val="20"/>
        </w:rPr>
        <w:t>Risk</w:t>
      </w:r>
      <w:r w:rsidRPr="00B72469">
        <w:rPr>
          <w:rFonts w:ascii="Times New Roman" w:eastAsia="Arial" w:hAnsi="Times New Roman" w:cs="Times New Roman"/>
          <w:b/>
          <w:bCs/>
          <w:spacing w:val="23"/>
          <w:w w:val="86"/>
          <w:sz w:val="20"/>
          <w:szCs w:val="20"/>
        </w:rPr>
        <w:t xml:space="preserve"> </w:t>
      </w:r>
      <w:r w:rsidRPr="00B72469">
        <w:rPr>
          <w:rFonts w:ascii="Times New Roman" w:eastAsia="Arial" w:hAnsi="Times New Roman" w:cs="Times New Roman"/>
          <w:b/>
          <w:bCs/>
          <w:w w:val="93"/>
          <w:sz w:val="20"/>
          <w:szCs w:val="20"/>
        </w:rPr>
        <w:t>Measu</w:t>
      </w:r>
      <w:r w:rsidRPr="00B72469">
        <w:rPr>
          <w:rFonts w:ascii="Times New Roman" w:eastAsia="Arial" w:hAnsi="Times New Roman" w:cs="Times New Roman"/>
          <w:b/>
          <w:bCs/>
          <w:spacing w:val="-4"/>
          <w:w w:val="93"/>
          <w:sz w:val="20"/>
          <w:szCs w:val="20"/>
        </w:rPr>
        <w:t>r</w:t>
      </w:r>
      <w:r w:rsidRPr="00B72469">
        <w:rPr>
          <w:rFonts w:ascii="Times New Roman" w:eastAsia="Arial" w:hAnsi="Times New Roman" w:cs="Times New Roman"/>
          <w:b/>
          <w:bCs/>
          <w:w w:val="88"/>
          <w:sz w:val="20"/>
          <w:szCs w:val="20"/>
        </w:rPr>
        <w:t>ement</w:t>
      </w:r>
    </w:p>
    <w:p w14:paraId="0AFED25E" w14:textId="77777777" w:rsidR="00676FEB" w:rsidRPr="00B72469" w:rsidRDefault="00676FEB" w:rsidP="00676FEB">
      <w:pPr>
        <w:spacing w:before="13" w:after="0" w:line="220" w:lineRule="exact"/>
        <w:rPr>
          <w:rFonts w:ascii="Times New Roman" w:hAnsi="Times New Roman" w:cs="Times New Roman"/>
        </w:rPr>
      </w:pPr>
    </w:p>
    <w:p w14:paraId="0AFED25F"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w w:val="86"/>
          <w:sz w:val="20"/>
          <w:szCs w:val="20"/>
        </w:rPr>
        <w:t>One</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pacing w:val="-2"/>
          <w:w w:val="86"/>
          <w:sz w:val="20"/>
          <w:szCs w:val="20"/>
        </w:rPr>
        <w:t>k</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y</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aspect</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9"/>
          <w:sz w:val="20"/>
          <w:szCs w:val="20"/>
        </w:rPr>
        <w:t>our</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system</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us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form</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0"/>
          <w:sz w:val="20"/>
          <w:szCs w:val="20"/>
        </w:rPr>
        <w:t>social</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sz w:val="20"/>
          <w:szCs w:val="20"/>
        </w:rPr>
        <w:t xml:space="preserve">net- </w:t>
      </w:r>
      <w:r w:rsidRPr="00B72469">
        <w:rPr>
          <w:rFonts w:ascii="Times New Roman" w:eastAsia="Arial" w:hAnsi="Times New Roman" w:cs="Times New Roman"/>
          <w:spacing w:val="-2"/>
          <w:w w:val="95"/>
          <w:sz w:val="20"/>
          <w:szCs w:val="20"/>
        </w:rPr>
        <w:t>w</w:t>
      </w:r>
      <w:r w:rsidRPr="00B72469">
        <w:rPr>
          <w:rFonts w:ascii="Times New Roman" w:eastAsia="Arial" w:hAnsi="Times New Roman" w:cs="Times New Roman"/>
          <w:w w:val="95"/>
          <w:sz w:val="20"/>
          <w:szCs w:val="20"/>
        </w:rPr>
        <w:t>orking</w:t>
      </w:r>
      <w:r w:rsidRPr="00B72469">
        <w:rPr>
          <w:rFonts w:ascii="Times New Roman" w:eastAsia="Arial" w:hAnsi="Times New Roman" w:cs="Times New Roman"/>
          <w:spacing w:val="1"/>
          <w:w w:val="95"/>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authentication</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measurement.</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91"/>
          <w:sz w:val="20"/>
          <w:szCs w:val="20"/>
        </w:rPr>
        <w:t xml:space="preserve">Imagin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21"/>
          <w:w w:val="84"/>
          <w:sz w:val="20"/>
          <w:szCs w:val="20"/>
        </w:rPr>
        <w:t xml:space="preserve"> </w:t>
      </w:r>
      <w:proofErr w:type="gramStart"/>
      <w:r w:rsidRPr="00B72469">
        <w:rPr>
          <w:rFonts w:ascii="Times New Roman" w:eastAsia="Arial" w:hAnsi="Times New Roman" w:cs="Times New Roman"/>
          <w:w w:val="84"/>
          <w:sz w:val="20"/>
          <w:szCs w:val="20"/>
        </w:rPr>
        <w:t xml:space="preserve">scenario </w:t>
      </w:r>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w w:val="84"/>
          <w:sz w:val="20"/>
          <w:szCs w:val="20"/>
        </w:rPr>
        <w:t>where</w:t>
      </w:r>
      <w:proofErr w:type="gramEnd"/>
      <w:r w:rsidRPr="00B72469">
        <w:rPr>
          <w:rFonts w:ascii="Times New Roman" w:eastAsia="Arial" w:hAnsi="Times New Roman" w:cs="Times New Roman"/>
          <w:w w:val="84"/>
          <w:sz w:val="20"/>
          <w:szCs w:val="20"/>
        </w:rPr>
        <w:t xml:space="preserve"> </w:t>
      </w:r>
      <w:r w:rsidRPr="00B72469">
        <w:rPr>
          <w:rFonts w:ascii="Times New Roman" w:eastAsia="Arial" w:hAnsi="Times New Roman" w:cs="Times New Roman"/>
          <w:spacing w:val="7"/>
          <w:w w:val="84"/>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21"/>
          <w:w w:val="84"/>
          <w:sz w:val="20"/>
          <w:szCs w:val="20"/>
        </w:rPr>
        <w:t xml:space="preserve"> </w:t>
      </w:r>
      <w:r w:rsidRPr="00B72469">
        <w:rPr>
          <w:rFonts w:ascii="Times New Roman" w:eastAsia="Arial" w:hAnsi="Times New Roman" w:cs="Times New Roman"/>
          <w:w w:val="84"/>
          <w:sz w:val="20"/>
          <w:szCs w:val="20"/>
        </w:rPr>
        <w:t>phone</w:t>
      </w:r>
      <w:r w:rsidRPr="00B72469">
        <w:rPr>
          <w:rFonts w:ascii="Times New Roman" w:eastAsia="Arial" w:hAnsi="Times New Roman" w:cs="Times New Roman"/>
          <w:spacing w:val="44"/>
          <w:w w:val="84"/>
          <w:sz w:val="20"/>
          <w:szCs w:val="20"/>
        </w:rPr>
        <w:t xml:space="preserve"> </w:t>
      </w:r>
      <w:r w:rsidRPr="00B72469">
        <w:rPr>
          <w:rFonts w:ascii="Times New Roman" w:eastAsia="Arial" w:hAnsi="Times New Roman" w:cs="Times New Roman"/>
          <w:sz w:val="20"/>
          <w:szCs w:val="20"/>
        </w:rPr>
        <w:t>finds</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itsel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pr</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w w:val="86"/>
          <w:sz w:val="20"/>
          <w:szCs w:val="20"/>
        </w:rPr>
        <w:t xml:space="preserve">viously </w:t>
      </w:r>
      <w:r w:rsidRPr="00B72469">
        <w:rPr>
          <w:rFonts w:ascii="Times New Roman" w:eastAsia="Arial" w:hAnsi="Times New Roman" w:cs="Times New Roman"/>
          <w:spacing w:val="44"/>
          <w:w w:val="86"/>
          <w:sz w:val="20"/>
          <w:szCs w:val="20"/>
        </w:rPr>
        <w:t xml:space="preserve"> </w:t>
      </w:r>
      <w:r w:rsidRPr="00B72469">
        <w:rPr>
          <w:rFonts w:ascii="Times New Roman" w:eastAsia="Arial" w:hAnsi="Times New Roman" w:cs="Times New Roman"/>
          <w:sz w:val="20"/>
          <w:szCs w:val="20"/>
        </w:rPr>
        <w:t xml:space="preserve">un- </w:t>
      </w:r>
      <w:r w:rsidRPr="00B72469">
        <w:rPr>
          <w:rFonts w:ascii="Times New Roman" w:eastAsia="Arial" w:hAnsi="Times New Roman" w:cs="Times New Roman"/>
          <w:w w:val="86"/>
          <w:sz w:val="20"/>
          <w:szCs w:val="20"/>
        </w:rPr>
        <w:t xml:space="preserve">visited </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 xml:space="preserve">location, </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other</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92"/>
          <w:sz w:val="20"/>
          <w:szCs w:val="20"/>
        </w:rPr>
        <w:t>pr</w:t>
      </w:r>
      <w:r w:rsidRPr="00B72469">
        <w:rPr>
          <w:rFonts w:ascii="Times New Roman" w:eastAsia="Arial" w:hAnsi="Times New Roman" w:cs="Times New Roman"/>
          <w:spacing w:val="-3"/>
          <w:w w:val="92"/>
          <w:sz w:val="20"/>
          <w:szCs w:val="20"/>
        </w:rPr>
        <w:t>o</w:t>
      </w:r>
      <w:r w:rsidRPr="00B72469">
        <w:rPr>
          <w:rFonts w:ascii="Times New Roman" w:eastAsia="Arial" w:hAnsi="Times New Roman" w:cs="Times New Roman"/>
          <w:w w:val="92"/>
          <w:sz w:val="20"/>
          <w:szCs w:val="20"/>
        </w:rPr>
        <w:t>viding</w:t>
      </w:r>
      <w:r w:rsidRPr="00B72469">
        <w:rPr>
          <w:rFonts w:ascii="Times New Roman" w:eastAsia="Arial" w:hAnsi="Times New Roman" w:cs="Times New Roman"/>
          <w:spacing w:val="31"/>
          <w:w w:val="92"/>
          <w:sz w:val="20"/>
          <w:szCs w:val="20"/>
        </w:rPr>
        <w:t xml:space="preserve"> </w:t>
      </w:r>
      <w:r w:rsidRPr="00B72469">
        <w:rPr>
          <w:rFonts w:ascii="Times New Roman" w:eastAsia="Arial" w:hAnsi="Times New Roman" w:cs="Times New Roman"/>
          <w:w w:val="92"/>
          <w:sz w:val="20"/>
          <w:szCs w:val="20"/>
        </w:rPr>
        <w:t xml:space="preserve">question- </w:t>
      </w:r>
      <w:r w:rsidRPr="00B72469">
        <w:rPr>
          <w:rFonts w:ascii="Times New Roman" w:eastAsia="Arial" w:hAnsi="Times New Roman" w:cs="Times New Roman"/>
          <w:w w:val="87"/>
          <w:sz w:val="20"/>
          <w:szCs w:val="20"/>
        </w:rPr>
        <w:t>able</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data.</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H</w:t>
      </w:r>
      <w:r w:rsidRPr="00B72469">
        <w:rPr>
          <w:rFonts w:ascii="Times New Roman" w:eastAsia="Arial" w:hAnsi="Times New Roman" w:cs="Times New Roman"/>
          <w:spacing w:val="-4"/>
          <w:w w:val="88"/>
          <w:sz w:val="20"/>
          <w:szCs w:val="20"/>
        </w:rPr>
        <w:t>o</w:t>
      </w:r>
      <w:r w:rsidRPr="00B72469">
        <w:rPr>
          <w:rFonts w:ascii="Times New Roman" w:eastAsia="Arial" w:hAnsi="Times New Roman" w:cs="Times New Roman"/>
          <w:w w:val="88"/>
          <w:sz w:val="20"/>
          <w:szCs w:val="20"/>
        </w:rPr>
        <w:t>w</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7"/>
          <w:w w:val="88"/>
          <w:sz w:val="20"/>
          <w:szCs w:val="20"/>
        </w:rPr>
        <w:t>r</w:t>
      </w:r>
      <w:proofErr w:type="gramStart"/>
      <w:r w:rsidRPr="00B72469">
        <w:rPr>
          <w:rFonts w:ascii="Times New Roman" w:eastAsia="Arial" w:hAnsi="Times New Roman" w:cs="Times New Roman"/>
          <w:w w:val="88"/>
          <w:sz w:val="20"/>
          <w:szCs w:val="20"/>
        </w:rPr>
        <w:t>,  imagine</w:t>
      </w:r>
      <w:proofErr w:type="gramEnd"/>
      <w:r w:rsidRPr="00B72469">
        <w:rPr>
          <w:rFonts w:ascii="Times New Roman" w:eastAsia="Arial" w:hAnsi="Times New Roman" w:cs="Times New Roman"/>
          <w:spacing w:val="37"/>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d</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w w:val="88"/>
          <w:sz w:val="20"/>
          <w:szCs w:val="20"/>
        </w:rPr>
        <w:t>vice</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w w:val="88"/>
          <w:sz w:val="20"/>
          <w:szCs w:val="20"/>
        </w:rPr>
        <w:t>can</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sz w:val="20"/>
          <w:szCs w:val="20"/>
        </w:rPr>
        <w:t xml:space="preserve">find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presence</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w w:val="84"/>
          <w:sz w:val="20"/>
          <w:szCs w:val="20"/>
        </w:rPr>
        <w:t>number</w:t>
      </w:r>
      <w:r w:rsidRPr="00B72469">
        <w:rPr>
          <w:rFonts w:ascii="Times New Roman" w:eastAsia="Arial" w:hAnsi="Times New Roman" w:cs="Times New Roman"/>
          <w:spacing w:val="38"/>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other</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phones</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3"/>
          <w:sz w:val="20"/>
          <w:szCs w:val="20"/>
        </w:rPr>
        <w:t xml:space="preserve">frequently </w:t>
      </w:r>
      <w:r w:rsidRPr="00B72469">
        <w:rPr>
          <w:rFonts w:ascii="Times New Roman" w:eastAsia="Arial" w:hAnsi="Times New Roman" w:cs="Times New Roman"/>
          <w:w w:val="87"/>
          <w:sz w:val="20"/>
          <w:szCs w:val="20"/>
        </w:rPr>
        <w:t>obser</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s</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when</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3"/>
          <w:sz w:val="20"/>
          <w:szCs w:val="20"/>
        </w:rPr>
        <w:t>kn</w:t>
      </w:r>
      <w:r w:rsidRPr="00B72469">
        <w:rPr>
          <w:rFonts w:ascii="Times New Roman" w:eastAsia="Arial" w:hAnsi="Times New Roman" w:cs="Times New Roman"/>
          <w:spacing w:val="-5"/>
          <w:w w:val="93"/>
          <w:sz w:val="20"/>
          <w:szCs w:val="20"/>
        </w:rPr>
        <w:t>o</w:t>
      </w:r>
      <w:r w:rsidRPr="00B72469">
        <w:rPr>
          <w:rFonts w:ascii="Times New Roman" w:eastAsia="Arial" w:hAnsi="Times New Roman" w:cs="Times New Roman"/>
          <w:w w:val="93"/>
          <w:sz w:val="20"/>
          <w:szCs w:val="20"/>
        </w:rPr>
        <w:t>wn</w:t>
      </w:r>
      <w:r w:rsidRPr="00B72469">
        <w:rPr>
          <w:rFonts w:ascii="Times New Roman" w:eastAsia="Arial" w:hAnsi="Times New Roman" w:cs="Times New Roman"/>
          <w:spacing w:val="12"/>
          <w:w w:val="93"/>
          <w:sz w:val="20"/>
          <w:szCs w:val="20"/>
        </w:rPr>
        <w:t xml:space="preserve"> </w:t>
      </w:r>
      <w:r w:rsidRPr="00B72469">
        <w:rPr>
          <w:rFonts w:ascii="Times New Roman" w:eastAsia="Arial" w:hAnsi="Times New Roman" w:cs="Times New Roman"/>
          <w:sz w:val="20"/>
          <w:szCs w:val="20"/>
        </w:rPr>
        <w:t>l</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risk</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5"/>
          <w:sz w:val="20"/>
          <w:szCs w:val="20"/>
        </w:rPr>
        <w:t>states.</w:t>
      </w:r>
      <w:r w:rsidRPr="00B72469">
        <w:rPr>
          <w:rFonts w:ascii="Times New Roman" w:eastAsia="Arial" w:hAnsi="Times New Roman" w:cs="Times New Roman"/>
          <w:spacing w:val="41"/>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9"/>
          <w:w w:val="85"/>
          <w:sz w:val="20"/>
          <w:szCs w:val="20"/>
        </w:rPr>
        <w:t xml:space="preserve"> </w:t>
      </w:r>
      <w:r w:rsidRPr="00B72469">
        <w:rPr>
          <w:rFonts w:ascii="Times New Roman" w:eastAsia="Arial" w:hAnsi="Times New Roman" w:cs="Times New Roman"/>
          <w:w w:val="85"/>
          <w:sz w:val="20"/>
          <w:szCs w:val="20"/>
        </w:rPr>
        <w:t>presence</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5"/>
          <w:sz w:val="20"/>
          <w:szCs w:val="20"/>
        </w:rPr>
        <w:t>these</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phones</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should</w:t>
      </w:r>
      <w:r w:rsidRPr="00B72469">
        <w:rPr>
          <w:rFonts w:ascii="Times New Roman" w:eastAsia="Arial" w:hAnsi="Times New Roman" w:cs="Times New Roman"/>
          <w:spacing w:val="28"/>
          <w:w w:val="85"/>
          <w:sz w:val="20"/>
          <w:szCs w:val="20"/>
        </w:rPr>
        <w:t xml:space="preserve"> </w:t>
      </w:r>
      <w:r w:rsidRPr="00B72469">
        <w:rPr>
          <w:rFonts w:ascii="Times New Roman" w:eastAsia="Arial" w:hAnsi="Times New Roman" w:cs="Times New Roman"/>
          <w:w w:val="85"/>
          <w:sz w:val="20"/>
          <w:szCs w:val="20"/>
        </w:rPr>
        <w:t>indicate</w:t>
      </w:r>
      <w:r w:rsidRPr="00B72469">
        <w:rPr>
          <w:rFonts w:ascii="Times New Roman" w:eastAsia="Arial" w:hAnsi="Times New Roman" w:cs="Times New Roman"/>
          <w:spacing w:val="40"/>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risk</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an</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 xml:space="preserve">vidual </w:t>
      </w:r>
      <w:r w:rsidRPr="00B72469">
        <w:rPr>
          <w:rFonts w:ascii="Times New Roman" w:eastAsia="Arial" w:hAnsi="Times New Roman" w:cs="Times New Roman"/>
          <w:w w:val="84"/>
          <w:sz w:val="20"/>
          <w:szCs w:val="20"/>
        </w:rPr>
        <w:t>does</w:t>
      </w:r>
      <w:r w:rsidRPr="00B72469">
        <w:rPr>
          <w:rFonts w:ascii="Times New Roman" w:eastAsia="Arial" w:hAnsi="Times New Roman" w:cs="Times New Roman"/>
          <w:spacing w:val="20"/>
          <w:w w:val="84"/>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6"/>
          <w:sz w:val="20"/>
          <w:szCs w:val="20"/>
        </w:rPr>
        <w:t>h</w:t>
      </w:r>
      <w:r w:rsidRPr="00B72469">
        <w:rPr>
          <w:rFonts w:ascii="Times New Roman" w:eastAsia="Arial" w:hAnsi="Times New Roman" w:cs="Times New Roman"/>
          <w:spacing w:val="-3"/>
          <w:w w:val="86"/>
          <w:sz w:val="20"/>
          <w:szCs w:val="20"/>
        </w:rPr>
        <w:t>av</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proper</w:t>
      </w:r>
      <w:r w:rsidRPr="00B72469">
        <w:rPr>
          <w:rFonts w:ascii="Times New Roman" w:eastAsia="Arial" w:hAnsi="Times New Roman" w:cs="Times New Roman"/>
          <w:spacing w:val="36"/>
          <w:w w:val="86"/>
          <w:sz w:val="20"/>
          <w:szCs w:val="20"/>
        </w:rPr>
        <w:t xml:space="preserve"> </w:t>
      </w:r>
      <w:r w:rsidRPr="00B72469">
        <w:rPr>
          <w:rFonts w:ascii="Times New Roman" w:eastAsia="Arial" w:hAnsi="Times New Roman" w:cs="Times New Roman"/>
          <w:w w:val="86"/>
          <w:sz w:val="20"/>
          <w:szCs w:val="20"/>
        </w:rPr>
        <w:t>possession</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l</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36"/>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6"/>
          <w:sz w:val="20"/>
          <w:szCs w:val="20"/>
        </w:rPr>
        <w:t>phones</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8"/>
          <w:sz w:val="20"/>
          <w:szCs w:val="20"/>
        </w:rPr>
        <w:t>colleagues,</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friends</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pacing w:val="-2"/>
          <w:sz w:val="20"/>
          <w:szCs w:val="20"/>
        </w:rPr>
        <w:t>f</w:t>
      </w:r>
      <w:r w:rsidRPr="00B72469">
        <w:rPr>
          <w:rFonts w:ascii="Times New Roman" w:eastAsia="Arial" w:hAnsi="Times New Roman" w:cs="Times New Roman"/>
          <w:sz w:val="20"/>
          <w:szCs w:val="20"/>
        </w:rPr>
        <w:t>amily</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5"/>
          <w:sz w:val="20"/>
          <w:szCs w:val="20"/>
        </w:rPr>
        <w:t>members</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nea</w:t>
      </w:r>
      <w:r w:rsidRPr="00B72469">
        <w:rPr>
          <w:rFonts w:ascii="Times New Roman" w:eastAsia="Arial" w:hAnsi="Times New Roman" w:cs="Times New Roman"/>
          <w:spacing w:val="-8"/>
          <w:w w:val="85"/>
          <w:sz w:val="20"/>
          <w:szCs w:val="20"/>
        </w:rPr>
        <w:t>r</w:t>
      </w:r>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88"/>
          <w:sz w:val="20"/>
          <w:szCs w:val="20"/>
        </w:rPr>
        <w:t>so</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either</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entire</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w w:val="88"/>
          <w:sz w:val="20"/>
          <w:szCs w:val="20"/>
        </w:rPr>
        <w:t>group</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unli</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ly</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 xml:space="preserve">phon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5"/>
          <w:sz w:val="20"/>
          <w:szCs w:val="20"/>
        </w:rPr>
        <w:t>simply</w:t>
      </w:r>
      <w:r w:rsidRPr="00B72469">
        <w:rPr>
          <w:rFonts w:ascii="Times New Roman" w:eastAsia="Arial" w:hAnsi="Times New Roman" w:cs="Times New Roman"/>
          <w:spacing w:val="5"/>
          <w:w w:val="95"/>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7"/>
          <w:sz w:val="20"/>
          <w:szCs w:val="20"/>
        </w:rPr>
        <w:t>a n</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w</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7"/>
          <w:w w:val="87"/>
          <w:sz w:val="20"/>
          <w:szCs w:val="20"/>
        </w:rPr>
        <w:t>n</w:t>
      </w:r>
      <w:r w:rsidRPr="00B72469">
        <w:rPr>
          <w:rFonts w:ascii="Times New Roman" w:eastAsia="Arial" w:hAnsi="Times New Roman" w:cs="Times New Roman"/>
          <w:w w:val="87"/>
          <w:sz w:val="20"/>
          <w:szCs w:val="20"/>
        </w:rPr>
        <w:t xml:space="preserve">vironment). </w:t>
      </w:r>
      <w:r w:rsidRPr="00B72469">
        <w:rPr>
          <w:rFonts w:ascii="Times New Roman" w:eastAsia="Arial" w:hAnsi="Times New Roman" w:cs="Times New Roman"/>
          <w:spacing w:val="42"/>
          <w:w w:val="87"/>
          <w:sz w:val="20"/>
          <w:szCs w:val="20"/>
        </w:rPr>
        <w:t xml:space="preserve"> </w:t>
      </w:r>
      <w:r w:rsidRPr="00B72469">
        <w:rPr>
          <w:rFonts w:ascii="Times New Roman" w:eastAsia="Arial" w:hAnsi="Times New Roman" w:cs="Times New Roman"/>
          <w:w w:val="87"/>
          <w:sz w:val="20"/>
          <w:szCs w:val="20"/>
        </w:rPr>
        <w:t>Our</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system</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33"/>
          <w:sz w:val="20"/>
          <w:szCs w:val="20"/>
        </w:rPr>
        <w:t xml:space="preserve"> </w:t>
      </w:r>
      <w:r w:rsidRPr="00B72469">
        <w:rPr>
          <w:rFonts w:ascii="Times New Roman" w:eastAsia="Arial" w:hAnsi="Times New Roman" w:cs="Times New Roman"/>
          <w:sz w:val="20"/>
          <w:szCs w:val="20"/>
        </w:rPr>
        <w:t>empl</w:t>
      </w:r>
      <w:r w:rsidRPr="00B72469">
        <w:rPr>
          <w:rFonts w:ascii="Times New Roman" w:eastAsia="Arial" w:hAnsi="Times New Roman" w:cs="Times New Roman"/>
          <w:spacing w:val="-2"/>
          <w:sz w:val="20"/>
          <w:szCs w:val="20"/>
        </w:rPr>
        <w:t>o</w:t>
      </w:r>
      <w:r w:rsidRPr="00B72469">
        <w:rPr>
          <w:rFonts w:ascii="Times New Roman" w:eastAsia="Arial" w:hAnsi="Times New Roman" w:cs="Times New Roman"/>
          <w:sz w:val="20"/>
          <w:szCs w:val="20"/>
        </w:rPr>
        <w:t xml:space="preserve">y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9"/>
          <w:w w:val="86"/>
          <w:sz w:val="20"/>
          <w:szCs w:val="20"/>
        </w:rPr>
        <w:t xml:space="preserve"> </w:t>
      </w:r>
      <w:proofErr w:type="gramStart"/>
      <w:r w:rsidRPr="00B72469">
        <w:rPr>
          <w:rFonts w:ascii="Times New Roman" w:eastAsia="Arial" w:hAnsi="Times New Roman" w:cs="Times New Roman"/>
          <w:w w:val="86"/>
          <w:sz w:val="20"/>
          <w:szCs w:val="20"/>
        </w:rPr>
        <w:t xml:space="preserve">combination </w:t>
      </w:r>
      <w:r w:rsidRPr="00B72469">
        <w:rPr>
          <w:rFonts w:ascii="Times New Roman" w:eastAsia="Arial" w:hAnsi="Times New Roman" w:cs="Times New Roman"/>
          <w:spacing w:val="34"/>
          <w:w w:val="86"/>
          <w:sz w:val="20"/>
          <w:szCs w:val="20"/>
        </w:rPr>
        <w:t xml:space="preserve"> </w:t>
      </w:r>
      <w:r w:rsidRPr="00B72469">
        <w:rPr>
          <w:rFonts w:ascii="Times New Roman" w:eastAsia="Arial" w:hAnsi="Times New Roman" w:cs="Times New Roman"/>
          <w:sz w:val="20"/>
          <w:szCs w:val="20"/>
        </w:rPr>
        <w:t>of</w:t>
      </w:r>
      <w:proofErr w:type="gramEnd"/>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whit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black</w:t>
      </w:r>
      <w:r w:rsidRPr="00B72469">
        <w:rPr>
          <w:rFonts w:ascii="Times New Roman" w:eastAsia="Arial" w:hAnsi="Times New Roman" w:cs="Times New Roman"/>
          <w:spacing w:val="29"/>
          <w:w w:val="89"/>
          <w:sz w:val="20"/>
          <w:szCs w:val="20"/>
        </w:rPr>
        <w:t xml:space="preserve"> </w:t>
      </w:r>
      <w:r w:rsidRPr="00B72469">
        <w:rPr>
          <w:rFonts w:ascii="Times New Roman" w:eastAsia="Arial" w:hAnsi="Times New Roman" w:cs="Times New Roman"/>
          <w:sz w:val="20"/>
          <w:szCs w:val="20"/>
        </w:rPr>
        <w:t>listing</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7"/>
          <w:sz w:val="20"/>
          <w:szCs w:val="20"/>
        </w:rPr>
        <w:t>other</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 xml:space="preserve">phones,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36"/>
          <w:sz w:val="20"/>
          <w:szCs w:val="20"/>
        </w:rPr>
        <w:t xml:space="preserve"> </w:t>
      </w:r>
      <w:r w:rsidRPr="00B72469">
        <w:rPr>
          <w:rFonts w:ascii="Times New Roman" w:eastAsia="Arial" w:hAnsi="Times New Roman" w:cs="Times New Roman"/>
          <w:w w:val="89"/>
          <w:sz w:val="20"/>
          <w:szCs w:val="20"/>
        </w:rPr>
        <w:t>alter</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4"/>
          <w:sz w:val="20"/>
          <w:szCs w:val="20"/>
        </w:rPr>
        <w:t>assessments</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made</w:t>
      </w:r>
      <w:r w:rsidRPr="00B72469">
        <w:rPr>
          <w:rFonts w:ascii="Times New Roman" w:eastAsia="Arial" w:hAnsi="Times New Roman" w:cs="Times New Roman"/>
          <w:spacing w:val="24"/>
          <w:w w:val="84"/>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 xml:space="preserve">system. </w:t>
      </w:r>
      <w:r w:rsidRPr="00B72469">
        <w:rPr>
          <w:rFonts w:ascii="Times New Roman" w:eastAsia="Arial" w:hAnsi="Times New Roman" w:cs="Times New Roman"/>
          <w:w w:val="93"/>
          <w:sz w:val="20"/>
          <w:szCs w:val="20"/>
        </w:rPr>
        <w:t>Additionall</w:t>
      </w:r>
      <w:r w:rsidRPr="00B72469">
        <w:rPr>
          <w:rFonts w:ascii="Times New Roman" w:eastAsia="Arial" w:hAnsi="Times New Roman" w:cs="Times New Roman"/>
          <w:spacing w:val="-12"/>
          <w:w w:val="93"/>
          <w:sz w:val="20"/>
          <w:szCs w:val="20"/>
        </w:rPr>
        <w:t>y</w:t>
      </w:r>
      <w:r w:rsidRPr="00B72469">
        <w:rPr>
          <w:rFonts w:ascii="Times New Roman" w:eastAsia="Arial" w:hAnsi="Times New Roman" w:cs="Times New Roman"/>
          <w:w w:val="93"/>
          <w:sz w:val="20"/>
          <w:szCs w:val="20"/>
        </w:rPr>
        <w:t>,</w:t>
      </w:r>
      <w:r w:rsidRPr="00B72469">
        <w:rPr>
          <w:rFonts w:ascii="Times New Roman" w:eastAsia="Arial" w:hAnsi="Times New Roman" w:cs="Times New Roman"/>
          <w:spacing w:val="46"/>
          <w:w w:val="93"/>
          <w:sz w:val="20"/>
          <w:szCs w:val="20"/>
        </w:rPr>
        <w:t xml:space="preserve"> </w:t>
      </w:r>
      <w:r w:rsidRPr="00B72469">
        <w:rPr>
          <w:rFonts w:ascii="Times New Roman" w:eastAsia="Arial" w:hAnsi="Times New Roman" w:cs="Times New Roman"/>
          <w:w w:val="93"/>
          <w:sz w:val="20"/>
          <w:szCs w:val="20"/>
        </w:rPr>
        <w:t>we</w:t>
      </w:r>
      <w:r w:rsidRPr="00B72469">
        <w:rPr>
          <w:rFonts w:ascii="Times New Roman" w:eastAsia="Arial" w:hAnsi="Times New Roman" w:cs="Times New Roman"/>
          <w:spacing w:val="-10"/>
          <w:w w:val="93"/>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w w:val="89"/>
          <w:sz w:val="20"/>
          <w:szCs w:val="20"/>
        </w:rPr>
        <w:t xml:space="preserve">learn </w:t>
      </w:r>
      <w:r w:rsidRPr="00B72469">
        <w:rPr>
          <w:rFonts w:ascii="Times New Roman" w:eastAsia="Arial" w:hAnsi="Times New Roman" w:cs="Times New Roman"/>
          <w:w w:val="103"/>
          <w:sz w:val="20"/>
          <w:szCs w:val="20"/>
        </w:rPr>
        <w:t>“friendly”</w:t>
      </w:r>
      <w:r w:rsidRPr="00B72469">
        <w:rPr>
          <w:rFonts w:ascii="Times New Roman" w:eastAsia="Arial" w:hAnsi="Times New Roman" w:cs="Times New Roman"/>
          <w:spacing w:val="-6"/>
          <w:w w:val="103"/>
          <w:sz w:val="20"/>
          <w:szCs w:val="20"/>
        </w:rPr>
        <w:t xml:space="preserve"> </w:t>
      </w:r>
      <w:r w:rsidRPr="00B72469">
        <w:rPr>
          <w:rFonts w:ascii="Times New Roman" w:eastAsia="Arial" w:hAnsi="Times New Roman" w:cs="Times New Roman"/>
          <w:w w:val="86"/>
          <w:sz w:val="20"/>
          <w:szCs w:val="20"/>
        </w:rPr>
        <w:t>phones</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1"/>
          <w:sz w:val="20"/>
          <w:szCs w:val="20"/>
        </w:rPr>
        <w:t xml:space="preserve">determin- </w:t>
      </w:r>
      <w:r w:rsidRPr="00B72469">
        <w:rPr>
          <w:rFonts w:ascii="Times New Roman" w:eastAsia="Arial" w:hAnsi="Times New Roman" w:cs="Times New Roman"/>
          <w:sz w:val="20"/>
          <w:szCs w:val="20"/>
        </w:rPr>
        <w:t>ing</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other</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w w:val="88"/>
          <w:sz w:val="20"/>
          <w:szCs w:val="20"/>
        </w:rPr>
        <w:t>phones</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1"/>
          <w:w w:val="88"/>
          <w:sz w:val="20"/>
          <w:szCs w:val="20"/>
        </w:rPr>
        <w:t xml:space="preserve"> </w:t>
      </w:r>
      <w:proofErr w:type="gramStart"/>
      <w:r w:rsidRPr="00B72469">
        <w:rPr>
          <w:rFonts w:ascii="Times New Roman" w:eastAsia="Arial" w:hAnsi="Times New Roman" w:cs="Times New Roman"/>
          <w:w w:val="88"/>
          <w:sz w:val="20"/>
          <w:szCs w:val="20"/>
        </w:rPr>
        <w:t xml:space="preserve">frequently </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sz w:val="20"/>
          <w:szCs w:val="20"/>
        </w:rPr>
        <w:t>in</w:t>
      </w:r>
      <w:proofErr w:type="gramEnd"/>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presence</w:t>
      </w:r>
      <w:r w:rsidRPr="00B72469">
        <w:rPr>
          <w:rFonts w:ascii="Times New Roman" w:eastAsia="Arial" w:hAnsi="Times New Roman" w:cs="Times New Roman"/>
          <w:spacing w:val="25"/>
          <w:w w:val="84"/>
          <w:sz w:val="20"/>
          <w:szCs w:val="20"/>
        </w:rPr>
        <w:t xml:space="preserve"> </w:t>
      </w:r>
      <w:r w:rsidRPr="00B72469">
        <w:rPr>
          <w:rFonts w:ascii="Times New Roman" w:eastAsia="Arial" w:hAnsi="Times New Roman" w:cs="Times New Roman"/>
          <w:sz w:val="20"/>
          <w:szCs w:val="20"/>
        </w:rPr>
        <w:t>of 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5"/>
          <w:sz w:val="20"/>
          <w:szCs w:val="20"/>
        </w:rPr>
        <w:t>user</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3"/>
          <w:sz w:val="20"/>
          <w:szCs w:val="20"/>
        </w:rPr>
        <w:t>non-ris</w:t>
      </w:r>
      <w:r w:rsidRPr="00B72469">
        <w:rPr>
          <w:rFonts w:ascii="Times New Roman" w:eastAsia="Arial" w:hAnsi="Times New Roman" w:cs="Times New Roman"/>
          <w:spacing w:val="-3"/>
          <w:w w:val="93"/>
          <w:sz w:val="20"/>
          <w:szCs w:val="20"/>
        </w:rPr>
        <w:t>k</w:t>
      </w:r>
      <w:r w:rsidRPr="00B72469">
        <w:rPr>
          <w:rFonts w:ascii="Times New Roman" w:eastAsia="Arial" w:hAnsi="Times New Roman" w:cs="Times New Roman"/>
          <w:w w:val="93"/>
          <w:sz w:val="20"/>
          <w:szCs w:val="20"/>
        </w:rPr>
        <w:t>y</w:t>
      </w:r>
      <w:r w:rsidRPr="00B72469">
        <w:rPr>
          <w:rFonts w:ascii="Times New Roman" w:eastAsia="Arial" w:hAnsi="Times New Roman" w:cs="Times New Roman"/>
          <w:spacing w:val="27"/>
          <w:w w:val="93"/>
          <w:sz w:val="20"/>
          <w:szCs w:val="20"/>
        </w:rPr>
        <w:t xml:space="preserve"> </w:t>
      </w:r>
      <w:r w:rsidRPr="00B72469">
        <w:rPr>
          <w:rFonts w:ascii="Times New Roman" w:eastAsia="Arial" w:hAnsi="Times New Roman" w:cs="Times New Roman"/>
          <w:sz w:val="20"/>
          <w:szCs w:val="20"/>
        </w:rPr>
        <w:t>situations.</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2"/>
          <w:sz w:val="20"/>
          <w:szCs w:val="20"/>
        </w:rPr>
        <w:t>assessment</w:t>
      </w:r>
      <w:r w:rsidRPr="00B72469">
        <w:rPr>
          <w:rFonts w:ascii="Times New Roman" w:eastAsia="Arial" w:hAnsi="Times New Roman" w:cs="Times New Roman"/>
          <w:spacing w:val="27"/>
          <w:w w:val="82"/>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48"/>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7"/>
          <w:sz w:val="20"/>
          <w:szCs w:val="20"/>
        </w:rPr>
        <w:t>done</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0"/>
          <w:sz w:val="20"/>
          <w:szCs w:val="20"/>
        </w:rPr>
        <w:t>considering</w:t>
      </w:r>
      <w:r w:rsidRPr="00B72469">
        <w:rPr>
          <w:rFonts w:ascii="Times New Roman" w:eastAsia="Arial" w:hAnsi="Times New Roman" w:cs="Times New Roman"/>
          <w:spacing w:val="27"/>
          <w:w w:val="90"/>
          <w:sz w:val="20"/>
          <w:szCs w:val="20"/>
        </w:rPr>
        <w:t xml:space="preserve"> </w:t>
      </w:r>
      <w:r w:rsidRPr="00B72469">
        <w:rPr>
          <w:rFonts w:ascii="Times New Roman" w:eastAsia="Arial" w:hAnsi="Times New Roman" w:cs="Times New Roman"/>
          <w:sz w:val="20"/>
          <w:szCs w:val="20"/>
        </w:rPr>
        <w:t>both</w:t>
      </w:r>
      <w:r w:rsidRPr="00B72469">
        <w:rPr>
          <w:rFonts w:ascii="Times New Roman" w:eastAsia="Arial" w:hAnsi="Times New Roman" w:cs="Times New Roman"/>
          <w:spacing w:val="-14"/>
          <w:sz w:val="20"/>
          <w:szCs w:val="20"/>
        </w:rPr>
        <w:t xml:space="preserve"> </w:t>
      </w:r>
      <w:proofErr w:type="gramStart"/>
      <w:r w:rsidRPr="00B72469">
        <w:rPr>
          <w:rFonts w:ascii="Times New Roman" w:eastAsia="Arial" w:hAnsi="Times New Roman" w:cs="Times New Roman"/>
          <w:w w:val="90"/>
          <w:sz w:val="20"/>
          <w:szCs w:val="20"/>
        </w:rPr>
        <w:t xml:space="preserve">Bluetooth </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and</w:t>
      </w:r>
      <w:proofErr w:type="gramEnd"/>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w w:val="90"/>
          <w:sz w:val="20"/>
          <w:szCs w:val="20"/>
        </w:rPr>
        <w:t>802.11</w:t>
      </w:r>
      <w:r w:rsidRPr="00B72469">
        <w:rPr>
          <w:rFonts w:ascii="Times New Roman" w:eastAsia="Arial" w:hAnsi="Times New Roman" w:cs="Times New Roman"/>
          <w:spacing w:val="20"/>
          <w:w w:val="90"/>
          <w:sz w:val="20"/>
          <w:szCs w:val="20"/>
        </w:rPr>
        <w:t xml:space="preserve"> </w:t>
      </w:r>
      <w:r w:rsidRPr="00B72469">
        <w:rPr>
          <w:rFonts w:ascii="Times New Roman" w:eastAsia="Arial" w:hAnsi="Times New Roman" w:cs="Times New Roman"/>
          <w:w w:val="90"/>
          <w:sz w:val="20"/>
          <w:szCs w:val="20"/>
        </w:rPr>
        <w:t xml:space="preserve">wireless </w:t>
      </w:r>
      <w:r w:rsidRPr="00B72469">
        <w:rPr>
          <w:rFonts w:ascii="Times New Roman" w:eastAsia="Arial" w:hAnsi="Times New Roman" w:cs="Times New Roman"/>
          <w:sz w:val="20"/>
          <w:szCs w:val="20"/>
        </w:rPr>
        <w:t>net</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s.</w:t>
      </w:r>
    </w:p>
    <w:p w14:paraId="0AFED260" w14:textId="77777777" w:rsidR="00676FEB" w:rsidRPr="00B72469" w:rsidRDefault="00676FEB" w:rsidP="00676FEB">
      <w:pPr>
        <w:spacing w:before="71" w:after="0" w:line="247" w:lineRule="auto"/>
        <w:ind w:right="53"/>
        <w:jc w:val="both"/>
        <w:rPr>
          <w:rFonts w:ascii="Times New Roman" w:eastAsia="Arial" w:hAnsi="Times New Roman" w:cs="Times New Roman"/>
          <w:sz w:val="20"/>
          <w:szCs w:val="20"/>
        </w:rPr>
      </w:pPr>
      <w:r w:rsidRPr="00B72469">
        <w:rPr>
          <w:rFonts w:ascii="Times New Roman" w:hAnsi="Times New Roman" w:cs="Times New Roman"/>
        </w:rPr>
        <w:br w:type="column"/>
      </w:r>
      <w:proofErr w:type="gramStart"/>
      <w:r w:rsidRPr="00B72469">
        <w:rPr>
          <w:rFonts w:ascii="Times New Roman" w:eastAsia="Arial" w:hAnsi="Times New Roman" w:cs="Times New Roman"/>
          <w:b/>
          <w:bCs/>
          <w:sz w:val="20"/>
          <w:szCs w:val="20"/>
        </w:rPr>
        <w:lastRenderedPageBreak/>
        <w:t>Bluetooth.</w:t>
      </w:r>
      <w:proofErr w:type="gramEnd"/>
      <w:r w:rsidRPr="00B72469">
        <w:rPr>
          <w:rFonts w:ascii="Times New Roman" w:eastAsia="Arial" w:hAnsi="Times New Roman" w:cs="Times New Roman"/>
          <w:b/>
          <w:bCs/>
          <w:spacing w:val="35"/>
          <w:sz w:val="20"/>
          <w:szCs w:val="20"/>
        </w:rPr>
        <w:t xml:space="preserve"> </w:t>
      </w:r>
      <w:r w:rsidRPr="00B72469">
        <w:rPr>
          <w:rFonts w:ascii="Times New Roman" w:eastAsia="Arial" w:hAnsi="Times New Roman" w:cs="Times New Roman"/>
          <w:w w:val="87"/>
          <w:sz w:val="20"/>
          <w:szCs w:val="20"/>
        </w:rPr>
        <w:t>General</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Bluetooth</w:t>
      </w:r>
      <w:r w:rsidRPr="00B72469">
        <w:rPr>
          <w:rFonts w:ascii="Times New Roman" w:eastAsia="Arial" w:hAnsi="Times New Roman" w:cs="Times New Roman"/>
          <w:spacing w:val="46"/>
          <w:w w:val="87"/>
          <w:sz w:val="20"/>
          <w:szCs w:val="20"/>
        </w:rPr>
        <w:t xml:space="preserve"> </w:t>
      </w:r>
      <w:r w:rsidRPr="00B72469">
        <w:rPr>
          <w:rFonts w:ascii="Times New Roman" w:eastAsia="Arial" w:hAnsi="Times New Roman" w:cs="Times New Roman"/>
          <w:w w:val="87"/>
          <w:sz w:val="20"/>
          <w:szCs w:val="20"/>
        </w:rPr>
        <w:t>frames ar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much</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mor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103"/>
          <w:sz w:val="20"/>
          <w:szCs w:val="20"/>
        </w:rPr>
        <w:t xml:space="preserve">dif- </w:t>
      </w:r>
      <w:r w:rsidRPr="00B72469">
        <w:rPr>
          <w:rFonts w:ascii="Times New Roman" w:eastAsia="Arial" w:hAnsi="Times New Roman" w:cs="Times New Roman"/>
          <w:sz w:val="20"/>
          <w:szCs w:val="20"/>
        </w:rPr>
        <w:t>ficul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8"/>
          <w:sz w:val="20"/>
          <w:szCs w:val="20"/>
        </w:rPr>
        <w:t>detect</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than</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corresponding</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802.11x</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frames</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i/>
          <w:sz w:val="20"/>
          <w:szCs w:val="20"/>
        </w:rPr>
        <w:t>with</w:t>
      </w:r>
      <w:r w:rsidRPr="00B72469">
        <w:rPr>
          <w:rFonts w:ascii="Times New Roman" w:eastAsia="Arial" w:hAnsi="Times New Roman" w:cs="Times New Roman"/>
          <w:i/>
          <w:spacing w:val="-22"/>
          <w:sz w:val="20"/>
          <w:szCs w:val="20"/>
        </w:rPr>
        <w:t xml:space="preserve"> </w:t>
      </w:r>
      <w:r w:rsidRPr="00B72469">
        <w:rPr>
          <w:rFonts w:ascii="Times New Roman" w:eastAsia="Arial" w:hAnsi="Times New Roman" w:cs="Times New Roman"/>
          <w:i/>
          <w:sz w:val="20"/>
          <w:szCs w:val="20"/>
        </w:rPr>
        <w:t xml:space="preserve">the </w:t>
      </w:r>
      <w:r w:rsidRPr="00B72469">
        <w:rPr>
          <w:rFonts w:ascii="Times New Roman" w:eastAsia="Arial" w:hAnsi="Times New Roman" w:cs="Times New Roman"/>
          <w:i/>
          <w:w w:val="90"/>
          <w:sz w:val="20"/>
          <w:szCs w:val="20"/>
        </w:rPr>
        <w:t>standa</w:t>
      </w:r>
      <w:r w:rsidRPr="00B72469">
        <w:rPr>
          <w:rFonts w:ascii="Times New Roman" w:eastAsia="Arial" w:hAnsi="Times New Roman" w:cs="Times New Roman"/>
          <w:i/>
          <w:spacing w:val="-6"/>
          <w:w w:val="90"/>
          <w:sz w:val="20"/>
          <w:szCs w:val="20"/>
        </w:rPr>
        <w:t>r</w:t>
      </w:r>
      <w:r w:rsidRPr="00B72469">
        <w:rPr>
          <w:rFonts w:ascii="Times New Roman" w:eastAsia="Arial" w:hAnsi="Times New Roman" w:cs="Times New Roman"/>
          <w:i/>
          <w:w w:val="90"/>
          <w:sz w:val="20"/>
          <w:szCs w:val="20"/>
        </w:rPr>
        <w:t>d</w:t>
      </w:r>
      <w:r w:rsidRPr="00B72469">
        <w:rPr>
          <w:rFonts w:ascii="Times New Roman" w:eastAsia="Arial" w:hAnsi="Times New Roman" w:cs="Times New Roman"/>
          <w:i/>
          <w:spacing w:val="35"/>
          <w:w w:val="90"/>
          <w:sz w:val="20"/>
          <w:szCs w:val="20"/>
        </w:rPr>
        <w:t xml:space="preserve"> </w:t>
      </w:r>
      <w:r w:rsidRPr="00B72469">
        <w:rPr>
          <w:rFonts w:ascii="Times New Roman" w:eastAsia="Arial" w:hAnsi="Times New Roman" w:cs="Times New Roman"/>
          <w:i/>
          <w:spacing w:val="-3"/>
          <w:sz w:val="20"/>
          <w:szCs w:val="20"/>
        </w:rPr>
        <w:t>r</w:t>
      </w:r>
      <w:r w:rsidRPr="00B72469">
        <w:rPr>
          <w:rFonts w:ascii="Times New Roman" w:eastAsia="Arial" w:hAnsi="Times New Roman" w:cs="Times New Roman"/>
          <w:i/>
          <w:sz w:val="20"/>
          <w:szCs w:val="20"/>
        </w:rPr>
        <w:t>adio</w:t>
      </w:r>
      <w:r w:rsidRPr="00B72469">
        <w:rPr>
          <w:rFonts w:ascii="Times New Roman" w:eastAsia="Arial" w:hAnsi="Times New Roman" w:cs="Times New Roman"/>
          <w:i/>
          <w:spacing w:val="9"/>
          <w:sz w:val="20"/>
          <w:szCs w:val="20"/>
        </w:rPr>
        <w:t xml:space="preserve"> </w:t>
      </w:r>
      <w:r w:rsidRPr="00B72469">
        <w:rPr>
          <w:rFonts w:ascii="Times New Roman" w:eastAsia="Arial" w:hAnsi="Times New Roman" w:cs="Times New Roman"/>
          <w:i/>
          <w:w w:val="92"/>
          <w:sz w:val="20"/>
          <w:szCs w:val="20"/>
        </w:rPr>
        <w:t>ha</w:t>
      </w:r>
      <w:r w:rsidRPr="00B72469">
        <w:rPr>
          <w:rFonts w:ascii="Times New Roman" w:eastAsia="Arial" w:hAnsi="Times New Roman" w:cs="Times New Roman"/>
          <w:i/>
          <w:spacing w:val="-6"/>
          <w:w w:val="92"/>
          <w:sz w:val="20"/>
          <w:szCs w:val="20"/>
        </w:rPr>
        <w:t>r</w:t>
      </w:r>
      <w:r w:rsidRPr="00B72469">
        <w:rPr>
          <w:rFonts w:ascii="Times New Roman" w:eastAsia="Arial" w:hAnsi="Times New Roman" w:cs="Times New Roman"/>
          <w:i/>
          <w:w w:val="92"/>
          <w:sz w:val="20"/>
          <w:szCs w:val="20"/>
        </w:rPr>
        <w:t>dwa</w:t>
      </w:r>
      <w:r w:rsidRPr="00B72469">
        <w:rPr>
          <w:rFonts w:ascii="Times New Roman" w:eastAsia="Arial" w:hAnsi="Times New Roman" w:cs="Times New Roman"/>
          <w:i/>
          <w:spacing w:val="-6"/>
          <w:w w:val="92"/>
          <w:sz w:val="20"/>
          <w:szCs w:val="20"/>
        </w:rPr>
        <w:t>r</w:t>
      </w:r>
      <w:r w:rsidRPr="00B72469">
        <w:rPr>
          <w:rFonts w:ascii="Times New Roman" w:eastAsia="Arial" w:hAnsi="Times New Roman" w:cs="Times New Roman"/>
          <w:i/>
          <w:w w:val="92"/>
          <w:sz w:val="20"/>
          <w:szCs w:val="20"/>
        </w:rPr>
        <w:t>e</w:t>
      </w:r>
      <w:r w:rsidRPr="00B72469">
        <w:rPr>
          <w:rFonts w:ascii="Times New Roman" w:eastAsia="Arial" w:hAnsi="Times New Roman" w:cs="Times New Roman"/>
          <w:i/>
          <w:spacing w:val="31"/>
          <w:w w:val="92"/>
          <w:sz w:val="20"/>
          <w:szCs w:val="20"/>
        </w:rPr>
        <w:t xml:space="preserve"> </w:t>
      </w:r>
      <w:r w:rsidRPr="00B72469">
        <w:rPr>
          <w:rFonts w:ascii="Times New Roman" w:eastAsia="Arial" w:hAnsi="Times New Roman" w:cs="Times New Roman"/>
          <w:i/>
          <w:spacing w:val="-4"/>
          <w:sz w:val="20"/>
          <w:szCs w:val="20"/>
        </w:rPr>
        <w:t>b</w:t>
      </w:r>
      <w:r w:rsidRPr="00B72469">
        <w:rPr>
          <w:rFonts w:ascii="Times New Roman" w:eastAsia="Arial" w:hAnsi="Times New Roman" w:cs="Times New Roman"/>
          <w:i/>
          <w:sz w:val="20"/>
          <w:szCs w:val="20"/>
        </w:rPr>
        <w:t>uilt</w:t>
      </w:r>
      <w:r w:rsidRPr="00B72469">
        <w:rPr>
          <w:rFonts w:ascii="Times New Roman" w:eastAsia="Arial" w:hAnsi="Times New Roman" w:cs="Times New Roman"/>
          <w:i/>
          <w:spacing w:val="20"/>
          <w:sz w:val="20"/>
          <w:szCs w:val="20"/>
        </w:rPr>
        <w:t xml:space="preserve"> </w:t>
      </w:r>
      <w:r w:rsidRPr="00B72469">
        <w:rPr>
          <w:rFonts w:ascii="Times New Roman" w:eastAsia="Arial" w:hAnsi="Times New Roman" w:cs="Times New Roman"/>
          <w:i/>
          <w:sz w:val="20"/>
          <w:szCs w:val="20"/>
        </w:rPr>
        <w:t>in</w:t>
      </w:r>
      <w:r w:rsidRPr="00B72469">
        <w:rPr>
          <w:rFonts w:ascii="Times New Roman" w:eastAsia="Arial" w:hAnsi="Times New Roman" w:cs="Times New Roman"/>
          <w:i/>
          <w:spacing w:val="23"/>
          <w:sz w:val="20"/>
          <w:szCs w:val="20"/>
        </w:rPr>
        <w:t xml:space="preserve"> </w:t>
      </w:r>
      <w:r w:rsidRPr="00B72469">
        <w:rPr>
          <w:rFonts w:ascii="Times New Roman" w:eastAsia="Arial" w:hAnsi="Times New Roman" w:cs="Times New Roman"/>
          <w:i/>
          <w:sz w:val="20"/>
          <w:szCs w:val="20"/>
        </w:rPr>
        <w:t>to</w:t>
      </w:r>
      <w:r w:rsidRPr="00B72469">
        <w:rPr>
          <w:rFonts w:ascii="Times New Roman" w:eastAsia="Arial" w:hAnsi="Times New Roman" w:cs="Times New Roman"/>
          <w:i/>
          <w:spacing w:val="12"/>
          <w:sz w:val="20"/>
          <w:szCs w:val="20"/>
        </w:rPr>
        <w:t xml:space="preserve"> </w:t>
      </w:r>
      <w:r w:rsidRPr="00B72469">
        <w:rPr>
          <w:rFonts w:ascii="Times New Roman" w:eastAsia="Arial" w:hAnsi="Times New Roman" w:cs="Times New Roman"/>
          <w:i/>
          <w:sz w:val="20"/>
          <w:szCs w:val="20"/>
        </w:rPr>
        <w:t>phones</w:t>
      </w:r>
      <w:r w:rsidRPr="00B72469">
        <w:rPr>
          <w:rFonts w:ascii="Times New Roman" w:eastAsia="Arial" w:hAnsi="Times New Roman" w:cs="Times New Roman"/>
          <w:sz w:val="20"/>
          <w:szCs w:val="20"/>
        </w:rPr>
        <w:t>.</w:t>
      </w:r>
      <w:r w:rsidRPr="00B72469">
        <w:rPr>
          <w:rFonts w:ascii="Times New Roman" w:eastAsia="Arial" w:hAnsi="Times New Roman" w:cs="Times New Roman"/>
          <w:position w:val="7"/>
          <w:sz w:val="14"/>
          <w:szCs w:val="14"/>
        </w:rPr>
        <w:t>4</w:t>
      </w:r>
      <w:r w:rsidRPr="00B72469">
        <w:rPr>
          <w:rFonts w:ascii="Times New Roman" w:eastAsia="Arial" w:hAnsi="Times New Roman" w:cs="Times New Roman"/>
          <w:spacing w:val="18"/>
          <w:position w:val="7"/>
          <w:sz w:val="14"/>
          <w:szCs w:val="14"/>
        </w:rPr>
        <w:t xml:space="preserve"> </w:t>
      </w:r>
      <w:r w:rsidRPr="00B72469">
        <w:rPr>
          <w:rFonts w:ascii="Times New Roman" w:eastAsia="Arial" w:hAnsi="Times New Roman" w:cs="Times New Roman"/>
          <w:w w:val="88"/>
          <w:sz w:val="20"/>
          <w:szCs w:val="20"/>
        </w:rPr>
        <w:t>There</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sz w:val="20"/>
          <w:szCs w:val="20"/>
        </w:rPr>
        <w:t>are t</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options</w:t>
      </w:r>
      <w:r w:rsidRPr="00B72469">
        <w:rPr>
          <w:rFonts w:ascii="Times New Roman" w:eastAsia="Arial" w:hAnsi="Times New Roman" w:cs="Times New Roman"/>
          <w:spacing w:val="24"/>
          <w:w w:val="9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5"/>
          <w:sz w:val="20"/>
          <w:szCs w:val="20"/>
        </w:rPr>
        <w:t>bypass</w:t>
      </w:r>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problem.</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first</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6"/>
          <w:sz w:val="20"/>
          <w:szCs w:val="20"/>
        </w:rPr>
        <w:t>phones</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broadcast</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themsel</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s</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9"/>
          <w:sz w:val="20"/>
          <w:szCs w:val="20"/>
        </w:rPr>
        <w:t>so</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called</w:t>
      </w:r>
      <w:r w:rsidRPr="00B72469">
        <w:rPr>
          <w:rFonts w:ascii="Times New Roman" w:eastAsia="Arial" w:hAnsi="Times New Roman" w:cs="Times New Roman"/>
          <w:spacing w:val="31"/>
          <w:w w:val="89"/>
          <w:sz w:val="20"/>
          <w:szCs w:val="20"/>
        </w:rPr>
        <w:t xml:space="preserve"> </w:t>
      </w:r>
      <w:r w:rsidRPr="00B72469">
        <w:rPr>
          <w:rFonts w:ascii="Times New Roman" w:eastAsia="Arial" w:hAnsi="Times New Roman" w:cs="Times New Roman"/>
          <w:w w:val="89"/>
          <w:sz w:val="20"/>
          <w:szCs w:val="20"/>
        </w:rPr>
        <w:t>“</w:t>
      </w:r>
      <w:proofErr w:type="gramStart"/>
      <w:r w:rsidRPr="00B72469">
        <w:rPr>
          <w:rFonts w:ascii="Times New Roman" w:eastAsia="Arial" w:hAnsi="Times New Roman" w:cs="Times New Roman"/>
          <w:w w:val="89"/>
          <w:sz w:val="20"/>
          <w:szCs w:val="20"/>
        </w:rPr>
        <w:t xml:space="preserve">Bluetooth </w:t>
      </w:r>
      <w:r w:rsidRPr="00B72469">
        <w:rPr>
          <w:rFonts w:ascii="Times New Roman" w:eastAsia="Arial" w:hAnsi="Times New Roman" w:cs="Times New Roman"/>
          <w:spacing w:val="25"/>
          <w:w w:val="89"/>
          <w:sz w:val="20"/>
          <w:szCs w:val="20"/>
        </w:rPr>
        <w:t xml:space="preserve"> </w:t>
      </w:r>
      <w:r w:rsidRPr="00B72469">
        <w:rPr>
          <w:rFonts w:ascii="Times New Roman" w:eastAsia="Arial" w:hAnsi="Times New Roman" w:cs="Times New Roman"/>
          <w:sz w:val="20"/>
          <w:szCs w:val="20"/>
        </w:rPr>
        <w:t>dis</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2"/>
          <w:sz w:val="20"/>
          <w:szCs w:val="20"/>
        </w:rPr>
        <w:t>c</w:t>
      </w:r>
      <w:r w:rsidRPr="00B72469">
        <w:rPr>
          <w:rFonts w:ascii="Times New Roman" w:eastAsia="Arial" w:hAnsi="Times New Roman" w:cs="Times New Roman"/>
          <w:spacing w:val="-3"/>
          <w:w w:val="92"/>
          <w:sz w:val="20"/>
          <w:szCs w:val="20"/>
        </w:rPr>
        <w:t>ov</w:t>
      </w:r>
      <w:r w:rsidRPr="00B72469">
        <w:rPr>
          <w:rFonts w:ascii="Times New Roman" w:eastAsia="Arial" w:hAnsi="Times New Roman" w:cs="Times New Roman"/>
          <w:w w:val="92"/>
          <w:sz w:val="20"/>
          <w:szCs w:val="20"/>
        </w:rPr>
        <w:t>ery</w:t>
      </w:r>
      <w:r w:rsidRPr="00B72469">
        <w:rPr>
          <w:rFonts w:ascii="Times New Roman" w:eastAsia="Arial" w:hAnsi="Times New Roman" w:cs="Times New Roman"/>
          <w:spacing w:val="8"/>
          <w:w w:val="92"/>
          <w:sz w:val="20"/>
          <w:szCs w:val="20"/>
        </w:rPr>
        <w:t xml:space="preserve"> </w:t>
      </w:r>
      <w:r w:rsidRPr="00B72469">
        <w:rPr>
          <w:rFonts w:ascii="Times New Roman" w:eastAsia="Arial" w:hAnsi="Times New Roman" w:cs="Times New Roman"/>
          <w:w w:val="92"/>
          <w:sz w:val="20"/>
          <w:szCs w:val="20"/>
        </w:rPr>
        <w:t>mode”,</w:t>
      </w:r>
      <w:r w:rsidRPr="00B72469">
        <w:rPr>
          <w:rFonts w:ascii="Times New Roman" w:eastAsia="Arial" w:hAnsi="Times New Roman" w:cs="Times New Roman"/>
          <w:spacing w:val="20"/>
          <w:w w:val="92"/>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will</w:t>
      </w:r>
      <w:r w:rsidRPr="00B72469">
        <w:rPr>
          <w:rFonts w:ascii="Times New Roman" w:eastAsia="Arial" w:hAnsi="Times New Roman" w:cs="Times New Roman"/>
          <w:spacing w:val="37"/>
          <w:sz w:val="20"/>
          <w:szCs w:val="20"/>
        </w:rPr>
        <w:t xml:space="preserve">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visibl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all,</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pacing w:val="-4"/>
          <w:sz w:val="20"/>
          <w:szCs w:val="20"/>
        </w:rPr>
        <w:t>b</w:t>
      </w:r>
      <w:r w:rsidRPr="00B72469">
        <w:rPr>
          <w:rFonts w:ascii="Times New Roman" w:eastAsia="Arial" w:hAnsi="Times New Roman" w:cs="Times New Roman"/>
          <w:sz w:val="20"/>
          <w:szCs w:val="20"/>
        </w:rPr>
        <w:t xml:space="preserve">ut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result</w:t>
      </w:r>
      <w:r w:rsidRPr="00B72469">
        <w:rPr>
          <w:rFonts w:ascii="Times New Roman" w:eastAsia="Arial" w:hAnsi="Times New Roman" w:cs="Times New Roman"/>
          <w:spacing w:val="39"/>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8"/>
          <w:sz w:val="20"/>
          <w:szCs w:val="20"/>
        </w:rPr>
        <w:t>higher</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w w:val="88"/>
          <w:sz w:val="20"/>
          <w:szCs w:val="20"/>
        </w:rPr>
        <w:t>battery</w:t>
      </w:r>
      <w:r w:rsidRPr="00B72469">
        <w:rPr>
          <w:rFonts w:ascii="Times New Roman" w:eastAsia="Arial" w:hAnsi="Times New Roman" w:cs="Times New Roman"/>
          <w:spacing w:val="36"/>
          <w:w w:val="88"/>
          <w:sz w:val="20"/>
          <w:szCs w:val="20"/>
        </w:rPr>
        <w:t xml:space="preserve"> </w:t>
      </w:r>
      <w:r w:rsidRPr="00B72469">
        <w:rPr>
          <w:rFonts w:ascii="Times New Roman" w:eastAsia="Arial" w:hAnsi="Times New Roman" w:cs="Times New Roman"/>
          <w:w w:val="88"/>
          <w:sz w:val="20"/>
          <w:szCs w:val="20"/>
        </w:rPr>
        <w:t xml:space="preserve">usage. </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5"/>
          <w:sz w:val="20"/>
          <w:szCs w:val="20"/>
        </w:rPr>
        <w:t>second</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 xml:space="preserve">pair </w:t>
      </w:r>
      <w:r w:rsidRPr="00B72469">
        <w:rPr>
          <w:rFonts w:ascii="Times New Roman" w:eastAsia="Arial" w:hAnsi="Times New Roman" w:cs="Times New Roman"/>
          <w:w w:val="93"/>
          <w:sz w:val="20"/>
          <w:szCs w:val="20"/>
        </w:rPr>
        <w:t>specifically</w:t>
      </w:r>
      <w:r w:rsidRPr="00B72469">
        <w:rPr>
          <w:rFonts w:ascii="Times New Roman" w:eastAsia="Arial" w:hAnsi="Times New Roman" w:cs="Times New Roman"/>
          <w:spacing w:val="32"/>
          <w:w w:val="93"/>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w w:val="85"/>
          <w:sz w:val="20"/>
          <w:szCs w:val="20"/>
        </w:rPr>
        <w:t>those</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w w:val="85"/>
          <w:sz w:val="20"/>
          <w:szCs w:val="20"/>
        </w:rPr>
        <w:t>phones</w:t>
      </w:r>
      <w:r w:rsidRPr="00B72469">
        <w:rPr>
          <w:rFonts w:ascii="Times New Roman" w:eastAsia="Arial" w:hAnsi="Times New Roman" w:cs="Times New Roman"/>
          <w:spacing w:val="43"/>
          <w:w w:val="85"/>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ar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3"/>
          <w:sz w:val="20"/>
          <w:szCs w:val="20"/>
        </w:rPr>
        <w:t>whitelisted</w:t>
      </w:r>
      <w:r w:rsidRPr="00B72469">
        <w:rPr>
          <w:rFonts w:ascii="Times New Roman" w:eastAsia="Arial" w:hAnsi="Times New Roman" w:cs="Times New Roman"/>
          <w:spacing w:val="32"/>
          <w:w w:val="9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8"/>
          <w:sz w:val="20"/>
          <w:szCs w:val="20"/>
        </w:rPr>
        <w:t>considered</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friendly;</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pairing</w:t>
      </w:r>
      <w:r w:rsidRPr="00B72469">
        <w:rPr>
          <w:rFonts w:ascii="Times New Roman" w:eastAsia="Arial" w:hAnsi="Times New Roman" w:cs="Times New Roman"/>
          <w:spacing w:val="46"/>
          <w:w w:val="87"/>
          <w:sz w:val="20"/>
          <w:szCs w:val="20"/>
        </w:rPr>
        <w:t xml:space="preserve"> </w:t>
      </w:r>
      <w:r w:rsidRPr="00B72469">
        <w:rPr>
          <w:rFonts w:ascii="Times New Roman" w:eastAsia="Arial" w:hAnsi="Times New Roman" w:cs="Times New Roman"/>
          <w:w w:val="87"/>
          <w:sz w:val="20"/>
          <w:szCs w:val="20"/>
        </w:rPr>
        <w:t>requires</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one-time</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user</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sz w:val="20"/>
          <w:szCs w:val="20"/>
        </w:rPr>
        <w:t>inte</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3"/>
          <w:w w:val="92"/>
          <w:sz w:val="20"/>
          <w:szCs w:val="20"/>
        </w:rPr>
        <w:t>v</w:t>
      </w:r>
      <w:r w:rsidRPr="00B72469">
        <w:rPr>
          <w:rFonts w:ascii="Times New Roman" w:eastAsia="Arial" w:hAnsi="Times New Roman" w:cs="Times New Roman"/>
          <w:w w:val="92"/>
          <w:sz w:val="20"/>
          <w:szCs w:val="20"/>
        </w:rPr>
        <w:t>ention.</w:t>
      </w:r>
      <w:r w:rsidRPr="00B72469">
        <w:rPr>
          <w:rFonts w:ascii="Times New Roman" w:eastAsia="Arial" w:hAnsi="Times New Roman" w:cs="Times New Roman"/>
          <w:spacing w:val="9"/>
          <w:w w:val="9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4"/>
          <w:sz w:val="20"/>
          <w:szCs w:val="20"/>
        </w:rPr>
        <w:t>this</w:t>
      </w:r>
      <w:r w:rsidRPr="00B72469">
        <w:rPr>
          <w:rFonts w:ascii="Times New Roman" w:eastAsia="Arial" w:hAnsi="Times New Roman" w:cs="Times New Roman"/>
          <w:spacing w:val="21"/>
          <w:w w:val="84"/>
          <w:sz w:val="20"/>
          <w:szCs w:val="20"/>
        </w:rPr>
        <w:t xml:space="preserve"> </w:t>
      </w:r>
      <w:r w:rsidRPr="00B72469">
        <w:rPr>
          <w:rFonts w:ascii="Times New Roman" w:eastAsia="Arial" w:hAnsi="Times New Roman" w:cs="Times New Roman"/>
          <w:w w:val="84"/>
          <w:sz w:val="20"/>
          <w:szCs w:val="20"/>
        </w:rPr>
        <w:t>case,</w:t>
      </w:r>
      <w:r w:rsidRPr="00B72469">
        <w:rPr>
          <w:rFonts w:ascii="Times New Roman" w:eastAsia="Arial" w:hAnsi="Times New Roman" w:cs="Times New Roman"/>
          <w:spacing w:val="-13"/>
          <w:w w:val="84"/>
          <w:sz w:val="20"/>
          <w:szCs w:val="20"/>
        </w:rPr>
        <w:t xml:space="preserve"> </w:t>
      </w:r>
      <w:r w:rsidRPr="00B72469">
        <w:rPr>
          <w:rFonts w:ascii="Times New Roman" w:eastAsia="Arial" w:hAnsi="Times New Roman" w:cs="Times New Roman"/>
          <w:w w:val="84"/>
          <w:sz w:val="20"/>
          <w:szCs w:val="20"/>
        </w:rPr>
        <w:t>the</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w w:val="84"/>
          <w:sz w:val="20"/>
          <w:szCs w:val="20"/>
        </w:rPr>
        <w:t>phones</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could</w:t>
      </w:r>
      <w:r w:rsidRPr="00B72469">
        <w:rPr>
          <w:rFonts w:ascii="Times New Roman" w:eastAsia="Arial" w:hAnsi="Times New Roman" w:cs="Times New Roman"/>
          <w:spacing w:val="34"/>
          <w:w w:val="84"/>
          <w:sz w:val="20"/>
          <w:szCs w:val="20"/>
        </w:rPr>
        <w:t xml:space="preserve"> </w:t>
      </w:r>
      <w:r w:rsidRPr="00B72469">
        <w:rPr>
          <w:rFonts w:ascii="Times New Roman" w:eastAsia="Arial" w:hAnsi="Times New Roman" w:cs="Times New Roman"/>
          <w:w w:val="84"/>
          <w:sz w:val="20"/>
          <w:szCs w:val="20"/>
        </w:rPr>
        <w:t>attempt</w:t>
      </w:r>
      <w:r w:rsidRPr="00B72469">
        <w:rPr>
          <w:rFonts w:ascii="Times New Roman" w:eastAsia="Arial" w:hAnsi="Times New Roman" w:cs="Times New Roman"/>
          <w:spacing w:val="29"/>
          <w:w w:val="84"/>
          <w:sz w:val="20"/>
          <w:szCs w:val="20"/>
        </w:rPr>
        <w:t xml:space="preserve"> </w:t>
      </w:r>
      <w:r w:rsidRPr="00B72469">
        <w:rPr>
          <w:rFonts w:ascii="Times New Roman" w:eastAsia="Arial" w:hAnsi="Times New Roman" w:cs="Times New Roman"/>
          <w:w w:val="84"/>
          <w:sz w:val="20"/>
          <w:szCs w:val="20"/>
        </w:rPr>
        <w:t>to</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pair</w:t>
      </w:r>
      <w:r w:rsidRPr="00B72469">
        <w:rPr>
          <w:rFonts w:ascii="Times New Roman" w:eastAsia="Arial" w:hAnsi="Times New Roman" w:cs="Times New Roman"/>
          <w:spacing w:val="23"/>
          <w:w w:val="84"/>
          <w:sz w:val="20"/>
          <w:szCs w:val="20"/>
        </w:rPr>
        <w:t xml:space="preserve"> </w:t>
      </w:r>
      <w:r w:rsidRPr="00B72469">
        <w:rPr>
          <w:rFonts w:ascii="Times New Roman" w:eastAsia="Arial" w:hAnsi="Times New Roman" w:cs="Times New Roman"/>
          <w:sz w:val="20"/>
          <w:szCs w:val="20"/>
        </w:rPr>
        <w:t xml:space="preserve">when </w:t>
      </w:r>
      <w:r w:rsidRPr="00B72469">
        <w:rPr>
          <w:rFonts w:ascii="Times New Roman" w:eastAsia="Arial" w:hAnsi="Times New Roman" w:cs="Times New Roman"/>
          <w:w w:val="87"/>
          <w:sz w:val="20"/>
          <w:szCs w:val="20"/>
        </w:rPr>
        <w:t>th</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7"/>
          <w:sz w:val="20"/>
          <w:szCs w:val="20"/>
        </w:rPr>
        <w:t>clos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contact.</w:t>
      </w:r>
    </w:p>
    <w:p w14:paraId="0AFED261" w14:textId="77777777" w:rsidR="00676FEB" w:rsidRPr="00B72469" w:rsidRDefault="00676FEB" w:rsidP="00676FEB">
      <w:pPr>
        <w:spacing w:before="2" w:after="0" w:line="240" w:lineRule="exact"/>
        <w:rPr>
          <w:rFonts w:ascii="Times New Roman" w:hAnsi="Times New Roman" w:cs="Times New Roman"/>
          <w:sz w:val="24"/>
          <w:szCs w:val="24"/>
        </w:rPr>
      </w:pPr>
    </w:p>
    <w:p w14:paraId="0AFED262"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90"/>
          <w:sz w:val="20"/>
          <w:szCs w:val="20"/>
        </w:rPr>
        <w:t>More</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problematicall</w:t>
      </w:r>
      <w:r w:rsidRPr="00B72469">
        <w:rPr>
          <w:rFonts w:ascii="Times New Roman" w:eastAsia="Arial" w:hAnsi="Times New Roman" w:cs="Times New Roman"/>
          <w:spacing w:val="-12"/>
          <w:w w:val="90"/>
          <w:sz w:val="20"/>
          <w:szCs w:val="20"/>
        </w:rPr>
        <w:t>y</w:t>
      </w:r>
      <w:r w:rsidRPr="00B72469">
        <w:rPr>
          <w:rFonts w:ascii="Times New Roman" w:eastAsia="Arial" w:hAnsi="Times New Roman" w:cs="Times New Roman"/>
          <w:w w:val="90"/>
          <w:sz w:val="20"/>
          <w:szCs w:val="20"/>
        </w:rPr>
        <w:t>,</w:t>
      </w:r>
      <w:r w:rsidRPr="00B72469">
        <w:rPr>
          <w:rFonts w:ascii="Times New Roman" w:eastAsia="Arial" w:hAnsi="Times New Roman" w:cs="Times New Roman"/>
          <w:spacing w:val="29"/>
          <w:w w:val="90"/>
          <w:sz w:val="20"/>
          <w:szCs w:val="20"/>
        </w:rPr>
        <w:t xml:space="preserve"> </w:t>
      </w:r>
      <w:r w:rsidRPr="00B72469">
        <w:rPr>
          <w:rFonts w:ascii="Times New Roman" w:eastAsia="Arial" w:hAnsi="Times New Roman" w:cs="Times New Roman"/>
          <w:w w:val="90"/>
          <w:sz w:val="20"/>
          <w:szCs w:val="20"/>
        </w:rPr>
        <w:t>our</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current</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w w:val="90"/>
          <w:sz w:val="20"/>
          <w:szCs w:val="20"/>
        </w:rPr>
        <w:t>implementation</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sz w:val="20"/>
          <w:szCs w:val="20"/>
        </w:rPr>
        <w:t>platform (Android</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v1.6)</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4"/>
          <w:sz w:val="20"/>
          <w:szCs w:val="20"/>
        </w:rPr>
        <w:t>does</w:t>
      </w:r>
      <w:r w:rsidRPr="00B72469">
        <w:rPr>
          <w:rFonts w:ascii="Times New Roman" w:eastAsia="Arial" w:hAnsi="Times New Roman" w:cs="Times New Roman"/>
          <w:spacing w:val="20"/>
          <w:w w:val="84"/>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8"/>
          <w:sz w:val="20"/>
          <w:szCs w:val="20"/>
        </w:rPr>
        <w:t>pr</w:t>
      </w:r>
      <w:r w:rsidRPr="00B72469">
        <w:rPr>
          <w:rFonts w:ascii="Times New Roman" w:eastAsia="Arial" w:hAnsi="Times New Roman" w:cs="Times New Roman"/>
          <w:spacing w:val="-3"/>
          <w:w w:val="88"/>
          <w:sz w:val="20"/>
          <w:szCs w:val="20"/>
        </w:rPr>
        <w:t>o</w:t>
      </w:r>
      <w:r w:rsidRPr="00B72469">
        <w:rPr>
          <w:rFonts w:ascii="Times New Roman" w:eastAsia="Arial" w:hAnsi="Times New Roman" w:cs="Times New Roman"/>
          <w:w w:val="88"/>
          <w:sz w:val="20"/>
          <w:szCs w:val="20"/>
        </w:rPr>
        <w:t>vide</w:t>
      </w:r>
      <w:r w:rsidRPr="00B72469">
        <w:rPr>
          <w:rFonts w:ascii="Times New Roman" w:eastAsia="Arial" w:hAnsi="Times New Roman" w:cs="Times New Roman"/>
          <w:spacing w:val="44"/>
          <w:w w:val="88"/>
          <w:sz w:val="20"/>
          <w:szCs w:val="20"/>
        </w:rPr>
        <w:t xml:space="preserve"> </w:t>
      </w:r>
      <w:r w:rsidRPr="00B72469">
        <w:rPr>
          <w:rFonts w:ascii="Times New Roman" w:eastAsia="Arial" w:hAnsi="Times New Roman" w:cs="Times New Roman"/>
          <w:w w:val="88"/>
          <w:sz w:val="20"/>
          <w:szCs w:val="20"/>
        </w:rPr>
        <w:t>an</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sz w:val="20"/>
          <w:szCs w:val="20"/>
        </w:rPr>
        <w:t>API</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inter</w:t>
      </w:r>
      <w:r w:rsidRPr="00B72469">
        <w:rPr>
          <w:rFonts w:ascii="Times New Roman" w:eastAsia="Arial" w:hAnsi="Times New Roman" w:cs="Times New Roman"/>
          <w:spacing w:val="-2"/>
          <w:w w:val="90"/>
          <w:sz w:val="20"/>
          <w:szCs w:val="20"/>
        </w:rPr>
        <w:t>f</w:t>
      </w:r>
      <w:r w:rsidRPr="00B72469">
        <w:rPr>
          <w:rFonts w:ascii="Times New Roman" w:eastAsia="Arial" w:hAnsi="Times New Roman" w:cs="Times New Roman"/>
          <w:w w:val="90"/>
          <w:sz w:val="20"/>
          <w:szCs w:val="20"/>
        </w:rPr>
        <w:t>ace</w:t>
      </w:r>
      <w:r w:rsidRPr="00B72469">
        <w:rPr>
          <w:rFonts w:ascii="Times New Roman" w:eastAsia="Arial" w:hAnsi="Times New Roman" w:cs="Times New Roman"/>
          <w:spacing w:val="22"/>
          <w:w w:val="90"/>
          <w:sz w:val="20"/>
          <w:szCs w:val="20"/>
        </w:rPr>
        <w:t xml:space="preserve"> </w:t>
      </w:r>
      <w:r w:rsidRPr="00B72469">
        <w:rPr>
          <w:rFonts w:ascii="Times New Roman" w:eastAsia="Arial" w:hAnsi="Times New Roman" w:cs="Times New Roman"/>
          <w:sz w:val="20"/>
          <w:szCs w:val="20"/>
        </w:rPr>
        <w:t xml:space="preserve">with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3"/>
          <w:w w:val="89"/>
          <w:sz w:val="20"/>
          <w:szCs w:val="20"/>
        </w:rPr>
        <w:t xml:space="preserve"> </w:t>
      </w:r>
      <w:proofErr w:type="gramStart"/>
      <w:r w:rsidRPr="00B72469">
        <w:rPr>
          <w:rFonts w:ascii="Times New Roman" w:eastAsia="Arial" w:hAnsi="Times New Roman" w:cs="Times New Roman"/>
          <w:w w:val="89"/>
          <w:sz w:val="20"/>
          <w:szCs w:val="20"/>
        </w:rPr>
        <w:t xml:space="preserve">Bluetooth </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infrastructure</w:t>
      </w:r>
      <w:proofErr w:type="gramEnd"/>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spacing w:val="42"/>
          <w:w w:val="89"/>
          <w:sz w:val="20"/>
          <w:szCs w:val="20"/>
        </w:rPr>
        <w:t xml:space="preserve"> </w:t>
      </w:r>
      <w:r w:rsidRPr="00B72469">
        <w:rPr>
          <w:rFonts w:ascii="Times New Roman" w:eastAsia="Arial" w:hAnsi="Times New Roman" w:cs="Times New Roman"/>
          <w:w w:val="89"/>
          <w:sz w:val="20"/>
          <w:szCs w:val="20"/>
        </w:rPr>
        <w:t>Thus</w:t>
      </w:r>
      <w:r w:rsidRPr="00B72469">
        <w:rPr>
          <w:rFonts w:ascii="Times New Roman" w:eastAsia="Arial" w:hAnsi="Times New Roman" w:cs="Times New Roman"/>
          <w:spacing w:val="18"/>
          <w:w w:val="89"/>
          <w:sz w:val="20"/>
          <w:szCs w:val="20"/>
        </w:rPr>
        <w:t xml:space="preserve"> </w:t>
      </w:r>
      <w:proofErr w:type="gramStart"/>
      <w:r w:rsidRPr="00B72469">
        <w:rPr>
          <w:rFonts w:ascii="Times New Roman" w:eastAsia="Arial" w:hAnsi="Times New Roman" w:cs="Times New Roman"/>
          <w:w w:val="89"/>
          <w:sz w:val="20"/>
          <w:szCs w:val="20"/>
        </w:rPr>
        <w:t xml:space="preserve">Bluetooth </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can</w:t>
      </w:r>
      <w:proofErr w:type="gramEnd"/>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sz w:val="20"/>
          <w:szCs w:val="20"/>
        </w:rPr>
        <w:t>only</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2"/>
          <w:sz w:val="20"/>
          <w:szCs w:val="20"/>
        </w:rPr>
        <w:t>accessed</w:t>
      </w:r>
      <w:r w:rsidRPr="00B72469">
        <w:rPr>
          <w:rFonts w:ascii="Times New Roman" w:eastAsia="Arial" w:hAnsi="Times New Roman" w:cs="Times New Roman"/>
          <w:spacing w:val="7"/>
          <w:w w:val="82"/>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use</w:t>
      </w:r>
      <w:r w:rsidRPr="00B72469">
        <w:rPr>
          <w:rFonts w:ascii="Times New Roman" w:eastAsia="Arial" w:hAnsi="Times New Roman" w:cs="Times New Roman"/>
          <w:spacing w:val="-7"/>
          <w:w w:val="87"/>
          <w:sz w:val="20"/>
          <w:szCs w:val="20"/>
        </w:rPr>
        <w:t>r</w:t>
      </w:r>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not</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risk-analysis</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w w:val="87"/>
          <w:sz w:val="20"/>
          <w:szCs w:val="20"/>
        </w:rPr>
        <w:t>program.</w:t>
      </w:r>
      <w:r w:rsidRPr="00B72469">
        <w:rPr>
          <w:rFonts w:ascii="Times New Roman" w:eastAsia="Arial" w:hAnsi="Times New Roman" w:cs="Times New Roman"/>
          <w:spacing w:val="46"/>
          <w:w w:val="87"/>
          <w:sz w:val="20"/>
          <w:szCs w:val="20"/>
        </w:rPr>
        <w:t xml:space="preserve"> </w:t>
      </w:r>
      <w:r w:rsidRPr="00B72469">
        <w:rPr>
          <w:rFonts w:ascii="Times New Roman" w:eastAsia="Arial" w:hAnsi="Times New Roman" w:cs="Times New Roman"/>
          <w:sz w:val="20"/>
          <w:szCs w:val="20"/>
        </w:rPr>
        <w:t xml:space="preserve">An- </w:t>
      </w:r>
      <w:r w:rsidRPr="00B72469">
        <w:rPr>
          <w:rFonts w:ascii="Times New Roman" w:eastAsia="Arial" w:hAnsi="Times New Roman" w:cs="Times New Roman"/>
          <w:w w:val="88"/>
          <w:sz w:val="20"/>
          <w:szCs w:val="20"/>
        </w:rPr>
        <w:t>droid</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w w:val="88"/>
          <w:sz w:val="20"/>
          <w:szCs w:val="20"/>
        </w:rPr>
        <w:t>(v2.0)</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w w:val="88"/>
          <w:sz w:val="20"/>
          <w:szCs w:val="20"/>
        </w:rPr>
        <w:t>does</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pr</w:t>
      </w:r>
      <w:r w:rsidRPr="00B72469">
        <w:rPr>
          <w:rFonts w:ascii="Times New Roman" w:eastAsia="Arial" w:hAnsi="Times New Roman" w:cs="Times New Roman"/>
          <w:spacing w:val="-3"/>
          <w:w w:val="88"/>
          <w:sz w:val="20"/>
          <w:szCs w:val="20"/>
        </w:rPr>
        <w:t>o</w:t>
      </w:r>
      <w:r w:rsidRPr="00B72469">
        <w:rPr>
          <w:rFonts w:ascii="Times New Roman" w:eastAsia="Arial" w:hAnsi="Times New Roman" w:cs="Times New Roman"/>
          <w:w w:val="88"/>
          <w:sz w:val="20"/>
          <w:szCs w:val="20"/>
        </w:rPr>
        <w:t>vide</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w w:val="88"/>
          <w:sz w:val="20"/>
          <w:szCs w:val="20"/>
        </w:rPr>
        <w:t xml:space="preserve">the </w:t>
      </w:r>
      <w:proofErr w:type="gramStart"/>
      <w:r w:rsidRPr="00B72469">
        <w:rPr>
          <w:rFonts w:ascii="Times New Roman" w:eastAsia="Arial" w:hAnsi="Times New Roman" w:cs="Times New Roman"/>
          <w:w w:val="88"/>
          <w:sz w:val="20"/>
          <w:szCs w:val="20"/>
        </w:rPr>
        <w:t xml:space="preserve">implementation </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sz w:val="20"/>
          <w:szCs w:val="20"/>
        </w:rPr>
        <w:t>of</w:t>
      </w:r>
      <w:proofErr w:type="gramEnd"/>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sz w:val="20"/>
          <w:szCs w:val="20"/>
        </w:rPr>
        <w:t xml:space="preserve">API, </w:t>
      </w:r>
      <w:r w:rsidRPr="00B72469">
        <w:rPr>
          <w:rFonts w:ascii="Times New Roman" w:eastAsia="Arial" w:hAnsi="Times New Roman" w:cs="Times New Roman"/>
          <w:spacing w:val="-3"/>
          <w:w w:val="88"/>
          <w:sz w:val="20"/>
          <w:szCs w:val="20"/>
        </w:rPr>
        <w:t>b</w:t>
      </w:r>
      <w:r w:rsidRPr="00B72469">
        <w:rPr>
          <w:rFonts w:ascii="Times New Roman" w:eastAsia="Arial" w:hAnsi="Times New Roman" w:cs="Times New Roman"/>
          <w:w w:val="88"/>
          <w:sz w:val="20"/>
          <w:szCs w:val="20"/>
        </w:rPr>
        <w:t>ut</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there</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is</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currently</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no</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firm</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34"/>
          <w:w w:val="88"/>
          <w:sz w:val="20"/>
          <w:szCs w:val="20"/>
        </w:rPr>
        <w:t xml:space="preserve"> </w:t>
      </w:r>
      <w:r w:rsidRPr="00B72469">
        <w:rPr>
          <w:rFonts w:ascii="Times New Roman" w:eastAsia="Arial" w:hAnsi="Times New Roman" w:cs="Times New Roman"/>
          <w:w w:val="88"/>
          <w:sz w:val="20"/>
          <w:szCs w:val="20"/>
        </w:rPr>
        <w:t>upgrade</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9"/>
          <w:sz w:val="20"/>
          <w:szCs w:val="20"/>
        </w:rPr>
        <w:t>our</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 xml:space="preserve">reference </w:t>
      </w:r>
      <w:r w:rsidRPr="00B72469">
        <w:rPr>
          <w:rFonts w:ascii="Times New Roman" w:eastAsia="Arial" w:hAnsi="Times New Roman" w:cs="Times New Roman"/>
          <w:w w:val="94"/>
          <w:sz w:val="20"/>
          <w:szCs w:val="20"/>
        </w:rPr>
        <w:t>platform</w:t>
      </w:r>
      <w:r w:rsidRPr="00B72469">
        <w:rPr>
          <w:rFonts w:ascii="Times New Roman" w:eastAsia="Arial" w:hAnsi="Times New Roman" w:cs="Times New Roman"/>
          <w:spacing w:val="-3"/>
          <w:w w:val="94"/>
          <w:sz w:val="20"/>
          <w:szCs w:val="20"/>
        </w:rPr>
        <w:t xml:space="preserve"> </w:t>
      </w:r>
      <w:r w:rsidRPr="00B72469">
        <w:rPr>
          <w:rFonts w:ascii="Times New Roman" w:eastAsia="Arial" w:hAnsi="Times New Roman" w:cs="Times New Roman"/>
          <w:sz w:val="20"/>
          <w:szCs w:val="20"/>
        </w:rPr>
        <w:t>(HTC</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1"/>
          <w:sz w:val="20"/>
          <w:szCs w:val="20"/>
        </w:rPr>
        <w:t>G1</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d</w:t>
      </w:r>
      <w:r w:rsidRPr="00B72469">
        <w:rPr>
          <w:rFonts w:ascii="Times New Roman" w:eastAsia="Arial" w:hAnsi="Times New Roman" w:cs="Times New Roman"/>
          <w:spacing w:val="-5"/>
          <w:sz w:val="20"/>
          <w:szCs w:val="20"/>
        </w:rPr>
        <w:t>e</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lopment).</w:t>
      </w:r>
    </w:p>
    <w:p w14:paraId="0AFED263" w14:textId="77777777" w:rsidR="00676FEB" w:rsidRPr="00B72469" w:rsidRDefault="00676FEB" w:rsidP="00676FEB">
      <w:pPr>
        <w:spacing w:before="18" w:after="0" w:line="280" w:lineRule="exact"/>
        <w:rPr>
          <w:rFonts w:ascii="Times New Roman" w:hAnsi="Times New Roman" w:cs="Times New Roman"/>
          <w:sz w:val="28"/>
          <w:szCs w:val="28"/>
        </w:rPr>
      </w:pPr>
    </w:p>
    <w:p w14:paraId="0AFED264"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spacing w:val="-4"/>
          <w:sz w:val="20"/>
          <w:szCs w:val="20"/>
        </w:rPr>
        <w:t>W</w:t>
      </w:r>
      <w:r w:rsidRPr="00B72469">
        <w:rPr>
          <w:rFonts w:ascii="Times New Roman" w:eastAsia="Arial" w:hAnsi="Times New Roman" w:cs="Times New Roman"/>
          <w:b/>
          <w:bCs/>
          <w:sz w:val="20"/>
          <w:szCs w:val="20"/>
        </w:rPr>
        <w:t>iFi</w:t>
      </w:r>
      <w:r w:rsidRPr="00B72469">
        <w:rPr>
          <w:rFonts w:ascii="Times New Roman" w:eastAsia="Arial" w:hAnsi="Times New Roman" w:cs="Times New Roman"/>
          <w:b/>
          <w:bCs/>
          <w:spacing w:val="46"/>
          <w:sz w:val="20"/>
          <w:szCs w:val="20"/>
        </w:rPr>
        <w:t xml:space="preserve"> </w:t>
      </w:r>
      <w:r w:rsidRPr="00B72469">
        <w:rPr>
          <w:rFonts w:ascii="Times New Roman" w:eastAsia="Arial" w:hAnsi="Times New Roman" w:cs="Times New Roman"/>
          <w:b/>
          <w:bCs/>
          <w:sz w:val="20"/>
          <w:szCs w:val="20"/>
        </w:rPr>
        <w:t>(802.11x).</w:t>
      </w:r>
      <w:proofErr w:type="gramEnd"/>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b/>
          <w:bCs/>
          <w:spacing w:val="6"/>
          <w:sz w:val="20"/>
          <w:szCs w:val="20"/>
        </w:rPr>
        <w:t xml:space="preserve"> </w:t>
      </w:r>
      <w:r w:rsidRPr="00B72469">
        <w:rPr>
          <w:rFonts w:ascii="Times New Roman" w:eastAsia="Arial" w:hAnsi="Times New Roman" w:cs="Times New Roman"/>
          <w:sz w:val="20"/>
          <w:szCs w:val="20"/>
        </w:rPr>
        <w:t>Much</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widely</w:t>
      </w:r>
      <w:r w:rsidRPr="00B72469">
        <w:rPr>
          <w:rFonts w:ascii="Times New Roman" w:eastAsia="Arial" w:hAnsi="Times New Roman" w:cs="Times New Roman"/>
          <w:spacing w:val="22"/>
          <w:sz w:val="20"/>
          <w:szCs w:val="20"/>
        </w:rPr>
        <w:t xml:space="preserve"> </w:t>
      </w:r>
      <w:proofErr w:type="gramStart"/>
      <w:r w:rsidRPr="00B72469">
        <w:rPr>
          <w:rFonts w:ascii="Times New Roman" w:eastAsia="Arial" w:hAnsi="Times New Roman" w:cs="Times New Roman"/>
          <w:w w:val="89"/>
          <w:sz w:val="20"/>
          <w:szCs w:val="20"/>
        </w:rPr>
        <w:t>depl</w:t>
      </w:r>
      <w:r w:rsidRPr="00B72469">
        <w:rPr>
          <w:rFonts w:ascii="Times New Roman" w:eastAsia="Arial" w:hAnsi="Times New Roman" w:cs="Times New Roman"/>
          <w:spacing w:val="-2"/>
          <w:w w:val="89"/>
          <w:sz w:val="20"/>
          <w:szCs w:val="20"/>
        </w:rPr>
        <w:t>o</w:t>
      </w:r>
      <w:r w:rsidRPr="00B72469">
        <w:rPr>
          <w:rFonts w:ascii="Times New Roman" w:eastAsia="Arial" w:hAnsi="Times New Roman" w:cs="Times New Roman"/>
          <w:w w:val="89"/>
          <w:sz w:val="20"/>
          <w:szCs w:val="20"/>
        </w:rPr>
        <w:t xml:space="preserve">yed </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smart</w:t>
      </w:r>
      <w:proofErr w:type="gramEnd"/>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86"/>
          <w:sz w:val="20"/>
          <w:szCs w:val="20"/>
        </w:rPr>
        <w:t>phones</w:t>
      </w:r>
      <w:r w:rsidRPr="00B72469">
        <w:rPr>
          <w:rFonts w:ascii="Times New Roman" w:eastAsia="Arial" w:hAnsi="Times New Roman" w:cs="Times New Roman"/>
          <w:spacing w:val="43"/>
          <w:w w:val="86"/>
          <w:sz w:val="20"/>
          <w:szCs w:val="20"/>
        </w:rPr>
        <w:t xml:space="preserve"> </w:t>
      </w:r>
      <w:r w:rsidRPr="00B72469">
        <w:rPr>
          <w:rFonts w:ascii="Times New Roman" w:eastAsia="Arial" w:hAnsi="Times New Roman" w:cs="Times New Roman"/>
          <w:sz w:val="20"/>
          <w:szCs w:val="20"/>
        </w:rPr>
        <w:t>all</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thei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Fi</w:t>
      </w:r>
      <w:r w:rsidRPr="00B72469">
        <w:rPr>
          <w:rFonts w:ascii="Times New Roman" w:eastAsia="Arial" w:hAnsi="Times New Roman" w:cs="Times New Roman"/>
          <w:spacing w:val="44"/>
          <w:sz w:val="20"/>
          <w:szCs w:val="20"/>
        </w:rPr>
        <w:t xml:space="preserve"> </w:t>
      </w:r>
      <w:r w:rsidRPr="00B72469">
        <w:rPr>
          <w:rFonts w:ascii="Times New Roman" w:eastAsia="Arial" w:hAnsi="Times New Roman" w:cs="Times New Roman"/>
          <w:w w:val="89"/>
          <w:sz w:val="20"/>
          <w:szCs w:val="20"/>
        </w:rPr>
        <w:t>radios</w:t>
      </w:r>
      <w:r w:rsidRPr="00B72469">
        <w:rPr>
          <w:rFonts w:ascii="Times New Roman" w:eastAsia="Arial" w:hAnsi="Times New Roman" w:cs="Times New Roman"/>
          <w:spacing w:val="42"/>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6"/>
          <w:sz w:val="20"/>
          <w:szCs w:val="20"/>
        </w:rPr>
        <w:t>operate</w:t>
      </w:r>
      <w:r w:rsidRPr="00B72469">
        <w:rPr>
          <w:rFonts w:ascii="Times New Roman" w:eastAsia="Arial" w:hAnsi="Times New Roman" w:cs="Times New Roman"/>
          <w:spacing w:val="43"/>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4"/>
          <w:sz w:val="20"/>
          <w:szCs w:val="20"/>
        </w:rPr>
        <w:t xml:space="preserve"> </w:t>
      </w:r>
      <w:r w:rsidRPr="00B72469">
        <w:rPr>
          <w:rFonts w:ascii="Times New Roman" w:eastAsia="Arial" w:hAnsi="Times New Roman" w:cs="Times New Roman"/>
          <w:i/>
          <w:w w:val="99"/>
          <w:sz w:val="20"/>
          <w:szCs w:val="20"/>
        </w:rPr>
        <w:t>p</w:t>
      </w:r>
      <w:r w:rsidRPr="00B72469">
        <w:rPr>
          <w:rFonts w:ascii="Times New Roman" w:eastAsia="Arial" w:hAnsi="Times New Roman" w:cs="Times New Roman"/>
          <w:i/>
          <w:spacing w:val="-9"/>
          <w:w w:val="99"/>
          <w:sz w:val="20"/>
          <w:szCs w:val="20"/>
        </w:rPr>
        <w:t>r</w:t>
      </w:r>
      <w:r w:rsidRPr="00B72469">
        <w:rPr>
          <w:rFonts w:ascii="Times New Roman" w:eastAsia="Arial" w:hAnsi="Times New Roman" w:cs="Times New Roman"/>
          <w:i/>
          <w:w w:val="90"/>
          <w:sz w:val="20"/>
          <w:szCs w:val="20"/>
        </w:rPr>
        <w:t xml:space="preserve">omiscu- </w:t>
      </w:r>
      <w:r w:rsidRPr="00B72469">
        <w:rPr>
          <w:rFonts w:ascii="Times New Roman" w:eastAsia="Arial" w:hAnsi="Times New Roman" w:cs="Times New Roman"/>
          <w:i/>
          <w:w w:val="85"/>
          <w:sz w:val="20"/>
          <w:szCs w:val="20"/>
        </w:rPr>
        <w:t>ous</w:t>
      </w:r>
      <w:r w:rsidRPr="00B72469">
        <w:rPr>
          <w:rFonts w:ascii="Times New Roman" w:eastAsia="Arial" w:hAnsi="Times New Roman" w:cs="Times New Roman"/>
          <w:i/>
          <w:spacing w:val="26"/>
          <w:w w:val="85"/>
          <w:sz w:val="20"/>
          <w:szCs w:val="20"/>
        </w:rPr>
        <w:t xml:space="preserve"> </w:t>
      </w:r>
      <w:r w:rsidRPr="00B72469">
        <w:rPr>
          <w:rFonts w:ascii="Times New Roman" w:eastAsia="Arial" w:hAnsi="Times New Roman" w:cs="Times New Roman"/>
          <w:i/>
          <w:w w:val="85"/>
          <w:sz w:val="20"/>
          <w:szCs w:val="20"/>
        </w:rPr>
        <w:t>mode</w:t>
      </w:r>
      <w:r w:rsidRPr="00B72469">
        <w:rPr>
          <w:rFonts w:ascii="Times New Roman" w:eastAsia="Arial" w:hAnsi="Times New Roman" w:cs="Times New Roman"/>
          <w:w w:val="85"/>
          <w:sz w:val="20"/>
          <w:szCs w:val="20"/>
        </w:rPr>
        <w:t>,</w:t>
      </w:r>
      <w:r w:rsidRPr="00B72469">
        <w:rPr>
          <w:rFonts w:ascii="Times New Roman" w:eastAsia="Arial" w:hAnsi="Times New Roman" w:cs="Times New Roman"/>
          <w:spacing w:val="40"/>
          <w:w w:val="85"/>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1"/>
          <w:sz w:val="20"/>
          <w:szCs w:val="20"/>
        </w:rPr>
        <w:t>permits</w:t>
      </w:r>
      <w:r w:rsidRPr="00B72469">
        <w:rPr>
          <w:rFonts w:ascii="Times New Roman" w:eastAsia="Arial" w:hAnsi="Times New Roman" w:cs="Times New Roman"/>
          <w:spacing w:val="23"/>
          <w:w w:val="9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radio</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listen</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sz w:val="20"/>
          <w:szCs w:val="20"/>
        </w:rPr>
        <w:t xml:space="preserve">com- </w:t>
      </w:r>
      <w:r w:rsidRPr="00B72469">
        <w:rPr>
          <w:rFonts w:ascii="Times New Roman" w:eastAsia="Arial" w:hAnsi="Times New Roman" w:cs="Times New Roman"/>
          <w:w w:val="88"/>
          <w:sz w:val="20"/>
          <w:szCs w:val="20"/>
        </w:rPr>
        <w:t>municate</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istenc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frames</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rece</w:t>
      </w:r>
      <w:r w:rsidRPr="00B72469">
        <w:rPr>
          <w:rFonts w:ascii="Times New Roman" w:eastAsia="Arial" w:hAnsi="Times New Roman" w:cs="Times New Roman"/>
          <w:spacing w:val="-4"/>
          <w:w w:val="86"/>
          <w:sz w:val="20"/>
          <w:szCs w:val="20"/>
        </w:rPr>
        <w:t>i</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spacing w:val="-5"/>
          <w:w w:val="79"/>
          <w:sz w:val="20"/>
          <w:szCs w:val="20"/>
        </w:rPr>
        <w:t>e</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84"/>
          <w:sz w:val="20"/>
          <w:szCs w:val="20"/>
        </w:rPr>
        <w:t xml:space="preserve">en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4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radio</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as</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8"/>
          <w:sz w:val="20"/>
          <w:szCs w:val="20"/>
        </w:rPr>
        <w:t>ta</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get</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90"/>
          <w:sz w:val="20"/>
          <w:szCs w:val="20"/>
        </w:rPr>
        <w:t>frame</w:t>
      </w:r>
      <w:r w:rsidRPr="00B72469">
        <w:rPr>
          <w:rFonts w:ascii="Times New Roman" w:eastAsia="Arial" w:hAnsi="Times New Roman" w:cs="Times New Roman"/>
          <w:spacing w:val="26"/>
          <w:w w:val="9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9"/>
          <w:sz w:val="20"/>
          <w:szCs w:val="20"/>
        </w:rPr>
        <w:t xml:space="preserve">question. </w:t>
      </w:r>
      <w:r w:rsidRPr="00B72469">
        <w:rPr>
          <w:rFonts w:ascii="Times New Roman" w:eastAsia="Arial" w:hAnsi="Times New Roman" w:cs="Times New Roman"/>
          <w:w w:val="90"/>
          <w:sz w:val="20"/>
          <w:szCs w:val="20"/>
        </w:rPr>
        <w:t>This</w:t>
      </w:r>
      <w:r w:rsidRPr="00B72469">
        <w:rPr>
          <w:rFonts w:ascii="Times New Roman" w:eastAsia="Arial" w:hAnsi="Times New Roman" w:cs="Times New Roman"/>
          <w:spacing w:val="17"/>
          <w:w w:val="90"/>
          <w:sz w:val="20"/>
          <w:szCs w:val="20"/>
        </w:rPr>
        <w:t xml:space="preserve"> </w:t>
      </w:r>
      <w:r w:rsidRPr="00B72469">
        <w:rPr>
          <w:rFonts w:ascii="Times New Roman" w:eastAsia="Arial" w:hAnsi="Times New Roman" w:cs="Times New Roman"/>
          <w:w w:val="90"/>
          <w:sz w:val="20"/>
          <w:szCs w:val="20"/>
        </w:rPr>
        <w:t>mode</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w w:val="90"/>
          <w:sz w:val="20"/>
          <w:szCs w:val="20"/>
        </w:rPr>
        <w:t>all</w:t>
      </w:r>
      <w:r w:rsidRPr="00B72469">
        <w:rPr>
          <w:rFonts w:ascii="Times New Roman" w:eastAsia="Arial" w:hAnsi="Times New Roman" w:cs="Times New Roman"/>
          <w:spacing w:val="-4"/>
          <w:w w:val="90"/>
          <w:sz w:val="20"/>
          <w:szCs w:val="20"/>
        </w:rPr>
        <w:t>o</w:t>
      </w:r>
      <w:r w:rsidRPr="00B72469">
        <w:rPr>
          <w:rFonts w:ascii="Times New Roman" w:eastAsia="Arial" w:hAnsi="Times New Roman" w:cs="Times New Roman"/>
          <w:w w:val="90"/>
          <w:sz w:val="20"/>
          <w:szCs w:val="20"/>
        </w:rPr>
        <w:t>ws</w:t>
      </w:r>
      <w:r w:rsidRPr="00B72469">
        <w:rPr>
          <w:rFonts w:ascii="Times New Roman" w:eastAsia="Arial" w:hAnsi="Times New Roman" w:cs="Times New Roman"/>
          <w:spacing w:val="24"/>
          <w:w w:val="90"/>
          <w:sz w:val="20"/>
          <w:szCs w:val="20"/>
        </w:rPr>
        <w:t xml:space="preserve"> </w:t>
      </w:r>
      <w:r w:rsidRPr="00B72469">
        <w:rPr>
          <w:rFonts w:ascii="Times New Roman" w:eastAsia="Arial" w:hAnsi="Times New Roman" w:cs="Times New Roman"/>
          <w:w w:val="90"/>
          <w:sz w:val="20"/>
          <w:szCs w:val="20"/>
        </w:rPr>
        <w:t>802.11x</w:t>
      </w:r>
      <w:r w:rsidRPr="00B72469">
        <w:rPr>
          <w:rFonts w:ascii="Times New Roman" w:eastAsia="Arial" w:hAnsi="Times New Roman" w:cs="Times New Roman"/>
          <w:spacing w:val="12"/>
          <w:w w:val="90"/>
          <w:sz w:val="20"/>
          <w:szCs w:val="20"/>
        </w:rPr>
        <w:t xml:space="preserve"> </w:t>
      </w:r>
      <w:r w:rsidRPr="00B72469">
        <w:rPr>
          <w:rFonts w:ascii="Times New Roman" w:eastAsia="Arial" w:hAnsi="Times New Roman" w:cs="Times New Roman"/>
          <w:w w:val="90"/>
          <w:sz w:val="20"/>
          <w:szCs w:val="20"/>
        </w:rPr>
        <w:t xml:space="preserve">radios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6"/>
          <w:sz w:val="20"/>
          <w:szCs w:val="20"/>
        </w:rPr>
        <w:t>detect</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presenc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8"/>
          <w:sz w:val="20"/>
          <w:szCs w:val="20"/>
        </w:rPr>
        <w:t>nearby</w:t>
      </w:r>
      <w:r w:rsidRPr="00B72469">
        <w:rPr>
          <w:rFonts w:ascii="Times New Roman" w:eastAsia="Arial" w:hAnsi="Times New Roman" w:cs="Times New Roman"/>
          <w:spacing w:val="31"/>
          <w:w w:val="88"/>
          <w:sz w:val="20"/>
          <w:szCs w:val="20"/>
        </w:rPr>
        <w:t xml:space="preserve"> </w:t>
      </w:r>
      <w:r w:rsidRPr="00B72469">
        <w:rPr>
          <w:rFonts w:ascii="Times New Roman" w:eastAsia="Arial" w:hAnsi="Times New Roman" w:cs="Times New Roman"/>
          <w:sz w:val="20"/>
          <w:szCs w:val="20"/>
        </w:rPr>
        <w:t>d</w:t>
      </w:r>
      <w:r w:rsidRPr="00B72469">
        <w:rPr>
          <w:rFonts w:ascii="Times New Roman" w:eastAsia="Arial" w:hAnsi="Times New Roman" w:cs="Times New Roman"/>
          <w:spacing w:val="-5"/>
          <w:sz w:val="20"/>
          <w:szCs w:val="20"/>
        </w:rPr>
        <w:t>e</w:t>
      </w:r>
      <w:r w:rsidRPr="00B72469">
        <w:rPr>
          <w:rFonts w:ascii="Times New Roman" w:eastAsia="Arial" w:hAnsi="Times New Roman" w:cs="Times New Roman"/>
          <w:sz w:val="20"/>
          <w:szCs w:val="20"/>
        </w:rPr>
        <w:t>vice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only</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90"/>
          <w:sz w:val="20"/>
          <w:szCs w:val="20"/>
        </w:rPr>
        <w:t>requirement</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instantiate</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sz w:val="20"/>
          <w:szCs w:val="20"/>
        </w:rPr>
        <w:t xml:space="preserve">our </w:t>
      </w:r>
      <w:r w:rsidRPr="00B72469">
        <w:rPr>
          <w:rFonts w:ascii="Times New Roman" w:eastAsia="Arial" w:hAnsi="Times New Roman" w:cs="Times New Roman"/>
          <w:w w:val="92"/>
          <w:sz w:val="20"/>
          <w:szCs w:val="20"/>
        </w:rPr>
        <w:t>social-ne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king</w:t>
      </w:r>
      <w:r w:rsidRPr="00B72469">
        <w:rPr>
          <w:rFonts w:ascii="Times New Roman" w:eastAsia="Arial" w:hAnsi="Times New Roman" w:cs="Times New Roman"/>
          <w:spacing w:val="38"/>
          <w:w w:val="92"/>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measurement</w:t>
      </w:r>
      <w:r w:rsidRPr="00B72469">
        <w:rPr>
          <w:rFonts w:ascii="Times New Roman" w:eastAsia="Arial" w:hAnsi="Times New Roman" w:cs="Times New Roman"/>
          <w:spacing w:val="34"/>
          <w:w w:val="8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5"/>
          <w:sz w:val="20"/>
          <w:szCs w:val="20"/>
        </w:rPr>
        <w:t>ensure</w:t>
      </w:r>
      <w:r w:rsidRPr="00B72469">
        <w:rPr>
          <w:rFonts w:ascii="Times New Roman" w:eastAsia="Arial" w:hAnsi="Times New Roman" w:cs="Times New Roman"/>
          <w:spacing w:val="35"/>
          <w:w w:val="85"/>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all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2"/>
          <w:w w:val="89"/>
          <w:sz w:val="20"/>
          <w:szCs w:val="20"/>
        </w:rPr>
        <w:t xml:space="preserve"> </w:t>
      </w:r>
      <w:proofErr w:type="gramStart"/>
      <w:r w:rsidRPr="00B72469">
        <w:rPr>
          <w:rFonts w:ascii="Times New Roman" w:eastAsia="Arial" w:hAnsi="Times New Roman" w:cs="Times New Roman"/>
          <w:w w:val="89"/>
          <w:sz w:val="20"/>
          <w:szCs w:val="20"/>
        </w:rPr>
        <w:t xml:space="preserve">participating </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phones</w:t>
      </w:r>
      <w:proofErr w:type="gramEnd"/>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broadcasting</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their</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position</w:t>
      </w:r>
      <w:r w:rsidRPr="00B72469">
        <w:rPr>
          <w:rFonts w:ascii="Times New Roman" w:eastAsia="Arial" w:hAnsi="Times New Roman" w:cs="Times New Roman"/>
          <w:spacing w:val="35"/>
          <w:w w:val="89"/>
          <w:sz w:val="20"/>
          <w:szCs w:val="20"/>
        </w:rPr>
        <w:t xml:space="preserve"> </w:t>
      </w:r>
      <w:r w:rsidRPr="00B72469">
        <w:rPr>
          <w:rFonts w:ascii="Times New Roman" w:eastAsia="Arial" w:hAnsi="Times New Roman" w:cs="Times New Roman"/>
          <w:sz w:val="20"/>
          <w:szCs w:val="20"/>
        </w:rPr>
        <w:t xml:space="preserve">by </w:t>
      </w:r>
      <w:r w:rsidRPr="00B72469">
        <w:rPr>
          <w:rFonts w:ascii="Times New Roman" w:eastAsia="Arial" w:hAnsi="Times New Roman" w:cs="Times New Roman"/>
          <w:w w:val="86"/>
          <w:sz w:val="20"/>
          <w:szCs w:val="20"/>
        </w:rPr>
        <w:t>sending</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w w:val="86"/>
          <w:sz w:val="20"/>
          <w:szCs w:val="20"/>
        </w:rPr>
        <w:t>beacons</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0"/>
          <w:sz w:val="20"/>
          <w:szCs w:val="20"/>
        </w:rPr>
        <w:t>r</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gular</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w w:val="90"/>
          <w:sz w:val="20"/>
          <w:szCs w:val="20"/>
        </w:rPr>
        <w:t>inter</w:t>
      </w:r>
      <w:r w:rsidRPr="00B72469">
        <w:rPr>
          <w:rFonts w:ascii="Times New Roman" w:eastAsia="Arial" w:hAnsi="Times New Roman" w:cs="Times New Roman"/>
          <w:spacing w:val="-4"/>
          <w:w w:val="90"/>
          <w:sz w:val="20"/>
          <w:szCs w:val="20"/>
        </w:rPr>
        <w:t>v</w:t>
      </w:r>
      <w:r w:rsidRPr="00B72469">
        <w:rPr>
          <w:rFonts w:ascii="Times New Roman" w:eastAsia="Arial" w:hAnsi="Times New Roman" w:cs="Times New Roman"/>
          <w:w w:val="90"/>
          <w:sz w:val="20"/>
          <w:szCs w:val="20"/>
        </w:rPr>
        <w:t xml:space="preserve">als. </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yet</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13"/>
          <w:w w:val="84"/>
          <w:sz w:val="20"/>
          <w:szCs w:val="20"/>
        </w:rPr>
        <w:t xml:space="preserve"> </w:t>
      </w:r>
      <w:proofErr w:type="gramStart"/>
      <w:r w:rsidRPr="00B72469">
        <w:rPr>
          <w:rFonts w:ascii="Times New Roman" w:eastAsia="Arial" w:hAnsi="Times New Roman" w:cs="Times New Roman"/>
          <w:w w:val="87"/>
          <w:sz w:val="20"/>
          <w:szCs w:val="20"/>
        </w:rPr>
        <w:t>dete</w:t>
      </w:r>
      <w:r w:rsidRPr="00B72469">
        <w:rPr>
          <w:rFonts w:ascii="Times New Roman" w:eastAsia="Arial" w:hAnsi="Times New Roman" w:cs="Times New Roman"/>
          <w:spacing w:val="-4"/>
          <w:w w:val="87"/>
          <w:sz w:val="20"/>
          <w:szCs w:val="20"/>
        </w:rPr>
        <w:t>r</w:t>
      </w:r>
      <w:proofErr w:type="gramEnd"/>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w w:val="91"/>
          <w:sz w:val="20"/>
          <w:szCs w:val="20"/>
        </w:rPr>
        <w:t>mined</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d</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lopment</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platform</w:t>
      </w:r>
      <w:r w:rsidRPr="00B72469">
        <w:rPr>
          <w:rFonts w:ascii="Times New Roman" w:eastAsia="Arial" w:hAnsi="Times New Roman" w:cs="Times New Roman"/>
          <w:spacing w:val="42"/>
          <w:w w:val="88"/>
          <w:sz w:val="20"/>
          <w:szCs w:val="20"/>
        </w:rPr>
        <w:t xml:space="preserve"> </w:t>
      </w:r>
      <w:r w:rsidRPr="00B72469">
        <w:rPr>
          <w:rFonts w:ascii="Times New Roman" w:eastAsia="Arial" w:hAnsi="Times New Roman" w:cs="Times New Roman"/>
          <w:w w:val="88"/>
          <w:sz w:val="20"/>
          <w:szCs w:val="20"/>
        </w:rPr>
        <w:t>supports</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such</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modes</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of operation.</w:t>
      </w:r>
    </w:p>
    <w:p w14:paraId="0AFED265" w14:textId="77777777" w:rsidR="00676FEB" w:rsidRPr="00B72469" w:rsidRDefault="00676FEB" w:rsidP="00676FEB">
      <w:pPr>
        <w:spacing w:before="2" w:after="0" w:line="280" w:lineRule="exact"/>
        <w:rPr>
          <w:rFonts w:ascii="Times New Roman" w:hAnsi="Times New Roman" w:cs="Times New Roman"/>
          <w:sz w:val="28"/>
          <w:szCs w:val="28"/>
        </w:rPr>
      </w:pPr>
    </w:p>
    <w:p w14:paraId="0AFED266" w14:textId="77777777" w:rsidR="00676FEB" w:rsidRPr="00B72469" w:rsidRDefault="00676FEB" w:rsidP="00676FEB">
      <w:pPr>
        <w:spacing w:after="0" w:line="240" w:lineRule="auto"/>
        <w:ind w:right="1356"/>
        <w:jc w:val="both"/>
        <w:rPr>
          <w:rFonts w:ascii="Times New Roman" w:eastAsia="Arial" w:hAnsi="Times New Roman" w:cs="Times New Roman"/>
          <w:sz w:val="20"/>
          <w:szCs w:val="20"/>
        </w:rPr>
      </w:pPr>
      <w:r w:rsidRPr="00B72469">
        <w:rPr>
          <w:rFonts w:ascii="Times New Roman" w:eastAsia="Arial" w:hAnsi="Times New Roman" w:cs="Times New Roman"/>
          <w:b/>
          <w:bCs/>
          <w:sz w:val="20"/>
          <w:szCs w:val="20"/>
        </w:rPr>
        <w:t>4.1.3</w:t>
      </w:r>
      <w:proofErr w:type="gramStart"/>
      <w:r w:rsidRPr="00B72469">
        <w:rPr>
          <w:rFonts w:ascii="Times New Roman" w:eastAsia="Arial" w:hAnsi="Times New Roman" w:cs="Times New Roman"/>
          <w:b/>
          <w:bCs/>
          <w:sz w:val="20"/>
          <w:szCs w:val="20"/>
        </w:rPr>
        <w:t xml:space="preserve">. </w:t>
      </w:r>
      <w:r w:rsidRPr="00B72469">
        <w:rPr>
          <w:rFonts w:ascii="Times New Roman" w:eastAsia="Arial" w:hAnsi="Times New Roman" w:cs="Times New Roman"/>
          <w:b/>
          <w:bCs/>
          <w:spacing w:val="33"/>
          <w:sz w:val="20"/>
          <w:szCs w:val="20"/>
        </w:rPr>
        <w:t xml:space="preserve"> </w:t>
      </w:r>
      <w:r w:rsidRPr="00B72469">
        <w:rPr>
          <w:rFonts w:ascii="Times New Roman" w:eastAsia="Arial" w:hAnsi="Times New Roman" w:cs="Times New Roman"/>
          <w:b/>
          <w:bCs/>
          <w:w w:val="91"/>
          <w:sz w:val="20"/>
          <w:szCs w:val="20"/>
        </w:rPr>
        <w:t>Combining</w:t>
      </w:r>
      <w:proofErr w:type="gramEnd"/>
      <w:r w:rsidRPr="00B72469">
        <w:rPr>
          <w:rFonts w:ascii="Times New Roman" w:eastAsia="Arial" w:hAnsi="Times New Roman" w:cs="Times New Roman"/>
          <w:b/>
          <w:bCs/>
          <w:spacing w:val="-1"/>
          <w:w w:val="91"/>
          <w:sz w:val="20"/>
          <w:szCs w:val="20"/>
        </w:rPr>
        <w:t xml:space="preserve"> </w:t>
      </w:r>
      <w:r w:rsidRPr="00B72469">
        <w:rPr>
          <w:rFonts w:ascii="Times New Roman" w:eastAsia="Arial" w:hAnsi="Times New Roman" w:cs="Times New Roman"/>
          <w:b/>
          <w:bCs/>
          <w:w w:val="91"/>
          <w:sz w:val="20"/>
          <w:szCs w:val="20"/>
        </w:rPr>
        <w:t>Risk</w:t>
      </w:r>
      <w:r w:rsidRPr="00B72469">
        <w:rPr>
          <w:rFonts w:ascii="Times New Roman" w:eastAsia="Arial" w:hAnsi="Times New Roman" w:cs="Times New Roman"/>
          <w:b/>
          <w:bCs/>
          <w:spacing w:val="-1"/>
          <w:w w:val="91"/>
          <w:sz w:val="20"/>
          <w:szCs w:val="20"/>
        </w:rPr>
        <w:t xml:space="preserve"> </w:t>
      </w:r>
      <w:r w:rsidRPr="00B72469">
        <w:rPr>
          <w:rFonts w:ascii="Times New Roman" w:eastAsia="Arial" w:hAnsi="Times New Roman" w:cs="Times New Roman"/>
          <w:b/>
          <w:bCs/>
          <w:w w:val="93"/>
          <w:sz w:val="20"/>
          <w:szCs w:val="20"/>
        </w:rPr>
        <w:t>Measu</w:t>
      </w:r>
      <w:r w:rsidRPr="00B72469">
        <w:rPr>
          <w:rFonts w:ascii="Times New Roman" w:eastAsia="Arial" w:hAnsi="Times New Roman" w:cs="Times New Roman"/>
          <w:b/>
          <w:bCs/>
          <w:spacing w:val="-4"/>
          <w:w w:val="93"/>
          <w:sz w:val="20"/>
          <w:szCs w:val="20"/>
        </w:rPr>
        <w:t>r</w:t>
      </w:r>
      <w:r w:rsidRPr="00B72469">
        <w:rPr>
          <w:rFonts w:ascii="Times New Roman" w:eastAsia="Arial" w:hAnsi="Times New Roman" w:cs="Times New Roman"/>
          <w:b/>
          <w:bCs/>
          <w:w w:val="85"/>
          <w:sz w:val="20"/>
          <w:szCs w:val="20"/>
        </w:rPr>
        <w:t>ements.</w:t>
      </w:r>
    </w:p>
    <w:p w14:paraId="0AFED267" w14:textId="77777777" w:rsidR="00676FEB" w:rsidRPr="00B72469" w:rsidRDefault="00676FEB" w:rsidP="00676FEB">
      <w:pPr>
        <w:spacing w:before="18" w:after="0" w:line="200" w:lineRule="exact"/>
        <w:rPr>
          <w:rFonts w:ascii="Times New Roman" w:hAnsi="Times New Roman" w:cs="Times New Roman"/>
          <w:sz w:val="20"/>
          <w:szCs w:val="20"/>
        </w:rPr>
      </w:pPr>
    </w:p>
    <w:p w14:paraId="0AFED268"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A</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w w:val="88"/>
          <w:sz w:val="20"/>
          <w:szCs w:val="20"/>
        </w:rPr>
        <w:t>more</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w w:val="88"/>
          <w:sz w:val="20"/>
          <w:szCs w:val="20"/>
        </w:rPr>
        <w:t>sensit</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measurement</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w w:val="85"/>
          <w:sz w:val="20"/>
          <w:szCs w:val="20"/>
        </w:rPr>
        <w:t>can</w:t>
      </w:r>
      <w:r w:rsidRPr="00B72469">
        <w:rPr>
          <w:rFonts w:ascii="Times New Roman" w:eastAsia="Arial" w:hAnsi="Times New Roman" w:cs="Times New Roman"/>
          <w:spacing w:val="24"/>
          <w:w w:val="85"/>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8"/>
          <w:sz w:val="20"/>
          <w:szCs w:val="20"/>
        </w:rPr>
        <w:t>constructed</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w w:val="121"/>
          <w:sz w:val="20"/>
          <w:szCs w:val="20"/>
        </w:rPr>
        <w:t xml:space="preserve">if </w:t>
      </w:r>
      <w:r w:rsidRPr="00B72469">
        <w:rPr>
          <w:rFonts w:ascii="Times New Roman" w:eastAsia="Arial" w:hAnsi="Times New Roman" w:cs="Times New Roman"/>
          <w:w w:val="85"/>
          <w:sz w:val="20"/>
          <w:szCs w:val="20"/>
        </w:rPr>
        <w:t>one</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w w:val="85"/>
          <w:sz w:val="20"/>
          <w:szCs w:val="20"/>
        </w:rPr>
        <w:t>does</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6"/>
          <w:sz w:val="20"/>
          <w:szCs w:val="20"/>
        </w:rPr>
        <w:t>require</w:t>
      </w:r>
      <w:r w:rsidRPr="00B72469">
        <w:rPr>
          <w:rFonts w:ascii="Times New Roman" w:eastAsia="Arial" w:hAnsi="Times New Roman" w:cs="Times New Roman"/>
          <w:spacing w:val="46"/>
          <w:w w:val="86"/>
          <w:sz w:val="20"/>
          <w:szCs w:val="20"/>
        </w:rPr>
        <w:t xml:space="preserve"> </w:t>
      </w:r>
      <w:r w:rsidRPr="00B72469">
        <w:rPr>
          <w:rFonts w:ascii="Times New Roman" w:eastAsia="Arial" w:hAnsi="Times New Roman" w:cs="Times New Roman"/>
          <w:w w:val="86"/>
          <w:sz w:val="20"/>
          <w:szCs w:val="20"/>
        </w:rPr>
        <w:t>each</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sensor</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90"/>
          <w:sz w:val="20"/>
          <w:szCs w:val="20"/>
        </w:rPr>
        <w:t>independently</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w w:val="86"/>
          <w:sz w:val="20"/>
          <w:szCs w:val="20"/>
        </w:rPr>
        <w:t>gene</w:t>
      </w:r>
      <w:r w:rsidRPr="00B72469">
        <w:rPr>
          <w:rFonts w:ascii="Times New Roman" w:eastAsia="Arial" w:hAnsi="Times New Roman" w:cs="Times New Roman"/>
          <w:spacing w:val="-4"/>
          <w:w w:val="86"/>
          <w:sz w:val="20"/>
          <w:szCs w:val="20"/>
        </w:rPr>
        <w:t>r</w:t>
      </w:r>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w w:val="81"/>
          <w:sz w:val="20"/>
          <w:szCs w:val="20"/>
        </w:rPr>
        <w:t>ate</w:t>
      </w:r>
      <w:r w:rsidRPr="00B72469">
        <w:rPr>
          <w:rFonts w:ascii="Times New Roman" w:eastAsia="Arial" w:hAnsi="Times New Roman" w:cs="Times New Roman"/>
          <w:spacing w:val="28"/>
          <w:w w:val="81"/>
          <w:sz w:val="20"/>
          <w:szCs w:val="20"/>
        </w:rPr>
        <w:t xml:space="preserve"> </w:t>
      </w:r>
      <w:r w:rsidRPr="00B72469">
        <w:rPr>
          <w:rFonts w:ascii="Times New Roman" w:eastAsia="Arial" w:hAnsi="Times New Roman" w:cs="Times New Roman"/>
          <w:w w:val="81"/>
          <w:sz w:val="20"/>
          <w:szCs w:val="20"/>
        </w:rPr>
        <w:t>a</w:t>
      </w:r>
      <w:r w:rsidRPr="00B72469">
        <w:rPr>
          <w:rFonts w:ascii="Times New Roman" w:eastAsia="Arial" w:hAnsi="Times New Roman" w:cs="Times New Roman"/>
          <w:spacing w:val="20"/>
          <w:w w:val="81"/>
          <w:sz w:val="20"/>
          <w:szCs w:val="20"/>
        </w:rPr>
        <w:t xml:space="preserve"> </w:t>
      </w:r>
      <w:r w:rsidRPr="00B72469">
        <w:rPr>
          <w:rFonts w:ascii="Times New Roman" w:eastAsia="Arial" w:hAnsi="Times New Roman" w:cs="Times New Roman"/>
          <w:sz w:val="20"/>
          <w:szCs w:val="20"/>
        </w:rPr>
        <w:t xml:space="preserve">risk </w:t>
      </w:r>
      <w:r w:rsidRPr="00B72469">
        <w:rPr>
          <w:rFonts w:ascii="Times New Roman" w:eastAsia="Arial" w:hAnsi="Times New Roman" w:cs="Times New Roman"/>
          <w:w w:val="93"/>
          <w:sz w:val="20"/>
          <w:szCs w:val="20"/>
        </w:rPr>
        <w:t>metric</w:t>
      </w:r>
      <w:r w:rsidRPr="00B72469">
        <w:rPr>
          <w:rFonts w:ascii="Times New Roman" w:eastAsia="Arial" w:hAnsi="Times New Roman" w:cs="Times New Roman"/>
          <w:spacing w:val="16"/>
          <w:w w:val="93"/>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our</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risk model.</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1"/>
          <w:sz w:val="20"/>
          <w:szCs w:val="20"/>
        </w:rPr>
        <w:t>H</w:t>
      </w:r>
      <w:r w:rsidRPr="00B72469">
        <w:rPr>
          <w:rFonts w:ascii="Times New Roman" w:eastAsia="Arial" w:hAnsi="Times New Roman" w:cs="Times New Roman"/>
          <w:spacing w:val="-5"/>
          <w:w w:val="91"/>
          <w:sz w:val="20"/>
          <w:szCs w:val="20"/>
        </w:rPr>
        <w:t>o</w:t>
      </w:r>
      <w:r w:rsidRPr="00B72469">
        <w:rPr>
          <w:rFonts w:ascii="Times New Roman" w:eastAsia="Arial" w:hAnsi="Times New Roman" w:cs="Times New Roman"/>
          <w:w w:val="91"/>
          <w:sz w:val="20"/>
          <w:szCs w:val="20"/>
        </w:rPr>
        <w:t>w</w:t>
      </w:r>
      <w:r w:rsidRPr="00B72469">
        <w:rPr>
          <w:rFonts w:ascii="Times New Roman" w:eastAsia="Arial" w:hAnsi="Times New Roman" w:cs="Times New Roman"/>
          <w:spacing w:val="-5"/>
          <w:w w:val="91"/>
          <w:sz w:val="20"/>
          <w:szCs w:val="20"/>
        </w:rPr>
        <w:t>e</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7"/>
          <w:w w:val="91"/>
          <w:sz w:val="20"/>
          <w:szCs w:val="20"/>
        </w:rPr>
        <w:t>r</w:t>
      </w:r>
      <w:r w:rsidRPr="00B72469">
        <w:rPr>
          <w:rFonts w:ascii="Times New Roman" w:eastAsia="Arial" w:hAnsi="Times New Roman" w:cs="Times New Roman"/>
          <w:w w:val="91"/>
          <w:sz w:val="20"/>
          <w:szCs w:val="20"/>
        </w:rPr>
        <w:t>,</w:t>
      </w:r>
      <w:r w:rsidRPr="00B72469">
        <w:rPr>
          <w:rFonts w:ascii="Times New Roman" w:eastAsia="Arial" w:hAnsi="Times New Roman" w:cs="Times New Roman"/>
          <w:spacing w:val="27"/>
          <w:w w:val="9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0"/>
          <w:sz w:val="20"/>
          <w:szCs w:val="20"/>
        </w:rPr>
        <w:t>order</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our</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scheme</w:t>
      </w:r>
      <w:r w:rsidRPr="00B72469">
        <w:rPr>
          <w:rFonts w:ascii="Times New Roman" w:eastAsia="Arial" w:hAnsi="Times New Roman" w:cs="Times New Roman"/>
          <w:spacing w:val="-13"/>
          <w:w w:val="87"/>
          <w:sz w:val="20"/>
          <w:szCs w:val="20"/>
        </w:rPr>
        <w:t xml:space="preserve"> </w:t>
      </w:r>
      <w:proofErr w:type="gramStart"/>
      <w:r w:rsidRPr="00B72469">
        <w:rPr>
          <w:rFonts w:ascii="Times New Roman" w:eastAsia="Arial" w:hAnsi="Times New Roman" w:cs="Times New Roman"/>
          <w:w w:val="87"/>
          <w:sz w:val="20"/>
          <w:szCs w:val="20"/>
        </w:rPr>
        <w:t>fl</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 xml:space="preserve">xible </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for</w:t>
      </w:r>
      <w:proofErr w:type="gramEnd"/>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5"/>
          <w:sz w:val="20"/>
          <w:szCs w:val="20"/>
        </w:rPr>
        <w:t>di</w:t>
      </w:r>
      <w:r w:rsidRPr="00B72469">
        <w:rPr>
          <w:rFonts w:ascii="Times New Roman" w:eastAsia="Arial" w:hAnsi="Times New Roman" w:cs="Times New Roman"/>
          <w:spacing w:val="-4"/>
          <w:w w:val="85"/>
          <w:sz w:val="20"/>
          <w:szCs w:val="20"/>
        </w:rPr>
        <w:t>f</w:t>
      </w:r>
      <w:r w:rsidRPr="00B72469">
        <w:rPr>
          <w:rFonts w:ascii="Times New Roman" w:eastAsia="Arial" w:hAnsi="Times New Roman" w:cs="Times New Roman"/>
          <w:w w:val="85"/>
          <w:sz w:val="20"/>
          <w:szCs w:val="20"/>
        </w:rPr>
        <w:t xml:space="preserve">ferent </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w w:val="85"/>
          <w:sz w:val="20"/>
          <w:szCs w:val="20"/>
        </w:rPr>
        <w:t>uses,</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4"/>
          <w:sz w:val="20"/>
          <w:szCs w:val="20"/>
        </w:rPr>
        <w:t>d</w:t>
      </w:r>
      <w:r w:rsidRPr="00B72469">
        <w:rPr>
          <w:rFonts w:ascii="Times New Roman" w:eastAsia="Arial" w:hAnsi="Times New Roman" w:cs="Times New Roman"/>
          <w:spacing w:val="-5"/>
          <w:w w:val="84"/>
          <w:sz w:val="20"/>
          <w:szCs w:val="20"/>
        </w:rPr>
        <w:t>e</w:t>
      </w:r>
      <w:r w:rsidRPr="00B72469">
        <w:rPr>
          <w:rFonts w:ascii="Times New Roman" w:eastAsia="Arial" w:hAnsi="Times New Roman" w:cs="Times New Roman"/>
          <w:w w:val="89"/>
          <w:sz w:val="20"/>
          <w:szCs w:val="20"/>
        </w:rPr>
        <w:t xml:space="preserve">vices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erent</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3"/>
          <w:sz w:val="20"/>
          <w:szCs w:val="20"/>
        </w:rPr>
        <w:t>subsets</w:t>
      </w:r>
      <w:r w:rsidRPr="00B72469">
        <w:rPr>
          <w:rFonts w:ascii="Times New Roman" w:eastAsia="Arial" w:hAnsi="Times New Roman" w:cs="Times New Roman"/>
          <w:spacing w:val="41"/>
          <w:w w:val="8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0"/>
          <w:sz w:val="20"/>
          <w:szCs w:val="20"/>
        </w:rPr>
        <w:t xml:space="preserve"> </w:t>
      </w:r>
      <w:r w:rsidRPr="00B72469">
        <w:rPr>
          <w:rFonts w:ascii="Times New Roman" w:eastAsia="Arial" w:hAnsi="Times New Roman" w:cs="Times New Roman"/>
          <w:w w:val="84"/>
          <w:sz w:val="20"/>
          <w:szCs w:val="20"/>
        </w:rPr>
        <w:t xml:space="preserve">sensors, </w:t>
      </w:r>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consider</w:t>
      </w:r>
      <w:r w:rsidRPr="00B72469">
        <w:rPr>
          <w:rFonts w:ascii="Times New Roman" w:eastAsia="Arial" w:hAnsi="Times New Roman" w:cs="Times New Roman"/>
          <w:spacing w:val="38"/>
          <w:w w:val="89"/>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 xml:space="preserve">archi- </w:t>
      </w:r>
      <w:r w:rsidRPr="00B72469">
        <w:rPr>
          <w:rFonts w:ascii="Times New Roman" w:eastAsia="Arial" w:hAnsi="Times New Roman" w:cs="Times New Roman"/>
          <w:w w:val="86"/>
          <w:sz w:val="20"/>
          <w:szCs w:val="20"/>
        </w:rPr>
        <w:t>tecture</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treats</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sensor</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measurements</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90"/>
          <w:sz w:val="20"/>
          <w:szCs w:val="20"/>
        </w:rPr>
        <w:t>independentl</w:t>
      </w:r>
      <w:r w:rsidRPr="00B72469">
        <w:rPr>
          <w:rFonts w:ascii="Times New Roman" w:eastAsia="Arial" w:hAnsi="Times New Roman" w:cs="Times New Roman"/>
          <w:spacing w:val="-13"/>
          <w:w w:val="90"/>
          <w:sz w:val="20"/>
          <w:szCs w:val="20"/>
        </w:rPr>
        <w:t>y</w:t>
      </w:r>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30"/>
          <w:w w:val="85"/>
          <w:sz w:val="20"/>
          <w:szCs w:val="20"/>
        </w:rPr>
        <w:t xml:space="preserve"> </w:t>
      </w:r>
      <w:r w:rsidRPr="00B72469">
        <w:rPr>
          <w:rFonts w:ascii="Times New Roman" w:eastAsia="Arial" w:hAnsi="Times New Roman" w:cs="Times New Roman"/>
          <w:w w:val="85"/>
          <w:sz w:val="20"/>
          <w:szCs w:val="20"/>
        </w:rPr>
        <w:t>then</w:t>
      </w:r>
      <w:r w:rsidRPr="00B72469">
        <w:rPr>
          <w:rFonts w:ascii="Times New Roman" w:eastAsia="Arial" w:hAnsi="Times New Roman" w:cs="Times New Roman"/>
          <w:spacing w:val="38"/>
          <w:w w:val="85"/>
          <w:sz w:val="20"/>
          <w:szCs w:val="20"/>
        </w:rPr>
        <w:t xml:space="preserve"> </w:t>
      </w:r>
      <w:r w:rsidRPr="00B72469">
        <w:rPr>
          <w:rFonts w:ascii="Times New Roman" w:eastAsia="Arial" w:hAnsi="Times New Roman" w:cs="Times New Roman"/>
          <w:w w:val="85"/>
          <w:sz w:val="20"/>
          <w:szCs w:val="20"/>
        </w:rPr>
        <w:t>produces</w:t>
      </w:r>
      <w:r w:rsidRPr="00B72469">
        <w:rPr>
          <w:rFonts w:ascii="Times New Roman" w:eastAsia="Arial" w:hAnsi="Times New Roman" w:cs="Times New Roman"/>
          <w:spacing w:val="43"/>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sz w:val="20"/>
          <w:szCs w:val="20"/>
        </w:rPr>
        <w:t>global</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7"/>
          <w:sz w:val="20"/>
          <w:szCs w:val="20"/>
        </w:rPr>
        <w:t xml:space="preserve">measurement. </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sz w:val="20"/>
          <w:szCs w:val="20"/>
        </w:rPr>
        <w:t>Not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that this</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5"/>
          <w:sz w:val="20"/>
          <w:szCs w:val="20"/>
        </w:rPr>
        <w:t>separation</w:t>
      </w:r>
      <w:r w:rsidRPr="00B72469">
        <w:rPr>
          <w:rFonts w:ascii="Times New Roman" w:eastAsia="Arial" w:hAnsi="Times New Roman" w:cs="Times New Roman"/>
          <w:spacing w:val="46"/>
          <w:w w:val="85"/>
          <w:sz w:val="20"/>
          <w:szCs w:val="20"/>
        </w:rPr>
        <w:t xml:space="preserve"> </w:t>
      </w:r>
      <w:r w:rsidRPr="00B72469">
        <w:rPr>
          <w:rFonts w:ascii="Times New Roman" w:eastAsia="Arial" w:hAnsi="Times New Roman" w:cs="Times New Roman"/>
          <w:w w:val="85"/>
          <w:sz w:val="20"/>
          <w:szCs w:val="20"/>
        </w:rPr>
        <w:t>does</w:t>
      </w:r>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pr</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nt</w:t>
      </w:r>
      <w:r w:rsidRPr="00B72469">
        <w:rPr>
          <w:rFonts w:ascii="Times New Roman" w:eastAsia="Arial" w:hAnsi="Times New Roman" w:cs="Times New Roman"/>
          <w:spacing w:val="26"/>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global</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6"/>
          <w:sz w:val="20"/>
          <w:szCs w:val="20"/>
        </w:rPr>
        <w:t xml:space="preserve">measure- </w:t>
      </w:r>
      <w:r w:rsidRPr="00B72469">
        <w:rPr>
          <w:rFonts w:ascii="Times New Roman" w:eastAsia="Arial" w:hAnsi="Times New Roman" w:cs="Times New Roman"/>
          <w:w w:val="89"/>
          <w:sz w:val="20"/>
          <w:szCs w:val="20"/>
        </w:rPr>
        <w:t>ment</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8"/>
          <w:sz w:val="20"/>
          <w:szCs w:val="20"/>
        </w:rPr>
        <w:t>learning</w:t>
      </w:r>
      <w:r w:rsidRPr="00B72469">
        <w:rPr>
          <w:rFonts w:ascii="Times New Roman" w:eastAsia="Arial" w:hAnsi="Times New Roman" w:cs="Times New Roman"/>
          <w:spacing w:val="31"/>
          <w:w w:val="88"/>
          <w:sz w:val="20"/>
          <w:szCs w:val="20"/>
        </w:rPr>
        <w:t xml:space="preserve"> </w:t>
      </w:r>
      <w:r w:rsidRPr="00B72469">
        <w:rPr>
          <w:rFonts w:ascii="Times New Roman" w:eastAsia="Arial" w:hAnsi="Times New Roman" w:cs="Times New Roman"/>
          <w:w w:val="88"/>
          <w:sz w:val="20"/>
          <w:szCs w:val="20"/>
        </w:rPr>
        <w:t>co-dependencies</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between</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profiles of</w:t>
      </w:r>
      <w:r w:rsidRPr="00B72469">
        <w:rPr>
          <w:rFonts w:ascii="Times New Roman" w:eastAsia="Arial" w:hAnsi="Times New Roman" w:cs="Times New Roman"/>
          <w:spacing w:val="-9"/>
          <w:sz w:val="20"/>
          <w:szCs w:val="20"/>
        </w:rPr>
        <w:t xml:space="preserve"> </w:t>
      </w:r>
      <w:proofErr w:type="gramStart"/>
      <w:r w:rsidRPr="00B72469">
        <w:rPr>
          <w:rFonts w:ascii="Times New Roman" w:eastAsia="Arial" w:hAnsi="Times New Roman" w:cs="Times New Roman"/>
          <w:w w:val="86"/>
          <w:sz w:val="20"/>
          <w:szCs w:val="20"/>
        </w:rPr>
        <w:t>di</w:t>
      </w:r>
      <w:r w:rsidRPr="00B72469">
        <w:rPr>
          <w:rFonts w:ascii="Times New Roman" w:eastAsia="Arial" w:hAnsi="Times New Roman" w:cs="Times New Roman"/>
          <w:spacing w:val="-4"/>
          <w:w w:val="86"/>
          <w:sz w:val="20"/>
          <w:szCs w:val="20"/>
        </w:rPr>
        <w:t>f</w:t>
      </w:r>
      <w:r w:rsidRPr="00B72469">
        <w:rPr>
          <w:rFonts w:ascii="Times New Roman" w:eastAsia="Arial" w:hAnsi="Times New Roman" w:cs="Times New Roman"/>
          <w:w w:val="86"/>
          <w:sz w:val="20"/>
          <w:szCs w:val="20"/>
        </w:rPr>
        <w:t xml:space="preserve">ferent </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sensors</w:t>
      </w:r>
      <w:proofErr w:type="gramEnd"/>
      <w:r w:rsidRPr="00B72469">
        <w:rPr>
          <w:rFonts w:ascii="Times New Roman" w:eastAsia="Arial" w:hAnsi="Times New Roman" w:cs="Times New Roman"/>
          <w:w w:val="86"/>
          <w:sz w:val="20"/>
          <w:szCs w:val="20"/>
        </w:rPr>
        <w:t>,</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making</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w w:val="86"/>
          <w:sz w:val="20"/>
          <w:szCs w:val="20"/>
        </w:rPr>
        <w:t>use</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 xml:space="preserve">dependencies. </w:t>
      </w:r>
      <w:r w:rsidRPr="00B72469">
        <w:rPr>
          <w:rFonts w:ascii="Times New Roman" w:eastAsia="Arial" w:hAnsi="Times New Roman" w:cs="Times New Roman"/>
          <w:w w:val="88"/>
          <w:sz w:val="20"/>
          <w:szCs w:val="20"/>
        </w:rPr>
        <w:t>There</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sz w:val="20"/>
          <w:szCs w:val="20"/>
        </w:rPr>
        <w:t xml:space="preserve">is </w:t>
      </w:r>
      <w:r w:rsidRPr="00B72469">
        <w:rPr>
          <w:rFonts w:ascii="Times New Roman" w:eastAsia="Arial" w:hAnsi="Times New Roman" w:cs="Times New Roman"/>
          <w:w w:val="79"/>
          <w:sz w:val="20"/>
          <w:szCs w:val="20"/>
        </w:rPr>
        <w:t>a</w:t>
      </w:r>
      <w:r w:rsidRPr="00B72469">
        <w:rPr>
          <w:rFonts w:ascii="Times New Roman" w:eastAsia="Arial" w:hAnsi="Times New Roman" w:cs="Times New Roman"/>
          <w:spacing w:val="24"/>
          <w:w w:val="79"/>
          <w:sz w:val="20"/>
          <w:szCs w:val="20"/>
        </w:rPr>
        <w:t xml:space="preserve"> </w:t>
      </w:r>
      <w:r w:rsidRPr="00B72469">
        <w:rPr>
          <w:rFonts w:ascii="Times New Roman" w:eastAsia="Arial" w:hAnsi="Times New Roman" w:cs="Times New Roman"/>
          <w:spacing w:val="-2"/>
          <w:sz w:val="20"/>
          <w:szCs w:val="20"/>
        </w:rPr>
        <w:t>f</w:t>
      </w:r>
      <w:r w:rsidRPr="00B72469">
        <w:rPr>
          <w:rFonts w:ascii="Times New Roman" w:eastAsia="Arial" w:hAnsi="Times New Roman" w:cs="Times New Roman"/>
          <w:sz w:val="20"/>
          <w:szCs w:val="20"/>
        </w:rPr>
        <w:t>ai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9"/>
          <w:sz w:val="20"/>
          <w:szCs w:val="20"/>
        </w:rPr>
        <w:t>amount</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5"/>
          <w:sz w:val="20"/>
          <w:szCs w:val="20"/>
        </w:rPr>
        <w:t>research</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8"/>
          <w:sz w:val="20"/>
          <w:szCs w:val="20"/>
        </w:rPr>
        <w:t>methods</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 xml:space="preserve">aggre- </w:t>
      </w:r>
      <w:r w:rsidRPr="00B72469">
        <w:rPr>
          <w:rFonts w:ascii="Times New Roman" w:eastAsia="Arial" w:hAnsi="Times New Roman" w:cs="Times New Roman"/>
          <w:spacing w:val="-1"/>
          <w:w w:val="90"/>
          <w:sz w:val="20"/>
          <w:szCs w:val="20"/>
        </w:rPr>
        <w:t>g</w:t>
      </w:r>
      <w:r w:rsidRPr="00B72469">
        <w:rPr>
          <w:rFonts w:ascii="Times New Roman" w:eastAsia="Arial" w:hAnsi="Times New Roman" w:cs="Times New Roman"/>
          <w:w w:val="90"/>
          <w:sz w:val="20"/>
          <w:szCs w:val="20"/>
        </w:rPr>
        <w:t>ating</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measurements</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7"/>
          <w:w w:val="84"/>
          <w:sz w:val="20"/>
          <w:szCs w:val="20"/>
        </w:rPr>
        <w:t xml:space="preserve"> </w:t>
      </w:r>
      <w:proofErr w:type="gramStart"/>
      <w:r w:rsidRPr="00B72469">
        <w:rPr>
          <w:rFonts w:ascii="Times New Roman" w:eastAsia="Arial" w:hAnsi="Times New Roman" w:cs="Times New Roman"/>
          <w:w w:val="84"/>
          <w:sz w:val="20"/>
          <w:szCs w:val="20"/>
        </w:rPr>
        <w:t xml:space="preserve">number  </w:t>
      </w:r>
      <w:r w:rsidRPr="00B72469">
        <w:rPr>
          <w:rFonts w:ascii="Times New Roman" w:eastAsia="Arial" w:hAnsi="Times New Roman" w:cs="Times New Roman"/>
          <w:sz w:val="20"/>
          <w:szCs w:val="20"/>
        </w:rPr>
        <w:t>of</w:t>
      </w:r>
      <w:proofErr w:type="gramEnd"/>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4"/>
          <w:sz w:val="20"/>
          <w:szCs w:val="20"/>
        </w:rPr>
        <w:t>di</w:t>
      </w:r>
      <w:r w:rsidRPr="00B72469">
        <w:rPr>
          <w:rFonts w:ascii="Times New Roman" w:eastAsia="Arial" w:hAnsi="Times New Roman" w:cs="Times New Roman"/>
          <w:spacing w:val="-5"/>
          <w:w w:val="94"/>
          <w:sz w:val="20"/>
          <w:szCs w:val="20"/>
        </w:rPr>
        <w:t>f</w:t>
      </w:r>
      <w:r w:rsidRPr="00B72469">
        <w:rPr>
          <w:rFonts w:ascii="Times New Roman" w:eastAsia="Arial" w:hAnsi="Times New Roman" w:cs="Times New Roman"/>
          <w:w w:val="94"/>
          <w:sz w:val="20"/>
          <w:szCs w:val="20"/>
        </w:rPr>
        <w:t>ferent</w:t>
      </w:r>
      <w:r w:rsidRPr="00B72469">
        <w:rPr>
          <w:rFonts w:ascii="Times New Roman" w:eastAsia="Arial" w:hAnsi="Times New Roman" w:cs="Times New Roman"/>
          <w:spacing w:val="8"/>
          <w:w w:val="94"/>
          <w:sz w:val="20"/>
          <w:szCs w:val="20"/>
        </w:rPr>
        <w:t xml:space="preserve"> </w:t>
      </w:r>
      <w:r w:rsidRPr="00B72469">
        <w:rPr>
          <w:rFonts w:ascii="Times New Roman" w:eastAsia="Arial" w:hAnsi="Times New Roman" w:cs="Times New Roman"/>
          <w:w w:val="84"/>
          <w:sz w:val="20"/>
          <w:szCs w:val="20"/>
        </w:rPr>
        <w:t>scena</w:t>
      </w:r>
      <w:r w:rsidRPr="00B72469">
        <w:rPr>
          <w:rFonts w:ascii="Times New Roman" w:eastAsia="Arial" w:hAnsi="Times New Roman" w:cs="Times New Roman"/>
          <w:spacing w:val="-4"/>
          <w:w w:val="84"/>
          <w:sz w:val="20"/>
          <w:szCs w:val="20"/>
        </w:rPr>
        <w:t>r</w:t>
      </w:r>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w w:val="89"/>
          <w:sz w:val="20"/>
          <w:szCs w:val="20"/>
        </w:rPr>
        <w:t>ios</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e.g.,</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Financial,</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Credit,</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w w:val="89"/>
          <w:sz w:val="20"/>
          <w:szCs w:val="20"/>
        </w:rPr>
        <w:t>Insurance,</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92"/>
          <w:sz w:val="20"/>
          <w:szCs w:val="20"/>
        </w:rPr>
        <w:t>Intrusion</w:t>
      </w:r>
      <w:r w:rsidRPr="00B72469">
        <w:rPr>
          <w:rFonts w:ascii="Times New Roman" w:eastAsia="Arial" w:hAnsi="Times New Roman" w:cs="Times New Roman"/>
          <w:spacing w:val="1"/>
          <w:w w:val="92"/>
          <w:sz w:val="20"/>
          <w:szCs w:val="20"/>
        </w:rPr>
        <w:t xml:space="preserve"> </w:t>
      </w:r>
      <w:r w:rsidRPr="00B72469">
        <w:rPr>
          <w:rFonts w:ascii="Times New Roman" w:eastAsia="Arial" w:hAnsi="Times New Roman" w:cs="Times New Roman"/>
          <w:w w:val="92"/>
          <w:sz w:val="20"/>
          <w:szCs w:val="20"/>
        </w:rPr>
        <w:t xml:space="preserve">Detection). </w:t>
      </w:r>
      <w:r w:rsidRPr="00B72469">
        <w:rPr>
          <w:rFonts w:ascii="Times New Roman" w:eastAsia="Arial" w:hAnsi="Times New Roman" w:cs="Times New Roman"/>
          <w:w w:val="90"/>
          <w:sz w:val="20"/>
          <w:szCs w:val="20"/>
        </w:rPr>
        <w:t>Currently</w:t>
      </w:r>
      <w:r w:rsidRPr="00B72469">
        <w:rPr>
          <w:rFonts w:ascii="Times New Roman" w:eastAsia="Arial" w:hAnsi="Times New Roman" w:cs="Times New Roman"/>
          <w:spacing w:val="40"/>
          <w:w w:val="90"/>
          <w:sz w:val="20"/>
          <w:szCs w:val="20"/>
        </w:rPr>
        <w:t xml:space="preserve"> </w:t>
      </w:r>
      <w:r w:rsidRPr="00B72469">
        <w:rPr>
          <w:rFonts w:ascii="Times New Roman" w:eastAsia="Arial" w:hAnsi="Times New Roman" w:cs="Times New Roman"/>
          <w:w w:val="90"/>
          <w:sz w:val="20"/>
          <w:szCs w:val="20"/>
        </w:rPr>
        <w:t>we</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90"/>
          <w:sz w:val="20"/>
          <w:szCs w:val="20"/>
        </w:rPr>
        <w:t>are</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determining</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w w:val="90"/>
          <w:sz w:val="20"/>
          <w:szCs w:val="20"/>
        </w:rPr>
        <w:t>which,</w:t>
      </w:r>
      <w:r w:rsidRPr="00B72469">
        <w:rPr>
          <w:rFonts w:ascii="Times New Roman" w:eastAsia="Arial" w:hAnsi="Times New Roman" w:cs="Times New Roman"/>
          <w:spacing w:val="32"/>
          <w:w w:val="90"/>
          <w:sz w:val="20"/>
          <w:szCs w:val="20"/>
        </w:rPr>
        <w:t xml:space="preserve"> </w:t>
      </w:r>
      <w:r w:rsidRPr="00B72469">
        <w:rPr>
          <w:rFonts w:ascii="Times New Roman" w:eastAsia="Arial" w:hAnsi="Times New Roman" w:cs="Times New Roman"/>
          <w:sz w:val="20"/>
          <w:szCs w:val="20"/>
        </w:rPr>
        <w:t>if</w:t>
      </w:r>
      <w:r w:rsidRPr="00B72469">
        <w:rPr>
          <w:rFonts w:ascii="Times New Roman" w:eastAsia="Arial" w:hAnsi="Times New Roman" w:cs="Times New Roman"/>
          <w:spacing w:val="23"/>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3"/>
          <w:w w:val="88"/>
          <w:sz w:val="20"/>
          <w:szCs w:val="20"/>
        </w:rPr>
        <w:t>n</w:t>
      </w:r>
      <w:r w:rsidRPr="00B72469">
        <w:rPr>
          <w:rFonts w:ascii="Times New Roman" w:eastAsia="Arial" w:hAnsi="Times New Roman" w:cs="Times New Roman"/>
          <w:spacing w:val="-11"/>
          <w:w w:val="88"/>
          <w:sz w:val="20"/>
          <w:szCs w:val="20"/>
        </w:rPr>
        <w:t>y</w:t>
      </w:r>
      <w:r w:rsidRPr="00B72469">
        <w:rPr>
          <w:rFonts w:ascii="Times New Roman" w:eastAsia="Arial" w:hAnsi="Times New Roman" w:cs="Times New Roman"/>
          <w:w w:val="88"/>
          <w:sz w:val="20"/>
          <w:szCs w:val="20"/>
        </w:rPr>
        <w:t>,</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0"/>
          <w:sz w:val="20"/>
          <w:szCs w:val="20"/>
        </w:rPr>
        <w:t xml:space="preserve">current </w:t>
      </w:r>
      <w:r w:rsidRPr="00B72469">
        <w:rPr>
          <w:rFonts w:ascii="Times New Roman" w:eastAsia="Arial" w:hAnsi="Times New Roman" w:cs="Times New Roman"/>
          <w:w w:val="85"/>
          <w:sz w:val="20"/>
          <w:szCs w:val="20"/>
        </w:rPr>
        <w:t>models</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pr</w:t>
      </w:r>
      <w:r w:rsidRPr="00B72469">
        <w:rPr>
          <w:rFonts w:ascii="Times New Roman" w:eastAsia="Arial" w:hAnsi="Times New Roman" w:cs="Times New Roman"/>
          <w:spacing w:val="-3"/>
          <w:w w:val="85"/>
          <w:sz w:val="20"/>
          <w:szCs w:val="20"/>
        </w:rPr>
        <w:t>o</w:t>
      </w:r>
      <w:r w:rsidRPr="00B72469">
        <w:rPr>
          <w:rFonts w:ascii="Times New Roman" w:eastAsia="Arial" w:hAnsi="Times New Roman" w:cs="Times New Roman"/>
          <w:w w:val="85"/>
          <w:sz w:val="20"/>
          <w:szCs w:val="20"/>
        </w:rPr>
        <w:t>vides</w:t>
      </w:r>
      <w:r w:rsidRPr="00B72469">
        <w:rPr>
          <w:rFonts w:ascii="Times New Roman" w:eastAsia="Arial" w:hAnsi="Times New Roman" w:cs="Times New Roman"/>
          <w:spacing w:val="34"/>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3"/>
          <w:w w:val="85"/>
          <w:sz w:val="20"/>
          <w:szCs w:val="20"/>
        </w:rPr>
        <w:t xml:space="preserve"> </w:t>
      </w:r>
      <w:proofErr w:type="gramStart"/>
      <w:r w:rsidRPr="00B72469">
        <w:rPr>
          <w:rFonts w:ascii="Times New Roman" w:eastAsia="Arial" w:hAnsi="Times New Roman" w:cs="Times New Roman"/>
          <w:w w:val="85"/>
          <w:sz w:val="20"/>
          <w:szCs w:val="20"/>
        </w:rPr>
        <w:t xml:space="preserve">similar </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or</w:t>
      </w:r>
      <w:proofErr w:type="gramEnd"/>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appropriate</w:t>
      </w:r>
      <w:r w:rsidRPr="00B72469">
        <w:rPr>
          <w:rFonts w:ascii="Times New Roman" w:eastAsia="Arial" w:hAnsi="Times New Roman" w:cs="Times New Roman"/>
          <w:spacing w:val="34"/>
          <w:w w:val="85"/>
          <w:sz w:val="20"/>
          <w:szCs w:val="20"/>
        </w:rPr>
        <w:t xml:space="preserve"> </w:t>
      </w:r>
      <w:r w:rsidRPr="00B72469">
        <w:rPr>
          <w:rFonts w:ascii="Times New Roman" w:eastAsia="Arial" w:hAnsi="Times New Roman" w:cs="Times New Roman"/>
          <w:w w:val="85"/>
          <w:sz w:val="20"/>
          <w:szCs w:val="20"/>
        </w:rPr>
        <w:t>model</w:t>
      </w:r>
      <w:r w:rsidRPr="00B72469">
        <w:rPr>
          <w:rFonts w:ascii="Times New Roman" w:eastAsia="Arial" w:hAnsi="Times New Roman" w:cs="Times New Roman"/>
          <w:spacing w:val="26"/>
          <w:w w:val="85"/>
          <w:sz w:val="20"/>
          <w:szCs w:val="20"/>
        </w:rPr>
        <w:t xml:space="preserve"> </w:t>
      </w:r>
      <w:r w:rsidRPr="00B72469">
        <w:rPr>
          <w:rFonts w:ascii="Times New Roman" w:eastAsia="Arial" w:hAnsi="Times New Roman" w:cs="Times New Roman"/>
          <w:w w:val="85"/>
          <w:sz w:val="20"/>
          <w:szCs w:val="20"/>
        </w:rPr>
        <w:t>on</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which</w:t>
      </w:r>
      <w:r w:rsidRPr="00B72469">
        <w:rPr>
          <w:rFonts w:ascii="Times New Roman" w:eastAsia="Arial" w:hAnsi="Times New Roman" w:cs="Times New Roman"/>
          <w:spacing w:val="44"/>
          <w:w w:val="85"/>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4"/>
          <w:sz w:val="20"/>
          <w:szCs w:val="20"/>
        </w:rPr>
        <w:t>base</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w w:val="84"/>
          <w:sz w:val="20"/>
          <w:szCs w:val="20"/>
        </w:rPr>
        <w:t>an</w:t>
      </w:r>
      <w:r w:rsidRPr="00B72469">
        <w:rPr>
          <w:rFonts w:ascii="Times New Roman" w:eastAsia="Arial" w:hAnsi="Times New Roman" w:cs="Times New Roman"/>
          <w:spacing w:val="7"/>
          <w:w w:val="84"/>
          <w:sz w:val="20"/>
          <w:szCs w:val="20"/>
        </w:rPr>
        <w:t xml:space="preserve"> </w:t>
      </w:r>
      <w:r w:rsidRPr="00B72469">
        <w:rPr>
          <w:rFonts w:ascii="Times New Roman" w:eastAsia="Arial" w:hAnsi="Times New Roman" w:cs="Times New Roman"/>
          <w:w w:val="84"/>
          <w:sz w:val="20"/>
          <w:szCs w:val="20"/>
        </w:rPr>
        <w:t>aggr</w:t>
      </w:r>
      <w:r w:rsidRPr="00B72469">
        <w:rPr>
          <w:rFonts w:ascii="Times New Roman" w:eastAsia="Arial" w:hAnsi="Times New Roman" w:cs="Times New Roman"/>
          <w:spacing w:val="-3"/>
          <w:w w:val="84"/>
          <w:sz w:val="20"/>
          <w:szCs w:val="20"/>
        </w:rPr>
        <w:t>e</w:t>
      </w:r>
      <w:r w:rsidRPr="00B72469">
        <w:rPr>
          <w:rFonts w:ascii="Times New Roman" w:eastAsia="Arial" w:hAnsi="Times New Roman" w:cs="Times New Roman"/>
          <w:spacing w:val="-1"/>
          <w:w w:val="84"/>
          <w:sz w:val="20"/>
          <w:szCs w:val="20"/>
        </w:rPr>
        <w:t>g</w:t>
      </w:r>
      <w:r w:rsidRPr="00B72469">
        <w:rPr>
          <w:rFonts w:ascii="Times New Roman" w:eastAsia="Arial" w:hAnsi="Times New Roman" w:cs="Times New Roman"/>
          <w:w w:val="84"/>
          <w:sz w:val="20"/>
          <w:szCs w:val="20"/>
        </w:rPr>
        <w:t xml:space="preserve">ation </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our</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sensor</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mean</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sz w:val="20"/>
          <w:szCs w:val="20"/>
        </w:rPr>
        <w:t>time,</w:t>
      </w:r>
    </w:p>
    <w:p w14:paraId="0AFED269" w14:textId="77777777" w:rsidR="00676FEB" w:rsidRPr="00B72469" w:rsidRDefault="00676FEB" w:rsidP="00676FEB">
      <w:pPr>
        <w:spacing w:before="1" w:after="0" w:line="140" w:lineRule="exact"/>
        <w:rPr>
          <w:rFonts w:ascii="Times New Roman" w:hAnsi="Times New Roman" w:cs="Times New Roman"/>
          <w:sz w:val="14"/>
          <w:szCs w:val="14"/>
        </w:rPr>
      </w:pPr>
    </w:p>
    <w:p w14:paraId="0AFED26A" w14:textId="77777777" w:rsidR="00676FEB" w:rsidRPr="00B72469" w:rsidRDefault="00676FEB" w:rsidP="00676FEB">
      <w:pPr>
        <w:spacing w:after="0" w:line="246" w:lineRule="auto"/>
        <w:ind w:right="62" w:firstLine="217"/>
        <w:rPr>
          <w:rFonts w:ascii="Times New Roman" w:eastAsia="Arial" w:hAnsi="Times New Roman" w:cs="Times New Roman"/>
          <w:sz w:val="16"/>
          <w:szCs w:val="16"/>
        </w:rPr>
      </w:pPr>
      <w:r w:rsidRPr="00B72469">
        <w:rPr>
          <w:rFonts w:ascii="Times New Roman" w:hAnsi="Times New Roman" w:cs="Times New Roman"/>
          <w:noProof/>
        </w:rPr>
        <mc:AlternateContent>
          <mc:Choice Requires="wpg">
            <w:drawing>
              <wp:anchor distT="0" distB="0" distL="114300" distR="114300" simplePos="0" relativeHeight="251864064" behindDoc="1" locked="0" layoutInCell="1" allowOverlap="1" wp14:anchorId="0AFED554" wp14:editId="0AFED555">
                <wp:simplePos x="0" y="0"/>
                <wp:positionH relativeFrom="page">
                  <wp:posOffset>4057650</wp:posOffset>
                </wp:positionH>
                <wp:positionV relativeFrom="paragraph">
                  <wp:posOffset>-13335</wp:posOffset>
                </wp:positionV>
                <wp:extent cx="1188720" cy="1270"/>
                <wp:effectExtent l="9525" t="5715" r="11430" b="12065"/>
                <wp:wrapNone/>
                <wp:docPr id="161" name="Group 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88720" cy="1270"/>
                          <a:chOff x="6390" y="-21"/>
                          <a:chExt cx="1872" cy="2"/>
                        </a:xfrm>
                      </wpg:grpSpPr>
                      <wps:wsp>
                        <wps:cNvPr id="164" name="Freeform 5376"/>
                        <wps:cNvSpPr>
                          <a:spLocks/>
                        </wps:cNvSpPr>
                        <wps:spPr bwMode="auto">
                          <a:xfrm>
                            <a:off x="6390" y="-21"/>
                            <a:ext cx="1872" cy="2"/>
                          </a:xfrm>
                          <a:custGeom>
                            <a:avLst/>
                            <a:gdLst>
                              <a:gd name="T0" fmla="+- 0 6390 6390"/>
                              <a:gd name="T1" fmla="*/ T0 w 1872"/>
                              <a:gd name="T2" fmla="+- 0 8262 6390"/>
                              <a:gd name="T3" fmla="*/ T2 w 1872"/>
                            </a:gdLst>
                            <a:ahLst/>
                            <a:cxnLst>
                              <a:cxn ang="0">
                                <a:pos x="T1" y="0"/>
                              </a:cxn>
                              <a:cxn ang="0">
                                <a:pos x="T3" y="0"/>
                              </a:cxn>
                            </a:cxnLst>
                            <a:rect l="0" t="0" r="r" b="b"/>
                            <a:pathLst>
                              <a:path w="1872">
                                <a:moveTo>
                                  <a:pt x="0" y="0"/>
                                </a:moveTo>
                                <a:lnTo>
                                  <a:pt x="187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1" o:spid="_x0000_s1026" style="position:absolute;margin-left:319.5pt;margin-top:-1.05pt;width:93.6pt;height:.1pt;z-index:-251452416;mso-position-horizontal-relative:page" coordorigin="6390,-21" coordsize="18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">
                <v:shape id="Freeform 5376" o:spid="_x0000_s1027" style="position:absolute;left:6390;top:-21;width:1872;height:2;visibility:visible;mso-wrap-style:square;v-text-anchor:top" coordsize="18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080MIA&#10;AADcAAAADwAAAGRycy9kb3ducmV2LnhtbERPTUsDMRC9C/6HMII3m1WkyNq0tIJSepG2Ih6nm+nu&#10;0sxkSeJ29983QsHbPN7nzBYDO9VTiK0XA4+TAhRJ5W0rtYGv/fvDC6iYUCw6L2RgpAiL+e3NDEvr&#10;z7KlfpdqlUMklmigSakrtY5VQ4xx4juSzB19YEwZhlrbgOcczk4/FcVUM7aSGxrs6K2h6rT7ZQPs&#10;2sNKwmn4GTfj+pMdp/7j25j7u2H5CirRkP7FV/fa5vnTZ/h7Jl+g5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TTzQwgAAANwAAAAPAAAAAAAAAAAAAAAAAJgCAABkcnMvZG93&#10;bnJldi54bWxQSwUGAAAAAAQABAD1AAAAhwMAAAAA&#10;" path="m,l1872,e" filled="f" strokeweight=".14042mm">
                  <v:path arrowok="t" o:connecttype="custom" o:connectlocs="0,0;1872,0" o:connectangles="0,0"/>
                </v:shape>
                <w10:wrap anchorx="page"/>
              </v:group>
            </w:pict>
          </mc:Fallback>
        </mc:AlternateContent>
      </w:r>
      <w:proofErr w:type="gramStart"/>
      <w:r w:rsidRPr="00B72469">
        <w:rPr>
          <w:rFonts w:ascii="Times New Roman" w:eastAsia="Arial" w:hAnsi="Times New Roman" w:cs="Times New Roman"/>
          <w:w w:val="89"/>
          <w:position w:val="6"/>
          <w:sz w:val="12"/>
          <w:szCs w:val="12"/>
        </w:rPr>
        <w:t>4</w:t>
      </w:r>
      <w:r w:rsidRPr="00B72469">
        <w:rPr>
          <w:rFonts w:ascii="Times New Roman" w:eastAsia="Arial" w:hAnsi="Times New Roman" w:cs="Times New Roman"/>
          <w:spacing w:val="-23"/>
          <w:position w:val="6"/>
          <w:sz w:val="12"/>
          <w:szCs w:val="12"/>
        </w:rPr>
        <w:t xml:space="preserve"> </w:t>
      </w:r>
      <w:r w:rsidRPr="00B72469">
        <w:rPr>
          <w:rFonts w:ascii="Times New Roman" w:eastAsia="Arial" w:hAnsi="Times New Roman" w:cs="Times New Roman"/>
          <w:w w:val="90"/>
          <w:sz w:val="16"/>
          <w:szCs w:val="16"/>
        </w:rPr>
        <w:t>Relat</w:t>
      </w:r>
      <w:r w:rsidRPr="00B72469">
        <w:rPr>
          <w:rFonts w:ascii="Times New Roman" w:eastAsia="Arial" w:hAnsi="Times New Roman" w:cs="Times New Roman"/>
          <w:spacing w:val="-4"/>
          <w:w w:val="90"/>
          <w:sz w:val="16"/>
          <w:szCs w:val="16"/>
        </w:rPr>
        <w:t>i</w:t>
      </w:r>
      <w:r w:rsidRPr="00B72469">
        <w:rPr>
          <w:rFonts w:ascii="Times New Roman" w:eastAsia="Arial" w:hAnsi="Times New Roman" w:cs="Times New Roman"/>
          <w:spacing w:val="-2"/>
          <w:w w:val="90"/>
          <w:sz w:val="16"/>
          <w:szCs w:val="16"/>
        </w:rPr>
        <w:t>v</w:t>
      </w:r>
      <w:r w:rsidRPr="00B72469">
        <w:rPr>
          <w:rFonts w:ascii="Times New Roman" w:eastAsia="Arial" w:hAnsi="Times New Roman" w:cs="Times New Roman"/>
          <w:w w:val="90"/>
          <w:sz w:val="16"/>
          <w:szCs w:val="16"/>
        </w:rPr>
        <w:t>ely</w:t>
      </w:r>
      <w:r w:rsidRPr="00B72469">
        <w:rPr>
          <w:rFonts w:ascii="Times New Roman" w:eastAsia="Arial" w:hAnsi="Times New Roman" w:cs="Times New Roman"/>
          <w:spacing w:val="28"/>
          <w:w w:val="90"/>
          <w:sz w:val="16"/>
          <w:szCs w:val="16"/>
        </w:rPr>
        <w:t xml:space="preserve"> </w:t>
      </w:r>
      <w:r w:rsidRPr="00B72469">
        <w:rPr>
          <w:rFonts w:ascii="Times New Roman" w:eastAsia="Arial" w:hAnsi="Times New Roman" w:cs="Times New Roman"/>
          <w:w w:val="90"/>
          <w:sz w:val="16"/>
          <w:szCs w:val="16"/>
        </w:rPr>
        <w:t>in</w:t>
      </w:r>
      <w:r w:rsidRPr="00B72469">
        <w:rPr>
          <w:rFonts w:ascii="Times New Roman" w:eastAsia="Arial" w:hAnsi="Times New Roman" w:cs="Times New Roman"/>
          <w:spacing w:val="-2"/>
          <w:w w:val="90"/>
          <w:sz w:val="16"/>
          <w:szCs w:val="16"/>
        </w:rPr>
        <w:t>e</w:t>
      </w:r>
      <w:r w:rsidRPr="00B72469">
        <w:rPr>
          <w:rFonts w:ascii="Times New Roman" w:eastAsia="Arial" w:hAnsi="Times New Roman" w:cs="Times New Roman"/>
          <w:w w:val="90"/>
          <w:sz w:val="16"/>
          <w:szCs w:val="16"/>
        </w:rPr>
        <w:t>xpens</w:t>
      </w:r>
      <w:r w:rsidRPr="00B72469">
        <w:rPr>
          <w:rFonts w:ascii="Times New Roman" w:eastAsia="Arial" w:hAnsi="Times New Roman" w:cs="Times New Roman"/>
          <w:spacing w:val="-4"/>
          <w:w w:val="90"/>
          <w:sz w:val="16"/>
          <w:szCs w:val="16"/>
        </w:rPr>
        <w:t>i</w:t>
      </w:r>
      <w:r w:rsidRPr="00B72469">
        <w:rPr>
          <w:rFonts w:ascii="Times New Roman" w:eastAsia="Arial" w:hAnsi="Times New Roman" w:cs="Times New Roman"/>
          <w:spacing w:val="-2"/>
          <w:w w:val="90"/>
          <w:sz w:val="16"/>
          <w:szCs w:val="16"/>
        </w:rPr>
        <w:t>v</w:t>
      </w:r>
      <w:r w:rsidRPr="00B72469">
        <w:rPr>
          <w:rFonts w:ascii="Times New Roman" w:eastAsia="Arial" w:hAnsi="Times New Roman" w:cs="Times New Roman"/>
          <w:w w:val="90"/>
          <w:sz w:val="16"/>
          <w:szCs w:val="16"/>
        </w:rPr>
        <w:t>e</w:t>
      </w:r>
      <w:r w:rsidRPr="00B72469">
        <w:rPr>
          <w:rFonts w:ascii="Times New Roman" w:eastAsia="Arial" w:hAnsi="Times New Roman" w:cs="Times New Roman"/>
          <w:spacing w:val="-3"/>
          <w:w w:val="90"/>
          <w:sz w:val="16"/>
          <w:szCs w:val="16"/>
        </w:rPr>
        <w:t xml:space="preserve"> </w:t>
      </w:r>
      <w:r w:rsidRPr="00B72469">
        <w:rPr>
          <w:rFonts w:ascii="Times New Roman" w:eastAsia="Arial" w:hAnsi="Times New Roman" w:cs="Times New Roman"/>
          <w:w w:val="90"/>
          <w:sz w:val="16"/>
          <w:szCs w:val="16"/>
        </w:rPr>
        <w:t>hard</w:t>
      </w:r>
      <w:r w:rsidRPr="00B72469">
        <w:rPr>
          <w:rFonts w:ascii="Times New Roman" w:eastAsia="Arial" w:hAnsi="Times New Roman" w:cs="Times New Roman"/>
          <w:spacing w:val="-2"/>
          <w:w w:val="90"/>
          <w:sz w:val="16"/>
          <w:szCs w:val="16"/>
        </w:rPr>
        <w:t>w</w:t>
      </w:r>
      <w:r w:rsidRPr="00B72469">
        <w:rPr>
          <w:rFonts w:ascii="Times New Roman" w:eastAsia="Arial" w:hAnsi="Times New Roman" w:cs="Times New Roman"/>
          <w:w w:val="90"/>
          <w:sz w:val="16"/>
          <w:szCs w:val="16"/>
        </w:rPr>
        <w:t>are</w:t>
      </w:r>
      <w:proofErr w:type="gramEnd"/>
      <w:r w:rsidRPr="00B72469">
        <w:rPr>
          <w:rFonts w:ascii="Times New Roman" w:eastAsia="Arial" w:hAnsi="Times New Roman" w:cs="Times New Roman"/>
          <w:spacing w:val="-11"/>
          <w:w w:val="90"/>
          <w:sz w:val="16"/>
          <w:szCs w:val="16"/>
        </w:rPr>
        <w:t xml:space="preserve"> </w:t>
      </w:r>
      <w:r w:rsidRPr="00B72469">
        <w:rPr>
          <w:rFonts w:ascii="Times New Roman" w:eastAsia="Arial" w:hAnsi="Times New Roman" w:cs="Times New Roman"/>
          <w:sz w:val="16"/>
          <w:szCs w:val="16"/>
        </w:rPr>
        <w:t>is</w:t>
      </w:r>
      <w:r w:rsidRPr="00B72469">
        <w:rPr>
          <w:rFonts w:ascii="Times New Roman" w:eastAsia="Arial" w:hAnsi="Times New Roman" w:cs="Times New Roman"/>
          <w:spacing w:val="-15"/>
          <w:sz w:val="16"/>
          <w:szCs w:val="16"/>
        </w:rPr>
        <w:t xml:space="preserve"> </w:t>
      </w:r>
      <w:r w:rsidRPr="00B72469">
        <w:rPr>
          <w:rFonts w:ascii="Times New Roman" w:eastAsia="Arial" w:hAnsi="Times New Roman" w:cs="Times New Roman"/>
          <w:spacing w:val="-3"/>
          <w:w w:val="90"/>
          <w:sz w:val="16"/>
          <w:szCs w:val="16"/>
        </w:rPr>
        <w:t>a</w:t>
      </w:r>
      <w:r w:rsidRPr="00B72469">
        <w:rPr>
          <w:rFonts w:ascii="Times New Roman" w:eastAsia="Arial" w:hAnsi="Times New Roman" w:cs="Times New Roman"/>
          <w:spacing w:val="-4"/>
          <w:w w:val="90"/>
          <w:sz w:val="16"/>
          <w:szCs w:val="16"/>
        </w:rPr>
        <w:t>v</w:t>
      </w:r>
      <w:r w:rsidRPr="00B72469">
        <w:rPr>
          <w:rFonts w:ascii="Times New Roman" w:eastAsia="Arial" w:hAnsi="Times New Roman" w:cs="Times New Roman"/>
          <w:w w:val="90"/>
          <w:sz w:val="16"/>
          <w:szCs w:val="16"/>
        </w:rPr>
        <w:t xml:space="preserve">ailable </w:t>
      </w:r>
      <w:r w:rsidRPr="00B72469">
        <w:rPr>
          <w:rFonts w:ascii="Times New Roman" w:eastAsia="Arial" w:hAnsi="Times New Roman" w:cs="Times New Roman"/>
          <w:sz w:val="16"/>
          <w:szCs w:val="16"/>
        </w:rPr>
        <w:t>to</w:t>
      </w:r>
      <w:r w:rsidRPr="00B72469">
        <w:rPr>
          <w:rFonts w:ascii="Times New Roman" w:eastAsia="Arial" w:hAnsi="Times New Roman" w:cs="Times New Roman"/>
          <w:spacing w:val="-17"/>
          <w:sz w:val="16"/>
          <w:szCs w:val="16"/>
        </w:rPr>
        <w:t xml:space="preserve"> </w:t>
      </w:r>
      <w:r w:rsidRPr="00B72469">
        <w:rPr>
          <w:rFonts w:ascii="Times New Roman" w:eastAsia="Arial" w:hAnsi="Times New Roman" w:cs="Times New Roman"/>
          <w:w w:val="87"/>
          <w:sz w:val="16"/>
          <w:szCs w:val="16"/>
        </w:rPr>
        <w:t xml:space="preserve">capture general </w:t>
      </w:r>
      <w:r w:rsidRPr="00B72469">
        <w:rPr>
          <w:rFonts w:ascii="Times New Roman" w:eastAsia="Arial" w:hAnsi="Times New Roman" w:cs="Times New Roman"/>
          <w:sz w:val="16"/>
          <w:szCs w:val="16"/>
        </w:rPr>
        <w:t xml:space="preserve">Blue- </w:t>
      </w:r>
      <w:r w:rsidRPr="00B72469">
        <w:rPr>
          <w:rFonts w:ascii="Times New Roman" w:eastAsia="Arial" w:hAnsi="Times New Roman" w:cs="Times New Roman"/>
          <w:w w:val="88"/>
          <w:sz w:val="16"/>
          <w:szCs w:val="16"/>
        </w:rPr>
        <w:t>tooth</w:t>
      </w:r>
      <w:r w:rsidRPr="00B72469">
        <w:rPr>
          <w:rFonts w:ascii="Times New Roman" w:eastAsia="Arial" w:hAnsi="Times New Roman" w:cs="Times New Roman"/>
          <w:spacing w:val="15"/>
          <w:w w:val="88"/>
          <w:sz w:val="16"/>
          <w:szCs w:val="16"/>
        </w:rPr>
        <w:t xml:space="preserve"> </w:t>
      </w:r>
      <w:r w:rsidRPr="00B72469">
        <w:rPr>
          <w:rFonts w:ascii="Times New Roman" w:eastAsia="Arial" w:hAnsi="Times New Roman" w:cs="Times New Roman"/>
          <w:w w:val="88"/>
          <w:sz w:val="16"/>
          <w:szCs w:val="16"/>
        </w:rPr>
        <w:t>pac</w:t>
      </w:r>
      <w:r w:rsidRPr="00B72469">
        <w:rPr>
          <w:rFonts w:ascii="Times New Roman" w:eastAsia="Arial" w:hAnsi="Times New Roman" w:cs="Times New Roman"/>
          <w:spacing w:val="-2"/>
          <w:w w:val="88"/>
          <w:sz w:val="16"/>
          <w:szCs w:val="16"/>
        </w:rPr>
        <w:t>k</w:t>
      </w:r>
      <w:r w:rsidRPr="00B72469">
        <w:rPr>
          <w:rFonts w:ascii="Times New Roman" w:eastAsia="Arial" w:hAnsi="Times New Roman" w:cs="Times New Roman"/>
          <w:w w:val="88"/>
          <w:sz w:val="16"/>
          <w:szCs w:val="16"/>
        </w:rPr>
        <w:t>ets,</w:t>
      </w:r>
      <w:r w:rsidRPr="00B72469">
        <w:rPr>
          <w:rFonts w:ascii="Times New Roman" w:eastAsia="Arial" w:hAnsi="Times New Roman" w:cs="Times New Roman"/>
          <w:spacing w:val="-7"/>
          <w:w w:val="88"/>
          <w:sz w:val="16"/>
          <w:szCs w:val="16"/>
        </w:rPr>
        <w:t xml:space="preserve"> </w:t>
      </w:r>
      <w:r w:rsidRPr="00B72469">
        <w:rPr>
          <w:rFonts w:ascii="Times New Roman" w:eastAsia="Arial" w:hAnsi="Times New Roman" w:cs="Times New Roman"/>
          <w:spacing w:val="-3"/>
          <w:w w:val="88"/>
          <w:sz w:val="16"/>
          <w:szCs w:val="16"/>
        </w:rPr>
        <w:t>b</w:t>
      </w:r>
      <w:r w:rsidRPr="00B72469">
        <w:rPr>
          <w:rFonts w:ascii="Times New Roman" w:eastAsia="Arial" w:hAnsi="Times New Roman" w:cs="Times New Roman"/>
          <w:w w:val="88"/>
          <w:sz w:val="16"/>
          <w:szCs w:val="16"/>
        </w:rPr>
        <w:t>ut</w:t>
      </w:r>
      <w:r w:rsidRPr="00B72469">
        <w:rPr>
          <w:rFonts w:ascii="Times New Roman" w:eastAsia="Arial" w:hAnsi="Times New Roman" w:cs="Times New Roman"/>
          <w:spacing w:val="6"/>
          <w:w w:val="88"/>
          <w:sz w:val="16"/>
          <w:szCs w:val="16"/>
        </w:rPr>
        <w:t xml:space="preserve"> </w:t>
      </w:r>
      <w:r w:rsidRPr="00B72469">
        <w:rPr>
          <w:rFonts w:ascii="Times New Roman" w:eastAsia="Arial" w:hAnsi="Times New Roman" w:cs="Times New Roman"/>
          <w:sz w:val="16"/>
          <w:szCs w:val="16"/>
        </w:rPr>
        <w:t>it</w:t>
      </w:r>
      <w:r w:rsidRPr="00B72469">
        <w:rPr>
          <w:rFonts w:ascii="Times New Roman" w:eastAsia="Arial" w:hAnsi="Times New Roman" w:cs="Times New Roman"/>
          <w:spacing w:val="3"/>
          <w:sz w:val="16"/>
          <w:szCs w:val="16"/>
        </w:rPr>
        <w:t xml:space="preserve"> </w:t>
      </w:r>
      <w:r w:rsidRPr="00B72469">
        <w:rPr>
          <w:rFonts w:ascii="Times New Roman" w:eastAsia="Arial" w:hAnsi="Times New Roman" w:cs="Times New Roman"/>
          <w:sz w:val="16"/>
          <w:szCs w:val="16"/>
        </w:rPr>
        <w:t>is</w:t>
      </w:r>
      <w:r w:rsidRPr="00B72469">
        <w:rPr>
          <w:rFonts w:ascii="Times New Roman" w:eastAsia="Arial" w:hAnsi="Times New Roman" w:cs="Times New Roman"/>
          <w:spacing w:val="-14"/>
          <w:sz w:val="16"/>
          <w:szCs w:val="16"/>
        </w:rPr>
        <w:t xml:space="preserve"> </w:t>
      </w:r>
      <w:r w:rsidRPr="00B72469">
        <w:rPr>
          <w:rFonts w:ascii="Times New Roman" w:eastAsia="Arial" w:hAnsi="Times New Roman" w:cs="Times New Roman"/>
          <w:w w:val="88"/>
          <w:sz w:val="16"/>
          <w:szCs w:val="16"/>
        </w:rPr>
        <w:t>not</w:t>
      </w:r>
      <w:r w:rsidRPr="00B72469">
        <w:rPr>
          <w:rFonts w:ascii="Times New Roman" w:eastAsia="Arial" w:hAnsi="Times New Roman" w:cs="Times New Roman"/>
          <w:spacing w:val="7"/>
          <w:w w:val="88"/>
          <w:sz w:val="16"/>
          <w:szCs w:val="16"/>
        </w:rPr>
        <w:t xml:space="preserve"> </w:t>
      </w:r>
      <w:r w:rsidRPr="00B72469">
        <w:rPr>
          <w:rFonts w:ascii="Times New Roman" w:eastAsia="Arial" w:hAnsi="Times New Roman" w:cs="Times New Roman"/>
          <w:w w:val="88"/>
          <w:sz w:val="16"/>
          <w:szCs w:val="16"/>
        </w:rPr>
        <w:t>standard</w:t>
      </w:r>
      <w:r w:rsidRPr="00B72469">
        <w:rPr>
          <w:rFonts w:ascii="Times New Roman" w:eastAsia="Arial" w:hAnsi="Times New Roman" w:cs="Times New Roman"/>
          <w:spacing w:val="-12"/>
          <w:w w:val="88"/>
          <w:sz w:val="16"/>
          <w:szCs w:val="16"/>
        </w:rPr>
        <w:t xml:space="preserve"> </w:t>
      </w:r>
      <w:r w:rsidRPr="00B72469">
        <w:rPr>
          <w:rFonts w:ascii="Times New Roman" w:eastAsia="Arial" w:hAnsi="Times New Roman" w:cs="Times New Roman"/>
          <w:w w:val="88"/>
          <w:sz w:val="16"/>
          <w:szCs w:val="16"/>
        </w:rPr>
        <w:t>on</w:t>
      </w:r>
      <w:r w:rsidRPr="00B72469">
        <w:rPr>
          <w:rFonts w:ascii="Times New Roman" w:eastAsia="Arial" w:hAnsi="Times New Roman" w:cs="Times New Roman"/>
          <w:spacing w:val="2"/>
          <w:w w:val="88"/>
          <w:sz w:val="16"/>
          <w:szCs w:val="16"/>
        </w:rPr>
        <w:t xml:space="preserve"> </w:t>
      </w:r>
      <w:r w:rsidRPr="00B72469">
        <w:rPr>
          <w:rFonts w:ascii="Times New Roman" w:eastAsia="Arial" w:hAnsi="Times New Roman" w:cs="Times New Roman"/>
          <w:w w:val="88"/>
          <w:sz w:val="16"/>
          <w:szCs w:val="16"/>
        </w:rPr>
        <w:t>kn</w:t>
      </w:r>
      <w:r w:rsidRPr="00B72469">
        <w:rPr>
          <w:rFonts w:ascii="Times New Roman" w:eastAsia="Arial" w:hAnsi="Times New Roman" w:cs="Times New Roman"/>
          <w:spacing w:val="-3"/>
          <w:w w:val="88"/>
          <w:sz w:val="16"/>
          <w:szCs w:val="16"/>
        </w:rPr>
        <w:t>o</w:t>
      </w:r>
      <w:r w:rsidRPr="00B72469">
        <w:rPr>
          <w:rFonts w:ascii="Times New Roman" w:eastAsia="Arial" w:hAnsi="Times New Roman" w:cs="Times New Roman"/>
          <w:w w:val="88"/>
          <w:sz w:val="16"/>
          <w:szCs w:val="16"/>
        </w:rPr>
        <w:t>wn</w:t>
      </w:r>
      <w:r w:rsidRPr="00B72469">
        <w:rPr>
          <w:rFonts w:ascii="Times New Roman" w:eastAsia="Arial" w:hAnsi="Times New Roman" w:cs="Times New Roman"/>
          <w:spacing w:val="24"/>
          <w:w w:val="88"/>
          <w:sz w:val="16"/>
          <w:szCs w:val="16"/>
        </w:rPr>
        <w:t xml:space="preserve"> </w:t>
      </w:r>
      <w:r w:rsidRPr="00B72469">
        <w:rPr>
          <w:rFonts w:ascii="Times New Roman" w:eastAsia="Arial" w:hAnsi="Times New Roman" w:cs="Times New Roman"/>
          <w:sz w:val="16"/>
          <w:szCs w:val="16"/>
        </w:rPr>
        <w:t>phones.</w:t>
      </w:r>
    </w:p>
    <w:p w14:paraId="0AFED26B" w14:textId="77777777" w:rsidR="00676FEB" w:rsidRPr="00B72469" w:rsidRDefault="00676FEB" w:rsidP="00676FEB">
      <w:pPr>
        <w:spacing w:after="0"/>
        <w:rPr>
          <w:rFonts w:ascii="Times New Roman" w:hAnsi="Times New Roman" w:cs="Times New Roman"/>
        </w:rPr>
        <w:sectPr w:rsidR="00676FEB" w:rsidRPr="00B72469">
          <w:pgSz w:w="12240" w:h="15840"/>
          <w:pgMar w:top="1020" w:right="1060" w:bottom="280" w:left="1060" w:header="720" w:footer="720" w:gutter="0"/>
          <w:cols w:num="2" w:space="720" w:equalWidth="0">
            <w:col w:w="4791" w:space="539"/>
            <w:col w:w="4790"/>
          </w:cols>
        </w:sectPr>
      </w:pPr>
    </w:p>
    <w:p w14:paraId="0AFED26C" w14:textId="77777777" w:rsidR="00676FEB" w:rsidRPr="00B72469" w:rsidRDefault="00676FEB" w:rsidP="00676FEB">
      <w:pPr>
        <w:spacing w:before="71"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6"/>
          <w:sz w:val="20"/>
          <w:szCs w:val="20"/>
        </w:rPr>
        <w:lastRenderedPageBreak/>
        <w:t>we</w:t>
      </w:r>
      <w:proofErr w:type="gramEnd"/>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us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an</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xpected</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spacing w:val="-4"/>
          <w:w w:val="86"/>
          <w:sz w:val="20"/>
          <w:szCs w:val="20"/>
        </w:rPr>
        <w:t>v</w:t>
      </w:r>
      <w:r w:rsidRPr="00B72469">
        <w:rPr>
          <w:rFonts w:ascii="Times New Roman" w:eastAsia="Arial" w:hAnsi="Times New Roman" w:cs="Times New Roman"/>
          <w:w w:val="86"/>
          <w:sz w:val="20"/>
          <w:szCs w:val="20"/>
        </w:rPr>
        <w:t>alue</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0"/>
          <w:sz w:val="20"/>
          <w:szCs w:val="20"/>
        </w:rPr>
        <w:t>the di</w:t>
      </w:r>
      <w:r w:rsidRPr="00B72469">
        <w:rPr>
          <w:rFonts w:ascii="Times New Roman" w:eastAsia="Arial" w:hAnsi="Times New Roman" w:cs="Times New Roman"/>
          <w:spacing w:val="-4"/>
          <w:w w:val="90"/>
          <w:sz w:val="20"/>
          <w:szCs w:val="20"/>
        </w:rPr>
        <w:t>f</w:t>
      </w:r>
      <w:r w:rsidRPr="00B72469">
        <w:rPr>
          <w:rFonts w:ascii="Times New Roman" w:eastAsia="Arial" w:hAnsi="Times New Roman" w:cs="Times New Roman"/>
          <w:w w:val="90"/>
          <w:sz w:val="20"/>
          <w:szCs w:val="20"/>
        </w:rPr>
        <w:t>ferent</w:t>
      </w:r>
      <w:r w:rsidRPr="00B72469">
        <w:rPr>
          <w:rFonts w:ascii="Times New Roman" w:eastAsia="Arial" w:hAnsi="Times New Roman" w:cs="Times New Roman"/>
          <w:spacing w:val="38"/>
          <w:w w:val="90"/>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91"/>
          <w:sz w:val="20"/>
          <w:szCs w:val="20"/>
        </w:rPr>
        <w:t>metrics</w:t>
      </w:r>
      <w:r w:rsidRPr="00B72469">
        <w:rPr>
          <w:rFonts w:ascii="Times New Roman" w:eastAsia="Arial" w:hAnsi="Times New Roman" w:cs="Times New Roman"/>
          <w:spacing w:val="8"/>
          <w:w w:val="91"/>
          <w:sz w:val="20"/>
          <w:szCs w:val="20"/>
        </w:rPr>
        <w:t xml:space="preserve"> </w:t>
      </w:r>
      <w:r w:rsidRPr="00B72469">
        <w:rPr>
          <w:rFonts w:ascii="Times New Roman" w:eastAsia="Arial" w:hAnsi="Times New Roman" w:cs="Times New Roman"/>
          <w:sz w:val="20"/>
          <w:szCs w:val="20"/>
        </w:rPr>
        <w:t>that 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weighted</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high-d</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grees</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4"/>
          <w:w w:val="90"/>
          <w:sz w:val="20"/>
          <w:szCs w:val="20"/>
        </w:rPr>
        <w:t xml:space="preserve"> </w:t>
      </w:r>
      <w:r w:rsidRPr="00B72469">
        <w:rPr>
          <w:rFonts w:ascii="Times New Roman" w:eastAsia="Arial" w:hAnsi="Times New Roman" w:cs="Times New Roman"/>
          <w:w w:val="90"/>
          <w:sz w:val="20"/>
          <w:szCs w:val="20"/>
        </w:rPr>
        <w:t>positional</w:t>
      </w:r>
      <w:r w:rsidRPr="00B72469">
        <w:rPr>
          <w:rFonts w:ascii="Times New Roman" w:eastAsia="Arial" w:hAnsi="Times New Roman" w:cs="Times New Roman"/>
          <w:spacing w:val="38"/>
          <w:w w:val="90"/>
          <w:sz w:val="20"/>
          <w:szCs w:val="20"/>
        </w:rPr>
        <w:t xml:space="preserve"> </w:t>
      </w:r>
      <w:r w:rsidRPr="00B72469">
        <w:rPr>
          <w:rFonts w:ascii="Times New Roman" w:eastAsia="Arial" w:hAnsi="Times New Roman" w:cs="Times New Roman"/>
          <w:w w:val="90"/>
          <w:sz w:val="20"/>
          <w:szCs w:val="20"/>
        </w:rPr>
        <w:t>and</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0"/>
          <w:sz w:val="20"/>
          <w:szCs w:val="20"/>
        </w:rPr>
        <w:t xml:space="preserve">social </w:t>
      </w:r>
      <w:r w:rsidRPr="00B72469">
        <w:rPr>
          <w:rFonts w:ascii="Times New Roman" w:eastAsia="Arial" w:hAnsi="Times New Roman" w:cs="Times New Roman"/>
          <w:w w:val="93"/>
          <w:sz w:val="20"/>
          <w:szCs w:val="20"/>
        </w:rPr>
        <w:t>net</w:t>
      </w:r>
      <w:r w:rsidRPr="00B72469">
        <w:rPr>
          <w:rFonts w:ascii="Times New Roman" w:eastAsia="Arial" w:hAnsi="Times New Roman" w:cs="Times New Roman"/>
          <w:spacing w:val="-2"/>
          <w:w w:val="93"/>
          <w:sz w:val="20"/>
          <w:szCs w:val="20"/>
        </w:rPr>
        <w:t>w</w:t>
      </w:r>
      <w:r w:rsidRPr="00B72469">
        <w:rPr>
          <w:rFonts w:ascii="Times New Roman" w:eastAsia="Arial" w:hAnsi="Times New Roman" w:cs="Times New Roman"/>
          <w:w w:val="93"/>
          <w:sz w:val="20"/>
          <w:szCs w:val="20"/>
        </w:rPr>
        <w:t xml:space="preserve">orking </w:t>
      </w:r>
      <w:r w:rsidRPr="00B72469">
        <w:rPr>
          <w:rFonts w:ascii="Times New Roman" w:eastAsia="Arial" w:hAnsi="Times New Roman" w:cs="Times New Roman"/>
          <w:sz w:val="20"/>
          <w:szCs w:val="20"/>
        </w:rPr>
        <w:t>schemes.</w:t>
      </w:r>
    </w:p>
    <w:p w14:paraId="0AFED26D" w14:textId="77777777" w:rsidR="00676FEB" w:rsidRPr="00B72469" w:rsidRDefault="00676FEB" w:rsidP="00676FEB">
      <w:pPr>
        <w:spacing w:before="7" w:after="0" w:line="140" w:lineRule="exact"/>
        <w:rPr>
          <w:rFonts w:ascii="Times New Roman" w:hAnsi="Times New Roman" w:cs="Times New Roman"/>
          <w:sz w:val="14"/>
          <w:szCs w:val="14"/>
        </w:rPr>
      </w:pPr>
    </w:p>
    <w:p w14:paraId="0AFED26E" w14:textId="77777777" w:rsidR="00676FEB" w:rsidRPr="00B72469" w:rsidRDefault="00676FEB" w:rsidP="00676FEB">
      <w:pPr>
        <w:spacing w:after="0" w:line="200" w:lineRule="exact"/>
        <w:rPr>
          <w:rFonts w:ascii="Times New Roman" w:hAnsi="Times New Roman" w:cs="Times New Roman"/>
          <w:sz w:val="20"/>
          <w:szCs w:val="20"/>
        </w:rPr>
      </w:pPr>
    </w:p>
    <w:p w14:paraId="0AFED26F" w14:textId="77777777" w:rsidR="00676FEB" w:rsidRPr="00B72469" w:rsidRDefault="00676FEB" w:rsidP="00676FEB">
      <w:pPr>
        <w:spacing w:after="0" w:line="240" w:lineRule="auto"/>
        <w:ind w:left="110" w:right="276"/>
        <w:jc w:val="both"/>
        <w:rPr>
          <w:rFonts w:ascii="Times New Roman" w:eastAsia="Arial" w:hAnsi="Times New Roman" w:cs="Times New Roman"/>
        </w:rPr>
      </w:pPr>
      <w:r w:rsidRPr="00B72469">
        <w:rPr>
          <w:rFonts w:ascii="Times New Roman" w:eastAsia="Arial" w:hAnsi="Times New Roman" w:cs="Times New Roman"/>
          <w:b/>
          <w:bCs/>
        </w:rPr>
        <w:t>4.2</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87"/>
        </w:rPr>
        <w:t>“</w:t>
      </w:r>
      <w:proofErr w:type="gramEnd"/>
      <w:r w:rsidRPr="00B72469">
        <w:rPr>
          <w:rFonts w:ascii="Times New Roman" w:eastAsia="Arial" w:hAnsi="Times New Roman" w:cs="Times New Roman"/>
          <w:b/>
          <w:bCs/>
          <w:w w:val="87"/>
        </w:rPr>
        <w:t>Sensory</w:t>
      </w:r>
      <w:r w:rsidRPr="00B72469">
        <w:rPr>
          <w:rFonts w:ascii="Times New Roman" w:eastAsia="Arial" w:hAnsi="Times New Roman" w:cs="Times New Roman"/>
          <w:b/>
          <w:bCs/>
          <w:spacing w:val="2"/>
          <w:w w:val="87"/>
        </w:rPr>
        <w:t xml:space="preserve"> </w:t>
      </w:r>
      <w:r w:rsidRPr="00B72469">
        <w:rPr>
          <w:rFonts w:ascii="Times New Roman" w:eastAsia="Arial" w:hAnsi="Times New Roman" w:cs="Times New Roman"/>
          <w:b/>
          <w:bCs/>
          <w:w w:val="91"/>
        </w:rPr>
        <w:t>Malwa</w:t>
      </w:r>
      <w:r w:rsidRPr="00B72469">
        <w:rPr>
          <w:rFonts w:ascii="Times New Roman" w:eastAsia="Arial" w:hAnsi="Times New Roman" w:cs="Times New Roman"/>
          <w:b/>
          <w:bCs/>
          <w:spacing w:val="-4"/>
          <w:w w:val="91"/>
        </w:rPr>
        <w:t>r</w:t>
      </w:r>
      <w:r w:rsidRPr="00B72469">
        <w:rPr>
          <w:rFonts w:ascii="Times New Roman" w:eastAsia="Arial" w:hAnsi="Times New Roman" w:cs="Times New Roman"/>
          <w:b/>
          <w:bCs/>
          <w:w w:val="91"/>
        </w:rPr>
        <w:t>e”</w:t>
      </w:r>
      <w:r w:rsidRPr="00B72469">
        <w:rPr>
          <w:rFonts w:ascii="Times New Roman" w:eastAsia="Arial" w:hAnsi="Times New Roman" w:cs="Times New Roman"/>
          <w:b/>
          <w:bCs/>
          <w:spacing w:val="54"/>
          <w:w w:val="91"/>
        </w:rPr>
        <w:t xml:space="preserve"> </w:t>
      </w:r>
      <w:r w:rsidRPr="00B72469">
        <w:rPr>
          <w:rFonts w:ascii="Times New Roman" w:eastAsia="Arial" w:hAnsi="Times New Roman" w:cs="Times New Roman"/>
          <w:b/>
          <w:bCs/>
          <w:w w:val="91"/>
        </w:rPr>
        <w:t>th</w:t>
      </w:r>
      <w:r w:rsidRPr="00B72469">
        <w:rPr>
          <w:rFonts w:ascii="Times New Roman" w:eastAsia="Arial" w:hAnsi="Times New Roman" w:cs="Times New Roman"/>
          <w:b/>
          <w:bCs/>
          <w:spacing w:val="-4"/>
          <w:w w:val="91"/>
        </w:rPr>
        <w:t>r</w:t>
      </w:r>
      <w:r w:rsidRPr="00B72469">
        <w:rPr>
          <w:rFonts w:ascii="Times New Roman" w:eastAsia="Arial" w:hAnsi="Times New Roman" w:cs="Times New Roman"/>
          <w:b/>
          <w:bCs/>
          <w:w w:val="91"/>
        </w:rPr>
        <w:t>eats</w:t>
      </w:r>
      <w:r w:rsidRPr="00B72469">
        <w:rPr>
          <w:rFonts w:ascii="Times New Roman" w:eastAsia="Arial" w:hAnsi="Times New Roman" w:cs="Times New Roman"/>
          <w:b/>
          <w:bCs/>
          <w:spacing w:val="-17"/>
          <w:w w:val="91"/>
        </w:rPr>
        <w:t xml:space="preserve"> </w:t>
      </w:r>
      <w:r w:rsidRPr="00B72469">
        <w:rPr>
          <w:rFonts w:ascii="Times New Roman" w:eastAsia="Arial" w:hAnsi="Times New Roman" w:cs="Times New Roman"/>
          <w:b/>
          <w:bCs/>
          <w:w w:val="91"/>
        </w:rPr>
        <w:t>and</w:t>
      </w:r>
      <w:r w:rsidRPr="00B72469">
        <w:rPr>
          <w:rFonts w:ascii="Times New Roman" w:eastAsia="Arial" w:hAnsi="Times New Roman" w:cs="Times New Roman"/>
          <w:b/>
          <w:bCs/>
          <w:spacing w:val="-4"/>
          <w:w w:val="91"/>
        </w:rPr>
        <w:t xml:space="preserve"> </w:t>
      </w:r>
      <w:r w:rsidRPr="00B72469">
        <w:rPr>
          <w:rFonts w:ascii="Times New Roman" w:eastAsia="Arial" w:hAnsi="Times New Roman" w:cs="Times New Roman"/>
          <w:b/>
          <w:bCs/>
          <w:w w:val="81"/>
        </w:rPr>
        <w:t>defenses</w:t>
      </w:r>
    </w:p>
    <w:p w14:paraId="0AFED270" w14:textId="77777777" w:rsidR="00676FEB" w:rsidRPr="00B72469" w:rsidRDefault="00676FEB" w:rsidP="00676FEB">
      <w:pPr>
        <w:spacing w:before="18" w:after="0" w:line="220" w:lineRule="exact"/>
        <w:rPr>
          <w:rFonts w:ascii="Times New Roman" w:hAnsi="Times New Roman" w:cs="Times New Roman"/>
        </w:rPr>
      </w:pPr>
    </w:p>
    <w:p w14:paraId="0AFED271"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16"/>
          <w:sz w:val="20"/>
          <w:szCs w:val="20"/>
        </w:rPr>
        <w:t>T</w:t>
      </w:r>
      <w:r w:rsidRPr="00B72469">
        <w:rPr>
          <w:rFonts w:ascii="Times New Roman" w:eastAsia="Arial" w:hAnsi="Times New Roman" w:cs="Times New Roman"/>
          <w:sz w:val="20"/>
          <w:szCs w:val="20"/>
        </w:rPr>
        <w:t>o</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fully</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6"/>
          <w:sz w:val="20"/>
          <w:szCs w:val="20"/>
        </w:rPr>
        <w:t>understand</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threat</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space</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0"/>
          <w:sz w:val="20"/>
          <w:szCs w:val="20"/>
        </w:rPr>
        <w:t>ma</w:t>
      </w:r>
      <w:r w:rsidRPr="00B72469">
        <w:rPr>
          <w:rFonts w:ascii="Times New Roman" w:eastAsia="Arial" w:hAnsi="Times New Roman" w:cs="Times New Roman"/>
          <w:spacing w:val="-2"/>
          <w:w w:val="90"/>
          <w:sz w:val="20"/>
          <w:szCs w:val="20"/>
        </w:rPr>
        <w:t>lw</w:t>
      </w:r>
      <w:r w:rsidRPr="00B72469">
        <w:rPr>
          <w:rFonts w:ascii="Times New Roman" w:eastAsia="Arial" w:hAnsi="Times New Roman" w:cs="Times New Roman"/>
          <w:w w:val="90"/>
          <w:sz w:val="20"/>
          <w:szCs w:val="20"/>
        </w:rPr>
        <w:t>are</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smart- </w:t>
      </w:r>
      <w:r w:rsidRPr="00B72469">
        <w:rPr>
          <w:rFonts w:ascii="Times New Roman" w:eastAsia="Arial" w:hAnsi="Times New Roman" w:cs="Times New Roman"/>
          <w:w w:val="86"/>
          <w:sz w:val="20"/>
          <w:szCs w:val="20"/>
        </w:rPr>
        <w:t>phones,</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4"/>
          <w:w w:val="88"/>
          <w:sz w:val="20"/>
          <w:szCs w:val="20"/>
        </w:rPr>
        <w:t xml:space="preserve"> </w:t>
      </w:r>
      <w:proofErr w:type="gramStart"/>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 xml:space="preserve">xploring </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pacing w:val="-4"/>
          <w:w w:val="88"/>
          <w:sz w:val="20"/>
          <w:szCs w:val="20"/>
        </w:rPr>
        <w:t>v</w:t>
      </w:r>
      <w:r w:rsidRPr="00B72469">
        <w:rPr>
          <w:rFonts w:ascii="Times New Roman" w:eastAsia="Arial" w:hAnsi="Times New Roman" w:cs="Times New Roman"/>
          <w:w w:val="88"/>
          <w:sz w:val="20"/>
          <w:szCs w:val="20"/>
        </w:rPr>
        <w:t>arious</w:t>
      </w:r>
      <w:proofErr w:type="gramEnd"/>
      <w:r w:rsidRPr="00B72469">
        <w:rPr>
          <w:rFonts w:ascii="Times New Roman" w:eastAsia="Arial" w:hAnsi="Times New Roman" w:cs="Times New Roman"/>
          <w:spacing w:val="31"/>
          <w:w w:val="88"/>
          <w:sz w:val="20"/>
          <w:szCs w:val="20"/>
        </w:rPr>
        <w:t xml:space="preserve"> </w:t>
      </w:r>
      <w:r w:rsidRPr="00B72469">
        <w:rPr>
          <w:rFonts w:ascii="Times New Roman" w:eastAsia="Arial" w:hAnsi="Times New Roman" w:cs="Times New Roman"/>
          <w:w w:val="88"/>
          <w:sz w:val="20"/>
          <w:szCs w:val="20"/>
        </w:rPr>
        <w:t>attack</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scenarios.</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sz w:val="20"/>
          <w:szCs w:val="20"/>
        </w:rPr>
        <w:t xml:space="preserve">While </w:t>
      </w:r>
      <w:r w:rsidRPr="00B72469">
        <w:rPr>
          <w:rFonts w:ascii="Times New Roman" w:eastAsia="Arial" w:hAnsi="Times New Roman" w:cs="Times New Roman"/>
          <w:w w:val="92"/>
          <w:sz w:val="20"/>
          <w:szCs w:val="20"/>
        </w:rPr>
        <w:t>traditional</w:t>
      </w:r>
      <w:r w:rsidRPr="00B72469">
        <w:rPr>
          <w:rFonts w:ascii="Times New Roman" w:eastAsia="Arial" w:hAnsi="Times New Roman" w:cs="Times New Roman"/>
          <w:spacing w:val="17"/>
          <w:w w:val="92"/>
          <w:sz w:val="20"/>
          <w:szCs w:val="20"/>
        </w:rPr>
        <w:t xml:space="preserve"> </w:t>
      </w:r>
      <w:r w:rsidRPr="00B72469">
        <w:rPr>
          <w:rFonts w:ascii="Times New Roman" w:eastAsia="Arial" w:hAnsi="Times New Roman" w:cs="Times New Roman"/>
          <w:w w:val="92"/>
          <w:sz w:val="20"/>
          <w:szCs w:val="20"/>
        </w:rPr>
        <w:t>ma</w:t>
      </w:r>
      <w:r w:rsidRPr="00B72469">
        <w:rPr>
          <w:rFonts w:ascii="Times New Roman" w:eastAsia="Arial" w:hAnsi="Times New Roman" w:cs="Times New Roman"/>
          <w:spacing w:val="-2"/>
          <w:w w:val="92"/>
          <w:sz w:val="20"/>
          <w:szCs w:val="20"/>
        </w:rPr>
        <w:t>lw</w:t>
      </w:r>
      <w:r w:rsidRPr="00B72469">
        <w:rPr>
          <w:rFonts w:ascii="Times New Roman" w:eastAsia="Arial" w:hAnsi="Times New Roman" w:cs="Times New Roman"/>
          <w:w w:val="92"/>
          <w:sz w:val="20"/>
          <w:szCs w:val="20"/>
        </w:rPr>
        <w:t>are</w:t>
      </w:r>
      <w:r w:rsidRPr="00B72469">
        <w:rPr>
          <w:rFonts w:ascii="Times New Roman" w:eastAsia="Arial" w:hAnsi="Times New Roman" w:cs="Times New Roman"/>
          <w:spacing w:val="-14"/>
          <w:w w:val="92"/>
          <w:sz w:val="20"/>
          <w:szCs w:val="20"/>
        </w:rPr>
        <w:t xml:space="preserve"> </w:t>
      </w:r>
      <w:r w:rsidRPr="00B72469">
        <w:rPr>
          <w:rFonts w:ascii="Times New Roman" w:eastAsia="Arial" w:hAnsi="Times New Roman" w:cs="Times New Roman"/>
          <w:w w:val="86"/>
          <w:sz w:val="20"/>
          <w:szCs w:val="20"/>
        </w:rPr>
        <w:t>defense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focus</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on</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 xml:space="preserve">protecting </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 xml:space="preserve">resources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90"/>
          <w:sz w:val="20"/>
          <w:szCs w:val="20"/>
        </w:rPr>
        <w:t>computer</w:t>
      </w:r>
      <w:r w:rsidRPr="00B72469">
        <w:rPr>
          <w:rFonts w:ascii="Times New Roman" w:eastAsia="Arial" w:hAnsi="Times New Roman" w:cs="Times New Roman"/>
          <w:spacing w:val="33"/>
          <w:w w:val="90"/>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78"/>
          <w:sz w:val="20"/>
          <w:szCs w:val="20"/>
        </w:rPr>
        <w:t>as</w:t>
      </w:r>
      <w:r w:rsidRPr="00B72469">
        <w:rPr>
          <w:rFonts w:ascii="Times New Roman" w:eastAsia="Arial" w:hAnsi="Times New Roman" w:cs="Times New Roman"/>
          <w:spacing w:val="39"/>
          <w:w w:val="78"/>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uld</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pect,</w:t>
      </w:r>
      <w:r w:rsidRPr="00B72469">
        <w:rPr>
          <w:rFonts w:ascii="Times New Roman" w:eastAsia="Arial" w:hAnsi="Times New Roman" w:cs="Times New Roman"/>
          <w:spacing w:val="43"/>
          <w:w w:val="88"/>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9"/>
          <w:sz w:val="20"/>
          <w:szCs w:val="20"/>
        </w:rPr>
        <w:t xml:space="preserve">smart- </w:t>
      </w:r>
      <w:r w:rsidRPr="00B72469">
        <w:rPr>
          <w:rFonts w:ascii="Times New Roman" w:eastAsia="Arial" w:hAnsi="Times New Roman" w:cs="Times New Roman"/>
          <w:w w:val="87"/>
          <w:sz w:val="20"/>
          <w:szCs w:val="20"/>
        </w:rPr>
        <w:t>phon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w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 xml:space="preserve">specifically </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intereste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n</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w</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class</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at- </w:t>
      </w:r>
      <w:r w:rsidRPr="00B72469">
        <w:rPr>
          <w:rFonts w:ascii="Times New Roman" w:eastAsia="Arial" w:hAnsi="Times New Roman" w:cs="Times New Roman"/>
          <w:w w:val="84"/>
          <w:sz w:val="20"/>
          <w:szCs w:val="20"/>
        </w:rPr>
        <w:t>tacks</w:t>
      </w:r>
      <w:r w:rsidRPr="00B72469">
        <w:rPr>
          <w:rFonts w:ascii="Times New Roman" w:eastAsia="Arial" w:hAnsi="Times New Roman" w:cs="Times New Roman"/>
          <w:spacing w:val="15"/>
          <w:w w:val="84"/>
          <w:sz w:val="20"/>
          <w:szCs w:val="20"/>
        </w:rPr>
        <w:t xml:space="preserve"> </w:t>
      </w:r>
      <w:r w:rsidRPr="00B72469">
        <w:rPr>
          <w:rFonts w:ascii="Times New Roman" w:eastAsia="Arial" w:hAnsi="Times New Roman" w:cs="Times New Roman"/>
          <w:w w:val="84"/>
          <w:sz w:val="20"/>
          <w:szCs w:val="20"/>
        </w:rPr>
        <w:t>where</w:t>
      </w:r>
      <w:r w:rsidRPr="00B72469">
        <w:rPr>
          <w:rFonts w:ascii="Times New Roman" w:eastAsia="Arial" w:hAnsi="Times New Roman" w:cs="Times New Roman"/>
          <w:spacing w:val="28"/>
          <w:w w:val="84"/>
          <w:sz w:val="20"/>
          <w:szCs w:val="20"/>
        </w:rPr>
        <w:t xml:space="preserve"> </w:t>
      </w:r>
      <w:r w:rsidRPr="00B72469">
        <w:rPr>
          <w:rFonts w:ascii="Times New Roman" w:eastAsia="Arial" w:hAnsi="Times New Roman" w:cs="Times New Roman"/>
          <w:i/>
          <w:w w:val="84"/>
          <w:sz w:val="20"/>
          <w:szCs w:val="20"/>
        </w:rPr>
        <w:t>sensory</w:t>
      </w:r>
      <w:r w:rsidRPr="00B72469">
        <w:rPr>
          <w:rFonts w:ascii="Times New Roman" w:eastAsia="Arial" w:hAnsi="Times New Roman" w:cs="Times New Roman"/>
          <w:i/>
          <w:spacing w:val="15"/>
          <w:w w:val="84"/>
          <w:sz w:val="20"/>
          <w:szCs w:val="20"/>
        </w:rPr>
        <w:t xml:space="preserve"> </w:t>
      </w:r>
      <w:r w:rsidRPr="00B72469">
        <w:rPr>
          <w:rFonts w:ascii="Times New Roman" w:eastAsia="Arial" w:hAnsi="Times New Roman" w:cs="Times New Roman"/>
          <w:i/>
          <w:w w:val="84"/>
          <w:sz w:val="20"/>
          <w:szCs w:val="20"/>
        </w:rPr>
        <w:t>malwa</w:t>
      </w:r>
      <w:r w:rsidRPr="00B72469">
        <w:rPr>
          <w:rFonts w:ascii="Times New Roman" w:eastAsia="Arial" w:hAnsi="Times New Roman" w:cs="Times New Roman"/>
          <w:i/>
          <w:spacing w:val="-6"/>
          <w:w w:val="84"/>
          <w:sz w:val="20"/>
          <w:szCs w:val="20"/>
        </w:rPr>
        <w:t>r</w:t>
      </w:r>
      <w:r w:rsidRPr="00B72469">
        <w:rPr>
          <w:rFonts w:ascii="Times New Roman" w:eastAsia="Arial" w:hAnsi="Times New Roman" w:cs="Times New Roman"/>
          <w:i/>
          <w:w w:val="84"/>
          <w:sz w:val="20"/>
          <w:szCs w:val="20"/>
        </w:rPr>
        <w:t xml:space="preserve">e </w:t>
      </w:r>
      <w:r w:rsidRPr="00B72469">
        <w:rPr>
          <w:rFonts w:ascii="Times New Roman" w:eastAsia="Arial" w:hAnsi="Times New Roman" w:cs="Times New Roman"/>
          <w:i/>
          <w:spacing w:val="12"/>
          <w:w w:val="84"/>
          <w:sz w:val="20"/>
          <w:szCs w:val="20"/>
        </w:rPr>
        <w:t xml:space="preserve"> </w:t>
      </w:r>
      <w:r w:rsidRPr="00B72469">
        <w:rPr>
          <w:rFonts w:ascii="Times New Roman" w:eastAsia="Arial" w:hAnsi="Times New Roman" w:cs="Times New Roman"/>
          <w:w w:val="84"/>
          <w:sz w:val="20"/>
          <w:szCs w:val="20"/>
        </w:rPr>
        <w:t>uses</w:t>
      </w:r>
      <w:r w:rsidRPr="00B72469">
        <w:rPr>
          <w:rFonts w:ascii="Times New Roman" w:eastAsia="Arial" w:hAnsi="Times New Roman" w:cs="Times New Roman"/>
          <w:spacing w:val="-12"/>
          <w:w w:val="84"/>
          <w:sz w:val="20"/>
          <w:szCs w:val="20"/>
        </w:rPr>
        <w:t xml:space="preserve"> </w:t>
      </w:r>
      <w:r w:rsidRPr="00B72469">
        <w:rPr>
          <w:rFonts w:ascii="Times New Roman" w:eastAsia="Arial" w:hAnsi="Times New Roman" w:cs="Times New Roman"/>
          <w:w w:val="84"/>
          <w:sz w:val="20"/>
          <w:szCs w:val="20"/>
        </w:rPr>
        <w:t>onboard</w:t>
      </w:r>
      <w:r w:rsidRPr="00B72469">
        <w:rPr>
          <w:rFonts w:ascii="Times New Roman" w:eastAsia="Arial" w:hAnsi="Times New Roman" w:cs="Times New Roman"/>
          <w:spacing w:val="30"/>
          <w:w w:val="84"/>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steal </w:t>
      </w:r>
      <w:r w:rsidRPr="00B72469">
        <w:rPr>
          <w:rFonts w:ascii="Times New Roman" w:eastAsia="Arial" w:hAnsi="Times New Roman" w:cs="Times New Roman"/>
          <w:w w:val="95"/>
          <w:sz w:val="20"/>
          <w:szCs w:val="20"/>
        </w:rPr>
        <w:t>information</w:t>
      </w:r>
      <w:r w:rsidRPr="00B72469">
        <w:rPr>
          <w:rFonts w:ascii="Times New Roman" w:eastAsia="Arial" w:hAnsi="Times New Roman" w:cs="Times New Roman"/>
          <w:spacing w:val="4"/>
          <w:w w:val="95"/>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user</w:t>
      </w:r>
      <w:r w:rsidRPr="00B72469">
        <w:rPr>
          <w:rFonts w:ascii="Times New Roman" w:eastAsia="Arial" w:hAnsi="Times New Roman" w:cs="Times New Roman"/>
          <w:spacing w:val="-10"/>
          <w:w w:val="89"/>
          <w:sz w:val="20"/>
          <w:szCs w:val="20"/>
        </w:rPr>
        <w:t>’</w:t>
      </w:r>
      <w:r w:rsidRPr="00B72469">
        <w:rPr>
          <w:rFonts w:ascii="Times New Roman" w:eastAsia="Arial" w:hAnsi="Times New Roman" w:cs="Times New Roman"/>
          <w:w w:val="89"/>
          <w:sz w:val="20"/>
          <w:szCs w:val="20"/>
        </w:rPr>
        <w:t>s</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p</w:t>
      </w:r>
      <w:r w:rsidRPr="00B72469">
        <w:rPr>
          <w:rFonts w:ascii="Times New Roman" w:eastAsia="Arial" w:hAnsi="Times New Roman" w:cs="Times New Roman"/>
          <w:spacing w:val="-1"/>
          <w:w w:val="89"/>
          <w:sz w:val="20"/>
          <w:szCs w:val="20"/>
        </w:rPr>
        <w:t>h</w:t>
      </w:r>
      <w:r w:rsidRPr="00B72469">
        <w:rPr>
          <w:rFonts w:ascii="Times New Roman" w:eastAsia="Arial" w:hAnsi="Times New Roman" w:cs="Times New Roman"/>
          <w:w w:val="89"/>
          <w:sz w:val="20"/>
          <w:szCs w:val="20"/>
        </w:rPr>
        <w:t>ysical</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w w:val="89"/>
          <w:sz w:val="20"/>
          <w:szCs w:val="20"/>
        </w:rPr>
        <w:t>vironment</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sz w:val="20"/>
          <w:szCs w:val="20"/>
        </w:rPr>
        <w:t>[5].</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spacing w:val="-3"/>
          <w:sz w:val="20"/>
          <w:szCs w:val="20"/>
        </w:rPr>
        <w:t>F</w:t>
      </w:r>
      <w:r w:rsidRPr="00B72469">
        <w:rPr>
          <w:rFonts w:ascii="Times New Roman" w:eastAsia="Arial" w:hAnsi="Times New Roman" w:cs="Times New Roman"/>
          <w:sz w:val="20"/>
          <w:szCs w:val="20"/>
        </w:rPr>
        <w:t xml:space="preserve">or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ample,</w:t>
      </w:r>
      <w:r w:rsidRPr="00B72469">
        <w:rPr>
          <w:rFonts w:ascii="Times New Roman" w:eastAsia="Arial" w:hAnsi="Times New Roman" w:cs="Times New Roman"/>
          <w:spacing w:val="39"/>
          <w:w w:val="8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5"/>
          <w:sz w:val="20"/>
          <w:szCs w:val="20"/>
        </w:rPr>
        <w:t>user</w:t>
      </w:r>
      <w:r w:rsidRPr="00B72469">
        <w:rPr>
          <w:rFonts w:ascii="Times New Roman" w:eastAsia="Arial" w:hAnsi="Times New Roman" w:cs="Times New Roman"/>
          <w:spacing w:val="30"/>
          <w:w w:val="85"/>
          <w:sz w:val="20"/>
          <w:szCs w:val="20"/>
        </w:rPr>
        <w:t xml:space="preserve"> </w:t>
      </w:r>
      <w:r w:rsidRPr="00B72469">
        <w:rPr>
          <w:rFonts w:ascii="Times New Roman" w:eastAsia="Arial" w:hAnsi="Times New Roman" w:cs="Times New Roman"/>
          <w:w w:val="85"/>
          <w:sz w:val="20"/>
          <w:szCs w:val="20"/>
        </w:rPr>
        <w:t xml:space="preserve">carries </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 xml:space="preserve">around </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24"/>
          <w:w w:val="85"/>
          <w:sz w:val="20"/>
          <w:szCs w:val="20"/>
        </w:rPr>
        <w:t xml:space="preserve"> </w:t>
      </w:r>
      <w:r w:rsidRPr="00B72469">
        <w:rPr>
          <w:rFonts w:ascii="Times New Roman" w:eastAsia="Arial" w:hAnsi="Times New Roman" w:cs="Times New Roman"/>
          <w:sz w:val="20"/>
          <w:szCs w:val="20"/>
        </w:rPr>
        <w:t>video</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w w:val="88"/>
          <w:sz w:val="20"/>
          <w:szCs w:val="20"/>
        </w:rPr>
        <w:t>audio</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sz w:val="20"/>
          <w:szCs w:val="20"/>
        </w:rPr>
        <w:t xml:space="preserve">sen- </w:t>
      </w:r>
      <w:r w:rsidRPr="00B72469">
        <w:rPr>
          <w:rFonts w:ascii="Times New Roman" w:eastAsia="Arial" w:hAnsi="Times New Roman" w:cs="Times New Roman"/>
          <w:w w:val="89"/>
          <w:sz w:val="20"/>
          <w:szCs w:val="20"/>
        </w:rPr>
        <w:t>sor</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microphone)</w:t>
      </w:r>
      <w:r w:rsidRPr="00B72469">
        <w:rPr>
          <w:rFonts w:ascii="Times New Roman" w:eastAsia="Arial" w:hAnsi="Times New Roman" w:cs="Times New Roman"/>
          <w:spacing w:val="49"/>
          <w:w w:val="89"/>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all</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8"/>
          <w:sz w:val="20"/>
          <w:szCs w:val="20"/>
        </w:rPr>
        <w:t>times,</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thus</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immens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 xml:space="preserve">amounts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0"/>
          <w:sz w:val="20"/>
          <w:szCs w:val="20"/>
        </w:rPr>
        <w:t xml:space="preserve"> </w:t>
      </w:r>
      <w:r w:rsidRPr="00B72469">
        <w:rPr>
          <w:rFonts w:ascii="Times New Roman" w:eastAsia="Arial" w:hAnsi="Times New Roman" w:cs="Times New Roman"/>
          <w:sz w:val="20"/>
          <w:szCs w:val="20"/>
        </w:rPr>
        <w:t>informatio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such</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as</w:t>
      </w:r>
      <w:r w:rsidRPr="00B72469">
        <w:rPr>
          <w:rFonts w:ascii="Times New Roman" w:eastAsia="Arial" w:hAnsi="Times New Roman" w:cs="Times New Roman"/>
          <w:spacing w:val="37"/>
          <w:w w:val="88"/>
          <w:sz w:val="20"/>
          <w:szCs w:val="20"/>
        </w:rPr>
        <w:t xml:space="preserve"> </w:t>
      </w:r>
      <w:r w:rsidRPr="00B72469">
        <w:rPr>
          <w:rFonts w:ascii="Times New Roman" w:eastAsia="Arial" w:hAnsi="Times New Roman" w:cs="Times New Roman"/>
          <w:w w:val="88"/>
          <w:sz w:val="20"/>
          <w:szCs w:val="20"/>
        </w:rPr>
        <w:t>sensit</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 xml:space="preserve">e </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co</w:t>
      </w:r>
      <w:r w:rsidRPr="00B72469">
        <w:rPr>
          <w:rFonts w:ascii="Times New Roman" w:eastAsia="Arial" w:hAnsi="Times New Roman" w:cs="Times New Roman"/>
          <w:spacing w:val="-7"/>
          <w:w w:val="88"/>
          <w:sz w:val="20"/>
          <w:szCs w:val="20"/>
        </w:rPr>
        <w:t>n</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 xml:space="preserve">ersations, </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w w:val="89"/>
          <w:sz w:val="20"/>
          <w:szCs w:val="20"/>
        </w:rPr>
        <w:t>spo</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w w:val="84"/>
          <w:sz w:val="20"/>
          <w:szCs w:val="20"/>
        </w:rPr>
        <w:t xml:space="preserve">en </w:t>
      </w:r>
      <w:r w:rsidRPr="00B72469">
        <w:rPr>
          <w:rFonts w:ascii="Times New Roman" w:eastAsia="Arial" w:hAnsi="Times New Roman" w:cs="Times New Roman"/>
          <w:w w:val="82"/>
          <w:sz w:val="20"/>
          <w:szCs w:val="20"/>
        </w:rPr>
        <w:t>passphrases</w:t>
      </w:r>
      <w:r w:rsidRPr="00B72469">
        <w:rPr>
          <w:rFonts w:ascii="Times New Roman" w:eastAsia="Arial" w:hAnsi="Times New Roman" w:cs="Times New Roman"/>
          <w:spacing w:val="30"/>
          <w:w w:val="82"/>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9"/>
          <w:sz w:val="20"/>
          <w:szCs w:val="20"/>
        </w:rPr>
        <w:t xml:space="preserve">biometrics, </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yboard</w:t>
      </w:r>
      <w:r w:rsidRPr="00B72469">
        <w:rPr>
          <w:rFonts w:ascii="Times New Roman" w:eastAsia="Arial" w:hAnsi="Times New Roman" w:cs="Times New Roman"/>
          <w:spacing w:val="31"/>
          <w:w w:val="89"/>
          <w:sz w:val="20"/>
          <w:szCs w:val="20"/>
        </w:rPr>
        <w:t xml:space="preserve"> </w:t>
      </w:r>
      <w:r w:rsidRPr="00B72469">
        <w:rPr>
          <w:rFonts w:ascii="Times New Roman" w:eastAsia="Arial" w:hAnsi="Times New Roman" w:cs="Times New Roman"/>
          <w:w w:val="89"/>
          <w:sz w:val="20"/>
          <w:szCs w:val="20"/>
        </w:rPr>
        <w:t>acoustic</w:t>
      </w:r>
      <w:r w:rsidRPr="00B72469">
        <w:rPr>
          <w:rFonts w:ascii="Times New Roman" w:eastAsia="Arial" w:hAnsi="Times New Roman" w:cs="Times New Roman"/>
          <w:spacing w:val="26"/>
          <w:w w:val="89"/>
          <w:sz w:val="20"/>
          <w:szCs w:val="20"/>
        </w:rPr>
        <w:t xml:space="preserve"> </w:t>
      </w:r>
      <w:r w:rsidRPr="00B72469">
        <w:rPr>
          <w:rFonts w:ascii="Times New Roman" w:eastAsia="Arial" w:hAnsi="Times New Roman" w:cs="Times New Roman"/>
          <w:w w:val="89"/>
          <w:sz w:val="20"/>
          <w:szCs w:val="20"/>
        </w:rPr>
        <w:t>emanations when</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placed</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n</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t</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 xml:space="preserve">yboard, </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broader</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w w:val="90"/>
          <w:sz w:val="20"/>
          <w:szCs w:val="20"/>
        </w:rPr>
        <w:t>sur</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1"/>
          <w:sz w:val="20"/>
          <w:szCs w:val="20"/>
        </w:rPr>
        <w:t xml:space="preserve">eillance </w:t>
      </w:r>
      <w:r w:rsidRPr="00B72469">
        <w:rPr>
          <w:rFonts w:ascii="Times New Roman" w:eastAsia="Arial" w:hAnsi="Times New Roman" w:cs="Times New Roman"/>
          <w:w w:val="86"/>
          <w:sz w:val="20"/>
          <w:szCs w:val="20"/>
        </w:rPr>
        <w:t>becomes</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possible.</w:t>
      </w:r>
      <w:r w:rsidRPr="00B72469">
        <w:rPr>
          <w:rFonts w:ascii="Times New Roman" w:eastAsia="Arial" w:hAnsi="Times New Roman" w:cs="Times New Roman"/>
          <w:spacing w:val="36"/>
          <w:w w:val="86"/>
          <w:sz w:val="20"/>
          <w:szCs w:val="20"/>
        </w:rPr>
        <w:t xml:space="preserve"> </w:t>
      </w:r>
      <w:r w:rsidRPr="00B72469">
        <w:rPr>
          <w:rFonts w:ascii="Times New Roman" w:eastAsia="Arial" w:hAnsi="Times New Roman" w:cs="Times New Roman"/>
          <w:spacing w:val="-10"/>
          <w:w w:val="86"/>
          <w:sz w:val="20"/>
          <w:szCs w:val="20"/>
        </w:rPr>
        <w:t>V</w:t>
      </w:r>
      <w:r w:rsidRPr="00B72469">
        <w:rPr>
          <w:rFonts w:ascii="Times New Roman" w:eastAsia="Arial" w:hAnsi="Times New Roman" w:cs="Times New Roman"/>
          <w:w w:val="86"/>
          <w:sz w:val="20"/>
          <w:szCs w:val="20"/>
        </w:rPr>
        <w:t>ideo</w:t>
      </w:r>
      <w:r w:rsidRPr="00B72469">
        <w:rPr>
          <w:rFonts w:ascii="Times New Roman" w:eastAsia="Arial" w:hAnsi="Times New Roman" w:cs="Times New Roman"/>
          <w:spacing w:val="40"/>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40"/>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spacing w:val="-1"/>
          <w:w w:val="86"/>
          <w:sz w:val="20"/>
          <w:szCs w:val="20"/>
        </w:rPr>
        <w:t>g</w:t>
      </w:r>
      <w:r w:rsidRPr="00B72469">
        <w:rPr>
          <w:rFonts w:ascii="Times New Roman" w:eastAsia="Arial" w:hAnsi="Times New Roman" w:cs="Times New Roman"/>
          <w:w w:val="86"/>
          <w:sz w:val="20"/>
          <w:szCs w:val="20"/>
        </w:rPr>
        <w:t>ather</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visual</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sz w:val="20"/>
          <w:szCs w:val="20"/>
        </w:rPr>
        <w:t>info</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6"/>
          <w:sz w:val="20"/>
          <w:szCs w:val="20"/>
        </w:rPr>
        <w:t>mation</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about</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user</w:t>
      </w:r>
      <w:r w:rsidRPr="00B72469">
        <w:rPr>
          <w:rFonts w:ascii="Times New Roman" w:eastAsia="Arial" w:hAnsi="Times New Roman" w:cs="Times New Roman"/>
          <w:spacing w:val="-9"/>
          <w:w w:val="86"/>
          <w:sz w:val="20"/>
          <w:szCs w:val="20"/>
        </w:rPr>
        <w:t>’</w:t>
      </w:r>
      <w:r w:rsidRPr="00B72469">
        <w:rPr>
          <w:rFonts w:ascii="Times New Roman" w:eastAsia="Arial" w:hAnsi="Times New Roman" w:cs="Times New Roman"/>
          <w:w w:val="86"/>
          <w:sz w:val="20"/>
          <w:szCs w:val="20"/>
        </w:rPr>
        <w:t>s</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w w:val="86"/>
          <w:sz w:val="20"/>
          <w:szCs w:val="20"/>
        </w:rPr>
        <w:t>pr</w:t>
      </w:r>
      <w:r w:rsidRPr="00B72469">
        <w:rPr>
          <w:rFonts w:ascii="Times New Roman" w:eastAsia="Arial" w:hAnsi="Times New Roman" w:cs="Times New Roman"/>
          <w:spacing w:val="-4"/>
          <w:w w:val="86"/>
          <w:sz w:val="20"/>
          <w:szCs w:val="20"/>
        </w:rPr>
        <w:t>iv</w:t>
      </w:r>
      <w:r w:rsidRPr="00B72469">
        <w:rPr>
          <w:rFonts w:ascii="Times New Roman" w:eastAsia="Arial" w:hAnsi="Times New Roman" w:cs="Times New Roman"/>
          <w:w w:val="86"/>
          <w:sz w:val="20"/>
          <w:szCs w:val="20"/>
        </w:rPr>
        <w:t>ate</w:t>
      </w:r>
      <w:r w:rsidRPr="00B72469">
        <w:rPr>
          <w:rFonts w:ascii="Times New Roman" w:eastAsia="Arial" w:hAnsi="Times New Roman" w:cs="Times New Roman"/>
          <w:spacing w:val="38"/>
          <w:w w:val="86"/>
          <w:sz w:val="20"/>
          <w:szCs w:val="20"/>
        </w:rPr>
        <w:t xml:space="preserve"> </w:t>
      </w:r>
      <w:proofErr w:type="gramStart"/>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7"/>
          <w:w w:val="86"/>
          <w:sz w:val="20"/>
          <w:szCs w:val="20"/>
        </w:rPr>
        <w:t>n</w:t>
      </w:r>
      <w:r w:rsidRPr="00B72469">
        <w:rPr>
          <w:rFonts w:ascii="Times New Roman" w:eastAsia="Arial" w:hAnsi="Times New Roman" w:cs="Times New Roman"/>
          <w:w w:val="86"/>
          <w:sz w:val="20"/>
          <w:szCs w:val="20"/>
        </w:rPr>
        <w:t xml:space="preserve">vironment </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such</w:t>
      </w:r>
      <w:proofErr w:type="gramEnd"/>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as</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90"/>
          <w:sz w:val="20"/>
          <w:szCs w:val="20"/>
        </w:rPr>
        <w:t xml:space="preserve">pictures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7"/>
          <w:sz w:val="20"/>
          <w:szCs w:val="20"/>
        </w:rPr>
        <w:t>colleagues</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sz w:val="20"/>
          <w:szCs w:val="20"/>
        </w:rPr>
        <w:t>[38],</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ma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sensit</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30"/>
          <w:w w:val="88"/>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military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w w:val="124"/>
          <w:sz w:val="20"/>
          <w:szCs w:val="20"/>
        </w:rPr>
        <w:t>i</w:t>
      </w:r>
      <w:r w:rsidRPr="00B72469">
        <w:rPr>
          <w:rFonts w:ascii="Times New Roman" w:eastAsia="Arial" w:hAnsi="Times New Roman" w:cs="Times New Roman"/>
          <w:w w:val="91"/>
          <w:sz w:val="20"/>
          <w:szCs w:val="20"/>
        </w:rPr>
        <w:t>ntelligence-</w:t>
      </w:r>
      <w:r w:rsidRPr="00B72469">
        <w:rPr>
          <w:rFonts w:ascii="Times New Roman" w:eastAsia="Arial" w:hAnsi="Times New Roman" w:cs="Times New Roman"/>
          <w:spacing w:val="-1"/>
          <w:w w:val="91"/>
          <w:sz w:val="20"/>
          <w:szCs w:val="20"/>
        </w:rPr>
        <w:t>g</w:t>
      </w:r>
      <w:r w:rsidRPr="00B72469">
        <w:rPr>
          <w:rFonts w:ascii="Times New Roman" w:eastAsia="Arial" w:hAnsi="Times New Roman" w:cs="Times New Roman"/>
          <w:w w:val="90"/>
          <w:sz w:val="20"/>
          <w:szCs w:val="20"/>
        </w:rPr>
        <w:t>athering</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7"/>
          <w:sz w:val="20"/>
          <w:szCs w:val="20"/>
        </w:rPr>
        <w:t xml:space="preserve">agencies. </w:t>
      </w:r>
      <w:r w:rsidRPr="00B72469">
        <w:rPr>
          <w:rFonts w:ascii="Times New Roman" w:eastAsia="Arial" w:hAnsi="Times New Roman" w:cs="Times New Roman"/>
          <w:spacing w:val="28"/>
          <w:w w:val="87"/>
          <w:sz w:val="20"/>
          <w:szCs w:val="20"/>
        </w:rPr>
        <w:t xml:space="preserve"> </w:t>
      </w:r>
      <w:proofErr w:type="gramStart"/>
      <w:r w:rsidRPr="00B72469">
        <w:rPr>
          <w:rFonts w:ascii="Times New Roman" w:eastAsia="Arial" w:hAnsi="Times New Roman" w:cs="Times New Roman"/>
          <w:w w:val="87"/>
          <w:sz w:val="20"/>
          <w:szCs w:val="20"/>
        </w:rPr>
        <w:t xml:space="preserve">Accelerometers </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sz w:val="20"/>
          <w:szCs w:val="20"/>
        </w:rPr>
        <w:t>and</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9"/>
          <w:sz w:val="20"/>
          <w:szCs w:val="20"/>
        </w:rPr>
        <w:t>GP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sensor</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 xml:space="preserve">information </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w w:val="89"/>
          <w:sz w:val="20"/>
          <w:szCs w:val="20"/>
        </w:rPr>
        <w:t>can</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b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used</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infe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3"/>
          <w:sz w:val="20"/>
          <w:szCs w:val="20"/>
        </w:rPr>
        <w:t>location</w:t>
      </w:r>
      <w:r w:rsidRPr="00B72469">
        <w:rPr>
          <w:rFonts w:ascii="Times New Roman" w:eastAsia="Arial" w:hAnsi="Times New Roman" w:cs="Times New Roman"/>
          <w:spacing w:val="12"/>
          <w:w w:val="93"/>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9"/>
          <w:sz w:val="20"/>
          <w:szCs w:val="20"/>
        </w:rPr>
        <w:t>act</w:t>
      </w:r>
      <w:r w:rsidRPr="00B72469">
        <w:rPr>
          <w:rFonts w:ascii="Times New Roman" w:eastAsia="Arial" w:hAnsi="Times New Roman" w:cs="Times New Roman"/>
          <w:spacing w:val="-4"/>
          <w:w w:val="89"/>
          <w:sz w:val="20"/>
          <w:szCs w:val="20"/>
        </w:rPr>
        <w:t>i</w:t>
      </w:r>
      <w:r w:rsidRPr="00B72469">
        <w:rPr>
          <w:rFonts w:ascii="Times New Roman" w:eastAsia="Arial" w:hAnsi="Times New Roman" w:cs="Times New Roman"/>
          <w:w w:val="89"/>
          <w:sz w:val="20"/>
          <w:szCs w:val="20"/>
        </w:rPr>
        <w:t>vity</w:t>
      </w:r>
      <w:r w:rsidRPr="00B72469">
        <w:rPr>
          <w:rFonts w:ascii="Times New Roman" w:eastAsia="Arial" w:hAnsi="Times New Roman" w:cs="Times New Roman"/>
          <w:spacing w:val="49"/>
          <w:w w:val="89"/>
          <w:sz w:val="20"/>
          <w:szCs w:val="20"/>
        </w:rPr>
        <w:t xml:space="preserve"> </w:t>
      </w:r>
      <w:r w:rsidRPr="00B72469">
        <w:rPr>
          <w:rFonts w:ascii="Times New Roman" w:eastAsia="Arial" w:hAnsi="Times New Roman" w:cs="Times New Roman"/>
          <w:w w:val="89"/>
          <w:sz w:val="20"/>
          <w:szCs w:val="20"/>
        </w:rPr>
        <w:t>patterns</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4"/>
          <w:sz w:val="20"/>
          <w:szCs w:val="20"/>
        </w:rPr>
        <w:t>users</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w w:val="84"/>
          <w:sz w:val="20"/>
          <w:szCs w:val="20"/>
        </w:rPr>
        <w:t>such</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as</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soldiers,</w:t>
      </w:r>
      <w:r w:rsidRPr="00B72469">
        <w:rPr>
          <w:rFonts w:ascii="Times New Roman" w:eastAsia="Arial" w:hAnsi="Times New Roman" w:cs="Times New Roman"/>
          <w:spacing w:val="39"/>
          <w:w w:val="84"/>
          <w:sz w:val="20"/>
          <w:szCs w:val="20"/>
        </w:rPr>
        <w:t xml:space="preserve"> </w:t>
      </w:r>
      <w:r w:rsidRPr="00B72469">
        <w:rPr>
          <w:rFonts w:ascii="Times New Roman" w:eastAsia="Arial" w:hAnsi="Times New Roman" w:cs="Times New Roman"/>
          <w:w w:val="84"/>
          <w:sz w:val="20"/>
          <w:szCs w:val="20"/>
        </w:rPr>
        <w:t>thus</w:t>
      </w:r>
      <w:r w:rsidRPr="00B72469">
        <w:rPr>
          <w:rFonts w:ascii="Times New Roman" w:eastAsia="Arial" w:hAnsi="Times New Roman" w:cs="Times New Roman"/>
          <w:spacing w:val="12"/>
          <w:w w:val="84"/>
          <w:sz w:val="20"/>
          <w:szCs w:val="20"/>
        </w:rPr>
        <w:t xml:space="preserve"> </w:t>
      </w:r>
      <w:r w:rsidRPr="00B72469">
        <w:rPr>
          <w:rFonts w:ascii="Times New Roman" w:eastAsia="Arial" w:hAnsi="Times New Roman" w:cs="Times New Roman"/>
          <w:w w:val="92"/>
          <w:sz w:val="20"/>
          <w:szCs w:val="20"/>
        </w:rPr>
        <w:t xml:space="preserve">compromis- </w:t>
      </w:r>
      <w:r w:rsidRPr="00B72469">
        <w:rPr>
          <w:rFonts w:ascii="Times New Roman" w:eastAsia="Arial" w:hAnsi="Times New Roman" w:cs="Times New Roman"/>
          <w:sz w:val="20"/>
          <w:szCs w:val="20"/>
        </w:rPr>
        <w:t>ing</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military</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secre</w:t>
      </w:r>
      <w:r w:rsidRPr="00B72469">
        <w:rPr>
          <w:rFonts w:ascii="Times New Roman" w:eastAsia="Arial" w:hAnsi="Times New Roman" w:cs="Times New Roman"/>
          <w:spacing w:val="-3"/>
          <w:sz w:val="20"/>
          <w:szCs w:val="20"/>
        </w:rPr>
        <w:t>c</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w:t>
      </w:r>
    </w:p>
    <w:p w14:paraId="0AFED272" w14:textId="77777777" w:rsidR="00676FEB" w:rsidRPr="00B72469" w:rsidRDefault="00676FEB" w:rsidP="00676FEB">
      <w:pPr>
        <w:spacing w:before="13" w:after="0" w:line="240" w:lineRule="exact"/>
        <w:rPr>
          <w:rFonts w:ascii="Times New Roman" w:hAnsi="Times New Roman" w:cs="Times New Roman"/>
          <w:sz w:val="24"/>
          <w:szCs w:val="24"/>
        </w:rPr>
      </w:pPr>
    </w:p>
    <w:p w14:paraId="0AFED273"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Whil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generic</w:t>
      </w:r>
      <w:r w:rsidRPr="00B72469">
        <w:rPr>
          <w:rFonts w:ascii="Times New Roman" w:eastAsia="Arial" w:hAnsi="Times New Roman" w:cs="Times New Roman"/>
          <w:spacing w:val="34"/>
          <w:w w:val="88"/>
          <w:sz w:val="20"/>
          <w:szCs w:val="20"/>
        </w:rPr>
        <w:t xml:space="preserve"> </w:t>
      </w:r>
      <w:r w:rsidRPr="00B72469">
        <w:rPr>
          <w:rFonts w:ascii="Times New Roman" w:eastAsia="Arial" w:hAnsi="Times New Roman" w:cs="Times New Roman"/>
          <w:w w:val="88"/>
          <w:sz w:val="20"/>
          <w:szCs w:val="20"/>
        </w:rPr>
        <w:t>architectures</w:t>
      </w:r>
      <w:r w:rsidRPr="00B72469">
        <w:rPr>
          <w:rFonts w:ascii="Times New Roman" w:eastAsia="Arial" w:hAnsi="Times New Roman" w:cs="Times New Roman"/>
          <w:spacing w:val="34"/>
          <w:w w:val="88"/>
          <w:sz w:val="20"/>
          <w:szCs w:val="20"/>
        </w:rPr>
        <w:t xml:space="preserve"> </w:t>
      </w:r>
      <w:r w:rsidRPr="00B72469">
        <w:rPr>
          <w:rFonts w:ascii="Times New Roman" w:eastAsia="Arial" w:hAnsi="Times New Roman" w:cs="Times New Roman"/>
          <w:sz w:val="20"/>
          <w:szCs w:val="20"/>
        </w:rPr>
        <w:t>[10, 23]</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been</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 xml:space="preserve">proposed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control</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1"/>
          <w:sz w:val="20"/>
          <w:szCs w:val="20"/>
        </w:rPr>
        <w:t>access</w:t>
      </w:r>
      <w:r w:rsidRPr="00B72469">
        <w:rPr>
          <w:rFonts w:ascii="Times New Roman" w:eastAsia="Arial" w:hAnsi="Times New Roman" w:cs="Times New Roman"/>
          <w:spacing w:val="28"/>
          <w:w w:val="8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2"/>
          <w:sz w:val="20"/>
          <w:szCs w:val="20"/>
        </w:rPr>
        <w:t>ne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k,</w:t>
      </w:r>
      <w:r w:rsidRPr="00B72469">
        <w:rPr>
          <w:rFonts w:ascii="Times New Roman" w:eastAsia="Arial" w:hAnsi="Times New Roman" w:cs="Times New Roman"/>
          <w:spacing w:val="30"/>
          <w:w w:val="92"/>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ample,</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sz w:val="20"/>
          <w:szCs w:val="20"/>
        </w:rPr>
        <w:t>after</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 xml:space="preserve">soft- </w:t>
      </w:r>
      <w:r w:rsidRPr="00B72469">
        <w:rPr>
          <w:rFonts w:ascii="Times New Roman" w:eastAsia="Arial" w:hAnsi="Times New Roman" w:cs="Times New Roman"/>
          <w:spacing w:val="-2"/>
          <w:w w:val="84"/>
          <w:sz w:val="20"/>
          <w:szCs w:val="20"/>
        </w:rPr>
        <w:t>w</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27"/>
          <w:w w:val="84"/>
          <w:sz w:val="20"/>
          <w:szCs w:val="20"/>
        </w:rPr>
        <w:t xml:space="preserve"> </w:t>
      </w:r>
      <w:r w:rsidRPr="00B72469">
        <w:rPr>
          <w:rFonts w:ascii="Times New Roman" w:eastAsia="Arial" w:hAnsi="Times New Roman" w:cs="Times New Roman"/>
          <w:w w:val="84"/>
          <w:sz w:val="20"/>
          <w:szCs w:val="20"/>
        </w:rPr>
        <w:t>has</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w w:val="84"/>
          <w:sz w:val="20"/>
          <w:szCs w:val="20"/>
        </w:rPr>
        <w:t>accessed</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certain</w:t>
      </w:r>
      <w:r w:rsidRPr="00B72469">
        <w:rPr>
          <w:rFonts w:ascii="Times New Roman" w:eastAsia="Arial" w:hAnsi="Times New Roman" w:cs="Times New Roman"/>
          <w:spacing w:val="42"/>
          <w:w w:val="84"/>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w w:val="92"/>
          <w:sz w:val="20"/>
          <w:szCs w:val="20"/>
        </w:rPr>
        <w:t>information,</w:t>
      </w:r>
      <w:r w:rsidRPr="00B72469">
        <w:rPr>
          <w:rFonts w:ascii="Times New Roman" w:eastAsia="Arial" w:hAnsi="Times New Roman" w:cs="Times New Roman"/>
          <w:spacing w:val="23"/>
          <w:w w:val="92"/>
          <w:sz w:val="20"/>
          <w:szCs w:val="20"/>
        </w:rPr>
        <w:t xml:space="preserve"> </w:t>
      </w:r>
      <w:r w:rsidRPr="00B72469">
        <w:rPr>
          <w:rFonts w:ascii="Times New Roman" w:eastAsia="Arial" w:hAnsi="Times New Roman" w:cs="Times New Roman"/>
          <w:spacing w:val="-5"/>
          <w:w w:val="92"/>
          <w:sz w:val="20"/>
          <w:szCs w:val="20"/>
        </w:rPr>
        <w:t>v</w:t>
      </w:r>
      <w:r w:rsidRPr="00B72469">
        <w:rPr>
          <w:rFonts w:ascii="Times New Roman" w:eastAsia="Arial" w:hAnsi="Times New Roman" w:cs="Times New Roman"/>
          <w:w w:val="92"/>
          <w:sz w:val="20"/>
          <w:szCs w:val="20"/>
        </w:rPr>
        <w:t>arious</w:t>
      </w:r>
      <w:r w:rsidRPr="00B72469">
        <w:rPr>
          <w:rFonts w:ascii="Times New Roman" w:eastAsia="Arial" w:hAnsi="Times New Roman" w:cs="Times New Roman"/>
          <w:spacing w:val="-8"/>
          <w:w w:val="92"/>
          <w:sz w:val="20"/>
          <w:szCs w:val="20"/>
        </w:rPr>
        <w:t xml:space="preserve"> </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 xml:space="preserve">ec- </w:t>
      </w:r>
      <w:r w:rsidRPr="00B72469">
        <w:rPr>
          <w:rFonts w:ascii="Times New Roman" w:eastAsia="Arial" w:hAnsi="Times New Roman" w:cs="Times New Roman"/>
          <w:w w:val="89"/>
          <w:sz w:val="20"/>
          <w:szCs w:val="20"/>
        </w:rPr>
        <w:t>tor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ist</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leaking</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spacing w:val="-1"/>
          <w:w w:val="88"/>
          <w:sz w:val="20"/>
          <w:szCs w:val="20"/>
        </w:rPr>
        <w:t>g</w:t>
      </w:r>
      <w:r w:rsidRPr="00B72469">
        <w:rPr>
          <w:rFonts w:ascii="Times New Roman" w:eastAsia="Arial" w:hAnsi="Times New Roman" w:cs="Times New Roman"/>
          <w:w w:val="88"/>
          <w:sz w:val="20"/>
          <w:szCs w:val="20"/>
        </w:rPr>
        <w:t>arnered</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 xml:space="preserve">information. </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w w:val="88"/>
          <w:sz w:val="20"/>
          <w:szCs w:val="20"/>
        </w:rPr>
        <w:t>O</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rt</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w w:val="88"/>
          <w:sz w:val="20"/>
          <w:szCs w:val="20"/>
        </w:rPr>
        <w:t>channels between</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components</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on</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smartphone</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 xml:space="preserve">(Android </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91"/>
          <w:sz w:val="20"/>
          <w:szCs w:val="20"/>
        </w:rPr>
        <w:t>pr</w:t>
      </w:r>
      <w:r w:rsidRPr="00B72469">
        <w:rPr>
          <w:rFonts w:ascii="Times New Roman" w:eastAsia="Arial" w:hAnsi="Times New Roman" w:cs="Times New Roman"/>
          <w:spacing w:val="-3"/>
          <w:w w:val="91"/>
          <w:sz w:val="20"/>
          <w:szCs w:val="20"/>
        </w:rPr>
        <w:t>o</w:t>
      </w:r>
      <w:r w:rsidRPr="00B72469">
        <w:rPr>
          <w:rFonts w:ascii="Times New Roman" w:eastAsia="Arial" w:hAnsi="Times New Roman" w:cs="Times New Roman"/>
          <w:w w:val="90"/>
          <w:sz w:val="20"/>
          <w:szCs w:val="20"/>
        </w:rPr>
        <w:t xml:space="preserve">vides </w:t>
      </w:r>
      <w:r w:rsidRPr="00B72469">
        <w:rPr>
          <w:rFonts w:ascii="Times New Roman" w:eastAsia="Arial" w:hAnsi="Times New Roman" w:cs="Times New Roman"/>
          <w:spacing w:val="-3"/>
          <w:w w:val="93"/>
          <w:sz w:val="20"/>
          <w:szCs w:val="20"/>
        </w:rPr>
        <w:t>v</w:t>
      </w:r>
      <w:r w:rsidRPr="00B72469">
        <w:rPr>
          <w:rFonts w:ascii="Times New Roman" w:eastAsia="Arial" w:hAnsi="Times New Roman" w:cs="Times New Roman"/>
          <w:w w:val="93"/>
          <w:sz w:val="20"/>
          <w:szCs w:val="20"/>
        </w:rPr>
        <w:t>ery</w:t>
      </w:r>
      <w:r w:rsidRPr="00B72469">
        <w:rPr>
          <w:rFonts w:ascii="Times New Roman" w:eastAsia="Arial" w:hAnsi="Times New Roman" w:cs="Times New Roman"/>
          <w:spacing w:val="-4"/>
          <w:w w:val="93"/>
          <w:sz w:val="20"/>
          <w:szCs w:val="20"/>
        </w:rPr>
        <w:t xml:space="preserve"> </w:t>
      </w:r>
      <w:r w:rsidRPr="00B72469">
        <w:rPr>
          <w:rFonts w:ascii="Times New Roman" w:eastAsia="Arial" w:hAnsi="Times New Roman" w:cs="Times New Roman"/>
          <w:sz w:val="20"/>
          <w:szCs w:val="20"/>
        </w:rPr>
        <w:t>little</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security</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1"/>
          <w:w w:val="89"/>
          <w:sz w:val="20"/>
          <w:szCs w:val="20"/>
        </w:rPr>
        <w:t>g</w:t>
      </w:r>
      <w:r w:rsidRPr="00B72469">
        <w:rPr>
          <w:rFonts w:ascii="Times New Roman" w:eastAsia="Arial" w:hAnsi="Times New Roman" w:cs="Times New Roman"/>
          <w:w w:val="89"/>
          <w:sz w:val="20"/>
          <w:szCs w:val="20"/>
        </w:rPr>
        <w:t>ainst</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communicating</w:t>
      </w:r>
      <w:r w:rsidRPr="00B72469">
        <w:rPr>
          <w:rFonts w:ascii="Times New Roman" w:eastAsia="Arial" w:hAnsi="Times New Roman" w:cs="Times New Roman"/>
          <w:spacing w:val="38"/>
          <w:w w:val="89"/>
          <w:sz w:val="20"/>
          <w:szCs w:val="20"/>
        </w:rPr>
        <w:t xml:space="preserve"> </w:t>
      </w:r>
      <w:r w:rsidRPr="00B72469">
        <w:rPr>
          <w:rFonts w:ascii="Times New Roman" w:eastAsia="Arial" w:hAnsi="Times New Roman" w:cs="Times New Roman"/>
          <w:w w:val="89"/>
          <w:sz w:val="20"/>
          <w:szCs w:val="20"/>
        </w:rPr>
        <w:t>applications,</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sz w:val="20"/>
          <w:szCs w:val="20"/>
        </w:rPr>
        <w:t xml:space="preserve">for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ample),</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8"/>
          <w:sz w:val="20"/>
          <w:szCs w:val="20"/>
        </w:rPr>
        <w:t>c</w:t>
      </w:r>
      <w:r w:rsidRPr="00B72469">
        <w:rPr>
          <w:rFonts w:ascii="Times New Roman" w:eastAsia="Arial" w:hAnsi="Times New Roman" w:cs="Times New Roman"/>
          <w:spacing w:val="-3"/>
          <w:w w:val="88"/>
          <w:sz w:val="20"/>
          <w:szCs w:val="20"/>
        </w:rPr>
        <w:t>ov</w:t>
      </w:r>
      <w:r w:rsidRPr="00B72469">
        <w:rPr>
          <w:rFonts w:ascii="Times New Roman" w:eastAsia="Arial" w:hAnsi="Times New Roman" w:cs="Times New Roman"/>
          <w:w w:val="88"/>
          <w:sz w:val="20"/>
          <w:szCs w:val="20"/>
        </w:rPr>
        <w:t>ert</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w w:val="88"/>
          <w:sz w:val="20"/>
          <w:szCs w:val="20"/>
        </w:rPr>
        <w:t>channels between</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related</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l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sz w:val="20"/>
          <w:szCs w:val="20"/>
        </w:rPr>
        <w:t xml:space="preserve">ap- </w:t>
      </w:r>
      <w:r w:rsidRPr="00B72469">
        <w:rPr>
          <w:rFonts w:ascii="Times New Roman" w:eastAsia="Arial" w:hAnsi="Times New Roman" w:cs="Times New Roman"/>
          <w:w w:val="87"/>
          <w:sz w:val="20"/>
          <w:szCs w:val="20"/>
        </w:rPr>
        <w:t>plications</w:t>
      </w:r>
      <w:r w:rsidRPr="00B72469">
        <w:rPr>
          <w:rFonts w:ascii="Times New Roman" w:eastAsia="Arial" w:hAnsi="Times New Roman" w:cs="Times New Roman"/>
          <w:spacing w:val="38"/>
          <w:w w:val="87"/>
          <w:sz w:val="20"/>
          <w:szCs w:val="20"/>
        </w:rPr>
        <w:t xml:space="preserve"> </w:t>
      </w:r>
      <w:r w:rsidRPr="00B72469">
        <w:rPr>
          <w:rFonts w:ascii="Times New Roman" w:eastAsia="Arial" w:hAnsi="Times New Roman" w:cs="Times New Roman"/>
          <w:w w:val="87"/>
          <w:sz w:val="20"/>
          <w:szCs w:val="20"/>
        </w:rPr>
        <w:t>(through</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storag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channel,</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xample)</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cu</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rently</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viable</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ctors</w:t>
      </w:r>
      <w:r w:rsidRPr="00B72469">
        <w:rPr>
          <w:rFonts w:ascii="Times New Roman" w:eastAsia="Arial" w:hAnsi="Times New Roman" w:cs="Times New Roman"/>
          <w:spacing w:val="39"/>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w w:val="92"/>
          <w:sz w:val="20"/>
          <w:szCs w:val="20"/>
        </w:rPr>
        <w:t>leaking</w:t>
      </w:r>
      <w:r w:rsidRPr="00B72469">
        <w:rPr>
          <w:rFonts w:ascii="Times New Roman" w:eastAsia="Arial" w:hAnsi="Times New Roman" w:cs="Times New Roman"/>
          <w:spacing w:val="31"/>
          <w:w w:val="92"/>
          <w:sz w:val="20"/>
          <w:szCs w:val="20"/>
        </w:rPr>
        <w:t xml:space="preserve"> </w:t>
      </w:r>
      <w:r w:rsidRPr="00B72469">
        <w:rPr>
          <w:rFonts w:ascii="Times New Roman" w:eastAsia="Arial" w:hAnsi="Times New Roman" w:cs="Times New Roman"/>
          <w:w w:val="86"/>
          <w:sz w:val="20"/>
          <w:szCs w:val="20"/>
        </w:rPr>
        <w:t>sensit</w:t>
      </w:r>
      <w:r w:rsidRPr="00B72469">
        <w:rPr>
          <w:rFonts w:ascii="Times New Roman" w:eastAsia="Arial" w:hAnsi="Times New Roman" w:cs="Times New Roman"/>
          <w:spacing w:val="-5"/>
          <w:w w:val="124"/>
          <w:sz w:val="20"/>
          <w:szCs w:val="20"/>
        </w:rPr>
        <w:t>i</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35"/>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ad</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4"/>
          <w:w w:val="87"/>
          <w:sz w:val="20"/>
          <w:szCs w:val="20"/>
        </w:rPr>
        <w:t>r</w:t>
      </w:r>
      <w:r w:rsidRPr="00B72469">
        <w:rPr>
          <w:rFonts w:ascii="Times New Roman" w:eastAsia="Arial" w:hAnsi="Times New Roman" w:cs="Times New Roman"/>
          <w:w w:val="99"/>
          <w:sz w:val="20"/>
          <w:szCs w:val="20"/>
        </w:rPr>
        <w:t xml:space="preserve">- </w:t>
      </w:r>
      <w:r w:rsidRPr="00B72469">
        <w:rPr>
          <w:rFonts w:ascii="Times New Roman" w:eastAsia="Arial" w:hAnsi="Times New Roman" w:cs="Times New Roman"/>
          <w:w w:val="85"/>
          <w:sz w:val="20"/>
          <w:szCs w:val="20"/>
        </w:rPr>
        <w:t xml:space="preserve">saries. </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 xml:space="preserve">is </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n</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possible</w:t>
      </w:r>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l</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rage</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other</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blessed”</w:t>
      </w:r>
      <w:r w:rsidRPr="00B72469">
        <w:rPr>
          <w:rFonts w:ascii="Times New Roman" w:eastAsia="Arial" w:hAnsi="Times New Roman" w:cs="Times New Roman"/>
          <w:spacing w:val="43"/>
          <w:w w:val="89"/>
          <w:sz w:val="20"/>
          <w:szCs w:val="20"/>
        </w:rPr>
        <w:t xml:space="preserve"> </w:t>
      </w:r>
      <w:r w:rsidRPr="00B72469">
        <w:rPr>
          <w:rFonts w:ascii="Times New Roman" w:eastAsia="Arial" w:hAnsi="Times New Roman" w:cs="Times New Roman"/>
          <w:sz w:val="20"/>
          <w:szCs w:val="20"/>
        </w:rPr>
        <w:t xml:space="preserve">ap- </w:t>
      </w:r>
      <w:r w:rsidRPr="00B72469">
        <w:rPr>
          <w:rFonts w:ascii="Times New Roman" w:eastAsia="Arial" w:hAnsi="Times New Roman" w:cs="Times New Roman"/>
          <w:w w:val="88"/>
          <w:sz w:val="20"/>
          <w:szCs w:val="20"/>
        </w:rPr>
        <w:t>plications</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on</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phone</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3"/>
          <w:sz w:val="20"/>
          <w:szCs w:val="20"/>
        </w:rPr>
        <w:t>act</w:t>
      </w:r>
      <w:r w:rsidRPr="00B72469">
        <w:rPr>
          <w:rFonts w:ascii="Times New Roman" w:eastAsia="Arial" w:hAnsi="Times New Roman" w:cs="Times New Roman"/>
          <w:spacing w:val="12"/>
          <w:w w:val="83"/>
          <w:sz w:val="20"/>
          <w:szCs w:val="20"/>
        </w:rPr>
        <w:t xml:space="preserve"> </w:t>
      </w:r>
      <w:r w:rsidRPr="00B72469">
        <w:rPr>
          <w:rFonts w:ascii="Times New Roman" w:eastAsia="Arial" w:hAnsi="Times New Roman" w:cs="Times New Roman"/>
          <w:w w:val="83"/>
          <w:sz w:val="20"/>
          <w:szCs w:val="20"/>
        </w:rPr>
        <w:t>as</w:t>
      </w:r>
      <w:r w:rsidRPr="00B72469">
        <w:rPr>
          <w:rFonts w:ascii="Times New Roman" w:eastAsia="Arial" w:hAnsi="Times New Roman" w:cs="Times New Roman"/>
          <w:spacing w:val="-9"/>
          <w:w w:val="83"/>
          <w:sz w:val="20"/>
          <w:szCs w:val="20"/>
        </w:rPr>
        <w:t xml:space="preserve"> </w:t>
      </w:r>
      <w:r w:rsidRPr="00B72469">
        <w:rPr>
          <w:rFonts w:ascii="Times New Roman" w:eastAsia="Arial" w:hAnsi="Times New Roman" w:cs="Times New Roman"/>
          <w:w w:val="83"/>
          <w:sz w:val="20"/>
          <w:szCs w:val="20"/>
        </w:rPr>
        <w:t>a</w:t>
      </w:r>
      <w:r w:rsidRPr="00B72469">
        <w:rPr>
          <w:rFonts w:ascii="Times New Roman" w:eastAsia="Arial" w:hAnsi="Times New Roman" w:cs="Times New Roman"/>
          <w:spacing w:val="-4"/>
          <w:w w:val="83"/>
          <w:sz w:val="20"/>
          <w:szCs w:val="20"/>
        </w:rPr>
        <w:t xml:space="preserve"> </w:t>
      </w:r>
      <w:proofErr w:type="gramStart"/>
      <w:r w:rsidRPr="00B72469">
        <w:rPr>
          <w:rFonts w:ascii="Times New Roman" w:eastAsia="Arial" w:hAnsi="Times New Roman" w:cs="Times New Roman"/>
          <w:w w:val="83"/>
          <w:sz w:val="20"/>
          <w:szCs w:val="20"/>
        </w:rPr>
        <w:t xml:space="preserve">carrier </w:t>
      </w:r>
      <w:r w:rsidRPr="00B72469">
        <w:rPr>
          <w:rFonts w:ascii="Times New Roman" w:eastAsia="Arial" w:hAnsi="Times New Roman" w:cs="Times New Roman"/>
          <w:spacing w:val="1"/>
          <w:w w:val="83"/>
          <w:sz w:val="20"/>
          <w:szCs w:val="20"/>
        </w:rPr>
        <w:t xml:space="preserve"> </w:t>
      </w:r>
      <w:r w:rsidRPr="00B72469">
        <w:rPr>
          <w:rFonts w:ascii="Times New Roman" w:eastAsia="Arial" w:hAnsi="Times New Roman" w:cs="Times New Roman"/>
          <w:sz w:val="20"/>
          <w:szCs w:val="20"/>
        </w:rPr>
        <w:t>for</w:t>
      </w:r>
      <w:proofErr w:type="gramEnd"/>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 xml:space="preserve">such </w:t>
      </w:r>
      <w:r w:rsidRPr="00B72469">
        <w:rPr>
          <w:rFonts w:ascii="Times New Roman" w:eastAsia="Arial" w:hAnsi="Times New Roman" w:cs="Times New Roman"/>
          <w:sz w:val="20"/>
          <w:szCs w:val="20"/>
        </w:rPr>
        <w:t xml:space="preserve">informa- </w:t>
      </w:r>
      <w:r w:rsidRPr="00B72469">
        <w:rPr>
          <w:rFonts w:ascii="Times New Roman" w:eastAsia="Arial" w:hAnsi="Times New Roman" w:cs="Times New Roman"/>
          <w:w w:val="88"/>
          <w:sz w:val="20"/>
          <w:szCs w:val="20"/>
        </w:rPr>
        <w:t>tion</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by</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i</w:t>
      </w:r>
      <w:r w:rsidRPr="00B72469">
        <w:rPr>
          <w:rFonts w:ascii="Times New Roman" w:eastAsia="Arial" w:hAnsi="Times New Roman" w:cs="Times New Roman"/>
          <w:spacing w:val="-7"/>
          <w:w w:val="88"/>
          <w:sz w:val="20"/>
          <w:szCs w:val="20"/>
        </w:rPr>
        <w:t>n</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 xml:space="preserve">oking </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web-br</w:t>
      </w:r>
      <w:r w:rsidRPr="00B72469">
        <w:rPr>
          <w:rFonts w:ascii="Times New Roman" w:eastAsia="Arial" w:hAnsi="Times New Roman" w:cs="Times New Roman"/>
          <w:spacing w:val="-4"/>
          <w:w w:val="88"/>
          <w:sz w:val="20"/>
          <w:szCs w:val="20"/>
        </w:rPr>
        <w:t>o</w:t>
      </w:r>
      <w:r w:rsidRPr="00B72469">
        <w:rPr>
          <w:rFonts w:ascii="Times New Roman" w:eastAsia="Arial" w:hAnsi="Times New Roman" w:cs="Times New Roman"/>
          <w:w w:val="88"/>
          <w:sz w:val="20"/>
          <w:szCs w:val="20"/>
        </w:rPr>
        <w:t>wser</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5"/>
          <w:sz w:val="20"/>
          <w:szCs w:val="20"/>
        </w:rPr>
        <w:t>an</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encoded</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URL,</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 xml:space="preserve">for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ample).</w:t>
      </w:r>
      <w:r w:rsidRPr="00B72469">
        <w:rPr>
          <w:rFonts w:ascii="Times New Roman" w:eastAsia="Arial" w:hAnsi="Times New Roman" w:cs="Times New Roman"/>
          <w:spacing w:val="46"/>
          <w:w w:val="89"/>
          <w:sz w:val="20"/>
          <w:szCs w:val="20"/>
        </w:rPr>
        <w:t xml:space="preserve"> </w:t>
      </w:r>
      <w:r w:rsidRPr="00B72469">
        <w:rPr>
          <w:rFonts w:ascii="Times New Roman" w:eastAsia="Arial" w:hAnsi="Times New Roman" w:cs="Times New Roman"/>
          <w:w w:val="89"/>
          <w:sz w:val="20"/>
          <w:szCs w:val="20"/>
        </w:rPr>
        <w:t>Thus</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interested</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pacing w:val="-4"/>
          <w:w w:val="89"/>
          <w:sz w:val="20"/>
          <w:szCs w:val="20"/>
        </w:rPr>
        <w:t>b</w:t>
      </w:r>
      <w:r w:rsidRPr="00B72469">
        <w:rPr>
          <w:rFonts w:ascii="Times New Roman" w:eastAsia="Arial" w:hAnsi="Times New Roman" w:cs="Times New Roman"/>
          <w:w w:val="89"/>
          <w:sz w:val="20"/>
          <w:szCs w:val="20"/>
        </w:rPr>
        <w:t xml:space="preserve">uilding </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unified</w:t>
      </w:r>
      <w:r w:rsidRPr="00B72469">
        <w:rPr>
          <w:rFonts w:ascii="Times New Roman" w:eastAsia="Arial" w:hAnsi="Times New Roman" w:cs="Times New Roman"/>
          <w:spacing w:val="36"/>
          <w:w w:val="89"/>
          <w:sz w:val="20"/>
          <w:szCs w:val="20"/>
        </w:rPr>
        <w:t xml:space="preserve"> </w:t>
      </w:r>
      <w:r w:rsidRPr="00B72469">
        <w:rPr>
          <w:rFonts w:ascii="Times New Roman" w:eastAsia="Arial" w:hAnsi="Times New Roman" w:cs="Times New Roman"/>
          <w:sz w:val="20"/>
          <w:szCs w:val="20"/>
        </w:rPr>
        <w:t>a</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0"/>
          <w:sz w:val="20"/>
          <w:szCs w:val="20"/>
        </w:rPr>
        <w:t>chitecture</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5"/>
          <w:sz w:val="20"/>
          <w:szCs w:val="20"/>
        </w:rPr>
        <w:t>controlling</w:t>
      </w:r>
      <w:r w:rsidRPr="00B72469">
        <w:rPr>
          <w:rFonts w:ascii="Times New Roman" w:eastAsia="Arial" w:hAnsi="Times New Roman" w:cs="Times New Roman"/>
          <w:spacing w:val="-14"/>
          <w:w w:val="95"/>
          <w:sz w:val="20"/>
          <w:szCs w:val="20"/>
        </w:rPr>
        <w:t xml:space="preserve"> </w:t>
      </w:r>
      <w:r w:rsidRPr="00B72469">
        <w:rPr>
          <w:rFonts w:ascii="Times New Roman" w:eastAsia="Arial" w:hAnsi="Times New Roman" w:cs="Times New Roman"/>
          <w:w w:val="81"/>
          <w:sz w:val="20"/>
          <w:szCs w:val="20"/>
        </w:rPr>
        <w:t>access</w:t>
      </w:r>
      <w:r w:rsidRPr="00B72469">
        <w:rPr>
          <w:rFonts w:ascii="Times New Roman" w:eastAsia="Arial" w:hAnsi="Times New Roman" w:cs="Times New Roman"/>
          <w:spacing w:val="-6"/>
          <w:w w:val="81"/>
          <w:sz w:val="20"/>
          <w:szCs w:val="20"/>
        </w:rPr>
        <w:t xml:space="preserve"> </w:t>
      </w:r>
      <w:r w:rsidRPr="00B72469">
        <w:rPr>
          <w:rFonts w:ascii="Times New Roman" w:eastAsia="Arial" w:hAnsi="Times New Roman" w:cs="Times New Roman"/>
          <w:w w:val="81"/>
          <w:sz w:val="20"/>
          <w:szCs w:val="20"/>
        </w:rPr>
        <w:t>to</w:t>
      </w:r>
      <w:r w:rsidRPr="00B72469">
        <w:rPr>
          <w:rFonts w:ascii="Times New Roman" w:eastAsia="Arial" w:hAnsi="Times New Roman" w:cs="Times New Roman"/>
          <w:spacing w:val="12"/>
          <w:w w:val="81"/>
          <w:sz w:val="20"/>
          <w:szCs w:val="20"/>
        </w:rPr>
        <w:t xml:space="preserve"> </w:t>
      </w:r>
      <w:r w:rsidRPr="00B72469">
        <w:rPr>
          <w:rFonts w:ascii="Times New Roman" w:eastAsia="Arial" w:hAnsi="Times New Roman" w:cs="Times New Roman"/>
          <w:w w:val="81"/>
          <w:sz w:val="20"/>
          <w:szCs w:val="20"/>
        </w:rPr>
        <w:t>sensor</w:t>
      </w:r>
      <w:r w:rsidRPr="00B72469">
        <w:rPr>
          <w:rFonts w:ascii="Times New Roman" w:eastAsia="Arial" w:hAnsi="Times New Roman" w:cs="Times New Roman"/>
          <w:spacing w:val="12"/>
          <w:w w:val="81"/>
          <w:sz w:val="20"/>
          <w:szCs w:val="20"/>
        </w:rPr>
        <w:t xml:space="preserve"> </w:t>
      </w:r>
      <w:r w:rsidRPr="00B72469">
        <w:rPr>
          <w:rFonts w:ascii="Times New Roman" w:eastAsia="Arial" w:hAnsi="Times New Roman" w:cs="Times New Roman"/>
          <w:w w:val="81"/>
          <w:sz w:val="20"/>
          <w:szCs w:val="20"/>
        </w:rPr>
        <w:t>data,</w:t>
      </w:r>
      <w:r w:rsidRPr="00B72469">
        <w:rPr>
          <w:rFonts w:ascii="Times New Roman" w:eastAsia="Arial" w:hAnsi="Times New Roman" w:cs="Times New Roman"/>
          <w:spacing w:val="13"/>
          <w:w w:val="81"/>
          <w:sz w:val="20"/>
          <w:szCs w:val="20"/>
        </w:rPr>
        <w:t xml:space="preserve"> </w:t>
      </w:r>
      <w:r w:rsidRPr="00B72469">
        <w:rPr>
          <w:rFonts w:ascii="Times New Roman" w:eastAsia="Arial" w:hAnsi="Times New Roman" w:cs="Times New Roman"/>
          <w:w w:val="81"/>
          <w:sz w:val="20"/>
          <w:szCs w:val="20"/>
        </w:rPr>
        <w:t>and</w:t>
      </w:r>
      <w:r w:rsidRPr="00B72469">
        <w:rPr>
          <w:rFonts w:ascii="Times New Roman" w:eastAsia="Arial" w:hAnsi="Times New Roman" w:cs="Times New Roman"/>
          <w:spacing w:val="10"/>
          <w:w w:val="81"/>
          <w:sz w:val="20"/>
          <w:szCs w:val="20"/>
        </w:rPr>
        <w:t xml:space="preserve"> </w:t>
      </w:r>
      <w:r w:rsidRPr="00B72469">
        <w:rPr>
          <w:rFonts w:ascii="Times New Roman" w:eastAsia="Arial" w:hAnsi="Times New Roman" w:cs="Times New Roman"/>
          <w:w w:val="101"/>
          <w:sz w:val="20"/>
          <w:szCs w:val="20"/>
        </w:rPr>
        <w:t xml:space="preserve">limiting </w:t>
      </w:r>
      <w:r w:rsidRPr="00B72469">
        <w:rPr>
          <w:rFonts w:ascii="Times New Roman" w:eastAsia="Arial" w:hAnsi="Times New Roman" w:cs="Times New Roman"/>
          <w:w w:val="89"/>
          <w:sz w:val="20"/>
          <w:szCs w:val="20"/>
        </w:rPr>
        <w:t>what</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 xml:space="preserve">information </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can</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be</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 xml:space="preserve">gleaned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user</w:t>
      </w:r>
      <w:r w:rsidRPr="00B72469">
        <w:rPr>
          <w:rFonts w:ascii="Times New Roman" w:eastAsia="Arial" w:hAnsi="Times New Roman" w:cs="Times New Roman"/>
          <w:spacing w:val="-10"/>
          <w:w w:val="87"/>
          <w:sz w:val="20"/>
          <w:szCs w:val="20"/>
        </w:rPr>
        <w:t>’</w:t>
      </w:r>
      <w:r w:rsidRPr="00B72469">
        <w:rPr>
          <w:rFonts w:ascii="Times New Roman" w:eastAsia="Arial" w:hAnsi="Times New Roman" w:cs="Times New Roman"/>
          <w:w w:val="87"/>
          <w:sz w:val="20"/>
          <w:szCs w:val="20"/>
        </w:rPr>
        <w:t>s</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sz w:val="20"/>
          <w:szCs w:val="20"/>
        </w:rPr>
        <w:t>e</w:t>
      </w:r>
      <w:r w:rsidRPr="00B72469">
        <w:rPr>
          <w:rFonts w:ascii="Times New Roman" w:eastAsia="Arial" w:hAnsi="Times New Roman" w:cs="Times New Roman"/>
          <w:spacing w:val="-8"/>
          <w:sz w:val="20"/>
          <w:szCs w:val="20"/>
        </w:rPr>
        <w:t>n</w:t>
      </w:r>
      <w:r w:rsidRPr="00B72469">
        <w:rPr>
          <w:rFonts w:ascii="Times New Roman" w:eastAsia="Arial" w:hAnsi="Times New Roman" w:cs="Times New Roman"/>
          <w:sz w:val="20"/>
          <w:szCs w:val="20"/>
        </w:rPr>
        <w:t xml:space="preserve">viron- </w:t>
      </w:r>
      <w:r w:rsidRPr="00B72469">
        <w:rPr>
          <w:rFonts w:ascii="Times New Roman" w:eastAsia="Arial" w:hAnsi="Times New Roman" w:cs="Times New Roman"/>
          <w:w w:val="87"/>
          <w:sz w:val="20"/>
          <w:szCs w:val="20"/>
        </w:rPr>
        <w:t>ment</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unless</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z w:val="20"/>
          <w:szCs w:val="20"/>
        </w:rPr>
        <w: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2"/>
          <w:sz w:val="20"/>
          <w:szCs w:val="20"/>
        </w:rPr>
        <w:t>she</w:t>
      </w:r>
      <w:r w:rsidRPr="00B72469">
        <w:rPr>
          <w:rFonts w:ascii="Times New Roman" w:eastAsia="Arial" w:hAnsi="Times New Roman" w:cs="Times New Roman"/>
          <w:spacing w:val="29"/>
          <w:w w:val="82"/>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7"/>
          <w:sz w:val="20"/>
          <w:szCs w:val="20"/>
        </w:rPr>
        <w:t xml:space="preserve">making </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us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2"/>
          <w:sz w:val="20"/>
          <w:szCs w:val="20"/>
        </w:rPr>
        <w:t>l</w:t>
      </w:r>
      <w:r w:rsidRPr="00B72469">
        <w:rPr>
          <w:rFonts w:ascii="Times New Roman" w:eastAsia="Arial" w:hAnsi="Times New Roman" w:cs="Times New Roman"/>
          <w:spacing w:val="-3"/>
          <w:w w:val="92"/>
          <w:sz w:val="20"/>
          <w:szCs w:val="20"/>
        </w:rPr>
        <w:t>e</w:t>
      </w:r>
      <w:r w:rsidRPr="00B72469">
        <w:rPr>
          <w:rFonts w:ascii="Times New Roman" w:eastAsia="Arial" w:hAnsi="Times New Roman" w:cs="Times New Roman"/>
          <w:w w:val="92"/>
          <w:sz w:val="20"/>
          <w:szCs w:val="20"/>
        </w:rPr>
        <w:t>gitimate</w:t>
      </w:r>
      <w:r w:rsidRPr="00B72469">
        <w:rPr>
          <w:rFonts w:ascii="Times New Roman" w:eastAsia="Arial" w:hAnsi="Times New Roman" w:cs="Times New Roman"/>
          <w:spacing w:val="30"/>
          <w:w w:val="92"/>
          <w:sz w:val="20"/>
          <w:szCs w:val="20"/>
        </w:rPr>
        <w:t xml:space="preserve"> </w:t>
      </w:r>
      <w:r w:rsidRPr="00B72469">
        <w:rPr>
          <w:rFonts w:ascii="Times New Roman" w:eastAsia="Arial" w:hAnsi="Times New Roman" w:cs="Times New Roman"/>
          <w:sz w:val="20"/>
          <w:szCs w:val="20"/>
        </w:rPr>
        <w:t xml:space="preserve">appli- </w:t>
      </w:r>
      <w:r w:rsidRPr="00B72469">
        <w:rPr>
          <w:rFonts w:ascii="Times New Roman" w:eastAsia="Arial" w:hAnsi="Times New Roman" w:cs="Times New Roman"/>
          <w:w w:val="89"/>
          <w:sz w:val="20"/>
          <w:szCs w:val="20"/>
        </w:rPr>
        <w:t>cations.</w:t>
      </w:r>
      <w:r w:rsidRPr="00B72469">
        <w:rPr>
          <w:rFonts w:ascii="Times New Roman" w:eastAsia="Arial" w:hAnsi="Times New Roman" w:cs="Times New Roman"/>
          <w:spacing w:val="33"/>
          <w:w w:val="89"/>
          <w:sz w:val="20"/>
          <w:szCs w:val="20"/>
        </w:rPr>
        <w:t xml:space="preserve"> </w:t>
      </w:r>
      <w:r w:rsidRPr="00B72469">
        <w:rPr>
          <w:rFonts w:ascii="Times New Roman" w:eastAsia="Arial" w:hAnsi="Times New Roman" w:cs="Times New Roman"/>
          <w:spacing w:val="-14"/>
          <w:w w:val="89"/>
          <w:sz w:val="20"/>
          <w:szCs w:val="20"/>
        </w:rPr>
        <w:t>W</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currently</w:t>
      </w:r>
      <w:r w:rsidRPr="00B72469">
        <w:rPr>
          <w:rFonts w:ascii="Times New Roman" w:eastAsia="Arial" w:hAnsi="Times New Roman" w:cs="Times New Roman"/>
          <w:spacing w:val="38"/>
          <w:w w:val="89"/>
          <w:sz w:val="20"/>
          <w:szCs w:val="20"/>
        </w:rPr>
        <w:t xml:space="preserve"> </w:t>
      </w:r>
      <w:proofErr w:type="gramStart"/>
      <w:r w:rsidRPr="00B72469">
        <w:rPr>
          <w:rFonts w:ascii="Times New Roman" w:eastAsia="Arial" w:hAnsi="Times New Roman" w:cs="Times New Roman"/>
          <w:spacing w:val="-4"/>
          <w:w w:val="89"/>
          <w:sz w:val="20"/>
          <w:szCs w:val="20"/>
        </w:rPr>
        <w:t>b</w:t>
      </w:r>
      <w:r w:rsidRPr="00B72469">
        <w:rPr>
          <w:rFonts w:ascii="Times New Roman" w:eastAsia="Arial" w:hAnsi="Times New Roman" w:cs="Times New Roman"/>
          <w:w w:val="89"/>
          <w:sz w:val="20"/>
          <w:szCs w:val="20"/>
        </w:rPr>
        <w:t xml:space="preserve">uilding </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a</w:t>
      </w:r>
      <w:proofErr w:type="gramEnd"/>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soft</w:t>
      </w:r>
      <w:r w:rsidRPr="00B72469">
        <w:rPr>
          <w:rFonts w:ascii="Times New Roman" w:eastAsia="Arial" w:hAnsi="Times New Roman" w:cs="Times New Roman"/>
          <w:spacing w:val="-2"/>
          <w:w w:val="89"/>
          <w:sz w:val="20"/>
          <w:szCs w:val="20"/>
        </w:rPr>
        <w:t>w</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prototype</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6"/>
          <w:sz w:val="20"/>
          <w:szCs w:val="20"/>
        </w:rPr>
        <w:t>one</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instanc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sensory</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l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7"/>
          <w:sz w:val="20"/>
          <w:szCs w:val="20"/>
        </w:rPr>
        <w:t>demonstrat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sz w:val="20"/>
          <w:szCs w:val="20"/>
        </w:rPr>
        <w:t>reality 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7"/>
          <w:sz w:val="20"/>
          <w:szCs w:val="20"/>
        </w:rPr>
        <w:t>the threat,</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8"/>
          <w:sz w:val="20"/>
          <w:szCs w:val="20"/>
        </w:rPr>
        <w:t>better understan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defens</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 xml:space="preserve">techniques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limi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ma</w:t>
      </w:r>
      <w:r w:rsidRPr="00B72469">
        <w:rPr>
          <w:rFonts w:ascii="Times New Roman" w:eastAsia="Arial" w:hAnsi="Times New Roman" w:cs="Times New Roman"/>
          <w:spacing w:val="-2"/>
          <w:sz w:val="20"/>
          <w:szCs w:val="20"/>
        </w:rPr>
        <w:t>lw</w:t>
      </w:r>
      <w:r w:rsidRPr="00B72469">
        <w:rPr>
          <w:rFonts w:ascii="Times New Roman" w:eastAsia="Arial" w:hAnsi="Times New Roman" w:cs="Times New Roman"/>
          <w:sz w:val="20"/>
          <w:szCs w:val="20"/>
        </w:rPr>
        <w:t>are.</w:t>
      </w:r>
    </w:p>
    <w:p w14:paraId="0AFED274" w14:textId="77777777" w:rsidR="00676FEB" w:rsidRPr="00B72469" w:rsidRDefault="00676FEB" w:rsidP="00676FEB">
      <w:pPr>
        <w:spacing w:before="13" w:after="0" w:line="240" w:lineRule="exact"/>
        <w:rPr>
          <w:rFonts w:ascii="Times New Roman" w:hAnsi="Times New Roman" w:cs="Times New Roman"/>
          <w:sz w:val="24"/>
          <w:szCs w:val="24"/>
        </w:rPr>
      </w:pPr>
    </w:p>
    <w:p w14:paraId="0AFED275"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15"/>
          <w:w w:val="91"/>
          <w:sz w:val="20"/>
          <w:szCs w:val="20"/>
        </w:rPr>
        <w:t>W</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aim</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8"/>
          <w:sz w:val="20"/>
          <w:szCs w:val="20"/>
        </w:rPr>
        <w:t>study</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types</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7"/>
          <w:sz w:val="20"/>
          <w:szCs w:val="20"/>
        </w:rPr>
        <w:t>sensory</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l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8"/>
          <w:sz w:val="20"/>
          <w:szCs w:val="20"/>
        </w:rPr>
        <w:t>stealt</w:t>
      </w:r>
      <w:r w:rsidRPr="00B72469">
        <w:rPr>
          <w:rFonts w:ascii="Times New Roman" w:eastAsia="Arial" w:hAnsi="Times New Roman" w:cs="Times New Roman"/>
          <w:spacing w:val="-1"/>
          <w:w w:val="88"/>
          <w:sz w:val="20"/>
          <w:szCs w:val="20"/>
        </w:rPr>
        <w:t>h</w:t>
      </w:r>
      <w:r w:rsidRPr="00B72469">
        <w:rPr>
          <w:rFonts w:ascii="Times New Roman" w:eastAsia="Arial" w:hAnsi="Times New Roman" w:cs="Times New Roman"/>
          <w:w w:val="99"/>
          <w:sz w:val="20"/>
          <w:szCs w:val="20"/>
        </w:rPr>
        <w:t xml:space="preserve">y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thus</w:t>
      </w:r>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us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sz w:val="20"/>
          <w:szCs w:val="20"/>
        </w:rPr>
        <w:t>f</w:t>
      </w:r>
      <w:r w:rsidRPr="00B72469">
        <w:rPr>
          <w:rFonts w:ascii="Times New Roman" w:eastAsia="Arial" w:hAnsi="Times New Roman" w:cs="Times New Roman"/>
          <w:spacing w:val="-5"/>
          <w:sz w:val="20"/>
          <w:szCs w:val="20"/>
        </w:rPr>
        <w:t>e</w:t>
      </w:r>
      <w:r w:rsidRPr="00B72469">
        <w:rPr>
          <w:rFonts w:ascii="Times New Roman" w:eastAsia="Arial" w:hAnsi="Times New Roman" w:cs="Times New Roman"/>
          <w:sz w:val="20"/>
          <w:szCs w:val="20"/>
        </w:rPr>
        <w:t>w</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5"/>
          <w:sz w:val="20"/>
          <w:szCs w:val="20"/>
        </w:rPr>
        <w:t>resources</w:t>
      </w:r>
      <w:r w:rsidRPr="00B72469">
        <w:rPr>
          <w:rFonts w:ascii="Times New Roman" w:eastAsia="Arial" w:hAnsi="Times New Roman" w:cs="Times New Roman"/>
          <w:spacing w:val="15"/>
          <w:w w:val="85"/>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mobile</w:t>
      </w:r>
      <w:r w:rsidRPr="00B72469">
        <w:rPr>
          <w:rFonts w:ascii="Times New Roman" w:eastAsia="Arial" w:hAnsi="Times New Roman" w:cs="Times New Roman"/>
          <w:spacing w:val="37"/>
          <w:w w:val="89"/>
          <w:sz w:val="20"/>
          <w:szCs w:val="20"/>
        </w:rPr>
        <w:t xml:space="preserve"> </w:t>
      </w:r>
      <w:r w:rsidRPr="00B72469">
        <w:rPr>
          <w:rFonts w:ascii="Times New Roman" w:eastAsia="Arial" w:hAnsi="Times New Roman" w:cs="Times New Roman"/>
          <w:w w:val="89"/>
          <w:sz w:val="20"/>
          <w:szCs w:val="20"/>
        </w:rPr>
        <w:t>d</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w w:val="89"/>
          <w:sz w:val="20"/>
          <w:szCs w:val="20"/>
        </w:rPr>
        <w:t xml:space="preserve">vice. </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pacing w:val="-3"/>
          <w:sz w:val="20"/>
          <w:szCs w:val="20"/>
        </w:rPr>
        <w:t>F</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9"/>
          <w:sz w:val="20"/>
          <w:szCs w:val="20"/>
        </w:rPr>
        <w:t xml:space="preserve">x- </w:t>
      </w:r>
      <w:r w:rsidRPr="00B72469">
        <w:rPr>
          <w:rFonts w:ascii="Times New Roman" w:eastAsia="Arial" w:hAnsi="Times New Roman" w:cs="Times New Roman"/>
          <w:w w:val="84"/>
          <w:sz w:val="20"/>
          <w:szCs w:val="20"/>
        </w:rPr>
        <w:t>ample,</w:t>
      </w:r>
      <w:r w:rsidRPr="00B72469">
        <w:rPr>
          <w:rFonts w:ascii="Times New Roman" w:eastAsia="Arial" w:hAnsi="Times New Roman" w:cs="Times New Roman"/>
          <w:spacing w:val="29"/>
          <w:w w:val="84"/>
          <w:sz w:val="20"/>
          <w:szCs w:val="20"/>
        </w:rPr>
        <w:t xml:space="preserve"> </w:t>
      </w:r>
      <w:r w:rsidRPr="00B72469">
        <w:rPr>
          <w:rFonts w:ascii="Times New Roman" w:eastAsia="Arial" w:hAnsi="Times New Roman" w:cs="Times New Roman"/>
          <w:w w:val="84"/>
          <w:sz w:val="20"/>
          <w:szCs w:val="20"/>
        </w:rPr>
        <w:t>speech-based</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w w:val="84"/>
          <w:sz w:val="20"/>
          <w:szCs w:val="20"/>
        </w:rPr>
        <w:t>ma</w:t>
      </w:r>
      <w:r w:rsidRPr="00B72469">
        <w:rPr>
          <w:rFonts w:ascii="Times New Roman" w:eastAsia="Arial" w:hAnsi="Times New Roman" w:cs="Times New Roman"/>
          <w:spacing w:val="-2"/>
          <w:w w:val="84"/>
          <w:sz w:val="20"/>
          <w:szCs w:val="20"/>
        </w:rPr>
        <w:t>lw</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45"/>
          <w:w w:val="84"/>
          <w:sz w:val="20"/>
          <w:szCs w:val="20"/>
        </w:rPr>
        <w:t xml:space="preserve"> </w:t>
      </w:r>
      <w:r w:rsidRPr="00B72469">
        <w:rPr>
          <w:rFonts w:ascii="Times New Roman" w:eastAsia="Arial" w:hAnsi="Times New Roman" w:cs="Times New Roman"/>
          <w:w w:val="84"/>
          <w:sz w:val="20"/>
          <w:szCs w:val="20"/>
        </w:rPr>
        <w:t>may</w:t>
      </w:r>
      <w:r w:rsidRPr="00B72469">
        <w:rPr>
          <w:rFonts w:ascii="Times New Roman" w:eastAsia="Arial" w:hAnsi="Times New Roman" w:cs="Times New Roman"/>
          <w:spacing w:val="21"/>
          <w:w w:val="84"/>
          <w:sz w:val="20"/>
          <w:szCs w:val="20"/>
        </w:rPr>
        <w:t xml:space="preserve"> </w:t>
      </w:r>
      <w:r w:rsidRPr="00B72469">
        <w:rPr>
          <w:rFonts w:ascii="Times New Roman" w:eastAsia="Arial" w:hAnsi="Times New Roman" w:cs="Times New Roman"/>
          <w:w w:val="84"/>
          <w:sz w:val="20"/>
          <w:szCs w:val="20"/>
        </w:rPr>
        <w:t>use</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s</w:t>
      </w:r>
      <w:r w:rsidRPr="00B72469">
        <w:rPr>
          <w:rFonts w:ascii="Times New Roman" w:eastAsia="Arial" w:hAnsi="Times New Roman" w:cs="Times New Roman"/>
          <w:spacing w:val="-4"/>
          <w:w w:val="84"/>
          <w:sz w:val="20"/>
          <w:szCs w:val="20"/>
        </w:rPr>
        <w:t>e</w:t>
      </w:r>
      <w:r w:rsidRPr="00B72469">
        <w:rPr>
          <w:rFonts w:ascii="Times New Roman" w:eastAsia="Arial" w:hAnsi="Times New Roman" w:cs="Times New Roman"/>
          <w:spacing w:val="-3"/>
          <w:w w:val="84"/>
          <w:sz w:val="20"/>
          <w:szCs w:val="20"/>
        </w:rPr>
        <w:t>v</w:t>
      </w:r>
      <w:r w:rsidRPr="00B72469">
        <w:rPr>
          <w:rFonts w:ascii="Times New Roman" w:eastAsia="Arial" w:hAnsi="Times New Roman" w:cs="Times New Roman"/>
          <w:w w:val="84"/>
          <w:sz w:val="20"/>
          <w:szCs w:val="20"/>
        </w:rPr>
        <w:t>eral</w:t>
      </w:r>
      <w:r w:rsidRPr="00B72469">
        <w:rPr>
          <w:rFonts w:ascii="Times New Roman" w:eastAsia="Arial" w:hAnsi="Times New Roman" w:cs="Times New Roman"/>
          <w:spacing w:val="16"/>
          <w:w w:val="84"/>
          <w:sz w:val="20"/>
          <w:szCs w:val="20"/>
        </w:rPr>
        <w:t xml:space="preserve"> </w:t>
      </w:r>
      <w:proofErr w:type="gramStart"/>
      <w:r w:rsidRPr="00B72469">
        <w:rPr>
          <w:rFonts w:ascii="Times New Roman" w:eastAsia="Arial" w:hAnsi="Times New Roman" w:cs="Times New Roman"/>
          <w:w w:val="84"/>
          <w:sz w:val="20"/>
          <w:szCs w:val="20"/>
        </w:rPr>
        <w:t xml:space="preserve">heuristics </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sz w:val="20"/>
          <w:szCs w:val="20"/>
        </w:rPr>
        <w:t>to</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8"/>
          <w:sz w:val="20"/>
          <w:szCs w:val="20"/>
        </w:rPr>
        <w:t>ta</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get</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analysis</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at</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only</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specific</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portions</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audio</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 xml:space="preserve">sampl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ta</w:t>
      </w:r>
      <w:r w:rsidRPr="00B72469">
        <w:rPr>
          <w:rFonts w:ascii="Times New Roman" w:eastAsia="Arial" w:hAnsi="Times New Roman" w:cs="Times New Roman"/>
          <w:spacing w:val="-3"/>
          <w:w w:val="87"/>
          <w:sz w:val="20"/>
          <w:szCs w:val="20"/>
        </w:rPr>
        <w:t>r</w:t>
      </w:r>
      <w:r w:rsidRPr="00B72469">
        <w:rPr>
          <w:rFonts w:ascii="Times New Roman" w:eastAsia="Arial" w:hAnsi="Times New Roman" w:cs="Times New Roman"/>
          <w:w w:val="87"/>
          <w:sz w:val="20"/>
          <w:szCs w:val="20"/>
        </w:rPr>
        <w:t>geted</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analysis</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10"/>
          <w:w w:val="87"/>
          <w:sz w:val="20"/>
          <w:szCs w:val="20"/>
        </w:rPr>
        <w:t xml:space="preserve"> </w:t>
      </w:r>
      <w:proofErr w:type="gramStart"/>
      <w:r w:rsidRPr="00B72469">
        <w:rPr>
          <w:rFonts w:ascii="Times New Roman" w:eastAsia="Arial" w:hAnsi="Times New Roman" w:cs="Times New Roman"/>
          <w:w w:val="87"/>
          <w:sz w:val="20"/>
          <w:szCs w:val="20"/>
        </w:rPr>
        <w:t xml:space="preserve">drastically </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reduce</w:t>
      </w:r>
      <w:proofErr w:type="gramEnd"/>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amount</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4"/>
          <w:sz w:val="20"/>
          <w:szCs w:val="20"/>
        </w:rPr>
        <w:t>resources</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w w:val="84"/>
          <w:sz w:val="20"/>
          <w:szCs w:val="20"/>
        </w:rPr>
        <w:t>needed</w:t>
      </w:r>
      <w:r w:rsidRPr="00B72469">
        <w:rPr>
          <w:rFonts w:ascii="Times New Roman" w:eastAsia="Arial" w:hAnsi="Times New Roman" w:cs="Times New Roman"/>
          <w:spacing w:val="-7"/>
          <w:w w:val="84"/>
          <w:sz w:val="20"/>
          <w:szCs w:val="20"/>
        </w:rPr>
        <w:t xml:space="preserve"> </w:t>
      </w:r>
      <w:r w:rsidRPr="00B72469">
        <w:rPr>
          <w:rFonts w:ascii="Times New Roman" w:eastAsia="Arial" w:hAnsi="Times New Roman" w:cs="Times New Roman"/>
          <w:w w:val="87"/>
          <w:sz w:val="20"/>
          <w:szCs w:val="20"/>
        </w:rPr>
        <w:t>to analyz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audio</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samples,</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thus</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decreasing</w:t>
      </w:r>
    </w:p>
    <w:p w14:paraId="0AFED276" w14:textId="77777777" w:rsidR="00676FEB" w:rsidRPr="00B72469" w:rsidRDefault="00676FEB" w:rsidP="00676FEB">
      <w:pPr>
        <w:spacing w:before="71" w:after="0" w:line="249" w:lineRule="auto"/>
        <w:ind w:right="55"/>
        <w:jc w:val="both"/>
        <w:rPr>
          <w:rFonts w:ascii="Times New Roman" w:eastAsia="Arial" w:hAnsi="Times New Roman" w:cs="Times New Roman"/>
          <w:sz w:val="20"/>
          <w:szCs w:val="20"/>
        </w:rPr>
      </w:pPr>
      <w:r w:rsidRPr="00B72469">
        <w:rPr>
          <w:rFonts w:ascii="Times New Roman" w:hAnsi="Times New Roman" w:cs="Times New Roman"/>
        </w:rPr>
        <w:br w:type="column"/>
      </w:r>
      <w:proofErr w:type="gramStart"/>
      <w:r w:rsidRPr="00B72469">
        <w:rPr>
          <w:rFonts w:ascii="Times New Roman" w:eastAsia="Arial" w:hAnsi="Times New Roman" w:cs="Times New Roman"/>
          <w:w w:val="88"/>
          <w:sz w:val="20"/>
          <w:szCs w:val="20"/>
        </w:rPr>
        <w:lastRenderedPageBreak/>
        <w:t>the</w:t>
      </w:r>
      <w:proofErr w:type="gramEnd"/>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obser</w:t>
      </w:r>
      <w:r w:rsidRPr="00B72469">
        <w:rPr>
          <w:rFonts w:ascii="Times New Roman" w:eastAsia="Arial" w:hAnsi="Times New Roman" w:cs="Times New Roman"/>
          <w:spacing w:val="-4"/>
          <w:w w:val="88"/>
          <w:sz w:val="20"/>
          <w:szCs w:val="20"/>
        </w:rPr>
        <w:t>v</w:t>
      </w:r>
      <w:r w:rsidRPr="00B72469">
        <w:rPr>
          <w:rFonts w:ascii="Times New Roman" w:eastAsia="Arial" w:hAnsi="Times New Roman" w:cs="Times New Roman"/>
          <w:w w:val="88"/>
          <w:sz w:val="20"/>
          <w:szCs w:val="20"/>
        </w:rPr>
        <w:t>ability</w:t>
      </w:r>
      <w:r w:rsidRPr="00B72469">
        <w:rPr>
          <w:rFonts w:ascii="Times New Roman" w:eastAsia="Arial" w:hAnsi="Times New Roman" w:cs="Times New Roman"/>
          <w:spacing w:val="48"/>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l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spacing w:val="-14"/>
          <w:w w:val="87"/>
          <w:sz w:val="20"/>
          <w:szCs w:val="20"/>
        </w:rPr>
        <w:t>T</w:t>
      </w:r>
      <w:r w:rsidRPr="00B72469">
        <w:rPr>
          <w:rFonts w:ascii="Times New Roman" w:eastAsia="Arial" w:hAnsi="Times New Roman" w:cs="Times New Roman"/>
          <w:w w:val="87"/>
          <w:sz w:val="20"/>
          <w:szCs w:val="20"/>
        </w:rPr>
        <w:t>o</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conser</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p</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e</w:t>
      </w:r>
      <w:r w:rsidRPr="00B72469">
        <w:rPr>
          <w:rFonts w:ascii="Times New Roman" w:eastAsia="Arial" w:hAnsi="Times New Roman" w:cs="Times New Roman"/>
          <w:spacing w:val="-7"/>
          <w:w w:val="87"/>
          <w:sz w:val="20"/>
          <w:szCs w:val="20"/>
        </w:rPr>
        <w:t>r</w:t>
      </w:r>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such ma</w:t>
      </w:r>
      <w:r w:rsidRPr="00B72469">
        <w:rPr>
          <w:rFonts w:ascii="Times New Roman" w:eastAsia="Arial" w:hAnsi="Times New Roman" w:cs="Times New Roman"/>
          <w:spacing w:val="-2"/>
          <w:w w:val="87"/>
          <w:sz w:val="20"/>
          <w:szCs w:val="20"/>
        </w:rPr>
        <w:t>l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38"/>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also</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ta</w:t>
      </w:r>
      <w:r w:rsidRPr="00B72469">
        <w:rPr>
          <w:rFonts w:ascii="Times New Roman" w:eastAsia="Arial" w:hAnsi="Times New Roman" w:cs="Times New Roman"/>
          <w:spacing w:val="-3"/>
          <w:w w:val="87"/>
          <w:sz w:val="20"/>
          <w:szCs w:val="20"/>
        </w:rPr>
        <w:t>r</w:t>
      </w:r>
      <w:r w:rsidRPr="00B72469">
        <w:rPr>
          <w:rFonts w:ascii="Times New Roman" w:eastAsia="Arial" w:hAnsi="Times New Roman" w:cs="Times New Roman"/>
          <w:w w:val="87"/>
          <w:sz w:val="20"/>
          <w:szCs w:val="20"/>
        </w:rPr>
        <w:t>get</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o</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line</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processing</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0"/>
          <w:sz w:val="20"/>
          <w:szCs w:val="20"/>
        </w:rPr>
        <w:t>when</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1"/>
          <w:sz w:val="20"/>
          <w:szCs w:val="20"/>
        </w:rPr>
        <w:t>mobile</w:t>
      </w:r>
      <w:r w:rsidRPr="00B72469">
        <w:rPr>
          <w:rFonts w:ascii="Times New Roman" w:eastAsia="Arial" w:hAnsi="Times New Roman" w:cs="Times New Roman"/>
          <w:spacing w:val="10"/>
          <w:w w:val="91"/>
          <w:sz w:val="20"/>
          <w:szCs w:val="20"/>
        </w:rPr>
        <w:t xml:space="preserve"> </w:t>
      </w:r>
      <w:r w:rsidRPr="00B72469">
        <w:rPr>
          <w:rFonts w:ascii="Times New Roman" w:eastAsia="Arial" w:hAnsi="Times New Roman" w:cs="Times New Roman"/>
          <w:w w:val="91"/>
          <w:sz w:val="20"/>
          <w:szCs w:val="20"/>
        </w:rPr>
        <w:t>d</w:t>
      </w:r>
      <w:r w:rsidRPr="00B72469">
        <w:rPr>
          <w:rFonts w:ascii="Times New Roman" w:eastAsia="Arial" w:hAnsi="Times New Roman" w:cs="Times New Roman"/>
          <w:spacing w:val="-5"/>
          <w:w w:val="91"/>
          <w:sz w:val="20"/>
          <w:szCs w:val="20"/>
        </w:rPr>
        <w:t>e</w:t>
      </w:r>
      <w:r w:rsidRPr="00B72469">
        <w:rPr>
          <w:rFonts w:ascii="Times New Roman" w:eastAsia="Arial" w:hAnsi="Times New Roman" w:cs="Times New Roman"/>
          <w:w w:val="91"/>
          <w:sz w:val="20"/>
          <w:szCs w:val="20"/>
        </w:rPr>
        <w:t>vice</w:t>
      </w:r>
      <w:r w:rsidRPr="00B72469">
        <w:rPr>
          <w:rFonts w:ascii="Times New Roman" w:eastAsia="Arial" w:hAnsi="Times New Roman" w:cs="Times New Roman"/>
          <w:spacing w:val="-11"/>
          <w:w w:val="9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 xml:space="preserve">connected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p</w:t>
      </w:r>
      <w:r w:rsidRPr="00B72469">
        <w:rPr>
          <w:rFonts w:ascii="Times New Roman" w:eastAsia="Arial" w:hAnsi="Times New Roman" w:cs="Times New Roman"/>
          <w:spacing w:val="-4"/>
          <w:w w:val="85"/>
          <w:sz w:val="20"/>
          <w:szCs w:val="20"/>
        </w:rPr>
        <w:t>o</w:t>
      </w:r>
      <w:r w:rsidRPr="00B72469">
        <w:rPr>
          <w:rFonts w:ascii="Times New Roman" w:eastAsia="Arial" w:hAnsi="Times New Roman" w:cs="Times New Roman"/>
          <w:w w:val="85"/>
          <w:sz w:val="20"/>
          <w:szCs w:val="20"/>
        </w:rPr>
        <w:t>wer</w:t>
      </w:r>
      <w:r w:rsidRPr="00B72469">
        <w:rPr>
          <w:rFonts w:ascii="Times New Roman" w:eastAsia="Arial" w:hAnsi="Times New Roman" w:cs="Times New Roman"/>
          <w:spacing w:val="32"/>
          <w:w w:val="85"/>
          <w:sz w:val="20"/>
          <w:szCs w:val="20"/>
        </w:rPr>
        <w:t xml:space="preserve"> </w:t>
      </w:r>
      <w:r w:rsidRPr="00B72469">
        <w:rPr>
          <w:rFonts w:ascii="Times New Roman" w:eastAsia="Arial" w:hAnsi="Times New Roman" w:cs="Times New Roman"/>
          <w:w w:val="85"/>
          <w:sz w:val="20"/>
          <w:szCs w:val="20"/>
        </w:rPr>
        <w:t>source</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cha</w:t>
      </w:r>
      <w:r w:rsidRPr="00B72469">
        <w:rPr>
          <w:rFonts w:ascii="Times New Roman" w:eastAsia="Arial" w:hAnsi="Times New Roman" w:cs="Times New Roman"/>
          <w:spacing w:val="-4"/>
          <w:w w:val="88"/>
          <w:sz w:val="20"/>
          <w:szCs w:val="20"/>
        </w:rPr>
        <w:t>r</w:t>
      </w:r>
      <w:r w:rsidRPr="00B72469">
        <w:rPr>
          <w:rFonts w:ascii="Times New Roman" w:eastAsia="Arial" w:hAnsi="Times New Roman" w:cs="Times New Roman"/>
          <w:w w:val="93"/>
          <w:sz w:val="20"/>
          <w:szCs w:val="20"/>
        </w:rPr>
        <w:t xml:space="preserve">ging. </w:t>
      </w:r>
      <w:r w:rsidRPr="00B72469">
        <w:rPr>
          <w:rFonts w:ascii="Times New Roman" w:eastAsia="Arial" w:hAnsi="Times New Roman" w:cs="Times New Roman"/>
          <w:w w:val="87"/>
          <w:sz w:val="20"/>
          <w:szCs w:val="20"/>
        </w:rPr>
        <w:t>Under</w:t>
      </w:r>
      <w:r w:rsidRPr="00B72469">
        <w:rPr>
          <w:rFonts w:ascii="Times New Roman" w:eastAsia="Arial" w:hAnsi="Times New Roman" w:cs="Times New Roman"/>
          <w:spacing w:val="38"/>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circumstances</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l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w w:val="87"/>
          <w:sz w:val="20"/>
          <w:szCs w:val="20"/>
        </w:rPr>
        <w:t>uses</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f</w:t>
      </w:r>
      <w:r w:rsidRPr="00B72469">
        <w:rPr>
          <w:rFonts w:ascii="Times New Roman" w:eastAsia="Arial" w:hAnsi="Times New Roman" w:cs="Times New Roman"/>
          <w:spacing w:val="-5"/>
          <w:sz w:val="20"/>
          <w:szCs w:val="20"/>
        </w:rPr>
        <w:t>e</w:t>
      </w:r>
      <w:r w:rsidRPr="00B72469">
        <w:rPr>
          <w:rFonts w:ascii="Times New Roman" w:eastAsia="Arial" w:hAnsi="Times New Roman" w:cs="Times New Roman"/>
          <w:sz w:val="20"/>
          <w:szCs w:val="20"/>
        </w:rPr>
        <w:t>w</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 xml:space="preserve">precious </w:t>
      </w:r>
      <w:r w:rsidRPr="00B72469">
        <w:rPr>
          <w:rFonts w:ascii="Times New Roman" w:eastAsia="Arial" w:hAnsi="Times New Roman" w:cs="Times New Roman"/>
          <w:w w:val="85"/>
          <w:sz w:val="20"/>
          <w:szCs w:val="20"/>
        </w:rPr>
        <w:t>resources</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w w:val="85"/>
          <w:sz w:val="20"/>
          <w:szCs w:val="20"/>
        </w:rPr>
        <w:t>does</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8"/>
          <w:sz w:val="20"/>
          <w:szCs w:val="20"/>
        </w:rPr>
        <w:t>detract</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5"/>
          <w:sz w:val="20"/>
          <w:szCs w:val="20"/>
        </w:rPr>
        <w:t>user</w:t>
      </w:r>
      <w:r w:rsidRPr="00B72469">
        <w:rPr>
          <w:rFonts w:ascii="Times New Roman" w:eastAsia="Arial" w:hAnsi="Times New Roman" w:cs="Times New Roman"/>
          <w:spacing w:val="-11"/>
          <w:w w:val="149"/>
          <w:sz w:val="20"/>
          <w:szCs w:val="20"/>
        </w:rPr>
        <w:t>’</w:t>
      </w:r>
      <w:r w:rsidRPr="00B72469">
        <w:rPr>
          <w:rFonts w:ascii="Times New Roman" w:eastAsia="Arial" w:hAnsi="Times New Roman" w:cs="Times New Roman"/>
          <w:w w:val="77"/>
          <w:sz w:val="20"/>
          <w:szCs w:val="20"/>
        </w:rPr>
        <w:t>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89"/>
          <w:sz w:val="20"/>
          <w:szCs w:val="20"/>
        </w:rPr>
        <w:t xml:space="preserve">xperience. </w:t>
      </w:r>
      <w:r w:rsidRPr="00B72469">
        <w:rPr>
          <w:rFonts w:ascii="Times New Roman" w:eastAsia="Arial" w:hAnsi="Times New Roman" w:cs="Times New Roman"/>
          <w:w w:val="86"/>
          <w:sz w:val="20"/>
          <w:szCs w:val="20"/>
        </w:rPr>
        <w:t>Speech</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ma</w:t>
      </w:r>
      <w:r w:rsidRPr="00B72469">
        <w:rPr>
          <w:rFonts w:ascii="Times New Roman" w:eastAsia="Arial" w:hAnsi="Times New Roman" w:cs="Times New Roman"/>
          <w:spacing w:val="-2"/>
          <w:w w:val="86"/>
          <w:sz w:val="20"/>
          <w:szCs w:val="20"/>
        </w:rPr>
        <w:t>lw</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this</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typ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may</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n</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operat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using</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 xml:space="preserve">more </w:t>
      </w:r>
      <w:r w:rsidRPr="00B72469">
        <w:rPr>
          <w:rFonts w:ascii="Times New Roman" w:eastAsia="Arial" w:hAnsi="Times New Roman" w:cs="Times New Roman"/>
          <w:w w:val="87"/>
          <w:sz w:val="20"/>
          <w:szCs w:val="20"/>
        </w:rPr>
        <w:t>general</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profiles”</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w w:val="88"/>
          <w:sz w:val="20"/>
          <w:szCs w:val="20"/>
        </w:rPr>
        <w:t>tun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l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9"/>
          <w:sz w:val="20"/>
          <w:szCs w:val="20"/>
        </w:rPr>
        <w:t>recognize</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78"/>
          <w:sz w:val="20"/>
          <w:szCs w:val="20"/>
        </w:rPr>
        <w:t>s</w:t>
      </w:r>
      <w:r w:rsidRPr="00B72469">
        <w:rPr>
          <w:rFonts w:ascii="Times New Roman" w:eastAsia="Arial" w:hAnsi="Times New Roman" w:cs="Times New Roman"/>
          <w:spacing w:val="-5"/>
          <w:w w:val="78"/>
          <w:sz w:val="20"/>
          <w:szCs w:val="20"/>
        </w:rPr>
        <w:t>e</w:t>
      </w:r>
      <w:r w:rsidRPr="00B72469">
        <w:rPr>
          <w:rFonts w:ascii="Times New Roman" w:eastAsia="Arial" w:hAnsi="Times New Roman" w:cs="Times New Roman"/>
          <w:w w:val="99"/>
          <w:sz w:val="20"/>
          <w:szCs w:val="20"/>
        </w:rPr>
        <w:t xml:space="preserve">v- </w:t>
      </w:r>
      <w:r w:rsidRPr="00B72469">
        <w:rPr>
          <w:rFonts w:ascii="Times New Roman" w:eastAsia="Arial" w:hAnsi="Times New Roman" w:cs="Times New Roman"/>
          <w:w w:val="91"/>
          <w:sz w:val="20"/>
          <w:szCs w:val="20"/>
        </w:rPr>
        <w:t>eral</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di</w:t>
      </w:r>
      <w:r w:rsidRPr="00B72469">
        <w:rPr>
          <w:rFonts w:ascii="Times New Roman" w:eastAsia="Arial" w:hAnsi="Times New Roman" w:cs="Times New Roman"/>
          <w:spacing w:val="-5"/>
          <w:w w:val="91"/>
          <w:sz w:val="20"/>
          <w:szCs w:val="20"/>
        </w:rPr>
        <w:t>f</w:t>
      </w:r>
      <w:r w:rsidRPr="00B72469">
        <w:rPr>
          <w:rFonts w:ascii="Times New Roman" w:eastAsia="Arial" w:hAnsi="Times New Roman" w:cs="Times New Roman"/>
          <w:w w:val="91"/>
          <w:sz w:val="20"/>
          <w:szCs w:val="20"/>
        </w:rPr>
        <w:t>ferent</w:t>
      </w:r>
      <w:r w:rsidRPr="00B72469">
        <w:rPr>
          <w:rFonts w:ascii="Times New Roman" w:eastAsia="Arial" w:hAnsi="Times New Roman" w:cs="Times New Roman"/>
          <w:spacing w:val="35"/>
          <w:w w:val="91"/>
          <w:sz w:val="20"/>
          <w:szCs w:val="20"/>
        </w:rPr>
        <w:t xml:space="preserve"> </w:t>
      </w:r>
      <w:r w:rsidRPr="00B72469">
        <w:rPr>
          <w:rFonts w:ascii="Times New Roman" w:eastAsia="Arial" w:hAnsi="Times New Roman" w:cs="Times New Roman"/>
          <w:w w:val="91"/>
          <w:sz w:val="20"/>
          <w:szCs w:val="20"/>
        </w:rPr>
        <w:t>situations,</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cont</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ts,</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such</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as</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 xml:space="preserve">recognized </w:t>
      </w:r>
      <w:r w:rsidRPr="00B72469">
        <w:rPr>
          <w:rFonts w:ascii="Times New Roman" w:eastAsia="Arial" w:hAnsi="Times New Roman" w:cs="Times New Roman"/>
          <w:w w:val="88"/>
          <w:sz w:val="20"/>
          <w:szCs w:val="20"/>
        </w:rPr>
        <w:t>phone</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w w:val="88"/>
          <w:sz w:val="20"/>
          <w:szCs w:val="20"/>
        </w:rPr>
        <w:t>number</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sz w:val="20"/>
          <w:szCs w:val="20"/>
        </w:rPr>
        <w:t>tha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dialed.</w:t>
      </w:r>
      <w:r w:rsidRPr="00B72469">
        <w:rPr>
          <w:rFonts w:ascii="Times New Roman" w:eastAsia="Arial" w:hAnsi="Times New Roman" w:cs="Times New Roman"/>
          <w:spacing w:val="43"/>
          <w:sz w:val="20"/>
          <w:szCs w:val="20"/>
        </w:rPr>
        <w:t xml:space="preserve"> </w:t>
      </w:r>
      <w:r w:rsidRPr="00B72469">
        <w:rPr>
          <w:rFonts w:ascii="Times New Roman" w:eastAsia="Arial" w:hAnsi="Times New Roman" w:cs="Times New Roman"/>
          <w:w w:val="85"/>
          <w:sz w:val="20"/>
          <w:szCs w:val="20"/>
        </w:rPr>
        <w:t>Based</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90"/>
          <w:sz w:val="20"/>
          <w:szCs w:val="20"/>
        </w:rPr>
        <w:t>cont</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xt,</w:t>
      </w:r>
      <w:r w:rsidRPr="00B72469">
        <w:rPr>
          <w:rFonts w:ascii="Times New Roman" w:eastAsia="Arial" w:hAnsi="Times New Roman" w:cs="Times New Roman"/>
          <w:spacing w:val="41"/>
          <w:w w:val="90"/>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6"/>
          <w:sz w:val="20"/>
          <w:szCs w:val="20"/>
        </w:rPr>
        <w:t>speech</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ma</w:t>
      </w:r>
      <w:r w:rsidRPr="00B72469">
        <w:rPr>
          <w:rFonts w:ascii="Times New Roman" w:eastAsia="Arial" w:hAnsi="Times New Roman" w:cs="Times New Roman"/>
          <w:spacing w:val="-2"/>
          <w:w w:val="86"/>
          <w:sz w:val="20"/>
          <w:szCs w:val="20"/>
        </w:rPr>
        <w:t>lw</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38"/>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xample,</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w w:val="86"/>
          <w:sz w:val="20"/>
          <w:szCs w:val="20"/>
        </w:rPr>
        <w:t>detect</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credit</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w w:val="86"/>
          <w:sz w:val="20"/>
          <w:szCs w:val="20"/>
        </w:rPr>
        <w:t>card</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sz w:val="20"/>
          <w:szCs w:val="20"/>
        </w:rPr>
        <w:t xml:space="preserve">cus- </w:t>
      </w:r>
      <w:r w:rsidRPr="00B72469">
        <w:rPr>
          <w:rFonts w:ascii="Times New Roman" w:eastAsia="Arial" w:hAnsi="Times New Roman" w:cs="Times New Roman"/>
          <w:w w:val="89"/>
          <w:sz w:val="20"/>
          <w:szCs w:val="20"/>
        </w:rPr>
        <w:t>tomer</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service</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line</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ta</w:t>
      </w:r>
      <w:r w:rsidRPr="00B72469">
        <w:rPr>
          <w:rFonts w:ascii="Times New Roman" w:eastAsia="Arial" w:hAnsi="Times New Roman" w:cs="Times New Roman"/>
          <w:spacing w:val="-4"/>
          <w:w w:val="89"/>
          <w:sz w:val="20"/>
          <w:szCs w:val="20"/>
        </w:rPr>
        <w:t>r</w:t>
      </w:r>
      <w:r w:rsidRPr="00B72469">
        <w:rPr>
          <w:rFonts w:ascii="Times New Roman" w:eastAsia="Arial" w:hAnsi="Times New Roman" w:cs="Times New Roman"/>
          <w:w w:val="89"/>
          <w:sz w:val="20"/>
          <w:szCs w:val="20"/>
        </w:rPr>
        <w:t>get</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analysis</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to</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credit</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card</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 xml:space="preserve">number </w:t>
      </w:r>
      <w:r w:rsidRPr="00B72469">
        <w:rPr>
          <w:rFonts w:ascii="Times New Roman" w:eastAsia="Arial" w:hAnsi="Times New Roman" w:cs="Times New Roman"/>
          <w:spacing w:val="-3"/>
          <w:w w:val="91"/>
          <w:sz w:val="20"/>
          <w:szCs w:val="20"/>
        </w:rPr>
        <w:t>e</w:t>
      </w:r>
      <w:r w:rsidRPr="00B72469">
        <w:rPr>
          <w:rFonts w:ascii="Times New Roman" w:eastAsia="Arial" w:hAnsi="Times New Roman" w:cs="Times New Roman"/>
          <w:w w:val="91"/>
          <w:sz w:val="20"/>
          <w:szCs w:val="20"/>
        </w:rPr>
        <w:t>xtraction.</w:t>
      </w:r>
      <w:r w:rsidRPr="00B72469">
        <w:rPr>
          <w:rFonts w:ascii="Times New Roman" w:eastAsia="Arial" w:hAnsi="Times New Roman" w:cs="Times New Roman"/>
          <w:spacing w:val="32"/>
          <w:w w:val="91"/>
          <w:sz w:val="20"/>
          <w:szCs w:val="20"/>
        </w:rPr>
        <w:t xml:space="preserve"> </w:t>
      </w:r>
      <w:r w:rsidRPr="00B72469">
        <w:rPr>
          <w:rFonts w:ascii="Times New Roman" w:eastAsia="Arial" w:hAnsi="Times New Roman" w:cs="Times New Roman"/>
          <w:w w:val="91"/>
          <w:sz w:val="20"/>
          <w:szCs w:val="20"/>
        </w:rPr>
        <w:t>Calls</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proofErr w:type="gramStart"/>
      <w:r w:rsidRPr="00B72469">
        <w:rPr>
          <w:rFonts w:ascii="Times New Roman" w:eastAsia="Arial" w:hAnsi="Times New Roman" w:cs="Times New Roman"/>
          <w:w w:val="87"/>
          <w:sz w:val="20"/>
          <w:szCs w:val="20"/>
        </w:rPr>
        <w:t xml:space="preserve">financial </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institutions</w:t>
      </w:r>
      <w:proofErr w:type="gramEnd"/>
      <w:r w:rsidRPr="00B72469">
        <w:rPr>
          <w:rFonts w:ascii="Times New Roman" w:eastAsia="Arial" w:hAnsi="Times New Roman" w:cs="Times New Roman"/>
          <w:w w:val="87"/>
          <w:sz w:val="20"/>
          <w:szCs w:val="20"/>
        </w:rPr>
        <w:t xml:space="preserve"> </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a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banks</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sz w:val="20"/>
          <w:szCs w:val="20"/>
        </w:rPr>
        <w:t>of- te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0"/>
          <w:sz w:val="20"/>
          <w:szCs w:val="20"/>
        </w:rPr>
        <w:t>require</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w w:val="90"/>
          <w:sz w:val="20"/>
          <w:szCs w:val="20"/>
        </w:rPr>
        <w:t>portions</w:t>
      </w:r>
      <w:r w:rsidRPr="00B72469">
        <w:rPr>
          <w:rFonts w:ascii="Times New Roman" w:eastAsia="Arial" w:hAnsi="Times New Roman" w:cs="Times New Roman"/>
          <w:spacing w:val="32"/>
          <w:w w:val="90"/>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user</w:t>
      </w:r>
      <w:r w:rsidRPr="00B72469">
        <w:rPr>
          <w:rFonts w:ascii="Times New Roman" w:eastAsia="Arial" w:hAnsi="Times New Roman" w:cs="Times New Roman"/>
          <w:spacing w:val="-10"/>
          <w:w w:val="89"/>
          <w:sz w:val="20"/>
          <w:szCs w:val="20"/>
        </w:rPr>
        <w:t>’</w:t>
      </w:r>
      <w:r w:rsidRPr="00B72469">
        <w:rPr>
          <w:rFonts w:ascii="Times New Roman" w:eastAsia="Arial" w:hAnsi="Times New Roman" w:cs="Times New Roman"/>
          <w:w w:val="89"/>
          <w:sz w:val="20"/>
          <w:szCs w:val="20"/>
        </w:rPr>
        <w:t>s</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social</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w w:val="89"/>
          <w:sz w:val="20"/>
          <w:szCs w:val="20"/>
        </w:rPr>
        <w:t>security</w:t>
      </w:r>
      <w:r w:rsidRPr="00B72469">
        <w:rPr>
          <w:rFonts w:ascii="Times New Roman" w:eastAsia="Arial" w:hAnsi="Times New Roman" w:cs="Times New Roman"/>
          <w:spacing w:val="39"/>
          <w:w w:val="89"/>
          <w:sz w:val="20"/>
          <w:szCs w:val="20"/>
        </w:rPr>
        <w:t xml:space="preserve"> </w:t>
      </w:r>
      <w:r w:rsidRPr="00B72469">
        <w:rPr>
          <w:rFonts w:ascii="Times New Roman" w:eastAsia="Arial" w:hAnsi="Times New Roman" w:cs="Times New Roman"/>
          <w:w w:val="89"/>
          <w:sz w:val="20"/>
          <w:szCs w:val="20"/>
        </w:rPr>
        <w:t>numbe</w:t>
      </w:r>
      <w:r w:rsidRPr="00B72469">
        <w:rPr>
          <w:rFonts w:ascii="Times New Roman" w:eastAsia="Arial" w:hAnsi="Times New Roman" w:cs="Times New Roman"/>
          <w:spacing w:val="-8"/>
          <w:w w:val="89"/>
          <w:sz w:val="20"/>
          <w:szCs w:val="20"/>
        </w:rPr>
        <w:t>r</w:t>
      </w:r>
      <w:r w:rsidRPr="00B72469">
        <w:rPr>
          <w:rFonts w:ascii="Times New Roman" w:eastAsia="Arial" w:hAnsi="Times New Roman" w:cs="Times New Roman"/>
          <w:w w:val="89"/>
          <w:sz w:val="20"/>
          <w:szCs w:val="20"/>
        </w:rPr>
        <w:t>, which</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w w:val="89"/>
          <w:sz w:val="20"/>
          <w:szCs w:val="20"/>
        </w:rPr>
        <w:t>could</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be</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tracted</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sz w:val="20"/>
          <w:szCs w:val="20"/>
        </w:rPr>
        <w:t>similarl</w:t>
      </w:r>
      <w:r w:rsidRPr="00B72469">
        <w:rPr>
          <w:rFonts w:ascii="Times New Roman" w:eastAsia="Arial" w:hAnsi="Times New Roman" w:cs="Times New Roman"/>
          <w:spacing w:val="-13"/>
          <w:sz w:val="20"/>
          <w:szCs w:val="20"/>
        </w:rPr>
        <w:t>y</w:t>
      </w:r>
      <w:r w:rsidRPr="00B72469">
        <w:rPr>
          <w:rFonts w:ascii="Times New Roman" w:eastAsia="Arial" w:hAnsi="Times New Roman" w:cs="Times New Roman"/>
          <w:sz w:val="20"/>
          <w:szCs w:val="20"/>
        </w:rPr>
        <w:t>.</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8"/>
          <w:sz w:val="20"/>
          <w:szCs w:val="20"/>
        </w:rPr>
        <w:t>Such</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profiles</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w w:val="88"/>
          <w:sz w:val="20"/>
          <w:szCs w:val="20"/>
        </w:rPr>
        <w:t>can</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90"/>
          <w:sz w:val="20"/>
          <w:szCs w:val="20"/>
        </w:rPr>
        <w:t>ma</w:t>
      </w:r>
      <w:r w:rsidRPr="00B72469">
        <w:rPr>
          <w:rFonts w:ascii="Times New Roman" w:eastAsia="Arial" w:hAnsi="Times New Roman" w:cs="Times New Roman"/>
          <w:spacing w:val="-2"/>
          <w:w w:val="90"/>
          <w:sz w:val="20"/>
          <w:szCs w:val="20"/>
        </w:rPr>
        <w:t>k</w:t>
      </w:r>
      <w:r w:rsidRPr="00B72469">
        <w:rPr>
          <w:rFonts w:ascii="Times New Roman" w:eastAsia="Arial" w:hAnsi="Times New Roman" w:cs="Times New Roman"/>
          <w:w w:val="79"/>
          <w:sz w:val="20"/>
          <w:szCs w:val="20"/>
        </w:rPr>
        <w:t xml:space="preserve">e </w:t>
      </w:r>
      <w:r w:rsidRPr="00B72469">
        <w:rPr>
          <w:rFonts w:ascii="Times New Roman" w:eastAsia="Arial" w:hAnsi="Times New Roman" w:cs="Times New Roman"/>
          <w:w w:val="82"/>
          <w:sz w:val="20"/>
          <w:szCs w:val="20"/>
        </w:rPr>
        <w:t>use</w:t>
      </w:r>
      <w:r w:rsidRPr="00B72469">
        <w:rPr>
          <w:rFonts w:ascii="Times New Roman" w:eastAsia="Arial" w:hAnsi="Times New Roman" w:cs="Times New Roman"/>
          <w:spacing w:val="12"/>
          <w:w w:val="82"/>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6"/>
          <w:sz w:val="20"/>
          <w:szCs w:val="20"/>
        </w:rPr>
        <w:t>other</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clues</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as</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audio</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1"/>
          <w:sz w:val="20"/>
          <w:szCs w:val="20"/>
        </w:rPr>
        <w:t>video</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w w:val="91"/>
          <w:sz w:val="20"/>
          <w:szCs w:val="20"/>
        </w:rPr>
        <w:t>triggers</w:t>
      </w:r>
      <w:r w:rsidRPr="00B72469">
        <w:rPr>
          <w:rFonts w:ascii="Times New Roman" w:eastAsia="Arial" w:hAnsi="Times New Roman" w:cs="Times New Roman"/>
          <w:spacing w:val="7"/>
          <w:w w:val="9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8"/>
          <w:sz w:val="20"/>
          <w:szCs w:val="20"/>
        </w:rPr>
        <w:t xml:space="preserve">better </w:t>
      </w:r>
      <w:r w:rsidRPr="00B72469">
        <w:rPr>
          <w:rFonts w:ascii="Times New Roman" w:eastAsia="Arial" w:hAnsi="Times New Roman" w:cs="Times New Roman"/>
          <w:w w:val="89"/>
          <w:sz w:val="20"/>
          <w:szCs w:val="20"/>
        </w:rPr>
        <w:t>ta</w:t>
      </w:r>
      <w:r w:rsidRPr="00B72469">
        <w:rPr>
          <w:rFonts w:ascii="Times New Roman" w:eastAsia="Arial" w:hAnsi="Times New Roman" w:cs="Times New Roman"/>
          <w:spacing w:val="-4"/>
          <w:w w:val="89"/>
          <w:sz w:val="20"/>
          <w:szCs w:val="20"/>
        </w:rPr>
        <w:t>r</w:t>
      </w:r>
      <w:r w:rsidRPr="00B72469">
        <w:rPr>
          <w:rFonts w:ascii="Times New Roman" w:eastAsia="Arial" w:hAnsi="Times New Roman" w:cs="Times New Roman"/>
          <w:w w:val="89"/>
          <w:sz w:val="20"/>
          <w:szCs w:val="20"/>
        </w:rPr>
        <w:t>get</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sur</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illance</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transmit</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specific</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sz w:val="20"/>
          <w:szCs w:val="20"/>
        </w:rPr>
        <w:t>information.</w:t>
      </w:r>
    </w:p>
    <w:p w14:paraId="0AFED277" w14:textId="77777777" w:rsidR="00676FEB" w:rsidRPr="00B72469" w:rsidRDefault="00676FEB" w:rsidP="00676FEB">
      <w:pPr>
        <w:spacing w:before="20" w:after="0" w:line="240" w:lineRule="exact"/>
        <w:rPr>
          <w:rFonts w:ascii="Times New Roman" w:hAnsi="Times New Roman" w:cs="Times New Roman"/>
          <w:sz w:val="24"/>
          <w:szCs w:val="24"/>
        </w:rPr>
      </w:pPr>
    </w:p>
    <w:p w14:paraId="0AFED278"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pacing w:val="-16"/>
          <w:sz w:val="20"/>
          <w:szCs w:val="20"/>
        </w:rPr>
        <w:t>T</w:t>
      </w:r>
      <w:r w:rsidRPr="00B72469">
        <w:rPr>
          <w:rFonts w:ascii="Times New Roman" w:eastAsia="Arial" w:hAnsi="Times New Roman" w:cs="Times New Roman"/>
          <w:sz w:val="20"/>
          <w:szCs w:val="20"/>
        </w:rPr>
        <w:t>o</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counter</w:t>
      </w:r>
      <w:r w:rsidRPr="00B72469">
        <w:rPr>
          <w:rFonts w:ascii="Times New Roman" w:eastAsia="Arial" w:hAnsi="Times New Roman" w:cs="Times New Roman"/>
          <w:spacing w:val="39"/>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threats,</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therefore,</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1"/>
          <w:sz w:val="20"/>
          <w:szCs w:val="20"/>
        </w:rPr>
        <w:t>need</w:t>
      </w:r>
      <w:r w:rsidRPr="00B72469">
        <w:rPr>
          <w:rFonts w:ascii="Times New Roman" w:eastAsia="Arial" w:hAnsi="Times New Roman" w:cs="Times New Roman"/>
          <w:spacing w:val="42"/>
          <w:w w:val="81"/>
          <w:sz w:val="20"/>
          <w:szCs w:val="20"/>
        </w:rPr>
        <w:t xml:space="preserve"> </w:t>
      </w:r>
      <w:r w:rsidRPr="00B72469">
        <w:rPr>
          <w:rFonts w:ascii="Times New Roman" w:eastAsia="Arial" w:hAnsi="Times New Roman" w:cs="Times New Roman"/>
          <w:w w:val="81"/>
          <w:sz w:val="20"/>
          <w:szCs w:val="20"/>
        </w:rPr>
        <w:t>a</w:t>
      </w:r>
      <w:r w:rsidRPr="00B72469">
        <w:rPr>
          <w:rFonts w:ascii="Times New Roman" w:eastAsia="Arial" w:hAnsi="Times New Roman" w:cs="Times New Roman"/>
          <w:spacing w:val="26"/>
          <w:w w:val="81"/>
          <w:sz w:val="20"/>
          <w:szCs w:val="20"/>
        </w:rPr>
        <w:t xml:space="preserve"> </w:t>
      </w:r>
      <w:r w:rsidRPr="00B72469">
        <w:rPr>
          <w:rFonts w:ascii="Times New Roman" w:eastAsia="Arial" w:hAnsi="Times New Roman" w:cs="Times New Roman"/>
          <w:w w:val="90"/>
          <w:sz w:val="20"/>
          <w:szCs w:val="20"/>
        </w:rPr>
        <w:t>fram</w:t>
      </w:r>
      <w:r w:rsidRPr="00B72469">
        <w:rPr>
          <w:rFonts w:ascii="Times New Roman" w:eastAsia="Arial" w:hAnsi="Times New Roman" w:cs="Times New Roman"/>
          <w:spacing w:val="-5"/>
          <w:w w:val="90"/>
          <w:sz w:val="20"/>
          <w:szCs w:val="20"/>
        </w:rPr>
        <w:t>e</w:t>
      </w:r>
      <w:r w:rsidRPr="00B72469">
        <w:rPr>
          <w:rFonts w:ascii="Times New Roman" w:eastAsia="Arial" w:hAnsi="Times New Roman" w:cs="Times New Roman"/>
          <w:spacing w:val="-2"/>
          <w:w w:val="99"/>
          <w:sz w:val="20"/>
          <w:szCs w:val="20"/>
        </w:rPr>
        <w:t>w</w:t>
      </w:r>
      <w:r w:rsidRPr="00B72469">
        <w:rPr>
          <w:rFonts w:ascii="Times New Roman" w:eastAsia="Arial" w:hAnsi="Times New Roman" w:cs="Times New Roman"/>
          <w:w w:val="95"/>
          <w:sz w:val="20"/>
          <w:szCs w:val="20"/>
        </w:rPr>
        <w:t xml:space="preserve">ork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is</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better</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equippe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to</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deal</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6"/>
          <w:sz w:val="20"/>
          <w:szCs w:val="20"/>
        </w:rPr>
        <w:t>sensory</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l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 xml:space="preserve">threats. </w:t>
      </w:r>
      <w:r w:rsidRPr="00B72469">
        <w:rPr>
          <w:rFonts w:ascii="Times New Roman" w:eastAsia="Arial" w:hAnsi="Times New Roman" w:cs="Times New Roman"/>
          <w:w w:val="85"/>
          <w:sz w:val="20"/>
          <w:szCs w:val="20"/>
        </w:rPr>
        <w:t>Research</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4"/>
          <w:sz w:val="20"/>
          <w:szCs w:val="20"/>
        </w:rPr>
        <w:t>needed</w:t>
      </w:r>
      <w:r w:rsidRPr="00B72469">
        <w:rPr>
          <w:rFonts w:ascii="Times New Roman" w:eastAsia="Arial" w:hAnsi="Times New Roman" w:cs="Times New Roman"/>
          <w:spacing w:val="19"/>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understand</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threat</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w w:val="86"/>
          <w:sz w:val="20"/>
          <w:szCs w:val="20"/>
        </w:rPr>
        <w:t>space</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5"/>
          <w:sz w:val="20"/>
          <w:szCs w:val="20"/>
        </w:rPr>
        <w:t xml:space="preserve">sen- </w:t>
      </w:r>
      <w:r w:rsidRPr="00B72469">
        <w:rPr>
          <w:rFonts w:ascii="Times New Roman" w:eastAsia="Arial" w:hAnsi="Times New Roman" w:cs="Times New Roman"/>
          <w:w w:val="87"/>
          <w:sz w:val="20"/>
          <w:szCs w:val="20"/>
        </w:rPr>
        <w:t>sory</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l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47"/>
          <w:w w:val="87"/>
          <w:sz w:val="20"/>
          <w:szCs w:val="20"/>
        </w:rPr>
        <w:t xml:space="preserve"> </w:t>
      </w:r>
      <w:r w:rsidRPr="00B72469">
        <w:rPr>
          <w:rFonts w:ascii="Times New Roman" w:eastAsia="Arial" w:hAnsi="Times New Roman" w:cs="Times New Roman"/>
          <w:w w:val="87"/>
          <w:sz w:val="20"/>
          <w:szCs w:val="20"/>
        </w:rPr>
        <w:t>so</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23"/>
          <w:w w:val="87"/>
          <w:sz w:val="20"/>
          <w:szCs w:val="20"/>
        </w:rPr>
        <w:t xml:space="preserve"> </w:t>
      </w:r>
      <w:proofErr w:type="gramStart"/>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4"/>
          <w:w w:val="87"/>
          <w:sz w:val="20"/>
          <w:szCs w:val="20"/>
        </w:rPr>
        <w:t>f</w:t>
      </w:r>
      <w:r w:rsidRPr="00B72469">
        <w:rPr>
          <w:rFonts w:ascii="Times New Roman" w:eastAsia="Arial" w:hAnsi="Times New Roman" w:cs="Times New Roman"/>
          <w:w w:val="87"/>
          <w:sz w:val="20"/>
          <w:szCs w:val="20"/>
        </w:rPr>
        <w:t>fect</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 xml:space="preserve">e </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defenses</w:t>
      </w:r>
      <w:proofErr w:type="gramEnd"/>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b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90"/>
          <w:sz w:val="20"/>
          <w:szCs w:val="20"/>
        </w:rPr>
        <w:t>depl</w:t>
      </w:r>
      <w:r w:rsidRPr="00B72469">
        <w:rPr>
          <w:rFonts w:ascii="Times New Roman" w:eastAsia="Arial" w:hAnsi="Times New Roman" w:cs="Times New Roman"/>
          <w:spacing w:val="-2"/>
          <w:w w:val="90"/>
          <w:sz w:val="20"/>
          <w:szCs w:val="20"/>
        </w:rPr>
        <w:t>o</w:t>
      </w:r>
      <w:r w:rsidRPr="00B72469">
        <w:rPr>
          <w:rFonts w:ascii="Times New Roman" w:eastAsia="Arial" w:hAnsi="Times New Roman" w:cs="Times New Roman"/>
          <w:w w:val="89"/>
          <w:sz w:val="20"/>
          <w:szCs w:val="20"/>
        </w:rPr>
        <w:t xml:space="preserve">yed. </w:t>
      </w:r>
      <w:r w:rsidRPr="00B72469">
        <w:rPr>
          <w:rFonts w:ascii="Times New Roman" w:eastAsia="Arial" w:hAnsi="Times New Roman" w:cs="Times New Roman"/>
          <w:sz w:val="20"/>
          <w:szCs w:val="20"/>
        </w:rPr>
        <w:t>A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9"/>
          <w:sz w:val="20"/>
          <w:szCs w:val="20"/>
        </w:rPr>
        <w:t>mentioned</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earlie</w:t>
      </w:r>
      <w:r w:rsidRPr="00B72469">
        <w:rPr>
          <w:rFonts w:ascii="Times New Roman" w:eastAsia="Arial" w:hAnsi="Times New Roman" w:cs="Times New Roman"/>
          <w:spacing w:val="-7"/>
          <w:w w:val="89"/>
          <w:sz w:val="20"/>
          <w:szCs w:val="20"/>
        </w:rPr>
        <w:t>r</w:t>
      </w:r>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isting</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w w:val="89"/>
          <w:sz w:val="20"/>
          <w:szCs w:val="20"/>
        </w:rPr>
        <w:t>solutions</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unabl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deal with</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0"/>
          <w:sz w:val="20"/>
          <w:szCs w:val="20"/>
        </w:rPr>
        <w:t>situations</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1"/>
          <w:sz w:val="20"/>
          <w:szCs w:val="20"/>
        </w:rPr>
        <w:t>ma</w:t>
      </w:r>
      <w:r w:rsidRPr="00B72469">
        <w:rPr>
          <w:rFonts w:ascii="Times New Roman" w:eastAsia="Arial" w:hAnsi="Times New Roman" w:cs="Times New Roman"/>
          <w:spacing w:val="-2"/>
          <w:w w:val="91"/>
          <w:sz w:val="20"/>
          <w:szCs w:val="20"/>
        </w:rPr>
        <w:t>lw</w:t>
      </w:r>
      <w:r w:rsidRPr="00B72469">
        <w:rPr>
          <w:rFonts w:ascii="Times New Roman" w:eastAsia="Arial" w:hAnsi="Times New Roman" w:cs="Times New Roman"/>
          <w:w w:val="91"/>
          <w:sz w:val="20"/>
          <w:szCs w:val="20"/>
        </w:rPr>
        <w:t>are</w:t>
      </w:r>
      <w:r w:rsidRPr="00B72469">
        <w:rPr>
          <w:rFonts w:ascii="Times New Roman" w:eastAsia="Arial" w:hAnsi="Times New Roman" w:cs="Times New Roman"/>
          <w:spacing w:val="21"/>
          <w:w w:val="91"/>
          <w:sz w:val="20"/>
          <w:szCs w:val="20"/>
        </w:rPr>
        <w:t xml:space="preserve"> </w:t>
      </w:r>
      <w:r w:rsidRPr="00B72469">
        <w:rPr>
          <w:rFonts w:ascii="Times New Roman" w:eastAsia="Arial" w:hAnsi="Times New Roman" w:cs="Times New Roman"/>
          <w:w w:val="91"/>
          <w:sz w:val="20"/>
          <w:szCs w:val="20"/>
        </w:rPr>
        <w:t>communicates</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 xml:space="preserve">through </w:t>
      </w:r>
      <w:r w:rsidRPr="00B72469">
        <w:rPr>
          <w:rFonts w:ascii="Times New Roman" w:eastAsia="Arial" w:hAnsi="Times New Roman" w:cs="Times New Roman"/>
          <w:w w:val="88"/>
          <w:sz w:val="20"/>
          <w:szCs w:val="20"/>
        </w:rPr>
        <w:t>c</w:t>
      </w:r>
      <w:r w:rsidRPr="00B72469">
        <w:rPr>
          <w:rFonts w:ascii="Times New Roman" w:eastAsia="Arial" w:hAnsi="Times New Roman" w:cs="Times New Roman"/>
          <w:spacing w:val="-3"/>
          <w:w w:val="88"/>
          <w:sz w:val="20"/>
          <w:szCs w:val="20"/>
        </w:rPr>
        <w:t>ov</w:t>
      </w:r>
      <w:r w:rsidRPr="00B72469">
        <w:rPr>
          <w:rFonts w:ascii="Times New Roman" w:eastAsia="Arial" w:hAnsi="Times New Roman" w:cs="Times New Roman"/>
          <w:w w:val="88"/>
          <w:sz w:val="20"/>
          <w:szCs w:val="20"/>
        </w:rPr>
        <w:t>ert</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channels,</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thus</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such</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ork</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must</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also</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ta</w:t>
      </w:r>
      <w:r w:rsidRPr="00B72469">
        <w:rPr>
          <w:rFonts w:ascii="Times New Roman" w:eastAsia="Arial" w:hAnsi="Times New Roman" w:cs="Times New Roman"/>
          <w:spacing w:val="-2"/>
          <w:w w:val="88"/>
          <w:sz w:val="20"/>
          <w:szCs w:val="20"/>
        </w:rPr>
        <w:t>k</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into</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sz w:val="20"/>
          <w:szCs w:val="20"/>
        </w:rPr>
        <w:t xml:space="preserve">ac- </w:t>
      </w:r>
      <w:r w:rsidRPr="00B72469">
        <w:rPr>
          <w:rFonts w:ascii="Times New Roman" w:eastAsia="Arial" w:hAnsi="Times New Roman" w:cs="Times New Roman"/>
          <w:w w:val="84"/>
          <w:sz w:val="20"/>
          <w:szCs w:val="20"/>
        </w:rPr>
        <w:t>count</w:t>
      </w:r>
      <w:r w:rsidRPr="00B72469">
        <w:rPr>
          <w:rFonts w:ascii="Times New Roman" w:eastAsia="Arial" w:hAnsi="Times New Roman" w:cs="Times New Roman"/>
          <w:spacing w:val="22"/>
          <w:w w:val="84"/>
          <w:sz w:val="20"/>
          <w:szCs w:val="20"/>
        </w:rPr>
        <w:t xml:space="preserve"> </w:t>
      </w:r>
      <w:r w:rsidRPr="00B72469">
        <w:rPr>
          <w:rFonts w:ascii="Times New Roman" w:eastAsia="Arial" w:hAnsi="Times New Roman" w:cs="Times New Roman"/>
          <w:w w:val="84"/>
          <w:sz w:val="20"/>
          <w:szCs w:val="20"/>
        </w:rPr>
        <w:t>anomalous</w:t>
      </w:r>
      <w:r w:rsidRPr="00B72469">
        <w:rPr>
          <w:rFonts w:ascii="Times New Roman" w:eastAsia="Arial" w:hAnsi="Times New Roman" w:cs="Times New Roman"/>
          <w:spacing w:val="32"/>
          <w:w w:val="84"/>
          <w:sz w:val="20"/>
          <w:szCs w:val="20"/>
        </w:rPr>
        <w:t xml:space="preserve"> </w:t>
      </w:r>
      <w:r w:rsidRPr="00B72469">
        <w:rPr>
          <w:rFonts w:ascii="Times New Roman" w:eastAsia="Arial" w:hAnsi="Times New Roman" w:cs="Times New Roman"/>
          <w:w w:val="84"/>
          <w:sz w:val="20"/>
          <w:szCs w:val="20"/>
        </w:rPr>
        <w:t>resource</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84"/>
          <w:sz w:val="20"/>
          <w:szCs w:val="20"/>
        </w:rPr>
        <w:t>usage</w:t>
      </w:r>
      <w:r w:rsidRPr="00B72469">
        <w:rPr>
          <w:rFonts w:ascii="Times New Roman" w:eastAsia="Arial" w:hAnsi="Times New Roman" w:cs="Times New Roman"/>
          <w:spacing w:val="-13"/>
          <w:w w:val="84"/>
          <w:sz w:val="20"/>
          <w:szCs w:val="20"/>
        </w:rPr>
        <w:t xml:space="preserve"> </w:t>
      </w:r>
      <w:r w:rsidRPr="00B72469">
        <w:rPr>
          <w:rFonts w:ascii="Times New Roman" w:eastAsia="Arial" w:hAnsi="Times New Roman" w:cs="Times New Roman"/>
          <w:w w:val="84"/>
          <w:sz w:val="20"/>
          <w:szCs w:val="20"/>
        </w:rPr>
        <w:t>to</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w w:val="84"/>
          <w:sz w:val="20"/>
          <w:szCs w:val="20"/>
        </w:rPr>
        <w:t>detect</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such</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w w:val="89"/>
          <w:sz w:val="20"/>
          <w:szCs w:val="20"/>
        </w:rPr>
        <w:t>c</w:t>
      </w:r>
      <w:r w:rsidRPr="00B72469">
        <w:rPr>
          <w:rFonts w:ascii="Times New Roman" w:eastAsia="Arial" w:hAnsi="Times New Roman" w:cs="Times New Roman"/>
          <w:spacing w:val="-3"/>
          <w:w w:val="89"/>
          <w:sz w:val="20"/>
          <w:szCs w:val="20"/>
        </w:rPr>
        <w:t>ov</w:t>
      </w:r>
      <w:r w:rsidRPr="00B72469">
        <w:rPr>
          <w:rFonts w:ascii="Times New Roman" w:eastAsia="Arial" w:hAnsi="Times New Roman" w:cs="Times New Roman"/>
          <w:w w:val="89"/>
          <w:sz w:val="20"/>
          <w:szCs w:val="20"/>
        </w:rPr>
        <w:t>ert</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 xml:space="preserve">chan- </w:t>
      </w:r>
      <w:r w:rsidRPr="00B72469">
        <w:rPr>
          <w:rFonts w:ascii="Times New Roman" w:eastAsia="Arial" w:hAnsi="Times New Roman" w:cs="Times New Roman"/>
          <w:sz w:val="20"/>
          <w:szCs w:val="20"/>
        </w:rPr>
        <w:t>nels.</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9"/>
          <w:sz w:val="20"/>
          <w:szCs w:val="20"/>
        </w:rPr>
        <w:t>Being</w:t>
      </w:r>
      <w:r w:rsidRPr="00B72469">
        <w:rPr>
          <w:rFonts w:ascii="Times New Roman" w:eastAsia="Arial" w:hAnsi="Times New Roman" w:cs="Times New Roman"/>
          <w:spacing w:val="32"/>
          <w:w w:val="89"/>
          <w:sz w:val="20"/>
          <w:szCs w:val="20"/>
        </w:rPr>
        <w:t xml:space="preserve"> </w:t>
      </w:r>
      <w:r w:rsidRPr="00B72469">
        <w:rPr>
          <w:rFonts w:ascii="Times New Roman" w:eastAsia="Arial" w:hAnsi="Times New Roman" w:cs="Times New Roman"/>
          <w:w w:val="89"/>
          <w:sz w:val="20"/>
          <w:szCs w:val="20"/>
        </w:rPr>
        <w:t>l</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p</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ered</w:t>
      </w:r>
      <w:r w:rsidRPr="00B72469">
        <w:rPr>
          <w:rFonts w:ascii="Times New Roman" w:eastAsia="Arial" w:hAnsi="Times New Roman" w:cs="Times New Roman"/>
          <w:spacing w:val="47"/>
          <w:w w:val="89"/>
          <w:sz w:val="20"/>
          <w:szCs w:val="20"/>
        </w:rPr>
        <w:t xml:space="preserve"> </w:t>
      </w:r>
      <w:r w:rsidRPr="00B72469">
        <w:rPr>
          <w:rFonts w:ascii="Times New Roman" w:eastAsia="Arial" w:hAnsi="Times New Roman" w:cs="Times New Roman"/>
          <w:w w:val="89"/>
          <w:sz w:val="20"/>
          <w:szCs w:val="20"/>
        </w:rPr>
        <w:t>d</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w w:val="89"/>
          <w:sz w:val="20"/>
          <w:szCs w:val="20"/>
        </w:rPr>
        <w:t>vice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ma</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w w:val="89"/>
          <w:sz w:val="20"/>
          <w:szCs w:val="20"/>
        </w:rPr>
        <w:t>es</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job</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9"/>
          <w:sz w:val="20"/>
          <w:szCs w:val="20"/>
        </w:rPr>
        <w:t xml:space="preserve">defen- </w:t>
      </w:r>
      <w:r w:rsidRPr="00B72469">
        <w:rPr>
          <w:rFonts w:ascii="Times New Roman" w:eastAsia="Arial" w:hAnsi="Times New Roman" w:cs="Times New Roman"/>
          <w:w w:val="88"/>
          <w:sz w:val="20"/>
          <w:szCs w:val="20"/>
        </w:rPr>
        <w:t>s</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soft</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much</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mor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challenging,</w:t>
      </w:r>
      <w:r w:rsidRPr="00B72469">
        <w:rPr>
          <w:rFonts w:ascii="Times New Roman" w:eastAsia="Arial" w:hAnsi="Times New Roman" w:cs="Times New Roman"/>
          <w:spacing w:val="30"/>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thus</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sz w:val="20"/>
          <w:szCs w:val="20"/>
        </w:rPr>
        <w:t xml:space="preserve">lightweight </w:t>
      </w:r>
      <w:r w:rsidRPr="00B72469">
        <w:rPr>
          <w:rFonts w:ascii="Times New Roman" w:eastAsia="Arial" w:hAnsi="Times New Roman" w:cs="Times New Roman"/>
          <w:w w:val="86"/>
          <w:sz w:val="20"/>
          <w:szCs w:val="20"/>
        </w:rPr>
        <w:t>detection</w:t>
      </w:r>
      <w:r w:rsidRPr="00B72469">
        <w:rPr>
          <w:rFonts w:ascii="Times New Roman" w:eastAsia="Arial" w:hAnsi="Times New Roman" w:cs="Times New Roman"/>
          <w:spacing w:val="40"/>
          <w:w w:val="86"/>
          <w:sz w:val="20"/>
          <w:szCs w:val="20"/>
        </w:rPr>
        <w:t xml:space="preserve"> </w:t>
      </w:r>
      <w:r w:rsidRPr="00B72469">
        <w:rPr>
          <w:rFonts w:ascii="Times New Roman" w:eastAsia="Arial" w:hAnsi="Times New Roman" w:cs="Times New Roman"/>
          <w:w w:val="86"/>
          <w:sz w:val="20"/>
          <w:szCs w:val="20"/>
        </w:rPr>
        <w:t>techniques</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necessar</w:t>
      </w:r>
      <w:r w:rsidRPr="00B72469">
        <w:rPr>
          <w:rFonts w:ascii="Times New Roman" w:eastAsia="Arial" w:hAnsi="Times New Roman" w:cs="Times New Roman"/>
          <w:spacing w:val="-11"/>
          <w:w w:val="86"/>
          <w:sz w:val="20"/>
          <w:szCs w:val="20"/>
        </w:rPr>
        <w:t>y</w:t>
      </w:r>
      <w:r w:rsidRPr="00B72469">
        <w:rPr>
          <w:rFonts w:ascii="Times New Roman" w:eastAsia="Arial" w:hAnsi="Times New Roman" w:cs="Times New Roman"/>
          <w:w w:val="86"/>
          <w:sz w:val="20"/>
          <w:szCs w:val="20"/>
        </w:rPr>
        <w:t>.</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n</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possible</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sz w:val="20"/>
          <w:szCs w:val="20"/>
        </w:rPr>
        <w:t xml:space="preserve">that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mobile</w:t>
      </w:r>
      <w:r w:rsidRPr="00B72469">
        <w:rPr>
          <w:rFonts w:ascii="Times New Roman" w:eastAsia="Arial" w:hAnsi="Times New Roman" w:cs="Times New Roman"/>
          <w:spacing w:val="26"/>
          <w:w w:val="89"/>
          <w:sz w:val="20"/>
          <w:szCs w:val="20"/>
        </w:rPr>
        <w:t xml:space="preserve"> </w:t>
      </w:r>
      <w:r w:rsidRPr="00B72469">
        <w:rPr>
          <w:rFonts w:ascii="Times New Roman" w:eastAsia="Arial" w:hAnsi="Times New Roman" w:cs="Times New Roman"/>
          <w:w w:val="89"/>
          <w:sz w:val="20"/>
          <w:szCs w:val="20"/>
        </w:rPr>
        <w:t>platform</w:t>
      </w:r>
      <w:r w:rsidRPr="00B72469">
        <w:rPr>
          <w:rFonts w:ascii="Times New Roman" w:eastAsia="Arial" w:hAnsi="Times New Roman" w:cs="Times New Roman"/>
          <w:spacing w:val="38"/>
          <w:w w:val="89"/>
          <w:sz w:val="20"/>
          <w:szCs w:val="20"/>
        </w:rPr>
        <w:t xml:space="preserve"> </w:t>
      </w:r>
      <w:r w:rsidRPr="00B72469">
        <w:rPr>
          <w:rFonts w:ascii="Times New Roman" w:eastAsia="Arial" w:hAnsi="Times New Roman" w:cs="Times New Roman"/>
          <w:w w:val="89"/>
          <w:sz w:val="20"/>
          <w:szCs w:val="20"/>
        </w:rPr>
        <w:t>can</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l</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rag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computation</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cloud for</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2"/>
          <w:sz w:val="20"/>
          <w:szCs w:val="20"/>
        </w:rPr>
        <w:t>“outsourced</w:t>
      </w:r>
      <w:r w:rsidRPr="00B72469">
        <w:rPr>
          <w:rFonts w:ascii="Times New Roman" w:eastAsia="Arial" w:hAnsi="Times New Roman" w:cs="Times New Roman"/>
          <w:spacing w:val="1"/>
          <w:w w:val="92"/>
          <w:sz w:val="20"/>
          <w:szCs w:val="20"/>
        </w:rPr>
        <w:t xml:space="preserve"> </w:t>
      </w:r>
      <w:r w:rsidRPr="00B72469">
        <w:rPr>
          <w:rFonts w:ascii="Times New Roman" w:eastAsia="Arial" w:hAnsi="Times New Roman" w:cs="Times New Roman"/>
          <w:w w:val="92"/>
          <w:sz w:val="20"/>
          <w:szCs w:val="20"/>
        </w:rPr>
        <w:t>intrusion</w:t>
      </w:r>
      <w:r w:rsidRPr="00B72469">
        <w:rPr>
          <w:rFonts w:ascii="Times New Roman" w:eastAsia="Arial" w:hAnsi="Times New Roman" w:cs="Times New Roman"/>
          <w:spacing w:val="19"/>
          <w:w w:val="92"/>
          <w:sz w:val="20"/>
          <w:szCs w:val="20"/>
        </w:rPr>
        <w:t xml:space="preserve"> </w:t>
      </w:r>
      <w:r w:rsidRPr="00B72469">
        <w:rPr>
          <w:rFonts w:ascii="Times New Roman" w:eastAsia="Arial" w:hAnsi="Times New Roman" w:cs="Times New Roman"/>
          <w:w w:val="89"/>
          <w:sz w:val="20"/>
          <w:szCs w:val="20"/>
        </w:rPr>
        <w:t>detection</w:t>
      </w:r>
      <w:r w:rsidRPr="00B72469">
        <w:rPr>
          <w:rFonts w:ascii="Times New Roman" w:eastAsia="Arial" w:hAnsi="Times New Roman" w:cs="Times New Roman"/>
          <w:spacing w:val="-14"/>
          <w:w w:val="89"/>
          <w:sz w:val="20"/>
          <w:szCs w:val="20"/>
        </w:rPr>
        <w:t>,</w:t>
      </w:r>
      <w:r w:rsidRPr="00B72469">
        <w:rPr>
          <w:rFonts w:ascii="Times New Roman" w:eastAsia="Arial" w:hAnsi="Times New Roman" w:cs="Times New Roman"/>
          <w:w w:val="132"/>
          <w:sz w:val="20"/>
          <w:szCs w:val="20"/>
        </w:rPr>
        <w:t>”</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might</w:t>
      </w:r>
      <w:r w:rsidRPr="00B72469">
        <w:rPr>
          <w:rFonts w:ascii="Times New Roman" w:eastAsia="Arial" w:hAnsi="Times New Roman" w:cs="Times New Roman"/>
          <w:spacing w:val="-17"/>
          <w:sz w:val="20"/>
          <w:szCs w:val="20"/>
        </w:rPr>
        <w:t xml:space="preserve"> </w:t>
      </w:r>
      <w:proofErr w:type="gramStart"/>
      <w:r w:rsidRPr="00B72469">
        <w:rPr>
          <w:rFonts w:ascii="Times New Roman" w:eastAsia="Arial" w:hAnsi="Times New Roman" w:cs="Times New Roman"/>
          <w:w w:val="85"/>
          <w:sz w:val="20"/>
          <w:szCs w:val="20"/>
        </w:rPr>
        <w:t>stri</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w w:val="85"/>
          <w:sz w:val="20"/>
          <w:szCs w:val="20"/>
        </w:rPr>
        <w:t xml:space="preserve">e </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a</w:t>
      </w:r>
      <w:proofErr w:type="gramEnd"/>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w w:val="90"/>
          <w:sz w:val="20"/>
          <w:szCs w:val="20"/>
        </w:rPr>
        <w:t>tradeo</w:t>
      </w:r>
      <w:r w:rsidRPr="00B72469">
        <w:rPr>
          <w:rFonts w:ascii="Times New Roman" w:eastAsia="Arial" w:hAnsi="Times New Roman" w:cs="Times New Roman"/>
          <w:spacing w:val="-5"/>
          <w:w w:val="90"/>
          <w:sz w:val="20"/>
          <w:szCs w:val="20"/>
        </w:rPr>
        <w:t>f</w:t>
      </w:r>
      <w:r w:rsidRPr="00B72469">
        <w:rPr>
          <w:rFonts w:ascii="Times New Roman" w:eastAsia="Arial" w:hAnsi="Times New Roman" w:cs="Times New Roman"/>
          <w:w w:val="119"/>
          <w:sz w:val="20"/>
          <w:szCs w:val="20"/>
        </w:rPr>
        <w:t>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8"/>
          <w:sz w:val="20"/>
          <w:szCs w:val="20"/>
        </w:rPr>
        <w:t>between</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time</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to detection</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9"/>
          <w:sz w:val="20"/>
          <w:szCs w:val="20"/>
        </w:rPr>
        <w:t>p</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er</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 xml:space="preserve">consump- </w:t>
      </w:r>
      <w:r w:rsidRPr="00B72469">
        <w:rPr>
          <w:rFonts w:ascii="Times New Roman" w:eastAsia="Arial" w:hAnsi="Times New Roman" w:cs="Times New Roman"/>
          <w:sz w:val="20"/>
          <w:szCs w:val="20"/>
        </w:rPr>
        <w:t>tion.</w:t>
      </w:r>
    </w:p>
    <w:p w14:paraId="0AFED279" w14:textId="77777777" w:rsidR="00676FEB" w:rsidRPr="00B72469" w:rsidRDefault="00676FEB" w:rsidP="00676FEB">
      <w:pPr>
        <w:spacing w:before="2" w:after="0" w:line="140" w:lineRule="exact"/>
        <w:rPr>
          <w:rFonts w:ascii="Times New Roman" w:hAnsi="Times New Roman" w:cs="Times New Roman"/>
          <w:sz w:val="14"/>
          <w:szCs w:val="14"/>
        </w:rPr>
      </w:pPr>
    </w:p>
    <w:p w14:paraId="0AFED27A" w14:textId="77777777" w:rsidR="00676FEB" w:rsidRPr="00B72469" w:rsidRDefault="00676FEB" w:rsidP="00676FEB">
      <w:pPr>
        <w:spacing w:after="0" w:line="200" w:lineRule="exact"/>
        <w:rPr>
          <w:rFonts w:ascii="Times New Roman" w:hAnsi="Times New Roman" w:cs="Times New Roman"/>
          <w:sz w:val="20"/>
          <w:szCs w:val="20"/>
        </w:rPr>
      </w:pPr>
    </w:p>
    <w:p w14:paraId="0AFED27B" w14:textId="77777777" w:rsidR="00676FEB" w:rsidRPr="00B72469" w:rsidRDefault="00676FEB" w:rsidP="00676FEB">
      <w:pPr>
        <w:spacing w:after="0" w:line="240" w:lineRule="auto"/>
        <w:ind w:right="652"/>
        <w:jc w:val="both"/>
        <w:rPr>
          <w:rFonts w:ascii="Times New Roman" w:eastAsia="Arial" w:hAnsi="Times New Roman" w:cs="Times New Roman"/>
        </w:rPr>
      </w:pPr>
      <w:r w:rsidRPr="00B72469">
        <w:rPr>
          <w:rFonts w:ascii="Times New Roman" w:eastAsia="Arial" w:hAnsi="Times New Roman" w:cs="Times New Roman"/>
          <w:b/>
          <w:bCs/>
        </w:rPr>
        <w:t>4.3</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87"/>
        </w:rPr>
        <w:t>Side</w:t>
      </w:r>
      <w:proofErr w:type="gramEnd"/>
      <w:r w:rsidRPr="00B72469">
        <w:rPr>
          <w:rFonts w:ascii="Times New Roman" w:eastAsia="Arial" w:hAnsi="Times New Roman" w:cs="Times New Roman"/>
          <w:b/>
          <w:bCs/>
          <w:w w:val="87"/>
        </w:rPr>
        <w:t>-channel</w:t>
      </w:r>
      <w:r w:rsidRPr="00B72469">
        <w:rPr>
          <w:rFonts w:ascii="Times New Roman" w:eastAsia="Arial" w:hAnsi="Times New Roman" w:cs="Times New Roman"/>
          <w:b/>
          <w:bCs/>
          <w:spacing w:val="16"/>
          <w:w w:val="87"/>
        </w:rPr>
        <w:t xml:space="preserve"> </w:t>
      </w:r>
      <w:r w:rsidRPr="00B72469">
        <w:rPr>
          <w:rFonts w:ascii="Times New Roman" w:eastAsia="Arial" w:hAnsi="Times New Roman" w:cs="Times New Roman"/>
          <w:b/>
          <w:bCs/>
          <w:w w:val="87"/>
        </w:rPr>
        <w:t>detection</w:t>
      </w:r>
      <w:r w:rsidRPr="00B72469">
        <w:rPr>
          <w:rFonts w:ascii="Times New Roman" w:eastAsia="Arial" w:hAnsi="Times New Roman" w:cs="Times New Roman"/>
          <w:b/>
          <w:bCs/>
          <w:spacing w:val="2"/>
          <w:w w:val="87"/>
        </w:rPr>
        <w:t xml:space="preserve"> </w:t>
      </w:r>
      <w:r w:rsidRPr="00B72469">
        <w:rPr>
          <w:rFonts w:ascii="Times New Roman" w:eastAsia="Arial" w:hAnsi="Times New Roman" w:cs="Times New Roman"/>
          <w:b/>
          <w:bCs/>
          <w:w w:val="91"/>
        </w:rPr>
        <w:t>and</w:t>
      </w:r>
      <w:r w:rsidRPr="00B72469">
        <w:rPr>
          <w:rFonts w:ascii="Times New Roman" w:eastAsia="Arial" w:hAnsi="Times New Roman" w:cs="Times New Roman"/>
          <w:b/>
          <w:bCs/>
          <w:spacing w:val="-4"/>
          <w:w w:val="91"/>
        </w:rPr>
        <w:t xml:space="preserve"> </w:t>
      </w:r>
      <w:r w:rsidRPr="00B72469">
        <w:rPr>
          <w:rFonts w:ascii="Times New Roman" w:eastAsia="Arial" w:hAnsi="Times New Roman" w:cs="Times New Roman"/>
          <w:b/>
          <w:bCs/>
          <w:w w:val="91"/>
        </w:rPr>
        <w:t>mitigation</w:t>
      </w:r>
    </w:p>
    <w:p w14:paraId="0AFED27C" w14:textId="77777777" w:rsidR="00676FEB" w:rsidRPr="00B72469" w:rsidRDefault="00676FEB" w:rsidP="00676FEB">
      <w:pPr>
        <w:spacing w:before="10" w:after="0" w:line="240" w:lineRule="exact"/>
        <w:rPr>
          <w:rFonts w:ascii="Times New Roman" w:hAnsi="Times New Roman" w:cs="Times New Roman"/>
          <w:sz w:val="24"/>
          <w:szCs w:val="24"/>
        </w:rPr>
      </w:pPr>
    </w:p>
    <w:p w14:paraId="0AFED27D"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I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well</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9"/>
          <w:sz w:val="20"/>
          <w:szCs w:val="20"/>
        </w:rPr>
        <w:t>kn</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n</w:t>
      </w:r>
      <w:r w:rsidRPr="00B72469">
        <w:rPr>
          <w:rFonts w:ascii="Times New Roman" w:eastAsia="Arial" w:hAnsi="Times New Roman" w:cs="Times New Roman"/>
          <w:spacing w:val="39"/>
          <w:w w:val="89"/>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content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encrypted</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sz w:val="20"/>
          <w:szCs w:val="20"/>
        </w:rPr>
        <w:t>tra</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ic</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can be</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disclosed</w:t>
      </w:r>
      <w:r w:rsidRPr="00B72469">
        <w:rPr>
          <w:rFonts w:ascii="Times New Roman" w:eastAsia="Arial" w:hAnsi="Times New Roman" w:cs="Times New Roman"/>
          <w:spacing w:val="33"/>
          <w:w w:val="88"/>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8"/>
          <w:sz w:val="20"/>
          <w:szCs w:val="20"/>
        </w:rPr>
        <w:t>attri</w:t>
      </w:r>
      <w:r w:rsidRPr="00B72469">
        <w:rPr>
          <w:rFonts w:ascii="Times New Roman" w:eastAsia="Arial" w:hAnsi="Times New Roman" w:cs="Times New Roman"/>
          <w:spacing w:val="-3"/>
          <w:w w:val="88"/>
          <w:sz w:val="20"/>
          <w:szCs w:val="20"/>
        </w:rPr>
        <w:t>b</w:t>
      </w:r>
      <w:r w:rsidRPr="00B72469">
        <w:rPr>
          <w:rFonts w:ascii="Times New Roman" w:eastAsia="Arial" w:hAnsi="Times New Roman" w:cs="Times New Roman"/>
          <w:w w:val="88"/>
          <w:sz w:val="20"/>
          <w:szCs w:val="20"/>
        </w:rPr>
        <w:t>utes</w:t>
      </w:r>
      <w:r w:rsidRPr="00B72469">
        <w:rPr>
          <w:rFonts w:ascii="Times New Roman" w:eastAsia="Arial" w:hAnsi="Times New Roman" w:cs="Times New Roman"/>
          <w:spacing w:val="44"/>
          <w:w w:val="88"/>
          <w:sz w:val="20"/>
          <w:szCs w:val="20"/>
        </w:rPr>
        <w:t xml:space="preserve"> </w:t>
      </w:r>
      <w:r w:rsidRPr="00B72469">
        <w:rPr>
          <w:rFonts w:ascii="Times New Roman" w:eastAsia="Arial" w:hAnsi="Times New Roman" w:cs="Times New Roman"/>
          <w:w w:val="88"/>
          <w:sz w:val="20"/>
          <w:szCs w:val="20"/>
        </w:rPr>
        <w:t>obser</w:t>
      </w:r>
      <w:r w:rsidRPr="00B72469">
        <w:rPr>
          <w:rFonts w:ascii="Times New Roman" w:eastAsia="Arial" w:hAnsi="Times New Roman" w:cs="Times New Roman"/>
          <w:spacing w:val="-4"/>
          <w:w w:val="88"/>
          <w:sz w:val="20"/>
          <w:szCs w:val="20"/>
        </w:rPr>
        <w:t>v</w:t>
      </w:r>
      <w:r w:rsidRPr="00B72469">
        <w:rPr>
          <w:rFonts w:ascii="Times New Roman" w:eastAsia="Arial" w:hAnsi="Times New Roman" w:cs="Times New Roman"/>
          <w:w w:val="88"/>
          <w:sz w:val="20"/>
          <w:szCs w:val="20"/>
        </w:rPr>
        <w:t>able</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sdrop- pe</w:t>
      </w:r>
      <w:r w:rsidRPr="00B72469">
        <w:rPr>
          <w:rFonts w:ascii="Times New Roman" w:eastAsia="Arial" w:hAnsi="Times New Roman" w:cs="Times New Roman"/>
          <w:spacing w:val="-7"/>
          <w:w w:val="87"/>
          <w:sz w:val="20"/>
          <w:szCs w:val="20"/>
        </w:rPr>
        <w:t>r</w:t>
      </w:r>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pacing w:val="-3"/>
          <w:w w:val="84"/>
          <w:sz w:val="20"/>
          <w:szCs w:val="20"/>
        </w:rPr>
        <w:t>e</w:t>
      </w:r>
      <w:r w:rsidRPr="00B72469">
        <w:rPr>
          <w:rFonts w:ascii="Times New Roman" w:eastAsia="Arial" w:hAnsi="Times New Roman" w:cs="Times New Roman"/>
          <w:w w:val="84"/>
          <w:sz w:val="20"/>
          <w:szCs w:val="20"/>
        </w:rPr>
        <w:t>xample,</w:t>
      </w:r>
      <w:r w:rsidRPr="00B72469">
        <w:rPr>
          <w:rFonts w:ascii="Times New Roman" w:eastAsia="Arial" w:hAnsi="Times New Roman" w:cs="Times New Roman"/>
          <w:spacing w:val="38"/>
          <w:w w:val="84"/>
          <w:sz w:val="20"/>
          <w:szCs w:val="20"/>
        </w:rPr>
        <w:t xml:space="preserve"> </w:t>
      </w:r>
      <w:r w:rsidRPr="00B72469">
        <w:rPr>
          <w:rFonts w:ascii="Times New Roman" w:eastAsia="Arial" w:hAnsi="Times New Roman" w:cs="Times New Roman"/>
          <w:w w:val="84"/>
          <w:sz w:val="20"/>
          <w:szCs w:val="20"/>
        </w:rPr>
        <w:t>pac</w:t>
      </w:r>
      <w:r w:rsidRPr="00B72469">
        <w:rPr>
          <w:rFonts w:ascii="Times New Roman" w:eastAsia="Arial" w:hAnsi="Times New Roman" w:cs="Times New Roman"/>
          <w:spacing w:val="-2"/>
          <w:w w:val="84"/>
          <w:sz w:val="20"/>
          <w:szCs w:val="20"/>
        </w:rPr>
        <w:t>k</w:t>
      </w:r>
      <w:r w:rsidRPr="00B72469">
        <w:rPr>
          <w:rFonts w:ascii="Times New Roman" w:eastAsia="Arial" w:hAnsi="Times New Roman" w:cs="Times New Roman"/>
          <w:w w:val="84"/>
          <w:sz w:val="20"/>
          <w:szCs w:val="20"/>
        </w:rPr>
        <w:t>et</w:t>
      </w:r>
      <w:r w:rsidRPr="00B72469">
        <w:rPr>
          <w:rFonts w:ascii="Times New Roman" w:eastAsia="Arial" w:hAnsi="Times New Roman" w:cs="Times New Roman"/>
          <w:spacing w:val="26"/>
          <w:w w:val="84"/>
          <w:sz w:val="20"/>
          <w:szCs w:val="20"/>
        </w:rPr>
        <w:t xml:space="preserve"> </w:t>
      </w:r>
      <w:r w:rsidRPr="00B72469">
        <w:rPr>
          <w:rFonts w:ascii="Times New Roman" w:eastAsia="Arial" w:hAnsi="Times New Roman" w:cs="Times New Roman"/>
          <w:w w:val="84"/>
          <w:sz w:val="20"/>
          <w:szCs w:val="20"/>
        </w:rPr>
        <w:t>sizes,</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sequences,</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84"/>
          <w:sz w:val="20"/>
          <w:szCs w:val="20"/>
        </w:rPr>
        <w:t>inte</w:t>
      </w:r>
      <w:r w:rsidRPr="00B72469">
        <w:rPr>
          <w:rFonts w:ascii="Times New Roman" w:eastAsia="Arial" w:hAnsi="Times New Roman" w:cs="Times New Roman"/>
          <w:spacing w:val="-3"/>
          <w:w w:val="84"/>
          <w:sz w:val="20"/>
          <w:szCs w:val="20"/>
        </w:rPr>
        <w:t>r</w:t>
      </w:r>
      <w:r w:rsidRPr="00B72469">
        <w:rPr>
          <w:rFonts w:ascii="Times New Roman" w:eastAsia="Arial" w:hAnsi="Times New Roman" w:cs="Times New Roman"/>
          <w:w w:val="84"/>
          <w:sz w:val="20"/>
          <w:szCs w:val="20"/>
        </w:rPr>
        <w:t>-</w:t>
      </w:r>
      <w:proofErr w:type="gramStart"/>
      <w:r w:rsidRPr="00B72469">
        <w:rPr>
          <w:rFonts w:ascii="Times New Roman" w:eastAsia="Arial" w:hAnsi="Times New Roman" w:cs="Times New Roman"/>
          <w:w w:val="84"/>
          <w:sz w:val="20"/>
          <w:szCs w:val="20"/>
        </w:rPr>
        <w:t>pac</w:t>
      </w:r>
      <w:r w:rsidRPr="00B72469">
        <w:rPr>
          <w:rFonts w:ascii="Times New Roman" w:eastAsia="Arial" w:hAnsi="Times New Roman" w:cs="Times New Roman"/>
          <w:spacing w:val="-2"/>
          <w:w w:val="84"/>
          <w:sz w:val="20"/>
          <w:szCs w:val="20"/>
        </w:rPr>
        <w:t>k</w:t>
      </w:r>
      <w:r w:rsidRPr="00B72469">
        <w:rPr>
          <w:rFonts w:ascii="Times New Roman" w:eastAsia="Arial" w:hAnsi="Times New Roman" w:cs="Times New Roman"/>
          <w:w w:val="84"/>
          <w:sz w:val="20"/>
          <w:szCs w:val="20"/>
        </w:rPr>
        <w:t xml:space="preserve">et </w:t>
      </w:r>
      <w:r w:rsidRPr="00B72469">
        <w:rPr>
          <w:rFonts w:ascii="Times New Roman" w:eastAsia="Arial" w:hAnsi="Times New Roman" w:cs="Times New Roman"/>
          <w:spacing w:val="22"/>
          <w:w w:val="84"/>
          <w:sz w:val="20"/>
          <w:szCs w:val="20"/>
        </w:rPr>
        <w:t xml:space="preserve"> </w:t>
      </w:r>
      <w:r w:rsidRPr="00B72469">
        <w:rPr>
          <w:rFonts w:ascii="Times New Roman" w:eastAsia="Arial" w:hAnsi="Times New Roman" w:cs="Times New Roman"/>
          <w:sz w:val="20"/>
          <w:szCs w:val="20"/>
        </w:rPr>
        <w:t>tim</w:t>
      </w:r>
      <w:proofErr w:type="gramEnd"/>
      <w:r w:rsidRPr="00B72469">
        <w:rPr>
          <w:rFonts w:ascii="Times New Roman" w:eastAsia="Arial" w:hAnsi="Times New Roman" w:cs="Times New Roman"/>
          <w:sz w:val="20"/>
          <w:szCs w:val="20"/>
        </w:rPr>
        <w:t>- ing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Such</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attri</w:t>
      </w:r>
      <w:r w:rsidRPr="00B72469">
        <w:rPr>
          <w:rFonts w:ascii="Times New Roman" w:eastAsia="Arial" w:hAnsi="Times New Roman" w:cs="Times New Roman"/>
          <w:spacing w:val="-4"/>
          <w:w w:val="89"/>
          <w:sz w:val="20"/>
          <w:szCs w:val="20"/>
        </w:rPr>
        <w:t>b</w:t>
      </w:r>
      <w:r w:rsidRPr="00B72469">
        <w:rPr>
          <w:rFonts w:ascii="Times New Roman" w:eastAsia="Arial" w:hAnsi="Times New Roman" w:cs="Times New Roman"/>
          <w:w w:val="89"/>
          <w:sz w:val="20"/>
          <w:szCs w:val="20"/>
        </w:rPr>
        <w:t>utes,</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w w:val="89"/>
          <w:sz w:val="20"/>
          <w:szCs w:val="20"/>
        </w:rPr>
        <w:t>often</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w w:val="89"/>
          <w:sz w:val="20"/>
          <w:szCs w:val="20"/>
        </w:rPr>
        <w:t>referred</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3"/>
          <w:sz w:val="20"/>
          <w:szCs w:val="20"/>
        </w:rPr>
        <w:t>as</w:t>
      </w:r>
      <w:r w:rsidRPr="00B72469">
        <w:rPr>
          <w:rFonts w:ascii="Times New Roman" w:eastAsia="Arial" w:hAnsi="Times New Roman" w:cs="Times New Roman"/>
          <w:spacing w:val="4"/>
          <w:w w:val="83"/>
          <w:sz w:val="20"/>
          <w:szCs w:val="20"/>
        </w:rPr>
        <w:t xml:space="preserve"> </w:t>
      </w:r>
      <w:r w:rsidRPr="00B72469">
        <w:rPr>
          <w:rFonts w:ascii="Times New Roman" w:eastAsia="Arial" w:hAnsi="Times New Roman" w:cs="Times New Roman"/>
          <w:w w:val="83"/>
          <w:sz w:val="20"/>
          <w:szCs w:val="20"/>
        </w:rPr>
        <w:t>side-</w:t>
      </w:r>
      <w:proofErr w:type="gramStart"/>
      <w:r w:rsidRPr="00B72469">
        <w:rPr>
          <w:rFonts w:ascii="Times New Roman" w:eastAsia="Arial" w:hAnsi="Times New Roman" w:cs="Times New Roman"/>
          <w:w w:val="83"/>
          <w:sz w:val="20"/>
          <w:szCs w:val="20"/>
        </w:rPr>
        <w:t xml:space="preserve">channel </w:t>
      </w:r>
      <w:r w:rsidRPr="00B72469">
        <w:rPr>
          <w:rFonts w:ascii="Times New Roman" w:eastAsia="Arial" w:hAnsi="Times New Roman" w:cs="Times New Roman"/>
          <w:spacing w:val="25"/>
          <w:w w:val="83"/>
          <w:sz w:val="20"/>
          <w:szCs w:val="20"/>
        </w:rPr>
        <w:t xml:space="preserve"> </w:t>
      </w:r>
      <w:r w:rsidRPr="00B72469">
        <w:rPr>
          <w:rFonts w:ascii="Times New Roman" w:eastAsia="Arial" w:hAnsi="Times New Roman" w:cs="Times New Roman"/>
          <w:sz w:val="20"/>
          <w:szCs w:val="20"/>
        </w:rPr>
        <w:t>in</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93"/>
          <w:sz w:val="20"/>
          <w:szCs w:val="20"/>
        </w:rPr>
        <w:t>formation,</w:t>
      </w:r>
      <w:r w:rsidRPr="00B72469">
        <w:rPr>
          <w:rFonts w:ascii="Times New Roman" w:eastAsia="Arial" w:hAnsi="Times New Roman" w:cs="Times New Roman"/>
          <w:spacing w:val="41"/>
          <w:w w:val="93"/>
          <w:sz w:val="20"/>
          <w:szCs w:val="20"/>
        </w:rPr>
        <w:t xml:space="preserve"> </w:t>
      </w:r>
      <w:r w:rsidRPr="00B72469">
        <w:rPr>
          <w:rFonts w:ascii="Times New Roman" w:eastAsia="Arial" w:hAnsi="Times New Roman" w:cs="Times New Roman"/>
          <w:sz w:val="20"/>
          <w:szCs w:val="20"/>
        </w:rPr>
        <w:t>ofte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4"/>
          <w:sz w:val="20"/>
          <w:szCs w:val="20"/>
        </w:rPr>
        <w:t>pose</w:t>
      </w:r>
      <w:r w:rsidRPr="00B72469">
        <w:rPr>
          <w:rFonts w:ascii="Times New Roman" w:eastAsia="Arial" w:hAnsi="Times New Roman" w:cs="Times New Roman"/>
          <w:spacing w:val="38"/>
          <w:w w:val="84"/>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32"/>
          <w:w w:val="84"/>
          <w:sz w:val="20"/>
          <w:szCs w:val="20"/>
        </w:rPr>
        <w:t xml:space="preserve"> </w:t>
      </w:r>
      <w:r w:rsidRPr="00B72469">
        <w:rPr>
          <w:rFonts w:ascii="Times New Roman" w:eastAsia="Arial" w:hAnsi="Times New Roman" w:cs="Times New Roman"/>
          <w:w w:val="84"/>
          <w:sz w:val="20"/>
          <w:szCs w:val="20"/>
        </w:rPr>
        <w:t>gr</w:t>
      </w:r>
      <w:r w:rsidRPr="00B72469">
        <w:rPr>
          <w:rFonts w:ascii="Times New Roman" w:eastAsia="Arial" w:hAnsi="Times New Roman" w:cs="Times New Roman"/>
          <w:spacing w:val="-3"/>
          <w:w w:val="84"/>
          <w:sz w:val="20"/>
          <w:szCs w:val="20"/>
        </w:rPr>
        <w:t>av</w:t>
      </w:r>
      <w:r w:rsidRPr="00B72469">
        <w:rPr>
          <w:rFonts w:ascii="Times New Roman" w:eastAsia="Arial" w:hAnsi="Times New Roman" w:cs="Times New Roman"/>
          <w:w w:val="84"/>
          <w:sz w:val="20"/>
          <w:szCs w:val="20"/>
        </w:rPr>
        <w:t xml:space="preserve">e </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 xml:space="preserve">threat </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3"/>
          <w:sz w:val="20"/>
          <w:szCs w:val="20"/>
        </w:rPr>
        <w:t xml:space="preserve">confidential- </w:t>
      </w:r>
      <w:r w:rsidRPr="00B72469">
        <w:rPr>
          <w:rFonts w:ascii="Times New Roman" w:eastAsia="Arial" w:hAnsi="Times New Roman" w:cs="Times New Roman"/>
          <w:sz w:val="20"/>
          <w:szCs w:val="20"/>
        </w:rPr>
        <w:t>ity</w:t>
      </w:r>
      <w:r w:rsidRPr="00B72469">
        <w:rPr>
          <w:rFonts w:ascii="Times New Roman" w:eastAsia="Arial" w:hAnsi="Times New Roman" w:cs="Times New Roman"/>
          <w:spacing w:val="4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0"/>
          <w:sz w:val="20"/>
          <w:szCs w:val="20"/>
        </w:rPr>
        <w:t xml:space="preserve">communication </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w w:val="90"/>
          <w:sz w:val="20"/>
          <w:szCs w:val="20"/>
        </w:rPr>
        <w:t>under</w:t>
      </w:r>
      <w:r w:rsidRPr="00B72469">
        <w:rPr>
          <w:rFonts w:ascii="Times New Roman" w:eastAsia="Arial" w:hAnsi="Times New Roman" w:cs="Times New Roman"/>
          <w:spacing w:val="31"/>
          <w:w w:val="90"/>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2"/>
          <w:sz w:val="20"/>
          <w:szCs w:val="20"/>
        </w:rPr>
        <w:t>protection</w:t>
      </w:r>
      <w:r w:rsidRPr="00B72469">
        <w:rPr>
          <w:rFonts w:ascii="Times New Roman" w:eastAsia="Arial" w:hAnsi="Times New Roman" w:cs="Times New Roman"/>
          <w:spacing w:val="40"/>
          <w:w w:val="9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4"/>
          <w:sz w:val="20"/>
          <w:szCs w:val="20"/>
        </w:rPr>
        <w:t xml:space="preserve"> </w:t>
      </w:r>
      <w:r w:rsidRPr="00B72469">
        <w:rPr>
          <w:rFonts w:ascii="Times New Roman" w:eastAsia="Arial" w:hAnsi="Times New Roman" w:cs="Times New Roman"/>
          <w:sz w:val="20"/>
          <w:szCs w:val="20"/>
        </w:rPr>
        <w:t xml:space="preserve">cryp- </w:t>
      </w:r>
      <w:r w:rsidRPr="00B72469">
        <w:rPr>
          <w:rFonts w:ascii="Times New Roman" w:eastAsia="Arial" w:hAnsi="Times New Roman" w:cs="Times New Roman"/>
          <w:w w:val="91"/>
          <w:sz w:val="20"/>
          <w:szCs w:val="20"/>
        </w:rPr>
        <w:t>tographic</w:t>
      </w:r>
      <w:r w:rsidRPr="00B72469">
        <w:rPr>
          <w:rFonts w:ascii="Times New Roman" w:eastAsia="Arial" w:hAnsi="Times New Roman" w:cs="Times New Roman"/>
          <w:spacing w:val="47"/>
          <w:w w:val="91"/>
          <w:sz w:val="20"/>
          <w:szCs w:val="20"/>
        </w:rPr>
        <w:t xml:space="preserve"> </w:t>
      </w:r>
      <w:r w:rsidRPr="00B72469">
        <w:rPr>
          <w:rFonts w:ascii="Times New Roman" w:eastAsia="Arial" w:hAnsi="Times New Roman" w:cs="Times New Roman"/>
          <w:sz w:val="20"/>
          <w:szCs w:val="20"/>
        </w:rPr>
        <w:t xml:space="preserve">protocols. </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Side-channel</w:t>
      </w:r>
      <w:r w:rsidRPr="00B72469">
        <w:rPr>
          <w:rFonts w:ascii="Times New Roman" w:eastAsia="Arial" w:hAnsi="Times New Roman" w:cs="Times New Roman"/>
          <w:spacing w:val="48"/>
          <w:w w:val="89"/>
          <w:sz w:val="20"/>
          <w:szCs w:val="20"/>
        </w:rPr>
        <w:t xml:space="preserve"> </w:t>
      </w:r>
      <w:r w:rsidRPr="00B72469">
        <w:rPr>
          <w:rFonts w:ascii="Times New Roman" w:eastAsia="Arial" w:hAnsi="Times New Roman" w:cs="Times New Roman"/>
          <w:sz w:val="20"/>
          <w:szCs w:val="20"/>
        </w:rPr>
        <w:t>leaks</w:t>
      </w:r>
      <w:r w:rsidRPr="00B72469">
        <w:rPr>
          <w:rFonts w:ascii="Times New Roman" w:eastAsia="Arial" w:hAnsi="Times New Roman" w:cs="Times New Roman"/>
          <w:spacing w:val="-19"/>
          <w:sz w:val="20"/>
          <w:szCs w:val="20"/>
        </w:rPr>
        <w:t xml:space="preserve"> </w:t>
      </w:r>
      <w:proofErr w:type="gramStart"/>
      <w:r w:rsidRPr="00B72469">
        <w:rPr>
          <w:rFonts w:ascii="Times New Roman" w:eastAsia="Arial" w:hAnsi="Times New Roman" w:cs="Times New Roman"/>
          <w:w w:val="84"/>
          <w:sz w:val="20"/>
          <w:szCs w:val="20"/>
        </w:rPr>
        <w:t>h</w:t>
      </w:r>
      <w:r w:rsidRPr="00B72469">
        <w:rPr>
          <w:rFonts w:ascii="Times New Roman" w:eastAsia="Arial" w:hAnsi="Times New Roman" w:cs="Times New Roman"/>
          <w:spacing w:val="-3"/>
          <w:w w:val="84"/>
          <w:sz w:val="20"/>
          <w:szCs w:val="20"/>
        </w:rPr>
        <w:t>av</w:t>
      </w:r>
      <w:r w:rsidRPr="00B72469">
        <w:rPr>
          <w:rFonts w:ascii="Times New Roman" w:eastAsia="Arial" w:hAnsi="Times New Roman" w:cs="Times New Roman"/>
          <w:w w:val="84"/>
          <w:sz w:val="20"/>
          <w:szCs w:val="20"/>
        </w:rPr>
        <w:t xml:space="preserve">e </w:t>
      </w:r>
      <w:r w:rsidRPr="00B72469">
        <w:rPr>
          <w:rFonts w:ascii="Times New Roman" w:eastAsia="Arial" w:hAnsi="Times New Roman" w:cs="Times New Roman"/>
          <w:spacing w:val="12"/>
          <w:w w:val="84"/>
          <w:sz w:val="20"/>
          <w:szCs w:val="20"/>
        </w:rPr>
        <w:t xml:space="preserve"> </w:t>
      </w:r>
      <w:r w:rsidRPr="00B72469">
        <w:rPr>
          <w:rFonts w:ascii="Times New Roman" w:eastAsia="Arial" w:hAnsi="Times New Roman" w:cs="Times New Roman"/>
          <w:w w:val="84"/>
          <w:sz w:val="20"/>
          <w:szCs w:val="20"/>
        </w:rPr>
        <w:t>been</w:t>
      </w:r>
      <w:proofErr w:type="gramEnd"/>
      <w:r w:rsidRPr="00B72469">
        <w:rPr>
          <w:rFonts w:ascii="Times New Roman" w:eastAsia="Arial" w:hAnsi="Times New Roman" w:cs="Times New Roman"/>
          <w:w w:val="84"/>
          <w:sz w:val="20"/>
          <w:szCs w:val="20"/>
        </w:rPr>
        <w:t xml:space="preserve"> </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9"/>
          <w:sz w:val="20"/>
          <w:szCs w:val="20"/>
        </w:rPr>
        <w:t xml:space="preserve">x- </w:t>
      </w:r>
      <w:r w:rsidRPr="00B72469">
        <w:rPr>
          <w:rFonts w:ascii="Times New Roman" w:eastAsia="Arial" w:hAnsi="Times New Roman" w:cs="Times New Roman"/>
          <w:sz w:val="20"/>
          <w:szCs w:val="20"/>
        </w:rPr>
        <w:t>tens</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ly</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9"/>
          <w:sz w:val="20"/>
          <w:szCs w:val="20"/>
        </w:rPr>
        <w:t xml:space="preserve">studied </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43"/>
          <w:sz w:val="20"/>
          <w:szCs w:val="20"/>
        </w:rPr>
        <w:t xml:space="preserve"> </w:t>
      </w:r>
      <w:r w:rsidRPr="00B72469">
        <w:rPr>
          <w:rFonts w:ascii="Times New Roman" w:eastAsia="Arial" w:hAnsi="Times New Roman" w:cs="Times New Roman"/>
          <w:w w:val="83"/>
          <w:sz w:val="20"/>
          <w:szCs w:val="20"/>
        </w:rPr>
        <w:t xml:space="preserve">decades, </w:t>
      </w:r>
      <w:r w:rsidRPr="00B72469">
        <w:rPr>
          <w:rFonts w:ascii="Times New Roman" w:eastAsia="Arial" w:hAnsi="Times New Roman" w:cs="Times New Roman"/>
          <w:spacing w:val="22"/>
          <w:w w:val="83"/>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cont</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xt</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4"/>
          <w:sz w:val="20"/>
          <w:szCs w:val="20"/>
        </w:rPr>
        <w:t xml:space="preserve"> </w:t>
      </w:r>
      <w:r w:rsidRPr="00B72469">
        <w:rPr>
          <w:rFonts w:ascii="Times New Roman" w:eastAsia="Arial" w:hAnsi="Times New Roman" w:cs="Times New Roman"/>
          <w:w w:val="84"/>
          <w:sz w:val="20"/>
          <w:szCs w:val="20"/>
        </w:rPr>
        <w:t xml:space="preserve">secure </w:t>
      </w:r>
      <w:r w:rsidRPr="00B72469">
        <w:rPr>
          <w:rFonts w:ascii="Times New Roman" w:eastAsia="Arial" w:hAnsi="Times New Roman" w:cs="Times New Roman"/>
          <w:sz w:val="20"/>
          <w:szCs w:val="20"/>
        </w:rPr>
        <w:t>shell</w:t>
      </w:r>
      <w:r w:rsidRPr="00B72469">
        <w:rPr>
          <w:rFonts w:ascii="Times New Roman" w:eastAsia="Arial" w:hAnsi="Times New Roman" w:cs="Times New Roman"/>
          <w:spacing w:val="33"/>
          <w:sz w:val="20"/>
          <w:szCs w:val="20"/>
        </w:rPr>
        <w:t xml:space="preserve"> </w:t>
      </w:r>
      <w:r w:rsidRPr="00B72469">
        <w:rPr>
          <w:rFonts w:ascii="Times New Roman" w:eastAsia="Arial" w:hAnsi="Times New Roman" w:cs="Times New Roman"/>
          <w:sz w:val="20"/>
          <w:szCs w:val="20"/>
        </w:rPr>
        <w:t>(SSH)</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27], </w:t>
      </w:r>
      <w:r w:rsidRPr="00B72469">
        <w:rPr>
          <w:rFonts w:ascii="Times New Roman" w:eastAsia="Arial" w:hAnsi="Times New Roman" w:cs="Times New Roman"/>
          <w:spacing w:val="26"/>
          <w:sz w:val="20"/>
          <w:szCs w:val="20"/>
        </w:rPr>
        <w:t xml:space="preserve"> </w:t>
      </w:r>
      <w:r w:rsidRPr="00B72469">
        <w:rPr>
          <w:rFonts w:ascii="Times New Roman" w:eastAsia="Arial" w:hAnsi="Times New Roman" w:cs="Times New Roman"/>
          <w:w w:val="91"/>
          <w:sz w:val="20"/>
          <w:szCs w:val="20"/>
        </w:rPr>
        <w:t xml:space="preserve">video-streaming </w:t>
      </w:r>
      <w:r w:rsidRPr="00B72469">
        <w:rPr>
          <w:rFonts w:ascii="Times New Roman" w:eastAsia="Arial" w:hAnsi="Times New Roman" w:cs="Times New Roman"/>
          <w:spacing w:val="24"/>
          <w:w w:val="91"/>
          <w:sz w:val="20"/>
          <w:szCs w:val="20"/>
        </w:rPr>
        <w:t xml:space="preserve"> </w:t>
      </w:r>
      <w:r w:rsidRPr="00B72469">
        <w:rPr>
          <w:rFonts w:ascii="Times New Roman" w:eastAsia="Arial" w:hAnsi="Times New Roman" w:cs="Times New Roman"/>
          <w:sz w:val="20"/>
          <w:szCs w:val="20"/>
        </w:rPr>
        <w:t xml:space="preserve">[26], </w:t>
      </w:r>
      <w:r w:rsidRPr="00B72469">
        <w:rPr>
          <w:rFonts w:ascii="Times New Roman" w:eastAsia="Arial" w:hAnsi="Times New Roman" w:cs="Times New Roman"/>
          <w:spacing w:val="26"/>
          <w:sz w:val="20"/>
          <w:szCs w:val="20"/>
        </w:rPr>
        <w:t xml:space="preserve"> </w:t>
      </w:r>
      <w:r w:rsidRPr="00B72469">
        <w:rPr>
          <w:rFonts w:ascii="Times New Roman" w:eastAsia="Arial" w:hAnsi="Times New Roman" w:cs="Times New Roman"/>
          <w:spacing w:val="-4"/>
          <w:w w:val="99"/>
          <w:sz w:val="20"/>
          <w:szCs w:val="20"/>
        </w:rPr>
        <w:t>v</w:t>
      </w:r>
      <w:r w:rsidRPr="00B72469">
        <w:rPr>
          <w:rFonts w:ascii="Times New Roman" w:eastAsia="Arial" w:hAnsi="Times New Roman" w:cs="Times New Roman"/>
          <w:w w:val="91"/>
          <w:sz w:val="20"/>
          <w:szCs w:val="20"/>
        </w:rPr>
        <w:t>oice-</w:t>
      </w:r>
      <w:r w:rsidRPr="00B72469">
        <w:rPr>
          <w:rFonts w:ascii="Times New Roman" w:eastAsia="Arial" w:hAnsi="Times New Roman" w:cs="Times New Roman"/>
          <w:spacing w:val="-3"/>
          <w:w w:val="91"/>
          <w:sz w:val="20"/>
          <w:szCs w:val="20"/>
        </w:rPr>
        <w:t>o</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4"/>
          <w:w w:val="87"/>
          <w:sz w:val="20"/>
          <w:szCs w:val="20"/>
        </w:rPr>
        <w:t>r</w:t>
      </w:r>
      <w:r w:rsidRPr="00B72469">
        <w:rPr>
          <w:rFonts w:ascii="Times New Roman" w:eastAsia="Arial" w:hAnsi="Times New Roman" w:cs="Times New Roman"/>
          <w:w w:val="95"/>
          <w:sz w:val="20"/>
          <w:szCs w:val="20"/>
        </w:rPr>
        <w:t xml:space="preserve">-IP </w:t>
      </w:r>
      <w:r w:rsidRPr="00B72469">
        <w:rPr>
          <w:rFonts w:ascii="Times New Roman" w:eastAsia="Arial" w:hAnsi="Times New Roman" w:cs="Times New Roman"/>
          <w:sz w:val="20"/>
          <w:szCs w:val="20"/>
        </w:rPr>
        <w:t>(</w:t>
      </w:r>
      <w:r w:rsidRPr="00B72469">
        <w:rPr>
          <w:rFonts w:ascii="Times New Roman" w:eastAsia="Arial" w:hAnsi="Times New Roman" w:cs="Times New Roman"/>
          <w:spacing w:val="-26"/>
          <w:sz w:val="20"/>
          <w:szCs w:val="20"/>
        </w:rPr>
        <w:t>V</w:t>
      </w:r>
      <w:r w:rsidRPr="00B72469">
        <w:rPr>
          <w:rFonts w:ascii="Times New Roman" w:eastAsia="Arial" w:hAnsi="Times New Roman" w:cs="Times New Roman"/>
          <w:sz w:val="20"/>
          <w:szCs w:val="20"/>
        </w:rPr>
        <w:t>oIP)</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37],</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9"/>
          <w:sz w:val="20"/>
          <w:szCs w:val="20"/>
        </w:rPr>
        <w:t>web</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br</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sing</w:t>
      </w:r>
      <w:r w:rsidRPr="00B72469">
        <w:rPr>
          <w:rFonts w:ascii="Times New Roman" w:eastAsia="Arial" w:hAnsi="Times New Roman" w:cs="Times New Roman"/>
          <w:spacing w:val="43"/>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sz w:val="20"/>
          <w:szCs w:val="20"/>
        </w:rPr>
        <w:t>others.</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A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3"/>
          <w:sz w:val="20"/>
          <w:szCs w:val="20"/>
        </w:rPr>
        <w:t>an</w:t>
      </w:r>
      <w:r w:rsidRPr="00B72469">
        <w:rPr>
          <w:rFonts w:ascii="Times New Roman" w:eastAsia="Arial" w:hAnsi="Times New Roman" w:cs="Times New Roman"/>
          <w:spacing w:val="23"/>
          <w:w w:val="83"/>
          <w:sz w:val="20"/>
          <w:szCs w:val="20"/>
        </w:rPr>
        <w:t xml:space="preserve"> </w:t>
      </w:r>
      <w:r w:rsidRPr="00B72469">
        <w:rPr>
          <w:rFonts w:ascii="Times New Roman" w:eastAsia="Arial" w:hAnsi="Times New Roman" w:cs="Times New Roman"/>
          <w:spacing w:val="-2"/>
          <w:w w:val="83"/>
          <w:sz w:val="20"/>
          <w:szCs w:val="20"/>
        </w:rPr>
        <w:t>e</w:t>
      </w:r>
      <w:r w:rsidRPr="00B72469">
        <w:rPr>
          <w:rFonts w:ascii="Times New Roman" w:eastAsia="Arial" w:hAnsi="Times New Roman" w:cs="Times New Roman"/>
          <w:w w:val="83"/>
          <w:sz w:val="20"/>
          <w:szCs w:val="20"/>
        </w:rPr>
        <w:t>xample</w:t>
      </w:r>
      <w:proofErr w:type="gramStart"/>
      <w:r w:rsidRPr="00B72469">
        <w:rPr>
          <w:rFonts w:ascii="Times New Roman" w:eastAsia="Arial" w:hAnsi="Times New Roman" w:cs="Times New Roman"/>
          <w:w w:val="83"/>
          <w:sz w:val="20"/>
          <w:szCs w:val="20"/>
        </w:rPr>
        <w:t xml:space="preserve">, </w:t>
      </w:r>
      <w:r w:rsidRPr="00B72469">
        <w:rPr>
          <w:rFonts w:ascii="Times New Roman" w:eastAsia="Arial" w:hAnsi="Times New Roman" w:cs="Times New Roman"/>
          <w:spacing w:val="23"/>
          <w:w w:val="83"/>
          <w:sz w:val="20"/>
          <w:szCs w:val="20"/>
        </w:rPr>
        <w:t xml:space="preserve"> </w:t>
      </w:r>
      <w:r w:rsidRPr="00B72469">
        <w:rPr>
          <w:rFonts w:ascii="Times New Roman" w:eastAsia="Arial" w:hAnsi="Times New Roman" w:cs="Times New Roman"/>
          <w:w w:val="83"/>
          <w:sz w:val="20"/>
          <w:szCs w:val="20"/>
        </w:rPr>
        <w:t>a</w:t>
      </w:r>
      <w:proofErr w:type="gramEnd"/>
      <w:r w:rsidRPr="00B72469">
        <w:rPr>
          <w:rFonts w:ascii="Times New Roman" w:eastAsia="Arial" w:hAnsi="Times New Roman" w:cs="Times New Roman"/>
          <w:w w:val="83"/>
          <w:sz w:val="20"/>
          <w:szCs w:val="20"/>
        </w:rPr>
        <w:t xml:space="preserve"> </w:t>
      </w:r>
      <w:r w:rsidRPr="00B72469">
        <w:rPr>
          <w:rFonts w:ascii="Times New Roman" w:eastAsia="Arial" w:hAnsi="Times New Roman" w:cs="Times New Roman"/>
          <w:w w:val="96"/>
          <w:sz w:val="20"/>
          <w:szCs w:val="20"/>
        </w:rPr>
        <w:t>line</w:t>
      </w:r>
      <w:r w:rsidRPr="00B72469">
        <w:rPr>
          <w:rFonts w:ascii="Times New Roman" w:eastAsia="Arial" w:hAnsi="Times New Roman" w:cs="Times New Roman"/>
          <w:spacing w:val="-10"/>
          <w:w w:val="9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6"/>
          <w:sz w:val="20"/>
          <w:szCs w:val="20"/>
        </w:rPr>
        <w:t>research</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conducted</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by</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spacing w:val="-4"/>
          <w:w w:val="86"/>
          <w:sz w:val="20"/>
          <w:szCs w:val="20"/>
        </w:rPr>
        <w:t>v</w:t>
      </w:r>
      <w:r w:rsidRPr="00B72469">
        <w:rPr>
          <w:rFonts w:ascii="Times New Roman" w:eastAsia="Arial" w:hAnsi="Times New Roman" w:cs="Times New Roman"/>
          <w:w w:val="86"/>
          <w:sz w:val="20"/>
          <w:szCs w:val="20"/>
        </w:rPr>
        <w:t>arious</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86"/>
          <w:sz w:val="20"/>
          <w:szCs w:val="20"/>
        </w:rPr>
        <w:t>research</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groups</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sz w:val="20"/>
          <w:szCs w:val="20"/>
        </w:rPr>
        <w:t>stud- ied</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7"/>
          <w:sz w:val="20"/>
          <w:szCs w:val="20"/>
        </w:rPr>
        <w:t>ano</w:t>
      </w:r>
      <w:r w:rsidRPr="00B72469">
        <w:rPr>
          <w:rFonts w:ascii="Times New Roman" w:eastAsia="Arial" w:hAnsi="Times New Roman" w:cs="Times New Roman"/>
          <w:spacing w:val="-3"/>
          <w:w w:val="87"/>
          <w:sz w:val="20"/>
          <w:szCs w:val="20"/>
        </w:rPr>
        <w:t>n</w:t>
      </w:r>
      <w:r w:rsidRPr="00B72469">
        <w:rPr>
          <w:rFonts w:ascii="Times New Roman" w:eastAsia="Arial" w:hAnsi="Times New Roman" w:cs="Times New Roman"/>
          <w:w w:val="87"/>
          <w:sz w:val="20"/>
          <w:szCs w:val="20"/>
        </w:rPr>
        <w:t xml:space="preserve">ymity </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issue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encrypted</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web</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sz w:val="20"/>
          <w:szCs w:val="20"/>
        </w:rPr>
        <w:t>tra</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ic.</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4"/>
          <w:sz w:val="20"/>
          <w:szCs w:val="20"/>
        </w:rPr>
        <w:t>has</w:t>
      </w:r>
      <w:r w:rsidRPr="00B72469">
        <w:rPr>
          <w:rFonts w:ascii="Times New Roman" w:eastAsia="Arial" w:hAnsi="Times New Roman" w:cs="Times New Roman"/>
          <w:spacing w:val="5"/>
          <w:w w:val="84"/>
          <w:sz w:val="20"/>
          <w:szCs w:val="20"/>
        </w:rPr>
        <w:t xml:space="preserve"> </w:t>
      </w:r>
      <w:r w:rsidRPr="00B72469">
        <w:rPr>
          <w:rFonts w:ascii="Times New Roman" w:eastAsia="Arial" w:hAnsi="Times New Roman" w:cs="Times New Roman"/>
          <w:w w:val="84"/>
          <w:sz w:val="20"/>
          <w:szCs w:val="20"/>
        </w:rPr>
        <w:t xml:space="preserve">been </w:t>
      </w:r>
      <w:r w:rsidRPr="00B72469">
        <w:rPr>
          <w:rFonts w:ascii="Times New Roman" w:eastAsia="Arial" w:hAnsi="Times New Roman" w:cs="Times New Roman"/>
          <w:w w:val="86"/>
          <w:sz w:val="20"/>
          <w:szCs w:val="20"/>
        </w:rPr>
        <w:t>sh</w:t>
      </w:r>
      <w:r w:rsidRPr="00B72469">
        <w:rPr>
          <w:rFonts w:ascii="Times New Roman" w:eastAsia="Arial" w:hAnsi="Times New Roman" w:cs="Times New Roman"/>
          <w:spacing w:val="-4"/>
          <w:w w:val="86"/>
          <w:sz w:val="20"/>
          <w:szCs w:val="20"/>
        </w:rPr>
        <w:t>o</w:t>
      </w:r>
      <w:r w:rsidRPr="00B72469">
        <w:rPr>
          <w:rFonts w:ascii="Times New Roman" w:eastAsia="Arial" w:hAnsi="Times New Roman" w:cs="Times New Roman"/>
          <w:w w:val="86"/>
          <w:sz w:val="20"/>
          <w:szCs w:val="20"/>
        </w:rPr>
        <w:t>wn</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because</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each</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web</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w w:val="86"/>
          <w:sz w:val="20"/>
          <w:szCs w:val="20"/>
        </w:rPr>
        <w:t>pag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has</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 xml:space="preserve">distinct </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size,</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6"/>
          <w:sz w:val="20"/>
          <w:szCs w:val="20"/>
        </w:rPr>
        <w:t>usually</w:t>
      </w:r>
      <w:r w:rsidRPr="00B72469">
        <w:rPr>
          <w:rFonts w:ascii="Times New Roman" w:eastAsia="Arial" w:hAnsi="Times New Roman" w:cs="Times New Roman"/>
          <w:spacing w:val="30"/>
          <w:w w:val="86"/>
          <w:sz w:val="20"/>
          <w:szCs w:val="20"/>
        </w:rPr>
        <w:t xml:space="preserve"> </w:t>
      </w:r>
      <w:r w:rsidRPr="00B72469">
        <w:rPr>
          <w:rFonts w:ascii="Times New Roman" w:eastAsia="Arial" w:hAnsi="Times New Roman" w:cs="Times New Roman"/>
          <w:w w:val="86"/>
          <w:sz w:val="20"/>
          <w:szCs w:val="20"/>
        </w:rPr>
        <w:t>loads</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some</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resource</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objects</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e.g.,</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images)</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e</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7"/>
          <w:sz w:val="20"/>
          <w:szCs w:val="20"/>
        </w:rPr>
        <w:t>ent</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sizes,</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attac</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er</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 xml:space="preserve">can fingerprint </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pag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so</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pacing w:val="-5"/>
          <w:w w:val="79"/>
          <w:sz w:val="20"/>
          <w:szCs w:val="20"/>
        </w:rPr>
        <w:t>e</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84"/>
          <w:sz w:val="20"/>
          <w:szCs w:val="20"/>
        </w:rPr>
        <w:t xml:space="preserve">en </w:t>
      </w:r>
      <w:r w:rsidRPr="00B72469">
        <w:rPr>
          <w:rFonts w:ascii="Times New Roman" w:eastAsia="Arial" w:hAnsi="Times New Roman" w:cs="Times New Roman"/>
          <w:w w:val="87"/>
          <w:sz w:val="20"/>
          <w:szCs w:val="20"/>
        </w:rPr>
        <w:t>when</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a user</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visits</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7"/>
          <w:sz w:val="20"/>
          <w:szCs w:val="20"/>
        </w:rPr>
        <w:t>through</w:t>
      </w:r>
      <w:r w:rsidRPr="00B72469">
        <w:rPr>
          <w:rFonts w:ascii="Times New Roman" w:eastAsia="Arial" w:hAnsi="Times New Roman" w:cs="Times New Roman"/>
          <w:spacing w:val="36"/>
          <w:w w:val="87"/>
          <w:sz w:val="20"/>
          <w:szCs w:val="20"/>
        </w:rPr>
        <w:t xml:space="preserve"> </w:t>
      </w:r>
      <w:r w:rsidRPr="00B72469">
        <w:rPr>
          <w:rFonts w:ascii="Times New Roman" w:eastAsia="Arial" w:hAnsi="Times New Roman" w:cs="Times New Roman"/>
          <w:w w:val="87"/>
          <w:sz w:val="20"/>
          <w:szCs w:val="20"/>
        </w:rPr>
        <w:t>HTTPS,</w:t>
      </w:r>
      <w:r w:rsidRPr="00B72469">
        <w:rPr>
          <w:rFonts w:ascii="Times New Roman" w:eastAsia="Arial" w:hAnsi="Times New Roman" w:cs="Times New Roman"/>
          <w:spacing w:val="45"/>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page</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still</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93"/>
          <w:sz w:val="20"/>
          <w:szCs w:val="20"/>
        </w:rPr>
        <w:t>re-identified</w:t>
      </w:r>
      <w:r w:rsidRPr="00B72469">
        <w:rPr>
          <w:rFonts w:ascii="Times New Roman" w:eastAsia="Arial" w:hAnsi="Times New Roman" w:cs="Times New Roman"/>
          <w:spacing w:val="20"/>
          <w:w w:val="93"/>
          <w:sz w:val="20"/>
          <w:szCs w:val="20"/>
        </w:rPr>
        <w:t xml:space="preserve"> </w:t>
      </w:r>
      <w:r w:rsidRPr="00B72469">
        <w:rPr>
          <w:rFonts w:ascii="Times New Roman" w:eastAsia="Arial" w:hAnsi="Times New Roman" w:cs="Times New Roman"/>
          <w:sz w:val="20"/>
          <w:szCs w:val="20"/>
        </w:rPr>
        <w:t>[9,</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29].</w:t>
      </w:r>
      <w:r w:rsidRPr="00B72469">
        <w:rPr>
          <w:rFonts w:ascii="Times New Roman" w:eastAsia="Arial" w:hAnsi="Times New Roman" w:cs="Times New Roman"/>
          <w:spacing w:val="52"/>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6"/>
          <w:sz w:val="20"/>
          <w:szCs w:val="20"/>
        </w:rPr>
        <w:t>vulnerability</w:t>
      </w:r>
      <w:r w:rsidRPr="00B72469">
        <w:rPr>
          <w:rFonts w:ascii="Times New Roman" w:eastAsia="Arial" w:hAnsi="Times New Roman" w:cs="Times New Roman"/>
          <w:spacing w:val="18"/>
          <w:w w:val="9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3"/>
          <w:sz w:val="20"/>
          <w:szCs w:val="20"/>
        </w:rPr>
        <w:t>kn</w:t>
      </w:r>
      <w:r w:rsidRPr="00B72469">
        <w:rPr>
          <w:rFonts w:ascii="Times New Roman" w:eastAsia="Arial" w:hAnsi="Times New Roman" w:cs="Times New Roman"/>
          <w:spacing w:val="-5"/>
          <w:w w:val="93"/>
          <w:sz w:val="20"/>
          <w:szCs w:val="20"/>
        </w:rPr>
        <w:t>o</w:t>
      </w:r>
      <w:r w:rsidRPr="00B72469">
        <w:rPr>
          <w:rFonts w:ascii="Times New Roman" w:eastAsia="Arial" w:hAnsi="Times New Roman" w:cs="Times New Roman"/>
          <w:w w:val="93"/>
          <w:sz w:val="20"/>
          <w:szCs w:val="20"/>
        </w:rPr>
        <w:t>wn</w:t>
      </w:r>
      <w:r w:rsidRPr="00B72469">
        <w:rPr>
          <w:rFonts w:ascii="Times New Roman" w:eastAsia="Arial" w:hAnsi="Times New Roman" w:cs="Times New Roman"/>
          <w:spacing w:val="21"/>
          <w:w w:val="9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79"/>
          <w:sz w:val="20"/>
          <w:szCs w:val="20"/>
        </w:rPr>
        <w:t xml:space="preserve">a </w:t>
      </w:r>
      <w:r w:rsidRPr="00B72469">
        <w:rPr>
          <w:rFonts w:ascii="Times New Roman" w:eastAsia="Arial" w:hAnsi="Times New Roman" w:cs="Times New Roman"/>
          <w:w w:val="87"/>
          <w:sz w:val="20"/>
          <w:szCs w:val="20"/>
        </w:rPr>
        <w:t>serious</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concern</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8"/>
          <w:sz w:val="20"/>
          <w:szCs w:val="20"/>
        </w:rPr>
        <w:t xml:space="preserve"> </w:t>
      </w:r>
      <w:proofErr w:type="gramStart"/>
      <w:r w:rsidRPr="00B72469">
        <w:rPr>
          <w:rFonts w:ascii="Times New Roman" w:eastAsia="Arial" w:hAnsi="Times New Roman" w:cs="Times New Roman"/>
          <w:w w:val="86"/>
          <w:sz w:val="20"/>
          <w:szCs w:val="20"/>
        </w:rPr>
        <w:t>ano</w:t>
      </w:r>
      <w:r w:rsidRPr="00B72469">
        <w:rPr>
          <w:rFonts w:ascii="Times New Roman" w:eastAsia="Arial" w:hAnsi="Times New Roman" w:cs="Times New Roman"/>
          <w:spacing w:val="-3"/>
          <w:w w:val="86"/>
          <w:sz w:val="20"/>
          <w:szCs w:val="20"/>
        </w:rPr>
        <w:t>n</w:t>
      </w:r>
      <w:r w:rsidRPr="00B72469">
        <w:rPr>
          <w:rFonts w:ascii="Times New Roman" w:eastAsia="Arial" w:hAnsi="Times New Roman" w:cs="Times New Roman"/>
          <w:w w:val="86"/>
          <w:sz w:val="20"/>
          <w:szCs w:val="20"/>
        </w:rPr>
        <w:t xml:space="preserve">ymity </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w w:val="86"/>
          <w:sz w:val="20"/>
          <w:szCs w:val="20"/>
        </w:rPr>
        <w:t>channels</w:t>
      </w:r>
      <w:proofErr w:type="gramEnd"/>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as</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spacing w:val="-16"/>
          <w:sz w:val="20"/>
          <w:szCs w:val="20"/>
        </w:rPr>
        <w:t>T</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31],</w:t>
      </w:r>
    </w:p>
    <w:p w14:paraId="0AFED27E" w14:textId="77777777" w:rsidR="00676FEB" w:rsidRPr="00B72469" w:rsidRDefault="00676FEB" w:rsidP="00676FEB">
      <w:pPr>
        <w:spacing w:after="0"/>
        <w:jc w:val="both"/>
        <w:rPr>
          <w:rFonts w:ascii="Times New Roman" w:hAnsi="Times New Roman" w:cs="Times New Roman"/>
        </w:rPr>
        <w:sectPr w:rsidR="00676FEB" w:rsidRPr="00B72469">
          <w:pgSz w:w="12240" w:h="15840"/>
          <w:pgMar w:top="1020" w:right="1060" w:bottom="280" w:left="1060" w:header="720" w:footer="720" w:gutter="0"/>
          <w:cols w:num="2" w:space="720" w:equalWidth="0">
            <w:col w:w="4791" w:space="539"/>
            <w:col w:w="4790"/>
          </w:cols>
        </w:sectPr>
      </w:pPr>
    </w:p>
    <w:p w14:paraId="0AFED27F" w14:textId="77777777" w:rsidR="00676FEB" w:rsidRPr="00B72469" w:rsidRDefault="00676FEB" w:rsidP="00676FEB">
      <w:pPr>
        <w:spacing w:before="71"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sz w:val="20"/>
          <w:szCs w:val="20"/>
        </w:rPr>
        <w:lastRenderedPageBreak/>
        <w:t>which</w:t>
      </w:r>
      <w:proofErr w:type="gramEnd"/>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xpected</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hide</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w w:val="89"/>
          <w:sz w:val="20"/>
          <w:szCs w:val="20"/>
        </w:rPr>
        <w:t>users’</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page-visits</w:t>
      </w:r>
      <w:r w:rsidRPr="00B72469">
        <w:rPr>
          <w:rFonts w:ascii="Times New Roman" w:eastAsia="Arial" w:hAnsi="Times New Roman" w:cs="Times New Roman"/>
          <w:spacing w:val="25"/>
          <w:w w:val="89"/>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4"/>
          <w:sz w:val="20"/>
          <w:szCs w:val="20"/>
        </w:rPr>
        <w:t>e</w:t>
      </w:r>
      <w:r w:rsidRPr="00B72469">
        <w:rPr>
          <w:rFonts w:ascii="Times New Roman" w:eastAsia="Arial" w:hAnsi="Times New Roman" w:cs="Times New Roman"/>
          <w:spacing w:val="-3"/>
          <w:w w:val="84"/>
          <w:sz w:val="20"/>
          <w:szCs w:val="20"/>
        </w:rPr>
        <w:t>av</w:t>
      </w:r>
      <w:r w:rsidRPr="00B72469">
        <w:rPr>
          <w:rFonts w:ascii="Times New Roman" w:eastAsia="Arial" w:hAnsi="Times New Roman" w:cs="Times New Roman"/>
          <w:w w:val="84"/>
          <w:sz w:val="20"/>
          <w:szCs w:val="20"/>
        </w:rPr>
        <w:t xml:space="preserve">es- </w:t>
      </w:r>
      <w:r w:rsidRPr="00B72469">
        <w:rPr>
          <w:rFonts w:ascii="Times New Roman" w:eastAsia="Arial" w:hAnsi="Times New Roman" w:cs="Times New Roman"/>
          <w:sz w:val="20"/>
          <w:szCs w:val="20"/>
        </w:rPr>
        <w:t>droppers.</w:t>
      </w:r>
    </w:p>
    <w:p w14:paraId="0AFED280" w14:textId="77777777" w:rsidR="00676FEB" w:rsidRPr="00B72469" w:rsidRDefault="00676FEB" w:rsidP="00676FEB">
      <w:pPr>
        <w:spacing w:before="3" w:after="0" w:line="240" w:lineRule="exact"/>
        <w:rPr>
          <w:rFonts w:ascii="Times New Roman" w:hAnsi="Times New Roman" w:cs="Times New Roman"/>
          <w:sz w:val="24"/>
          <w:szCs w:val="24"/>
        </w:rPr>
      </w:pPr>
    </w:p>
    <w:p w14:paraId="0AFED281"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A</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4"/>
          <w:sz w:val="20"/>
          <w:szCs w:val="20"/>
        </w:rPr>
        <w:t>sensor</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sz w:val="20"/>
          <w:szCs w:val="20"/>
        </w:rPr>
        <w:t>grid</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5"/>
          <w:sz w:val="20"/>
          <w:szCs w:val="20"/>
        </w:rPr>
        <w:t>system</w:t>
      </w:r>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can</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w w:val="85"/>
          <w:sz w:val="20"/>
          <w:szCs w:val="20"/>
        </w:rPr>
        <w:t>also</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w w:val="85"/>
          <w:sz w:val="20"/>
          <w:szCs w:val="20"/>
        </w:rPr>
        <w:t>b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sz w:val="20"/>
          <w:szCs w:val="20"/>
        </w:rPr>
        <w:t>highly</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8"/>
          <w:sz w:val="20"/>
          <w:szCs w:val="20"/>
        </w:rPr>
        <w:t>susceptible</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8"/>
          <w:sz w:val="20"/>
          <w:szCs w:val="20"/>
        </w:rPr>
        <w:t>threat</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side-channel</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sz w:val="20"/>
          <w:szCs w:val="20"/>
        </w:rPr>
        <w:t>leaks.</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As</w:t>
      </w:r>
      <w:r w:rsidRPr="00B72469">
        <w:rPr>
          <w:rFonts w:ascii="Times New Roman" w:eastAsia="Arial" w:hAnsi="Times New Roman" w:cs="Times New Roman"/>
          <w:spacing w:val="-2"/>
          <w:sz w:val="20"/>
          <w:szCs w:val="20"/>
        </w:rPr>
        <w:t xml:space="preserve"> </w:t>
      </w:r>
      <w:proofErr w:type="gramStart"/>
      <w:r w:rsidRPr="00B72469">
        <w:rPr>
          <w:rFonts w:ascii="Times New Roman" w:eastAsia="Arial" w:hAnsi="Times New Roman" w:cs="Times New Roman"/>
          <w:w w:val="85"/>
          <w:sz w:val="20"/>
          <w:szCs w:val="20"/>
        </w:rPr>
        <w:t>described  before</w:t>
      </w:r>
      <w:proofErr w:type="gramEnd"/>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such</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w w:val="85"/>
          <w:sz w:val="20"/>
          <w:szCs w:val="20"/>
        </w:rPr>
        <w:t xml:space="preserve">a </w:t>
      </w:r>
      <w:r w:rsidRPr="00B72469">
        <w:rPr>
          <w:rFonts w:ascii="Times New Roman" w:eastAsia="Arial" w:hAnsi="Times New Roman" w:cs="Times New Roman"/>
          <w:w w:val="86"/>
          <w:sz w:val="20"/>
          <w:szCs w:val="20"/>
        </w:rPr>
        <w:t>system</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collects</w:t>
      </w:r>
      <w:r w:rsidRPr="00B72469">
        <w:rPr>
          <w:rFonts w:ascii="Times New Roman" w:eastAsia="Arial" w:hAnsi="Times New Roman" w:cs="Times New Roman"/>
          <w:spacing w:val="38"/>
          <w:w w:val="86"/>
          <w:sz w:val="20"/>
          <w:szCs w:val="20"/>
        </w:rPr>
        <w:t xml:space="preserve"> </w:t>
      </w:r>
      <w:r w:rsidRPr="00B72469">
        <w:rPr>
          <w:rFonts w:ascii="Times New Roman" w:eastAsia="Arial" w:hAnsi="Times New Roman" w:cs="Times New Roman"/>
          <w:w w:val="86"/>
          <w:sz w:val="20"/>
          <w:szCs w:val="20"/>
        </w:rPr>
        <w:t>data</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through</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w w:val="86"/>
          <w:sz w:val="20"/>
          <w:szCs w:val="20"/>
        </w:rPr>
        <w:t>distri</w:t>
      </w:r>
      <w:r w:rsidRPr="00B72469">
        <w:rPr>
          <w:rFonts w:ascii="Times New Roman" w:eastAsia="Arial" w:hAnsi="Times New Roman" w:cs="Times New Roman"/>
          <w:spacing w:val="-3"/>
          <w:w w:val="86"/>
          <w:sz w:val="20"/>
          <w:szCs w:val="20"/>
        </w:rPr>
        <w:t>b</w:t>
      </w:r>
      <w:r w:rsidRPr="00B72469">
        <w:rPr>
          <w:rFonts w:ascii="Times New Roman" w:eastAsia="Arial" w:hAnsi="Times New Roman" w:cs="Times New Roman"/>
          <w:w w:val="86"/>
          <w:sz w:val="20"/>
          <w:szCs w:val="20"/>
        </w:rPr>
        <w:t xml:space="preserve">uted </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 xml:space="preserve">processes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with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cloud,</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and del</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rs</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related</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 xml:space="preserve">services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0"/>
          <w:sz w:val="20"/>
          <w:szCs w:val="20"/>
        </w:rPr>
        <w:t>end</w:t>
      </w:r>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w w:val="90"/>
          <w:sz w:val="20"/>
          <w:szCs w:val="20"/>
        </w:rPr>
        <w:t>clients.</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w w:val="90"/>
          <w:sz w:val="20"/>
          <w:szCs w:val="20"/>
        </w:rPr>
        <w:t>This</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highly</w:t>
      </w:r>
      <w:r w:rsidRPr="00B72469">
        <w:rPr>
          <w:rFonts w:ascii="Times New Roman" w:eastAsia="Arial" w:hAnsi="Times New Roman" w:cs="Times New Roman"/>
          <w:spacing w:val="34"/>
          <w:w w:val="90"/>
          <w:sz w:val="20"/>
          <w:szCs w:val="20"/>
        </w:rPr>
        <w:t xml:space="preserve"> </w:t>
      </w:r>
      <w:r w:rsidRPr="00B72469">
        <w:rPr>
          <w:rFonts w:ascii="Times New Roman" w:eastAsia="Arial" w:hAnsi="Times New Roman" w:cs="Times New Roman"/>
          <w:w w:val="90"/>
          <w:sz w:val="20"/>
          <w:szCs w:val="20"/>
        </w:rPr>
        <w:t>distri</w:t>
      </w:r>
      <w:r w:rsidRPr="00B72469">
        <w:rPr>
          <w:rFonts w:ascii="Times New Roman" w:eastAsia="Arial" w:hAnsi="Times New Roman" w:cs="Times New Roman"/>
          <w:spacing w:val="-4"/>
          <w:w w:val="90"/>
          <w:sz w:val="20"/>
          <w:szCs w:val="20"/>
        </w:rPr>
        <w:t>b</w:t>
      </w:r>
      <w:r w:rsidRPr="00B72469">
        <w:rPr>
          <w:rFonts w:ascii="Times New Roman" w:eastAsia="Arial" w:hAnsi="Times New Roman" w:cs="Times New Roman"/>
          <w:w w:val="90"/>
          <w:sz w:val="20"/>
          <w:szCs w:val="20"/>
        </w:rPr>
        <w:t>uted</w:t>
      </w:r>
      <w:r w:rsidRPr="00B72469">
        <w:rPr>
          <w:rFonts w:ascii="Times New Roman" w:eastAsia="Arial" w:hAnsi="Times New Roman" w:cs="Times New Roman"/>
          <w:spacing w:val="17"/>
          <w:w w:val="90"/>
          <w:sz w:val="20"/>
          <w:szCs w:val="20"/>
        </w:rPr>
        <w:t xml:space="preserve"> </w:t>
      </w:r>
      <w:r w:rsidRPr="00B72469">
        <w:rPr>
          <w:rFonts w:ascii="Times New Roman" w:eastAsia="Arial" w:hAnsi="Times New Roman" w:cs="Times New Roman"/>
          <w:w w:val="90"/>
          <w:sz w:val="20"/>
          <w:szCs w:val="20"/>
        </w:rPr>
        <w:t>computing</w:t>
      </w:r>
      <w:r w:rsidRPr="00B72469">
        <w:rPr>
          <w:rFonts w:ascii="Times New Roman" w:eastAsia="Arial" w:hAnsi="Times New Roman" w:cs="Times New Roman"/>
          <w:spacing w:val="17"/>
          <w:w w:val="90"/>
          <w:sz w:val="20"/>
          <w:szCs w:val="20"/>
        </w:rPr>
        <w:t xml:space="preserve"> </w:t>
      </w:r>
      <w:r w:rsidRPr="00B72469">
        <w:rPr>
          <w:rFonts w:ascii="Times New Roman" w:eastAsia="Arial" w:hAnsi="Times New Roman" w:cs="Times New Roman"/>
          <w:w w:val="90"/>
          <w:sz w:val="20"/>
          <w:szCs w:val="20"/>
        </w:rPr>
        <w:t xml:space="preserve">paradigm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2"/>
          <w:sz w:val="20"/>
          <w:szCs w:val="20"/>
        </w:rPr>
        <w:t>fraught</w:t>
      </w:r>
      <w:r w:rsidRPr="00B72469">
        <w:rPr>
          <w:rFonts w:ascii="Times New Roman" w:eastAsia="Arial" w:hAnsi="Times New Roman" w:cs="Times New Roman"/>
          <w:spacing w:val="-6"/>
          <w:w w:val="92"/>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hazards</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2"/>
          <w:sz w:val="20"/>
          <w:szCs w:val="20"/>
        </w:rPr>
        <w:t xml:space="preserve"> </w:t>
      </w:r>
      <w:proofErr w:type="gramStart"/>
      <w:r w:rsidRPr="00B72469">
        <w:rPr>
          <w:rFonts w:ascii="Times New Roman" w:eastAsia="Arial" w:hAnsi="Times New Roman" w:cs="Times New Roman"/>
          <w:w w:val="89"/>
          <w:sz w:val="20"/>
          <w:szCs w:val="20"/>
        </w:rPr>
        <w:t xml:space="preserve">information </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leaks</w:t>
      </w:r>
      <w:proofErr w:type="gramEnd"/>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when</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 xml:space="preserve">con- </w:t>
      </w:r>
      <w:r w:rsidRPr="00B72469">
        <w:rPr>
          <w:rFonts w:ascii="Times New Roman" w:eastAsia="Arial" w:hAnsi="Times New Roman" w:cs="Times New Roman"/>
          <w:w w:val="87"/>
          <w:sz w:val="20"/>
          <w:szCs w:val="20"/>
        </w:rPr>
        <w:t xml:space="preserve">fidential </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transmitted</w:t>
      </w:r>
      <w:r w:rsidRPr="00B72469">
        <w:rPr>
          <w:rFonts w:ascii="Times New Roman" w:eastAsia="Arial" w:hAnsi="Times New Roman" w:cs="Times New Roman"/>
          <w:spacing w:val="48"/>
          <w:w w:val="87"/>
          <w:sz w:val="20"/>
          <w:szCs w:val="20"/>
        </w:rPr>
        <w:t xml:space="preserve"> </w:t>
      </w:r>
      <w:r w:rsidRPr="00B72469">
        <w:rPr>
          <w:rFonts w:ascii="Times New Roman" w:eastAsia="Arial" w:hAnsi="Times New Roman" w:cs="Times New Roman"/>
          <w:w w:val="87"/>
          <w:sz w:val="20"/>
          <w:szCs w:val="20"/>
        </w:rPr>
        <w:t>between</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sensors</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8"/>
          <w:sz w:val="20"/>
          <w:szCs w:val="20"/>
        </w:rPr>
        <w:t>cloud,</w:t>
      </w:r>
      <w:r w:rsidRPr="00B72469">
        <w:rPr>
          <w:rFonts w:ascii="Times New Roman" w:eastAsia="Arial" w:hAnsi="Times New Roman" w:cs="Times New Roman"/>
          <w:spacing w:val="48"/>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between</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9"/>
          <w:sz w:val="20"/>
          <w:szCs w:val="20"/>
        </w:rPr>
        <w:t>cloud</w:t>
      </w:r>
      <w:r w:rsidRPr="00B72469">
        <w:rPr>
          <w:rFonts w:ascii="Times New Roman" w:eastAsia="Arial" w:hAnsi="Times New Roman" w:cs="Times New Roman"/>
          <w:spacing w:val="35"/>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9"/>
          <w:sz w:val="20"/>
          <w:szCs w:val="20"/>
        </w:rPr>
        <w:t>clients,</w:t>
      </w:r>
      <w:r w:rsidRPr="00B72469">
        <w:rPr>
          <w:rFonts w:ascii="Times New Roman" w:eastAsia="Arial" w:hAnsi="Times New Roman" w:cs="Times New Roman"/>
          <w:spacing w:val="38"/>
          <w:w w:val="89"/>
          <w:sz w:val="20"/>
          <w:szCs w:val="20"/>
        </w:rPr>
        <w:t xml:space="preserve"> </w:t>
      </w:r>
      <w:r w:rsidRPr="00B72469">
        <w:rPr>
          <w:rFonts w:ascii="Times New Roman" w:eastAsia="Arial" w:hAnsi="Times New Roman" w:cs="Times New Roman"/>
          <w:w w:val="89"/>
          <w:sz w:val="20"/>
          <w:szCs w:val="20"/>
        </w:rPr>
        <w:t>despit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2"/>
          <w:sz w:val="20"/>
          <w:szCs w:val="20"/>
        </w:rPr>
        <w:t>protection</w:t>
      </w:r>
      <w:r w:rsidRPr="00B72469">
        <w:rPr>
          <w:rFonts w:ascii="Times New Roman" w:eastAsia="Arial" w:hAnsi="Times New Roman" w:cs="Times New Roman"/>
          <w:spacing w:val="2"/>
          <w:w w:val="9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state-of-the-art</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cryptographic</w:t>
      </w:r>
      <w:r w:rsidRPr="00B72469">
        <w:rPr>
          <w:rFonts w:ascii="Times New Roman" w:eastAsia="Arial" w:hAnsi="Times New Roman" w:cs="Times New Roman"/>
          <w:spacing w:val="40"/>
          <w:w w:val="89"/>
          <w:sz w:val="20"/>
          <w:szCs w:val="20"/>
        </w:rPr>
        <w:t xml:space="preserve"> </w:t>
      </w:r>
      <w:r w:rsidRPr="00B72469">
        <w:rPr>
          <w:rFonts w:ascii="Times New Roman" w:eastAsia="Arial" w:hAnsi="Times New Roman" w:cs="Times New Roman"/>
          <w:w w:val="89"/>
          <w:sz w:val="20"/>
          <w:szCs w:val="20"/>
        </w:rPr>
        <w:t xml:space="preserve">techniques. </w:t>
      </w:r>
      <w:r w:rsidRPr="00B72469">
        <w:rPr>
          <w:rFonts w:ascii="Times New Roman" w:eastAsia="Arial" w:hAnsi="Times New Roman" w:cs="Times New Roman"/>
          <w:w w:val="85"/>
          <w:sz w:val="20"/>
          <w:szCs w:val="20"/>
        </w:rPr>
        <w:t>Such</w:t>
      </w:r>
      <w:r w:rsidRPr="00B72469">
        <w:rPr>
          <w:rFonts w:ascii="Times New Roman" w:eastAsia="Arial" w:hAnsi="Times New Roman" w:cs="Times New Roman"/>
          <w:spacing w:val="11"/>
          <w:w w:val="85"/>
          <w:sz w:val="20"/>
          <w:szCs w:val="20"/>
        </w:rPr>
        <w:t xml:space="preserve"> </w:t>
      </w:r>
      <w:proofErr w:type="gramStart"/>
      <w:r w:rsidRPr="00B72469">
        <w:rPr>
          <w:rFonts w:ascii="Times New Roman" w:eastAsia="Arial" w:hAnsi="Times New Roman" w:cs="Times New Roman"/>
          <w:w w:val="85"/>
          <w:sz w:val="20"/>
          <w:szCs w:val="20"/>
        </w:rPr>
        <w:t>pr</w:t>
      </w:r>
      <w:r w:rsidRPr="00B72469">
        <w:rPr>
          <w:rFonts w:ascii="Times New Roman" w:eastAsia="Arial" w:hAnsi="Times New Roman" w:cs="Times New Roman"/>
          <w:spacing w:val="-4"/>
          <w:w w:val="85"/>
          <w:sz w:val="20"/>
          <w:szCs w:val="20"/>
        </w:rPr>
        <w:t>iv</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3"/>
          <w:w w:val="85"/>
          <w:sz w:val="20"/>
          <w:szCs w:val="20"/>
        </w:rPr>
        <w:t>c</w:t>
      </w:r>
      <w:r w:rsidRPr="00B72469">
        <w:rPr>
          <w:rFonts w:ascii="Times New Roman" w:eastAsia="Arial" w:hAnsi="Times New Roman" w:cs="Times New Roman"/>
          <w:w w:val="85"/>
          <w:sz w:val="20"/>
          <w:szCs w:val="20"/>
        </w:rPr>
        <w:t xml:space="preserve">y </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risks</w:t>
      </w:r>
      <w:proofErr w:type="gramEnd"/>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described</w:t>
      </w:r>
      <w:r w:rsidRPr="00B72469">
        <w:rPr>
          <w:rFonts w:ascii="Times New Roman" w:eastAsia="Arial" w:hAnsi="Times New Roman" w:cs="Times New Roman"/>
          <w:spacing w:val="28"/>
          <w:w w:val="85"/>
          <w:sz w:val="20"/>
          <w:szCs w:val="20"/>
        </w:rPr>
        <w:t xml:space="preserve"> </w:t>
      </w:r>
      <w:r w:rsidRPr="00B72469">
        <w:rPr>
          <w:rFonts w:ascii="Times New Roman" w:eastAsia="Arial" w:hAnsi="Times New Roman" w:cs="Times New Roman"/>
          <w:w w:val="85"/>
          <w:sz w:val="20"/>
          <w:szCs w:val="20"/>
        </w:rPr>
        <w:t>as</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sz w:val="20"/>
          <w:szCs w:val="20"/>
        </w:rPr>
        <w:t>foll</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s:</w:t>
      </w:r>
    </w:p>
    <w:p w14:paraId="0AFED282" w14:textId="77777777" w:rsidR="00676FEB" w:rsidRPr="00B72469" w:rsidRDefault="00676FEB" w:rsidP="00676FEB">
      <w:pPr>
        <w:spacing w:before="1" w:after="0" w:line="110" w:lineRule="exact"/>
        <w:rPr>
          <w:rFonts w:ascii="Times New Roman" w:hAnsi="Times New Roman" w:cs="Times New Roman"/>
          <w:sz w:val="11"/>
          <w:szCs w:val="11"/>
        </w:rPr>
      </w:pPr>
    </w:p>
    <w:p w14:paraId="0AFED283" w14:textId="77777777" w:rsidR="00676FEB" w:rsidRPr="00B72469" w:rsidRDefault="00676FEB" w:rsidP="00676FEB">
      <w:pPr>
        <w:spacing w:after="0" w:line="200" w:lineRule="exact"/>
        <w:rPr>
          <w:rFonts w:ascii="Times New Roman" w:hAnsi="Times New Roman" w:cs="Times New Roman"/>
          <w:sz w:val="20"/>
          <w:szCs w:val="20"/>
        </w:rPr>
      </w:pPr>
    </w:p>
    <w:p w14:paraId="0AFED284"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spacing w:val="-3"/>
          <w:w w:val="88"/>
          <w:sz w:val="20"/>
          <w:szCs w:val="20"/>
        </w:rPr>
        <w:t>W</w:t>
      </w:r>
      <w:r w:rsidRPr="00B72469">
        <w:rPr>
          <w:rFonts w:ascii="Times New Roman" w:eastAsia="Arial" w:hAnsi="Times New Roman" w:cs="Times New Roman"/>
          <w:b/>
          <w:bCs/>
          <w:w w:val="88"/>
          <w:sz w:val="20"/>
          <w:szCs w:val="20"/>
        </w:rPr>
        <w:t>i</w:t>
      </w:r>
      <w:r w:rsidRPr="00B72469">
        <w:rPr>
          <w:rFonts w:ascii="Times New Roman" w:eastAsia="Arial" w:hAnsi="Times New Roman" w:cs="Times New Roman"/>
          <w:b/>
          <w:bCs/>
          <w:spacing w:val="-3"/>
          <w:w w:val="88"/>
          <w:sz w:val="20"/>
          <w:szCs w:val="20"/>
        </w:rPr>
        <w:t>r</w:t>
      </w:r>
      <w:r w:rsidRPr="00B72469">
        <w:rPr>
          <w:rFonts w:ascii="Times New Roman" w:eastAsia="Arial" w:hAnsi="Times New Roman" w:cs="Times New Roman"/>
          <w:b/>
          <w:bCs/>
          <w:w w:val="88"/>
          <w:sz w:val="20"/>
          <w:szCs w:val="20"/>
        </w:rPr>
        <w:t>eless</w:t>
      </w:r>
      <w:r w:rsidRPr="00B72469">
        <w:rPr>
          <w:rFonts w:ascii="Times New Roman" w:eastAsia="Arial" w:hAnsi="Times New Roman" w:cs="Times New Roman"/>
          <w:b/>
          <w:bCs/>
          <w:spacing w:val="-3"/>
          <w:w w:val="88"/>
          <w:sz w:val="20"/>
          <w:szCs w:val="20"/>
        </w:rPr>
        <w:t xml:space="preserve"> </w:t>
      </w:r>
      <w:r w:rsidRPr="00B72469">
        <w:rPr>
          <w:rFonts w:ascii="Times New Roman" w:eastAsia="Arial" w:hAnsi="Times New Roman" w:cs="Times New Roman"/>
          <w:b/>
          <w:bCs/>
          <w:w w:val="84"/>
          <w:sz w:val="20"/>
          <w:szCs w:val="20"/>
        </w:rPr>
        <w:t>Sensor</w:t>
      </w:r>
      <w:r w:rsidRPr="00B72469">
        <w:rPr>
          <w:rFonts w:ascii="Times New Roman" w:eastAsia="Arial" w:hAnsi="Times New Roman" w:cs="Times New Roman"/>
          <w:b/>
          <w:bCs/>
          <w:spacing w:val="-2"/>
          <w:w w:val="84"/>
          <w:sz w:val="20"/>
          <w:szCs w:val="20"/>
        </w:rPr>
        <w:t xml:space="preserve"> </w:t>
      </w:r>
      <w:r w:rsidRPr="00B72469">
        <w:rPr>
          <w:rFonts w:ascii="Times New Roman" w:eastAsia="Arial" w:hAnsi="Times New Roman" w:cs="Times New Roman"/>
          <w:b/>
          <w:bCs/>
          <w:sz w:val="20"/>
          <w:szCs w:val="20"/>
        </w:rPr>
        <w:t>Communication.</w:t>
      </w:r>
      <w:proofErr w:type="gramEnd"/>
      <w:r w:rsidRPr="00B72469">
        <w:rPr>
          <w:rFonts w:ascii="Times New Roman" w:eastAsia="Arial" w:hAnsi="Times New Roman" w:cs="Times New Roman"/>
          <w:b/>
          <w:bCs/>
          <w:spacing w:val="-13"/>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wireless</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 xml:space="preserve">channel </w:t>
      </w:r>
      <w:proofErr w:type="gramStart"/>
      <w:r w:rsidRPr="00B72469">
        <w:rPr>
          <w:rFonts w:ascii="Times New Roman" w:eastAsia="Arial" w:hAnsi="Times New Roman" w:cs="Times New Roman"/>
          <w:w w:val="84"/>
          <w:sz w:val="20"/>
          <w:szCs w:val="20"/>
        </w:rPr>
        <w:t xml:space="preserve">connecting </w:t>
      </w:r>
      <w:r w:rsidRPr="00B72469">
        <w:rPr>
          <w:rFonts w:ascii="Times New Roman" w:eastAsia="Arial" w:hAnsi="Times New Roman" w:cs="Times New Roman"/>
          <w:spacing w:val="10"/>
          <w:w w:val="84"/>
          <w:sz w:val="20"/>
          <w:szCs w:val="20"/>
        </w:rPr>
        <w:t xml:space="preserve"> </w:t>
      </w:r>
      <w:r w:rsidRPr="00B72469">
        <w:rPr>
          <w:rFonts w:ascii="Times New Roman" w:eastAsia="Arial" w:hAnsi="Times New Roman" w:cs="Times New Roman"/>
          <w:w w:val="84"/>
          <w:sz w:val="20"/>
          <w:szCs w:val="20"/>
        </w:rPr>
        <w:t>the</w:t>
      </w:r>
      <w:proofErr w:type="gramEnd"/>
      <w:r w:rsidRPr="00B72469">
        <w:rPr>
          <w:rFonts w:ascii="Times New Roman" w:eastAsia="Arial" w:hAnsi="Times New Roman" w:cs="Times New Roman"/>
          <w:spacing w:val="7"/>
          <w:w w:val="84"/>
          <w:sz w:val="20"/>
          <w:szCs w:val="20"/>
        </w:rPr>
        <w:t xml:space="preserve"> </w:t>
      </w:r>
      <w:r w:rsidRPr="00B72469">
        <w:rPr>
          <w:rFonts w:ascii="Times New Roman" w:eastAsia="Arial" w:hAnsi="Times New Roman" w:cs="Times New Roman"/>
          <w:w w:val="84"/>
          <w:sz w:val="20"/>
          <w:szCs w:val="20"/>
        </w:rPr>
        <w:t>sensors</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84"/>
          <w:sz w:val="20"/>
          <w:szCs w:val="20"/>
        </w:rPr>
        <w:t>to</w:t>
      </w:r>
      <w:r w:rsidRPr="00B72469">
        <w:rPr>
          <w:rFonts w:ascii="Times New Roman" w:eastAsia="Arial" w:hAnsi="Times New Roman" w:cs="Times New Roman"/>
          <w:spacing w:val="12"/>
          <w:w w:val="84"/>
          <w:sz w:val="20"/>
          <w:szCs w:val="20"/>
        </w:rPr>
        <w:t xml:space="preserve"> </w:t>
      </w:r>
      <w:r w:rsidRPr="00B72469">
        <w:rPr>
          <w:rFonts w:ascii="Times New Roman" w:eastAsia="Arial" w:hAnsi="Times New Roman" w:cs="Times New Roman"/>
          <w:w w:val="84"/>
          <w:sz w:val="20"/>
          <w:szCs w:val="20"/>
        </w:rPr>
        <w:t>the</w:t>
      </w:r>
      <w:r w:rsidRPr="00B72469">
        <w:rPr>
          <w:rFonts w:ascii="Times New Roman" w:eastAsia="Arial" w:hAnsi="Times New Roman" w:cs="Times New Roman"/>
          <w:spacing w:val="7"/>
          <w:w w:val="84"/>
          <w:sz w:val="20"/>
          <w:szCs w:val="20"/>
        </w:rPr>
        <w:t xml:space="preserve"> </w:t>
      </w:r>
      <w:r w:rsidRPr="00B72469">
        <w:rPr>
          <w:rFonts w:ascii="Times New Roman" w:eastAsia="Arial" w:hAnsi="Times New Roman" w:cs="Times New Roman"/>
          <w:w w:val="84"/>
          <w:sz w:val="20"/>
          <w:szCs w:val="20"/>
        </w:rPr>
        <w:t>cloud</w:t>
      </w:r>
      <w:r w:rsidRPr="00B72469">
        <w:rPr>
          <w:rFonts w:ascii="Times New Roman" w:eastAsia="Arial" w:hAnsi="Times New Roman" w:cs="Times New Roman"/>
          <w:spacing w:val="37"/>
          <w:w w:val="84"/>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pacing w:val="-3"/>
          <w:w w:val="91"/>
          <w:sz w:val="20"/>
          <w:szCs w:val="20"/>
        </w:rPr>
        <w:t>e</w:t>
      </w:r>
      <w:r w:rsidRPr="00B72469">
        <w:rPr>
          <w:rFonts w:ascii="Times New Roman" w:eastAsia="Arial" w:hAnsi="Times New Roman" w:cs="Times New Roman"/>
          <w:w w:val="91"/>
          <w:sz w:val="20"/>
          <w:szCs w:val="20"/>
        </w:rPr>
        <w:t>xtremely</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w w:val="91"/>
          <w:sz w:val="20"/>
          <w:szCs w:val="20"/>
        </w:rPr>
        <w:t xml:space="preserve">vulnerabl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3"/>
          <w:w w:val="88"/>
          <w:sz w:val="20"/>
          <w:szCs w:val="20"/>
        </w:rPr>
        <w:t>av</w:t>
      </w:r>
      <w:r w:rsidRPr="00B72469">
        <w:rPr>
          <w:rFonts w:ascii="Times New Roman" w:eastAsia="Arial" w:hAnsi="Times New Roman" w:cs="Times New Roman"/>
          <w:w w:val="88"/>
          <w:sz w:val="20"/>
          <w:szCs w:val="20"/>
        </w:rPr>
        <w:t>esdropping</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sz w:val="20"/>
          <w:szCs w:val="20"/>
        </w:rPr>
        <w:t xml:space="preserve">attack.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sensit</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96"/>
          <w:sz w:val="20"/>
          <w:szCs w:val="20"/>
        </w:rPr>
        <w:t>del</w:t>
      </w:r>
      <w:r w:rsidRPr="00B72469">
        <w:rPr>
          <w:rFonts w:ascii="Times New Roman" w:eastAsia="Arial" w:hAnsi="Times New Roman" w:cs="Times New Roman"/>
          <w:spacing w:val="-5"/>
          <w:w w:val="96"/>
          <w:sz w:val="20"/>
          <w:szCs w:val="20"/>
        </w:rPr>
        <w:t>i</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85"/>
          <w:sz w:val="20"/>
          <w:szCs w:val="20"/>
        </w:rPr>
        <w:t xml:space="preserve">ered </w:t>
      </w:r>
      <w:r w:rsidRPr="00B72469">
        <w:rPr>
          <w:rFonts w:ascii="Times New Roman" w:eastAsia="Arial" w:hAnsi="Times New Roman" w:cs="Times New Roman"/>
          <w:w w:val="87"/>
          <w:sz w:val="20"/>
          <w:szCs w:val="20"/>
        </w:rPr>
        <w:t>through</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this</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channel</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b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8"/>
          <w:sz w:val="20"/>
          <w:szCs w:val="20"/>
        </w:rPr>
        <w:t>easily</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intercepted</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 xml:space="preserve">analyzed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ad</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rsar</w:t>
      </w:r>
      <w:r w:rsidRPr="00B72469">
        <w:rPr>
          <w:rFonts w:ascii="Times New Roman" w:eastAsia="Arial" w:hAnsi="Times New Roman" w:cs="Times New Roman"/>
          <w:spacing w:val="-11"/>
          <w:w w:val="87"/>
          <w:sz w:val="20"/>
          <w:szCs w:val="20"/>
        </w:rPr>
        <w:t>y</w:t>
      </w:r>
      <w:r w:rsidRPr="00B72469">
        <w:rPr>
          <w:rFonts w:ascii="Times New Roman" w:eastAsia="Arial" w:hAnsi="Times New Roman" w:cs="Times New Roman"/>
          <w:w w:val="87"/>
          <w:sz w:val="20"/>
          <w:szCs w:val="20"/>
        </w:rPr>
        <w:t xml:space="preserve">. </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Though</w:t>
      </w:r>
      <w:r w:rsidRPr="00B72469">
        <w:rPr>
          <w:rFonts w:ascii="Times New Roman" w:eastAsia="Arial" w:hAnsi="Times New Roman" w:cs="Times New Roman"/>
          <w:spacing w:val="42"/>
          <w:w w:val="87"/>
          <w:sz w:val="20"/>
          <w:szCs w:val="20"/>
        </w:rPr>
        <w:t xml:space="preserve"> </w:t>
      </w:r>
      <w:proofErr w:type="gramStart"/>
      <w:r w:rsidRPr="00B72469">
        <w:rPr>
          <w:rFonts w:ascii="Times New Roman" w:eastAsia="Arial" w:hAnsi="Times New Roman" w:cs="Times New Roman"/>
          <w:w w:val="87"/>
          <w:sz w:val="20"/>
          <w:szCs w:val="20"/>
        </w:rPr>
        <w:t xml:space="preserve">encryption </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can</w:t>
      </w:r>
      <w:proofErr w:type="gramEnd"/>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pr</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nt</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sz w:val="20"/>
          <w:szCs w:val="20"/>
        </w:rPr>
        <w:t xml:space="preserve">direct </w:t>
      </w:r>
      <w:r w:rsidRPr="00B72469">
        <w:rPr>
          <w:rFonts w:ascii="Times New Roman" w:eastAsia="Arial" w:hAnsi="Times New Roman" w:cs="Times New Roman"/>
          <w:w w:val="89"/>
          <w:sz w:val="20"/>
          <w:szCs w:val="20"/>
        </w:rPr>
        <w:t>disclosure</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data,</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6"/>
          <w:sz w:val="20"/>
          <w:szCs w:val="20"/>
        </w:rPr>
        <w:t>doe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not</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c</w:t>
      </w:r>
      <w:r w:rsidRPr="00B72469">
        <w:rPr>
          <w:rFonts w:ascii="Times New Roman" w:eastAsia="Arial" w:hAnsi="Times New Roman" w:cs="Times New Roman"/>
          <w:spacing w:val="-3"/>
          <w:w w:val="86"/>
          <w:sz w:val="20"/>
          <w:szCs w:val="20"/>
        </w:rPr>
        <w:t>ov</w:t>
      </w:r>
      <w:r w:rsidRPr="00B72469">
        <w:rPr>
          <w:rFonts w:ascii="Times New Roman" w:eastAsia="Arial" w:hAnsi="Times New Roman" w:cs="Times New Roman"/>
          <w:w w:val="86"/>
          <w:sz w:val="20"/>
          <w:szCs w:val="20"/>
        </w:rPr>
        <w:t>er</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side-channel</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7"/>
          <w:sz w:val="20"/>
          <w:szCs w:val="20"/>
        </w:rPr>
        <w:t xml:space="preserve">formation, </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 xml:space="preserve">which, </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under</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som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circumstances,</w:t>
      </w:r>
      <w:r w:rsidRPr="00B72469">
        <w:rPr>
          <w:rFonts w:ascii="Times New Roman" w:eastAsia="Arial" w:hAnsi="Times New Roman" w:cs="Times New Roman"/>
          <w:spacing w:val="27"/>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b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 xml:space="preserve">used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infer</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content</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sensit</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sz w:val="20"/>
          <w:szCs w:val="20"/>
        </w:rPr>
        <w:t>data.</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A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4"/>
          <w:sz w:val="20"/>
          <w:szCs w:val="20"/>
        </w:rPr>
        <w:t>an</w:t>
      </w:r>
      <w:r w:rsidRPr="00B72469">
        <w:rPr>
          <w:rFonts w:ascii="Times New Roman" w:eastAsia="Arial" w:hAnsi="Times New Roman" w:cs="Times New Roman"/>
          <w:spacing w:val="20"/>
          <w:w w:val="84"/>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0"/>
          <w:sz w:val="20"/>
          <w:szCs w:val="20"/>
        </w:rPr>
        <w:t xml:space="preserve">xample, </w:t>
      </w:r>
      <w:r w:rsidRPr="00B72469">
        <w:rPr>
          <w:rFonts w:ascii="Times New Roman" w:eastAsia="Arial" w:hAnsi="Times New Roman" w:cs="Times New Roman"/>
          <w:w w:val="92"/>
          <w:sz w:val="20"/>
          <w:szCs w:val="20"/>
        </w:rPr>
        <w:t>collaborating</w:t>
      </w:r>
      <w:r w:rsidRPr="00B72469">
        <w:rPr>
          <w:rFonts w:ascii="Times New Roman" w:eastAsia="Arial" w:hAnsi="Times New Roman" w:cs="Times New Roman"/>
          <w:spacing w:val="-5"/>
          <w:w w:val="92"/>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6"/>
          <w:sz w:val="20"/>
          <w:szCs w:val="20"/>
        </w:rPr>
        <w:t>Microsoft</w:t>
      </w:r>
      <w:r w:rsidRPr="00B72469">
        <w:rPr>
          <w:rFonts w:ascii="Times New Roman" w:eastAsia="Arial" w:hAnsi="Times New Roman" w:cs="Times New Roman"/>
          <w:spacing w:val="-7"/>
          <w:w w:val="96"/>
          <w:sz w:val="20"/>
          <w:szCs w:val="20"/>
        </w:rPr>
        <w:t xml:space="preserve"> </w:t>
      </w:r>
      <w:r w:rsidRPr="00B72469">
        <w:rPr>
          <w:rFonts w:ascii="Times New Roman" w:eastAsia="Arial" w:hAnsi="Times New Roman" w:cs="Times New Roman"/>
          <w:w w:val="86"/>
          <w:sz w:val="20"/>
          <w:szCs w:val="20"/>
        </w:rPr>
        <w:t>Research</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MSR)</w:t>
      </w:r>
      <w:proofErr w:type="gramStart"/>
      <w:r w:rsidRPr="00B72469">
        <w:rPr>
          <w:rFonts w:ascii="Times New Roman" w:eastAsia="Arial" w:hAnsi="Times New Roman" w:cs="Times New Roman"/>
          <w:w w:val="86"/>
          <w:sz w:val="20"/>
          <w:szCs w:val="20"/>
        </w:rPr>
        <w:t xml:space="preserve">, </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we</w:t>
      </w:r>
      <w:proofErr w:type="gramEnd"/>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 xml:space="preserve">recently </w:t>
      </w:r>
      <w:r w:rsidRPr="00B72469">
        <w:rPr>
          <w:rFonts w:ascii="Times New Roman" w:eastAsia="Arial" w:hAnsi="Times New Roman" w:cs="Times New Roman"/>
          <w:w w:val="87"/>
          <w:sz w:val="20"/>
          <w:szCs w:val="20"/>
        </w:rPr>
        <w:t>disc</w:t>
      </w:r>
      <w:r w:rsidRPr="00B72469">
        <w:rPr>
          <w:rFonts w:ascii="Times New Roman" w:eastAsia="Arial" w:hAnsi="Times New Roman" w:cs="Times New Roman"/>
          <w:spacing w:val="-3"/>
          <w:w w:val="87"/>
          <w:sz w:val="20"/>
          <w:szCs w:val="20"/>
        </w:rPr>
        <w:t>ov</w:t>
      </w:r>
      <w:r w:rsidRPr="00B72469">
        <w:rPr>
          <w:rFonts w:ascii="Times New Roman" w:eastAsia="Arial" w:hAnsi="Times New Roman" w:cs="Times New Roman"/>
          <w:w w:val="87"/>
          <w:sz w:val="20"/>
          <w:szCs w:val="20"/>
        </w:rPr>
        <w:t>ered</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n</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0"/>
          <w:sz w:val="20"/>
          <w:szCs w:val="20"/>
        </w:rPr>
        <w:t>o</w:t>
      </w:r>
      <w:r w:rsidRPr="00B72469">
        <w:rPr>
          <w:rFonts w:ascii="Times New Roman" w:eastAsia="Arial" w:hAnsi="Times New Roman" w:cs="Times New Roman"/>
          <w:spacing w:val="-4"/>
          <w:w w:val="90"/>
          <w:sz w:val="20"/>
          <w:szCs w:val="20"/>
        </w:rPr>
        <w:t>r</w:t>
      </w:r>
      <w:r w:rsidRPr="00B72469">
        <w:rPr>
          <w:rFonts w:ascii="Times New Roman" w:eastAsia="Arial" w:hAnsi="Times New Roman" w:cs="Times New Roman"/>
          <w:spacing w:val="-1"/>
          <w:w w:val="90"/>
          <w:sz w:val="20"/>
          <w:szCs w:val="20"/>
        </w:rPr>
        <w:t>g</w:t>
      </w:r>
      <w:r w:rsidRPr="00B72469">
        <w:rPr>
          <w:rFonts w:ascii="Times New Roman" w:eastAsia="Arial" w:hAnsi="Times New Roman" w:cs="Times New Roman"/>
          <w:w w:val="90"/>
          <w:sz w:val="20"/>
          <w:szCs w:val="20"/>
        </w:rPr>
        <w:t>anization</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w w:val="90"/>
          <w:sz w:val="20"/>
          <w:szCs w:val="20"/>
        </w:rPr>
        <w:t>depl</w:t>
      </w:r>
      <w:r w:rsidRPr="00B72469">
        <w:rPr>
          <w:rFonts w:ascii="Times New Roman" w:eastAsia="Arial" w:hAnsi="Times New Roman" w:cs="Times New Roman"/>
          <w:spacing w:val="-2"/>
          <w:w w:val="90"/>
          <w:sz w:val="20"/>
          <w:szCs w:val="20"/>
        </w:rPr>
        <w:t>o</w:t>
      </w:r>
      <w:r w:rsidRPr="00B72469">
        <w:rPr>
          <w:rFonts w:ascii="Times New Roman" w:eastAsia="Arial" w:hAnsi="Times New Roman" w:cs="Times New Roman"/>
          <w:w w:val="90"/>
          <w:sz w:val="20"/>
          <w:szCs w:val="20"/>
        </w:rPr>
        <w:t>ying</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sz w:val="20"/>
          <w:szCs w:val="20"/>
        </w:rPr>
        <w:t xml:space="preserve">up-to- </w:t>
      </w:r>
      <w:r w:rsidRPr="00B72469">
        <w:rPr>
          <w:rFonts w:ascii="Times New Roman" w:eastAsia="Arial" w:hAnsi="Times New Roman" w:cs="Times New Roman"/>
          <w:w w:val="90"/>
          <w:sz w:val="20"/>
          <w:szCs w:val="20"/>
        </w:rPr>
        <w:t>date</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W</w:t>
      </w:r>
      <w:r w:rsidRPr="00B72469">
        <w:rPr>
          <w:rFonts w:ascii="Times New Roman" w:eastAsia="Arial" w:hAnsi="Times New Roman" w:cs="Times New Roman"/>
          <w:spacing w:val="-16"/>
          <w:w w:val="90"/>
          <w:sz w:val="20"/>
          <w:szCs w:val="20"/>
        </w:rPr>
        <w:t>P</w:t>
      </w:r>
      <w:r w:rsidRPr="00B72469">
        <w:rPr>
          <w:rFonts w:ascii="Times New Roman" w:eastAsia="Arial" w:hAnsi="Times New Roman" w:cs="Times New Roman"/>
          <w:w w:val="90"/>
          <w:sz w:val="20"/>
          <w:szCs w:val="20"/>
        </w:rPr>
        <w:t>A/W</w:t>
      </w:r>
      <w:r w:rsidRPr="00B72469">
        <w:rPr>
          <w:rFonts w:ascii="Times New Roman" w:eastAsia="Arial" w:hAnsi="Times New Roman" w:cs="Times New Roman"/>
          <w:spacing w:val="-16"/>
          <w:w w:val="90"/>
          <w:sz w:val="20"/>
          <w:szCs w:val="20"/>
        </w:rPr>
        <w:t>P</w:t>
      </w:r>
      <w:r w:rsidRPr="00B72469">
        <w:rPr>
          <w:rFonts w:ascii="Times New Roman" w:eastAsia="Arial" w:hAnsi="Times New Roman" w:cs="Times New Roman"/>
          <w:w w:val="90"/>
          <w:sz w:val="20"/>
          <w:szCs w:val="20"/>
        </w:rPr>
        <w:t xml:space="preserve">A2 </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Fi</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0"/>
          <w:sz w:val="20"/>
          <w:szCs w:val="20"/>
        </w:rPr>
        <w:t>encryptions,</w:t>
      </w:r>
      <w:r w:rsidRPr="00B72469">
        <w:rPr>
          <w:rFonts w:ascii="Times New Roman" w:eastAsia="Arial" w:hAnsi="Times New Roman" w:cs="Times New Roman"/>
          <w:spacing w:val="22"/>
          <w:w w:val="90"/>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8"/>
          <w:sz w:val="20"/>
          <w:szCs w:val="20"/>
        </w:rPr>
        <w:t>cannot</w:t>
      </w:r>
      <w:r w:rsidRPr="00B72469">
        <w:rPr>
          <w:rFonts w:ascii="Times New Roman" w:eastAsia="Arial" w:hAnsi="Times New Roman" w:cs="Times New Roman"/>
          <w:spacing w:val="19"/>
          <w:w w:val="88"/>
          <w:sz w:val="20"/>
          <w:szCs w:val="20"/>
        </w:rPr>
        <w:t xml:space="preserve"> </w:t>
      </w:r>
      <w:r w:rsidRPr="00B72469">
        <w:rPr>
          <w:rFonts w:ascii="Times New Roman" w:eastAsia="Arial" w:hAnsi="Times New Roman" w:cs="Times New Roman"/>
          <w:w w:val="88"/>
          <w:sz w:val="20"/>
          <w:szCs w:val="20"/>
        </w:rPr>
        <w:t>pr</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nt</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sz w:val="20"/>
          <w:szCs w:val="20"/>
        </w:rPr>
        <w:t xml:space="preserve">an </w:t>
      </w:r>
      <w:r w:rsidRPr="00B72469">
        <w:rPr>
          <w:rFonts w:ascii="Times New Roman" w:eastAsia="Arial" w:hAnsi="Times New Roman" w:cs="Times New Roman"/>
          <w:w w:val="90"/>
          <w:sz w:val="20"/>
          <w:szCs w:val="20"/>
        </w:rPr>
        <w:t>unauthorized</w:t>
      </w:r>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w w:val="90"/>
          <w:sz w:val="20"/>
          <w:szCs w:val="20"/>
        </w:rPr>
        <w:t>party</w:t>
      </w:r>
      <w:r w:rsidRPr="00B72469">
        <w:rPr>
          <w:rFonts w:ascii="Times New Roman" w:eastAsia="Arial" w:hAnsi="Times New Roman" w:cs="Times New Roman"/>
          <w:spacing w:val="6"/>
          <w:w w:val="90"/>
          <w:sz w:val="20"/>
          <w:szCs w:val="20"/>
        </w:rPr>
        <w:t xml:space="preserve"> </w:t>
      </w:r>
      <w:r w:rsidRPr="00B72469">
        <w:rPr>
          <w:rFonts w:ascii="Times New Roman" w:eastAsia="Arial" w:hAnsi="Times New Roman" w:cs="Times New Roman"/>
          <w:w w:val="90"/>
          <w:sz w:val="20"/>
          <w:szCs w:val="20"/>
        </w:rPr>
        <w:t>from</w:t>
      </w:r>
      <w:r w:rsidRPr="00B72469">
        <w:rPr>
          <w:rFonts w:ascii="Times New Roman" w:eastAsia="Arial" w:hAnsi="Times New Roman" w:cs="Times New Roman"/>
          <w:spacing w:val="21"/>
          <w:w w:val="90"/>
          <w:sz w:val="20"/>
          <w:szCs w:val="20"/>
        </w:rPr>
        <w:t xml:space="preserve"> </w:t>
      </w:r>
      <w:r w:rsidRPr="00B72469">
        <w:rPr>
          <w:rFonts w:ascii="Times New Roman" w:eastAsia="Arial" w:hAnsi="Times New Roman" w:cs="Times New Roman"/>
          <w:w w:val="90"/>
          <w:sz w:val="20"/>
          <w:szCs w:val="20"/>
        </w:rPr>
        <w:t>collecting</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11"/>
          <w:w w:val="90"/>
          <w:sz w:val="20"/>
          <w:szCs w:val="20"/>
        </w:rPr>
        <w:t xml:space="preserve"> </w:t>
      </w:r>
      <w:r w:rsidRPr="00B72469">
        <w:rPr>
          <w:rFonts w:ascii="Times New Roman" w:eastAsia="Arial" w:hAnsi="Times New Roman" w:cs="Times New Roman"/>
          <w:w w:val="90"/>
          <w:sz w:val="20"/>
          <w:szCs w:val="20"/>
        </w:rPr>
        <w:t>query</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spacing w:val="-2"/>
          <w:w w:val="90"/>
          <w:sz w:val="20"/>
          <w:szCs w:val="20"/>
        </w:rPr>
        <w:t>w</w:t>
      </w:r>
      <w:r w:rsidRPr="00B72469">
        <w:rPr>
          <w:rFonts w:ascii="Times New Roman" w:eastAsia="Arial" w:hAnsi="Times New Roman" w:cs="Times New Roman"/>
          <w:w w:val="90"/>
          <w:sz w:val="20"/>
          <w:szCs w:val="20"/>
        </w:rPr>
        <w:t>ords</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w w:val="110"/>
          <w:sz w:val="20"/>
          <w:szCs w:val="20"/>
        </w:rPr>
        <w:t>it</w:t>
      </w:r>
      <w:r w:rsidRPr="00B72469">
        <w:rPr>
          <w:rFonts w:ascii="Times New Roman" w:eastAsia="Arial" w:hAnsi="Times New Roman" w:cs="Times New Roman"/>
          <w:w w:val="77"/>
          <w:sz w:val="20"/>
          <w:szCs w:val="20"/>
        </w:rPr>
        <w:t>s</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 xml:space="preserve">em- </w:t>
      </w:r>
      <w:r w:rsidRPr="00B72469">
        <w:rPr>
          <w:rFonts w:ascii="Times New Roman" w:eastAsia="Arial" w:hAnsi="Times New Roman" w:cs="Times New Roman"/>
          <w:w w:val="87"/>
          <w:sz w:val="20"/>
          <w:szCs w:val="20"/>
        </w:rPr>
        <w:t>pl</w:t>
      </w:r>
      <w:r w:rsidRPr="00B72469">
        <w:rPr>
          <w:rFonts w:ascii="Times New Roman" w:eastAsia="Arial" w:hAnsi="Times New Roman" w:cs="Times New Roman"/>
          <w:spacing w:val="-2"/>
          <w:w w:val="87"/>
          <w:sz w:val="20"/>
          <w:szCs w:val="20"/>
        </w:rPr>
        <w:t>o</w:t>
      </w:r>
      <w:r w:rsidRPr="00B72469">
        <w:rPr>
          <w:rFonts w:ascii="Times New Roman" w:eastAsia="Arial" w:hAnsi="Times New Roman" w:cs="Times New Roman"/>
          <w:w w:val="87"/>
          <w:sz w:val="20"/>
          <w:szCs w:val="20"/>
        </w:rPr>
        <w:t>yee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enter</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into</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0"/>
          <w:sz w:val="20"/>
          <w:szCs w:val="20"/>
        </w:rPr>
        <w:t>Google/</w:t>
      </w:r>
      <w:r w:rsidRPr="00B72469">
        <w:rPr>
          <w:rFonts w:ascii="Times New Roman" w:eastAsia="Arial" w:hAnsi="Times New Roman" w:cs="Times New Roman"/>
          <w:spacing w:val="-18"/>
          <w:w w:val="90"/>
          <w:sz w:val="20"/>
          <w:szCs w:val="20"/>
        </w:rPr>
        <w:t>Y</w:t>
      </w:r>
      <w:r w:rsidRPr="00B72469">
        <w:rPr>
          <w:rFonts w:ascii="Times New Roman" w:eastAsia="Arial" w:hAnsi="Times New Roman" w:cs="Times New Roman"/>
          <w:w w:val="90"/>
          <w:sz w:val="20"/>
          <w:szCs w:val="20"/>
        </w:rPr>
        <w:t xml:space="preserve">ahoo/Bing </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Search.</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90"/>
          <w:sz w:val="20"/>
          <w:szCs w:val="20"/>
        </w:rPr>
        <w:t>This</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2"/>
          <w:sz w:val="20"/>
          <w:szCs w:val="20"/>
        </w:rPr>
        <w:t>cause</w:t>
      </w:r>
      <w:r w:rsidRPr="00B72469">
        <w:rPr>
          <w:rFonts w:ascii="Times New Roman" w:eastAsia="Arial" w:hAnsi="Times New Roman" w:cs="Times New Roman"/>
          <w:spacing w:val="27"/>
          <w:w w:val="8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8"/>
          <w:sz w:val="20"/>
          <w:szCs w:val="20"/>
        </w:rPr>
        <w:t>suggestion-list  features</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these</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w w:val="86"/>
          <w:sz w:val="20"/>
          <w:szCs w:val="20"/>
        </w:rPr>
        <w:t>search</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 xml:space="preserve">engines </w:t>
      </w:r>
      <w:r w:rsidRPr="00B72469">
        <w:rPr>
          <w:rFonts w:ascii="Times New Roman" w:eastAsia="Arial" w:hAnsi="Times New Roman" w:cs="Times New Roman"/>
          <w:w w:val="85"/>
          <w:sz w:val="20"/>
          <w:szCs w:val="20"/>
        </w:rPr>
        <w:t>ma</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w w:val="85"/>
          <w:sz w:val="20"/>
          <w:szCs w:val="20"/>
        </w:rPr>
        <w:t>es</w:t>
      </w:r>
      <w:r w:rsidRPr="00B72469">
        <w:rPr>
          <w:rFonts w:ascii="Times New Roman" w:eastAsia="Arial" w:hAnsi="Times New Roman" w:cs="Times New Roman"/>
          <w:spacing w:val="41"/>
          <w:w w:val="85"/>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5"/>
          <w:sz w:val="20"/>
          <w:szCs w:val="20"/>
        </w:rPr>
        <w:t>sizes</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5"/>
          <w:sz w:val="20"/>
          <w:szCs w:val="20"/>
        </w:rPr>
        <w:t>pac</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w w:val="85"/>
          <w:sz w:val="20"/>
          <w:szCs w:val="20"/>
        </w:rPr>
        <w:t>ets</w:t>
      </w:r>
      <w:r w:rsidRPr="00B72469">
        <w:rPr>
          <w:rFonts w:ascii="Times New Roman" w:eastAsia="Arial" w:hAnsi="Times New Roman" w:cs="Times New Roman"/>
          <w:spacing w:val="46"/>
          <w:w w:val="85"/>
          <w:sz w:val="20"/>
          <w:szCs w:val="20"/>
        </w:rPr>
        <w:t xml:space="preserve"> </w:t>
      </w:r>
      <w:r w:rsidRPr="00B72469">
        <w:rPr>
          <w:rFonts w:ascii="Times New Roman" w:eastAsia="Arial" w:hAnsi="Times New Roman" w:cs="Times New Roman"/>
          <w:w w:val="85"/>
          <w:sz w:val="20"/>
          <w:szCs w:val="20"/>
        </w:rPr>
        <w:t>generated</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w w:val="84"/>
          <w:sz w:val="20"/>
          <w:szCs w:val="20"/>
        </w:rPr>
        <w:t>response</w:t>
      </w:r>
      <w:r w:rsidRPr="00B72469">
        <w:rPr>
          <w:rFonts w:ascii="Times New Roman" w:eastAsia="Arial" w:hAnsi="Times New Roman" w:cs="Times New Roman"/>
          <w:spacing w:val="38"/>
          <w:w w:val="84"/>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91"/>
          <w:sz w:val="20"/>
          <w:szCs w:val="20"/>
        </w:rPr>
        <w:t>di</w:t>
      </w:r>
      <w:r w:rsidRPr="00B72469">
        <w:rPr>
          <w:rFonts w:ascii="Times New Roman" w:eastAsia="Arial" w:hAnsi="Times New Roman" w:cs="Times New Roman"/>
          <w:spacing w:val="-5"/>
          <w:w w:val="91"/>
          <w:sz w:val="20"/>
          <w:szCs w:val="20"/>
        </w:rPr>
        <w:t>f</w:t>
      </w:r>
      <w:r w:rsidRPr="00B72469">
        <w:rPr>
          <w:rFonts w:ascii="Times New Roman" w:eastAsia="Arial" w:hAnsi="Times New Roman" w:cs="Times New Roman"/>
          <w:w w:val="91"/>
          <w:sz w:val="20"/>
          <w:szCs w:val="20"/>
        </w:rPr>
        <w:t>ferent</w:t>
      </w:r>
      <w:r w:rsidRPr="00B72469">
        <w:rPr>
          <w:rFonts w:ascii="Times New Roman" w:eastAsia="Arial" w:hAnsi="Times New Roman" w:cs="Times New Roman"/>
          <w:spacing w:val="40"/>
          <w:w w:val="91"/>
          <w:sz w:val="20"/>
          <w:szCs w:val="20"/>
        </w:rPr>
        <w:t xml:space="preserve"> </w:t>
      </w:r>
      <w:r w:rsidRPr="00B72469">
        <w:rPr>
          <w:rFonts w:ascii="Times New Roman" w:eastAsia="Arial" w:hAnsi="Times New Roman" w:cs="Times New Roman"/>
          <w:w w:val="91"/>
          <w:sz w:val="20"/>
          <w:szCs w:val="20"/>
        </w:rPr>
        <w:t>query</w:t>
      </w:r>
      <w:r w:rsidRPr="00B72469">
        <w:rPr>
          <w:rFonts w:ascii="Times New Roman" w:eastAsia="Arial" w:hAnsi="Times New Roman" w:cs="Times New Roman"/>
          <w:spacing w:val="13"/>
          <w:w w:val="91"/>
          <w:sz w:val="20"/>
          <w:szCs w:val="20"/>
        </w:rPr>
        <w:t xml:space="preserve"> </w:t>
      </w:r>
      <w:r w:rsidRPr="00B72469">
        <w:rPr>
          <w:rFonts w:ascii="Times New Roman" w:eastAsia="Arial" w:hAnsi="Times New Roman" w:cs="Times New Roman"/>
          <w:w w:val="91"/>
          <w:sz w:val="20"/>
          <w:szCs w:val="20"/>
        </w:rPr>
        <w:t>letters</w:t>
      </w:r>
      <w:r w:rsidRPr="00B72469">
        <w:rPr>
          <w:rFonts w:ascii="Times New Roman" w:eastAsia="Arial" w:hAnsi="Times New Roman" w:cs="Times New Roman"/>
          <w:spacing w:val="7"/>
          <w:w w:val="91"/>
          <w:sz w:val="20"/>
          <w:szCs w:val="20"/>
        </w:rPr>
        <w:t xml:space="preserve"> </w:t>
      </w:r>
      <w:r w:rsidRPr="00B72469">
        <w:rPr>
          <w:rFonts w:ascii="Times New Roman" w:eastAsia="Arial" w:hAnsi="Times New Roman" w:cs="Times New Roman"/>
          <w:sz w:val="20"/>
          <w:szCs w:val="20"/>
        </w:rPr>
        <w:t>distinct.</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A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5"/>
          <w:w w:val="85"/>
          <w:sz w:val="20"/>
          <w:szCs w:val="20"/>
        </w:rPr>
        <w:t xml:space="preserve"> </w:t>
      </w:r>
      <w:r w:rsidRPr="00B72469">
        <w:rPr>
          <w:rFonts w:ascii="Times New Roman" w:eastAsia="Arial" w:hAnsi="Times New Roman" w:cs="Times New Roman"/>
          <w:w w:val="85"/>
          <w:sz w:val="20"/>
          <w:szCs w:val="20"/>
        </w:rPr>
        <w:t>result</w:t>
      </w:r>
      <w:proofErr w:type="gramStart"/>
      <w:r w:rsidRPr="00B72469">
        <w:rPr>
          <w:rFonts w:ascii="Times New Roman" w:eastAsia="Arial" w:hAnsi="Times New Roman" w:cs="Times New Roman"/>
          <w:w w:val="85"/>
          <w:sz w:val="20"/>
          <w:szCs w:val="20"/>
        </w:rPr>
        <w:t xml:space="preserve">, </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the</w:t>
      </w:r>
      <w:proofErr w:type="gramEnd"/>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w w:val="89"/>
          <w:sz w:val="20"/>
          <w:szCs w:val="20"/>
        </w:rPr>
        <w:t>ad</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7"/>
          <w:sz w:val="20"/>
          <w:szCs w:val="20"/>
        </w:rPr>
        <w:t xml:space="preserve">ersary </w:t>
      </w:r>
      <w:r w:rsidRPr="00B72469">
        <w:rPr>
          <w:rFonts w:ascii="Times New Roman" w:eastAsia="Arial" w:hAnsi="Times New Roman" w:cs="Times New Roman"/>
          <w:sz w:val="20"/>
          <w:szCs w:val="20"/>
        </w:rPr>
        <w:t>who</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5"/>
          <w:sz w:val="20"/>
          <w:szCs w:val="20"/>
        </w:rPr>
        <w:t>obser</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s</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w w:val="85"/>
          <w:sz w:val="20"/>
          <w:szCs w:val="20"/>
        </w:rPr>
        <w:t>these</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pac</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w w:val="85"/>
          <w:sz w:val="20"/>
          <w:szCs w:val="20"/>
        </w:rPr>
        <w:t>ets,</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w w:val="85"/>
          <w:sz w:val="20"/>
          <w:szCs w:val="20"/>
        </w:rPr>
        <w:t>despite</w:t>
      </w:r>
      <w:r w:rsidRPr="00B72469">
        <w:rPr>
          <w:rFonts w:ascii="Times New Roman" w:eastAsia="Arial" w:hAnsi="Times New Roman" w:cs="Times New Roman"/>
          <w:spacing w:val="29"/>
          <w:w w:val="85"/>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pacing w:val="-1"/>
          <w:w w:val="85"/>
          <w:sz w:val="20"/>
          <w:szCs w:val="20"/>
        </w:rPr>
        <w:t>g</w:t>
      </w:r>
      <w:r w:rsidRPr="00B72469">
        <w:rPr>
          <w:rFonts w:ascii="Times New Roman" w:eastAsia="Arial" w:hAnsi="Times New Roman" w:cs="Times New Roman"/>
          <w:w w:val="85"/>
          <w:sz w:val="20"/>
          <w:szCs w:val="20"/>
        </w:rPr>
        <w:t xml:space="preserve">aining </w:t>
      </w:r>
      <w:r w:rsidRPr="00B72469">
        <w:rPr>
          <w:rFonts w:ascii="Times New Roman" w:eastAsia="Arial" w:hAnsi="Times New Roman" w:cs="Times New Roman"/>
          <w:spacing w:val="15"/>
          <w:w w:val="85"/>
          <w:sz w:val="20"/>
          <w:szCs w:val="20"/>
        </w:rPr>
        <w:t xml:space="preserve"> </w:t>
      </w:r>
      <w:r w:rsidRPr="00B72469">
        <w:rPr>
          <w:rFonts w:ascii="Times New Roman" w:eastAsia="Arial" w:hAnsi="Times New Roman" w:cs="Times New Roman"/>
          <w:w w:val="85"/>
          <w:sz w:val="20"/>
          <w:szCs w:val="20"/>
        </w:rPr>
        <w:t>access</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sz w:val="20"/>
          <w:szCs w:val="20"/>
        </w:rPr>
        <w:t>to thei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contents,</w:t>
      </w:r>
      <w:r w:rsidRPr="00B72469">
        <w:rPr>
          <w:rFonts w:ascii="Times New Roman" w:eastAsia="Arial" w:hAnsi="Times New Roman" w:cs="Times New Roman"/>
          <w:spacing w:val="39"/>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map</w:t>
      </w:r>
      <w:r w:rsidRPr="00B72469">
        <w:rPr>
          <w:rFonts w:ascii="Times New Roman" w:eastAsia="Arial" w:hAnsi="Times New Roman" w:cs="Times New Roman"/>
          <w:spacing w:val="33"/>
          <w:w w:val="86"/>
          <w:sz w:val="20"/>
          <w:szCs w:val="20"/>
        </w:rPr>
        <w:t xml:space="preserve"> </w:t>
      </w:r>
      <w:r w:rsidRPr="00B72469">
        <w:rPr>
          <w:rFonts w:ascii="Times New Roman" w:eastAsia="Arial" w:hAnsi="Times New Roman" w:cs="Times New Roman"/>
          <w:sz w:val="20"/>
          <w:szCs w:val="20"/>
        </w:rPr>
        <w:t>thei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5"/>
          <w:sz w:val="20"/>
          <w:szCs w:val="20"/>
        </w:rPr>
        <w:t>sizes</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94"/>
          <w:sz w:val="20"/>
          <w:szCs w:val="20"/>
        </w:rPr>
        <w:t>di</w:t>
      </w:r>
      <w:r w:rsidRPr="00B72469">
        <w:rPr>
          <w:rFonts w:ascii="Times New Roman" w:eastAsia="Arial" w:hAnsi="Times New Roman" w:cs="Times New Roman"/>
          <w:spacing w:val="-5"/>
          <w:w w:val="94"/>
          <w:sz w:val="20"/>
          <w:szCs w:val="20"/>
        </w:rPr>
        <w:t>f</w:t>
      </w:r>
      <w:r w:rsidRPr="00B72469">
        <w:rPr>
          <w:rFonts w:ascii="Times New Roman" w:eastAsia="Arial" w:hAnsi="Times New Roman" w:cs="Times New Roman"/>
          <w:w w:val="94"/>
          <w:sz w:val="20"/>
          <w:szCs w:val="20"/>
        </w:rPr>
        <w:t>ferent</w:t>
      </w:r>
      <w:r w:rsidRPr="00B72469">
        <w:rPr>
          <w:rFonts w:ascii="Times New Roman" w:eastAsia="Arial" w:hAnsi="Times New Roman" w:cs="Times New Roman"/>
          <w:spacing w:val="21"/>
          <w:w w:val="94"/>
          <w:sz w:val="20"/>
          <w:szCs w:val="20"/>
        </w:rPr>
        <w:t xml:space="preserve"> </w:t>
      </w:r>
      <w:r w:rsidRPr="00B72469">
        <w:rPr>
          <w:rFonts w:ascii="Times New Roman" w:eastAsia="Arial" w:hAnsi="Times New Roman" w:cs="Times New Roman"/>
          <w:sz w:val="20"/>
          <w:szCs w:val="20"/>
        </w:rPr>
        <w:t xml:space="preserve">letters </w:t>
      </w:r>
      <w:r w:rsidRPr="00B72469">
        <w:rPr>
          <w:rFonts w:ascii="Times New Roman" w:eastAsia="Arial" w:hAnsi="Times New Roman" w:cs="Times New Roman"/>
          <w:w w:val="86"/>
          <w:sz w:val="20"/>
          <w:szCs w:val="20"/>
        </w:rPr>
        <w:t>on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types</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in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search</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engines.</w:t>
      </w:r>
    </w:p>
    <w:p w14:paraId="0AFED285" w14:textId="77777777" w:rsidR="00676FEB" w:rsidRPr="00B72469" w:rsidRDefault="00676FEB" w:rsidP="00676FEB">
      <w:pPr>
        <w:spacing w:before="1" w:after="0" w:line="110" w:lineRule="exact"/>
        <w:rPr>
          <w:rFonts w:ascii="Times New Roman" w:hAnsi="Times New Roman" w:cs="Times New Roman"/>
          <w:sz w:val="11"/>
          <w:szCs w:val="11"/>
        </w:rPr>
      </w:pPr>
    </w:p>
    <w:p w14:paraId="0AFED286" w14:textId="77777777" w:rsidR="00676FEB" w:rsidRPr="00B72469" w:rsidRDefault="00676FEB" w:rsidP="00676FEB">
      <w:pPr>
        <w:spacing w:after="0" w:line="200" w:lineRule="exact"/>
        <w:rPr>
          <w:rFonts w:ascii="Times New Roman" w:hAnsi="Times New Roman" w:cs="Times New Roman"/>
          <w:sz w:val="20"/>
          <w:szCs w:val="20"/>
        </w:rPr>
      </w:pPr>
    </w:p>
    <w:p w14:paraId="0AFED287"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b/>
          <w:bCs/>
          <w:w w:val="88"/>
          <w:sz w:val="20"/>
          <w:szCs w:val="20"/>
        </w:rPr>
        <w:t>Cloud–consumer</w:t>
      </w:r>
      <w:r w:rsidRPr="00B72469">
        <w:rPr>
          <w:rFonts w:ascii="Times New Roman" w:eastAsia="Arial" w:hAnsi="Times New Roman" w:cs="Times New Roman"/>
          <w:b/>
          <w:bCs/>
          <w:spacing w:val="12"/>
          <w:w w:val="88"/>
          <w:sz w:val="20"/>
          <w:szCs w:val="20"/>
        </w:rPr>
        <w:t xml:space="preserve"> </w:t>
      </w:r>
      <w:r w:rsidRPr="00B72469">
        <w:rPr>
          <w:rFonts w:ascii="Times New Roman" w:eastAsia="Arial" w:hAnsi="Times New Roman" w:cs="Times New Roman"/>
          <w:b/>
          <w:bCs/>
          <w:sz w:val="20"/>
          <w:szCs w:val="20"/>
        </w:rPr>
        <w:t>Communication.</w:t>
      </w:r>
      <w:proofErr w:type="gramEnd"/>
      <w:r w:rsidRPr="00B72469">
        <w:rPr>
          <w:rFonts w:ascii="Times New Roman" w:eastAsia="Arial" w:hAnsi="Times New Roman" w:cs="Times New Roman"/>
          <w:b/>
          <w:bCs/>
          <w:spacing w:val="-13"/>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encrypted</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sz w:val="20"/>
          <w:szCs w:val="20"/>
        </w:rPr>
        <w:t xml:space="preserve">data </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xchange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between</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cloud</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5"/>
          <w:sz w:val="20"/>
          <w:szCs w:val="20"/>
        </w:rPr>
        <w:t>customers</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sz w:val="20"/>
          <w:szCs w:val="20"/>
        </w:rPr>
        <w:t xml:space="preserve">equally </w:t>
      </w:r>
      <w:r w:rsidRPr="00B72469">
        <w:rPr>
          <w:rFonts w:ascii="Times New Roman" w:eastAsia="Arial" w:hAnsi="Times New Roman" w:cs="Times New Roman"/>
          <w:w w:val="89"/>
          <w:sz w:val="20"/>
          <w:szCs w:val="20"/>
        </w:rPr>
        <w:t>subject</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to th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side-channel</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threat.</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Cloud</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computing</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w w:val="89"/>
          <w:sz w:val="20"/>
          <w:szCs w:val="20"/>
        </w:rPr>
        <w:t>is</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pacing w:val="-4"/>
          <w:sz w:val="20"/>
          <w:szCs w:val="20"/>
        </w:rPr>
        <w:t>b</w:t>
      </w:r>
      <w:r w:rsidRPr="00B72469">
        <w:rPr>
          <w:rFonts w:ascii="Times New Roman" w:eastAsia="Arial" w:hAnsi="Times New Roman" w:cs="Times New Roman"/>
          <w:sz w:val="20"/>
          <w:szCs w:val="20"/>
        </w:rPr>
        <w:t>uilt upo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infrastructure</w:t>
      </w:r>
      <w:r w:rsidRPr="00B72469">
        <w:rPr>
          <w:rFonts w:ascii="Times New Roman" w:eastAsia="Arial" w:hAnsi="Times New Roman" w:cs="Times New Roman"/>
          <w:spacing w:val="37"/>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0"/>
          <w:sz w:val="20"/>
          <w:szCs w:val="20"/>
        </w:rPr>
        <w:t xml:space="preserve"> </w:t>
      </w:r>
      <w:proofErr w:type="gramStart"/>
      <w:r w:rsidRPr="00B72469">
        <w:rPr>
          <w:rFonts w:ascii="Times New Roman" w:eastAsia="Arial" w:hAnsi="Times New Roman" w:cs="Times New Roman"/>
          <w:i/>
          <w:w w:val="86"/>
          <w:sz w:val="20"/>
          <w:szCs w:val="20"/>
        </w:rPr>
        <w:t>softwa</w:t>
      </w:r>
      <w:r w:rsidRPr="00B72469">
        <w:rPr>
          <w:rFonts w:ascii="Times New Roman" w:eastAsia="Arial" w:hAnsi="Times New Roman" w:cs="Times New Roman"/>
          <w:i/>
          <w:spacing w:val="-6"/>
          <w:w w:val="86"/>
          <w:sz w:val="20"/>
          <w:szCs w:val="20"/>
        </w:rPr>
        <w:t>r</w:t>
      </w:r>
      <w:r w:rsidRPr="00B72469">
        <w:rPr>
          <w:rFonts w:ascii="Times New Roman" w:eastAsia="Arial" w:hAnsi="Times New Roman" w:cs="Times New Roman"/>
          <w:i/>
          <w:w w:val="86"/>
          <w:sz w:val="20"/>
          <w:szCs w:val="20"/>
        </w:rPr>
        <w:t xml:space="preserve">e </w:t>
      </w:r>
      <w:r w:rsidRPr="00B72469">
        <w:rPr>
          <w:rFonts w:ascii="Times New Roman" w:eastAsia="Arial" w:hAnsi="Times New Roman" w:cs="Times New Roman"/>
          <w:i/>
          <w:spacing w:val="21"/>
          <w:w w:val="86"/>
          <w:sz w:val="20"/>
          <w:szCs w:val="20"/>
        </w:rPr>
        <w:t xml:space="preserve"> </w:t>
      </w:r>
      <w:r w:rsidRPr="00B72469">
        <w:rPr>
          <w:rFonts w:ascii="Times New Roman" w:eastAsia="Arial" w:hAnsi="Times New Roman" w:cs="Times New Roman"/>
          <w:i/>
          <w:w w:val="86"/>
          <w:sz w:val="20"/>
          <w:szCs w:val="20"/>
        </w:rPr>
        <w:t>as</w:t>
      </w:r>
      <w:proofErr w:type="gramEnd"/>
      <w:r w:rsidRPr="00B72469">
        <w:rPr>
          <w:rFonts w:ascii="Times New Roman" w:eastAsia="Arial" w:hAnsi="Times New Roman" w:cs="Times New Roman"/>
          <w:i/>
          <w:spacing w:val="33"/>
          <w:w w:val="86"/>
          <w:sz w:val="20"/>
          <w:szCs w:val="20"/>
        </w:rPr>
        <w:t xml:space="preserve"> </w:t>
      </w:r>
      <w:r w:rsidRPr="00B72469">
        <w:rPr>
          <w:rFonts w:ascii="Times New Roman" w:eastAsia="Arial" w:hAnsi="Times New Roman" w:cs="Times New Roman"/>
          <w:i/>
          <w:sz w:val="20"/>
          <w:szCs w:val="20"/>
        </w:rPr>
        <w:t>a</w:t>
      </w:r>
      <w:r w:rsidRPr="00B72469">
        <w:rPr>
          <w:rFonts w:ascii="Times New Roman" w:eastAsia="Arial" w:hAnsi="Times New Roman" w:cs="Times New Roman"/>
          <w:i/>
          <w:spacing w:val="19"/>
          <w:sz w:val="20"/>
          <w:szCs w:val="20"/>
        </w:rPr>
        <w:t xml:space="preserve"> </w:t>
      </w:r>
      <w:r w:rsidRPr="00B72469">
        <w:rPr>
          <w:rFonts w:ascii="Times New Roman" w:eastAsia="Arial" w:hAnsi="Times New Roman" w:cs="Times New Roman"/>
          <w:i/>
          <w:w w:val="87"/>
          <w:sz w:val="20"/>
          <w:szCs w:val="20"/>
        </w:rPr>
        <w:t xml:space="preserve">service </w:t>
      </w:r>
      <w:r w:rsidRPr="00B72469">
        <w:rPr>
          <w:rFonts w:ascii="Times New Roman" w:eastAsia="Arial" w:hAnsi="Times New Roman" w:cs="Times New Roman"/>
          <w:i/>
          <w:spacing w:val="3"/>
          <w:w w:val="87"/>
          <w:sz w:val="20"/>
          <w:szCs w:val="20"/>
        </w:rPr>
        <w:t xml:space="preserve"> </w:t>
      </w:r>
      <w:r w:rsidRPr="00B72469">
        <w:rPr>
          <w:rFonts w:ascii="Times New Roman" w:eastAsia="Arial" w:hAnsi="Times New Roman" w:cs="Times New Roman"/>
          <w:w w:val="87"/>
          <w:sz w:val="20"/>
          <w:szCs w:val="20"/>
        </w:rPr>
        <w:t xml:space="preserve">(SaaS), </w:t>
      </w:r>
      <w:r w:rsidRPr="00B72469">
        <w:rPr>
          <w:rFonts w:ascii="Times New Roman" w:eastAsia="Arial" w:hAnsi="Times New Roman" w:cs="Times New Roman"/>
          <w:w w:val="88"/>
          <w:sz w:val="20"/>
          <w:szCs w:val="20"/>
        </w:rPr>
        <w:t>through</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which</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i/>
          <w:w w:val="88"/>
          <w:sz w:val="20"/>
          <w:szCs w:val="20"/>
        </w:rPr>
        <w:t>web</w:t>
      </w:r>
      <w:r w:rsidRPr="00B72469">
        <w:rPr>
          <w:rFonts w:ascii="Times New Roman" w:eastAsia="Arial" w:hAnsi="Times New Roman" w:cs="Times New Roman"/>
          <w:i/>
          <w:spacing w:val="-12"/>
          <w:w w:val="88"/>
          <w:sz w:val="20"/>
          <w:szCs w:val="20"/>
        </w:rPr>
        <w:t xml:space="preserve"> </w:t>
      </w:r>
      <w:r w:rsidRPr="00B72469">
        <w:rPr>
          <w:rFonts w:ascii="Times New Roman" w:eastAsia="Arial" w:hAnsi="Times New Roman" w:cs="Times New Roman"/>
          <w:i/>
          <w:w w:val="88"/>
          <w:sz w:val="20"/>
          <w:szCs w:val="20"/>
        </w:rPr>
        <w:t>applications</w:t>
      </w:r>
      <w:r w:rsidRPr="00B72469">
        <w:rPr>
          <w:rFonts w:ascii="Times New Roman" w:eastAsia="Arial" w:hAnsi="Times New Roman" w:cs="Times New Roman"/>
          <w:i/>
          <w:spacing w:val="44"/>
          <w:w w:val="88"/>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del</w:t>
      </w:r>
      <w:r w:rsidRPr="00B72469">
        <w:rPr>
          <w:rFonts w:ascii="Times New Roman" w:eastAsia="Arial" w:hAnsi="Times New Roman" w:cs="Times New Roman"/>
          <w:spacing w:val="-4"/>
          <w:w w:val="86"/>
          <w:sz w:val="20"/>
          <w:szCs w:val="20"/>
        </w:rPr>
        <w:t>i</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ed</w:t>
      </w:r>
      <w:r w:rsidRPr="00B72469">
        <w:rPr>
          <w:rFonts w:ascii="Times New Roman" w:eastAsia="Arial" w:hAnsi="Times New Roman" w:cs="Times New Roman"/>
          <w:spacing w:val="32"/>
          <w:w w:val="86"/>
          <w:sz w:val="20"/>
          <w:szCs w:val="20"/>
        </w:rPr>
        <w:t xml:space="preserve"> </w:t>
      </w:r>
      <w:r w:rsidRPr="00B72469">
        <w:rPr>
          <w:rFonts w:ascii="Times New Roman" w:eastAsia="Arial" w:hAnsi="Times New Roman" w:cs="Times New Roman"/>
          <w:w w:val="81"/>
          <w:sz w:val="20"/>
          <w:szCs w:val="20"/>
        </w:rPr>
        <w:t>as</w:t>
      </w:r>
      <w:r w:rsidRPr="00B72469">
        <w:rPr>
          <w:rFonts w:ascii="Times New Roman" w:eastAsia="Arial" w:hAnsi="Times New Roman" w:cs="Times New Roman"/>
          <w:spacing w:val="-11"/>
          <w:w w:val="81"/>
          <w:sz w:val="20"/>
          <w:szCs w:val="20"/>
        </w:rPr>
        <w:t xml:space="preserve"> </w:t>
      </w:r>
      <w:r w:rsidRPr="00B72469">
        <w:rPr>
          <w:rFonts w:ascii="Times New Roman" w:eastAsia="Arial" w:hAnsi="Times New Roman" w:cs="Times New Roman"/>
          <w:w w:val="81"/>
          <w:sz w:val="20"/>
          <w:szCs w:val="20"/>
        </w:rPr>
        <w:t>services</w:t>
      </w:r>
      <w:r w:rsidRPr="00B72469">
        <w:rPr>
          <w:rFonts w:ascii="Times New Roman" w:eastAsia="Arial" w:hAnsi="Times New Roman" w:cs="Times New Roman"/>
          <w:spacing w:val="40"/>
          <w:w w:val="81"/>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90"/>
          <w:sz w:val="20"/>
          <w:szCs w:val="20"/>
        </w:rPr>
        <w:t>web clients.</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w w:val="102"/>
          <w:sz w:val="20"/>
          <w:szCs w:val="20"/>
        </w:rPr>
        <w:t>Unli</w:t>
      </w:r>
      <w:r w:rsidRPr="00B72469">
        <w:rPr>
          <w:rFonts w:ascii="Times New Roman" w:eastAsia="Arial" w:hAnsi="Times New Roman" w:cs="Times New Roman"/>
          <w:spacing w:val="-2"/>
          <w:w w:val="102"/>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5"/>
          <w:sz w:val="20"/>
          <w:szCs w:val="20"/>
        </w:rPr>
        <w:t>desktop</w:t>
      </w:r>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counterpart,</w:t>
      </w:r>
      <w:r w:rsidRPr="00B72469">
        <w:rPr>
          <w:rFonts w:ascii="Times New Roman" w:eastAsia="Arial" w:hAnsi="Times New Roman" w:cs="Times New Roman"/>
          <w:spacing w:val="45"/>
          <w:w w:val="85"/>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91"/>
          <w:sz w:val="20"/>
          <w:szCs w:val="20"/>
        </w:rPr>
        <w:t>web</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w w:val="91"/>
          <w:sz w:val="20"/>
          <w:szCs w:val="20"/>
        </w:rPr>
        <w:t xml:space="preserve">applica- </w:t>
      </w:r>
      <w:r w:rsidRPr="00B72469">
        <w:rPr>
          <w:rFonts w:ascii="Times New Roman" w:eastAsia="Arial" w:hAnsi="Times New Roman" w:cs="Times New Roman"/>
          <w:sz w:val="20"/>
          <w:szCs w:val="20"/>
        </w:rPr>
        <w:t>tion</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split</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in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8"/>
          <w:sz w:val="20"/>
          <w:szCs w:val="20"/>
        </w:rPr>
        <w:t>br</w:t>
      </w:r>
      <w:r w:rsidRPr="00B72469">
        <w:rPr>
          <w:rFonts w:ascii="Times New Roman" w:eastAsia="Arial" w:hAnsi="Times New Roman" w:cs="Times New Roman"/>
          <w:spacing w:val="-4"/>
          <w:w w:val="88"/>
          <w:sz w:val="20"/>
          <w:szCs w:val="20"/>
        </w:rPr>
        <w:t>o</w:t>
      </w:r>
      <w:r w:rsidRPr="00B72469">
        <w:rPr>
          <w:rFonts w:ascii="Times New Roman" w:eastAsia="Arial" w:hAnsi="Times New Roman" w:cs="Times New Roman"/>
          <w:w w:val="88"/>
          <w:sz w:val="20"/>
          <w:szCs w:val="20"/>
        </w:rPr>
        <w:t>wse</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side</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ser</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sid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 xml:space="preserve">components. </w:t>
      </w:r>
      <w:r w:rsidRPr="00B72469">
        <w:rPr>
          <w:rFonts w:ascii="Times New Roman" w:eastAsia="Arial" w:hAnsi="Times New Roman" w:cs="Times New Roman"/>
          <w:sz w:val="20"/>
          <w:szCs w:val="20"/>
        </w:rPr>
        <w:t>A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3"/>
          <w:sz w:val="20"/>
          <w:szCs w:val="20"/>
        </w:rPr>
        <w:t>a</w:t>
      </w:r>
      <w:r w:rsidRPr="00B72469">
        <w:rPr>
          <w:rFonts w:ascii="Times New Roman" w:eastAsia="Arial" w:hAnsi="Times New Roman" w:cs="Times New Roman"/>
          <w:spacing w:val="9"/>
          <w:w w:val="83"/>
          <w:sz w:val="20"/>
          <w:szCs w:val="20"/>
        </w:rPr>
        <w:t xml:space="preserve"> </w:t>
      </w:r>
      <w:r w:rsidRPr="00B72469">
        <w:rPr>
          <w:rFonts w:ascii="Times New Roman" w:eastAsia="Arial" w:hAnsi="Times New Roman" w:cs="Times New Roman"/>
          <w:w w:val="83"/>
          <w:sz w:val="20"/>
          <w:szCs w:val="20"/>
        </w:rPr>
        <w:t>result</w:t>
      </w:r>
      <w:proofErr w:type="gramStart"/>
      <w:r w:rsidRPr="00B72469">
        <w:rPr>
          <w:rFonts w:ascii="Times New Roman" w:eastAsia="Arial" w:hAnsi="Times New Roman" w:cs="Times New Roman"/>
          <w:w w:val="83"/>
          <w:sz w:val="20"/>
          <w:szCs w:val="20"/>
        </w:rPr>
        <w:t xml:space="preserve">, </w:t>
      </w:r>
      <w:r w:rsidRPr="00B72469">
        <w:rPr>
          <w:rFonts w:ascii="Times New Roman" w:eastAsia="Arial" w:hAnsi="Times New Roman" w:cs="Times New Roman"/>
          <w:spacing w:val="8"/>
          <w:w w:val="83"/>
          <w:sz w:val="20"/>
          <w:szCs w:val="20"/>
        </w:rPr>
        <w:t xml:space="preserve"> </w:t>
      </w:r>
      <w:r w:rsidRPr="00B72469">
        <w:rPr>
          <w:rFonts w:ascii="Times New Roman" w:eastAsia="Arial" w:hAnsi="Times New Roman" w:cs="Times New Roman"/>
          <w:w w:val="83"/>
          <w:sz w:val="20"/>
          <w:szCs w:val="20"/>
        </w:rPr>
        <w:t>a</w:t>
      </w:r>
      <w:proofErr w:type="gramEnd"/>
      <w:r w:rsidRPr="00B72469">
        <w:rPr>
          <w:rFonts w:ascii="Times New Roman" w:eastAsia="Arial" w:hAnsi="Times New Roman" w:cs="Times New Roman"/>
          <w:spacing w:val="9"/>
          <w:w w:val="83"/>
          <w:sz w:val="20"/>
          <w:szCs w:val="20"/>
        </w:rPr>
        <w:t xml:space="preserve"> </w:t>
      </w:r>
      <w:r w:rsidRPr="00B72469">
        <w:rPr>
          <w:rFonts w:ascii="Times New Roman" w:eastAsia="Arial" w:hAnsi="Times New Roman" w:cs="Times New Roman"/>
          <w:w w:val="83"/>
          <w:sz w:val="20"/>
          <w:szCs w:val="20"/>
        </w:rPr>
        <w:t>subset</w:t>
      </w:r>
      <w:r w:rsidRPr="00B72469">
        <w:rPr>
          <w:rFonts w:ascii="Times New Roman" w:eastAsia="Arial" w:hAnsi="Times New Roman" w:cs="Times New Roman"/>
          <w:spacing w:val="20"/>
          <w:w w:val="8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3"/>
          <w:sz w:val="20"/>
          <w:szCs w:val="20"/>
        </w:rPr>
        <w:t>internal</w:t>
      </w:r>
      <w:r w:rsidRPr="00B72469">
        <w:rPr>
          <w:rFonts w:ascii="Times New Roman" w:eastAsia="Arial" w:hAnsi="Times New Roman" w:cs="Times New Roman"/>
          <w:spacing w:val="1"/>
          <w:w w:val="93"/>
          <w:sz w:val="20"/>
          <w:szCs w:val="20"/>
        </w:rPr>
        <w:t xml:space="preserve"> </w:t>
      </w:r>
      <w:r w:rsidRPr="00B72469">
        <w:rPr>
          <w:rFonts w:ascii="Times New Roman" w:eastAsia="Arial" w:hAnsi="Times New Roman" w:cs="Times New Roman"/>
          <w:w w:val="93"/>
          <w:sz w:val="20"/>
          <w:szCs w:val="20"/>
        </w:rPr>
        <w:t>information</w:t>
      </w:r>
      <w:r w:rsidRPr="00B72469">
        <w:rPr>
          <w:rFonts w:ascii="Times New Roman" w:eastAsia="Arial" w:hAnsi="Times New Roman" w:cs="Times New Roman"/>
          <w:spacing w:val="28"/>
          <w:w w:val="93"/>
          <w:sz w:val="20"/>
          <w:szCs w:val="20"/>
        </w:rPr>
        <w:t xml:space="preserve"> </w:t>
      </w:r>
      <w:r w:rsidRPr="00B72469">
        <w:rPr>
          <w:rFonts w:ascii="Times New Roman" w:eastAsia="Arial" w:hAnsi="Times New Roman" w:cs="Times New Roman"/>
          <w:w w:val="93"/>
          <w:sz w:val="20"/>
          <w:szCs w:val="20"/>
        </w:rPr>
        <w:t>fl</w:t>
      </w:r>
      <w:r w:rsidRPr="00B72469">
        <w:rPr>
          <w:rFonts w:ascii="Times New Roman" w:eastAsia="Arial" w:hAnsi="Times New Roman" w:cs="Times New Roman"/>
          <w:spacing w:val="-5"/>
          <w:w w:val="93"/>
          <w:sz w:val="20"/>
          <w:szCs w:val="20"/>
        </w:rPr>
        <w:t>o</w:t>
      </w:r>
      <w:r w:rsidRPr="00B72469">
        <w:rPr>
          <w:rFonts w:ascii="Times New Roman" w:eastAsia="Arial" w:hAnsi="Times New Roman" w:cs="Times New Roman"/>
          <w:w w:val="93"/>
          <w:sz w:val="20"/>
          <w:szCs w:val="20"/>
        </w:rPr>
        <w:t>ws</w:t>
      </w:r>
      <w:r w:rsidRPr="00B72469">
        <w:rPr>
          <w:rFonts w:ascii="Times New Roman" w:eastAsia="Arial" w:hAnsi="Times New Roman" w:cs="Times New Roman"/>
          <w:spacing w:val="13"/>
          <w:w w:val="93"/>
          <w:sz w:val="20"/>
          <w:szCs w:val="20"/>
        </w:rPr>
        <w:t xml:space="preserve"> </w:t>
      </w:r>
      <w:r w:rsidRPr="00B72469">
        <w:rPr>
          <w:rFonts w:ascii="Times New Roman" w:eastAsia="Arial" w:hAnsi="Times New Roman" w:cs="Times New Roman"/>
          <w:sz w:val="20"/>
          <w:szCs w:val="20"/>
        </w:rPr>
        <w:t xml:space="preserve">(i.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fl</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s</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control</w:t>
      </w:r>
      <w:r w:rsidRPr="00B72469">
        <w:rPr>
          <w:rFonts w:ascii="Times New Roman" w:eastAsia="Arial" w:hAnsi="Times New Roman" w:cs="Times New Roman"/>
          <w:spacing w:val="43"/>
          <w:w w:val="87"/>
          <w:sz w:val="20"/>
          <w:szCs w:val="20"/>
        </w:rPr>
        <w:t xml:space="preserve"> </w:t>
      </w:r>
      <w:r w:rsidRPr="00B72469">
        <w:rPr>
          <w:rFonts w:ascii="Times New Roman" w:eastAsia="Arial" w:hAnsi="Times New Roman" w:cs="Times New Roman"/>
          <w:w w:val="87"/>
          <w:sz w:val="20"/>
          <w:szCs w:val="20"/>
        </w:rPr>
        <w:t>fl</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s)</w:t>
      </w:r>
      <w:r w:rsidRPr="00B72469">
        <w:rPr>
          <w:rFonts w:ascii="Times New Roman" w:eastAsia="Arial" w:hAnsi="Times New Roman" w:cs="Times New Roman"/>
          <w:spacing w:val="41"/>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in</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 xml:space="preserve">vitably </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xposed</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2"/>
          <w:sz w:val="20"/>
          <w:szCs w:val="20"/>
        </w:rPr>
        <w:t>ne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k,</w:t>
      </w:r>
      <w:r w:rsidRPr="00B72469">
        <w:rPr>
          <w:rFonts w:ascii="Times New Roman" w:eastAsia="Arial" w:hAnsi="Times New Roman" w:cs="Times New Roman"/>
          <w:spacing w:val="31"/>
          <w:w w:val="92"/>
          <w:sz w:val="20"/>
          <w:szCs w:val="20"/>
        </w:rPr>
        <w:t xml:space="preserve"> </w:t>
      </w:r>
      <w:r w:rsidRPr="00B72469">
        <w:rPr>
          <w:rFonts w:ascii="Times New Roman" w:eastAsia="Arial" w:hAnsi="Times New Roman" w:cs="Times New Roman"/>
          <w:sz w:val="20"/>
          <w:szCs w:val="20"/>
        </w:rPr>
        <w:t>which</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r</w:t>
      </w:r>
      <w:r w:rsidRPr="00B72469">
        <w:rPr>
          <w:rFonts w:ascii="Times New Roman" w:eastAsia="Arial" w:hAnsi="Times New Roman" w:cs="Times New Roman"/>
          <w:spacing w:val="-4"/>
          <w:w w:val="86"/>
          <w:sz w:val="20"/>
          <w:szCs w:val="20"/>
        </w:rPr>
        <w:t>e</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al</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 xml:space="preserve">application </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w w:val="86"/>
          <w:sz w:val="20"/>
          <w:szCs w:val="20"/>
        </w:rPr>
        <w:t>states</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w w:val="86"/>
          <w:sz w:val="20"/>
          <w:szCs w:val="20"/>
        </w:rPr>
        <w:t>state</w:t>
      </w:r>
      <w:r w:rsidRPr="00B72469">
        <w:rPr>
          <w:rFonts w:ascii="Times New Roman" w:eastAsia="Arial" w:hAnsi="Times New Roman" w:cs="Times New Roman"/>
          <w:spacing w:val="17"/>
          <w:w w:val="86"/>
          <w:sz w:val="20"/>
          <w:szCs w:val="20"/>
        </w:rPr>
        <w:t xml:space="preserve"> </w:t>
      </w:r>
      <w:r w:rsidRPr="00B72469">
        <w:rPr>
          <w:rFonts w:ascii="Times New Roman" w:eastAsia="Arial" w:hAnsi="Times New Roman" w:cs="Times New Roman"/>
          <w:sz w:val="20"/>
          <w:szCs w:val="20"/>
        </w:rPr>
        <w:t xml:space="preserve">transi- </w:t>
      </w:r>
      <w:r w:rsidRPr="00B72469">
        <w:rPr>
          <w:rFonts w:ascii="Times New Roman" w:eastAsia="Arial" w:hAnsi="Times New Roman" w:cs="Times New Roman"/>
          <w:w w:val="91"/>
          <w:sz w:val="20"/>
          <w:szCs w:val="20"/>
        </w:rPr>
        <w:t>tions.</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w w:val="91"/>
          <w:sz w:val="20"/>
          <w:szCs w:val="20"/>
        </w:rPr>
        <w:t>collaborat</w:t>
      </w:r>
      <w:r w:rsidRPr="00B72469">
        <w:rPr>
          <w:rFonts w:ascii="Times New Roman" w:eastAsia="Arial" w:hAnsi="Times New Roman" w:cs="Times New Roman"/>
          <w:spacing w:val="-5"/>
          <w:w w:val="91"/>
          <w:sz w:val="20"/>
          <w:szCs w:val="20"/>
        </w:rPr>
        <w:t>i</w:t>
      </w:r>
      <w:r w:rsidRPr="00B72469">
        <w:rPr>
          <w:rFonts w:ascii="Times New Roman" w:eastAsia="Arial" w:hAnsi="Times New Roman" w:cs="Times New Roman"/>
          <w:spacing w:val="-3"/>
          <w:w w:val="91"/>
          <w:sz w:val="20"/>
          <w:szCs w:val="20"/>
        </w:rPr>
        <w:t>v</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w w:val="85"/>
          <w:sz w:val="20"/>
          <w:szCs w:val="20"/>
        </w:rPr>
        <w:t>research</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8"/>
          <w:sz w:val="20"/>
          <w:szCs w:val="20"/>
        </w:rPr>
        <w:t>MSR</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r</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als</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6"/>
          <w:sz w:val="20"/>
          <w:szCs w:val="20"/>
        </w:rPr>
        <w:t>side-channel</w:t>
      </w:r>
      <w:r w:rsidRPr="00B72469">
        <w:rPr>
          <w:rFonts w:ascii="Times New Roman" w:eastAsia="Arial" w:hAnsi="Times New Roman" w:cs="Times New Roman"/>
          <w:spacing w:val="32"/>
          <w:w w:val="86"/>
          <w:sz w:val="20"/>
          <w:szCs w:val="20"/>
        </w:rPr>
        <w:t xml:space="preserve"> </w:t>
      </w:r>
      <w:r w:rsidRPr="00B72469">
        <w:rPr>
          <w:rFonts w:ascii="Times New Roman" w:eastAsia="Arial" w:hAnsi="Times New Roman" w:cs="Times New Roman"/>
          <w:w w:val="86"/>
          <w:sz w:val="20"/>
          <w:szCs w:val="20"/>
        </w:rPr>
        <w:t>weakness</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1"/>
          <w:sz w:val="20"/>
          <w:szCs w:val="20"/>
        </w:rPr>
        <w:t>SaaS</w:t>
      </w:r>
      <w:r w:rsidRPr="00B72469">
        <w:rPr>
          <w:rFonts w:ascii="Times New Roman" w:eastAsia="Arial" w:hAnsi="Times New Roman" w:cs="Times New Roman"/>
          <w:spacing w:val="13"/>
          <w:w w:val="8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2"/>
          <w:sz w:val="20"/>
          <w:szCs w:val="20"/>
        </w:rPr>
        <w:t>fundamental,</w:t>
      </w:r>
      <w:r w:rsidRPr="00B72469">
        <w:rPr>
          <w:rFonts w:ascii="Times New Roman" w:eastAsia="Arial" w:hAnsi="Times New Roman" w:cs="Times New Roman"/>
          <w:spacing w:val="-16"/>
          <w:w w:val="92"/>
          <w:sz w:val="20"/>
          <w:szCs w:val="20"/>
        </w:rPr>
        <w:t xml:space="preserve"> </w:t>
      </w:r>
      <w:r w:rsidRPr="00B72469">
        <w:rPr>
          <w:rFonts w:ascii="Times New Roman" w:eastAsia="Arial" w:hAnsi="Times New Roman" w:cs="Times New Roman"/>
          <w:w w:val="92"/>
          <w:sz w:val="20"/>
          <w:szCs w:val="20"/>
        </w:rPr>
        <w:t>which</w:t>
      </w:r>
      <w:r w:rsidRPr="00B72469">
        <w:rPr>
          <w:rFonts w:ascii="Times New Roman" w:eastAsia="Arial" w:hAnsi="Times New Roman" w:cs="Times New Roman"/>
          <w:spacing w:val="22"/>
          <w:w w:val="92"/>
          <w:sz w:val="20"/>
          <w:szCs w:val="20"/>
        </w:rPr>
        <w:t xml:space="preserve"> </w:t>
      </w:r>
      <w:r w:rsidRPr="00B72469">
        <w:rPr>
          <w:rFonts w:ascii="Times New Roman" w:eastAsia="Arial" w:hAnsi="Times New Roman" w:cs="Times New Roman"/>
          <w:sz w:val="20"/>
          <w:szCs w:val="20"/>
        </w:rPr>
        <w:t xml:space="preserve">can </w:t>
      </w:r>
      <w:r w:rsidRPr="00B72469">
        <w:rPr>
          <w:rFonts w:ascii="Times New Roman" w:eastAsia="Arial" w:hAnsi="Times New Roman" w:cs="Times New Roman"/>
          <w:w w:val="84"/>
          <w:sz w:val="20"/>
          <w:szCs w:val="20"/>
        </w:rPr>
        <w:t>be</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used</w:t>
      </w:r>
      <w:r w:rsidRPr="00B72469">
        <w:rPr>
          <w:rFonts w:ascii="Times New Roman" w:eastAsia="Arial" w:hAnsi="Times New Roman" w:cs="Times New Roman"/>
          <w:spacing w:val="12"/>
          <w:w w:val="8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infer</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w:t>
      </w:r>
      <w:r w:rsidRPr="00B72469">
        <w:rPr>
          <w:rFonts w:ascii="Times New Roman" w:eastAsia="Arial" w:hAnsi="Times New Roman" w:cs="Times New Roman"/>
          <w:spacing w:val="28"/>
          <w:w w:val="85"/>
          <w:sz w:val="20"/>
          <w:szCs w:val="20"/>
        </w:rPr>
        <w:t xml:space="preserve"> </w:t>
      </w:r>
      <w:r w:rsidRPr="00B72469">
        <w:rPr>
          <w:rFonts w:ascii="Times New Roman" w:eastAsia="Arial" w:hAnsi="Times New Roman" w:cs="Times New Roman"/>
          <w:w w:val="85"/>
          <w:sz w:val="20"/>
          <w:szCs w:val="20"/>
        </w:rPr>
        <w:t>amount</w:t>
      </w:r>
      <w:r w:rsidRPr="00B72469">
        <w:rPr>
          <w:rFonts w:ascii="Times New Roman" w:eastAsia="Arial" w:hAnsi="Times New Roman" w:cs="Times New Roman"/>
          <w:spacing w:val="38"/>
          <w:w w:val="85"/>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95"/>
          <w:sz w:val="20"/>
          <w:szCs w:val="20"/>
        </w:rPr>
        <w:t>information</w:t>
      </w:r>
      <w:r w:rsidRPr="00B72469">
        <w:rPr>
          <w:rFonts w:ascii="Times New Roman" w:eastAsia="Arial" w:hAnsi="Times New Roman" w:cs="Times New Roman"/>
          <w:spacing w:val="5"/>
          <w:w w:val="95"/>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ma</w:t>
      </w:r>
      <w:r w:rsidRPr="00B72469">
        <w:rPr>
          <w:rFonts w:ascii="Times New Roman" w:eastAsia="Arial" w:hAnsi="Times New Roman" w:cs="Times New Roman"/>
          <w:spacing w:val="-3"/>
          <w:sz w:val="20"/>
          <w:szCs w:val="20"/>
        </w:rPr>
        <w:t>n</w:t>
      </w:r>
      <w:r w:rsidRPr="00B72469">
        <w:rPr>
          <w:rFonts w:ascii="Times New Roman" w:eastAsia="Arial" w:hAnsi="Times New Roman" w:cs="Times New Roman"/>
          <w:sz w:val="20"/>
          <w:szCs w:val="20"/>
        </w:rPr>
        <w:t xml:space="preserve">y </w:t>
      </w:r>
      <w:proofErr w:type="gramStart"/>
      <w:r w:rsidRPr="00B72469">
        <w:rPr>
          <w:rFonts w:ascii="Times New Roman" w:eastAsia="Arial" w:hAnsi="Times New Roman" w:cs="Times New Roman"/>
          <w:w w:val="91"/>
          <w:sz w:val="20"/>
          <w:szCs w:val="20"/>
        </w:rPr>
        <w:t>high-profile</w:t>
      </w:r>
      <w:proofErr w:type="gramEnd"/>
      <w:r w:rsidRPr="00B72469">
        <w:rPr>
          <w:rFonts w:ascii="Times New Roman" w:eastAsia="Arial" w:hAnsi="Times New Roman" w:cs="Times New Roman"/>
          <w:w w:val="91"/>
          <w:sz w:val="20"/>
          <w:szCs w:val="20"/>
        </w:rPr>
        <w:t>,</w:t>
      </w:r>
      <w:r w:rsidRPr="00B72469">
        <w:rPr>
          <w:rFonts w:ascii="Times New Roman" w:eastAsia="Arial" w:hAnsi="Times New Roman" w:cs="Times New Roman"/>
          <w:spacing w:val="29"/>
          <w:w w:val="91"/>
          <w:sz w:val="20"/>
          <w:szCs w:val="20"/>
        </w:rPr>
        <w:t xml:space="preserve"> </w:t>
      </w:r>
      <w:r w:rsidRPr="00B72469">
        <w:rPr>
          <w:rFonts w:ascii="Times New Roman" w:eastAsia="Arial" w:hAnsi="Times New Roman" w:cs="Times New Roman"/>
          <w:spacing w:val="-3"/>
          <w:w w:val="91"/>
          <w:sz w:val="20"/>
          <w:szCs w:val="20"/>
        </w:rPr>
        <w:t>e</w:t>
      </w:r>
      <w:r w:rsidRPr="00B72469">
        <w:rPr>
          <w:rFonts w:ascii="Times New Roman" w:eastAsia="Arial" w:hAnsi="Times New Roman" w:cs="Times New Roman"/>
          <w:w w:val="91"/>
          <w:sz w:val="20"/>
          <w:szCs w:val="20"/>
        </w:rPr>
        <w:t>xtremely</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popular</w:t>
      </w:r>
      <w:r w:rsidRPr="00B72469">
        <w:rPr>
          <w:rFonts w:ascii="Times New Roman" w:eastAsia="Arial" w:hAnsi="Times New Roman" w:cs="Times New Roman"/>
          <w:spacing w:val="-3"/>
          <w:w w:val="91"/>
          <w:sz w:val="20"/>
          <w:szCs w:val="20"/>
        </w:rPr>
        <w:t xml:space="preserve"> </w:t>
      </w:r>
      <w:r w:rsidRPr="00B72469">
        <w:rPr>
          <w:rFonts w:ascii="Times New Roman" w:eastAsia="Arial" w:hAnsi="Times New Roman" w:cs="Times New Roman"/>
          <w:w w:val="91"/>
          <w:sz w:val="20"/>
          <w:szCs w:val="20"/>
        </w:rPr>
        <w:t>web</w:t>
      </w:r>
      <w:r w:rsidRPr="00B72469">
        <w:rPr>
          <w:rFonts w:ascii="Times New Roman" w:eastAsia="Arial" w:hAnsi="Times New Roman" w:cs="Times New Roman"/>
          <w:spacing w:val="-7"/>
          <w:w w:val="91"/>
          <w:sz w:val="20"/>
          <w:szCs w:val="20"/>
        </w:rPr>
        <w:t xml:space="preserve"> </w:t>
      </w:r>
      <w:r w:rsidRPr="00B72469">
        <w:rPr>
          <w:rFonts w:ascii="Times New Roman" w:eastAsia="Arial" w:hAnsi="Times New Roman" w:cs="Times New Roman"/>
          <w:w w:val="91"/>
          <w:sz w:val="20"/>
          <w:szCs w:val="20"/>
        </w:rPr>
        <w:t>applications.</w:t>
      </w:r>
      <w:r w:rsidRPr="00B72469">
        <w:rPr>
          <w:rFonts w:ascii="Times New Roman" w:eastAsia="Arial" w:hAnsi="Times New Roman" w:cs="Times New Roman"/>
          <w:spacing w:val="10"/>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10"/>
          <w:w w:val="91"/>
          <w:sz w:val="20"/>
          <w:szCs w:val="20"/>
        </w:rPr>
        <w:t xml:space="preserve"> </w:t>
      </w:r>
      <w:r w:rsidRPr="00B72469">
        <w:rPr>
          <w:rFonts w:ascii="Times New Roman" w:eastAsia="Arial" w:hAnsi="Times New Roman" w:cs="Times New Roman"/>
          <w:sz w:val="20"/>
          <w:szCs w:val="20"/>
        </w:rPr>
        <w:t xml:space="preserve">sen- </w:t>
      </w:r>
      <w:r w:rsidRPr="00B72469">
        <w:rPr>
          <w:rFonts w:ascii="Times New Roman" w:eastAsia="Arial" w:hAnsi="Times New Roman" w:cs="Times New Roman"/>
          <w:w w:val="88"/>
          <w:sz w:val="20"/>
          <w:szCs w:val="20"/>
        </w:rPr>
        <w:t>sor</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grid</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w w:val="88"/>
          <w:sz w:val="20"/>
          <w:szCs w:val="20"/>
        </w:rPr>
        <w:t>system</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also</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spacing w:val="-2"/>
          <w:w w:val="119"/>
          <w:sz w:val="20"/>
          <w:szCs w:val="20"/>
        </w:rPr>
        <w:t>f</w:t>
      </w:r>
      <w:r w:rsidRPr="00B72469">
        <w:rPr>
          <w:rFonts w:ascii="Times New Roman" w:eastAsia="Arial" w:hAnsi="Times New Roman" w:cs="Times New Roman"/>
          <w:w w:val="81"/>
          <w:sz w:val="20"/>
          <w:szCs w:val="20"/>
        </w:rPr>
        <w:t>aces</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same</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threat:</w:t>
      </w:r>
      <w:r w:rsidRPr="00B72469">
        <w:rPr>
          <w:rFonts w:ascii="Times New Roman" w:eastAsia="Arial" w:hAnsi="Times New Roman" w:cs="Times New Roman"/>
          <w:spacing w:val="34"/>
          <w:w w:val="85"/>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o</w:t>
      </w:r>
      <w:r w:rsidRPr="00B72469">
        <w:rPr>
          <w:rFonts w:ascii="Times New Roman" w:eastAsia="Arial" w:hAnsi="Times New Roman" w:cs="Times New Roman"/>
          <w:spacing w:val="-4"/>
          <w:w w:val="89"/>
          <w:sz w:val="20"/>
          <w:szCs w:val="20"/>
        </w:rPr>
        <w:t>f</w:t>
      </w:r>
      <w:r w:rsidRPr="00B72469">
        <w:rPr>
          <w:rFonts w:ascii="Times New Roman" w:eastAsia="Arial" w:hAnsi="Times New Roman" w:cs="Times New Roman"/>
          <w:w w:val="89"/>
          <w:sz w:val="20"/>
          <w:szCs w:val="20"/>
        </w:rPr>
        <w:t>fers</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 xml:space="preserve">services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9"/>
          <w:sz w:val="20"/>
          <w:szCs w:val="20"/>
        </w:rPr>
        <w:t>customers</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through</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w w:val="89"/>
          <w:sz w:val="20"/>
          <w:szCs w:val="20"/>
        </w:rPr>
        <w:t>web</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applications,</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w w:val="89"/>
          <w:sz w:val="20"/>
          <w:szCs w:val="20"/>
        </w:rPr>
        <w:t xml:space="preserve">whose </w:t>
      </w:r>
      <w:r w:rsidRPr="00B72469">
        <w:rPr>
          <w:rFonts w:ascii="Times New Roman" w:eastAsia="Arial" w:hAnsi="Times New Roman" w:cs="Times New Roman"/>
          <w:w w:val="88"/>
          <w:sz w:val="20"/>
          <w:szCs w:val="20"/>
        </w:rPr>
        <w:t>side-channel</w:t>
      </w:r>
      <w:r w:rsidRPr="00B72469">
        <w:rPr>
          <w:rFonts w:ascii="Times New Roman" w:eastAsia="Arial" w:hAnsi="Times New Roman" w:cs="Times New Roman"/>
          <w:spacing w:val="-6"/>
          <w:w w:val="88"/>
          <w:sz w:val="20"/>
          <w:szCs w:val="20"/>
        </w:rPr>
        <w:t xml:space="preserve"> </w:t>
      </w:r>
      <w:proofErr w:type="gramStart"/>
      <w:r w:rsidRPr="00B72469">
        <w:rPr>
          <w:rFonts w:ascii="Times New Roman" w:eastAsia="Arial" w:hAnsi="Times New Roman" w:cs="Times New Roman"/>
          <w:w w:val="89"/>
          <w:sz w:val="20"/>
          <w:szCs w:val="20"/>
        </w:rPr>
        <w:t xml:space="preserve">information </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could</w:t>
      </w:r>
      <w:proofErr w:type="gramEnd"/>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lead</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to</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89"/>
          <w:sz w:val="20"/>
          <w:szCs w:val="20"/>
        </w:rPr>
        <w:t>disclosure</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n</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when</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 xml:space="preserve">communication </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has</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been</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protected</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sz w:val="20"/>
          <w:szCs w:val="20"/>
        </w:rPr>
        <w:t xml:space="preserve">by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9"/>
          <w:w w:val="90"/>
          <w:sz w:val="20"/>
          <w:szCs w:val="20"/>
        </w:rPr>
        <w:t xml:space="preserve"> </w:t>
      </w:r>
      <w:r w:rsidRPr="00B72469">
        <w:rPr>
          <w:rFonts w:ascii="Times New Roman" w:eastAsia="Arial" w:hAnsi="Times New Roman" w:cs="Times New Roman"/>
          <w:w w:val="90"/>
          <w:sz w:val="20"/>
          <w:szCs w:val="20"/>
        </w:rPr>
        <w:t>cryptographic</w:t>
      </w:r>
      <w:r w:rsidRPr="00B72469">
        <w:rPr>
          <w:rFonts w:ascii="Times New Roman" w:eastAsia="Arial" w:hAnsi="Times New Roman" w:cs="Times New Roman"/>
          <w:spacing w:val="24"/>
          <w:w w:val="90"/>
          <w:sz w:val="20"/>
          <w:szCs w:val="20"/>
        </w:rPr>
        <w:t xml:space="preserve"> </w:t>
      </w:r>
      <w:r w:rsidRPr="00B72469">
        <w:rPr>
          <w:rFonts w:ascii="Times New Roman" w:eastAsia="Arial" w:hAnsi="Times New Roman" w:cs="Times New Roman"/>
          <w:w w:val="90"/>
          <w:sz w:val="20"/>
          <w:szCs w:val="20"/>
        </w:rPr>
        <w:t>protocols</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111"/>
          <w:sz w:val="20"/>
          <w:szCs w:val="20"/>
        </w:rPr>
        <w:t>li</w:t>
      </w:r>
      <w:r w:rsidRPr="00B72469">
        <w:rPr>
          <w:rFonts w:ascii="Times New Roman" w:eastAsia="Arial" w:hAnsi="Times New Roman" w:cs="Times New Roman"/>
          <w:spacing w:val="-2"/>
          <w:w w:val="111"/>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HTTPS.</w:t>
      </w:r>
    </w:p>
    <w:p w14:paraId="0AFED288" w14:textId="77777777" w:rsidR="00676FEB" w:rsidRPr="00B72469" w:rsidRDefault="00676FEB" w:rsidP="00676FEB">
      <w:pPr>
        <w:spacing w:before="71" w:after="0" w:line="249" w:lineRule="auto"/>
        <w:ind w:right="55"/>
        <w:jc w:val="both"/>
        <w:rPr>
          <w:rFonts w:ascii="Times New Roman" w:eastAsia="Arial" w:hAnsi="Times New Roman" w:cs="Times New Roman"/>
          <w:sz w:val="20"/>
          <w:szCs w:val="20"/>
        </w:rPr>
      </w:pPr>
      <w:r w:rsidRPr="00B72469">
        <w:rPr>
          <w:rFonts w:ascii="Times New Roman" w:hAnsi="Times New Roman" w:cs="Times New Roman"/>
        </w:rPr>
        <w:br w:type="column"/>
      </w:r>
      <w:r w:rsidRPr="00B72469">
        <w:rPr>
          <w:rFonts w:ascii="Times New Roman" w:eastAsia="Arial" w:hAnsi="Times New Roman" w:cs="Times New Roman"/>
          <w:w w:val="85"/>
          <w:sz w:val="20"/>
          <w:szCs w:val="20"/>
        </w:rPr>
        <w:lastRenderedPageBreak/>
        <w:t>The</w:t>
      </w:r>
      <w:r w:rsidRPr="00B72469">
        <w:rPr>
          <w:rFonts w:ascii="Times New Roman" w:eastAsia="Arial" w:hAnsi="Times New Roman" w:cs="Times New Roman"/>
          <w:spacing w:val="15"/>
          <w:w w:val="85"/>
          <w:sz w:val="20"/>
          <w:szCs w:val="20"/>
        </w:rPr>
        <w:t xml:space="preserve"> </w:t>
      </w:r>
      <w:r w:rsidRPr="00B72469">
        <w:rPr>
          <w:rFonts w:ascii="Times New Roman" w:eastAsia="Arial" w:hAnsi="Times New Roman" w:cs="Times New Roman"/>
          <w:w w:val="85"/>
          <w:sz w:val="20"/>
          <w:szCs w:val="20"/>
        </w:rPr>
        <w:t>seriousness</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 xml:space="preserve">side-channel threat </w:t>
      </w:r>
      <w:r w:rsidRPr="00B72469">
        <w:rPr>
          <w:rFonts w:ascii="Times New Roman" w:eastAsia="Arial" w:hAnsi="Times New Roman" w:cs="Times New Roman"/>
          <w:spacing w:val="-4"/>
          <w:w w:val="88"/>
          <w:sz w:val="20"/>
          <w:szCs w:val="20"/>
        </w:rPr>
        <w:t>v</w:t>
      </w:r>
      <w:r w:rsidRPr="00B72469">
        <w:rPr>
          <w:rFonts w:ascii="Times New Roman" w:eastAsia="Arial" w:hAnsi="Times New Roman" w:cs="Times New Roman"/>
          <w:w w:val="88"/>
          <w:sz w:val="20"/>
          <w:szCs w:val="20"/>
        </w:rPr>
        <w:t>aries</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from</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 xml:space="preserve">case </w:t>
      </w:r>
      <w:r w:rsidRPr="00B72469">
        <w:rPr>
          <w:rFonts w:ascii="Times New Roman" w:eastAsia="Arial" w:hAnsi="Times New Roman" w:cs="Times New Roman"/>
          <w:w w:val="83"/>
          <w:sz w:val="20"/>
          <w:szCs w:val="20"/>
        </w:rPr>
        <w:t>to</w:t>
      </w:r>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w w:val="83"/>
          <w:sz w:val="20"/>
          <w:szCs w:val="20"/>
        </w:rPr>
        <w:t>case,</w:t>
      </w:r>
      <w:r w:rsidRPr="00B72469">
        <w:rPr>
          <w:rFonts w:ascii="Times New Roman" w:eastAsia="Arial" w:hAnsi="Times New Roman" w:cs="Times New Roman"/>
          <w:spacing w:val="-9"/>
          <w:w w:val="83"/>
          <w:sz w:val="20"/>
          <w:szCs w:val="20"/>
        </w:rPr>
        <w:t xml:space="preserve"> </w:t>
      </w:r>
      <w:r w:rsidRPr="00B72469">
        <w:rPr>
          <w:rFonts w:ascii="Times New Roman" w:eastAsia="Arial" w:hAnsi="Times New Roman" w:cs="Times New Roman"/>
          <w:w w:val="83"/>
          <w:sz w:val="20"/>
          <w:szCs w:val="20"/>
        </w:rPr>
        <w:t>depending</w:t>
      </w:r>
      <w:r w:rsidRPr="00B72469">
        <w:rPr>
          <w:rFonts w:ascii="Times New Roman" w:eastAsia="Arial" w:hAnsi="Times New Roman" w:cs="Times New Roman"/>
          <w:spacing w:val="39"/>
          <w:w w:val="83"/>
          <w:sz w:val="20"/>
          <w:szCs w:val="20"/>
        </w:rPr>
        <w:t xml:space="preserve"> </w:t>
      </w:r>
      <w:r w:rsidRPr="00B72469">
        <w:rPr>
          <w:rFonts w:ascii="Times New Roman" w:eastAsia="Arial" w:hAnsi="Times New Roman" w:cs="Times New Roman"/>
          <w:w w:val="83"/>
          <w:sz w:val="20"/>
          <w:szCs w:val="20"/>
        </w:rPr>
        <w:t>on</w:t>
      </w:r>
      <w:r w:rsidRPr="00B72469">
        <w:rPr>
          <w:rFonts w:ascii="Times New Roman" w:eastAsia="Arial" w:hAnsi="Times New Roman" w:cs="Times New Roman"/>
          <w:spacing w:val="6"/>
          <w:w w:val="83"/>
          <w:sz w:val="20"/>
          <w:szCs w:val="20"/>
        </w:rPr>
        <w:t xml:space="preserve"> </w:t>
      </w:r>
      <w:r w:rsidRPr="00B72469">
        <w:rPr>
          <w:rFonts w:ascii="Times New Roman" w:eastAsia="Arial" w:hAnsi="Times New Roman" w:cs="Times New Roman"/>
          <w:w w:val="83"/>
          <w:sz w:val="20"/>
          <w:szCs w:val="20"/>
        </w:rPr>
        <w:t>the</w:t>
      </w:r>
      <w:r w:rsidRPr="00B72469">
        <w:rPr>
          <w:rFonts w:ascii="Times New Roman" w:eastAsia="Arial" w:hAnsi="Times New Roman" w:cs="Times New Roman"/>
          <w:spacing w:val="5"/>
          <w:w w:val="83"/>
          <w:sz w:val="20"/>
          <w:szCs w:val="20"/>
        </w:rPr>
        <w:t xml:space="preserve"> </w:t>
      </w:r>
      <w:r w:rsidRPr="00B72469">
        <w:rPr>
          <w:rFonts w:ascii="Times New Roman" w:eastAsia="Arial" w:hAnsi="Times New Roman" w:cs="Times New Roman"/>
          <w:w w:val="83"/>
          <w:sz w:val="20"/>
          <w:szCs w:val="20"/>
        </w:rPr>
        <w:t>features</w:t>
      </w:r>
      <w:r w:rsidRPr="00B72469">
        <w:rPr>
          <w:rFonts w:ascii="Times New Roman" w:eastAsia="Arial" w:hAnsi="Times New Roman" w:cs="Times New Roman"/>
          <w:spacing w:val="21"/>
          <w:w w:val="8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data</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ay</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sz w:val="20"/>
          <w:szCs w:val="20"/>
        </w:rPr>
        <w:t>in which</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8"/>
          <w:sz w:val="20"/>
          <w:szCs w:val="20"/>
        </w:rPr>
        <w:t>th</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y</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 xml:space="preserve">transmitted. </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important</w:t>
      </w:r>
      <w:r w:rsidRPr="00B72469">
        <w:rPr>
          <w:rFonts w:ascii="Times New Roman" w:eastAsia="Arial" w:hAnsi="Times New Roman" w:cs="Times New Roman"/>
          <w:spacing w:val="47"/>
          <w:w w:val="88"/>
          <w:sz w:val="20"/>
          <w:szCs w:val="20"/>
        </w:rPr>
        <w:t xml:space="preserve"> </w:t>
      </w:r>
      <w:r w:rsidRPr="00B72469">
        <w:rPr>
          <w:rFonts w:ascii="Times New Roman" w:eastAsia="Arial" w:hAnsi="Times New Roman" w:cs="Times New Roman"/>
          <w:w w:val="88"/>
          <w:sz w:val="20"/>
          <w:szCs w:val="20"/>
        </w:rPr>
        <w:t>research,</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 xml:space="preserve">there- </w:t>
      </w:r>
      <w:r w:rsidRPr="00B72469">
        <w:rPr>
          <w:rFonts w:ascii="Times New Roman" w:eastAsia="Arial" w:hAnsi="Times New Roman" w:cs="Times New Roman"/>
          <w:sz w:val="20"/>
          <w:szCs w:val="20"/>
        </w:rPr>
        <w:t>fore,</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5"/>
          <w:sz w:val="20"/>
          <w:szCs w:val="20"/>
        </w:rPr>
        <w:t>becomes</w:t>
      </w:r>
      <w:r w:rsidRPr="00B72469">
        <w:rPr>
          <w:rFonts w:ascii="Times New Roman" w:eastAsia="Arial" w:hAnsi="Times New Roman" w:cs="Times New Roman"/>
          <w:spacing w:val="30"/>
          <w:w w:val="85"/>
          <w:sz w:val="20"/>
          <w:szCs w:val="20"/>
        </w:rPr>
        <w:t xml:space="preserve"> </w:t>
      </w:r>
      <w:r w:rsidRPr="00B72469">
        <w:rPr>
          <w:rFonts w:ascii="Times New Roman" w:eastAsia="Arial" w:hAnsi="Times New Roman" w:cs="Times New Roman"/>
          <w:sz w:val="20"/>
          <w:szCs w:val="20"/>
        </w:rPr>
        <w:t>h</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0"/>
          <w:sz w:val="20"/>
          <w:szCs w:val="20"/>
        </w:rPr>
        <w:t xml:space="preserve"> </w:t>
      </w:r>
      <w:proofErr w:type="gramStart"/>
      <w:r w:rsidRPr="00B72469">
        <w:rPr>
          <w:rFonts w:ascii="Times New Roman" w:eastAsia="Arial" w:hAnsi="Times New Roman" w:cs="Times New Roman"/>
          <w:w w:val="85"/>
          <w:sz w:val="20"/>
          <w:szCs w:val="20"/>
        </w:rPr>
        <w:t xml:space="preserve">design </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a</w:t>
      </w:r>
      <w:proofErr w:type="gramEnd"/>
      <w:r w:rsidRPr="00B72469">
        <w:rPr>
          <w:rFonts w:ascii="Times New Roman" w:eastAsia="Arial" w:hAnsi="Times New Roman" w:cs="Times New Roman"/>
          <w:spacing w:val="24"/>
          <w:w w:val="85"/>
          <w:sz w:val="20"/>
          <w:szCs w:val="20"/>
        </w:rPr>
        <w:t xml:space="preserve"> </w:t>
      </w:r>
      <w:r w:rsidRPr="00B72469">
        <w:rPr>
          <w:rFonts w:ascii="Times New Roman" w:eastAsia="Arial" w:hAnsi="Times New Roman" w:cs="Times New Roman"/>
          <w:w w:val="85"/>
          <w:sz w:val="20"/>
          <w:szCs w:val="20"/>
        </w:rPr>
        <w:t xml:space="preserve">systematic </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ay</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7"/>
          <w:sz w:val="20"/>
          <w:szCs w:val="20"/>
        </w:rPr>
        <w:t xml:space="preserve">detect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1"/>
          <w:sz w:val="20"/>
          <w:szCs w:val="20"/>
        </w:rPr>
        <w:t>side-channel</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w w:val="91"/>
          <w:sz w:val="20"/>
          <w:szCs w:val="20"/>
        </w:rPr>
        <w:t xml:space="preserve">vulnerabilities </w:t>
      </w:r>
      <w:r w:rsidRPr="00B72469">
        <w:rPr>
          <w:rFonts w:ascii="Times New Roman" w:eastAsia="Arial" w:hAnsi="Times New Roman" w:cs="Times New Roman"/>
          <w:spacing w:val="5"/>
          <w:w w:val="91"/>
          <w:sz w:val="20"/>
          <w:szCs w:val="20"/>
        </w:rPr>
        <w:t xml:space="preserve"> </w:t>
      </w:r>
      <w:r w:rsidRPr="00B72469">
        <w:rPr>
          <w:rFonts w:ascii="Times New Roman" w:eastAsia="Arial" w:hAnsi="Times New Roman" w:cs="Times New Roman"/>
          <w:sz w:val="20"/>
          <w:szCs w:val="20"/>
        </w:rPr>
        <w:t>with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sensor/cloud</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sz w:val="20"/>
          <w:szCs w:val="20"/>
        </w:rPr>
        <w:t>inte</w:t>
      </w:r>
      <w:r w:rsidRPr="00B72469">
        <w:rPr>
          <w:rFonts w:ascii="Times New Roman" w:eastAsia="Arial" w:hAnsi="Times New Roman" w:cs="Times New Roman"/>
          <w:spacing w:val="-4"/>
          <w:sz w:val="20"/>
          <w:szCs w:val="20"/>
        </w:rPr>
        <w:t>r</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5"/>
          <w:sz w:val="20"/>
          <w:szCs w:val="20"/>
        </w:rPr>
        <w:t>actions</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web</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 xml:space="preserve">applications </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that</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ser</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sensor</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102"/>
          <w:sz w:val="20"/>
          <w:szCs w:val="20"/>
        </w:rPr>
        <w:t>grid</w:t>
      </w:r>
      <w:r w:rsidRPr="00B72469">
        <w:rPr>
          <w:rFonts w:ascii="Times New Roman" w:eastAsia="Arial" w:hAnsi="Times New Roman" w:cs="Times New Roman"/>
          <w:spacing w:val="-11"/>
          <w:w w:val="102"/>
          <w:sz w:val="20"/>
          <w:szCs w:val="20"/>
        </w:rPr>
        <w:t>’</w:t>
      </w:r>
      <w:r w:rsidRPr="00B72469">
        <w:rPr>
          <w:rFonts w:ascii="Times New Roman" w:eastAsia="Arial" w:hAnsi="Times New Roman" w:cs="Times New Roman"/>
          <w:w w:val="77"/>
          <w:sz w:val="20"/>
          <w:szCs w:val="20"/>
        </w:rPr>
        <w:t xml:space="preserve">s </w:t>
      </w:r>
      <w:r w:rsidRPr="00B72469">
        <w:rPr>
          <w:rFonts w:ascii="Times New Roman" w:eastAsia="Arial" w:hAnsi="Times New Roman" w:cs="Times New Roman"/>
          <w:w w:val="87"/>
          <w:sz w:val="20"/>
          <w:szCs w:val="20"/>
        </w:rPr>
        <w:t xml:space="preserve">customers. </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sz w:val="20"/>
          <w:szCs w:val="20"/>
        </w:rPr>
        <w:t>A</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1"/>
          <w:sz w:val="20"/>
          <w:szCs w:val="20"/>
        </w:rPr>
        <w:t>possible</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w w:val="91"/>
          <w:sz w:val="20"/>
          <w:szCs w:val="20"/>
        </w:rPr>
        <w:t>solution</w:t>
      </w:r>
      <w:r w:rsidRPr="00B72469">
        <w:rPr>
          <w:rFonts w:ascii="Times New Roman" w:eastAsia="Arial" w:hAnsi="Times New Roman" w:cs="Times New Roman"/>
          <w:spacing w:val="28"/>
          <w:w w:val="9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2"/>
          <w:sz w:val="20"/>
          <w:szCs w:val="20"/>
        </w:rPr>
        <w:t>use</w:t>
      </w:r>
      <w:r w:rsidRPr="00B72469">
        <w:rPr>
          <w:rFonts w:ascii="Times New Roman" w:eastAsia="Arial" w:hAnsi="Times New Roman" w:cs="Times New Roman"/>
          <w:spacing w:val="19"/>
          <w:w w:val="82"/>
          <w:sz w:val="20"/>
          <w:szCs w:val="20"/>
        </w:rPr>
        <w:t xml:space="preserve"> </w:t>
      </w:r>
      <w:r w:rsidRPr="00B72469">
        <w:rPr>
          <w:rFonts w:ascii="Times New Roman" w:eastAsia="Arial" w:hAnsi="Times New Roman" w:cs="Times New Roman"/>
          <w:i/>
          <w:w w:val="94"/>
          <w:sz w:val="20"/>
          <w:szCs w:val="20"/>
        </w:rPr>
        <w:t xml:space="preserve">information-flow </w:t>
      </w:r>
      <w:r w:rsidRPr="00B72469">
        <w:rPr>
          <w:rFonts w:ascii="Times New Roman" w:eastAsia="Arial" w:hAnsi="Times New Roman" w:cs="Times New Roman"/>
          <w:i/>
          <w:w w:val="90"/>
          <w:sz w:val="20"/>
          <w:szCs w:val="20"/>
        </w:rPr>
        <w:t>analysis</w:t>
      </w:r>
      <w:r w:rsidRPr="00B72469">
        <w:rPr>
          <w:rFonts w:ascii="Times New Roman" w:eastAsia="Arial" w:hAnsi="Times New Roman" w:cs="Times New Roman"/>
          <w:i/>
          <w:spacing w:val="34"/>
          <w:w w:val="90"/>
          <w:sz w:val="20"/>
          <w:szCs w:val="20"/>
        </w:rPr>
        <w:t xml:space="preserve"> </w:t>
      </w:r>
      <w:r w:rsidRPr="00B72469">
        <w:rPr>
          <w:rFonts w:ascii="Times New Roman" w:eastAsia="Arial" w:hAnsi="Times New Roman" w:cs="Times New Roman"/>
          <w:sz w:val="20"/>
          <w:szCs w:val="20"/>
        </w:rPr>
        <w:t>[28],</w:t>
      </w:r>
      <w:r w:rsidRPr="00B72469">
        <w:rPr>
          <w:rFonts w:ascii="Times New Roman" w:eastAsia="Arial" w:hAnsi="Times New Roman" w:cs="Times New Roman"/>
          <w:spacing w:val="29"/>
          <w:sz w:val="20"/>
          <w:szCs w:val="20"/>
        </w:rPr>
        <w:t xml:space="preserve"> </w:t>
      </w:r>
      <w:r w:rsidRPr="00B72469">
        <w:rPr>
          <w:rFonts w:ascii="Times New Roman" w:eastAsia="Arial" w:hAnsi="Times New Roman" w:cs="Times New Roman"/>
          <w:sz w:val="20"/>
          <w:szCs w:val="20"/>
        </w:rPr>
        <w:t>when</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source</w:t>
      </w:r>
      <w:r w:rsidRPr="00B72469">
        <w:rPr>
          <w:rFonts w:ascii="Times New Roman" w:eastAsia="Arial" w:hAnsi="Times New Roman" w:cs="Times New Roman"/>
          <w:spacing w:val="36"/>
          <w:w w:val="86"/>
          <w:sz w:val="20"/>
          <w:szCs w:val="20"/>
        </w:rPr>
        <w:t xml:space="preserve"> </w:t>
      </w:r>
      <w:r w:rsidRPr="00B72469">
        <w:rPr>
          <w:rFonts w:ascii="Times New Roman" w:eastAsia="Arial" w:hAnsi="Times New Roman" w:cs="Times New Roman"/>
          <w:w w:val="86"/>
          <w:sz w:val="20"/>
          <w:szCs w:val="20"/>
        </w:rPr>
        <w:t>code</w:t>
      </w:r>
      <w:r w:rsidRPr="00B72469">
        <w:rPr>
          <w:rFonts w:ascii="Times New Roman" w:eastAsia="Arial" w:hAnsi="Times New Roman" w:cs="Times New Roman"/>
          <w:spacing w:val="36"/>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w w:val="88"/>
          <w:sz w:val="20"/>
          <w:szCs w:val="20"/>
        </w:rPr>
        <w:t>related</w:t>
      </w:r>
      <w:r w:rsidRPr="00B72469">
        <w:rPr>
          <w:rFonts w:ascii="Times New Roman" w:eastAsia="Arial" w:hAnsi="Times New Roman" w:cs="Times New Roman"/>
          <w:spacing w:val="35"/>
          <w:w w:val="88"/>
          <w:sz w:val="20"/>
          <w:szCs w:val="20"/>
        </w:rPr>
        <w:t xml:space="preserve"> </w:t>
      </w:r>
      <w:r w:rsidRPr="00B72469">
        <w:rPr>
          <w:rFonts w:ascii="Times New Roman" w:eastAsia="Arial" w:hAnsi="Times New Roman" w:cs="Times New Roman"/>
          <w:w w:val="94"/>
          <w:sz w:val="20"/>
          <w:szCs w:val="20"/>
        </w:rPr>
        <w:t>soft</w:t>
      </w:r>
      <w:r w:rsidRPr="00B72469">
        <w:rPr>
          <w:rFonts w:ascii="Times New Roman" w:eastAsia="Arial" w:hAnsi="Times New Roman" w:cs="Times New Roman"/>
          <w:spacing w:val="-2"/>
          <w:w w:val="94"/>
          <w:sz w:val="20"/>
          <w:szCs w:val="20"/>
        </w:rPr>
        <w:t>w</w:t>
      </w:r>
      <w:r w:rsidRPr="00B72469">
        <w:rPr>
          <w:rFonts w:ascii="Times New Roman" w:eastAsia="Arial" w:hAnsi="Times New Roman" w:cs="Times New Roman"/>
          <w:w w:val="84"/>
          <w:sz w:val="20"/>
          <w:szCs w:val="20"/>
        </w:rPr>
        <w:t xml:space="preserve">ar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pacing w:val="-4"/>
          <w:w w:val="90"/>
          <w:sz w:val="20"/>
          <w:szCs w:val="20"/>
        </w:rPr>
        <w:t>av</w:t>
      </w:r>
      <w:r w:rsidRPr="00B72469">
        <w:rPr>
          <w:rFonts w:ascii="Times New Roman" w:eastAsia="Arial" w:hAnsi="Times New Roman" w:cs="Times New Roman"/>
          <w:w w:val="90"/>
          <w:sz w:val="20"/>
          <w:szCs w:val="20"/>
        </w:rPr>
        <w:t xml:space="preserve">ailable. </w:t>
      </w:r>
      <w:r w:rsidRPr="00B72469">
        <w:rPr>
          <w:rFonts w:ascii="Times New Roman" w:eastAsia="Arial" w:hAnsi="Times New Roman" w:cs="Times New Roman"/>
          <w:spacing w:val="47"/>
          <w:w w:val="90"/>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6"/>
          <w:sz w:val="20"/>
          <w:szCs w:val="20"/>
        </w:rPr>
        <w:t xml:space="preserve"> </w:t>
      </w:r>
      <w:proofErr w:type="gramStart"/>
      <w:r w:rsidRPr="00B72469">
        <w:rPr>
          <w:rFonts w:ascii="Times New Roman" w:eastAsia="Arial" w:hAnsi="Times New Roman" w:cs="Times New Roman"/>
          <w:w w:val="87"/>
          <w:sz w:val="20"/>
          <w:szCs w:val="20"/>
        </w:rPr>
        <w:t>sof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 xml:space="preserve">are </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loper</w:t>
      </w:r>
      <w:proofErr w:type="gramEnd"/>
      <w:r w:rsidRPr="00B72469">
        <w:rPr>
          <w:rFonts w:ascii="Times New Roman" w:eastAsia="Arial" w:hAnsi="Times New Roman" w:cs="Times New Roman"/>
          <w:spacing w:val="45"/>
          <w:w w:val="87"/>
          <w:sz w:val="20"/>
          <w:szCs w:val="20"/>
        </w:rPr>
        <w:t xml:space="preserve"> </w:t>
      </w:r>
      <w:r w:rsidRPr="00B72469">
        <w:rPr>
          <w:rFonts w:ascii="Times New Roman" w:eastAsia="Arial" w:hAnsi="Times New Roman" w:cs="Times New Roman"/>
          <w:w w:val="87"/>
          <w:sz w:val="20"/>
          <w:szCs w:val="20"/>
        </w:rPr>
        <w:t>can</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sz w:val="20"/>
          <w:szCs w:val="20"/>
        </w:rPr>
        <w:t>first</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label</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 xml:space="preserve">taint </w:t>
      </w:r>
      <w:r w:rsidRPr="00B72469">
        <w:rPr>
          <w:rFonts w:ascii="Times New Roman" w:eastAsia="Arial" w:hAnsi="Times New Roman" w:cs="Times New Roman"/>
          <w:w w:val="85"/>
          <w:sz w:val="20"/>
          <w:szCs w:val="20"/>
        </w:rPr>
        <w:t>sources</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sz w:val="20"/>
          <w:szCs w:val="20"/>
        </w:rPr>
        <w:t xml:space="preserve">within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program,</w:t>
      </w:r>
      <w:r w:rsidRPr="00B72469">
        <w:rPr>
          <w:rFonts w:ascii="Times New Roman" w:eastAsia="Arial" w:hAnsi="Times New Roman" w:cs="Times New Roman"/>
          <w:spacing w:val="39"/>
          <w:w w:val="87"/>
          <w:sz w:val="20"/>
          <w:szCs w:val="20"/>
        </w:rPr>
        <w:t xml:space="preserve"> </w:t>
      </w:r>
      <w:r w:rsidRPr="00B72469">
        <w:rPr>
          <w:rFonts w:ascii="Times New Roman" w:eastAsia="Arial" w:hAnsi="Times New Roman" w:cs="Times New Roman"/>
          <w:w w:val="87"/>
          <w:sz w:val="20"/>
          <w:szCs w:val="20"/>
        </w:rPr>
        <w:t>e.g.,</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pacing w:val="-4"/>
          <w:w w:val="87"/>
          <w:sz w:val="20"/>
          <w:szCs w:val="20"/>
        </w:rPr>
        <w:t>v</w:t>
      </w:r>
      <w:r w:rsidRPr="00B72469">
        <w:rPr>
          <w:rFonts w:ascii="Times New Roman" w:eastAsia="Arial" w:hAnsi="Times New Roman" w:cs="Times New Roman"/>
          <w:w w:val="87"/>
          <w:sz w:val="20"/>
          <w:szCs w:val="20"/>
        </w:rPr>
        <w:t>ariables</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19"/>
          <w:w w:val="87"/>
          <w:sz w:val="20"/>
          <w:szCs w:val="20"/>
        </w:rPr>
        <w:t xml:space="preserve"> </w:t>
      </w:r>
      <w:r w:rsidRPr="00B72469">
        <w:rPr>
          <w:rFonts w:ascii="Times New Roman" w:eastAsia="Arial" w:hAnsi="Times New Roman" w:cs="Times New Roman"/>
          <w:w w:val="87"/>
          <w:sz w:val="20"/>
          <w:szCs w:val="20"/>
        </w:rPr>
        <w:t>contain</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sz w:val="20"/>
          <w:szCs w:val="20"/>
        </w:rPr>
        <w:t xml:space="preserve">sen- </w:t>
      </w:r>
      <w:r w:rsidRPr="00B72469">
        <w:rPr>
          <w:rFonts w:ascii="Times New Roman" w:eastAsia="Arial" w:hAnsi="Times New Roman" w:cs="Times New Roman"/>
          <w:w w:val="87"/>
          <w:sz w:val="20"/>
          <w:szCs w:val="20"/>
        </w:rPr>
        <w:t>sit</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user</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and then</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run</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detection</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sz w:val="20"/>
          <w:szCs w:val="20"/>
        </w:rPr>
        <w:t>tool</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analyze</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sz w:val="20"/>
          <w:szCs w:val="20"/>
        </w:rPr>
        <w:t xml:space="preserve">its </w:t>
      </w:r>
      <w:r w:rsidRPr="00B72469">
        <w:rPr>
          <w:rFonts w:ascii="Times New Roman" w:eastAsia="Arial" w:hAnsi="Times New Roman" w:cs="Times New Roman"/>
          <w:w w:val="87"/>
          <w:sz w:val="20"/>
          <w:szCs w:val="20"/>
        </w:rPr>
        <w:t>sourc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code</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track</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propa</w:t>
      </w:r>
      <w:r w:rsidRPr="00B72469">
        <w:rPr>
          <w:rFonts w:ascii="Times New Roman" w:eastAsia="Arial" w:hAnsi="Times New Roman" w:cs="Times New Roman"/>
          <w:spacing w:val="-1"/>
          <w:w w:val="87"/>
          <w:sz w:val="20"/>
          <w:szCs w:val="20"/>
        </w:rPr>
        <w:t>g</w:t>
      </w:r>
      <w:r w:rsidRPr="00B72469">
        <w:rPr>
          <w:rFonts w:ascii="Times New Roman" w:eastAsia="Arial" w:hAnsi="Times New Roman" w:cs="Times New Roman"/>
          <w:w w:val="87"/>
          <w:sz w:val="20"/>
          <w:szCs w:val="20"/>
        </w:rPr>
        <w:t>ation</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taint</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 xml:space="preserve">through </w:t>
      </w:r>
      <w:r w:rsidRPr="00B72469">
        <w:rPr>
          <w:rFonts w:ascii="Times New Roman" w:eastAsia="Arial" w:hAnsi="Times New Roman" w:cs="Times New Roman"/>
          <w:w w:val="90"/>
          <w:sz w:val="20"/>
          <w:szCs w:val="20"/>
        </w:rPr>
        <w:t>both</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data</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w w:val="90"/>
          <w:sz w:val="20"/>
          <w:szCs w:val="20"/>
        </w:rPr>
        <w:t>fl</w:t>
      </w:r>
      <w:r w:rsidRPr="00B72469">
        <w:rPr>
          <w:rFonts w:ascii="Times New Roman" w:eastAsia="Arial" w:hAnsi="Times New Roman" w:cs="Times New Roman"/>
          <w:spacing w:val="-4"/>
          <w:w w:val="90"/>
          <w:sz w:val="20"/>
          <w:szCs w:val="20"/>
        </w:rPr>
        <w:t>o</w:t>
      </w:r>
      <w:r w:rsidRPr="00B72469">
        <w:rPr>
          <w:rFonts w:ascii="Times New Roman" w:eastAsia="Arial" w:hAnsi="Times New Roman" w:cs="Times New Roman"/>
          <w:w w:val="90"/>
          <w:sz w:val="20"/>
          <w:szCs w:val="20"/>
        </w:rPr>
        <w:t>ws</w:t>
      </w:r>
      <w:r w:rsidRPr="00B72469">
        <w:rPr>
          <w:rFonts w:ascii="Times New Roman" w:eastAsia="Arial" w:hAnsi="Times New Roman" w:cs="Times New Roman"/>
          <w:spacing w:val="22"/>
          <w:w w:val="90"/>
          <w:sz w:val="20"/>
          <w:szCs w:val="20"/>
        </w:rPr>
        <w:t xml:space="preserve"> </w:t>
      </w:r>
      <w:r w:rsidRPr="00B72469">
        <w:rPr>
          <w:rFonts w:ascii="Times New Roman" w:eastAsia="Arial" w:hAnsi="Times New Roman" w:cs="Times New Roman"/>
          <w:w w:val="90"/>
          <w:sz w:val="20"/>
          <w:szCs w:val="20"/>
        </w:rPr>
        <w:t>and</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control</w:t>
      </w:r>
      <w:r w:rsidRPr="00B72469">
        <w:rPr>
          <w:rFonts w:ascii="Times New Roman" w:eastAsia="Arial" w:hAnsi="Times New Roman" w:cs="Times New Roman"/>
          <w:spacing w:val="28"/>
          <w:w w:val="90"/>
          <w:sz w:val="20"/>
          <w:szCs w:val="20"/>
        </w:rPr>
        <w:t xml:space="preserve"> </w:t>
      </w:r>
      <w:r w:rsidRPr="00B72469">
        <w:rPr>
          <w:rFonts w:ascii="Times New Roman" w:eastAsia="Arial" w:hAnsi="Times New Roman" w:cs="Times New Roman"/>
          <w:sz w:val="20"/>
          <w:szCs w:val="20"/>
        </w:rPr>
        <w:t>fl</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s.</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When</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r</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taint</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data</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 xml:space="preserve">are </w:t>
      </w:r>
      <w:r w:rsidRPr="00B72469">
        <w:rPr>
          <w:rFonts w:ascii="Times New Roman" w:eastAsia="Arial" w:hAnsi="Times New Roman" w:cs="Times New Roman"/>
          <w:w w:val="86"/>
          <w:sz w:val="20"/>
          <w:szCs w:val="20"/>
        </w:rPr>
        <w:t>found</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transmitted</w:t>
      </w:r>
      <w:r w:rsidRPr="00B72469">
        <w:rPr>
          <w:rFonts w:ascii="Times New Roman" w:eastAsia="Arial" w:hAnsi="Times New Roman" w:cs="Times New Roman"/>
          <w:spacing w:val="38"/>
          <w:w w:val="86"/>
          <w:sz w:val="20"/>
          <w:szCs w:val="20"/>
        </w:rPr>
        <w:t xml:space="preserve"> </w:t>
      </w:r>
      <w:r w:rsidRPr="00B72469">
        <w:rPr>
          <w:rFonts w:ascii="Times New Roman" w:eastAsia="Arial" w:hAnsi="Times New Roman" w:cs="Times New Roman"/>
          <w:w w:val="86"/>
          <w:sz w:val="20"/>
          <w:szCs w:val="20"/>
        </w:rPr>
        <w:t>acros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net</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ork</w:t>
      </w:r>
      <w:r w:rsidRPr="00B72469">
        <w:rPr>
          <w:rFonts w:ascii="Times New Roman" w:eastAsia="Arial" w:hAnsi="Times New Roman" w:cs="Times New Roman"/>
          <w:spacing w:val="45"/>
          <w:w w:val="86"/>
          <w:sz w:val="20"/>
          <w:szCs w:val="20"/>
        </w:rPr>
        <w:t xml:space="preserve"> </w:t>
      </w:r>
      <w:r w:rsidRPr="00B72469">
        <w:rPr>
          <w:rFonts w:ascii="Times New Roman" w:eastAsia="Arial" w:hAnsi="Times New Roman" w:cs="Times New Roman"/>
          <w:w w:val="86"/>
          <w:sz w:val="20"/>
          <w:szCs w:val="20"/>
        </w:rPr>
        <w:t>between</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z w:val="20"/>
          <w:szCs w:val="20"/>
        </w:rPr>
        <w:t xml:space="preserve">ap- </w:t>
      </w:r>
      <w:r w:rsidRPr="00B72469">
        <w:rPr>
          <w:rFonts w:ascii="Times New Roman" w:eastAsia="Arial" w:hAnsi="Times New Roman" w:cs="Times New Roman"/>
          <w:w w:val="98"/>
          <w:sz w:val="20"/>
          <w:szCs w:val="20"/>
        </w:rPr>
        <w:t>plication</w:t>
      </w:r>
      <w:r w:rsidRPr="00B72469">
        <w:rPr>
          <w:rFonts w:ascii="Times New Roman" w:eastAsia="Arial" w:hAnsi="Times New Roman" w:cs="Times New Roman"/>
          <w:spacing w:val="-11"/>
          <w:w w:val="98"/>
          <w:sz w:val="20"/>
          <w:szCs w:val="20"/>
        </w:rPr>
        <w:t>’</w:t>
      </w:r>
      <w:r w:rsidRPr="00B72469">
        <w:rPr>
          <w:rFonts w:ascii="Times New Roman" w:eastAsia="Arial" w:hAnsi="Times New Roman" w:cs="Times New Roman"/>
          <w:w w:val="77"/>
          <w:sz w:val="20"/>
          <w:szCs w:val="20"/>
        </w:rPr>
        <w:t>s</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client</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ser</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er</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w w:val="86"/>
          <w:sz w:val="20"/>
          <w:szCs w:val="20"/>
        </w:rPr>
        <w:t>components</w:t>
      </w:r>
      <w:proofErr w:type="gramStart"/>
      <w:r w:rsidRPr="00B72469">
        <w:rPr>
          <w:rFonts w:ascii="Times New Roman" w:eastAsia="Arial" w:hAnsi="Times New Roman" w:cs="Times New Roman"/>
          <w:w w:val="86"/>
          <w:sz w:val="20"/>
          <w:szCs w:val="20"/>
        </w:rPr>
        <w:t xml:space="preserve">, </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z w:val="20"/>
          <w:szCs w:val="20"/>
        </w:rPr>
        <w:t>an</w:t>
      </w:r>
      <w:proofErr w:type="gramEnd"/>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information- leak</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pacing w:val="-4"/>
          <w:w w:val="90"/>
          <w:sz w:val="20"/>
          <w:szCs w:val="20"/>
        </w:rPr>
        <w:t>ev</w:t>
      </w:r>
      <w:r w:rsidRPr="00B72469">
        <w:rPr>
          <w:rFonts w:ascii="Times New Roman" w:eastAsia="Arial" w:hAnsi="Times New Roman" w:cs="Times New Roman"/>
          <w:w w:val="90"/>
          <w:sz w:val="20"/>
          <w:szCs w:val="20"/>
        </w:rPr>
        <w:t>aluation</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performed</w:t>
      </w:r>
      <w:r w:rsidRPr="00B72469">
        <w:rPr>
          <w:rFonts w:ascii="Times New Roman" w:eastAsia="Arial" w:hAnsi="Times New Roman" w:cs="Times New Roman"/>
          <w:spacing w:val="22"/>
          <w:w w:val="9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understand</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whether</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sz w:val="20"/>
          <w:szCs w:val="20"/>
        </w:rPr>
        <w:t xml:space="preserve">side- </w:t>
      </w:r>
      <w:r w:rsidRPr="00B72469">
        <w:rPr>
          <w:rFonts w:ascii="Times New Roman" w:eastAsia="Arial" w:hAnsi="Times New Roman" w:cs="Times New Roman"/>
          <w:w w:val="88"/>
          <w:sz w:val="20"/>
          <w:szCs w:val="20"/>
        </w:rPr>
        <w:t>channel</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 xml:space="preserve">information, </w:t>
      </w:r>
      <w:r w:rsidRPr="00B72469">
        <w:rPr>
          <w:rFonts w:ascii="Times New Roman" w:eastAsia="Arial" w:hAnsi="Times New Roman" w:cs="Times New Roman"/>
          <w:spacing w:val="37"/>
          <w:w w:val="88"/>
          <w:sz w:val="20"/>
          <w:szCs w:val="20"/>
        </w:rPr>
        <w:t xml:space="preserve"> </w:t>
      </w:r>
      <w:r w:rsidRPr="00B72469">
        <w:rPr>
          <w:rFonts w:ascii="Times New Roman" w:eastAsia="Arial" w:hAnsi="Times New Roman" w:cs="Times New Roman"/>
          <w:w w:val="88"/>
          <w:sz w:val="20"/>
          <w:szCs w:val="20"/>
        </w:rPr>
        <w:t>such</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as</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5"/>
          <w:sz w:val="20"/>
          <w:szCs w:val="20"/>
        </w:rPr>
        <w:t>pac</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w w:val="85"/>
          <w:sz w:val="20"/>
          <w:szCs w:val="20"/>
        </w:rPr>
        <w:t>et</w:t>
      </w:r>
      <w:r w:rsidRPr="00B72469">
        <w:rPr>
          <w:rFonts w:ascii="Times New Roman" w:eastAsia="Arial" w:hAnsi="Times New Roman" w:cs="Times New Roman"/>
          <w:spacing w:val="40"/>
          <w:w w:val="85"/>
          <w:sz w:val="20"/>
          <w:szCs w:val="20"/>
        </w:rPr>
        <w:t xml:space="preserve"> </w:t>
      </w:r>
      <w:r w:rsidRPr="00B72469">
        <w:rPr>
          <w:rFonts w:ascii="Times New Roman" w:eastAsia="Arial" w:hAnsi="Times New Roman" w:cs="Times New Roman"/>
          <w:w w:val="85"/>
          <w:sz w:val="20"/>
          <w:szCs w:val="20"/>
        </w:rPr>
        <w:t>sizes,</w:t>
      </w:r>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w w:val="85"/>
          <w:sz w:val="20"/>
          <w:szCs w:val="20"/>
        </w:rPr>
        <w:t>sequences</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6"/>
          <w:sz w:val="20"/>
          <w:szCs w:val="20"/>
        </w:rPr>
        <w:t>timings,  can</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lin</w:t>
      </w:r>
      <w:r w:rsidRPr="00B72469">
        <w:rPr>
          <w:rFonts w:ascii="Times New Roman" w:eastAsia="Arial" w:hAnsi="Times New Roman" w:cs="Times New Roman"/>
          <w:spacing w:val="-2"/>
          <w:w w:val="86"/>
          <w:sz w:val="20"/>
          <w:szCs w:val="20"/>
        </w:rPr>
        <w:t>k</w:t>
      </w:r>
      <w:r w:rsidRPr="00B72469">
        <w:rPr>
          <w:rFonts w:ascii="Times New Roman" w:eastAsia="Arial" w:hAnsi="Times New Roman" w:cs="Times New Roman"/>
          <w:w w:val="86"/>
          <w:sz w:val="20"/>
          <w:szCs w:val="20"/>
        </w:rPr>
        <w:t>ed</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w w:val="86"/>
          <w:sz w:val="20"/>
          <w:szCs w:val="20"/>
        </w:rPr>
        <w:t>back</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content</w:t>
      </w:r>
      <w:r w:rsidRPr="00B72469">
        <w:rPr>
          <w:rFonts w:ascii="Times New Roman" w:eastAsia="Arial" w:hAnsi="Times New Roman" w:cs="Times New Roman"/>
          <w:spacing w:val="10"/>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data.</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z w:val="20"/>
          <w:szCs w:val="20"/>
        </w:rPr>
        <w:t xml:space="preserve">When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source</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code</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0"/>
          <w:sz w:val="20"/>
          <w:szCs w:val="20"/>
        </w:rPr>
        <w:t>un</w:t>
      </w:r>
      <w:r w:rsidRPr="00B72469">
        <w:rPr>
          <w:rFonts w:ascii="Times New Roman" w:eastAsia="Arial" w:hAnsi="Times New Roman" w:cs="Times New Roman"/>
          <w:spacing w:val="-4"/>
          <w:w w:val="90"/>
          <w:sz w:val="20"/>
          <w:szCs w:val="20"/>
        </w:rPr>
        <w:t>av</w:t>
      </w:r>
      <w:r w:rsidRPr="00B72469">
        <w:rPr>
          <w:rFonts w:ascii="Times New Roman" w:eastAsia="Arial" w:hAnsi="Times New Roman" w:cs="Times New Roman"/>
          <w:w w:val="90"/>
          <w:sz w:val="20"/>
          <w:szCs w:val="20"/>
        </w:rPr>
        <w:t>ailable,</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8"/>
          <w:sz w:val="20"/>
          <w:szCs w:val="20"/>
        </w:rPr>
        <w:t>can</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use</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 xml:space="preserve">techniques </w:t>
      </w:r>
      <w:r w:rsidRPr="00B72469">
        <w:rPr>
          <w:rFonts w:ascii="Times New Roman" w:eastAsia="Arial" w:hAnsi="Times New Roman" w:cs="Times New Roman"/>
          <w:w w:val="111"/>
          <w:sz w:val="20"/>
          <w:szCs w:val="20"/>
        </w:rPr>
        <w:t>li</w:t>
      </w:r>
      <w:r w:rsidRPr="00B72469">
        <w:rPr>
          <w:rFonts w:ascii="Times New Roman" w:eastAsia="Arial" w:hAnsi="Times New Roman" w:cs="Times New Roman"/>
          <w:spacing w:val="-2"/>
          <w:w w:val="111"/>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fuzz</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0"/>
          <w:sz w:val="20"/>
          <w:szCs w:val="20"/>
        </w:rPr>
        <w:t>testing</w:t>
      </w:r>
      <w:r w:rsidRPr="00B72469">
        <w:rPr>
          <w:rFonts w:ascii="Times New Roman" w:eastAsia="Arial" w:hAnsi="Times New Roman" w:cs="Times New Roman"/>
          <w:spacing w:val="17"/>
          <w:w w:val="90"/>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pacing w:val="-4"/>
          <w:w w:val="88"/>
          <w:sz w:val="20"/>
          <w:szCs w:val="20"/>
        </w:rPr>
        <w:t>ev</w:t>
      </w:r>
      <w:r w:rsidRPr="00B72469">
        <w:rPr>
          <w:rFonts w:ascii="Times New Roman" w:eastAsia="Arial" w:hAnsi="Times New Roman" w:cs="Times New Roman"/>
          <w:w w:val="88"/>
          <w:sz w:val="20"/>
          <w:szCs w:val="20"/>
        </w:rPr>
        <w:t>aluate</w:t>
      </w:r>
      <w:r w:rsidRPr="00B72469">
        <w:rPr>
          <w:rFonts w:ascii="Times New Roman" w:eastAsia="Arial" w:hAnsi="Times New Roman" w:cs="Times New Roman"/>
          <w:spacing w:val="12"/>
          <w:w w:val="88"/>
          <w:sz w:val="20"/>
          <w:szCs w:val="20"/>
        </w:rPr>
        <w:t xml:space="preserve"> </w:t>
      </w:r>
      <w:r w:rsidRPr="00B72469">
        <w:rPr>
          <w:rFonts w:ascii="Times New Roman" w:eastAsia="Arial" w:hAnsi="Times New Roman" w:cs="Times New Roman"/>
          <w:w w:val="88"/>
          <w:sz w:val="20"/>
          <w:szCs w:val="20"/>
        </w:rPr>
        <w:t>senso</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cloud</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interactions</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92"/>
          <w:sz w:val="20"/>
          <w:szCs w:val="20"/>
        </w:rPr>
        <w:t>cloud-client</w:t>
      </w:r>
      <w:r w:rsidRPr="00B72469">
        <w:rPr>
          <w:rFonts w:ascii="Times New Roman" w:eastAsia="Arial" w:hAnsi="Times New Roman" w:cs="Times New Roman"/>
          <w:spacing w:val="35"/>
          <w:w w:val="92"/>
          <w:sz w:val="20"/>
          <w:szCs w:val="20"/>
        </w:rPr>
        <w:t xml:space="preserve"> </w:t>
      </w:r>
      <w:r w:rsidRPr="00B72469">
        <w:rPr>
          <w:rFonts w:ascii="Times New Roman" w:eastAsia="Arial" w:hAnsi="Times New Roman" w:cs="Times New Roman"/>
          <w:w w:val="92"/>
          <w:sz w:val="20"/>
          <w:szCs w:val="20"/>
        </w:rPr>
        <w:t>interactions</w:t>
      </w:r>
      <w:r w:rsidRPr="00B72469">
        <w:rPr>
          <w:rFonts w:ascii="Times New Roman" w:eastAsia="Arial" w:hAnsi="Times New Roman" w:cs="Times New Roman"/>
          <w:spacing w:val="-6"/>
          <w:w w:val="92"/>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4"/>
          <w:sz w:val="20"/>
          <w:szCs w:val="20"/>
        </w:rPr>
        <w:t xml:space="preserve"> </w:t>
      </w:r>
      <w:proofErr w:type="gramStart"/>
      <w:r w:rsidRPr="00B72469">
        <w:rPr>
          <w:rFonts w:ascii="Times New Roman" w:eastAsia="Arial" w:hAnsi="Times New Roman" w:cs="Times New Roman"/>
          <w:w w:val="86"/>
          <w:sz w:val="20"/>
          <w:szCs w:val="20"/>
        </w:rPr>
        <w:t>di</w:t>
      </w:r>
      <w:r w:rsidRPr="00B72469">
        <w:rPr>
          <w:rFonts w:ascii="Times New Roman" w:eastAsia="Arial" w:hAnsi="Times New Roman" w:cs="Times New Roman"/>
          <w:spacing w:val="-4"/>
          <w:w w:val="86"/>
          <w:sz w:val="20"/>
          <w:szCs w:val="20"/>
        </w:rPr>
        <w:t>f</w:t>
      </w:r>
      <w:r w:rsidRPr="00B72469">
        <w:rPr>
          <w:rFonts w:ascii="Times New Roman" w:eastAsia="Arial" w:hAnsi="Times New Roman" w:cs="Times New Roman"/>
          <w:w w:val="86"/>
          <w:sz w:val="20"/>
          <w:szCs w:val="20"/>
        </w:rPr>
        <w:t xml:space="preserve">ferent </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w w:val="86"/>
          <w:sz w:val="20"/>
          <w:szCs w:val="20"/>
        </w:rPr>
        <w:t>data</w:t>
      </w:r>
      <w:proofErr w:type="gramEnd"/>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sets,</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identify 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9"/>
          <w:sz w:val="20"/>
          <w:szCs w:val="20"/>
        </w:rPr>
        <w:t xml:space="preserve">correlation </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between</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9"/>
          <w:sz w:val="20"/>
          <w:szCs w:val="20"/>
        </w:rPr>
        <w:t>attri</w:t>
      </w:r>
      <w:r w:rsidRPr="00B72469">
        <w:rPr>
          <w:rFonts w:ascii="Times New Roman" w:eastAsia="Arial" w:hAnsi="Times New Roman" w:cs="Times New Roman"/>
          <w:spacing w:val="-4"/>
          <w:w w:val="89"/>
          <w:sz w:val="20"/>
          <w:szCs w:val="20"/>
        </w:rPr>
        <w:t>b</w:t>
      </w:r>
      <w:r w:rsidRPr="00B72469">
        <w:rPr>
          <w:rFonts w:ascii="Times New Roman" w:eastAsia="Arial" w:hAnsi="Times New Roman" w:cs="Times New Roman"/>
          <w:w w:val="89"/>
          <w:sz w:val="20"/>
          <w:szCs w:val="20"/>
        </w:rPr>
        <w:t>utes</w:t>
      </w:r>
      <w:r w:rsidRPr="00B72469">
        <w:rPr>
          <w:rFonts w:ascii="Times New Roman" w:eastAsia="Arial" w:hAnsi="Times New Roman" w:cs="Times New Roman"/>
          <w:spacing w:val="26"/>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9"/>
          <w:sz w:val="20"/>
          <w:szCs w:val="20"/>
        </w:rPr>
        <w:t>encrypted</w:t>
      </w:r>
      <w:r w:rsidRPr="00B72469">
        <w:rPr>
          <w:rFonts w:ascii="Times New Roman" w:eastAsia="Arial" w:hAnsi="Times New Roman" w:cs="Times New Roman"/>
          <w:spacing w:val="23"/>
          <w:w w:val="89"/>
          <w:sz w:val="20"/>
          <w:szCs w:val="20"/>
        </w:rPr>
        <w:t xml:space="preserve"> </w:t>
      </w:r>
      <w:r w:rsidRPr="00B72469">
        <w:rPr>
          <w:rFonts w:ascii="Times New Roman" w:eastAsia="Arial" w:hAnsi="Times New Roman" w:cs="Times New Roman"/>
          <w:sz w:val="20"/>
          <w:szCs w:val="20"/>
        </w:rPr>
        <w:t>tra</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 xml:space="preserve">fic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content</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data.</w:t>
      </w:r>
    </w:p>
    <w:p w14:paraId="0AFED289" w14:textId="77777777" w:rsidR="00676FEB" w:rsidRPr="00B72469" w:rsidRDefault="00676FEB" w:rsidP="00676FEB">
      <w:pPr>
        <w:spacing w:before="14"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94"/>
          <w:sz w:val="20"/>
          <w:szCs w:val="20"/>
        </w:rPr>
        <w:t>Control</w:t>
      </w:r>
      <w:r w:rsidRPr="00B72469">
        <w:rPr>
          <w:rFonts w:ascii="Times New Roman" w:eastAsia="Arial" w:hAnsi="Times New Roman" w:cs="Times New Roman"/>
          <w:spacing w:val="17"/>
          <w:w w:val="9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6"/>
          <w:sz w:val="20"/>
          <w:szCs w:val="20"/>
        </w:rPr>
        <w:t>side-channel</w:t>
      </w:r>
      <w:r w:rsidRPr="00B72469">
        <w:rPr>
          <w:rFonts w:ascii="Times New Roman" w:eastAsia="Arial" w:hAnsi="Times New Roman" w:cs="Times New Roman"/>
          <w:spacing w:val="44"/>
          <w:w w:val="86"/>
          <w:sz w:val="20"/>
          <w:szCs w:val="20"/>
        </w:rPr>
        <w:t xml:space="preserve"> </w:t>
      </w:r>
      <w:r w:rsidRPr="00B72469">
        <w:rPr>
          <w:rFonts w:ascii="Times New Roman" w:eastAsia="Arial" w:hAnsi="Times New Roman" w:cs="Times New Roman"/>
          <w:w w:val="86"/>
          <w:sz w:val="20"/>
          <w:szCs w:val="20"/>
        </w:rPr>
        <w:t>leaks</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also</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highly</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nontr</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v- ial,</w:t>
      </w:r>
      <w:r w:rsidRPr="00B72469">
        <w:rPr>
          <w:rFonts w:ascii="Times New Roman" w:eastAsia="Arial" w:hAnsi="Times New Roman" w:cs="Times New Roman"/>
          <w:spacing w:val="5"/>
          <w:sz w:val="20"/>
          <w:szCs w:val="20"/>
        </w:rPr>
        <w:t xml:space="preserve"> </w:t>
      </w:r>
      <w:proofErr w:type="gramStart"/>
      <w:r w:rsidRPr="00B72469">
        <w:rPr>
          <w:rFonts w:ascii="Times New Roman" w:eastAsia="Arial" w:hAnsi="Times New Roman" w:cs="Times New Roman"/>
          <w:w w:val="90"/>
          <w:sz w:val="20"/>
          <w:szCs w:val="20"/>
        </w:rPr>
        <w:t xml:space="preserve">particularly </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w w:val="90"/>
          <w:sz w:val="20"/>
          <w:szCs w:val="20"/>
        </w:rPr>
        <w:t>when</w:t>
      </w:r>
      <w:proofErr w:type="gramEnd"/>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w w:val="90"/>
          <w:sz w:val="20"/>
          <w:szCs w:val="20"/>
        </w:rPr>
        <w:t>web</w:t>
      </w:r>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w w:val="90"/>
          <w:sz w:val="20"/>
          <w:szCs w:val="20"/>
        </w:rPr>
        <w:t>applications</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w w:val="90"/>
          <w:sz w:val="20"/>
          <w:szCs w:val="20"/>
        </w:rPr>
        <w:t>are</w:t>
      </w:r>
      <w:r w:rsidRPr="00B72469">
        <w:rPr>
          <w:rFonts w:ascii="Times New Roman" w:eastAsia="Arial" w:hAnsi="Times New Roman" w:cs="Times New Roman"/>
          <w:spacing w:val="-3"/>
          <w:w w:val="90"/>
          <w:sz w:val="20"/>
          <w:szCs w:val="20"/>
        </w:rPr>
        <w:t xml:space="preserve"> </w:t>
      </w:r>
      <w:r w:rsidRPr="00B72469">
        <w:rPr>
          <w:rFonts w:ascii="Times New Roman" w:eastAsia="Arial" w:hAnsi="Times New Roman" w:cs="Times New Roman"/>
          <w:sz w:val="20"/>
          <w:szCs w:val="20"/>
        </w:rPr>
        <w:t>i</w:t>
      </w:r>
      <w:r w:rsidRPr="00B72469">
        <w:rPr>
          <w:rFonts w:ascii="Times New Roman" w:eastAsia="Arial" w:hAnsi="Times New Roman" w:cs="Times New Roman"/>
          <w:spacing w:val="-8"/>
          <w:sz w:val="20"/>
          <w:szCs w:val="20"/>
        </w:rPr>
        <w:t>n</w:t>
      </w:r>
      <w:r w:rsidRPr="00B72469">
        <w:rPr>
          <w:rFonts w:ascii="Times New Roman" w:eastAsia="Arial" w:hAnsi="Times New Roman" w:cs="Times New Roman"/>
          <w:spacing w:val="-4"/>
          <w:sz w:val="20"/>
          <w:szCs w:val="20"/>
        </w:rPr>
        <w:t>v</w:t>
      </w:r>
      <w:r w:rsidRPr="00B72469">
        <w:rPr>
          <w:rFonts w:ascii="Times New Roman" w:eastAsia="Arial" w:hAnsi="Times New Roman" w:cs="Times New Roman"/>
          <w:sz w:val="20"/>
          <w:szCs w:val="20"/>
        </w:rPr>
        <w:t>ol</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ed.</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 xml:space="preserve">Our </w:t>
      </w:r>
      <w:proofErr w:type="gramStart"/>
      <w:r w:rsidRPr="00B72469">
        <w:rPr>
          <w:rFonts w:ascii="Times New Roman" w:eastAsia="Arial" w:hAnsi="Times New Roman" w:cs="Times New Roman"/>
          <w:w w:val="87"/>
          <w:sz w:val="20"/>
          <w:szCs w:val="20"/>
        </w:rPr>
        <w:t>collaborat</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 xml:space="preserve">e </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research</w:t>
      </w:r>
      <w:proofErr w:type="gramEnd"/>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0"/>
          <w:sz w:val="20"/>
          <w:szCs w:val="20"/>
        </w:rPr>
        <w:t>MSR</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w w:val="90"/>
          <w:sz w:val="20"/>
          <w:szCs w:val="20"/>
        </w:rPr>
        <w:t>r</w:t>
      </w:r>
      <w:r w:rsidRPr="00B72469">
        <w:rPr>
          <w:rFonts w:ascii="Times New Roman" w:eastAsia="Arial" w:hAnsi="Times New Roman" w:cs="Times New Roman"/>
          <w:spacing w:val="-4"/>
          <w:w w:val="90"/>
          <w:sz w:val="20"/>
          <w:szCs w:val="20"/>
        </w:rPr>
        <w:t>e</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als</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that</w:t>
      </w:r>
      <w:r w:rsidRPr="00B72469">
        <w:rPr>
          <w:rFonts w:ascii="Times New Roman" w:eastAsia="Arial" w:hAnsi="Times New Roman" w:cs="Times New Roman"/>
          <w:spacing w:val="2"/>
          <w:w w:val="90"/>
          <w:sz w:val="20"/>
          <w:szCs w:val="20"/>
        </w:rPr>
        <w:t xml:space="preserve"> </w:t>
      </w:r>
      <w:r w:rsidRPr="00B72469">
        <w:rPr>
          <w:rFonts w:ascii="Times New Roman" w:eastAsia="Arial" w:hAnsi="Times New Roman" w:cs="Times New Roman"/>
          <w:w w:val="89"/>
          <w:sz w:val="20"/>
          <w:szCs w:val="20"/>
        </w:rPr>
        <w:t>co</w:t>
      </w:r>
      <w:r w:rsidRPr="00B72469">
        <w:rPr>
          <w:rFonts w:ascii="Times New Roman" w:eastAsia="Arial" w:hAnsi="Times New Roman" w:cs="Times New Roman"/>
          <w:spacing w:val="-8"/>
          <w:w w:val="89"/>
          <w:sz w:val="20"/>
          <w:szCs w:val="20"/>
        </w:rPr>
        <w:t>n</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91"/>
          <w:sz w:val="20"/>
          <w:szCs w:val="20"/>
        </w:rPr>
        <w:t xml:space="preserve">entional </w:t>
      </w:r>
      <w:r w:rsidRPr="00B72469">
        <w:rPr>
          <w:rFonts w:ascii="Times New Roman" w:eastAsia="Arial" w:hAnsi="Times New Roman" w:cs="Times New Roman"/>
          <w:w w:val="84"/>
          <w:sz w:val="20"/>
          <w:szCs w:val="20"/>
        </w:rPr>
        <w:t xml:space="preserve">defenses </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111"/>
          <w:sz w:val="20"/>
          <w:szCs w:val="20"/>
        </w:rPr>
        <w:t>li</w:t>
      </w:r>
      <w:r w:rsidRPr="00B72469">
        <w:rPr>
          <w:rFonts w:ascii="Times New Roman" w:eastAsia="Arial" w:hAnsi="Times New Roman" w:cs="Times New Roman"/>
          <w:spacing w:val="-2"/>
          <w:w w:val="111"/>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9"/>
          <w:sz w:val="20"/>
          <w:szCs w:val="20"/>
        </w:rPr>
        <w:t>pac</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w w:val="89"/>
          <w:sz w:val="20"/>
          <w:szCs w:val="20"/>
        </w:rPr>
        <w:t>et</w:t>
      </w:r>
      <w:r w:rsidRPr="00B72469">
        <w:rPr>
          <w:rFonts w:ascii="Times New Roman" w:eastAsia="Arial" w:hAnsi="Times New Roman" w:cs="Times New Roman"/>
          <w:spacing w:val="48"/>
          <w:w w:val="89"/>
          <w:sz w:val="20"/>
          <w:szCs w:val="20"/>
        </w:rPr>
        <w:t xml:space="preserve"> </w:t>
      </w:r>
      <w:r w:rsidRPr="00B72469">
        <w:rPr>
          <w:rFonts w:ascii="Times New Roman" w:eastAsia="Arial" w:hAnsi="Times New Roman" w:cs="Times New Roman"/>
          <w:w w:val="89"/>
          <w:sz w:val="20"/>
          <w:szCs w:val="20"/>
        </w:rPr>
        <w:t xml:space="preserve">padding </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sz w:val="20"/>
          <w:szCs w:val="20"/>
        </w:rPr>
        <w:t>and adding</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nois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z w:val="20"/>
          <w:szCs w:val="20"/>
        </w:rPr>
        <w:t>ca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9"/>
          <w:sz w:val="20"/>
          <w:szCs w:val="20"/>
        </w:rPr>
        <w:t>less</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4"/>
          <w:w w:val="89"/>
          <w:sz w:val="20"/>
          <w:szCs w:val="20"/>
        </w:rPr>
        <w:t>f</w:t>
      </w:r>
      <w:r w:rsidRPr="00B72469">
        <w:rPr>
          <w:rFonts w:ascii="Times New Roman" w:eastAsia="Arial" w:hAnsi="Times New Roman" w:cs="Times New Roman"/>
          <w:w w:val="89"/>
          <w:sz w:val="20"/>
          <w:szCs w:val="20"/>
        </w:rPr>
        <w:t>fect</w:t>
      </w:r>
      <w:r w:rsidRPr="00B72469">
        <w:rPr>
          <w:rFonts w:ascii="Times New Roman" w:eastAsia="Arial" w:hAnsi="Times New Roman" w:cs="Times New Roman"/>
          <w:spacing w:val="-4"/>
          <w:w w:val="89"/>
          <w:sz w:val="20"/>
          <w:szCs w:val="20"/>
        </w:rPr>
        <w:t>i</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36"/>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mor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costly</w:t>
      </w:r>
      <w:r w:rsidRPr="00B72469">
        <w:rPr>
          <w:rFonts w:ascii="Times New Roman" w:eastAsia="Arial" w:hAnsi="Times New Roman" w:cs="Times New Roman"/>
          <w:spacing w:val="26"/>
          <w:w w:val="89"/>
          <w:sz w:val="20"/>
          <w:szCs w:val="20"/>
        </w:rPr>
        <w:t xml:space="preserve"> </w:t>
      </w:r>
      <w:r w:rsidRPr="00B72469">
        <w:rPr>
          <w:rFonts w:ascii="Times New Roman" w:eastAsia="Arial" w:hAnsi="Times New Roman" w:cs="Times New Roman"/>
          <w:w w:val="89"/>
          <w:sz w:val="20"/>
          <w:szCs w:val="20"/>
        </w:rPr>
        <w:t>than</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pected,</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 xml:space="preserve">without </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sz w:val="20"/>
          <w:szCs w:val="20"/>
        </w:rPr>
        <w:t xml:space="preserve">con- </w:t>
      </w:r>
      <w:r w:rsidRPr="00B72469">
        <w:rPr>
          <w:rFonts w:ascii="Times New Roman" w:eastAsia="Arial" w:hAnsi="Times New Roman" w:cs="Times New Roman"/>
          <w:w w:val="89"/>
          <w:sz w:val="20"/>
          <w:szCs w:val="20"/>
        </w:rPr>
        <w:t>sidering</w:t>
      </w:r>
      <w:r w:rsidRPr="00B72469">
        <w:rPr>
          <w:rFonts w:ascii="Times New Roman" w:eastAsia="Arial" w:hAnsi="Times New Roman" w:cs="Times New Roman"/>
          <w:spacing w:val="32"/>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specific</w:t>
      </w:r>
      <w:r w:rsidRPr="00B72469">
        <w:rPr>
          <w:rFonts w:ascii="Times New Roman" w:eastAsia="Arial" w:hAnsi="Times New Roman" w:cs="Times New Roman"/>
          <w:spacing w:val="31"/>
          <w:w w:val="89"/>
          <w:sz w:val="20"/>
          <w:szCs w:val="20"/>
        </w:rPr>
        <w:t xml:space="preserve"> </w:t>
      </w:r>
      <w:r w:rsidRPr="00B72469">
        <w:rPr>
          <w:rFonts w:ascii="Times New Roman" w:eastAsia="Arial" w:hAnsi="Times New Roman" w:cs="Times New Roman"/>
          <w:w w:val="89"/>
          <w:sz w:val="20"/>
          <w:szCs w:val="20"/>
        </w:rPr>
        <w:t>properties</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ind</w:t>
      </w:r>
      <w:r w:rsidRPr="00B72469">
        <w:rPr>
          <w:rFonts w:ascii="Times New Roman" w:eastAsia="Arial" w:hAnsi="Times New Roman" w:cs="Times New Roman"/>
          <w:spacing w:val="-5"/>
          <w:sz w:val="20"/>
          <w:szCs w:val="20"/>
        </w:rPr>
        <w:t>i</w:t>
      </w:r>
      <w:r w:rsidRPr="00B72469">
        <w:rPr>
          <w:rFonts w:ascii="Times New Roman" w:eastAsia="Arial" w:hAnsi="Times New Roman" w:cs="Times New Roman"/>
          <w:sz w:val="20"/>
          <w:szCs w:val="20"/>
        </w:rPr>
        <w:t>vidual</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 xml:space="preserve">applications. </w:t>
      </w:r>
      <w:r w:rsidRPr="00B72469">
        <w:rPr>
          <w:rFonts w:ascii="Times New Roman" w:eastAsia="Arial" w:hAnsi="Times New Roman" w:cs="Times New Roman"/>
          <w:w w:val="89"/>
          <w:sz w:val="20"/>
          <w:szCs w:val="20"/>
        </w:rPr>
        <w:t>This</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problem</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w w:val="89"/>
          <w:sz w:val="20"/>
          <w:szCs w:val="20"/>
        </w:rPr>
        <w:t>comes</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iculty</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1"/>
          <w:sz w:val="20"/>
          <w:szCs w:val="20"/>
        </w:rPr>
        <w:t>hiding</w:t>
      </w:r>
      <w:r w:rsidRPr="00B72469">
        <w:rPr>
          <w:rFonts w:ascii="Times New Roman" w:eastAsia="Arial" w:hAnsi="Times New Roman" w:cs="Times New Roman"/>
          <w:spacing w:val="26"/>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sz w:val="20"/>
          <w:szCs w:val="20"/>
        </w:rPr>
        <w:t xml:space="preserve">side- </w:t>
      </w:r>
      <w:r w:rsidRPr="00B72469">
        <w:rPr>
          <w:rFonts w:ascii="Times New Roman" w:eastAsia="Arial" w:hAnsi="Times New Roman" w:cs="Times New Roman"/>
          <w:w w:val="90"/>
          <w:sz w:val="20"/>
          <w:szCs w:val="20"/>
        </w:rPr>
        <w:t>channel</w:t>
      </w:r>
      <w:r w:rsidRPr="00B72469">
        <w:rPr>
          <w:rFonts w:ascii="Times New Roman" w:eastAsia="Arial" w:hAnsi="Times New Roman" w:cs="Times New Roman"/>
          <w:spacing w:val="3"/>
          <w:w w:val="90"/>
          <w:sz w:val="20"/>
          <w:szCs w:val="20"/>
        </w:rPr>
        <w:t xml:space="preserve"> </w:t>
      </w:r>
      <w:proofErr w:type="gramStart"/>
      <w:r w:rsidRPr="00B72469">
        <w:rPr>
          <w:rFonts w:ascii="Times New Roman" w:eastAsia="Arial" w:hAnsi="Times New Roman" w:cs="Times New Roman"/>
          <w:w w:val="90"/>
          <w:sz w:val="20"/>
          <w:szCs w:val="20"/>
        </w:rPr>
        <w:t xml:space="preserve">information </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w w:val="90"/>
          <w:sz w:val="20"/>
          <w:szCs w:val="20"/>
        </w:rPr>
        <w:t>related</w:t>
      </w:r>
      <w:proofErr w:type="gramEnd"/>
      <w:r w:rsidRPr="00B72469">
        <w:rPr>
          <w:rFonts w:ascii="Times New Roman" w:eastAsia="Arial" w:hAnsi="Times New Roman" w:cs="Times New Roman"/>
          <w:spacing w:val="4"/>
          <w:w w:val="90"/>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state transitions</w:t>
      </w:r>
      <w:r w:rsidRPr="00B72469">
        <w:rPr>
          <w:rFonts w:ascii="Times New Roman" w:eastAsia="Arial" w:hAnsi="Times New Roman" w:cs="Times New Roman"/>
          <w:spacing w:val="45"/>
          <w:w w:val="88"/>
          <w:sz w:val="20"/>
          <w:szCs w:val="20"/>
        </w:rPr>
        <w:t xml:space="preserve"> </w:t>
      </w:r>
      <w:r w:rsidRPr="00B72469">
        <w:rPr>
          <w:rFonts w:ascii="Times New Roman" w:eastAsia="Arial" w:hAnsi="Times New Roman" w:cs="Times New Roman"/>
          <w:w w:val="88"/>
          <w:sz w:val="20"/>
          <w:szCs w:val="20"/>
        </w:rPr>
        <w:t>specific</w:t>
      </w:r>
      <w:r w:rsidRPr="00B72469">
        <w:rPr>
          <w:rFonts w:ascii="Times New Roman" w:eastAsia="Arial" w:hAnsi="Times New Roman" w:cs="Times New Roman"/>
          <w:spacing w:val="38"/>
          <w:w w:val="88"/>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4"/>
          <w:sz w:val="20"/>
          <w:szCs w:val="20"/>
        </w:rPr>
        <w:t>each</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7"/>
          <w:sz w:val="20"/>
          <w:szCs w:val="20"/>
        </w:rPr>
        <w:t>application,</w:t>
      </w:r>
      <w:r w:rsidRPr="00B72469">
        <w:rPr>
          <w:rFonts w:ascii="Times New Roman" w:eastAsia="Arial" w:hAnsi="Times New Roman" w:cs="Times New Roman"/>
          <w:spacing w:val="43"/>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95"/>
          <w:sz w:val="20"/>
          <w:szCs w:val="20"/>
        </w:rPr>
        <w:t>limited</w:t>
      </w:r>
      <w:r w:rsidRPr="00B72469">
        <w:rPr>
          <w:rFonts w:ascii="Times New Roman" w:eastAsia="Arial" w:hAnsi="Times New Roman" w:cs="Times New Roman"/>
          <w:spacing w:val="-4"/>
          <w:w w:val="95"/>
          <w:sz w:val="20"/>
          <w:szCs w:val="20"/>
        </w:rPr>
        <w:t xml:space="preserve"> </w:t>
      </w:r>
      <w:r w:rsidRPr="00B72469">
        <w:rPr>
          <w:rFonts w:ascii="Times New Roman" w:eastAsia="Arial" w:hAnsi="Times New Roman" w:cs="Times New Roman"/>
          <w:w w:val="95"/>
          <w:sz w:val="20"/>
          <w:szCs w:val="20"/>
        </w:rPr>
        <w:t>information</w:t>
      </w:r>
      <w:r w:rsidRPr="00B72469">
        <w:rPr>
          <w:rFonts w:ascii="Times New Roman" w:eastAsia="Arial" w:hAnsi="Times New Roman" w:cs="Times New Roman"/>
          <w:spacing w:val="-15"/>
          <w:w w:val="95"/>
          <w:sz w:val="20"/>
          <w:szCs w:val="20"/>
        </w:rPr>
        <w:t xml:space="preserve"> </w:t>
      </w:r>
      <w:r w:rsidRPr="00B72469">
        <w:rPr>
          <w:rFonts w:ascii="Times New Roman" w:eastAsia="Arial" w:hAnsi="Times New Roman" w:cs="Times New Roman"/>
          <w:w w:val="84"/>
          <w:sz w:val="20"/>
          <w:szCs w:val="20"/>
        </w:rPr>
        <w:t>an</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w w:val="92"/>
          <w:sz w:val="20"/>
          <w:szCs w:val="20"/>
        </w:rPr>
        <w:t xml:space="preserve">application </w:t>
      </w:r>
      <w:r w:rsidRPr="00B72469">
        <w:rPr>
          <w:rFonts w:ascii="Times New Roman" w:eastAsia="Arial" w:hAnsi="Times New Roman" w:cs="Times New Roman"/>
          <w:w w:val="86"/>
          <w:sz w:val="20"/>
          <w:szCs w:val="20"/>
        </w:rPr>
        <w:t>has</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about</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attri</w:t>
      </w:r>
      <w:r w:rsidRPr="00B72469">
        <w:rPr>
          <w:rFonts w:ascii="Times New Roman" w:eastAsia="Arial" w:hAnsi="Times New Roman" w:cs="Times New Roman"/>
          <w:spacing w:val="-3"/>
          <w:w w:val="86"/>
          <w:sz w:val="20"/>
          <w:szCs w:val="20"/>
        </w:rPr>
        <w:t>b</w:t>
      </w:r>
      <w:r w:rsidRPr="00B72469">
        <w:rPr>
          <w:rFonts w:ascii="Times New Roman" w:eastAsia="Arial" w:hAnsi="Times New Roman" w:cs="Times New Roman"/>
          <w:w w:val="86"/>
          <w:sz w:val="20"/>
          <w:szCs w:val="20"/>
        </w:rPr>
        <w:t>utes</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web</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sz w:val="20"/>
          <w:szCs w:val="20"/>
        </w:rPr>
        <w:t>tra</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ic</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4"/>
          <w:sz w:val="20"/>
          <w:szCs w:val="20"/>
        </w:rPr>
        <w:t>generates,</w:t>
      </w:r>
      <w:r w:rsidRPr="00B72469">
        <w:rPr>
          <w:rFonts w:ascii="Times New Roman" w:eastAsia="Arial" w:hAnsi="Times New Roman" w:cs="Times New Roman"/>
          <w:spacing w:val="13"/>
          <w:w w:val="84"/>
          <w:sz w:val="20"/>
          <w:szCs w:val="20"/>
        </w:rPr>
        <w:t xml:space="preserve"> </w:t>
      </w:r>
      <w:r w:rsidRPr="00B72469">
        <w:rPr>
          <w:rFonts w:ascii="Times New Roman" w:eastAsia="Arial" w:hAnsi="Times New Roman" w:cs="Times New Roman"/>
          <w:sz w:val="20"/>
          <w:szCs w:val="20"/>
        </w:rPr>
        <w:t xml:space="preserve">due to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xtension</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7"/>
          <w:sz w:val="20"/>
          <w:szCs w:val="20"/>
        </w:rPr>
        <w:t>compression</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w w:val="87"/>
          <w:sz w:val="20"/>
          <w:szCs w:val="20"/>
        </w:rPr>
        <w:t>made</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sz w:val="20"/>
          <w:szCs w:val="20"/>
        </w:rPr>
        <w:t xml:space="preserve">by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web</w:t>
      </w:r>
      <w:r w:rsidRPr="00B72469">
        <w:rPr>
          <w:rFonts w:ascii="Times New Roman" w:eastAsia="Arial" w:hAnsi="Times New Roman" w:cs="Times New Roman"/>
          <w:spacing w:val="27"/>
          <w:w w:val="88"/>
          <w:sz w:val="20"/>
          <w:szCs w:val="20"/>
        </w:rPr>
        <w:t xml:space="preserve"> </w:t>
      </w:r>
      <w:r w:rsidRPr="00B72469">
        <w:rPr>
          <w:rFonts w:ascii="Times New Roman" w:eastAsia="Arial" w:hAnsi="Times New Roman" w:cs="Times New Roman"/>
          <w:w w:val="87"/>
          <w:sz w:val="20"/>
          <w:szCs w:val="20"/>
        </w:rPr>
        <w:t>ser</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1"/>
          <w:w w:val="87"/>
          <w:sz w:val="20"/>
          <w:szCs w:val="20"/>
        </w:rPr>
        <w:t>r</w:t>
      </w:r>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93"/>
          <w:sz w:val="20"/>
          <w:szCs w:val="20"/>
        </w:rPr>
        <w:t>This</w:t>
      </w:r>
      <w:r w:rsidRPr="00B72469">
        <w:rPr>
          <w:rFonts w:ascii="Times New Roman" w:eastAsia="Arial" w:hAnsi="Times New Roman" w:cs="Times New Roman"/>
          <w:spacing w:val="8"/>
          <w:w w:val="93"/>
          <w:sz w:val="20"/>
          <w:szCs w:val="20"/>
        </w:rPr>
        <w:t xml:space="preserve"> </w:t>
      </w:r>
      <w:r w:rsidRPr="00B72469">
        <w:rPr>
          <w:rFonts w:ascii="Times New Roman" w:eastAsia="Arial" w:hAnsi="Times New Roman" w:cs="Times New Roman"/>
          <w:w w:val="93"/>
          <w:sz w:val="20"/>
          <w:szCs w:val="20"/>
        </w:rPr>
        <w:t>vulnerability</w:t>
      </w:r>
      <w:r w:rsidRPr="00B72469">
        <w:rPr>
          <w:rFonts w:ascii="Times New Roman" w:eastAsia="Arial" w:hAnsi="Times New Roman" w:cs="Times New Roman"/>
          <w:spacing w:val="40"/>
          <w:w w:val="93"/>
          <w:sz w:val="20"/>
          <w:szCs w:val="20"/>
        </w:rPr>
        <w:t xml:space="preserve"> </w:t>
      </w:r>
      <w:r w:rsidRPr="00B72469">
        <w:rPr>
          <w:rFonts w:ascii="Times New Roman" w:eastAsia="Arial" w:hAnsi="Times New Roman" w:cs="Times New Roman"/>
          <w:w w:val="93"/>
          <w:sz w:val="20"/>
          <w:szCs w:val="20"/>
        </w:rPr>
        <w:t xml:space="preserve">calls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2"/>
          <w:sz w:val="20"/>
          <w:szCs w:val="20"/>
        </w:rPr>
        <w:t>a</w:t>
      </w:r>
      <w:r w:rsidRPr="00B72469">
        <w:rPr>
          <w:rFonts w:ascii="Times New Roman" w:eastAsia="Arial" w:hAnsi="Times New Roman" w:cs="Times New Roman"/>
          <w:spacing w:val="11"/>
          <w:w w:val="82"/>
          <w:sz w:val="20"/>
          <w:szCs w:val="20"/>
        </w:rPr>
        <w:t xml:space="preserve"> </w:t>
      </w:r>
      <w:r w:rsidRPr="00B72469">
        <w:rPr>
          <w:rFonts w:ascii="Times New Roman" w:eastAsia="Arial" w:hAnsi="Times New Roman" w:cs="Times New Roman"/>
          <w:w w:val="82"/>
          <w:sz w:val="20"/>
          <w:szCs w:val="20"/>
        </w:rPr>
        <w:t>change</w:t>
      </w:r>
      <w:r w:rsidRPr="00B72469">
        <w:rPr>
          <w:rFonts w:ascii="Times New Roman" w:eastAsia="Arial" w:hAnsi="Times New Roman" w:cs="Times New Roman"/>
          <w:spacing w:val="40"/>
          <w:w w:val="8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current</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ay</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90"/>
          <w:sz w:val="20"/>
          <w:szCs w:val="20"/>
        </w:rPr>
        <w:t>d</w:t>
      </w:r>
      <w:r w:rsidRPr="00B72469">
        <w:rPr>
          <w:rFonts w:ascii="Times New Roman" w:eastAsia="Arial" w:hAnsi="Times New Roman" w:cs="Times New Roman"/>
          <w:spacing w:val="-4"/>
          <w:w w:val="90"/>
          <w:sz w:val="20"/>
          <w:szCs w:val="20"/>
        </w:rPr>
        <w:t>e</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loping</w:t>
      </w:r>
      <w:r w:rsidRPr="00B72469">
        <w:rPr>
          <w:rFonts w:ascii="Times New Roman" w:eastAsia="Arial" w:hAnsi="Times New Roman" w:cs="Times New Roman"/>
          <w:spacing w:val="23"/>
          <w:w w:val="90"/>
          <w:sz w:val="20"/>
          <w:szCs w:val="20"/>
        </w:rPr>
        <w:t xml:space="preserve"> </w:t>
      </w:r>
      <w:r w:rsidRPr="00B72469">
        <w:rPr>
          <w:rFonts w:ascii="Times New Roman" w:eastAsia="Arial" w:hAnsi="Times New Roman" w:cs="Times New Roman"/>
          <w:w w:val="90"/>
          <w:sz w:val="20"/>
          <w:szCs w:val="20"/>
        </w:rPr>
        <w:t>web</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w w:val="90"/>
          <w:sz w:val="20"/>
          <w:szCs w:val="20"/>
        </w:rPr>
        <w:t>applications</w:t>
      </w:r>
      <w:r w:rsidRPr="00B72469">
        <w:rPr>
          <w:rFonts w:ascii="Times New Roman" w:eastAsia="Arial" w:hAnsi="Times New Roman" w:cs="Times New Roman"/>
          <w:spacing w:val="26"/>
          <w:w w:val="90"/>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1"/>
          <w:sz w:val="20"/>
          <w:szCs w:val="20"/>
        </w:rPr>
        <w:t>include</w:t>
      </w:r>
      <w:r w:rsidRPr="00B72469">
        <w:rPr>
          <w:rFonts w:ascii="Times New Roman" w:eastAsia="Arial" w:hAnsi="Times New Roman" w:cs="Times New Roman"/>
          <w:spacing w:val="21"/>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4"/>
          <w:w w:val="91"/>
          <w:sz w:val="20"/>
          <w:szCs w:val="20"/>
        </w:rPr>
        <w:t xml:space="preserve"> </w:t>
      </w:r>
      <w:r w:rsidRPr="00B72469">
        <w:rPr>
          <w:rFonts w:ascii="Times New Roman" w:eastAsia="Arial" w:hAnsi="Times New Roman" w:cs="Times New Roman"/>
          <w:w w:val="91"/>
          <w:sz w:val="20"/>
          <w:szCs w:val="20"/>
        </w:rPr>
        <w:t xml:space="preserve">collaborations </w:t>
      </w:r>
      <w:r w:rsidRPr="00B72469">
        <w:rPr>
          <w:rFonts w:ascii="Times New Roman" w:eastAsia="Arial" w:hAnsi="Times New Roman" w:cs="Times New Roman"/>
          <w:w w:val="88"/>
          <w:sz w:val="20"/>
          <w:szCs w:val="20"/>
        </w:rPr>
        <w:t>among</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sz w:val="20"/>
          <w:szCs w:val="20"/>
        </w:rPr>
        <w:t>multiple</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5"/>
          <w:sz w:val="20"/>
          <w:szCs w:val="20"/>
        </w:rPr>
        <w:t>related</w:t>
      </w:r>
      <w:r w:rsidRPr="00B72469">
        <w:rPr>
          <w:rFonts w:ascii="Times New Roman" w:eastAsia="Arial" w:hAnsi="Times New Roman" w:cs="Times New Roman"/>
          <w:spacing w:val="41"/>
          <w:w w:val="85"/>
          <w:sz w:val="20"/>
          <w:szCs w:val="20"/>
        </w:rPr>
        <w:t xml:space="preserve"> </w:t>
      </w:r>
      <w:r w:rsidRPr="00B72469">
        <w:rPr>
          <w:rFonts w:ascii="Times New Roman" w:eastAsia="Arial" w:hAnsi="Times New Roman" w:cs="Times New Roman"/>
          <w:w w:val="85"/>
          <w:sz w:val="20"/>
          <w:szCs w:val="20"/>
        </w:rPr>
        <w:t xml:space="preserve">parties: </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w w:val="85"/>
          <w:sz w:val="20"/>
          <w:szCs w:val="20"/>
        </w:rPr>
        <w:t>as</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xample,</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could let</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soft</w:t>
      </w:r>
      <w:r w:rsidRPr="00B72469">
        <w:rPr>
          <w:rFonts w:ascii="Times New Roman" w:eastAsia="Arial" w:hAnsi="Times New Roman" w:cs="Times New Roman"/>
          <w:spacing w:val="-2"/>
          <w:w w:val="89"/>
          <w:sz w:val="20"/>
          <w:szCs w:val="20"/>
        </w:rPr>
        <w:t>w</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17"/>
          <w:w w:val="89"/>
          <w:sz w:val="20"/>
          <w:szCs w:val="20"/>
        </w:rPr>
        <w:t xml:space="preserve"> </w:t>
      </w:r>
      <w:r w:rsidRPr="00B72469">
        <w:rPr>
          <w:rFonts w:ascii="Times New Roman" w:eastAsia="Arial" w:hAnsi="Times New Roman" w:cs="Times New Roman"/>
          <w:w w:val="89"/>
          <w:sz w:val="20"/>
          <w:szCs w:val="20"/>
        </w:rPr>
        <w:t>d</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loper</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specify</w:t>
      </w:r>
      <w:r w:rsidRPr="00B72469">
        <w:rPr>
          <w:rFonts w:ascii="Times New Roman" w:eastAsia="Arial" w:hAnsi="Times New Roman" w:cs="Times New Roman"/>
          <w:spacing w:val="27"/>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policies</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sz w:val="20"/>
          <w:szCs w:val="20"/>
        </w:rPr>
        <w:t xml:space="preserve">for </w:t>
      </w:r>
      <w:r w:rsidRPr="00B72469">
        <w:rPr>
          <w:rFonts w:ascii="Times New Roman" w:eastAsia="Arial" w:hAnsi="Times New Roman" w:cs="Times New Roman"/>
          <w:w w:val="90"/>
          <w:sz w:val="20"/>
          <w:szCs w:val="20"/>
        </w:rPr>
        <w:t xml:space="preserve">padding </w:t>
      </w:r>
      <w:r w:rsidRPr="00B72469">
        <w:rPr>
          <w:rFonts w:ascii="Times New Roman" w:eastAsia="Arial" w:hAnsi="Times New Roman" w:cs="Times New Roman"/>
          <w:w w:val="87"/>
          <w:sz w:val="20"/>
          <w:szCs w:val="20"/>
        </w:rPr>
        <w:t>pac</w:t>
      </w:r>
      <w:r w:rsidRPr="00B72469">
        <w:rPr>
          <w:rFonts w:ascii="Times New Roman" w:eastAsia="Arial" w:hAnsi="Times New Roman" w:cs="Times New Roman"/>
          <w:spacing w:val="-2"/>
          <w:w w:val="87"/>
          <w:sz w:val="20"/>
          <w:szCs w:val="20"/>
        </w:rPr>
        <w:t>k</w:t>
      </w:r>
      <w:r w:rsidRPr="00B72469">
        <w:rPr>
          <w:rFonts w:ascii="Times New Roman" w:eastAsia="Arial" w:hAnsi="Times New Roman" w:cs="Times New Roman"/>
          <w:w w:val="87"/>
          <w:sz w:val="20"/>
          <w:szCs w:val="20"/>
        </w:rPr>
        <w:t>ets</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at</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di</w:t>
      </w:r>
      <w:r w:rsidRPr="00B72469">
        <w:rPr>
          <w:rFonts w:ascii="Times New Roman" w:eastAsia="Arial" w:hAnsi="Times New Roman" w:cs="Times New Roman"/>
          <w:spacing w:val="-4"/>
          <w:w w:val="87"/>
          <w:sz w:val="20"/>
          <w:szCs w:val="20"/>
        </w:rPr>
        <w:t>f</w:t>
      </w:r>
      <w:r w:rsidRPr="00B72469">
        <w:rPr>
          <w:rFonts w:ascii="Times New Roman" w:eastAsia="Arial" w:hAnsi="Times New Roman" w:cs="Times New Roman"/>
          <w:w w:val="87"/>
          <w:sz w:val="20"/>
          <w:szCs w:val="20"/>
        </w:rPr>
        <w:t>ferent</w:t>
      </w:r>
      <w:r w:rsidRPr="00B72469">
        <w:rPr>
          <w:rFonts w:ascii="Times New Roman" w:eastAsia="Arial" w:hAnsi="Times New Roman" w:cs="Times New Roman"/>
          <w:spacing w:val="43"/>
          <w:w w:val="87"/>
          <w:sz w:val="20"/>
          <w:szCs w:val="20"/>
        </w:rPr>
        <w:t xml:space="preserve"> </w:t>
      </w:r>
      <w:r w:rsidRPr="00B72469">
        <w:rPr>
          <w:rFonts w:ascii="Times New Roman" w:eastAsia="Arial" w:hAnsi="Times New Roman" w:cs="Times New Roman"/>
          <w:w w:val="87"/>
          <w:sz w:val="20"/>
          <w:szCs w:val="20"/>
        </w:rPr>
        <w:t>program</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4"/>
          <w:sz w:val="20"/>
          <w:szCs w:val="20"/>
        </w:rPr>
        <w:t>states,</w:t>
      </w:r>
      <w:r w:rsidRPr="00B72469">
        <w:rPr>
          <w:rFonts w:ascii="Times New Roman" w:eastAsia="Arial" w:hAnsi="Times New Roman" w:cs="Times New Roman"/>
          <w:spacing w:val="-10"/>
          <w:w w:val="84"/>
          <w:sz w:val="20"/>
          <w:szCs w:val="20"/>
        </w:rPr>
        <w:t xml:space="preserve"> </w:t>
      </w:r>
      <w:r w:rsidRPr="00B72469">
        <w:rPr>
          <w:rFonts w:ascii="Times New Roman" w:eastAsia="Arial" w:hAnsi="Times New Roman" w:cs="Times New Roman"/>
          <w:w w:val="84"/>
          <w:sz w:val="20"/>
          <w:szCs w:val="20"/>
        </w:rPr>
        <w:t>and</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w w:val="84"/>
          <w:sz w:val="20"/>
          <w:szCs w:val="20"/>
        </w:rPr>
        <w:t>the</w:t>
      </w:r>
      <w:r w:rsidRPr="00B72469">
        <w:rPr>
          <w:rFonts w:ascii="Times New Roman" w:eastAsia="Arial" w:hAnsi="Times New Roman" w:cs="Times New Roman"/>
          <w:spacing w:val="2"/>
          <w:w w:val="84"/>
          <w:sz w:val="20"/>
          <w:szCs w:val="20"/>
        </w:rPr>
        <w:t xml:space="preserve"> </w:t>
      </w:r>
      <w:r w:rsidRPr="00B72469">
        <w:rPr>
          <w:rFonts w:ascii="Times New Roman" w:eastAsia="Arial" w:hAnsi="Times New Roman" w:cs="Times New Roman"/>
          <w:w w:val="84"/>
          <w:sz w:val="20"/>
          <w:szCs w:val="20"/>
        </w:rPr>
        <w:t>web-ser</w:t>
      </w:r>
      <w:r w:rsidRPr="00B72469">
        <w:rPr>
          <w:rFonts w:ascii="Times New Roman" w:eastAsia="Arial" w:hAnsi="Times New Roman" w:cs="Times New Roman"/>
          <w:spacing w:val="-3"/>
          <w:w w:val="84"/>
          <w:sz w:val="20"/>
          <w:szCs w:val="20"/>
        </w:rPr>
        <w:t>v</w:t>
      </w:r>
      <w:r w:rsidRPr="00B72469">
        <w:rPr>
          <w:rFonts w:ascii="Times New Roman" w:eastAsia="Arial" w:hAnsi="Times New Roman" w:cs="Times New Roman"/>
          <w:w w:val="84"/>
          <w:sz w:val="20"/>
          <w:szCs w:val="20"/>
        </w:rPr>
        <w:t>er</w:t>
      </w:r>
      <w:r w:rsidRPr="00B72469">
        <w:rPr>
          <w:rFonts w:ascii="Times New Roman" w:eastAsia="Arial" w:hAnsi="Times New Roman" w:cs="Times New Roman"/>
          <w:spacing w:val="42"/>
          <w:w w:val="84"/>
          <w:sz w:val="20"/>
          <w:szCs w:val="20"/>
        </w:rPr>
        <w:t xml:space="preserve"> </w:t>
      </w:r>
      <w:r w:rsidRPr="00B72469">
        <w:rPr>
          <w:rFonts w:ascii="Times New Roman" w:eastAsia="Arial" w:hAnsi="Times New Roman" w:cs="Times New Roman"/>
          <w:spacing w:val="-3"/>
          <w:sz w:val="20"/>
          <w:szCs w:val="20"/>
        </w:rPr>
        <w:t>v</w:t>
      </w:r>
      <w:r w:rsidRPr="00B72469">
        <w:rPr>
          <w:rFonts w:ascii="Times New Roman" w:eastAsia="Arial" w:hAnsi="Times New Roman" w:cs="Times New Roman"/>
          <w:sz w:val="20"/>
          <w:szCs w:val="20"/>
        </w:rPr>
        <w:t xml:space="preserve">en- </w:t>
      </w:r>
      <w:r w:rsidRPr="00B72469">
        <w:rPr>
          <w:rFonts w:ascii="Times New Roman" w:eastAsia="Arial" w:hAnsi="Times New Roman" w:cs="Times New Roman"/>
          <w:w w:val="89"/>
          <w:sz w:val="20"/>
          <w:szCs w:val="20"/>
        </w:rPr>
        <w:t>dor</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enforc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policies</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sz w:val="20"/>
          <w:szCs w:val="20"/>
        </w:rPr>
        <w:t>withi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web</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ser</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r</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sz w:val="20"/>
          <w:szCs w:val="20"/>
        </w:rPr>
        <w:t xml:space="preserve">actually </w:t>
      </w:r>
      <w:r w:rsidRPr="00B72469">
        <w:rPr>
          <w:rFonts w:ascii="Times New Roman" w:eastAsia="Arial" w:hAnsi="Times New Roman" w:cs="Times New Roman"/>
          <w:w w:val="85"/>
          <w:sz w:val="20"/>
          <w:szCs w:val="20"/>
        </w:rPr>
        <w:t>generates</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sz w:val="20"/>
          <w:szCs w:val="20"/>
        </w:rPr>
        <w:t>pac</w:t>
      </w:r>
      <w:r w:rsidRPr="00B72469">
        <w:rPr>
          <w:rFonts w:ascii="Times New Roman" w:eastAsia="Arial" w:hAnsi="Times New Roman" w:cs="Times New Roman"/>
          <w:spacing w:val="-2"/>
          <w:sz w:val="20"/>
          <w:szCs w:val="20"/>
        </w:rPr>
        <w:t>k</w:t>
      </w:r>
      <w:r w:rsidRPr="00B72469">
        <w:rPr>
          <w:rFonts w:ascii="Times New Roman" w:eastAsia="Arial" w:hAnsi="Times New Roman" w:cs="Times New Roman"/>
          <w:sz w:val="20"/>
          <w:szCs w:val="20"/>
        </w:rPr>
        <w:t>ets.</w:t>
      </w:r>
    </w:p>
    <w:p w14:paraId="0AFED28A" w14:textId="77777777" w:rsidR="00676FEB" w:rsidRPr="00B72469" w:rsidRDefault="00676FEB" w:rsidP="00676FEB">
      <w:pPr>
        <w:spacing w:before="2" w:after="0" w:line="140" w:lineRule="exact"/>
        <w:rPr>
          <w:rFonts w:ascii="Times New Roman" w:hAnsi="Times New Roman" w:cs="Times New Roman"/>
          <w:sz w:val="14"/>
          <w:szCs w:val="14"/>
        </w:rPr>
      </w:pPr>
    </w:p>
    <w:p w14:paraId="0AFED28B" w14:textId="77777777" w:rsidR="00676FEB" w:rsidRPr="00B72469" w:rsidRDefault="00676FEB" w:rsidP="00676FEB">
      <w:pPr>
        <w:spacing w:after="0" w:line="200" w:lineRule="exact"/>
        <w:rPr>
          <w:rFonts w:ascii="Times New Roman" w:hAnsi="Times New Roman" w:cs="Times New Roman"/>
          <w:sz w:val="20"/>
          <w:szCs w:val="20"/>
        </w:rPr>
      </w:pPr>
    </w:p>
    <w:p w14:paraId="0AFED28C" w14:textId="77777777" w:rsidR="00676FEB" w:rsidRPr="00B72469" w:rsidRDefault="00676FEB" w:rsidP="00676FEB">
      <w:pPr>
        <w:spacing w:after="0" w:line="240" w:lineRule="auto"/>
        <w:ind w:right="2341"/>
        <w:jc w:val="both"/>
        <w:rPr>
          <w:rFonts w:ascii="Times New Roman" w:eastAsia="Arial" w:hAnsi="Times New Roman" w:cs="Times New Roman"/>
          <w:sz w:val="24"/>
          <w:szCs w:val="24"/>
        </w:rPr>
      </w:pPr>
      <w:r w:rsidRPr="00B72469">
        <w:rPr>
          <w:rFonts w:ascii="Times New Roman" w:eastAsia="Arial" w:hAnsi="Times New Roman" w:cs="Times New Roman"/>
          <w:b/>
          <w:bCs/>
          <w:sz w:val="24"/>
          <w:szCs w:val="24"/>
        </w:rPr>
        <w:t xml:space="preserve">5.  </w:t>
      </w:r>
      <w:r w:rsidRPr="00B72469">
        <w:rPr>
          <w:rFonts w:ascii="Times New Roman" w:eastAsia="Arial" w:hAnsi="Times New Roman" w:cs="Times New Roman"/>
          <w:b/>
          <w:bCs/>
          <w:spacing w:val="17"/>
          <w:sz w:val="24"/>
          <w:szCs w:val="24"/>
        </w:rPr>
        <w:t xml:space="preserve"> </w:t>
      </w:r>
      <w:r w:rsidRPr="00B72469">
        <w:rPr>
          <w:rFonts w:ascii="Times New Roman" w:eastAsia="Arial" w:hAnsi="Times New Roman" w:cs="Times New Roman"/>
          <w:b/>
          <w:bCs/>
          <w:sz w:val="24"/>
          <w:szCs w:val="24"/>
        </w:rPr>
        <w:t>REL</w:t>
      </w:r>
      <w:r w:rsidRPr="00B72469">
        <w:rPr>
          <w:rFonts w:ascii="Times New Roman" w:eastAsia="Arial" w:hAnsi="Times New Roman" w:cs="Times New Roman"/>
          <w:b/>
          <w:bCs/>
          <w:spacing w:val="-23"/>
          <w:sz w:val="24"/>
          <w:szCs w:val="24"/>
        </w:rPr>
        <w:t>A</w:t>
      </w:r>
      <w:r w:rsidRPr="00B72469">
        <w:rPr>
          <w:rFonts w:ascii="Times New Roman" w:eastAsia="Arial" w:hAnsi="Times New Roman" w:cs="Times New Roman"/>
          <w:b/>
          <w:bCs/>
          <w:sz w:val="24"/>
          <w:szCs w:val="24"/>
        </w:rPr>
        <w:t>TED</w:t>
      </w:r>
      <w:r w:rsidRPr="00B72469">
        <w:rPr>
          <w:rFonts w:ascii="Times New Roman" w:eastAsia="Arial" w:hAnsi="Times New Roman" w:cs="Times New Roman"/>
          <w:b/>
          <w:bCs/>
          <w:spacing w:val="10"/>
          <w:sz w:val="24"/>
          <w:szCs w:val="24"/>
        </w:rPr>
        <w:t xml:space="preserve"> </w:t>
      </w:r>
      <w:r w:rsidRPr="00B72469">
        <w:rPr>
          <w:rFonts w:ascii="Times New Roman" w:eastAsia="Arial" w:hAnsi="Times New Roman" w:cs="Times New Roman"/>
          <w:b/>
          <w:bCs/>
          <w:spacing w:val="-2"/>
          <w:w w:val="105"/>
          <w:sz w:val="24"/>
          <w:szCs w:val="24"/>
        </w:rPr>
        <w:t>W</w:t>
      </w:r>
      <w:r w:rsidRPr="00B72469">
        <w:rPr>
          <w:rFonts w:ascii="Times New Roman" w:eastAsia="Arial" w:hAnsi="Times New Roman" w:cs="Times New Roman"/>
          <w:b/>
          <w:bCs/>
          <w:w w:val="102"/>
          <w:sz w:val="24"/>
          <w:szCs w:val="24"/>
        </w:rPr>
        <w:t>ORK</w:t>
      </w:r>
    </w:p>
    <w:p w14:paraId="0AFED28D" w14:textId="77777777" w:rsidR="00676FEB" w:rsidRPr="00B72469" w:rsidRDefault="00676FEB" w:rsidP="00676FEB">
      <w:pPr>
        <w:spacing w:before="13" w:after="0" w:line="220" w:lineRule="exact"/>
        <w:rPr>
          <w:rFonts w:ascii="Times New Roman" w:hAnsi="Times New Roman" w:cs="Times New Roman"/>
        </w:rPr>
      </w:pPr>
    </w:p>
    <w:p w14:paraId="0AFED28E"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88"/>
          <w:sz w:val="20"/>
          <w:szCs w:val="20"/>
        </w:rPr>
        <w:t>Kapadia</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et</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16]</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list</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8"/>
          <w:sz w:val="20"/>
          <w:szCs w:val="20"/>
        </w:rPr>
        <w:t>s</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ral</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security</w:t>
      </w:r>
      <w:r w:rsidRPr="00B72469">
        <w:rPr>
          <w:rFonts w:ascii="Times New Roman" w:eastAsia="Arial" w:hAnsi="Times New Roman" w:cs="Times New Roman"/>
          <w:spacing w:val="26"/>
          <w:w w:val="88"/>
          <w:sz w:val="20"/>
          <w:szCs w:val="20"/>
        </w:rPr>
        <w:t xml:space="preserve"> </w:t>
      </w:r>
      <w:r w:rsidRPr="00B72469">
        <w:rPr>
          <w:rFonts w:ascii="Times New Roman" w:eastAsia="Arial" w:hAnsi="Times New Roman" w:cs="Times New Roman"/>
          <w:w w:val="88"/>
          <w:sz w:val="20"/>
          <w:szCs w:val="20"/>
        </w:rPr>
        <w:t>challenges</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sim- ilar</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6"/>
          <w:sz w:val="20"/>
          <w:szCs w:val="20"/>
        </w:rPr>
        <w:t>smartphone</w:t>
      </w:r>
      <w:r w:rsidRPr="00B72469">
        <w:rPr>
          <w:rFonts w:ascii="Times New Roman" w:eastAsia="Arial" w:hAnsi="Times New Roman" w:cs="Times New Roman"/>
          <w:spacing w:val="41"/>
          <w:w w:val="86"/>
          <w:sz w:val="20"/>
          <w:szCs w:val="20"/>
        </w:rPr>
        <w:t xml:space="preserve"> </w:t>
      </w:r>
      <w:r w:rsidRPr="00B72469">
        <w:rPr>
          <w:rFonts w:ascii="Times New Roman" w:eastAsia="Arial" w:hAnsi="Times New Roman" w:cs="Times New Roman"/>
          <w:w w:val="86"/>
          <w:sz w:val="20"/>
          <w:szCs w:val="20"/>
        </w:rPr>
        <w:t>based</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sensing</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7"/>
          <w:w w:val="86"/>
          <w:sz w:val="20"/>
          <w:szCs w:val="20"/>
        </w:rPr>
        <w:t>n</w:t>
      </w:r>
      <w:r w:rsidRPr="00B72469">
        <w:rPr>
          <w:rFonts w:ascii="Times New Roman" w:eastAsia="Arial" w:hAnsi="Times New Roman" w:cs="Times New Roman"/>
          <w:w w:val="86"/>
          <w:sz w:val="20"/>
          <w:szCs w:val="20"/>
        </w:rPr>
        <w:t xml:space="preserve">vironments.  </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sz w:val="20"/>
          <w:szCs w:val="20"/>
        </w:rPr>
        <w:t>While</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 xml:space="preserve">their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6"/>
          <w:sz w:val="20"/>
          <w:szCs w:val="20"/>
        </w:rPr>
        <w:t>focuses</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sz w:val="20"/>
          <w:szCs w:val="20"/>
        </w:rPr>
        <w:t>mainly o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an</w:t>
      </w:r>
      <w:r w:rsidRPr="00B72469">
        <w:rPr>
          <w:rFonts w:ascii="Times New Roman" w:eastAsia="Arial" w:hAnsi="Times New Roman" w:cs="Times New Roman"/>
          <w:spacing w:val="-7"/>
          <w:sz w:val="20"/>
          <w:szCs w:val="20"/>
        </w:rPr>
        <w:t xml:space="preserve"> </w:t>
      </w:r>
      <w:proofErr w:type="gramStart"/>
      <w:r w:rsidRPr="00B72469">
        <w:rPr>
          <w:rFonts w:ascii="Times New Roman" w:eastAsia="Arial" w:hAnsi="Times New Roman" w:cs="Times New Roman"/>
          <w:w w:val="89"/>
          <w:sz w:val="20"/>
          <w:szCs w:val="20"/>
        </w:rPr>
        <w:t xml:space="preserve">opportunistic </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w w:val="89"/>
          <w:sz w:val="20"/>
          <w:szCs w:val="20"/>
        </w:rPr>
        <w:t>sensing</w:t>
      </w:r>
      <w:proofErr w:type="gramEnd"/>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sz w:val="20"/>
          <w:szCs w:val="20"/>
        </w:rPr>
        <w:t xml:space="preserve">model </w:t>
      </w:r>
      <w:r w:rsidRPr="00B72469">
        <w:rPr>
          <w:rFonts w:ascii="Times New Roman" w:eastAsia="Arial" w:hAnsi="Times New Roman" w:cs="Times New Roman"/>
          <w:w w:val="85"/>
          <w:sz w:val="20"/>
          <w:szCs w:val="20"/>
        </w:rPr>
        <w:t>where</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i/>
          <w:w w:val="85"/>
          <w:sz w:val="20"/>
          <w:szCs w:val="20"/>
        </w:rPr>
        <w:t>tas</w:t>
      </w:r>
      <w:r w:rsidRPr="00B72469">
        <w:rPr>
          <w:rFonts w:ascii="Times New Roman" w:eastAsia="Arial" w:hAnsi="Times New Roman" w:cs="Times New Roman"/>
          <w:i/>
          <w:spacing w:val="-2"/>
          <w:w w:val="85"/>
          <w:sz w:val="20"/>
          <w:szCs w:val="20"/>
        </w:rPr>
        <w:t>k</w:t>
      </w:r>
      <w:r w:rsidRPr="00B72469">
        <w:rPr>
          <w:rFonts w:ascii="Times New Roman" w:eastAsia="Arial" w:hAnsi="Times New Roman" w:cs="Times New Roman"/>
          <w:i/>
          <w:w w:val="85"/>
          <w:sz w:val="20"/>
          <w:szCs w:val="20"/>
        </w:rPr>
        <w:t>ed</w:t>
      </w:r>
      <w:r w:rsidRPr="00B72469">
        <w:rPr>
          <w:rFonts w:ascii="Times New Roman" w:eastAsia="Arial" w:hAnsi="Times New Roman" w:cs="Times New Roman"/>
          <w:i/>
          <w:spacing w:val="20"/>
          <w:w w:val="85"/>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4"/>
          <w:sz w:val="20"/>
          <w:szCs w:val="20"/>
        </w:rPr>
        <w:t>readings</w:t>
      </w:r>
      <w:r w:rsidRPr="00B72469">
        <w:rPr>
          <w:rFonts w:ascii="Times New Roman" w:eastAsia="Arial" w:hAnsi="Times New Roman" w:cs="Times New Roman"/>
          <w:spacing w:val="41"/>
          <w:w w:val="84"/>
          <w:sz w:val="20"/>
          <w:szCs w:val="20"/>
        </w:rPr>
        <w:t xml:space="preserve"> </w:t>
      </w:r>
      <w:r w:rsidRPr="00B72469">
        <w:rPr>
          <w:rFonts w:ascii="Times New Roman" w:eastAsia="Arial" w:hAnsi="Times New Roman" w:cs="Times New Roman"/>
          <w:w w:val="84"/>
          <w:sz w:val="20"/>
          <w:szCs w:val="20"/>
        </w:rPr>
        <w:t>sent</w:t>
      </w:r>
      <w:r w:rsidRPr="00B72469">
        <w:rPr>
          <w:rFonts w:ascii="Times New Roman" w:eastAsia="Arial" w:hAnsi="Times New Roman" w:cs="Times New Roman"/>
          <w:spacing w:val="10"/>
          <w:w w:val="84"/>
          <w:sz w:val="20"/>
          <w:szCs w:val="20"/>
        </w:rPr>
        <w:t xml:space="preserve"> </w:t>
      </w:r>
      <w:r w:rsidRPr="00B72469">
        <w:rPr>
          <w:rFonts w:ascii="Times New Roman" w:eastAsia="Arial" w:hAnsi="Times New Roman" w:cs="Times New Roman"/>
          <w:w w:val="84"/>
          <w:sz w:val="20"/>
          <w:szCs w:val="20"/>
        </w:rPr>
        <w:t>back</w:t>
      </w:r>
      <w:r w:rsidRPr="00B72469">
        <w:rPr>
          <w:rFonts w:ascii="Times New Roman" w:eastAsia="Arial" w:hAnsi="Times New Roman" w:cs="Times New Roman"/>
          <w:spacing w:val="31"/>
          <w:w w:val="84"/>
          <w:sz w:val="20"/>
          <w:szCs w:val="20"/>
        </w:rPr>
        <w:t xml:space="preserve"> </w:t>
      </w:r>
      <w:r w:rsidRPr="00B72469">
        <w:rPr>
          <w:rFonts w:ascii="Times New Roman" w:eastAsia="Arial" w:hAnsi="Times New Roman" w:cs="Times New Roman"/>
          <w:w w:val="84"/>
          <w:sz w:val="20"/>
          <w:szCs w:val="20"/>
        </w:rPr>
        <w:t>as</w:t>
      </w:r>
      <w:r w:rsidRPr="00B72469">
        <w:rPr>
          <w:rFonts w:ascii="Times New Roman" w:eastAsia="Arial" w:hAnsi="Times New Roman" w:cs="Times New Roman"/>
          <w:spacing w:val="-3"/>
          <w:w w:val="84"/>
          <w:sz w:val="20"/>
          <w:szCs w:val="20"/>
        </w:rPr>
        <w:t xml:space="preserve"> </w:t>
      </w:r>
      <w:r w:rsidRPr="00B72469">
        <w:rPr>
          <w:rFonts w:ascii="Times New Roman" w:eastAsia="Arial" w:hAnsi="Times New Roman" w:cs="Times New Roman"/>
          <w:i/>
          <w:spacing w:val="-7"/>
          <w:sz w:val="20"/>
          <w:szCs w:val="20"/>
        </w:rPr>
        <w:t>r</w:t>
      </w:r>
      <w:r w:rsidRPr="00B72469">
        <w:rPr>
          <w:rFonts w:ascii="Times New Roman" w:eastAsia="Arial" w:hAnsi="Times New Roman" w:cs="Times New Roman"/>
          <w:i/>
          <w:sz w:val="20"/>
          <w:szCs w:val="20"/>
        </w:rPr>
        <w:t xml:space="preserve">eports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other</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3"/>
          <w:sz w:val="20"/>
          <w:szCs w:val="20"/>
        </w:rPr>
        <w:t>users</w:t>
      </w:r>
      <w:r w:rsidRPr="00B72469">
        <w:rPr>
          <w:rFonts w:ascii="Times New Roman" w:eastAsia="Arial" w:hAnsi="Times New Roman" w:cs="Times New Roman"/>
          <w:spacing w:val="42"/>
          <w:w w:val="83"/>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1"/>
          <w:sz w:val="20"/>
          <w:szCs w:val="20"/>
        </w:rPr>
        <w:t>applications</w:t>
      </w:r>
      <w:r w:rsidRPr="00B72469">
        <w:rPr>
          <w:rFonts w:ascii="Times New Roman" w:eastAsia="Arial" w:hAnsi="Times New Roman" w:cs="Times New Roman"/>
          <w:spacing w:val="38"/>
          <w:w w:val="9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w w:val="87"/>
          <w:sz w:val="20"/>
          <w:szCs w:val="20"/>
        </w:rPr>
        <w:t>urban</w:t>
      </w:r>
      <w:r w:rsidRPr="00B72469">
        <w:rPr>
          <w:rFonts w:ascii="Times New Roman" w:eastAsia="Arial" w:hAnsi="Times New Roman" w:cs="Times New Roman"/>
          <w:spacing w:val="45"/>
          <w:w w:val="87"/>
          <w:sz w:val="20"/>
          <w:szCs w:val="20"/>
        </w:rPr>
        <w:t xml:space="preserve"> </w:t>
      </w:r>
      <w:r w:rsidRPr="00B72469">
        <w:rPr>
          <w:rFonts w:ascii="Times New Roman" w:eastAsia="Arial" w:hAnsi="Times New Roman" w:cs="Times New Roman"/>
          <w:w w:val="87"/>
          <w:sz w:val="20"/>
          <w:szCs w:val="20"/>
        </w:rPr>
        <w:t>sensing</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sz w:val="20"/>
          <w:szCs w:val="20"/>
        </w:rPr>
        <w:t>e</w:t>
      </w:r>
      <w:r w:rsidRPr="00B72469">
        <w:rPr>
          <w:rFonts w:ascii="Times New Roman" w:eastAsia="Arial" w:hAnsi="Times New Roman" w:cs="Times New Roman"/>
          <w:spacing w:val="-8"/>
          <w:sz w:val="20"/>
          <w:szCs w:val="20"/>
        </w:rPr>
        <w:t>n</w:t>
      </w:r>
      <w:r w:rsidRPr="00B72469">
        <w:rPr>
          <w:rFonts w:ascii="Times New Roman" w:eastAsia="Arial" w:hAnsi="Times New Roman" w:cs="Times New Roman"/>
          <w:sz w:val="20"/>
          <w:szCs w:val="20"/>
        </w:rPr>
        <w:t xml:space="preserve">viron- </w:t>
      </w:r>
      <w:r w:rsidRPr="00B72469">
        <w:rPr>
          <w:rFonts w:ascii="Times New Roman" w:eastAsia="Arial" w:hAnsi="Times New Roman" w:cs="Times New Roman"/>
          <w:w w:val="85"/>
          <w:sz w:val="20"/>
          <w:szCs w:val="20"/>
        </w:rPr>
        <w:t>ments,</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we</w:t>
      </w:r>
      <w:r w:rsidRPr="00B72469">
        <w:rPr>
          <w:rFonts w:ascii="Times New Roman" w:eastAsia="Arial" w:hAnsi="Times New Roman" w:cs="Times New Roman"/>
          <w:spacing w:val="12"/>
          <w:w w:val="85"/>
          <w:sz w:val="20"/>
          <w:szCs w:val="20"/>
        </w:rPr>
        <w:t xml:space="preserve"> </w:t>
      </w:r>
      <w:r w:rsidRPr="00B72469">
        <w:rPr>
          <w:rFonts w:ascii="Times New Roman" w:eastAsia="Arial" w:hAnsi="Times New Roman" w:cs="Times New Roman"/>
          <w:w w:val="85"/>
          <w:sz w:val="20"/>
          <w:szCs w:val="20"/>
        </w:rPr>
        <w:t>focus</w:t>
      </w:r>
      <w:r w:rsidRPr="00B72469">
        <w:rPr>
          <w:rFonts w:ascii="Times New Roman" w:eastAsia="Arial" w:hAnsi="Times New Roman" w:cs="Times New Roman"/>
          <w:spacing w:val="24"/>
          <w:w w:val="85"/>
          <w:sz w:val="20"/>
          <w:szCs w:val="20"/>
        </w:rPr>
        <w:t xml:space="preserve"> </w:t>
      </w:r>
      <w:r w:rsidRPr="00B72469">
        <w:rPr>
          <w:rFonts w:ascii="Times New Roman" w:eastAsia="Arial" w:hAnsi="Times New Roman" w:cs="Times New Roman"/>
          <w:w w:val="85"/>
          <w:sz w:val="20"/>
          <w:szCs w:val="20"/>
        </w:rPr>
        <w:t>on</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e</w:t>
      </w:r>
      <w:r w:rsidRPr="00B72469">
        <w:rPr>
          <w:rFonts w:ascii="Times New Roman" w:eastAsia="Arial" w:hAnsi="Times New Roman" w:cs="Times New Roman"/>
          <w:spacing w:val="-7"/>
          <w:w w:val="85"/>
          <w:sz w:val="20"/>
          <w:szCs w:val="20"/>
        </w:rPr>
        <w:t>n</w:t>
      </w:r>
      <w:r w:rsidRPr="00B72469">
        <w:rPr>
          <w:rFonts w:ascii="Times New Roman" w:eastAsia="Arial" w:hAnsi="Times New Roman" w:cs="Times New Roman"/>
          <w:w w:val="85"/>
          <w:sz w:val="20"/>
          <w:szCs w:val="20"/>
        </w:rPr>
        <w:t xml:space="preserve">vironments </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where</w:t>
      </w:r>
      <w:r w:rsidRPr="00B72469">
        <w:rPr>
          <w:rFonts w:ascii="Times New Roman" w:eastAsia="Arial" w:hAnsi="Times New Roman" w:cs="Times New Roman"/>
          <w:spacing w:val="21"/>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w w:val="85"/>
          <w:sz w:val="20"/>
          <w:szCs w:val="20"/>
        </w:rPr>
        <w:t>push</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sz w:val="20"/>
          <w:szCs w:val="20"/>
        </w:rPr>
        <w:t xml:space="preserve">mas- </w:t>
      </w:r>
      <w:r w:rsidRPr="00B72469">
        <w:rPr>
          <w:rFonts w:ascii="Times New Roman" w:eastAsia="Arial" w:hAnsi="Times New Roman" w:cs="Times New Roman"/>
          <w:w w:val="88"/>
          <w:sz w:val="20"/>
          <w:szCs w:val="20"/>
        </w:rPr>
        <w:t>s</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w w:val="88"/>
          <w:sz w:val="20"/>
          <w:szCs w:val="20"/>
        </w:rPr>
        <w:t>amounts</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9"/>
          <w:w w:val="84"/>
          <w:sz w:val="20"/>
          <w:szCs w:val="20"/>
        </w:rPr>
        <w:t xml:space="preserve"> </w:t>
      </w:r>
      <w:r w:rsidRPr="00B72469">
        <w:rPr>
          <w:rFonts w:ascii="Times New Roman" w:eastAsia="Arial" w:hAnsi="Times New Roman" w:cs="Times New Roman"/>
          <w:w w:val="84"/>
          <w:sz w:val="20"/>
          <w:szCs w:val="20"/>
        </w:rPr>
        <w:t xml:space="preserve">compute </w:t>
      </w:r>
      <w:r w:rsidRPr="00B72469">
        <w:rPr>
          <w:rFonts w:ascii="Times New Roman" w:eastAsia="Arial" w:hAnsi="Times New Roman" w:cs="Times New Roman"/>
          <w:spacing w:val="7"/>
          <w:w w:val="84"/>
          <w:sz w:val="20"/>
          <w:szCs w:val="20"/>
        </w:rPr>
        <w:t xml:space="preserve"> </w:t>
      </w:r>
      <w:r w:rsidRPr="00B72469">
        <w:rPr>
          <w:rFonts w:ascii="Times New Roman" w:eastAsia="Arial" w:hAnsi="Times New Roman" w:cs="Times New Roman"/>
          <w:sz w:val="20"/>
          <w:szCs w:val="20"/>
        </w:rPr>
        <w:t>cloud.</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pacing w:val="-15"/>
          <w:w w:val="91"/>
          <w:sz w:val="20"/>
          <w:szCs w:val="20"/>
        </w:rPr>
        <w:t>W</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11"/>
          <w:w w:val="91"/>
          <w:sz w:val="20"/>
          <w:szCs w:val="20"/>
        </w:rPr>
        <w:t xml:space="preserve"> </w:t>
      </w:r>
      <w:r w:rsidRPr="00B72469">
        <w:rPr>
          <w:rFonts w:ascii="Times New Roman" w:eastAsia="Arial" w:hAnsi="Times New Roman" w:cs="Times New Roman"/>
          <w:sz w:val="20"/>
          <w:szCs w:val="20"/>
        </w:rPr>
        <w:t>n</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list</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 xml:space="preserve">re- </w:t>
      </w:r>
      <w:r w:rsidRPr="00B72469">
        <w:rPr>
          <w:rFonts w:ascii="Times New Roman" w:eastAsia="Arial" w:hAnsi="Times New Roman" w:cs="Times New Roman"/>
          <w:w w:val="91"/>
          <w:sz w:val="20"/>
          <w:szCs w:val="20"/>
        </w:rPr>
        <w:t>lated</w:t>
      </w:r>
      <w:r w:rsidRPr="00B72469">
        <w:rPr>
          <w:rFonts w:ascii="Times New Roman" w:eastAsia="Arial" w:hAnsi="Times New Roman" w:cs="Times New Roman"/>
          <w:spacing w:val="-17"/>
          <w:w w:val="91"/>
          <w:sz w:val="20"/>
          <w:szCs w:val="20"/>
        </w:rPr>
        <w:t xml:space="preserve"> </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91"/>
          <w:sz w:val="20"/>
          <w:szCs w:val="20"/>
        </w:rPr>
        <w:t>ork</w:t>
      </w:r>
      <w:r w:rsidRPr="00B72469">
        <w:rPr>
          <w:rFonts w:ascii="Times New Roman" w:eastAsia="Arial" w:hAnsi="Times New Roman" w:cs="Times New Roman"/>
          <w:spacing w:val="15"/>
          <w:w w:val="91"/>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three specific</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w w:val="86"/>
          <w:sz w:val="20"/>
          <w:szCs w:val="20"/>
        </w:rPr>
        <w:t>problems</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w w:val="86"/>
          <w:sz w:val="20"/>
          <w:szCs w:val="20"/>
        </w:rPr>
        <w:t>discussed</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 xml:space="preserve">Sec- </w:t>
      </w:r>
      <w:r w:rsidRPr="00B72469">
        <w:rPr>
          <w:rFonts w:ascii="Times New Roman" w:eastAsia="Arial" w:hAnsi="Times New Roman" w:cs="Times New Roman"/>
          <w:sz w:val="20"/>
          <w:szCs w:val="20"/>
        </w:rPr>
        <w:t>tion</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3</w:t>
      </w:r>
      <w:proofErr w:type="gramStart"/>
      <w:r w:rsidRPr="00B72469">
        <w:rPr>
          <w:rFonts w:ascii="Times New Roman" w:eastAsia="Arial" w:hAnsi="Times New Roman" w:cs="Times New Roman"/>
          <w:sz w:val="20"/>
          <w:szCs w:val="20"/>
        </w:rPr>
        <w:t>..</w:t>
      </w:r>
      <w:proofErr w:type="gramEnd"/>
    </w:p>
    <w:p w14:paraId="0AFED28F" w14:textId="77777777" w:rsidR="00676FEB" w:rsidRPr="00B72469" w:rsidRDefault="00676FEB" w:rsidP="00676FEB">
      <w:pPr>
        <w:spacing w:after="0"/>
        <w:jc w:val="both"/>
        <w:rPr>
          <w:rFonts w:ascii="Times New Roman" w:hAnsi="Times New Roman" w:cs="Times New Roman"/>
        </w:rPr>
        <w:sectPr w:rsidR="00676FEB" w:rsidRPr="00B72469">
          <w:pgSz w:w="12240" w:h="15840"/>
          <w:pgMar w:top="1020" w:right="1060" w:bottom="280" w:left="1060" w:header="720" w:footer="720" w:gutter="0"/>
          <w:cols w:num="2" w:space="720" w:equalWidth="0">
            <w:col w:w="4791" w:space="539"/>
            <w:col w:w="4790"/>
          </w:cols>
        </w:sectPr>
      </w:pPr>
    </w:p>
    <w:p w14:paraId="0AFED290" w14:textId="77777777" w:rsidR="00676FEB" w:rsidRPr="00B72469" w:rsidRDefault="00676FEB" w:rsidP="00676FEB">
      <w:pPr>
        <w:spacing w:before="53" w:after="0" w:line="240" w:lineRule="auto"/>
        <w:ind w:left="110" w:right="832"/>
        <w:jc w:val="both"/>
        <w:rPr>
          <w:rFonts w:ascii="Times New Roman" w:eastAsia="Arial" w:hAnsi="Times New Roman" w:cs="Times New Roman"/>
        </w:rPr>
      </w:pPr>
      <w:r w:rsidRPr="00B72469">
        <w:rPr>
          <w:rFonts w:ascii="Times New Roman" w:eastAsia="Arial" w:hAnsi="Times New Roman" w:cs="Times New Roman"/>
          <w:b/>
          <w:bCs/>
        </w:rPr>
        <w:lastRenderedPageBreak/>
        <w:t>5.1</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88"/>
        </w:rPr>
        <w:t>Mobile</w:t>
      </w:r>
      <w:proofErr w:type="gramEnd"/>
      <w:r w:rsidRPr="00B72469">
        <w:rPr>
          <w:rFonts w:ascii="Times New Roman" w:eastAsia="Arial" w:hAnsi="Times New Roman" w:cs="Times New Roman"/>
          <w:b/>
          <w:bCs/>
          <w:spacing w:val="43"/>
          <w:w w:val="88"/>
        </w:rPr>
        <w:t xml:space="preserve"> </w:t>
      </w:r>
      <w:r w:rsidRPr="00B72469">
        <w:rPr>
          <w:rFonts w:ascii="Times New Roman" w:eastAsia="Arial" w:hAnsi="Times New Roman" w:cs="Times New Roman"/>
          <w:b/>
          <w:bCs/>
          <w:w w:val="88"/>
        </w:rPr>
        <w:t>phone</w:t>
      </w:r>
      <w:r w:rsidRPr="00B72469">
        <w:rPr>
          <w:rFonts w:ascii="Times New Roman" w:eastAsia="Arial" w:hAnsi="Times New Roman" w:cs="Times New Roman"/>
          <w:b/>
          <w:bCs/>
          <w:spacing w:val="-12"/>
          <w:w w:val="88"/>
        </w:rPr>
        <w:t xml:space="preserve"> </w:t>
      </w:r>
      <w:r w:rsidRPr="00B72469">
        <w:rPr>
          <w:rFonts w:ascii="Times New Roman" w:eastAsia="Arial" w:hAnsi="Times New Roman" w:cs="Times New Roman"/>
          <w:b/>
          <w:bCs/>
          <w:w w:val="88"/>
        </w:rPr>
        <w:t>security</w:t>
      </w:r>
      <w:r w:rsidRPr="00B72469">
        <w:rPr>
          <w:rFonts w:ascii="Times New Roman" w:eastAsia="Arial" w:hAnsi="Times New Roman" w:cs="Times New Roman"/>
          <w:b/>
          <w:bCs/>
          <w:spacing w:val="1"/>
          <w:w w:val="88"/>
        </w:rPr>
        <w:t xml:space="preserve"> </w:t>
      </w:r>
      <w:r w:rsidRPr="00B72469">
        <w:rPr>
          <w:rFonts w:ascii="Times New Roman" w:eastAsia="Arial" w:hAnsi="Times New Roman" w:cs="Times New Roman"/>
          <w:b/>
          <w:bCs/>
          <w:w w:val="88"/>
        </w:rPr>
        <w:t>and</w:t>
      </w:r>
      <w:r w:rsidRPr="00B72469">
        <w:rPr>
          <w:rFonts w:ascii="Times New Roman" w:eastAsia="Arial" w:hAnsi="Times New Roman" w:cs="Times New Roman"/>
          <w:b/>
          <w:bCs/>
          <w:spacing w:val="9"/>
          <w:w w:val="88"/>
        </w:rPr>
        <w:t xml:space="preserve"> </w:t>
      </w:r>
      <w:r w:rsidRPr="00B72469">
        <w:rPr>
          <w:rFonts w:ascii="Times New Roman" w:eastAsia="Arial" w:hAnsi="Times New Roman" w:cs="Times New Roman"/>
          <w:b/>
          <w:bCs/>
          <w:w w:val="99"/>
        </w:rPr>
        <w:t>pr</w:t>
      </w:r>
      <w:r w:rsidRPr="00B72469">
        <w:rPr>
          <w:rFonts w:ascii="Times New Roman" w:eastAsia="Arial" w:hAnsi="Times New Roman" w:cs="Times New Roman"/>
          <w:b/>
          <w:bCs/>
          <w:spacing w:val="-2"/>
          <w:w w:val="99"/>
        </w:rPr>
        <w:t>i</w:t>
      </w:r>
      <w:r w:rsidRPr="00B72469">
        <w:rPr>
          <w:rFonts w:ascii="Times New Roman" w:eastAsia="Arial" w:hAnsi="Times New Roman" w:cs="Times New Roman"/>
          <w:b/>
          <w:bCs/>
          <w:spacing w:val="-2"/>
          <w:w w:val="89"/>
        </w:rPr>
        <w:t>v</w:t>
      </w:r>
      <w:r w:rsidRPr="00B72469">
        <w:rPr>
          <w:rFonts w:ascii="Times New Roman" w:eastAsia="Arial" w:hAnsi="Times New Roman" w:cs="Times New Roman"/>
          <w:b/>
          <w:bCs/>
          <w:w w:val="86"/>
        </w:rPr>
        <w:t>acy</w:t>
      </w:r>
    </w:p>
    <w:p w14:paraId="0AFED291" w14:textId="77777777" w:rsidR="00676FEB" w:rsidRPr="00B72469" w:rsidRDefault="00676FEB" w:rsidP="00676FEB">
      <w:pPr>
        <w:spacing w:after="0" w:line="200" w:lineRule="exact"/>
        <w:rPr>
          <w:rFonts w:ascii="Times New Roman" w:hAnsi="Times New Roman" w:cs="Times New Roman"/>
          <w:sz w:val="20"/>
          <w:szCs w:val="20"/>
        </w:rPr>
      </w:pPr>
    </w:p>
    <w:p w14:paraId="0AFED292" w14:textId="77777777" w:rsidR="00676FEB" w:rsidRPr="00B72469" w:rsidRDefault="00676FEB" w:rsidP="00676FEB">
      <w:pPr>
        <w:spacing w:before="3" w:after="0" w:line="220" w:lineRule="exact"/>
        <w:rPr>
          <w:rFonts w:ascii="Times New Roman" w:hAnsi="Times New Roman" w:cs="Times New Roman"/>
        </w:rPr>
      </w:pPr>
    </w:p>
    <w:p w14:paraId="0AFED293"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5"/>
          <w:sz w:val="20"/>
          <w:szCs w:val="20"/>
        </w:rPr>
        <w:t xml:space="preserve">There </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has</w:t>
      </w:r>
      <w:proofErr w:type="gramEnd"/>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been</w:t>
      </w:r>
      <w:r w:rsidRPr="00B72469">
        <w:rPr>
          <w:rFonts w:ascii="Times New Roman" w:eastAsia="Arial" w:hAnsi="Times New Roman" w:cs="Times New Roman"/>
          <w:spacing w:val="28"/>
          <w:w w:val="85"/>
          <w:sz w:val="20"/>
          <w:szCs w:val="20"/>
        </w:rPr>
        <w:t xml:space="preserve"> </w:t>
      </w:r>
      <w:r w:rsidRPr="00B72469">
        <w:rPr>
          <w:rFonts w:ascii="Times New Roman" w:eastAsia="Arial" w:hAnsi="Times New Roman" w:cs="Times New Roman"/>
          <w:w w:val="85"/>
          <w:sz w:val="20"/>
          <w:szCs w:val="20"/>
        </w:rPr>
        <w:t>some</w:t>
      </w:r>
      <w:r w:rsidRPr="00B72469">
        <w:rPr>
          <w:rFonts w:ascii="Times New Roman" w:eastAsia="Arial" w:hAnsi="Times New Roman" w:cs="Times New Roman"/>
          <w:spacing w:val="37"/>
          <w:w w:val="85"/>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86"/>
          <w:sz w:val="20"/>
          <w:szCs w:val="20"/>
        </w:rPr>
        <w:t xml:space="preserve">using </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sensors</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8"/>
          <w:sz w:val="20"/>
          <w:szCs w:val="20"/>
        </w:rPr>
        <w:t xml:space="preserve">establish </w:t>
      </w:r>
      <w:r w:rsidRPr="00B72469">
        <w:rPr>
          <w:rFonts w:ascii="Times New Roman" w:eastAsia="Arial" w:hAnsi="Times New Roman" w:cs="Times New Roman"/>
          <w:w w:val="90"/>
          <w:sz w:val="20"/>
          <w:szCs w:val="20"/>
        </w:rPr>
        <w:t>cont</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xt</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9"/>
          <w:sz w:val="20"/>
          <w:szCs w:val="20"/>
        </w:rPr>
        <w:t>di</w:t>
      </w:r>
      <w:r w:rsidRPr="00B72469">
        <w:rPr>
          <w:rFonts w:ascii="Times New Roman" w:eastAsia="Arial" w:hAnsi="Times New Roman" w:cs="Times New Roman"/>
          <w:spacing w:val="-4"/>
          <w:w w:val="89"/>
          <w:sz w:val="20"/>
          <w:szCs w:val="20"/>
        </w:rPr>
        <w:t>f</w:t>
      </w:r>
      <w:r w:rsidRPr="00B72469">
        <w:rPr>
          <w:rFonts w:ascii="Times New Roman" w:eastAsia="Arial" w:hAnsi="Times New Roman" w:cs="Times New Roman"/>
          <w:w w:val="89"/>
          <w:sz w:val="20"/>
          <w:szCs w:val="20"/>
        </w:rPr>
        <w:t xml:space="preserve">ferent </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purposes</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8"/>
          <w:sz w:val="20"/>
          <w:szCs w:val="20"/>
        </w:rPr>
        <w:t>smartphones.</w:t>
      </w:r>
      <w:r w:rsidRPr="00B72469">
        <w:rPr>
          <w:rFonts w:ascii="Times New Roman" w:eastAsia="Arial" w:hAnsi="Times New Roman" w:cs="Times New Roman"/>
          <w:spacing w:val="47"/>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 of</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Peddemors</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24"/>
          <w:sz w:val="20"/>
          <w:szCs w:val="20"/>
        </w:rPr>
        <w:t xml:space="preserve"> </w:t>
      </w:r>
      <w:r w:rsidRPr="00B72469">
        <w:rPr>
          <w:rFonts w:ascii="Times New Roman" w:eastAsia="Arial" w:hAnsi="Times New Roman" w:cs="Times New Roman"/>
          <w:sz w:val="20"/>
          <w:szCs w:val="20"/>
        </w:rPr>
        <w:t>[24]</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use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past</w:t>
      </w:r>
      <w:r w:rsidRPr="00B72469">
        <w:rPr>
          <w:rFonts w:ascii="Times New Roman" w:eastAsia="Arial" w:hAnsi="Times New Roman" w:cs="Times New Roman"/>
          <w:spacing w:val="2"/>
          <w:w w:val="87"/>
          <w:sz w:val="20"/>
          <w:szCs w:val="20"/>
        </w:rPr>
        <w:t xml:space="preserve"> </w:t>
      </w:r>
      <w:proofErr w:type="gramStart"/>
      <w:r w:rsidRPr="00B72469">
        <w:rPr>
          <w:rFonts w:ascii="Times New Roman" w:eastAsia="Arial" w:hAnsi="Times New Roman" w:cs="Times New Roman"/>
          <w:w w:val="87"/>
          <w:sz w:val="20"/>
          <w:szCs w:val="20"/>
        </w:rPr>
        <w:t>ne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 xml:space="preserve">orking </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and</w:t>
      </w:r>
      <w:proofErr w:type="gramEnd"/>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 xml:space="preserve">sensor </w:t>
      </w:r>
      <w:r w:rsidRPr="00B72469">
        <w:rPr>
          <w:rFonts w:ascii="Times New Roman" w:eastAsia="Arial" w:hAnsi="Times New Roman" w:cs="Times New Roman"/>
          <w:spacing w:val="-4"/>
          <w:w w:val="85"/>
          <w:sz w:val="20"/>
          <w:szCs w:val="20"/>
        </w:rPr>
        <w:t>e</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nts</w:t>
      </w:r>
      <w:r w:rsidRPr="00B72469">
        <w:rPr>
          <w:rFonts w:ascii="Times New Roman" w:eastAsia="Arial" w:hAnsi="Times New Roman" w:cs="Times New Roman"/>
          <w:spacing w:val="20"/>
          <w:w w:val="85"/>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90"/>
          <w:sz w:val="20"/>
          <w:szCs w:val="20"/>
        </w:rPr>
        <w:t>predict</w:t>
      </w:r>
      <w:r w:rsidRPr="00B72469">
        <w:rPr>
          <w:rFonts w:ascii="Times New Roman" w:eastAsia="Arial" w:hAnsi="Times New Roman" w:cs="Times New Roman"/>
          <w:spacing w:val="27"/>
          <w:w w:val="90"/>
          <w:sz w:val="20"/>
          <w:szCs w:val="20"/>
        </w:rPr>
        <w:t xml:space="preserve"> </w:t>
      </w:r>
      <w:r w:rsidRPr="00B72469">
        <w:rPr>
          <w:rFonts w:ascii="Times New Roman" w:eastAsia="Arial" w:hAnsi="Times New Roman" w:cs="Times New Roman"/>
          <w:w w:val="90"/>
          <w:sz w:val="20"/>
          <w:szCs w:val="20"/>
        </w:rPr>
        <w:t>future</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w w:val="90"/>
          <w:sz w:val="20"/>
          <w:szCs w:val="20"/>
        </w:rPr>
        <w:t>net</w:t>
      </w:r>
      <w:r w:rsidRPr="00B72469">
        <w:rPr>
          <w:rFonts w:ascii="Times New Roman" w:eastAsia="Arial" w:hAnsi="Times New Roman" w:cs="Times New Roman"/>
          <w:spacing w:val="-2"/>
          <w:w w:val="90"/>
          <w:sz w:val="20"/>
          <w:szCs w:val="20"/>
        </w:rPr>
        <w:t>w</w:t>
      </w:r>
      <w:r w:rsidRPr="00B72469">
        <w:rPr>
          <w:rFonts w:ascii="Times New Roman" w:eastAsia="Arial" w:hAnsi="Times New Roman" w:cs="Times New Roman"/>
          <w:w w:val="90"/>
          <w:sz w:val="20"/>
          <w:szCs w:val="20"/>
        </w:rPr>
        <w:t>ork</w:t>
      </w:r>
      <w:r w:rsidRPr="00B72469">
        <w:rPr>
          <w:rFonts w:ascii="Times New Roman" w:eastAsia="Arial" w:hAnsi="Times New Roman" w:cs="Times New Roman"/>
          <w:spacing w:val="32"/>
          <w:w w:val="90"/>
          <w:sz w:val="20"/>
          <w:szCs w:val="20"/>
        </w:rPr>
        <w:t xml:space="preserve"> </w:t>
      </w:r>
      <w:r w:rsidRPr="00B72469">
        <w:rPr>
          <w:rFonts w:ascii="Times New Roman" w:eastAsia="Arial" w:hAnsi="Times New Roman" w:cs="Times New Roman"/>
          <w:spacing w:val="-4"/>
          <w:w w:val="90"/>
          <w:sz w:val="20"/>
          <w:szCs w:val="20"/>
        </w:rPr>
        <w:t>e</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nts.</w:t>
      </w:r>
      <w:r w:rsidRPr="00B72469">
        <w:rPr>
          <w:rFonts w:ascii="Times New Roman" w:eastAsia="Arial" w:hAnsi="Times New Roman" w:cs="Times New Roman"/>
          <w:spacing w:val="29"/>
          <w:w w:val="90"/>
          <w:sz w:val="20"/>
          <w:szCs w:val="20"/>
        </w:rPr>
        <w:t xml:space="preserve"> </w:t>
      </w:r>
      <w:r w:rsidRPr="00B72469">
        <w:rPr>
          <w:rFonts w:ascii="Times New Roman" w:eastAsia="Arial" w:hAnsi="Times New Roman" w:cs="Times New Roman"/>
          <w:w w:val="90"/>
          <w:sz w:val="20"/>
          <w:szCs w:val="20"/>
        </w:rPr>
        <w:t>Th</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y</w:t>
      </w:r>
      <w:r w:rsidRPr="00B72469">
        <w:rPr>
          <w:rFonts w:ascii="Times New Roman" w:eastAsia="Arial" w:hAnsi="Times New Roman" w:cs="Times New Roman"/>
          <w:spacing w:val="20"/>
          <w:w w:val="90"/>
          <w:sz w:val="20"/>
          <w:szCs w:val="20"/>
        </w:rPr>
        <w:t xml:space="preserve"> </w:t>
      </w:r>
      <w:r w:rsidRPr="00B72469">
        <w:rPr>
          <w:rFonts w:ascii="Times New Roman" w:eastAsia="Arial" w:hAnsi="Times New Roman" w:cs="Times New Roman"/>
          <w:w w:val="90"/>
          <w:sz w:val="20"/>
          <w:szCs w:val="20"/>
        </w:rPr>
        <w:t>g</w:t>
      </w:r>
      <w:r w:rsidRPr="00B72469">
        <w:rPr>
          <w:rFonts w:ascii="Times New Roman" w:eastAsia="Arial" w:hAnsi="Times New Roman" w:cs="Times New Roman"/>
          <w:spacing w:val="-4"/>
          <w:w w:val="90"/>
          <w:sz w:val="20"/>
          <w:szCs w:val="20"/>
        </w:rPr>
        <w:t>i</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2"/>
          <w:sz w:val="20"/>
          <w:szCs w:val="20"/>
        </w:rPr>
        <w:t xml:space="preserve">xam- </w:t>
      </w:r>
      <w:r w:rsidRPr="00B72469">
        <w:rPr>
          <w:rFonts w:ascii="Times New Roman" w:eastAsia="Arial" w:hAnsi="Times New Roman" w:cs="Times New Roman"/>
          <w:w w:val="87"/>
          <w:sz w:val="20"/>
          <w:szCs w:val="20"/>
        </w:rPr>
        <w:t>ple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2"/>
          <w:sz w:val="20"/>
          <w:szCs w:val="20"/>
        </w:rPr>
        <w:t>predicting</w:t>
      </w:r>
      <w:r w:rsidRPr="00B72469">
        <w:rPr>
          <w:rFonts w:ascii="Times New Roman" w:eastAsia="Arial" w:hAnsi="Times New Roman" w:cs="Times New Roman"/>
          <w:spacing w:val="18"/>
          <w:w w:val="92"/>
          <w:sz w:val="20"/>
          <w:szCs w:val="20"/>
        </w:rPr>
        <w:t xml:space="preserve"> </w:t>
      </w:r>
      <w:r w:rsidRPr="00B72469">
        <w:rPr>
          <w:rFonts w:ascii="Times New Roman" w:eastAsia="Arial" w:hAnsi="Times New Roman" w:cs="Times New Roman"/>
          <w:w w:val="92"/>
          <w:sz w:val="20"/>
          <w:szCs w:val="20"/>
        </w:rPr>
        <w:t>ne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k</w:t>
      </w:r>
      <w:r w:rsidRPr="00B72469">
        <w:rPr>
          <w:rFonts w:ascii="Times New Roman" w:eastAsia="Arial" w:hAnsi="Times New Roman" w:cs="Times New Roman"/>
          <w:spacing w:val="13"/>
          <w:w w:val="92"/>
          <w:sz w:val="20"/>
          <w:szCs w:val="20"/>
        </w:rPr>
        <w:t xml:space="preserve"> </w:t>
      </w:r>
      <w:r w:rsidRPr="00B72469">
        <w:rPr>
          <w:rFonts w:ascii="Times New Roman" w:eastAsia="Arial" w:hAnsi="Times New Roman" w:cs="Times New Roman"/>
          <w:spacing w:val="-4"/>
          <w:w w:val="79"/>
          <w:sz w:val="20"/>
          <w:szCs w:val="20"/>
        </w:rPr>
        <w:t>a</w:t>
      </w:r>
      <w:r w:rsidRPr="00B72469">
        <w:rPr>
          <w:rFonts w:ascii="Times New Roman" w:eastAsia="Arial" w:hAnsi="Times New Roman" w:cs="Times New Roman"/>
          <w:spacing w:val="-5"/>
          <w:w w:val="99"/>
          <w:sz w:val="20"/>
          <w:szCs w:val="20"/>
        </w:rPr>
        <w:t>v</w:t>
      </w:r>
      <w:r w:rsidRPr="00B72469">
        <w:rPr>
          <w:rFonts w:ascii="Times New Roman" w:eastAsia="Arial" w:hAnsi="Times New Roman" w:cs="Times New Roman"/>
          <w:w w:val="99"/>
          <w:sz w:val="20"/>
          <w:szCs w:val="20"/>
        </w:rPr>
        <w:t>ailabilit</w:t>
      </w:r>
      <w:r w:rsidRPr="00B72469">
        <w:rPr>
          <w:rFonts w:ascii="Times New Roman" w:eastAsia="Arial" w:hAnsi="Times New Roman" w:cs="Times New Roman"/>
          <w:spacing w:val="-13"/>
          <w:w w:val="99"/>
          <w:sz w:val="20"/>
          <w:szCs w:val="20"/>
        </w:rPr>
        <w:t>y</w:t>
      </w:r>
      <w:r w:rsidRPr="00B72469">
        <w:rPr>
          <w:rFonts w:ascii="Times New Roman" w:eastAsia="Arial" w:hAnsi="Times New Roman" w:cs="Times New Roman"/>
          <w:w w:val="89"/>
          <w:sz w:val="20"/>
          <w:szCs w:val="20"/>
        </w:rPr>
        <w:t>.</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sz w:val="20"/>
          <w:szCs w:val="20"/>
        </w:rPr>
        <w:t>ability to</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pre- dict</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pacing w:val="-4"/>
          <w:w w:val="85"/>
          <w:sz w:val="20"/>
          <w:szCs w:val="20"/>
        </w:rPr>
        <w:t>e</w:t>
      </w:r>
      <w:r w:rsidRPr="00B72469">
        <w:rPr>
          <w:rFonts w:ascii="Times New Roman" w:eastAsia="Arial" w:hAnsi="Times New Roman" w:cs="Times New Roman"/>
          <w:spacing w:val="-3"/>
          <w:w w:val="85"/>
          <w:sz w:val="20"/>
          <w:szCs w:val="20"/>
        </w:rPr>
        <w:t>v</w:t>
      </w:r>
      <w:r w:rsidRPr="00B72469">
        <w:rPr>
          <w:rFonts w:ascii="Times New Roman" w:eastAsia="Arial" w:hAnsi="Times New Roman" w:cs="Times New Roman"/>
          <w:w w:val="85"/>
          <w:sz w:val="20"/>
          <w:szCs w:val="20"/>
        </w:rPr>
        <w:t>ents</w:t>
      </w:r>
      <w:r w:rsidRPr="00B72469">
        <w:rPr>
          <w:rFonts w:ascii="Times New Roman" w:eastAsia="Arial" w:hAnsi="Times New Roman" w:cs="Times New Roman"/>
          <w:spacing w:val="22"/>
          <w:w w:val="8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4"/>
          <w:sz w:val="20"/>
          <w:szCs w:val="20"/>
        </w:rPr>
        <w:t>distinct</w:t>
      </w:r>
      <w:r w:rsidRPr="00B72469">
        <w:rPr>
          <w:rFonts w:ascii="Times New Roman" w:eastAsia="Arial" w:hAnsi="Times New Roman" w:cs="Times New Roman"/>
          <w:spacing w:val="14"/>
          <w:w w:val="94"/>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d</w:t>
      </w:r>
      <w:r w:rsidRPr="00B72469">
        <w:rPr>
          <w:rFonts w:ascii="Times New Roman" w:eastAsia="Arial" w:hAnsi="Times New Roman" w:cs="Times New Roman"/>
          <w:spacing w:val="-5"/>
          <w:w w:val="91"/>
          <w:sz w:val="20"/>
          <w:szCs w:val="20"/>
        </w:rPr>
        <w:t>e</w:t>
      </w:r>
      <w:r w:rsidRPr="00B72469">
        <w:rPr>
          <w:rFonts w:ascii="Times New Roman" w:eastAsia="Arial" w:hAnsi="Times New Roman" w:cs="Times New Roman"/>
          <w:w w:val="91"/>
          <w:sz w:val="20"/>
          <w:szCs w:val="20"/>
        </w:rPr>
        <w:t>viating</w:t>
      </w:r>
      <w:r w:rsidRPr="00B72469">
        <w:rPr>
          <w:rFonts w:ascii="Times New Roman" w:eastAsia="Arial" w:hAnsi="Times New Roman" w:cs="Times New Roman"/>
          <w:spacing w:val="23"/>
          <w:w w:val="91"/>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2"/>
          <w:sz w:val="20"/>
          <w:szCs w:val="20"/>
        </w:rPr>
        <w:t>normal</w:t>
      </w:r>
      <w:r w:rsidRPr="00B72469">
        <w:rPr>
          <w:rFonts w:ascii="Times New Roman" w:eastAsia="Arial" w:hAnsi="Times New Roman" w:cs="Times New Roman"/>
          <w:spacing w:val="15"/>
          <w:w w:val="92"/>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 xml:space="preserve">pre- </w:t>
      </w:r>
      <w:r w:rsidRPr="00B72469">
        <w:rPr>
          <w:rFonts w:ascii="Times New Roman" w:eastAsia="Arial" w:hAnsi="Times New Roman" w:cs="Times New Roman"/>
          <w:w w:val="89"/>
          <w:sz w:val="20"/>
          <w:szCs w:val="20"/>
        </w:rPr>
        <w:t>scribed</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z w:val="20"/>
          <w:szCs w:val="20"/>
        </w:rPr>
        <w:t>beh</w:t>
      </w:r>
      <w:r w:rsidRPr="00B72469">
        <w:rPr>
          <w:rFonts w:ascii="Times New Roman" w:eastAsia="Arial" w:hAnsi="Times New Roman" w:cs="Times New Roman"/>
          <w:spacing w:val="-4"/>
          <w:sz w:val="20"/>
          <w:szCs w:val="20"/>
        </w:rPr>
        <w:t>a</w:t>
      </w:r>
      <w:r w:rsidRPr="00B72469">
        <w:rPr>
          <w:rFonts w:ascii="Times New Roman" w:eastAsia="Arial" w:hAnsi="Times New Roman" w:cs="Times New Roman"/>
          <w:sz w:val="20"/>
          <w:szCs w:val="20"/>
        </w:rPr>
        <w:t>vio</w:t>
      </w:r>
      <w:r w:rsidRPr="00B72469">
        <w:rPr>
          <w:rFonts w:ascii="Times New Roman" w:eastAsia="Arial" w:hAnsi="Times New Roman" w:cs="Times New Roman"/>
          <w:spacing w:val="-11"/>
          <w:sz w:val="20"/>
          <w:szCs w:val="20"/>
        </w:rPr>
        <w:t>r</w:t>
      </w:r>
      <w:r w:rsidRPr="00B72469">
        <w:rPr>
          <w:rFonts w:ascii="Times New Roman" w:eastAsia="Arial" w:hAnsi="Times New Roman" w:cs="Times New Roman"/>
          <w:sz w:val="20"/>
          <w:szCs w:val="20"/>
        </w:rPr>
        <w:t>.</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Nonetheless</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sz w:val="20"/>
          <w:szCs w:val="20"/>
        </w:rPr>
        <w:t>th</w:t>
      </w:r>
      <w:r w:rsidRPr="00B72469">
        <w:rPr>
          <w:rFonts w:ascii="Times New Roman" w:eastAsia="Arial" w:hAnsi="Times New Roman" w:cs="Times New Roman"/>
          <w:spacing w:val="-3"/>
          <w:sz w:val="20"/>
          <w:szCs w:val="20"/>
        </w:rPr>
        <w:t>e</w:t>
      </w:r>
      <w:r w:rsidRPr="00B72469">
        <w:rPr>
          <w:rFonts w:ascii="Times New Roman" w:eastAsia="Arial" w:hAnsi="Times New Roman" w:cs="Times New Roman"/>
          <w:sz w:val="20"/>
          <w:szCs w:val="20"/>
        </w:rPr>
        <w:t>y</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2"/>
          <w:sz w:val="20"/>
          <w:szCs w:val="20"/>
        </w:rPr>
        <w:t>use</w:t>
      </w:r>
      <w:r w:rsidRPr="00B72469">
        <w:rPr>
          <w:rFonts w:ascii="Times New Roman" w:eastAsia="Arial" w:hAnsi="Times New Roman" w:cs="Times New Roman"/>
          <w:spacing w:val="28"/>
          <w:w w:val="8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3"/>
          <w:sz w:val="20"/>
          <w:szCs w:val="20"/>
        </w:rPr>
        <w:t>prediction</w:t>
      </w:r>
      <w:r w:rsidRPr="00B72469">
        <w:rPr>
          <w:rFonts w:ascii="Times New Roman" w:eastAsia="Arial" w:hAnsi="Times New Roman" w:cs="Times New Roman"/>
          <w:spacing w:val="22"/>
          <w:w w:val="93"/>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90"/>
          <w:sz w:val="20"/>
          <w:szCs w:val="20"/>
        </w:rPr>
        <w:t>being</w:t>
      </w:r>
      <w:r w:rsidRPr="00B72469">
        <w:rPr>
          <w:rFonts w:ascii="Times New Roman" w:eastAsia="Arial" w:hAnsi="Times New Roman" w:cs="Times New Roman"/>
          <w:spacing w:val="16"/>
          <w:w w:val="90"/>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8"/>
          <w:sz w:val="20"/>
          <w:szCs w:val="20"/>
        </w:rPr>
        <w:t>home</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sz w:val="20"/>
          <w:szCs w:val="20"/>
        </w:rPr>
        <w:t>or</w:t>
      </w:r>
      <w:r w:rsidRPr="00B72469">
        <w:rPr>
          <w:rFonts w:ascii="Times New Roman" w:eastAsia="Arial" w:hAnsi="Times New Roman" w:cs="Times New Roman"/>
          <w:spacing w:val="-2"/>
          <w:sz w:val="20"/>
          <w:szCs w:val="20"/>
        </w:rPr>
        <w:t xml:space="preserve"> 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0"/>
          <w:sz w:val="20"/>
          <w:szCs w:val="20"/>
        </w:rPr>
        <w:t xml:space="preserve">durations. </w:t>
      </w:r>
      <w:r w:rsidRPr="00B72469">
        <w:rPr>
          <w:rFonts w:ascii="Times New Roman" w:eastAsia="Arial" w:hAnsi="Times New Roman" w:cs="Times New Roman"/>
          <w:spacing w:val="8"/>
          <w:w w:val="90"/>
          <w:sz w:val="20"/>
          <w:szCs w:val="20"/>
        </w:rPr>
        <w:t xml:space="preserve"> </w:t>
      </w:r>
      <w:r w:rsidRPr="00B72469">
        <w:rPr>
          <w:rFonts w:ascii="Times New Roman" w:eastAsia="Arial" w:hAnsi="Times New Roman" w:cs="Times New Roman"/>
          <w:w w:val="90"/>
          <w:sz w:val="20"/>
          <w:szCs w:val="20"/>
        </w:rPr>
        <w:t>Therefore,</w:t>
      </w:r>
      <w:r w:rsidRPr="00B72469">
        <w:rPr>
          <w:rFonts w:ascii="Times New Roman" w:eastAsia="Arial" w:hAnsi="Times New Roman" w:cs="Times New Roman"/>
          <w:spacing w:val="20"/>
          <w:w w:val="90"/>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7"/>
          <w:sz w:val="20"/>
          <w:szCs w:val="20"/>
        </w:rPr>
        <w:t>system</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should</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b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considered.</w:t>
      </w:r>
      <w:r w:rsidRPr="00B72469">
        <w:rPr>
          <w:rFonts w:ascii="Times New Roman" w:eastAsia="Arial" w:hAnsi="Times New Roman" w:cs="Times New Roman"/>
          <w:spacing w:val="45"/>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1"/>
          <w:sz w:val="20"/>
          <w:szCs w:val="20"/>
        </w:rPr>
        <w:t>particular</w:t>
      </w:r>
      <w:r w:rsidRPr="00B72469">
        <w:rPr>
          <w:rFonts w:ascii="Times New Roman" w:eastAsia="Arial" w:hAnsi="Times New Roman" w:cs="Times New Roman"/>
          <w:spacing w:val="18"/>
          <w:w w:val="91"/>
          <w:sz w:val="20"/>
          <w:szCs w:val="20"/>
        </w:rPr>
        <w:t xml:space="preserve"> </w:t>
      </w:r>
      <w:r w:rsidRPr="00B72469">
        <w:rPr>
          <w:rFonts w:ascii="Times New Roman" w:eastAsia="Arial" w:hAnsi="Times New Roman" w:cs="Times New Roman"/>
          <w:w w:val="91"/>
          <w:sz w:val="20"/>
          <w:szCs w:val="20"/>
        </w:rPr>
        <w:t>problem</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4"/>
          <w:sz w:val="20"/>
          <w:szCs w:val="20"/>
        </w:rPr>
        <w:t>compl</w:t>
      </w:r>
      <w:r w:rsidRPr="00B72469">
        <w:rPr>
          <w:rFonts w:ascii="Times New Roman" w:eastAsia="Arial" w:hAnsi="Times New Roman" w:cs="Times New Roman"/>
          <w:spacing w:val="-3"/>
          <w:w w:val="94"/>
          <w:sz w:val="20"/>
          <w:szCs w:val="20"/>
        </w:rPr>
        <w:t>e</w:t>
      </w:r>
      <w:r w:rsidRPr="00B72469">
        <w:rPr>
          <w:rFonts w:ascii="Times New Roman" w:eastAsia="Arial" w:hAnsi="Times New Roman" w:cs="Times New Roman"/>
          <w:w w:val="94"/>
          <w:sz w:val="20"/>
          <w:szCs w:val="20"/>
        </w:rPr>
        <w:t>xity</w:t>
      </w:r>
      <w:r w:rsidRPr="00B72469">
        <w:rPr>
          <w:rFonts w:ascii="Times New Roman" w:eastAsia="Arial" w:hAnsi="Times New Roman" w:cs="Times New Roman"/>
          <w:spacing w:val="-1"/>
          <w:w w:val="9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7"/>
          <w:sz w:val="20"/>
          <w:szCs w:val="20"/>
        </w:rPr>
        <w:t>computing</w:t>
      </w:r>
      <w:r w:rsidRPr="00B72469">
        <w:rPr>
          <w:rFonts w:ascii="Times New Roman" w:eastAsia="Arial" w:hAnsi="Times New Roman" w:cs="Times New Roman"/>
          <w:spacing w:val="41"/>
          <w:w w:val="87"/>
          <w:sz w:val="20"/>
          <w:szCs w:val="20"/>
        </w:rPr>
        <w:t xml:space="preserve"> </w:t>
      </w:r>
      <w:r w:rsidRPr="00B72469">
        <w:rPr>
          <w:rFonts w:ascii="Times New Roman" w:eastAsia="Arial" w:hAnsi="Times New Roman" w:cs="Times New Roman"/>
          <w:w w:val="87"/>
          <w:sz w:val="20"/>
          <w:szCs w:val="20"/>
        </w:rPr>
        <w:t>predicted</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nts,</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which</w:t>
      </w:r>
      <w:r w:rsidRPr="00B72469">
        <w:rPr>
          <w:rFonts w:ascii="Times New Roman" w:eastAsia="Arial" w:hAnsi="Times New Roman" w:cs="Times New Roman"/>
          <w:spacing w:val="36"/>
          <w:w w:val="87"/>
          <w:sz w:val="20"/>
          <w:szCs w:val="20"/>
        </w:rPr>
        <w:t xml:space="preserve"> </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ould</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92"/>
          <w:sz w:val="20"/>
          <w:szCs w:val="20"/>
        </w:rPr>
        <w:t>too</w:t>
      </w:r>
      <w:r w:rsidRPr="00B72469">
        <w:rPr>
          <w:rFonts w:ascii="Times New Roman" w:eastAsia="Arial" w:hAnsi="Times New Roman" w:cs="Times New Roman"/>
          <w:spacing w:val="-4"/>
          <w:w w:val="92"/>
          <w:sz w:val="20"/>
          <w:szCs w:val="20"/>
        </w:rPr>
        <w:t xml:space="preserve"> </w:t>
      </w:r>
      <w:r w:rsidRPr="00B72469">
        <w:rPr>
          <w:rFonts w:ascii="Times New Roman" w:eastAsia="Arial" w:hAnsi="Times New Roman" w:cs="Times New Roman"/>
          <w:w w:val="92"/>
          <w:sz w:val="20"/>
          <w:szCs w:val="20"/>
        </w:rPr>
        <w:t>sl</w:t>
      </w:r>
      <w:r w:rsidRPr="00B72469">
        <w:rPr>
          <w:rFonts w:ascii="Times New Roman" w:eastAsia="Arial" w:hAnsi="Times New Roman" w:cs="Times New Roman"/>
          <w:spacing w:val="-5"/>
          <w:w w:val="92"/>
          <w:sz w:val="20"/>
          <w:szCs w:val="20"/>
        </w:rPr>
        <w:t>o</w:t>
      </w:r>
      <w:r w:rsidRPr="00B72469">
        <w:rPr>
          <w:rFonts w:ascii="Times New Roman" w:eastAsia="Arial" w:hAnsi="Times New Roman" w:cs="Times New Roman"/>
          <w:w w:val="92"/>
          <w:sz w:val="20"/>
          <w:szCs w:val="20"/>
        </w:rPr>
        <w:t>w</w:t>
      </w:r>
      <w:r w:rsidRPr="00B72469">
        <w:rPr>
          <w:rFonts w:ascii="Times New Roman" w:eastAsia="Arial" w:hAnsi="Times New Roman" w:cs="Times New Roman"/>
          <w:spacing w:val="3"/>
          <w:w w:val="92"/>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1"/>
          <w:sz w:val="20"/>
          <w:szCs w:val="20"/>
        </w:rPr>
        <w:t>our</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scenario.</w:t>
      </w:r>
    </w:p>
    <w:p w14:paraId="0AFED294" w14:textId="77777777" w:rsidR="00676FEB" w:rsidRPr="00B72469" w:rsidRDefault="00676FEB" w:rsidP="00676FEB">
      <w:pPr>
        <w:spacing w:before="1" w:after="0" w:line="150" w:lineRule="exact"/>
        <w:rPr>
          <w:rFonts w:ascii="Times New Roman" w:hAnsi="Times New Roman" w:cs="Times New Roman"/>
          <w:sz w:val="15"/>
          <w:szCs w:val="15"/>
        </w:rPr>
      </w:pPr>
    </w:p>
    <w:p w14:paraId="0AFED295" w14:textId="77777777" w:rsidR="00676FEB" w:rsidRPr="00B72469" w:rsidRDefault="00676FEB" w:rsidP="00676FEB">
      <w:pPr>
        <w:spacing w:after="0" w:line="200" w:lineRule="exact"/>
        <w:rPr>
          <w:rFonts w:ascii="Times New Roman" w:hAnsi="Times New Roman" w:cs="Times New Roman"/>
          <w:sz w:val="20"/>
          <w:szCs w:val="20"/>
        </w:rPr>
      </w:pPr>
    </w:p>
    <w:p w14:paraId="0AFED296"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pacing w:val="-14"/>
          <w:w w:val="89"/>
          <w:sz w:val="20"/>
          <w:szCs w:val="20"/>
        </w:rPr>
        <w:t>T</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7"/>
          <w:w w:val="89"/>
          <w:sz w:val="20"/>
          <w:szCs w:val="20"/>
        </w:rPr>
        <w:t>n</w:t>
      </w:r>
      <w:r w:rsidRPr="00B72469">
        <w:rPr>
          <w:rFonts w:ascii="Times New Roman" w:eastAsia="Arial" w:hAnsi="Times New Roman" w:cs="Times New Roman"/>
          <w:w w:val="89"/>
          <w:sz w:val="20"/>
          <w:szCs w:val="20"/>
        </w:rPr>
        <w:t>viruzzaman</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sz w:val="20"/>
          <w:szCs w:val="20"/>
        </w:rPr>
        <w:t>[30]</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9"/>
          <w:sz w:val="20"/>
          <w:szCs w:val="20"/>
        </w:rPr>
        <w:t>most</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similar</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w w:val="86"/>
          <w:sz w:val="20"/>
          <w:szCs w:val="20"/>
        </w:rPr>
        <w:t>discussed</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w w:val="86"/>
          <w:sz w:val="20"/>
          <w:szCs w:val="20"/>
        </w:rPr>
        <w:t>here.</w:t>
      </w:r>
      <w:r w:rsidRPr="00B72469">
        <w:rPr>
          <w:rFonts w:ascii="Times New Roman" w:eastAsia="Arial" w:hAnsi="Times New Roman" w:cs="Times New Roman"/>
          <w:spacing w:val="41"/>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3"/>
          <w:sz w:val="20"/>
          <w:szCs w:val="20"/>
        </w:rPr>
        <w:t>their</w:t>
      </w:r>
      <w:r w:rsidRPr="00B72469">
        <w:rPr>
          <w:rFonts w:ascii="Times New Roman" w:eastAsia="Arial" w:hAnsi="Times New Roman" w:cs="Times New Roman"/>
          <w:spacing w:val="7"/>
          <w:w w:val="93"/>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th</w:t>
      </w:r>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y</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w w:val="86"/>
          <w:sz w:val="20"/>
          <w:szCs w:val="20"/>
        </w:rPr>
        <w:t>suggest</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use</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5"/>
          <w:sz w:val="20"/>
          <w:szCs w:val="20"/>
        </w:rPr>
        <w:t>a</w:t>
      </w:r>
      <w:r w:rsidRPr="00B72469">
        <w:rPr>
          <w:rFonts w:ascii="Times New Roman" w:eastAsia="Arial" w:hAnsi="Times New Roman" w:cs="Times New Roman"/>
          <w:spacing w:val="16"/>
          <w:w w:val="85"/>
          <w:sz w:val="20"/>
          <w:szCs w:val="20"/>
        </w:rPr>
        <w:t xml:space="preserve"> </w:t>
      </w:r>
      <w:proofErr w:type="gramStart"/>
      <w:r w:rsidRPr="00B72469">
        <w:rPr>
          <w:rFonts w:ascii="Times New Roman" w:eastAsia="Arial" w:hAnsi="Times New Roman" w:cs="Times New Roman"/>
          <w:w w:val="85"/>
          <w:sz w:val="20"/>
          <w:szCs w:val="20"/>
        </w:rPr>
        <w:t>hierarc</w:t>
      </w:r>
      <w:r w:rsidRPr="00B72469">
        <w:rPr>
          <w:rFonts w:ascii="Times New Roman" w:eastAsia="Arial" w:hAnsi="Times New Roman" w:cs="Times New Roman"/>
          <w:spacing w:val="-1"/>
          <w:w w:val="85"/>
          <w:sz w:val="20"/>
          <w:szCs w:val="20"/>
        </w:rPr>
        <w:t>h</w:t>
      </w:r>
      <w:r w:rsidRPr="00B72469">
        <w:rPr>
          <w:rFonts w:ascii="Times New Roman" w:eastAsia="Arial" w:hAnsi="Times New Roman" w:cs="Times New Roman"/>
          <w:w w:val="85"/>
          <w:sz w:val="20"/>
          <w:szCs w:val="20"/>
        </w:rPr>
        <w:t xml:space="preserve">y </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z w:val="20"/>
          <w:szCs w:val="20"/>
        </w:rPr>
        <w:t>of</w:t>
      </w:r>
      <w:proofErr w:type="gramEnd"/>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9"/>
          <w:sz w:val="20"/>
          <w:szCs w:val="20"/>
        </w:rPr>
        <w:t>sensor</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 xml:space="preserve">information </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establish</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89"/>
          <w:sz w:val="20"/>
          <w:szCs w:val="20"/>
        </w:rPr>
        <w:t xml:space="preserve">authentica- </w:t>
      </w:r>
      <w:r w:rsidRPr="00B72469">
        <w:rPr>
          <w:rFonts w:ascii="Times New Roman" w:eastAsia="Arial" w:hAnsi="Times New Roman" w:cs="Times New Roman"/>
          <w:sz w:val="20"/>
          <w:szCs w:val="20"/>
        </w:rPr>
        <w:t>tio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sh</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som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8"/>
          <w:sz w:val="20"/>
          <w:szCs w:val="20"/>
        </w:rPr>
        <w:t>on</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using</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accelerometer</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 xml:space="preserve">on </w:t>
      </w:r>
      <w:r w:rsidRPr="00B72469">
        <w:rPr>
          <w:rFonts w:ascii="Times New Roman" w:eastAsia="Arial" w:hAnsi="Times New Roman" w:cs="Times New Roman"/>
          <w:w w:val="86"/>
          <w:sz w:val="20"/>
          <w:szCs w:val="20"/>
        </w:rPr>
        <w:t>an</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iPhone</w:t>
      </w:r>
      <w:r w:rsidRPr="00B72469">
        <w:rPr>
          <w:rFonts w:ascii="Times New Roman" w:eastAsia="Arial" w:hAnsi="Times New Roman" w:cs="Times New Roman"/>
          <w:spacing w:val="33"/>
          <w:w w:val="86"/>
          <w:sz w:val="20"/>
          <w:szCs w:val="20"/>
        </w:rPr>
        <w:t xml:space="preserve"> </w:t>
      </w:r>
      <w:r w:rsidRPr="00B72469">
        <w:rPr>
          <w:rFonts w:ascii="Times New Roman" w:eastAsia="Arial" w:hAnsi="Times New Roman" w:cs="Times New Roman"/>
          <w:sz w:val="20"/>
          <w:szCs w:val="20"/>
        </w:rPr>
        <w:t xml:space="preserve">to </w:t>
      </w:r>
      <w:r w:rsidRPr="00B72469">
        <w:rPr>
          <w:rFonts w:ascii="Times New Roman" w:eastAsia="Arial" w:hAnsi="Times New Roman" w:cs="Times New Roman"/>
          <w:w w:val="86"/>
          <w:sz w:val="20"/>
          <w:szCs w:val="20"/>
        </w:rPr>
        <w:t>produce</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 xml:space="preserve">biometric </w:t>
      </w:r>
      <w:r w:rsidRPr="00B72469">
        <w:rPr>
          <w:rFonts w:ascii="Times New Roman" w:eastAsia="Arial" w:hAnsi="Times New Roman" w:cs="Times New Roman"/>
          <w:spacing w:val="38"/>
          <w:w w:val="86"/>
          <w:sz w:val="20"/>
          <w:szCs w:val="20"/>
        </w:rPr>
        <w:t xml:space="preserve">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31"/>
          <w:w w:val="86"/>
          <w:sz w:val="20"/>
          <w:szCs w:val="20"/>
        </w:rPr>
        <w:t xml:space="preserve"> </w:t>
      </w:r>
      <w:r w:rsidRPr="00B72469">
        <w:rPr>
          <w:rFonts w:ascii="Times New Roman" w:eastAsia="Arial" w:hAnsi="Times New Roman" w:cs="Times New Roman"/>
          <w:w w:val="86"/>
          <w:sz w:val="20"/>
          <w:szCs w:val="20"/>
        </w:rPr>
        <w:t>can</w:t>
      </w:r>
      <w:r w:rsidRPr="00B72469">
        <w:rPr>
          <w:rFonts w:ascii="Times New Roman" w:eastAsia="Arial" w:hAnsi="Times New Roman" w:cs="Times New Roman"/>
          <w:spacing w:val="18"/>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16"/>
          <w:w w:val="86"/>
          <w:sz w:val="20"/>
          <w:szCs w:val="20"/>
        </w:rPr>
        <w:t xml:space="preserve"> </w:t>
      </w:r>
      <w:r w:rsidRPr="00B72469">
        <w:rPr>
          <w:rFonts w:ascii="Times New Roman" w:eastAsia="Arial" w:hAnsi="Times New Roman" w:cs="Times New Roman"/>
          <w:w w:val="86"/>
          <w:sz w:val="20"/>
          <w:szCs w:val="20"/>
        </w:rPr>
        <w:t>used</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sz w:val="20"/>
          <w:szCs w:val="20"/>
        </w:rPr>
        <w:t xml:space="preserve">to au- </w:t>
      </w:r>
      <w:r w:rsidRPr="00B72469">
        <w:rPr>
          <w:rFonts w:ascii="Times New Roman" w:eastAsia="Arial" w:hAnsi="Times New Roman" w:cs="Times New Roman"/>
          <w:w w:val="89"/>
          <w:sz w:val="20"/>
          <w:szCs w:val="20"/>
        </w:rPr>
        <w:t xml:space="preserve">thenticat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phone.</w:t>
      </w:r>
    </w:p>
    <w:p w14:paraId="0AFED297" w14:textId="77777777" w:rsidR="00676FEB" w:rsidRPr="00B72469" w:rsidRDefault="00676FEB" w:rsidP="00676FEB">
      <w:pPr>
        <w:spacing w:before="1" w:after="0" w:line="150" w:lineRule="exact"/>
        <w:rPr>
          <w:rFonts w:ascii="Times New Roman" w:hAnsi="Times New Roman" w:cs="Times New Roman"/>
          <w:sz w:val="15"/>
          <w:szCs w:val="15"/>
        </w:rPr>
      </w:pPr>
    </w:p>
    <w:p w14:paraId="0AFED298" w14:textId="77777777" w:rsidR="00676FEB" w:rsidRPr="00B72469" w:rsidRDefault="00676FEB" w:rsidP="00676FEB">
      <w:pPr>
        <w:spacing w:after="0" w:line="200" w:lineRule="exact"/>
        <w:rPr>
          <w:rFonts w:ascii="Times New Roman" w:hAnsi="Times New Roman" w:cs="Times New Roman"/>
          <w:sz w:val="20"/>
          <w:szCs w:val="20"/>
        </w:rPr>
      </w:pPr>
    </w:p>
    <w:p w14:paraId="0AFED299"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Othe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2"/>
          <w:sz w:val="20"/>
          <w:szCs w:val="20"/>
        </w:rPr>
        <w:t>Jong-K</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n</w:t>
      </w:r>
      <w:r w:rsidRPr="00B72469">
        <w:rPr>
          <w:rFonts w:ascii="Times New Roman" w:eastAsia="Arial" w:hAnsi="Times New Roman" w:cs="Times New Roman"/>
          <w:spacing w:val="40"/>
          <w:w w:val="92"/>
          <w:sz w:val="20"/>
          <w:szCs w:val="20"/>
        </w:rPr>
        <w:t xml:space="preserve"> </w:t>
      </w:r>
      <w:r w:rsidRPr="00B72469">
        <w:rPr>
          <w:rFonts w:ascii="Times New Roman" w:eastAsia="Arial" w:hAnsi="Times New Roman" w:cs="Times New Roman"/>
          <w:sz w:val="20"/>
          <w:szCs w:val="20"/>
        </w:rPr>
        <w:t>and</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Hou</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18]</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w w:val="90"/>
          <w:sz w:val="20"/>
          <w:szCs w:val="20"/>
        </w:rPr>
        <w:t>has</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 xml:space="preserve">predicted </w:t>
      </w:r>
      <w:r w:rsidRPr="00B72469">
        <w:rPr>
          <w:rFonts w:ascii="Times New Roman" w:eastAsia="Arial" w:hAnsi="Times New Roman" w:cs="Times New Roman"/>
          <w:w w:val="87"/>
          <w:sz w:val="20"/>
          <w:szCs w:val="20"/>
        </w:rPr>
        <w:t>user</w:t>
      </w:r>
      <w:r w:rsidRPr="00B72469">
        <w:rPr>
          <w:rFonts w:ascii="Times New Roman" w:eastAsia="Arial" w:hAnsi="Times New Roman" w:cs="Times New Roman"/>
          <w:spacing w:val="27"/>
          <w:w w:val="87"/>
          <w:sz w:val="20"/>
          <w:szCs w:val="20"/>
        </w:rPr>
        <w:t xml:space="preserve"> </w:t>
      </w:r>
      <w:proofErr w:type="gramStart"/>
      <w:r w:rsidRPr="00B72469">
        <w:rPr>
          <w:rFonts w:ascii="Times New Roman" w:eastAsia="Arial" w:hAnsi="Times New Roman" w:cs="Times New Roman"/>
          <w:w w:val="87"/>
          <w:sz w:val="20"/>
          <w:szCs w:val="20"/>
        </w:rPr>
        <w:t>beh</w:t>
      </w:r>
      <w:r w:rsidRPr="00B72469">
        <w:rPr>
          <w:rFonts w:ascii="Times New Roman" w:eastAsia="Arial" w:hAnsi="Times New Roman" w:cs="Times New Roman"/>
          <w:spacing w:val="-3"/>
          <w:w w:val="87"/>
          <w:sz w:val="20"/>
          <w:szCs w:val="20"/>
        </w:rPr>
        <w:t>a</w:t>
      </w:r>
      <w:r w:rsidRPr="00B72469">
        <w:rPr>
          <w:rFonts w:ascii="Times New Roman" w:eastAsia="Arial" w:hAnsi="Times New Roman" w:cs="Times New Roman"/>
          <w:w w:val="87"/>
          <w:sz w:val="20"/>
          <w:szCs w:val="20"/>
        </w:rPr>
        <w:t xml:space="preserve">vior </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sz w:val="20"/>
          <w:szCs w:val="20"/>
        </w:rPr>
        <w:t>and</w:t>
      </w:r>
      <w:proofErr w:type="gramEnd"/>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8"/>
          <w:sz w:val="20"/>
          <w:szCs w:val="20"/>
        </w:rPr>
        <w:t>m</w:t>
      </w:r>
      <w:r w:rsidRPr="00B72469">
        <w:rPr>
          <w:rFonts w:ascii="Times New Roman" w:eastAsia="Arial" w:hAnsi="Times New Roman" w:cs="Times New Roman"/>
          <w:spacing w:val="-3"/>
          <w:w w:val="88"/>
          <w:sz w:val="20"/>
          <w:szCs w:val="20"/>
        </w:rPr>
        <w:t>ov</w:t>
      </w:r>
      <w:r w:rsidRPr="00B72469">
        <w:rPr>
          <w:rFonts w:ascii="Times New Roman" w:eastAsia="Arial" w:hAnsi="Times New Roman" w:cs="Times New Roman"/>
          <w:w w:val="88"/>
          <w:sz w:val="20"/>
          <w:szCs w:val="20"/>
        </w:rPr>
        <w:t>ements</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8"/>
          <w:sz w:val="20"/>
          <w:szCs w:val="20"/>
        </w:rPr>
        <w:t>perspect</w:t>
      </w:r>
      <w:r w:rsidRPr="00B72469">
        <w:rPr>
          <w:rFonts w:ascii="Times New Roman" w:eastAsia="Arial" w:hAnsi="Times New Roman" w:cs="Times New Roman"/>
          <w:spacing w:val="-4"/>
          <w:w w:val="88"/>
          <w:sz w:val="20"/>
          <w:szCs w:val="20"/>
        </w:rPr>
        <w:t>i</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34"/>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6"/>
          <w:sz w:val="20"/>
          <w:szCs w:val="20"/>
        </w:rPr>
        <w:t xml:space="preserve"> </w:t>
      </w:r>
      <w:r w:rsidRPr="00B72469">
        <w:rPr>
          <w:rFonts w:ascii="Times New Roman" w:eastAsia="Arial" w:hAnsi="Times New Roman" w:cs="Times New Roman"/>
          <w:w w:val="79"/>
          <w:sz w:val="20"/>
          <w:szCs w:val="20"/>
        </w:rPr>
        <w:t xml:space="preserve">a </w:t>
      </w:r>
      <w:r w:rsidRPr="00B72469">
        <w:rPr>
          <w:rFonts w:ascii="Times New Roman" w:eastAsia="Arial" w:hAnsi="Times New Roman" w:cs="Times New Roman"/>
          <w:w w:val="88"/>
          <w:sz w:val="20"/>
          <w:szCs w:val="20"/>
        </w:rPr>
        <w:t>la</w:t>
      </w:r>
      <w:r w:rsidRPr="00B72469">
        <w:rPr>
          <w:rFonts w:ascii="Times New Roman" w:eastAsia="Arial" w:hAnsi="Times New Roman" w:cs="Times New Roman"/>
          <w:spacing w:val="-3"/>
          <w:w w:val="88"/>
          <w:sz w:val="20"/>
          <w:szCs w:val="20"/>
        </w:rPr>
        <w:t>r</w:t>
      </w:r>
      <w:r w:rsidRPr="00B72469">
        <w:rPr>
          <w:rFonts w:ascii="Times New Roman" w:eastAsia="Arial" w:hAnsi="Times New Roman" w:cs="Times New Roman"/>
          <w:w w:val="88"/>
          <w:sz w:val="20"/>
          <w:szCs w:val="20"/>
        </w:rPr>
        <w:t>ge</w:t>
      </w:r>
      <w:r w:rsidRPr="00B72469">
        <w:rPr>
          <w:rFonts w:ascii="Times New Roman" w:eastAsia="Arial" w:hAnsi="Times New Roman" w:cs="Times New Roman"/>
          <w:spacing w:val="28"/>
          <w:w w:val="88"/>
          <w:sz w:val="20"/>
          <w:szCs w:val="20"/>
        </w:rPr>
        <w:t xml:space="preserve"> </w:t>
      </w:r>
      <w:r w:rsidRPr="00B72469">
        <w:rPr>
          <w:rFonts w:ascii="Times New Roman" w:eastAsia="Arial" w:hAnsi="Times New Roman" w:cs="Times New Roman"/>
          <w:spacing w:val="-8"/>
          <w:sz w:val="20"/>
          <w:szCs w:val="20"/>
        </w:rPr>
        <w:t>W</w:t>
      </w:r>
      <w:r w:rsidRPr="00B72469">
        <w:rPr>
          <w:rFonts w:ascii="Times New Roman" w:eastAsia="Arial" w:hAnsi="Times New Roman" w:cs="Times New Roman"/>
          <w:sz w:val="20"/>
          <w:szCs w:val="20"/>
        </w:rPr>
        <w:t>iFi</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w w:val="92"/>
          <w:sz w:val="20"/>
          <w:szCs w:val="20"/>
        </w:rPr>
        <w:t>net</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ork,</w:t>
      </w:r>
      <w:r w:rsidRPr="00B72469">
        <w:rPr>
          <w:rFonts w:ascii="Times New Roman" w:eastAsia="Arial" w:hAnsi="Times New Roman" w:cs="Times New Roman"/>
          <w:spacing w:val="29"/>
          <w:w w:val="92"/>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purposes</w:t>
      </w:r>
      <w:r w:rsidRPr="00B72469">
        <w:rPr>
          <w:rFonts w:ascii="Times New Roman" w:eastAsia="Arial" w:hAnsi="Times New Roman" w:cs="Times New Roman"/>
          <w:spacing w:val="24"/>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6"/>
          <w:sz w:val="20"/>
          <w:szCs w:val="20"/>
        </w:rPr>
        <w:t xml:space="preserve">assigning </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 xml:space="preserve">scarce </w:t>
      </w:r>
      <w:r w:rsidRPr="00B72469">
        <w:rPr>
          <w:rFonts w:ascii="Times New Roman" w:eastAsia="Arial" w:hAnsi="Times New Roman" w:cs="Times New Roman"/>
          <w:w w:val="88"/>
          <w:sz w:val="20"/>
          <w:szCs w:val="20"/>
        </w:rPr>
        <w:t>resources</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appropriatel</w:t>
      </w:r>
      <w:r w:rsidRPr="00B72469">
        <w:rPr>
          <w:rFonts w:ascii="Times New Roman" w:eastAsia="Arial" w:hAnsi="Times New Roman" w:cs="Times New Roman"/>
          <w:spacing w:val="-11"/>
          <w:w w:val="88"/>
          <w:sz w:val="20"/>
          <w:szCs w:val="20"/>
        </w:rPr>
        <w:t>y</w:t>
      </w:r>
      <w:r w:rsidRPr="00B72469">
        <w:rPr>
          <w:rFonts w:ascii="Times New Roman" w:eastAsia="Arial" w:hAnsi="Times New Roman" w:cs="Times New Roman"/>
          <w:w w:val="88"/>
          <w:sz w:val="20"/>
          <w:szCs w:val="20"/>
        </w:rPr>
        <w:t>.   H</w:t>
      </w:r>
      <w:r w:rsidRPr="00B72469">
        <w:rPr>
          <w:rFonts w:ascii="Times New Roman" w:eastAsia="Arial" w:hAnsi="Times New Roman" w:cs="Times New Roman"/>
          <w:spacing w:val="-4"/>
          <w:w w:val="88"/>
          <w:sz w:val="20"/>
          <w:szCs w:val="20"/>
        </w:rPr>
        <w:t>o</w:t>
      </w:r>
      <w:r w:rsidRPr="00B72469">
        <w:rPr>
          <w:rFonts w:ascii="Times New Roman" w:eastAsia="Arial" w:hAnsi="Times New Roman" w:cs="Times New Roman"/>
          <w:w w:val="88"/>
          <w:sz w:val="20"/>
          <w:szCs w:val="20"/>
        </w:rPr>
        <w:t>w</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7"/>
          <w:w w:val="88"/>
          <w:sz w:val="20"/>
          <w:szCs w:val="20"/>
        </w:rPr>
        <w:t>r</w:t>
      </w:r>
      <w:proofErr w:type="gramStart"/>
      <w:r w:rsidRPr="00B72469">
        <w:rPr>
          <w:rFonts w:ascii="Times New Roman" w:eastAsia="Arial" w:hAnsi="Times New Roman" w:cs="Times New Roman"/>
          <w:w w:val="88"/>
          <w:sz w:val="20"/>
          <w:szCs w:val="20"/>
        </w:rPr>
        <w:t xml:space="preserve">, </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z w:val="20"/>
          <w:szCs w:val="20"/>
        </w:rPr>
        <w:t>we</w:t>
      </w:r>
      <w:proofErr w:type="gramEnd"/>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d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not</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rely</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 xml:space="preserve">one </w:t>
      </w:r>
      <w:r w:rsidRPr="00B72469">
        <w:rPr>
          <w:rFonts w:ascii="Times New Roman" w:eastAsia="Arial" w:hAnsi="Times New Roman" w:cs="Times New Roman"/>
          <w:spacing w:val="-3"/>
          <w:w w:val="91"/>
          <w:sz w:val="20"/>
          <w:szCs w:val="20"/>
        </w:rPr>
        <w:t>ov</w:t>
      </w:r>
      <w:r w:rsidRPr="00B72469">
        <w:rPr>
          <w:rFonts w:ascii="Times New Roman" w:eastAsia="Arial" w:hAnsi="Times New Roman" w:cs="Times New Roman"/>
          <w:w w:val="91"/>
          <w:sz w:val="20"/>
          <w:szCs w:val="20"/>
        </w:rPr>
        <w:t>erarching</w:t>
      </w:r>
      <w:r w:rsidRPr="00B72469">
        <w:rPr>
          <w:rFonts w:ascii="Times New Roman" w:eastAsia="Arial" w:hAnsi="Times New Roman" w:cs="Times New Roman"/>
          <w:spacing w:val="14"/>
          <w:w w:val="91"/>
          <w:sz w:val="20"/>
          <w:szCs w:val="20"/>
        </w:rPr>
        <w:t xml:space="preserve"> </w:t>
      </w:r>
      <w:r w:rsidRPr="00B72469">
        <w:rPr>
          <w:rFonts w:ascii="Times New Roman" w:eastAsia="Arial" w:hAnsi="Times New Roman" w:cs="Times New Roman"/>
          <w:w w:val="91"/>
          <w:sz w:val="20"/>
          <w:szCs w:val="20"/>
        </w:rPr>
        <w:t>net</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91"/>
          <w:sz w:val="20"/>
          <w:szCs w:val="20"/>
        </w:rPr>
        <w:t>ork</w:t>
      </w:r>
      <w:r w:rsidRPr="00B72469">
        <w:rPr>
          <w:rFonts w:ascii="Times New Roman" w:eastAsia="Arial" w:hAnsi="Times New Roman" w:cs="Times New Roman"/>
          <w:spacing w:val="28"/>
          <w:w w:val="91"/>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our</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90"/>
          <w:sz w:val="20"/>
          <w:szCs w:val="20"/>
        </w:rPr>
        <w:t>positioning</w:t>
      </w:r>
      <w:r w:rsidRPr="00B72469">
        <w:rPr>
          <w:rFonts w:ascii="Times New Roman" w:eastAsia="Arial" w:hAnsi="Times New Roman" w:cs="Times New Roman"/>
          <w:spacing w:val="46"/>
          <w:w w:val="90"/>
          <w:sz w:val="20"/>
          <w:szCs w:val="20"/>
        </w:rPr>
        <w:t xml:space="preserve"> </w:t>
      </w:r>
      <w:r w:rsidRPr="00B72469">
        <w:rPr>
          <w:rFonts w:ascii="Times New Roman" w:eastAsia="Arial" w:hAnsi="Times New Roman" w:cs="Times New Roman"/>
          <w:w w:val="90"/>
          <w:sz w:val="20"/>
          <w:szCs w:val="20"/>
        </w:rPr>
        <w:t>system.</w:t>
      </w:r>
      <w:r w:rsidRPr="00B72469">
        <w:rPr>
          <w:rFonts w:ascii="Times New Roman" w:eastAsia="Arial" w:hAnsi="Times New Roman" w:cs="Times New Roman"/>
          <w:spacing w:val="44"/>
          <w:w w:val="90"/>
          <w:sz w:val="20"/>
          <w:szCs w:val="20"/>
        </w:rPr>
        <w:t xml:space="preserve"> </w:t>
      </w:r>
      <w:r w:rsidRPr="00B72469">
        <w:rPr>
          <w:rFonts w:ascii="Times New Roman" w:eastAsia="Arial" w:hAnsi="Times New Roman" w:cs="Times New Roman"/>
          <w:spacing w:val="-20"/>
          <w:sz w:val="20"/>
          <w:szCs w:val="20"/>
        </w:rPr>
        <w:t>Y</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 xml:space="preserve">the </w:t>
      </w:r>
      <w:proofErr w:type="gramStart"/>
      <w:r w:rsidRPr="00B72469">
        <w:rPr>
          <w:rFonts w:ascii="Times New Roman" w:eastAsia="Arial" w:hAnsi="Times New Roman" w:cs="Times New Roman"/>
          <w:w w:val="89"/>
          <w:sz w:val="20"/>
          <w:szCs w:val="20"/>
        </w:rPr>
        <w:t xml:space="preserve">possibility </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xists</w:t>
      </w:r>
      <w:proofErr w:type="gramEnd"/>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that</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such</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6"/>
          <w:sz w:val="20"/>
          <w:szCs w:val="20"/>
        </w:rPr>
        <w:t>could</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w w:val="86"/>
          <w:sz w:val="20"/>
          <w:szCs w:val="20"/>
        </w:rPr>
        <w:t>be</w:t>
      </w:r>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 xml:space="preserve">used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5"/>
          <w:sz w:val="20"/>
          <w:szCs w:val="20"/>
        </w:rPr>
        <w:t>h</w:t>
      </w:r>
      <w:r w:rsidRPr="00B72469">
        <w:rPr>
          <w:rFonts w:ascii="Times New Roman" w:eastAsia="Arial" w:hAnsi="Times New Roman" w:cs="Times New Roman"/>
          <w:spacing w:val="-3"/>
          <w:w w:val="85"/>
          <w:sz w:val="20"/>
          <w:szCs w:val="20"/>
        </w:rPr>
        <w:t>av</w:t>
      </w:r>
      <w:r w:rsidRPr="00B72469">
        <w:rPr>
          <w:rFonts w:ascii="Times New Roman" w:eastAsia="Arial" w:hAnsi="Times New Roman" w:cs="Times New Roman"/>
          <w:w w:val="85"/>
          <w:sz w:val="20"/>
          <w:szCs w:val="20"/>
        </w:rPr>
        <w:t>e</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1"/>
          <w:sz w:val="20"/>
          <w:szCs w:val="20"/>
        </w:rPr>
        <w:t>net</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91"/>
          <w:sz w:val="20"/>
          <w:szCs w:val="20"/>
        </w:rPr>
        <w:t>ork</w:t>
      </w:r>
      <w:r w:rsidRPr="00B72469">
        <w:rPr>
          <w:rFonts w:ascii="Times New Roman" w:eastAsia="Arial" w:hAnsi="Times New Roman" w:cs="Times New Roman"/>
          <w:spacing w:val="10"/>
          <w:w w:val="91"/>
          <w:sz w:val="20"/>
          <w:szCs w:val="20"/>
        </w:rPr>
        <w:t xml:space="preserve"> </w:t>
      </w:r>
      <w:r w:rsidRPr="00B72469">
        <w:rPr>
          <w:rFonts w:ascii="Times New Roman" w:eastAsia="Arial" w:hAnsi="Times New Roman" w:cs="Times New Roman"/>
          <w:w w:val="91"/>
          <w:sz w:val="20"/>
          <w:szCs w:val="20"/>
        </w:rPr>
        <w:t>aid</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93"/>
          <w:sz w:val="20"/>
          <w:szCs w:val="20"/>
        </w:rPr>
        <w:t>performing</w:t>
      </w:r>
      <w:r w:rsidRPr="00B72469">
        <w:rPr>
          <w:rFonts w:ascii="Times New Roman" w:eastAsia="Arial" w:hAnsi="Times New Roman" w:cs="Times New Roman"/>
          <w:spacing w:val="-2"/>
          <w:w w:val="93"/>
          <w:sz w:val="20"/>
          <w:szCs w:val="20"/>
        </w:rPr>
        <w:t xml:space="preserve"> </w:t>
      </w:r>
      <w:r w:rsidRPr="00B72469">
        <w:rPr>
          <w:rFonts w:ascii="Times New Roman" w:eastAsia="Arial" w:hAnsi="Times New Roman" w:cs="Times New Roman"/>
          <w:sz w:val="20"/>
          <w:szCs w:val="20"/>
        </w:rPr>
        <w:t>risk</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analysis.</w:t>
      </w:r>
    </w:p>
    <w:p w14:paraId="0AFED29A" w14:textId="77777777" w:rsidR="00676FEB" w:rsidRPr="00B72469" w:rsidRDefault="00676FEB" w:rsidP="00676FEB">
      <w:pPr>
        <w:spacing w:before="1" w:after="0" w:line="150" w:lineRule="exact"/>
        <w:rPr>
          <w:rFonts w:ascii="Times New Roman" w:hAnsi="Times New Roman" w:cs="Times New Roman"/>
          <w:sz w:val="15"/>
          <w:szCs w:val="15"/>
        </w:rPr>
      </w:pPr>
    </w:p>
    <w:p w14:paraId="0AFED29B" w14:textId="77777777" w:rsidR="00676FEB" w:rsidRPr="00B72469" w:rsidRDefault="00676FEB" w:rsidP="00676FEB">
      <w:pPr>
        <w:spacing w:after="0" w:line="200" w:lineRule="exact"/>
        <w:rPr>
          <w:rFonts w:ascii="Times New Roman" w:hAnsi="Times New Roman" w:cs="Times New Roman"/>
          <w:sz w:val="20"/>
          <w:szCs w:val="20"/>
        </w:rPr>
      </w:pPr>
    </w:p>
    <w:p w14:paraId="0AFED29C"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The</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sz w:val="20"/>
          <w:szCs w:val="20"/>
        </w:rPr>
        <w:t>field</w:t>
      </w:r>
      <w:r w:rsidRPr="00B72469">
        <w:rPr>
          <w:rFonts w:ascii="Times New Roman" w:eastAsia="Arial" w:hAnsi="Times New Roman" w:cs="Times New Roman"/>
          <w:spacing w:val="50"/>
          <w:sz w:val="20"/>
          <w:szCs w:val="20"/>
        </w:rPr>
        <w:t xml:space="preserve"> </w:t>
      </w:r>
      <w:proofErr w:type="gramStart"/>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8"/>
          <w:sz w:val="20"/>
          <w:szCs w:val="20"/>
        </w:rPr>
        <w:t>smartphone</w:t>
      </w:r>
      <w:proofErr w:type="gramEnd"/>
      <w:r w:rsidRPr="00B72469">
        <w:rPr>
          <w:rFonts w:ascii="Times New Roman" w:eastAsia="Arial" w:hAnsi="Times New Roman" w:cs="Times New Roman"/>
          <w:w w:val="88"/>
          <w:sz w:val="20"/>
          <w:szCs w:val="20"/>
        </w:rPr>
        <w:t xml:space="preserve"> </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sz w:val="20"/>
          <w:szCs w:val="20"/>
        </w:rPr>
        <w:t>security</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and</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8"/>
          <w:sz w:val="20"/>
          <w:szCs w:val="20"/>
        </w:rPr>
        <w:t xml:space="preserve"> </w:t>
      </w:r>
      <w:r w:rsidRPr="00B72469">
        <w:rPr>
          <w:rFonts w:ascii="Times New Roman" w:eastAsia="Arial" w:hAnsi="Times New Roman" w:cs="Times New Roman"/>
          <w:sz w:val="20"/>
          <w:szCs w:val="20"/>
        </w:rPr>
        <w:t>security</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90"/>
          <w:sz w:val="20"/>
          <w:szCs w:val="20"/>
        </w:rPr>
        <w:t>cellphone</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w w:val="90"/>
          <w:sz w:val="20"/>
          <w:szCs w:val="20"/>
        </w:rPr>
        <w:t>infrastructure</w:t>
      </w:r>
      <w:r w:rsidRPr="00B72469">
        <w:rPr>
          <w:rFonts w:ascii="Times New Roman" w:eastAsia="Arial" w:hAnsi="Times New Roman" w:cs="Times New Roman"/>
          <w:spacing w:val="40"/>
          <w:w w:val="90"/>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n</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0"/>
          <w:sz w:val="20"/>
          <w:szCs w:val="20"/>
        </w:rPr>
        <w:t>being</w:t>
      </w:r>
      <w:r w:rsidRPr="00B72469">
        <w:rPr>
          <w:rFonts w:ascii="Times New Roman" w:eastAsia="Arial" w:hAnsi="Times New Roman" w:cs="Times New Roman"/>
          <w:spacing w:val="29"/>
          <w:w w:val="90"/>
          <w:sz w:val="20"/>
          <w:szCs w:val="20"/>
        </w:rPr>
        <w:t xml:space="preserve"> </w:t>
      </w:r>
      <w:r w:rsidRPr="00B72469">
        <w:rPr>
          <w:rFonts w:ascii="Times New Roman" w:eastAsia="Arial" w:hAnsi="Times New Roman" w:cs="Times New Roman"/>
          <w:sz w:val="20"/>
          <w:szCs w:val="20"/>
        </w:rPr>
        <w:t>widely</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5"/>
          <w:sz w:val="20"/>
          <w:szCs w:val="20"/>
        </w:rPr>
        <w:t xml:space="preserve">researched. </w:t>
      </w:r>
      <w:r w:rsidRPr="00B72469">
        <w:rPr>
          <w:rFonts w:ascii="Times New Roman" w:eastAsia="Arial" w:hAnsi="Times New Roman" w:cs="Times New Roman"/>
          <w:spacing w:val="-6"/>
          <w:w w:val="92"/>
          <w:sz w:val="20"/>
          <w:szCs w:val="20"/>
        </w:rPr>
        <w:t>T</w:t>
      </w:r>
      <w:r w:rsidRPr="00B72469">
        <w:rPr>
          <w:rFonts w:ascii="Times New Roman" w:eastAsia="Arial" w:hAnsi="Times New Roman" w:cs="Times New Roman"/>
          <w:w w:val="92"/>
          <w:sz w:val="20"/>
          <w:szCs w:val="20"/>
        </w:rPr>
        <w:t>raynor</w:t>
      </w:r>
      <w:r w:rsidRPr="00B72469">
        <w:rPr>
          <w:rFonts w:ascii="Times New Roman" w:eastAsia="Arial" w:hAnsi="Times New Roman" w:cs="Times New Roman"/>
          <w:spacing w:val="14"/>
          <w:w w:val="92"/>
          <w:sz w:val="20"/>
          <w:szCs w:val="20"/>
        </w:rPr>
        <w:t xml:space="preserve"> </w:t>
      </w:r>
      <w:r w:rsidRPr="00B72469">
        <w:rPr>
          <w:rFonts w:ascii="Times New Roman" w:eastAsia="Arial" w:hAnsi="Times New Roman" w:cs="Times New Roman"/>
          <w:sz w:val="20"/>
          <w:szCs w:val="20"/>
        </w:rPr>
        <w:t>[32]</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7"/>
          <w:sz w:val="20"/>
          <w:szCs w:val="20"/>
        </w:rPr>
        <w:t>g</w:t>
      </w:r>
      <w:r w:rsidRPr="00B72469">
        <w:rPr>
          <w:rFonts w:ascii="Times New Roman" w:eastAsia="Arial" w:hAnsi="Times New Roman" w:cs="Times New Roman"/>
          <w:spacing w:val="-4"/>
          <w:w w:val="87"/>
          <w:sz w:val="20"/>
          <w:szCs w:val="20"/>
        </w:rPr>
        <w:t>i</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s</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short</w:t>
      </w:r>
      <w:r w:rsidRPr="00B72469">
        <w:rPr>
          <w:rFonts w:ascii="Times New Roman" w:eastAsia="Arial" w:hAnsi="Times New Roman" w:cs="Times New Roman"/>
          <w:spacing w:val="23"/>
          <w:w w:val="87"/>
          <w:sz w:val="20"/>
          <w:szCs w:val="20"/>
        </w:rPr>
        <w:t xml:space="preserve"> </w:t>
      </w:r>
      <w:proofErr w:type="gramStart"/>
      <w:r w:rsidRPr="00B72469">
        <w:rPr>
          <w:rFonts w:ascii="Times New Roman" w:eastAsia="Arial" w:hAnsi="Times New Roman" w:cs="Times New Roman"/>
          <w:spacing w:val="-3"/>
          <w:w w:val="87"/>
          <w:sz w:val="20"/>
          <w:szCs w:val="20"/>
        </w:rPr>
        <w:t>ov</w:t>
      </w:r>
      <w:r w:rsidRPr="00B72469">
        <w:rPr>
          <w:rFonts w:ascii="Times New Roman" w:eastAsia="Arial" w:hAnsi="Times New Roman" w:cs="Times New Roman"/>
          <w:w w:val="87"/>
          <w:sz w:val="20"/>
          <w:szCs w:val="20"/>
        </w:rPr>
        <w:t>ervi</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 xml:space="preserve">w </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of</w:t>
      </w:r>
      <w:proofErr w:type="gramEnd"/>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infrastructure</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sz w:val="20"/>
          <w:szCs w:val="20"/>
        </w:rPr>
        <w:t>pos- sibilities</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sz w:val="20"/>
          <w:szCs w:val="20"/>
        </w:rPr>
        <w:t>problems.</w:t>
      </w:r>
      <w:r w:rsidRPr="00B72469">
        <w:rPr>
          <w:rFonts w:ascii="Times New Roman" w:eastAsia="Arial" w:hAnsi="Times New Roman" w:cs="Times New Roman"/>
          <w:spacing w:val="-11"/>
          <w:sz w:val="20"/>
          <w:szCs w:val="20"/>
        </w:rPr>
        <w:t xml:space="preserve"> </w:t>
      </w:r>
      <w:proofErr w:type="gramStart"/>
      <w:r w:rsidRPr="00B72469">
        <w:rPr>
          <w:rFonts w:ascii="Times New Roman" w:eastAsia="Arial" w:hAnsi="Times New Roman" w:cs="Times New Roman"/>
          <w:spacing w:val="-6"/>
          <w:w w:val="92"/>
          <w:sz w:val="20"/>
          <w:szCs w:val="20"/>
        </w:rPr>
        <w:t>T</w:t>
      </w:r>
      <w:r w:rsidRPr="00B72469">
        <w:rPr>
          <w:rFonts w:ascii="Times New Roman" w:eastAsia="Arial" w:hAnsi="Times New Roman" w:cs="Times New Roman"/>
          <w:w w:val="92"/>
          <w:sz w:val="20"/>
          <w:szCs w:val="20"/>
        </w:rPr>
        <w:t>raynor</w:t>
      </w:r>
      <w:r w:rsidRPr="00B72469">
        <w:rPr>
          <w:rFonts w:ascii="Times New Roman" w:eastAsia="Arial" w:hAnsi="Times New Roman" w:cs="Times New Roman"/>
          <w:spacing w:val="25"/>
          <w:w w:val="92"/>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al.</w:t>
      </w:r>
      <w:proofErr w:type="gramEnd"/>
      <w:r w:rsidRPr="00B72469">
        <w:rPr>
          <w:rFonts w:ascii="Times New Roman" w:eastAsia="Arial" w:hAnsi="Times New Roman" w:cs="Times New Roman"/>
          <w:sz w:val="20"/>
          <w:szCs w:val="20"/>
        </w:rPr>
        <w:t xml:space="preserve"> </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34]</w:t>
      </w:r>
      <w:r w:rsidRPr="00B72469">
        <w:rPr>
          <w:rFonts w:ascii="Times New Roman" w:eastAsia="Arial" w:hAnsi="Times New Roman" w:cs="Times New Roman"/>
          <w:spacing w:val="15"/>
          <w:sz w:val="20"/>
          <w:szCs w:val="20"/>
        </w:rPr>
        <w:t xml:space="preserve"> </w:t>
      </w:r>
      <w:proofErr w:type="gramStart"/>
      <w:r w:rsidRPr="00B72469">
        <w:rPr>
          <w:rFonts w:ascii="Times New Roman" w:eastAsia="Arial" w:hAnsi="Times New Roman" w:cs="Times New Roman"/>
          <w:w w:val="89"/>
          <w:sz w:val="20"/>
          <w:szCs w:val="20"/>
        </w:rPr>
        <w:t>consider</w:t>
      </w:r>
      <w:proofErr w:type="gramEnd"/>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91"/>
          <w:sz w:val="20"/>
          <w:szCs w:val="20"/>
        </w:rPr>
        <w:t>potential</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5"/>
          <w:w w:val="91"/>
          <w:sz w:val="20"/>
          <w:szCs w:val="20"/>
        </w:rPr>
        <w:t>f</w:t>
      </w:r>
      <w:r w:rsidRPr="00B72469">
        <w:rPr>
          <w:rFonts w:ascii="Times New Roman" w:eastAsia="Arial" w:hAnsi="Times New Roman" w:cs="Times New Roman"/>
          <w:w w:val="91"/>
          <w:sz w:val="20"/>
          <w:szCs w:val="20"/>
        </w:rPr>
        <w:t>fect</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w w:val="84"/>
          <w:sz w:val="20"/>
          <w:szCs w:val="20"/>
        </w:rPr>
        <w:t xml:space="preserve">malnet </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7"/>
          <w:sz w:val="20"/>
          <w:szCs w:val="20"/>
        </w:rPr>
        <w:t>smartphones</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sz w:val="20"/>
          <w:szCs w:val="20"/>
        </w:rPr>
        <w:t xml:space="preserve">cellular </w:t>
      </w:r>
      <w:r w:rsidRPr="00B72469">
        <w:rPr>
          <w:rFonts w:ascii="Times New Roman" w:eastAsia="Arial" w:hAnsi="Times New Roman" w:cs="Times New Roman"/>
          <w:w w:val="91"/>
          <w:sz w:val="20"/>
          <w:szCs w:val="20"/>
        </w:rPr>
        <w:t>net</w:t>
      </w:r>
      <w:r w:rsidRPr="00B72469">
        <w:rPr>
          <w:rFonts w:ascii="Times New Roman" w:eastAsia="Arial" w:hAnsi="Times New Roman" w:cs="Times New Roman"/>
          <w:spacing w:val="-2"/>
          <w:w w:val="91"/>
          <w:sz w:val="20"/>
          <w:szCs w:val="20"/>
        </w:rPr>
        <w:t>w</w:t>
      </w:r>
      <w:r w:rsidRPr="00B72469">
        <w:rPr>
          <w:rFonts w:ascii="Times New Roman" w:eastAsia="Arial" w:hAnsi="Times New Roman" w:cs="Times New Roman"/>
          <w:w w:val="103"/>
          <w:sz w:val="20"/>
          <w:szCs w:val="20"/>
        </w:rPr>
        <w:t>ork</w:t>
      </w:r>
      <w:r w:rsidRPr="00B72469">
        <w:rPr>
          <w:rFonts w:ascii="Times New Roman" w:eastAsia="Arial" w:hAnsi="Times New Roman" w:cs="Times New Roman"/>
          <w:spacing w:val="-11"/>
          <w:w w:val="103"/>
          <w:sz w:val="20"/>
          <w:szCs w:val="20"/>
        </w:rPr>
        <w:t>’</w:t>
      </w:r>
      <w:r w:rsidRPr="00B72469">
        <w:rPr>
          <w:rFonts w:ascii="Times New Roman" w:eastAsia="Arial" w:hAnsi="Times New Roman" w:cs="Times New Roman"/>
          <w:w w:val="77"/>
          <w:sz w:val="20"/>
          <w:szCs w:val="20"/>
        </w:rPr>
        <w:t>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91"/>
          <w:sz w:val="20"/>
          <w:szCs w:val="20"/>
        </w:rPr>
        <w:t>infrastructure.</w:t>
      </w:r>
      <w:r w:rsidRPr="00B72469">
        <w:rPr>
          <w:rFonts w:ascii="Times New Roman" w:eastAsia="Arial" w:hAnsi="Times New Roman" w:cs="Times New Roman"/>
          <w:spacing w:val="44"/>
          <w:w w:val="91"/>
          <w:sz w:val="20"/>
          <w:szCs w:val="20"/>
        </w:rPr>
        <w:t xml:space="preserve"> </w:t>
      </w:r>
      <w:r w:rsidRPr="00B72469">
        <w:rPr>
          <w:rFonts w:ascii="Times New Roman" w:eastAsia="Arial" w:hAnsi="Times New Roman" w:cs="Times New Roman"/>
          <w:w w:val="91"/>
          <w:sz w:val="20"/>
          <w:szCs w:val="20"/>
        </w:rPr>
        <w:t>Enck</w:t>
      </w:r>
      <w:r w:rsidRPr="00B72469">
        <w:rPr>
          <w:rFonts w:ascii="Times New Roman" w:eastAsia="Arial" w:hAnsi="Times New Roman" w:cs="Times New Roman"/>
          <w:spacing w:val="14"/>
          <w:w w:val="91"/>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13]</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6"/>
          <w:sz w:val="20"/>
          <w:szCs w:val="20"/>
        </w:rPr>
        <w:t>discuss</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5"/>
          <w:sz w:val="20"/>
          <w:szCs w:val="20"/>
        </w:rPr>
        <w:t xml:space="preserve">xploits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SMS-net</w:t>
      </w:r>
      <w:r w:rsidRPr="00B72469">
        <w:rPr>
          <w:rFonts w:ascii="Times New Roman" w:eastAsia="Arial" w:hAnsi="Times New Roman" w:cs="Times New Roman"/>
          <w:spacing w:val="-2"/>
          <w:w w:val="89"/>
          <w:sz w:val="20"/>
          <w:szCs w:val="20"/>
        </w:rPr>
        <w:t>w</w:t>
      </w:r>
      <w:r w:rsidRPr="00B72469">
        <w:rPr>
          <w:rFonts w:ascii="Times New Roman" w:eastAsia="Arial" w:hAnsi="Times New Roman" w:cs="Times New Roman"/>
          <w:w w:val="89"/>
          <w:sz w:val="20"/>
          <w:szCs w:val="20"/>
        </w:rPr>
        <w:t>ork</w:t>
      </w:r>
      <w:r w:rsidRPr="00B72469">
        <w:rPr>
          <w:rFonts w:ascii="Times New Roman" w:eastAsia="Arial" w:hAnsi="Times New Roman" w:cs="Times New Roman"/>
          <w:spacing w:val="48"/>
          <w:w w:val="89"/>
          <w:sz w:val="20"/>
          <w:szCs w:val="20"/>
        </w:rPr>
        <w:t xml:space="preserve"> </w:t>
      </w:r>
      <w:r w:rsidRPr="00B72469">
        <w:rPr>
          <w:rFonts w:ascii="Times New Roman" w:eastAsia="Arial" w:hAnsi="Times New Roman" w:cs="Times New Roman"/>
          <w:w w:val="89"/>
          <w:sz w:val="20"/>
          <w:szCs w:val="20"/>
        </w:rPr>
        <w:t>infrastructure,</w:t>
      </w:r>
      <w:r w:rsidRPr="00B72469">
        <w:rPr>
          <w:rFonts w:ascii="Times New Roman" w:eastAsia="Arial" w:hAnsi="Times New Roman" w:cs="Times New Roman"/>
          <w:spacing w:val="30"/>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6"/>
          <w:w w:val="89"/>
          <w:sz w:val="20"/>
          <w:szCs w:val="20"/>
        </w:rPr>
        <w:t xml:space="preserve"> T</w:t>
      </w:r>
      <w:r w:rsidRPr="00B72469">
        <w:rPr>
          <w:rFonts w:ascii="Times New Roman" w:eastAsia="Arial" w:hAnsi="Times New Roman" w:cs="Times New Roman"/>
          <w:w w:val="89"/>
          <w:sz w:val="20"/>
          <w:szCs w:val="20"/>
        </w:rPr>
        <w:t>raynor</w:t>
      </w:r>
      <w:r w:rsidRPr="00B72469">
        <w:rPr>
          <w:rFonts w:ascii="Times New Roman" w:eastAsia="Arial" w:hAnsi="Times New Roman" w:cs="Times New Roman"/>
          <w:spacing w:val="27"/>
          <w:w w:val="89"/>
          <w:sz w:val="20"/>
          <w:szCs w:val="20"/>
        </w:rPr>
        <w:t xml:space="preserve"> </w:t>
      </w:r>
      <w:r w:rsidRPr="00B72469">
        <w:rPr>
          <w:rFonts w:ascii="Times New Roman" w:eastAsia="Arial" w:hAnsi="Times New Roman" w:cs="Times New Roman"/>
          <w:w w:val="89"/>
          <w:sz w:val="20"/>
          <w:szCs w:val="20"/>
        </w:rPr>
        <w:t>et</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 xml:space="preserve">[33] </w:t>
      </w:r>
      <w:r w:rsidRPr="00B72469">
        <w:rPr>
          <w:rFonts w:ascii="Times New Roman" w:eastAsia="Arial" w:hAnsi="Times New Roman" w:cs="Times New Roman"/>
          <w:w w:val="88"/>
          <w:sz w:val="20"/>
          <w:szCs w:val="20"/>
        </w:rPr>
        <w:t>discuss</w:t>
      </w:r>
      <w:r w:rsidRPr="00B72469">
        <w:rPr>
          <w:rFonts w:ascii="Times New Roman" w:eastAsia="Arial" w:hAnsi="Times New Roman" w:cs="Times New Roman"/>
          <w:spacing w:val="-13"/>
          <w:w w:val="88"/>
          <w:sz w:val="20"/>
          <w:szCs w:val="20"/>
        </w:rPr>
        <w:t xml:space="preserve"> </w:t>
      </w:r>
      <w:proofErr w:type="gramStart"/>
      <w:r w:rsidRPr="00B72469">
        <w:rPr>
          <w:rFonts w:ascii="Times New Roman" w:eastAsia="Arial" w:hAnsi="Times New Roman" w:cs="Times New Roman"/>
          <w:w w:val="88"/>
          <w:sz w:val="20"/>
          <w:szCs w:val="20"/>
        </w:rPr>
        <w:t>miti</w:t>
      </w:r>
      <w:r w:rsidRPr="00B72469">
        <w:rPr>
          <w:rFonts w:ascii="Times New Roman" w:eastAsia="Arial" w:hAnsi="Times New Roman" w:cs="Times New Roman"/>
          <w:spacing w:val="-1"/>
          <w:w w:val="88"/>
          <w:sz w:val="20"/>
          <w:szCs w:val="20"/>
        </w:rPr>
        <w:t>g</w:t>
      </w:r>
      <w:r w:rsidRPr="00B72469">
        <w:rPr>
          <w:rFonts w:ascii="Times New Roman" w:eastAsia="Arial" w:hAnsi="Times New Roman" w:cs="Times New Roman"/>
          <w:w w:val="88"/>
          <w:sz w:val="20"/>
          <w:szCs w:val="20"/>
        </w:rPr>
        <w:t xml:space="preserve">ation </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strat</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gies</w:t>
      </w:r>
      <w:proofErr w:type="gramEnd"/>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6"/>
          <w:sz w:val="20"/>
          <w:szCs w:val="20"/>
        </w:rPr>
        <w:t>such</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5"/>
          <w:sz w:val="20"/>
          <w:szCs w:val="20"/>
        </w:rPr>
        <w:t>xploits.</w:t>
      </w:r>
    </w:p>
    <w:p w14:paraId="0AFED29D" w14:textId="77777777" w:rsidR="00676FEB" w:rsidRPr="00B72469" w:rsidRDefault="00676FEB" w:rsidP="00676FEB">
      <w:pPr>
        <w:spacing w:before="1" w:after="0" w:line="150" w:lineRule="exact"/>
        <w:rPr>
          <w:rFonts w:ascii="Times New Roman" w:hAnsi="Times New Roman" w:cs="Times New Roman"/>
          <w:sz w:val="15"/>
          <w:szCs w:val="15"/>
        </w:rPr>
      </w:pPr>
    </w:p>
    <w:p w14:paraId="0AFED29E" w14:textId="77777777" w:rsidR="00676FEB" w:rsidRPr="00B72469" w:rsidRDefault="00676FEB" w:rsidP="00676FEB">
      <w:pPr>
        <w:spacing w:after="0" w:line="200" w:lineRule="exact"/>
        <w:rPr>
          <w:rFonts w:ascii="Times New Roman" w:hAnsi="Times New Roman" w:cs="Times New Roman"/>
          <w:sz w:val="20"/>
          <w:szCs w:val="20"/>
        </w:rPr>
      </w:pPr>
    </w:p>
    <w:p w14:paraId="0AFED29F"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85"/>
          <w:sz w:val="20"/>
          <w:szCs w:val="20"/>
        </w:rPr>
        <w:t>Relating  to</w:t>
      </w:r>
      <w:proofErr w:type="gramEnd"/>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mobile</w:t>
      </w:r>
      <w:r w:rsidRPr="00B72469">
        <w:rPr>
          <w:rFonts w:ascii="Times New Roman" w:eastAsia="Arial" w:hAnsi="Times New Roman" w:cs="Times New Roman"/>
          <w:spacing w:val="43"/>
          <w:w w:val="85"/>
          <w:sz w:val="20"/>
          <w:szCs w:val="20"/>
        </w:rPr>
        <w:t xml:space="preserve"> </w:t>
      </w:r>
      <w:r w:rsidRPr="00B72469">
        <w:rPr>
          <w:rFonts w:ascii="Times New Roman" w:eastAsia="Arial" w:hAnsi="Times New Roman" w:cs="Times New Roman"/>
          <w:w w:val="85"/>
          <w:sz w:val="20"/>
          <w:szCs w:val="20"/>
        </w:rPr>
        <w:t>phone</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securit</w:t>
      </w:r>
      <w:r w:rsidRPr="00B72469">
        <w:rPr>
          <w:rFonts w:ascii="Times New Roman" w:eastAsia="Arial" w:hAnsi="Times New Roman" w:cs="Times New Roman"/>
          <w:spacing w:val="-11"/>
          <w:w w:val="85"/>
          <w:sz w:val="20"/>
          <w:szCs w:val="20"/>
        </w:rPr>
        <w:t>y</w:t>
      </w:r>
      <w:r w:rsidRPr="00B72469">
        <w:rPr>
          <w:rFonts w:ascii="Times New Roman" w:eastAsia="Arial" w:hAnsi="Times New Roman" w:cs="Times New Roman"/>
          <w:w w:val="85"/>
          <w:sz w:val="20"/>
          <w:szCs w:val="20"/>
        </w:rPr>
        <w:t>,</w:t>
      </w:r>
      <w:r w:rsidRPr="00B72469">
        <w:rPr>
          <w:rFonts w:ascii="Times New Roman" w:eastAsia="Arial" w:hAnsi="Times New Roman" w:cs="Times New Roman"/>
          <w:spacing w:val="39"/>
          <w:w w:val="85"/>
          <w:sz w:val="20"/>
          <w:szCs w:val="20"/>
        </w:rPr>
        <w:t xml:space="preserve"> </w:t>
      </w:r>
      <w:r w:rsidRPr="00B72469">
        <w:rPr>
          <w:rFonts w:ascii="Times New Roman" w:eastAsia="Arial" w:hAnsi="Times New Roman" w:cs="Times New Roman"/>
          <w:w w:val="85"/>
          <w:sz w:val="20"/>
          <w:szCs w:val="20"/>
        </w:rPr>
        <w:t>there</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w w:val="85"/>
          <w:sz w:val="20"/>
          <w:szCs w:val="20"/>
        </w:rPr>
        <w:t>has</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w w:val="85"/>
          <w:sz w:val="20"/>
          <w:szCs w:val="20"/>
        </w:rPr>
        <w:t>been</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recent</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6"/>
          <w:sz w:val="20"/>
          <w:szCs w:val="20"/>
        </w:rPr>
        <w:t>terest</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91"/>
          <w:sz w:val="20"/>
          <w:szCs w:val="20"/>
        </w:rPr>
        <w:t>maintaining</w:t>
      </w:r>
      <w:r w:rsidRPr="00B72469">
        <w:rPr>
          <w:rFonts w:ascii="Times New Roman" w:eastAsia="Arial" w:hAnsi="Times New Roman" w:cs="Times New Roman"/>
          <w:spacing w:val="25"/>
          <w:w w:val="91"/>
          <w:sz w:val="20"/>
          <w:szCs w:val="20"/>
        </w:rPr>
        <w:t xml:space="preserve"> </w:t>
      </w:r>
      <w:r w:rsidRPr="00B72469">
        <w:rPr>
          <w:rFonts w:ascii="Times New Roman" w:eastAsia="Arial" w:hAnsi="Times New Roman" w:cs="Times New Roman"/>
          <w:w w:val="91"/>
          <w:sz w:val="20"/>
          <w:szCs w:val="20"/>
        </w:rPr>
        <w:t>their</w:t>
      </w:r>
      <w:r w:rsidRPr="00B72469">
        <w:rPr>
          <w:rFonts w:ascii="Times New Roman" w:eastAsia="Arial" w:hAnsi="Times New Roman" w:cs="Times New Roman"/>
          <w:spacing w:val="13"/>
          <w:w w:val="91"/>
          <w:sz w:val="20"/>
          <w:szCs w:val="20"/>
        </w:rPr>
        <w:t xml:space="preserve"> </w:t>
      </w:r>
      <w:r w:rsidRPr="00B72469">
        <w:rPr>
          <w:rFonts w:ascii="Times New Roman" w:eastAsia="Arial" w:hAnsi="Times New Roman" w:cs="Times New Roman"/>
          <w:w w:val="91"/>
          <w:sz w:val="20"/>
          <w:szCs w:val="20"/>
        </w:rPr>
        <w:t>securit</w:t>
      </w:r>
      <w:r w:rsidRPr="00B72469">
        <w:rPr>
          <w:rFonts w:ascii="Times New Roman" w:eastAsia="Arial" w:hAnsi="Times New Roman" w:cs="Times New Roman"/>
          <w:spacing w:val="-12"/>
          <w:w w:val="91"/>
          <w:sz w:val="20"/>
          <w:szCs w:val="20"/>
        </w:rPr>
        <w:t>y</w:t>
      </w:r>
      <w:r w:rsidRPr="00B72469">
        <w:rPr>
          <w:rFonts w:ascii="Times New Roman" w:eastAsia="Arial" w:hAnsi="Times New Roman" w:cs="Times New Roman"/>
          <w:w w:val="91"/>
          <w:sz w:val="20"/>
          <w:szCs w:val="20"/>
        </w:rPr>
        <w:t>.</w:t>
      </w:r>
      <w:r w:rsidRPr="00B72469">
        <w:rPr>
          <w:rFonts w:ascii="Times New Roman" w:eastAsia="Arial" w:hAnsi="Times New Roman" w:cs="Times New Roman"/>
          <w:spacing w:val="27"/>
          <w:w w:val="91"/>
          <w:sz w:val="20"/>
          <w:szCs w:val="20"/>
        </w:rPr>
        <w:t xml:space="preserve"> </w:t>
      </w:r>
      <w:r w:rsidRPr="00B72469">
        <w:rPr>
          <w:rFonts w:ascii="Times New Roman" w:eastAsia="Arial" w:hAnsi="Times New Roman" w:cs="Times New Roman"/>
          <w:w w:val="91"/>
          <w:sz w:val="20"/>
          <w:szCs w:val="20"/>
        </w:rPr>
        <w:t>The</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w w:val="91"/>
          <w:sz w:val="20"/>
          <w:szCs w:val="20"/>
        </w:rPr>
        <w:t>potential</w:t>
      </w:r>
      <w:r w:rsidRPr="00B72469">
        <w:rPr>
          <w:rFonts w:ascii="Times New Roman" w:eastAsia="Arial" w:hAnsi="Times New Roman" w:cs="Times New Roman"/>
          <w:spacing w:val="13"/>
          <w:w w:val="9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9"/>
          <w:sz w:val="20"/>
          <w:szCs w:val="20"/>
        </w:rPr>
        <w:t xml:space="preserve">attack </w:t>
      </w:r>
      <w:r w:rsidRPr="00B72469">
        <w:rPr>
          <w:rFonts w:ascii="Times New Roman" w:eastAsia="Arial" w:hAnsi="Times New Roman" w:cs="Times New Roman"/>
          <w:w w:val="87"/>
          <w:sz w:val="20"/>
          <w:szCs w:val="20"/>
        </w:rPr>
        <w:t>these</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vices,</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w w:val="87"/>
          <w:sz w:val="20"/>
          <w:szCs w:val="20"/>
        </w:rPr>
        <w:t>th</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y</w:t>
      </w:r>
      <w:r w:rsidRPr="00B72469">
        <w:rPr>
          <w:rFonts w:ascii="Times New Roman" w:eastAsia="Arial" w:hAnsi="Times New Roman" w:cs="Times New Roman"/>
          <w:spacing w:val="33"/>
          <w:w w:val="87"/>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uld</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92"/>
          <w:sz w:val="20"/>
          <w:szCs w:val="20"/>
        </w:rPr>
        <w:t>su</w:t>
      </w:r>
      <w:r w:rsidRPr="00B72469">
        <w:rPr>
          <w:rFonts w:ascii="Times New Roman" w:eastAsia="Arial" w:hAnsi="Times New Roman" w:cs="Times New Roman"/>
          <w:spacing w:val="-5"/>
          <w:w w:val="92"/>
          <w:sz w:val="20"/>
          <w:szCs w:val="20"/>
        </w:rPr>
        <w:t>f</w:t>
      </w:r>
      <w:r w:rsidRPr="00B72469">
        <w:rPr>
          <w:rFonts w:ascii="Times New Roman" w:eastAsia="Arial" w:hAnsi="Times New Roman" w:cs="Times New Roman"/>
          <w:w w:val="92"/>
          <w:sz w:val="20"/>
          <w:szCs w:val="20"/>
        </w:rPr>
        <w:t>fer</w:t>
      </w:r>
      <w:r w:rsidRPr="00B72469">
        <w:rPr>
          <w:rFonts w:ascii="Times New Roman" w:eastAsia="Arial" w:hAnsi="Times New Roman" w:cs="Times New Roman"/>
          <w:spacing w:val="20"/>
          <w:w w:val="92"/>
          <w:sz w:val="20"/>
          <w:szCs w:val="20"/>
        </w:rPr>
        <w:t xml:space="preserve"> </w:t>
      </w:r>
      <w:r w:rsidRPr="00B72469">
        <w:rPr>
          <w:rFonts w:ascii="Times New Roman" w:eastAsia="Arial" w:hAnsi="Times New Roman" w:cs="Times New Roman"/>
          <w:sz w:val="20"/>
          <w:szCs w:val="20"/>
        </w:rPr>
        <w:t>simila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 xml:space="preserve">security </w:t>
      </w:r>
      <w:r w:rsidRPr="00B72469">
        <w:rPr>
          <w:rFonts w:ascii="Times New Roman" w:eastAsia="Arial" w:hAnsi="Times New Roman" w:cs="Times New Roman"/>
          <w:spacing w:val="-2"/>
          <w:w w:val="119"/>
          <w:sz w:val="20"/>
          <w:szCs w:val="20"/>
        </w:rPr>
        <w:t>f</w:t>
      </w:r>
      <w:r w:rsidRPr="00B72469">
        <w:rPr>
          <w:rFonts w:ascii="Times New Roman" w:eastAsia="Arial" w:hAnsi="Times New Roman" w:cs="Times New Roman"/>
          <w:w w:val="81"/>
          <w:sz w:val="20"/>
          <w:szCs w:val="20"/>
        </w:rPr>
        <w:t>ate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5"/>
          <w:sz w:val="20"/>
          <w:szCs w:val="20"/>
        </w:rPr>
        <w:t>personal</w:t>
      </w:r>
      <w:r w:rsidRPr="00B72469">
        <w:rPr>
          <w:rFonts w:ascii="Times New Roman" w:eastAsia="Arial" w:hAnsi="Times New Roman" w:cs="Times New Roman"/>
          <w:spacing w:val="35"/>
          <w:w w:val="85"/>
          <w:sz w:val="20"/>
          <w:szCs w:val="20"/>
        </w:rPr>
        <w:t xml:space="preserve"> </w:t>
      </w:r>
      <w:r w:rsidRPr="00B72469">
        <w:rPr>
          <w:rFonts w:ascii="Times New Roman" w:eastAsia="Arial" w:hAnsi="Times New Roman" w:cs="Times New Roman"/>
          <w:w w:val="85"/>
          <w:sz w:val="20"/>
          <w:szCs w:val="20"/>
        </w:rPr>
        <w:t>computers,</w:t>
      </w:r>
      <w:r w:rsidRPr="00B72469">
        <w:rPr>
          <w:rFonts w:ascii="Times New Roman" w:eastAsia="Arial" w:hAnsi="Times New Roman" w:cs="Times New Roman"/>
          <w:spacing w:val="45"/>
          <w:w w:val="85"/>
          <w:sz w:val="20"/>
          <w:szCs w:val="20"/>
        </w:rPr>
        <w:t xml:space="preserve"> </w:t>
      </w:r>
      <w:r w:rsidRPr="00B72469">
        <w:rPr>
          <w:rFonts w:ascii="Times New Roman" w:eastAsia="Arial" w:hAnsi="Times New Roman" w:cs="Times New Roman"/>
          <w:w w:val="85"/>
          <w:sz w:val="20"/>
          <w:szCs w:val="20"/>
        </w:rPr>
        <w:t>such</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as</w:t>
      </w:r>
      <w:r w:rsidRPr="00B72469">
        <w:rPr>
          <w:rFonts w:ascii="Times New Roman" w:eastAsia="Arial" w:hAnsi="Times New Roman" w:cs="Times New Roman"/>
          <w:spacing w:val="-2"/>
          <w:w w:val="85"/>
          <w:sz w:val="20"/>
          <w:szCs w:val="20"/>
        </w:rPr>
        <w:t xml:space="preserve"> </w:t>
      </w:r>
      <w:r w:rsidRPr="00B72469">
        <w:rPr>
          <w:rFonts w:ascii="Times New Roman" w:eastAsia="Arial" w:hAnsi="Times New Roman" w:cs="Times New Roman"/>
          <w:w w:val="85"/>
          <w:sz w:val="20"/>
          <w:szCs w:val="20"/>
        </w:rPr>
        <w:t>viruses</w:t>
      </w:r>
      <w:r w:rsidRPr="00B72469">
        <w:rPr>
          <w:rFonts w:ascii="Times New Roman" w:eastAsia="Arial" w:hAnsi="Times New Roman" w:cs="Times New Roman"/>
          <w:spacing w:val="38"/>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w w:val="92"/>
          <w:sz w:val="20"/>
          <w:szCs w:val="20"/>
        </w:rPr>
        <w:t>ma</w:t>
      </w:r>
      <w:r w:rsidRPr="00B72469">
        <w:rPr>
          <w:rFonts w:ascii="Times New Roman" w:eastAsia="Arial" w:hAnsi="Times New Roman" w:cs="Times New Roman"/>
          <w:spacing w:val="-2"/>
          <w:w w:val="92"/>
          <w:sz w:val="20"/>
          <w:szCs w:val="20"/>
        </w:rPr>
        <w:t>l</w:t>
      </w:r>
      <w:r w:rsidRPr="00B72469">
        <w:rPr>
          <w:rFonts w:ascii="Times New Roman" w:eastAsia="Arial" w:hAnsi="Times New Roman" w:cs="Times New Roman"/>
          <w:spacing w:val="-2"/>
          <w:w w:val="99"/>
          <w:sz w:val="20"/>
          <w:szCs w:val="20"/>
        </w:rPr>
        <w:t>w</w:t>
      </w:r>
      <w:r w:rsidRPr="00B72469">
        <w:rPr>
          <w:rFonts w:ascii="Times New Roman" w:eastAsia="Arial" w:hAnsi="Times New Roman" w:cs="Times New Roman"/>
          <w:w w:val="85"/>
          <w:sz w:val="20"/>
          <w:szCs w:val="20"/>
        </w:rPr>
        <w:t xml:space="preserve">are, </w:t>
      </w:r>
      <w:r w:rsidRPr="00B72469">
        <w:rPr>
          <w:rFonts w:ascii="Times New Roman" w:eastAsia="Arial" w:hAnsi="Times New Roman" w:cs="Times New Roman"/>
          <w:w w:val="86"/>
          <w:sz w:val="20"/>
          <w:szCs w:val="20"/>
        </w:rPr>
        <w:t>has</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been</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long</w:t>
      </w:r>
      <w:r w:rsidRPr="00B72469">
        <w:rPr>
          <w:rFonts w:ascii="Times New Roman" w:eastAsia="Arial" w:hAnsi="Times New Roman" w:cs="Times New Roman"/>
          <w:spacing w:val="34"/>
          <w:w w:val="86"/>
          <w:sz w:val="20"/>
          <w:szCs w:val="20"/>
        </w:rPr>
        <w:t xml:space="preserve"> </w:t>
      </w:r>
      <w:r w:rsidRPr="00B72469">
        <w:rPr>
          <w:rFonts w:ascii="Times New Roman" w:eastAsia="Arial" w:hAnsi="Times New Roman" w:cs="Times New Roman"/>
          <w:w w:val="86"/>
          <w:sz w:val="20"/>
          <w:szCs w:val="20"/>
        </w:rPr>
        <w:t>understood</w:t>
      </w:r>
      <w:r w:rsidRPr="00B72469">
        <w:rPr>
          <w:rFonts w:ascii="Times New Roman" w:eastAsia="Arial" w:hAnsi="Times New Roman" w:cs="Times New Roman"/>
          <w:spacing w:val="28"/>
          <w:w w:val="86"/>
          <w:sz w:val="20"/>
          <w:szCs w:val="20"/>
        </w:rPr>
        <w:t xml:space="preserve"> </w:t>
      </w:r>
      <w:r w:rsidRPr="00B72469">
        <w:rPr>
          <w:rFonts w:ascii="Times New Roman" w:eastAsia="Arial" w:hAnsi="Times New Roman" w:cs="Times New Roman"/>
          <w:sz w:val="20"/>
          <w:szCs w:val="20"/>
        </w:rPr>
        <w:t>[8].</w:t>
      </w:r>
      <w:r w:rsidRPr="00B72469">
        <w:rPr>
          <w:rFonts w:ascii="Times New Roman" w:eastAsia="Arial" w:hAnsi="Times New Roman" w:cs="Times New Roman"/>
          <w:spacing w:val="27"/>
          <w:sz w:val="20"/>
          <w:szCs w:val="20"/>
        </w:rPr>
        <w:t xml:space="preserve"> </w:t>
      </w:r>
      <w:proofErr w:type="gramStart"/>
      <w:r w:rsidRPr="00B72469">
        <w:rPr>
          <w:rFonts w:ascii="Times New Roman" w:eastAsia="Arial" w:hAnsi="Times New Roman" w:cs="Times New Roman"/>
          <w:w w:val="87"/>
          <w:sz w:val="20"/>
          <w:szCs w:val="20"/>
        </w:rPr>
        <w:t>Specific</w:t>
      </w:r>
      <w:r w:rsidRPr="00B72469">
        <w:rPr>
          <w:rFonts w:ascii="Times New Roman" w:eastAsia="Arial" w:hAnsi="Times New Roman" w:cs="Times New Roman"/>
          <w:spacing w:val="35"/>
          <w:w w:val="87"/>
          <w:sz w:val="20"/>
          <w:szCs w:val="20"/>
        </w:rPr>
        <w:t xml:space="preserve"> </w:t>
      </w:r>
      <w:r w:rsidRPr="00B72469">
        <w:rPr>
          <w:rFonts w:ascii="Times New Roman" w:eastAsia="Arial" w:hAnsi="Times New Roman" w:cs="Times New Roman"/>
          <w:w w:val="87"/>
          <w:sz w:val="20"/>
          <w:szCs w:val="20"/>
        </w:rPr>
        <w:t>approache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 xml:space="preserve">con- </w:t>
      </w:r>
      <w:r w:rsidRPr="00B72469">
        <w:rPr>
          <w:rFonts w:ascii="Times New Roman" w:eastAsia="Arial" w:hAnsi="Times New Roman" w:cs="Times New Roman"/>
          <w:w w:val="87"/>
          <w:sz w:val="20"/>
          <w:szCs w:val="20"/>
        </w:rPr>
        <w:t>sidering</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defens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1"/>
          <w:w w:val="87"/>
          <w:sz w:val="20"/>
          <w:szCs w:val="20"/>
        </w:rPr>
        <w:t>g</w:t>
      </w:r>
      <w:r w:rsidRPr="00B72469">
        <w:rPr>
          <w:rFonts w:ascii="Times New Roman" w:eastAsia="Arial" w:hAnsi="Times New Roman" w:cs="Times New Roman"/>
          <w:w w:val="87"/>
          <w:sz w:val="20"/>
          <w:szCs w:val="20"/>
        </w:rPr>
        <w:t>ainst</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sof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25"/>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smartphones</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has</w:t>
      </w:r>
      <w:proofErr w:type="gramEnd"/>
      <w:r w:rsidRPr="00B72469">
        <w:rPr>
          <w:rFonts w:ascii="Times New Roman" w:eastAsia="Arial" w:hAnsi="Times New Roman" w:cs="Times New Roman"/>
          <w:w w:val="87"/>
          <w:sz w:val="20"/>
          <w:szCs w:val="20"/>
        </w:rPr>
        <w:t xml:space="preserve"> </w:t>
      </w:r>
      <w:r w:rsidRPr="00B72469">
        <w:rPr>
          <w:rFonts w:ascii="Times New Roman" w:eastAsia="Arial" w:hAnsi="Times New Roman" w:cs="Times New Roman"/>
          <w:w w:val="86"/>
          <w:sz w:val="20"/>
          <w:szCs w:val="20"/>
        </w:rPr>
        <w:t>been</w:t>
      </w:r>
      <w:r w:rsidRPr="00B72469">
        <w:rPr>
          <w:rFonts w:ascii="Times New Roman" w:eastAsia="Arial" w:hAnsi="Times New Roman" w:cs="Times New Roman"/>
          <w:spacing w:val="-8"/>
          <w:w w:val="86"/>
          <w:sz w:val="20"/>
          <w:szCs w:val="20"/>
        </w:rPr>
        <w:t xml:space="preserve"> </w:t>
      </w:r>
      <w:r w:rsidRPr="00B72469">
        <w:rPr>
          <w:rFonts w:ascii="Times New Roman" w:eastAsia="Arial" w:hAnsi="Times New Roman" w:cs="Times New Roman"/>
          <w:w w:val="86"/>
          <w:sz w:val="20"/>
          <w:szCs w:val="20"/>
        </w:rPr>
        <w:t>considered</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7"/>
          <w:sz w:val="20"/>
          <w:szCs w:val="20"/>
        </w:rPr>
        <w:t>Cheng</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et</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7].</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specific</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89"/>
          <w:sz w:val="20"/>
          <w:szCs w:val="20"/>
        </w:rPr>
        <w:t xml:space="preserve">strengths </w:t>
      </w:r>
      <w:r w:rsidRPr="00B72469">
        <w:rPr>
          <w:rFonts w:ascii="Times New Roman" w:eastAsia="Arial" w:hAnsi="Times New Roman" w:cs="Times New Roman"/>
          <w:w w:val="84"/>
          <w:sz w:val="20"/>
          <w:szCs w:val="20"/>
        </w:rPr>
        <w:t>and</w:t>
      </w:r>
      <w:r w:rsidRPr="00B72469">
        <w:rPr>
          <w:rFonts w:ascii="Times New Roman" w:eastAsia="Arial" w:hAnsi="Times New Roman" w:cs="Times New Roman"/>
          <w:spacing w:val="1"/>
          <w:w w:val="84"/>
          <w:sz w:val="20"/>
          <w:szCs w:val="20"/>
        </w:rPr>
        <w:t xml:space="preserve"> </w:t>
      </w:r>
      <w:r w:rsidRPr="00B72469">
        <w:rPr>
          <w:rFonts w:ascii="Times New Roman" w:eastAsia="Arial" w:hAnsi="Times New Roman" w:cs="Times New Roman"/>
          <w:w w:val="84"/>
          <w:sz w:val="20"/>
          <w:szCs w:val="20"/>
        </w:rPr>
        <w:t>weaknesses</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Android</w:t>
      </w:r>
      <w:r w:rsidRPr="00B72469">
        <w:rPr>
          <w:rFonts w:ascii="Times New Roman" w:eastAsia="Arial" w:hAnsi="Times New Roman" w:cs="Times New Roman"/>
          <w:spacing w:val="39"/>
          <w:w w:val="89"/>
          <w:sz w:val="20"/>
          <w:szCs w:val="20"/>
        </w:rPr>
        <w:t xml:space="preserve"> </w:t>
      </w:r>
      <w:r w:rsidRPr="00B72469">
        <w:rPr>
          <w:rFonts w:ascii="Times New Roman" w:eastAsia="Arial" w:hAnsi="Times New Roman" w:cs="Times New Roman"/>
          <w:w w:val="89"/>
          <w:sz w:val="20"/>
          <w:szCs w:val="20"/>
        </w:rPr>
        <w:t>security</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model</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4"/>
          <w:sz w:val="20"/>
          <w:szCs w:val="20"/>
        </w:rPr>
        <w:t>are</w:t>
      </w:r>
      <w:r w:rsidRPr="00B72469">
        <w:rPr>
          <w:rFonts w:ascii="Times New Roman" w:eastAsia="Arial" w:hAnsi="Times New Roman" w:cs="Times New Roman"/>
          <w:spacing w:val="-6"/>
          <w:w w:val="84"/>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2"/>
          <w:sz w:val="20"/>
          <w:szCs w:val="20"/>
        </w:rPr>
        <w:t xml:space="preserve">xplored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Ongtang</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 xml:space="preserve">et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23].</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9"/>
          <w:sz w:val="20"/>
          <w:szCs w:val="20"/>
        </w:rPr>
        <w:t xml:space="preserve">The </w:t>
      </w:r>
      <w:r w:rsidRPr="00B72469">
        <w:rPr>
          <w:rFonts w:ascii="Times New Roman" w:eastAsia="Arial" w:hAnsi="Times New Roman" w:cs="Times New Roman"/>
          <w:sz w:val="20"/>
          <w:szCs w:val="20"/>
        </w:rPr>
        <w:t>ability</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9"/>
          <w:sz w:val="20"/>
          <w:szCs w:val="20"/>
        </w:rPr>
        <w:t xml:space="preserve">securely determine </w:t>
      </w:r>
      <w:r w:rsidRPr="00B72469">
        <w:rPr>
          <w:rFonts w:ascii="Times New Roman" w:eastAsia="Arial" w:hAnsi="Times New Roman" w:cs="Times New Roman"/>
          <w:w w:val="121"/>
          <w:sz w:val="20"/>
          <w:szCs w:val="20"/>
        </w:rPr>
        <w:t xml:space="preserve">if </w:t>
      </w:r>
      <w:r w:rsidRPr="00B72469">
        <w:rPr>
          <w:rFonts w:ascii="Times New Roman" w:eastAsia="Arial" w:hAnsi="Times New Roman" w:cs="Times New Roman"/>
          <w:w w:val="87"/>
          <w:sz w:val="20"/>
          <w:szCs w:val="20"/>
        </w:rPr>
        <w:t>sof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wnloads</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truste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d</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w w:val="87"/>
          <w:sz w:val="20"/>
          <w:szCs w:val="20"/>
        </w:rPr>
        <w:t>vices</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pacing w:val="-3"/>
          <w:w w:val="79"/>
          <w:sz w:val="20"/>
          <w:szCs w:val="20"/>
        </w:rPr>
        <w:t>e</w:t>
      </w:r>
      <w:r w:rsidRPr="00B72469">
        <w:rPr>
          <w:rFonts w:ascii="Times New Roman" w:eastAsia="Arial" w:hAnsi="Times New Roman" w:cs="Times New Roman"/>
          <w:w w:val="92"/>
          <w:sz w:val="20"/>
          <w:szCs w:val="20"/>
        </w:rPr>
        <w:t xml:space="preserve">xplored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92"/>
          <w:sz w:val="20"/>
          <w:szCs w:val="20"/>
        </w:rPr>
        <w:t>Enck</w:t>
      </w:r>
      <w:r w:rsidRPr="00B72469">
        <w:rPr>
          <w:rFonts w:ascii="Times New Roman" w:eastAsia="Arial" w:hAnsi="Times New Roman" w:cs="Times New Roman"/>
          <w:spacing w:val="16"/>
          <w:w w:val="92"/>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al</w:t>
      </w:r>
      <w:proofErr w:type="gramStart"/>
      <w:r w:rsidRPr="00B72469">
        <w:rPr>
          <w:rFonts w:ascii="Times New Roman" w:eastAsia="Arial" w:hAnsi="Times New Roman" w:cs="Times New Roman"/>
          <w:sz w:val="20"/>
          <w:szCs w:val="20"/>
        </w:rPr>
        <w:t>.[</w:t>
      </w:r>
      <w:proofErr w:type="gramEnd"/>
      <w:r w:rsidRPr="00B72469">
        <w:rPr>
          <w:rFonts w:ascii="Times New Roman" w:eastAsia="Arial" w:hAnsi="Times New Roman" w:cs="Times New Roman"/>
          <w:sz w:val="20"/>
          <w:szCs w:val="20"/>
        </w:rPr>
        <w:t>11].</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w w:val="92"/>
          <w:sz w:val="20"/>
          <w:szCs w:val="20"/>
        </w:rPr>
        <w:t>Enck</w:t>
      </w:r>
      <w:r w:rsidRPr="00B72469">
        <w:rPr>
          <w:rFonts w:ascii="Times New Roman" w:eastAsia="Arial" w:hAnsi="Times New Roman" w:cs="Times New Roman"/>
          <w:spacing w:val="16"/>
          <w:w w:val="92"/>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42"/>
          <w:sz w:val="20"/>
          <w:szCs w:val="20"/>
        </w:rPr>
        <w:t xml:space="preserve"> </w:t>
      </w:r>
      <w:r w:rsidRPr="00B72469">
        <w:rPr>
          <w:rFonts w:ascii="Times New Roman" w:eastAsia="Arial" w:hAnsi="Times New Roman" w:cs="Times New Roman"/>
          <w:sz w:val="20"/>
          <w:szCs w:val="20"/>
        </w:rPr>
        <w:t>[12]</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94"/>
          <w:sz w:val="20"/>
          <w:szCs w:val="20"/>
        </w:rPr>
        <w:t>g</w:t>
      </w:r>
      <w:r w:rsidRPr="00B72469">
        <w:rPr>
          <w:rFonts w:ascii="Times New Roman" w:eastAsia="Arial" w:hAnsi="Times New Roman" w:cs="Times New Roman"/>
          <w:spacing w:val="-5"/>
          <w:w w:val="94"/>
          <w:sz w:val="20"/>
          <w:szCs w:val="20"/>
        </w:rPr>
        <w:t>i</w:t>
      </w:r>
      <w:r w:rsidRPr="00B72469">
        <w:rPr>
          <w:rFonts w:ascii="Times New Roman" w:eastAsia="Arial" w:hAnsi="Times New Roman" w:cs="Times New Roman"/>
          <w:spacing w:val="-3"/>
          <w:w w:val="94"/>
          <w:sz w:val="20"/>
          <w:szCs w:val="20"/>
        </w:rPr>
        <w:t>v</w:t>
      </w:r>
      <w:r w:rsidRPr="00B72469">
        <w:rPr>
          <w:rFonts w:ascii="Times New Roman" w:eastAsia="Arial" w:hAnsi="Times New Roman" w:cs="Times New Roman"/>
          <w:w w:val="94"/>
          <w:sz w:val="20"/>
          <w:szCs w:val="20"/>
        </w:rPr>
        <w:t>e</w:t>
      </w:r>
      <w:r w:rsidRPr="00B72469">
        <w:rPr>
          <w:rFonts w:ascii="Times New Roman" w:eastAsia="Arial" w:hAnsi="Times New Roman" w:cs="Times New Roman"/>
          <w:spacing w:val="11"/>
          <w:w w:val="94"/>
          <w:sz w:val="20"/>
          <w:szCs w:val="20"/>
        </w:rPr>
        <w:t xml:space="preserve"> </w:t>
      </w:r>
      <w:r w:rsidRPr="00B72469">
        <w:rPr>
          <w:rFonts w:ascii="Times New Roman" w:eastAsia="Arial" w:hAnsi="Times New Roman" w:cs="Times New Roman"/>
          <w:w w:val="94"/>
          <w:sz w:val="20"/>
          <w:szCs w:val="20"/>
        </w:rPr>
        <w:t>an</w:t>
      </w:r>
      <w:r w:rsidRPr="00B72469">
        <w:rPr>
          <w:rFonts w:ascii="Times New Roman" w:eastAsia="Arial" w:hAnsi="Times New Roman" w:cs="Times New Roman"/>
          <w:spacing w:val="-7"/>
          <w:w w:val="94"/>
          <w:sz w:val="20"/>
          <w:szCs w:val="20"/>
        </w:rPr>
        <w:t xml:space="preserve"> </w:t>
      </w:r>
      <w:r w:rsidRPr="00B72469">
        <w:rPr>
          <w:rFonts w:ascii="Times New Roman" w:eastAsia="Arial" w:hAnsi="Times New Roman" w:cs="Times New Roman"/>
          <w:w w:val="94"/>
          <w:sz w:val="20"/>
          <w:szCs w:val="20"/>
        </w:rPr>
        <w:t xml:space="preserve">introduction </w:t>
      </w:r>
      <w:r w:rsidRPr="00B72469">
        <w:rPr>
          <w:rFonts w:ascii="Times New Roman" w:eastAsia="Arial" w:hAnsi="Times New Roman" w:cs="Times New Roman"/>
          <w:w w:val="89"/>
          <w:sz w:val="20"/>
          <w:szCs w:val="20"/>
        </w:rPr>
        <w:t>to</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understanding</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1"/>
          <w:w w:val="89"/>
          <w:sz w:val="20"/>
          <w:szCs w:val="20"/>
        </w:rPr>
        <w:t xml:space="preserve"> </w:t>
      </w:r>
      <w:r w:rsidRPr="00B72469">
        <w:rPr>
          <w:rFonts w:ascii="Times New Roman" w:eastAsia="Arial" w:hAnsi="Times New Roman" w:cs="Times New Roman"/>
          <w:w w:val="89"/>
          <w:sz w:val="20"/>
          <w:szCs w:val="20"/>
        </w:rPr>
        <w:t>Android</w:t>
      </w:r>
      <w:r w:rsidRPr="00B72469">
        <w:rPr>
          <w:rFonts w:ascii="Times New Roman" w:eastAsia="Arial" w:hAnsi="Times New Roman" w:cs="Times New Roman"/>
          <w:spacing w:val="42"/>
          <w:w w:val="89"/>
          <w:sz w:val="20"/>
          <w:szCs w:val="20"/>
        </w:rPr>
        <w:t xml:space="preserve"> </w:t>
      </w:r>
      <w:r w:rsidRPr="00B72469">
        <w:rPr>
          <w:rFonts w:ascii="Times New Roman" w:eastAsia="Arial" w:hAnsi="Times New Roman" w:cs="Times New Roman"/>
          <w:w w:val="89"/>
          <w:sz w:val="20"/>
          <w:szCs w:val="20"/>
        </w:rPr>
        <w:t>security</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model</w:t>
      </w:r>
      <w:r w:rsidRPr="00B72469">
        <w:rPr>
          <w:rFonts w:ascii="Times New Roman" w:eastAsia="Arial" w:hAnsi="Times New Roman" w:cs="Times New Roman"/>
          <w:spacing w:val="5"/>
          <w:w w:val="89"/>
          <w:sz w:val="20"/>
          <w:szCs w:val="20"/>
        </w:rPr>
        <w:t xml:space="preserve"> </w:t>
      </w:r>
      <w:r w:rsidRPr="00B72469">
        <w:rPr>
          <w:rFonts w:ascii="Times New Roman" w:eastAsia="Arial" w:hAnsi="Times New Roman" w:cs="Times New Roman"/>
          <w:w w:val="89"/>
          <w:sz w:val="20"/>
          <w:szCs w:val="20"/>
        </w:rPr>
        <w:t>specific</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to</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7"/>
          <w:sz w:val="20"/>
          <w:szCs w:val="20"/>
        </w:rPr>
        <w:t>smartphones</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we</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using</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z w:val="20"/>
          <w:szCs w:val="20"/>
        </w:rPr>
        <w:t>implementation.</w:t>
      </w:r>
    </w:p>
    <w:p w14:paraId="0AFED2A0" w14:textId="77777777" w:rsidR="00676FEB" w:rsidRPr="00B72469" w:rsidRDefault="00676FEB" w:rsidP="00676FEB">
      <w:pPr>
        <w:spacing w:before="53" w:after="0" w:line="240" w:lineRule="auto"/>
        <w:ind w:right="630"/>
        <w:jc w:val="both"/>
        <w:rPr>
          <w:rFonts w:ascii="Times New Roman" w:eastAsia="Arial" w:hAnsi="Times New Roman" w:cs="Times New Roman"/>
        </w:rPr>
      </w:pPr>
      <w:r w:rsidRPr="00B72469">
        <w:rPr>
          <w:rFonts w:ascii="Times New Roman" w:hAnsi="Times New Roman" w:cs="Times New Roman"/>
        </w:rPr>
        <w:br w:type="column"/>
      </w:r>
      <w:r w:rsidRPr="00B72469">
        <w:rPr>
          <w:rFonts w:ascii="Times New Roman" w:eastAsia="Arial" w:hAnsi="Times New Roman" w:cs="Times New Roman"/>
          <w:b/>
          <w:bCs/>
        </w:rPr>
        <w:lastRenderedPageBreak/>
        <w:t>5.2</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87"/>
        </w:rPr>
        <w:t>Sensory</w:t>
      </w:r>
      <w:proofErr w:type="gramEnd"/>
      <w:r w:rsidRPr="00B72469">
        <w:rPr>
          <w:rFonts w:ascii="Times New Roman" w:eastAsia="Arial" w:hAnsi="Times New Roman" w:cs="Times New Roman"/>
          <w:b/>
          <w:bCs/>
          <w:spacing w:val="-15"/>
          <w:w w:val="87"/>
        </w:rPr>
        <w:t xml:space="preserve"> </w:t>
      </w:r>
      <w:r w:rsidRPr="00B72469">
        <w:rPr>
          <w:rFonts w:ascii="Times New Roman" w:eastAsia="Arial" w:hAnsi="Times New Roman" w:cs="Times New Roman"/>
          <w:b/>
          <w:bCs/>
          <w:w w:val="87"/>
        </w:rPr>
        <w:t>malwa</w:t>
      </w:r>
      <w:r w:rsidRPr="00B72469">
        <w:rPr>
          <w:rFonts w:ascii="Times New Roman" w:eastAsia="Arial" w:hAnsi="Times New Roman" w:cs="Times New Roman"/>
          <w:b/>
          <w:bCs/>
          <w:spacing w:val="-3"/>
          <w:w w:val="87"/>
        </w:rPr>
        <w:t>r</w:t>
      </w:r>
      <w:r w:rsidRPr="00B72469">
        <w:rPr>
          <w:rFonts w:ascii="Times New Roman" w:eastAsia="Arial" w:hAnsi="Times New Roman" w:cs="Times New Roman"/>
          <w:b/>
          <w:bCs/>
          <w:w w:val="87"/>
        </w:rPr>
        <w:t>e</w:t>
      </w:r>
      <w:r w:rsidRPr="00B72469">
        <w:rPr>
          <w:rFonts w:ascii="Times New Roman" w:eastAsia="Arial" w:hAnsi="Times New Roman" w:cs="Times New Roman"/>
          <w:b/>
          <w:bCs/>
          <w:spacing w:val="45"/>
          <w:w w:val="87"/>
        </w:rPr>
        <w:t xml:space="preserve"> </w:t>
      </w:r>
      <w:r w:rsidRPr="00B72469">
        <w:rPr>
          <w:rFonts w:ascii="Times New Roman" w:eastAsia="Arial" w:hAnsi="Times New Roman" w:cs="Times New Roman"/>
          <w:b/>
          <w:bCs/>
          <w:w w:val="87"/>
        </w:rPr>
        <w:t>th</w:t>
      </w:r>
      <w:r w:rsidRPr="00B72469">
        <w:rPr>
          <w:rFonts w:ascii="Times New Roman" w:eastAsia="Arial" w:hAnsi="Times New Roman" w:cs="Times New Roman"/>
          <w:b/>
          <w:bCs/>
          <w:spacing w:val="-3"/>
          <w:w w:val="87"/>
        </w:rPr>
        <w:t>r</w:t>
      </w:r>
      <w:r w:rsidRPr="00B72469">
        <w:rPr>
          <w:rFonts w:ascii="Times New Roman" w:eastAsia="Arial" w:hAnsi="Times New Roman" w:cs="Times New Roman"/>
          <w:b/>
          <w:bCs/>
          <w:w w:val="87"/>
        </w:rPr>
        <w:t>eats</w:t>
      </w:r>
      <w:r w:rsidRPr="00B72469">
        <w:rPr>
          <w:rFonts w:ascii="Times New Roman" w:eastAsia="Arial" w:hAnsi="Times New Roman" w:cs="Times New Roman"/>
          <w:b/>
          <w:bCs/>
          <w:spacing w:val="15"/>
          <w:w w:val="87"/>
        </w:rPr>
        <w:t xml:space="preserve"> </w:t>
      </w:r>
      <w:r w:rsidRPr="00B72469">
        <w:rPr>
          <w:rFonts w:ascii="Times New Roman" w:eastAsia="Arial" w:hAnsi="Times New Roman" w:cs="Times New Roman"/>
          <w:b/>
          <w:bCs/>
          <w:w w:val="87"/>
        </w:rPr>
        <w:t>and</w:t>
      </w:r>
      <w:r w:rsidRPr="00B72469">
        <w:rPr>
          <w:rFonts w:ascii="Times New Roman" w:eastAsia="Arial" w:hAnsi="Times New Roman" w:cs="Times New Roman"/>
          <w:b/>
          <w:bCs/>
          <w:spacing w:val="14"/>
          <w:w w:val="87"/>
        </w:rPr>
        <w:t xml:space="preserve"> </w:t>
      </w:r>
      <w:r w:rsidRPr="00B72469">
        <w:rPr>
          <w:rFonts w:ascii="Times New Roman" w:eastAsia="Arial" w:hAnsi="Times New Roman" w:cs="Times New Roman"/>
          <w:b/>
          <w:bCs/>
          <w:w w:val="87"/>
        </w:rPr>
        <w:t>defenses</w:t>
      </w:r>
    </w:p>
    <w:p w14:paraId="0AFED2A1" w14:textId="77777777" w:rsidR="00676FEB" w:rsidRPr="00B72469" w:rsidRDefault="00676FEB" w:rsidP="00676FEB">
      <w:pPr>
        <w:spacing w:before="19" w:after="0" w:line="220" w:lineRule="exact"/>
        <w:rPr>
          <w:rFonts w:ascii="Times New Roman" w:hAnsi="Times New Roman" w:cs="Times New Roman"/>
        </w:rPr>
      </w:pPr>
    </w:p>
    <w:p w14:paraId="0AFED2A2"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sz w:val="20"/>
          <w:szCs w:val="20"/>
        </w:rPr>
        <w:t>As</w:t>
      </w:r>
      <w:r w:rsidRPr="00B72469">
        <w:rPr>
          <w:rFonts w:ascii="Times New Roman" w:eastAsia="Arial" w:hAnsi="Times New Roman" w:cs="Times New Roman"/>
          <w:spacing w:val="-16"/>
          <w:sz w:val="20"/>
          <w:szCs w:val="20"/>
        </w:rPr>
        <w:t xml:space="preserve"> </w:t>
      </w:r>
      <w:proofErr w:type="gramStart"/>
      <w:r w:rsidRPr="00B72469">
        <w:rPr>
          <w:rFonts w:ascii="Times New Roman" w:eastAsia="Arial" w:hAnsi="Times New Roman" w:cs="Times New Roman"/>
          <w:w w:val="85"/>
          <w:sz w:val="20"/>
          <w:szCs w:val="20"/>
        </w:rPr>
        <w:t xml:space="preserve">mentioned </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w w:val="85"/>
          <w:sz w:val="20"/>
          <w:szCs w:val="20"/>
        </w:rPr>
        <w:t>earlie</w:t>
      </w:r>
      <w:r w:rsidRPr="00B72469">
        <w:rPr>
          <w:rFonts w:ascii="Times New Roman" w:eastAsia="Arial" w:hAnsi="Times New Roman" w:cs="Times New Roman"/>
          <w:spacing w:val="-7"/>
          <w:w w:val="85"/>
          <w:sz w:val="20"/>
          <w:szCs w:val="20"/>
        </w:rPr>
        <w:t>r</w:t>
      </w:r>
      <w:proofErr w:type="gramEnd"/>
      <w:r w:rsidRPr="00B72469">
        <w:rPr>
          <w:rFonts w:ascii="Times New Roman" w:eastAsia="Arial" w:hAnsi="Times New Roman" w:cs="Times New Roman"/>
          <w:w w:val="85"/>
          <w:sz w:val="20"/>
          <w:szCs w:val="20"/>
        </w:rPr>
        <w:t>,</w:t>
      </w:r>
      <w:r w:rsidRPr="00B72469">
        <w:rPr>
          <w:rFonts w:ascii="Times New Roman" w:eastAsia="Arial" w:hAnsi="Times New Roman" w:cs="Times New Roman"/>
          <w:spacing w:val="42"/>
          <w:w w:val="85"/>
          <w:sz w:val="20"/>
          <w:szCs w:val="20"/>
        </w:rPr>
        <w:t xml:space="preserve"> </w:t>
      </w:r>
      <w:r w:rsidRPr="00B72469">
        <w:rPr>
          <w:rFonts w:ascii="Times New Roman" w:eastAsia="Arial" w:hAnsi="Times New Roman" w:cs="Times New Roman"/>
          <w:w w:val="85"/>
          <w:sz w:val="20"/>
          <w:szCs w:val="20"/>
        </w:rPr>
        <w:t>researchers</w:t>
      </w:r>
      <w:r w:rsidRPr="00B72469">
        <w:rPr>
          <w:rFonts w:ascii="Times New Roman" w:eastAsia="Arial" w:hAnsi="Times New Roman" w:cs="Times New Roman"/>
          <w:spacing w:val="-4"/>
          <w:w w:val="85"/>
          <w:sz w:val="20"/>
          <w:szCs w:val="20"/>
        </w:rPr>
        <w:t xml:space="preserve"> </w:t>
      </w:r>
      <w:r w:rsidRPr="00B72469">
        <w:rPr>
          <w:rFonts w:ascii="Times New Roman" w:eastAsia="Arial" w:hAnsi="Times New Roman" w:cs="Times New Roman"/>
          <w:w w:val="85"/>
          <w:sz w:val="20"/>
          <w:szCs w:val="20"/>
        </w:rPr>
        <w:t>are</w:t>
      </w:r>
      <w:r w:rsidRPr="00B72469">
        <w:rPr>
          <w:rFonts w:ascii="Times New Roman" w:eastAsia="Arial" w:hAnsi="Times New Roman" w:cs="Times New Roman"/>
          <w:spacing w:val="3"/>
          <w:w w:val="85"/>
          <w:sz w:val="20"/>
          <w:szCs w:val="20"/>
        </w:rPr>
        <w:t xml:space="preserve"> </w:t>
      </w:r>
      <w:r w:rsidRPr="00B72469">
        <w:rPr>
          <w:rFonts w:ascii="Times New Roman" w:eastAsia="Arial" w:hAnsi="Times New Roman" w:cs="Times New Roman"/>
          <w:w w:val="92"/>
          <w:sz w:val="20"/>
          <w:szCs w:val="20"/>
        </w:rPr>
        <w:t>already</w:t>
      </w:r>
      <w:r w:rsidRPr="00B72469">
        <w:rPr>
          <w:rFonts w:ascii="Times New Roman" w:eastAsia="Arial" w:hAnsi="Times New Roman" w:cs="Times New Roman"/>
          <w:spacing w:val="-17"/>
          <w:w w:val="92"/>
          <w:sz w:val="20"/>
          <w:szCs w:val="20"/>
        </w:rPr>
        <w:t xml:space="preserve"> </w:t>
      </w:r>
      <w:r w:rsidRPr="00B72469">
        <w:rPr>
          <w:rFonts w:ascii="Times New Roman" w:eastAsia="Arial" w:hAnsi="Times New Roman" w:cs="Times New Roman"/>
          <w:w w:val="92"/>
          <w:sz w:val="20"/>
          <w:szCs w:val="20"/>
        </w:rPr>
        <w:t>i</w:t>
      </w:r>
      <w:r w:rsidRPr="00B72469">
        <w:rPr>
          <w:rFonts w:ascii="Times New Roman" w:eastAsia="Arial" w:hAnsi="Times New Roman" w:cs="Times New Roman"/>
          <w:spacing w:val="-7"/>
          <w:w w:val="92"/>
          <w:sz w:val="20"/>
          <w:szCs w:val="20"/>
        </w:rPr>
        <w:t>n</w:t>
      </w:r>
      <w:r w:rsidRPr="00B72469">
        <w:rPr>
          <w:rFonts w:ascii="Times New Roman" w:eastAsia="Arial" w:hAnsi="Times New Roman" w:cs="Times New Roman"/>
          <w:spacing w:val="-3"/>
          <w:w w:val="92"/>
          <w:sz w:val="20"/>
          <w:szCs w:val="20"/>
        </w:rPr>
        <w:t>v</w:t>
      </w:r>
      <w:r w:rsidRPr="00B72469">
        <w:rPr>
          <w:rFonts w:ascii="Times New Roman" w:eastAsia="Arial" w:hAnsi="Times New Roman" w:cs="Times New Roman"/>
          <w:w w:val="92"/>
          <w:sz w:val="20"/>
          <w:szCs w:val="20"/>
        </w:rPr>
        <w:t>esti</w:t>
      </w:r>
      <w:r w:rsidRPr="00B72469">
        <w:rPr>
          <w:rFonts w:ascii="Times New Roman" w:eastAsia="Arial" w:hAnsi="Times New Roman" w:cs="Times New Roman"/>
          <w:spacing w:val="-1"/>
          <w:w w:val="92"/>
          <w:sz w:val="20"/>
          <w:szCs w:val="20"/>
        </w:rPr>
        <w:t>g</w:t>
      </w:r>
      <w:r w:rsidRPr="00B72469">
        <w:rPr>
          <w:rFonts w:ascii="Times New Roman" w:eastAsia="Arial" w:hAnsi="Times New Roman" w:cs="Times New Roman"/>
          <w:w w:val="92"/>
          <w:sz w:val="20"/>
          <w:szCs w:val="20"/>
        </w:rPr>
        <w:t xml:space="preserve">ating </w:t>
      </w:r>
      <w:r w:rsidRPr="00B72469">
        <w:rPr>
          <w:rFonts w:ascii="Times New Roman" w:eastAsia="Arial" w:hAnsi="Times New Roman" w:cs="Times New Roman"/>
          <w:w w:val="86"/>
          <w:sz w:val="20"/>
          <w:szCs w:val="20"/>
        </w:rPr>
        <w:t>attacks</w:t>
      </w:r>
      <w:r w:rsidRPr="00B72469">
        <w:rPr>
          <w:rFonts w:ascii="Times New Roman" w:eastAsia="Arial" w:hAnsi="Times New Roman" w:cs="Times New Roman"/>
          <w:spacing w:val="31"/>
          <w:w w:val="86"/>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w w:val="86"/>
          <w:sz w:val="20"/>
          <w:szCs w:val="20"/>
        </w:rPr>
        <w:t>defenses</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w w:val="86"/>
          <w:sz w:val="20"/>
          <w:szCs w:val="20"/>
        </w:rPr>
        <w:t>related</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8"/>
          <w:sz w:val="20"/>
          <w:szCs w:val="20"/>
        </w:rPr>
        <w:t>sensory</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l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40"/>
          <w:w w:val="88"/>
          <w:sz w:val="20"/>
          <w:szCs w:val="20"/>
        </w:rPr>
        <w:t xml:space="preserve"> </w:t>
      </w:r>
      <w:r w:rsidRPr="00B72469">
        <w:rPr>
          <w:rFonts w:ascii="Times New Roman" w:eastAsia="Arial" w:hAnsi="Times New Roman" w:cs="Times New Roman"/>
          <w:sz w:val="20"/>
          <w:szCs w:val="20"/>
        </w:rPr>
        <w:t xml:space="preserve">[5]. </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Xu et al.</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38]</w:t>
      </w:r>
      <w:r w:rsidRPr="00B72469">
        <w:rPr>
          <w:rFonts w:ascii="Times New Roman" w:eastAsia="Arial" w:hAnsi="Times New Roman" w:cs="Times New Roman"/>
          <w:spacing w:val="20"/>
          <w:sz w:val="20"/>
          <w:szCs w:val="20"/>
        </w:rPr>
        <w:t xml:space="preserve"> </w:t>
      </w:r>
      <w:proofErr w:type="gramStart"/>
      <w:r w:rsidRPr="00B72469">
        <w:rPr>
          <w:rFonts w:ascii="Times New Roman" w:eastAsia="Arial" w:hAnsi="Times New Roman" w:cs="Times New Roman"/>
          <w:w w:val="88"/>
          <w:sz w:val="20"/>
          <w:szCs w:val="20"/>
        </w:rPr>
        <w:t>pr</w:t>
      </w:r>
      <w:r w:rsidRPr="00B72469">
        <w:rPr>
          <w:rFonts w:ascii="Times New Roman" w:eastAsia="Arial" w:hAnsi="Times New Roman" w:cs="Times New Roman"/>
          <w:spacing w:val="-3"/>
          <w:w w:val="88"/>
          <w:sz w:val="20"/>
          <w:szCs w:val="20"/>
        </w:rPr>
        <w:t>o</w:t>
      </w:r>
      <w:r w:rsidRPr="00B72469">
        <w:rPr>
          <w:rFonts w:ascii="Times New Roman" w:eastAsia="Arial" w:hAnsi="Times New Roman" w:cs="Times New Roman"/>
          <w:w w:val="88"/>
          <w:sz w:val="20"/>
          <w:szCs w:val="20"/>
        </w:rPr>
        <w:t xml:space="preserve">vide </w:t>
      </w:r>
      <w:r w:rsidRPr="00B72469">
        <w:rPr>
          <w:rFonts w:ascii="Times New Roman" w:eastAsia="Arial" w:hAnsi="Times New Roman" w:cs="Times New Roman"/>
          <w:spacing w:val="7"/>
          <w:w w:val="88"/>
          <w:sz w:val="20"/>
          <w:szCs w:val="20"/>
        </w:rPr>
        <w:t xml:space="preserve"> </w:t>
      </w:r>
      <w:r w:rsidRPr="00B72469">
        <w:rPr>
          <w:rFonts w:ascii="Times New Roman" w:eastAsia="Arial" w:hAnsi="Times New Roman" w:cs="Times New Roman"/>
          <w:w w:val="88"/>
          <w:sz w:val="20"/>
          <w:szCs w:val="20"/>
        </w:rPr>
        <w:t>a</w:t>
      </w:r>
      <w:proofErr w:type="gramEnd"/>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 xml:space="preserve">proof-of-concept </w:t>
      </w:r>
      <w:r w:rsidRPr="00B72469">
        <w:rPr>
          <w:rFonts w:ascii="Times New Roman" w:eastAsia="Arial" w:hAnsi="Times New Roman" w:cs="Times New Roman"/>
          <w:spacing w:val="39"/>
          <w:w w:val="88"/>
          <w:sz w:val="20"/>
          <w:szCs w:val="20"/>
        </w:rPr>
        <w:t xml:space="preserve"> </w:t>
      </w:r>
      <w:r w:rsidRPr="00B72469">
        <w:rPr>
          <w:rFonts w:ascii="Times New Roman" w:eastAsia="Arial" w:hAnsi="Times New Roman" w:cs="Times New Roman"/>
          <w:w w:val="88"/>
          <w:sz w:val="20"/>
          <w:szCs w:val="20"/>
        </w:rPr>
        <w:t xml:space="preserve">implementation </w:t>
      </w:r>
      <w:r w:rsidRPr="00B72469">
        <w:rPr>
          <w:rFonts w:ascii="Times New Roman" w:eastAsia="Arial" w:hAnsi="Times New Roman" w:cs="Times New Roman"/>
          <w:spacing w:val="35"/>
          <w:w w:val="88"/>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8"/>
          <w:sz w:val="20"/>
          <w:szCs w:val="20"/>
        </w:rPr>
        <w:t>video-capture</w:t>
      </w:r>
      <w:r w:rsidRPr="00B72469">
        <w:rPr>
          <w:rFonts w:ascii="Times New Roman" w:eastAsia="Arial" w:hAnsi="Times New Roman" w:cs="Times New Roman"/>
          <w:spacing w:val="29"/>
          <w:w w:val="88"/>
          <w:sz w:val="20"/>
          <w:szCs w:val="20"/>
        </w:rPr>
        <w:t xml:space="preserv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l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44"/>
          <w:w w:val="88"/>
          <w:sz w:val="20"/>
          <w:szCs w:val="20"/>
        </w:rPr>
        <w:t xml:space="preserve"> </w:t>
      </w:r>
      <w:r w:rsidRPr="00B72469">
        <w:rPr>
          <w:rFonts w:ascii="Times New Roman" w:eastAsia="Arial" w:hAnsi="Times New Roman" w:cs="Times New Roman"/>
          <w:w w:val="88"/>
          <w:sz w:val="20"/>
          <w:szCs w:val="20"/>
        </w:rPr>
        <w:t>Their</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ma</w:t>
      </w:r>
      <w:r w:rsidRPr="00B72469">
        <w:rPr>
          <w:rFonts w:ascii="Times New Roman" w:eastAsia="Arial" w:hAnsi="Times New Roman" w:cs="Times New Roman"/>
          <w:spacing w:val="-2"/>
          <w:w w:val="88"/>
          <w:sz w:val="20"/>
          <w:szCs w:val="20"/>
        </w:rPr>
        <w:t>l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21"/>
          <w:w w:val="88"/>
          <w:sz w:val="20"/>
          <w:szCs w:val="20"/>
        </w:rPr>
        <w:t xml:space="preserve"> </w:t>
      </w:r>
      <w:r w:rsidRPr="00B72469">
        <w:rPr>
          <w:rFonts w:ascii="Times New Roman" w:eastAsia="Arial" w:hAnsi="Times New Roman" w:cs="Times New Roman"/>
          <w:w w:val="88"/>
          <w:sz w:val="20"/>
          <w:szCs w:val="20"/>
        </w:rPr>
        <w:t>captures</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video</w:t>
      </w:r>
      <w:r w:rsidRPr="00B72469">
        <w:rPr>
          <w:rFonts w:ascii="Times New Roman" w:eastAsia="Arial" w:hAnsi="Times New Roman" w:cs="Times New Roman"/>
          <w:spacing w:val="24"/>
          <w:w w:val="88"/>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5"/>
          <w:sz w:val="20"/>
          <w:szCs w:val="20"/>
        </w:rPr>
        <w:t>transmits</w:t>
      </w:r>
      <w:r w:rsidRPr="00B72469">
        <w:rPr>
          <w:rFonts w:ascii="Times New Roman" w:eastAsia="Arial" w:hAnsi="Times New Roman" w:cs="Times New Roman"/>
          <w:spacing w:val="36"/>
          <w:w w:val="85"/>
          <w:sz w:val="20"/>
          <w:szCs w:val="20"/>
        </w:rPr>
        <w:t xml:space="preserve"> </w:t>
      </w:r>
      <w:r w:rsidRPr="00B72469">
        <w:rPr>
          <w:rFonts w:ascii="Times New Roman" w:eastAsia="Arial" w:hAnsi="Times New Roman" w:cs="Times New Roman"/>
          <w:w w:val="85"/>
          <w:sz w:val="20"/>
          <w:szCs w:val="20"/>
        </w:rPr>
        <w:t>this</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video</w:t>
      </w:r>
      <w:r w:rsidRPr="00B72469">
        <w:rPr>
          <w:rFonts w:ascii="Times New Roman" w:eastAsia="Arial" w:hAnsi="Times New Roman" w:cs="Times New Roman"/>
          <w:spacing w:val="29"/>
          <w:w w:val="85"/>
          <w:sz w:val="20"/>
          <w:szCs w:val="20"/>
        </w:rPr>
        <w:t xml:space="preserve"> </w:t>
      </w:r>
      <w:r w:rsidRPr="00B72469">
        <w:rPr>
          <w:rFonts w:ascii="Times New Roman" w:eastAsia="Arial" w:hAnsi="Times New Roman" w:cs="Times New Roman"/>
          <w:w w:val="85"/>
          <w:sz w:val="20"/>
          <w:szCs w:val="20"/>
        </w:rPr>
        <w:t>after</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w w:val="85"/>
          <w:sz w:val="20"/>
          <w:szCs w:val="20"/>
        </w:rPr>
        <w:t>suitable</w:t>
      </w:r>
      <w:r w:rsidRPr="00B72469">
        <w:rPr>
          <w:rFonts w:ascii="Times New Roman" w:eastAsia="Arial" w:hAnsi="Times New Roman" w:cs="Times New Roman"/>
          <w:spacing w:val="23"/>
          <w:w w:val="85"/>
          <w:sz w:val="20"/>
          <w:szCs w:val="20"/>
        </w:rPr>
        <w:t xml:space="preserve"> </w:t>
      </w:r>
      <w:r w:rsidRPr="00B72469">
        <w:rPr>
          <w:rFonts w:ascii="Times New Roman" w:eastAsia="Arial" w:hAnsi="Times New Roman" w:cs="Times New Roman"/>
          <w:w w:val="85"/>
          <w:sz w:val="20"/>
          <w:szCs w:val="20"/>
        </w:rPr>
        <w:t>compression</w:t>
      </w:r>
      <w:r w:rsidRPr="00B72469">
        <w:rPr>
          <w:rFonts w:ascii="Times New Roman" w:eastAsia="Arial" w:hAnsi="Times New Roman" w:cs="Times New Roman"/>
          <w:spacing w:val="29"/>
          <w:w w:val="85"/>
          <w:sz w:val="20"/>
          <w:szCs w:val="20"/>
        </w:rPr>
        <w:t xml:space="preserve"> </w:t>
      </w:r>
      <w:r w:rsidRPr="00B72469">
        <w:rPr>
          <w:rFonts w:ascii="Times New Roman" w:eastAsia="Arial" w:hAnsi="Times New Roman" w:cs="Times New Roman"/>
          <w:w w:val="85"/>
          <w:sz w:val="20"/>
          <w:szCs w:val="20"/>
        </w:rPr>
        <w:t>to</w:t>
      </w:r>
      <w:r w:rsidRPr="00B72469">
        <w:rPr>
          <w:rFonts w:ascii="Times New Roman" w:eastAsia="Arial" w:hAnsi="Times New Roman" w:cs="Times New Roman"/>
          <w:spacing w:val="7"/>
          <w:w w:val="85"/>
          <w:sz w:val="20"/>
          <w:szCs w:val="20"/>
        </w:rPr>
        <w:t xml:space="preserve"> </w:t>
      </w:r>
      <w:r w:rsidRPr="00B72469">
        <w:rPr>
          <w:rFonts w:ascii="Times New Roman" w:eastAsia="Arial" w:hAnsi="Times New Roman" w:cs="Times New Roman"/>
          <w:w w:val="85"/>
          <w:sz w:val="20"/>
          <w:szCs w:val="20"/>
        </w:rPr>
        <w:t>lessen</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spacing w:val="-3"/>
          <w:w w:val="87"/>
          <w:sz w:val="20"/>
          <w:szCs w:val="20"/>
        </w:rPr>
        <w:t>b</w:t>
      </w:r>
      <w:r w:rsidRPr="00B72469">
        <w:rPr>
          <w:rFonts w:ascii="Times New Roman" w:eastAsia="Arial" w:hAnsi="Times New Roman" w:cs="Times New Roman"/>
          <w:w w:val="87"/>
          <w:sz w:val="20"/>
          <w:szCs w:val="20"/>
        </w:rPr>
        <w:t>urden</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on</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the ne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 xml:space="preserve">ork. </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These</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ma</w:t>
      </w:r>
      <w:r w:rsidRPr="00B72469">
        <w:rPr>
          <w:rFonts w:ascii="Times New Roman" w:eastAsia="Arial" w:hAnsi="Times New Roman" w:cs="Times New Roman"/>
          <w:spacing w:val="-2"/>
          <w:w w:val="87"/>
          <w:sz w:val="20"/>
          <w:szCs w:val="20"/>
        </w:rPr>
        <w:t>lw</w:t>
      </w:r>
      <w:r w:rsidRPr="00B72469">
        <w:rPr>
          <w:rFonts w:ascii="Times New Roman" w:eastAsia="Arial" w:hAnsi="Times New Roman" w:cs="Times New Roman"/>
          <w:w w:val="87"/>
          <w:sz w:val="20"/>
          <w:szCs w:val="20"/>
        </w:rPr>
        <w:t>are</w:t>
      </w:r>
      <w:r w:rsidRPr="00B72469">
        <w:rPr>
          <w:rFonts w:ascii="Times New Roman" w:eastAsia="Arial" w:hAnsi="Times New Roman" w:cs="Times New Roman"/>
          <w:spacing w:val="26"/>
          <w:w w:val="87"/>
          <w:sz w:val="20"/>
          <w:szCs w:val="20"/>
        </w:rPr>
        <w:t xml:space="preserve"> </w:t>
      </w:r>
      <w:r w:rsidRPr="00B72469">
        <w:rPr>
          <w:rFonts w:ascii="Times New Roman" w:eastAsia="Arial" w:hAnsi="Times New Roman" w:cs="Times New Roman"/>
          <w:w w:val="87"/>
          <w:sz w:val="20"/>
          <w:szCs w:val="20"/>
        </w:rPr>
        <w:t>do</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not</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appear</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 xml:space="preserve">be </w:t>
      </w:r>
      <w:r w:rsidRPr="00B72469">
        <w:rPr>
          <w:rFonts w:ascii="Times New Roman" w:eastAsia="Arial" w:hAnsi="Times New Roman" w:cs="Times New Roman"/>
          <w:w w:val="84"/>
          <w:sz w:val="20"/>
          <w:szCs w:val="20"/>
        </w:rPr>
        <w:t>stealt</w:t>
      </w:r>
      <w:r w:rsidRPr="00B72469">
        <w:rPr>
          <w:rFonts w:ascii="Times New Roman" w:eastAsia="Arial" w:hAnsi="Times New Roman" w:cs="Times New Roman"/>
          <w:spacing w:val="-1"/>
          <w:w w:val="84"/>
          <w:sz w:val="20"/>
          <w:szCs w:val="20"/>
        </w:rPr>
        <w:t>h</w:t>
      </w:r>
      <w:r w:rsidRPr="00B72469">
        <w:rPr>
          <w:rFonts w:ascii="Times New Roman" w:eastAsia="Arial" w:hAnsi="Times New Roman" w:cs="Times New Roman"/>
          <w:w w:val="84"/>
          <w:sz w:val="20"/>
          <w:szCs w:val="20"/>
        </w:rPr>
        <w:t>y</w:t>
      </w:r>
      <w:r w:rsidRPr="00B72469">
        <w:rPr>
          <w:rFonts w:ascii="Times New Roman" w:eastAsia="Arial" w:hAnsi="Times New Roman" w:cs="Times New Roman"/>
          <w:spacing w:val="38"/>
          <w:w w:val="84"/>
          <w:sz w:val="20"/>
          <w:szCs w:val="20"/>
        </w:rPr>
        <w:t xml:space="preserve"> </w:t>
      </w:r>
      <w:r w:rsidRPr="00B72469">
        <w:rPr>
          <w:rFonts w:ascii="Times New Roman" w:eastAsia="Arial" w:hAnsi="Times New Roman" w:cs="Times New Roman"/>
          <w:w w:val="84"/>
          <w:sz w:val="20"/>
          <w:szCs w:val="20"/>
        </w:rPr>
        <w:t>enough</w:t>
      </w:r>
      <w:r w:rsidRPr="00B72469">
        <w:rPr>
          <w:rFonts w:ascii="Times New Roman" w:eastAsia="Arial" w:hAnsi="Times New Roman" w:cs="Times New Roman"/>
          <w:spacing w:val="21"/>
          <w:w w:val="84"/>
          <w:sz w:val="20"/>
          <w:szCs w:val="20"/>
        </w:rPr>
        <w:t xml:space="preserve"> </w:t>
      </w:r>
      <w:r w:rsidRPr="00B72469">
        <w:rPr>
          <w:rFonts w:ascii="Times New Roman" w:eastAsia="Arial" w:hAnsi="Times New Roman" w:cs="Times New Roman"/>
          <w:w w:val="84"/>
          <w:sz w:val="20"/>
          <w:szCs w:val="20"/>
        </w:rPr>
        <w:t>because</w:t>
      </w:r>
      <w:r w:rsidRPr="00B72469">
        <w:rPr>
          <w:rFonts w:ascii="Times New Roman" w:eastAsia="Arial" w:hAnsi="Times New Roman" w:cs="Times New Roman"/>
          <w:spacing w:val="-8"/>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la</w:t>
      </w:r>
      <w:r w:rsidRPr="00B72469">
        <w:rPr>
          <w:rFonts w:ascii="Times New Roman" w:eastAsia="Arial" w:hAnsi="Times New Roman" w:cs="Times New Roman"/>
          <w:spacing w:val="-3"/>
          <w:w w:val="87"/>
          <w:sz w:val="20"/>
          <w:szCs w:val="20"/>
        </w:rPr>
        <w:t>r</w:t>
      </w:r>
      <w:r w:rsidRPr="00B72469">
        <w:rPr>
          <w:rFonts w:ascii="Times New Roman" w:eastAsia="Arial" w:hAnsi="Times New Roman" w:cs="Times New Roman"/>
          <w:w w:val="87"/>
          <w:sz w:val="20"/>
          <w:szCs w:val="20"/>
        </w:rPr>
        <w:t>g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amounts</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video</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w w:val="88"/>
          <w:sz w:val="20"/>
          <w:szCs w:val="20"/>
        </w:rPr>
        <w:t xml:space="preserve">data </w:t>
      </w:r>
      <w:r w:rsidRPr="00B72469">
        <w:rPr>
          <w:rFonts w:ascii="Times New Roman" w:eastAsia="Arial" w:hAnsi="Times New Roman" w:cs="Times New Roman"/>
          <w:w w:val="89"/>
          <w:sz w:val="20"/>
          <w:szCs w:val="20"/>
        </w:rPr>
        <w:t>transferred</w:t>
      </w:r>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sz w:val="20"/>
          <w:szCs w:val="20"/>
        </w:rPr>
        <w:t>net</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pacing w:val="-14"/>
          <w:w w:val="87"/>
          <w:sz w:val="20"/>
          <w:szCs w:val="20"/>
        </w:rPr>
        <w:t>W</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31"/>
          <w:w w:val="87"/>
          <w:sz w:val="20"/>
          <w:szCs w:val="20"/>
        </w:rPr>
        <w:t xml:space="preserve"> </w:t>
      </w:r>
      <w:r w:rsidRPr="00B72469">
        <w:rPr>
          <w:rFonts w:ascii="Times New Roman" w:eastAsia="Arial" w:hAnsi="Times New Roman" w:cs="Times New Roman"/>
          <w:w w:val="87"/>
          <w:sz w:val="20"/>
          <w:szCs w:val="20"/>
        </w:rPr>
        <w:t>thus</w:t>
      </w:r>
      <w:r w:rsidRPr="00B72469">
        <w:rPr>
          <w:rFonts w:ascii="Times New Roman" w:eastAsia="Arial" w:hAnsi="Times New Roman" w:cs="Times New Roman"/>
          <w:spacing w:val="20"/>
          <w:w w:val="87"/>
          <w:sz w:val="20"/>
          <w:szCs w:val="20"/>
        </w:rPr>
        <w:t xml:space="preserve"> </w:t>
      </w:r>
      <w:r w:rsidRPr="00B72469">
        <w:rPr>
          <w:rFonts w:ascii="Times New Roman" w:eastAsia="Arial" w:hAnsi="Times New Roman" w:cs="Times New Roman"/>
          <w:w w:val="87"/>
          <w:sz w:val="20"/>
          <w:szCs w:val="20"/>
        </w:rPr>
        <w:t>seek</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9"/>
          <w:sz w:val="20"/>
          <w:szCs w:val="20"/>
        </w:rPr>
        <w:t>d</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lop</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spacing w:val="-4"/>
          <w:w w:val="89"/>
          <w:sz w:val="20"/>
          <w:szCs w:val="20"/>
        </w:rPr>
        <w:t>ev</w:t>
      </w:r>
      <w:r w:rsidRPr="00B72469">
        <w:rPr>
          <w:rFonts w:ascii="Times New Roman" w:eastAsia="Arial" w:hAnsi="Times New Roman" w:cs="Times New Roman"/>
          <w:w w:val="89"/>
          <w:sz w:val="20"/>
          <w:szCs w:val="20"/>
        </w:rPr>
        <w:t>aluate</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solutions</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wher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ma</w:t>
      </w:r>
      <w:r w:rsidRPr="00B72469">
        <w:rPr>
          <w:rFonts w:ascii="Times New Roman" w:eastAsia="Arial" w:hAnsi="Times New Roman" w:cs="Times New Roman"/>
          <w:spacing w:val="-2"/>
          <w:w w:val="89"/>
          <w:sz w:val="20"/>
          <w:szCs w:val="20"/>
        </w:rPr>
        <w:t>lw</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spacing w:val="-4"/>
          <w:w w:val="87"/>
          <w:sz w:val="20"/>
          <w:szCs w:val="20"/>
        </w:rPr>
        <w:t>e</w:t>
      </w:r>
      <w:r w:rsidRPr="00B72469">
        <w:rPr>
          <w:rFonts w:ascii="Times New Roman" w:eastAsia="Arial" w:hAnsi="Times New Roman" w:cs="Times New Roman"/>
          <w:spacing w:val="-3"/>
          <w:w w:val="87"/>
          <w:sz w:val="20"/>
          <w:szCs w:val="20"/>
        </w:rPr>
        <w:t>v</w:t>
      </w:r>
      <w:r w:rsidRPr="00B72469">
        <w:rPr>
          <w:rFonts w:ascii="Times New Roman" w:eastAsia="Arial" w:hAnsi="Times New Roman" w:cs="Times New Roman"/>
          <w:w w:val="87"/>
          <w:sz w:val="20"/>
          <w:szCs w:val="20"/>
        </w:rPr>
        <w:t>en</w:t>
      </w:r>
      <w:r w:rsidRPr="00B72469">
        <w:rPr>
          <w:rFonts w:ascii="Times New Roman" w:eastAsia="Arial" w:hAnsi="Times New Roman" w:cs="Times New Roman"/>
          <w:spacing w:val="-6"/>
          <w:w w:val="87"/>
          <w:sz w:val="20"/>
          <w:szCs w:val="20"/>
        </w:rPr>
        <w:t xml:space="preserve"> </w:t>
      </w:r>
      <w:proofErr w:type="gramStart"/>
      <w:r w:rsidRPr="00B72469">
        <w:rPr>
          <w:rFonts w:ascii="Times New Roman" w:eastAsia="Arial" w:hAnsi="Times New Roman" w:cs="Times New Roman"/>
          <w:w w:val="87"/>
          <w:sz w:val="20"/>
          <w:szCs w:val="20"/>
        </w:rPr>
        <w:t>mor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stealt</w:t>
      </w:r>
      <w:r w:rsidRPr="00B72469">
        <w:rPr>
          <w:rFonts w:ascii="Times New Roman" w:eastAsia="Arial" w:hAnsi="Times New Roman" w:cs="Times New Roman"/>
          <w:spacing w:val="-1"/>
          <w:w w:val="87"/>
          <w:sz w:val="20"/>
          <w:szCs w:val="20"/>
        </w:rPr>
        <w:t>h</w:t>
      </w:r>
      <w:r w:rsidRPr="00B72469">
        <w:rPr>
          <w:rFonts w:ascii="Times New Roman" w:eastAsia="Arial" w:hAnsi="Times New Roman" w:cs="Times New Roman"/>
          <w:spacing w:val="-11"/>
          <w:w w:val="87"/>
          <w:sz w:val="20"/>
          <w:szCs w:val="20"/>
        </w:rPr>
        <w:t>y</w:t>
      </w:r>
      <w:proofErr w:type="gramEnd"/>
      <w:r w:rsidRPr="00B72469">
        <w:rPr>
          <w:rFonts w:ascii="Times New Roman" w:eastAsia="Arial" w:hAnsi="Times New Roman" w:cs="Times New Roman"/>
          <w:w w:val="87"/>
          <w:sz w:val="20"/>
          <w:szCs w:val="20"/>
        </w:rPr>
        <w:t>,</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by limiting</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4"/>
          <w:w w:val="88"/>
          <w:sz w:val="20"/>
          <w:szCs w:val="20"/>
        </w:rPr>
        <w:t xml:space="preserve"> </w:t>
      </w:r>
      <w:r w:rsidRPr="00B72469">
        <w:rPr>
          <w:rFonts w:ascii="Times New Roman" w:eastAsia="Arial" w:hAnsi="Times New Roman" w:cs="Times New Roman"/>
          <w:w w:val="88"/>
          <w:sz w:val="20"/>
          <w:szCs w:val="20"/>
        </w:rPr>
        <w:t>net</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ork</w:t>
      </w:r>
      <w:r w:rsidRPr="00B72469">
        <w:rPr>
          <w:rFonts w:ascii="Times New Roman" w:eastAsia="Arial" w:hAnsi="Times New Roman" w:cs="Times New Roman"/>
          <w:spacing w:val="22"/>
          <w:w w:val="88"/>
          <w:sz w:val="20"/>
          <w:szCs w:val="20"/>
        </w:rPr>
        <w:t xml:space="preserve"> </w:t>
      </w:r>
      <w:r w:rsidRPr="00B72469">
        <w:rPr>
          <w:rFonts w:ascii="Times New Roman" w:eastAsia="Arial" w:hAnsi="Times New Roman" w:cs="Times New Roman"/>
          <w:w w:val="88"/>
          <w:sz w:val="20"/>
          <w:szCs w:val="20"/>
        </w:rPr>
        <w:t xml:space="preserve">communication. </w:t>
      </w:r>
      <w:r w:rsidRPr="00B72469">
        <w:rPr>
          <w:rFonts w:ascii="Times New Roman" w:eastAsia="Arial" w:hAnsi="Times New Roman" w:cs="Times New Roman"/>
          <w:spacing w:val="16"/>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pacing w:val="-2"/>
          <w:w w:val="119"/>
          <w:sz w:val="20"/>
          <w:szCs w:val="20"/>
        </w:rPr>
        <w:t>f</w:t>
      </w:r>
      <w:r w:rsidRPr="00B72469">
        <w:rPr>
          <w:rFonts w:ascii="Times New Roman" w:eastAsia="Arial" w:hAnsi="Times New Roman" w:cs="Times New Roman"/>
          <w:w w:val="87"/>
          <w:sz w:val="20"/>
          <w:szCs w:val="20"/>
        </w:rPr>
        <w:t>act,</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2"/>
          <w:sz w:val="20"/>
          <w:szCs w:val="20"/>
        </w:rPr>
        <w:t>we</w:t>
      </w:r>
      <w:r w:rsidRPr="00B72469">
        <w:rPr>
          <w:rFonts w:ascii="Times New Roman" w:eastAsia="Arial" w:hAnsi="Times New Roman" w:cs="Times New Roman"/>
          <w:spacing w:val="-18"/>
          <w:w w:val="92"/>
          <w:sz w:val="20"/>
          <w:szCs w:val="20"/>
        </w:rPr>
        <w:t xml:space="preserve"> </w:t>
      </w:r>
      <w:r w:rsidRPr="00B72469">
        <w:rPr>
          <w:rFonts w:ascii="Times New Roman" w:eastAsia="Arial" w:hAnsi="Times New Roman" w:cs="Times New Roman"/>
          <w:spacing w:val="-2"/>
          <w:w w:val="92"/>
          <w:sz w:val="20"/>
          <w:szCs w:val="20"/>
        </w:rPr>
        <w:t>w</w:t>
      </w:r>
      <w:r w:rsidRPr="00B72469">
        <w:rPr>
          <w:rFonts w:ascii="Times New Roman" w:eastAsia="Arial" w:hAnsi="Times New Roman" w:cs="Times New Roman"/>
          <w:w w:val="92"/>
          <w:sz w:val="20"/>
          <w:szCs w:val="20"/>
        </w:rPr>
        <w:t xml:space="preserve">ould </w:t>
      </w:r>
      <w:r w:rsidRPr="00B72469">
        <w:rPr>
          <w:rFonts w:ascii="Times New Roman" w:eastAsia="Arial" w:hAnsi="Times New Roman" w:cs="Times New Roman"/>
          <w:w w:val="111"/>
          <w:sz w:val="20"/>
          <w:szCs w:val="20"/>
        </w:rPr>
        <w:t>li</w:t>
      </w:r>
      <w:r w:rsidRPr="00B72469">
        <w:rPr>
          <w:rFonts w:ascii="Times New Roman" w:eastAsia="Arial" w:hAnsi="Times New Roman" w:cs="Times New Roman"/>
          <w:spacing w:val="-2"/>
          <w:w w:val="111"/>
          <w:sz w:val="20"/>
          <w:szCs w:val="20"/>
        </w:rPr>
        <w:t>k</w:t>
      </w:r>
      <w:r w:rsidRPr="00B72469">
        <w:rPr>
          <w:rFonts w:ascii="Times New Roman" w:eastAsia="Arial" w:hAnsi="Times New Roman" w:cs="Times New Roman"/>
          <w:w w:val="79"/>
          <w:sz w:val="20"/>
          <w:szCs w:val="20"/>
        </w:rPr>
        <w:t xml:space="preserve">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study</w:t>
      </w:r>
      <w:r w:rsidRPr="00B72469">
        <w:rPr>
          <w:rFonts w:ascii="Times New Roman" w:eastAsia="Arial" w:hAnsi="Times New Roman" w:cs="Times New Roman"/>
          <w:spacing w:val="38"/>
          <w:w w:val="87"/>
          <w:sz w:val="20"/>
          <w:szCs w:val="20"/>
        </w:rPr>
        <w:t xml:space="preserve"> </w:t>
      </w:r>
      <w:proofErr w:type="gramStart"/>
      <w:r w:rsidRPr="00B72469">
        <w:rPr>
          <w:rFonts w:ascii="Times New Roman" w:eastAsia="Arial" w:hAnsi="Times New Roman" w:cs="Times New Roman"/>
          <w:w w:val="87"/>
          <w:sz w:val="20"/>
          <w:szCs w:val="20"/>
        </w:rPr>
        <w:t>situations  where</w:t>
      </w:r>
      <w:proofErr w:type="gramEnd"/>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w w:val="87"/>
          <w:sz w:val="20"/>
          <w:szCs w:val="20"/>
        </w:rPr>
        <w:t>net</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 xml:space="preserve">ork </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w w:val="87"/>
          <w:sz w:val="20"/>
          <w:szCs w:val="20"/>
        </w:rPr>
        <w:t>acces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limited</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 xml:space="preserve">com- </w:t>
      </w:r>
      <w:r w:rsidRPr="00B72469">
        <w:rPr>
          <w:rFonts w:ascii="Times New Roman" w:eastAsia="Arial" w:hAnsi="Times New Roman" w:cs="Times New Roman"/>
          <w:w w:val="87"/>
          <w:sz w:val="20"/>
          <w:szCs w:val="20"/>
        </w:rPr>
        <w:t>pletely</w:t>
      </w:r>
      <w:r w:rsidRPr="00B72469">
        <w:rPr>
          <w:rFonts w:ascii="Times New Roman" w:eastAsia="Arial" w:hAnsi="Times New Roman" w:cs="Times New Roman"/>
          <w:spacing w:val="41"/>
          <w:w w:val="87"/>
          <w:sz w:val="20"/>
          <w:szCs w:val="20"/>
        </w:rPr>
        <w:t xml:space="preserve"> </w:t>
      </w:r>
      <w:r w:rsidRPr="00B72469">
        <w:rPr>
          <w:rFonts w:ascii="Times New Roman" w:eastAsia="Arial" w:hAnsi="Times New Roman" w:cs="Times New Roman"/>
          <w:w w:val="87"/>
          <w:sz w:val="20"/>
          <w:szCs w:val="20"/>
        </w:rPr>
        <w:t>using</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techniques</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as</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Kirin,</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a</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 xml:space="preserve">lightweight </w:t>
      </w:r>
      <w:r w:rsidRPr="00B72469">
        <w:rPr>
          <w:rFonts w:ascii="Times New Roman" w:eastAsia="Arial" w:hAnsi="Times New Roman" w:cs="Times New Roman"/>
          <w:spacing w:val="22"/>
          <w:w w:val="89"/>
          <w:sz w:val="20"/>
          <w:szCs w:val="20"/>
        </w:rPr>
        <w:t xml:space="preserve"> </w:t>
      </w:r>
      <w:r w:rsidRPr="00B72469">
        <w:rPr>
          <w:rFonts w:ascii="Times New Roman" w:eastAsia="Arial" w:hAnsi="Times New Roman" w:cs="Times New Roman"/>
          <w:w w:val="89"/>
          <w:sz w:val="20"/>
          <w:szCs w:val="20"/>
        </w:rPr>
        <w:t xml:space="preserve">secu- </w:t>
      </w:r>
      <w:r w:rsidRPr="00B72469">
        <w:rPr>
          <w:rFonts w:ascii="Times New Roman" w:eastAsia="Arial" w:hAnsi="Times New Roman" w:cs="Times New Roman"/>
          <w:sz w:val="20"/>
          <w:szCs w:val="20"/>
        </w:rPr>
        <w:t>rity</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w w:val="91"/>
          <w:sz w:val="20"/>
          <w:szCs w:val="20"/>
        </w:rPr>
        <w:t xml:space="preserve">certification </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w w:val="91"/>
          <w:sz w:val="20"/>
          <w:szCs w:val="20"/>
        </w:rPr>
        <w:t>mechanism</w:t>
      </w:r>
      <w:r w:rsidRPr="00B72469">
        <w:rPr>
          <w:rFonts w:ascii="Times New Roman" w:eastAsia="Arial" w:hAnsi="Times New Roman" w:cs="Times New Roman"/>
          <w:spacing w:val="-9"/>
          <w:w w:val="91"/>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1"/>
          <w:sz w:val="20"/>
          <w:szCs w:val="20"/>
        </w:rPr>
        <w:t>applications</w:t>
      </w:r>
      <w:r w:rsidRPr="00B72469">
        <w:rPr>
          <w:rFonts w:ascii="Times New Roman" w:eastAsia="Arial" w:hAnsi="Times New Roman" w:cs="Times New Roman"/>
          <w:spacing w:val="22"/>
          <w:w w:val="91"/>
          <w:sz w:val="20"/>
          <w:szCs w:val="20"/>
        </w:rPr>
        <w:t xml:space="preserve"> </w:t>
      </w:r>
      <w:r w:rsidRPr="00B72469">
        <w:rPr>
          <w:rFonts w:ascii="Times New Roman" w:eastAsia="Arial" w:hAnsi="Times New Roman" w:cs="Times New Roman"/>
          <w:sz w:val="20"/>
          <w:szCs w:val="20"/>
        </w:rPr>
        <w:t>on</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 xml:space="preserve">Android. </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n</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3"/>
          <w:sz w:val="20"/>
          <w:szCs w:val="20"/>
        </w:rPr>
        <w:t>cases</w:t>
      </w:r>
      <w:r w:rsidRPr="00B72469">
        <w:rPr>
          <w:rFonts w:ascii="Times New Roman" w:eastAsia="Arial" w:hAnsi="Times New Roman" w:cs="Times New Roman"/>
          <w:spacing w:val="4"/>
          <w:w w:val="83"/>
          <w:sz w:val="20"/>
          <w:szCs w:val="20"/>
        </w:rPr>
        <w:t xml:space="preserve"> </w:t>
      </w:r>
      <w:proofErr w:type="gramStart"/>
      <w:r w:rsidRPr="00B72469">
        <w:rPr>
          <w:rFonts w:ascii="Times New Roman" w:eastAsia="Arial" w:hAnsi="Times New Roman" w:cs="Times New Roman"/>
          <w:w w:val="83"/>
          <w:sz w:val="20"/>
          <w:szCs w:val="20"/>
        </w:rPr>
        <w:t xml:space="preserve">where </w:t>
      </w:r>
      <w:r w:rsidRPr="00B72469">
        <w:rPr>
          <w:rFonts w:ascii="Times New Roman" w:eastAsia="Arial" w:hAnsi="Times New Roman" w:cs="Times New Roman"/>
          <w:spacing w:val="6"/>
          <w:w w:val="83"/>
          <w:sz w:val="20"/>
          <w:szCs w:val="20"/>
        </w:rPr>
        <w:t xml:space="preserve"> </w:t>
      </w:r>
      <w:r w:rsidRPr="00B72469">
        <w:rPr>
          <w:rFonts w:ascii="Times New Roman" w:eastAsia="Arial" w:hAnsi="Times New Roman" w:cs="Times New Roman"/>
          <w:w w:val="83"/>
          <w:sz w:val="20"/>
          <w:szCs w:val="20"/>
        </w:rPr>
        <w:t>a</w:t>
      </w:r>
      <w:proofErr w:type="gramEnd"/>
      <w:r w:rsidRPr="00B72469">
        <w:rPr>
          <w:rFonts w:ascii="Times New Roman" w:eastAsia="Arial" w:hAnsi="Times New Roman" w:cs="Times New Roman"/>
          <w:spacing w:val="15"/>
          <w:w w:val="83"/>
          <w:sz w:val="20"/>
          <w:szCs w:val="20"/>
        </w:rPr>
        <w:t xml:space="preserve"> </w:t>
      </w:r>
      <w:r w:rsidRPr="00B72469">
        <w:rPr>
          <w:rFonts w:ascii="Times New Roman" w:eastAsia="Arial" w:hAnsi="Times New Roman" w:cs="Times New Roman"/>
          <w:w w:val="83"/>
          <w:sz w:val="20"/>
          <w:szCs w:val="20"/>
        </w:rPr>
        <w:t>system</w:t>
      </w:r>
      <w:r w:rsidRPr="00B72469">
        <w:rPr>
          <w:rFonts w:ascii="Times New Roman" w:eastAsia="Arial" w:hAnsi="Times New Roman" w:cs="Times New Roman"/>
          <w:spacing w:val="45"/>
          <w:w w:val="83"/>
          <w:sz w:val="20"/>
          <w:szCs w:val="20"/>
        </w:rPr>
        <w:t xml:space="preserve"> </w:t>
      </w:r>
      <w:r w:rsidRPr="00B72469">
        <w:rPr>
          <w:rFonts w:ascii="Times New Roman" w:eastAsia="Arial" w:hAnsi="Times New Roman" w:cs="Times New Roman"/>
          <w:w w:val="83"/>
          <w:sz w:val="20"/>
          <w:szCs w:val="20"/>
        </w:rPr>
        <w:t>such</w:t>
      </w:r>
      <w:r w:rsidRPr="00B72469">
        <w:rPr>
          <w:rFonts w:ascii="Times New Roman" w:eastAsia="Arial" w:hAnsi="Times New Roman" w:cs="Times New Roman"/>
          <w:spacing w:val="32"/>
          <w:w w:val="83"/>
          <w:sz w:val="20"/>
          <w:szCs w:val="20"/>
        </w:rPr>
        <w:t xml:space="preserve"> </w:t>
      </w:r>
      <w:r w:rsidRPr="00B72469">
        <w:rPr>
          <w:rFonts w:ascii="Times New Roman" w:eastAsia="Arial" w:hAnsi="Times New Roman" w:cs="Times New Roman"/>
          <w:w w:val="83"/>
          <w:sz w:val="20"/>
          <w:szCs w:val="20"/>
        </w:rPr>
        <w:t>as</w:t>
      </w:r>
      <w:r w:rsidRPr="00B72469">
        <w:rPr>
          <w:rFonts w:ascii="Times New Roman" w:eastAsia="Arial" w:hAnsi="Times New Roman" w:cs="Times New Roman"/>
          <w:spacing w:val="9"/>
          <w:w w:val="83"/>
          <w:sz w:val="20"/>
          <w:szCs w:val="20"/>
        </w:rPr>
        <w:t xml:space="preserve"> </w:t>
      </w:r>
      <w:r w:rsidRPr="00B72469">
        <w:rPr>
          <w:rFonts w:ascii="Times New Roman" w:eastAsia="Arial" w:hAnsi="Times New Roman" w:cs="Times New Roman"/>
          <w:w w:val="83"/>
          <w:sz w:val="20"/>
          <w:szCs w:val="20"/>
        </w:rPr>
        <w:t>Saints</w:t>
      </w:r>
      <w:r w:rsidRPr="00B72469">
        <w:rPr>
          <w:rFonts w:ascii="Times New Roman" w:eastAsia="Arial" w:hAnsi="Times New Roman" w:cs="Times New Roman"/>
          <w:spacing w:val="42"/>
          <w:w w:val="83"/>
          <w:sz w:val="20"/>
          <w:szCs w:val="20"/>
        </w:rPr>
        <w:t xml:space="preserve"> </w:t>
      </w:r>
      <w:r w:rsidRPr="00B72469">
        <w:rPr>
          <w:rFonts w:ascii="Times New Roman" w:eastAsia="Arial" w:hAnsi="Times New Roman" w:cs="Times New Roman"/>
          <w:sz w:val="20"/>
          <w:szCs w:val="20"/>
        </w:rPr>
        <w:t>[23]</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4"/>
          <w:sz w:val="20"/>
          <w:szCs w:val="20"/>
        </w:rPr>
        <w:t xml:space="preserve">used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90"/>
          <w:sz w:val="20"/>
          <w:szCs w:val="20"/>
        </w:rPr>
        <w:t>control</w:t>
      </w:r>
      <w:r w:rsidRPr="00B72469">
        <w:rPr>
          <w:rFonts w:ascii="Times New Roman" w:eastAsia="Arial" w:hAnsi="Times New Roman" w:cs="Times New Roman"/>
          <w:spacing w:val="40"/>
          <w:w w:val="90"/>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6"/>
          <w:w w:val="90"/>
          <w:sz w:val="20"/>
          <w:szCs w:val="20"/>
        </w:rPr>
        <w:t xml:space="preserve"> </w:t>
      </w:r>
      <w:r w:rsidRPr="00B72469">
        <w:rPr>
          <w:rFonts w:ascii="Times New Roman" w:eastAsia="Arial" w:hAnsi="Times New Roman" w:cs="Times New Roman"/>
          <w:w w:val="90"/>
          <w:sz w:val="20"/>
          <w:szCs w:val="20"/>
        </w:rPr>
        <w:t>interaction</w:t>
      </w:r>
      <w:r w:rsidRPr="00B72469">
        <w:rPr>
          <w:rFonts w:ascii="Times New Roman" w:eastAsia="Arial" w:hAnsi="Times New Roman" w:cs="Times New Roman"/>
          <w:spacing w:val="34"/>
          <w:w w:val="90"/>
          <w:sz w:val="20"/>
          <w:szCs w:val="20"/>
        </w:rPr>
        <w:t xml:space="preserve"> </w:t>
      </w:r>
      <w:r w:rsidRPr="00B72469">
        <w:rPr>
          <w:rFonts w:ascii="Times New Roman" w:eastAsia="Arial" w:hAnsi="Times New Roman" w:cs="Times New Roman"/>
          <w:w w:val="90"/>
          <w:sz w:val="20"/>
          <w:szCs w:val="20"/>
        </w:rPr>
        <w:t>between</w:t>
      </w:r>
      <w:r w:rsidRPr="00B72469">
        <w:rPr>
          <w:rFonts w:ascii="Times New Roman" w:eastAsia="Arial" w:hAnsi="Times New Roman" w:cs="Times New Roman"/>
          <w:spacing w:val="-7"/>
          <w:w w:val="90"/>
          <w:sz w:val="20"/>
          <w:szCs w:val="20"/>
        </w:rPr>
        <w:t xml:space="preserve"> </w:t>
      </w:r>
      <w:r w:rsidRPr="00B72469">
        <w:rPr>
          <w:rFonts w:ascii="Times New Roman" w:eastAsia="Arial" w:hAnsi="Times New Roman" w:cs="Times New Roman"/>
          <w:w w:val="90"/>
          <w:sz w:val="20"/>
          <w:szCs w:val="20"/>
        </w:rPr>
        <w:t>applications,</w:t>
      </w:r>
      <w:r w:rsidRPr="00B72469">
        <w:rPr>
          <w:rFonts w:ascii="Times New Roman" w:eastAsia="Arial" w:hAnsi="Times New Roman" w:cs="Times New Roman"/>
          <w:spacing w:val="30"/>
          <w:w w:val="90"/>
          <w:sz w:val="20"/>
          <w:szCs w:val="20"/>
        </w:rPr>
        <w:t xml:space="preserve"> </w:t>
      </w:r>
      <w:r w:rsidRPr="00B72469">
        <w:rPr>
          <w:rFonts w:ascii="Times New Roman" w:eastAsia="Arial" w:hAnsi="Times New Roman" w:cs="Times New Roman"/>
          <w:sz w:val="20"/>
          <w:szCs w:val="20"/>
        </w:rPr>
        <w:t>we</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 xml:space="preserve">ould </w:t>
      </w:r>
      <w:r w:rsidRPr="00B72469">
        <w:rPr>
          <w:rFonts w:ascii="Times New Roman" w:eastAsia="Arial" w:hAnsi="Times New Roman" w:cs="Times New Roman"/>
          <w:w w:val="111"/>
          <w:sz w:val="20"/>
          <w:szCs w:val="20"/>
        </w:rPr>
        <w:t>li</w:t>
      </w:r>
      <w:r w:rsidRPr="00B72469">
        <w:rPr>
          <w:rFonts w:ascii="Times New Roman" w:eastAsia="Arial" w:hAnsi="Times New Roman" w:cs="Times New Roman"/>
          <w:spacing w:val="-2"/>
          <w:w w:val="111"/>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6"/>
          <w:sz w:val="20"/>
          <w:szCs w:val="20"/>
        </w:rPr>
        <w:t>study</w:t>
      </w:r>
      <w:r w:rsidRPr="00B72469">
        <w:rPr>
          <w:rFonts w:ascii="Times New Roman" w:eastAsia="Arial" w:hAnsi="Times New Roman" w:cs="Times New Roman"/>
          <w:spacing w:val="23"/>
          <w:w w:val="86"/>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use</w:t>
      </w:r>
      <w:r w:rsidRPr="00B72469">
        <w:rPr>
          <w:rFonts w:ascii="Times New Roman" w:eastAsia="Arial" w:hAnsi="Times New Roman" w:cs="Times New Roman"/>
          <w:spacing w:val="-9"/>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9"/>
          <w:sz w:val="20"/>
          <w:szCs w:val="20"/>
        </w:rPr>
        <w:t>c</w:t>
      </w:r>
      <w:r w:rsidRPr="00B72469">
        <w:rPr>
          <w:rFonts w:ascii="Times New Roman" w:eastAsia="Arial" w:hAnsi="Times New Roman" w:cs="Times New Roman"/>
          <w:spacing w:val="-3"/>
          <w:w w:val="89"/>
          <w:sz w:val="20"/>
          <w:szCs w:val="20"/>
        </w:rPr>
        <w:t>ov</w:t>
      </w:r>
      <w:r w:rsidRPr="00B72469">
        <w:rPr>
          <w:rFonts w:ascii="Times New Roman" w:eastAsia="Arial" w:hAnsi="Times New Roman" w:cs="Times New Roman"/>
          <w:w w:val="89"/>
          <w:sz w:val="20"/>
          <w:szCs w:val="20"/>
        </w:rPr>
        <w:t>ert</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channels</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circum</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nt</w:t>
      </w:r>
      <w:r w:rsidRPr="00B72469">
        <w:rPr>
          <w:rFonts w:ascii="Times New Roman" w:eastAsia="Arial" w:hAnsi="Times New Roman" w:cs="Times New Roman"/>
          <w:spacing w:val="41"/>
          <w:w w:val="88"/>
          <w:sz w:val="20"/>
          <w:szCs w:val="20"/>
        </w:rPr>
        <w:t xml:space="preserve"> </w:t>
      </w:r>
      <w:r w:rsidRPr="00B72469">
        <w:rPr>
          <w:rFonts w:ascii="Times New Roman" w:eastAsia="Arial" w:hAnsi="Times New Roman" w:cs="Times New Roman"/>
          <w:w w:val="88"/>
          <w:sz w:val="20"/>
          <w:szCs w:val="20"/>
        </w:rPr>
        <w:t xml:space="preserve">such </w:t>
      </w:r>
      <w:r w:rsidRPr="00B72469">
        <w:rPr>
          <w:rFonts w:ascii="Times New Roman" w:eastAsia="Arial" w:hAnsi="Times New Roman" w:cs="Times New Roman"/>
          <w:sz w:val="20"/>
          <w:szCs w:val="20"/>
        </w:rPr>
        <w:t>mechanisms.</w:t>
      </w:r>
    </w:p>
    <w:p w14:paraId="0AFED2A3" w14:textId="77777777" w:rsidR="00676FEB" w:rsidRPr="00B72469" w:rsidRDefault="00676FEB" w:rsidP="00676FEB">
      <w:pPr>
        <w:spacing w:before="14" w:after="0" w:line="240" w:lineRule="exact"/>
        <w:rPr>
          <w:rFonts w:ascii="Times New Roman" w:hAnsi="Times New Roman" w:cs="Times New Roman"/>
          <w:sz w:val="24"/>
          <w:szCs w:val="24"/>
        </w:rPr>
      </w:pPr>
    </w:p>
    <w:p w14:paraId="0AFED2A4"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87"/>
          <w:sz w:val="20"/>
          <w:szCs w:val="20"/>
        </w:rPr>
        <w:t>Detection</w:t>
      </w:r>
      <w:r w:rsidRPr="00B72469">
        <w:rPr>
          <w:rFonts w:ascii="Times New Roman" w:eastAsia="Arial" w:hAnsi="Times New Roman" w:cs="Times New Roman"/>
          <w:spacing w:val="46"/>
          <w:w w:val="87"/>
          <w:sz w:val="20"/>
          <w:szCs w:val="20"/>
        </w:rPr>
        <w:t xml:space="preserve"> </w:t>
      </w:r>
      <w:r w:rsidRPr="00B72469">
        <w:rPr>
          <w:rFonts w:ascii="Times New Roman" w:eastAsia="Arial" w:hAnsi="Times New Roman" w:cs="Times New Roman"/>
          <w:w w:val="87"/>
          <w:sz w:val="20"/>
          <w:szCs w:val="20"/>
        </w:rPr>
        <w:t>techniques</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such</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as</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beh</w:t>
      </w:r>
      <w:r w:rsidRPr="00B72469">
        <w:rPr>
          <w:rFonts w:ascii="Times New Roman" w:eastAsia="Arial" w:hAnsi="Times New Roman" w:cs="Times New Roman"/>
          <w:spacing w:val="-3"/>
          <w:w w:val="87"/>
          <w:sz w:val="20"/>
          <w:szCs w:val="20"/>
        </w:rPr>
        <w:t>a</w:t>
      </w:r>
      <w:r w:rsidRPr="00B72469">
        <w:rPr>
          <w:rFonts w:ascii="Times New Roman" w:eastAsia="Arial" w:hAnsi="Times New Roman" w:cs="Times New Roman"/>
          <w:w w:val="87"/>
          <w:sz w:val="20"/>
          <w:szCs w:val="20"/>
        </w:rPr>
        <w:t>vioral</w:t>
      </w:r>
      <w:r w:rsidRPr="00B72469">
        <w:rPr>
          <w:rFonts w:ascii="Times New Roman" w:eastAsia="Arial" w:hAnsi="Times New Roman" w:cs="Times New Roman"/>
          <w:spacing w:val="46"/>
          <w:w w:val="87"/>
          <w:sz w:val="20"/>
          <w:szCs w:val="20"/>
        </w:rPr>
        <w:t xml:space="preserve"> </w:t>
      </w:r>
      <w:r w:rsidRPr="00B72469">
        <w:rPr>
          <w:rFonts w:ascii="Times New Roman" w:eastAsia="Arial" w:hAnsi="Times New Roman" w:cs="Times New Roman"/>
          <w:w w:val="87"/>
          <w:sz w:val="20"/>
          <w:szCs w:val="20"/>
        </w:rPr>
        <w:t>detection</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 xml:space="preserve">mal- </w:t>
      </w:r>
      <w:r w:rsidRPr="00B72469">
        <w:rPr>
          <w:rFonts w:ascii="Times New Roman" w:eastAsia="Arial" w:hAnsi="Times New Roman" w:cs="Times New Roman"/>
          <w:spacing w:val="-2"/>
          <w:w w:val="88"/>
          <w:sz w:val="20"/>
          <w:szCs w:val="20"/>
        </w:rPr>
        <w:t>w</w:t>
      </w:r>
      <w:r w:rsidRPr="00B72469">
        <w:rPr>
          <w:rFonts w:ascii="Times New Roman" w:eastAsia="Arial" w:hAnsi="Times New Roman" w:cs="Times New Roman"/>
          <w:w w:val="88"/>
          <w:sz w:val="20"/>
          <w:szCs w:val="20"/>
        </w:rPr>
        <w:t>are</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0"/>
          <w:sz w:val="20"/>
          <w:szCs w:val="20"/>
        </w:rPr>
        <w:t>monitoring</w:t>
      </w:r>
      <w:r w:rsidRPr="00B72469">
        <w:rPr>
          <w:rFonts w:ascii="Times New Roman" w:eastAsia="Arial" w:hAnsi="Times New Roman" w:cs="Times New Roman"/>
          <w:spacing w:val="42"/>
          <w:w w:val="90"/>
          <w:sz w:val="20"/>
          <w:szCs w:val="20"/>
        </w:rPr>
        <w:t xml:space="preserve"> </w:t>
      </w:r>
      <w:r w:rsidRPr="00B72469">
        <w:rPr>
          <w:rFonts w:ascii="Times New Roman" w:eastAsia="Arial" w:hAnsi="Times New Roman" w:cs="Times New Roman"/>
          <w:w w:val="90"/>
          <w:sz w:val="20"/>
          <w:szCs w:val="20"/>
        </w:rPr>
        <w:t>system</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w w:val="90"/>
          <w:sz w:val="20"/>
          <w:szCs w:val="20"/>
        </w:rPr>
        <w:t>calls</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sz w:val="20"/>
          <w:szCs w:val="20"/>
        </w:rPr>
        <w:t>[3],</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p</w:t>
      </w:r>
      <w:r w:rsidRPr="00B72469">
        <w:rPr>
          <w:rFonts w:ascii="Times New Roman" w:eastAsia="Arial" w:hAnsi="Times New Roman" w:cs="Times New Roman"/>
          <w:spacing w:val="-4"/>
          <w:w w:val="89"/>
          <w:sz w:val="20"/>
          <w:szCs w:val="20"/>
        </w:rPr>
        <w:t>o</w:t>
      </w:r>
      <w:r w:rsidRPr="00B72469">
        <w:rPr>
          <w:rFonts w:ascii="Times New Roman" w:eastAsia="Arial" w:hAnsi="Times New Roman" w:cs="Times New Roman"/>
          <w:w w:val="89"/>
          <w:sz w:val="20"/>
          <w:szCs w:val="20"/>
        </w:rPr>
        <w:t>wer</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 xml:space="preserve">consump- </w:t>
      </w:r>
      <w:r w:rsidRPr="00B72469">
        <w:rPr>
          <w:rFonts w:ascii="Times New Roman" w:eastAsia="Arial" w:hAnsi="Times New Roman" w:cs="Times New Roman"/>
          <w:sz w:val="20"/>
          <w:szCs w:val="20"/>
        </w:rPr>
        <w:t>tion</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20]</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9"/>
          <w:sz w:val="20"/>
          <w:szCs w:val="20"/>
        </w:rPr>
        <w:t>already</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attempt</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to</w:t>
      </w:r>
      <w:r w:rsidRPr="00B72469">
        <w:rPr>
          <w:rFonts w:ascii="Times New Roman" w:eastAsia="Arial" w:hAnsi="Times New Roman" w:cs="Times New Roman"/>
          <w:spacing w:val="2"/>
          <w:w w:val="89"/>
          <w:sz w:val="20"/>
          <w:szCs w:val="20"/>
        </w:rPr>
        <w:t xml:space="preserve"> </w:t>
      </w:r>
      <w:r w:rsidRPr="00B72469">
        <w:rPr>
          <w:rFonts w:ascii="Times New Roman" w:eastAsia="Arial" w:hAnsi="Times New Roman" w:cs="Times New Roman"/>
          <w:w w:val="89"/>
          <w:sz w:val="20"/>
          <w:szCs w:val="20"/>
        </w:rPr>
        <w:t>detect</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ma</w:t>
      </w:r>
      <w:r w:rsidRPr="00B72469">
        <w:rPr>
          <w:rFonts w:ascii="Times New Roman" w:eastAsia="Arial" w:hAnsi="Times New Roman" w:cs="Times New Roman"/>
          <w:spacing w:val="-2"/>
          <w:w w:val="89"/>
          <w:sz w:val="20"/>
          <w:szCs w:val="20"/>
        </w:rPr>
        <w:t>lw</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on</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w w:val="89"/>
          <w:sz w:val="20"/>
          <w:szCs w:val="20"/>
        </w:rPr>
        <w:t>mobile</w:t>
      </w:r>
      <w:r w:rsidRPr="00B72469">
        <w:rPr>
          <w:rFonts w:ascii="Times New Roman" w:eastAsia="Arial" w:hAnsi="Times New Roman" w:cs="Times New Roman"/>
          <w:spacing w:val="21"/>
          <w:w w:val="89"/>
          <w:sz w:val="20"/>
          <w:szCs w:val="20"/>
        </w:rPr>
        <w:t xml:space="preserve"> </w:t>
      </w:r>
      <w:r w:rsidRPr="00B72469">
        <w:rPr>
          <w:rFonts w:ascii="Times New Roman" w:eastAsia="Arial" w:hAnsi="Times New Roman" w:cs="Times New Roman"/>
          <w:sz w:val="20"/>
          <w:szCs w:val="20"/>
        </w:rPr>
        <w:t>plat- forms.</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pacing w:val="-15"/>
          <w:w w:val="91"/>
          <w:sz w:val="20"/>
          <w:szCs w:val="20"/>
        </w:rPr>
        <w:t>W</w:t>
      </w:r>
      <w:r w:rsidRPr="00B72469">
        <w:rPr>
          <w:rFonts w:ascii="Times New Roman" w:eastAsia="Arial" w:hAnsi="Times New Roman" w:cs="Times New Roman"/>
          <w:w w:val="91"/>
          <w:sz w:val="20"/>
          <w:szCs w:val="20"/>
        </w:rPr>
        <w:t>e</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sz w:val="20"/>
          <w:szCs w:val="20"/>
        </w:rPr>
        <w:t>aim</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8"/>
          <w:sz w:val="20"/>
          <w:szCs w:val="20"/>
        </w:rPr>
        <w:t>study</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sz w:val="20"/>
          <w:szCs w:val="20"/>
        </w:rPr>
        <w:t>limits</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such</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detection</w:t>
      </w:r>
      <w:r w:rsidRPr="00B72469">
        <w:rPr>
          <w:rFonts w:ascii="Times New Roman" w:eastAsia="Arial" w:hAnsi="Times New Roman" w:cs="Times New Roman"/>
          <w:spacing w:val="30"/>
          <w:w w:val="88"/>
          <w:sz w:val="20"/>
          <w:szCs w:val="20"/>
        </w:rPr>
        <w:t xml:space="preserve"> </w:t>
      </w:r>
      <w:r w:rsidRPr="00B72469">
        <w:rPr>
          <w:rFonts w:ascii="Times New Roman" w:eastAsia="Arial" w:hAnsi="Times New Roman" w:cs="Times New Roman"/>
          <w:sz w:val="20"/>
          <w:szCs w:val="20"/>
        </w:rPr>
        <w:t xml:space="preserve">tech- </w:t>
      </w:r>
      <w:r w:rsidRPr="00B72469">
        <w:rPr>
          <w:rFonts w:ascii="Times New Roman" w:eastAsia="Arial" w:hAnsi="Times New Roman" w:cs="Times New Roman"/>
          <w:w w:val="86"/>
          <w:sz w:val="20"/>
          <w:szCs w:val="20"/>
        </w:rPr>
        <w:t>niques</w:t>
      </w:r>
      <w:r w:rsidRPr="00B72469">
        <w:rPr>
          <w:rFonts w:ascii="Times New Roman" w:eastAsia="Arial" w:hAnsi="Times New Roman" w:cs="Times New Roman"/>
          <w:spacing w:val="33"/>
          <w:w w:val="86"/>
          <w:sz w:val="20"/>
          <w:szCs w:val="20"/>
        </w:rPr>
        <w:t xml:space="preserve"> </w:t>
      </w:r>
      <w:r w:rsidRPr="00B72469">
        <w:rPr>
          <w:rFonts w:ascii="Times New Roman" w:eastAsia="Arial" w:hAnsi="Times New Roman" w:cs="Times New Roman"/>
          <w:w w:val="86"/>
          <w:sz w:val="20"/>
          <w:szCs w:val="20"/>
        </w:rPr>
        <w:t>since</w:t>
      </w:r>
      <w:r w:rsidRPr="00B72469">
        <w:rPr>
          <w:rFonts w:ascii="Times New Roman" w:eastAsia="Arial" w:hAnsi="Times New Roman" w:cs="Times New Roman"/>
          <w:spacing w:val="25"/>
          <w:w w:val="86"/>
          <w:sz w:val="20"/>
          <w:szCs w:val="20"/>
        </w:rPr>
        <w:t xml:space="preserve"> </w:t>
      </w:r>
      <w:r w:rsidRPr="00B72469">
        <w:rPr>
          <w:rFonts w:ascii="Times New Roman" w:eastAsia="Arial" w:hAnsi="Times New Roman" w:cs="Times New Roman"/>
          <w:w w:val="86"/>
          <w:sz w:val="20"/>
          <w:szCs w:val="20"/>
        </w:rPr>
        <w:t>resources</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sz w:val="20"/>
          <w:szCs w:val="20"/>
        </w:rPr>
        <w:t>limited,</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1"/>
          <w:w w:val="86"/>
          <w:sz w:val="20"/>
          <w:szCs w:val="20"/>
        </w:rPr>
        <w:t xml:space="preserve"> </w:t>
      </w:r>
      <w:r w:rsidRPr="00B72469">
        <w:rPr>
          <w:rFonts w:ascii="Times New Roman" w:eastAsia="Arial" w:hAnsi="Times New Roman" w:cs="Times New Roman"/>
          <w:sz w:val="20"/>
          <w:szCs w:val="20"/>
        </w:rPr>
        <w:t>h</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0"/>
          <w:sz w:val="20"/>
          <w:szCs w:val="20"/>
        </w:rPr>
        <w:t>ma</w:t>
      </w:r>
      <w:r w:rsidRPr="00B72469">
        <w:rPr>
          <w:rFonts w:ascii="Times New Roman" w:eastAsia="Arial" w:hAnsi="Times New Roman" w:cs="Times New Roman"/>
          <w:spacing w:val="-2"/>
          <w:w w:val="90"/>
          <w:sz w:val="20"/>
          <w:szCs w:val="20"/>
        </w:rPr>
        <w:t>lw</w:t>
      </w:r>
      <w:r w:rsidRPr="00B72469">
        <w:rPr>
          <w:rFonts w:ascii="Times New Roman" w:eastAsia="Arial" w:hAnsi="Times New Roman" w:cs="Times New Roman"/>
          <w:w w:val="90"/>
          <w:sz w:val="20"/>
          <w:szCs w:val="20"/>
        </w:rPr>
        <w:t>are</w:t>
      </w:r>
      <w:r w:rsidRPr="00B72469">
        <w:rPr>
          <w:rFonts w:ascii="Times New Roman" w:eastAsia="Arial" w:hAnsi="Times New Roman" w:cs="Times New Roman"/>
          <w:spacing w:val="20"/>
          <w:w w:val="90"/>
          <w:sz w:val="20"/>
          <w:szCs w:val="20"/>
        </w:rPr>
        <w:t xml:space="preserve"> </w:t>
      </w:r>
      <w:r w:rsidRPr="00B72469">
        <w:rPr>
          <w:rFonts w:ascii="Times New Roman" w:eastAsia="Arial" w:hAnsi="Times New Roman" w:cs="Times New Roman"/>
          <w:sz w:val="20"/>
          <w:szCs w:val="20"/>
        </w:rPr>
        <w:t xml:space="preserve">can </w:t>
      </w:r>
      <w:r w:rsidRPr="00B72469">
        <w:rPr>
          <w:rFonts w:ascii="Times New Roman" w:eastAsia="Arial" w:hAnsi="Times New Roman" w:cs="Times New Roman"/>
          <w:w w:val="90"/>
          <w:sz w:val="20"/>
          <w:szCs w:val="20"/>
        </w:rPr>
        <w:t>circum</w:t>
      </w:r>
      <w:r w:rsidRPr="00B72469">
        <w:rPr>
          <w:rFonts w:ascii="Times New Roman" w:eastAsia="Arial" w:hAnsi="Times New Roman" w:cs="Times New Roman"/>
          <w:spacing w:val="-3"/>
          <w:w w:val="90"/>
          <w:sz w:val="20"/>
          <w:szCs w:val="20"/>
        </w:rPr>
        <w:t>v</w:t>
      </w:r>
      <w:r w:rsidRPr="00B72469">
        <w:rPr>
          <w:rFonts w:ascii="Times New Roman" w:eastAsia="Arial" w:hAnsi="Times New Roman" w:cs="Times New Roman"/>
          <w:w w:val="90"/>
          <w:sz w:val="20"/>
          <w:szCs w:val="20"/>
        </w:rPr>
        <w:t>ent</w:t>
      </w:r>
      <w:r w:rsidRPr="00B72469">
        <w:rPr>
          <w:rFonts w:ascii="Times New Roman" w:eastAsia="Arial" w:hAnsi="Times New Roman" w:cs="Times New Roman"/>
          <w:spacing w:val="13"/>
          <w:w w:val="90"/>
          <w:sz w:val="20"/>
          <w:szCs w:val="20"/>
        </w:rPr>
        <w:t xml:space="preserve"> </w:t>
      </w:r>
      <w:r w:rsidRPr="00B72469">
        <w:rPr>
          <w:rFonts w:ascii="Times New Roman" w:eastAsia="Arial" w:hAnsi="Times New Roman" w:cs="Times New Roman"/>
          <w:w w:val="90"/>
          <w:sz w:val="20"/>
          <w:szCs w:val="20"/>
        </w:rPr>
        <w:t>detection</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w w:val="83"/>
          <w:sz w:val="20"/>
          <w:szCs w:val="20"/>
        </w:rPr>
        <w:t>because</w:t>
      </w:r>
      <w:r w:rsidRPr="00B72469">
        <w:rPr>
          <w:rFonts w:ascii="Times New Roman" w:eastAsia="Arial" w:hAnsi="Times New Roman" w:cs="Times New Roman"/>
          <w:spacing w:val="-2"/>
          <w:w w:val="83"/>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90"/>
          <w:sz w:val="20"/>
          <w:szCs w:val="20"/>
        </w:rPr>
        <w:t>the</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inherent</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w w:val="90"/>
          <w:sz w:val="20"/>
          <w:szCs w:val="20"/>
        </w:rPr>
        <w:t>limitations</w:t>
      </w:r>
      <w:r w:rsidRPr="00B72469">
        <w:rPr>
          <w:rFonts w:ascii="Times New Roman" w:eastAsia="Arial" w:hAnsi="Times New Roman" w:cs="Times New Roman"/>
          <w:spacing w:val="39"/>
          <w:w w:val="90"/>
          <w:sz w:val="20"/>
          <w:szCs w:val="20"/>
        </w:rPr>
        <w:t xml:space="preserve"> </w:t>
      </w:r>
      <w:r w:rsidRPr="00B72469">
        <w:rPr>
          <w:rFonts w:ascii="Times New Roman" w:eastAsia="Arial" w:hAnsi="Times New Roman" w:cs="Times New Roman"/>
          <w:sz w:val="20"/>
          <w:szCs w:val="20"/>
        </w:rPr>
        <w:t xml:space="preserve">on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detection</w:t>
      </w:r>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sz w:val="20"/>
          <w:szCs w:val="20"/>
        </w:rPr>
        <w:t>techniques.</w:t>
      </w:r>
    </w:p>
    <w:p w14:paraId="0AFED2A5" w14:textId="77777777" w:rsidR="00676FEB" w:rsidRPr="00B72469" w:rsidRDefault="00676FEB" w:rsidP="00676FEB">
      <w:pPr>
        <w:spacing w:before="10" w:after="0" w:line="140" w:lineRule="exact"/>
        <w:rPr>
          <w:rFonts w:ascii="Times New Roman" w:hAnsi="Times New Roman" w:cs="Times New Roman"/>
          <w:sz w:val="14"/>
          <w:szCs w:val="14"/>
        </w:rPr>
      </w:pPr>
    </w:p>
    <w:p w14:paraId="0AFED2A6" w14:textId="77777777" w:rsidR="00676FEB" w:rsidRPr="00B72469" w:rsidRDefault="00676FEB" w:rsidP="00676FEB">
      <w:pPr>
        <w:spacing w:after="0" w:line="200" w:lineRule="exact"/>
        <w:rPr>
          <w:rFonts w:ascii="Times New Roman" w:hAnsi="Times New Roman" w:cs="Times New Roman"/>
          <w:sz w:val="20"/>
          <w:szCs w:val="20"/>
        </w:rPr>
      </w:pPr>
    </w:p>
    <w:p w14:paraId="0AFED2A7" w14:textId="77777777" w:rsidR="00676FEB" w:rsidRPr="00B72469" w:rsidRDefault="00676FEB" w:rsidP="00676FEB">
      <w:pPr>
        <w:spacing w:after="0" w:line="240" w:lineRule="auto"/>
        <w:ind w:right="1284"/>
        <w:jc w:val="both"/>
        <w:rPr>
          <w:rFonts w:ascii="Times New Roman" w:eastAsia="Arial" w:hAnsi="Times New Roman" w:cs="Times New Roman"/>
        </w:rPr>
      </w:pPr>
      <w:r w:rsidRPr="00B72469">
        <w:rPr>
          <w:rFonts w:ascii="Times New Roman" w:eastAsia="Arial" w:hAnsi="Times New Roman" w:cs="Times New Roman"/>
          <w:b/>
          <w:bCs/>
        </w:rPr>
        <w:t>5.3</w:t>
      </w:r>
      <w:proofErr w:type="gramStart"/>
      <w:r w:rsidRPr="00B72469">
        <w:rPr>
          <w:rFonts w:ascii="Times New Roman" w:eastAsia="Arial" w:hAnsi="Times New Roman" w:cs="Times New Roman"/>
          <w:b/>
          <w:bCs/>
        </w:rPr>
        <w:t xml:space="preserve">. </w:t>
      </w:r>
      <w:r w:rsidRPr="00B72469">
        <w:rPr>
          <w:rFonts w:ascii="Times New Roman" w:eastAsia="Arial" w:hAnsi="Times New Roman" w:cs="Times New Roman"/>
          <w:b/>
          <w:bCs/>
          <w:spacing w:val="57"/>
        </w:rPr>
        <w:t xml:space="preserve"> </w:t>
      </w:r>
      <w:r w:rsidRPr="00B72469">
        <w:rPr>
          <w:rFonts w:ascii="Times New Roman" w:eastAsia="Arial" w:hAnsi="Times New Roman" w:cs="Times New Roman"/>
          <w:b/>
          <w:bCs/>
          <w:w w:val="88"/>
        </w:rPr>
        <w:t>Side</w:t>
      </w:r>
      <w:proofErr w:type="gramEnd"/>
      <w:r w:rsidRPr="00B72469">
        <w:rPr>
          <w:rFonts w:ascii="Times New Roman" w:eastAsia="Arial" w:hAnsi="Times New Roman" w:cs="Times New Roman"/>
          <w:b/>
          <w:bCs/>
          <w:w w:val="88"/>
        </w:rPr>
        <w:t>-channel</w:t>
      </w:r>
      <w:r w:rsidRPr="00B72469">
        <w:rPr>
          <w:rFonts w:ascii="Times New Roman" w:eastAsia="Arial" w:hAnsi="Times New Roman" w:cs="Times New Roman"/>
          <w:b/>
          <w:bCs/>
          <w:spacing w:val="1"/>
          <w:w w:val="88"/>
        </w:rPr>
        <w:t xml:space="preserve"> </w:t>
      </w:r>
      <w:r w:rsidRPr="00B72469">
        <w:rPr>
          <w:rFonts w:ascii="Times New Roman" w:eastAsia="Arial" w:hAnsi="Times New Roman" w:cs="Times New Roman"/>
          <w:b/>
          <w:bCs/>
          <w:w w:val="88"/>
        </w:rPr>
        <w:t>in</w:t>
      </w:r>
      <w:r w:rsidRPr="00B72469">
        <w:rPr>
          <w:rFonts w:ascii="Times New Roman" w:eastAsia="Arial" w:hAnsi="Times New Roman" w:cs="Times New Roman"/>
          <w:b/>
          <w:bCs/>
          <w:spacing w:val="-4"/>
          <w:w w:val="88"/>
        </w:rPr>
        <w:t>f</w:t>
      </w:r>
      <w:r w:rsidRPr="00B72469">
        <w:rPr>
          <w:rFonts w:ascii="Times New Roman" w:eastAsia="Arial" w:hAnsi="Times New Roman" w:cs="Times New Roman"/>
          <w:b/>
          <w:bCs/>
          <w:w w:val="88"/>
        </w:rPr>
        <w:t>ormation</w:t>
      </w:r>
      <w:r w:rsidRPr="00B72469">
        <w:rPr>
          <w:rFonts w:ascii="Times New Roman" w:eastAsia="Arial" w:hAnsi="Times New Roman" w:cs="Times New Roman"/>
          <w:b/>
          <w:bCs/>
          <w:spacing w:val="48"/>
          <w:w w:val="88"/>
        </w:rPr>
        <w:t xml:space="preserve"> </w:t>
      </w:r>
      <w:r w:rsidRPr="00B72469">
        <w:rPr>
          <w:rFonts w:ascii="Times New Roman" w:eastAsia="Arial" w:hAnsi="Times New Roman" w:cs="Times New Roman"/>
          <w:b/>
          <w:bCs/>
          <w:w w:val="88"/>
        </w:rPr>
        <w:t>leaks</w:t>
      </w:r>
    </w:p>
    <w:p w14:paraId="0AFED2A8" w14:textId="77777777" w:rsidR="00676FEB" w:rsidRPr="00B72469" w:rsidRDefault="00676FEB" w:rsidP="00676FEB">
      <w:pPr>
        <w:spacing w:before="19" w:after="0" w:line="220" w:lineRule="exact"/>
        <w:rPr>
          <w:rFonts w:ascii="Times New Roman" w:hAnsi="Times New Roman" w:cs="Times New Roman"/>
        </w:rPr>
      </w:pPr>
    </w:p>
    <w:p w14:paraId="0AFED2A9"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87"/>
          <w:sz w:val="20"/>
          <w:szCs w:val="20"/>
        </w:rPr>
        <w:t>Side-channel</w:t>
      </w:r>
      <w:r w:rsidRPr="00B72469">
        <w:rPr>
          <w:rFonts w:ascii="Times New Roman" w:eastAsia="Arial" w:hAnsi="Times New Roman" w:cs="Times New Roman"/>
          <w:spacing w:val="45"/>
          <w:w w:val="87"/>
          <w:sz w:val="20"/>
          <w:szCs w:val="20"/>
        </w:rPr>
        <w:t xml:space="preserve"> </w:t>
      </w:r>
      <w:r w:rsidRPr="00B72469">
        <w:rPr>
          <w:rFonts w:ascii="Times New Roman" w:eastAsia="Arial" w:hAnsi="Times New Roman" w:cs="Times New Roman"/>
          <w:w w:val="87"/>
          <w:sz w:val="20"/>
          <w:szCs w:val="20"/>
        </w:rPr>
        <w:t>leaks</w:t>
      </w:r>
      <w:r w:rsidRPr="00B72469">
        <w:rPr>
          <w:rFonts w:ascii="Times New Roman" w:eastAsia="Arial" w:hAnsi="Times New Roman" w:cs="Times New Roman"/>
          <w:spacing w:val="21"/>
          <w:w w:val="87"/>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17"/>
          <w:w w:val="87"/>
          <w:sz w:val="20"/>
          <w:szCs w:val="20"/>
        </w:rPr>
        <w:t xml:space="preserve"> </w:t>
      </w:r>
      <w:r w:rsidRPr="00B72469">
        <w:rPr>
          <w:rFonts w:ascii="Times New Roman" w:eastAsia="Arial" w:hAnsi="Times New Roman" w:cs="Times New Roman"/>
          <w:w w:val="87"/>
          <w:sz w:val="20"/>
          <w:szCs w:val="20"/>
        </w:rPr>
        <w:t>been</w:t>
      </w:r>
      <w:r w:rsidRPr="00B72469">
        <w:rPr>
          <w:rFonts w:ascii="Times New Roman" w:eastAsia="Arial" w:hAnsi="Times New Roman" w:cs="Times New Roman"/>
          <w:spacing w:val="8"/>
          <w:w w:val="87"/>
          <w:sz w:val="20"/>
          <w:szCs w:val="20"/>
        </w:rPr>
        <w:t xml:space="preserve"> </w:t>
      </w:r>
      <w:proofErr w:type="gramStart"/>
      <w:r w:rsidRPr="00B72469">
        <w:rPr>
          <w:rFonts w:ascii="Times New Roman" w:eastAsia="Arial" w:hAnsi="Times New Roman" w:cs="Times New Roman"/>
          <w:w w:val="87"/>
          <w:sz w:val="20"/>
          <w:szCs w:val="20"/>
        </w:rPr>
        <w:t>kn</w:t>
      </w:r>
      <w:r w:rsidRPr="00B72469">
        <w:rPr>
          <w:rFonts w:ascii="Times New Roman" w:eastAsia="Arial" w:hAnsi="Times New Roman" w:cs="Times New Roman"/>
          <w:spacing w:val="-4"/>
          <w:w w:val="87"/>
          <w:sz w:val="20"/>
          <w:szCs w:val="20"/>
        </w:rPr>
        <w:t>o</w:t>
      </w:r>
      <w:r w:rsidRPr="00B72469">
        <w:rPr>
          <w:rFonts w:ascii="Times New Roman" w:eastAsia="Arial" w:hAnsi="Times New Roman" w:cs="Times New Roman"/>
          <w:w w:val="87"/>
          <w:sz w:val="20"/>
          <w:szCs w:val="20"/>
        </w:rPr>
        <w:t xml:space="preserve">wn </w:t>
      </w:r>
      <w:r w:rsidRPr="00B72469">
        <w:rPr>
          <w:rFonts w:ascii="Times New Roman" w:eastAsia="Arial" w:hAnsi="Times New Roman" w:cs="Times New Roman"/>
          <w:spacing w:val="9"/>
          <w:w w:val="87"/>
          <w:sz w:val="20"/>
          <w:szCs w:val="20"/>
        </w:rPr>
        <w:t xml:space="preserve"> </w:t>
      </w:r>
      <w:r w:rsidRPr="00B72469">
        <w:rPr>
          <w:rFonts w:ascii="Times New Roman" w:eastAsia="Arial" w:hAnsi="Times New Roman" w:cs="Times New Roman"/>
          <w:sz w:val="20"/>
          <w:szCs w:val="20"/>
        </w:rPr>
        <w:t>for</w:t>
      </w:r>
      <w:proofErr w:type="gramEnd"/>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1"/>
          <w:sz w:val="20"/>
          <w:szCs w:val="20"/>
        </w:rPr>
        <w:t xml:space="preserve">decades: </w:t>
      </w:r>
      <w:r w:rsidRPr="00B72469">
        <w:rPr>
          <w:rFonts w:ascii="Times New Roman" w:eastAsia="Arial" w:hAnsi="Times New Roman" w:cs="Times New Roman"/>
          <w:spacing w:val="35"/>
          <w:w w:val="81"/>
          <w:sz w:val="20"/>
          <w:szCs w:val="20"/>
        </w:rPr>
        <w:t xml:space="preserve"> </w:t>
      </w:r>
      <w:r w:rsidRPr="00B72469">
        <w:rPr>
          <w:rFonts w:ascii="Times New Roman" w:eastAsia="Arial" w:hAnsi="Times New Roman" w:cs="Times New Roman"/>
          <w:w w:val="81"/>
          <w:sz w:val="20"/>
          <w:szCs w:val="20"/>
        </w:rPr>
        <w:t>a</w:t>
      </w:r>
      <w:r w:rsidRPr="00B72469">
        <w:rPr>
          <w:rFonts w:ascii="Times New Roman" w:eastAsia="Arial" w:hAnsi="Times New Roman" w:cs="Times New Roman"/>
          <w:spacing w:val="22"/>
          <w:w w:val="81"/>
          <w:sz w:val="20"/>
          <w:szCs w:val="20"/>
        </w:rPr>
        <w:t xml:space="preserve"> </w:t>
      </w:r>
      <w:r w:rsidRPr="00B72469">
        <w:rPr>
          <w:rFonts w:ascii="Times New Roman" w:eastAsia="Arial" w:hAnsi="Times New Roman" w:cs="Times New Roman"/>
          <w:sz w:val="20"/>
          <w:szCs w:val="20"/>
        </w:rPr>
        <w:t xml:space="preserve">doc- </w:t>
      </w:r>
      <w:r w:rsidRPr="00B72469">
        <w:rPr>
          <w:rFonts w:ascii="Times New Roman" w:eastAsia="Arial" w:hAnsi="Times New Roman" w:cs="Times New Roman"/>
          <w:w w:val="85"/>
          <w:sz w:val="20"/>
          <w:szCs w:val="20"/>
        </w:rPr>
        <w:t xml:space="preserve">umented </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 xml:space="preserve">attack </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has</w:t>
      </w:r>
      <w:r w:rsidRPr="00B72469">
        <w:rPr>
          <w:rFonts w:ascii="Times New Roman" w:eastAsia="Arial" w:hAnsi="Times New Roman" w:cs="Times New Roman"/>
          <w:spacing w:val="26"/>
          <w:w w:val="85"/>
          <w:sz w:val="20"/>
          <w:szCs w:val="20"/>
        </w:rPr>
        <w:t xml:space="preserve"> </w:t>
      </w:r>
      <w:r w:rsidRPr="00B72469">
        <w:rPr>
          <w:rFonts w:ascii="Times New Roman" w:eastAsia="Arial" w:hAnsi="Times New Roman" w:cs="Times New Roman"/>
          <w:w w:val="85"/>
          <w:sz w:val="20"/>
          <w:szCs w:val="20"/>
        </w:rPr>
        <w:t>been</w:t>
      </w:r>
      <w:r w:rsidRPr="00B72469">
        <w:rPr>
          <w:rFonts w:ascii="Times New Roman" w:eastAsia="Arial" w:hAnsi="Times New Roman" w:cs="Times New Roman"/>
          <w:spacing w:val="31"/>
          <w:w w:val="85"/>
          <w:sz w:val="20"/>
          <w:szCs w:val="20"/>
        </w:rPr>
        <w:t xml:space="preserve"> </w:t>
      </w:r>
      <w:r w:rsidRPr="00B72469">
        <w:rPr>
          <w:rFonts w:ascii="Times New Roman" w:eastAsia="Arial" w:hAnsi="Times New Roman" w:cs="Times New Roman"/>
          <w:w w:val="85"/>
          <w:sz w:val="20"/>
          <w:szCs w:val="20"/>
        </w:rPr>
        <w:t>dated</w:t>
      </w:r>
      <w:r w:rsidRPr="00B72469">
        <w:rPr>
          <w:rFonts w:ascii="Times New Roman" w:eastAsia="Arial" w:hAnsi="Times New Roman" w:cs="Times New Roman"/>
          <w:spacing w:val="40"/>
          <w:w w:val="85"/>
          <w:sz w:val="20"/>
          <w:szCs w:val="20"/>
        </w:rPr>
        <w:t xml:space="preserve"> </w:t>
      </w:r>
      <w:r w:rsidRPr="00B72469">
        <w:rPr>
          <w:rFonts w:ascii="Times New Roman" w:eastAsia="Arial" w:hAnsi="Times New Roman" w:cs="Times New Roman"/>
          <w:sz w:val="20"/>
          <w:szCs w:val="20"/>
        </w:rPr>
        <w:t>back</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1943</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 xml:space="preserve">[22]. </w:t>
      </w:r>
      <w:r w:rsidRPr="00B72469">
        <w:rPr>
          <w:rFonts w:ascii="Times New Roman" w:eastAsia="Arial" w:hAnsi="Times New Roman" w:cs="Times New Roman"/>
          <w:spacing w:val="42"/>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6"/>
          <w:sz w:val="20"/>
          <w:szCs w:val="20"/>
        </w:rPr>
        <w:t>threat</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has</w:t>
      </w:r>
      <w:r w:rsidRPr="00B72469">
        <w:rPr>
          <w:rFonts w:ascii="Times New Roman" w:eastAsia="Arial" w:hAnsi="Times New Roman" w:cs="Times New Roman"/>
          <w:spacing w:val="19"/>
          <w:w w:val="86"/>
          <w:sz w:val="20"/>
          <w:szCs w:val="20"/>
        </w:rPr>
        <w:t xml:space="preserve"> </w:t>
      </w:r>
      <w:r w:rsidRPr="00B72469">
        <w:rPr>
          <w:rFonts w:ascii="Times New Roman" w:eastAsia="Arial" w:hAnsi="Times New Roman" w:cs="Times New Roman"/>
          <w:w w:val="86"/>
          <w:sz w:val="20"/>
          <w:szCs w:val="20"/>
        </w:rPr>
        <w:t>been</w:t>
      </w:r>
      <w:r w:rsidRPr="00B72469">
        <w:rPr>
          <w:rFonts w:ascii="Times New Roman" w:eastAsia="Arial" w:hAnsi="Times New Roman" w:cs="Times New Roman"/>
          <w:spacing w:val="23"/>
          <w:w w:val="86"/>
          <w:sz w:val="20"/>
          <w:szCs w:val="20"/>
        </w:rPr>
        <w:t xml:space="preserve"> </w:t>
      </w:r>
      <w:proofErr w:type="gramStart"/>
      <w:r w:rsidRPr="00B72469">
        <w:rPr>
          <w:rFonts w:ascii="Times New Roman" w:eastAsia="Arial" w:hAnsi="Times New Roman" w:cs="Times New Roman"/>
          <w:spacing w:val="-3"/>
          <w:w w:val="86"/>
          <w:sz w:val="20"/>
          <w:szCs w:val="20"/>
        </w:rPr>
        <w:t>e</w:t>
      </w:r>
      <w:r w:rsidRPr="00B72469">
        <w:rPr>
          <w:rFonts w:ascii="Times New Roman" w:eastAsia="Arial" w:hAnsi="Times New Roman" w:cs="Times New Roman"/>
          <w:w w:val="86"/>
          <w:sz w:val="20"/>
          <w:szCs w:val="20"/>
        </w:rPr>
        <w:t>xtens</w:t>
      </w:r>
      <w:r w:rsidRPr="00B72469">
        <w:rPr>
          <w:rFonts w:ascii="Times New Roman" w:eastAsia="Arial" w:hAnsi="Times New Roman" w:cs="Times New Roman"/>
          <w:spacing w:val="-4"/>
          <w:w w:val="86"/>
          <w:sz w:val="20"/>
          <w:szCs w:val="20"/>
        </w:rPr>
        <w:t>i</w:t>
      </w:r>
      <w:r w:rsidRPr="00B72469">
        <w:rPr>
          <w:rFonts w:ascii="Times New Roman" w:eastAsia="Arial" w:hAnsi="Times New Roman" w:cs="Times New Roman"/>
          <w:spacing w:val="-3"/>
          <w:w w:val="86"/>
          <w:sz w:val="20"/>
          <w:szCs w:val="20"/>
        </w:rPr>
        <w:t>v</w:t>
      </w:r>
      <w:r w:rsidRPr="00B72469">
        <w:rPr>
          <w:rFonts w:ascii="Times New Roman" w:eastAsia="Arial" w:hAnsi="Times New Roman" w:cs="Times New Roman"/>
          <w:w w:val="86"/>
          <w:sz w:val="20"/>
          <w:szCs w:val="20"/>
        </w:rPr>
        <w:t xml:space="preserve">ely </w:t>
      </w:r>
      <w:r w:rsidRPr="00B72469">
        <w:rPr>
          <w:rFonts w:ascii="Times New Roman" w:eastAsia="Arial" w:hAnsi="Times New Roman" w:cs="Times New Roman"/>
          <w:spacing w:val="37"/>
          <w:w w:val="86"/>
          <w:sz w:val="20"/>
          <w:szCs w:val="20"/>
        </w:rPr>
        <w:t xml:space="preserve"> </w:t>
      </w:r>
      <w:r w:rsidRPr="00B72469">
        <w:rPr>
          <w:rFonts w:ascii="Times New Roman" w:eastAsia="Arial" w:hAnsi="Times New Roman" w:cs="Times New Roman"/>
          <w:w w:val="86"/>
          <w:sz w:val="20"/>
          <w:szCs w:val="20"/>
        </w:rPr>
        <w:t>studied</w:t>
      </w:r>
      <w:proofErr w:type="gramEnd"/>
      <w:r w:rsidRPr="00B72469">
        <w:rPr>
          <w:rFonts w:ascii="Times New Roman" w:eastAsia="Arial" w:hAnsi="Times New Roman" w:cs="Times New Roman"/>
          <w:w w:val="86"/>
          <w:sz w:val="20"/>
          <w:szCs w:val="20"/>
        </w:rPr>
        <w:t xml:space="preserve"> </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di</w:t>
      </w:r>
      <w:r w:rsidRPr="00B72469">
        <w:rPr>
          <w:rFonts w:ascii="Times New Roman" w:eastAsia="Arial" w:hAnsi="Times New Roman" w:cs="Times New Roman"/>
          <w:spacing w:val="-5"/>
          <w:sz w:val="20"/>
          <w:szCs w:val="20"/>
        </w:rPr>
        <w:t>f</w:t>
      </w:r>
      <w:r w:rsidRPr="00B72469">
        <w:rPr>
          <w:rFonts w:ascii="Times New Roman" w:eastAsia="Arial" w:hAnsi="Times New Roman" w:cs="Times New Roman"/>
          <w:sz w:val="20"/>
          <w:szCs w:val="20"/>
        </w:rPr>
        <w:t>ferent</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8"/>
          <w:sz w:val="20"/>
          <w:szCs w:val="20"/>
        </w:rPr>
        <w:t>cont</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92"/>
          <w:sz w:val="20"/>
          <w:szCs w:val="20"/>
        </w:rPr>
        <w:t xml:space="preserve">xts: </w:t>
      </w:r>
      <w:r w:rsidRPr="00B72469">
        <w:rPr>
          <w:rFonts w:ascii="Times New Roman" w:eastAsia="Arial" w:hAnsi="Times New Roman" w:cs="Times New Roman"/>
          <w:w w:val="95"/>
          <w:sz w:val="20"/>
          <w:szCs w:val="20"/>
        </w:rPr>
        <w:t>information</w:t>
      </w:r>
      <w:r w:rsidRPr="00B72469">
        <w:rPr>
          <w:rFonts w:ascii="Times New Roman" w:eastAsia="Arial" w:hAnsi="Times New Roman" w:cs="Times New Roman"/>
          <w:spacing w:val="30"/>
          <w:w w:val="95"/>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sz w:val="20"/>
          <w:szCs w:val="20"/>
        </w:rPr>
        <w:t>found</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be</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xposed</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0"/>
          <w:sz w:val="20"/>
          <w:szCs w:val="20"/>
        </w:rPr>
        <w:t>through</w:t>
      </w:r>
      <w:r w:rsidRPr="00B72469">
        <w:rPr>
          <w:rFonts w:ascii="Times New Roman" w:eastAsia="Arial" w:hAnsi="Times New Roman" w:cs="Times New Roman"/>
          <w:spacing w:val="39"/>
          <w:w w:val="90"/>
          <w:sz w:val="20"/>
          <w:szCs w:val="20"/>
        </w:rPr>
        <w:t xml:space="preserve"> </w:t>
      </w:r>
      <w:r w:rsidRPr="00B72469">
        <w:rPr>
          <w:rFonts w:ascii="Times New Roman" w:eastAsia="Arial" w:hAnsi="Times New Roman" w:cs="Times New Roman"/>
          <w:w w:val="90"/>
          <w:sz w:val="20"/>
          <w:szCs w:val="20"/>
        </w:rPr>
        <w:t xml:space="preserve">electromag- </w:t>
      </w:r>
      <w:r w:rsidRPr="00B72469">
        <w:rPr>
          <w:rFonts w:ascii="Times New Roman" w:eastAsia="Arial" w:hAnsi="Times New Roman" w:cs="Times New Roman"/>
          <w:w w:val="88"/>
          <w:sz w:val="20"/>
          <w:szCs w:val="20"/>
        </w:rPr>
        <w:t>netic</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w w:val="88"/>
          <w:sz w:val="20"/>
          <w:szCs w:val="20"/>
        </w:rPr>
        <w:t>signals</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e.g.,</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spacing w:val="-2"/>
          <w:w w:val="88"/>
          <w:sz w:val="20"/>
          <w:szCs w:val="20"/>
        </w:rPr>
        <w:t>k</w:t>
      </w:r>
      <w:r w:rsidRPr="00B72469">
        <w:rPr>
          <w:rFonts w:ascii="Times New Roman" w:eastAsia="Arial" w:hAnsi="Times New Roman" w:cs="Times New Roman"/>
          <w:spacing w:val="-3"/>
          <w:w w:val="88"/>
          <w:sz w:val="20"/>
          <w:szCs w:val="20"/>
        </w:rPr>
        <w:t>e</w:t>
      </w:r>
      <w:r w:rsidRPr="00B72469">
        <w:rPr>
          <w:rFonts w:ascii="Times New Roman" w:eastAsia="Arial" w:hAnsi="Times New Roman" w:cs="Times New Roman"/>
          <w:w w:val="88"/>
          <w:sz w:val="20"/>
          <w:szCs w:val="20"/>
        </w:rPr>
        <w:t>ystro</w:t>
      </w:r>
      <w:r w:rsidRPr="00B72469">
        <w:rPr>
          <w:rFonts w:ascii="Times New Roman" w:eastAsia="Arial" w:hAnsi="Times New Roman" w:cs="Times New Roman"/>
          <w:spacing w:val="-2"/>
          <w:w w:val="88"/>
          <w:sz w:val="20"/>
          <w:szCs w:val="20"/>
        </w:rPr>
        <w:t>k</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emanation</w:t>
      </w:r>
      <w:r w:rsidRPr="00B72469">
        <w:rPr>
          <w:rFonts w:ascii="Times New Roman" w:eastAsia="Arial" w:hAnsi="Times New Roman" w:cs="Times New Roman"/>
          <w:spacing w:val="-6"/>
          <w:w w:val="88"/>
          <w:sz w:val="20"/>
          <w:szCs w:val="20"/>
        </w:rPr>
        <w:t xml:space="preserve"> </w:t>
      </w:r>
      <w:r w:rsidRPr="00B72469">
        <w:rPr>
          <w:rFonts w:ascii="Times New Roman" w:eastAsia="Arial" w:hAnsi="Times New Roman" w:cs="Times New Roman"/>
          <w:sz w:val="20"/>
          <w:szCs w:val="20"/>
        </w:rPr>
        <w:t>[35]),</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85"/>
          <w:sz w:val="20"/>
          <w:szCs w:val="20"/>
        </w:rPr>
        <w:t>shared</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sz w:val="20"/>
          <w:szCs w:val="20"/>
        </w:rPr>
        <w:t xml:space="preserve">mem- </w:t>
      </w:r>
      <w:r w:rsidRPr="00B72469">
        <w:rPr>
          <w:rFonts w:ascii="Times New Roman" w:eastAsia="Arial" w:hAnsi="Times New Roman" w:cs="Times New Roman"/>
          <w:w w:val="87"/>
          <w:sz w:val="20"/>
          <w:szCs w:val="20"/>
        </w:rPr>
        <w:t>ory/r</w:t>
      </w:r>
      <w:r w:rsidRPr="00B72469">
        <w:rPr>
          <w:rFonts w:ascii="Times New Roman" w:eastAsia="Arial" w:hAnsi="Times New Roman" w:cs="Times New Roman"/>
          <w:spacing w:val="-3"/>
          <w:w w:val="87"/>
          <w:sz w:val="20"/>
          <w:szCs w:val="20"/>
        </w:rPr>
        <w:t>e</w:t>
      </w:r>
      <w:r w:rsidRPr="00B72469">
        <w:rPr>
          <w:rFonts w:ascii="Times New Roman" w:eastAsia="Arial" w:hAnsi="Times New Roman" w:cs="Times New Roman"/>
          <w:w w:val="87"/>
          <w:sz w:val="20"/>
          <w:szCs w:val="20"/>
        </w:rPr>
        <w:t xml:space="preserve">gisters/files </w:t>
      </w:r>
      <w:r w:rsidRPr="00B72469">
        <w:rPr>
          <w:rFonts w:ascii="Times New Roman" w:eastAsia="Arial" w:hAnsi="Times New Roman" w:cs="Times New Roman"/>
          <w:spacing w:val="36"/>
          <w:w w:val="87"/>
          <w:sz w:val="20"/>
          <w:szCs w:val="20"/>
        </w:rPr>
        <w:t xml:space="preserve"> </w:t>
      </w:r>
      <w:r w:rsidRPr="00B72469">
        <w:rPr>
          <w:rFonts w:ascii="Times New Roman" w:eastAsia="Arial" w:hAnsi="Times New Roman" w:cs="Times New Roman"/>
          <w:w w:val="87"/>
          <w:sz w:val="20"/>
          <w:szCs w:val="20"/>
        </w:rPr>
        <w:t>between</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processes</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e.g.,</w:t>
      </w:r>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7"/>
          <w:sz w:val="20"/>
          <w:szCs w:val="20"/>
        </w:rPr>
        <w:t>recent</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sz w:val="20"/>
          <w:szCs w:val="20"/>
        </w:rPr>
        <w:t xml:space="preserve">dis- </w:t>
      </w:r>
      <w:r w:rsidRPr="00B72469">
        <w:rPr>
          <w:rFonts w:ascii="Times New Roman" w:eastAsia="Arial" w:hAnsi="Times New Roman" w:cs="Times New Roman"/>
          <w:w w:val="91"/>
          <w:sz w:val="20"/>
          <w:szCs w:val="20"/>
        </w:rPr>
        <w:t>c</w:t>
      </w:r>
      <w:r w:rsidRPr="00B72469">
        <w:rPr>
          <w:rFonts w:ascii="Times New Roman" w:eastAsia="Arial" w:hAnsi="Times New Roman" w:cs="Times New Roman"/>
          <w:spacing w:val="-3"/>
          <w:w w:val="91"/>
          <w:sz w:val="20"/>
          <w:szCs w:val="20"/>
        </w:rPr>
        <w:t>ov</w:t>
      </w:r>
      <w:r w:rsidRPr="00B72469">
        <w:rPr>
          <w:rFonts w:ascii="Times New Roman" w:eastAsia="Arial" w:hAnsi="Times New Roman" w:cs="Times New Roman"/>
          <w:w w:val="91"/>
          <w:sz w:val="20"/>
          <w:szCs w:val="20"/>
        </w:rPr>
        <w:t>ery</w:t>
      </w:r>
      <w:r w:rsidRPr="00B72469">
        <w:rPr>
          <w:rFonts w:ascii="Times New Roman" w:eastAsia="Arial" w:hAnsi="Times New Roman" w:cs="Times New Roman"/>
          <w:spacing w:val="13"/>
          <w:w w:val="91"/>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15"/>
          <w:w w:val="86"/>
          <w:sz w:val="20"/>
          <w:szCs w:val="20"/>
        </w:rPr>
        <w:t xml:space="preserve"> </w:t>
      </w:r>
      <w:r w:rsidRPr="00B72469">
        <w:rPr>
          <w:rFonts w:ascii="Times New Roman" w:eastAsia="Arial" w:hAnsi="Times New Roman" w:cs="Times New Roman"/>
          <w:w w:val="86"/>
          <w:sz w:val="20"/>
          <w:szCs w:val="20"/>
        </w:rPr>
        <w:t>side-channel</w:t>
      </w:r>
      <w:r w:rsidRPr="00B72469">
        <w:rPr>
          <w:rFonts w:ascii="Times New Roman" w:eastAsia="Arial" w:hAnsi="Times New Roman" w:cs="Times New Roman"/>
          <w:spacing w:val="35"/>
          <w:w w:val="86"/>
          <w:sz w:val="20"/>
          <w:szCs w:val="20"/>
        </w:rPr>
        <w:t xml:space="preserve"> </w:t>
      </w:r>
      <w:r w:rsidRPr="00B72469">
        <w:rPr>
          <w:rFonts w:ascii="Times New Roman" w:eastAsia="Arial" w:hAnsi="Times New Roman" w:cs="Times New Roman"/>
          <w:w w:val="86"/>
          <w:sz w:val="20"/>
          <w:szCs w:val="20"/>
        </w:rPr>
        <w:t>weakness</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z w:val="20"/>
          <w:szCs w:val="20"/>
        </w:rPr>
        <w:t>Linux</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w w:val="85"/>
          <w:sz w:val="20"/>
          <w:szCs w:val="20"/>
        </w:rPr>
        <w:t>process</w:t>
      </w:r>
      <w:r w:rsidRPr="00B72469">
        <w:rPr>
          <w:rFonts w:ascii="Times New Roman" w:eastAsia="Arial" w:hAnsi="Times New Roman" w:cs="Times New Roman"/>
          <w:spacing w:val="13"/>
          <w:w w:val="85"/>
          <w:sz w:val="20"/>
          <w:szCs w:val="20"/>
        </w:rPr>
        <w:t xml:space="preserve"> </w:t>
      </w:r>
      <w:r w:rsidRPr="00B72469">
        <w:rPr>
          <w:rFonts w:ascii="Times New Roman" w:eastAsia="Arial" w:hAnsi="Times New Roman" w:cs="Times New Roman"/>
          <w:sz w:val="20"/>
          <w:szCs w:val="20"/>
        </w:rPr>
        <w:t xml:space="preserve">file </w:t>
      </w:r>
      <w:r w:rsidRPr="00B72469">
        <w:rPr>
          <w:rFonts w:ascii="Times New Roman" w:eastAsia="Arial" w:hAnsi="Times New Roman" w:cs="Times New Roman"/>
          <w:w w:val="86"/>
          <w:sz w:val="20"/>
          <w:szCs w:val="20"/>
        </w:rPr>
        <w:t>systems</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sz w:val="20"/>
          <w:szCs w:val="20"/>
        </w:rPr>
        <w:t>[39]),</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CPU</w:t>
      </w:r>
      <w:r w:rsidRPr="00B72469">
        <w:rPr>
          <w:rFonts w:ascii="Times New Roman" w:eastAsia="Arial" w:hAnsi="Times New Roman" w:cs="Times New Roman"/>
          <w:spacing w:val="27"/>
          <w:w w:val="87"/>
          <w:sz w:val="20"/>
          <w:szCs w:val="20"/>
        </w:rPr>
        <w:t xml:space="preserve"> </w:t>
      </w:r>
      <w:r w:rsidRPr="00B72469">
        <w:rPr>
          <w:rFonts w:ascii="Times New Roman" w:eastAsia="Arial" w:hAnsi="Times New Roman" w:cs="Times New Roman"/>
          <w:w w:val="87"/>
          <w:sz w:val="20"/>
          <w:szCs w:val="20"/>
        </w:rPr>
        <w:t>usage</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metrics,</w:t>
      </w:r>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sz w:val="20"/>
          <w:szCs w:val="20"/>
        </w:rPr>
        <w:t>etc.</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8"/>
          <w:sz w:val="20"/>
          <w:szCs w:val="20"/>
        </w:rPr>
        <w:t>Recentl</w:t>
      </w:r>
      <w:r w:rsidRPr="00B72469">
        <w:rPr>
          <w:rFonts w:ascii="Times New Roman" w:eastAsia="Arial" w:hAnsi="Times New Roman" w:cs="Times New Roman"/>
          <w:spacing w:val="-11"/>
          <w:w w:val="88"/>
          <w:sz w:val="20"/>
          <w:szCs w:val="20"/>
        </w:rPr>
        <w:t>y</w:t>
      </w:r>
      <w:r w:rsidRPr="00B72469">
        <w:rPr>
          <w:rFonts w:ascii="Times New Roman" w:eastAsia="Arial" w:hAnsi="Times New Roman" w:cs="Times New Roman"/>
          <w:w w:val="88"/>
          <w:sz w:val="20"/>
          <w:szCs w:val="20"/>
        </w:rPr>
        <w:t>,</w:t>
      </w:r>
      <w:r w:rsidRPr="00B72469">
        <w:rPr>
          <w:rFonts w:ascii="Times New Roman" w:eastAsia="Arial" w:hAnsi="Times New Roman" w:cs="Times New Roman"/>
          <w:spacing w:val="35"/>
          <w:w w:val="88"/>
          <w:sz w:val="20"/>
          <w:szCs w:val="20"/>
        </w:rPr>
        <w:t xml:space="preserve"> </w:t>
      </w:r>
      <w:r w:rsidRPr="00B72469">
        <w:rPr>
          <w:rFonts w:ascii="Times New Roman" w:eastAsia="Arial" w:hAnsi="Times New Roman" w:cs="Times New Roman"/>
          <w:w w:val="88"/>
          <w:sz w:val="20"/>
          <w:szCs w:val="20"/>
        </w:rPr>
        <w:t>such</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sz w:val="20"/>
          <w:szCs w:val="20"/>
        </w:rPr>
        <w:t xml:space="preserve">in- </w:t>
      </w:r>
      <w:proofErr w:type="gramStart"/>
      <w:r w:rsidRPr="00B72469">
        <w:rPr>
          <w:rFonts w:ascii="Times New Roman" w:eastAsia="Arial" w:hAnsi="Times New Roman" w:cs="Times New Roman"/>
          <w:w w:val="86"/>
          <w:sz w:val="20"/>
          <w:szCs w:val="20"/>
        </w:rPr>
        <w:t xml:space="preserve">formation </w:t>
      </w:r>
      <w:r w:rsidRPr="00B72469">
        <w:rPr>
          <w:rFonts w:ascii="Times New Roman" w:eastAsia="Arial" w:hAnsi="Times New Roman" w:cs="Times New Roman"/>
          <w:spacing w:val="11"/>
          <w:w w:val="86"/>
          <w:sz w:val="20"/>
          <w:szCs w:val="20"/>
        </w:rPr>
        <w:t xml:space="preserve"> </w:t>
      </w:r>
      <w:r w:rsidRPr="00B72469">
        <w:rPr>
          <w:rFonts w:ascii="Times New Roman" w:eastAsia="Arial" w:hAnsi="Times New Roman" w:cs="Times New Roman"/>
          <w:w w:val="86"/>
          <w:sz w:val="20"/>
          <w:szCs w:val="20"/>
        </w:rPr>
        <w:t>leaks</w:t>
      </w:r>
      <w:proofErr w:type="gramEnd"/>
      <w:r w:rsidRPr="00B72469">
        <w:rPr>
          <w:rFonts w:ascii="Times New Roman" w:eastAsia="Arial" w:hAnsi="Times New Roman" w:cs="Times New Roman"/>
          <w:spacing w:val="-4"/>
          <w:w w:val="86"/>
          <w:sz w:val="20"/>
          <w:szCs w:val="20"/>
        </w:rPr>
        <w:t xml:space="preserve"> </w:t>
      </w:r>
      <w:r w:rsidRPr="00B72469">
        <w:rPr>
          <w:rFonts w:ascii="Times New Roman" w:eastAsia="Arial" w:hAnsi="Times New Roman" w:cs="Times New Roman"/>
          <w:w w:val="86"/>
          <w:sz w:val="20"/>
          <w:szCs w:val="20"/>
        </w:rPr>
        <w:t>are</w:t>
      </w:r>
      <w:r w:rsidRPr="00B72469">
        <w:rPr>
          <w:rFonts w:ascii="Times New Roman" w:eastAsia="Arial" w:hAnsi="Times New Roman" w:cs="Times New Roman"/>
          <w:spacing w:val="-14"/>
          <w:w w:val="86"/>
          <w:sz w:val="20"/>
          <w:szCs w:val="20"/>
        </w:rPr>
        <w:t xml:space="preserve"> </w:t>
      </w:r>
      <w:r w:rsidRPr="00B72469">
        <w:rPr>
          <w:rFonts w:ascii="Times New Roman" w:eastAsia="Arial" w:hAnsi="Times New Roman" w:cs="Times New Roman"/>
          <w:w w:val="86"/>
          <w:sz w:val="20"/>
          <w:szCs w:val="20"/>
        </w:rPr>
        <w:t>found</w:t>
      </w:r>
      <w:r w:rsidRPr="00B72469">
        <w:rPr>
          <w:rFonts w:ascii="Times New Roman" w:eastAsia="Arial" w:hAnsi="Times New Roman" w:cs="Times New Roman"/>
          <w:spacing w:val="22"/>
          <w:w w:val="86"/>
          <w:sz w:val="20"/>
          <w:szCs w:val="20"/>
        </w:rPr>
        <w:t xml:space="preserv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2"/>
          <w:w w:val="86"/>
          <w:sz w:val="20"/>
          <w:szCs w:val="20"/>
        </w:rPr>
        <w:t xml:space="preserve"> </w:t>
      </w:r>
      <w:r w:rsidRPr="00B72469">
        <w:rPr>
          <w:rFonts w:ascii="Times New Roman" w:eastAsia="Arial" w:hAnsi="Times New Roman" w:cs="Times New Roman"/>
          <w:w w:val="86"/>
          <w:sz w:val="20"/>
          <w:szCs w:val="20"/>
        </w:rPr>
        <w:t>threaten</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cloud</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computing</w:t>
      </w:r>
      <w:r w:rsidRPr="00B72469">
        <w:rPr>
          <w:rFonts w:ascii="Times New Roman" w:eastAsia="Arial" w:hAnsi="Times New Roman" w:cs="Times New Roman"/>
          <w:spacing w:val="47"/>
          <w:w w:val="86"/>
          <w:sz w:val="20"/>
          <w:szCs w:val="20"/>
        </w:rPr>
        <w:t xml:space="preserve"> </w:t>
      </w:r>
      <w:r w:rsidRPr="00B72469">
        <w:rPr>
          <w:rFonts w:ascii="Times New Roman" w:eastAsia="Arial" w:hAnsi="Times New Roman" w:cs="Times New Roman"/>
          <w:sz w:val="20"/>
          <w:szCs w:val="20"/>
        </w:rPr>
        <w:t xml:space="preserve">plat- </w:t>
      </w:r>
      <w:r w:rsidRPr="00B72469">
        <w:rPr>
          <w:rFonts w:ascii="Times New Roman" w:eastAsia="Arial" w:hAnsi="Times New Roman" w:cs="Times New Roman"/>
          <w:w w:val="92"/>
          <w:sz w:val="20"/>
          <w:szCs w:val="20"/>
        </w:rPr>
        <w:t>forms</w:t>
      </w:r>
      <w:r w:rsidRPr="00B72469">
        <w:rPr>
          <w:rFonts w:ascii="Times New Roman" w:eastAsia="Arial" w:hAnsi="Times New Roman" w:cs="Times New Roman"/>
          <w:spacing w:val="-2"/>
          <w:w w:val="92"/>
          <w:sz w:val="20"/>
          <w:szCs w:val="20"/>
        </w:rPr>
        <w:t xml:space="preserve"> </w:t>
      </w:r>
      <w:r w:rsidRPr="00B72469">
        <w:rPr>
          <w:rFonts w:ascii="Times New Roman" w:eastAsia="Arial" w:hAnsi="Times New Roman" w:cs="Times New Roman"/>
          <w:w w:val="111"/>
          <w:sz w:val="20"/>
          <w:szCs w:val="20"/>
        </w:rPr>
        <w:t>li</w:t>
      </w:r>
      <w:r w:rsidRPr="00B72469">
        <w:rPr>
          <w:rFonts w:ascii="Times New Roman" w:eastAsia="Arial" w:hAnsi="Times New Roman" w:cs="Times New Roman"/>
          <w:spacing w:val="-2"/>
          <w:w w:val="111"/>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91"/>
          <w:sz w:val="20"/>
          <w:szCs w:val="20"/>
        </w:rPr>
        <w:t>Amazon</w:t>
      </w:r>
      <w:r w:rsidRPr="00B72469">
        <w:rPr>
          <w:rFonts w:ascii="Times New Roman" w:eastAsia="Arial" w:hAnsi="Times New Roman" w:cs="Times New Roman"/>
          <w:spacing w:val="6"/>
          <w:w w:val="91"/>
          <w:sz w:val="20"/>
          <w:szCs w:val="20"/>
        </w:rPr>
        <w:t xml:space="preserve"> </w:t>
      </w:r>
      <w:r w:rsidRPr="00B72469">
        <w:rPr>
          <w:rFonts w:ascii="Times New Roman" w:eastAsia="Arial" w:hAnsi="Times New Roman" w:cs="Times New Roman"/>
          <w:w w:val="91"/>
          <w:sz w:val="20"/>
          <w:szCs w:val="20"/>
        </w:rPr>
        <w:t>EC2</w:t>
      </w:r>
      <w:r w:rsidRPr="00B72469">
        <w:rPr>
          <w:rFonts w:ascii="Times New Roman" w:eastAsia="Arial" w:hAnsi="Times New Roman" w:cs="Times New Roman"/>
          <w:spacing w:val="-1"/>
          <w:w w:val="91"/>
          <w:sz w:val="20"/>
          <w:szCs w:val="20"/>
        </w:rPr>
        <w:t xml:space="preserve"> </w:t>
      </w:r>
      <w:r w:rsidRPr="00B72469">
        <w:rPr>
          <w:rFonts w:ascii="Times New Roman" w:eastAsia="Arial" w:hAnsi="Times New Roman" w:cs="Times New Roman"/>
          <w:sz w:val="20"/>
          <w:szCs w:val="20"/>
        </w:rPr>
        <w:t>[25].</w:t>
      </w:r>
    </w:p>
    <w:p w14:paraId="0AFED2AA" w14:textId="77777777" w:rsidR="00676FEB" w:rsidRPr="00B72469" w:rsidRDefault="00676FEB" w:rsidP="00676FEB">
      <w:pPr>
        <w:spacing w:before="14" w:after="0" w:line="240" w:lineRule="exact"/>
        <w:rPr>
          <w:rFonts w:ascii="Times New Roman" w:hAnsi="Times New Roman" w:cs="Times New Roman"/>
          <w:sz w:val="24"/>
          <w:szCs w:val="24"/>
        </w:rPr>
      </w:pPr>
    </w:p>
    <w:p w14:paraId="0AFED2AB" w14:textId="77777777" w:rsidR="00676FEB" w:rsidRPr="00B72469" w:rsidRDefault="00676FEB" w:rsidP="00676FEB">
      <w:pPr>
        <w:spacing w:after="0" w:line="249" w:lineRule="auto"/>
        <w:ind w:right="55"/>
        <w:jc w:val="both"/>
        <w:rPr>
          <w:rFonts w:ascii="Times New Roman" w:eastAsia="Arial" w:hAnsi="Times New Roman" w:cs="Times New Roman"/>
          <w:sz w:val="20"/>
          <w:szCs w:val="20"/>
        </w:rPr>
      </w:pPr>
      <w:r w:rsidRPr="00B72469">
        <w:rPr>
          <w:rFonts w:ascii="Times New Roman" w:eastAsia="Arial" w:hAnsi="Times New Roman" w:cs="Times New Roman"/>
          <w:w w:val="88"/>
          <w:sz w:val="20"/>
          <w:szCs w:val="20"/>
        </w:rPr>
        <w:t>Encrypted</w:t>
      </w:r>
      <w:r w:rsidRPr="00B72469">
        <w:rPr>
          <w:rFonts w:ascii="Times New Roman" w:eastAsia="Arial" w:hAnsi="Times New Roman" w:cs="Times New Roman"/>
          <w:spacing w:val="47"/>
          <w:w w:val="88"/>
          <w:sz w:val="20"/>
          <w:szCs w:val="20"/>
        </w:rPr>
        <w:t xml:space="preserve"> </w:t>
      </w:r>
      <w:proofErr w:type="gramStart"/>
      <w:r w:rsidRPr="00B72469">
        <w:rPr>
          <w:rFonts w:ascii="Times New Roman" w:eastAsia="Arial" w:hAnsi="Times New Roman" w:cs="Times New Roman"/>
          <w:w w:val="88"/>
          <w:sz w:val="20"/>
          <w:szCs w:val="20"/>
        </w:rPr>
        <w:t xml:space="preserve">communications </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w w:val="88"/>
          <w:sz w:val="20"/>
          <w:szCs w:val="20"/>
        </w:rPr>
        <w:t>are</w:t>
      </w:r>
      <w:proofErr w:type="gramEnd"/>
      <w:r w:rsidRPr="00B72469">
        <w:rPr>
          <w:rFonts w:ascii="Times New Roman" w:eastAsia="Arial" w:hAnsi="Times New Roman" w:cs="Times New Roman"/>
          <w:spacing w:val="17"/>
          <w:w w:val="88"/>
          <w:sz w:val="20"/>
          <w:szCs w:val="20"/>
        </w:rPr>
        <w:t xml:space="preserve"> </w:t>
      </w:r>
      <w:r w:rsidRPr="00B72469">
        <w:rPr>
          <w:rFonts w:ascii="Times New Roman" w:eastAsia="Arial" w:hAnsi="Times New Roman" w:cs="Times New Roman"/>
          <w:sz w:val="20"/>
          <w:szCs w:val="20"/>
        </w:rPr>
        <w:t>often</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w w:val="89"/>
          <w:sz w:val="20"/>
          <w:szCs w:val="20"/>
        </w:rPr>
        <w:t>subject</w:t>
      </w:r>
      <w:r w:rsidRPr="00B72469">
        <w:rPr>
          <w:rFonts w:ascii="Times New Roman" w:eastAsia="Arial" w:hAnsi="Times New Roman" w:cs="Times New Roman"/>
          <w:spacing w:val="28"/>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z w:val="20"/>
          <w:szCs w:val="20"/>
        </w:rPr>
        <w:t xml:space="preserve">side- </w:t>
      </w:r>
      <w:r w:rsidRPr="00B72469">
        <w:rPr>
          <w:rFonts w:ascii="Times New Roman" w:eastAsia="Arial" w:hAnsi="Times New Roman" w:cs="Times New Roman"/>
          <w:w w:val="88"/>
          <w:sz w:val="20"/>
          <w:szCs w:val="20"/>
        </w:rPr>
        <w:t>channel</w:t>
      </w:r>
      <w:r w:rsidRPr="00B72469">
        <w:rPr>
          <w:rFonts w:ascii="Times New Roman" w:eastAsia="Arial" w:hAnsi="Times New Roman" w:cs="Times New Roman"/>
          <w:spacing w:val="-4"/>
          <w:w w:val="88"/>
          <w:sz w:val="20"/>
          <w:szCs w:val="20"/>
        </w:rPr>
        <w:t xml:space="preserve"> </w:t>
      </w:r>
      <w:r w:rsidRPr="00B72469">
        <w:rPr>
          <w:rFonts w:ascii="Times New Roman" w:eastAsia="Arial" w:hAnsi="Times New Roman" w:cs="Times New Roman"/>
          <w:w w:val="88"/>
          <w:sz w:val="20"/>
          <w:szCs w:val="20"/>
        </w:rPr>
        <w:t>attacks,</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which</w:t>
      </w:r>
      <w:r w:rsidRPr="00B72469">
        <w:rPr>
          <w:rFonts w:ascii="Times New Roman" w:eastAsia="Arial" w:hAnsi="Times New Roman" w:cs="Times New Roman"/>
          <w:spacing w:val="31"/>
          <w:w w:val="88"/>
          <w:sz w:val="20"/>
          <w:szCs w:val="20"/>
        </w:rPr>
        <w:t xml:space="preserve"> </w:t>
      </w:r>
      <w:r w:rsidRPr="00B72469">
        <w:rPr>
          <w:rFonts w:ascii="Times New Roman" w:eastAsia="Arial" w:hAnsi="Times New Roman" w:cs="Times New Roman"/>
          <w:w w:val="88"/>
          <w:sz w:val="20"/>
          <w:szCs w:val="20"/>
        </w:rPr>
        <w:t>l</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rag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such</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95"/>
          <w:sz w:val="20"/>
          <w:szCs w:val="20"/>
        </w:rPr>
        <w:t>information</w:t>
      </w:r>
      <w:r w:rsidRPr="00B72469">
        <w:rPr>
          <w:rFonts w:ascii="Times New Roman" w:eastAsia="Arial" w:hAnsi="Times New Roman" w:cs="Times New Roman"/>
          <w:spacing w:val="-8"/>
          <w:w w:val="95"/>
          <w:sz w:val="20"/>
          <w:szCs w:val="20"/>
        </w:rPr>
        <w:t xml:space="preserve"> </w:t>
      </w:r>
      <w:r w:rsidRPr="00B72469">
        <w:rPr>
          <w:rFonts w:ascii="Times New Roman" w:eastAsia="Arial" w:hAnsi="Times New Roman" w:cs="Times New Roman"/>
          <w:w w:val="78"/>
          <w:sz w:val="20"/>
          <w:szCs w:val="20"/>
        </w:rPr>
        <w:t>as</w:t>
      </w:r>
      <w:r w:rsidRPr="00B72469">
        <w:rPr>
          <w:rFonts w:ascii="Times New Roman" w:eastAsia="Arial" w:hAnsi="Times New Roman" w:cs="Times New Roman"/>
          <w:spacing w:val="1"/>
          <w:w w:val="78"/>
          <w:sz w:val="20"/>
          <w:szCs w:val="20"/>
        </w:rPr>
        <w:t xml:space="preserve"> </w:t>
      </w:r>
      <w:r w:rsidRPr="00B72469">
        <w:rPr>
          <w:rFonts w:ascii="Times New Roman" w:eastAsia="Arial" w:hAnsi="Times New Roman" w:cs="Times New Roman"/>
          <w:w w:val="89"/>
          <w:sz w:val="20"/>
          <w:szCs w:val="20"/>
        </w:rPr>
        <w:t>pac</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w w:val="86"/>
          <w:sz w:val="20"/>
          <w:szCs w:val="20"/>
        </w:rPr>
        <w:t xml:space="preserve">et </w:t>
      </w:r>
      <w:r w:rsidRPr="00B72469">
        <w:rPr>
          <w:rFonts w:ascii="Times New Roman" w:eastAsia="Arial" w:hAnsi="Times New Roman" w:cs="Times New Roman"/>
          <w:w w:val="88"/>
          <w:sz w:val="20"/>
          <w:szCs w:val="20"/>
        </w:rPr>
        <w:t xml:space="preserve">timings </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and</w:t>
      </w:r>
      <w:r w:rsidRPr="00B72469">
        <w:rPr>
          <w:rFonts w:ascii="Times New Roman" w:eastAsia="Arial" w:hAnsi="Times New Roman" w:cs="Times New Roman"/>
          <w:spacing w:val="15"/>
          <w:w w:val="88"/>
          <w:sz w:val="20"/>
          <w:szCs w:val="20"/>
        </w:rPr>
        <w:t xml:space="preserve"> </w:t>
      </w:r>
      <w:r w:rsidRPr="00B72469">
        <w:rPr>
          <w:rFonts w:ascii="Times New Roman" w:eastAsia="Arial" w:hAnsi="Times New Roman" w:cs="Times New Roman"/>
          <w:w w:val="88"/>
          <w:sz w:val="20"/>
          <w:szCs w:val="20"/>
        </w:rPr>
        <w:t>sizes</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infer</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87"/>
          <w:sz w:val="20"/>
          <w:szCs w:val="20"/>
        </w:rPr>
        <w:t>contents</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7"/>
          <w:sz w:val="20"/>
          <w:szCs w:val="20"/>
        </w:rPr>
        <w:t>encrypted</w:t>
      </w:r>
      <w:r w:rsidRPr="00B72469">
        <w:rPr>
          <w:rFonts w:ascii="Times New Roman" w:eastAsia="Arial" w:hAnsi="Times New Roman" w:cs="Times New Roman"/>
          <w:spacing w:val="40"/>
          <w:w w:val="87"/>
          <w:sz w:val="20"/>
          <w:szCs w:val="20"/>
        </w:rPr>
        <w:t xml:space="preserve"> </w:t>
      </w:r>
      <w:r w:rsidRPr="00B72469">
        <w:rPr>
          <w:rFonts w:ascii="Times New Roman" w:eastAsia="Arial" w:hAnsi="Times New Roman" w:cs="Times New Roman"/>
          <w:w w:val="87"/>
          <w:sz w:val="20"/>
          <w:szCs w:val="20"/>
        </w:rPr>
        <w:t xml:space="preserve">data. </w:t>
      </w:r>
      <w:r w:rsidRPr="00B72469">
        <w:rPr>
          <w:rFonts w:ascii="Times New Roman" w:eastAsia="Arial" w:hAnsi="Times New Roman" w:cs="Times New Roman"/>
          <w:w w:val="90"/>
          <w:sz w:val="20"/>
          <w:szCs w:val="20"/>
        </w:rPr>
        <w:t>Prominent</w:t>
      </w:r>
      <w:r w:rsidRPr="00B72469">
        <w:rPr>
          <w:rFonts w:ascii="Times New Roman" w:eastAsia="Arial" w:hAnsi="Times New Roman" w:cs="Times New Roman"/>
          <w:spacing w:val="15"/>
          <w:w w:val="90"/>
          <w:sz w:val="20"/>
          <w:szCs w:val="20"/>
        </w:rPr>
        <w:t xml:space="preserve"> </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xamples</w:t>
      </w:r>
      <w:r w:rsidRPr="00B72469">
        <w:rPr>
          <w:rFonts w:ascii="Times New Roman" w:eastAsia="Arial" w:hAnsi="Times New Roman" w:cs="Times New Roman"/>
          <w:spacing w:val="-14"/>
          <w:w w:val="90"/>
          <w:sz w:val="20"/>
          <w:szCs w:val="20"/>
        </w:rPr>
        <w:t xml:space="preserve"> </w:t>
      </w:r>
      <w:r w:rsidRPr="00B72469">
        <w:rPr>
          <w:rFonts w:ascii="Times New Roman" w:eastAsia="Arial" w:hAnsi="Times New Roman" w:cs="Times New Roman"/>
          <w:w w:val="90"/>
          <w:sz w:val="20"/>
          <w:szCs w:val="20"/>
        </w:rPr>
        <w:t>include</w:t>
      </w:r>
      <w:r w:rsidRPr="00B72469">
        <w:rPr>
          <w:rFonts w:ascii="Times New Roman" w:eastAsia="Arial" w:hAnsi="Times New Roman" w:cs="Times New Roman"/>
          <w:spacing w:val="18"/>
          <w:w w:val="90"/>
          <w:sz w:val="20"/>
          <w:szCs w:val="20"/>
        </w:rPr>
        <w:t xml:space="preserve"> </w:t>
      </w:r>
      <w:r w:rsidRPr="00B72469">
        <w:rPr>
          <w:rFonts w:ascii="Times New Roman" w:eastAsia="Arial" w:hAnsi="Times New Roman" w:cs="Times New Roman"/>
          <w:w w:val="90"/>
          <w:sz w:val="20"/>
          <w:szCs w:val="20"/>
        </w:rPr>
        <w:t>Bruml</w:t>
      </w:r>
      <w:r w:rsidRPr="00B72469">
        <w:rPr>
          <w:rFonts w:ascii="Times New Roman" w:eastAsia="Arial" w:hAnsi="Times New Roman" w:cs="Times New Roman"/>
          <w:spacing w:val="-3"/>
          <w:w w:val="90"/>
          <w:sz w:val="20"/>
          <w:szCs w:val="20"/>
        </w:rPr>
        <w:t>e</w:t>
      </w:r>
      <w:r w:rsidRPr="00B72469">
        <w:rPr>
          <w:rFonts w:ascii="Times New Roman" w:eastAsia="Arial" w:hAnsi="Times New Roman" w:cs="Times New Roman"/>
          <w:w w:val="90"/>
          <w:sz w:val="20"/>
          <w:szCs w:val="20"/>
        </w:rPr>
        <w:t>y</w:t>
      </w:r>
      <w:r w:rsidRPr="00B72469">
        <w:rPr>
          <w:rFonts w:ascii="Times New Roman" w:eastAsia="Arial" w:hAnsi="Times New Roman" w:cs="Times New Roman"/>
          <w:spacing w:val="40"/>
          <w:w w:val="90"/>
          <w:sz w:val="20"/>
          <w:szCs w:val="20"/>
        </w:rPr>
        <w:t xml:space="preserve"> </w:t>
      </w:r>
      <w:r w:rsidRPr="00B72469">
        <w:rPr>
          <w:rFonts w:ascii="Times New Roman" w:eastAsia="Arial" w:hAnsi="Times New Roman" w:cs="Times New Roman"/>
          <w:w w:val="90"/>
          <w:sz w:val="20"/>
          <w:szCs w:val="20"/>
        </w:rPr>
        <w:t>et</w:t>
      </w:r>
      <w:r w:rsidRPr="00B72469">
        <w:rPr>
          <w:rFonts w:ascii="Times New Roman" w:eastAsia="Arial" w:hAnsi="Times New Roman" w:cs="Times New Roman"/>
          <w:spacing w:val="-1"/>
          <w:w w:val="90"/>
          <w:sz w:val="20"/>
          <w:szCs w:val="20"/>
        </w:rPr>
        <w:t xml:space="preserve"> </w:t>
      </w:r>
      <w:r w:rsidRPr="00B72469">
        <w:rPr>
          <w:rFonts w:ascii="Times New Roman" w:eastAsia="Arial" w:hAnsi="Times New Roman" w:cs="Times New Roman"/>
          <w:w w:val="91"/>
          <w:sz w:val="20"/>
          <w:szCs w:val="20"/>
        </w:rPr>
        <w:t>al</w:t>
      </w:r>
      <w:r w:rsidRPr="00B72469">
        <w:rPr>
          <w:rFonts w:ascii="Times New Roman" w:eastAsia="Arial" w:hAnsi="Times New Roman" w:cs="Times New Roman"/>
          <w:spacing w:val="-14"/>
          <w:w w:val="91"/>
          <w:sz w:val="20"/>
          <w:szCs w:val="20"/>
        </w:rPr>
        <w:t>.</w:t>
      </w:r>
      <w:r w:rsidRPr="00B72469">
        <w:rPr>
          <w:rFonts w:ascii="Times New Roman" w:eastAsia="Arial" w:hAnsi="Times New Roman" w:cs="Times New Roman"/>
          <w:spacing w:val="-11"/>
          <w:w w:val="149"/>
          <w:sz w:val="20"/>
          <w:szCs w:val="20"/>
        </w:rPr>
        <w:t>’</w:t>
      </w:r>
      <w:r w:rsidRPr="00B72469">
        <w:rPr>
          <w:rFonts w:ascii="Times New Roman" w:eastAsia="Arial" w:hAnsi="Times New Roman" w:cs="Times New Roman"/>
          <w:w w:val="77"/>
          <w:sz w:val="20"/>
          <w:szCs w:val="20"/>
        </w:rPr>
        <w:t>s</w:t>
      </w:r>
      <w:r w:rsidRPr="00B72469">
        <w:rPr>
          <w:rFonts w:ascii="Times New Roman" w:eastAsia="Arial" w:hAnsi="Times New Roman" w:cs="Times New Roman"/>
          <w:sz w:val="20"/>
          <w:szCs w:val="20"/>
        </w:rPr>
        <w:t xml:space="preserve"> </w:t>
      </w:r>
      <w:r w:rsidRPr="00B72469">
        <w:rPr>
          <w:rFonts w:ascii="Times New Roman" w:eastAsia="Arial" w:hAnsi="Times New Roman" w:cs="Times New Roman"/>
          <w:w w:val="89"/>
          <w:sz w:val="20"/>
          <w:szCs w:val="20"/>
        </w:rPr>
        <w:t>attack</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w w:val="89"/>
          <w:sz w:val="20"/>
          <w:szCs w:val="20"/>
        </w:rPr>
        <w:t>on</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the RSA</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5"/>
          <w:sz w:val="20"/>
          <w:szCs w:val="20"/>
        </w:rPr>
        <w:t>secret</w:t>
      </w:r>
      <w:r w:rsidRPr="00B72469">
        <w:rPr>
          <w:rFonts w:ascii="Times New Roman" w:eastAsia="Arial" w:hAnsi="Times New Roman" w:cs="Times New Roman"/>
          <w:spacing w:val="14"/>
          <w:w w:val="85"/>
          <w:sz w:val="20"/>
          <w:szCs w:val="20"/>
        </w:rPr>
        <w:t xml:space="preserve"> </w:t>
      </w:r>
      <w:r w:rsidRPr="00B72469">
        <w:rPr>
          <w:rFonts w:ascii="Times New Roman" w:eastAsia="Arial" w:hAnsi="Times New Roman" w:cs="Times New Roman"/>
          <w:spacing w:val="-2"/>
          <w:w w:val="85"/>
          <w:sz w:val="20"/>
          <w:szCs w:val="20"/>
        </w:rPr>
        <w:t>k</w:t>
      </w:r>
      <w:r w:rsidRPr="00B72469">
        <w:rPr>
          <w:rFonts w:ascii="Times New Roman" w:eastAsia="Arial" w:hAnsi="Times New Roman" w:cs="Times New Roman"/>
          <w:spacing w:val="-3"/>
          <w:w w:val="85"/>
          <w:sz w:val="20"/>
          <w:szCs w:val="20"/>
        </w:rPr>
        <w:t>e</w:t>
      </w:r>
      <w:r w:rsidRPr="00B72469">
        <w:rPr>
          <w:rFonts w:ascii="Times New Roman" w:eastAsia="Arial" w:hAnsi="Times New Roman" w:cs="Times New Roman"/>
          <w:w w:val="85"/>
          <w:sz w:val="20"/>
          <w:szCs w:val="20"/>
        </w:rPr>
        <w:t>ys</w:t>
      </w:r>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w w:val="85"/>
          <w:sz w:val="20"/>
          <w:szCs w:val="20"/>
        </w:rPr>
        <w:t>used</w:t>
      </w:r>
      <w:r w:rsidRPr="00B72469">
        <w:rPr>
          <w:rFonts w:ascii="Times New Roman" w:eastAsia="Arial" w:hAnsi="Times New Roman" w:cs="Times New Roman"/>
          <w:spacing w:val="10"/>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OpenSSL</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sz w:val="20"/>
          <w:szCs w:val="20"/>
        </w:rPr>
        <w:t>[4],</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7"/>
          <w:sz w:val="20"/>
          <w:szCs w:val="20"/>
        </w:rPr>
        <w:t>Song</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al</w:t>
      </w:r>
      <w:r w:rsidRPr="00B72469">
        <w:rPr>
          <w:rFonts w:ascii="Times New Roman" w:eastAsia="Arial" w:hAnsi="Times New Roman" w:cs="Times New Roman"/>
          <w:spacing w:val="-14"/>
          <w:w w:val="91"/>
          <w:sz w:val="20"/>
          <w:szCs w:val="20"/>
        </w:rPr>
        <w:t>.</w:t>
      </w:r>
      <w:r w:rsidRPr="00B72469">
        <w:rPr>
          <w:rFonts w:ascii="Times New Roman" w:eastAsia="Arial" w:hAnsi="Times New Roman" w:cs="Times New Roman"/>
          <w:spacing w:val="-11"/>
          <w:w w:val="149"/>
          <w:sz w:val="20"/>
          <w:szCs w:val="20"/>
        </w:rPr>
        <w:t>’</w:t>
      </w:r>
      <w:r w:rsidRPr="00B72469">
        <w:rPr>
          <w:rFonts w:ascii="Times New Roman" w:eastAsia="Arial" w:hAnsi="Times New Roman" w:cs="Times New Roman"/>
          <w:w w:val="77"/>
          <w:sz w:val="20"/>
          <w:szCs w:val="20"/>
        </w:rPr>
        <w:t>s</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 on</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spacing w:val="-3"/>
          <w:w w:val="89"/>
          <w:sz w:val="20"/>
          <w:szCs w:val="20"/>
        </w:rPr>
        <w:t>e</w:t>
      </w:r>
      <w:r w:rsidRPr="00B72469">
        <w:rPr>
          <w:rFonts w:ascii="Times New Roman" w:eastAsia="Arial" w:hAnsi="Times New Roman" w:cs="Times New Roman"/>
          <w:w w:val="89"/>
          <w:sz w:val="20"/>
          <w:szCs w:val="20"/>
        </w:rPr>
        <w:t>ystro</w:t>
      </w:r>
      <w:r w:rsidRPr="00B72469">
        <w:rPr>
          <w:rFonts w:ascii="Times New Roman" w:eastAsia="Arial" w:hAnsi="Times New Roman" w:cs="Times New Roman"/>
          <w:spacing w:val="-2"/>
          <w:w w:val="89"/>
          <w:sz w:val="20"/>
          <w:szCs w:val="20"/>
        </w:rPr>
        <w:t>k</w:t>
      </w:r>
      <w:r w:rsidRPr="00B72469">
        <w:rPr>
          <w:rFonts w:ascii="Times New Roman" w:eastAsia="Arial" w:hAnsi="Times New Roman" w:cs="Times New Roman"/>
          <w:w w:val="89"/>
          <w:sz w:val="20"/>
          <w:szCs w:val="20"/>
        </w:rPr>
        <w:t>e</w:t>
      </w:r>
      <w:r w:rsidRPr="00B72469">
        <w:rPr>
          <w:rFonts w:ascii="Times New Roman" w:eastAsia="Arial" w:hAnsi="Times New Roman" w:cs="Times New Roman"/>
          <w:spacing w:val="25"/>
          <w:w w:val="89"/>
          <w:sz w:val="20"/>
          <w:szCs w:val="20"/>
        </w:rPr>
        <w:t xml:space="preserve"> </w:t>
      </w:r>
      <w:r w:rsidRPr="00B72469">
        <w:rPr>
          <w:rFonts w:ascii="Times New Roman" w:eastAsia="Arial" w:hAnsi="Times New Roman" w:cs="Times New Roman"/>
          <w:w w:val="89"/>
          <w:sz w:val="20"/>
          <w:szCs w:val="20"/>
        </w:rPr>
        <w:t>inference</w:t>
      </w:r>
      <w:r w:rsidRPr="00B72469">
        <w:rPr>
          <w:rFonts w:ascii="Times New Roman" w:eastAsia="Arial" w:hAnsi="Times New Roman" w:cs="Times New Roman"/>
          <w:spacing w:val="25"/>
          <w:w w:val="89"/>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8"/>
          <w:sz w:val="20"/>
          <w:szCs w:val="20"/>
        </w:rPr>
        <w:t>SSH</w:t>
      </w:r>
      <w:r w:rsidRPr="00B72469">
        <w:rPr>
          <w:rFonts w:ascii="Times New Roman" w:eastAsia="Arial" w:hAnsi="Times New Roman" w:cs="Times New Roman"/>
          <w:spacing w:val="18"/>
          <w:w w:val="88"/>
          <w:sz w:val="20"/>
          <w:szCs w:val="20"/>
        </w:rPr>
        <w:t xml:space="preserve"> </w:t>
      </w:r>
      <w:r w:rsidRPr="00B72469">
        <w:rPr>
          <w:rFonts w:ascii="Times New Roman" w:eastAsia="Arial" w:hAnsi="Times New Roman" w:cs="Times New Roman"/>
          <w:sz w:val="20"/>
          <w:szCs w:val="20"/>
        </w:rPr>
        <w:t>[27],</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sz w:val="20"/>
          <w:szCs w:val="20"/>
        </w:rPr>
        <w:t>Wright</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38"/>
          <w:sz w:val="20"/>
          <w:szCs w:val="20"/>
        </w:rPr>
        <w:t xml:space="preserve">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w w:val="89"/>
          <w:sz w:val="20"/>
          <w:szCs w:val="20"/>
        </w:rPr>
        <w:t>others’</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analysis</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83"/>
          <w:sz w:val="20"/>
          <w:szCs w:val="20"/>
        </w:rPr>
        <w:t>phrases</w:t>
      </w:r>
      <w:r w:rsidRPr="00B72469">
        <w:rPr>
          <w:rFonts w:ascii="Times New Roman" w:eastAsia="Arial" w:hAnsi="Times New Roman" w:cs="Times New Roman"/>
          <w:spacing w:val="-5"/>
          <w:w w:val="83"/>
          <w:sz w:val="20"/>
          <w:szCs w:val="20"/>
        </w:rPr>
        <w:t xml:space="preserve"> </w:t>
      </w:r>
      <w:r w:rsidRPr="00B72469">
        <w:rPr>
          <w:rFonts w:ascii="Times New Roman" w:eastAsia="Arial" w:hAnsi="Times New Roman" w:cs="Times New Roman"/>
          <w:w w:val="83"/>
          <w:sz w:val="20"/>
          <w:szCs w:val="20"/>
        </w:rPr>
        <w:t>and</w:t>
      </w:r>
      <w:r w:rsidRPr="00B72469">
        <w:rPr>
          <w:rFonts w:ascii="Times New Roman" w:eastAsia="Arial" w:hAnsi="Times New Roman" w:cs="Times New Roman"/>
          <w:spacing w:val="5"/>
          <w:w w:val="83"/>
          <w:sz w:val="20"/>
          <w:szCs w:val="20"/>
        </w:rPr>
        <w:t xml:space="preserve"> </w:t>
      </w:r>
      <w:r w:rsidRPr="00B72469">
        <w:rPr>
          <w:rFonts w:ascii="Times New Roman" w:eastAsia="Arial" w:hAnsi="Times New Roman" w:cs="Times New Roman"/>
          <w:w w:val="83"/>
          <w:sz w:val="20"/>
          <w:szCs w:val="20"/>
        </w:rPr>
        <w:t>sentences</w:t>
      </w:r>
      <w:r w:rsidRPr="00B72469">
        <w:rPr>
          <w:rFonts w:ascii="Times New Roman" w:eastAsia="Arial" w:hAnsi="Times New Roman" w:cs="Times New Roman"/>
          <w:spacing w:val="-5"/>
          <w:w w:val="83"/>
          <w:sz w:val="20"/>
          <w:szCs w:val="20"/>
        </w:rPr>
        <w:t xml:space="preserve"> </w:t>
      </w:r>
      <w:proofErr w:type="gramStart"/>
      <w:r w:rsidRPr="00B72469">
        <w:rPr>
          <w:rFonts w:ascii="Times New Roman" w:eastAsia="Arial" w:hAnsi="Times New Roman" w:cs="Times New Roman"/>
          <w:w w:val="83"/>
          <w:sz w:val="20"/>
          <w:szCs w:val="20"/>
        </w:rPr>
        <w:t xml:space="preserve">from </w:t>
      </w:r>
      <w:r w:rsidRPr="00B72469">
        <w:rPr>
          <w:rFonts w:ascii="Times New Roman" w:eastAsia="Arial" w:hAnsi="Times New Roman" w:cs="Times New Roman"/>
          <w:spacing w:val="1"/>
          <w:w w:val="83"/>
          <w:sz w:val="20"/>
          <w:szCs w:val="20"/>
        </w:rPr>
        <w:t xml:space="preserve"> </w:t>
      </w:r>
      <w:r w:rsidRPr="00B72469">
        <w:rPr>
          <w:rFonts w:ascii="Times New Roman" w:eastAsia="Arial" w:hAnsi="Times New Roman" w:cs="Times New Roman"/>
          <w:w w:val="83"/>
          <w:sz w:val="20"/>
          <w:szCs w:val="20"/>
        </w:rPr>
        <w:t>the</w:t>
      </w:r>
      <w:proofErr w:type="gramEnd"/>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spacing w:val="-5"/>
          <w:sz w:val="20"/>
          <w:szCs w:val="20"/>
        </w:rPr>
        <w:t>v</w:t>
      </w:r>
      <w:r w:rsidRPr="00B72469">
        <w:rPr>
          <w:rFonts w:ascii="Times New Roman" w:eastAsia="Arial" w:hAnsi="Times New Roman" w:cs="Times New Roman"/>
          <w:sz w:val="20"/>
          <w:szCs w:val="20"/>
        </w:rPr>
        <w:t xml:space="preserve">ariable- </w:t>
      </w:r>
      <w:r w:rsidRPr="00B72469">
        <w:rPr>
          <w:rFonts w:ascii="Times New Roman" w:eastAsia="Arial" w:hAnsi="Times New Roman" w:cs="Times New Roman"/>
          <w:w w:val="91"/>
          <w:sz w:val="20"/>
          <w:szCs w:val="20"/>
        </w:rPr>
        <w:t>bit-rate</w:t>
      </w:r>
      <w:r w:rsidRPr="00B72469">
        <w:rPr>
          <w:rFonts w:ascii="Times New Roman" w:eastAsia="Arial" w:hAnsi="Times New Roman" w:cs="Times New Roman"/>
          <w:spacing w:val="16"/>
          <w:w w:val="91"/>
          <w:sz w:val="20"/>
          <w:szCs w:val="20"/>
        </w:rPr>
        <w:t xml:space="preserve"> </w:t>
      </w:r>
      <w:r w:rsidRPr="00B72469">
        <w:rPr>
          <w:rFonts w:ascii="Times New Roman" w:eastAsia="Arial" w:hAnsi="Times New Roman" w:cs="Times New Roman"/>
          <w:w w:val="91"/>
          <w:sz w:val="20"/>
          <w:szCs w:val="20"/>
        </w:rPr>
        <w:t>encoding</w:t>
      </w:r>
      <w:r w:rsidRPr="00B72469">
        <w:rPr>
          <w:rFonts w:ascii="Times New Roman" w:eastAsia="Arial" w:hAnsi="Times New Roman" w:cs="Times New Roman"/>
          <w:spacing w:val="2"/>
          <w:w w:val="91"/>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spacing w:val="-26"/>
          <w:sz w:val="20"/>
          <w:szCs w:val="20"/>
        </w:rPr>
        <w:t>V</w:t>
      </w:r>
      <w:r w:rsidRPr="00B72469">
        <w:rPr>
          <w:rFonts w:ascii="Times New Roman" w:eastAsia="Arial" w:hAnsi="Times New Roman" w:cs="Times New Roman"/>
          <w:sz w:val="20"/>
          <w:szCs w:val="20"/>
        </w:rPr>
        <w:t>oIP</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37],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Saponas</w:t>
      </w:r>
      <w:r w:rsidRPr="00B72469">
        <w:rPr>
          <w:rFonts w:ascii="Times New Roman" w:eastAsia="Arial" w:hAnsi="Times New Roman" w:cs="Times New Roman"/>
          <w:spacing w:val="5"/>
          <w:w w:val="85"/>
          <w:sz w:val="20"/>
          <w:szCs w:val="20"/>
        </w:rPr>
        <w:t xml:space="preserve"> </w:t>
      </w:r>
      <w:r w:rsidRPr="00B72469">
        <w:rPr>
          <w:rFonts w:ascii="Times New Roman" w:eastAsia="Arial" w:hAnsi="Times New Roman" w:cs="Times New Roman"/>
          <w:sz w:val="20"/>
          <w:szCs w:val="20"/>
        </w:rPr>
        <w:t>et</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1"/>
          <w:sz w:val="20"/>
          <w:szCs w:val="20"/>
        </w:rPr>
        <w:t>al</w:t>
      </w:r>
      <w:r w:rsidRPr="00B72469">
        <w:rPr>
          <w:rFonts w:ascii="Times New Roman" w:eastAsia="Arial" w:hAnsi="Times New Roman" w:cs="Times New Roman"/>
          <w:spacing w:val="-14"/>
          <w:w w:val="91"/>
          <w:sz w:val="20"/>
          <w:szCs w:val="20"/>
        </w:rPr>
        <w:t>.</w:t>
      </w:r>
      <w:r w:rsidRPr="00B72469">
        <w:rPr>
          <w:rFonts w:ascii="Times New Roman" w:eastAsia="Arial" w:hAnsi="Times New Roman" w:cs="Times New Roman"/>
          <w:spacing w:val="-11"/>
          <w:w w:val="149"/>
          <w:sz w:val="20"/>
          <w:szCs w:val="20"/>
        </w:rPr>
        <w:t>’</w:t>
      </w:r>
      <w:r w:rsidRPr="00B72469">
        <w:rPr>
          <w:rFonts w:ascii="Times New Roman" w:eastAsia="Arial" w:hAnsi="Times New Roman" w:cs="Times New Roman"/>
          <w:w w:val="77"/>
          <w:sz w:val="20"/>
          <w:szCs w:val="20"/>
        </w:rPr>
        <w:t>s</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7"/>
          <w:sz w:val="20"/>
          <w:szCs w:val="20"/>
        </w:rPr>
        <w:t xml:space="preserve">detec- </w:t>
      </w:r>
      <w:r w:rsidRPr="00B72469">
        <w:rPr>
          <w:rFonts w:ascii="Times New Roman" w:eastAsia="Arial" w:hAnsi="Times New Roman" w:cs="Times New Roman"/>
          <w:w w:val="96"/>
          <w:sz w:val="20"/>
          <w:szCs w:val="20"/>
        </w:rPr>
        <w:t>tion</w:t>
      </w:r>
      <w:r w:rsidRPr="00B72469">
        <w:rPr>
          <w:rFonts w:ascii="Times New Roman" w:eastAsia="Arial" w:hAnsi="Times New Roman" w:cs="Times New Roman"/>
          <w:spacing w:val="-11"/>
          <w:w w:val="9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93"/>
          <w:sz w:val="20"/>
          <w:szCs w:val="20"/>
        </w:rPr>
        <w:t>m</w:t>
      </w:r>
      <w:r w:rsidRPr="00B72469">
        <w:rPr>
          <w:rFonts w:ascii="Times New Roman" w:eastAsia="Arial" w:hAnsi="Times New Roman" w:cs="Times New Roman"/>
          <w:spacing w:val="-3"/>
          <w:w w:val="93"/>
          <w:sz w:val="20"/>
          <w:szCs w:val="20"/>
        </w:rPr>
        <w:t>o</w:t>
      </w:r>
      <w:r w:rsidRPr="00B72469">
        <w:rPr>
          <w:rFonts w:ascii="Times New Roman" w:eastAsia="Arial" w:hAnsi="Times New Roman" w:cs="Times New Roman"/>
          <w:w w:val="93"/>
          <w:sz w:val="20"/>
          <w:szCs w:val="20"/>
        </w:rPr>
        <w:t>vie</w:t>
      </w:r>
      <w:r w:rsidRPr="00B72469">
        <w:rPr>
          <w:rFonts w:ascii="Times New Roman" w:eastAsia="Arial" w:hAnsi="Times New Roman" w:cs="Times New Roman"/>
          <w:spacing w:val="-10"/>
          <w:w w:val="93"/>
          <w:sz w:val="20"/>
          <w:szCs w:val="20"/>
        </w:rPr>
        <w:t xml:space="preserve"> </w:t>
      </w:r>
      <w:r w:rsidRPr="00B72469">
        <w:rPr>
          <w:rFonts w:ascii="Times New Roman" w:eastAsia="Arial" w:hAnsi="Times New Roman" w:cs="Times New Roman"/>
          <w:w w:val="93"/>
          <w:sz w:val="20"/>
          <w:szCs w:val="20"/>
        </w:rPr>
        <w:t>titles</w:t>
      </w:r>
      <w:r w:rsidRPr="00B72469">
        <w:rPr>
          <w:rFonts w:ascii="Times New Roman" w:eastAsia="Arial" w:hAnsi="Times New Roman" w:cs="Times New Roman"/>
          <w:spacing w:val="-5"/>
          <w:w w:val="93"/>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an</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encrypted</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 xml:space="preserve">video-streaming </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 xml:space="preserve">system </w:t>
      </w:r>
      <w:r w:rsidRPr="00B72469">
        <w:rPr>
          <w:rFonts w:ascii="Times New Roman" w:eastAsia="Arial" w:hAnsi="Times New Roman" w:cs="Times New Roman"/>
          <w:w w:val="94"/>
          <w:sz w:val="20"/>
          <w:szCs w:val="20"/>
        </w:rPr>
        <w:t>(Slingbox</w:t>
      </w:r>
      <w:r w:rsidRPr="00B72469">
        <w:rPr>
          <w:rFonts w:ascii="Times New Roman" w:eastAsia="Arial" w:hAnsi="Times New Roman" w:cs="Times New Roman"/>
          <w:spacing w:val="23"/>
          <w:w w:val="94"/>
          <w:sz w:val="20"/>
          <w:szCs w:val="20"/>
        </w:rPr>
        <w:t xml:space="preserve"> </w:t>
      </w:r>
      <w:r w:rsidRPr="00B72469">
        <w:rPr>
          <w:rFonts w:ascii="Times New Roman" w:eastAsia="Arial" w:hAnsi="Times New Roman" w:cs="Times New Roman"/>
          <w:sz w:val="20"/>
          <w:szCs w:val="20"/>
        </w:rPr>
        <w:t>Pro)</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 xml:space="preserve">[26]. </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90"/>
          <w:sz w:val="20"/>
          <w:szCs w:val="20"/>
        </w:rPr>
        <w:t>Encrypted</w:t>
      </w:r>
      <w:r w:rsidRPr="00B72469">
        <w:rPr>
          <w:rFonts w:ascii="Times New Roman" w:eastAsia="Arial" w:hAnsi="Times New Roman" w:cs="Times New Roman"/>
          <w:spacing w:val="25"/>
          <w:w w:val="90"/>
          <w:sz w:val="20"/>
          <w:szCs w:val="20"/>
        </w:rPr>
        <w:t xml:space="preserve"> </w:t>
      </w:r>
      <w:r w:rsidRPr="00B72469">
        <w:rPr>
          <w:rFonts w:ascii="Times New Roman" w:eastAsia="Arial" w:hAnsi="Times New Roman" w:cs="Times New Roman"/>
          <w:sz w:val="20"/>
          <w:szCs w:val="20"/>
        </w:rPr>
        <w:t>web</w:t>
      </w:r>
      <w:r w:rsidRPr="00B72469">
        <w:rPr>
          <w:rFonts w:ascii="Times New Roman" w:eastAsia="Arial" w:hAnsi="Times New Roman" w:cs="Times New Roman"/>
          <w:spacing w:val="-17"/>
          <w:sz w:val="20"/>
          <w:szCs w:val="20"/>
        </w:rPr>
        <w:t xml:space="preserve"> </w:t>
      </w:r>
      <w:proofErr w:type="gramStart"/>
      <w:r w:rsidRPr="00B72469">
        <w:rPr>
          <w:rFonts w:ascii="Times New Roman" w:eastAsia="Arial" w:hAnsi="Times New Roman" w:cs="Times New Roman"/>
          <w:w w:val="88"/>
          <w:sz w:val="20"/>
          <w:szCs w:val="20"/>
        </w:rPr>
        <w:t xml:space="preserve">communication </w:t>
      </w:r>
      <w:r w:rsidRPr="00B72469">
        <w:rPr>
          <w:rFonts w:ascii="Times New Roman" w:eastAsia="Arial" w:hAnsi="Times New Roman" w:cs="Times New Roman"/>
          <w:spacing w:val="32"/>
          <w:w w:val="88"/>
          <w:sz w:val="20"/>
          <w:szCs w:val="20"/>
        </w:rPr>
        <w:t xml:space="preserve"> </w:t>
      </w:r>
      <w:r w:rsidRPr="00B72469">
        <w:rPr>
          <w:rFonts w:ascii="Times New Roman" w:eastAsia="Arial" w:hAnsi="Times New Roman" w:cs="Times New Roman"/>
          <w:w w:val="88"/>
          <w:sz w:val="20"/>
          <w:szCs w:val="20"/>
        </w:rPr>
        <w:t>has</w:t>
      </w:r>
      <w:proofErr w:type="gramEnd"/>
      <w:r w:rsidRPr="00B72469">
        <w:rPr>
          <w:rFonts w:ascii="Times New Roman" w:eastAsia="Arial" w:hAnsi="Times New Roman" w:cs="Times New Roman"/>
          <w:w w:val="88"/>
          <w:sz w:val="20"/>
          <w:szCs w:val="20"/>
        </w:rPr>
        <w:t xml:space="preserve"> </w:t>
      </w:r>
      <w:r w:rsidRPr="00B72469">
        <w:rPr>
          <w:rFonts w:ascii="Times New Roman" w:eastAsia="Arial" w:hAnsi="Times New Roman" w:cs="Times New Roman"/>
          <w:w w:val="86"/>
          <w:sz w:val="20"/>
          <w:szCs w:val="20"/>
        </w:rPr>
        <w:t>also been</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found</w:t>
      </w:r>
      <w:r w:rsidRPr="00B72469">
        <w:rPr>
          <w:rFonts w:ascii="Times New Roman" w:eastAsia="Arial" w:hAnsi="Times New Roman" w:cs="Times New Roman"/>
          <w:spacing w:val="27"/>
          <w:w w:val="86"/>
          <w:sz w:val="20"/>
          <w:szCs w:val="20"/>
        </w:rPr>
        <w:t xml:space="preserve"> </w:t>
      </w:r>
      <w:r w:rsidRPr="00B72469">
        <w:rPr>
          <w:rFonts w:ascii="Times New Roman" w:eastAsia="Arial" w:hAnsi="Times New Roman" w:cs="Times New Roman"/>
          <w:w w:val="86"/>
          <w:sz w:val="20"/>
          <w:szCs w:val="20"/>
        </w:rPr>
        <w:t>to</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9"/>
          <w:sz w:val="20"/>
          <w:szCs w:val="20"/>
        </w:rPr>
        <w:t>be</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vulnerable</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to the</w:t>
      </w:r>
      <w:r w:rsidRPr="00B72469">
        <w:rPr>
          <w:rFonts w:ascii="Times New Roman" w:eastAsia="Arial" w:hAnsi="Times New Roman" w:cs="Times New Roman"/>
          <w:spacing w:val="-10"/>
          <w:w w:val="89"/>
          <w:sz w:val="20"/>
          <w:szCs w:val="20"/>
        </w:rPr>
        <w:t xml:space="preserve"> </w:t>
      </w:r>
      <w:r w:rsidRPr="00B72469">
        <w:rPr>
          <w:rFonts w:ascii="Times New Roman" w:eastAsia="Arial" w:hAnsi="Times New Roman" w:cs="Times New Roman"/>
          <w:w w:val="89"/>
          <w:sz w:val="20"/>
          <w:szCs w:val="20"/>
        </w:rPr>
        <w:t>side-channel</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 xml:space="preserve">attack. </w:t>
      </w:r>
      <w:r w:rsidRPr="00B72469">
        <w:rPr>
          <w:rFonts w:ascii="Times New Roman" w:eastAsia="Arial" w:hAnsi="Times New Roman" w:cs="Times New Roman"/>
          <w:w w:val="86"/>
          <w:sz w:val="20"/>
          <w:szCs w:val="20"/>
        </w:rPr>
        <w:t>Prior</w:t>
      </w:r>
      <w:r w:rsidRPr="00B72469">
        <w:rPr>
          <w:rFonts w:ascii="Times New Roman" w:eastAsia="Arial" w:hAnsi="Times New Roman" w:cs="Times New Roman"/>
          <w:spacing w:val="29"/>
          <w:w w:val="86"/>
          <w:sz w:val="20"/>
          <w:szCs w:val="20"/>
        </w:rPr>
        <w:t xml:space="preserve"> </w:t>
      </w:r>
      <w:r w:rsidRPr="00B72469">
        <w:rPr>
          <w:rFonts w:ascii="Times New Roman" w:eastAsia="Arial" w:hAnsi="Times New Roman" w:cs="Times New Roman"/>
          <w:w w:val="86"/>
          <w:sz w:val="20"/>
          <w:szCs w:val="20"/>
        </w:rPr>
        <w:t>research</w:t>
      </w:r>
      <w:r w:rsidRPr="00B72469">
        <w:rPr>
          <w:rFonts w:ascii="Times New Roman" w:eastAsia="Arial" w:hAnsi="Times New Roman" w:cs="Times New Roman"/>
          <w:spacing w:val="-12"/>
          <w:w w:val="86"/>
          <w:sz w:val="20"/>
          <w:szCs w:val="20"/>
        </w:rPr>
        <w:t xml:space="preserve"> </w:t>
      </w:r>
      <w:r w:rsidRPr="00B72469">
        <w:rPr>
          <w:rFonts w:ascii="Times New Roman" w:eastAsia="Arial" w:hAnsi="Times New Roman" w:cs="Times New Roman"/>
          <w:w w:val="86"/>
          <w:sz w:val="20"/>
          <w:szCs w:val="20"/>
        </w:rPr>
        <w:t>sh</w:t>
      </w:r>
      <w:r w:rsidRPr="00B72469">
        <w:rPr>
          <w:rFonts w:ascii="Times New Roman" w:eastAsia="Arial" w:hAnsi="Times New Roman" w:cs="Times New Roman"/>
          <w:spacing w:val="-4"/>
          <w:w w:val="86"/>
          <w:sz w:val="20"/>
          <w:szCs w:val="20"/>
        </w:rPr>
        <w:t>o</w:t>
      </w:r>
      <w:r w:rsidRPr="00B72469">
        <w:rPr>
          <w:rFonts w:ascii="Times New Roman" w:eastAsia="Arial" w:hAnsi="Times New Roman" w:cs="Times New Roman"/>
          <w:w w:val="86"/>
          <w:sz w:val="20"/>
          <w:szCs w:val="20"/>
        </w:rPr>
        <w:t>ws</w:t>
      </w:r>
      <w:r w:rsidRPr="00B72469">
        <w:rPr>
          <w:rFonts w:ascii="Times New Roman" w:eastAsia="Arial" w:hAnsi="Times New Roman" w:cs="Times New Roman"/>
          <w:spacing w:val="1"/>
          <w:w w:val="86"/>
          <w:sz w:val="20"/>
          <w:szCs w:val="20"/>
        </w:rPr>
        <w:t xml:space="preserve"> </w:t>
      </w:r>
      <w:r w:rsidRPr="00B72469">
        <w:rPr>
          <w:rFonts w:ascii="Times New Roman" w:eastAsia="Arial" w:hAnsi="Times New Roman" w:cs="Times New Roman"/>
          <w:w w:val="86"/>
          <w:sz w:val="20"/>
          <w:szCs w:val="20"/>
        </w:rPr>
        <w:t>that</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a</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w w:val="86"/>
          <w:sz w:val="20"/>
          <w:szCs w:val="20"/>
        </w:rPr>
        <w:t>net</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ork</w:t>
      </w:r>
      <w:r w:rsidRPr="00B72469">
        <w:rPr>
          <w:rFonts w:ascii="Times New Roman" w:eastAsia="Arial" w:hAnsi="Times New Roman" w:cs="Times New Roman"/>
          <w:spacing w:val="42"/>
          <w:w w:val="86"/>
          <w:sz w:val="20"/>
          <w:szCs w:val="20"/>
        </w:rPr>
        <w:t xml:space="preserve"> </w:t>
      </w:r>
      <w:r w:rsidRPr="00B72469">
        <w:rPr>
          <w:rFonts w:ascii="Times New Roman" w:eastAsia="Arial" w:hAnsi="Times New Roman" w:cs="Times New Roman"/>
          <w:w w:val="86"/>
          <w:sz w:val="20"/>
          <w:szCs w:val="20"/>
        </w:rPr>
        <w:t>e</w:t>
      </w:r>
      <w:r w:rsidRPr="00B72469">
        <w:rPr>
          <w:rFonts w:ascii="Times New Roman" w:eastAsia="Arial" w:hAnsi="Times New Roman" w:cs="Times New Roman"/>
          <w:spacing w:val="-3"/>
          <w:w w:val="86"/>
          <w:sz w:val="20"/>
          <w:szCs w:val="20"/>
        </w:rPr>
        <w:t>av</w:t>
      </w:r>
      <w:r w:rsidRPr="00B72469">
        <w:rPr>
          <w:rFonts w:ascii="Times New Roman" w:eastAsia="Arial" w:hAnsi="Times New Roman" w:cs="Times New Roman"/>
          <w:w w:val="86"/>
          <w:sz w:val="20"/>
          <w:szCs w:val="20"/>
        </w:rPr>
        <w:t>esdropper can</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sz w:val="20"/>
          <w:szCs w:val="20"/>
        </w:rPr>
        <w:t>often</w:t>
      </w:r>
    </w:p>
    <w:p w14:paraId="0AFED2AC" w14:textId="77777777" w:rsidR="00676FEB" w:rsidRPr="00B72469" w:rsidRDefault="00676FEB" w:rsidP="00676FEB">
      <w:pPr>
        <w:spacing w:after="0"/>
        <w:jc w:val="both"/>
        <w:rPr>
          <w:rFonts w:ascii="Times New Roman" w:hAnsi="Times New Roman" w:cs="Times New Roman"/>
        </w:rPr>
        <w:sectPr w:rsidR="00676FEB" w:rsidRPr="00B72469">
          <w:pgSz w:w="12240" w:h="15840"/>
          <w:pgMar w:top="1020" w:right="1060" w:bottom="280" w:left="1060" w:header="720" w:footer="720" w:gutter="0"/>
          <w:cols w:num="2" w:space="720" w:equalWidth="0">
            <w:col w:w="4791" w:space="539"/>
            <w:col w:w="4790"/>
          </w:cols>
        </w:sectPr>
      </w:pPr>
    </w:p>
    <w:p w14:paraId="0AFED2AD" w14:textId="77777777" w:rsidR="00676FEB" w:rsidRPr="00B72469" w:rsidRDefault="00676FEB" w:rsidP="00676FEB">
      <w:pPr>
        <w:spacing w:before="91" w:after="0" w:line="249" w:lineRule="auto"/>
        <w:ind w:left="110" w:right="-54"/>
        <w:jc w:val="both"/>
        <w:rPr>
          <w:rFonts w:ascii="Times New Roman" w:eastAsia="Arial" w:hAnsi="Times New Roman" w:cs="Times New Roman"/>
          <w:sz w:val="20"/>
          <w:szCs w:val="20"/>
        </w:rPr>
      </w:pPr>
      <w:proofErr w:type="gramStart"/>
      <w:r w:rsidRPr="00B72469">
        <w:rPr>
          <w:rFonts w:ascii="Times New Roman" w:eastAsia="Arial" w:hAnsi="Times New Roman" w:cs="Times New Roman"/>
          <w:w w:val="92"/>
          <w:sz w:val="20"/>
          <w:szCs w:val="20"/>
        </w:rPr>
        <w:lastRenderedPageBreak/>
        <w:t>fingerprint</w:t>
      </w:r>
      <w:proofErr w:type="gramEnd"/>
      <w:r w:rsidRPr="00B72469">
        <w:rPr>
          <w:rFonts w:ascii="Times New Roman" w:eastAsia="Arial" w:hAnsi="Times New Roman" w:cs="Times New Roman"/>
          <w:spacing w:val="20"/>
          <w:w w:val="92"/>
          <w:sz w:val="20"/>
          <w:szCs w:val="20"/>
        </w:rPr>
        <w:t xml:space="preserve"> </w:t>
      </w:r>
      <w:r w:rsidRPr="00B72469">
        <w:rPr>
          <w:rFonts w:ascii="Times New Roman" w:eastAsia="Arial" w:hAnsi="Times New Roman" w:cs="Times New Roman"/>
          <w:w w:val="92"/>
          <w:sz w:val="20"/>
          <w:szCs w:val="20"/>
        </w:rPr>
        <w:t>web</w:t>
      </w:r>
      <w:r w:rsidRPr="00B72469">
        <w:rPr>
          <w:rFonts w:ascii="Times New Roman" w:eastAsia="Arial" w:hAnsi="Times New Roman" w:cs="Times New Roman"/>
          <w:spacing w:val="-5"/>
          <w:w w:val="92"/>
          <w:sz w:val="20"/>
          <w:szCs w:val="20"/>
        </w:rPr>
        <w:t xml:space="preserve"> </w:t>
      </w:r>
      <w:r w:rsidRPr="00B72469">
        <w:rPr>
          <w:rFonts w:ascii="Times New Roman" w:eastAsia="Arial" w:hAnsi="Times New Roman" w:cs="Times New Roman"/>
          <w:w w:val="83"/>
          <w:sz w:val="20"/>
          <w:szCs w:val="20"/>
        </w:rPr>
        <w:t>pages</w:t>
      </w:r>
      <w:r w:rsidRPr="00B72469">
        <w:rPr>
          <w:rFonts w:ascii="Times New Roman" w:eastAsia="Arial" w:hAnsi="Times New Roman" w:cs="Times New Roman"/>
          <w:spacing w:val="7"/>
          <w:w w:val="83"/>
          <w:sz w:val="20"/>
          <w:szCs w:val="20"/>
        </w:rPr>
        <w:t xml:space="preserve"> </w:t>
      </w:r>
      <w:r w:rsidRPr="00B72469">
        <w:rPr>
          <w:rFonts w:ascii="Times New Roman" w:eastAsia="Arial" w:hAnsi="Times New Roman" w:cs="Times New Roman"/>
          <w:w w:val="89"/>
          <w:sz w:val="20"/>
          <w:szCs w:val="20"/>
        </w:rPr>
        <w:t>using</w:t>
      </w:r>
      <w:r w:rsidRPr="00B72469">
        <w:rPr>
          <w:rFonts w:ascii="Times New Roman" w:eastAsia="Arial" w:hAnsi="Times New Roman" w:cs="Times New Roman"/>
          <w:spacing w:val="9"/>
          <w:w w:val="89"/>
          <w:sz w:val="20"/>
          <w:szCs w:val="20"/>
        </w:rPr>
        <w:t xml:space="preserve"> </w:t>
      </w:r>
      <w:r w:rsidRPr="00B72469">
        <w:rPr>
          <w:rFonts w:ascii="Times New Roman" w:eastAsia="Arial" w:hAnsi="Times New Roman" w:cs="Times New Roman"/>
          <w:w w:val="89"/>
          <w:sz w:val="20"/>
          <w:szCs w:val="20"/>
        </w:rPr>
        <w:t>their</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w w:val="89"/>
          <w:sz w:val="20"/>
          <w:szCs w:val="20"/>
        </w:rPr>
        <w:t>side-channel</w:t>
      </w:r>
      <w:r w:rsidRPr="00B72469">
        <w:rPr>
          <w:rFonts w:ascii="Times New Roman" w:eastAsia="Arial" w:hAnsi="Times New Roman" w:cs="Times New Roman"/>
          <w:spacing w:val="-7"/>
          <w:w w:val="89"/>
          <w:sz w:val="20"/>
          <w:szCs w:val="20"/>
        </w:rPr>
        <w:t xml:space="preserve"> </w:t>
      </w:r>
      <w:r w:rsidRPr="00B72469">
        <w:rPr>
          <w:rFonts w:ascii="Times New Roman" w:eastAsia="Arial" w:hAnsi="Times New Roman" w:cs="Times New Roman"/>
          <w:w w:val="89"/>
          <w:sz w:val="20"/>
          <w:szCs w:val="20"/>
        </w:rPr>
        <w:t xml:space="preserve">characteris- </w:t>
      </w:r>
      <w:r w:rsidRPr="00B72469">
        <w:rPr>
          <w:rFonts w:ascii="Times New Roman" w:eastAsia="Arial" w:hAnsi="Times New Roman" w:cs="Times New Roman"/>
          <w:sz w:val="20"/>
          <w:szCs w:val="20"/>
        </w:rPr>
        <w:t>tics</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z w:val="20"/>
          <w:szCs w:val="20"/>
        </w:rPr>
        <w:t>identify</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w w:val="85"/>
          <w:sz w:val="20"/>
          <w:szCs w:val="20"/>
        </w:rPr>
        <w:t>pages</w:t>
      </w:r>
      <w:r w:rsidRPr="00B72469">
        <w:rPr>
          <w:rFonts w:ascii="Times New Roman" w:eastAsia="Arial" w:hAnsi="Times New Roman" w:cs="Times New Roman"/>
          <w:spacing w:val="8"/>
          <w:w w:val="85"/>
          <w:sz w:val="20"/>
          <w:szCs w:val="20"/>
        </w:rPr>
        <w:t xml:space="preserve"> </w:t>
      </w:r>
      <w:r w:rsidRPr="00B72469">
        <w:rPr>
          <w:rFonts w:ascii="Times New Roman" w:eastAsia="Arial" w:hAnsi="Times New Roman" w:cs="Times New Roman"/>
          <w:w w:val="85"/>
          <w:sz w:val="20"/>
          <w:szCs w:val="20"/>
        </w:rPr>
        <w:t>the</w:t>
      </w:r>
      <w:r w:rsidRPr="00B72469">
        <w:rPr>
          <w:rFonts w:ascii="Times New Roman" w:eastAsia="Arial" w:hAnsi="Times New Roman" w:cs="Times New Roman"/>
          <w:spacing w:val="25"/>
          <w:w w:val="85"/>
          <w:sz w:val="20"/>
          <w:szCs w:val="20"/>
        </w:rPr>
        <w:t xml:space="preserve"> </w:t>
      </w:r>
      <w:r w:rsidRPr="00B72469">
        <w:rPr>
          <w:rFonts w:ascii="Times New Roman" w:eastAsia="Arial" w:hAnsi="Times New Roman" w:cs="Times New Roman"/>
          <w:sz w:val="20"/>
          <w:szCs w:val="20"/>
        </w:rPr>
        <w:t>victim</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visits.</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sz w:val="20"/>
          <w:szCs w:val="20"/>
        </w:rPr>
        <w:t>This</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idea</w:t>
      </w:r>
      <w:r w:rsidRPr="00B72469">
        <w:rPr>
          <w:rFonts w:ascii="Times New Roman" w:eastAsia="Arial" w:hAnsi="Times New Roman" w:cs="Times New Roman"/>
          <w:spacing w:val="18"/>
          <w:w w:val="87"/>
          <w:sz w:val="20"/>
          <w:szCs w:val="20"/>
        </w:rPr>
        <w:t xml:space="preserve"> </w:t>
      </w:r>
      <w:r w:rsidRPr="00B72469">
        <w:rPr>
          <w:rFonts w:ascii="Times New Roman" w:eastAsia="Arial" w:hAnsi="Times New Roman" w:cs="Times New Roman"/>
          <w:sz w:val="20"/>
          <w:szCs w:val="20"/>
        </w:rPr>
        <w:t xml:space="preserve">first </w:t>
      </w:r>
      <w:r w:rsidRPr="00B72469">
        <w:rPr>
          <w:rFonts w:ascii="Times New Roman" w:eastAsia="Arial" w:hAnsi="Times New Roman" w:cs="Times New Roman"/>
          <w:w w:val="85"/>
          <w:sz w:val="20"/>
          <w:szCs w:val="20"/>
        </w:rPr>
        <w:t>appeared</w:t>
      </w:r>
      <w:r w:rsidRPr="00B72469">
        <w:rPr>
          <w:rFonts w:ascii="Times New Roman" w:eastAsia="Arial" w:hAnsi="Times New Roman" w:cs="Times New Roman"/>
          <w:spacing w:val="27"/>
          <w:w w:val="85"/>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9"/>
          <w:sz w:val="20"/>
          <w:szCs w:val="20"/>
        </w:rPr>
        <w:t>personal</w:t>
      </w:r>
      <w:r w:rsidRPr="00B72469">
        <w:rPr>
          <w:rFonts w:ascii="Times New Roman" w:eastAsia="Arial" w:hAnsi="Times New Roman" w:cs="Times New Roman"/>
          <w:spacing w:val="17"/>
          <w:w w:val="89"/>
          <w:sz w:val="20"/>
          <w:szCs w:val="20"/>
        </w:rPr>
        <w:t xml:space="preserve"> </w:t>
      </w:r>
      <w:proofErr w:type="gramStart"/>
      <w:r w:rsidRPr="00B72469">
        <w:rPr>
          <w:rFonts w:ascii="Times New Roman" w:eastAsia="Arial" w:hAnsi="Times New Roman" w:cs="Times New Roman"/>
          <w:w w:val="89"/>
          <w:sz w:val="20"/>
          <w:szCs w:val="20"/>
        </w:rPr>
        <w:t xml:space="preserve">communication </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w w:val="89"/>
          <w:sz w:val="20"/>
          <w:szCs w:val="20"/>
        </w:rPr>
        <w:t>among</w:t>
      </w:r>
      <w:proofErr w:type="gramEnd"/>
      <w:r w:rsidRPr="00B72469">
        <w:rPr>
          <w:rFonts w:ascii="Times New Roman" w:eastAsia="Arial" w:hAnsi="Times New Roman" w:cs="Times New Roman"/>
          <w:spacing w:val="19"/>
          <w:w w:val="89"/>
          <w:sz w:val="20"/>
          <w:szCs w:val="20"/>
        </w:rPr>
        <w:t xml:space="preserve"> </w:t>
      </w:r>
      <w:r w:rsidRPr="00B72469">
        <w:rPr>
          <w:rFonts w:ascii="Times New Roman" w:eastAsia="Arial" w:hAnsi="Times New Roman" w:cs="Times New Roman"/>
          <w:spacing w:val="-16"/>
          <w:w w:val="99"/>
          <w:sz w:val="20"/>
          <w:szCs w:val="20"/>
        </w:rPr>
        <w:t>W</w:t>
      </w:r>
      <w:r w:rsidRPr="00B72469">
        <w:rPr>
          <w:rFonts w:ascii="Times New Roman" w:eastAsia="Arial" w:hAnsi="Times New Roman" w:cs="Times New Roman"/>
          <w:w w:val="86"/>
          <w:sz w:val="20"/>
          <w:szCs w:val="20"/>
        </w:rPr>
        <w:t>agne</w:t>
      </w:r>
      <w:r w:rsidRPr="00B72469">
        <w:rPr>
          <w:rFonts w:ascii="Times New Roman" w:eastAsia="Arial" w:hAnsi="Times New Roman" w:cs="Times New Roman"/>
          <w:spacing w:val="-8"/>
          <w:w w:val="86"/>
          <w:sz w:val="20"/>
          <w:szCs w:val="20"/>
        </w:rPr>
        <w:t>r</w:t>
      </w:r>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w w:val="87"/>
          <w:sz w:val="20"/>
          <w:szCs w:val="20"/>
        </w:rPr>
        <w:t>Schneier</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pacing w:val="-17"/>
          <w:w w:val="87"/>
          <w:sz w:val="20"/>
          <w:szCs w:val="20"/>
        </w:rPr>
        <w:t>Y</w:t>
      </w:r>
      <w:r w:rsidRPr="00B72469">
        <w:rPr>
          <w:rFonts w:ascii="Times New Roman" w:eastAsia="Arial" w:hAnsi="Times New Roman" w:cs="Times New Roman"/>
          <w:w w:val="87"/>
          <w:sz w:val="20"/>
          <w:szCs w:val="20"/>
        </w:rPr>
        <w:t>ee</w:t>
      </w:r>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9"/>
          <w:sz w:val="20"/>
          <w:szCs w:val="20"/>
        </w:rPr>
        <w:t>1996</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36],</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pacing w:val="-2"/>
          <w:w w:val="87"/>
          <w:sz w:val="20"/>
          <w:szCs w:val="20"/>
        </w:rPr>
        <w:t>w</w:t>
      </w:r>
      <w:r w:rsidRPr="00B72469">
        <w:rPr>
          <w:rFonts w:ascii="Times New Roman" w:eastAsia="Arial" w:hAnsi="Times New Roman" w:cs="Times New Roman"/>
          <w:w w:val="87"/>
          <w:sz w:val="20"/>
          <w:szCs w:val="20"/>
        </w:rPr>
        <w:t>as</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later</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 xml:space="preserve">demonstrated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7"/>
          <w:sz w:val="20"/>
          <w:szCs w:val="20"/>
        </w:rPr>
        <w:t>a</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course</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w w:val="87"/>
          <w:sz w:val="20"/>
          <w:szCs w:val="20"/>
        </w:rPr>
        <w:t>project</w:t>
      </w:r>
      <w:r w:rsidRPr="00B72469">
        <w:rPr>
          <w:rFonts w:ascii="Times New Roman" w:eastAsia="Arial" w:hAnsi="Times New Roman" w:cs="Times New Roman"/>
          <w:spacing w:val="36"/>
          <w:w w:val="87"/>
          <w:sz w:val="20"/>
          <w:szCs w:val="20"/>
        </w:rPr>
        <w:t xml:space="preserve"> </w:t>
      </w:r>
      <w:r w:rsidRPr="00B72469">
        <w:rPr>
          <w:rFonts w:ascii="Times New Roman" w:eastAsia="Arial" w:hAnsi="Times New Roman" w:cs="Times New Roman"/>
          <w:w w:val="87"/>
          <w:sz w:val="20"/>
          <w:szCs w:val="20"/>
        </w:rPr>
        <w:t>report</w:t>
      </w:r>
      <w:r w:rsidRPr="00B72469">
        <w:rPr>
          <w:rFonts w:ascii="Times New Roman" w:eastAsia="Arial" w:hAnsi="Times New Roman" w:cs="Times New Roman"/>
          <w:spacing w:val="28"/>
          <w:w w:val="87"/>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w w:val="89"/>
          <w:sz w:val="20"/>
          <w:szCs w:val="20"/>
        </w:rPr>
        <w:t>1998</w:t>
      </w:r>
      <w:r w:rsidRPr="00B72469">
        <w:rPr>
          <w:rFonts w:ascii="Times New Roman" w:eastAsia="Arial" w:hAnsi="Times New Roman" w:cs="Times New Roman"/>
          <w:spacing w:val="6"/>
          <w:w w:val="89"/>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3"/>
          <w:sz w:val="20"/>
          <w:szCs w:val="20"/>
        </w:rPr>
        <w:t xml:space="preserve"> </w:t>
      </w:r>
      <w:r w:rsidRPr="00B72469">
        <w:rPr>
          <w:rFonts w:ascii="Times New Roman" w:eastAsia="Arial" w:hAnsi="Times New Roman" w:cs="Times New Roman"/>
          <w:w w:val="87"/>
          <w:sz w:val="20"/>
          <w:szCs w:val="20"/>
        </w:rPr>
        <w:t>Cheng</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et</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6].</w:t>
      </w:r>
      <w:r w:rsidRPr="00B72469">
        <w:rPr>
          <w:rFonts w:ascii="Times New Roman" w:eastAsia="Arial" w:hAnsi="Times New Roman" w:cs="Times New Roman"/>
          <w:spacing w:val="25"/>
          <w:sz w:val="20"/>
          <w:szCs w:val="20"/>
        </w:rPr>
        <w:t xml:space="preserve"> </w:t>
      </w:r>
      <w:r w:rsidRPr="00B72469">
        <w:rPr>
          <w:rFonts w:ascii="Times New Roman" w:eastAsia="Arial" w:hAnsi="Times New Roman" w:cs="Times New Roman"/>
          <w:sz w:val="20"/>
          <w:szCs w:val="20"/>
        </w:rPr>
        <w:t>Sun et</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sz w:val="20"/>
          <w:szCs w:val="20"/>
        </w:rPr>
        <w:t>al.</w:t>
      </w:r>
      <w:r w:rsidRPr="00B72469">
        <w:rPr>
          <w:rFonts w:ascii="Times New Roman" w:eastAsia="Arial" w:hAnsi="Times New Roman" w:cs="Times New Roman"/>
          <w:spacing w:val="-1"/>
          <w:sz w:val="20"/>
          <w:szCs w:val="20"/>
        </w:rPr>
        <w:t xml:space="preserve"> </w:t>
      </w:r>
      <w:r w:rsidRPr="00B72469">
        <w:rPr>
          <w:rFonts w:ascii="Times New Roman" w:eastAsia="Arial" w:hAnsi="Times New Roman" w:cs="Times New Roman"/>
          <w:sz w:val="20"/>
          <w:szCs w:val="20"/>
        </w:rPr>
        <w:t>[29]</w:t>
      </w:r>
      <w:r w:rsidRPr="00B72469">
        <w:rPr>
          <w:rFonts w:ascii="Times New Roman" w:eastAsia="Arial" w:hAnsi="Times New Roman" w:cs="Times New Roman"/>
          <w:spacing w:val="15"/>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2"/>
          <w:w w:val="87"/>
          <w:sz w:val="20"/>
          <w:szCs w:val="20"/>
        </w:rPr>
        <w:t xml:space="preserve"> </w:t>
      </w:r>
      <w:r w:rsidRPr="00B72469">
        <w:rPr>
          <w:rFonts w:ascii="Times New Roman" w:eastAsia="Arial" w:hAnsi="Times New Roman" w:cs="Times New Roman"/>
          <w:w w:val="87"/>
          <w:sz w:val="20"/>
          <w:szCs w:val="20"/>
        </w:rPr>
        <w:t>Danezis</w:t>
      </w:r>
      <w:r w:rsidRPr="00B72469">
        <w:rPr>
          <w:rFonts w:ascii="Times New Roman" w:eastAsia="Arial" w:hAnsi="Times New Roman" w:cs="Times New Roman"/>
          <w:spacing w:val="32"/>
          <w:w w:val="87"/>
          <w:sz w:val="20"/>
          <w:szCs w:val="20"/>
        </w:rPr>
        <w:t xml:space="preserve"> </w:t>
      </w:r>
      <w:r w:rsidRPr="00B72469">
        <w:rPr>
          <w:rFonts w:ascii="Times New Roman" w:eastAsia="Arial" w:hAnsi="Times New Roman" w:cs="Times New Roman"/>
          <w:sz w:val="20"/>
          <w:szCs w:val="20"/>
        </w:rPr>
        <w:t>[9]</w:t>
      </w:r>
      <w:r w:rsidRPr="00B72469">
        <w:rPr>
          <w:rFonts w:ascii="Times New Roman" w:eastAsia="Arial" w:hAnsi="Times New Roman" w:cs="Times New Roman"/>
          <w:spacing w:val="27"/>
          <w:sz w:val="20"/>
          <w:szCs w:val="20"/>
        </w:rPr>
        <w:t xml:space="preserve"> </w:t>
      </w:r>
      <w:r w:rsidRPr="00B72469">
        <w:rPr>
          <w:rFonts w:ascii="Times New Roman" w:eastAsia="Arial" w:hAnsi="Times New Roman" w:cs="Times New Roman"/>
          <w:sz w:val="20"/>
          <w:szCs w:val="20"/>
        </w:rPr>
        <w:t>both</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91"/>
          <w:sz w:val="20"/>
          <w:szCs w:val="20"/>
        </w:rPr>
        <w:t>indicated</w:t>
      </w:r>
      <w:r w:rsidRPr="00B72469">
        <w:rPr>
          <w:rFonts w:ascii="Times New Roman" w:eastAsia="Arial" w:hAnsi="Times New Roman" w:cs="Times New Roman"/>
          <w:spacing w:val="23"/>
          <w:w w:val="91"/>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9"/>
          <w:sz w:val="20"/>
          <w:szCs w:val="20"/>
        </w:rPr>
        <w:t>impacts</w:t>
      </w:r>
      <w:r w:rsidRPr="00B72469">
        <w:rPr>
          <w:rFonts w:ascii="Times New Roman" w:eastAsia="Arial" w:hAnsi="Times New Roman" w:cs="Times New Roman"/>
          <w:spacing w:val="24"/>
          <w:w w:val="89"/>
          <w:sz w:val="20"/>
          <w:szCs w:val="20"/>
        </w:rPr>
        <w:t xml:space="preserve"> </w:t>
      </w:r>
      <w:r w:rsidRPr="00B72469">
        <w:rPr>
          <w:rFonts w:ascii="Times New Roman" w:eastAsia="Arial" w:hAnsi="Times New Roman" w:cs="Times New Roman"/>
          <w:sz w:val="20"/>
          <w:szCs w:val="20"/>
        </w:rPr>
        <w:t xml:space="preserve">of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w w:val="89"/>
          <w:sz w:val="20"/>
          <w:szCs w:val="20"/>
        </w:rPr>
        <w:t>attack</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on</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ano</w:t>
      </w:r>
      <w:r w:rsidRPr="00B72469">
        <w:rPr>
          <w:rFonts w:ascii="Times New Roman" w:eastAsia="Arial" w:hAnsi="Times New Roman" w:cs="Times New Roman"/>
          <w:spacing w:val="-3"/>
          <w:w w:val="89"/>
          <w:sz w:val="20"/>
          <w:szCs w:val="20"/>
        </w:rPr>
        <w:t>n</w:t>
      </w:r>
      <w:r w:rsidRPr="00B72469">
        <w:rPr>
          <w:rFonts w:ascii="Times New Roman" w:eastAsia="Arial" w:hAnsi="Times New Roman" w:cs="Times New Roman"/>
          <w:w w:val="89"/>
          <w:sz w:val="20"/>
          <w:szCs w:val="20"/>
        </w:rPr>
        <w:t>ymity</w:t>
      </w:r>
      <w:r w:rsidRPr="00B72469">
        <w:rPr>
          <w:rFonts w:ascii="Times New Roman" w:eastAsia="Arial" w:hAnsi="Times New Roman" w:cs="Times New Roman"/>
          <w:spacing w:val="42"/>
          <w:w w:val="89"/>
          <w:sz w:val="20"/>
          <w:szCs w:val="20"/>
        </w:rPr>
        <w:t xml:space="preserve"> </w:t>
      </w:r>
      <w:r w:rsidRPr="00B72469">
        <w:rPr>
          <w:rFonts w:ascii="Times New Roman" w:eastAsia="Arial" w:hAnsi="Times New Roman" w:cs="Times New Roman"/>
          <w:w w:val="89"/>
          <w:sz w:val="20"/>
          <w:szCs w:val="20"/>
        </w:rPr>
        <w:t>channels</w:t>
      </w:r>
      <w:r w:rsidRPr="00B72469">
        <w:rPr>
          <w:rFonts w:ascii="Times New Roman" w:eastAsia="Arial" w:hAnsi="Times New Roman" w:cs="Times New Roman"/>
          <w:spacing w:val="-12"/>
          <w:w w:val="89"/>
          <w:sz w:val="20"/>
          <w:szCs w:val="20"/>
        </w:rPr>
        <w:t xml:space="preserve"> </w:t>
      </w:r>
      <w:r w:rsidRPr="00B72469">
        <w:rPr>
          <w:rFonts w:ascii="Times New Roman" w:eastAsia="Arial" w:hAnsi="Times New Roman" w:cs="Times New Roman"/>
          <w:w w:val="111"/>
          <w:sz w:val="20"/>
          <w:szCs w:val="20"/>
        </w:rPr>
        <w:t>li</w:t>
      </w:r>
      <w:r w:rsidRPr="00B72469">
        <w:rPr>
          <w:rFonts w:ascii="Times New Roman" w:eastAsia="Arial" w:hAnsi="Times New Roman" w:cs="Times New Roman"/>
          <w:spacing w:val="-2"/>
          <w:w w:val="111"/>
          <w:sz w:val="20"/>
          <w:szCs w:val="20"/>
        </w:rPr>
        <w:t>k</w:t>
      </w:r>
      <w:r w:rsidRPr="00B72469">
        <w:rPr>
          <w:rFonts w:ascii="Times New Roman" w:eastAsia="Arial" w:hAnsi="Times New Roman" w:cs="Times New Roman"/>
          <w:w w:val="79"/>
          <w:sz w:val="20"/>
          <w:szCs w:val="20"/>
        </w:rPr>
        <w:t>e</w:t>
      </w:r>
      <w:r w:rsidRPr="00B72469">
        <w:rPr>
          <w:rFonts w:ascii="Times New Roman" w:eastAsia="Arial" w:hAnsi="Times New Roman" w:cs="Times New Roman"/>
          <w:spacing w:val="-2"/>
          <w:sz w:val="20"/>
          <w:szCs w:val="20"/>
        </w:rPr>
        <w:t xml:space="preserve"> </w:t>
      </w:r>
      <w:r w:rsidRPr="00B72469">
        <w:rPr>
          <w:rFonts w:ascii="Times New Roman" w:eastAsia="Arial" w:hAnsi="Times New Roman" w:cs="Times New Roman"/>
          <w:spacing w:val="-16"/>
          <w:sz w:val="20"/>
          <w:szCs w:val="20"/>
        </w:rPr>
        <w:t>T</w:t>
      </w:r>
      <w:r w:rsidRPr="00B72469">
        <w:rPr>
          <w:rFonts w:ascii="Times New Roman" w:eastAsia="Arial" w:hAnsi="Times New Roman" w:cs="Times New Roman"/>
          <w:sz w:val="20"/>
          <w:szCs w:val="20"/>
        </w:rPr>
        <w:t>o</w:t>
      </w:r>
      <w:r w:rsidRPr="00B72469">
        <w:rPr>
          <w:rFonts w:ascii="Times New Roman" w:eastAsia="Arial" w:hAnsi="Times New Roman" w:cs="Times New Roman"/>
          <w:spacing w:val="-8"/>
          <w:sz w:val="20"/>
          <w:szCs w:val="20"/>
        </w:rPr>
        <w:t>r</w:t>
      </w:r>
      <w:r w:rsidRPr="00B72469">
        <w:rPr>
          <w:rFonts w:ascii="Times New Roman" w:eastAsia="Arial" w:hAnsi="Times New Roman" w:cs="Times New Roman"/>
          <w:sz w:val="20"/>
          <w:szCs w:val="20"/>
        </w:rPr>
        <w:t>,</w:t>
      </w:r>
      <w:r w:rsidRPr="00B72469">
        <w:rPr>
          <w:rFonts w:ascii="Times New Roman" w:eastAsia="Arial" w:hAnsi="Times New Roman" w:cs="Times New Roman"/>
          <w:spacing w:val="-21"/>
          <w:sz w:val="20"/>
          <w:szCs w:val="20"/>
        </w:rPr>
        <w:t xml:space="preserve"> </w:t>
      </w:r>
      <w:r w:rsidRPr="00B72469">
        <w:rPr>
          <w:rFonts w:ascii="Times New Roman" w:eastAsia="Arial" w:hAnsi="Times New Roman" w:cs="Times New Roman"/>
          <w:w w:val="96"/>
          <w:sz w:val="20"/>
          <w:szCs w:val="20"/>
        </w:rPr>
        <w:t xml:space="preserve">MixMaster </w:t>
      </w:r>
      <w:r w:rsidRPr="00B72469">
        <w:rPr>
          <w:rFonts w:ascii="Times New Roman" w:eastAsia="Arial" w:hAnsi="Times New Roman" w:cs="Times New Roman"/>
          <w:sz w:val="20"/>
          <w:szCs w:val="20"/>
        </w:rPr>
        <w:t xml:space="preserve">and </w:t>
      </w:r>
      <w:r w:rsidRPr="00B72469">
        <w:rPr>
          <w:rFonts w:ascii="Times New Roman" w:eastAsia="Arial" w:hAnsi="Times New Roman" w:cs="Times New Roman"/>
          <w:spacing w:val="-15"/>
          <w:w w:val="92"/>
          <w:sz w:val="20"/>
          <w:szCs w:val="20"/>
        </w:rPr>
        <w:t>W</w:t>
      </w:r>
      <w:r w:rsidRPr="00B72469">
        <w:rPr>
          <w:rFonts w:ascii="Times New Roman" w:eastAsia="Arial" w:hAnsi="Times New Roman" w:cs="Times New Roman"/>
          <w:w w:val="92"/>
          <w:sz w:val="20"/>
          <w:szCs w:val="20"/>
        </w:rPr>
        <w:t>ebMi</w:t>
      </w:r>
      <w:r w:rsidRPr="00B72469">
        <w:rPr>
          <w:rFonts w:ascii="Times New Roman" w:eastAsia="Arial" w:hAnsi="Times New Roman" w:cs="Times New Roman"/>
          <w:spacing w:val="-3"/>
          <w:w w:val="92"/>
          <w:sz w:val="20"/>
          <w:szCs w:val="20"/>
        </w:rPr>
        <w:t>x</w:t>
      </w:r>
      <w:r w:rsidRPr="00B72469">
        <w:rPr>
          <w:rFonts w:ascii="Times New Roman" w:eastAsia="Arial" w:hAnsi="Times New Roman" w:cs="Times New Roman"/>
          <w:w w:val="92"/>
          <w:sz w:val="20"/>
          <w:szCs w:val="20"/>
        </w:rPr>
        <w:t>es.</w:t>
      </w:r>
      <w:r w:rsidRPr="00B72469">
        <w:rPr>
          <w:rFonts w:ascii="Times New Roman" w:eastAsia="Arial" w:hAnsi="Times New Roman" w:cs="Times New Roman"/>
          <w:spacing w:val="23"/>
          <w:w w:val="92"/>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pacing w:val="-2"/>
          <w:w w:val="86"/>
          <w:sz w:val="20"/>
          <w:szCs w:val="20"/>
        </w:rPr>
        <w:t>w</w:t>
      </w:r>
      <w:r w:rsidRPr="00B72469">
        <w:rPr>
          <w:rFonts w:ascii="Times New Roman" w:eastAsia="Arial" w:hAnsi="Times New Roman" w:cs="Times New Roman"/>
          <w:w w:val="86"/>
          <w:sz w:val="20"/>
          <w:szCs w:val="20"/>
        </w:rPr>
        <w:t>as</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w w:val="86"/>
          <w:sz w:val="20"/>
          <w:szCs w:val="20"/>
        </w:rPr>
        <w:t>also</w:t>
      </w:r>
      <w:r w:rsidRPr="00B72469">
        <w:rPr>
          <w:rFonts w:ascii="Times New Roman" w:eastAsia="Arial" w:hAnsi="Times New Roman" w:cs="Times New Roman"/>
          <w:spacing w:val="7"/>
          <w:w w:val="86"/>
          <w:sz w:val="20"/>
          <w:szCs w:val="20"/>
        </w:rPr>
        <w:t xml:space="preserve"> </w:t>
      </w:r>
      <w:r w:rsidRPr="00B72469">
        <w:rPr>
          <w:rFonts w:ascii="Times New Roman" w:eastAsia="Arial" w:hAnsi="Times New Roman" w:cs="Times New Roman"/>
          <w:w w:val="86"/>
          <w:sz w:val="20"/>
          <w:szCs w:val="20"/>
        </w:rPr>
        <w:t>discussed</w:t>
      </w:r>
      <w:r w:rsidRPr="00B72469">
        <w:rPr>
          <w:rFonts w:ascii="Times New Roman" w:eastAsia="Arial" w:hAnsi="Times New Roman" w:cs="Times New Roman"/>
          <w:spacing w:val="-5"/>
          <w:w w:val="86"/>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17"/>
          <w:sz w:val="20"/>
          <w:szCs w:val="20"/>
        </w:rPr>
        <w:t xml:space="preserve"> </w:t>
      </w:r>
      <w:r w:rsidRPr="00B72469">
        <w:rPr>
          <w:rFonts w:ascii="Times New Roman" w:eastAsia="Arial" w:hAnsi="Times New Roman" w:cs="Times New Roman"/>
          <w:w w:val="88"/>
          <w:sz w:val="20"/>
          <w:szCs w:val="20"/>
        </w:rPr>
        <w:t>Bissias</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w w:val="88"/>
          <w:sz w:val="20"/>
          <w:szCs w:val="20"/>
        </w:rPr>
        <w:t>et</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w w:val="88"/>
          <w:sz w:val="20"/>
          <w:szCs w:val="20"/>
        </w:rPr>
        <w:t>al.</w:t>
      </w:r>
      <w:r w:rsidRPr="00B72469">
        <w:rPr>
          <w:rFonts w:ascii="Times New Roman" w:eastAsia="Arial" w:hAnsi="Times New Roman" w:cs="Times New Roman"/>
          <w:spacing w:val="9"/>
          <w:w w:val="88"/>
          <w:sz w:val="20"/>
          <w:szCs w:val="20"/>
        </w:rPr>
        <w:t xml:space="preserve"> </w:t>
      </w:r>
      <w:r w:rsidRPr="00B72469">
        <w:rPr>
          <w:rFonts w:ascii="Times New Roman" w:eastAsia="Arial" w:hAnsi="Times New Roman" w:cs="Times New Roman"/>
          <w:sz w:val="20"/>
          <w:szCs w:val="20"/>
        </w:rPr>
        <w:t xml:space="preserve">[2], who </w:t>
      </w:r>
      <w:r w:rsidRPr="00B72469">
        <w:rPr>
          <w:rFonts w:ascii="Times New Roman" w:eastAsia="Arial" w:hAnsi="Times New Roman" w:cs="Times New Roman"/>
          <w:w w:val="89"/>
          <w:sz w:val="20"/>
          <w:szCs w:val="20"/>
        </w:rPr>
        <w:t>studied</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sz w:val="20"/>
          <w:szCs w:val="20"/>
        </w:rPr>
        <w:t>W</w:t>
      </w:r>
      <w:r w:rsidRPr="00B72469">
        <w:rPr>
          <w:rFonts w:ascii="Times New Roman" w:eastAsia="Arial" w:hAnsi="Times New Roman" w:cs="Times New Roman"/>
          <w:spacing w:val="-18"/>
          <w:sz w:val="20"/>
          <w:szCs w:val="20"/>
        </w:rPr>
        <w:t>P</w:t>
      </w:r>
      <w:r w:rsidRPr="00B72469">
        <w:rPr>
          <w:rFonts w:ascii="Times New Roman" w:eastAsia="Arial" w:hAnsi="Times New Roman" w:cs="Times New Roman"/>
          <w:sz w:val="20"/>
          <w:szCs w:val="20"/>
        </w:rPr>
        <w:t>A</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6"/>
          <w:sz w:val="20"/>
          <w:szCs w:val="20"/>
        </w:rPr>
        <w:t>and</w:t>
      </w:r>
      <w:r w:rsidRPr="00B72469">
        <w:rPr>
          <w:rFonts w:ascii="Times New Roman" w:eastAsia="Arial" w:hAnsi="Times New Roman" w:cs="Times New Roman"/>
          <w:spacing w:val="20"/>
          <w:w w:val="86"/>
          <w:sz w:val="20"/>
          <w:szCs w:val="20"/>
        </w:rPr>
        <w:t xml:space="preserve"> </w:t>
      </w:r>
      <w:r w:rsidRPr="00B72469">
        <w:rPr>
          <w:rFonts w:ascii="Times New Roman" w:eastAsia="Arial" w:hAnsi="Times New Roman" w:cs="Times New Roman"/>
          <w:w w:val="86"/>
          <w:sz w:val="20"/>
          <w:szCs w:val="20"/>
        </w:rPr>
        <w:t>IPSec,</w:t>
      </w:r>
      <w:r w:rsidRPr="00B72469">
        <w:rPr>
          <w:rFonts w:ascii="Times New Roman" w:eastAsia="Arial" w:hAnsi="Times New Roman" w:cs="Times New Roman"/>
          <w:spacing w:val="30"/>
          <w:w w:val="86"/>
          <w:sz w:val="20"/>
          <w:szCs w:val="20"/>
        </w:rPr>
        <w:t xml:space="preserve"> </w:t>
      </w:r>
      <w:r w:rsidRPr="00B72469">
        <w:rPr>
          <w:rFonts w:ascii="Times New Roman" w:eastAsia="Arial" w:hAnsi="Times New Roman" w:cs="Times New Roman"/>
          <w:w w:val="86"/>
          <w:sz w:val="20"/>
          <w:szCs w:val="20"/>
        </w:rPr>
        <w:t>instead</w:t>
      </w:r>
      <w:r w:rsidRPr="00B72469">
        <w:rPr>
          <w:rFonts w:ascii="Times New Roman" w:eastAsia="Arial" w:hAnsi="Times New Roman" w:cs="Times New Roman"/>
          <w:spacing w:val="26"/>
          <w:w w:val="8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94"/>
          <w:sz w:val="20"/>
          <w:szCs w:val="20"/>
        </w:rPr>
        <w:t>SSL/TLS</w:t>
      </w:r>
      <w:r w:rsidRPr="00B72469">
        <w:rPr>
          <w:rFonts w:ascii="Times New Roman" w:eastAsia="Arial" w:hAnsi="Times New Roman" w:cs="Times New Roman"/>
          <w:spacing w:val="15"/>
          <w:w w:val="94"/>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9"/>
          <w:sz w:val="20"/>
          <w:szCs w:val="20"/>
        </w:rPr>
        <w:t>other</w:t>
      </w:r>
      <w:r w:rsidRPr="00B72469">
        <w:rPr>
          <w:rFonts w:ascii="Times New Roman" w:eastAsia="Arial" w:hAnsi="Times New Roman" w:cs="Times New Roman"/>
          <w:spacing w:val="18"/>
          <w:w w:val="89"/>
          <w:sz w:val="20"/>
          <w:szCs w:val="20"/>
        </w:rPr>
        <w:t xml:space="preserve"> </w:t>
      </w:r>
      <w:r w:rsidRPr="00B72469">
        <w:rPr>
          <w:rFonts w:ascii="Times New Roman" w:eastAsia="Arial" w:hAnsi="Times New Roman" w:cs="Times New Roman"/>
          <w:sz w:val="20"/>
          <w:szCs w:val="20"/>
        </w:rPr>
        <w:t>re- search.</w:t>
      </w:r>
    </w:p>
    <w:p w14:paraId="0AFED2AE" w14:textId="77777777" w:rsidR="00676FEB" w:rsidRPr="00B72469" w:rsidRDefault="00676FEB" w:rsidP="00676FEB">
      <w:pPr>
        <w:spacing w:before="2" w:after="0" w:line="180" w:lineRule="exact"/>
        <w:rPr>
          <w:rFonts w:ascii="Times New Roman" w:hAnsi="Times New Roman" w:cs="Times New Roman"/>
          <w:sz w:val="18"/>
          <w:szCs w:val="18"/>
        </w:rPr>
      </w:pPr>
    </w:p>
    <w:p w14:paraId="0AFED2AF" w14:textId="77777777" w:rsidR="00676FEB" w:rsidRPr="00B72469" w:rsidRDefault="00676FEB" w:rsidP="00676FEB">
      <w:pPr>
        <w:spacing w:after="0" w:line="200" w:lineRule="exact"/>
        <w:rPr>
          <w:rFonts w:ascii="Times New Roman" w:hAnsi="Times New Roman" w:cs="Times New Roman"/>
          <w:sz w:val="20"/>
          <w:szCs w:val="20"/>
        </w:rPr>
      </w:pPr>
    </w:p>
    <w:p w14:paraId="0AFED2B0" w14:textId="77777777" w:rsidR="00676FEB" w:rsidRPr="00B72469" w:rsidRDefault="00676FEB" w:rsidP="00676FEB">
      <w:pPr>
        <w:spacing w:after="0" w:line="200" w:lineRule="exact"/>
        <w:rPr>
          <w:rFonts w:ascii="Times New Roman" w:hAnsi="Times New Roman" w:cs="Times New Roman"/>
          <w:sz w:val="20"/>
          <w:szCs w:val="20"/>
        </w:rPr>
      </w:pPr>
    </w:p>
    <w:p w14:paraId="0AFED2B1" w14:textId="77777777" w:rsidR="00676FEB" w:rsidRPr="00B72469" w:rsidRDefault="00676FEB" w:rsidP="00676FEB">
      <w:pPr>
        <w:spacing w:after="0" w:line="240" w:lineRule="auto"/>
        <w:ind w:left="110" w:right="2939"/>
        <w:jc w:val="both"/>
        <w:rPr>
          <w:rFonts w:ascii="Times New Roman" w:eastAsia="Arial" w:hAnsi="Times New Roman" w:cs="Times New Roman"/>
          <w:sz w:val="24"/>
          <w:szCs w:val="24"/>
        </w:rPr>
      </w:pPr>
      <w:r w:rsidRPr="00B72469">
        <w:rPr>
          <w:rFonts w:ascii="Times New Roman" w:eastAsia="Arial" w:hAnsi="Times New Roman" w:cs="Times New Roman"/>
          <w:b/>
          <w:bCs/>
          <w:sz w:val="24"/>
          <w:szCs w:val="24"/>
        </w:rPr>
        <w:t xml:space="preserve">6.  </w:t>
      </w:r>
      <w:r w:rsidRPr="00B72469">
        <w:rPr>
          <w:rFonts w:ascii="Times New Roman" w:eastAsia="Arial" w:hAnsi="Times New Roman" w:cs="Times New Roman"/>
          <w:b/>
          <w:bCs/>
          <w:spacing w:val="17"/>
          <w:sz w:val="24"/>
          <w:szCs w:val="24"/>
        </w:rPr>
        <w:t xml:space="preserve"> </w:t>
      </w:r>
      <w:r w:rsidRPr="00B72469">
        <w:rPr>
          <w:rFonts w:ascii="Times New Roman" w:eastAsia="Arial" w:hAnsi="Times New Roman" w:cs="Times New Roman"/>
          <w:b/>
          <w:bCs/>
          <w:w w:val="102"/>
          <w:sz w:val="24"/>
          <w:szCs w:val="24"/>
        </w:rPr>
        <w:t>SUMMA</w:t>
      </w:r>
      <w:r w:rsidRPr="00B72469">
        <w:rPr>
          <w:rFonts w:ascii="Times New Roman" w:eastAsia="Arial" w:hAnsi="Times New Roman" w:cs="Times New Roman"/>
          <w:b/>
          <w:bCs/>
          <w:spacing w:val="-8"/>
          <w:w w:val="102"/>
          <w:sz w:val="24"/>
          <w:szCs w:val="24"/>
        </w:rPr>
        <w:t>R</w:t>
      </w:r>
      <w:r w:rsidRPr="00B72469">
        <w:rPr>
          <w:rFonts w:ascii="Times New Roman" w:eastAsia="Arial" w:hAnsi="Times New Roman" w:cs="Times New Roman"/>
          <w:b/>
          <w:bCs/>
          <w:w w:val="107"/>
          <w:sz w:val="24"/>
          <w:szCs w:val="24"/>
        </w:rPr>
        <w:t>Y</w:t>
      </w:r>
    </w:p>
    <w:p w14:paraId="0AFED2B2" w14:textId="77777777" w:rsidR="00676FEB" w:rsidRPr="00B72469" w:rsidRDefault="00676FEB" w:rsidP="00676FEB">
      <w:pPr>
        <w:spacing w:after="0" w:line="130" w:lineRule="exact"/>
        <w:rPr>
          <w:rFonts w:ascii="Times New Roman" w:hAnsi="Times New Roman" w:cs="Times New Roman"/>
          <w:sz w:val="13"/>
          <w:szCs w:val="13"/>
        </w:rPr>
      </w:pPr>
    </w:p>
    <w:p w14:paraId="0AFED2B3" w14:textId="77777777" w:rsidR="00676FEB" w:rsidRPr="00B72469" w:rsidRDefault="00676FEB" w:rsidP="00676FEB">
      <w:pPr>
        <w:spacing w:after="0" w:line="200" w:lineRule="exact"/>
        <w:rPr>
          <w:rFonts w:ascii="Times New Roman" w:hAnsi="Times New Roman" w:cs="Times New Roman"/>
          <w:sz w:val="20"/>
          <w:szCs w:val="20"/>
        </w:rPr>
      </w:pPr>
    </w:p>
    <w:p w14:paraId="0AFED2B4" w14:textId="77777777" w:rsidR="00676FEB" w:rsidRPr="00B72469" w:rsidRDefault="00676FEB" w:rsidP="00676FEB">
      <w:pPr>
        <w:spacing w:after="0" w:line="249" w:lineRule="auto"/>
        <w:ind w:left="110" w:right="-54"/>
        <w:jc w:val="both"/>
        <w:rPr>
          <w:rFonts w:ascii="Times New Roman" w:eastAsia="Arial" w:hAnsi="Times New Roman" w:cs="Times New Roman"/>
          <w:sz w:val="20"/>
          <w:szCs w:val="20"/>
        </w:rPr>
      </w:pPr>
      <w:r w:rsidRPr="00B72469">
        <w:rPr>
          <w:rFonts w:ascii="Times New Roman" w:eastAsia="Arial" w:hAnsi="Times New Roman" w:cs="Times New Roman"/>
          <w:spacing w:val="-14"/>
          <w:w w:val="88"/>
          <w:sz w:val="20"/>
          <w:szCs w:val="20"/>
        </w:rPr>
        <w:t>W</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8"/>
          <w:w w:val="88"/>
          <w:sz w:val="20"/>
          <w:szCs w:val="20"/>
        </w:rPr>
        <w:t xml:space="preserve"> </w:t>
      </w:r>
      <w:r w:rsidRPr="00B72469">
        <w:rPr>
          <w:rFonts w:ascii="Times New Roman" w:eastAsia="Arial" w:hAnsi="Times New Roman" w:cs="Times New Roman"/>
          <w:w w:val="88"/>
          <w:sz w:val="20"/>
          <w:szCs w:val="20"/>
        </w:rPr>
        <w:t>h</w:t>
      </w:r>
      <w:r w:rsidRPr="00B72469">
        <w:rPr>
          <w:rFonts w:ascii="Times New Roman" w:eastAsia="Arial" w:hAnsi="Times New Roman" w:cs="Times New Roman"/>
          <w:spacing w:val="-3"/>
          <w:w w:val="88"/>
          <w:sz w:val="20"/>
          <w:szCs w:val="20"/>
        </w:rPr>
        <w:t>a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w w:val="88"/>
          <w:sz w:val="20"/>
          <w:szCs w:val="20"/>
        </w:rPr>
        <w:t>outlined</w:t>
      </w:r>
      <w:r w:rsidRPr="00B72469">
        <w:rPr>
          <w:rFonts w:ascii="Times New Roman" w:eastAsia="Arial" w:hAnsi="Times New Roman" w:cs="Times New Roman"/>
          <w:spacing w:val="34"/>
          <w:w w:val="88"/>
          <w:sz w:val="20"/>
          <w:szCs w:val="20"/>
        </w:rPr>
        <w:t xml:space="preserve"> </w:t>
      </w:r>
      <w:r w:rsidRPr="00B72469">
        <w:rPr>
          <w:rFonts w:ascii="Times New Roman" w:eastAsia="Arial" w:hAnsi="Times New Roman" w:cs="Times New Roman"/>
          <w:w w:val="88"/>
          <w:sz w:val="20"/>
          <w:szCs w:val="20"/>
        </w:rPr>
        <w:t>a</w:t>
      </w:r>
      <w:r w:rsidRPr="00B72469">
        <w:rPr>
          <w:rFonts w:ascii="Times New Roman" w:eastAsia="Arial" w:hAnsi="Times New Roman" w:cs="Times New Roman"/>
          <w:spacing w:val="-11"/>
          <w:w w:val="88"/>
          <w:sz w:val="20"/>
          <w:szCs w:val="20"/>
        </w:rPr>
        <w:t xml:space="preserve"> </w:t>
      </w:r>
      <w:r w:rsidRPr="00B72469">
        <w:rPr>
          <w:rFonts w:ascii="Times New Roman" w:eastAsia="Arial" w:hAnsi="Times New Roman" w:cs="Times New Roman"/>
          <w:w w:val="88"/>
          <w:sz w:val="20"/>
          <w:szCs w:val="20"/>
        </w:rPr>
        <w:t>high-</w:t>
      </w:r>
      <w:proofErr w:type="gramStart"/>
      <w:r w:rsidRPr="00B72469">
        <w:rPr>
          <w:rFonts w:ascii="Times New Roman" w:eastAsia="Arial" w:hAnsi="Times New Roman" w:cs="Times New Roman"/>
          <w:w w:val="88"/>
          <w:sz w:val="20"/>
          <w:szCs w:val="20"/>
        </w:rPr>
        <w:t>l</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 xml:space="preserve">el </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architecture</w:t>
      </w:r>
      <w:proofErr w:type="gramEnd"/>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that</w:t>
      </w:r>
      <w:r w:rsidRPr="00B72469">
        <w:rPr>
          <w:rFonts w:ascii="Times New Roman" w:eastAsia="Arial" w:hAnsi="Times New Roman" w:cs="Times New Roman"/>
          <w:spacing w:val="2"/>
          <w:w w:val="88"/>
          <w:sz w:val="20"/>
          <w:szCs w:val="20"/>
        </w:rPr>
        <w:t xml:space="preserve"> </w:t>
      </w:r>
      <w:r w:rsidRPr="00B72469">
        <w:rPr>
          <w:rFonts w:ascii="Times New Roman" w:eastAsia="Arial" w:hAnsi="Times New Roman" w:cs="Times New Roman"/>
          <w:w w:val="88"/>
          <w:sz w:val="20"/>
          <w:szCs w:val="20"/>
        </w:rPr>
        <w:t>should</w:t>
      </w:r>
      <w:r w:rsidRPr="00B72469">
        <w:rPr>
          <w:rFonts w:ascii="Times New Roman" w:eastAsia="Arial" w:hAnsi="Times New Roman" w:cs="Times New Roman"/>
          <w:spacing w:val="10"/>
          <w:w w:val="88"/>
          <w:sz w:val="20"/>
          <w:szCs w:val="20"/>
        </w:rPr>
        <w:t xml:space="preserve"> </w:t>
      </w:r>
      <w:r w:rsidRPr="00B72469">
        <w:rPr>
          <w:rFonts w:ascii="Times New Roman" w:eastAsia="Arial" w:hAnsi="Times New Roman" w:cs="Times New Roman"/>
          <w:sz w:val="20"/>
          <w:szCs w:val="20"/>
        </w:rPr>
        <w:t>both be</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w w:val="89"/>
          <w:sz w:val="20"/>
          <w:szCs w:val="20"/>
        </w:rPr>
        <w:t>realizable,</w:t>
      </w:r>
      <w:r w:rsidRPr="00B72469">
        <w:rPr>
          <w:rFonts w:ascii="Times New Roman" w:eastAsia="Arial" w:hAnsi="Times New Roman" w:cs="Times New Roman"/>
          <w:spacing w:val="47"/>
          <w:w w:val="89"/>
          <w:sz w:val="20"/>
          <w:szCs w:val="20"/>
        </w:rPr>
        <w:t xml:space="preserve"> </w:t>
      </w:r>
      <w:r w:rsidRPr="00B72469">
        <w:rPr>
          <w:rFonts w:ascii="Times New Roman" w:eastAsia="Arial" w:hAnsi="Times New Roman" w:cs="Times New Roman"/>
          <w:w w:val="89"/>
          <w:sz w:val="20"/>
          <w:szCs w:val="20"/>
        </w:rPr>
        <w:t>and</w:t>
      </w:r>
      <w:r w:rsidRPr="00B72469">
        <w:rPr>
          <w:rFonts w:ascii="Times New Roman" w:eastAsia="Arial" w:hAnsi="Times New Roman" w:cs="Times New Roman"/>
          <w:spacing w:val="20"/>
          <w:w w:val="89"/>
          <w:sz w:val="20"/>
          <w:szCs w:val="20"/>
        </w:rPr>
        <w:t xml:space="preserve"> </w:t>
      </w:r>
      <w:r w:rsidRPr="00B72469">
        <w:rPr>
          <w:rFonts w:ascii="Times New Roman" w:eastAsia="Arial" w:hAnsi="Times New Roman" w:cs="Times New Roman"/>
          <w:w w:val="89"/>
          <w:sz w:val="20"/>
          <w:szCs w:val="20"/>
        </w:rPr>
        <w:t>pr</w:t>
      </w:r>
      <w:r w:rsidRPr="00B72469">
        <w:rPr>
          <w:rFonts w:ascii="Times New Roman" w:eastAsia="Arial" w:hAnsi="Times New Roman" w:cs="Times New Roman"/>
          <w:spacing w:val="-3"/>
          <w:w w:val="89"/>
          <w:sz w:val="20"/>
          <w:szCs w:val="20"/>
        </w:rPr>
        <w:t>o</w:t>
      </w:r>
      <w:r w:rsidRPr="00B72469">
        <w:rPr>
          <w:rFonts w:ascii="Times New Roman" w:eastAsia="Arial" w:hAnsi="Times New Roman" w:cs="Times New Roman"/>
          <w:w w:val="89"/>
          <w:sz w:val="20"/>
          <w:szCs w:val="20"/>
        </w:rPr>
        <w:t xml:space="preserve">vide </w:t>
      </w:r>
      <w:r w:rsidRPr="00B72469">
        <w:rPr>
          <w:rFonts w:ascii="Times New Roman" w:eastAsia="Arial" w:hAnsi="Times New Roman" w:cs="Times New Roman"/>
          <w:spacing w:val="1"/>
          <w:w w:val="89"/>
          <w:sz w:val="20"/>
          <w:szCs w:val="20"/>
        </w:rPr>
        <w:t xml:space="preserve"> </w:t>
      </w:r>
      <w:r w:rsidRPr="00B72469">
        <w:rPr>
          <w:rFonts w:ascii="Times New Roman" w:eastAsia="Arial" w:hAnsi="Times New Roman" w:cs="Times New Roman"/>
          <w:sz w:val="20"/>
          <w:szCs w:val="20"/>
        </w:rPr>
        <w:t>for</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the</w:t>
      </w:r>
      <w:r w:rsidRPr="00B72469">
        <w:rPr>
          <w:rFonts w:ascii="Times New Roman" w:eastAsia="Arial" w:hAnsi="Times New Roman" w:cs="Times New Roman"/>
          <w:spacing w:val="-12"/>
          <w:sz w:val="20"/>
          <w:szCs w:val="20"/>
        </w:rPr>
        <w:t xml:space="preserve"> </w:t>
      </w:r>
      <w:r w:rsidRPr="00B72469">
        <w:rPr>
          <w:rFonts w:ascii="Times New Roman" w:eastAsia="Arial" w:hAnsi="Times New Roman" w:cs="Times New Roman"/>
          <w:sz w:val="20"/>
          <w:szCs w:val="20"/>
        </w:rPr>
        <w:t>ability</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11"/>
          <w:sz w:val="20"/>
          <w:szCs w:val="20"/>
        </w:rPr>
        <w:t xml:space="preserve"> </w:t>
      </w:r>
      <w:r w:rsidRPr="00B72469">
        <w:rPr>
          <w:rFonts w:ascii="Times New Roman" w:eastAsia="Arial" w:hAnsi="Times New Roman" w:cs="Times New Roman"/>
          <w:w w:val="93"/>
          <w:sz w:val="20"/>
          <w:szCs w:val="20"/>
        </w:rPr>
        <w:t>perform</w:t>
      </w:r>
      <w:r w:rsidRPr="00B72469">
        <w:rPr>
          <w:rFonts w:ascii="Times New Roman" w:eastAsia="Arial" w:hAnsi="Times New Roman" w:cs="Times New Roman"/>
          <w:spacing w:val="28"/>
          <w:w w:val="93"/>
          <w:sz w:val="20"/>
          <w:szCs w:val="20"/>
        </w:rPr>
        <w:t xml:space="preserve"> </w:t>
      </w:r>
      <w:r w:rsidRPr="00B72469">
        <w:rPr>
          <w:rFonts w:ascii="Times New Roman" w:eastAsia="Arial" w:hAnsi="Times New Roman" w:cs="Times New Roman"/>
          <w:sz w:val="20"/>
          <w:szCs w:val="20"/>
        </w:rPr>
        <w:t xml:space="preserve">on- </w:t>
      </w:r>
      <w:r w:rsidRPr="00B72469">
        <w:rPr>
          <w:rFonts w:ascii="Times New Roman" w:eastAsia="Arial" w:hAnsi="Times New Roman" w:cs="Times New Roman"/>
          <w:w w:val="87"/>
          <w:sz w:val="20"/>
          <w:szCs w:val="20"/>
        </w:rPr>
        <w:t>demand</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analysis</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processing</w:t>
      </w:r>
      <w:r w:rsidRPr="00B72469">
        <w:rPr>
          <w:rFonts w:ascii="Times New Roman" w:eastAsia="Arial" w:hAnsi="Times New Roman" w:cs="Times New Roman"/>
          <w:spacing w:val="15"/>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5"/>
          <w:sz w:val="20"/>
          <w:szCs w:val="20"/>
        </w:rPr>
        <w:t xml:space="preserve"> </w:t>
      </w:r>
      <w:r w:rsidRPr="00B72469">
        <w:rPr>
          <w:rFonts w:ascii="Times New Roman" w:eastAsia="Arial" w:hAnsi="Times New Roman" w:cs="Times New Roman"/>
          <w:w w:val="85"/>
          <w:sz w:val="20"/>
          <w:szCs w:val="20"/>
        </w:rPr>
        <w:t>data</w:t>
      </w:r>
      <w:r w:rsidRPr="00B72469">
        <w:rPr>
          <w:rFonts w:ascii="Times New Roman" w:eastAsia="Arial" w:hAnsi="Times New Roman" w:cs="Times New Roman"/>
          <w:spacing w:val="6"/>
          <w:w w:val="85"/>
          <w:sz w:val="20"/>
          <w:szCs w:val="20"/>
        </w:rPr>
        <w:t xml:space="preserve"> </w:t>
      </w:r>
      <w:r w:rsidRPr="00B72469">
        <w:rPr>
          <w:rFonts w:ascii="Times New Roman" w:eastAsia="Arial" w:hAnsi="Times New Roman" w:cs="Times New Roman"/>
          <w:sz w:val="20"/>
          <w:szCs w:val="20"/>
        </w:rPr>
        <w:t>from</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w w:val="83"/>
          <w:sz w:val="20"/>
          <w:szCs w:val="20"/>
        </w:rPr>
        <w:t>a</w:t>
      </w:r>
      <w:r w:rsidRPr="00B72469">
        <w:rPr>
          <w:rFonts w:ascii="Times New Roman" w:eastAsia="Arial" w:hAnsi="Times New Roman" w:cs="Times New Roman"/>
          <w:spacing w:val="2"/>
          <w:w w:val="83"/>
          <w:sz w:val="20"/>
          <w:szCs w:val="20"/>
        </w:rPr>
        <w:t xml:space="preserve"> </w:t>
      </w:r>
      <w:r w:rsidRPr="00B72469">
        <w:rPr>
          <w:rFonts w:ascii="Times New Roman" w:eastAsia="Arial" w:hAnsi="Times New Roman" w:cs="Times New Roman"/>
          <w:w w:val="83"/>
          <w:sz w:val="20"/>
          <w:szCs w:val="20"/>
        </w:rPr>
        <w:t>la</w:t>
      </w:r>
      <w:r w:rsidRPr="00B72469">
        <w:rPr>
          <w:rFonts w:ascii="Times New Roman" w:eastAsia="Arial" w:hAnsi="Times New Roman" w:cs="Times New Roman"/>
          <w:spacing w:val="-3"/>
          <w:w w:val="83"/>
          <w:sz w:val="20"/>
          <w:szCs w:val="20"/>
        </w:rPr>
        <w:t>r</w:t>
      </w:r>
      <w:r w:rsidRPr="00B72469">
        <w:rPr>
          <w:rFonts w:ascii="Times New Roman" w:eastAsia="Arial" w:hAnsi="Times New Roman" w:cs="Times New Roman"/>
          <w:w w:val="83"/>
          <w:sz w:val="20"/>
          <w:szCs w:val="20"/>
        </w:rPr>
        <w:t>ge</w:t>
      </w:r>
      <w:r w:rsidRPr="00B72469">
        <w:rPr>
          <w:rFonts w:ascii="Times New Roman" w:eastAsia="Arial" w:hAnsi="Times New Roman" w:cs="Times New Roman"/>
          <w:spacing w:val="33"/>
          <w:w w:val="83"/>
          <w:sz w:val="20"/>
          <w:szCs w:val="20"/>
        </w:rPr>
        <w:t xml:space="preserve"> </w:t>
      </w:r>
      <w:r w:rsidRPr="00B72469">
        <w:rPr>
          <w:rFonts w:ascii="Times New Roman" w:eastAsia="Arial" w:hAnsi="Times New Roman" w:cs="Times New Roman"/>
          <w:sz w:val="20"/>
          <w:szCs w:val="20"/>
        </w:rPr>
        <w:t xml:space="preserve">num- </w:t>
      </w:r>
      <w:r w:rsidRPr="00B72469">
        <w:rPr>
          <w:rFonts w:ascii="Times New Roman" w:eastAsia="Arial" w:hAnsi="Times New Roman" w:cs="Times New Roman"/>
          <w:w w:val="88"/>
          <w:sz w:val="20"/>
          <w:szCs w:val="20"/>
        </w:rPr>
        <w:t>ber</w:t>
      </w:r>
      <w:r w:rsidRPr="00B72469">
        <w:rPr>
          <w:rFonts w:ascii="Times New Roman" w:eastAsia="Arial" w:hAnsi="Times New Roman" w:cs="Times New Roman"/>
          <w:spacing w:val="-1"/>
          <w:w w:val="88"/>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7"/>
          <w:sz w:val="20"/>
          <w:szCs w:val="20"/>
        </w:rPr>
        <w:t>heterogeneou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w w:val="87"/>
          <w:sz w:val="20"/>
          <w:szCs w:val="20"/>
        </w:rPr>
        <w:t>and</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 xml:space="preserve">globally </w:t>
      </w:r>
      <w:r w:rsidRPr="00B72469">
        <w:rPr>
          <w:rFonts w:ascii="Times New Roman" w:eastAsia="Arial" w:hAnsi="Times New Roman" w:cs="Times New Roman"/>
          <w:spacing w:val="12"/>
          <w:w w:val="87"/>
          <w:sz w:val="20"/>
          <w:szCs w:val="20"/>
        </w:rPr>
        <w:t xml:space="preserve"> </w:t>
      </w:r>
      <w:r w:rsidRPr="00B72469">
        <w:rPr>
          <w:rFonts w:ascii="Times New Roman" w:eastAsia="Arial" w:hAnsi="Times New Roman" w:cs="Times New Roman"/>
          <w:w w:val="87"/>
          <w:sz w:val="20"/>
          <w:szCs w:val="20"/>
        </w:rPr>
        <w:t>placed</w:t>
      </w:r>
      <w:r w:rsidRPr="00B72469">
        <w:rPr>
          <w:rFonts w:ascii="Times New Roman" w:eastAsia="Arial" w:hAnsi="Times New Roman" w:cs="Times New Roman"/>
          <w:spacing w:val="5"/>
          <w:w w:val="87"/>
          <w:sz w:val="20"/>
          <w:szCs w:val="20"/>
        </w:rPr>
        <w:t xml:space="preserve"> </w:t>
      </w:r>
      <w:r w:rsidRPr="00B72469">
        <w:rPr>
          <w:rFonts w:ascii="Times New Roman" w:eastAsia="Arial" w:hAnsi="Times New Roman" w:cs="Times New Roman"/>
          <w:w w:val="87"/>
          <w:sz w:val="20"/>
          <w:szCs w:val="20"/>
        </w:rPr>
        <w:t>sensors.</w:t>
      </w:r>
      <w:r w:rsidRPr="00B72469">
        <w:rPr>
          <w:rFonts w:ascii="Times New Roman" w:eastAsia="Arial" w:hAnsi="Times New Roman" w:cs="Times New Roman"/>
          <w:spacing w:val="-10"/>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sz w:val="20"/>
          <w:szCs w:val="20"/>
        </w:rPr>
        <w:t xml:space="preserve">net- </w:t>
      </w:r>
      <w:r w:rsidRPr="00B72469">
        <w:rPr>
          <w:rFonts w:ascii="Times New Roman" w:eastAsia="Arial" w:hAnsi="Times New Roman" w:cs="Times New Roman"/>
          <w:spacing w:val="-2"/>
          <w:sz w:val="20"/>
          <w:szCs w:val="20"/>
        </w:rPr>
        <w:t>w</w:t>
      </w:r>
      <w:r w:rsidRPr="00B72469">
        <w:rPr>
          <w:rFonts w:ascii="Times New Roman" w:eastAsia="Arial" w:hAnsi="Times New Roman" w:cs="Times New Roman"/>
          <w:sz w:val="20"/>
          <w:szCs w:val="20"/>
        </w:rPr>
        <w:t>ork</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7"/>
          <w:sz w:val="20"/>
          <w:szCs w:val="20"/>
        </w:rPr>
        <w:t>structured</w:t>
      </w:r>
      <w:r w:rsidRPr="00B72469">
        <w:rPr>
          <w:rFonts w:ascii="Times New Roman" w:eastAsia="Arial" w:hAnsi="Times New Roman" w:cs="Times New Roman"/>
          <w:spacing w:val="34"/>
          <w:w w:val="87"/>
          <w:sz w:val="20"/>
          <w:szCs w:val="20"/>
        </w:rPr>
        <w:t xml:space="preserve"> </w:t>
      </w:r>
      <w:r w:rsidRPr="00B72469">
        <w:rPr>
          <w:rFonts w:ascii="Times New Roman" w:eastAsia="Arial" w:hAnsi="Times New Roman" w:cs="Times New Roman"/>
          <w:w w:val="87"/>
          <w:sz w:val="20"/>
          <w:szCs w:val="20"/>
        </w:rPr>
        <w:t>so</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23"/>
          <w:w w:val="87"/>
          <w:sz w:val="20"/>
          <w:szCs w:val="20"/>
        </w:rPr>
        <w:t xml:space="preserve"> </w:t>
      </w:r>
      <w:r w:rsidRPr="00B72469">
        <w:rPr>
          <w:rFonts w:ascii="Times New Roman" w:eastAsia="Arial" w:hAnsi="Times New Roman" w:cs="Times New Roman"/>
          <w:sz w:val="20"/>
          <w:szCs w:val="20"/>
        </w:rPr>
        <w:t>it</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sz w:val="20"/>
          <w:szCs w:val="20"/>
        </w:rPr>
        <w:t>is</w:t>
      </w:r>
      <w:r w:rsidRPr="00B72469">
        <w:rPr>
          <w:rFonts w:ascii="Times New Roman" w:eastAsia="Arial" w:hAnsi="Times New Roman" w:cs="Times New Roman"/>
          <w:spacing w:val="-3"/>
          <w:sz w:val="20"/>
          <w:szCs w:val="20"/>
        </w:rPr>
        <w:t xml:space="preserve"> </w:t>
      </w:r>
      <w:r w:rsidRPr="00B72469">
        <w:rPr>
          <w:rFonts w:ascii="Times New Roman" w:eastAsia="Arial" w:hAnsi="Times New Roman" w:cs="Times New Roman"/>
          <w:w w:val="89"/>
          <w:sz w:val="20"/>
          <w:szCs w:val="20"/>
        </w:rPr>
        <w:t>feasible</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w w:val="89"/>
          <w:sz w:val="20"/>
          <w:szCs w:val="20"/>
        </w:rPr>
        <w:t>consider</w:t>
      </w:r>
      <w:r w:rsidRPr="00B72469">
        <w:rPr>
          <w:rFonts w:ascii="Times New Roman" w:eastAsia="Arial" w:hAnsi="Times New Roman" w:cs="Times New Roman"/>
          <w:spacing w:val="15"/>
          <w:w w:val="89"/>
          <w:sz w:val="20"/>
          <w:szCs w:val="20"/>
        </w:rPr>
        <w:t xml:space="preserve"> </w:t>
      </w:r>
      <w:r w:rsidRPr="00B72469">
        <w:rPr>
          <w:rFonts w:ascii="Times New Roman" w:eastAsia="Arial" w:hAnsi="Times New Roman" w:cs="Times New Roman"/>
          <w:w w:val="89"/>
          <w:sz w:val="20"/>
          <w:szCs w:val="20"/>
        </w:rPr>
        <w:t>real</w:t>
      </w:r>
      <w:r w:rsidRPr="00B72469">
        <w:rPr>
          <w:rFonts w:ascii="Times New Roman" w:eastAsia="Arial" w:hAnsi="Times New Roman" w:cs="Times New Roman"/>
          <w:spacing w:val="16"/>
          <w:w w:val="89"/>
          <w:sz w:val="20"/>
          <w:szCs w:val="20"/>
        </w:rPr>
        <w:t xml:space="preserve"> </w:t>
      </w:r>
      <w:r w:rsidRPr="00B72469">
        <w:rPr>
          <w:rFonts w:ascii="Times New Roman" w:eastAsia="Arial" w:hAnsi="Times New Roman" w:cs="Times New Roman"/>
          <w:sz w:val="20"/>
          <w:szCs w:val="20"/>
        </w:rPr>
        <w:t xml:space="preserve">or </w:t>
      </w:r>
      <w:r w:rsidRPr="00B72469">
        <w:rPr>
          <w:rFonts w:ascii="Times New Roman" w:eastAsia="Arial" w:hAnsi="Times New Roman" w:cs="Times New Roman"/>
          <w:w w:val="87"/>
          <w:sz w:val="20"/>
          <w:szCs w:val="20"/>
        </w:rPr>
        <w:t>nea</w:t>
      </w:r>
      <w:r w:rsidRPr="00B72469">
        <w:rPr>
          <w:rFonts w:ascii="Times New Roman" w:eastAsia="Arial" w:hAnsi="Times New Roman" w:cs="Times New Roman"/>
          <w:spacing w:val="-3"/>
          <w:w w:val="87"/>
          <w:sz w:val="20"/>
          <w:szCs w:val="20"/>
        </w:rPr>
        <w:t>r</w:t>
      </w:r>
      <w:r w:rsidRPr="00B72469">
        <w:rPr>
          <w:rFonts w:ascii="Times New Roman" w:eastAsia="Arial" w:hAnsi="Times New Roman" w:cs="Times New Roman"/>
          <w:w w:val="87"/>
          <w:sz w:val="20"/>
          <w:szCs w:val="20"/>
        </w:rPr>
        <w:t>-real</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time</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processing and</w:t>
      </w:r>
      <w:r w:rsidRPr="00B72469">
        <w:rPr>
          <w:rFonts w:ascii="Times New Roman" w:eastAsia="Arial" w:hAnsi="Times New Roman" w:cs="Times New Roman"/>
          <w:spacing w:val="-13"/>
          <w:w w:val="87"/>
          <w:sz w:val="20"/>
          <w:szCs w:val="20"/>
        </w:rPr>
        <w:t xml:space="preserve"> </w:t>
      </w:r>
      <w:r w:rsidRPr="00B72469">
        <w:rPr>
          <w:rFonts w:ascii="Times New Roman" w:eastAsia="Arial" w:hAnsi="Times New Roman" w:cs="Times New Roman"/>
          <w:w w:val="87"/>
          <w:sz w:val="20"/>
          <w:szCs w:val="20"/>
        </w:rPr>
        <w:t>interpretation</w:t>
      </w:r>
      <w:r w:rsidRPr="00B72469">
        <w:rPr>
          <w:rFonts w:ascii="Times New Roman" w:eastAsia="Arial" w:hAnsi="Times New Roman" w:cs="Times New Roman"/>
          <w:spacing w:val="38"/>
          <w:w w:val="87"/>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9"/>
          <w:sz w:val="20"/>
          <w:szCs w:val="20"/>
        </w:rPr>
        <w:t xml:space="preserve"> </w:t>
      </w:r>
      <w:r w:rsidRPr="00B72469">
        <w:rPr>
          <w:rFonts w:ascii="Times New Roman" w:eastAsia="Arial" w:hAnsi="Times New Roman" w:cs="Times New Roman"/>
          <w:w w:val="86"/>
          <w:sz w:val="20"/>
          <w:szCs w:val="20"/>
        </w:rPr>
        <w:t>the</w:t>
      </w:r>
      <w:r w:rsidRPr="00B72469">
        <w:rPr>
          <w:rFonts w:ascii="Times New Roman" w:eastAsia="Arial" w:hAnsi="Times New Roman" w:cs="Times New Roman"/>
          <w:spacing w:val="-6"/>
          <w:w w:val="86"/>
          <w:sz w:val="20"/>
          <w:szCs w:val="20"/>
        </w:rPr>
        <w:t xml:space="preserve"> </w:t>
      </w:r>
      <w:r w:rsidRPr="00B72469">
        <w:rPr>
          <w:rFonts w:ascii="Times New Roman" w:eastAsia="Arial" w:hAnsi="Times New Roman" w:cs="Times New Roman"/>
          <w:w w:val="86"/>
          <w:sz w:val="20"/>
          <w:szCs w:val="20"/>
        </w:rPr>
        <w:t>data</w:t>
      </w:r>
      <w:r w:rsidRPr="00B72469">
        <w:rPr>
          <w:rFonts w:ascii="Times New Roman" w:eastAsia="Arial" w:hAnsi="Times New Roman" w:cs="Times New Roman"/>
          <w:spacing w:val="-13"/>
          <w:w w:val="86"/>
          <w:sz w:val="20"/>
          <w:szCs w:val="20"/>
        </w:rPr>
        <w:t xml:space="preserve"> </w:t>
      </w:r>
      <w:r w:rsidRPr="00B72469">
        <w:rPr>
          <w:rFonts w:ascii="Times New Roman" w:eastAsia="Arial" w:hAnsi="Times New Roman" w:cs="Times New Roman"/>
          <w:sz w:val="20"/>
          <w:szCs w:val="20"/>
        </w:rPr>
        <w:t xml:space="preserve">with </w:t>
      </w:r>
      <w:r w:rsidRPr="00B72469">
        <w:rPr>
          <w:rFonts w:ascii="Times New Roman" w:eastAsia="Arial" w:hAnsi="Times New Roman" w:cs="Times New Roman"/>
          <w:w w:val="88"/>
          <w:sz w:val="20"/>
          <w:szCs w:val="20"/>
        </w:rPr>
        <w:t>appropriate</w:t>
      </w:r>
      <w:r w:rsidRPr="00B72469">
        <w:rPr>
          <w:rFonts w:ascii="Times New Roman" w:eastAsia="Arial" w:hAnsi="Times New Roman" w:cs="Times New Roman"/>
          <w:spacing w:val="23"/>
          <w:w w:val="88"/>
          <w:sz w:val="20"/>
          <w:szCs w:val="20"/>
        </w:rPr>
        <w:t xml:space="preserve"> </w:t>
      </w:r>
      <w:r w:rsidRPr="00B72469">
        <w:rPr>
          <w:rFonts w:ascii="Times New Roman" w:eastAsia="Arial" w:hAnsi="Times New Roman" w:cs="Times New Roman"/>
          <w:w w:val="88"/>
          <w:sz w:val="20"/>
          <w:szCs w:val="20"/>
        </w:rPr>
        <w:t>resources.</w:t>
      </w:r>
      <w:r w:rsidRPr="00B72469">
        <w:rPr>
          <w:rFonts w:ascii="Times New Roman" w:eastAsia="Arial" w:hAnsi="Times New Roman" w:cs="Times New Roman"/>
          <w:spacing w:val="20"/>
          <w:w w:val="88"/>
          <w:sz w:val="20"/>
          <w:szCs w:val="20"/>
        </w:rPr>
        <w:t xml:space="preserve"> </w:t>
      </w:r>
      <w:r w:rsidRPr="00B72469">
        <w:rPr>
          <w:rFonts w:ascii="Times New Roman" w:eastAsia="Arial" w:hAnsi="Times New Roman" w:cs="Times New Roman"/>
          <w:w w:val="88"/>
          <w:sz w:val="20"/>
          <w:szCs w:val="20"/>
        </w:rPr>
        <w:t>H</w:t>
      </w:r>
      <w:r w:rsidRPr="00B72469">
        <w:rPr>
          <w:rFonts w:ascii="Times New Roman" w:eastAsia="Arial" w:hAnsi="Times New Roman" w:cs="Times New Roman"/>
          <w:spacing w:val="-4"/>
          <w:w w:val="88"/>
          <w:sz w:val="20"/>
          <w:szCs w:val="20"/>
        </w:rPr>
        <w:t>o</w:t>
      </w:r>
      <w:r w:rsidRPr="00B72469">
        <w:rPr>
          <w:rFonts w:ascii="Times New Roman" w:eastAsia="Arial" w:hAnsi="Times New Roman" w:cs="Times New Roman"/>
          <w:w w:val="88"/>
          <w:sz w:val="20"/>
          <w:szCs w:val="20"/>
        </w:rPr>
        <w:t>w</w:t>
      </w:r>
      <w:r w:rsidRPr="00B72469">
        <w:rPr>
          <w:rFonts w:ascii="Times New Roman" w:eastAsia="Arial" w:hAnsi="Times New Roman" w:cs="Times New Roman"/>
          <w:spacing w:val="-4"/>
          <w:w w:val="88"/>
          <w:sz w:val="20"/>
          <w:szCs w:val="20"/>
        </w:rPr>
        <w:t>e</w:t>
      </w:r>
      <w:r w:rsidRPr="00B72469">
        <w:rPr>
          <w:rFonts w:ascii="Times New Roman" w:eastAsia="Arial" w:hAnsi="Times New Roman" w:cs="Times New Roman"/>
          <w:spacing w:val="-3"/>
          <w:w w:val="88"/>
          <w:sz w:val="20"/>
          <w:szCs w:val="20"/>
        </w:rPr>
        <w:t>v</w:t>
      </w:r>
      <w:r w:rsidRPr="00B72469">
        <w:rPr>
          <w:rFonts w:ascii="Times New Roman" w:eastAsia="Arial" w:hAnsi="Times New Roman" w:cs="Times New Roman"/>
          <w:w w:val="88"/>
          <w:sz w:val="20"/>
          <w:szCs w:val="20"/>
        </w:rPr>
        <w:t>e</w:t>
      </w:r>
      <w:r w:rsidRPr="00B72469">
        <w:rPr>
          <w:rFonts w:ascii="Times New Roman" w:eastAsia="Arial" w:hAnsi="Times New Roman" w:cs="Times New Roman"/>
          <w:spacing w:val="-7"/>
          <w:w w:val="88"/>
          <w:sz w:val="20"/>
          <w:szCs w:val="20"/>
        </w:rPr>
        <w:t>r</w:t>
      </w:r>
      <w:r w:rsidRPr="00B72469">
        <w:rPr>
          <w:rFonts w:ascii="Times New Roman" w:eastAsia="Arial" w:hAnsi="Times New Roman" w:cs="Times New Roman"/>
          <w:w w:val="88"/>
          <w:sz w:val="20"/>
          <w:szCs w:val="20"/>
        </w:rPr>
        <w:t>,</w:t>
      </w:r>
      <w:r w:rsidRPr="00B72469">
        <w:rPr>
          <w:rFonts w:ascii="Times New Roman" w:eastAsia="Arial" w:hAnsi="Times New Roman" w:cs="Times New Roman"/>
          <w:spacing w:val="46"/>
          <w:w w:val="88"/>
          <w:sz w:val="20"/>
          <w:szCs w:val="20"/>
        </w:rPr>
        <w:t xml:space="preserve"> </w:t>
      </w:r>
      <w:r w:rsidRPr="00B72469">
        <w:rPr>
          <w:rFonts w:ascii="Times New Roman" w:eastAsia="Arial" w:hAnsi="Times New Roman" w:cs="Times New Roman"/>
          <w:w w:val="88"/>
          <w:sz w:val="20"/>
          <w:szCs w:val="20"/>
        </w:rPr>
        <w:t>challenges</w:t>
      </w:r>
      <w:r w:rsidRPr="00B72469">
        <w:rPr>
          <w:rFonts w:ascii="Times New Roman" w:eastAsia="Arial" w:hAnsi="Times New Roman" w:cs="Times New Roman"/>
          <w:spacing w:val="3"/>
          <w:w w:val="88"/>
          <w:sz w:val="20"/>
          <w:szCs w:val="20"/>
        </w:rPr>
        <w:t xml:space="preserve"> </w:t>
      </w:r>
      <w:r w:rsidRPr="00B72469">
        <w:rPr>
          <w:rFonts w:ascii="Times New Roman" w:eastAsia="Arial" w:hAnsi="Times New Roman" w:cs="Times New Roman"/>
          <w:w w:val="88"/>
          <w:sz w:val="20"/>
          <w:szCs w:val="20"/>
        </w:rPr>
        <w:t>remain</w:t>
      </w:r>
      <w:r w:rsidRPr="00B72469">
        <w:rPr>
          <w:rFonts w:ascii="Times New Roman" w:eastAsia="Arial" w:hAnsi="Times New Roman" w:cs="Times New Roman"/>
          <w:spacing w:val="25"/>
          <w:w w:val="88"/>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4"/>
          <w:sz w:val="20"/>
          <w:szCs w:val="20"/>
        </w:rPr>
        <w:t xml:space="preserve"> </w:t>
      </w:r>
      <w:r w:rsidRPr="00B72469">
        <w:rPr>
          <w:rFonts w:ascii="Times New Roman" w:eastAsia="Arial" w:hAnsi="Times New Roman" w:cs="Times New Roman"/>
          <w:sz w:val="20"/>
          <w:szCs w:val="20"/>
        </w:rPr>
        <w:t xml:space="preserve">de- </w:t>
      </w:r>
      <w:r w:rsidRPr="00B72469">
        <w:rPr>
          <w:rFonts w:ascii="Times New Roman" w:eastAsia="Arial" w:hAnsi="Times New Roman" w:cs="Times New Roman"/>
          <w:w w:val="94"/>
          <w:sz w:val="20"/>
          <w:szCs w:val="20"/>
        </w:rPr>
        <w:t>termining</w:t>
      </w:r>
      <w:r w:rsidRPr="00B72469">
        <w:rPr>
          <w:rFonts w:ascii="Times New Roman" w:eastAsia="Arial" w:hAnsi="Times New Roman" w:cs="Times New Roman"/>
          <w:spacing w:val="7"/>
          <w:w w:val="94"/>
          <w:sz w:val="20"/>
          <w:szCs w:val="20"/>
        </w:rPr>
        <w:t xml:space="preserve"> </w:t>
      </w:r>
      <w:r w:rsidRPr="00B72469">
        <w:rPr>
          <w:rFonts w:ascii="Times New Roman" w:eastAsia="Arial" w:hAnsi="Times New Roman" w:cs="Times New Roman"/>
          <w:sz w:val="20"/>
          <w:szCs w:val="20"/>
        </w:rPr>
        <w:t>h</w:t>
      </w:r>
      <w:r w:rsidRPr="00B72469">
        <w:rPr>
          <w:rFonts w:ascii="Times New Roman" w:eastAsia="Arial" w:hAnsi="Times New Roman" w:cs="Times New Roman"/>
          <w:spacing w:val="-5"/>
          <w:sz w:val="20"/>
          <w:szCs w:val="20"/>
        </w:rPr>
        <w:t>o</w:t>
      </w:r>
      <w:r w:rsidRPr="00B72469">
        <w:rPr>
          <w:rFonts w:ascii="Times New Roman" w:eastAsia="Arial" w:hAnsi="Times New Roman" w:cs="Times New Roman"/>
          <w:sz w:val="20"/>
          <w:szCs w:val="20"/>
        </w:rPr>
        <w:t>w</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sz w:val="20"/>
          <w:szCs w:val="20"/>
        </w:rPr>
        <w:t>to</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2"/>
          <w:sz w:val="20"/>
          <w:szCs w:val="20"/>
        </w:rPr>
        <w:t>assure</w:t>
      </w:r>
      <w:r w:rsidRPr="00B72469">
        <w:rPr>
          <w:rFonts w:ascii="Times New Roman" w:eastAsia="Arial" w:hAnsi="Times New Roman" w:cs="Times New Roman"/>
          <w:spacing w:val="14"/>
          <w:w w:val="82"/>
          <w:sz w:val="20"/>
          <w:szCs w:val="20"/>
        </w:rPr>
        <w:t xml:space="preserve"> </w:t>
      </w:r>
      <w:r w:rsidRPr="00B72469">
        <w:rPr>
          <w:rFonts w:ascii="Times New Roman" w:eastAsia="Arial" w:hAnsi="Times New Roman" w:cs="Times New Roman"/>
          <w:w w:val="91"/>
          <w:sz w:val="20"/>
          <w:szCs w:val="20"/>
        </w:rPr>
        <w:t>pr</w:t>
      </w:r>
      <w:r w:rsidRPr="00B72469">
        <w:rPr>
          <w:rFonts w:ascii="Times New Roman" w:eastAsia="Arial" w:hAnsi="Times New Roman" w:cs="Times New Roman"/>
          <w:spacing w:val="-5"/>
          <w:w w:val="91"/>
          <w:sz w:val="20"/>
          <w:szCs w:val="20"/>
        </w:rPr>
        <w:t>iv</w:t>
      </w:r>
      <w:r w:rsidRPr="00B72469">
        <w:rPr>
          <w:rFonts w:ascii="Times New Roman" w:eastAsia="Arial" w:hAnsi="Times New Roman" w:cs="Times New Roman"/>
          <w:w w:val="91"/>
          <w:sz w:val="20"/>
          <w:szCs w:val="20"/>
        </w:rPr>
        <w:t>a</w:t>
      </w:r>
      <w:r w:rsidRPr="00B72469">
        <w:rPr>
          <w:rFonts w:ascii="Times New Roman" w:eastAsia="Arial" w:hAnsi="Times New Roman" w:cs="Times New Roman"/>
          <w:spacing w:val="-3"/>
          <w:w w:val="91"/>
          <w:sz w:val="20"/>
          <w:szCs w:val="20"/>
        </w:rPr>
        <w:t>c</w:t>
      </w:r>
      <w:r w:rsidRPr="00B72469">
        <w:rPr>
          <w:rFonts w:ascii="Times New Roman" w:eastAsia="Arial" w:hAnsi="Times New Roman" w:cs="Times New Roman"/>
          <w:spacing w:val="-12"/>
          <w:w w:val="91"/>
          <w:sz w:val="20"/>
          <w:szCs w:val="20"/>
        </w:rPr>
        <w:t>y</w:t>
      </w:r>
      <w:r w:rsidRPr="00B72469">
        <w:rPr>
          <w:rFonts w:ascii="Times New Roman" w:eastAsia="Arial" w:hAnsi="Times New Roman" w:cs="Times New Roman"/>
          <w:w w:val="91"/>
          <w:sz w:val="20"/>
          <w:szCs w:val="20"/>
        </w:rPr>
        <w:t>,</w:t>
      </w:r>
      <w:r w:rsidRPr="00B72469">
        <w:rPr>
          <w:rFonts w:ascii="Times New Roman" w:eastAsia="Arial" w:hAnsi="Times New Roman" w:cs="Times New Roman"/>
          <w:spacing w:val="25"/>
          <w:w w:val="91"/>
          <w:sz w:val="20"/>
          <w:szCs w:val="20"/>
        </w:rPr>
        <w:t xml:space="preserve"> </w:t>
      </w:r>
      <w:r w:rsidRPr="00B72469">
        <w:rPr>
          <w:rFonts w:ascii="Times New Roman" w:eastAsia="Arial" w:hAnsi="Times New Roman" w:cs="Times New Roman"/>
          <w:w w:val="91"/>
          <w:sz w:val="20"/>
          <w:szCs w:val="20"/>
        </w:rPr>
        <w:t>int</w:t>
      </w:r>
      <w:r w:rsidRPr="00B72469">
        <w:rPr>
          <w:rFonts w:ascii="Times New Roman" w:eastAsia="Arial" w:hAnsi="Times New Roman" w:cs="Times New Roman"/>
          <w:spacing w:val="-3"/>
          <w:w w:val="91"/>
          <w:sz w:val="20"/>
          <w:szCs w:val="20"/>
        </w:rPr>
        <w:t>e</w:t>
      </w:r>
      <w:r w:rsidRPr="00B72469">
        <w:rPr>
          <w:rFonts w:ascii="Times New Roman" w:eastAsia="Arial" w:hAnsi="Times New Roman" w:cs="Times New Roman"/>
          <w:w w:val="91"/>
          <w:sz w:val="20"/>
          <w:szCs w:val="20"/>
        </w:rPr>
        <w:t>grity</w:t>
      </w:r>
      <w:r w:rsidRPr="00B72469">
        <w:rPr>
          <w:rFonts w:ascii="Times New Roman" w:eastAsia="Arial" w:hAnsi="Times New Roman" w:cs="Times New Roman"/>
          <w:spacing w:val="42"/>
          <w:w w:val="91"/>
          <w:sz w:val="20"/>
          <w:szCs w:val="20"/>
        </w:rPr>
        <w:t xml:space="preserve"> </w:t>
      </w:r>
      <w:r w:rsidRPr="00B72469">
        <w:rPr>
          <w:rFonts w:ascii="Times New Roman" w:eastAsia="Arial" w:hAnsi="Times New Roman" w:cs="Times New Roman"/>
          <w:w w:val="91"/>
          <w:sz w:val="20"/>
          <w:szCs w:val="20"/>
        </w:rPr>
        <w:t>and</w:t>
      </w:r>
      <w:r w:rsidRPr="00B72469">
        <w:rPr>
          <w:rFonts w:ascii="Times New Roman" w:eastAsia="Arial" w:hAnsi="Times New Roman" w:cs="Times New Roman"/>
          <w:spacing w:val="-8"/>
          <w:w w:val="91"/>
          <w:sz w:val="20"/>
          <w:szCs w:val="20"/>
        </w:rPr>
        <w:t xml:space="preserve"> </w:t>
      </w:r>
      <w:r w:rsidRPr="00B72469">
        <w:rPr>
          <w:rFonts w:ascii="Times New Roman" w:eastAsia="Arial" w:hAnsi="Times New Roman" w:cs="Times New Roman"/>
          <w:w w:val="91"/>
          <w:sz w:val="20"/>
          <w:szCs w:val="20"/>
        </w:rPr>
        <w:t>pr</w:t>
      </w:r>
      <w:r w:rsidRPr="00B72469">
        <w:rPr>
          <w:rFonts w:ascii="Times New Roman" w:eastAsia="Arial" w:hAnsi="Times New Roman" w:cs="Times New Roman"/>
          <w:spacing w:val="-3"/>
          <w:w w:val="91"/>
          <w:sz w:val="20"/>
          <w:szCs w:val="20"/>
        </w:rPr>
        <w:t>o</w:t>
      </w:r>
      <w:r w:rsidRPr="00B72469">
        <w:rPr>
          <w:rFonts w:ascii="Times New Roman" w:eastAsia="Arial" w:hAnsi="Times New Roman" w:cs="Times New Roman"/>
          <w:spacing w:val="-3"/>
          <w:w w:val="99"/>
          <w:sz w:val="20"/>
          <w:szCs w:val="20"/>
        </w:rPr>
        <w:t>v</w:t>
      </w:r>
      <w:r w:rsidRPr="00B72469">
        <w:rPr>
          <w:rFonts w:ascii="Times New Roman" w:eastAsia="Arial" w:hAnsi="Times New Roman" w:cs="Times New Roman"/>
          <w:w w:val="84"/>
          <w:sz w:val="20"/>
          <w:szCs w:val="20"/>
        </w:rPr>
        <w:t xml:space="preserve">enanc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8"/>
          <w:sz w:val="20"/>
          <w:szCs w:val="20"/>
        </w:rPr>
        <w:t>the</w:t>
      </w:r>
      <w:r w:rsidRPr="00B72469">
        <w:rPr>
          <w:rFonts w:ascii="Times New Roman" w:eastAsia="Arial" w:hAnsi="Times New Roman" w:cs="Times New Roman"/>
          <w:spacing w:val="-5"/>
          <w:w w:val="88"/>
          <w:sz w:val="20"/>
          <w:szCs w:val="20"/>
        </w:rPr>
        <w:t xml:space="preserve"> </w:t>
      </w:r>
      <w:r w:rsidRPr="00B72469">
        <w:rPr>
          <w:rFonts w:ascii="Times New Roman" w:eastAsia="Arial" w:hAnsi="Times New Roman" w:cs="Times New Roman"/>
          <w:w w:val="88"/>
          <w:sz w:val="20"/>
          <w:szCs w:val="20"/>
        </w:rPr>
        <w:t>data</w:t>
      </w:r>
      <w:r w:rsidRPr="00B72469">
        <w:rPr>
          <w:rFonts w:ascii="Times New Roman" w:eastAsia="Arial" w:hAnsi="Times New Roman" w:cs="Times New Roman"/>
          <w:spacing w:val="-13"/>
          <w:w w:val="88"/>
          <w:sz w:val="20"/>
          <w:szCs w:val="20"/>
        </w:rPr>
        <w:t xml:space="preserve"> </w:t>
      </w:r>
      <w:r w:rsidRPr="00B72469">
        <w:rPr>
          <w:rFonts w:ascii="Times New Roman" w:eastAsia="Arial" w:hAnsi="Times New Roman" w:cs="Times New Roman"/>
          <w:w w:val="88"/>
          <w:sz w:val="20"/>
          <w:szCs w:val="20"/>
        </w:rPr>
        <w:t>from</w:t>
      </w:r>
      <w:r w:rsidRPr="00B72469">
        <w:rPr>
          <w:rFonts w:ascii="Times New Roman" w:eastAsia="Arial" w:hAnsi="Times New Roman" w:cs="Times New Roman"/>
          <w:spacing w:val="30"/>
          <w:w w:val="88"/>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2"/>
          <w:sz w:val="20"/>
          <w:szCs w:val="20"/>
        </w:rPr>
        <w:t>collection,</w:t>
      </w:r>
      <w:r w:rsidRPr="00B72469">
        <w:rPr>
          <w:rFonts w:ascii="Times New Roman" w:eastAsia="Arial" w:hAnsi="Times New Roman" w:cs="Times New Roman"/>
          <w:spacing w:val="5"/>
          <w:w w:val="92"/>
          <w:sz w:val="20"/>
          <w:szCs w:val="20"/>
        </w:rPr>
        <w:t xml:space="preserve"> </w:t>
      </w:r>
      <w:r w:rsidRPr="00B72469">
        <w:rPr>
          <w:rFonts w:ascii="Times New Roman" w:eastAsia="Arial" w:hAnsi="Times New Roman" w:cs="Times New Roman"/>
          <w:w w:val="92"/>
          <w:sz w:val="20"/>
          <w:szCs w:val="20"/>
        </w:rPr>
        <w:t>through</w:t>
      </w:r>
      <w:r w:rsidRPr="00B72469">
        <w:rPr>
          <w:rFonts w:ascii="Times New Roman" w:eastAsia="Arial" w:hAnsi="Times New Roman" w:cs="Times New Roman"/>
          <w:spacing w:val="-11"/>
          <w:w w:val="92"/>
          <w:sz w:val="20"/>
          <w:szCs w:val="20"/>
        </w:rPr>
        <w:t xml:space="preserve"> </w:t>
      </w:r>
      <w:r w:rsidRPr="00B72469">
        <w:rPr>
          <w:rFonts w:ascii="Times New Roman" w:eastAsia="Arial" w:hAnsi="Times New Roman" w:cs="Times New Roman"/>
          <w:sz w:val="20"/>
          <w:szCs w:val="20"/>
        </w:rPr>
        <w:t>its</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w w:val="96"/>
          <w:sz w:val="20"/>
          <w:szCs w:val="20"/>
        </w:rPr>
        <w:t>life-</w:t>
      </w:r>
      <w:r w:rsidRPr="00B72469">
        <w:rPr>
          <w:rFonts w:ascii="Times New Roman" w:eastAsia="Arial" w:hAnsi="Times New Roman" w:cs="Times New Roman"/>
          <w:spacing w:val="-3"/>
          <w:w w:val="96"/>
          <w:sz w:val="20"/>
          <w:szCs w:val="20"/>
        </w:rPr>
        <w:t>c</w:t>
      </w:r>
      <w:r w:rsidRPr="00B72469">
        <w:rPr>
          <w:rFonts w:ascii="Times New Roman" w:eastAsia="Arial" w:hAnsi="Times New Roman" w:cs="Times New Roman"/>
          <w:w w:val="96"/>
          <w:sz w:val="20"/>
          <w:szCs w:val="20"/>
        </w:rPr>
        <w:t>ycle</w:t>
      </w:r>
      <w:r w:rsidRPr="00B72469">
        <w:rPr>
          <w:rFonts w:ascii="Times New Roman" w:eastAsia="Arial" w:hAnsi="Times New Roman" w:cs="Times New Roman"/>
          <w:spacing w:val="-5"/>
          <w:w w:val="96"/>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sz w:val="20"/>
          <w:szCs w:val="20"/>
        </w:rPr>
        <w:t xml:space="preserve">pro- </w:t>
      </w:r>
      <w:r w:rsidRPr="00B72469">
        <w:rPr>
          <w:rFonts w:ascii="Times New Roman" w:eastAsia="Arial" w:hAnsi="Times New Roman" w:cs="Times New Roman"/>
          <w:w w:val="87"/>
          <w:sz w:val="20"/>
          <w:szCs w:val="20"/>
        </w:rPr>
        <w:t>cessing</w:t>
      </w:r>
      <w:r w:rsidRPr="00B72469">
        <w:rPr>
          <w:rFonts w:ascii="Times New Roman" w:eastAsia="Arial" w:hAnsi="Times New Roman" w:cs="Times New Roman"/>
          <w:spacing w:val="-11"/>
          <w:w w:val="87"/>
          <w:sz w:val="20"/>
          <w:szCs w:val="20"/>
        </w:rPr>
        <w:t xml:space="preserve"> </w:t>
      </w:r>
      <w:r w:rsidRPr="00B72469">
        <w:rPr>
          <w:rFonts w:ascii="Times New Roman" w:eastAsia="Arial" w:hAnsi="Times New Roman" w:cs="Times New Roman"/>
          <w:w w:val="87"/>
          <w:sz w:val="20"/>
          <w:szCs w:val="20"/>
        </w:rPr>
        <w:t>to</w:t>
      </w:r>
      <w:r w:rsidRPr="00B72469">
        <w:rPr>
          <w:rFonts w:ascii="Times New Roman" w:eastAsia="Arial" w:hAnsi="Times New Roman" w:cs="Times New Roman"/>
          <w:spacing w:val="4"/>
          <w:w w:val="87"/>
          <w:sz w:val="20"/>
          <w:szCs w:val="20"/>
        </w:rPr>
        <w:t xml:space="preserve"> </w:t>
      </w:r>
      <w:r w:rsidRPr="00B72469">
        <w:rPr>
          <w:rFonts w:ascii="Times New Roman" w:eastAsia="Arial" w:hAnsi="Times New Roman" w:cs="Times New Roman"/>
          <w:w w:val="87"/>
          <w:sz w:val="20"/>
          <w:szCs w:val="20"/>
        </w:rPr>
        <w:t>final</w:t>
      </w:r>
      <w:r w:rsidRPr="00B72469">
        <w:rPr>
          <w:rFonts w:ascii="Times New Roman" w:eastAsia="Arial" w:hAnsi="Times New Roman" w:cs="Times New Roman"/>
          <w:spacing w:val="29"/>
          <w:w w:val="87"/>
          <w:sz w:val="20"/>
          <w:szCs w:val="20"/>
        </w:rPr>
        <w:t xml:space="preserve"> </w:t>
      </w:r>
      <w:r w:rsidRPr="00B72469">
        <w:rPr>
          <w:rFonts w:ascii="Times New Roman" w:eastAsia="Arial" w:hAnsi="Times New Roman" w:cs="Times New Roman"/>
          <w:w w:val="87"/>
          <w:sz w:val="20"/>
          <w:szCs w:val="20"/>
        </w:rPr>
        <w:t>consumption.</w:t>
      </w:r>
      <w:r w:rsidRPr="00B72469">
        <w:rPr>
          <w:rFonts w:ascii="Times New Roman" w:eastAsia="Arial" w:hAnsi="Times New Roman" w:cs="Times New Roman"/>
          <w:spacing w:val="47"/>
          <w:w w:val="87"/>
          <w:sz w:val="20"/>
          <w:szCs w:val="20"/>
        </w:rPr>
        <w:t xml:space="preserve"> </w:t>
      </w:r>
      <w:r w:rsidRPr="00B72469">
        <w:rPr>
          <w:rFonts w:ascii="Times New Roman" w:eastAsia="Arial" w:hAnsi="Times New Roman" w:cs="Times New Roman"/>
          <w:w w:val="87"/>
          <w:sz w:val="20"/>
          <w:szCs w:val="20"/>
        </w:rPr>
        <w:t>The</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w w:val="87"/>
          <w:sz w:val="20"/>
          <w:szCs w:val="20"/>
        </w:rPr>
        <w:t>authors’</w:t>
      </w:r>
      <w:r w:rsidRPr="00B72469">
        <w:rPr>
          <w:rFonts w:ascii="Times New Roman" w:eastAsia="Arial" w:hAnsi="Times New Roman" w:cs="Times New Roman"/>
          <w:spacing w:val="24"/>
          <w:w w:val="87"/>
          <w:sz w:val="20"/>
          <w:szCs w:val="20"/>
        </w:rPr>
        <w:t xml:space="preserve"> </w:t>
      </w:r>
      <w:r w:rsidRPr="00B72469">
        <w:rPr>
          <w:rFonts w:ascii="Times New Roman" w:eastAsia="Arial" w:hAnsi="Times New Roman" w:cs="Times New Roman"/>
          <w:w w:val="87"/>
          <w:sz w:val="20"/>
          <w:szCs w:val="20"/>
        </w:rPr>
        <w:t>belief</w:t>
      </w:r>
      <w:r w:rsidRPr="00B72469">
        <w:rPr>
          <w:rFonts w:ascii="Times New Roman" w:eastAsia="Arial" w:hAnsi="Times New Roman" w:cs="Times New Roman"/>
          <w:spacing w:val="30"/>
          <w:w w:val="87"/>
          <w:sz w:val="20"/>
          <w:szCs w:val="20"/>
        </w:rPr>
        <w:t xml:space="preserve"> </w:t>
      </w:r>
      <w:r w:rsidRPr="00B72469">
        <w:rPr>
          <w:rFonts w:ascii="Times New Roman" w:eastAsia="Arial" w:hAnsi="Times New Roman" w:cs="Times New Roman"/>
          <w:w w:val="87"/>
          <w:sz w:val="20"/>
          <w:szCs w:val="20"/>
        </w:rPr>
        <w:t>is</w:t>
      </w:r>
      <w:r w:rsidRPr="00B72469">
        <w:rPr>
          <w:rFonts w:ascii="Times New Roman" w:eastAsia="Arial" w:hAnsi="Times New Roman" w:cs="Times New Roman"/>
          <w:spacing w:val="2"/>
          <w:w w:val="87"/>
          <w:sz w:val="20"/>
          <w:szCs w:val="20"/>
        </w:rPr>
        <w:t xml:space="preserve"> </w:t>
      </w:r>
      <w:r w:rsidRPr="00B72469">
        <w:rPr>
          <w:rFonts w:ascii="Times New Roman" w:eastAsia="Arial" w:hAnsi="Times New Roman" w:cs="Times New Roman"/>
          <w:w w:val="87"/>
          <w:sz w:val="20"/>
          <w:szCs w:val="20"/>
        </w:rPr>
        <w:t>that</w:t>
      </w:r>
      <w:r w:rsidRPr="00B72469">
        <w:rPr>
          <w:rFonts w:ascii="Times New Roman" w:eastAsia="Arial" w:hAnsi="Times New Roman" w:cs="Times New Roman"/>
          <w:spacing w:val="3"/>
          <w:w w:val="87"/>
          <w:sz w:val="20"/>
          <w:szCs w:val="20"/>
        </w:rPr>
        <w:t xml:space="preserve"> </w:t>
      </w:r>
      <w:r w:rsidRPr="00B72469">
        <w:rPr>
          <w:rFonts w:ascii="Times New Roman" w:eastAsia="Arial" w:hAnsi="Times New Roman" w:cs="Times New Roman"/>
          <w:sz w:val="20"/>
          <w:szCs w:val="20"/>
        </w:rPr>
        <w:t xml:space="preserve">the </w:t>
      </w:r>
      <w:r w:rsidRPr="00B72469">
        <w:rPr>
          <w:rFonts w:ascii="Times New Roman" w:eastAsia="Arial" w:hAnsi="Times New Roman" w:cs="Times New Roman"/>
          <w:w w:val="85"/>
          <w:sz w:val="20"/>
          <w:szCs w:val="20"/>
        </w:rPr>
        <w:t>la</w:t>
      </w:r>
      <w:r w:rsidRPr="00B72469">
        <w:rPr>
          <w:rFonts w:ascii="Times New Roman" w:eastAsia="Arial" w:hAnsi="Times New Roman" w:cs="Times New Roman"/>
          <w:spacing w:val="-3"/>
          <w:w w:val="85"/>
          <w:sz w:val="20"/>
          <w:szCs w:val="20"/>
        </w:rPr>
        <w:t>r</w:t>
      </w:r>
      <w:r w:rsidRPr="00B72469">
        <w:rPr>
          <w:rFonts w:ascii="Times New Roman" w:eastAsia="Arial" w:hAnsi="Times New Roman" w:cs="Times New Roman"/>
          <w:w w:val="85"/>
          <w:sz w:val="20"/>
          <w:szCs w:val="20"/>
        </w:rPr>
        <w:t>gest</w:t>
      </w:r>
      <w:r w:rsidRPr="00B72469">
        <w:rPr>
          <w:rFonts w:ascii="Times New Roman" w:eastAsia="Arial" w:hAnsi="Times New Roman" w:cs="Times New Roman"/>
          <w:spacing w:val="16"/>
          <w:w w:val="85"/>
          <w:sz w:val="20"/>
          <w:szCs w:val="20"/>
        </w:rPr>
        <w:t xml:space="preserve"> </w:t>
      </w:r>
      <w:r w:rsidRPr="00B72469">
        <w:rPr>
          <w:rFonts w:ascii="Times New Roman" w:eastAsia="Arial" w:hAnsi="Times New Roman" w:cs="Times New Roman"/>
          <w:w w:val="85"/>
          <w:sz w:val="20"/>
          <w:szCs w:val="20"/>
        </w:rPr>
        <w:t>research questions</w:t>
      </w:r>
      <w:r w:rsidRPr="00B72469">
        <w:rPr>
          <w:rFonts w:ascii="Times New Roman" w:eastAsia="Arial" w:hAnsi="Times New Roman" w:cs="Times New Roman"/>
          <w:spacing w:val="17"/>
          <w:w w:val="85"/>
          <w:sz w:val="20"/>
          <w:szCs w:val="20"/>
        </w:rPr>
        <w:t xml:space="preserve"> </w:t>
      </w:r>
      <w:r w:rsidRPr="00B72469">
        <w:rPr>
          <w:rFonts w:ascii="Times New Roman" w:eastAsia="Arial" w:hAnsi="Times New Roman" w:cs="Times New Roman"/>
          <w:w w:val="85"/>
          <w:sz w:val="20"/>
          <w:szCs w:val="20"/>
        </w:rPr>
        <w:t>based</w:t>
      </w:r>
      <w:r w:rsidRPr="00B72469">
        <w:rPr>
          <w:rFonts w:ascii="Times New Roman" w:eastAsia="Arial" w:hAnsi="Times New Roman" w:cs="Times New Roman"/>
          <w:spacing w:val="-11"/>
          <w:w w:val="85"/>
          <w:sz w:val="20"/>
          <w:szCs w:val="20"/>
        </w:rPr>
        <w:t xml:space="preserve"> </w:t>
      </w:r>
      <w:r w:rsidRPr="00B72469">
        <w:rPr>
          <w:rFonts w:ascii="Times New Roman" w:eastAsia="Arial" w:hAnsi="Times New Roman" w:cs="Times New Roman"/>
          <w:w w:val="85"/>
          <w:sz w:val="20"/>
          <w:szCs w:val="20"/>
        </w:rPr>
        <w:t>on</w:t>
      </w:r>
      <w:r w:rsidRPr="00B72469">
        <w:rPr>
          <w:rFonts w:ascii="Times New Roman" w:eastAsia="Arial" w:hAnsi="Times New Roman" w:cs="Times New Roman"/>
          <w:spacing w:val="9"/>
          <w:w w:val="85"/>
          <w:sz w:val="20"/>
          <w:szCs w:val="20"/>
        </w:rPr>
        <w:t xml:space="preserve"> </w:t>
      </w:r>
      <w:r w:rsidRPr="00B72469">
        <w:rPr>
          <w:rFonts w:ascii="Times New Roman" w:eastAsia="Arial" w:hAnsi="Times New Roman" w:cs="Times New Roman"/>
          <w:w w:val="85"/>
          <w:sz w:val="20"/>
          <w:szCs w:val="20"/>
        </w:rPr>
        <w:t>our</w:t>
      </w:r>
      <w:r w:rsidRPr="00B72469">
        <w:rPr>
          <w:rFonts w:ascii="Times New Roman" w:eastAsia="Arial" w:hAnsi="Times New Roman" w:cs="Times New Roman"/>
          <w:spacing w:val="18"/>
          <w:w w:val="85"/>
          <w:sz w:val="20"/>
          <w:szCs w:val="20"/>
        </w:rPr>
        <w:t xml:space="preserve"> </w:t>
      </w:r>
      <w:r w:rsidRPr="00B72469">
        <w:rPr>
          <w:rFonts w:ascii="Times New Roman" w:eastAsia="Arial" w:hAnsi="Times New Roman" w:cs="Times New Roman"/>
          <w:w w:val="85"/>
          <w:sz w:val="20"/>
          <w:szCs w:val="20"/>
        </w:rPr>
        <w:t>model</w:t>
      </w:r>
      <w:r w:rsidRPr="00B72469">
        <w:rPr>
          <w:rFonts w:ascii="Times New Roman" w:eastAsia="Arial" w:hAnsi="Times New Roman" w:cs="Times New Roman"/>
          <w:spacing w:val="33"/>
          <w:w w:val="85"/>
          <w:sz w:val="20"/>
          <w:szCs w:val="20"/>
        </w:rPr>
        <w:t xml:space="preserve"> </w:t>
      </w:r>
      <w:r w:rsidRPr="00B72469">
        <w:rPr>
          <w:rFonts w:ascii="Times New Roman" w:eastAsia="Arial" w:hAnsi="Times New Roman" w:cs="Times New Roman"/>
          <w:sz w:val="20"/>
          <w:szCs w:val="20"/>
        </w:rPr>
        <w:t>lie</w:t>
      </w:r>
      <w:r w:rsidRPr="00B72469">
        <w:rPr>
          <w:rFonts w:ascii="Times New Roman" w:eastAsia="Arial" w:hAnsi="Times New Roman" w:cs="Times New Roman"/>
          <w:spacing w:val="-10"/>
          <w:sz w:val="20"/>
          <w:szCs w:val="20"/>
        </w:rPr>
        <w:t xml:space="preserve"> </w:t>
      </w:r>
      <w:r w:rsidRPr="00B72469">
        <w:rPr>
          <w:rFonts w:ascii="Times New Roman" w:eastAsia="Arial" w:hAnsi="Times New Roman" w:cs="Times New Roman"/>
          <w:w w:val="86"/>
          <w:sz w:val="20"/>
          <w:szCs w:val="20"/>
        </w:rPr>
        <w:t>at the</w:t>
      </w:r>
      <w:r w:rsidRPr="00B72469">
        <w:rPr>
          <w:rFonts w:ascii="Times New Roman" w:eastAsia="Arial" w:hAnsi="Times New Roman" w:cs="Times New Roman"/>
          <w:spacing w:val="3"/>
          <w:w w:val="86"/>
          <w:sz w:val="20"/>
          <w:szCs w:val="20"/>
        </w:rPr>
        <w:t xml:space="preserve"> </w:t>
      </w:r>
      <w:r w:rsidRPr="00B72469">
        <w:rPr>
          <w:rFonts w:ascii="Times New Roman" w:eastAsia="Arial" w:hAnsi="Times New Roman" w:cs="Times New Roman"/>
          <w:sz w:val="20"/>
          <w:szCs w:val="20"/>
        </w:rPr>
        <w:t xml:space="preserve">tail </w:t>
      </w:r>
      <w:r w:rsidRPr="00B72469">
        <w:rPr>
          <w:rFonts w:ascii="Times New Roman" w:eastAsia="Arial" w:hAnsi="Times New Roman" w:cs="Times New Roman"/>
          <w:w w:val="84"/>
          <w:sz w:val="20"/>
          <w:szCs w:val="20"/>
        </w:rPr>
        <w:t>ends</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7"/>
          <w:sz w:val="20"/>
          <w:szCs w:val="20"/>
        </w:rPr>
        <w:t xml:space="preserve"> </w:t>
      </w:r>
      <w:r w:rsidRPr="00B72469">
        <w:rPr>
          <w:rFonts w:ascii="Times New Roman" w:eastAsia="Arial" w:hAnsi="Times New Roman" w:cs="Times New Roman"/>
          <w:w w:val="89"/>
          <w:sz w:val="20"/>
          <w:szCs w:val="20"/>
        </w:rPr>
        <w:t>the</w:t>
      </w:r>
      <w:r w:rsidRPr="00B72469">
        <w:rPr>
          <w:rFonts w:ascii="Times New Roman" w:eastAsia="Arial" w:hAnsi="Times New Roman" w:cs="Times New Roman"/>
          <w:spacing w:val="-4"/>
          <w:w w:val="89"/>
          <w:sz w:val="20"/>
          <w:szCs w:val="20"/>
        </w:rPr>
        <w:t xml:space="preserve"> </w:t>
      </w:r>
      <w:r w:rsidRPr="00B72469">
        <w:rPr>
          <w:rFonts w:ascii="Times New Roman" w:eastAsia="Arial" w:hAnsi="Times New Roman" w:cs="Times New Roman"/>
          <w:w w:val="89"/>
          <w:sz w:val="20"/>
          <w:szCs w:val="20"/>
        </w:rPr>
        <w:t>data</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life-</w:t>
      </w:r>
      <w:r w:rsidRPr="00B72469">
        <w:rPr>
          <w:rFonts w:ascii="Times New Roman" w:eastAsia="Arial" w:hAnsi="Times New Roman" w:cs="Times New Roman"/>
          <w:spacing w:val="-3"/>
          <w:w w:val="89"/>
          <w:sz w:val="20"/>
          <w:szCs w:val="20"/>
        </w:rPr>
        <w:t>c</w:t>
      </w:r>
      <w:r w:rsidRPr="00B72469">
        <w:rPr>
          <w:rFonts w:ascii="Times New Roman" w:eastAsia="Arial" w:hAnsi="Times New Roman" w:cs="Times New Roman"/>
          <w:w w:val="89"/>
          <w:sz w:val="20"/>
          <w:szCs w:val="20"/>
        </w:rPr>
        <w:t>ycle</w:t>
      </w:r>
      <w:proofErr w:type="gramStart"/>
      <w:r w:rsidRPr="00B72469">
        <w:rPr>
          <w:rFonts w:ascii="Times New Roman" w:eastAsia="Arial" w:hAnsi="Times New Roman" w:cs="Times New Roman"/>
          <w:w w:val="89"/>
          <w:sz w:val="20"/>
          <w:szCs w:val="20"/>
        </w:rPr>
        <w:t xml:space="preserve">; </w:t>
      </w:r>
      <w:r w:rsidRPr="00B72469">
        <w:rPr>
          <w:rFonts w:ascii="Times New Roman" w:eastAsia="Arial" w:hAnsi="Times New Roman" w:cs="Times New Roman"/>
          <w:spacing w:val="14"/>
          <w:w w:val="89"/>
          <w:sz w:val="20"/>
          <w:szCs w:val="20"/>
        </w:rPr>
        <w:t xml:space="preserve"> </w:t>
      </w:r>
      <w:r w:rsidRPr="00B72469">
        <w:rPr>
          <w:rFonts w:ascii="Times New Roman" w:eastAsia="Arial" w:hAnsi="Times New Roman" w:cs="Times New Roman"/>
          <w:w w:val="89"/>
          <w:sz w:val="20"/>
          <w:szCs w:val="20"/>
        </w:rPr>
        <w:t>namel</w:t>
      </w:r>
      <w:r w:rsidRPr="00B72469">
        <w:rPr>
          <w:rFonts w:ascii="Times New Roman" w:eastAsia="Arial" w:hAnsi="Times New Roman" w:cs="Times New Roman"/>
          <w:spacing w:val="-12"/>
          <w:w w:val="89"/>
          <w:sz w:val="20"/>
          <w:szCs w:val="20"/>
        </w:rPr>
        <w:t>y</w:t>
      </w:r>
      <w:proofErr w:type="gramEnd"/>
      <w:r w:rsidRPr="00B72469">
        <w:rPr>
          <w:rFonts w:ascii="Times New Roman" w:eastAsia="Arial" w:hAnsi="Times New Roman" w:cs="Times New Roman"/>
          <w:w w:val="89"/>
          <w:sz w:val="20"/>
          <w:szCs w:val="20"/>
        </w:rPr>
        <w:t>,</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there</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are</w:t>
      </w:r>
      <w:r w:rsidRPr="00B72469">
        <w:rPr>
          <w:rFonts w:ascii="Times New Roman" w:eastAsia="Arial" w:hAnsi="Times New Roman" w:cs="Times New Roman"/>
          <w:spacing w:val="-13"/>
          <w:w w:val="89"/>
          <w:sz w:val="20"/>
          <w:szCs w:val="20"/>
        </w:rPr>
        <w:t xml:space="preserve"> </w:t>
      </w:r>
      <w:r w:rsidRPr="00B72469">
        <w:rPr>
          <w:rFonts w:ascii="Times New Roman" w:eastAsia="Arial" w:hAnsi="Times New Roman" w:cs="Times New Roman"/>
          <w:w w:val="89"/>
          <w:sz w:val="20"/>
          <w:szCs w:val="20"/>
        </w:rPr>
        <w:t>open</w:t>
      </w:r>
      <w:r w:rsidRPr="00B72469">
        <w:rPr>
          <w:rFonts w:ascii="Times New Roman" w:eastAsia="Arial" w:hAnsi="Times New Roman" w:cs="Times New Roman"/>
          <w:spacing w:val="-8"/>
          <w:w w:val="89"/>
          <w:sz w:val="20"/>
          <w:szCs w:val="20"/>
        </w:rPr>
        <w:t xml:space="preserve"> </w:t>
      </w:r>
      <w:r w:rsidRPr="00B72469">
        <w:rPr>
          <w:rFonts w:ascii="Times New Roman" w:eastAsia="Arial" w:hAnsi="Times New Roman" w:cs="Times New Roman"/>
          <w:w w:val="89"/>
          <w:sz w:val="20"/>
          <w:szCs w:val="20"/>
        </w:rPr>
        <w:t xml:space="preserve">research </w:t>
      </w:r>
      <w:r w:rsidRPr="00B72469">
        <w:rPr>
          <w:rFonts w:ascii="Times New Roman" w:eastAsia="Arial" w:hAnsi="Times New Roman" w:cs="Times New Roman"/>
          <w:w w:val="87"/>
          <w:sz w:val="20"/>
          <w:szCs w:val="20"/>
        </w:rPr>
        <w:t>questions</w:t>
      </w:r>
      <w:r w:rsidRPr="00B72469">
        <w:rPr>
          <w:rFonts w:ascii="Times New Roman" w:eastAsia="Arial" w:hAnsi="Times New Roman" w:cs="Times New Roman"/>
          <w:spacing w:val="14"/>
          <w:w w:val="87"/>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6"/>
          <w:sz w:val="20"/>
          <w:szCs w:val="20"/>
        </w:rPr>
        <w:t xml:space="preserve"> </w:t>
      </w:r>
      <w:r w:rsidRPr="00B72469">
        <w:rPr>
          <w:rFonts w:ascii="Times New Roman" w:eastAsia="Arial" w:hAnsi="Times New Roman" w:cs="Times New Roman"/>
          <w:w w:val="91"/>
          <w:sz w:val="20"/>
          <w:szCs w:val="20"/>
        </w:rPr>
        <w:t>data-collection</w:t>
      </w:r>
      <w:r w:rsidRPr="00B72469">
        <w:rPr>
          <w:rFonts w:ascii="Times New Roman" w:eastAsia="Arial" w:hAnsi="Times New Roman" w:cs="Times New Roman"/>
          <w:spacing w:val="12"/>
          <w:w w:val="91"/>
          <w:sz w:val="20"/>
          <w:szCs w:val="20"/>
        </w:rPr>
        <w:t xml:space="preserve"> </w:t>
      </w:r>
      <w:r w:rsidRPr="00B72469">
        <w:rPr>
          <w:rFonts w:ascii="Times New Roman" w:eastAsia="Arial" w:hAnsi="Times New Roman" w:cs="Times New Roman"/>
          <w:sz w:val="20"/>
          <w:szCs w:val="20"/>
        </w:rPr>
        <w:t>by</w:t>
      </w:r>
      <w:r w:rsidRPr="00B72469">
        <w:rPr>
          <w:rFonts w:ascii="Times New Roman" w:eastAsia="Arial" w:hAnsi="Times New Roman" w:cs="Times New Roman"/>
          <w:spacing w:val="-6"/>
          <w:sz w:val="20"/>
          <w:szCs w:val="20"/>
        </w:rPr>
        <w:t xml:space="preserve"> </w:t>
      </w:r>
      <w:r w:rsidRPr="00B72469">
        <w:rPr>
          <w:rFonts w:ascii="Times New Roman" w:eastAsia="Arial" w:hAnsi="Times New Roman" w:cs="Times New Roman"/>
          <w:w w:val="85"/>
          <w:sz w:val="20"/>
          <w:szCs w:val="20"/>
        </w:rPr>
        <w:t xml:space="preserve">smartphone </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sensors</w:t>
      </w:r>
      <w:r w:rsidRPr="00B72469">
        <w:rPr>
          <w:rFonts w:ascii="Times New Roman" w:eastAsia="Arial" w:hAnsi="Times New Roman" w:cs="Times New Roman"/>
          <w:spacing w:val="1"/>
          <w:w w:val="85"/>
          <w:sz w:val="20"/>
          <w:szCs w:val="20"/>
        </w:rPr>
        <w:t xml:space="preserve"> </w:t>
      </w:r>
      <w:r w:rsidRPr="00B72469">
        <w:rPr>
          <w:rFonts w:ascii="Times New Roman" w:eastAsia="Arial" w:hAnsi="Times New Roman" w:cs="Times New Roman"/>
          <w:w w:val="85"/>
          <w:sz w:val="20"/>
          <w:szCs w:val="20"/>
        </w:rPr>
        <w:t>and</w:t>
      </w:r>
      <w:r w:rsidRPr="00B72469">
        <w:rPr>
          <w:rFonts w:ascii="Times New Roman" w:eastAsia="Arial" w:hAnsi="Times New Roman" w:cs="Times New Roman"/>
          <w:spacing w:val="19"/>
          <w:w w:val="85"/>
          <w:sz w:val="20"/>
          <w:szCs w:val="20"/>
        </w:rPr>
        <w:t xml:space="preserve"> </w:t>
      </w:r>
      <w:r w:rsidRPr="00B72469">
        <w:rPr>
          <w:rFonts w:ascii="Times New Roman" w:eastAsia="Arial" w:hAnsi="Times New Roman" w:cs="Times New Roman"/>
          <w:sz w:val="20"/>
          <w:szCs w:val="20"/>
        </w:rPr>
        <w:t xml:space="preserve">in </w:t>
      </w:r>
      <w:r w:rsidRPr="00B72469">
        <w:rPr>
          <w:rFonts w:ascii="Times New Roman" w:eastAsia="Arial" w:hAnsi="Times New Roman" w:cs="Times New Roman"/>
          <w:w w:val="87"/>
          <w:sz w:val="20"/>
          <w:szCs w:val="20"/>
        </w:rPr>
        <w:t xml:space="preserve">the </w:t>
      </w:r>
      <w:r w:rsidRPr="00B72469">
        <w:rPr>
          <w:rFonts w:ascii="Times New Roman" w:eastAsia="Arial" w:hAnsi="Times New Roman" w:cs="Times New Roman"/>
          <w:sz w:val="20"/>
          <w:szCs w:val="20"/>
        </w:rPr>
        <w:t>final</w:t>
      </w:r>
      <w:r w:rsidRPr="00B72469">
        <w:rPr>
          <w:rFonts w:ascii="Times New Roman" w:eastAsia="Arial" w:hAnsi="Times New Roman" w:cs="Times New Roman"/>
          <w:spacing w:val="-22"/>
          <w:sz w:val="20"/>
          <w:szCs w:val="20"/>
        </w:rPr>
        <w:t xml:space="preserve"> </w:t>
      </w:r>
      <w:r w:rsidRPr="00B72469">
        <w:rPr>
          <w:rFonts w:ascii="Times New Roman" w:eastAsia="Arial" w:hAnsi="Times New Roman" w:cs="Times New Roman"/>
          <w:w w:val="94"/>
          <w:sz w:val="20"/>
          <w:szCs w:val="20"/>
        </w:rPr>
        <w:t>del</w:t>
      </w:r>
      <w:r w:rsidRPr="00B72469">
        <w:rPr>
          <w:rFonts w:ascii="Times New Roman" w:eastAsia="Arial" w:hAnsi="Times New Roman" w:cs="Times New Roman"/>
          <w:spacing w:val="-5"/>
          <w:w w:val="94"/>
          <w:sz w:val="20"/>
          <w:szCs w:val="20"/>
        </w:rPr>
        <w:t>i</w:t>
      </w:r>
      <w:r w:rsidRPr="00B72469">
        <w:rPr>
          <w:rFonts w:ascii="Times New Roman" w:eastAsia="Arial" w:hAnsi="Times New Roman" w:cs="Times New Roman"/>
          <w:spacing w:val="-3"/>
          <w:w w:val="94"/>
          <w:sz w:val="20"/>
          <w:szCs w:val="20"/>
        </w:rPr>
        <w:t>v</w:t>
      </w:r>
      <w:r w:rsidRPr="00B72469">
        <w:rPr>
          <w:rFonts w:ascii="Times New Roman" w:eastAsia="Arial" w:hAnsi="Times New Roman" w:cs="Times New Roman"/>
          <w:w w:val="94"/>
          <w:sz w:val="20"/>
          <w:szCs w:val="20"/>
        </w:rPr>
        <w:t>ery</w:t>
      </w:r>
      <w:r w:rsidRPr="00B72469">
        <w:rPr>
          <w:rFonts w:ascii="Times New Roman" w:eastAsia="Arial" w:hAnsi="Times New Roman" w:cs="Times New Roman"/>
          <w:spacing w:val="-1"/>
          <w:w w:val="94"/>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9"/>
          <w:sz w:val="20"/>
          <w:szCs w:val="20"/>
        </w:rPr>
        <w:t xml:space="preserve"> </w:t>
      </w:r>
      <w:r w:rsidRPr="00B72469">
        <w:rPr>
          <w:rFonts w:ascii="Times New Roman" w:eastAsia="Arial" w:hAnsi="Times New Roman" w:cs="Times New Roman"/>
          <w:w w:val="84"/>
          <w:sz w:val="20"/>
          <w:szCs w:val="20"/>
        </w:rPr>
        <w:t>a</w:t>
      </w:r>
      <w:r w:rsidRPr="00B72469">
        <w:rPr>
          <w:rFonts w:ascii="Times New Roman" w:eastAsia="Arial" w:hAnsi="Times New Roman" w:cs="Times New Roman"/>
          <w:spacing w:val="-4"/>
          <w:w w:val="84"/>
          <w:sz w:val="20"/>
          <w:szCs w:val="20"/>
        </w:rPr>
        <w:t xml:space="preserve"> </w:t>
      </w:r>
      <w:r w:rsidRPr="00B72469">
        <w:rPr>
          <w:rFonts w:ascii="Times New Roman" w:eastAsia="Arial" w:hAnsi="Times New Roman" w:cs="Times New Roman"/>
          <w:w w:val="84"/>
          <w:sz w:val="20"/>
          <w:szCs w:val="20"/>
        </w:rPr>
        <w:t>processed</w:t>
      </w:r>
      <w:r w:rsidRPr="00B72469">
        <w:rPr>
          <w:rFonts w:ascii="Times New Roman" w:eastAsia="Arial" w:hAnsi="Times New Roman" w:cs="Times New Roman"/>
          <w:spacing w:val="11"/>
          <w:w w:val="84"/>
          <w:sz w:val="20"/>
          <w:szCs w:val="20"/>
        </w:rPr>
        <w:t xml:space="preserve"> </w:t>
      </w:r>
      <w:r w:rsidRPr="00B72469">
        <w:rPr>
          <w:rFonts w:ascii="Times New Roman" w:eastAsia="Arial" w:hAnsi="Times New Roman" w:cs="Times New Roman"/>
          <w:w w:val="84"/>
          <w:sz w:val="20"/>
          <w:szCs w:val="20"/>
        </w:rPr>
        <w:t xml:space="preserve">data-consumable. </w:t>
      </w:r>
      <w:r w:rsidRPr="00B72469">
        <w:rPr>
          <w:rFonts w:ascii="Times New Roman" w:eastAsia="Arial" w:hAnsi="Times New Roman" w:cs="Times New Roman"/>
          <w:spacing w:val="32"/>
          <w:w w:val="84"/>
          <w:sz w:val="20"/>
          <w:szCs w:val="20"/>
        </w:rPr>
        <w:t xml:space="preserve"> </w:t>
      </w:r>
      <w:r w:rsidRPr="00B72469">
        <w:rPr>
          <w:rFonts w:ascii="Times New Roman" w:eastAsia="Arial" w:hAnsi="Times New Roman" w:cs="Times New Roman"/>
          <w:w w:val="91"/>
          <w:sz w:val="20"/>
          <w:szCs w:val="20"/>
        </w:rPr>
        <w:t xml:space="preserve">Specific </w:t>
      </w:r>
      <w:r w:rsidRPr="00B72469">
        <w:rPr>
          <w:rFonts w:ascii="Times New Roman" w:eastAsia="Arial" w:hAnsi="Times New Roman" w:cs="Times New Roman"/>
          <w:w w:val="90"/>
          <w:sz w:val="20"/>
          <w:szCs w:val="20"/>
        </w:rPr>
        <w:t>directions</w:t>
      </w:r>
      <w:r w:rsidRPr="00B72469">
        <w:rPr>
          <w:rFonts w:ascii="Times New Roman" w:eastAsia="Arial" w:hAnsi="Times New Roman" w:cs="Times New Roman"/>
          <w:spacing w:val="19"/>
          <w:w w:val="90"/>
          <w:sz w:val="20"/>
          <w:szCs w:val="20"/>
        </w:rPr>
        <w:t xml:space="preserve"> </w:t>
      </w:r>
      <w:r w:rsidRPr="00B72469">
        <w:rPr>
          <w:rFonts w:ascii="Times New Roman" w:eastAsia="Arial" w:hAnsi="Times New Roman" w:cs="Times New Roman"/>
          <w:w w:val="90"/>
          <w:sz w:val="20"/>
          <w:szCs w:val="20"/>
        </w:rPr>
        <w:t>aimed</w:t>
      </w:r>
      <w:r w:rsidRPr="00B72469">
        <w:rPr>
          <w:rFonts w:ascii="Times New Roman" w:eastAsia="Arial" w:hAnsi="Times New Roman" w:cs="Times New Roman"/>
          <w:spacing w:val="5"/>
          <w:w w:val="90"/>
          <w:sz w:val="20"/>
          <w:szCs w:val="20"/>
        </w:rPr>
        <w:t xml:space="preserve"> </w:t>
      </w:r>
      <w:r w:rsidRPr="00B72469">
        <w:rPr>
          <w:rFonts w:ascii="Times New Roman" w:eastAsia="Arial" w:hAnsi="Times New Roman" w:cs="Times New Roman"/>
          <w:sz w:val="20"/>
          <w:szCs w:val="20"/>
        </w:rPr>
        <w:t>at</w:t>
      </w:r>
      <w:r w:rsidRPr="00B72469">
        <w:rPr>
          <w:rFonts w:ascii="Times New Roman" w:eastAsia="Arial" w:hAnsi="Times New Roman" w:cs="Times New Roman"/>
          <w:spacing w:val="-18"/>
          <w:sz w:val="20"/>
          <w:szCs w:val="20"/>
        </w:rPr>
        <w:t xml:space="preserve"> </w:t>
      </w:r>
      <w:proofErr w:type="gramStart"/>
      <w:r w:rsidRPr="00B72469">
        <w:rPr>
          <w:rFonts w:ascii="Times New Roman" w:eastAsia="Arial" w:hAnsi="Times New Roman" w:cs="Times New Roman"/>
          <w:w w:val="87"/>
          <w:sz w:val="20"/>
          <w:szCs w:val="20"/>
        </w:rPr>
        <w:t xml:space="preserve">solving </w:t>
      </w:r>
      <w:r w:rsidRPr="00B72469">
        <w:rPr>
          <w:rFonts w:ascii="Times New Roman" w:eastAsia="Arial" w:hAnsi="Times New Roman" w:cs="Times New Roman"/>
          <w:spacing w:val="6"/>
          <w:w w:val="87"/>
          <w:sz w:val="20"/>
          <w:szCs w:val="20"/>
        </w:rPr>
        <w:t xml:space="preserve"> </w:t>
      </w:r>
      <w:r w:rsidRPr="00B72469">
        <w:rPr>
          <w:rFonts w:ascii="Times New Roman" w:eastAsia="Arial" w:hAnsi="Times New Roman" w:cs="Times New Roman"/>
          <w:w w:val="87"/>
          <w:sz w:val="20"/>
          <w:szCs w:val="20"/>
        </w:rPr>
        <w:t>these</w:t>
      </w:r>
      <w:proofErr w:type="gramEnd"/>
      <w:r w:rsidRPr="00B72469">
        <w:rPr>
          <w:rFonts w:ascii="Times New Roman" w:eastAsia="Arial" w:hAnsi="Times New Roman" w:cs="Times New Roman"/>
          <w:spacing w:val="-7"/>
          <w:w w:val="87"/>
          <w:sz w:val="20"/>
          <w:szCs w:val="20"/>
        </w:rPr>
        <w:t xml:space="preserve"> </w:t>
      </w:r>
      <w:r w:rsidRPr="00B72469">
        <w:rPr>
          <w:rFonts w:ascii="Times New Roman" w:eastAsia="Arial" w:hAnsi="Times New Roman" w:cs="Times New Roman"/>
          <w:w w:val="87"/>
          <w:sz w:val="20"/>
          <w:szCs w:val="20"/>
        </w:rPr>
        <w:t>problems</w:t>
      </w:r>
      <w:r w:rsidRPr="00B72469">
        <w:rPr>
          <w:rFonts w:ascii="Times New Roman" w:eastAsia="Arial" w:hAnsi="Times New Roman" w:cs="Times New Roman"/>
          <w:spacing w:val="37"/>
          <w:w w:val="87"/>
          <w:sz w:val="20"/>
          <w:szCs w:val="20"/>
        </w:rPr>
        <w:t xml:space="preserve"> </w:t>
      </w:r>
      <w:r w:rsidRPr="00B72469">
        <w:rPr>
          <w:rFonts w:ascii="Times New Roman" w:eastAsia="Arial" w:hAnsi="Times New Roman" w:cs="Times New Roman"/>
          <w:w w:val="87"/>
          <w:sz w:val="20"/>
          <w:szCs w:val="20"/>
        </w:rPr>
        <w:t>h</w:t>
      </w:r>
      <w:r w:rsidRPr="00B72469">
        <w:rPr>
          <w:rFonts w:ascii="Times New Roman" w:eastAsia="Arial" w:hAnsi="Times New Roman" w:cs="Times New Roman"/>
          <w:spacing w:val="-3"/>
          <w:w w:val="87"/>
          <w:sz w:val="20"/>
          <w:szCs w:val="20"/>
        </w:rPr>
        <w:t>av</w:t>
      </w:r>
      <w:r w:rsidRPr="00B72469">
        <w:rPr>
          <w:rFonts w:ascii="Times New Roman" w:eastAsia="Arial" w:hAnsi="Times New Roman" w:cs="Times New Roman"/>
          <w:w w:val="87"/>
          <w:sz w:val="20"/>
          <w:szCs w:val="20"/>
        </w:rPr>
        <w:t>e</w:t>
      </w:r>
      <w:r w:rsidRPr="00B72469">
        <w:rPr>
          <w:rFonts w:ascii="Times New Roman" w:eastAsia="Arial" w:hAnsi="Times New Roman" w:cs="Times New Roman"/>
          <w:spacing w:val="8"/>
          <w:w w:val="87"/>
          <w:sz w:val="20"/>
          <w:szCs w:val="20"/>
        </w:rPr>
        <w:t xml:space="preserve"> </w:t>
      </w:r>
      <w:r w:rsidRPr="00B72469">
        <w:rPr>
          <w:rFonts w:ascii="Times New Roman" w:eastAsia="Arial" w:hAnsi="Times New Roman" w:cs="Times New Roman"/>
          <w:w w:val="87"/>
          <w:sz w:val="20"/>
          <w:szCs w:val="20"/>
        </w:rPr>
        <w:t>been</w:t>
      </w:r>
      <w:r w:rsidRPr="00B72469">
        <w:rPr>
          <w:rFonts w:ascii="Times New Roman" w:eastAsia="Arial" w:hAnsi="Times New Roman" w:cs="Times New Roman"/>
          <w:spacing w:val="-1"/>
          <w:w w:val="87"/>
          <w:sz w:val="20"/>
          <w:szCs w:val="20"/>
        </w:rPr>
        <w:t xml:space="preserve"> </w:t>
      </w:r>
      <w:r w:rsidRPr="00B72469">
        <w:rPr>
          <w:rFonts w:ascii="Times New Roman" w:eastAsia="Arial" w:hAnsi="Times New Roman" w:cs="Times New Roman"/>
          <w:sz w:val="20"/>
          <w:szCs w:val="20"/>
        </w:rPr>
        <w:t xml:space="preserve">dis- </w:t>
      </w:r>
      <w:r w:rsidRPr="00B72469">
        <w:rPr>
          <w:rFonts w:ascii="Times New Roman" w:eastAsia="Arial" w:hAnsi="Times New Roman" w:cs="Times New Roman"/>
          <w:w w:val="87"/>
          <w:sz w:val="20"/>
          <w:szCs w:val="20"/>
        </w:rPr>
        <w:t>cussed,</w:t>
      </w:r>
      <w:r w:rsidRPr="00B72469">
        <w:rPr>
          <w:rFonts w:ascii="Times New Roman" w:eastAsia="Arial" w:hAnsi="Times New Roman" w:cs="Times New Roman"/>
          <w:spacing w:val="16"/>
          <w:w w:val="87"/>
          <w:sz w:val="20"/>
          <w:szCs w:val="20"/>
        </w:rPr>
        <w:t xml:space="preserve"> </w:t>
      </w:r>
      <w:r w:rsidRPr="00B72469">
        <w:rPr>
          <w:rFonts w:ascii="Times New Roman" w:eastAsia="Arial" w:hAnsi="Times New Roman" w:cs="Times New Roman"/>
          <w:w w:val="87"/>
          <w:sz w:val="20"/>
          <w:szCs w:val="20"/>
        </w:rPr>
        <w:t>along</w:t>
      </w:r>
      <w:r w:rsidRPr="00B72469">
        <w:rPr>
          <w:rFonts w:ascii="Times New Roman" w:eastAsia="Arial" w:hAnsi="Times New Roman" w:cs="Times New Roman"/>
          <w:spacing w:val="44"/>
          <w:w w:val="87"/>
          <w:sz w:val="20"/>
          <w:szCs w:val="20"/>
        </w:rPr>
        <w:t xml:space="preserve"> </w:t>
      </w:r>
      <w:r w:rsidRPr="00B72469">
        <w:rPr>
          <w:rFonts w:ascii="Times New Roman" w:eastAsia="Arial" w:hAnsi="Times New Roman" w:cs="Times New Roman"/>
          <w:sz w:val="20"/>
          <w:szCs w:val="20"/>
        </w:rPr>
        <w:t>with</w:t>
      </w:r>
      <w:r w:rsidRPr="00B72469">
        <w:rPr>
          <w:rFonts w:ascii="Times New Roman" w:eastAsia="Arial" w:hAnsi="Times New Roman" w:cs="Times New Roman"/>
          <w:spacing w:val="18"/>
          <w:sz w:val="20"/>
          <w:szCs w:val="20"/>
        </w:rPr>
        <w:t xml:space="preserve"> </w:t>
      </w:r>
      <w:r w:rsidRPr="00B72469">
        <w:rPr>
          <w:rFonts w:ascii="Times New Roman" w:eastAsia="Arial" w:hAnsi="Times New Roman" w:cs="Times New Roman"/>
          <w:sz w:val="20"/>
          <w:szCs w:val="20"/>
        </w:rPr>
        <w:t>initial</w:t>
      </w:r>
      <w:r w:rsidRPr="00B72469">
        <w:rPr>
          <w:rFonts w:ascii="Times New Roman" w:eastAsia="Arial" w:hAnsi="Times New Roman" w:cs="Times New Roman"/>
          <w:spacing w:val="31"/>
          <w:sz w:val="20"/>
          <w:szCs w:val="20"/>
        </w:rPr>
        <w:t xml:space="preserve"> </w:t>
      </w:r>
      <w:r w:rsidRPr="00B72469">
        <w:rPr>
          <w:rFonts w:ascii="Times New Roman" w:eastAsia="Arial" w:hAnsi="Times New Roman" w:cs="Times New Roman"/>
          <w:w w:val="89"/>
          <w:sz w:val="20"/>
          <w:szCs w:val="20"/>
        </w:rPr>
        <w:t>d</w:t>
      </w:r>
      <w:r w:rsidRPr="00B72469">
        <w:rPr>
          <w:rFonts w:ascii="Times New Roman" w:eastAsia="Arial" w:hAnsi="Times New Roman" w:cs="Times New Roman"/>
          <w:spacing w:val="-4"/>
          <w:w w:val="89"/>
          <w:sz w:val="20"/>
          <w:szCs w:val="20"/>
        </w:rPr>
        <w:t>e</w:t>
      </w:r>
      <w:r w:rsidRPr="00B72469">
        <w:rPr>
          <w:rFonts w:ascii="Times New Roman" w:eastAsia="Arial" w:hAnsi="Times New Roman" w:cs="Times New Roman"/>
          <w:spacing w:val="-3"/>
          <w:w w:val="89"/>
          <w:sz w:val="20"/>
          <w:szCs w:val="20"/>
        </w:rPr>
        <w:t>v</w:t>
      </w:r>
      <w:r w:rsidRPr="00B72469">
        <w:rPr>
          <w:rFonts w:ascii="Times New Roman" w:eastAsia="Arial" w:hAnsi="Times New Roman" w:cs="Times New Roman"/>
          <w:w w:val="89"/>
          <w:sz w:val="20"/>
          <w:szCs w:val="20"/>
        </w:rPr>
        <w:t>elopment</w:t>
      </w:r>
      <w:r w:rsidRPr="00B72469">
        <w:rPr>
          <w:rFonts w:ascii="Times New Roman" w:eastAsia="Arial" w:hAnsi="Times New Roman" w:cs="Times New Roman"/>
          <w:spacing w:val="34"/>
          <w:w w:val="89"/>
          <w:sz w:val="20"/>
          <w:szCs w:val="20"/>
        </w:rPr>
        <w:t xml:space="preserve"> </w:t>
      </w:r>
      <w:r w:rsidRPr="00B72469">
        <w:rPr>
          <w:rFonts w:ascii="Times New Roman" w:eastAsia="Arial" w:hAnsi="Times New Roman" w:cs="Times New Roman"/>
          <w:sz w:val="20"/>
          <w:szCs w:val="20"/>
        </w:rPr>
        <w:t>of</w:t>
      </w:r>
      <w:r w:rsidRPr="00B72469">
        <w:rPr>
          <w:rFonts w:ascii="Times New Roman" w:eastAsia="Arial" w:hAnsi="Times New Roman" w:cs="Times New Roman"/>
          <w:spacing w:val="20"/>
          <w:sz w:val="20"/>
          <w:szCs w:val="20"/>
        </w:rPr>
        <w:t xml:space="preserve"> </w:t>
      </w:r>
      <w:r w:rsidRPr="00B72469">
        <w:rPr>
          <w:rFonts w:ascii="Times New Roman" w:eastAsia="Arial" w:hAnsi="Times New Roman" w:cs="Times New Roman"/>
          <w:sz w:val="20"/>
          <w:szCs w:val="20"/>
        </w:rPr>
        <w:t>solutions.</w:t>
      </w:r>
      <w:r w:rsidRPr="00B72469">
        <w:rPr>
          <w:rFonts w:ascii="Times New Roman" w:eastAsia="Arial" w:hAnsi="Times New Roman" w:cs="Times New Roman"/>
          <w:spacing w:val="14"/>
          <w:sz w:val="20"/>
          <w:szCs w:val="20"/>
        </w:rPr>
        <w:t xml:space="preserve"> </w:t>
      </w:r>
      <w:r w:rsidRPr="00B72469">
        <w:rPr>
          <w:rFonts w:ascii="Times New Roman" w:eastAsia="Arial" w:hAnsi="Times New Roman" w:cs="Times New Roman"/>
          <w:spacing w:val="-16"/>
          <w:w w:val="99"/>
          <w:sz w:val="20"/>
          <w:szCs w:val="20"/>
        </w:rPr>
        <w:t>W</w:t>
      </w:r>
      <w:r w:rsidRPr="00B72469">
        <w:rPr>
          <w:rFonts w:ascii="Times New Roman" w:eastAsia="Arial" w:hAnsi="Times New Roman" w:cs="Times New Roman"/>
          <w:w w:val="79"/>
          <w:sz w:val="20"/>
          <w:szCs w:val="20"/>
        </w:rPr>
        <w:t xml:space="preserve">e </w:t>
      </w:r>
      <w:r w:rsidRPr="00B72469">
        <w:rPr>
          <w:rFonts w:ascii="Times New Roman" w:eastAsia="Arial" w:hAnsi="Times New Roman" w:cs="Times New Roman"/>
          <w:w w:val="90"/>
          <w:sz w:val="20"/>
          <w:szCs w:val="20"/>
        </w:rPr>
        <w:t>summarize</w:t>
      </w:r>
      <w:r w:rsidRPr="00B72469">
        <w:rPr>
          <w:rFonts w:ascii="Times New Roman" w:eastAsia="Arial" w:hAnsi="Times New Roman" w:cs="Times New Roman"/>
          <w:spacing w:val="-10"/>
          <w:w w:val="90"/>
          <w:sz w:val="20"/>
          <w:szCs w:val="20"/>
        </w:rPr>
        <w:t xml:space="preserve"> </w:t>
      </w:r>
      <w:r w:rsidRPr="00B72469">
        <w:rPr>
          <w:rFonts w:ascii="Times New Roman" w:eastAsia="Arial" w:hAnsi="Times New Roman" w:cs="Times New Roman"/>
          <w:w w:val="90"/>
          <w:sz w:val="20"/>
          <w:szCs w:val="20"/>
        </w:rPr>
        <w:t>this</w:t>
      </w:r>
      <w:r w:rsidRPr="00B72469">
        <w:rPr>
          <w:rFonts w:ascii="Times New Roman" w:eastAsia="Arial" w:hAnsi="Times New Roman" w:cs="Times New Roman"/>
          <w:spacing w:val="6"/>
          <w:w w:val="90"/>
          <w:sz w:val="20"/>
          <w:szCs w:val="20"/>
        </w:rPr>
        <w:t xml:space="preserve"> </w:t>
      </w:r>
      <w:r w:rsidRPr="00B72469">
        <w:rPr>
          <w:rFonts w:ascii="Times New Roman" w:eastAsia="Arial" w:hAnsi="Times New Roman" w:cs="Times New Roman"/>
          <w:sz w:val="20"/>
          <w:szCs w:val="20"/>
        </w:rPr>
        <w:t>in</w:t>
      </w:r>
      <w:r w:rsidRPr="00B72469">
        <w:rPr>
          <w:rFonts w:ascii="Times New Roman" w:eastAsia="Arial" w:hAnsi="Times New Roman" w:cs="Times New Roman"/>
          <w:spacing w:val="-8"/>
          <w:sz w:val="20"/>
          <w:szCs w:val="20"/>
        </w:rPr>
        <w:t xml:space="preserve"> </w:t>
      </w:r>
      <w:r w:rsidRPr="00B72469">
        <w:rPr>
          <w:rFonts w:ascii="Times New Roman" w:eastAsia="Arial" w:hAnsi="Times New Roman" w:cs="Times New Roman"/>
          <w:spacing w:val="-14"/>
          <w:w w:val="89"/>
          <w:sz w:val="20"/>
          <w:szCs w:val="20"/>
        </w:rPr>
        <w:t>T</w:t>
      </w:r>
      <w:r w:rsidRPr="00B72469">
        <w:rPr>
          <w:rFonts w:ascii="Times New Roman" w:eastAsia="Arial" w:hAnsi="Times New Roman" w:cs="Times New Roman"/>
          <w:w w:val="89"/>
          <w:sz w:val="20"/>
          <w:szCs w:val="20"/>
        </w:rPr>
        <w:t>able</w:t>
      </w:r>
      <w:r w:rsidRPr="00B72469">
        <w:rPr>
          <w:rFonts w:ascii="Times New Roman" w:eastAsia="Arial" w:hAnsi="Times New Roman" w:cs="Times New Roman"/>
          <w:spacing w:val="3"/>
          <w:w w:val="89"/>
          <w:sz w:val="20"/>
          <w:szCs w:val="20"/>
        </w:rPr>
        <w:t xml:space="preserve"> </w:t>
      </w:r>
      <w:r w:rsidRPr="00B72469">
        <w:rPr>
          <w:rFonts w:ascii="Times New Roman" w:eastAsia="Arial" w:hAnsi="Times New Roman" w:cs="Times New Roman"/>
          <w:sz w:val="20"/>
          <w:szCs w:val="20"/>
        </w:rPr>
        <w:t>1</w:t>
      </w:r>
    </w:p>
    <w:p w14:paraId="0AFED2B5" w14:textId="77777777" w:rsidR="00676FEB" w:rsidRPr="00B72469" w:rsidRDefault="00676FEB" w:rsidP="00676FEB">
      <w:pPr>
        <w:spacing w:after="0" w:line="200" w:lineRule="exact"/>
        <w:rPr>
          <w:rFonts w:ascii="Times New Roman" w:hAnsi="Times New Roman" w:cs="Times New Roman"/>
          <w:sz w:val="20"/>
          <w:szCs w:val="20"/>
        </w:rPr>
      </w:pPr>
    </w:p>
    <w:p w14:paraId="0AFED2B6" w14:textId="77777777" w:rsidR="00676FEB" w:rsidRPr="00B72469" w:rsidRDefault="00676FEB" w:rsidP="00676FEB">
      <w:pPr>
        <w:spacing w:before="9" w:after="0" w:line="260" w:lineRule="exact"/>
        <w:rPr>
          <w:rFonts w:ascii="Times New Roman" w:hAnsi="Times New Roman" w:cs="Times New Roman"/>
          <w:sz w:val="26"/>
          <w:szCs w:val="26"/>
        </w:rPr>
      </w:pPr>
    </w:p>
    <w:p w14:paraId="0AFED2B7" w14:textId="77777777" w:rsidR="00676FEB" w:rsidRPr="00B72469" w:rsidRDefault="00676FEB" w:rsidP="00676FEB">
      <w:pPr>
        <w:spacing w:after="0" w:line="249" w:lineRule="auto"/>
        <w:ind w:left="245" w:right="115"/>
        <w:jc w:val="center"/>
        <w:rPr>
          <w:rFonts w:ascii="Times New Roman" w:eastAsia="Arial" w:hAnsi="Times New Roman" w:cs="Times New Roman"/>
          <w:sz w:val="20"/>
          <w:szCs w:val="20"/>
        </w:rPr>
      </w:pPr>
      <w:r w:rsidRPr="00B72469">
        <w:rPr>
          <w:rFonts w:ascii="Times New Roman" w:hAnsi="Times New Roman" w:cs="Times New Roman"/>
          <w:noProof/>
        </w:rPr>
        <mc:AlternateContent>
          <mc:Choice Requires="wpg">
            <w:drawing>
              <wp:anchor distT="0" distB="0" distL="114300" distR="114300" simplePos="0" relativeHeight="251865088" behindDoc="1" locked="0" layoutInCell="1" allowOverlap="1" wp14:anchorId="0AFED556" wp14:editId="0AFED557">
                <wp:simplePos x="0" y="0"/>
                <wp:positionH relativeFrom="page">
                  <wp:posOffset>742950</wp:posOffset>
                </wp:positionH>
                <wp:positionV relativeFrom="paragraph">
                  <wp:posOffset>716280</wp:posOffset>
                </wp:positionV>
                <wp:extent cx="2975610" cy="1270"/>
                <wp:effectExtent l="9525" t="11430" r="5715" b="6350"/>
                <wp:wrapNone/>
                <wp:docPr id="319" name="Group 3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75610" cy="1270"/>
                          <a:chOff x="1170" y="1128"/>
                          <a:chExt cx="4686" cy="2"/>
                        </a:xfrm>
                      </wpg:grpSpPr>
                      <wps:wsp>
                        <wps:cNvPr id="160" name="Freeform 5378"/>
                        <wps:cNvSpPr>
                          <a:spLocks/>
                        </wps:cNvSpPr>
                        <wps:spPr bwMode="auto">
                          <a:xfrm>
                            <a:off x="1170" y="1128"/>
                            <a:ext cx="4686" cy="2"/>
                          </a:xfrm>
                          <a:custGeom>
                            <a:avLst/>
                            <a:gdLst>
                              <a:gd name="T0" fmla="+- 0 1170 1170"/>
                              <a:gd name="T1" fmla="*/ T0 w 4686"/>
                              <a:gd name="T2" fmla="+- 0 5856 1170"/>
                              <a:gd name="T3" fmla="*/ T2 w 4686"/>
                            </a:gdLst>
                            <a:ahLst/>
                            <a:cxnLst>
                              <a:cxn ang="0">
                                <a:pos x="T1" y="0"/>
                              </a:cxn>
                              <a:cxn ang="0">
                                <a:pos x="T3" y="0"/>
                              </a:cxn>
                            </a:cxnLst>
                            <a:rect l="0" t="0" r="r" b="b"/>
                            <a:pathLst>
                              <a:path w="4686">
                                <a:moveTo>
                                  <a:pt x="0" y="0"/>
                                </a:moveTo>
                                <a:lnTo>
                                  <a:pt x="4686"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9" o:spid="_x0000_s1026" style="position:absolute;margin-left:58.5pt;margin-top:56.4pt;width:234.3pt;height:.1pt;z-index:-251451392;mso-position-horizontal-relative:page" coordorigin="1170,1128" coordsize="46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">
                <v:shape id="Freeform 5378" o:spid="_x0000_s1027" style="position:absolute;left:1170;top:1128;width:4686;height:2;visibility:visible;mso-wrap-style:square;v-text-anchor:top" coordsize="46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pZ8UA&#10;AADcAAAADwAAAGRycy9kb3ducmV2LnhtbESPQUsDMRCF74L/IYzQm03qodi1aRFLQbAFreJ5upnu&#10;Lt1MQhK7q7/eOQjeZnhv3vtmuR59ry6UchfYwmxqQBHXwXXcWPh4397eg8oF2WEfmCx8U4b16vpq&#10;iZULA7/R5VAaJSGcK7TQlhIrrXPdksc8DZFYtFNIHousqdEu4SDhvtd3xsy1x46locVITy3V58OX&#10;t3B62Zj6h1/3i89jijMz7ndDXFg7uRkfH0AVGsu/+e/62Qn+XPDlGZlA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tClnxQAAANwAAAAPAAAAAAAAAAAAAAAAAJgCAABkcnMv&#10;ZG93bnJldi54bWxQSwUGAAAAAAQABAD1AAAAigMAAAAA&#10;" path="m,l4686,e" filled="f" strokeweight=".14042mm">
                  <v:path arrowok="t" o:connecttype="custom" o:connectlocs="0,0;4686,0" o:connectangles="0,0"/>
                </v:shape>
                <w10:wrap anchorx="page"/>
              </v:group>
            </w:pict>
          </mc:Fallback>
        </mc:AlternateContent>
      </w:r>
      <w:r w:rsidRPr="00B72469">
        <w:rPr>
          <w:rFonts w:ascii="Times New Roman" w:hAnsi="Times New Roman" w:cs="Times New Roman"/>
          <w:noProof/>
        </w:rPr>
        <mc:AlternateContent>
          <mc:Choice Requires="wps">
            <w:drawing>
              <wp:anchor distT="0" distB="0" distL="114300" distR="114300" simplePos="0" relativeHeight="251867136" behindDoc="1" locked="0" layoutInCell="1" allowOverlap="1" wp14:anchorId="0AFED558" wp14:editId="0AFED559">
                <wp:simplePos x="0" y="0"/>
                <wp:positionH relativeFrom="page">
                  <wp:posOffset>740410</wp:posOffset>
                </wp:positionH>
                <wp:positionV relativeFrom="paragraph">
                  <wp:posOffset>739140</wp:posOffset>
                </wp:positionV>
                <wp:extent cx="2983230" cy="1872615"/>
                <wp:effectExtent l="0" t="0" r="635" b="0"/>
                <wp:wrapNone/>
                <wp:docPr id="300" name="Text Box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3230" cy="1872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1E0" w:firstRow="1" w:lastRow="1" w:firstColumn="1" w:lastColumn="1" w:noHBand="0" w:noVBand="0"/>
                            </w:tblPr>
                            <w:tblGrid>
                              <w:gridCol w:w="1373"/>
                              <w:gridCol w:w="1940"/>
                              <w:gridCol w:w="1373"/>
                            </w:tblGrid>
                            <w:tr w:rsidR="003E65E7" w14:paraId="0AFED7FC" w14:textId="77777777">
                              <w:trPr>
                                <w:trHeight w:hRule="exact" w:val="267"/>
                              </w:trPr>
                              <w:tc>
                                <w:tcPr>
                                  <w:tcW w:w="1373" w:type="dxa"/>
                                  <w:tcBorders>
                                    <w:top w:val="single" w:sz="3" w:space="0" w:color="000000"/>
                                    <w:left w:val="single" w:sz="3" w:space="0" w:color="000000"/>
                                    <w:bottom w:val="single" w:sz="3" w:space="0" w:color="000000"/>
                                    <w:right w:val="single" w:sz="3" w:space="0" w:color="000000"/>
                                  </w:tcBorders>
                                </w:tcPr>
                                <w:p w14:paraId="0AFED7F9"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Threat</w:t>
                                  </w:r>
                                </w:p>
                              </w:tc>
                              <w:tc>
                                <w:tcPr>
                                  <w:tcW w:w="1940" w:type="dxa"/>
                                  <w:tcBorders>
                                    <w:top w:val="single" w:sz="3" w:space="0" w:color="000000"/>
                                    <w:left w:val="single" w:sz="3" w:space="0" w:color="000000"/>
                                    <w:bottom w:val="single" w:sz="3" w:space="0" w:color="000000"/>
                                    <w:right w:val="single" w:sz="3" w:space="0" w:color="000000"/>
                                  </w:tcBorders>
                                </w:tcPr>
                                <w:p w14:paraId="0AFED7FA"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Danger</w:t>
                                  </w:r>
                                </w:p>
                              </w:tc>
                              <w:tc>
                                <w:tcPr>
                                  <w:tcW w:w="1373" w:type="dxa"/>
                                  <w:tcBorders>
                                    <w:top w:val="single" w:sz="3" w:space="0" w:color="000000"/>
                                    <w:left w:val="single" w:sz="3" w:space="0" w:color="000000"/>
                                    <w:bottom w:val="single" w:sz="3" w:space="0" w:color="000000"/>
                                    <w:right w:val="single" w:sz="3" w:space="0" w:color="000000"/>
                                  </w:tcBorders>
                                </w:tcPr>
                                <w:p w14:paraId="0AFED7FB"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Miti</w:t>
                                  </w:r>
                                  <w:r>
                                    <w:rPr>
                                      <w:rFonts w:ascii="Arial" w:eastAsia="Arial" w:hAnsi="Arial" w:cs="Arial"/>
                                      <w:spacing w:val="-1"/>
                                      <w:sz w:val="20"/>
                                      <w:szCs w:val="20"/>
                                    </w:rPr>
                                    <w:t>g</w:t>
                                  </w:r>
                                  <w:r>
                                    <w:rPr>
                                      <w:rFonts w:ascii="Arial" w:eastAsia="Arial" w:hAnsi="Arial" w:cs="Arial"/>
                                      <w:sz w:val="20"/>
                                      <w:szCs w:val="20"/>
                                    </w:rPr>
                                    <w:t>ation</w:t>
                                  </w:r>
                                </w:p>
                              </w:tc>
                            </w:tr>
                            <w:tr w:rsidR="003E65E7" w14:paraId="0AFED803" w14:textId="77777777">
                              <w:trPr>
                                <w:trHeight w:hRule="exact" w:val="745"/>
                              </w:trPr>
                              <w:tc>
                                <w:tcPr>
                                  <w:tcW w:w="1373" w:type="dxa"/>
                                  <w:tcBorders>
                                    <w:top w:val="single" w:sz="3" w:space="0" w:color="000000"/>
                                    <w:left w:val="single" w:sz="3" w:space="0" w:color="000000"/>
                                    <w:bottom w:val="single" w:sz="3" w:space="0" w:color="000000"/>
                                    <w:right w:val="single" w:sz="3" w:space="0" w:color="000000"/>
                                  </w:tcBorders>
                                </w:tcPr>
                                <w:p w14:paraId="0AFED7FD" w14:textId="77777777" w:rsidR="003E65E7" w:rsidRDefault="003E65E7">
                                  <w:pPr>
                                    <w:tabs>
                                      <w:tab w:val="left" w:pos="920"/>
                                    </w:tabs>
                                    <w:spacing w:after="0" w:line="230" w:lineRule="exact"/>
                                    <w:ind w:left="116" w:right="-20"/>
                                    <w:rPr>
                                      <w:rFonts w:ascii="Arial" w:eastAsia="Arial" w:hAnsi="Arial" w:cs="Arial"/>
                                      <w:sz w:val="20"/>
                                      <w:szCs w:val="20"/>
                                    </w:rPr>
                                  </w:pPr>
                                  <w:r>
                                    <w:rPr>
                                      <w:rFonts w:ascii="Arial" w:eastAsia="Arial" w:hAnsi="Arial" w:cs="Arial"/>
                                      <w:sz w:val="20"/>
                                      <w:szCs w:val="20"/>
                                    </w:rPr>
                                    <w:t>Sensor</w:t>
                                  </w:r>
                                  <w:r>
                                    <w:rPr>
                                      <w:rFonts w:ascii="Arial" w:eastAsia="Arial" w:hAnsi="Arial" w:cs="Arial"/>
                                      <w:sz w:val="20"/>
                                      <w:szCs w:val="20"/>
                                    </w:rPr>
                                    <w:tab/>
                                    <w:t>Ab-</w:t>
                                  </w:r>
                                </w:p>
                                <w:p w14:paraId="0AFED7FE"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sz w:val="20"/>
                                      <w:szCs w:val="20"/>
                                    </w:rPr>
                                    <w:t>duction</w:t>
                                  </w:r>
                                </w:p>
                              </w:tc>
                              <w:tc>
                                <w:tcPr>
                                  <w:tcW w:w="1940" w:type="dxa"/>
                                  <w:tcBorders>
                                    <w:top w:val="single" w:sz="3" w:space="0" w:color="000000"/>
                                    <w:left w:val="single" w:sz="3" w:space="0" w:color="000000"/>
                                    <w:bottom w:val="single" w:sz="3" w:space="0" w:color="000000"/>
                                    <w:right w:val="single" w:sz="3" w:space="0" w:color="000000"/>
                                  </w:tcBorders>
                                </w:tcPr>
                                <w:p w14:paraId="0AFED7FF" w14:textId="77777777" w:rsidR="003E65E7" w:rsidRDefault="003E65E7">
                                  <w:pPr>
                                    <w:tabs>
                                      <w:tab w:val="left" w:pos="1260"/>
                                    </w:tabs>
                                    <w:spacing w:after="0" w:line="230" w:lineRule="exact"/>
                                    <w:ind w:left="116" w:right="-20"/>
                                    <w:rPr>
                                      <w:rFonts w:ascii="Arial" w:eastAsia="Arial" w:hAnsi="Arial" w:cs="Arial"/>
                                      <w:sz w:val="20"/>
                                      <w:szCs w:val="20"/>
                                    </w:rPr>
                                  </w:pPr>
                                  <w:r>
                                    <w:rPr>
                                      <w:rFonts w:ascii="Arial" w:eastAsia="Arial" w:hAnsi="Arial" w:cs="Arial"/>
                                      <w:sz w:val="20"/>
                                      <w:szCs w:val="20"/>
                                    </w:rPr>
                                    <w:t>Malicious</w:t>
                                  </w:r>
                                  <w:r>
                                    <w:rPr>
                                      <w:rFonts w:ascii="Arial" w:eastAsia="Arial" w:hAnsi="Arial" w:cs="Arial"/>
                                      <w:sz w:val="20"/>
                                      <w:szCs w:val="20"/>
                                    </w:rPr>
                                    <w:tab/>
                                    <w:t>Sensor</w:t>
                                  </w:r>
                                </w:p>
                                <w:p w14:paraId="0AFED800"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sz w:val="20"/>
                                      <w:szCs w:val="20"/>
                                    </w:rPr>
                                    <w:t>Data</w:t>
                                  </w:r>
                                </w:p>
                              </w:tc>
                              <w:tc>
                                <w:tcPr>
                                  <w:tcW w:w="1373" w:type="dxa"/>
                                  <w:tcBorders>
                                    <w:top w:val="single" w:sz="3" w:space="0" w:color="000000"/>
                                    <w:left w:val="single" w:sz="3" w:space="0" w:color="000000"/>
                                    <w:bottom w:val="single" w:sz="3" w:space="0" w:color="000000"/>
                                    <w:right w:val="single" w:sz="3" w:space="0" w:color="000000"/>
                                  </w:tcBorders>
                                </w:tcPr>
                                <w:p w14:paraId="0AFED801" w14:textId="77777777" w:rsidR="003E65E7" w:rsidRDefault="003E65E7">
                                  <w:pPr>
                                    <w:spacing w:after="0" w:line="230" w:lineRule="exact"/>
                                    <w:ind w:left="116" w:right="-20"/>
                                    <w:rPr>
                                      <w:rFonts w:ascii="Arial" w:eastAsia="Arial" w:hAnsi="Arial" w:cs="Arial"/>
                                      <w:sz w:val="20"/>
                                      <w:szCs w:val="20"/>
                                    </w:rPr>
                                  </w:pPr>
                                  <w:r>
                                    <w:rPr>
                                      <w:rFonts w:ascii="Arial" w:eastAsia="Arial" w:hAnsi="Arial" w:cs="Arial"/>
                                      <w:sz w:val="20"/>
                                      <w:szCs w:val="20"/>
                                    </w:rPr>
                                    <w:t xml:space="preserve">Detection </w:t>
                                  </w:r>
                                  <w:r>
                                    <w:rPr>
                                      <w:rFonts w:ascii="Arial" w:eastAsia="Arial" w:hAnsi="Arial" w:cs="Arial"/>
                                      <w:spacing w:val="6"/>
                                      <w:sz w:val="20"/>
                                      <w:szCs w:val="20"/>
                                    </w:rPr>
                                    <w:t xml:space="preserve"> </w:t>
                                  </w:r>
                                  <w:r>
                                    <w:rPr>
                                      <w:rFonts w:ascii="Arial" w:eastAsia="Arial" w:hAnsi="Arial" w:cs="Arial"/>
                                      <w:sz w:val="20"/>
                                      <w:szCs w:val="20"/>
                                    </w:rPr>
                                    <w:t>of</w:t>
                                  </w:r>
                                </w:p>
                                <w:p w14:paraId="0AFED802" w14:textId="77777777" w:rsidR="003E65E7" w:rsidRDefault="003E65E7">
                                  <w:pPr>
                                    <w:spacing w:before="9" w:after="0" w:line="249" w:lineRule="auto"/>
                                    <w:ind w:left="116" w:right="268"/>
                                    <w:rPr>
                                      <w:rFonts w:ascii="Arial" w:eastAsia="Arial" w:hAnsi="Arial" w:cs="Arial"/>
                                      <w:sz w:val="20"/>
                                      <w:szCs w:val="20"/>
                                    </w:rPr>
                                  </w:pPr>
                                  <w:r>
                                    <w:rPr>
                                      <w:rFonts w:ascii="Arial" w:eastAsia="Arial" w:hAnsi="Arial" w:cs="Arial"/>
                                      <w:w w:val="89"/>
                                      <w:sz w:val="20"/>
                                      <w:szCs w:val="20"/>
                                    </w:rPr>
                                    <w:t>non-r</w:t>
                                  </w:r>
                                  <w:r>
                                    <w:rPr>
                                      <w:rFonts w:ascii="Arial" w:eastAsia="Arial" w:hAnsi="Arial" w:cs="Arial"/>
                                      <w:spacing w:val="-3"/>
                                      <w:w w:val="89"/>
                                      <w:sz w:val="20"/>
                                      <w:szCs w:val="20"/>
                                    </w:rPr>
                                    <w:t>e</w:t>
                                  </w:r>
                                  <w:r>
                                    <w:rPr>
                                      <w:rFonts w:ascii="Arial" w:eastAsia="Arial" w:hAnsi="Arial" w:cs="Arial"/>
                                      <w:w w:val="92"/>
                                      <w:sz w:val="20"/>
                                      <w:szCs w:val="20"/>
                                    </w:rPr>
                                    <w:t xml:space="preserve">gular </w:t>
                                  </w:r>
                                  <w:r>
                                    <w:rPr>
                                      <w:rFonts w:ascii="Arial" w:eastAsia="Arial" w:hAnsi="Arial" w:cs="Arial"/>
                                      <w:w w:val="83"/>
                                      <w:sz w:val="20"/>
                                      <w:szCs w:val="20"/>
                                    </w:rPr>
                                    <w:t>usage</w:t>
                                  </w:r>
                                </w:p>
                              </w:tc>
                            </w:tr>
                            <w:tr w:rsidR="003E65E7" w14:paraId="0AFED80A" w14:textId="77777777">
                              <w:trPr>
                                <w:trHeight w:hRule="exact" w:val="1203"/>
                              </w:trPr>
                              <w:tc>
                                <w:tcPr>
                                  <w:tcW w:w="1373" w:type="dxa"/>
                                  <w:tcBorders>
                                    <w:top w:val="single" w:sz="3" w:space="0" w:color="000000"/>
                                    <w:left w:val="single" w:sz="3" w:space="0" w:color="000000"/>
                                    <w:bottom w:val="single" w:sz="3" w:space="0" w:color="000000"/>
                                    <w:right w:val="single" w:sz="3" w:space="0" w:color="000000"/>
                                  </w:tcBorders>
                                </w:tcPr>
                                <w:p w14:paraId="0AFED804"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Side-channel</w:t>
                                  </w:r>
                                </w:p>
                                <w:p w14:paraId="0AFED805" w14:textId="77777777" w:rsidR="003E65E7" w:rsidRDefault="003E65E7">
                                  <w:pPr>
                                    <w:spacing w:before="9" w:after="0" w:line="249" w:lineRule="auto"/>
                                    <w:ind w:left="116" w:right="254"/>
                                    <w:rPr>
                                      <w:rFonts w:ascii="Arial" w:eastAsia="Arial" w:hAnsi="Arial" w:cs="Arial"/>
                                      <w:sz w:val="20"/>
                                      <w:szCs w:val="20"/>
                                    </w:rPr>
                                  </w:pPr>
                                  <w:r>
                                    <w:rPr>
                                      <w:rFonts w:ascii="Arial" w:eastAsia="Arial" w:hAnsi="Arial" w:cs="Arial"/>
                                      <w:w w:val="95"/>
                                      <w:sz w:val="20"/>
                                      <w:szCs w:val="20"/>
                                    </w:rPr>
                                    <w:t xml:space="preserve">information </w:t>
                                  </w:r>
                                  <w:r>
                                    <w:rPr>
                                      <w:rFonts w:ascii="Arial" w:eastAsia="Arial" w:hAnsi="Arial" w:cs="Arial"/>
                                      <w:sz w:val="20"/>
                                      <w:szCs w:val="20"/>
                                    </w:rPr>
                                    <w:t>leakage</w:t>
                                  </w:r>
                                </w:p>
                              </w:tc>
                              <w:tc>
                                <w:tcPr>
                                  <w:tcW w:w="1940" w:type="dxa"/>
                                  <w:tcBorders>
                                    <w:top w:val="single" w:sz="3" w:space="0" w:color="000000"/>
                                    <w:left w:val="single" w:sz="3" w:space="0" w:color="000000"/>
                                    <w:bottom w:val="single" w:sz="3" w:space="0" w:color="000000"/>
                                    <w:right w:val="single" w:sz="3" w:space="0" w:color="000000"/>
                                  </w:tcBorders>
                                </w:tcPr>
                                <w:p w14:paraId="0AFED806" w14:textId="77777777" w:rsidR="003E65E7" w:rsidRDefault="003E65E7">
                                  <w:pPr>
                                    <w:spacing w:after="0" w:line="210" w:lineRule="exact"/>
                                    <w:ind w:left="116" w:right="66"/>
                                    <w:jc w:val="both"/>
                                    <w:rPr>
                                      <w:rFonts w:ascii="Arial" w:eastAsia="Arial" w:hAnsi="Arial" w:cs="Arial"/>
                                      <w:sz w:val="20"/>
                                      <w:szCs w:val="20"/>
                                    </w:rPr>
                                  </w:pPr>
                                  <w:r>
                                    <w:rPr>
                                      <w:rFonts w:ascii="Arial" w:eastAsia="Arial" w:hAnsi="Arial" w:cs="Arial"/>
                                      <w:sz w:val="20"/>
                                      <w:szCs w:val="20"/>
                                    </w:rPr>
                                    <w:t>Communication</w:t>
                                  </w:r>
                                  <w:r>
                                    <w:rPr>
                                      <w:rFonts w:ascii="Arial" w:eastAsia="Arial" w:hAnsi="Arial" w:cs="Arial"/>
                                      <w:spacing w:val="-5"/>
                                      <w:sz w:val="20"/>
                                      <w:szCs w:val="20"/>
                                    </w:rPr>
                                    <w:t xml:space="preserve"> </w:t>
                                  </w:r>
                                  <w:r>
                                    <w:rPr>
                                      <w:rFonts w:ascii="Arial" w:eastAsia="Arial" w:hAnsi="Arial" w:cs="Arial"/>
                                      <w:sz w:val="20"/>
                                      <w:szCs w:val="20"/>
                                    </w:rPr>
                                    <w:t>en-</w:t>
                                  </w:r>
                                </w:p>
                                <w:p w14:paraId="0AFED807" w14:textId="77777777" w:rsidR="003E65E7" w:rsidRDefault="003E65E7">
                                  <w:pPr>
                                    <w:spacing w:before="9" w:after="0" w:line="249" w:lineRule="auto"/>
                                    <w:ind w:left="116" w:right="61"/>
                                    <w:jc w:val="both"/>
                                    <w:rPr>
                                      <w:rFonts w:ascii="Arial" w:eastAsia="Arial" w:hAnsi="Arial" w:cs="Arial"/>
                                      <w:sz w:val="20"/>
                                      <w:szCs w:val="20"/>
                                    </w:rPr>
                                  </w:pPr>
                                  <w:r>
                                    <w:rPr>
                                      <w:rFonts w:ascii="Arial" w:eastAsia="Arial" w:hAnsi="Arial" w:cs="Arial"/>
                                      <w:sz w:val="20"/>
                                      <w:szCs w:val="20"/>
                                    </w:rPr>
                                    <w:t>cryption is</w:t>
                                  </w:r>
                                  <w:r>
                                    <w:rPr>
                                      <w:rFonts w:ascii="Arial" w:eastAsia="Arial" w:hAnsi="Arial" w:cs="Arial"/>
                                      <w:spacing w:val="30"/>
                                      <w:sz w:val="20"/>
                                      <w:szCs w:val="20"/>
                                    </w:rPr>
                                    <w:t xml:space="preserve"> </w:t>
                                  </w:r>
                                  <w:r>
                                    <w:rPr>
                                      <w:rFonts w:ascii="Arial" w:eastAsia="Arial" w:hAnsi="Arial" w:cs="Arial"/>
                                      <w:sz w:val="20"/>
                                      <w:szCs w:val="20"/>
                                    </w:rPr>
                                    <w:t xml:space="preserve">circum- </w:t>
                                  </w:r>
                                  <w:r>
                                    <w:rPr>
                                      <w:rFonts w:ascii="Arial" w:eastAsia="Arial" w:hAnsi="Arial" w:cs="Arial"/>
                                      <w:spacing w:val="-3"/>
                                      <w:w w:val="88"/>
                                      <w:sz w:val="20"/>
                                      <w:szCs w:val="20"/>
                                    </w:rPr>
                                    <w:t>v</w:t>
                                  </w:r>
                                  <w:r>
                                    <w:rPr>
                                      <w:rFonts w:ascii="Arial" w:eastAsia="Arial" w:hAnsi="Arial" w:cs="Arial"/>
                                      <w:w w:val="88"/>
                                      <w:sz w:val="20"/>
                                      <w:szCs w:val="20"/>
                                    </w:rPr>
                                    <w:t>ented</w:t>
                                  </w:r>
                                  <w:r>
                                    <w:rPr>
                                      <w:rFonts w:ascii="Arial" w:eastAsia="Arial" w:hAnsi="Arial" w:cs="Arial"/>
                                      <w:spacing w:val="7"/>
                                      <w:w w:val="88"/>
                                      <w:sz w:val="20"/>
                                      <w:szCs w:val="20"/>
                                    </w:rPr>
                                    <w:t xml:space="preserve"> </w:t>
                                  </w:r>
                                  <w:r>
                                    <w:rPr>
                                      <w:rFonts w:ascii="Arial" w:eastAsia="Arial" w:hAnsi="Arial" w:cs="Arial"/>
                                      <w:sz w:val="20"/>
                                      <w:szCs w:val="20"/>
                                    </w:rPr>
                                    <w:t>by</w:t>
                                  </w:r>
                                  <w:r>
                                    <w:rPr>
                                      <w:rFonts w:ascii="Arial" w:eastAsia="Arial" w:hAnsi="Arial" w:cs="Arial"/>
                                      <w:spacing w:val="-14"/>
                                      <w:sz w:val="20"/>
                                      <w:szCs w:val="20"/>
                                    </w:rPr>
                                    <w:t xml:space="preserve"> </w:t>
                                  </w:r>
                                  <w:r>
                                    <w:rPr>
                                      <w:rFonts w:ascii="Arial" w:eastAsia="Arial" w:hAnsi="Arial" w:cs="Arial"/>
                                      <w:w w:val="88"/>
                                      <w:sz w:val="20"/>
                                      <w:szCs w:val="20"/>
                                    </w:rPr>
                                    <w:t>analysis</w:t>
                                  </w:r>
                                  <w:r>
                                    <w:rPr>
                                      <w:rFonts w:ascii="Arial" w:eastAsia="Arial" w:hAnsi="Arial" w:cs="Arial"/>
                                      <w:spacing w:val="7"/>
                                      <w:w w:val="88"/>
                                      <w:sz w:val="20"/>
                                      <w:szCs w:val="20"/>
                                    </w:rPr>
                                    <w:t xml:space="preserve"> </w:t>
                                  </w:r>
                                  <w:r>
                                    <w:rPr>
                                      <w:rFonts w:ascii="Arial" w:eastAsia="Arial" w:hAnsi="Arial" w:cs="Arial"/>
                                      <w:sz w:val="20"/>
                                      <w:szCs w:val="20"/>
                                    </w:rPr>
                                    <w:t>of pac</w:t>
                                  </w:r>
                                  <w:r>
                                    <w:rPr>
                                      <w:rFonts w:ascii="Arial" w:eastAsia="Arial" w:hAnsi="Arial" w:cs="Arial"/>
                                      <w:spacing w:val="-2"/>
                                      <w:sz w:val="20"/>
                                      <w:szCs w:val="20"/>
                                    </w:rPr>
                                    <w:t>k</w:t>
                                  </w:r>
                                  <w:r>
                                    <w:rPr>
                                      <w:rFonts w:ascii="Arial" w:eastAsia="Arial" w:hAnsi="Arial" w:cs="Arial"/>
                                      <w:sz w:val="20"/>
                                      <w:szCs w:val="20"/>
                                    </w:rPr>
                                    <w:t>et</w:t>
                                  </w:r>
                                  <w:r>
                                    <w:rPr>
                                      <w:rFonts w:ascii="Arial" w:eastAsia="Arial" w:hAnsi="Arial" w:cs="Arial"/>
                                      <w:spacing w:val="-15"/>
                                      <w:sz w:val="20"/>
                                      <w:szCs w:val="20"/>
                                    </w:rPr>
                                    <w:t xml:space="preserve"> </w:t>
                                  </w:r>
                                  <w:r>
                                    <w:rPr>
                                      <w:rFonts w:ascii="Arial" w:eastAsia="Arial" w:hAnsi="Arial" w:cs="Arial"/>
                                      <w:sz w:val="20"/>
                                      <w:szCs w:val="20"/>
                                    </w:rPr>
                                    <w:t>sizes&amp;</w:t>
                                  </w:r>
                                  <w:r>
                                    <w:rPr>
                                      <w:rFonts w:ascii="Arial" w:eastAsia="Arial" w:hAnsi="Arial" w:cs="Arial"/>
                                      <w:spacing w:val="7"/>
                                      <w:sz w:val="20"/>
                                      <w:szCs w:val="20"/>
                                    </w:rPr>
                                    <w:t xml:space="preserve"> </w:t>
                                  </w:r>
                                  <w:r>
                                    <w:rPr>
                                      <w:rFonts w:ascii="Arial" w:eastAsia="Arial" w:hAnsi="Arial" w:cs="Arial"/>
                                      <w:w w:val="85"/>
                                      <w:sz w:val="20"/>
                                      <w:szCs w:val="20"/>
                                    </w:rPr>
                                    <w:t xml:space="preserve">spac- </w:t>
                                  </w:r>
                                  <w:r>
                                    <w:rPr>
                                      <w:rFonts w:ascii="Arial" w:eastAsia="Arial" w:hAnsi="Arial" w:cs="Arial"/>
                                      <w:sz w:val="20"/>
                                      <w:szCs w:val="20"/>
                                    </w:rPr>
                                    <w:t>ing</w:t>
                                  </w:r>
                                </w:p>
                              </w:tc>
                              <w:tc>
                                <w:tcPr>
                                  <w:tcW w:w="1373" w:type="dxa"/>
                                  <w:tcBorders>
                                    <w:top w:val="single" w:sz="3" w:space="0" w:color="000000"/>
                                    <w:left w:val="single" w:sz="3" w:space="0" w:color="000000"/>
                                    <w:bottom w:val="single" w:sz="3" w:space="0" w:color="000000"/>
                                    <w:right w:val="single" w:sz="3" w:space="0" w:color="000000"/>
                                  </w:tcBorders>
                                </w:tcPr>
                                <w:p w14:paraId="0AFED808"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Fl</w:t>
                                  </w:r>
                                  <w:r>
                                    <w:rPr>
                                      <w:rFonts w:ascii="Arial" w:eastAsia="Arial" w:hAnsi="Arial" w:cs="Arial"/>
                                      <w:spacing w:val="-5"/>
                                      <w:sz w:val="20"/>
                                      <w:szCs w:val="20"/>
                                    </w:rPr>
                                    <w:t>o</w:t>
                                  </w:r>
                                  <w:r>
                                    <w:rPr>
                                      <w:rFonts w:ascii="Arial" w:eastAsia="Arial" w:hAnsi="Arial" w:cs="Arial"/>
                                      <w:sz w:val="20"/>
                                      <w:szCs w:val="20"/>
                                    </w:rPr>
                                    <w:t>w-analysis</w:t>
                                  </w:r>
                                </w:p>
                                <w:p w14:paraId="0AFED809"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w w:val="86"/>
                                      <w:sz w:val="20"/>
                                      <w:szCs w:val="20"/>
                                    </w:rPr>
                                    <w:t>and</w:t>
                                  </w:r>
                                  <w:r>
                                    <w:rPr>
                                      <w:rFonts w:ascii="Arial" w:eastAsia="Arial" w:hAnsi="Arial" w:cs="Arial"/>
                                      <w:spacing w:val="2"/>
                                      <w:w w:val="86"/>
                                      <w:sz w:val="20"/>
                                      <w:szCs w:val="20"/>
                                    </w:rPr>
                                    <w:t xml:space="preserve"> </w:t>
                                  </w:r>
                                  <w:r>
                                    <w:rPr>
                                      <w:rFonts w:ascii="Arial" w:eastAsia="Arial" w:hAnsi="Arial" w:cs="Arial"/>
                                      <w:sz w:val="20"/>
                                      <w:szCs w:val="20"/>
                                    </w:rPr>
                                    <w:t>padding</w:t>
                                  </w:r>
                                </w:p>
                              </w:tc>
                            </w:tr>
                            <w:tr w:rsidR="003E65E7" w14:paraId="0AFED810" w14:textId="77777777">
                              <w:trPr>
                                <w:trHeight w:hRule="exact" w:val="725"/>
                              </w:trPr>
                              <w:tc>
                                <w:tcPr>
                                  <w:tcW w:w="1373" w:type="dxa"/>
                                  <w:tcBorders>
                                    <w:top w:val="single" w:sz="3" w:space="0" w:color="000000"/>
                                    <w:left w:val="single" w:sz="3" w:space="0" w:color="000000"/>
                                    <w:bottom w:val="single" w:sz="3" w:space="0" w:color="000000"/>
                                    <w:right w:val="single" w:sz="3" w:space="0" w:color="000000"/>
                                  </w:tcBorders>
                                </w:tcPr>
                                <w:p w14:paraId="0AFED80B" w14:textId="77777777" w:rsidR="003E65E7" w:rsidRDefault="003E65E7">
                                  <w:pPr>
                                    <w:tabs>
                                      <w:tab w:val="left" w:pos="880"/>
                                    </w:tabs>
                                    <w:spacing w:after="0" w:line="210" w:lineRule="exact"/>
                                    <w:ind w:left="116" w:right="-20"/>
                                    <w:rPr>
                                      <w:rFonts w:ascii="Arial" w:eastAsia="Arial" w:hAnsi="Arial" w:cs="Arial"/>
                                      <w:sz w:val="20"/>
                                      <w:szCs w:val="20"/>
                                    </w:rPr>
                                  </w:pPr>
                                  <w:r>
                                    <w:rPr>
                                      <w:rFonts w:ascii="Arial" w:eastAsia="Arial" w:hAnsi="Arial" w:cs="Arial"/>
                                      <w:sz w:val="20"/>
                                      <w:szCs w:val="20"/>
                                    </w:rPr>
                                    <w:t>Sensor</w:t>
                                  </w:r>
                                  <w:r>
                                    <w:rPr>
                                      <w:rFonts w:ascii="Arial" w:eastAsia="Arial" w:hAnsi="Arial" w:cs="Arial"/>
                                      <w:sz w:val="20"/>
                                      <w:szCs w:val="20"/>
                                    </w:rPr>
                                    <w:tab/>
                                    <w:t>mal-</w:t>
                                  </w:r>
                                </w:p>
                                <w:p w14:paraId="0AFED80C"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spacing w:val="-2"/>
                                      <w:sz w:val="20"/>
                                      <w:szCs w:val="20"/>
                                    </w:rPr>
                                    <w:t>w</w:t>
                                  </w:r>
                                  <w:r>
                                    <w:rPr>
                                      <w:rFonts w:ascii="Arial" w:eastAsia="Arial" w:hAnsi="Arial" w:cs="Arial"/>
                                      <w:sz w:val="20"/>
                                      <w:szCs w:val="20"/>
                                    </w:rPr>
                                    <w:t>are</w:t>
                                  </w:r>
                                </w:p>
                              </w:tc>
                              <w:tc>
                                <w:tcPr>
                                  <w:tcW w:w="1940" w:type="dxa"/>
                                  <w:tcBorders>
                                    <w:top w:val="single" w:sz="3" w:space="0" w:color="000000"/>
                                    <w:left w:val="single" w:sz="3" w:space="0" w:color="000000"/>
                                    <w:bottom w:val="single" w:sz="3" w:space="0" w:color="000000"/>
                                    <w:right w:val="single" w:sz="3" w:space="0" w:color="000000"/>
                                  </w:tcBorders>
                                </w:tcPr>
                                <w:p w14:paraId="0AFED80D"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w w:val="85"/>
                                      <w:sz w:val="20"/>
                                      <w:szCs w:val="20"/>
                                    </w:rPr>
                                    <w:t>Sensor</w:t>
                                  </w:r>
                                  <w:r>
                                    <w:rPr>
                                      <w:rFonts w:ascii="Arial" w:eastAsia="Arial" w:hAnsi="Arial" w:cs="Arial"/>
                                      <w:spacing w:val="2"/>
                                      <w:w w:val="85"/>
                                      <w:sz w:val="20"/>
                                      <w:szCs w:val="20"/>
                                    </w:rPr>
                                    <w:t xml:space="preserve"> </w:t>
                                  </w:r>
                                  <w:r>
                                    <w:rPr>
                                      <w:rFonts w:ascii="Arial" w:eastAsia="Arial" w:hAnsi="Arial" w:cs="Arial"/>
                                      <w:w w:val="85"/>
                                      <w:sz w:val="20"/>
                                      <w:szCs w:val="20"/>
                                    </w:rPr>
                                    <w:t>data</w:t>
                                  </w:r>
                                  <w:r>
                                    <w:rPr>
                                      <w:rFonts w:ascii="Arial" w:eastAsia="Arial" w:hAnsi="Arial" w:cs="Arial"/>
                                      <w:spacing w:val="2"/>
                                      <w:w w:val="85"/>
                                      <w:sz w:val="20"/>
                                      <w:szCs w:val="20"/>
                                    </w:rPr>
                                    <w:t xml:space="preserve"> </w:t>
                                  </w:r>
                                  <w:r>
                                    <w:rPr>
                                      <w:rFonts w:ascii="Arial" w:eastAsia="Arial" w:hAnsi="Arial" w:cs="Arial"/>
                                      <w:sz w:val="20"/>
                                      <w:szCs w:val="20"/>
                                    </w:rPr>
                                    <w:t>theft</w:t>
                                  </w:r>
                                </w:p>
                              </w:tc>
                              <w:tc>
                                <w:tcPr>
                                  <w:tcW w:w="1373" w:type="dxa"/>
                                  <w:tcBorders>
                                    <w:top w:val="single" w:sz="3" w:space="0" w:color="000000"/>
                                    <w:left w:val="single" w:sz="3" w:space="0" w:color="000000"/>
                                    <w:bottom w:val="single" w:sz="3" w:space="0" w:color="000000"/>
                                    <w:right w:val="single" w:sz="3" w:space="0" w:color="000000"/>
                                  </w:tcBorders>
                                </w:tcPr>
                                <w:p w14:paraId="0AFED80E"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w w:val="83"/>
                                      <w:sz w:val="20"/>
                                      <w:szCs w:val="20"/>
                                    </w:rPr>
                                    <w:t xml:space="preserve">Sensor </w:t>
                                  </w:r>
                                  <w:r>
                                    <w:rPr>
                                      <w:rFonts w:ascii="Arial" w:eastAsia="Arial" w:hAnsi="Arial" w:cs="Arial"/>
                                      <w:spacing w:val="3"/>
                                      <w:w w:val="83"/>
                                      <w:sz w:val="20"/>
                                      <w:szCs w:val="20"/>
                                    </w:rPr>
                                    <w:t xml:space="preserve"> </w:t>
                                  </w:r>
                                  <w:r>
                                    <w:rPr>
                                      <w:rFonts w:ascii="Arial" w:eastAsia="Arial" w:hAnsi="Arial" w:cs="Arial"/>
                                      <w:w w:val="83"/>
                                      <w:sz w:val="20"/>
                                      <w:szCs w:val="20"/>
                                    </w:rPr>
                                    <w:t>access</w:t>
                                  </w:r>
                                </w:p>
                                <w:p w14:paraId="0AFED80F" w14:textId="77777777" w:rsidR="003E65E7" w:rsidRDefault="003E65E7">
                                  <w:pPr>
                                    <w:spacing w:before="9" w:after="0" w:line="249" w:lineRule="auto"/>
                                    <w:ind w:left="116" w:right="61"/>
                                    <w:rPr>
                                      <w:rFonts w:ascii="Arial" w:eastAsia="Arial" w:hAnsi="Arial" w:cs="Arial"/>
                                      <w:sz w:val="20"/>
                                      <w:szCs w:val="20"/>
                                    </w:rPr>
                                  </w:pPr>
                                  <w:r>
                                    <w:rPr>
                                      <w:rFonts w:ascii="Arial" w:eastAsia="Arial" w:hAnsi="Arial" w:cs="Arial"/>
                                      <w:sz w:val="20"/>
                                      <w:szCs w:val="20"/>
                                    </w:rPr>
                                    <w:t xml:space="preserve">control </w:t>
                                  </w:r>
                                  <w:r>
                                    <w:rPr>
                                      <w:rFonts w:ascii="Arial" w:eastAsia="Arial" w:hAnsi="Arial" w:cs="Arial"/>
                                      <w:spacing w:val="2"/>
                                      <w:sz w:val="20"/>
                                      <w:szCs w:val="20"/>
                                    </w:rPr>
                                    <w:t xml:space="preserve"> </w:t>
                                  </w:r>
                                  <w:r>
                                    <w:rPr>
                                      <w:rFonts w:ascii="Arial" w:eastAsia="Arial" w:hAnsi="Arial" w:cs="Arial"/>
                                      <w:w w:val="92"/>
                                      <w:sz w:val="20"/>
                                      <w:szCs w:val="20"/>
                                    </w:rPr>
                                    <w:t xml:space="preserve">mod- </w:t>
                                  </w:r>
                                  <w:r>
                                    <w:rPr>
                                      <w:rFonts w:ascii="Arial" w:eastAsia="Arial" w:hAnsi="Arial" w:cs="Arial"/>
                                      <w:sz w:val="20"/>
                                      <w:szCs w:val="20"/>
                                    </w:rPr>
                                    <w:t>els</w:t>
                                  </w:r>
                                </w:p>
                              </w:tc>
                            </w:tr>
                          </w:tbl>
                          <w:p w14:paraId="0AFED811" w14:textId="77777777" w:rsidR="003E65E7" w:rsidRDefault="003E65E7" w:rsidP="00676FEB">
                            <w:pPr>
                              <w:spacing w:after="0" w:line="240" w:lineRule="auto"/>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0" o:spid="_x0000_s1093" type="#_x0000_t202" style="position:absolute;left:0;text-align:left;margin-left:58.3pt;margin-top:58.2pt;width:234.9pt;height:147.45pt;z-index:-251449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"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1373"/>
                        <w:gridCol w:w="1940"/>
                        <w:gridCol w:w="1373"/>
                      </w:tblGrid>
                      <w:tr w:rsidR="003E65E7" w14:paraId="0AFED7FC" w14:textId="77777777">
                        <w:trPr>
                          <w:trHeight w:hRule="exact" w:val="267"/>
                        </w:trPr>
                        <w:tc>
                          <w:tcPr>
                            <w:tcW w:w="1373" w:type="dxa"/>
                            <w:tcBorders>
                              <w:top w:val="single" w:sz="3" w:space="0" w:color="000000"/>
                              <w:left w:val="single" w:sz="3" w:space="0" w:color="000000"/>
                              <w:bottom w:val="single" w:sz="3" w:space="0" w:color="000000"/>
                              <w:right w:val="single" w:sz="3" w:space="0" w:color="000000"/>
                            </w:tcBorders>
                          </w:tcPr>
                          <w:p w14:paraId="0AFED7F9"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Threat</w:t>
                            </w:r>
                          </w:p>
                        </w:tc>
                        <w:tc>
                          <w:tcPr>
                            <w:tcW w:w="1940" w:type="dxa"/>
                            <w:tcBorders>
                              <w:top w:val="single" w:sz="3" w:space="0" w:color="000000"/>
                              <w:left w:val="single" w:sz="3" w:space="0" w:color="000000"/>
                              <w:bottom w:val="single" w:sz="3" w:space="0" w:color="000000"/>
                              <w:right w:val="single" w:sz="3" w:space="0" w:color="000000"/>
                            </w:tcBorders>
                          </w:tcPr>
                          <w:p w14:paraId="0AFED7FA"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Danger</w:t>
                            </w:r>
                          </w:p>
                        </w:tc>
                        <w:tc>
                          <w:tcPr>
                            <w:tcW w:w="1373" w:type="dxa"/>
                            <w:tcBorders>
                              <w:top w:val="single" w:sz="3" w:space="0" w:color="000000"/>
                              <w:left w:val="single" w:sz="3" w:space="0" w:color="000000"/>
                              <w:bottom w:val="single" w:sz="3" w:space="0" w:color="000000"/>
                              <w:right w:val="single" w:sz="3" w:space="0" w:color="000000"/>
                            </w:tcBorders>
                          </w:tcPr>
                          <w:p w14:paraId="0AFED7FB"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Miti</w:t>
                            </w:r>
                            <w:r>
                              <w:rPr>
                                <w:rFonts w:ascii="Arial" w:eastAsia="Arial" w:hAnsi="Arial" w:cs="Arial"/>
                                <w:spacing w:val="-1"/>
                                <w:sz w:val="20"/>
                                <w:szCs w:val="20"/>
                              </w:rPr>
                              <w:t>g</w:t>
                            </w:r>
                            <w:r>
                              <w:rPr>
                                <w:rFonts w:ascii="Arial" w:eastAsia="Arial" w:hAnsi="Arial" w:cs="Arial"/>
                                <w:sz w:val="20"/>
                                <w:szCs w:val="20"/>
                              </w:rPr>
                              <w:t>ation</w:t>
                            </w:r>
                          </w:p>
                        </w:tc>
                      </w:tr>
                      <w:tr w:rsidR="003E65E7" w14:paraId="0AFED803" w14:textId="77777777">
                        <w:trPr>
                          <w:trHeight w:hRule="exact" w:val="745"/>
                        </w:trPr>
                        <w:tc>
                          <w:tcPr>
                            <w:tcW w:w="1373" w:type="dxa"/>
                            <w:tcBorders>
                              <w:top w:val="single" w:sz="3" w:space="0" w:color="000000"/>
                              <w:left w:val="single" w:sz="3" w:space="0" w:color="000000"/>
                              <w:bottom w:val="single" w:sz="3" w:space="0" w:color="000000"/>
                              <w:right w:val="single" w:sz="3" w:space="0" w:color="000000"/>
                            </w:tcBorders>
                          </w:tcPr>
                          <w:p w14:paraId="0AFED7FD" w14:textId="77777777" w:rsidR="003E65E7" w:rsidRDefault="003E65E7">
                            <w:pPr>
                              <w:tabs>
                                <w:tab w:val="left" w:pos="920"/>
                              </w:tabs>
                              <w:spacing w:after="0" w:line="230" w:lineRule="exact"/>
                              <w:ind w:left="116" w:right="-20"/>
                              <w:rPr>
                                <w:rFonts w:ascii="Arial" w:eastAsia="Arial" w:hAnsi="Arial" w:cs="Arial"/>
                                <w:sz w:val="20"/>
                                <w:szCs w:val="20"/>
                              </w:rPr>
                            </w:pPr>
                            <w:r>
                              <w:rPr>
                                <w:rFonts w:ascii="Arial" w:eastAsia="Arial" w:hAnsi="Arial" w:cs="Arial"/>
                                <w:sz w:val="20"/>
                                <w:szCs w:val="20"/>
                              </w:rPr>
                              <w:t>Sensor</w:t>
                            </w:r>
                            <w:r>
                              <w:rPr>
                                <w:rFonts w:ascii="Arial" w:eastAsia="Arial" w:hAnsi="Arial" w:cs="Arial"/>
                                <w:sz w:val="20"/>
                                <w:szCs w:val="20"/>
                              </w:rPr>
                              <w:tab/>
                              <w:t>Ab-</w:t>
                            </w:r>
                          </w:p>
                          <w:p w14:paraId="0AFED7FE"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sz w:val="20"/>
                                <w:szCs w:val="20"/>
                              </w:rPr>
                              <w:t>duction</w:t>
                            </w:r>
                          </w:p>
                        </w:tc>
                        <w:tc>
                          <w:tcPr>
                            <w:tcW w:w="1940" w:type="dxa"/>
                            <w:tcBorders>
                              <w:top w:val="single" w:sz="3" w:space="0" w:color="000000"/>
                              <w:left w:val="single" w:sz="3" w:space="0" w:color="000000"/>
                              <w:bottom w:val="single" w:sz="3" w:space="0" w:color="000000"/>
                              <w:right w:val="single" w:sz="3" w:space="0" w:color="000000"/>
                            </w:tcBorders>
                          </w:tcPr>
                          <w:p w14:paraId="0AFED7FF" w14:textId="77777777" w:rsidR="003E65E7" w:rsidRDefault="003E65E7">
                            <w:pPr>
                              <w:tabs>
                                <w:tab w:val="left" w:pos="1260"/>
                              </w:tabs>
                              <w:spacing w:after="0" w:line="230" w:lineRule="exact"/>
                              <w:ind w:left="116" w:right="-20"/>
                              <w:rPr>
                                <w:rFonts w:ascii="Arial" w:eastAsia="Arial" w:hAnsi="Arial" w:cs="Arial"/>
                                <w:sz w:val="20"/>
                                <w:szCs w:val="20"/>
                              </w:rPr>
                            </w:pPr>
                            <w:r>
                              <w:rPr>
                                <w:rFonts w:ascii="Arial" w:eastAsia="Arial" w:hAnsi="Arial" w:cs="Arial"/>
                                <w:sz w:val="20"/>
                                <w:szCs w:val="20"/>
                              </w:rPr>
                              <w:t>Malicious</w:t>
                            </w:r>
                            <w:r>
                              <w:rPr>
                                <w:rFonts w:ascii="Arial" w:eastAsia="Arial" w:hAnsi="Arial" w:cs="Arial"/>
                                <w:sz w:val="20"/>
                                <w:szCs w:val="20"/>
                              </w:rPr>
                              <w:tab/>
                              <w:t>Sensor</w:t>
                            </w:r>
                          </w:p>
                          <w:p w14:paraId="0AFED800"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sz w:val="20"/>
                                <w:szCs w:val="20"/>
                              </w:rPr>
                              <w:t>Data</w:t>
                            </w:r>
                          </w:p>
                        </w:tc>
                        <w:tc>
                          <w:tcPr>
                            <w:tcW w:w="1373" w:type="dxa"/>
                            <w:tcBorders>
                              <w:top w:val="single" w:sz="3" w:space="0" w:color="000000"/>
                              <w:left w:val="single" w:sz="3" w:space="0" w:color="000000"/>
                              <w:bottom w:val="single" w:sz="3" w:space="0" w:color="000000"/>
                              <w:right w:val="single" w:sz="3" w:space="0" w:color="000000"/>
                            </w:tcBorders>
                          </w:tcPr>
                          <w:p w14:paraId="0AFED801" w14:textId="77777777" w:rsidR="003E65E7" w:rsidRDefault="003E65E7">
                            <w:pPr>
                              <w:spacing w:after="0" w:line="230" w:lineRule="exact"/>
                              <w:ind w:left="116" w:right="-20"/>
                              <w:rPr>
                                <w:rFonts w:ascii="Arial" w:eastAsia="Arial" w:hAnsi="Arial" w:cs="Arial"/>
                                <w:sz w:val="20"/>
                                <w:szCs w:val="20"/>
                              </w:rPr>
                            </w:pPr>
                            <w:r>
                              <w:rPr>
                                <w:rFonts w:ascii="Arial" w:eastAsia="Arial" w:hAnsi="Arial" w:cs="Arial"/>
                                <w:sz w:val="20"/>
                                <w:szCs w:val="20"/>
                              </w:rPr>
                              <w:t xml:space="preserve">Detection </w:t>
                            </w:r>
                            <w:r>
                              <w:rPr>
                                <w:rFonts w:ascii="Arial" w:eastAsia="Arial" w:hAnsi="Arial" w:cs="Arial"/>
                                <w:spacing w:val="6"/>
                                <w:sz w:val="20"/>
                                <w:szCs w:val="20"/>
                              </w:rPr>
                              <w:t xml:space="preserve"> </w:t>
                            </w:r>
                            <w:r>
                              <w:rPr>
                                <w:rFonts w:ascii="Arial" w:eastAsia="Arial" w:hAnsi="Arial" w:cs="Arial"/>
                                <w:sz w:val="20"/>
                                <w:szCs w:val="20"/>
                              </w:rPr>
                              <w:t>of</w:t>
                            </w:r>
                          </w:p>
                          <w:p w14:paraId="0AFED802" w14:textId="77777777" w:rsidR="003E65E7" w:rsidRDefault="003E65E7">
                            <w:pPr>
                              <w:spacing w:before="9" w:after="0" w:line="249" w:lineRule="auto"/>
                              <w:ind w:left="116" w:right="268"/>
                              <w:rPr>
                                <w:rFonts w:ascii="Arial" w:eastAsia="Arial" w:hAnsi="Arial" w:cs="Arial"/>
                                <w:sz w:val="20"/>
                                <w:szCs w:val="20"/>
                              </w:rPr>
                            </w:pPr>
                            <w:r>
                              <w:rPr>
                                <w:rFonts w:ascii="Arial" w:eastAsia="Arial" w:hAnsi="Arial" w:cs="Arial"/>
                                <w:w w:val="89"/>
                                <w:sz w:val="20"/>
                                <w:szCs w:val="20"/>
                              </w:rPr>
                              <w:t>non-r</w:t>
                            </w:r>
                            <w:r>
                              <w:rPr>
                                <w:rFonts w:ascii="Arial" w:eastAsia="Arial" w:hAnsi="Arial" w:cs="Arial"/>
                                <w:spacing w:val="-3"/>
                                <w:w w:val="89"/>
                                <w:sz w:val="20"/>
                                <w:szCs w:val="20"/>
                              </w:rPr>
                              <w:t>e</w:t>
                            </w:r>
                            <w:r>
                              <w:rPr>
                                <w:rFonts w:ascii="Arial" w:eastAsia="Arial" w:hAnsi="Arial" w:cs="Arial"/>
                                <w:w w:val="92"/>
                                <w:sz w:val="20"/>
                                <w:szCs w:val="20"/>
                              </w:rPr>
                              <w:t xml:space="preserve">gular </w:t>
                            </w:r>
                            <w:r>
                              <w:rPr>
                                <w:rFonts w:ascii="Arial" w:eastAsia="Arial" w:hAnsi="Arial" w:cs="Arial"/>
                                <w:w w:val="83"/>
                                <w:sz w:val="20"/>
                                <w:szCs w:val="20"/>
                              </w:rPr>
                              <w:t>usage</w:t>
                            </w:r>
                          </w:p>
                        </w:tc>
                      </w:tr>
                      <w:tr w:rsidR="003E65E7" w14:paraId="0AFED80A" w14:textId="77777777">
                        <w:trPr>
                          <w:trHeight w:hRule="exact" w:val="1203"/>
                        </w:trPr>
                        <w:tc>
                          <w:tcPr>
                            <w:tcW w:w="1373" w:type="dxa"/>
                            <w:tcBorders>
                              <w:top w:val="single" w:sz="3" w:space="0" w:color="000000"/>
                              <w:left w:val="single" w:sz="3" w:space="0" w:color="000000"/>
                              <w:bottom w:val="single" w:sz="3" w:space="0" w:color="000000"/>
                              <w:right w:val="single" w:sz="3" w:space="0" w:color="000000"/>
                            </w:tcBorders>
                          </w:tcPr>
                          <w:p w14:paraId="0AFED804"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Side-channel</w:t>
                            </w:r>
                          </w:p>
                          <w:p w14:paraId="0AFED805" w14:textId="77777777" w:rsidR="003E65E7" w:rsidRDefault="003E65E7">
                            <w:pPr>
                              <w:spacing w:before="9" w:after="0" w:line="249" w:lineRule="auto"/>
                              <w:ind w:left="116" w:right="254"/>
                              <w:rPr>
                                <w:rFonts w:ascii="Arial" w:eastAsia="Arial" w:hAnsi="Arial" w:cs="Arial"/>
                                <w:sz w:val="20"/>
                                <w:szCs w:val="20"/>
                              </w:rPr>
                            </w:pPr>
                            <w:r>
                              <w:rPr>
                                <w:rFonts w:ascii="Arial" w:eastAsia="Arial" w:hAnsi="Arial" w:cs="Arial"/>
                                <w:w w:val="95"/>
                                <w:sz w:val="20"/>
                                <w:szCs w:val="20"/>
                              </w:rPr>
                              <w:t xml:space="preserve">information </w:t>
                            </w:r>
                            <w:r>
                              <w:rPr>
                                <w:rFonts w:ascii="Arial" w:eastAsia="Arial" w:hAnsi="Arial" w:cs="Arial"/>
                                <w:sz w:val="20"/>
                                <w:szCs w:val="20"/>
                              </w:rPr>
                              <w:t>leakage</w:t>
                            </w:r>
                          </w:p>
                        </w:tc>
                        <w:tc>
                          <w:tcPr>
                            <w:tcW w:w="1940" w:type="dxa"/>
                            <w:tcBorders>
                              <w:top w:val="single" w:sz="3" w:space="0" w:color="000000"/>
                              <w:left w:val="single" w:sz="3" w:space="0" w:color="000000"/>
                              <w:bottom w:val="single" w:sz="3" w:space="0" w:color="000000"/>
                              <w:right w:val="single" w:sz="3" w:space="0" w:color="000000"/>
                            </w:tcBorders>
                          </w:tcPr>
                          <w:p w14:paraId="0AFED806" w14:textId="77777777" w:rsidR="003E65E7" w:rsidRDefault="003E65E7">
                            <w:pPr>
                              <w:spacing w:after="0" w:line="210" w:lineRule="exact"/>
                              <w:ind w:left="116" w:right="66"/>
                              <w:jc w:val="both"/>
                              <w:rPr>
                                <w:rFonts w:ascii="Arial" w:eastAsia="Arial" w:hAnsi="Arial" w:cs="Arial"/>
                                <w:sz w:val="20"/>
                                <w:szCs w:val="20"/>
                              </w:rPr>
                            </w:pPr>
                            <w:r>
                              <w:rPr>
                                <w:rFonts w:ascii="Arial" w:eastAsia="Arial" w:hAnsi="Arial" w:cs="Arial"/>
                                <w:sz w:val="20"/>
                                <w:szCs w:val="20"/>
                              </w:rPr>
                              <w:t>Communication</w:t>
                            </w:r>
                            <w:r>
                              <w:rPr>
                                <w:rFonts w:ascii="Arial" w:eastAsia="Arial" w:hAnsi="Arial" w:cs="Arial"/>
                                <w:spacing w:val="-5"/>
                                <w:sz w:val="20"/>
                                <w:szCs w:val="20"/>
                              </w:rPr>
                              <w:t xml:space="preserve"> </w:t>
                            </w:r>
                            <w:r>
                              <w:rPr>
                                <w:rFonts w:ascii="Arial" w:eastAsia="Arial" w:hAnsi="Arial" w:cs="Arial"/>
                                <w:sz w:val="20"/>
                                <w:szCs w:val="20"/>
                              </w:rPr>
                              <w:t>en-</w:t>
                            </w:r>
                          </w:p>
                          <w:p w14:paraId="0AFED807" w14:textId="77777777" w:rsidR="003E65E7" w:rsidRDefault="003E65E7">
                            <w:pPr>
                              <w:spacing w:before="9" w:after="0" w:line="249" w:lineRule="auto"/>
                              <w:ind w:left="116" w:right="61"/>
                              <w:jc w:val="both"/>
                              <w:rPr>
                                <w:rFonts w:ascii="Arial" w:eastAsia="Arial" w:hAnsi="Arial" w:cs="Arial"/>
                                <w:sz w:val="20"/>
                                <w:szCs w:val="20"/>
                              </w:rPr>
                            </w:pPr>
                            <w:r>
                              <w:rPr>
                                <w:rFonts w:ascii="Arial" w:eastAsia="Arial" w:hAnsi="Arial" w:cs="Arial"/>
                                <w:sz w:val="20"/>
                                <w:szCs w:val="20"/>
                              </w:rPr>
                              <w:t>cryption is</w:t>
                            </w:r>
                            <w:r>
                              <w:rPr>
                                <w:rFonts w:ascii="Arial" w:eastAsia="Arial" w:hAnsi="Arial" w:cs="Arial"/>
                                <w:spacing w:val="30"/>
                                <w:sz w:val="20"/>
                                <w:szCs w:val="20"/>
                              </w:rPr>
                              <w:t xml:space="preserve"> </w:t>
                            </w:r>
                            <w:r>
                              <w:rPr>
                                <w:rFonts w:ascii="Arial" w:eastAsia="Arial" w:hAnsi="Arial" w:cs="Arial"/>
                                <w:sz w:val="20"/>
                                <w:szCs w:val="20"/>
                              </w:rPr>
                              <w:t xml:space="preserve">circum- </w:t>
                            </w:r>
                            <w:r>
                              <w:rPr>
                                <w:rFonts w:ascii="Arial" w:eastAsia="Arial" w:hAnsi="Arial" w:cs="Arial"/>
                                <w:spacing w:val="-3"/>
                                <w:w w:val="88"/>
                                <w:sz w:val="20"/>
                                <w:szCs w:val="20"/>
                              </w:rPr>
                              <w:t>v</w:t>
                            </w:r>
                            <w:r>
                              <w:rPr>
                                <w:rFonts w:ascii="Arial" w:eastAsia="Arial" w:hAnsi="Arial" w:cs="Arial"/>
                                <w:w w:val="88"/>
                                <w:sz w:val="20"/>
                                <w:szCs w:val="20"/>
                              </w:rPr>
                              <w:t>ented</w:t>
                            </w:r>
                            <w:r>
                              <w:rPr>
                                <w:rFonts w:ascii="Arial" w:eastAsia="Arial" w:hAnsi="Arial" w:cs="Arial"/>
                                <w:spacing w:val="7"/>
                                <w:w w:val="88"/>
                                <w:sz w:val="20"/>
                                <w:szCs w:val="20"/>
                              </w:rPr>
                              <w:t xml:space="preserve"> </w:t>
                            </w:r>
                            <w:r>
                              <w:rPr>
                                <w:rFonts w:ascii="Arial" w:eastAsia="Arial" w:hAnsi="Arial" w:cs="Arial"/>
                                <w:sz w:val="20"/>
                                <w:szCs w:val="20"/>
                              </w:rPr>
                              <w:t>by</w:t>
                            </w:r>
                            <w:r>
                              <w:rPr>
                                <w:rFonts w:ascii="Arial" w:eastAsia="Arial" w:hAnsi="Arial" w:cs="Arial"/>
                                <w:spacing w:val="-14"/>
                                <w:sz w:val="20"/>
                                <w:szCs w:val="20"/>
                              </w:rPr>
                              <w:t xml:space="preserve"> </w:t>
                            </w:r>
                            <w:r>
                              <w:rPr>
                                <w:rFonts w:ascii="Arial" w:eastAsia="Arial" w:hAnsi="Arial" w:cs="Arial"/>
                                <w:w w:val="88"/>
                                <w:sz w:val="20"/>
                                <w:szCs w:val="20"/>
                              </w:rPr>
                              <w:t>analysis</w:t>
                            </w:r>
                            <w:r>
                              <w:rPr>
                                <w:rFonts w:ascii="Arial" w:eastAsia="Arial" w:hAnsi="Arial" w:cs="Arial"/>
                                <w:spacing w:val="7"/>
                                <w:w w:val="88"/>
                                <w:sz w:val="20"/>
                                <w:szCs w:val="20"/>
                              </w:rPr>
                              <w:t xml:space="preserve"> </w:t>
                            </w:r>
                            <w:r>
                              <w:rPr>
                                <w:rFonts w:ascii="Arial" w:eastAsia="Arial" w:hAnsi="Arial" w:cs="Arial"/>
                                <w:sz w:val="20"/>
                                <w:szCs w:val="20"/>
                              </w:rPr>
                              <w:t>of pac</w:t>
                            </w:r>
                            <w:r>
                              <w:rPr>
                                <w:rFonts w:ascii="Arial" w:eastAsia="Arial" w:hAnsi="Arial" w:cs="Arial"/>
                                <w:spacing w:val="-2"/>
                                <w:sz w:val="20"/>
                                <w:szCs w:val="20"/>
                              </w:rPr>
                              <w:t>k</w:t>
                            </w:r>
                            <w:r>
                              <w:rPr>
                                <w:rFonts w:ascii="Arial" w:eastAsia="Arial" w:hAnsi="Arial" w:cs="Arial"/>
                                <w:sz w:val="20"/>
                                <w:szCs w:val="20"/>
                              </w:rPr>
                              <w:t>et</w:t>
                            </w:r>
                            <w:r>
                              <w:rPr>
                                <w:rFonts w:ascii="Arial" w:eastAsia="Arial" w:hAnsi="Arial" w:cs="Arial"/>
                                <w:spacing w:val="-15"/>
                                <w:sz w:val="20"/>
                                <w:szCs w:val="20"/>
                              </w:rPr>
                              <w:t xml:space="preserve"> </w:t>
                            </w:r>
                            <w:r>
                              <w:rPr>
                                <w:rFonts w:ascii="Arial" w:eastAsia="Arial" w:hAnsi="Arial" w:cs="Arial"/>
                                <w:sz w:val="20"/>
                                <w:szCs w:val="20"/>
                              </w:rPr>
                              <w:t>sizes&amp;</w:t>
                            </w:r>
                            <w:r>
                              <w:rPr>
                                <w:rFonts w:ascii="Arial" w:eastAsia="Arial" w:hAnsi="Arial" w:cs="Arial"/>
                                <w:spacing w:val="7"/>
                                <w:sz w:val="20"/>
                                <w:szCs w:val="20"/>
                              </w:rPr>
                              <w:t xml:space="preserve"> </w:t>
                            </w:r>
                            <w:r>
                              <w:rPr>
                                <w:rFonts w:ascii="Arial" w:eastAsia="Arial" w:hAnsi="Arial" w:cs="Arial"/>
                                <w:w w:val="85"/>
                                <w:sz w:val="20"/>
                                <w:szCs w:val="20"/>
                              </w:rPr>
                              <w:t xml:space="preserve">spac- </w:t>
                            </w:r>
                            <w:r>
                              <w:rPr>
                                <w:rFonts w:ascii="Arial" w:eastAsia="Arial" w:hAnsi="Arial" w:cs="Arial"/>
                                <w:sz w:val="20"/>
                                <w:szCs w:val="20"/>
                              </w:rPr>
                              <w:t>ing</w:t>
                            </w:r>
                          </w:p>
                        </w:tc>
                        <w:tc>
                          <w:tcPr>
                            <w:tcW w:w="1373" w:type="dxa"/>
                            <w:tcBorders>
                              <w:top w:val="single" w:sz="3" w:space="0" w:color="000000"/>
                              <w:left w:val="single" w:sz="3" w:space="0" w:color="000000"/>
                              <w:bottom w:val="single" w:sz="3" w:space="0" w:color="000000"/>
                              <w:right w:val="single" w:sz="3" w:space="0" w:color="000000"/>
                            </w:tcBorders>
                          </w:tcPr>
                          <w:p w14:paraId="0AFED808"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sz w:val="20"/>
                                <w:szCs w:val="20"/>
                              </w:rPr>
                              <w:t>Fl</w:t>
                            </w:r>
                            <w:r>
                              <w:rPr>
                                <w:rFonts w:ascii="Arial" w:eastAsia="Arial" w:hAnsi="Arial" w:cs="Arial"/>
                                <w:spacing w:val="-5"/>
                                <w:sz w:val="20"/>
                                <w:szCs w:val="20"/>
                              </w:rPr>
                              <w:t>o</w:t>
                            </w:r>
                            <w:r>
                              <w:rPr>
                                <w:rFonts w:ascii="Arial" w:eastAsia="Arial" w:hAnsi="Arial" w:cs="Arial"/>
                                <w:sz w:val="20"/>
                                <w:szCs w:val="20"/>
                              </w:rPr>
                              <w:t>w-analysis</w:t>
                            </w:r>
                          </w:p>
                          <w:p w14:paraId="0AFED809"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w w:val="86"/>
                                <w:sz w:val="20"/>
                                <w:szCs w:val="20"/>
                              </w:rPr>
                              <w:t>and</w:t>
                            </w:r>
                            <w:r>
                              <w:rPr>
                                <w:rFonts w:ascii="Arial" w:eastAsia="Arial" w:hAnsi="Arial" w:cs="Arial"/>
                                <w:spacing w:val="2"/>
                                <w:w w:val="86"/>
                                <w:sz w:val="20"/>
                                <w:szCs w:val="20"/>
                              </w:rPr>
                              <w:t xml:space="preserve"> </w:t>
                            </w:r>
                            <w:r>
                              <w:rPr>
                                <w:rFonts w:ascii="Arial" w:eastAsia="Arial" w:hAnsi="Arial" w:cs="Arial"/>
                                <w:sz w:val="20"/>
                                <w:szCs w:val="20"/>
                              </w:rPr>
                              <w:t>padding</w:t>
                            </w:r>
                          </w:p>
                        </w:tc>
                      </w:tr>
                      <w:tr w:rsidR="003E65E7" w14:paraId="0AFED810" w14:textId="77777777">
                        <w:trPr>
                          <w:trHeight w:hRule="exact" w:val="725"/>
                        </w:trPr>
                        <w:tc>
                          <w:tcPr>
                            <w:tcW w:w="1373" w:type="dxa"/>
                            <w:tcBorders>
                              <w:top w:val="single" w:sz="3" w:space="0" w:color="000000"/>
                              <w:left w:val="single" w:sz="3" w:space="0" w:color="000000"/>
                              <w:bottom w:val="single" w:sz="3" w:space="0" w:color="000000"/>
                              <w:right w:val="single" w:sz="3" w:space="0" w:color="000000"/>
                            </w:tcBorders>
                          </w:tcPr>
                          <w:p w14:paraId="0AFED80B" w14:textId="77777777" w:rsidR="003E65E7" w:rsidRDefault="003E65E7">
                            <w:pPr>
                              <w:tabs>
                                <w:tab w:val="left" w:pos="880"/>
                              </w:tabs>
                              <w:spacing w:after="0" w:line="210" w:lineRule="exact"/>
                              <w:ind w:left="116" w:right="-20"/>
                              <w:rPr>
                                <w:rFonts w:ascii="Arial" w:eastAsia="Arial" w:hAnsi="Arial" w:cs="Arial"/>
                                <w:sz w:val="20"/>
                                <w:szCs w:val="20"/>
                              </w:rPr>
                            </w:pPr>
                            <w:r>
                              <w:rPr>
                                <w:rFonts w:ascii="Arial" w:eastAsia="Arial" w:hAnsi="Arial" w:cs="Arial"/>
                                <w:sz w:val="20"/>
                                <w:szCs w:val="20"/>
                              </w:rPr>
                              <w:t>Sensor</w:t>
                            </w:r>
                            <w:r>
                              <w:rPr>
                                <w:rFonts w:ascii="Arial" w:eastAsia="Arial" w:hAnsi="Arial" w:cs="Arial"/>
                                <w:sz w:val="20"/>
                                <w:szCs w:val="20"/>
                              </w:rPr>
                              <w:tab/>
                              <w:t>mal-</w:t>
                            </w:r>
                          </w:p>
                          <w:p w14:paraId="0AFED80C" w14:textId="77777777" w:rsidR="003E65E7" w:rsidRDefault="003E65E7">
                            <w:pPr>
                              <w:spacing w:before="9" w:after="0" w:line="240" w:lineRule="auto"/>
                              <w:ind w:left="116" w:right="-20"/>
                              <w:rPr>
                                <w:rFonts w:ascii="Arial" w:eastAsia="Arial" w:hAnsi="Arial" w:cs="Arial"/>
                                <w:sz w:val="20"/>
                                <w:szCs w:val="20"/>
                              </w:rPr>
                            </w:pPr>
                            <w:r>
                              <w:rPr>
                                <w:rFonts w:ascii="Arial" w:eastAsia="Arial" w:hAnsi="Arial" w:cs="Arial"/>
                                <w:spacing w:val="-2"/>
                                <w:sz w:val="20"/>
                                <w:szCs w:val="20"/>
                              </w:rPr>
                              <w:t>w</w:t>
                            </w:r>
                            <w:r>
                              <w:rPr>
                                <w:rFonts w:ascii="Arial" w:eastAsia="Arial" w:hAnsi="Arial" w:cs="Arial"/>
                                <w:sz w:val="20"/>
                                <w:szCs w:val="20"/>
                              </w:rPr>
                              <w:t>are</w:t>
                            </w:r>
                          </w:p>
                        </w:tc>
                        <w:tc>
                          <w:tcPr>
                            <w:tcW w:w="1940" w:type="dxa"/>
                            <w:tcBorders>
                              <w:top w:val="single" w:sz="3" w:space="0" w:color="000000"/>
                              <w:left w:val="single" w:sz="3" w:space="0" w:color="000000"/>
                              <w:bottom w:val="single" w:sz="3" w:space="0" w:color="000000"/>
                              <w:right w:val="single" w:sz="3" w:space="0" w:color="000000"/>
                            </w:tcBorders>
                          </w:tcPr>
                          <w:p w14:paraId="0AFED80D"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w w:val="85"/>
                                <w:sz w:val="20"/>
                                <w:szCs w:val="20"/>
                              </w:rPr>
                              <w:t>Sensor</w:t>
                            </w:r>
                            <w:r>
                              <w:rPr>
                                <w:rFonts w:ascii="Arial" w:eastAsia="Arial" w:hAnsi="Arial" w:cs="Arial"/>
                                <w:spacing w:val="2"/>
                                <w:w w:val="85"/>
                                <w:sz w:val="20"/>
                                <w:szCs w:val="20"/>
                              </w:rPr>
                              <w:t xml:space="preserve"> </w:t>
                            </w:r>
                            <w:r>
                              <w:rPr>
                                <w:rFonts w:ascii="Arial" w:eastAsia="Arial" w:hAnsi="Arial" w:cs="Arial"/>
                                <w:w w:val="85"/>
                                <w:sz w:val="20"/>
                                <w:szCs w:val="20"/>
                              </w:rPr>
                              <w:t>data</w:t>
                            </w:r>
                            <w:r>
                              <w:rPr>
                                <w:rFonts w:ascii="Arial" w:eastAsia="Arial" w:hAnsi="Arial" w:cs="Arial"/>
                                <w:spacing w:val="2"/>
                                <w:w w:val="85"/>
                                <w:sz w:val="20"/>
                                <w:szCs w:val="20"/>
                              </w:rPr>
                              <w:t xml:space="preserve"> </w:t>
                            </w:r>
                            <w:r>
                              <w:rPr>
                                <w:rFonts w:ascii="Arial" w:eastAsia="Arial" w:hAnsi="Arial" w:cs="Arial"/>
                                <w:sz w:val="20"/>
                                <w:szCs w:val="20"/>
                              </w:rPr>
                              <w:t>theft</w:t>
                            </w:r>
                          </w:p>
                        </w:tc>
                        <w:tc>
                          <w:tcPr>
                            <w:tcW w:w="1373" w:type="dxa"/>
                            <w:tcBorders>
                              <w:top w:val="single" w:sz="3" w:space="0" w:color="000000"/>
                              <w:left w:val="single" w:sz="3" w:space="0" w:color="000000"/>
                              <w:bottom w:val="single" w:sz="3" w:space="0" w:color="000000"/>
                              <w:right w:val="single" w:sz="3" w:space="0" w:color="000000"/>
                            </w:tcBorders>
                          </w:tcPr>
                          <w:p w14:paraId="0AFED80E" w14:textId="77777777" w:rsidR="003E65E7" w:rsidRDefault="003E65E7">
                            <w:pPr>
                              <w:spacing w:after="0" w:line="210" w:lineRule="exact"/>
                              <w:ind w:left="116" w:right="-20"/>
                              <w:rPr>
                                <w:rFonts w:ascii="Arial" w:eastAsia="Arial" w:hAnsi="Arial" w:cs="Arial"/>
                                <w:sz w:val="20"/>
                                <w:szCs w:val="20"/>
                              </w:rPr>
                            </w:pPr>
                            <w:r>
                              <w:rPr>
                                <w:rFonts w:ascii="Arial" w:eastAsia="Arial" w:hAnsi="Arial" w:cs="Arial"/>
                                <w:w w:val="83"/>
                                <w:sz w:val="20"/>
                                <w:szCs w:val="20"/>
                              </w:rPr>
                              <w:t xml:space="preserve">Sensor </w:t>
                            </w:r>
                            <w:r>
                              <w:rPr>
                                <w:rFonts w:ascii="Arial" w:eastAsia="Arial" w:hAnsi="Arial" w:cs="Arial"/>
                                <w:spacing w:val="3"/>
                                <w:w w:val="83"/>
                                <w:sz w:val="20"/>
                                <w:szCs w:val="20"/>
                              </w:rPr>
                              <w:t xml:space="preserve"> </w:t>
                            </w:r>
                            <w:r>
                              <w:rPr>
                                <w:rFonts w:ascii="Arial" w:eastAsia="Arial" w:hAnsi="Arial" w:cs="Arial"/>
                                <w:w w:val="83"/>
                                <w:sz w:val="20"/>
                                <w:szCs w:val="20"/>
                              </w:rPr>
                              <w:t>access</w:t>
                            </w:r>
                          </w:p>
                          <w:p w14:paraId="0AFED80F" w14:textId="77777777" w:rsidR="003E65E7" w:rsidRDefault="003E65E7">
                            <w:pPr>
                              <w:spacing w:before="9" w:after="0" w:line="249" w:lineRule="auto"/>
                              <w:ind w:left="116" w:right="61"/>
                              <w:rPr>
                                <w:rFonts w:ascii="Arial" w:eastAsia="Arial" w:hAnsi="Arial" w:cs="Arial"/>
                                <w:sz w:val="20"/>
                                <w:szCs w:val="20"/>
                              </w:rPr>
                            </w:pPr>
                            <w:r>
                              <w:rPr>
                                <w:rFonts w:ascii="Arial" w:eastAsia="Arial" w:hAnsi="Arial" w:cs="Arial"/>
                                <w:sz w:val="20"/>
                                <w:szCs w:val="20"/>
                              </w:rPr>
                              <w:t xml:space="preserve">control </w:t>
                            </w:r>
                            <w:r>
                              <w:rPr>
                                <w:rFonts w:ascii="Arial" w:eastAsia="Arial" w:hAnsi="Arial" w:cs="Arial"/>
                                <w:spacing w:val="2"/>
                                <w:sz w:val="20"/>
                                <w:szCs w:val="20"/>
                              </w:rPr>
                              <w:t xml:space="preserve"> </w:t>
                            </w:r>
                            <w:r>
                              <w:rPr>
                                <w:rFonts w:ascii="Arial" w:eastAsia="Arial" w:hAnsi="Arial" w:cs="Arial"/>
                                <w:w w:val="92"/>
                                <w:sz w:val="20"/>
                                <w:szCs w:val="20"/>
                              </w:rPr>
                              <w:t xml:space="preserve">mod- </w:t>
                            </w:r>
                            <w:r>
                              <w:rPr>
                                <w:rFonts w:ascii="Arial" w:eastAsia="Arial" w:hAnsi="Arial" w:cs="Arial"/>
                                <w:sz w:val="20"/>
                                <w:szCs w:val="20"/>
                              </w:rPr>
                              <w:t>els</w:t>
                            </w:r>
                          </w:p>
                        </w:tc>
                      </w:tr>
                    </w:tbl>
                    <w:p w14:paraId="0AFED811" w14:textId="77777777" w:rsidR="003E65E7" w:rsidRDefault="003E65E7" w:rsidP="00676FEB">
                      <w:pPr>
                        <w:spacing w:after="0" w:line="240" w:lineRule="auto"/>
                      </w:pPr>
                    </w:p>
                  </w:txbxContent>
                </v:textbox>
                <w10:wrap anchorx="page"/>
              </v:shape>
            </w:pict>
          </mc:Fallback>
        </mc:AlternateContent>
      </w:r>
      <w:proofErr w:type="gramStart"/>
      <w:r w:rsidRPr="00B72469">
        <w:rPr>
          <w:rFonts w:ascii="Times New Roman" w:eastAsia="Arial" w:hAnsi="Times New Roman" w:cs="Times New Roman"/>
          <w:b/>
          <w:bCs/>
          <w:spacing w:val="-17"/>
          <w:w w:val="92"/>
          <w:sz w:val="20"/>
          <w:szCs w:val="20"/>
        </w:rPr>
        <w:t>T</w:t>
      </w:r>
      <w:r w:rsidRPr="00B72469">
        <w:rPr>
          <w:rFonts w:ascii="Times New Roman" w:eastAsia="Arial" w:hAnsi="Times New Roman" w:cs="Times New Roman"/>
          <w:b/>
          <w:bCs/>
          <w:w w:val="92"/>
          <w:sz w:val="20"/>
          <w:szCs w:val="20"/>
        </w:rPr>
        <w:t>able</w:t>
      </w:r>
      <w:r w:rsidRPr="00B72469">
        <w:rPr>
          <w:rFonts w:ascii="Times New Roman" w:eastAsia="Arial" w:hAnsi="Times New Roman" w:cs="Times New Roman"/>
          <w:b/>
          <w:bCs/>
          <w:spacing w:val="1"/>
          <w:w w:val="92"/>
          <w:sz w:val="20"/>
          <w:szCs w:val="20"/>
        </w:rPr>
        <w:t xml:space="preserve"> </w:t>
      </w:r>
      <w:r w:rsidRPr="00B72469">
        <w:rPr>
          <w:rFonts w:ascii="Times New Roman" w:eastAsia="Arial" w:hAnsi="Times New Roman" w:cs="Times New Roman"/>
          <w:b/>
          <w:bCs/>
          <w:sz w:val="20"/>
          <w:szCs w:val="20"/>
        </w:rPr>
        <w:t>1.</w:t>
      </w:r>
      <w:proofErr w:type="gramEnd"/>
      <w:r w:rsidRPr="00B72469">
        <w:rPr>
          <w:rFonts w:ascii="Times New Roman" w:eastAsia="Arial" w:hAnsi="Times New Roman" w:cs="Times New Roman"/>
          <w:b/>
          <w:bCs/>
          <w:spacing w:val="-12"/>
          <w:sz w:val="20"/>
          <w:szCs w:val="20"/>
        </w:rPr>
        <w:t xml:space="preserve"> </w:t>
      </w:r>
      <w:proofErr w:type="gramStart"/>
      <w:r w:rsidRPr="00B72469">
        <w:rPr>
          <w:rFonts w:ascii="Times New Roman" w:eastAsia="Arial" w:hAnsi="Times New Roman" w:cs="Times New Roman"/>
          <w:b/>
          <w:bCs/>
          <w:w w:val="85"/>
          <w:sz w:val="20"/>
          <w:szCs w:val="20"/>
        </w:rPr>
        <w:t xml:space="preserve">Summary </w:t>
      </w:r>
      <w:r w:rsidRPr="00B72469">
        <w:rPr>
          <w:rFonts w:ascii="Times New Roman" w:eastAsia="Arial" w:hAnsi="Times New Roman" w:cs="Times New Roman"/>
          <w:b/>
          <w:bCs/>
          <w:spacing w:val="19"/>
          <w:w w:val="85"/>
          <w:sz w:val="20"/>
          <w:szCs w:val="20"/>
        </w:rPr>
        <w:t xml:space="preserve"> </w:t>
      </w:r>
      <w:r w:rsidRPr="00B72469">
        <w:rPr>
          <w:rFonts w:ascii="Times New Roman" w:eastAsia="Arial" w:hAnsi="Times New Roman" w:cs="Times New Roman"/>
          <w:b/>
          <w:bCs/>
          <w:w w:val="85"/>
          <w:sz w:val="20"/>
          <w:szCs w:val="20"/>
        </w:rPr>
        <w:t>of</w:t>
      </w:r>
      <w:proofErr w:type="gramEnd"/>
      <w:r w:rsidRPr="00B72469">
        <w:rPr>
          <w:rFonts w:ascii="Times New Roman" w:eastAsia="Arial" w:hAnsi="Times New Roman" w:cs="Times New Roman"/>
          <w:b/>
          <w:bCs/>
          <w:spacing w:val="6"/>
          <w:w w:val="85"/>
          <w:sz w:val="20"/>
          <w:szCs w:val="20"/>
        </w:rPr>
        <w:t xml:space="preserve"> </w:t>
      </w:r>
      <w:r w:rsidRPr="00B72469">
        <w:rPr>
          <w:rFonts w:ascii="Times New Roman" w:eastAsia="Arial" w:hAnsi="Times New Roman" w:cs="Times New Roman"/>
          <w:b/>
          <w:bCs/>
          <w:w w:val="85"/>
          <w:sz w:val="20"/>
          <w:szCs w:val="20"/>
        </w:rPr>
        <w:t>the</w:t>
      </w:r>
      <w:r w:rsidRPr="00B72469">
        <w:rPr>
          <w:rFonts w:ascii="Times New Roman" w:eastAsia="Arial" w:hAnsi="Times New Roman" w:cs="Times New Roman"/>
          <w:b/>
          <w:bCs/>
          <w:spacing w:val="11"/>
          <w:w w:val="85"/>
          <w:sz w:val="20"/>
          <w:szCs w:val="20"/>
        </w:rPr>
        <w:t xml:space="preserve"> </w:t>
      </w:r>
      <w:r w:rsidRPr="00B72469">
        <w:rPr>
          <w:rFonts w:ascii="Times New Roman" w:eastAsia="Arial" w:hAnsi="Times New Roman" w:cs="Times New Roman"/>
          <w:b/>
          <w:bCs/>
          <w:w w:val="85"/>
          <w:sz w:val="20"/>
          <w:szCs w:val="20"/>
        </w:rPr>
        <w:t>Th</w:t>
      </w:r>
      <w:r w:rsidRPr="00B72469">
        <w:rPr>
          <w:rFonts w:ascii="Times New Roman" w:eastAsia="Arial" w:hAnsi="Times New Roman" w:cs="Times New Roman"/>
          <w:b/>
          <w:bCs/>
          <w:spacing w:val="-3"/>
          <w:w w:val="85"/>
          <w:sz w:val="20"/>
          <w:szCs w:val="20"/>
        </w:rPr>
        <w:t>r</w:t>
      </w:r>
      <w:r w:rsidRPr="00B72469">
        <w:rPr>
          <w:rFonts w:ascii="Times New Roman" w:eastAsia="Arial" w:hAnsi="Times New Roman" w:cs="Times New Roman"/>
          <w:b/>
          <w:bCs/>
          <w:w w:val="85"/>
          <w:sz w:val="20"/>
          <w:szCs w:val="20"/>
        </w:rPr>
        <w:t>ee</w:t>
      </w:r>
      <w:r w:rsidRPr="00B72469">
        <w:rPr>
          <w:rFonts w:ascii="Times New Roman" w:eastAsia="Arial" w:hAnsi="Times New Roman" w:cs="Times New Roman"/>
          <w:b/>
          <w:bCs/>
          <w:spacing w:val="46"/>
          <w:w w:val="85"/>
          <w:sz w:val="20"/>
          <w:szCs w:val="20"/>
        </w:rPr>
        <w:t xml:space="preserve"> </w:t>
      </w:r>
      <w:r w:rsidRPr="00B72469">
        <w:rPr>
          <w:rFonts w:ascii="Times New Roman" w:eastAsia="Arial" w:hAnsi="Times New Roman" w:cs="Times New Roman"/>
          <w:b/>
          <w:bCs/>
          <w:w w:val="85"/>
          <w:sz w:val="20"/>
          <w:szCs w:val="20"/>
        </w:rPr>
        <w:t>Th</w:t>
      </w:r>
      <w:r w:rsidRPr="00B72469">
        <w:rPr>
          <w:rFonts w:ascii="Times New Roman" w:eastAsia="Arial" w:hAnsi="Times New Roman" w:cs="Times New Roman"/>
          <w:b/>
          <w:bCs/>
          <w:spacing w:val="-3"/>
          <w:w w:val="85"/>
          <w:sz w:val="20"/>
          <w:szCs w:val="20"/>
        </w:rPr>
        <w:t>r</w:t>
      </w:r>
      <w:r w:rsidRPr="00B72469">
        <w:rPr>
          <w:rFonts w:ascii="Times New Roman" w:eastAsia="Arial" w:hAnsi="Times New Roman" w:cs="Times New Roman"/>
          <w:b/>
          <w:bCs/>
          <w:w w:val="85"/>
          <w:sz w:val="20"/>
          <w:szCs w:val="20"/>
        </w:rPr>
        <w:t xml:space="preserve">eats, </w:t>
      </w:r>
      <w:r w:rsidRPr="00B72469">
        <w:rPr>
          <w:rFonts w:ascii="Times New Roman" w:eastAsia="Arial" w:hAnsi="Times New Roman" w:cs="Times New Roman"/>
          <w:b/>
          <w:bCs/>
          <w:spacing w:val="3"/>
          <w:w w:val="85"/>
          <w:sz w:val="20"/>
          <w:szCs w:val="20"/>
        </w:rPr>
        <w:t xml:space="preserve"> </w:t>
      </w:r>
      <w:r w:rsidRPr="00B72469">
        <w:rPr>
          <w:rFonts w:ascii="Times New Roman" w:eastAsia="Arial" w:hAnsi="Times New Roman" w:cs="Times New Roman"/>
          <w:b/>
          <w:bCs/>
          <w:w w:val="85"/>
          <w:sz w:val="20"/>
          <w:szCs w:val="20"/>
        </w:rPr>
        <w:t xml:space="preserve">Associated </w:t>
      </w:r>
      <w:r w:rsidRPr="00B72469">
        <w:rPr>
          <w:rFonts w:ascii="Times New Roman" w:eastAsia="Arial" w:hAnsi="Times New Roman" w:cs="Times New Roman"/>
          <w:b/>
          <w:bCs/>
          <w:w w:val="87"/>
          <w:sz w:val="20"/>
          <w:szCs w:val="20"/>
        </w:rPr>
        <w:t>Dangers</w:t>
      </w:r>
      <w:r w:rsidRPr="00B72469">
        <w:rPr>
          <w:rFonts w:ascii="Times New Roman" w:eastAsia="Arial" w:hAnsi="Times New Roman" w:cs="Times New Roman"/>
          <w:b/>
          <w:bCs/>
          <w:spacing w:val="9"/>
          <w:w w:val="87"/>
          <w:sz w:val="20"/>
          <w:szCs w:val="20"/>
        </w:rPr>
        <w:t xml:space="preserve"> </w:t>
      </w:r>
      <w:r w:rsidRPr="00B72469">
        <w:rPr>
          <w:rFonts w:ascii="Times New Roman" w:eastAsia="Arial" w:hAnsi="Times New Roman" w:cs="Times New Roman"/>
          <w:b/>
          <w:bCs/>
          <w:w w:val="87"/>
          <w:sz w:val="20"/>
          <w:szCs w:val="20"/>
        </w:rPr>
        <w:t>and</w:t>
      </w:r>
      <w:r w:rsidRPr="00B72469">
        <w:rPr>
          <w:rFonts w:ascii="Times New Roman" w:eastAsia="Arial" w:hAnsi="Times New Roman" w:cs="Times New Roman"/>
          <w:b/>
          <w:bCs/>
          <w:spacing w:val="12"/>
          <w:w w:val="87"/>
          <w:sz w:val="20"/>
          <w:szCs w:val="20"/>
        </w:rPr>
        <w:t xml:space="preserve"> </w:t>
      </w:r>
      <w:r w:rsidRPr="00B72469">
        <w:rPr>
          <w:rFonts w:ascii="Times New Roman" w:eastAsia="Arial" w:hAnsi="Times New Roman" w:cs="Times New Roman"/>
          <w:b/>
          <w:bCs/>
          <w:w w:val="87"/>
          <w:sz w:val="20"/>
          <w:szCs w:val="20"/>
        </w:rPr>
        <w:t xml:space="preserve">Mitigation </w:t>
      </w:r>
      <w:r w:rsidRPr="00B72469">
        <w:rPr>
          <w:rFonts w:ascii="Times New Roman" w:eastAsia="Arial" w:hAnsi="Times New Roman" w:cs="Times New Roman"/>
          <w:b/>
          <w:bCs/>
          <w:spacing w:val="19"/>
          <w:w w:val="87"/>
          <w:sz w:val="20"/>
          <w:szCs w:val="20"/>
        </w:rPr>
        <w:t xml:space="preserve"> </w:t>
      </w:r>
      <w:r w:rsidRPr="00B72469">
        <w:rPr>
          <w:rFonts w:ascii="Times New Roman" w:eastAsia="Arial" w:hAnsi="Times New Roman" w:cs="Times New Roman"/>
          <w:b/>
          <w:bCs/>
          <w:w w:val="87"/>
          <w:sz w:val="20"/>
          <w:szCs w:val="20"/>
        </w:rPr>
        <w:t>Strategies</w:t>
      </w:r>
      <w:r w:rsidRPr="00B72469">
        <w:rPr>
          <w:rFonts w:ascii="Times New Roman" w:eastAsia="Arial" w:hAnsi="Times New Roman" w:cs="Times New Roman"/>
          <w:b/>
          <w:bCs/>
          <w:spacing w:val="-8"/>
          <w:w w:val="87"/>
          <w:sz w:val="20"/>
          <w:szCs w:val="20"/>
        </w:rPr>
        <w:t xml:space="preserve"> </w:t>
      </w:r>
      <w:r w:rsidRPr="00B72469">
        <w:rPr>
          <w:rFonts w:ascii="Times New Roman" w:eastAsia="Arial" w:hAnsi="Times New Roman" w:cs="Times New Roman"/>
          <w:b/>
          <w:bCs/>
          <w:spacing w:val="-13"/>
          <w:w w:val="105"/>
          <w:sz w:val="20"/>
          <w:szCs w:val="20"/>
        </w:rPr>
        <w:t>W</w:t>
      </w:r>
      <w:r w:rsidRPr="00B72469">
        <w:rPr>
          <w:rFonts w:ascii="Times New Roman" w:eastAsia="Arial" w:hAnsi="Times New Roman" w:cs="Times New Roman"/>
          <w:b/>
          <w:bCs/>
          <w:w w:val="79"/>
          <w:sz w:val="20"/>
          <w:szCs w:val="20"/>
        </w:rPr>
        <w:t>e</w:t>
      </w:r>
      <w:r w:rsidRPr="00B72469">
        <w:rPr>
          <w:rFonts w:ascii="Times New Roman" w:eastAsia="Arial" w:hAnsi="Times New Roman" w:cs="Times New Roman"/>
          <w:b/>
          <w:bCs/>
          <w:spacing w:val="-6"/>
          <w:sz w:val="20"/>
          <w:szCs w:val="20"/>
        </w:rPr>
        <w:t xml:space="preserve"> </w:t>
      </w:r>
      <w:r w:rsidRPr="00B72469">
        <w:rPr>
          <w:rFonts w:ascii="Times New Roman" w:eastAsia="Arial" w:hAnsi="Times New Roman" w:cs="Times New Roman"/>
          <w:b/>
          <w:bCs/>
          <w:w w:val="93"/>
          <w:sz w:val="20"/>
          <w:szCs w:val="20"/>
        </w:rPr>
        <w:t>Act</w:t>
      </w:r>
      <w:r w:rsidRPr="00B72469">
        <w:rPr>
          <w:rFonts w:ascii="Times New Roman" w:eastAsia="Arial" w:hAnsi="Times New Roman" w:cs="Times New Roman"/>
          <w:b/>
          <w:bCs/>
          <w:spacing w:val="-2"/>
          <w:w w:val="93"/>
          <w:sz w:val="20"/>
          <w:szCs w:val="20"/>
        </w:rPr>
        <w:t>i</w:t>
      </w:r>
      <w:r w:rsidRPr="00B72469">
        <w:rPr>
          <w:rFonts w:ascii="Times New Roman" w:eastAsia="Arial" w:hAnsi="Times New Roman" w:cs="Times New Roman"/>
          <w:b/>
          <w:bCs/>
          <w:spacing w:val="-2"/>
          <w:w w:val="89"/>
          <w:sz w:val="20"/>
          <w:szCs w:val="20"/>
        </w:rPr>
        <w:t>v</w:t>
      </w:r>
      <w:r w:rsidRPr="00B72469">
        <w:rPr>
          <w:rFonts w:ascii="Times New Roman" w:eastAsia="Arial" w:hAnsi="Times New Roman" w:cs="Times New Roman"/>
          <w:b/>
          <w:bCs/>
          <w:w w:val="87"/>
          <w:sz w:val="20"/>
          <w:szCs w:val="20"/>
        </w:rPr>
        <w:t xml:space="preserve">ely </w:t>
      </w:r>
      <w:r w:rsidRPr="00B72469">
        <w:rPr>
          <w:rFonts w:ascii="Times New Roman" w:eastAsia="Arial" w:hAnsi="Times New Roman" w:cs="Times New Roman"/>
          <w:b/>
          <w:bCs/>
          <w:w w:val="97"/>
          <w:sz w:val="20"/>
          <w:szCs w:val="20"/>
        </w:rPr>
        <w:t>Add</w:t>
      </w:r>
      <w:r w:rsidRPr="00B72469">
        <w:rPr>
          <w:rFonts w:ascii="Times New Roman" w:eastAsia="Arial" w:hAnsi="Times New Roman" w:cs="Times New Roman"/>
          <w:b/>
          <w:bCs/>
          <w:spacing w:val="-4"/>
          <w:w w:val="97"/>
          <w:sz w:val="20"/>
          <w:szCs w:val="20"/>
        </w:rPr>
        <w:t>r</w:t>
      </w:r>
      <w:r w:rsidRPr="00B72469">
        <w:rPr>
          <w:rFonts w:ascii="Times New Roman" w:eastAsia="Arial" w:hAnsi="Times New Roman" w:cs="Times New Roman"/>
          <w:b/>
          <w:bCs/>
          <w:w w:val="75"/>
          <w:sz w:val="20"/>
          <w:szCs w:val="20"/>
        </w:rPr>
        <w:t>ess.</w:t>
      </w:r>
    </w:p>
    <w:p w14:paraId="0AFED2B8" w14:textId="77777777" w:rsidR="00676FEB" w:rsidRPr="00B72469" w:rsidRDefault="00676FEB" w:rsidP="00676FEB">
      <w:pPr>
        <w:spacing w:before="54" w:after="0" w:line="240" w:lineRule="auto"/>
        <w:ind w:left="-38" w:right="3125"/>
        <w:jc w:val="center"/>
        <w:rPr>
          <w:rFonts w:ascii="Times New Roman" w:eastAsia="Arial" w:hAnsi="Times New Roman" w:cs="Times New Roman"/>
          <w:sz w:val="24"/>
          <w:szCs w:val="24"/>
        </w:rPr>
      </w:pPr>
      <w:r w:rsidRPr="00B72469">
        <w:rPr>
          <w:rFonts w:ascii="Times New Roman" w:hAnsi="Times New Roman" w:cs="Times New Roman"/>
        </w:rPr>
        <w:br w:type="column"/>
      </w:r>
      <w:r w:rsidRPr="00B72469">
        <w:rPr>
          <w:rFonts w:ascii="Times New Roman" w:eastAsia="Arial" w:hAnsi="Times New Roman" w:cs="Times New Roman"/>
          <w:b/>
          <w:bCs/>
          <w:w w:val="98"/>
          <w:sz w:val="24"/>
          <w:szCs w:val="24"/>
        </w:rPr>
        <w:lastRenderedPageBreak/>
        <w:t>REFERENCES</w:t>
      </w:r>
    </w:p>
    <w:p w14:paraId="0AFED2B9" w14:textId="77777777" w:rsidR="00676FEB" w:rsidRPr="00B72469" w:rsidRDefault="00676FEB" w:rsidP="00676FEB">
      <w:pPr>
        <w:spacing w:before="4" w:after="0" w:line="150" w:lineRule="exact"/>
        <w:rPr>
          <w:rFonts w:ascii="Times New Roman" w:hAnsi="Times New Roman" w:cs="Times New Roman"/>
          <w:sz w:val="15"/>
          <w:szCs w:val="15"/>
        </w:rPr>
      </w:pPr>
    </w:p>
    <w:p w14:paraId="0AFED2BA" w14:textId="77777777" w:rsidR="00676FEB" w:rsidRPr="00B72469" w:rsidRDefault="00676FEB" w:rsidP="00676FEB">
      <w:pPr>
        <w:spacing w:after="0" w:line="180"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1</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i/>
          <w:w w:val="89"/>
          <w:sz w:val="18"/>
          <w:szCs w:val="18"/>
        </w:rPr>
        <w:t>Identifying</w:t>
      </w:r>
      <w:proofErr w:type="gramEnd"/>
      <w:r w:rsidRPr="00B72469">
        <w:rPr>
          <w:rFonts w:ascii="Times New Roman" w:eastAsia="Arial" w:hAnsi="Times New Roman" w:cs="Times New Roman"/>
          <w:i/>
          <w:w w:val="89"/>
          <w:sz w:val="18"/>
          <w:szCs w:val="18"/>
        </w:rPr>
        <w:t xml:space="preserve"> </w:t>
      </w:r>
      <w:r w:rsidRPr="00B72469">
        <w:rPr>
          <w:rFonts w:ascii="Times New Roman" w:eastAsia="Arial" w:hAnsi="Times New Roman" w:cs="Times New Roman"/>
          <w:i/>
          <w:spacing w:val="15"/>
          <w:w w:val="89"/>
          <w:sz w:val="18"/>
          <w:szCs w:val="18"/>
        </w:rPr>
        <w:t xml:space="preserve"> </w:t>
      </w:r>
      <w:r w:rsidRPr="00B72469">
        <w:rPr>
          <w:rFonts w:ascii="Times New Roman" w:eastAsia="Arial" w:hAnsi="Times New Roman" w:cs="Times New Roman"/>
          <w:i/>
          <w:w w:val="89"/>
          <w:sz w:val="18"/>
          <w:szCs w:val="18"/>
        </w:rPr>
        <w:t>use</w:t>
      </w:r>
      <w:r w:rsidRPr="00B72469">
        <w:rPr>
          <w:rFonts w:ascii="Times New Roman" w:eastAsia="Arial" w:hAnsi="Times New Roman" w:cs="Times New Roman"/>
          <w:i/>
          <w:spacing w:val="-2"/>
          <w:w w:val="89"/>
          <w:sz w:val="18"/>
          <w:szCs w:val="18"/>
        </w:rPr>
        <w:t>r</w:t>
      </w:r>
      <w:r w:rsidRPr="00B72469">
        <w:rPr>
          <w:rFonts w:ascii="Times New Roman" w:eastAsia="Arial" w:hAnsi="Times New Roman" w:cs="Times New Roman"/>
          <w:i/>
          <w:w w:val="89"/>
          <w:sz w:val="18"/>
          <w:szCs w:val="18"/>
        </w:rPr>
        <w:t>s</w:t>
      </w:r>
      <w:r w:rsidRPr="00B72469">
        <w:rPr>
          <w:rFonts w:ascii="Times New Roman" w:eastAsia="Arial" w:hAnsi="Times New Roman" w:cs="Times New Roman"/>
          <w:i/>
          <w:spacing w:val="5"/>
          <w:w w:val="89"/>
          <w:sz w:val="18"/>
          <w:szCs w:val="18"/>
        </w:rPr>
        <w:t xml:space="preserve"> </w:t>
      </w:r>
      <w:r w:rsidRPr="00B72469">
        <w:rPr>
          <w:rFonts w:ascii="Times New Roman" w:eastAsia="Arial" w:hAnsi="Times New Roman" w:cs="Times New Roman"/>
          <w:i/>
          <w:sz w:val="18"/>
          <w:szCs w:val="18"/>
        </w:rPr>
        <w:t>of</w:t>
      </w:r>
      <w:r w:rsidRPr="00B72469">
        <w:rPr>
          <w:rFonts w:ascii="Times New Roman" w:eastAsia="Arial" w:hAnsi="Times New Roman" w:cs="Times New Roman"/>
          <w:i/>
          <w:spacing w:val="1"/>
          <w:sz w:val="18"/>
          <w:szCs w:val="18"/>
        </w:rPr>
        <w:t xml:space="preserve"> </w:t>
      </w:r>
      <w:r w:rsidRPr="00B72469">
        <w:rPr>
          <w:rFonts w:ascii="Times New Roman" w:eastAsia="Arial" w:hAnsi="Times New Roman" w:cs="Times New Roman"/>
          <w:i/>
          <w:w w:val="89"/>
          <w:sz w:val="18"/>
          <w:szCs w:val="18"/>
        </w:rPr>
        <w:t>portable</w:t>
      </w:r>
      <w:r w:rsidRPr="00B72469">
        <w:rPr>
          <w:rFonts w:ascii="Times New Roman" w:eastAsia="Arial" w:hAnsi="Times New Roman" w:cs="Times New Roman"/>
          <w:i/>
          <w:spacing w:val="44"/>
          <w:w w:val="89"/>
          <w:sz w:val="18"/>
          <w:szCs w:val="18"/>
        </w:rPr>
        <w:t xml:space="preserve"> </w:t>
      </w:r>
      <w:r w:rsidRPr="00B72469">
        <w:rPr>
          <w:rFonts w:ascii="Times New Roman" w:eastAsia="Arial" w:hAnsi="Times New Roman" w:cs="Times New Roman"/>
          <w:i/>
          <w:w w:val="89"/>
          <w:sz w:val="18"/>
          <w:szCs w:val="18"/>
        </w:rPr>
        <w:t>d</w:t>
      </w:r>
      <w:r w:rsidRPr="00B72469">
        <w:rPr>
          <w:rFonts w:ascii="Times New Roman" w:eastAsia="Arial" w:hAnsi="Times New Roman" w:cs="Times New Roman"/>
          <w:i/>
          <w:spacing w:val="-3"/>
          <w:w w:val="89"/>
          <w:sz w:val="18"/>
          <w:szCs w:val="18"/>
        </w:rPr>
        <w:t>e</w:t>
      </w:r>
      <w:r w:rsidRPr="00B72469">
        <w:rPr>
          <w:rFonts w:ascii="Times New Roman" w:eastAsia="Arial" w:hAnsi="Times New Roman" w:cs="Times New Roman"/>
          <w:i/>
          <w:w w:val="89"/>
          <w:sz w:val="18"/>
          <w:szCs w:val="18"/>
        </w:rPr>
        <w:t>vices</w:t>
      </w:r>
      <w:r w:rsidRPr="00B72469">
        <w:rPr>
          <w:rFonts w:ascii="Times New Roman" w:eastAsia="Arial" w:hAnsi="Times New Roman" w:cs="Times New Roman"/>
          <w:i/>
          <w:spacing w:val="1"/>
          <w:w w:val="89"/>
          <w:sz w:val="18"/>
          <w:szCs w:val="18"/>
        </w:rPr>
        <w:t xml:space="preserve"> </w:t>
      </w:r>
      <w:r w:rsidRPr="00B72469">
        <w:rPr>
          <w:rFonts w:ascii="Times New Roman" w:eastAsia="Arial" w:hAnsi="Times New Roman" w:cs="Times New Roman"/>
          <w:i/>
          <w:sz w:val="18"/>
          <w:szCs w:val="18"/>
        </w:rPr>
        <w:t>f</w:t>
      </w:r>
      <w:r w:rsidRPr="00B72469">
        <w:rPr>
          <w:rFonts w:ascii="Times New Roman" w:eastAsia="Arial" w:hAnsi="Times New Roman" w:cs="Times New Roman"/>
          <w:i/>
          <w:spacing w:val="-8"/>
          <w:sz w:val="18"/>
          <w:szCs w:val="18"/>
        </w:rPr>
        <w:t>r</w:t>
      </w:r>
      <w:r w:rsidRPr="00B72469">
        <w:rPr>
          <w:rFonts w:ascii="Times New Roman" w:eastAsia="Arial" w:hAnsi="Times New Roman" w:cs="Times New Roman"/>
          <w:i/>
          <w:sz w:val="18"/>
          <w:szCs w:val="18"/>
        </w:rPr>
        <w:t>om</w:t>
      </w:r>
      <w:r w:rsidRPr="00B72469">
        <w:rPr>
          <w:rFonts w:ascii="Times New Roman" w:eastAsia="Arial" w:hAnsi="Times New Roman" w:cs="Times New Roman"/>
          <w:i/>
          <w:spacing w:val="-11"/>
          <w:sz w:val="18"/>
          <w:szCs w:val="18"/>
        </w:rPr>
        <w:t xml:space="preserve"> </w:t>
      </w:r>
      <w:r w:rsidRPr="00B72469">
        <w:rPr>
          <w:rFonts w:ascii="Times New Roman" w:eastAsia="Arial" w:hAnsi="Times New Roman" w:cs="Times New Roman"/>
          <w:i/>
          <w:sz w:val="18"/>
          <w:szCs w:val="18"/>
        </w:rPr>
        <w:t>gait</w:t>
      </w:r>
      <w:r w:rsidRPr="00B72469">
        <w:rPr>
          <w:rFonts w:ascii="Times New Roman" w:eastAsia="Arial" w:hAnsi="Times New Roman" w:cs="Times New Roman"/>
          <w:i/>
          <w:spacing w:val="2"/>
          <w:sz w:val="18"/>
          <w:szCs w:val="18"/>
        </w:rPr>
        <w:t xml:space="preserve"> </w:t>
      </w:r>
      <w:r w:rsidRPr="00B72469">
        <w:rPr>
          <w:rFonts w:ascii="Times New Roman" w:eastAsia="Arial" w:hAnsi="Times New Roman" w:cs="Times New Roman"/>
          <w:i/>
          <w:w w:val="92"/>
          <w:sz w:val="18"/>
          <w:szCs w:val="18"/>
        </w:rPr>
        <w:t>pattern</w:t>
      </w:r>
      <w:r w:rsidRPr="00B72469">
        <w:rPr>
          <w:rFonts w:ascii="Times New Roman" w:eastAsia="Arial" w:hAnsi="Times New Roman" w:cs="Times New Roman"/>
          <w:i/>
          <w:spacing w:val="17"/>
          <w:w w:val="92"/>
          <w:sz w:val="18"/>
          <w:szCs w:val="18"/>
        </w:rPr>
        <w:t xml:space="preserve"> </w:t>
      </w:r>
      <w:r w:rsidRPr="00B72469">
        <w:rPr>
          <w:rFonts w:ascii="Times New Roman" w:eastAsia="Arial" w:hAnsi="Times New Roman" w:cs="Times New Roman"/>
          <w:i/>
          <w:sz w:val="18"/>
          <w:szCs w:val="18"/>
        </w:rPr>
        <w:t xml:space="preserve">with </w:t>
      </w:r>
      <w:r w:rsidRPr="00B72469">
        <w:rPr>
          <w:rFonts w:ascii="Times New Roman" w:eastAsia="Arial" w:hAnsi="Times New Roman" w:cs="Times New Roman"/>
          <w:i/>
          <w:w w:val="89"/>
          <w:sz w:val="18"/>
          <w:szCs w:val="18"/>
        </w:rPr>
        <w:t>accele</w:t>
      </w:r>
      <w:r w:rsidRPr="00B72469">
        <w:rPr>
          <w:rFonts w:ascii="Times New Roman" w:eastAsia="Arial" w:hAnsi="Times New Roman" w:cs="Times New Roman"/>
          <w:i/>
          <w:spacing w:val="-7"/>
          <w:w w:val="89"/>
          <w:sz w:val="18"/>
          <w:szCs w:val="18"/>
        </w:rPr>
        <w:t>r</w:t>
      </w:r>
      <w:r w:rsidRPr="00B72469">
        <w:rPr>
          <w:rFonts w:ascii="Times New Roman" w:eastAsia="Arial" w:hAnsi="Times New Roman" w:cs="Times New Roman"/>
          <w:i/>
          <w:w w:val="89"/>
          <w:sz w:val="18"/>
          <w:szCs w:val="18"/>
        </w:rPr>
        <w:t>omete</w:t>
      </w:r>
      <w:r w:rsidRPr="00B72469">
        <w:rPr>
          <w:rFonts w:ascii="Times New Roman" w:eastAsia="Arial" w:hAnsi="Times New Roman" w:cs="Times New Roman"/>
          <w:i/>
          <w:spacing w:val="-2"/>
          <w:w w:val="89"/>
          <w:sz w:val="18"/>
          <w:szCs w:val="18"/>
        </w:rPr>
        <w:t>r</w:t>
      </w:r>
      <w:r w:rsidRPr="00B72469">
        <w:rPr>
          <w:rFonts w:ascii="Times New Roman" w:eastAsia="Arial" w:hAnsi="Times New Roman" w:cs="Times New Roman"/>
          <w:i/>
          <w:w w:val="89"/>
          <w:sz w:val="18"/>
          <w:szCs w:val="18"/>
        </w:rPr>
        <w:t>s</w:t>
      </w:r>
      <w:r w:rsidRPr="00B72469">
        <w:rPr>
          <w:rFonts w:ascii="Times New Roman" w:eastAsia="Arial" w:hAnsi="Times New Roman" w:cs="Times New Roman"/>
          <w:w w:val="89"/>
          <w:sz w:val="18"/>
          <w:szCs w:val="18"/>
        </w:rPr>
        <w:t>,</w:t>
      </w:r>
      <w:r w:rsidRPr="00B72469">
        <w:rPr>
          <w:rFonts w:ascii="Times New Roman" w:eastAsia="Arial" w:hAnsi="Times New Roman" w:cs="Times New Roman"/>
          <w:spacing w:val="-11"/>
          <w:w w:val="89"/>
          <w:sz w:val="18"/>
          <w:szCs w:val="18"/>
        </w:rPr>
        <w:t xml:space="preserve"> </w:t>
      </w:r>
      <w:r w:rsidRPr="00B72469">
        <w:rPr>
          <w:rFonts w:ascii="Times New Roman" w:eastAsia="Arial" w:hAnsi="Times New Roman" w:cs="Times New Roman"/>
          <w:spacing w:val="-4"/>
          <w:w w:val="89"/>
          <w:sz w:val="18"/>
          <w:szCs w:val="18"/>
        </w:rPr>
        <w:t>v</w:t>
      </w:r>
      <w:r w:rsidRPr="00B72469">
        <w:rPr>
          <w:rFonts w:ascii="Times New Roman" w:eastAsia="Arial" w:hAnsi="Times New Roman" w:cs="Times New Roman"/>
          <w:w w:val="89"/>
          <w:sz w:val="18"/>
          <w:szCs w:val="18"/>
        </w:rPr>
        <w:t>olume</w:t>
      </w:r>
      <w:r w:rsidRPr="00B72469">
        <w:rPr>
          <w:rFonts w:ascii="Times New Roman" w:eastAsia="Arial" w:hAnsi="Times New Roman" w:cs="Times New Roman"/>
          <w:spacing w:val="19"/>
          <w:w w:val="89"/>
          <w:sz w:val="18"/>
          <w:szCs w:val="18"/>
        </w:rPr>
        <w:t xml:space="preserve"> </w:t>
      </w:r>
      <w:r w:rsidRPr="00B72469">
        <w:rPr>
          <w:rFonts w:ascii="Times New Roman" w:eastAsia="Arial" w:hAnsi="Times New Roman" w:cs="Times New Roman"/>
          <w:w w:val="89"/>
          <w:sz w:val="18"/>
          <w:szCs w:val="18"/>
        </w:rPr>
        <w:t xml:space="preserve">2, </w:t>
      </w:r>
      <w:r w:rsidRPr="00B72469">
        <w:rPr>
          <w:rFonts w:ascii="Times New Roman" w:eastAsia="Arial" w:hAnsi="Times New Roman" w:cs="Times New Roman"/>
          <w:sz w:val="18"/>
          <w:szCs w:val="18"/>
        </w:rPr>
        <w:t>2005.</w:t>
      </w:r>
    </w:p>
    <w:p w14:paraId="0AFED2BB" w14:textId="77777777" w:rsidR="00676FEB" w:rsidRPr="00B72469" w:rsidRDefault="00676FEB" w:rsidP="00676FEB">
      <w:pPr>
        <w:spacing w:before="3" w:after="0" w:line="180" w:lineRule="exact"/>
        <w:rPr>
          <w:rFonts w:ascii="Times New Roman" w:hAnsi="Times New Roman" w:cs="Times New Roman"/>
          <w:sz w:val="18"/>
          <w:szCs w:val="18"/>
        </w:rPr>
      </w:pPr>
    </w:p>
    <w:p w14:paraId="0AFED2BC" w14:textId="77777777" w:rsidR="00676FEB" w:rsidRPr="00B72469" w:rsidRDefault="00676FEB" w:rsidP="00676FEB">
      <w:pPr>
        <w:spacing w:after="0" w:line="203" w:lineRule="auto"/>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2</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G.D</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w w:val="89"/>
          <w:sz w:val="18"/>
          <w:szCs w:val="18"/>
        </w:rPr>
        <w:t>Bissias,</w:t>
      </w:r>
      <w:r w:rsidRPr="00B72469">
        <w:rPr>
          <w:rFonts w:ascii="Times New Roman" w:eastAsia="Arial" w:hAnsi="Times New Roman" w:cs="Times New Roman"/>
          <w:spacing w:val="41"/>
          <w:w w:val="89"/>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31"/>
          <w:sz w:val="18"/>
          <w:szCs w:val="18"/>
        </w:rPr>
        <w:t xml:space="preserve"> </w:t>
      </w:r>
      <w:r w:rsidRPr="00B72469">
        <w:rPr>
          <w:rFonts w:ascii="Times New Roman" w:eastAsia="Arial" w:hAnsi="Times New Roman" w:cs="Times New Roman"/>
          <w:w w:val="92"/>
          <w:sz w:val="18"/>
          <w:szCs w:val="18"/>
        </w:rPr>
        <w:t>Liberatore,</w:t>
      </w:r>
      <w:r w:rsidRPr="00B72469">
        <w:rPr>
          <w:rFonts w:ascii="Times New Roman" w:eastAsia="Arial" w:hAnsi="Times New Roman" w:cs="Times New Roman"/>
          <w:spacing w:val="39"/>
          <w:w w:val="92"/>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82"/>
          <w:sz w:val="18"/>
          <w:szCs w:val="18"/>
        </w:rPr>
        <w:t xml:space="preserve">Jensen, </w:t>
      </w:r>
      <w:r w:rsidRPr="00B72469">
        <w:rPr>
          <w:rFonts w:ascii="Times New Roman" w:eastAsia="Arial" w:hAnsi="Times New Roman" w:cs="Times New Roman"/>
          <w:spacing w:val="3"/>
          <w:w w:val="82"/>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B.N.</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z w:val="18"/>
          <w:szCs w:val="18"/>
        </w:rPr>
        <w:t>L</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 xml:space="preserve">vine. </w:t>
      </w:r>
      <w:r w:rsidRPr="00B72469">
        <w:rPr>
          <w:rFonts w:ascii="Times New Roman" w:eastAsia="Arial" w:hAnsi="Times New Roman" w:cs="Times New Roman"/>
          <w:w w:val="94"/>
          <w:sz w:val="18"/>
          <w:szCs w:val="18"/>
        </w:rPr>
        <w:t>“Pr</w:t>
      </w:r>
      <w:r w:rsidRPr="00B72469">
        <w:rPr>
          <w:rFonts w:ascii="Times New Roman" w:eastAsia="Arial" w:hAnsi="Times New Roman" w:cs="Times New Roman"/>
          <w:spacing w:val="-4"/>
          <w:w w:val="94"/>
          <w:sz w:val="18"/>
          <w:szCs w:val="18"/>
        </w:rPr>
        <w:t>iv</w:t>
      </w:r>
      <w:r w:rsidRPr="00B72469">
        <w:rPr>
          <w:rFonts w:ascii="Times New Roman" w:eastAsia="Arial" w:hAnsi="Times New Roman" w:cs="Times New Roman"/>
          <w:w w:val="94"/>
          <w:sz w:val="18"/>
          <w:szCs w:val="18"/>
        </w:rPr>
        <w:t>a</w:t>
      </w:r>
      <w:r w:rsidRPr="00B72469">
        <w:rPr>
          <w:rFonts w:ascii="Times New Roman" w:eastAsia="Arial" w:hAnsi="Times New Roman" w:cs="Times New Roman"/>
          <w:spacing w:val="-3"/>
          <w:w w:val="94"/>
          <w:sz w:val="18"/>
          <w:szCs w:val="18"/>
        </w:rPr>
        <w:t>c</w:t>
      </w:r>
      <w:r w:rsidRPr="00B72469">
        <w:rPr>
          <w:rFonts w:ascii="Times New Roman" w:eastAsia="Arial" w:hAnsi="Times New Roman" w:cs="Times New Roman"/>
          <w:w w:val="94"/>
          <w:sz w:val="18"/>
          <w:szCs w:val="18"/>
        </w:rPr>
        <w:t>y</w:t>
      </w:r>
      <w:r w:rsidRPr="00B72469">
        <w:rPr>
          <w:rFonts w:ascii="Times New Roman" w:eastAsia="Arial" w:hAnsi="Times New Roman" w:cs="Times New Roman"/>
          <w:spacing w:val="28"/>
          <w:w w:val="94"/>
          <w:sz w:val="18"/>
          <w:szCs w:val="18"/>
        </w:rPr>
        <w:t xml:space="preserve"> </w:t>
      </w:r>
      <w:r w:rsidRPr="00B72469">
        <w:rPr>
          <w:rFonts w:ascii="Times New Roman" w:eastAsia="Arial" w:hAnsi="Times New Roman" w:cs="Times New Roman"/>
          <w:w w:val="94"/>
          <w:sz w:val="18"/>
          <w:szCs w:val="18"/>
        </w:rPr>
        <w:t>vulnerabilities</w:t>
      </w:r>
      <w:r w:rsidRPr="00B72469">
        <w:rPr>
          <w:rFonts w:ascii="Times New Roman" w:eastAsia="Arial" w:hAnsi="Times New Roman" w:cs="Times New Roman"/>
          <w:spacing w:val="15"/>
          <w:w w:val="94"/>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89"/>
          <w:sz w:val="18"/>
          <w:szCs w:val="18"/>
        </w:rPr>
        <w:t>encrypted</w:t>
      </w:r>
      <w:r w:rsidRPr="00B72469">
        <w:rPr>
          <w:rFonts w:ascii="Times New Roman" w:eastAsia="Arial" w:hAnsi="Times New Roman" w:cs="Times New Roman"/>
          <w:spacing w:val="17"/>
          <w:w w:val="89"/>
          <w:sz w:val="18"/>
          <w:szCs w:val="18"/>
        </w:rPr>
        <w:t xml:space="preserve"> </w:t>
      </w:r>
      <w:r w:rsidRPr="00B72469">
        <w:rPr>
          <w:rFonts w:ascii="Times New Roman" w:eastAsia="Arial" w:hAnsi="Times New Roman" w:cs="Times New Roman"/>
          <w:sz w:val="18"/>
          <w:szCs w:val="18"/>
        </w:rPr>
        <w:t>http</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w w:val="85"/>
          <w:sz w:val="18"/>
          <w:szCs w:val="18"/>
        </w:rPr>
        <w:t>streams</w:t>
      </w:r>
      <w:r w:rsidRPr="00B72469">
        <w:rPr>
          <w:rFonts w:ascii="Times New Roman" w:eastAsia="Arial" w:hAnsi="Times New Roman" w:cs="Times New Roman"/>
          <w:spacing w:val="-13"/>
          <w:w w:val="85"/>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24"/>
          <w:sz w:val="18"/>
          <w:szCs w:val="18"/>
        </w:rPr>
        <w:t xml:space="preserve"> </w:t>
      </w:r>
      <w:r w:rsidRPr="00B72469">
        <w:rPr>
          <w:rFonts w:ascii="Times New Roman" w:eastAsia="Arial" w:hAnsi="Times New Roman" w:cs="Times New Roman"/>
          <w:sz w:val="18"/>
          <w:szCs w:val="18"/>
        </w:rPr>
        <w:t>In</w:t>
      </w:r>
      <w:proofErr w:type="gramEnd"/>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 xml:space="preserve">pro- </w:t>
      </w:r>
      <w:r w:rsidRPr="00B72469">
        <w:rPr>
          <w:rFonts w:ascii="Times New Roman" w:eastAsia="Arial" w:hAnsi="Times New Roman" w:cs="Times New Roman"/>
          <w:w w:val="87"/>
          <w:sz w:val="18"/>
          <w:szCs w:val="18"/>
        </w:rPr>
        <w:t>ceedings</w:t>
      </w:r>
      <w:r w:rsidRPr="00B72469">
        <w:rPr>
          <w:rFonts w:ascii="Times New Roman" w:eastAsia="Arial" w:hAnsi="Times New Roman" w:cs="Times New Roman"/>
          <w:spacing w:val="-5"/>
          <w:w w:val="87"/>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90"/>
          <w:sz w:val="18"/>
          <w:szCs w:val="18"/>
        </w:rPr>
        <w:t>Pr</w:t>
      </w:r>
      <w:r w:rsidRPr="00B72469">
        <w:rPr>
          <w:rFonts w:ascii="Times New Roman" w:eastAsia="Arial" w:hAnsi="Times New Roman" w:cs="Times New Roman"/>
          <w:spacing w:val="-4"/>
          <w:w w:val="90"/>
          <w:sz w:val="18"/>
          <w:szCs w:val="18"/>
        </w:rPr>
        <w:t>iv</w:t>
      </w:r>
      <w:r w:rsidRPr="00B72469">
        <w:rPr>
          <w:rFonts w:ascii="Times New Roman" w:eastAsia="Arial" w:hAnsi="Times New Roman" w:cs="Times New Roman"/>
          <w:w w:val="90"/>
          <w:sz w:val="18"/>
          <w:szCs w:val="18"/>
        </w:rPr>
        <w:t>a</w:t>
      </w:r>
      <w:r w:rsidRPr="00B72469">
        <w:rPr>
          <w:rFonts w:ascii="Times New Roman" w:eastAsia="Arial" w:hAnsi="Times New Roman" w:cs="Times New Roman"/>
          <w:spacing w:val="-3"/>
          <w:w w:val="90"/>
          <w:sz w:val="18"/>
          <w:szCs w:val="18"/>
        </w:rPr>
        <w:t>c</w:t>
      </w:r>
      <w:r w:rsidRPr="00B72469">
        <w:rPr>
          <w:rFonts w:ascii="Times New Roman" w:eastAsia="Arial" w:hAnsi="Times New Roman" w:cs="Times New Roman"/>
          <w:w w:val="90"/>
          <w:sz w:val="18"/>
          <w:szCs w:val="18"/>
        </w:rPr>
        <w:t>y</w:t>
      </w:r>
      <w:r w:rsidRPr="00B72469">
        <w:rPr>
          <w:rFonts w:ascii="Times New Roman" w:eastAsia="Arial" w:hAnsi="Times New Roman" w:cs="Times New Roman"/>
          <w:spacing w:val="6"/>
          <w:w w:val="90"/>
          <w:sz w:val="18"/>
          <w:szCs w:val="18"/>
        </w:rPr>
        <w:t xml:space="preserve"> </w:t>
      </w:r>
      <w:r w:rsidRPr="00B72469">
        <w:rPr>
          <w:rFonts w:ascii="Times New Roman" w:eastAsia="Arial" w:hAnsi="Times New Roman" w:cs="Times New Roman"/>
          <w:w w:val="90"/>
          <w:sz w:val="18"/>
          <w:szCs w:val="18"/>
        </w:rPr>
        <w:t>Enhancing</w:t>
      </w:r>
      <w:r w:rsidRPr="00B72469">
        <w:rPr>
          <w:rFonts w:ascii="Times New Roman" w:eastAsia="Arial" w:hAnsi="Times New Roman" w:cs="Times New Roman"/>
          <w:spacing w:val="-7"/>
          <w:w w:val="90"/>
          <w:sz w:val="18"/>
          <w:szCs w:val="18"/>
        </w:rPr>
        <w:t xml:space="preserve"> </w:t>
      </w:r>
      <w:r w:rsidRPr="00B72469">
        <w:rPr>
          <w:rFonts w:ascii="Times New Roman" w:eastAsia="Arial" w:hAnsi="Times New Roman" w:cs="Times New Roman"/>
          <w:spacing w:val="-12"/>
          <w:w w:val="90"/>
          <w:sz w:val="18"/>
          <w:szCs w:val="18"/>
        </w:rPr>
        <w:t>T</w:t>
      </w:r>
      <w:r w:rsidRPr="00B72469">
        <w:rPr>
          <w:rFonts w:ascii="Times New Roman" w:eastAsia="Arial" w:hAnsi="Times New Roman" w:cs="Times New Roman"/>
          <w:w w:val="90"/>
          <w:sz w:val="18"/>
          <w:szCs w:val="18"/>
        </w:rPr>
        <w:t>echnologies</w:t>
      </w:r>
      <w:r w:rsidRPr="00B72469">
        <w:rPr>
          <w:rFonts w:ascii="Times New Roman" w:eastAsia="Arial" w:hAnsi="Times New Roman" w:cs="Times New Roman"/>
          <w:spacing w:val="-8"/>
          <w:w w:val="90"/>
          <w:sz w:val="18"/>
          <w:szCs w:val="18"/>
        </w:rPr>
        <w:t xml:space="preserve"> </w:t>
      </w:r>
      <w:r w:rsidRPr="00B72469">
        <w:rPr>
          <w:rFonts w:ascii="Times New Roman" w:eastAsia="Arial" w:hAnsi="Times New Roman" w:cs="Times New Roman"/>
          <w:spacing w:val="-13"/>
          <w:w w:val="90"/>
          <w:sz w:val="18"/>
          <w:szCs w:val="18"/>
        </w:rPr>
        <w:t>W</w:t>
      </w:r>
      <w:r w:rsidRPr="00B72469">
        <w:rPr>
          <w:rFonts w:ascii="Times New Roman" w:eastAsia="Arial" w:hAnsi="Times New Roman" w:cs="Times New Roman"/>
          <w:w w:val="90"/>
          <w:sz w:val="18"/>
          <w:szCs w:val="18"/>
        </w:rPr>
        <w:t>orkshop</w:t>
      </w:r>
      <w:r w:rsidRPr="00B72469">
        <w:rPr>
          <w:rFonts w:ascii="Times New Roman" w:eastAsia="Arial" w:hAnsi="Times New Roman" w:cs="Times New Roman"/>
          <w:spacing w:val="7"/>
          <w:w w:val="90"/>
          <w:sz w:val="18"/>
          <w:szCs w:val="18"/>
        </w:rPr>
        <w:t xml:space="preserve"> </w:t>
      </w:r>
      <w:r w:rsidRPr="00B72469">
        <w:rPr>
          <w:rFonts w:ascii="Times New Roman" w:eastAsia="Arial" w:hAnsi="Times New Roman" w:cs="Times New Roman"/>
          <w:sz w:val="18"/>
          <w:szCs w:val="18"/>
        </w:rPr>
        <w:t>(PET</w:t>
      </w:r>
    </w:p>
    <w:p w14:paraId="0AFED2BD" w14:textId="77777777" w:rsidR="00676FEB" w:rsidRPr="00B72469" w:rsidRDefault="00676FEB" w:rsidP="00676FEB">
      <w:pPr>
        <w:spacing w:after="0" w:line="187"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w w:val="86"/>
          <w:sz w:val="18"/>
          <w:szCs w:val="18"/>
        </w:rPr>
        <w:t>2005),</w:t>
      </w:r>
      <w:r w:rsidRPr="00B72469">
        <w:rPr>
          <w:rFonts w:ascii="Times New Roman" w:eastAsia="Arial" w:hAnsi="Times New Roman" w:cs="Times New Roman"/>
          <w:spacing w:val="22"/>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1–11,</w:t>
      </w:r>
      <w:r w:rsidRPr="00B72469">
        <w:rPr>
          <w:rFonts w:ascii="Times New Roman" w:eastAsia="Arial" w:hAnsi="Times New Roman" w:cs="Times New Roman"/>
          <w:spacing w:val="16"/>
          <w:w w:val="86"/>
          <w:sz w:val="18"/>
          <w:szCs w:val="18"/>
        </w:rPr>
        <w:t xml:space="preserve"> </w:t>
      </w:r>
      <w:r w:rsidRPr="00B72469">
        <w:rPr>
          <w:rFonts w:ascii="Times New Roman" w:eastAsia="Arial" w:hAnsi="Times New Roman" w:cs="Times New Roman"/>
          <w:sz w:val="18"/>
          <w:szCs w:val="18"/>
        </w:rPr>
        <w:t>2005.</w:t>
      </w:r>
      <w:proofErr w:type="gramEnd"/>
    </w:p>
    <w:p w14:paraId="0AFED2BE" w14:textId="77777777" w:rsidR="00676FEB" w:rsidRPr="00B72469" w:rsidRDefault="00676FEB" w:rsidP="00676FEB">
      <w:pPr>
        <w:spacing w:before="2" w:after="0" w:line="190" w:lineRule="exact"/>
        <w:rPr>
          <w:rFonts w:ascii="Times New Roman" w:hAnsi="Times New Roman" w:cs="Times New Roman"/>
          <w:sz w:val="19"/>
          <w:szCs w:val="19"/>
        </w:rPr>
      </w:pPr>
    </w:p>
    <w:p w14:paraId="0AFED2BF" w14:textId="77777777" w:rsidR="00676FEB" w:rsidRPr="00B72469" w:rsidRDefault="00676FEB" w:rsidP="00676FEB">
      <w:pPr>
        <w:spacing w:after="0" w:line="206" w:lineRule="auto"/>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3</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A</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21"/>
          <w:sz w:val="18"/>
          <w:szCs w:val="18"/>
        </w:rPr>
        <w:t xml:space="preserve"> </w:t>
      </w:r>
      <w:r w:rsidRPr="00B72469">
        <w:rPr>
          <w:rFonts w:ascii="Times New Roman" w:eastAsia="Arial" w:hAnsi="Times New Roman" w:cs="Times New Roman"/>
          <w:w w:val="87"/>
          <w:sz w:val="18"/>
          <w:szCs w:val="18"/>
        </w:rPr>
        <w:t>Bose,</w:t>
      </w:r>
      <w:r w:rsidRPr="00B72469">
        <w:rPr>
          <w:rFonts w:ascii="Times New Roman" w:eastAsia="Arial" w:hAnsi="Times New Roman" w:cs="Times New Roman"/>
          <w:spacing w:val="30"/>
          <w:w w:val="87"/>
          <w:sz w:val="18"/>
          <w:szCs w:val="18"/>
        </w:rPr>
        <w:t xml:space="preserve"> </w:t>
      </w:r>
      <w:r w:rsidRPr="00B72469">
        <w:rPr>
          <w:rFonts w:ascii="Times New Roman" w:eastAsia="Arial" w:hAnsi="Times New Roman" w:cs="Times New Roman"/>
          <w:sz w:val="18"/>
          <w:szCs w:val="18"/>
        </w:rPr>
        <w:t>X.</w:t>
      </w:r>
      <w:r w:rsidRPr="00B72469">
        <w:rPr>
          <w:rFonts w:ascii="Times New Roman" w:eastAsia="Arial" w:hAnsi="Times New Roman" w:cs="Times New Roman"/>
          <w:spacing w:val="21"/>
          <w:sz w:val="18"/>
          <w:szCs w:val="18"/>
        </w:rPr>
        <w:t xml:space="preserve"> </w:t>
      </w:r>
      <w:r w:rsidRPr="00B72469">
        <w:rPr>
          <w:rFonts w:ascii="Times New Roman" w:eastAsia="Arial" w:hAnsi="Times New Roman" w:cs="Times New Roman"/>
          <w:sz w:val="18"/>
          <w:szCs w:val="18"/>
        </w:rPr>
        <w:t>Hu,</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K.G.</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z w:val="18"/>
          <w:szCs w:val="18"/>
        </w:rPr>
        <w:t>Shin,</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spacing w:val="-3"/>
          <w:w w:val="91"/>
          <w:sz w:val="18"/>
          <w:szCs w:val="18"/>
        </w:rPr>
        <w:t>P</w:t>
      </w:r>
      <w:r w:rsidRPr="00B72469">
        <w:rPr>
          <w:rFonts w:ascii="Times New Roman" w:eastAsia="Arial" w:hAnsi="Times New Roman" w:cs="Times New Roman"/>
          <w:w w:val="91"/>
          <w:sz w:val="18"/>
          <w:szCs w:val="18"/>
        </w:rPr>
        <w:t xml:space="preserve">ark. </w:t>
      </w:r>
      <w:r w:rsidRPr="00B72469">
        <w:rPr>
          <w:rFonts w:ascii="Times New Roman" w:eastAsia="Arial" w:hAnsi="Times New Roman" w:cs="Times New Roman"/>
          <w:spacing w:val="38"/>
          <w:w w:val="91"/>
          <w:sz w:val="18"/>
          <w:szCs w:val="18"/>
        </w:rPr>
        <w:t xml:space="preserve"> </w:t>
      </w:r>
      <w:r w:rsidRPr="00B72469">
        <w:rPr>
          <w:rFonts w:ascii="Times New Roman" w:eastAsia="Arial" w:hAnsi="Times New Roman" w:cs="Times New Roman"/>
          <w:w w:val="91"/>
          <w:sz w:val="18"/>
          <w:szCs w:val="18"/>
        </w:rPr>
        <w:t>“Beh</w:t>
      </w:r>
      <w:r w:rsidRPr="00B72469">
        <w:rPr>
          <w:rFonts w:ascii="Times New Roman" w:eastAsia="Arial" w:hAnsi="Times New Roman" w:cs="Times New Roman"/>
          <w:spacing w:val="-4"/>
          <w:w w:val="91"/>
          <w:sz w:val="18"/>
          <w:szCs w:val="18"/>
        </w:rPr>
        <w:t>a</w:t>
      </w:r>
      <w:r w:rsidRPr="00B72469">
        <w:rPr>
          <w:rFonts w:ascii="Times New Roman" w:eastAsia="Arial" w:hAnsi="Times New Roman" w:cs="Times New Roman"/>
          <w:w w:val="91"/>
          <w:sz w:val="18"/>
          <w:szCs w:val="18"/>
        </w:rPr>
        <w:t xml:space="preserve">vioral </w:t>
      </w:r>
      <w:r w:rsidRPr="00B72469">
        <w:rPr>
          <w:rFonts w:ascii="Times New Roman" w:eastAsia="Arial" w:hAnsi="Times New Roman" w:cs="Times New Roman"/>
          <w:spacing w:val="10"/>
          <w:w w:val="91"/>
          <w:sz w:val="18"/>
          <w:szCs w:val="18"/>
        </w:rPr>
        <w:t xml:space="preserve"> </w:t>
      </w:r>
      <w:r w:rsidRPr="00B72469">
        <w:rPr>
          <w:rFonts w:ascii="Times New Roman" w:eastAsia="Arial" w:hAnsi="Times New Roman" w:cs="Times New Roman"/>
          <w:sz w:val="18"/>
          <w:szCs w:val="18"/>
        </w:rPr>
        <w:t xml:space="preserve">de- </w:t>
      </w:r>
      <w:r w:rsidRPr="00B72469">
        <w:rPr>
          <w:rFonts w:ascii="Times New Roman" w:eastAsia="Arial" w:hAnsi="Times New Roman" w:cs="Times New Roman"/>
          <w:w w:val="92"/>
          <w:sz w:val="18"/>
          <w:szCs w:val="18"/>
        </w:rPr>
        <w:t>tection</w:t>
      </w:r>
      <w:r w:rsidRPr="00B72469">
        <w:rPr>
          <w:rFonts w:ascii="Times New Roman" w:eastAsia="Arial" w:hAnsi="Times New Roman" w:cs="Times New Roman"/>
          <w:spacing w:val="23"/>
          <w:w w:val="92"/>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90"/>
          <w:sz w:val="18"/>
          <w:szCs w:val="18"/>
        </w:rPr>
        <w:t>ma</w:t>
      </w:r>
      <w:r w:rsidRPr="00B72469">
        <w:rPr>
          <w:rFonts w:ascii="Times New Roman" w:eastAsia="Arial" w:hAnsi="Times New Roman" w:cs="Times New Roman"/>
          <w:spacing w:val="-2"/>
          <w:w w:val="90"/>
          <w:sz w:val="18"/>
          <w:szCs w:val="18"/>
        </w:rPr>
        <w:t>lw</w:t>
      </w:r>
      <w:r w:rsidRPr="00B72469">
        <w:rPr>
          <w:rFonts w:ascii="Times New Roman" w:eastAsia="Arial" w:hAnsi="Times New Roman" w:cs="Times New Roman"/>
          <w:w w:val="90"/>
          <w:sz w:val="18"/>
          <w:szCs w:val="18"/>
        </w:rPr>
        <w:t>are</w:t>
      </w:r>
      <w:r w:rsidRPr="00B72469">
        <w:rPr>
          <w:rFonts w:ascii="Times New Roman" w:eastAsia="Arial" w:hAnsi="Times New Roman" w:cs="Times New Roman"/>
          <w:spacing w:val="25"/>
          <w:w w:val="90"/>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mobile</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4"/>
          <w:sz w:val="18"/>
          <w:szCs w:val="18"/>
        </w:rPr>
        <w:t>handsets</w:t>
      </w:r>
      <w:r w:rsidRPr="00B72469">
        <w:rPr>
          <w:rFonts w:ascii="Times New Roman" w:eastAsia="Arial" w:hAnsi="Times New Roman" w:cs="Times New Roman"/>
          <w:spacing w:val="-13"/>
          <w:w w:val="84"/>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93"/>
          <w:sz w:val="18"/>
          <w:szCs w:val="18"/>
        </w:rPr>
        <w:t>MobiSys</w:t>
      </w:r>
      <w:r w:rsidRPr="00B72469">
        <w:rPr>
          <w:rFonts w:ascii="Times New Roman" w:eastAsia="Arial" w:hAnsi="Times New Roman" w:cs="Times New Roman"/>
          <w:spacing w:val="22"/>
          <w:w w:val="93"/>
          <w:sz w:val="18"/>
          <w:szCs w:val="18"/>
        </w:rPr>
        <w:t xml:space="preserve"> </w:t>
      </w:r>
      <w:r w:rsidRPr="00B72469">
        <w:rPr>
          <w:rFonts w:ascii="Times New Roman" w:eastAsia="Arial" w:hAnsi="Times New Roman" w:cs="Times New Roman"/>
          <w:sz w:val="18"/>
          <w:szCs w:val="18"/>
        </w:rPr>
        <w:t xml:space="preserve">’08: </w:t>
      </w:r>
      <w:r w:rsidRPr="00B72469">
        <w:rPr>
          <w:rFonts w:ascii="Times New Roman" w:eastAsia="Arial" w:hAnsi="Times New Roman" w:cs="Times New Roman"/>
          <w:w w:val="88"/>
          <w:sz w:val="18"/>
          <w:szCs w:val="18"/>
        </w:rPr>
        <w:t>Proceeding</w:t>
      </w:r>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w w:val="88"/>
          <w:sz w:val="18"/>
          <w:szCs w:val="18"/>
        </w:rPr>
        <w:t>the</w:t>
      </w:r>
      <w:r w:rsidRPr="00B72469">
        <w:rPr>
          <w:rFonts w:ascii="Times New Roman" w:eastAsia="Arial" w:hAnsi="Times New Roman" w:cs="Times New Roman"/>
          <w:spacing w:val="-10"/>
          <w:w w:val="88"/>
          <w:sz w:val="18"/>
          <w:szCs w:val="18"/>
        </w:rPr>
        <w:t xml:space="preserve"> </w:t>
      </w:r>
      <w:r w:rsidRPr="00B72469">
        <w:rPr>
          <w:rFonts w:ascii="Times New Roman" w:eastAsia="Arial" w:hAnsi="Times New Roman" w:cs="Times New Roman"/>
          <w:w w:val="88"/>
          <w:sz w:val="18"/>
          <w:szCs w:val="18"/>
        </w:rPr>
        <w:t>6th international</w:t>
      </w:r>
      <w:r w:rsidRPr="00B72469">
        <w:rPr>
          <w:rFonts w:ascii="Times New Roman" w:eastAsia="Arial" w:hAnsi="Times New Roman" w:cs="Times New Roman"/>
          <w:spacing w:val="29"/>
          <w:w w:val="88"/>
          <w:sz w:val="18"/>
          <w:szCs w:val="18"/>
        </w:rPr>
        <w:t xml:space="preserve"> </w:t>
      </w:r>
      <w:r w:rsidRPr="00B72469">
        <w:rPr>
          <w:rFonts w:ascii="Times New Roman" w:eastAsia="Arial" w:hAnsi="Times New Roman" w:cs="Times New Roman"/>
          <w:w w:val="88"/>
          <w:sz w:val="18"/>
          <w:szCs w:val="18"/>
        </w:rPr>
        <w:t>conference</w:t>
      </w:r>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w w:val="88"/>
          <w:sz w:val="18"/>
          <w:szCs w:val="18"/>
        </w:rPr>
        <w:t>on</w:t>
      </w:r>
      <w:r w:rsidRPr="00B72469">
        <w:rPr>
          <w:rFonts w:ascii="Times New Roman" w:eastAsia="Arial" w:hAnsi="Times New Roman" w:cs="Times New Roman"/>
          <w:spacing w:val="-6"/>
          <w:w w:val="88"/>
          <w:sz w:val="18"/>
          <w:szCs w:val="18"/>
        </w:rPr>
        <w:t xml:space="preserve"> </w:t>
      </w:r>
      <w:r w:rsidRPr="00B72469">
        <w:rPr>
          <w:rFonts w:ascii="Times New Roman" w:eastAsia="Arial" w:hAnsi="Times New Roman" w:cs="Times New Roman"/>
          <w:w w:val="88"/>
          <w:sz w:val="18"/>
          <w:szCs w:val="18"/>
        </w:rPr>
        <w:t>Mobile</w:t>
      </w:r>
      <w:r w:rsidRPr="00B72469">
        <w:rPr>
          <w:rFonts w:ascii="Times New Roman" w:eastAsia="Arial" w:hAnsi="Times New Roman" w:cs="Times New Roman"/>
          <w:spacing w:val="40"/>
          <w:w w:val="88"/>
          <w:sz w:val="18"/>
          <w:szCs w:val="18"/>
        </w:rPr>
        <w:t xml:space="preserve"> </w:t>
      </w:r>
      <w:r w:rsidRPr="00B72469">
        <w:rPr>
          <w:rFonts w:ascii="Times New Roman" w:eastAsia="Arial" w:hAnsi="Times New Roman" w:cs="Times New Roman"/>
          <w:sz w:val="18"/>
          <w:szCs w:val="18"/>
        </w:rPr>
        <w:t xml:space="preserve">sys- </w:t>
      </w:r>
      <w:r w:rsidRPr="00B72469">
        <w:rPr>
          <w:rFonts w:ascii="Times New Roman" w:eastAsia="Arial" w:hAnsi="Times New Roman" w:cs="Times New Roman"/>
          <w:w w:val="87"/>
          <w:sz w:val="18"/>
          <w:szCs w:val="18"/>
        </w:rPr>
        <w:t>tems,</w:t>
      </w:r>
      <w:r w:rsidRPr="00B72469">
        <w:rPr>
          <w:rFonts w:ascii="Times New Roman" w:eastAsia="Arial" w:hAnsi="Times New Roman" w:cs="Times New Roman"/>
          <w:spacing w:val="13"/>
          <w:w w:val="87"/>
          <w:sz w:val="18"/>
          <w:szCs w:val="18"/>
        </w:rPr>
        <w:t xml:space="preserve"> </w:t>
      </w:r>
      <w:r w:rsidRPr="00B72469">
        <w:rPr>
          <w:rFonts w:ascii="Times New Roman" w:eastAsia="Arial" w:hAnsi="Times New Roman" w:cs="Times New Roman"/>
          <w:w w:val="87"/>
          <w:sz w:val="18"/>
          <w:szCs w:val="18"/>
        </w:rPr>
        <w:t xml:space="preserve">applications, </w:t>
      </w:r>
      <w:r w:rsidRPr="00B72469">
        <w:rPr>
          <w:rFonts w:ascii="Times New Roman" w:eastAsia="Arial" w:hAnsi="Times New Roman" w:cs="Times New Roman"/>
          <w:spacing w:val="9"/>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7"/>
          <w:w w:val="87"/>
          <w:sz w:val="18"/>
          <w:szCs w:val="18"/>
        </w:rPr>
        <w:t xml:space="preserve"> </w:t>
      </w:r>
      <w:r w:rsidRPr="00B72469">
        <w:rPr>
          <w:rFonts w:ascii="Times New Roman" w:eastAsia="Arial" w:hAnsi="Times New Roman" w:cs="Times New Roman"/>
          <w:w w:val="87"/>
          <w:sz w:val="18"/>
          <w:szCs w:val="18"/>
        </w:rPr>
        <w:t>services,</w:t>
      </w:r>
      <w:r w:rsidRPr="00B72469">
        <w:rPr>
          <w:rFonts w:ascii="Times New Roman" w:eastAsia="Arial" w:hAnsi="Times New Roman" w:cs="Times New Roman"/>
          <w:spacing w:val="13"/>
          <w:w w:val="87"/>
          <w:sz w:val="18"/>
          <w:szCs w:val="18"/>
        </w:rPr>
        <w:t xml:space="preserve"> </w:t>
      </w:r>
      <w:r w:rsidRPr="00B72469">
        <w:rPr>
          <w:rFonts w:ascii="Times New Roman" w:eastAsia="Arial" w:hAnsi="Times New Roman" w:cs="Times New Roman"/>
          <w:w w:val="87"/>
          <w:sz w:val="18"/>
          <w:szCs w:val="18"/>
        </w:rPr>
        <w:t>pages</w:t>
      </w:r>
      <w:r w:rsidRPr="00B72469">
        <w:rPr>
          <w:rFonts w:ascii="Times New Roman" w:eastAsia="Arial" w:hAnsi="Times New Roman" w:cs="Times New Roman"/>
          <w:spacing w:val="-9"/>
          <w:w w:val="87"/>
          <w:sz w:val="18"/>
          <w:szCs w:val="18"/>
        </w:rPr>
        <w:t xml:space="preserve"> </w:t>
      </w:r>
      <w:r w:rsidRPr="00B72469">
        <w:rPr>
          <w:rFonts w:ascii="Times New Roman" w:eastAsia="Arial" w:hAnsi="Times New Roman" w:cs="Times New Roman"/>
          <w:w w:val="87"/>
          <w:sz w:val="18"/>
          <w:szCs w:val="18"/>
        </w:rPr>
        <w:t>225–238,</w:t>
      </w:r>
      <w:r w:rsidRPr="00B72469">
        <w:rPr>
          <w:rFonts w:ascii="Times New Roman" w:eastAsia="Arial" w:hAnsi="Times New Roman" w:cs="Times New Roman"/>
          <w:spacing w:val="28"/>
          <w:w w:val="87"/>
          <w:sz w:val="18"/>
          <w:szCs w:val="18"/>
        </w:rPr>
        <w:t xml:space="preserve"> </w:t>
      </w:r>
      <w:r w:rsidRPr="00B72469">
        <w:rPr>
          <w:rFonts w:ascii="Times New Roman" w:eastAsia="Arial" w:hAnsi="Times New Roman" w:cs="Times New Roman"/>
          <w:w w:val="87"/>
          <w:sz w:val="18"/>
          <w:szCs w:val="18"/>
        </w:rPr>
        <w:t>N</w:t>
      </w:r>
      <w:r w:rsidRPr="00B72469">
        <w:rPr>
          <w:rFonts w:ascii="Times New Roman" w:eastAsia="Arial" w:hAnsi="Times New Roman" w:cs="Times New Roman"/>
          <w:spacing w:val="-3"/>
          <w:w w:val="87"/>
          <w:sz w:val="18"/>
          <w:szCs w:val="18"/>
        </w:rPr>
        <w:t>e</w:t>
      </w:r>
      <w:r w:rsidRPr="00B72469">
        <w:rPr>
          <w:rFonts w:ascii="Times New Roman" w:eastAsia="Arial" w:hAnsi="Times New Roman" w:cs="Times New Roman"/>
          <w:w w:val="87"/>
          <w:sz w:val="18"/>
          <w:szCs w:val="18"/>
        </w:rPr>
        <w:t>w</w:t>
      </w:r>
      <w:r w:rsidRPr="00B72469">
        <w:rPr>
          <w:rFonts w:ascii="Times New Roman" w:eastAsia="Arial" w:hAnsi="Times New Roman" w:cs="Times New Roman"/>
          <w:spacing w:val="32"/>
          <w:w w:val="87"/>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 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8.</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C0" w14:textId="77777777" w:rsidR="00676FEB" w:rsidRPr="00B72469" w:rsidRDefault="00676FEB" w:rsidP="00676FEB">
      <w:pPr>
        <w:spacing w:before="3" w:after="0" w:line="180" w:lineRule="exact"/>
        <w:rPr>
          <w:rFonts w:ascii="Times New Roman" w:hAnsi="Times New Roman" w:cs="Times New Roman"/>
          <w:sz w:val="18"/>
          <w:szCs w:val="18"/>
        </w:rPr>
      </w:pPr>
    </w:p>
    <w:p w14:paraId="0AFED2C1"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4</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D</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90"/>
          <w:sz w:val="18"/>
          <w:szCs w:val="18"/>
        </w:rPr>
        <w:t>Bruml</w:t>
      </w:r>
      <w:r w:rsidRPr="00B72469">
        <w:rPr>
          <w:rFonts w:ascii="Times New Roman" w:eastAsia="Arial" w:hAnsi="Times New Roman" w:cs="Times New Roman"/>
          <w:spacing w:val="-3"/>
          <w:w w:val="90"/>
          <w:sz w:val="18"/>
          <w:szCs w:val="18"/>
        </w:rPr>
        <w:t>e</w:t>
      </w:r>
      <w:r w:rsidRPr="00B72469">
        <w:rPr>
          <w:rFonts w:ascii="Times New Roman" w:eastAsia="Arial" w:hAnsi="Times New Roman" w:cs="Times New Roman"/>
          <w:w w:val="90"/>
          <w:sz w:val="18"/>
          <w:szCs w:val="18"/>
        </w:rPr>
        <w:t>y</w:t>
      </w:r>
      <w:r w:rsidRPr="00B72469">
        <w:rPr>
          <w:rFonts w:ascii="Times New Roman" w:eastAsia="Arial" w:hAnsi="Times New Roman" w:cs="Times New Roman"/>
          <w:spacing w:val="32"/>
          <w:w w:val="90"/>
          <w:sz w:val="18"/>
          <w:szCs w:val="18"/>
        </w:rPr>
        <w:t xml:space="preserve"> </w:t>
      </w:r>
      <w:r w:rsidRPr="00B72469">
        <w:rPr>
          <w:rFonts w:ascii="Times New Roman" w:eastAsia="Arial" w:hAnsi="Times New Roman" w:cs="Times New Roman"/>
          <w:w w:val="90"/>
          <w:sz w:val="18"/>
          <w:szCs w:val="18"/>
        </w:rPr>
        <w:t>and</w:t>
      </w:r>
      <w:r w:rsidRPr="00B72469">
        <w:rPr>
          <w:rFonts w:ascii="Times New Roman" w:eastAsia="Arial" w:hAnsi="Times New Roman" w:cs="Times New Roman"/>
          <w:spacing w:val="-11"/>
          <w:w w:val="90"/>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90"/>
          <w:sz w:val="18"/>
          <w:szCs w:val="18"/>
        </w:rPr>
        <w:t>Boneh.</w:t>
      </w:r>
      <w:r w:rsidRPr="00B72469">
        <w:rPr>
          <w:rFonts w:ascii="Times New Roman" w:eastAsia="Arial" w:hAnsi="Times New Roman" w:cs="Times New Roman"/>
          <w:spacing w:val="17"/>
          <w:w w:val="90"/>
          <w:sz w:val="18"/>
          <w:szCs w:val="18"/>
        </w:rPr>
        <w:t xml:space="preserve"> </w:t>
      </w:r>
      <w:r w:rsidRPr="00B72469">
        <w:rPr>
          <w:rFonts w:ascii="Times New Roman" w:eastAsia="Arial" w:hAnsi="Times New Roman" w:cs="Times New Roman"/>
          <w:w w:val="90"/>
          <w:sz w:val="18"/>
          <w:szCs w:val="18"/>
        </w:rPr>
        <w:t>“Remote</w:t>
      </w:r>
      <w:r w:rsidRPr="00B72469">
        <w:rPr>
          <w:rFonts w:ascii="Times New Roman" w:eastAsia="Arial" w:hAnsi="Times New Roman" w:cs="Times New Roman"/>
          <w:spacing w:val="15"/>
          <w:w w:val="90"/>
          <w:sz w:val="18"/>
          <w:szCs w:val="18"/>
        </w:rPr>
        <w:t xml:space="preserve"> </w:t>
      </w:r>
      <w:r w:rsidRPr="00B72469">
        <w:rPr>
          <w:rFonts w:ascii="Times New Roman" w:eastAsia="Arial" w:hAnsi="Times New Roman" w:cs="Times New Roman"/>
          <w:sz w:val="18"/>
          <w:szCs w:val="18"/>
        </w:rPr>
        <w:t>timing</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85"/>
          <w:sz w:val="18"/>
          <w:szCs w:val="18"/>
        </w:rPr>
        <w:t>attacks</w:t>
      </w:r>
      <w:r w:rsidRPr="00B72469">
        <w:rPr>
          <w:rFonts w:ascii="Times New Roman" w:eastAsia="Arial" w:hAnsi="Times New Roman" w:cs="Times New Roman"/>
          <w:spacing w:val="15"/>
          <w:w w:val="85"/>
          <w:sz w:val="18"/>
          <w:szCs w:val="18"/>
        </w:rPr>
        <w:t xml:space="preserve"> </w:t>
      </w:r>
      <w:r w:rsidRPr="00B72469">
        <w:rPr>
          <w:rFonts w:ascii="Times New Roman" w:eastAsia="Arial" w:hAnsi="Times New Roman" w:cs="Times New Roman"/>
          <w:w w:val="85"/>
          <w:sz w:val="18"/>
          <w:szCs w:val="18"/>
        </w:rPr>
        <w:t>are</w:t>
      </w:r>
      <w:r w:rsidRPr="00B72469">
        <w:rPr>
          <w:rFonts w:ascii="Times New Roman" w:eastAsia="Arial" w:hAnsi="Times New Roman" w:cs="Times New Roman"/>
          <w:spacing w:val="1"/>
          <w:w w:val="85"/>
          <w:sz w:val="18"/>
          <w:szCs w:val="18"/>
        </w:rPr>
        <w:t xml:space="preserve"> </w:t>
      </w:r>
      <w:r w:rsidRPr="00B72469">
        <w:rPr>
          <w:rFonts w:ascii="Times New Roman" w:eastAsia="Arial" w:hAnsi="Times New Roman" w:cs="Times New Roman"/>
          <w:sz w:val="18"/>
          <w:szCs w:val="18"/>
        </w:rPr>
        <w:t xml:space="preserve">prac- </w:t>
      </w:r>
      <w:r w:rsidRPr="00B72469">
        <w:rPr>
          <w:rFonts w:ascii="Times New Roman" w:eastAsia="Arial" w:hAnsi="Times New Roman" w:cs="Times New Roman"/>
          <w:w w:val="95"/>
          <w:sz w:val="18"/>
          <w:szCs w:val="18"/>
        </w:rPr>
        <w:t>tical</w:t>
      </w:r>
      <w:r w:rsidRPr="00B72469">
        <w:rPr>
          <w:rFonts w:ascii="Times New Roman" w:eastAsia="Arial" w:hAnsi="Times New Roman" w:cs="Times New Roman"/>
          <w:spacing w:val="-13"/>
          <w:w w:val="95"/>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sz w:val="18"/>
          <w:szCs w:val="18"/>
        </w:rPr>
        <w:t>In</w:t>
      </w:r>
      <w:proofErr w:type="gramEnd"/>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5"/>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9"/>
          <w:sz w:val="18"/>
          <w:szCs w:val="18"/>
        </w:rPr>
        <w:t>the 12th</w:t>
      </w:r>
      <w:r w:rsidRPr="00B72469">
        <w:rPr>
          <w:rFonts w:ascii="Times New Roman" w:eastAsia="Arial" w:hAnsi="Times New Roman" w:cs="Times New Roman"/>
          <w:spacing w:val="12"/>
          <w:w w:val="89"/>
          <w:sz w:val="18"/>
          <w:szCs w:val="18"/>
        </w:rPr>
        <w:t xml:space="preserve"> </w:t>
      </w:r>
      <w:r w:rsidRPr="00B72469">
        <w:rPr>
          <w:rFonts w:ascii="Times New Roman" w:eastAsia="Arial" w:hAnsi="Times New Roman" w:cs="Times New Roman"/>
          <w:sz w:val="18"/>
          <w:szCs w:val="18"/>
        </w:rPr>
        <w:t>USENIX</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91"/>
          <w:sz w:val="18"/>
          <w:szCs w:val="18"/>
        </w:rPr>
        <w:t>Security</w:t>
      </w:r>
      <w:r w:rsidRPr="00B72469">
        <w:rPr>
          <w:rFonts w:ascii="Times New Roman" w:eastAsia="Arial" w:hAnsi="Times New Roman" w:cs="Times New Roman"/>
          <w:spacing w:val="4"/>
          <w:w w:val="91"/>
          <w:sz w:val="18"/>
          <w:szCs w:val="18"/>
        </w:rPr>
        <w:t xml:space="preserve"> </w:t>
      </w:r>
      <w:r w:rsidRPr="00B72469">
        <w:rPr>
          <w:rFonts w:ascii="Times New Roman" w:eastAsia="Arial" w:hAnsi="Times New Roman" w:cs="Times New Roman"/>
          <w:w w:val="91"/>
          <w:sz w:val="18"/>
          <w:szCs w:val="18"/>
        </w:rPr>
        <w:t xml:space="preserve">Sympo- </w:t>
      </w:r>
      <w:r w:rsidRPr="00B72469">
        <w:rPr>
          <w:rFonts w:ascii="Times New Roman" w:eastAsia="Arial" w:hAnsi="Times New Roman" w:cs="Times New Roman"/>
          <w:w w:val="86"/>
          <w:sz w:val="18"/>
          <w:szCs w:val="18"/>
        </w:rPr>
        <w:t>sium,</w:t>
      </w:r>
      <w:r w:rsidRPr="00B72469">
        <w:rPr>
          <w:rFonts w:ascii="Times New Roman" w:eastAsia="Arial" w:hAnsi="Times New Roman" w:cs="Times New Roman"/>
          <w:spacing w:val="23"/>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1–14,</w:t>
      </w:r>
      <w:r w:rsidRPr="00B72469">
        <w:rPr>
          <w:rFonts w:ascii="Times New Roman" w:eastAsia="Arial" w:hAnsi="Times New Roman" w:cs="Times New Roman"/>
          <w:spacing w:val="16"/>
          <w:w w:val="86"/>
          <w:sz w:val="18"/>
          <w:szCs w:val="18"/>
        </w:rPr>
        <w:t xml:space="preserve"> </w:t>
      </w:r>
      <w:r w:rsidRPr="00B72469">
        <w:rPr>
          <w:rFonts w:ascii="Times New Roman" w:eastAsia="Arial" w:hAnsi="Times New Roman" w:cs="Times New Roman"/>
          <w:sz w:val="18"/>
          <w:szCs w:val="18"/>
        </w:rPr>
        <w:t>2003.</w:t>
      </w:r>
    </w:p>
    <w:p w14:paraId="0AFED2C2" w14:textId="77777777" w:rsidR="00676FEB" w:rsidRPr="00B72469" w:rsidRDefault="00676FEB" w:rsidP="00676FEB">
      <w:pPr>
        <w:spacing w:before="3" w:after="0" w:line="190" w:lineRule="exact"/>
        <w:rPr>
          <w:rFonts w:ascii="Times New Roman" w:hAnsi="Times New Roman" w:cs="Times New Roman"/>
          <w:sz w:val="19"/>
          <w:szCs w:val="19"/>
        </w:rPr>
      </w:pPr>
    </w:p>
    <w:p w14:paraId="0AFED2C3"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5</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L</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37"/>
          <w:sz w:val="18"/>
          <w:szCs w:val="18"/>
        </w:rPr>
        <w:t xml:space="preserve"> </w:t>
      </w:r>
      <w:r w:rsidRPr="00B72469">
        <w:rPr>
          <w:rFonts w:ascii="Times New Roman" w:eastAsia="Arial" w:hAnsi="Times New Roman" w:cs="Times New Roman"/>
          <w:sz w:val="18"/>
          <w:szCs w:val="18"/>
        </w:rPr>
        <w:t>Cai,</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S.</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Machiraju,</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H.</w:t>
      </w:r>
      <w:r w:rsidRPr="00B72469">
        <w:rPr>
          <w:rFonts w:ascii="Times New Roman" w:eastAsia="Arial" w:hAnsi="Times New Roman" w:cs="Times New Roman"/>
          <w:spacing w:val="27"/>
          <w:sz w:val="18"/>
          <w:szCs w:val="18"/>
        </w:rPr>
        <w:t xml:space="preserve"> </w:t>
      </w:r>
      <w:r w:rsidRPr="00B72469">
        <w:rPr>
          <w:rFonts w:ascii="Times New Roman" w:eastAsia="Arial" w:hAnsi="Times New Roman" w:cs="Times New Roman"/>
          <w:sz w:val="18"/>
          <w:szCs w:val="18"/>
        </w:rPr>
        <w:t xml:space="preserve">Chen. </w:t>
      </w:r>
      <w:r w:rsidRPr="00B72469">
        <w:rPr>
          <w:rFonts w:ascii="Times New Roman" w:eastAsia="Arial" w:hAnsi="Times New Roman" w:cs="Times New Roman"/>
          <w:spacing w:val="31"/>
          <w:sz w:val="18"/>
          <w:szCs w:val="18"/>
        </w:rPr>
        <w:t xml:space="preserve"> </w:t>
      </w:r>
      <w:r w:rsidRPr="00B72469">
        <w:rPr>
          <w:rFonts w:ascii="Times New Roman" w:eastAsia="Arial" w:hAnsi="Times New Roman" w:cs="Times New Roman"/>
          <w:sz w:val="18"/>
          <w:szCs w:val="18"/>
        </w:rPr>
        <w:t>“Defending</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w w:val="84"/>
          <w:sz w:val="18"/>
          <w:szCs w:val="18"/>
        </w:rPr>
        <w:t>a</w:t>
      </w:r>
      <w:r w:rsidRPr="00B72469">
        <w:rPr>
          <w:rFonts w:ascii="Times New Roman" w:eastAsia="Arial" w:hAnsi="Times New Roman" w:cs="Times New Roman"/>
          <w:spacing w:val="-1"/>
          <w:w w:val="84"/>
          <w:sz w:val="18"/>
          <w:szCs w:val="18"/>
        </w:rPr>
        <w:t>g</w:t>
      </w:r>
      <w:r w:rsidRPr="00B72469">
        <w:rPr>
          <w:rFonts w:ascii="Times New Roman" w:eastAsia="Arial" w:hAnsi="Times New Roman" w:cs="Times New Roman"/>
          <w:w w:val="87"/>
          <w:sz w:val="18"/>
          <w:szCs w:val="18"/>
        </w:rPr>
        <w:t>ains</w:t>
      </w:r>
      <w:r w:rsidRPr="00B72469">
        <w:rPr>
          <w:rFonts w:ascii="Times New Roman" w:eastAsia="Arial" w:hAnsi="Times New Roman" w:cs="Times New Roman"/>
          <w:w w:val="99"/>
          <w:sz w:val="18"/>
          <w:szCs w:val="18"/>
        </w:rPr>
        <w:t xml:space="preserve">t </w:t>
      </w:r>
      <w:r w:rsidRPr="00B72469">
        <w:rPr>
          <w:rFonts w:ascii="Times New Roman" w:eastAsia="Arial" w:hAnsi="Times New Roman" w:cs="Times New Roman"/>
          <w:w w:val="89"/>
          <w:sz w:val="18"/>
          <w:szCs w:val="18"/>
        </w:rPr>
        <w:t>senso</w:t>
      </w:r>
      <w:r w:rsidRPr="00B72469">
        <w:rPr>
          <w:rFonts w:ascii="Times New Roman" w:eastAsia="Arial" w:hAnsi="Times New Roman" w:cs="Times New Roman"/>
          <w:spacing w:val="-4"/>
          <w:w w:val="89"/>
          <w:sz w:val="18"/>
          <w:szCs w:val="18"/>
        </w:rPr>
        <w:t>r</w:t>
      </w:r>
      <w:r w:rsidRPr="00B72469">
        <w:rPr>
          <w:rFonts w:ascii="Times New Roman" w:eastAsia="Arial" w:hAnsi="Times New Roman" w:cs="Times New Roman"/>
          <w:w w:val="89"/>
          <w:sz w:val="18"/>
          <w:szCs w:val="18"/>
        </w:rPr>
        <w:t>-sni</w:t>
      </w:r>
      <w:r w:rsidRPr="00B72469">
        <w:rPr>
          <w:rFonts w:ascii="Times New Roman" w:eastAsia="Arial" w:hAnsi="Times New Roman" w:cs="Times New Roman"/>
          <w:spacing w:val="-4"/>
          <w:w w:val="89"/>
          <w:sz w:val="18"/>
          <w:szCs w:val="18"/>
        </w:rPr>
        <w:t>f</w:t>
      </w:r>
      <w:r w:rsidRPr="00B72469">
        <w:rPr>
          <w:rFonts w:ascii="Times New Roman" w:eastAsia="Arial" w:hAnsi="Times New Roman" w:cs="Times New Roman"/>
          <w:w w:val="89"/>
          <w:sz w:val="18"/>
          <w:szCs w:val="18"/>
        </w:rPr>
        <w:t>fing</w:t>
      </w:r>
      <w:r w:rsidRPr="00B72469">
        <w:rPr>
          <w:rFonts w:ascii="Times New Roman" w:eastAsia="Arial" w:hAnsi="Times New Roman" w:cs="Times New Roman"/>
          <w:spacing w:val="18"/>
          <w:w w:val="89"/>
          <w:sz w:val="18"/>
          <w:szCs w:val="18"/>
        </w:rPr>
        <w:t xml:space="preserve"> </w:t>
      </w:r>
      <w:r w:rsidRPr="00B72469">
        <w:rPr>
          <w:rFonts w:ascii="Times New Roman" w:eastAsia="Arial" w:hAnsi="Times New Roman" w:cs="Times New Roman"/>
          <w:w w:val="89"/>
          <w:sz w:val="18"/>
          <w:szCs w:val="18"/>
        </w:rPr>
        <w:t>attacks</w:t>
      </w:r>
      <w:r w:rsidRPr="00B72469">
        <w:rPr>
          <w:rFonts w:ascii="Times New Roman" w:eastAsia="Arial" w:hAnsi="Times New Roman" w:cs="Times New Roman"/>
          <w:spacing w:val="-10"/>
          <w:w w:val="89"/>
          <w:sz w:val="18"/>
          <w:szCs w:val="18"/>
        </w:rPr>
        <w:t xml:space="preserve"> </w:t>
      </w:r>
      <w:r w:rsidRPr="00B72469">
        <w:rPr>
          <w:rFonts w:ascii="Times New Roman" w:eastAsia="Arial" w:hAnsi="Times New Roman" w:cs="Times New Roman"/>
          <w:w w:val="89"/>
          <w:sz w:val="18"/>
          <w:szCs w:val="18"/>
        </w:rPr>
        <w:t>on</w:t>
      </w:r>
      <w:r w:rsidRPr="00B72469">
        <w:rPr>
          <w:rFonts w:ascii="Times New Roman" w:eastAsia="Arial" w:hAnsi="Times New Roman" w:cs="Times New Roman"/>
          <w:spacing w:val="2"/>
          <w:w w:val="89"/>
          <w:sz w:val="18"/>
          <w:szCs w:val="18"/>
        </w:rPr>
        <w:t xml:space="preserve"> </w:t>
      </w:r>
      <w:r w:rsidRPr="00B72469">
        <w:rPr>
          <w:rFonts w:ascii="Times New Roman" w:eastAsia="Arial" w:hAnsi="Times New Roman" w:cs="Times New Roman"/>
          <w:w w:val="89"/>
          <w:sz w:val="18"/>
          <w:szCs w:val="18"/>
        </w:rPr>
        <w:t>mobile</w:t>
      </w:r>
      <w:r w:rsidRPr="00B72469">
        <w:rPr>
          <w:rFonts w:ascii="Times New Roman" w:eastAsia="Arial" w:hAnsi="Times New Roman" w:cs="Times New Roman"/>
          <w:spacing w:val="23"/>
          <w:w w:val="89"/>
          <w:sz w:val="18"/>
          <w:szCs w:val="18"/>
        </w:rPr>
        <w:t xml:space="preserve"> </w:t>
      </w:r>
      <w:r w:rsidRPr="00B72469">
        <w:rPr>
          <w:rFonts w:ascii="Times New Roman" w:eastAsia="Arial" w:hAnsi="Times New Roman" w:cs="Times New Roman"/>
          <w:w w:val="86"/>
          <w:sz w:val="18"/>
          <w:szCs w:val="18"/>
        </w:rPr>
        <w:t>phones</w:t>
      </w:r>
      <w:r w:rsidRPr="00B72469">
        <w:rPr>
          <w:rFonts w:ascii="Times New Roman" w:eastAsia="Arial" w:hAnsi="Times New Roman" w:cs="Times New Roman"/>
          <w:spacing w:val="-13"/>
          <w:w w:val="86"/>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w w:val="96"/>
          <w:sz w:val="18"/>
          <w:szCs w:val="18"/>
        </w:rPr>
        <w:t>MobiHeld</w:t>
      </w:r>
      <w:r w:rsidRPr="00B72469">
        <w:rPr>
          <w:rFonts w:ascii="Times New Roman" w:eastAsia="Arial" w:hAnsi="Times New Roman" w:cs="Times New Roman"/>
          <w:spacing w:val="-2"/>
          <w:w w:val="96"/>
          <w:sz w:val="18"/>
          <w:szCs w:val="18"/>
        </w:rPr>
        <w:t xml:space="preserve"> </w:t>
      </w:r>
      <w:r w:rsidRPr="00B72469">
        <w:rPr>
          <w:rFonts w:ascii="Times New Roman" w:eastAsia="Arial" w:hAnsi="Times New Roman" w:cs="Times New Roman"/>
          <w:sz w:val="18"/>
          <w:szCs w:val="18"/>
        </w:rPr>
        <w:t xml:space="preserve">’09: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12"/>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7"/>
          <w:sz w:val="18"/>
          <w:szCs w:val="18"/>
        </w:rPr>
        <w:t>the</w:t>
      </w:r>
      <w:r w:rsidRPr="00B72469">
        <w:rPr>
          <w:rFonts w:ascii="Times New Roman" w:eastAsia="Arial" w:hAnsi="Times New Roman" w:cs="Times New Roman"/>
          <w:spacing w:val="13"/>
          <w:w w:val="87"/>
          <w:sz w:val="18"/>
          <w:szCs w:val="18"/>
        </w:rPr>
        <w:t xml:space="preserve"> </w:t>
      </w:r>
      <w:r w:rsidRPr="00B72469">
        <w:rPr>
          <w:rFonts w:ascii="Times New Roman" w:eastAsia="Arial" w:hAnsi="Times New Roman" w:cs="Times New Roman"/>
          <w:w w:val="87"/>
          <w:sz w:val="18"/>
          <w:szCs w:val="18"/>
        </w:rPr>
        <w:t>1st</w:t>
      </w:r>
      <w:r w:rsidRPr="00B72469">
        <w:rPr>
          <w:rFonts w:ascii="Times New Roman" w:eastAsia="Arial" w:hAnsi="Times New Roman" w:cs="Times New Roman"/>
          <w:spacing w:val="13"/>
          <w:w w:val="87"/>
          <w:sz w:val="18"/>
          <w:szCs w:val="18"/>
        </w:rPr>
        <w:t xml:space="preserve"> </w:t>
      </w:r>
      <w:r w:rsidRPr="00B72469">
        <w:rPr>
          <w:rFonts w:ascii="Times New Roman" w:eastAsia="Arial" w:hAnsi="Times New Roman" w:cs="Times New Roman"/>
          <w:spacing w:val="-7"/>
          <w:sz w:val="18"/>
          <w:szCs w:val="18"/>
        </w:rPr>
        <w:t>A</w:t>
      </w:r>
      <w:r w:rsidRPr="00B72469">
        <w:rPr>
          <w:rFonts w:ascii="Times New Roman" w:eastAsia="Arial" w:hAnsi="Times New Roman" w:cs="Times New Roman"/>
          <w:sz w:val="18"/>
          <w:szCs w:val="18"/>
        </w:rPr>
        <w:t>CM</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spacing w:val="-2"/>
          <w:w w:val="91"/>
          <w:sz w:val="18"/>
          <w:szCs w:val="18"/>
        </w:rPr>
        <w:t>w</w:t>
      </w:r>
      <w:r w:rsidRPr="00B72469">
        <w:rPr>
          <w:rFonts w:ascii="Times New Roman" w:eastAsia="Arial" w:hAnsi="Times New Roman" w:cs="Times New Roman"/>
          <w:w w:val="91"/>
          <w:sz w:val="18"/>
          <w:szCs w:val="18"/>
        </w:rPr>
        <w:t>orkshop</w:t>
      </w:r>
      <w:r w:rsidRPr="00B72469">
        <w:rPr>
          <w:rFonts w:ascii="Times New Roman" w:eastAsia="Arial" w:hAnsi="Times New Roman" w:cs="Times New Roman"/>
          <w:spacing w:val="14"/>
          <w:w w:val="91"/>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93"/>
          <w:sz w:val="18"/>
          <w:szCs w:val="18"/>
        </w:rPr>
        <w:t>Net</w:t>
      </w:r>
      <w:r w:rsidRPr="00B72469">
        <w:rPr>
          <w:rFonts w:ascii="Times New Roman" w:eastAsia="Arial" w:hAnsi="Times New Roman" w:cs="Times New Roman"/>
          <w:spacing w:val="-2"/>
          <w:w w:val="93"/>
          <w:sz w:val="18"/>
          <w:szCs w:val="18"/>
        </w:rPr>
        <w:t>w</w:t>
      </w:r>
      <w:r w:rsidRPr="00B72469">
        <w:rPr>
          <w:rFonts w:ascii="Times New Roman" w:eastAsia="Arial" w:hAnsi="Times New Roman" w:cs="Times New Roman"/>
          <w:w w:val="93"/>
          <w:sz w:val="18"/>
          <w:szCs w:val="18"/>
        </w:rPr>
        <w:t>orking,</w:t>
      </w:r>
      <w:r w:rsidRPr="00B72469">
        <w:rPr>
          <w:rFonts w:ascii="Times New Roman" w:eastAsia="Arial" w:hAnsi="Times New Roman" w:cs="Times New Roman"/>
          <w:spacing w:val="22"/>
          <w:w w:val="93"/>
          <w:sz w:val="18"/>
          <w:szCs w:val="18"/>
        </w:rPr>
        <w:t xml:space="preserve"> </w:t>
      </w:r>
      <w:r w:rsidRPr="00B72469">
        <w:rPr>
          <w:rFonts w:ascii="Times New Roman" w:eastAsia="Arial" w:hAnsi="Times New Roman" w:cs="Times New Roman"/>
          <w:sz w:val="18"/>
          <w:szCs w:val="18"/>
        </w:rPr>
        <w:t xml:space="preserve">sys- </w:t>
      </w:r>
      <w:r w:rsidRPr="00B72469">
        <w:rPr>
          <w:rFonts w:ascii="Times New Roman" w:eastAsia="Arial" w:hAnsi="Times New Roman" w:cs="Times New Roman"/>
          <w:w w:val="88"/>
          <w:sz w:val="18"/>
          <w:szCs w:val="18"/>
        </w:rPr>
        <w:t>tems,</w:t>
      </w:r>
      <w:r w:rsidRPr="00B72469">
        <w:rPr>
          <w:rFonts w:ascii="Times New Roman" w:eastAsia="Arial" w:hAnsi="Times New Roman" w:cs="Times New Roman"/>
          <w:spacing w:val="25"/>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7"/>
          <w:w w:val="88"/>
          <w:sz w:val="18"/>
          <w:szCs w:val="18"/>
        </w:rPr>
        <w:t xml:space="preserve"> </w:t>
      </w:r>
      <w:r w:rsidRPr="00B72469">
        <w:rPr>
          <w:rFonts w:ascii="Times New Roman" w:eastAsia="Arial" w:hAnsi="Times New Roman" w:cs="Times New Roman"/>
          <w:w w:val="88"/>
          <w:sz w:val="18"/>
          <w:szCs w:val="18"/>
        </w:rPr>
        <w:t xml:space="preserve">applications </w:t>
      </w:r>
      <w:r w:rsidRPr="00B72469">
        <w:rPr>
          <w:rFonts w:ascii="Times New Roman" w:eastAsia="Arial" w:hAnsi="Times New Roman" w:cs="Times New Roman"/>
          <w:spacing w:val="7"/>
          <w:w w:val="88"/>
          <w:sz w:val="18"/>
          <w:szCs w:val="18"/>
        </w:rPr>
        <w:t xml:space="preserve"> </w:t>
      </w:r>
      <w:r w:rsidRPr="00B72469">
        <w:rPr>
          <w:rFonts w:ascii="Times New Roman" w:eastAsia="Arial" w:hAnsi="Times New Roman" w:cs="Times New Roman"/>
          <w:sz w:val="18"/>
          <w:szCs w:val="18"/>
        </w:rPr>
        <w:t>for</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w w:val="89"/>
          <w:sz w:val="18"/>
          <w:szCs w:val="18"/>
        </w:rPr>
        <w:t>mobile</w:t>
      </w:r>
      <w:r w:rsidRPr="00B72469">
        <w:rPr>
          <w:rFonts w:ascii="Times New Roman" w:eastAsia="Arial" w:hAnsi="Times New Roman" w:cs="Times New Roman"/>
          <w:spacing w:val="44"/>
          <w:w w:val="89"/>
          <w:sz w:val="18"/>
          <w:szCs w:val="18"/>
        </w:rPr>
        <w:t xml:space="preserve"> </w:t>
      </w:r>
      <w:r w:rsidRPr="00B72469">
        <w:rPr>
          <w:rFonts w:ascii="Times New Roman" w:eastAsia="Arial" w:hAnsi="Times New Roman" w:cs="Times New Roman"/>
          <w:w w:val="89"/>
          <w:sz w:val="18"/>
          <w:szCs w:val="18"/>
        </w:rPr>
        <w:t>handhelds,</w:t>
      </w:r>
      <w:r w:rsidRPr="00B72469">
        <w:rPr>
          <w:rFonts w:ascii="Times New Roman" w:eastAsia="Arial" w:hAnsi="Times New Roman" w:cs="Times New Roman"/>
          <w:spacing w:val="11"/>
          <w:w w:val="89"/>
          <w:sz w:val="18"/>
          <w:szCs w:val="18"/>
        </w:rPr>
        <w:t xml:space="preserve"> </w:t>
      </w:r>
      <w:r w:rsidRPr="00B72469">
        <w:rPr>
          <w:rFonts w:ascii="Times New Roman" w:eastAsia="Arial" w:hAnsi="Times New Roman" w:cs="Times New Roman"/>
          <w:w w:val="89"/>
          <w:sz w:val="18"/>
          <w:szCs w:val="18"/>
        </w:rPr>
        <w:t>pages</w:t>
      </w:r>
      <w:r w:rsidRPr="00B72469">
        <w:rPr>
          <w:rFonts w:ascii="Times New Roman" w:eastAsia="Arial" w:hAnsi="Times New Roman" w:cs="Times New Roman"/>
          <w:spacing w:val="-7"/>
          <w:w w:val="89"/>
          <w:sz w:val="18"/>
          <w:szCs w:val="18"/>
        </w:rPr>
        <w:t xml:space="preserve"> </w:t>
      </w:r>
      <w:r w:rsidRPr="00B72469">
        <w:rPr>
          <w:rFonts w:ascii="Times New Roman" w:eastAsia="Arial" w:hAnsi="Times New Roman" w:cs="Times New Roman"/>
          <w:w w:val="89"/>
          <w:sz w:val="18"/>
          <w:szCs w:val="18"/>
        </w:rPr>
        <w:t xml:space="preserve">31–36, </w:t>
      </w:r>
      <w:r w:rsidRPr="00B72469">
        <w:rPr>
          <w:rFonts w:ascii="Times New Roman" w:eastAsia="Arial" w:hAnsi="Times New Roman" w:cs="Times New Roman"/>
          <w:w w:val="93"/>
          <w:sz w:val="18"/>
          <w:szCs w:val="18"/>
        </w:rPr>
        <w:t>N</w:t>
      </w:r>
      <w:r w:rsidRPr="00B72469">
        <w:rPr>
          <w:rFonts w:ascii="Times New Roman" w:eastAsia="Arial" w:hAnsi="Times New Roman" w:cs="Times New Roman"/>
          <w:spacing w:val="-4"/>
          <w:w w:val="93"/>
          <w:sz w:val="18"/>
          <w:szCs w:val="18"/>
        </w:rPr>
        <w:t>e</w:t>
      </w:r>
      <w:r w:rsidRPr="00B72469">
        <w:rPr>
          <w:rFonts w:ascii="Times New Roman" w:eastAsia="Arial" w:hAnsi="Times New Roman" w:cs="Times New Roman"/>
          <w:w w:val="93"/>
          <w:sz w:val="18"/>
          <w:szCs w:val="18"/>
        </w:rPr>
        <w:t>w</w:t>
      </w:r>
      <w:r w:rsidRPr="00B72469">
        <w:rPr>
          <w:rFonts w:ascii="Times New Roman" w:eastAsia="Arial" w:hAnsi="Times New Roman" w:cs="Times New Roman"/>
          <w:spacing w:val="-1"/>
          <w:w w:val="93"/>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9.</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C4" w14:textId="77777777" w:rsidR="00676FEB" w:rsidRPr="00B72469" w:rsidRDefault="00676FEB" w:rsidP="00676FEB">
      <w:pPr>
        <w:spacing w:before="2" w:after="0" w:line="180" w:lineRule="exact"/>
        <w:rPr>
          <w:rFonts w:ascii="Times New Roman" w:hAnsi="Times New Roman" w:cs="Times New Roman"/>
          <w:sz w:val="18"/>
          <w:szCs w:val="18"/>
        </w:rPr>
      </w:pPr>
    </w:p>
    <w:p w14:paraId="0AFED2C5" w14:textId="77777777" w:rsidR="00676FEB" w:rsidRPr="00B72469" w:rsidRDefault="00676FEB" w:rsidP="00676FEB">
      <w:pPr>
        <w:spacing w:after="0" w:line="204" w:lineRule="auto"/>
        <w:ind w:left="309" w:right="59" w:hanging="309"/>
        <w:rPr>
          <w:rFonts w:ascii="Times New Roman" w:eastAsia="Arial" w:hAnsi="Times New Roman" w:cs="Times New Roman"/>
          <w:sz w:val="18"/>
          <w:szCs w:val="18"/>
        </w:rPr>
      </w:pPr>
      <w:r w:rsidRPr="00B72469">
        <w:rPr>
          <w:rFonts w:ascii="Times New Roman" w:eastAsia="Arial" w:hAnsi="Times New Roman" w:cs="Times New Roman"/>
          <w:sz w:val="18"/>
          <w:szCs w:val="18"/>
        </w:rPr>
        <w:t>[6</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H</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87"/>
          <w:sz w:val="18"/>
          <w:szCs w:val="18"/>
        </w:rPr>
        <w:t>Cheng</w:t>
      </w:r>
      <w:r w:rsidRPr="00B72469">
        <w:rPr>
          <w:rFonts w:ascii="Times New Roman" w:eastAsia="Arial" w:hAnsi="Times New Roman" w:cs="Times New Roman"/>
          <w:spacing w:val="16"/>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7"/>
          <w:w w:val="87"/>
          <w:sz w:val="18"/>
          <w:szCs w:val="18"/>
        </w:rPr>
        <w:t xml:space="preserve"> </w:t>
      </w:r>
      <w:r w:rsidRPr="00B72469">
        <w:rPr>
          <w:rFonts w:ascii="Times New Roman" w:eastAsia="Arial" w:hAnsi="Times New Roman" w:cs="Times New Roman"/>
          <w:sz w:val="18"/>
          <w:szCs w:val="18"/>
        </w:rPr>
        <w:t>R.</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spacing w:val="-13"/>
          <w:sz w:val="18"/>
          <w:szCs w:val="18"/>
        </w:rPr>
        <w:t>A</w:t>
      </w:r>
      <w:r w:rsidRPr="00B72469">
        <w:rPr>
          <w:rFonts w:ascii="Times New Roman" w:eastAsia="Arial" w:hAnsi="Times New Roman" w:cs="Times New Roman"/>
          <w:sz w:val="18"/>
          <w:szCs w:val="18"/>
        </w:rPr>
        <w:t>vnu</w:t>
      </w:r>
      <w:r w:rsidRPr="00B72469">
        <w:rPr>
          <w:rFonts w:ascii="Times New Roman" w:eastAsia="Arial" w:hAnsi="Times New Roman" w:cs="Times New Roman"/>
          <w:spacing w:val="-10"/>
          <w:sz w:val="18"/>
          <w:szCs w:val="18"/>
        </w:rPr>
        <w:t>r</w:t>
      </w:r>
      <w:r w:rsidRPr="00B72469">
        <w:rPr>
          <w:rFonts w:ascii="Times New Roman" w:eastAsia="Arial" w:hAnsi="Times New Roman" w:cs="Times New Roman"/>
          <w:sz w:val="18"/>
          <w:szCs w:val="18"/>
        </w:rPr>
        <w:t>.</w:t>
      </w:r>
      <w:r w:rsidRPr="00B72469">
        <w:rPr>
          <w:rFonts w:ascii="Times New Roman" w:eastAsia="Arial" w:hAnsi="Times New Roman" w:cs="Times New Roman"/>
          <w:spacing w:val="22"/>
          <w:sz w:val="18"/>
          <w:szCs w:val="18"/>
        </w:rPr>
        <w:t xml:space="preserve"> </w:t>
      </w:r>
      <w:r w:rsidRPr="00B72469">
        <w:rPr>
          <w:rFonts w:ascii="Times New Roman" w:eastAsia="Arial" w:hAnsi="Times New Roman" w:cs="Times New Roman"/>
          <w:sz w:val="18"/>
          <w:szCs w:val="18"/>
        </w:rPr>
        <w:t>“</w:t>
      </w:r>
      <w:r w:rsidRPr="00B72469">
        <w:rPr>
          <w:rFonts w:ascii="Times New Roman" w:eastAsia="Arial" w:hAnsi="Times New Roman" w:cs="Times New Roman"/>
          <w:spacing w:val="-6"/>
          <w:sz w:val="18"/>
          <w:szCs w:val="18"/>
        </w:rPr>
        <w:t>T</w:t>
      </w:r>
      <w:r w:rsidRPr="00B72469">
        <w:rPr>
          <w:rFonts w:ascii="Times New Roman" w:eastAsia="Arial" w:hAnsi="Times New Roman" w:cs="Times New Roman"/>
          <w:sz w:val="18"/>
          <w:szCs w:val="18"/>
        </w:rPr>
        <w:t>ra</w:t>
      </w:r>
      <w:r w:rsidRPr="00B72469">
        <w:rPr>
          <w:rFonts w:ascii="Times New Roman" w:eastAsia="Arial" w:hAnsi="Times New Roman" w:cs="Times New Roman"/>
          <w:spacing w:val="-4"/>
          <w:sz w:val="18"/>
          <w:szCs w:val="18"/>
        </w:rPr>
        <w:t>f</w:t>
      </w:r>
      <w:r w:rsidRPr="00B72469">
        <w:rPr>
          <w:rFonts w:ascii="Times New Roman" w:eastAsia="Arial" w:hAnsi="Times New Roman" w:cs="Times New Roman"/>
          <w:sz w:val="18"/>
          <w:szCs w:val="18"/>
        </w:rPr>
        <w:t>fic</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w w:val="88"/>
          <w:sz w:val="18"/>
          <w:szCs w:val="18"/>
        </w:rPr>
        <w:t>analysis</w:t>
      </w:r>
      <w:r w:rsidRPr="00B72469">
        <w:rPr>
          <w:rFonts w:ascii="Times New Roman" w:eastAsia="Arial" w:hAnsi="Times New Roman" w:cs="Times New Roman"/>
          <w:spacing w:val="10"/>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90"/>
          <w:sz w:val="18"/>
          <w:szCs w:val="18"/>
        </w:rPr>
        <w:t>SSL</w:t>
      </w:r>
      <w:r w:rsidRPr="00B72469">
        <w:rPr>
          <w:rFonts w:ascii="Times New Roman" w:eastAsia="Arial" w:hAnsi="Times New Roman" w:cs="Times New Roman"/>
          <w:spacing w:val="9"/>
          <w:w w:val="90"/>
          <w:sz w:val="18"/>
          <w:szCs w:val="18"/>
        </w:rPr>
        <w:t xml:space="preserve"> </w:t>
      </w:r>
      <w:r w:rsidRPr="00B72469">
        <w:rPr>
          <w:rFonts w:ascii="Times New Roman" w:eastAsia="Arial" w:hAnsi="Times New Roman" w:cs="Times New Roman"/>
          <w:w w:val="91"/>
          <w:sz w:val="18"/>
          <w:szCs w:val="18"/>
        </w:rPr>
        <w:t>encrypt</w:t>
      </w:r>
      <w:r w:rsidRPr="00B72469">
        <w:rPr>
          <w:rFonts w:ascii="Times New Roman" w:eastAsia="Arial" w:hAnsi="Times New Roman" w:cs="Times New Roman"/>
          <w:w w:val="84"/>
          <w:sz w:val="18"/>
          <w:szCs w:val="18"/>
        </w:rPr>
        <w:t xml:space="preserve">ed </w:t>
      </w:r>
      <w:r w:rsidRPr="00B72469">
        <w:rPr>
          <w:rFonts w:ascii="Times New Roman" w:eastAsia="Arial" w:hAnsi="Times New Roman" w:cs="Times New Roman"/>
          <w:w w:val="90"/>
          <w:sz w:val="18"/>
          <w:szCs w:val="18"/>
        </w:rPr>
        <w:t>web</w:t>
      </w:r>
      <w:r w:rsidRPr="00B72469">
        <w:rPr>
          <w:rFonts w:ascii="Times New Roman" w:eastAsia="Arial" w:hAnsi="Times New Roman" w:cs="Times New Roman"/>
          <w:spacing w:val="15"/>
          <w:w w:val="90"/>
          <w:sz w:val="18"/>
          <w:szCs w:val="18"/>
        </w:rPr>
        <w:t xml:space="preserve"> </w:t>
      </w:r>
      <w:r w:rsidRPr="00B72469">
        <w:rPr>
          <w:rFonts w:ascii="Times New Roman" w:eastAsia="Arial" w:hAnsi="Times New Roman" w:cs="Times New Roman"/>
          <w:w w:val="91"/>
          <w:sz w:val="18"/>
          <w:szCs w:val="18"/>
        </w:rPr>
        <w:t>br</w:t>
      </w:r>
      <w:r w:rsidRPr="00B72469">
        <w:rPr>
          <w:rFonts w:ascii="Times New Roman" w:eastAsia="Arial" w:hAnsi="Times New Roman" w:cs="Times New Roman"/>
          <w:spacing w:val="-4"/>
          <w:w w:val="91"/>
          <w:sz w:val="18"/>
          <w:szCs w:val="18"/>
        </w:rPr>
        <w:t>o</w:t>
      </w:r>
      <w:r w:rsidRPr="00B72469">
        <w:rPr>
          <w:rFonts w:ascii="Times New Roman" w:eastAsia="Arial" w:hAnsi="Times New Roman" w:cs="Times New Roman"/>
          <w:w w:val="92"/>
          <w:sz w:val="18"/>
          <w:szCs w:val="18"/>
        </w:rPr>
        <w:t>wsing</w:t>
      </w:r>
      <w:r w:rsidRPr="00B72469">
        <w:rPr>
          <w:rFonts w:ascii="Times New Roman" w:eastAsia="Arial" w:hAnsi="Times New Roman" w:cs="Times New Roman"/>
          <w:spacing w:val="-13"/>
          <w:w w:val="92"/>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7"/>
          <w:sz w:val="18"/>
          <w:szCs w:val="18"/>
        </w:rPr>
        <w:t xml:space="preserve"> </w:t>
      </w:r>
      <w:proofErr w:type="gramEnd"/>
      <w:r w:rsidR="003E65E7">
        <w:fldChar w:fldCharType="begin"/>
      </w:r>
      <w:r w:rsidR="003E65E7">
        <w:instrText xml:space="preserve"> HYPERLINK "http://citeseerx.ist.psu.edu/" \h </w:instrText>
      </w:r>
      <w:r w:rsidR="003E65E7">
        <w:fldChar w:fldCharType="separate"/>
      </w:r>
      <w:r w:rsidRPr="00B72469">
        <w:rPr>
          <w:rFonts w:ascii="Times New Roman" w:eastAsia="Arial" w:hAnsi="Times New Roman" w:cs="Times New Roman"/>
          <w:w w:val="145"/>
          <w:sz w:val="18"/>
          <w:szCs w:val="18"/>
        </w:rPr>
        <w:t xml:space="preserve">http://citeseerx.ist.psu.edu/ </w:t>
      </w:r>
      <w:r w:rsidR="003E65E7">
        <w:rPr>
          <w:rFonts w:ascii="Times New Roman" w:eastAsia="Arial" w:hAnsi="Times New Roman" w:cs="Times New Roman"/>
          <w:w w:val="145"/>
          <w:sz w:val="18"/>
          <w:szCs w:val="18"/>
        </w:rPr>
        <w:fldChar w:fldCharType="end"/>
      </w:r>
      <w:r w:rsidRPr="00B72469">
        <w:rPr>
          <w:rFonts w:ascii="Times New Roman" w:eastAsia="Arial" w:hAnsi="Times New Roman" w:cs="Times New Roman"/>
          <w:w w:val="121"/>
          <w:sz w:val="18"/>
          <w:szCs w:val="18"/>
        </w:rPr>
        <w:t xml:space="preserve">viewdoc/download?doi=10.1.1.3.1201\&amp;rep= </w:t>
      </w:r>
      <w:r w:rsidRPr="00B72469">
        <w:rPr>
          <w:rFonts w:ascii="Times New Roman" w:eastAsia="Arial" w:hAnsi="Times New Roman" w:cs="Times New Roman"/>
          <w:w w:val="128"/>
          <w:sz w:val="18"/>
          <w:szCs w:val="18"/>
        </w:rPr>
        <w:t>rep1\&amp;type=url\&amp;i=0</w:t>
      </w:r>
      <w:r w:rsidRPr="00B72469">
        <w:rPr>
          <w:rFonts w:ascii="Times New Roman" w:eastAsia="Arial" w:hAnsi="Times New Roman" w:cs="Times New Roman"/>
          <w:w w:val="89"/>
          <w:sz w:val="18"/>
          <w:szCs w:val="18"/>
        </w:rPr>
        <w:t>,</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z w:val="18"/>
          <w:szCs w:val="18"/>
        </w:rPr>
        <w:t>1998.</w:t>
      </w:r>
    </w:p>
    <w:p w14:paraId="0AFED2C6" w14:textId="77777777" w:rsidR="00676FEB" w:rsidRPr="00B72469" w:rsidRDefault="00676FEB" w:rsidP="00676FEB">
      <w:pPr>
        <w:spacing w:before="3" w:after="0" w:line="160" w:lineRule="exact"/>
        <w:rPr>
          <w:rFonts w:ascii="Times New Roman" w:hAnsi="Times New Roman" w:cs="Times New Roman"/>
          <w:sz w:val="16"/>
          <w:szCs w:val="16"/>
        </w:rPr>
      </w:pPr>
    </w:p>
    <w:p w14:paraId="0AFED2C7" w14:textId="77777777" w:rsidR="00676FEB" w:rsidRPr="00B72469" w:rsidRDefault="00676FEB" w:rsidP="00676FEB">
      <w:pPr>
        <w:spacing w:after="0" w:line="240" w:lineRule="auto"/>
        <w:ind w:right="-20"/>
        <w:rPr>
          <w:rFonts w:ascii="Times New Roman" w:eastAsia="Arial" w:hAnsi="Times New Roman" w:cs="Times New Roman"/>
          <w:sz w:val="18"/>
          <w:szCs w:val="18"/>
        </w:rPr>
      </w:pPr>
      <w:r w:rsidRPr="00B72469">
        <w:rPr>
          <w:rFonts w:ascii="Times New Roman" w:eastAsia="Arial" w:hAnsi="Times New Roman" w:cs="Times New Roman"/>
          <w:sz w:val="18"/>
          <w:szCs w:val="18"/>
        </w:rPr>
        <w:t>[7</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w w:val="84"/>
          <w:sz w:val="18"/>
          <w:szCs w:val="18"/>
        </w:rPr>
        <w:t>J</w:t>
      </w:r>
      <w:proofErr w:type="gramEnd"/>
      <w:r w:rsidRPr="00B72469">
        <w:rPr>
          <w:rFonts w:ascii="Times New Roman" w:eastAsia="Arial" w:hAnsi="Times New Roman" w:cs="Times New Roman"/>
          <w:w w:val="84"/>
          <w:sz w:val="18"/>
          <w:szCs w:val="18"/>
        </w:rPr>
        <w:t>.</w:t>
      </w:r>
      <w:r w:rsidRPr="00B72469">
        <w:rPr>
          <w:rFonts w:ascii="Times New Roman" w:eastAsia="Arial" w:hAnsi="Times New Roman" w:cs="Times New Roman"/>
          <w:spacing w:val="19"/>
          <w:w w:val="84"/>
          <w:sz w:val="18"/>
          <w:szCs w:val="18"/>
        </w:rPr>
        <w:t xml:space="preserve"> </w:t>
      </w:r>
      <w:r w:rsidRPr="00B72469">
        <w:rPr>
          <w:rFonts w:ascii="Times New Roman" w:eastAsia="Arial" w:hAnsi="Times New Roman" w:cs="Times New Roman"/>
          <w:w w:val="84"/>
          <w:sz w:val="18"/>
          <w:szCs w:val="18"/>
        </w:rPr>
        <w:t xml:space="preserve">Cheng, </w:t>
      </w:r>
      <w:r w:rsidRPr="00B72469">
        <w:rPr>
          <w:rFonts w:ascii="Times New Roman" w:eastAsia="Arial" w:hAnsi="Times New Roman" w:cs="Times New Roman"/>
          <w:spacing w:val="9"/>
          <w:w w:val="84"/>
          <w:sz w:val="18"/>
          <w:szCs w:val="18"/>
        </w:rPr>
        <w:t xml:space="preserve"> </w:t>
      </w:r>
      <w:r w:rsidRPr="00B72469">
        <w:rPr>
          <w:rFonts w:ascii="Times New Roman" w:eastAsia="Arial" w:hAnsi="Times New Roman" w:cs="Times New Roman"/>
          <w:sz w:val="18"/>
          <w:szCs w:val="18"/>
        </w:rPr>
        <w:t>S.H.</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spacing w:val="-13"/>
          <w:w w:val="92"/>
          <w:sz w:val="18"/>
          <w:szCs w:val="18"/>
        </w:rPr>
        <w:t>W</w:t>
      </w:r>
      <w:r w:rsidRPr="00B72469">
        <w:rPr>
          <w:rFonts w:ascii="Times New Roman" w:eastAsia="Arial" w:hAnsi="Times New Roman" w:cs="Times New Roman"/>
          <w:w w:val="92"/>
          <w:sz w:val="18"/>
          <w:szCs w:val="18"/>
        </w:rPr>
        <w:t>ong,</w:t>
      </w:r>
      <w:r w:rsidRPr="00B72469">
        <w:rPr>
          <w:rFonts w:ascii="Times New Roman" w:eastAsia="Arial" w:hAnsi="Times New Roman" w:cs="Times New Roman"/>
          <w:spacing w:val="24"/>
          <w:w w:val="92"/>
          <w:sz w:val="18"/>
          <w:szCs w:val="18"/>
        </w:rPr>
        <w:t xml:space="preserve"> </w:t>
      </w:r>
      <w:r w:rsidRPr="00B72469">
        <w:rPr>
          <w:rFonts w:ascii="Times New Roman" w:eastAsia="Arial" w:hAnsi="Times New Roman" w:cs="Times New Roman"/>
          <w:sz w:val="18"/>
          <w:szCs w:val="18"/>
        </w:rPr>
        <w:t>H.</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pacing w:val="-16"/>
          <w:w w:val="88"/>
          <w:sz w:val="18"/>
          <w:szCs w:val="18"/>
        </w:rPr>
        <w:t>Y</w:t>
      </w:r>
      <w:r w:rsidRPr="00B72469">
        <w:rPr>
          <w:rFonts w:ascii="Times New Roman" w:eastAsia="Arial" w:hAnsi="Times New Roman" w:cs="Times New Roman"/>
          <w:w w:val="88"/>
          <w:sz w:val="18"/>
          <w:szCs w:val="18"/>
        </w:rPr>
        <w:t>ang,</w:t>
      </w:r>
      <w:r w:rsidRPr="00B72469">
        <w:rPr>
          <w:rFonts w:ascii="Times New Roman" w:eastAsia="Arial" w:hAnsi="Times New Roman" w:cs="Times New Roman"/>
          <w:spacing w:val="40"/>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5"/>
          <w:w w:val="88"/>
          <w:sz w:val="18"/>
          <w:szCs w:val="18"/>
        </w:rPr>
        <w:t xml:space="preserve"> </w:t>
      </w:r>
      <w:r w:rsidRPr="00B72469">
        <w:rPr>
          <w:rFonts w:ascii="Times New Roman" w:eastAsia="Arial" w:hAnsi="Times New Roman" w:cs="Times New Roman"/>
          <w:sz w:val="18"/>
          <w:szCs w:val="18"/>
        </w:rPr>
        <w:t>S.</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sz w:val="18"/>
          <w:szCs w:val="18"/>
        </w:rPr>
        <w:t xml:space="preserve">Lu. </w:t>
      </w:r>
      <w:r w:rsidRPr="00B72469">
        <w:rPr>
          <w:rFonts w:ascii="Times New Roman" w:eastAsia="Arial" w:hAnsi="Times New Roman" w:cs="Times New Roman"/>
          <w:spacing w:val="21"/>
          <w:sz w:val="18"/>
          <w:szCs w:val="18"/>
        </w:rPr>
        <w:t xml:space="preserve"> </w:t>
      </w:r>
      <w:r w:rsidRPr="00B72469">
        <w:rPr>
          <w:rFonts w:ascii="Times New Roman" w:eastAsia="Arial" w:hAnsi="Times New Roman" w:cs="Times New Roman"/>
          <w:sz w:val="18"/>
          <w:szCs w:val="18"/>
        </w:rPr>
        <w:t>“Smartsiren:</w:t>
      </w:r>
    </w:p>
    <w:p w14:paraId="0AFED2C8" w14:textId="77777777" w:rsidR="00676FEB" w:rsidRPr="00B72469" w:rsidRDefault="00676FEB" w:rsidP="00676FEB">
      <w:pPr>
        <w:tabs>
          <w:tab w:val="left" w:pos="3780"/>
        </w:tabs>
        <w:spacing w:after="0" w:line="181"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virus</w:t>
      </w:r>
      <w:proofErr w:type="gramEnd"/>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89"/>
          <w:sz w:val="18"/>
          <w:szCs w:val="18"/>
        </w:rPr>
        <w:t xml:space="preserve">detection </w:t>
      </w:r>
      <w:r w:rsidRPr="00B72469">
        <w:rPr>
          <w:rFonts w:ascii="Times New Roman" w:eastAsia="Arial" w:hAnsi="Times New Roman" w:cs="Times New Roman"/>
          <w:spacing w:val="5"/>
          <w:w w:val="89"/>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alert</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for</w:t>
      </w:r>
      <w:r w:rsidRPr="00B72469">
        <w:rPr>
          <w:rFonts w:ascii="Times New Roman" w:eastAsia="Arial" w:hAnsi="Times New Roman" w:cs="Times New Roman"/>
          <w:spacing w:val="37"/>
          <w:sz w:val="18"/>
          <w:szCs w:val="18"/>
        </w:rPr>
        <w:t xml:space="preserve"> </w:t>
      </w:r>
      <w:r w:rsidRPr="00B72469">
        <w:rPr>
          <w:rFonts w:ascii="Times New Roman" w:eastAsia="Arial" w:hAnsi="Times New Roman" w:cs="Times New Roman"/>
          <w:w w:val="88"/>
          <w:sz w:val="18"/>
          <w:szCs w:val="18"/>
        </w:rPr>
        <w:t>smart</w:t>
      </w:r>
      <w:r w:rsidRPr="00B72469">
        <w:rPr>
          <w:rFonts w:ascii="Times New Roman" w:eastAsia="Arial" w:hAnsi="Times New Roman" w:cs="Times New Roman"/>
          <w:w w:val="86"/>
          <w:sz w:val="18"/>
          <w:szCs w:val="18"/>
        </w:rPr>
        <w:t>phones</w:t>
      </w:r>
      <w:r w:rsidRPr="00B72469">
        <w:rPr>
          <w:rFonts w:ascii="Times New Roman" w:eastAsia="Arial" w:hAnsi="Times New Roman" w:cs="Times New Roman"/>
          <w:spacing w:val="-13"/>
          <w:w w:val="86"/>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ab/>
        <w:t>In</w:t>
      </w:r>
      <w:r w:rsidRPr="00B72469">
        <w:rPr>
          <w:rFonts w:ascii="Times New Roman" w:eastAsia="Arial" w:hAnsi="Times New Roman" w:cs="Times New Roman"/>
          <w:spacing w:val="38"/>
          <w:sz w:val="18"/>
          <w:szCs w:val="18"/>
        </w:rPr>
        <w:t xml:space="preserve"> </w:t>
      </w:r>
      <w:r w:rsidRPr="00B72469">
        <w:rPr>
          <w:rFonts w:ascii="Times New Roman" w:eastAsia="Arial" w:hAnsi="Times New Roman" w:cs="Times New Roman"/>
          <w:sz w:val="18"/>
          <w:szCs w:val="18"/>
        </w:rPr>
        <w:t>MobiSys</w:t>
      </w:r>
    </w:p>
    <w:p w14:paraId="0AFED2C9"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r w:rsidRPr="00B72469">
        <w:rPr>
          <w:rFonts w:ascii="Times New Roman" w:eastAsia="Arial" w:hAnsi="Times New Roman" w:cs="Times New Roman"/>
          <w:sz w:val="18"/>
          <w:szCs w:val="18"/>
        </w:rPr>
        <w:t>’07:</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sz w:val="18"/>
          <w:szCs w:val="18"/>
        </w:rPr>
        <w:t xml:space="preserve">of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2"/>
          <w:w w:val="89"/>
          <w:sz w:val="18"/>
          <w:szCs w:val="18"/>
        </w:rPr>
        <w:t xml:space="preserve"> </w:t>
      </w:r>
      <w:r w:rsidRPr="00B72469">
        <w:rPr>
          <w:rFonts w:ascii="Times New Roman" w:eastAsia="Arial" w:hAnsi="Times New Roman" w:cs="Times New Roman"/>
          <w:w w:val="89"/>
          <w:sz w:val="18"/>
          <w:szCs w:val="18"/>
        </w:rPr>
        <w:t>5th</w:t>
      </w:r>
      <w:r w:rsidRPr="00B72469">
        <w:rPr>
          <w:rFonts w:ascii="Times New Roman" w:eastAsia="Arial" w:hAnsi="Times New Roman" w:cs="Times New Roman"/>
          <w:spacing w:val="13"/>
          <w:w w:val="89"/>
          <w:sz w:val="18"/>
          <w:szCs w:val="18"/>
        </w:rPr>
        <w:t xml:space="preserve"> </w:t>
      </w:r>
      <w:r w:rsidRPr="00B72469">
        <w:rPr>
          <w:rFonts w:ascii="Times New Roman" w:eastAsia="Arial" w:hAnsi="Times New Roman" w:cs="Times New Roman"/>
          <w:w w:val="89"/>
          <w:sz w:val="18"/>
          <w:szCs w:val="18"/>
        </w:rPr>
        <w:t>international</w:t>
      </w:r>
      <w:r w:rsidRPr="00B72469">
        <w:rPr>
          <w:rFonts w:ascii="Times New Roman" w:eastAsia="Arial" w:hAnsi="Times New Roman" w:cs="Times New Roman"/>
          <w:spacing w:val="37"/>
          <w:w w:val="89"/>
          <w:sz w:val="18"/>
          <w:szCs w:val="18"/>
        </w:rPr>
        <w:t xml:space="preserve"> </w:t>
      </w:r>
      <w:r w:rsidRPr="00B72469">
        <w:rPr>
          <w:rFonts w:ascii="Times New Roman" w:eastAsia="Arial" w:hAnsi="Times New Roman" w:cs="Times New Roman"/>
          <w:w w:val="89"/>
          <w:sz w:val="18"/>
          <w:szCs w:val="18"/>
        </w:rPr>
        <w:t>conference</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sz w:val="18"/>
          <w:szCs w:val="18"/>
        </w:rPr>
        <w:t>Mo-</w:t>
      </w:r>
    </w:p>
    <w:p w14:paraId="0AFED2CA"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bile</w:t>
      </w:r>
      <w:proofErr w:type="gramEnd"/>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w w:val="86"/>
          <w:sz w:val="18"/>
          <w:szCs w:val="18"/>
        </w:rPr>
        <w:t>systems,</w:t>
      </w:r>
      <w:r w:rsidRPr="00B72469">
        <w:rPr>
          <w:rFonts w:ascii="Times New Roman" w:eastAsia="Arial" w:hAnsi="Times New Roman" w:cs="Times New Roman"/>
          <w:spacing w:val="4"/>
          <w:w w:val="86"/>
          <w:sz w:val="18"/>
          <w:szCs w:val="18"/>
        </w:rPr>
        <w:t xml:space="preserve"> </w:t>
      </w:r>
      <w:r w:rsidRPr="00B72469">
        <w:rPr>
          <w:rFonts w:ascii="Times New Roman" w:eastAsia="Arial" w:hAnsi="Times New Roman" w:cs="Times New Roman"/>
          <w:w w:val="86"/>
          <w:sz w:val="18"/>
          <w:szCs w:val="18"/>
        </w:rPr>
        <w:t xml:space="preserve">applications </w:t>
      </w:r>
      <w:r w:rsidRPr="00B72469">
        <w:rPr>
          <w:rFonts w:ascii="Times New Roman" w:eastAsia="Arial" w:hAnsi="Times New Roman" w:cs="Times New Roman"/>
          <w:spacing w:val="8"/>
          <w:w w:val="86"/>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3"/>
          <w:w w:val="86"/>
          <w:sz w:val="18"/>
          <w:szCs w:val="18"/>
        </w:rPr>
        <w:t xml:space="preserve"> </w:t>
      </w:r>
      <w:r w:rsidRPr="00B72469">
        <w:rPr>
          <w:rFonts w:ascii="Times New Roman" w:eastAsia="Arial" w:hAnsi="Times New Roman" w:cs="Times New Roman"/>
          <w:w w:val="86"/>
          <w:sz w:val="18"/>
          <w:szCs w:val="18"/>
        </w:rPr>
        <w:t>services,</w:t>
      </w:r>
      <w:r w:rsidRPr="00B72469">
        <w:rPr>
          <w:rFonts w:ascii="Times New Roman" w:eastAsia="Arial" w:hAnsi="Times New Roman" w:cs="Times New Roman"/>
          <w:spacing w:val="11"/>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2"/>
          <w:w w:val="86"/>
          <w:sz w:val="18"/>
          <w:szCs w:val="18"/>
        </w:rPr>
        <w:t xml:space="preserve"> </w:t>
      </w:r>
      <w:r w:rsidRPr="00B72469">
        <w:rPr>
          <w:rFonts w:ascii="Times New Roman" w:eastAsia="Arial" w:hAnsi="Times New Roman" w:cs="Times New Roman"/>
          <w:w w:val="86"/>
          <w:sz w:val="18"/>
          <w:szCs w:val="18"/>
        </w:rPr>
        <w:t>258–271,</w:t>
      </w:r>
      <w:r w:rsidRPr="00B72469">
        <w:rPr>
          <w:rFonts w:ascii="Times New Roman" w:eastAsia="Arial" w:hAnsi="Times New Roman" w:cs="Times New Roman"/>
          <w:spacing w:val="27"/>
          <w:w w:val="86"/>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w</w:t>
      </w:r>
    </w:p>
    <w:p w14:paraId="0AFED2CB"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7.</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CC" w14:textId="77777777" w:rsidR="00676FEB" w:rsidRPr="00B72469" w:rsidRDefault="00676FEB" w:rsidP="00676FEB">
      <w:pPr>
        <w:spacing w:before="8" w:after="0" w:line="170" w:lineRule="exact"/>
        <w:rPr>
          <w:rFonts w:ascii="Times New Roman" w:hAnsi="Times New Roman" w:cs="Times New Roman"/>
          <w:sz w:val="17"/>
          <w:szCs w:val="17"/>
        </w:rPr>
      </w:pPr>
    </w:p>
    <w:p w14:paraId="0AFED2CD"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8</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D</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w w:val="90"/>
          <w:sz w:val="18"/>
          <w:szCs w:val="18"/>
        </w:rPr>
        <w:t>Dagon,</w:t>
      </w:r>
      <w:r w:rsidRPr="00B72469">
        <w:rPr>
          <w:rFonts w:ascii="Times New Roman" w:eastAsia="Arial" w:hAnsi="Times New Roman" w:cs="Times New Roman"/>
          <w:spacing w:val="-3"/>
          <w:w w:val="90"/>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89"/>
          <w:sz w:val="18"/>
          <w:szCs w:val="18"/>
        </w:rPr>
        <w:t>Martin,</w:t>
      </w:r>
      <w:r w:rsidRPr="00B72469">
        <w:rPr>
          <w:rFonts w:ascii="Times New Roman" w:eastAsia="Arial" w:hAnsi="Times New Roman" w:cs="Times New Roman"/>
          <w:spacing w:val="35"/>
          <w:w w:val="89"/>
          <w:sz w:val="18"/>
          <w:szCs w:val="18"/>
        </w:rPr>
        <w:t xml:space="preserve"> </w:t>
      </w:r>
      <w:r w:rsidRPr="00B72469">
        <w:rPr>
          <w:rFonts w:ascii="Times New Roman" w:eastAsia="Arial" w:hAnsi="Times New Roman" w:cs="Times New Roman"/>
          <w:w w:val="89"/>
          <w:sz w:val="18"/>
          <w:szCs w:val="18"/>
        </w:rPr>
        <w:t>and</w:t>
      </w:r>
      <w:r w:rsidRPr="00B72469">
        <w:rPr>
          <w:rFonts w:ascii="Times New Roman" w:eastAsia="Arial" w:hAnsi="Times New Roman" w:cs="Times New Roman"/>
          <w:spacing w:val="-12"/>
          <w:w w:val="89"/>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86"/>
          <w:sz w:val="18"/>
          <w:szCs w:val="18"/>
        </w:rPr>
        <w:t>Starne</w:t>
      </w:r>
      <w:r w:rsidRPr="00B72469">
        <w:rPr>
          <w:rFonts w:ascii="Times New Roman" w:eastAsia="Arial" w:hAnsi="Times New Roman" w:cs="Times New Roman"/>
          <w:spacing w:val="-9"/>
          <w:w w:val="86"/>
          <w:sz w:val="18"/>
          <w:szCs w:val="18"/>
        </w:rPr>
        <w:t>r</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19"/>
          <w:w w:val="86"/>
          <w:sz w:val="18"/>
          <w:szCs w:val="18"/>
        </w:rPr>
        <w:t xml:space="preserve"> </w:t>
      </w:r>
      <w:r w:rsidRPr="00B72469">
        <w:rPr>
          <w:rFonts w:ascii="Times New Roman" w:eastAsia="Arial" w:hAnsi="Times New Roman" w:cs="Times New Roman"/>
          <w:sz w:val="18"/>
          <w:szCs w:val="18"/>
        </w:rPr>
        <w:t>“Mobile</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82"/>
          <w:sz w:val="18"/>
          <w:szCs w:val="18"/>
        </w:rPr>
        <w:t>phones</w:t>
      </w:r>
      <w:r w:rsidRPr="00B72469">
        <w:rPr>
          <w:rFonts w:ascii="Times New Roman" w:eastAsia="Arial" w:hAnsi="Times New Roman" w:cs="Times New Roman"/>
          <w:spacing w:val="24"/>
          <w:w w:val="82"/>
          <w:sz w:val="18"/>
          <w:szCs w:val="18"/>
        </w:rPr>
        <w:t xml:space="preserve"> </w:t>
      </w:r>
      <w:r w:rsidRPr="00B72469">
        <w:rPr>
          <w:rFonts w:ascii="Times New Roman" w:eastAsia="Arial" w:hAnsi="Times New Roman" w:cs="Times New Roman"/>
          <w:w w:val="82"/>
          <w:sz w:val="18"/>
          <w:szCs w:val="18"/>
        </w:rPr>
        <w:t>as</w:t>
      </w:r>
      <w:r w:rsidRPr="00B72469">
        <w:rPr>
          <w:rFonts w:ascii="Times New Roman" w:eastAsia="Arial" w:hAnsi="Times New Roman" w:cs="Times New Roman"/>
          <w:spacing w:val="-8"/>
          <w:w w:val="82"/>
          <w:sz w:val="18"/>
          <w:szCs w:val="18"/>
        </w:rPr>
        <w:t xml:space="preserve"> </w:t>
      </w:r>
      <w:r w:rsidRPr="00B72469">
        <w:rPr>
          <w:rFonts w:ascii="Times New Roman" w:eastAsia="Arial" w:hAnsi="Times New Roman" w:cs="Times New Roman"/>
          <w:sz w:val="18"/>
          <w:szCs w:val="18"/>
        </w:rPr>
        <w:t xml:space="preserve">com- </w:t>
      </w:r>
      <w:r w:rsidRPr="00B72469">
        <w:rPr>
          <w:rFonts w:ascii="Times New Roman" w:eastAsia="Arial" w:hAnsi="Times New Roman" w:cs="Times New Roman"/>
          <w:w w:val="88"/>
          <w:sz w:val="18"/>
          <w:szCs w:val="18"/>
        </w:rPr>
        <w:t>puting</w:t>
      </w:r>
      <w:r w:rsidRPr="00B72469">
        <w:rPr>
          <w:rFonts w:ascii="Times New Roman" w:eastAsia="Arial" w:hAnsi="Times New Roman" w:cs="Times New Roman"/>
          <w:spacing w:val="43"/>
          <w:w w:val="88"/>
          <w:sz w:val="18"/>
          <w:szCs w:val="18"/>
        </w:rPr>
        <w:t xml:space="preserve"> </w:t>
      </w:r>
      <w:r w:rsidRPr="00B72469">
        <w:rPr>
          <w:rFonts w:ascii="Times New Roman" w:eastAsia="Arial" w:hAnsi="Times New Roman" w:cs="Times New Roman"/>
          <w:w w:val="88"/>
          <w:sz w:val="18"/>
          <w:szCs w:val="18"/>
        </w:rPr>
        <w:t>d</w:t>
      </w:r>
      <w:r w:rsidRPr="00B72469">
        <w:rPr>
          <w:rFonts w:ascii="Times New Roman" w:eastAsia="Arial" w:hAnsi="Times New Roman" w:cs="Times New Roman"/>
          <w:spacing w:val="-3"/>
          <w:w w:val="88"/>
          <w:sz w:val="18"/>
          <w:szCs w:val="18"/>
        </w:rPr>
        <w:t>e</w:t>
      </w:r>
      <w:r w:rsidRPr="00B72469">
        <w:rPr>
          <w:rFonts w:ascii="Times New Roman" w:eastAsia="Arial" w:hAnsi="Times New Roman" w:cs="Times New Roman"/>
          <w:w w:val="88"/>
          <w:sz w:val="18"/>
          <w:szCs w:val="18"/>
        </w:rPr>
        <w:t xml:space="preserve">vices: </w:t>
      </w:r>
      <w:r w:rsidRPr="00B72469">
        <w:rPr>
          <w:rFonts w:ascii="Times New Roman" w:eastAsia="Arial" w:hAnsi="Times New Roman" w:cs="Times New Roman"/>
          <w:spacing w:val="3"/>
          <w:w w:val="88"/>
          <w:sz w:val="18"/>
          <w:szCs w:val="18"/>
        </w:rPr>
        <w:t xml:space="preserve"> </w:t>
      </w:r>
      <w:r w:rsidRPr="00B72469">
        <w:rPr>
          <w:rFonts w:ascii="Times New Roman" w:eastAsia="Arial" w:hAnsi="Times New Roman" w:cs="Times New Roman"/>
          <w:w w:val="88"/>
          <w:sz w:val="18"/>
          <w:szCs w:val="18"/>
        </w:rPr>
        <w:t>The</w:t>
      </w:r>
      <w:r w:rsidRPr="00B72469">
        <w:rPr>
          <w:rFonts w:ascii="Times New Roman" w:eastAsia="Arial" w:hAnsi="Times New Roman" w:cs="Times New Roman"/>
          <w:spacing w:val="21"/>
          <w:w w:val="88"/>
          <w:sz w:val="18"/>
          <w:szCs w:val="18"/>
        </w:rPr>
        <w:t xml:space="preserve"> </w:t>
      </w:r>
      <w:r w:rsidRPr="00B72469">
        <w:rPr>
          <w:rFonts w:ascii="Times New Roman" w:eastAsia="Arial" w:hAnsi="Times New Roman" w:cs="Times New Roman"/>
          <w:w w:val="88"/>
          <w:sz w:val="18"/>
          <w:szCs w:val="18"/>
        </w:rPr>
        <w:t>viruses</w:t>
      </w:r>
      <w:r w:rsidRPr="00B72469">
        <w:rPr>
          <w:rFonts w:ascii="Times New Roman" w:eastAsia="Arial" w:hAnsi="Times New Roman" w:cs="Times New Roman"/>
          <w:spacing w:val="24"/>
          <w:w w:val="88"/>
          <w:sz w:val="18"/>
          <w:szCs w:val="18"/>
        </w:rPr>
        <w:t xml:space="preserve"> </w:t>
      </w:r>
      <w:r w:rsidRPr="00B72469">
        <w:rPr>
          <w:rFonts w:ascii="Times New Roman" w:eastAsia="Arial" w:hAnsi="Times New Roman" w:cs="Times New Roman"/>
          <w:w w:val="88"/>
          <w:sz w:val="18"/>
          <w:szCs w:val="18"/>
        </w:rPr>
        <w:t>are</w:t>
      </w:r>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sz w:val="18"/>
          <w:szCs w:val="18"/>
        </w:rPr>
        <w:t xml:space="preserve">coming!”  </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i/>
          <w:sz w:val="18"/>
          <w:szCs w:val="18"/>
        </w:rPr>
        <w:t>IEEE</w:t>
      </w:r>
      <w:r w:rsidRPr="00B72469">
        <w:rPr>
          <w:rFonts w:ascii="Times New Roman" w:eastAsia="Arial" w:hAnsi="Times New Roman" w:cs="Times New Roman"/>
          <w:i/>
          <w:spacing w:val="-13"/>
          <w:sz w:val="18"/>
          <w:szCs w:val="18"/>
        </w:rPr>
        <w:t xml:space="preserve"> </w:t>
      </w:r>
      <w:r w:rsidRPr="00B72469">
        <w:rPr>
          <w:rFonts w:ascii="Times New Roman" w:eastAsia="Arial" w:hAnsi="Times New Roman" w:cs="Times New Roman"/>
          <w:i/>
          <w:spacing w:val="-14"/>
          <w:w w:val="91"/>
          <w:sz w:val="18"/>
          <w:szCs w:val="18"/>
        </w:rPr>
        <w:t>P</w:t>
      </w:r>
      <w:r w:rsidRPr="00B72469">
        <w:rPr>
          <w:rFonts w:ascii="Times New Roman" w:eastAsia="Arial" w:hAnsi="Times New Roman" w:cs="Times New Roman"/>
          <w:i/>
          <w:w w:val="89"/>
          <w:sz w:val="18"/>
          <w:szCs w:val="18"/>
        </w:rPr>
        <w:t xml:space="preserve">ervasive </w:t>
      </w:r>
      <w:r w:rsidRPr="00B72469">
        <w:rPr>
          <w:rFonts w:ascii="Times New Roman" w:eastAsia="Arial" w:hAnsi="Times New Roman" w:cs="Times New Roman"/>
          <w:i/>
          <w:w w:val="90"/>
          <w:sz w:val="18"/>
          <w:szCs w:val="18"/>
        </w:rPr>
        <w:t>Computing</w:t>
      </w:r>
      <w:r w:rsidRPr="00B72469">
        <w:rPr>
          <w:rFonts w:ascii="Times New Roman" w:eastAsia="Arial" w:hAnsi="Times New Roman" w:cs="Times New Roman"/>
          <w:w w:val="90"/>
          <w:sz w:val="18"/>
          <w:szCs w:val="18"/>
        </w:rPr>
        <w:t>,</w:t>
      </w:r>
      <w:r w:rsidRPr="00B72469">
        <w:rPr>
          <w:rFonts w:ascii="Times New Roman" w:eastAsia="Arial" w:hAnsi="Times New Roman" w:cs="Times New Roman"/>
          <w:spacing w:val="8"/>
          <w:w w:val="90"/>
          <w:sz w:val="18"/>
          <w:szCs w:val="18"/>
        </w:rPr>
        <w:t xml:space="preserve"> </w:t>
      </w:r>
      <w:r w:rsidRPr="00B72469">
        <w:rPr>
          <w:rFonts w:ascii="Times New Roman" w:eastAsia="Arial" w:hAnsi="Times New Roman" w:cs="Times New Roman"/>
          <w:w w:val="90"/>
          <w:sz w:val="18"/>
          <w:szCs w:val="18"/>
        </w:rPr>
        <w:t>3(4):11–15,</w:t>
      </w:r>
      <w:r w:rsidRPr="00B72469">
        <w:rPr>
          <w:rFonts w:ascii="Times New Roman" w:eastAsia="Arial" w:hAnsi="Times New Roman" w:cs="Times New Roman"/>
          <w:spacing w:val="9"/>
          <w:w w:val="90"/>
          <w:sz w:val="18"/>
          <w:szCs w:val="18"/>
        </w:rPr>
        <w:t xml:space="preserve"> </w:t>
      </w:r>
      <w:r w:rsidRPr="00B72469">
        <w:rPr>
          <w:rFonts w:ascii="Times New Roman" w:eastAsia="Arial" w:hAnsi="Times New Roman" w:cs="Times New Roman"/>
          <w:sz w:val="18"/>
          <w:szCs w:val="18"/>
        </w:rPr>
        <w:t>2004.</w:t>
      </w:r>
    </w:p>
    <w:p w14:paraId="0AFED2CE" w14:textId="77777777" w:rsidR="00676FEB" w:rsidRPr="00B72469" w:rsidRDefault="00676FEB" w:rsidP="00676FEB">
      <w:pPr>
        <w:spacing w:before="2" w:after="0" w:line="190" w:lineRule="exact"/>
        <w:rPr>
          <w:rFonts w:ascii="Times New Roman" w:hAnsi="Times New Roman" w:cs="Times New Roman"/>
          <w:sz w:val="19"/>
          <w:szCs w:val="19"/>
        </w:rPr>
      </w:pPr>
    </w:p>
    <w:p w14:paraId="0AFED2CF"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9</w:t>
      </w:r>
      <w:proofErr w:type="gramStart"/>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G</w:t>
      </w:r>
      <w:proofErr w:type="gramEnd"/>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21"/>
          <w:sz w:val="18"/>
          <w:szCs w:val="18"/>
        </w:rPr>
        <w:t xml:space="preserve"> </w:t>
      </w:r>
      <w:proofErr w:type="gramStart"/>
      <w:r w:rsidRPr="00B72469">
        <w:rPr>
          <w:rFonts w:ascii="Times New Roman" w:eastAsia="Arial" w:hAnsi="Times New Roman" w:cs="Times New Roman"/>
          <w:sz w:val="18"/>
          <w:szCs w:val="18"/>
        </w:rPr>
        <w:t>Danezis.</w:t>
      </w:r>
      <w:proofErr w:type="gramEnd"/>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31"/>
          <w:sz w:val="18"/>
          <w:szCs w:val="18"/>
        </w:rPr>
        <w:t xml:space="preserve"> </w:t>
      </w:r>
      <w:r w:rsidRPr="00B72469">
        <w:rPr>
          <w:rFonts w:ascii="Times New Roman" w:eastAsia="Arial" w:hAnsi="Times New Roman" w:cs="Times New Roman"/>
          <w:sz w:val="18"/>
          <w:szCs w:val="18"/>
        </w:rPr>
        <w:t>“</w:t>
      </w:r>
      <w:proofErr w:type="gramStart"/>
      <w:r w:rsidRPr="00B72469">
        <w:rPr>
          <w:rFonts w:ascii="Times New Roman" w:eastAsia="Arial" w:hAnsi="Times New Roman" w:cs="Times New Roman"/>
          <w:spacing w:val="-6"/>
          <w:sz w:val="18"/>
          <w:szCs w:val="18"/>
        </w:rPr>
        <w:t>T</w:t>
      </w:r>
      <w:r w:rsidRPr="00B72469">
        <w:rPr>
          <w:rFonts w:ascii="Times New Roman" w:eastAsia="Arial" w:hAnsi="Times New Roman" w:cs="Times New Roman"/>
          <w:sz w:val="18"/>
          <w:szCs w:val="18"/>
        </w:rPr>
        <w:t>ra</w:t>
      </w:r>
      <w:r w:rsidRPr="00B72469">
        <w:rPr>
          <w:rFonts w:ascii="Times New Roman" w:eastAsia="Arial" w:hAnsi="Times New Roman" w:cs="Times New Roman"/>
          <w:spacing w:val="-4"/>
          <w:sz w:val="18"/>
          <w:szCs w:val="18"/>
        </w:rPr>
        <w:t>f</w:t>
      </w:r>
      <w:r w:rsidRPr="00B72469">
        <w:rPr>
          <w:rFonts w:ascii="Times New Roman" w:eastAsia="Arial" w:hAnsi="Times New Roman" w:cs="Times New Roman"/>
          <w:sz w:val="18"/>
          <w:szCs w:val="18"/>
        </w:rPr>
        <w:t xml:space="preserve">fic </w:t>
      </w:r>
      <w:r w:rsidRPr="00B72469">
        <w:rPr>
          <w:rFonts w:ascii="Times New Roman" w:eastAsia="Arial" w:hAnsi="Times New Roman" w:cs="Times New Roman"/>
          <w:spacing w:val="42"/>
          <w:sz w:val="18"/>
          <w:szCs w:val="18"/>
        </w:rPr>
        <w:t xml:space="preserve"> </w:t>
      </w:r>
      <w:r w:rsidRPr="00B72469">
        <w:rPr>
          <w:rFonts w:ascii="Times New Roman" w:eastAsia="Arial" w:hAnsi="Times New Roman" w:cs="Times New Roman"/>
          <w:sz w:val="18"/>
          <w:szCs w:val="18"/>
        </w:rPr>
        <w:t>analysis</w:t>
      </w:r>
      <w:proofErr w:type="gramEnd"/>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 xml:space="preserve">of </w:t>
      </w:r>
      <w:r w:rsidRPr="00B72469">
        <w:rPr>
          <w:rFonts w:ascii="Times New Roman" w:eastAsia="Arial" w:hAnsi="Times New Roman" w:cs="Times New Roman"/>
          <w:spacing w:val="37"/>
          <w:sz w:val="18"/>
          <w:szCs w:val="18"/>
        </w:rPr>
        <w:t xml:space="preserve"> </w:t>
      </w:r>
      <w:r w:rsidRPr="00B72469">
        <w:rPr>
          <w:rFonts w:ascii="Times New Roman" w:eastAsia="Arial" w:hAnsi="Times New Roman" w:cs="Times New Roman"/>
          <w:sz w:val="18"/>
          <w:szCs w:val="18"/>
        </w:rPr>
        <w:t xml:space="preserve">the </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sz w:val="18"/>
          <w:szCs w:val="18"/>
        </w:rPr>
        <w:t xml:space="preserve">http </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sz w:val="18"/>
          <w:szCs w:val="18"/>
        </w:rPr>
        <w:t xml:space="preserve">protocol </w:t>
      </w:r>
      <w:r w:rsidRPr="00B72469">
        <w:rPr>
          <w:rFonts w:ascii="Times New Roman" w:eastAsia="Arial" w:hAnsi="Times New Roman" w:cs="Times New Roman"/>
          <w:spacing w:val="-3"/>
          <w:sz w:val="18"/>
          <w:szCs w:val="18"/>
        </w:rPr>
        <w:t>ov</w:t>
      </w:r>
      <w:r w:rsidRPr="00B72469">
        <w:rPr>
          <w:rFonts w:ascii="Times New Roman" w:eastAsia="Arial" w:hAnsi="Times New Roman" w:cs="Times New Roman"/>
          <w:sz w:val="18"/>
          <w:szCs w:val="18"/>
        </w:rPr>
        <w:t>er</w:t>
      </w:r>
      <w:r w:rsidRPr="00B72469">
        <w:rPr>
          <w:rFonts w:ascii="Times New Roman" w:eastAsia="Arial" w:hAnsi="Times New Roman" w:cs="Times New Roman"/>
          <w:spacing w:val="31"/>
          <w:sz w:val="18"/>
          <w:szCs w:val="18"/>
        </w:rPr>
        <w:t xml:space="preserve"> </w:t>
      </w:r>
      <w:r w:rsidRPr="00B72469">
        <w:rPr>
          <w:rFonts w:ascii="Times New Roman" w:eastAsia="Arial" w:hAnsi="Times New Roman" w:cs="Times New Roman"/>
          <w:w w:val="95"/>
          <w:sz w:val="18"/>
          <w:szCs w:val="18"/>
        </w:rPr>
        <w:t>TLS</w:t>
      </w:r>
      <w:r w:rsidRPr="00B72469">
        <w:rPr>
          <w:rFonts w:ascii="Times New Roman" w:eastAsia="Arial" w:hAnsi="Times New Roman" w:cs="Times New Roman"/>
          <w:spacing w:val="-13"/>
          <w:w w:val="95"/>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5"/>
          <w:sz w:val="18"/>
          <w:szCs w:val="18"/>
        </w:rPr>
        <w:t xml:space="preserve"> </w:t>
      </w:r>
      <w:hyperlink r:id="rId1397">
        <w:r w:rsidRPr="00B72469">
          <w:rPr>
            <w:rFonts w:ascii="Times New Roman" w:eastAsia="Arial" w:hAnsi="Times New Roman" w:cs="Times New Roman"/>
            <w:w w:val="131"/>
            <w:sz w:val="18"/>
            <w:szCs w:val="18"/>
          </w:rPr>
          <w:t>http://homes.esat.kuleuven.be/</w:t>
        </w:r>
      </w:hyperlink>
    </w:p>
    <w:p w14:paraId="0AFED2D0" w14:textId="77777777" w:rsidR="00676FEB" w:rsidRPr="00B72469" w:rsidRDefault="00676FEB" w:rsidP="00676FEB">
      <w:pPr>
        <w:spacing w:after="0" w:line="202"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w w:val="179"/>
          <w:position w:val="-1"/>
          <w:sz w:val="18"/>
          <w:szCs w:val="18"/>
        </w:rPr>
        <w:t>˜</w:t>
      </w:r>
      <w:r w:rsidRPr="00B72469">
        <w:rPr>
          <w:rFonts w:ascii="Times New Roman" w:eastAsia="Arial" w:hAnsi="Times New Roman" w:cs="Times New Roman"/>
          <w:w w:val="119"/>
          <w:position w:val="3"/>
          <w:sz w:val="18"/>
          <w:szCs w:val="18"/>
        </w:rPr>
        <w:t>gdanezis/TLSanon.pdf</w:t>
      </w:r>
      <w:r w:rsidRPr="00B72469">
        <w:rPr>
          <w:rFonts w:ascii="Times New Roman" w:eastAsia="Arial" w:hAnsi="Times New Roman" w:cs="Times New Roman"/>
          <w:w w:val="89"/>
          <w:position w:val="3"/>
          <w:sz w:val="18"/>
          <w:szCs w:val="18"/>
        </w:rPr>
        <w:t>,</w:t>
      </w:r>
      <w:r w:rsidRPr="00B72469">
        <w:rPr>
          <w:rFonts w:ascii="Times New Roman" w:eastAsia="Arial" w:hAnsi="Times New Roman" w:cs="Times New Roman"/>
          <w:spacing w:val="-5"/>
          <w:position w:val="3"/>
          <w:sz w:val="18"/>
          <w:szCs w:val="18"/>
        </w:rPr>
        <w:t xml:space="preserve"> </w:t>
      </w:r>
      <w:r w:rsidRPr="00B72469">
        <w:rPr>
          <w:rFonts w:ascii="Times New Roman" w:eastAsia="Arial" w:hAnsi="Times New Roman" w:cs="Times New Roman"/>
          <w:w w:val="78"/>
          <w:position w:val="3"/>
          <w:sz w:val="18"/>
          <w:szCs w:val="18"/>
        </w:rPr>
        <w:t>as</w:t>
      </w:r>
      <w:r w:rsidRPr="00B72469">
        <w:rPr>
          <w:rFonts w:ascii="Times New Roman" w:eastAsia="Arial" w:hAnsi="Times New Roman" w:cs="Times New Roman"/>
          <w:spacing w:val="6"/>
          <w:w w:val="78"/>
          <w:position w:val="3"/>
          <w:sz w:val="18"/>
          <w:szCs w:val="18"/>
        </w:rPr>
        <w:t xml:space="preserve"> </w:t>
      </w:r>
      <w:r w:rsidRPr="00B72469">
        <w:rPr>
          <w:rFonts w:ascii="Times New Roman" w:eastAsia="Arial" w:hAnsi="Times New Roman" w:cs="Times New Roman"/>
          <w:position w:val="3"/>
          <w:sz w:val="18"/>
          <w:szCs w:val="18"/>
        </w:rPr>
        <w:t>of</w:t>
      </w:r>
      <w:r w:rsidRPr="00B72469">
        <w:rPr>
          <w:rFonts w:ascii="Times New Roman" w:eastAsia="Arial" w:hAnsi="Times New Roman" w:cs="Times New Roman"/>
          <w:spacing w:val="-6"/>
          <w:position w:val="3"/>
          <w:sz w:val="18"/>
          <w:szCs w:val="18"/>
        </w:rPr>
        <w:t xml:space="preserve"> </w:t>
      </w:r>
      <w:r w:rsidRPr="00B72469">
        <w:rPr>
          <w:rFonts w:ascii="Times New Roman" w:eastAsia="Arial" w:hAnsi="Times New Roman" w:cs="Times New Roman"/>
          <w:w w:val="90"/>
          <w:position w:val="3"/>
          <w:sz w:val="18"/>
          <w:szCs w:val="18"/>
        </w:rPr>
        <w:t xml:space="preserve">Dec </w:t>
      </w:r>
      <w:r w:rsidRPr="00B72469">
        <w:rPr>
          <w:rFonts w:ascii="Times New Roman" w:eastAsia="Arial" w:hAnsi="Times New Roman" w:cs="Times New Roman"/>
          <w:position w:val="3"/>
          <w:sz w:val="18"/>
          <w:szCs w:val="18"/>
        </w:rPr>
        <w:t>2009.</w:t>
      </w:r>
      <w:proofErr w:type="gramEnd"/>
    </w:p>
    <w:p w14:paraId="0AFED2D1" w14:textId="77777777" w:rsidR="00676FEB" w:rsidRPr="00B72469" w:rsidRDefault="00676FEB" w:rsidP="00676FEB">
      <w:pPr>
        <w:spacing w:before="7" w:after="0" w:line="150" w:lineRule="exact"/>
        <w:rPr>
          <w:rFonts w:ascii="Times New Roman" w:hAnsi="Times New Roman" w:cs="Times New Roman"/>
          <w:sz w:val="15"/>
          <w:szCs w:val="15"/>
        </w:rPr>
      </w:pPr>
    </w:p>
    <w:p w14:paraId="0AFED2D2"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10]</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6"/>
          <w:sz w:val="18"/>
          <w:szCs w:val="18"/>
        </w:rPr>
        <w:t>W</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1"/>
          <w:sz w:val="18"/>
          <w:szCs w:val="18"/>
        </w:rPr>
        <w:t>Enck,</w:t>
      </w:r>
      <w:r w:rsidRPr="00B72469">
        <w:rPr>
          <w:rFonts w:ascii="Times New Roman" w:eastAsia="Arial" w:hAnsi="Times New Roman" w:cs="Times New Roman"/>
          <w:spacing w:val="18"/>
          <w:w w:val="91"/>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5"/>
          <w:sz w:val="18"/>
          <w:szCs w:val="18"/>
        </w:rPr>
        <w:t>Ongtang</w:t>
      </w:r>
      <w:proofErr w:type="gramStart"/>
      <w:r w:rsidRPr="00B72469">
        <w:rPr>
          <w:rFonts w:ascii="Times New Roman" w:eastAsia="Arial" w:hAnsi="Times New Roman" w:cs="Times New Roman"/>
          <w:w w:val="85"/>
          <w:sz w:val="18"/>
          <w:szCs w:val="18"/>
        </w:rPr>
        <w:t xml:space="preserve">, </w:t>
      </w:r>
      <w:r w:rsidRPr="00B72469">
        <w:rPr>
          <w:rFonts w:ascii="Times New Roman" w:eastAsia="Arial" w:hAnsi="Times New Roman" w:cs="Times New Roman"/>
          <w:spacing w:val="9"/>
          <w:w w:val="85"/>
          <w:sz w:val="18"/>
          <w:szCs w:val="18"/>
        </w:rPr>
        <w:t xml:space="preserve"> </w:t>
      </w:r>
      <w:r w:rsidRPr="00B72469">
        <w:rPr>
          <w:rFonts w:ascii="Times New Roman" w:eastAsia="Arial" w:hAnsi="Times New Roman" w:cs="Times New Roman"/>
          <w:w w:val="85"/>
          <w:sz w:val="18"/>
          <w:szCs w:val="18"/>
        </w:rPr>
        <w:t>and</w:t>
      </w:r>
      <w:proofErr w:type="gramEnd"/>
      <w:r w:rsidRPr="00B72469">
        <w:rPr>
          <w:rFonts w:ascii="Times New Roman" w:eastAsia="Arial" w:hAnsi="Times New Roman" w:cs="Times New Roman"/>
          <w:spacing w:val="21"/>
          <w:w w:val="85"/>
          <w:sz w:val="18"/>
          <w:szCs w:val="18"/>
        </w:rPr>
        <w:t xml:space="preserve"> </w:t>
      </w:r>
      <w:r w:rsidRPr="00B72469">
        <w:rPr>
          <w:rFonts w:ascii="Times New Roman" w:eastAsia="Arial" w:hAnsi="Times New Roman" w:cs="Times New Roman"/>
          <w:spacing w:val="-17"/>
          <w:w w:val="85"/>
          <w:sz w:val="18"/>
          <w:szCs w:val="18"/>
        </w:rPr>
        <w:t>P</w:t>
      </w:r>
      <w:r w:rsidRPr="00B72469">
        <w:rPr>
          <w:rFonts w:ascii="Times New Roman" w:eastAsia="Arial" w:hAnsi="Times New Roman" w:cs="Times New Roman"/>
          <w:w w:val="85"/>
          <w:sz w:val="18"/>
          <w:szCs w:val="18"/>
        </w:rPr>
        <w:t>.</w:t>
      </w:r>
      <w:r w:rsidRPr="00B72469">
        <w:rPr>
          <w:rFonts w:ascii="Times New Roman" w:eastAsia="Arial" w:hAnsi="Times New Roman" w:cs="Times New Roman"/>
          <w:spacing w:val="14"/>
          <w:w w:val="85"/>
          <w:sz w:val="18"/>
          <w:szCs w:val="18"/>
        </w:rPr>
        <w:t xml:space="preserve"> </w:t>
      </w:r>
      <w:r w:rsidRPr="00B72469">
        <w:rPr>
          <w:rFonts w:ascii="Times New Roman" w:eastAsia="Arial" w:hAnsi="Times New Roman" w:cs="Times New Roman"/>
          <w:sz w:val="18"/>
          <w:szCs w:val="18"/>
        </w:rPr>
        <w:t>McDaniel.</w:t>
      </w:r>
      <w:r w:rsidRPr="00B72469">
        <w:rPr>
          <w:rFonts w:ascii="Times New Roman" w:eastAsia="Arial" w:hAnsi="Times New Roman" w:cs="Times New Roman"/>
          <w:spacing w:val="24"/>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lightweight mobile</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89"/>
          <w:sz w:val="18"/>
          <w:szCs w:val="18"/>
        </w:rPr>
        <w:t>phone</w:t>
      </w:r>
      <w:r w:rsidRPr="00B72469">
        <w:rPr>
          <w:rFonts w:ascii="Times New Roman" w:eastAsia="Arial" w:hAnsi="Times New Roman" w:cs="Times New Roman"/>
          <w:spacing w:val="14"/>
          <w:w w:val="89"/>
          <w:sz w:val="18"/>
          <w:szCs w:val="18"/>
        </w:rPr>
        <w:t xml:space="preserve"> </w:t>
      </w:r>
      <w:proofErr w:type="gramStart"/>
      <w:r w:rsidRPr="00B72469">
        <w:rPr>
          <w:rFonts w:ascii="Times New Roman" w:eastAsia="Arial" w:hAnsi="Times New Roman" w:cs="Times New Roman"/>
          <w:w w:val="89"/>
          <w:sz w:val="18"/>
          <w:szCs w:val="18"/>
        </w:rPr>
        <w:t xml:space="preserve">application </w:t>
      </w:r>
      <w:r w:rsidRPr="00B72469">
        <w:rPr>
          <w:rFonts w:ascii="Times New Roman" w:eastAsia="Arial" w:hAnsi="Times New Roman" w:cs="Times New Roman"/>
          <w:spacing w:val="6"/>
          <w:w w:val="89"/>
          <w:sz w:val="18"/>
          <w:szCs w:val="18"/>
        </w:rPr>
        <w:t xml:space="preserve"> </w:t>
      </w:r>
      <w:r w:rsidRPr="00B72469">
        <w:rPr>
          <w:rFonts w:ascii="Times New Roman" w:eastAsia="Arial" w:hAnsi="Times New Roman" w:cs="Times New Roman"/>
          <w:w w:val="93"/>
          <w:sz w:val="18"/>
          <w:szCs w:val="18"/>
        </w:rPr>
        <w:t>certification</w:t>
      </w:r>
      <w:proofErr w:type="gramEnd"/>
      <w:r w:rsidRPr="00B72469">
        <w:rPr>
          <w:rFonts w:ascii="Times New Roman" w:eastAsia="Arial" w:hAnsi="Times New Roman" w:cs="Times New Roman"/>
          <w:spacing w:val="-13"/>
          <w:w w:val="93"/>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w w:val="89"/>
          <w:sz w:val="18"/>
          <w:szCs w:val="18"/>
        </w:rPr>
        <w:t>CCS</w:t>
      </w:r>
      <w:r w:rsidRPr="00B72469">
        <w:rPr>
          <w:rFonts w:ascii="Times New Roman" w:eastAsia="Arial" w:hAnsi="Times New Roman" w:cs="Times New Roman"/>
          <w:spacing w:val="24"/>
          <w:w w:val="89"/>
          <w:sz w:val="18"/>
          <w:szCs w:val="18"/>
        </w:rPr>
        <w:t xml:space="preserve"> </w:t>
      </w:r>
      <w:r w:rsidRPr="00B72469">
        <w:rPr>
          <w:rFonts w:ascii="Times New Roman" w:eastAsia="Arial" w:hAnsi="Times New Roman" w:cs="Times New Roman"/>
          <w:sz w:val="18"/>
          <w:szCs w:val="18"/>
        </w:rPr>
        <w:t xml:space="preserve">’09:  pro- </w:t>
      </w:r>
      <w:r w:rsidRPr="00B72469">
        <w:rPr>
          <w:rFonts w:ascii="Times New Roman" w:eastAsia="Arial" w:hAnsi="Times New Roman" w:cs="Times New Roman"/>
          <w:w w:val="87"/>
          <w:sz w:val="18"/>
          <w:szCs w:val="18"/>
        </w:rPr>
        <w:t>ceedings</w:t>
      </w:r>
      <w:r w:rsidRPr="00B72469">
        <w:rPr>
          <w:rFonts w:ascii="Times New Roman" w:eastAsia="Arial" w:hAnsi="Times New Roman" w:cs="Times New Roman"/>
          <w:spacing w:val="-5"/>
          <w:w w:val="87"/>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11"/>
          <w:w w:val="89"/>
          <w:sz w:val="18"/>
          <w:szCs w:val="18"/>
        </w:rPr>
        <w:t xml:space="preserve"> </w:t>
      </w:r>
      <w:r w:rsidRPr="00B72469">
        <w:rPr>
          <w:rFonts w:ascii="Times New Roman" w:eastAsia="Arial" w:hAnsi="Times New Roman" w:cs="Times New Roman"/>
          <w:w w:val="89"/>
          <w:sz w:val="18"/>
          <w:szCs w:val="18"/>
        </w:rPr>
        <w:t>16th</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spacing w:val="-7"/>
          <w:sz w:val="18"/>
          <w:szCs w:val="18"/>
        </w:rPr>
        <w:t>A</w:t>
      </w:r>
      <w:r w:rsidRPr="00B72469">
        <w:rPr>
          <w:rFonts w:ascii="Times New Roman" w:eastAsia="Arial" w:hAnsi="Times New Roman" w:cs="Times New Roman"/>
          <w:sz w:val="18"/>
          <w:szCs w:val="18"/>
        </w:rPr>
        <w:t>CM</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8"/>
          <w:sz w:val="18"/>
          <w:szCs w:val="18"/>
        </w:rPr>
        <w:t>conference</w:t>
      </w:r>
      <w:r w:rsidRPr="00B72469">
        <w:rPr>
          <w:rFonts w:ascii="Times New Roman" w:eastAsia="Arial" w:hAnsi="Times New Roman" w:cs="Times New Roman"/>
          <w:spacing w:val="-6"/>
          <w:w w:val="88"/>
          <w:sz w:val="18"/>
          <w:szCs w:val="18"/>
        </w:rPr>
        <w:t xml:space="preserve"> </w:t>
      </w:r>
      <w:r w:rsidRPr="00B72469">
        <w:rPr>
          <w:rFonts w:ascii="Times New Roman" w:eastAsia="Arial" w:hAnsi="Times New Roman" w:cs="Times New Roman"/>
          <w:w w:val="88"/>
          <w:sz w:val="18"/>
          <w:szCs w:val="18"/>
        </w:rPr>
        <w:t>on</w:t>
      </w:r>
      <w:r w:rsidRPr="00B72469">
        <w:rPr>
          <w:rFonts w:ascii="Times New Roman" w:eastAsia="Arial" w:hAnsi="Times New Roman" w:cs="Times New Roman"/>
          <w:spacing w:val="-4"/>
          <w:w w:val="88"/>
          <w:sz w:val="18"/>
          <w:szCs w:val="18"/>
        </w:rPr>
        <w:t xml:space="preserve"> </w:t>
      </w:r>
      <w:r w:rsidRPr="00B72469">
        <w:rPr>
          <w:rFonts w:ascii="Times New Roman" w:eastAsia="Arial" w:hAnsi="Times New Roman" w:cs="Times New Roman"/>
          <w:w w:val="88"/>
          <w:sz w:val="18"/>
          <w:szCs w:val="18"/>
        </w:rPr>
        <w:t>Computer</w:t>
      </w:r>
      <w:r w:rsidRPr="00B72469">
        <w:rPr>
          <w:rFonts w:ascii="Times New Roman" w:eastAsia="Arial" w:hAnsi="Times New Roman" w:cs="Times New Roman"/>
          <w:spacing w:val="10"/>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2"/>
          <w:w w:val="88"/>
          <w:sz w:val="18"/>
          <w:szCs w:val="18"/>
        </w:rPr>
        <w:t xml:space="preserve"> </w:t>
      </w:r>
      <w:r w:rsidRPr="00B72469">
        <w:rPr>
          <w:rFonts w:ascii="Times New Roman" w:eastAsia="Arial" w:hAnsi="Times New Roman" w:cs="Times New Roman"/>
          <w:sz w:val="18"/>
          <w:szCs w:val="18"/>
        </w:rPr>
        <w:t xml:space="preserve">com- </w:t>
      </w:r>
      <w:r w:rsidRPr="00B72469">
        <w:rPr>
          <w:rFonts w:ascii="Times New Roman" w:eastAsia="Arial" w:hAnsi="Times New Roman" w:cs="Times New Roman"/>
          <w:w w:val="88"/>
          <w:sz w:val="18"/>
          <w:szCs w:val="18"/>
        </w:rPr>
        <w:t>munications</w:t>
      </w:r>
      <w:r w:rsidRPr="00B72469">
        <w:rPr>
          <w:rFonts w:ascii="Times New Roman" w:eastAsia="Arial" w:hAnsi="Times New Roman" w:cs="Times New Roman"/>
          <w:spacing w:val="41"/>
          <w:w w:val="88"/>
          <w:sz w:val="18"/>
          <w:szCs w:val="18"/>
        </w:rPr>
        <w:t xml:space="preserve"> </w:t>
      </w:r>
      <w:r w:rsidRPr="00B72469">
        <w:rPr>
          <w:rFonts w:ascii="Times New Roman" w:eastAsia="Arial" w:hAnsi="Times New Roman" w:cs="Times New Roman"/>
          <w:w w:val="88"/>
          <w:sz w:val="18"/>
          <w:szCs w:val="18"/>
        </w:rPr>
        <w:t>securit</w:t>
      </w:r>
      <w:r w:rsidRPr="00B72469">
        <w:rPr>
          <w:rFonts w:ascii="Times New Roman" w:eastAsia="Arial" w:hAnsi="Times New Roman" w:cs="Times New Roman"/>
          <w:spacing w:val="-11"/>
          <w:w w:val="88"/>
          <w:sz w:val="18"/>
          <w:szCs w:val="18"/>
        </w:rPr>
        <w:t>y</w:t>
      </w:r>
      <w:r w:rsidRPr="00B72469">
        <w:rPr>
          <w:rFonts w:ascii="Times New Roman" w:eastAsia="Arial" w:hAnsi="Times New Roman" w:cs="Times New Roman"/>
          <w:w w:val="88"/>
          <w:sz w:val="18"/>
          <w:szCs w:val="18"/>
        </w:rPr>
        <w:t>,</w:t>
      </w:r>
      <w:r w:rsidRPr="00B72469">
        <w:rPr>
          <w:rFonts w:ascii="Times New Roman" w:eastAsia="Arial" w:hAnsi="Times New Roman" w:cs="Times New Roman"/>
          <w:spacing w:val="33"/>
          <w:w w:val="88"/>
          <w:sz w:val="18"/>
          <w:szCs w:val="18"/>
        </w:rPr>
        <w:t xml:space="preserve"> </w:t>
      </w:r>
      <w:r w:rsidRPr="00B72469">
        <w:rPr>
          <w:rFonts w:ascii="Times New Roman" w:eastAsia="Arial" w:hAnsi="Times New Roman" w:cs="Times New Roman"/>
          <w:w w:val="88"/>
          <w:sz w:val="18"/>
          <w:szCs w:val="18"/>
        </w:rPr>
        <w:t>pages</w:t>
      </w:r>
      <w:r w:rsidRPr="00B72469">
        <w:rPr>
          <w:rFonts w:ascii="Times New Roman" w:eastAsia="Arial" w:hAnsi="Times New Roman" w:cs="Times New Roman"/>
          <w:spacing w:val="-13"/>
          <w:w w:val="88"/>
          <w:sz w:val="18"/>
          <w:szCs w:val="18"/>
        </w:rPr>
        <w:t xml:space="preserve"> </w:t>
      </w:r>
      <w:r w:rsidRPr="00B72469">
        <w:rPr>
          <w:rFonts w:ascii="Times New Roman" w:eastAsia="Arial" w:hAnsi="Times New Roman" w:cs="Times New Roman"/>
          <w:w w:val="88"/>
          <w:sz w:val="18"/>
          <w:szCs w:val="18"/>
        </w:rPr>
        <w:t>235–245,</w:t>
      </w:r>
      <w:r w:rsidRPr="00B72469">
        <w:rPr>
          <w:rFonts w:ascii="Times New Roman" w:eastAsia="Arial" w:hAnsi="Times New Roman" w:cs="Times New Roman"/>
          <w:spacing w:val="22"/>
          <w:w w:val="88"/>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w</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USA,</w:t>
      </w:r>
    </w:p>
    <w:p w14:paraId="0AFED2D3" w14:textId="77777777" w:rsidR="00676FEB" w:rsidRPr="00B72469" w:rsidRDefault="00676FEB" w:rsidP="00676FEB">
      <w:pPr>
        <w:spacing w:after="0" w:line="183" w:lineRule="exact"/>
        <w:ind w:left="309" w:right="-20"/>
        <w:rPr>
          <w:rFonts w:ascii="Times New Roman" w:eastAsia="Arial" w:hAnsi="Times New Roman" w:cs="Times New Roman"/>
          <w:sz w:val="18"/>
          <w:szCs w:val="18"/>
        </w:rPr>
      </w:pPr>
      <w:r w:rsidRPr="00B72469">
        <w:rPr>
          <w:rFonts w:ascii="Times New Roman" w:eastAsia="Arial" w:hAnsi="Times New Roman" w:cs="Times New Roman"/>
          <w:w w:val="89"/>
          <w:sz w:val="18"/>
          <w:szCs w:val="18"/>
        </w:rPr>
        <w:t xml:space="preserve">2009. </w:t>
      </w:r>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
    <w:p w14:paraId="0AFED2D4" w14:textId="77777777" w:rsidR="00676FEB" w:rsidRPr="00B72469" w:rsidRDefault="00676FEB" w:rsidP="00676FEB">
      <w:pPr>
        <w:spacing w:before="7" w:after="0" w:line="150" w:lineRule="exact"/>
        <w:rPr>
          <w:rFonts w:ascii="Times New Roman" w:hAnsi="Times New Roman" w:cs="Times New Roman"/>
          <w:sz w:val="15"/>
          <w:szCs w:val="15"/>
        </w:rPr>
      </w:pPr>
    </w:p>
    <w:p w14:paraId="0AFED2D5"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11]</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6"/>
          <w:sz w:val="18"/>
          <w:szCs w:val="18"/>
        </w:rPr>
        <w:t>W</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1"/>
          <w:sz w:val="18"/>
          <w:szCs w:val="18"/>
        </w:rPr>
        <w:t>Enck,</w:t>
      </w:r>
      <w:r w:rsidRPr="00B72469">
        <w:rPr>
          <w:rFonts w:ascii="Times New Roman" w:eastAsia="Arial" w:hAnsi="Times New Roman" w:cs="Times New Roman"/>
          <w:spacing w:val="18"/>
          <w:w w:val="91"/>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5"/>
          <w:sz w:val="18"/>
          <w:szCs w:val="18"/>
        </w:rPr>
        <w:t>Ongtang</w:t>
      </w:r>
      <w:proofErr w:type="gramStart"/>
      <w:r w:rsidRPr="00B72469">
        <w:rPr>
          <w:rFonts w:ascii="Times New Roman" w:eastAsia="Arial" w:hAnsi="Times New Roman" w:cs="Times New Roman"/>
          <w:w w:val="85"/>
          <w:sz w:val="18"/>
          <w:szCs w:val="18"/>
        </w:rPr>
        <w:t xml:space="preserve">, </w:t>
      </w:r>
      <w:r w:rsidRPr="00B72469">
        <w:rPr>
          <w:rFonts w:ascii="Times New Roman" w:eastAsia="Arial" w:hAnsi="Times New Roman" w:cs="Times New Roman"/>
          <w:spacing w:val="9"/>
          <w:w w:val="85"/>
          <w:sz w:val="18"/>
          <w:szCs w:val="18"/>
        </w:rPr>
        <w:t xml:space="preserve"> </w:t>
      </w:r>
      <w:r w:rsidRPr="00B72469">
        <w:rPr>
          <w:rFonts w:ascii="Times New Roman" w:eastAsia="Arial" w:hAnsi="Times New Roman" w:cs="Times New Roman"/>
          <w:w w:val="85"/>
          <w:sz w:val="18"/>
          <w:szCs w:val="18"/>
        </w:rPr>
        <w:t>and</w:t>
      </w:r>
      <w:proofErr w:type="gramEnd"/>
      <w:r w:rsidRPr="00B72469">
        <w:rPr>
          <w:rFonts w:ascii="Times New Roman" w:eastAsia="Arial" w:hAnsi="Times New Roman" w:cs="Times New Roman"/>
          <w:spacing w:val="21"/>
          <w:w w:val="85"/>
          <w:sz w:val="18"/>
          <w:szCs w:val="18"/>
        </w:rPr>
        <w:t xml:space="preserve"> </w:t>
      </w:r>
      <w:r w:rsidRPr="00B72469">
        <w:rPr>
          <w:rFonts w:ascii="Times New Roman" w:eastAsia="Arial" w:hAnsi="Times New Roman" w:cs="Times New Roman"/>
          <w:spacing w:val="-17"/>
          <w:w w:val="85"/>
          <w:sz w:val="18"/>
          <w:szCs w:val="18"/>
        </w:rPr>
        <w:t>P</w:t>
      </w:r>
      <w:r w:rsidRPr="00B72469">
        <w:rPr>
          <w:rFonts w:ascii="Times New Roman" w:eastAsia="Arial" w:hAnsi="Times New Roman" w:cs="Times New Roman"/>
          <w:w w:val="85"/>
          <w:sz w:val="18"/>
          <w:szCs w:val="18"/>
        </w:rPr>
        <w:t>.</w:t>
      </w:r>
      <w:r w:rsidRPr="00B72469">
        <w:rPr>
          <w:rFonts w:ascii="Times New Roman" w:eastAsia="Arial" w:hAnsi="Times New Roman" w:cs="Times New Roman"/>
          <w:spacing w:val="14"/>
          <w:w w:val="85"/>
          <w:sz w:val="18"/>
          <w:szCs w:val="18"/>
        </w:rPr>
        <w:t xml:space="preserve"> </w:t>
      </w:r>
      <w:r w:rsidRPr="00B72469">
        <w:rPr>
          <w:rFonts w:ascii="Times New Roman" w:eastAsia="Arial" w:hAnsi="Times New Roman" w:cs="Times New Roman"/>
          <w:sz w:val="18"/>
          <w:szCs w:val="18"/>
        </w:rPr>
        <w:t>McDaniel.</w:t>
      </w:r>
      <w:r w:rsidRPr="00B72469">
        <w:rPr>
          <w:rFonts w:ascii="Times New Roman" w:eastAsia="Arial" w:hAnsi="Times New Roman" w:cs="Times New Roman"/>
          <w:spacing w:val="24"/>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lightweight mobile</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89"/>
          <w:sz w:val="18"/>
          <w:szCs w:val="18"/>
        </w:rPr>
        <w:t>phone</w:t>
      </w:r>
      <w:r w:rsidRPr="00B72469">
        <w:rPr>
          <w:rFonts w:ascii="Times New Roman" w:eastAsia="Arial" w:hAnsi="Times New Roman" w:cs="Times New Roman"/>
          <w:spacing w:val="14"/>
          <w:w w:val="89"/>
          <w:sz w:val="18"/>
          <w:szCs w:val="18"/>
        </w:rPr>
        <w:t xml:space="preserve"> </w:t>
      </w:r>
      <w:proofErr w:type="gramStart"/>
      <w:r w:rsidRPr="00B72469">
        <w:rPr>
          <w:rFonts w:ascii="Times New Roman" w:eastAsia="Arial" w:hAnsi="Times New Roman" w:cs="Times New Roman"/>
          <w:w w:val="89"/>
          <w:sz w:val="18"/>
          <w:szCs w:val="18"/>
        </w:rPr>
        <w:t xml:space="preserve">application </w:t>
      </w:r>
      <w:r w:rsidRPr="00B72469">
        <w:rPr>
          <w:rFonts w:ascii="Times New Roman" w:eastAsia="Arial" w:hAnsi="Times New Roman" w:cs="Times New Roman"/>
          <w:spacing w:val="6"/>
          <w:w w:val="89"/>
          <w:sz w:val="18"/>
          <w:szCs w:val="18"/>
        </w:rPr>
        <w:t xml:space="preserve"> </w:t>
      </w:r>
      <w:r w:rsidRPr="00B72469">
        <w:rPr>
          <w:rFonts w:ascii="Times New Roman" w:eastAsia="Arial" w:hAnsi="Times New Roman" w:cs="Times New Roman"/>
          <w:w w:val="93"/>
          <w:sz w:val="18"/>
          <w:szCs w:val="18"/>
        </w:rPr>
        <w:t>certification</w:t>
      </w:r>
      <w:proofErr w:type="gramEnd"/>
      <w:r w:rsidRPr="00B72469">
        <w:rPr>
          <w:rFonts w:ascii="Times New Roman" w:eastAsia="Arial" w:hAnsi="Times New Roman" w:cs="Times New Roman"/>
          <w:spacing w:val="-13"/>
          <w:w w:val="93"/>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w w:val="89"/>
          <w:sz w:val="18"/>
          <w:szCs w:val="18"/>
        </w:rPr>
        <w:t>CCS</w:t>
      </w:r>
      <w:r w:rsidRPr="00B72469">
        <w:rPr>
          <w:rFonts w:ascii="Times New Roman" w:eastAsia="Arial" w:hAnsi="Times New Roman" w:cs="Times New Roman"/>
          <w:spacing w:val="24"/>
          <w:w w:val="89"/>
          <w:sz w:val="18"/>
          <w:szCs w:val="18"/>
        </w:rPr>
        <w:t xml:space="preserve"> </w:t>
      </w:r>
      <w:r w:rsidRPr="00B72469">
        <w:rPr>
          <w:rFonts w:ascii="Times New Roman" w:eastAsia="Arial" w:hAnsi="Times New Roman" w:cs="Times New Roman"/>
          <w:sz w:val="18"/>
          <w:szCs w:val="18"/>
        </w:rPr>
        <w:t xml:space="preserve">’09:  pro- </w:t>
      </w:r>
      <w:r w:rsidRPr="00B72469">
        <w:rPr>
          <w:rFonts w:ascii="Times New Roman" w:eastAsia="Arial" w:hAnsi="Times New Roman" w:cs="Times New Roman"/>
          <w:w w:val="87"/>
          <w:sz w:val="18"/>
          <w:szCs w:val="18"/>
        </w:rPr>
        <w:t>ceedings</w:t>
      </w:r>
      <w:r w:rsidRPr="00B72469">
        <w:rPr>
          <w:rFonts w:ascii="Times New Roman" w:eastAsia="Arial" w:hAnsi="Times New Roman" w:cs="Times New Roman"/>
          <w:spacing w:val="-5"/>
          <w:w w:val="87"/>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11"/>
          <w:w w:val="89"/>
          <w:sz w:val="18"/>
          <w:szCs w:val="18"/>
        </w:rPr>
        <w:t xml:space="preserve"> </w:t>
      </w:r>
      <w:r w:rsidRPr="00B72469">
        <w:rPr>
          <w:rFonts w:ascii="Times New Roman" w:eastAsia="Arial" w:hAnsi="Times New Roman" w:cs="Times New Roman"/>
          <w:w w:val="89"/>
          <w:sz w:val="18"/>
          <w:szCs w:val="18"/>
        </w:rPr>
        <w:t>16th</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spacing w:val="-7"/>
          <w:sz w:val="18"/>
          <w:szCs w:val="18"/>
        </w:rPr>
        <w:t>A</w:t>
      </w:r>
      <w:r w:rsidRPr="00B72469">
        <w:rPr>
          <w:rFonts w:ascii="Times New Roman" w:eastAsia="Arial" w:hAnsi="Times New Roman" w:cs="Times New Roman"/>
          <w:sz w:val="18"/>
          <w:szCs w:val="18"/>
        </w:rPr>
        <w:t>CM</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8"/>
          <w:sz w:val="18"/>
          <w:szCs w:val="18"/>
        </w:rPr>
        <w:t>conference</w:t>
      </w:r>
      <w:r w:rsidRPr="00B72469">
        <w:rPr>
          <w:rFonts w:ascii="Times New Roman" w:eastAsia="Arial" w:hAnsi="Times New Roman" w:cs="Times New Roman"/>
          <w:spacing w:val="-6"/>
          <w:w w:val="88"/>
          <w:sz w:val="18"/>
          <w:szCs w:val="18"/>
        </w:rPr>
        <w:t xml:space="preserve"> </w:t>
      </w:r>
      <w:r w:rsidRPr="00B72469">
        <w:rPr>
          <w:rFonts w:ascii="Times New Roman" w:eastAsia="Arial" w:hAnsi="Times New Roman" w:cs="Times New Roman"/>
          <w:w w:val="88"/>
          <w:sz w:val="18"/>
          <w:szCs w:val="18"/>
        </w:rPr>
        <w:t>on</w:t>
      </w:r>
      <w:r w:rsidRPr="00B72469">
        <w:rPr>
          <w:rFonts w:ascii="Times New Roman" w:eastAsia="Arial" w:hAnsi="Times New Roman" w:cs="Times New Roman"/>
          <w:spacing w:val="-4"/>
          <w:w w:val="88"/>
          <w:sz w:val="18"/>
          <w:szCs w:val="18"/>
        </w:rPr>
        <w:t xml:space="preserve"> </w:t>
      </w:r>
      <w:r w:rsidRPr="00B72469">
        <w:rPr>
          <w:rFonts w:ascii="Times New Roman" w:eastAsia="Arial" w:hAnsi="Times New Roman" w:cs="Times New Roman"/>
          <w:w w:val="88"/>
          <w:sz w:val="18"/>
          <w:szCs w:val="18"/>
        </w:rPr>
        <w:t>Computer</w:t>
      </w:r>
      <w:r w:rsidRPr="00B72469">
        <w:rPr>
          <w:rFonts w:ascii="Times New Roman" w:eastAsia="Arial" w:hAnsi="Times New Roman" w:cs="Times New Roman"/>
          <w:spacing w:val="10"/>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2"/>
          <w:w w:val="88"/>
          <w:sz w:val="18"/>
          <w:szCs w:val="18"/>
        </w:rPr>
        <w:t xml:space="preserve"> </w:t>
      </w:r>
      <w:r w:rsidRPr="00B72469">
        <w:rPr>
          <w:rFonts w:ascii="Times New Roman" w:eastAsia="Arial" w:hAnsi="Times New Roman" w:cs="Times New Roman"/>
          <w:sz w:val="18"/>
          <w:szCs w:val="18"/>
        </w:rPr>
        <w:t xml:space="preserve">com- </w:t>
      </w:r>
      <w:r w:rsidRPr="00B72469">
        <w:rPr>
          <w:rFonts w:ascii="Times New Roman" w:eastAsia="Arial" w:hAnsi="Times New Roman" w:cs="Times New Roman"/>
          <w:w w:val="88"/>
          <w:sz w:val="18"/>
          <w:szCs w:val="18"/>
        </w:rPr>
        <w:t>munications</w:t>
      </w:r>
      <w:r w:rsidRPr="00B72469">
        <w:rPr>
          <w:rFonts w:ascii="Times New Roman" w:eastAsia="Arial" w:hAnsi="Times New Roman" w:cs="Times New Roman"/>
          <w:spacing w:val="41"/>
          <w:w w:val="88"/>
          <w:sz w:val="18"/>
          <w:szCs w:val="18"/>
        </w:rPr>
        <w:t xml:space="preserve"> </w:t>
      </w:r>
      <w:r w:rsidRPr="00B72469">
        <w:rPr>
          <w:rFonts w:ascii="Times New Roman" w:eastAsia="Arial" w:hAnsi="Times New Roman" w:cs="Times New Roman"/>
          <w:w w:val="88"/>
          <w:sz w:val="18"/>
          <w:szCs w:val="18"/>
        </w:rPr>
        <w:t>securit</w:t>
      </w:r>
      <w:r w:rsidRPr="00B72469">
        <w:rPr>
          <w:rFonts w:ascii="Times New Roman" w:eastAsia="Arial" w:hAnsi="Times New Roman" w:cs="Times New Roman"/>
          <w:spacing w:val="-11"/>
          <w:w w:val="88"/>
          <w:sz w:val="18"/>
          <w:szCs w:val="18"/>
        </w:rPr>
        <w:t>y</w:t>
      </w:r>
      <w:r w:rsidRPr="00B72469">
        <w:rPr>
          <w:rFonts w:ascii="Times New Roman" w:eastAsia="Arial" w:hAnsi="Times New Roman" w:cs="Times New Roman"/>
          <w:w w:val="88"/>
          <w:sz w:val="18"/>
          <w:szCs w:val="18"/>
        </w:rPr>
        <w:t>,</w:t>
      </w:r>
      <w:r w:rsidRPr="00B72469">
        <w:rPr>
          <w:rFonts w:ascii="Times New Roman" w:eastAsia="Arial" w:hAnsi="Times New Roman" w:cs="Times New Roman"/>
          <w:spacing w:val="33"/>
          <w:w w:val="88"/>
          <w:sz w:val="18"/>
          <w:szCs w:val="18"/>
        </w:rPr>
        <w:t xml:space="preserve"> </w:t>
      </w:r>
      <w:r w:rsidRPr="00B72469">
        <w:rPr>
          <w:rFonts w:ascii="Times New Roman" w:eastAsia="Arial" w:hAnsi="Times New Roman" w:cs="Times New Roman"/>
          <w:w w:val="88"/>
          <w:sz w:val="18"/>
          <w:szCs w:val="18"/>
        </w:rPr>
        <w:t>pages</w:t>
      </w:r>
      <w:r w:rsidRPr="00B72469">
        <w:rPr>
          <w:rFonts w:ascii="Times New Roman" w:eastAsia="Arial" w:hAnsi="Times New Roman" w:cs="Times New Roman"/>
          <w:spacing w:val="-13"/>
          <w:w w:val="88"/>
          <w:sz w:val="18"/>
          <w:szCs w:val="18"/>
        </w:rPr>
        <w:t xml:space="preserve"> </w:t>
      </w:r>
      <w:r w:rsidRPr="00B72469">
        <w:rPr>
          <w:rFonts w:ascii="Times New Roman" w:eastAsia="Arial" w:hAnsi="Times New Roman" w:cs="Times New Roman"/>
          <w:w w:val="88"/>
          <w:sz w:val="18"/>
          <w:szCs w:val="18"/>
        </w:rPr>
        <w:t>235–245,</w:t>
      </w:r>
      <w:r w:rsidRPr="00B72469">
        <w:rPr>
          <w:rFonts w:ascii="Times New Roman" w:eastAsia="Arial" w:hAnsi="Times New Roman" w:cs="Times New Roman"/>
          <w:spacing w:val="22"/>
          <w:w w:val="88"/>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w</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USA,</w:t>
      </w:r>
    </w:p>
    <w:p w14:paraId="0AFED2D6" w14:textId="77777777" w:rsidR="00676FEB" w:rsidRPr="00B72469" w:rsidRDefault="00676FEB" w:rsidP="00676FEB">
      <w:pPr>
        <w:spacing w:after="0" w:line="183" w:lineRule="exact"/>
        <w:ind w:left="309" w:right="-20"/>
        <w:rPr>
          <w:rFonts w:ascii="Times New Roman" w:eastAsia="Arial" w:hAnsi="Times New Roman" w:cs="Times New Roman"/>
          <w:sz w:val="18"/>
          <w:szCs w:val="18"/>
        </w:rPr>
      </w:pPr>
      <w:r w:rsidRPr="00B72469">
        <w:rPr>
          <w:rFonts w:ascii="Times New Roman" w:eastAsia="Arial" w:hAnsi="Times New Roman" w:cs="Times New Roman"/>
          <w:w w:val="89"/>
          <w:sz w:val="18"/>
          <w:szCs w:val="18"/>
        </w:rPr>
        <w:t xml:space="preserve">2009. </w:t>
      </w:r>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
    <w:p w14:paraId="0AFED2D7" w14:textId="77777777" w:rsidR="00676FEB" w:rsidRPr="00B72469" w:rsidRDefault="00676FEB" w:rsidP="00676FEB">
      <w:pPr>
        <w:spacing w:before="7" w:after="0" w:line="150" w:lineRule="exact"/>
        <w:rPr>
          <w:rFonts w:ascii="Times New Roman" w:hAnsi="Times New Roman" w:cs="Times New Roman"/>
          <w:sz w:val="15"/>
          <w:szCs w:val="15"/>
        </w:rPr>
      </w:pPr>
    </w:p>
    <w:p w14:paraId="0AFED2D8"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12]</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6"/>
          <w:sz w:val="18"/>
          <w:szCs w:val="18"/>
        </w:rPr>
        <w:t>W</w:t>
      </w:r>
      <w:r w:rsidRPr="00B72469">
        <w:rPr>
          <w:rFonts w:ascii="Times New Roman" w:eastAsia="Arial" w:hAnsi="Times New Roman" w:cs="Times New Roman"/>
          <w:sz w:val="18"/>
          <w:szCs w:val="18"/>
        </w:rPr>
        <w:t>.</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w w:val="91"/>
          <w:sz w:val="18"/>
          <w:szCs w:val="18"/>
        </w:rPr>
        <w:t>Enck,</w:t>
      </w:r>
      <w:r w:rsidRPr="00B72469">
        <w:rPr>
          <w:rFonts w:ascii="Times New Roman" w:eastAsia="Arial" w:hAnsi="Times New Roman" w:cs="Times New Roman"/>
          <w:spacing w:val="22"/>
          <w:w w:val="91"/>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88"/>
          <w:sz w:val="18"/>
          <w:szCs w:val="18"/>
        </w:rPr>
        <w:t>Ongtang,</w:t>
      </w:r>
      <w:r w:rsidRPr="00B72469">
        <w:rPr>
          <w:rFonts w:ascii="Times New Roman" w:eastAsia="Arial" w:hAnsi="Times New Roman" w:cs="Times New Roman"/>
          <w:spacing w:val="32"/>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4"/>
          <w:w w:val="88"/>
          <w:sz w:val="18"/>
          <w:szCs w:val="18"/>
        </w:rPr>
        <w:t xml:space="preserve"> </w:t>
      </w:r>
      <w:r w:rsidRPr="00B72469">
        <w:rPr>
          <w:rFonts w:ascii="Times New Roman" w:eastAsia="Arial" w:hAnsi="Times New Roman" w:cs="Times New Roman"/>
          <w:spacing w:val="-18"/>
          <w:w w:val="88"/>
          <w:sz w:val="18"/>
          <w:szCs w:val="18"/>
        </w:rPr>
        <w:t>P</w:t>
      </w:r>
      <w:r w:rsidRPr="00B72469">
        <w:rPr>
          <w:rFonts w:ascii="Times New Roman" w:eastAsia="Arial" w:hAnsi="Times New Roman" w:cs="Times New Roman"/>
          <w:w w:val="88"/>
          <w:sz w:val="18"/>
          <w:szCs w:val="18"/>
        </w:rPr>
        <w:t>.D.</w:t>
      </w:r>
      <w:r w:rsidRPr="00B72469">
        <w:rPr>
          <w:rFonts w:ascii="Times New Roman" w:eastAsia="Arial" w:hAnsi="Times New Roman" w:cs="Times New Roman"/>
          <w:spacing w:val="28"/>
          <w:w w:val="88"/>
          <w:sz w:val="18"/>
          <w:szCs w:val="18"/>
        </w:rPr>
        <w:t xml:space="preserve"> </w:t>
      </w:r>
      <w:r w:rsidRPr="00B72469">
        <w:rPr>
          <w:rFonts w:ascii="Times New Roman" w:eastAsia="Arial" w:hAnsi="Times New Roman" w:cs="Times New Roman"/>
          <w:sz w:val="18"/>
          <w:szCs w:val="18"/>
        </w:rPr>
        <w:t>McDaniel.</w:t>
      </w:r>
      <w:proofErr w:type="gramEnd"/>
      <w:r w:rsidRPr="00B72469">
        <w:rPr>
          <w:rFonts w:ascii="Times New Roman" w:eastAsia="Arial" w:hAnsi="Times New Roman" w:cs="Times New Roman"/>
          <w:spacing w:val="35"/>
          <w:sz w:val="18"/>
          <w:szCs w:val="18"/>
        </w:rPr>
        <w:t xml:space="preserve"> </w:t>
      </w:r>
      <w:r w:rsidRPr="00B72469">
        <w:rPr>
          <w:rFonts w:ascii="Times New Roman" w:eastAsia="Arial" w:hAnsi="Times New Roman" w:cs="Times New Roman"/>
          <w:w w:val="92"/>
          <w:sz w:val="18"/>
          <w:szCs w:val="18"/>
        </w:rPr>
        <w:t>“Understa</w:t>
      </w:r>
      <w:r w:rsidRPr="00B72469">
        <w:rPr>
          <w:rFonts w:ascii="Times New Roman" w:eastAsia="Arial" w:hAnsi="Times New Roman" w:cs="Times New Roman"/>
          <w:w w:val="91"/>
          <w:sz w:val="18"/>
          <w:szCs w:val="18"/>
        </w:rPr>
        <w:t xml:space="preserve">nd- </w:t>
      </w:r>
      <w:r w:rsidRPr="00B72469">
        <w:rPr>
          <w:rFonts w:ascii="Times New Roman" w:eastAsia="Arial" w:hAnsi="Times New Roman" w:cs="Times New Roman"/>
          <w:sz w:val="18"/>
          <w:szCs w:val="18"/>
        </w:rPr>
        <w:t>ing</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91"/>
          <w:sz w:val="18"/>
          <w:szCs w:val="18"/>
        </w:rPr>
        <w:t>android</w:t>
      </w:r>
      <w:r w:rsidRPr="00B72469">
        <w:rPr>
          <w:rFonts w:ascii="Times New Roman" w:eastAsia="Arial" w:hAnsi="Times New Roman" w:cs="Times New Roman"/>
          <w:spacing w:val="3"/>
          <w:w w:val="91"/>
          <w:sz w:val="18"/>
          <w:szCs w:val="18"/>
        </w:rPr>
        <w:t xml:space="preserve"> </w:t>
      </w:r>
      <w:r w:rsidRPr="00B72469">
        <w:rPr>
          <w:rFonts w:ascii="Times New Roman" w:eastAsia="Arial" w:hAnsi="Times New Roman" w:cs="Times New Roman"/>
          <w:w w:val="91"/>
          <w:sz w:val="18"/>
          <w:szCs w:val="18"/>
        </w:rPr>
        <w:t>securit</w:t>
      </w:r>
      <w:r w:rsidRPr="00B72469">
        <w:rPr>
          <w:rFonts w:ascii="Times New Roman" w:eastAsia="Arial" w:hAnsi="Times New Roman" w:cs="Times New Roman"/>
          <w:spacing w:val="-12"/>
          <w:w w:val="91"/>
          <w:sz w:val="18"/>
          <w:szCs w:val="18"/>
        </w:rPr>
        <w:t>y</w:t>
      </w:r>
      <w:r w:rsidRPr="00B72469">
        <w:rPr>
          <w:rFonts w:ascii="Times New Roman" w:eastAsia="Arial" w:hAnsi="Times New Roman" w:cs="Times New Roman"/>
          <w:spacing w:val="-13"/>
          <w:w w:val="89"/>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24"/>
          <w:sz w:val="18"/>
          <w:szCs w:val="18"/>
        </w:rPr>
        <w:t xml:space="preserve"> </w:t>
      </w:r>
      <w:r w:rsidRPr="00B72469">
        <w:rPr>
          <w:rFonts w:ascii="Times New Roman" w:eastAsia="Arial" w:hAnsi="Times New Roman" w:cs="Times New Roman"/>
          <w:i/>
          <w:w w:val="92"/>
          <w:sz w:val="18"/>
          <w:szCs w:val="18"/>
        </w:rPr>
        <w:t>IEEE</w:t>
      </w:r>
      <w:proofErr w:type="gramEnd"/>
      <w:r w:rsidRPr="00B72469">
        <w:rPr>
          <w:rFonts w:ascii="Times New Roman" w:eastAsia="Arial" w:hAnsi="Times New Roman" w:cs="Times New Roman"/>
          <w:i/>
          <w:spacing w:val="10"/>
          <w:w w:val="92"/>
          <w:sz w:val="18"/>
          <w:szCs w:val="18"/>
        </w:rPr>
        <w:t xml:space="preserve"> </w:t>
      </w:r>
      <w:r w:rsidRPr="00B72469">
        <w:rPr>
          <w:rFonts w:ascii="Times New Roman" w:eastAsia="Arial" w:hAnsi="Times New Roman" w:cs="Times New Roman"/>
          <w:i/>
          <w:w w:val="92"/>
          <w:sz w:val="18"/>
          <w:szCs w:val="18"/>
        </w:rPr>
        <w:t>Security</w:t>
      </w:r>
      <w:r w:rsidRPr="00B72469">
        <w:rPr>
          <w:rFonts w:ascii="Times New Roman" w:eastAsia="Arial" w:hAnsi="Times New Roman" w:cs="Times New Roman"/>
          <w:i/>
          <w:spacing w:val="-11"/>
          <w:w w:val="92"/>
          <w:sz w:val="18"/>
          <w:szCs w:val="18"/>
        </w:rPr>
        <w:t xml:space="preserve"> </w:t>
      </w:r>
      <w:r w:rsidRPr="00B72469">
        <w:rPr>
          <w:rFonts w:ascii="Times New Roman" w:eastAsia="Arial" w:hAnsi="Times New Roman" w:cs="Times New Roman"/>
          <w:i/>
          <w:sz w:val="18"/>
          <w:szCs w:val="18"/>
        </w:rPr>
        <w:t>&amp;</w:t>
      </w:r>
      <w:r w:rsidRPr="00B72469">
        <w:rPr>
          <w:rFonts w:ascii="Times New Roman" w:eastAsia="Arial" w:hAnsi="Times New Roman" w:cs="Times New Roman"/>
          <w:i/>
          <w:spacing w:val="17"/>
          <w:sz w:val="18"/>
          <w:szCs w:val="18"/>
        </w:rPr>
        <w:t xml:space="preserve"> </w:t>
      </w:r>
      <w:r w:rsidRPr="00B72469">
        <w:rPr>
          <w:rFonts w:ascii="Times New Roman" w:eastAsia="Arial" w:hAnsi="Times New Roman" w:cs="Times New Roman"/>
          <w:i/>
          <w:w w:val="92"/>
          <w:sz w:val="18"/>
          <w:szCs w:val="18"/>
        </w:rPr>
        <w:t>Privacy</w:t>
      </w:r>
      <w:r w:rsidRPr="00B72469">
        <w:rPr>
          <w:rFonts w:ascii="Times New Roman" w:eastAsia="Arial" w:hAnsi="Times New Roman" w:cs="Times New Roman"/>
          <w:w w:val="92"/>
          <w:sz w:val="18"/>
          <w:szCs w:val="18"/>
        </w:rPr>
        <w:t>,</w:t>
      </w:r>
      <w:r w:rsidRPr="00B72469">
        <w:rPr>
          <w:rFonts w:ascii="Times New Roman" w:eastAsia="Arial" w:hAnsi="Times New Roman" w:cs="Times New Roman"/>
          <w:spacing w:val="13"/>
          <w:w w:val="92"/>
          <w:sz w:val="18"/>
          <w:szCs w:val="18"/>
        </w:rPr>
        <w:t xml:space="preserve"> </w:t>
      </w:r>
      <w:r w:rsidRPr="00B72469">
        <w:rPr>
          <w:rFonts w:ascii="Times New Roman" w:eastAsia="Arial" w:hAnsi="Times New Roman" w:cs="Times New Roman"/>
          <w:w w:val="92"/>
          <w:sz w:val="18"/>
          <w:szCs w:val="18"/>
        </w:rPr>
        <w:t>7(1):50–57,</w:t>
      </w:r>
    </w:p>
    <w:p w14:paraId="0AFED2D9" w14:textId="77777777" w:rsidR="00676FEB" w:rsidRPr="00B72469" w:rsidRDefault="00676FEB" w:rsidP="00676FEB">
      <w:pPr>
        <w:spacing w:after="0" w:line="183" w:lineRule="exact"/>
        <w:ind w:left="309" w:right="-20"/>
        <w:rPr>
          <w:rFonts w:ascii="Times New Roman" w:eastAsia="Arial" w:hAnsi="Times New Roman" w:cs="Times New Roman"/>
          <w:sz w:val="18"/>
          <w:szCs w:val="18"/>
        </w:rPr>
      </w:pPr>
      <w:r w:rsidRPr="00B72469">
        <w:rPr>
          <w:rFonts w:ascii="Times New Roman" w:eastAsia="Arial" w:hAnsi="Times New Roman" w:cs="Times New Roman"/>
          <w:sz w:val="18"/>
          <w:szCs w:val="18"/>
        </w:rPr>
        <w:t>2009.</w:t>
      </w:r>
    </w:p>
    <w:p w14:paraId="0AFED2DA" w14:textId="77777777" w:rsidR="00676FEB" w:rsidRPr="00B72469" w:rsidRDefault="00676FEB" w:rsidP="00676FEB">
      <w:pPr>
        <w:spacing w:before="7" w:after="0" w:line="150" w:lineRule="exact"/>
        <w:rPr>
          <w:rFonts w:ascii="Times New Roman" w:hAnsi="Times New Roman" w:cs="Times New Roman"/>
          <w:sz w:val="15"/>
          <w:szCs w:val="15"/>
        </w:rPr>
      </w:pPr>
    </w:p>
    <w:p w14:paraId="0AFED2DB"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13]</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4"/>
          <w:w w:val="86"/>
          <w:sz w:val="18"/>
          <w:szCs w:val="18"/>
        </w:rPr>
        <w:t>W</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Enck,</w:t>
      </w:r>
      <w:r w:rsidRPr="00B72469">
        <w:rPr>
          <w:rFonts w:ascii="Times New Roman" w:eastAsia="Arial" w:hAnsi="Times New Roman" w:cs="Times New Roman"/>
          <w:spacing w:val="17"/>
          <w:w w:val="86"/>
          <w:sz w:val="18"/>
          <w:szCs w:val="18"/>
        </w:rPr>
        <w:t xml:space="preserve"> </w:t>
      </w:r>
      <w:r w:rsidRPr="00B72469">
        <w:rPr>
          <w:rFonts w:ascii="Times New Roman" w:eastAsia="Arial" w:hAnsi="Times New Roman" w:cs="Times New Roman"/>
          <w:spacing w:val="-17"/>
          <w:w w:val="86"/>
          <w:sz w:val="18"/>
          <w:szCs w:val="18"/>
        </w:rPr>
        <w:t>P</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spacing w:val="-5"/>
          <w:w w:val="86"/>
          <w:sz w:val="18"/>
          <w:szCs w:val="18"/>
        </w:rPr>
        <w:t>T</w:t>
      </w:r>
      <w:r w:rsidRPr="00B72469">
        <w:rPr>
          <w:rFonts w:ascii="Times New Roman" w:eastAsia="Arial" w:hAnsi="Times New Roman" w:cs="Times New Roman"/>
          <w:w w:val="86"/>
          <w:sz w:val="18"/>
          <w:szCs w:val="18"/>
        </w:rPr>
        <w:t>rayno</w:t>
      </w:r>
      <w:r w:rsidRPr="00B72469">
        <w:rPr>
          <w:rFonts w:ascii="Times New Roman" w:eastAsia="Arial" w:hAnsi="Times New Roman" w:cs="Times New Roman"/>
          <w:spacing w:val="-6"/>
          <w:w w:val="86"/>
          <w:sz w:val="18"/>
          <w:szCs w:val="18"/>
        </w:rPr>
        <w:t>r</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33"/>
          <w:w w:val="86"/>
          <w:sz w:val="18"/>
          <w:szCs w:val="18"/>
        </w:rPr>
        <w:t xml:space="preserve"> </w:t>
      </w:r>
      <w:r w:rsidRPr="00B72469">
        <w:rPr>
          <w:rFonts w:ascii="Times New Roman" w:eastAsia="Arial" w:hAnsi="Times New Roman" w:cs="Times New Roman"/>
          <w:spacing w:val="-17"/>
          <w:w w:val="86"/>
          <w:sz w:val="18"/>
          <w:szCs w:val="18"/>
        </w:rPr>
        <w:t>P</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95"/>
          <w:sz w:val="18"/>
          <w:szCs w:val="18"/>
        </w:rPr>
        <w:t>McDaniel,</w:t>
      </w:r>
      <w:r w:rsidRPr="00B72469">
        <w:rPr>
          <w:rFonts w:ascii="Times New Roman" w:eastAsia="Arial" w:hAnsi="Times New Roman" w:cs="Times New Roman"/>
          <w:spacing w:val="-10"/>
          <w:w w:val="95"/>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11"/>
          <w:w w:val="87"/>
          <w:sz w:val="18"/>
          <w:szCs w:val="18"/>
        </w:rPr>
        <w:t xml:space="preserve"> T</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5"/>
          <w:w w:val="87"/>
          <w:sz w:val="18"/>
          <w:szCs w:val="18"/>
        </w:rPr>
        <w:t xml:space="preserve"> </w:t>
      </w:r>
      <w:r w:rsidRPr="00B72469">
        <w:rPr>
          <w:rFonts w:ascii="Times New Roman" w:eastAsia="Arial" w:hAnsi="Times New Roman" w:cs="Times New Roman"/>
          <w:w w:val="87"/>
          <w:sz w:val="18"/>
          <w:szCs w:val="18"/>
        </w:rPr>
        <w:t>La</w:t>
      </w:r>
      <w:r w:rsidRPr="00B72469">
        <w:rPr>
          <w:rFonts w:ascii="Times New Roman" w:eastAsia="Arial" w:hAnsi="Times New Roman" w:cs="Times New Roman"/>
          <w:spacing w:val="6"/>
          <w:w w:val="87"/>
          <w:sz w:val="18"/>
          <w:szCs w:val="18"/>
        </w:rPr>
        <w:t xml:space="preserve"> </w:t>
      </w:r>
      <w:r w:rsidRPr="00B72469">
        <w:rPr>
          <w:rFonts w:ascii="Times New Roman" w:eastAsia="Arial" w:hAnsi="Times New Roman" w:cs="Times New Roman"/>
          <w:w w:val="87"/>
          <w:sz w:val="18"/>
          <w:szCs w:val="18"/>
        </w:rPr>
        <w:t>Porta.</w:t>
      </w:r>
      <w:proofErr w:type="gramEnd"/>
      <w:r w:rsidRPr="00B72469">
        <w:rPr>
          <w:rFonts w:ascii="Times New Roman" w:eastAsia="Arial" w:hAnsi="Times New Roman" w:cs="Times New Roman"/>
          <w:spacing w:val="6"/>
          <w:w w:val="87"/>
          <w:sz w:val="18"/>
          <w:szCs w:val="18"/>
        </w:rPr>
        <w:t xml:space="preserve"> </w:t>
      </w:r>
      <w:r w:rsidRPr="00B72469">
        <w:rPr>
          <w:rFonts w:ascii="Times New Roman" w:eastAsia="Arial" w:hAnsi="Times New Roman" w:cs="Times New Roman"/>
          <w:w w:val="101"/>
          <w:sz w:val="18"/>
          <w:szCs w:val="18"/>
        </w:rPr>
        <w:t>“Exploit</w:t>
      </w:r>
      <w:r w:rsidRPr="00B72469">
        <w:rPr>
          <w:rFonts w:ascii="Times New Roman" w:eastAsia="Arial" w:hAnsi="Times New Roman" w:cs="Times New Roman"/>
          <w:w w:val="99"/>
          <w:sz w:val="18"/>
          <w:szCs w:val="18"/>
        </w:rPr>
        <w:t xml:space="preserve">- </w:t>
      </w:r>
      <w:r w:rsidRPr="00B72469">
        <w:rPr>
          <w:rFonts w:ascii="Times New Roman" w:eastAsia="Arial" w:hAnsi="Times New Roman" w:cs="Times New Roman"/>
          <w:sz w:val="18"/>
          <w:szCs w:val="18"/>
        </w:rPr>
        <w:t>ing</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91"/>
          <w:sz w:val="18"/>
          <w:szCs w:val="18"/>
        </w:rPr>
        <w:t>open</w:t>
      </w:r>
      <w:r w:rsidRPr="00B72469">
        <w:rPr>
          <w:rFonts w:ascii="Times New Roman" w:eastAsia="Arial" w:hAnsi="Times New Roman" w:cs="Times New Roman"/>
          <w:spacing w:val="-11"/>
          <w:w w:val="91"/>
          <w:sz w:val="18"/>
          <w:szCs w:val="18"/>
        </w:rPr>
        <w:t xml:space="preserve"> </w:t>
      </w:r>
      <w:r w:rsidRPr="00B72469">
        <w:rPr>
          <w:rFonts w:ascii="Times New Roman" w:eastAsia="Arial" w:hAnsi="Times New Roman" w:cs="Times New Roman"/>
          <w:w w:val="91"/>
          <w:sz w:val="18"/>
          <w:szCs w:val="18"/>
        </w:rPr>
        <w:t xml:space="preserve">functionality </w:t>
      </w:r>
      <w:r w:rsidRPr="00B72469">
        <w:rPr>
          <w:rFonts w:ascii="Times New Roman" w:eastAsia="Arial" w:hAnsi="Times New Roman" w:cs="Times New Roman"/>
          <w:spacing w:val="7"/>
          <w:w w:val="91"/>
          <w:sz w:val="18"/>
          <w:szCs w:val="18"/>
        </w:rPr>
        <w:t xml:space="preserve"> </w:t>
      </w:r>
      <w:r w:rsidRPr="00B72469">
        <w:rPr>
          <w:rFonts w:ascii="Times New Roman" w:eastAsia="Arial" w:hAnsi="Times New Roman" w:cs="Times New Roman"/>
          <w:sz w:val="18"/>
          <w:szCs w:val="18"/>
        </w:rPr>
        <w:t xml:space="preserve">in </w:t>
      </w:r>
      <w:r w:rsidRPr="00B72469">
        <w:rPr>
          <w:rFonts w:ascii="Times New Roman" w:eastAsia="Arial" w:hAnsi="Times New Roman" w:cs="Times New Roman"/>
          <w:w w:val="88"/>
          <w:sz w:val="18"/>
          <w:szCs w:val="18"/>
        </w:rPr>
        <w:t>sms-capable</w:t>
      </w:r>
      <w:r w:rsidRPr="00B72469">
        <w:rPr>
          <w:rFonts w:ascii="Times New Roman" w:eastAsia="Arial" w:hAnsi="Times New Roman" w:cs="Times New Roman"/>
          <w:spacing w:val="-13"/>
          <w:w w:val="88"/>
          <w:sz w:val="18"/>
          <w:szCs w:val="18"/>
        </w:rPr>
        <w:t xml:space="preserve"> </w:t>
      </w:r>
      <w:r w:rsidRPr="00B72469">
        <w:rPr>
          <w:rFonts w:ascii="Times New Roman" w:eastAsia="Arial" w:hAnsi="Times New Roman" w:cs="Times New Roman"/>
          <w:w w:val="88"/>
          <w:sz w:val="18"/>
          <w:szCs w:val="18"/>
        </w:rPr>
        <w:t>cellular</w:t>
      </w:r>
      <w:r w:rsidRPr="00B72469">
        <w:rPr>
          <w:rFonts w:ascii="Times New Roman" w:eastAsia="Arial" w:hAnsi="Times New Roman" w:cs="Times New Roman"/>
          <w:spacing w:val="41"/>
          <w:w w:val="88"/>
          <w:sz w:val="18"/>
          <w:szCs w:val="18"/>
        </w:rPr>
        <w:t xml:space="preserve"> </w:t>
      </w:r>
      <w:r w:rsidRPr="00B72469">
        <w:rPr>
          <w:rFonts w:ascii="Times New Roman" w:eastAsia="Arial" w:hAnsi="Times New Roman" w:cs="Times New Roman"/>
          <w:w w:val="91"/>
          <w:sz w:val="18"/>
          <w:szCs w:val="18"/>
        </w:rPr>
        <w:t>net</w:t>
      </w:r>
      <w:r w:rsidRPr="00B72469">
        <w:rPr>
          <w:rFonts w:ascii="Times New Roman" w:eastAsia="Arial" w:hAnsi="Times New Roman" w:cs="Times New Roman"/>
          <w:spacing w:val="-2"/>
          <w:w w:val="91"/>
          <w:sz w:val="18"/>
          <w:szCs w:val="18"/>
        </w:rPr>
        <w:t>w</w:t>
      </w:r>
      <w:r w:rsidRPr="00B72469">
        <w:rPr>
          <w:rFonts w:ascii="Times New Roman" w:eastAsia="Arial" w:hAnsi="Times New Roman" w:cs="Times New Roman"/>
          <w:w w:val="90"/>
          <w:sz w:val="18"/>
          <w:szCs w:val="18"/>
        </w:rPr>
        <w:t>orks</w:t>
      </w:r>
      <w:r w:rsidRPr="00B72469">
        <w:rPr>
          <w:rFonts w:ascii="Times New Roman" w:eastAsia="Arial" w:hAnsi="Times New Roman" w:cs="Times New Roman"/>
          <w:spacing w:val="-13"/>
          <w:w w:val="90"/>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z w:val="18"/>
          <w:szCs w:val="18"/>
        </w:rPr>
        <w:t xml:space="preserve">In </w:t>
      </w:r>
      <w:r w:rsidRPr="00B72469">
        <w:rPr>
          <w:rFonts w:ascii="Times New Roman" w:eastAsia="Arial" w:hAnsi="Times New Roman" w:cs="Times New Roman"/>
          <w:w w:val="89"/>
          <w:sz w:val="18"/>
          <w:szCs w:val="18"/>
        </w:rPr>
        <w:t xml:space="preserve">CCS </w:t>
      </w:r>
      <w:r w:rsidRPr="00B72469">
        <w:rPr>
          <w:rFonts w:ascii="Times New Roman" w:eastAsia="Arial" w:hAnsi="Times New Roman" w:cs="Times New Roman"/>
          <w:sz w:val="18"/>
          <w:szCs w:val="18"/>
        </w:rPr>
        <w:t>’05:</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1"/>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4"/>
          <w:w w:val="89"/>
          <w:sz w:val="18"/>
          <w:szCs w:val="18"/>
        </w:rPr>
        <w:t xml:space="preserve"> </w:t>
      </w:r>
      <w:r w:rsidRPr="00B72469">
        <w:rPr>
          <w:rFonts w:ascii="Times New Roman" w:eastAsia="Arial" w:hAnsi="Times New Roman" w:cs="Times New Roman"/>
          <w:w w:val="89"/>
          <w:sz w:val="18"/>
          <w:szCs w:val="18"/>
        </w:rPr>
        <w:t>12th</w:t>
      </w:r>
      <w:r w:rsidRPr="00B72469">
        <w:rPr>
          <w:rFonts w:ascii="Times New Roman" w:eastAsia="Arial" w:hAnsi="Times New Roman" w:cs="Times New Roman"/>
          <w:spacing w:val="8"/>
          <w:w w:val="89"/>
          <w:sz w:val="18"/>
          <w:szCs w:val="18"/>
        </w:rPr>
        <w:t xml:space="preserve"> </w:t>
      </w:r>
      <w:r w:rsidRPr="00B72469">
        <w:rPr>
          <w:rFonts w:ascii="Times New Roman" w:eastAsia="Arial" w:hAnsi="Times New Roman" w:cs="Times New Roman"/>
          <w:spacing w:val="-7"/>
          <w:sz w:val="18"/>
          <w:szCs w:val="18"/>
        </w:rPr>
        <w:t>A</w:t>
      </w:r>
      <w:r w:rsidRPr="00B72469">
        <w:rPr>
          <w:rFonts w:ascii="Times New Roman" w:eastAsia="Arial" w:hAnsi="Times New Roman" w:cs="Times New Roman"/>
          <w:sz w:val="18"/>
          <w:szCs w:val="18"/>
        </w:rPr>
        <w:t>CM</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w w:val="88"/>
          <w:sz w:val="18"/>
          <w:szCs w:val="18"/>
        </w:rPr>
        <w:t>conference</w:t>
      </w:r>
      <w:r w:rsidRPr="00B72469">
        <w:rPr>
          <w:rFonts w:ascii="Times New Roman" w:eastAsia="Arial" w:hAnsi="Times New Roman" w:cs="Times New Roman"/>
          <w:spacing w:val="1"/>
          <w:w w:val="88"/>
          <w:sz w:val="18"/>
          <w:szCs w:val="18"/>
        </w:rPr>
        <w:t xml:space="preserve"> </w:t>
      </w:r>
      <w:r w:rsidRPr="00B72469">
        <w:rPr>
          <w:rFonts w:ascii="Times New Roman" w:eastAsia="Arial" w:hAnsi="Times New Roman" w:cs="Times New Roman"/>
          <w:w w:val="88"/>
          <w:sz w:val="18"/>
          <w:szCs w:val="18"/>
        </w:rPr>
        <w:t>on</w:t>
      </w:r>
      <w:r w:rsidRPr="00B72469">
        <w:rPr>
          <w:rFonts w:ascii="Times New Roman" w:eastAsia="Arial" w:hAnsi="Times New Roman" w:cs="Times New Roman"/>
          <w:spacing w:val="3"/>
          <w:w w:val="88"/>
          <w:sz w:val="18"/>
          <w:szCs w:val="18"/>
        </w:rPr>
        <w:t xml:space="preserve"> </w:t>
      </w:r>
      <w:r w:rsidRPr="00B72469">
        <w:rPr>
          <w:rFonts w:ascii="Times New Roman" w:eastAsia="Arial" w:hAnsi="Times New Roman" w:cs="Times New Roman"/>
          <w:sz w:val="18"/>
          <w:szCs w:val="18"/>
        </w:rPr>
        <w:t>Com- puter</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w w:val="91"/>
          <w:sz w:val="18"/>
          <w:szCs w:val="18"/>
        </w:rPr>
        <w:t>communications</w:t>
      </w:r>
      <w:r w:rsidRPr="00B72469">
        <w:rPr>
          <w:rFonts w:ascii="Times New Roman" w:eastAsia="Arial" w:hAnsi="Times New Roman" w:cs="Times New Roman"/>
          <w:spacing w:val="42"/>
          <w:w w:val="91"/>
          <w:sz w:val="18"/>
          <w:szCs w:val="18"/>
        </w:rPr>
        <w:t xml:space="preserve"> </w:t>
      </w:r>
      <w:r w:rsidRPr="00B72469">
        <w:rPr>
          <w:rFonts w:ascii="Times New Roman" w:eastAsia="Arial" w:hAnsi="Times New Roman" w:cs="Times New Roman"/>
          <w:sz w:val="18"/>
          <w:szCs w:val="18"/>
        </w:rPr>
        <w:t>securit</w:t>
      </w:r>
      <w:r w:rsidRPr="00B72469">
        <w:rPr>
          <w:rFonts w:ascii="Times New Roman" w:eastAsia="Arial" w:hAnsi="Times New Roman" w:cs="Times New Roman"/>
          <w:spacing w:val="-12"/>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29"/>
          <w:w w:val="86"/>
          <w:sz w:val="18"/>
          <w:szCs w:val="18"/>
        </w:rPr>
        <w:t xml:space="preserve"> </w:t>
      </w:r>
      <w:r w:rsidRPr="00B72469">
        <w:rPr>
          <w:rFonts w:ascii="Times New Roman" w:eastAsia="Arial" w:hAnsi="Times New Roman" w:cs="Times New Roman"/>
          <w:w w:val="86"/>
          <w:sz w:val="18"/>
          <w:szCs w:val="18"/>
        </w:rPr>
        <w:t xml:space="preserve">393–404, </w:t>
      </w:r>
      <w:r w:rsidRPr="00B72469">
        <w:rPr>
          <w:rFonts w:ascii="Times New Roman" w:eastAsia="Arial" w:hAnsi="Times New Roman" w:cs="Times New Roman"/>
          <w:spacing w:val="34"/>
          <w:w w:val="86"/>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 xml:space="preserve">w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5.</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DC" w14:textId="77777777" w:rsidR="00676FEB" w:rsidRPr="00B72469" w:rsidRDefault="00676FEB" w:rsidP="00676FEB">
      <w:pPr>
        <w:spacing w:before="1" w:after="0" w:line="180" w:lineRule="exact"/>
        <w:rPr>
          <w:rFonts w:ascii="Times New Roman" w:hAnsi="Times New Roman" w:cs="Times New Roman"/>
          <w:sz w:val="18"/>
          <w:szCs w:val="18"/>
        </w:rPr>
      </w:pPr>
    </w:p>
    <w:p w14:paraId="0AFED2DD" w14:textId="77777777" w:rsidR="00676FEB" w:rsidRPr="00B72469" w:rsidRDefault="00676FEB" w:rsidP="00676FEB">
      <w:pPr>
        <w:spacing w:after="0" w:line="204" w:lineRule="auto"/>
        <w:ind w:left="309" w:right="59" w:hanging="309"/>
        <w:jc w:val="both"/>
        <w:rPr>
          <w:rFonts w:ascii="Times New Roman" w:eastAsia="Arial" w:hAnsi="Times New Roman" w:cs="Times New Roman"/>
          <w:sz w:val="18"/>
          <w:szCs w:val="18"/>
        </w:rPr>
      </w:pPr>
      <w:r w:rsidRPr="00B72469">
        <w:rPr>
          <w:rFonts w:ascii="Times New Roman" w:hAnsi="Times New Roman" w:cs="Times New Roman"/>
          <w:noProof/>
        </w:rPr>
        <mc:AlternateContent>
          <mc:Choice Requires="wpg">
            <w:drawing>
              <wp:anchor distT="0" distB="0" distL="114300" distR="114300" simplePos="0" relativeHeight="251866112" behindDoc="1" locked="0" layoutInCell="1" allowOverlap="1" wp14:anchorId="0AFED55A" wp14:editId="0AFED55B">
                <wp:simplePos x="0" y="0"/>
                <wp:positionH relativeFrom="page">
                  <wp:posOffset>742950</wp:posOffset>
                </wp:positionH>
                <wp:positionV relativeFrom="paragraph">
                  <wp:posOffset>105410</wp:posOffset>
                </wp:positionV>
                <wp:extent cx="2975610" cy="1270"/>
                <wp:effectExtent l="9525" t="10160" r="5715" b="7620"/>
                <wp:wrapNone/>
                <wp:docPr id="298" name="Group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75610" cy="1270"/>
                          <a:chOff x="1170" y="166"/>
                          <a:chExt cx="4686" cy="2"/>
                        </a:xfrm>
                      </wpg:grpSpPr>
                      <wps:wsp>
                        <wps:cNvPr id="299" name="Freeform 5380"/>
                        <wps:cNvSpPr>
                          <a:spLocks/>
                        </wps:cNvSpPr>
                        <wps:spPr bwMode="auto">
                          <a:xfrm>
                            <a:off x="1170" y="166"/>
                            <a:ext cx="4686" cy="2"/>
                          </a:xfrm>
                          <a:custGeom>
                            <a:avLst/>
                            <a:gdLst>
                              <a:gd name="T0" fmla="+- 0 1170 1170"/>
                              <a:gd name="T1" fmla="*/ T0 w 4686"/>
                              <a:gd name="T2" fmla="+- 0 5856 1170"/>
                              <a:gd name="T3" fmla="*/ T2 w 4686"/>
                            </a:gdLst>
                            <a:ahLst/>
                            <a:cxnLst>
                              <a:cxn ang="0">
                                <a:pos x="T1" y="0"/>
                              </a:cxn>
                              <a:cxn ang="0">
                                <a:pos x="T3" y="0"/>
                              </a:cxn>
                            </a:cxnLst>
                            <a:rect l="0" t="0" r="r" b="b"/>
                            <a:pathLst>
                              <a:path w="4686">
                                <a:moveTo>
                                  <a:pt x="0" y="0"/>
                                </a:moveTo>
                                <a:lnTo>
                                  <a:pt x="4686"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8" o:spid="_x0000_s1026" style="position:absolute;margin-left:58.5pt;margin-top:8.3pt;width:234.3pt;height:.1pt;z-index:-251450368;mso-position-horizontal-relative:page" coordorigin="1170,166" coordsize="46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">
                <v:shape id="Freeform 5380" o:spid="_x0000_s1027" style="position:absolute;left:1170;top:166;width:4686;height:2;visibility:visible;mso-wrap-style:square;v-text-anchor:top" coordsize="46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6RocUA&#10;AADcAAAADwAAAGRycy9kb3ducmV2LnhtbESPQWsCMRSE74X+h/AK3mqiB+muRhFLoaBCa4vn5+a5&#10;u7h5CUnqbvvrm0LB4zAz3zCL1WA7caUQW8caJmMFgrhypuVaw+fHy+MTiJiQDXaOScM3RVgt7+8W&#10;WBrX8ztdD6kWGcKxRA1NSr6UMlYNWYxj54mzd3bBYsoy1NIE7DPcdnKq1ExabDkvNOhp01B1OXxZ&#10;Defts6p++G1fHE/BT9Sw3/W+0Hr0MKznIBIN6Rb+b78aDdOigL8z+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fpGhxQAAANwAAAAPAAAAAAAAAAAAAAAAAJgCAABkcnMv&#10;ZG93bnJldi54bWxQSwUGAAAAAAQABAD1AAAAigMAAAAA&#10;" path="m,l4686,e" filled="f" strokeweight=".14042mm">
                  <v:path arrowok="t" o:connecttype="custom" o:connectlocs="0,0;4686,0" o:connectangles="0,0"/>
                </v:shape>
                <w10:wrap anchorx="page"/>
              </v:group>
            </w:pict>
          </mc:Fallback>
        </mc:AlternateContent>
      </w:r>
      <w:proofErr w:type="gramStart"/>
      <w:r w:rsidRPr="00B72469">
        <w:rPr>
          <w:rFonts w:ascii="Times New Roman" w:eastAsia="Arial" w:hAnsi="Times New Roman" w:cs="Times New Roman"/>
          <w:sz w:val="18"/>
          <w:szCs w:val="18"/>
        </w:rPr>
        <w:t>[14]</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K.</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pacing w:val="-3"/>
          <w:w w:val="89"/>
          <w:sz w:val="18"/>
          <w:szCs w:val="18"/>
        </w:rPr>
        <w:t>F</w:t>
      </w:r>
      <w:r w:rsidRPr="00B72469">
        <w:rPr>
          <w:rFonts w:ascii="Times New Roman" w:eastAsia="Arial" w:hAnsi="Times New Roman" w:cs="Times New Roman"/>
          <w:w w:val="89"/>
          <w:sz w:val="18"/>
          <w:szCs w:val="18"/>
        </w:rPr>
        <w:t>arrahi</w:t>
      </w:r>
      <w:r w:rsidRPr="00B72469">
        <w:rPr>
          <w:rFonts w:ascii="Times New Roman" w:eastAsia="Arial" w:hAnsi="Times New Roman" w:cs="Times New Roman"/>
          <w:spacing w:val="7"/>
          <w:w w:val="89"/>
          <w:sz w:val="18"/>
          <w:szCs w:val="18"/>
        </w:rPr>
        <w:t xml:space="preserve"> </w:t>
      </w:r>
      <w:r w:rsidRPr="00B72469">
        <w:rPr>
          <w:rFonts w:ascii="Times New Roman" w:eastAsia="Arial" w:hAnsi="Times New Roman" w:cs="Times New Roman"/>
          <w:w w:val="89"/>
          <w:sz w:val="18"/>
          <w:szCs w:val="18"/>
        </w:rPr>
        <w:t>and</w:t>
      </w:r>
      <w:r w:rsidRPr="00B72469">
        <w:rPr>
          <w:rFonts w:ascii="Times New Roman" w:eastAsia="Arial" w:hAnsi="Times New Roman" w:cs="Times New Roman"/>
          <w:spacing w:val="-7"/>
          <w:w w:val="89"/>
          <w:sz w:val="18"/>
          <w:szCs w:val="18"/>
        </w:rPr>
        <w:t xml:space="preserve"> </w:t>
      </w:r>
      <w:r w:rsidRPr="00B72469">
        <w:rPr>
          <w:rFonts w:ascii="Times New Roman" w:eastAsia="Arial" w:hAnsi="Times New Roman" w:cs="Times New Roman"/>
          <w:w w:val="89"/>
          <w:sz w:val="18"/>
          <w:szCs w:val="18"/>
        </w:rPr>
        <w:t>D.G.</w:t>
      </w:r>
      <w:r w:rsidRPr="00B72469">
        <w:rPr>
          <w:rFonts w:ascii="Times New Roman" w:eastAsia="Arial" w:hAnsi="Times New Roman" w:cs="Times New Roman"/>
          <w:spacing w:val="20"/>
          <w:w w:val="89"/>
          <w:sz w:val="18"/>
          <w:szCs w:val="18"/>
        </w:rPr>
        <w:t xml:space="preserve"> </w:t>
      </w:r>
      <w:r w:rsidRPr="00B72469">
        <w:rPr>
          <w:rFonts w:ascii="Times New Roman" w:eastAsia="Arial" w:hAnsi="Times New Roman" w:cs="Times New Roman"/>
          <w:w w:val="89"/>
          <w:sz w:val="18"/>
          <w:szCs w:val="18"/>
        </w:rPr>
        <w:t>Perez.</w:t>
      </w:r>
      <w:proofErr w:type="gramEnd"/>
      <w:r w:rsidRPr="00B72469">
        <w:rPr>
          <w:rFonts w:ascii="Times New Roman" w:eastAsia="Arial" w:hAnsi="Times New Roman" w:cs="Times New Roman"/>
          <w:spacing w:val="3"/>
          <w:w w:val="89"/>
          <w:sz w:val="18"/>
          <w:szCs w:val="18"/>
        </w:rPr>
        <w:t xml:space="preserve"> </w:t>
      </w:r>
      <w:r w:rsidRPr="00B72469">
        <w:rPr>
          <w:rFonts w:ascii="Times New Roman" w:eastAsia="Arial" w:hAnsi="Times New Roman" w:cs="Times New Roman"/>
          <w:w w:val="89"/>
          <w:sz w:val="18"/>
          <w:szCs w:val="18"/>
        </w:rPr>
        <w:t>“</w:t>
      </w:r>
      <w:proofErr w:type="gramStart"/>
      <w:r w:rsidRPr="00B72469">
        <w:rPr>
          <w:rFonts w:ascii="Times New Roman" w:eastAsia="Arial" w:hAnsi="Times New Roman" w:cs="Times New Roman"/>
          <w:w w:val="89"/>
          <w:sz w:val="18"/>
          <w:szCs w:val="18"/>
        </w:rPr>
        <w:t xml:space="preserve">Learning </w:t>
      </w:r>
      <w:r w:rsidRPr="00B72469">
        <w:rPr>
          <w:rFonts w:ascii="Times New Roman" w:eastAsia="Arial" w:hAnsi="Times New Roman" w:cs="Times New Roman"/>
          <w:spacing w:val="3"/>
          <w:w w:val="89"/>
          <w:sz w:val="18"/>
          <w:szCs w:val="18"/>
        </w:rPr>
        <w:t xml:space="preserve"> </w:t>
      </w:r>
      <w:r w:rsidRPr="00B72469">
        <w:rPr>
          <w:rFonts w:ascii="Times New Roman" w:eastAsia="Arial" w:hAnsi="Times New Roman" w:cs="Times New Roman"/>
          <w:w w:val="89"/>
          <w:sz w:val="18"/>
          <w:szCs w:val="18"/>
        </w:rPr>
        <w:t>and</w:t>
      </w:r>
      <w:proofErr w:type="gramEnd"/>
      <w:r w:rsidRPr="00B72469">
        <w:rPr>
          <w:rFonts w:ascii="Times New Roman" w:eastAsia="Arial" w:hAnsi="Times New Roman" w:cs="Times New Roman"/>
          <w:spacing w:val="-7"/>
          <w:w w:val="89"/>
          <w:sz w:val="18"/>
          <w:szCs w:val="18"/>
        </w:rPr>
        <w:t xml:space="preserve"> </w:t>
      </w:r>
      <w:r w:rsidRPr="00B72469">
        <w:rPr>
          <w:rFonts w:ascii="Times New Roman" w:eastAsia="Arial" w:hAnsi="Times New Roman" w:cs="Times New Roman"/>
          <w:w w:val="89"/>
          <w:sz w:val="18"/>
          <w:szCs w:val="18"/>
        </w:rPr>
        <w:t>predicting</w:t>
      </w:r>
      <w:r w:rsidRPr="00B72469">
        <w:rPr>
          <w:rFonts w:ascii="Times New Roman" w:eastAsia="Arial" w:hAnsi="Times New Roman" w:cs="Times New Roman"/>
          <w:spacing w:val="33"/>
          <w:w w:val="89"/>
          <w:sz w:val="18"/>
          <w:szCs w:val="18"/>
        </w:rPr>
        <w:t xml:space="preserve"> </w:t>
      </w:r>
      <w:r w:rsidRPr="00B72469">
        <w:rPr>
          <w:rFonts w:ascii="Times New Roman" w:eastAsia="Arial" w:hAnsi="Times New Roman" w:cs="Times New Roman"/>
          <w:sz w:val="18"/>
          <w:szCs w:val="18"/>
        </w:rPr>
        <w:t xml:space="preserve">multi- </w:t>
      </w:r>
      <w:r w:rsidRPr="00B72469">
        <w:rPr>
          <w:rFonts w:ascii="Times New Roman" w:eastAsia="Arial" w:hAnsi="Times New Roman" w:cs="Times New Roman"/>
          <w:w w:val="91"/>
          <w:sz w:val="18"/>
          <w:szCs w:val="18"/>
        </w:rPr>
        <w:t>modal</w:t>
      </w:r>
      <w:r w:rsidRPr="00B72469">
        <w:rPr>
          <w:rFonts w:ascii="Times New Roman" w:eastAsia="Arial" w:hAnsi="Times New Roman" w:cs="Times New Roman"/>
          <w:spacing w:val="3"/>
          <w:w w:val="91"/>
          <w:sz w:val="18"/>
          <w:szCs w:val="18"/>
        </w:rPr>
        <w:t xml:space="preserve"> </w:t>
      </w:r>
      <w:r w:rsidRPr="00B72469">
        <w:rPr>
          <w:rFonts w:ascii="Times New Roman" w:eastAsia="Arial" w:hAnsi="Times New Roman" w:cs="Times New Roman"/>
          <w:sz w:val="18"/>
          <w:szCs w:val="18"/>
        </w:rPr>
        <w:t>daily</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sz w:val="18"/>
          <w:szCs w:val="18"/>
        </w:rPr>
        <w:t>life</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7"/>
          <w:sz w:val="18"/>
          <w:szCs w:val="18"/>
        </w:rPr>
        <w:t>patterns</w:t>
      </w:r>
      <w:r w:rsidRPr="00B72469">
        <w:rPr>
          <w:rFonts w:ascii="Times New Roman" w:eastAsia="Arial" w:hAnsi="Times New Roman" w:cs="Times New Roman"/>
          <w:spacing w:val="6"/>
          <w:w w:val="87"/>
          <w:sz w:val="18"/>
          <w:szCs w:val="18"/>
        </w:rPr>
        <w:t xml:space="preserve"> </w:t>
      </w:r>
      <w:r w:rsidRPr="00B72469">
        <w:rPr>
          <w:rFonts w:ascii="Times New Roman" w:eastAsia="Arial" w:hAnsi="Times New Roman" w:cs="Times New Roman"/>
          <w:sz w:val="18"/>
          <w:szCs w:val="18"/>
        </w:rPr>
        <w:t>from</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cell</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6"/>
          <w:sz w:val="18"/>
          <w:szCs w:val="18"/>
        </w:rPr>
        <w:t>phones</w:t>
      </w:r>
      <w:r w:rsidRPr="00B72469">
        <w:rPr>
          <w:rFonts w:ascii="Times New Roman" w:eastAsia="Arial" w:hAnsi="Times New Roman" w:cs="Times New Roman"/>
          <w:spacing w:val="-13"/>
          <w:w w:val="86"/>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22"/>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92"/>
          <w:sz w:val="18"/>
          <w:szCs w:val="18"/>
        </w:rPr>
        <w:t>J.L.</w:t>
      </w:r>
      <w:r w:rsidRPr="00B72469">
        <w:rPr>
          <w:rFonts w:ascii="Times New Roman" w:eastAsia="Arial" w:hAnsi="Times New Roman" w:cs="Times New Roman"/>
          <w:spacing w:val="3"/>
          <w:w w:val="92"/>
          <w:sz w:val="18"/>
          <w:szCs w:val="18"/>
        </w:rPr>
        <w:t xml:space="preserve"> </w:t>
      </w:r>
      <w:r w:rsidRPr="00B72469">
        <w:rPr>
          <w:rFonts w:ascii="Times New Roman" w:eastAsia="Arial" w:hAnsi="Times New Roman" w:cs="Times New Roman"/>
          <w:sz w:val="18"/>
          <w:szCs w:val="18"/>
        </w:rPr>
        <w:t>Cr</w:t>
      </w:r>
      <w:r w:rsidRPr="00B72469">
        <w:rPr>
          <w:rFonts w:ascii="Times New Roman" w:eastAsia="Arial" w:hAnsi="Times New Roman" w:cs="Times New Roman"/>
          <w:spacing w:val="-4"/>
          <w:sz w:val="18"/>
          <w:szCs w:val="18"/>
        </w:rPr>
        <w:t>o</w:t>
      </w:r>
      <w:r w:rsidRPr="00B72469">
        <w:rPr>
          <w:rFonts w:ascii="Times New Roman" w:eastAsia="Arial" w:hAnsi="Times New Roman" w:cs="Times New Roman"/>
          <w:sz w:val="18"/>
          <w:szCs w:val="18"/>
        </w:rPr>
        <w:t>wl</w:t>
      </w:r>
      <w:r w:rsidRPr="00B72469">
        <w:rPr>
          <w:rFonts w:ascii="Times New Roman" w:eastAsia="Arial" w:hAnsi="Times New Roman" w:cs="Times New Roman"/>
          <w:spacing w:val="-3"/>
          <w:sz w:val="18"/>
          <w:szCs w:val="18"/>
        </w:rPr>
        <w:t>e</w:t>
      </w:r>
      <w:r w:rsidRPr="00B72469">
        <w:rPr>
          <w:rFonts w:ascii="Times New Roman" w:eastAsia="Arial" w:hAnsi="Times New Roman" w:cs="Times New Roman"/>
          <w:spacing w:val="-12"/>
          <w:sz w:val="18"/>
          <w:szCs w:val="18"/>
        </w:rPr>
        <w:t>y</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91"/>
          <w:sz w:val="18"/>
          <w:szCs w:val="18"/>
        </w:rPr>
        <w:t>I</w:t>
      </w:r>
      <w:r w:rsidRPr="00B72469">
        <w:rPr>
          <w:rFonts w:ascii="Times New Roman" w:eastAsia="Arial" w:hAnsi="Times New Roman" w:cs="Times New Roman"/>
          <w:spacing w:val="-4"/>
          <w:w w:val="91"/>
          <w:sz w:val="18"/>
          <w:szCs w:val="18"/>
        </w:rPr>
        <w:t>v</w:t>
      </w:r>
      <w:r w:rsidRPr="00B72469">
        <w:rPr>
          <w:rFonts w:ascii="Times New Roman" w:eastAsia="Arial" w:hAnsi="Times New Roman" w:cs="Times New Roman"/>
          <w:w w:val="91"/>
          <w:sz w:val="18"/>
          <w:szCs w:val="18"/>
        </w:rPr>
        <w:t>an</w:t>
      </w:r>
      <w:r w:rsidRPr="00B72469">
        <w:rPr>
          <w:rFonts w:ascii="Times New Roman" w:eastAsia="Arial" w:hAnsi="Times New Roman" w:cs="Times New Roman"/>
          <w:spacing w:val="-3"/>
          <w:w w:val="91"/>
          <w:sz w:val="18"/>
          <w:szCs w:val="18"/>
        </w:rPr>
        <w:t>o</w:t>
      </w:r>
      <w:r w:rsidRPr="00B72469">
        <w:rPr>
          <w:rFonts w:ascii="Times New Roman" w:eastAsia="Arial" w:hAnsi="Times New Roman" w:cs="Times New Roman"/>
          <w:spacing w:val="-11"/>
          <w:w w:val="91"/>
          <w:sz w:val="18"/>
          <w:szCs w:val="18"/>
        </w:rPr>
        <w:t>v</w:t>
      </w:r>
      <w:r w:rsidRPr="00B72469">
        <w:rPr>
          <w:rFonts w:ascii="Times New Roman" w:eastAsia="Arial" w:hAnsi="Times New Roman" w:cs="Times New Roman"/>
          <w:w w:val="91"/>
          <w:sz w:val="18"/>
          <w:szCs w:val="18"/>
        </w:rPr>
        <w:t>,</w:t>
      </w:r>
      <w:r w:rsidRPr="00B72469">
        <w:rPr>
          <w:rFonts w:ascii="Times New Roman" w:eastAsia="Arial" w:hAnsi="Times New Roman" w:cs="Times New Roman"/>
          <w:spacing w:val="18"/>
          <w:w w:val="91"/>
          <w:sz w:val="18"/>
          <w:szCs w:val="18"/>
        </w:rPr>
        <w:t xml:space="preserve"> </w:t>
      </w:r>
      <w:r w:rsidRPr="00B72469">
        <w:rPr>
          <w:rFonts w:ascii="Times New Roman" w:eastAsia="Arial" w:hAnsi="Times New Roman" w:cs="Times New Roman"/>
          <w:w w:val="91"/>
          <w:sz w:val="18"/>
          <w:szCs w:val="18"/>
        </w:rPr>
        <w:t>C.R.</w:t>
      </w:r>
      <w:r w:rsidRPr="00B72469">
        <w:rPr>
          <w:rFonts w:ascii="Times New Roman" w:eastAsia="Arial" w:hAnsi="Times New Roman" w:cs="Times New Roman"/>
          <w:spacing w:val="5"/>
          <w:w w:val="91"/>
          <w:sz w:val="18"/>
          <w:szCs w:val="18"/>
        </w:rPr>
        <w:t xml:space="preserve"> </w:t>
      </w:r>
      <w:r w:rsidRPr="00B72469">
        <w:rPr>
          <w:rFonts w:ascii="Times New Roman" w:eastAsia="Arial" w:hAnsi="Times New Roman" w:cs="Times New Roman"/>
          <w:w w:val="91"/>
          <w:sz w:val="18"/>
          <w:szCs w:val="18"/>
        </w:rPr>
        <w:t>Wren,</w:t>
      </w:r>
      <w:r w:rsidRPr="00B72469">
        <w:rPr>
          <w:rFonts w:ascii="Times New Roman" w:eastAsia="Arial" w:hAnsi="Times New Roman" w:cs="Times New Roman"/>
          <w:spacing w:val="12"/>
          <w:w w:val="91"/>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8"/>
          <w:sz w:val="18"/>
          <w:szCs w:val="18"/>
        </w:rPr>
        <w:t>Gatica-Perez,</w:t>
      </w:r>
      <w:r w:rsidRPr="00B72469">
        <w:rPr>
          <w:rFonts w:ascii="Times New Roman" w:eastAsia="Arial" w:hAnsi="Times New Roman" w:cs="Times New Roman"/>
          <w:spacing w:val="9"/>
          <w:w w:val="88"/>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w w:val="86"/>
          <w:sz w:val="18"/>
          <w:szCs w:val="18"/>
        </w:rPr>
        <w:t>Johnston,</w:t>
      </w:r>
      <w:r w:rsidRPr="00B72469">
        <w:rPr>
          <w:rFonts w:ascii="Times New Roman" w:eastAsia="Arial" w:hAnsi="Times New Roman" w:cs="Times New Roman"/>
          <w:spacing w:val="18"/>
          <w:w w:val="86"/>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8"/>
          <w:w w:val="86"/>
          <w:sz w:val="18"/>
          <w:szCs w:val="18"/>
        </w:rPr>
        <w:t xml:space="preserve"> </w:t>
      </w:r>
      <w:r w:rsidRPr="00B72469">
        <w:rPr>
          <w:rFonts w:ascii="Times New Roman" w:eastAsia="Arial" w:hAnsi="Times New Roman" w:cs="Times New Roman"/>
          <w:sz w:val="18"/>
          <w:szCs w:val="18"/>
        </w:rPr>
        <w:t xml:space="preserve">R. </w:t>
      </w:r>
      <w:r w:rsidRPr="00B72469">
        <w:rPr>
          <w:rFonts w:ascii="Times New Roman" w:eastAsia="Arial" w:hAnsi="Times New Roman" w:cs="Times New Roman"/>
          <w:w w:val="89"/>
          <w:sz w:val="18"/>
          <w:szCs w:val="18"/>
        </w:rPr>
        <w:t>Stiefelhagen, editors,</w:t>
      </w:r>
      <w:r w:rsidRPr="00B72469">
        <w:rPr>
          <w:rFonts w:ascii="Times New Roman" w:eastAsia="Arial" w:hAnsi="Times New Roman" w:cs="Times New Roman"/>
          <w:spacing w:val="6"/>
          <w:w w:val="89"/>
          <w:sz w:val="18"/>
          <w:szCs w:val="18"/>
        </w:rPr>
        <w:t xml:space="preserve"> </w:t>
      </w:r>
      <w:r w:rsidRPr="00B72469">
        <w:rPr>
          <w:rFonts w:ascii="Times New Roman" w:eastAsia="Arial" w:hAnsi="Times New Roman" w:cs="Times New Roman"/>
          <w:sz w:val="18"/>
          <w:szCs w:val="18"/>
        </w:rPr>
        <w:t>ICMI,</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277–280.</w:t>
      </w:r>
      <w:r w:rsidRPr="00B72469">
        <w:rPr>
          <w:rFonts w:ascii="Times New Roman" w:eastAsia="Arial" w:hAnsi="Times New Roman" w:cs="Times New Roman"/>
          <w:spacing w:val="25"/>
          <w:w w:val="86"/>
          <w:sz w:val="18"/>
          <w:szCs w:val="18"/>
        </w:rPr>
        <w:t xml:space="preserve"> </w:t>
      </w:r>
      <w:proofErr w:type="gramStart"/>
      <w:r w:rsidRPr="00B72469">
        <w:rPr>
          <w:rFonts w:ascii="Times New Roman" w:eastAsia="Arial" w:hAnsi="Times New Roman" w:cs="Times New Roman"/>
          <w:spacing w:val="-7"/>
          <w:sz w:val="18"/>
          <w:szCs w:val="18"/>
        </w:rPr>
        <w:t>A</w:t>
      </w:r>
      <w:r w:rsidRPr="00B72469">
        <w:rPr>
          <w:rFonts w:ascii="Times New Roman" w:eastAsia="Arial" w:hAnsi="Times New Roman" w:cs="Times New Roman"/>
          <w:sz w:val="18"/>
          <w:szCs w:val="18"/>
        </w:rPr>
        <w:t>CM,</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2009.</w:t>
      </w:r>
      <w:proofErr w:type="gramEnd"/>
    </w:p>
    <w:p w14:paraId="0AFED2DE" w14:textId="77777777" w:rsidR="00676FEB" w:rsidRPr="00B72469" w:rsidRDefault="00676FEB" w:rsidP="00676FEB">
      <w:pPr>
        <w:spacing w:after="0"/>
        <w:jc w:val="both"/>
        <w:rPr>
          <w:rFonts w:ascii="Times New Roman" w:hAnsi="Times New Roman" w:cs="Times New Roman"/>
        </w:rPr>
        <w:sectPr w:rsidR="00676FEB" w:rsidRPr="00B72469">
          <w:pgSz w:w="12240" w:h="15840"/>
          <w:pgMar w:top="1000" w:right="1060" w:bottom="280" w:left="1060" w:header="720" w:footer="720" w:gutter="0"/>
          <w:cols w:num="2" w:space="720" w:equalWidth="0">
            <w:col w:w="4791" w:space="539"/>
            <w:col w:w="4790"/>
          </w:cols>
        </w:sectPr>
      </w:pPr>
    </w:p>
    <w:p w14:paraId="0AFED2DF" w14:textId="77777777" w:rsidR="00676FEB" w:rsidRPr="00B72469" w:rsidRDefault="00676FEB" w:rsidP="00676FEB">
      <w:pPr>
        <w:spacing w:before="93" w:after="0" w:line="182" w:lineRule="exact"/>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lastRenderedPageBreak/>
        <w:t>[15]</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sz w:val="18"/>
          <w:szCs w:val="18"/>
        </w:rPr>
        <w:t>Iso</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sz w:val="18"/>
          <w:szCs w:val="18"/>
        </w:rPr>
        <w:t>K.</w:t>
      </w:r>
      <w:r w:rsidRPr="00B72469">
        <w:rPr>
          <w:rFonts w:ascii="Times New Roman" w:eastAsia="Arial" w:hAnsi="Times New Roman" w:cs="Times New Roman"/>
          <w:spacing w:val="26"/>
          <w:sz w:val="18"/>
          <w:szCs w:val="18"/>
        </w:rPr>
        <w:t xml:space="preserve"> </w:t>
      </w:r>
      <w:r w:rsidRPr="00B72469">
        <w:rPr>
          <w:rFonts w:ascii="Times New Roman" w:eastAsia="Arial" w:hAnsi="Times New Roman" w:cs="Times New Roman"/>
          <w:spacing w:val="-18"/>
          <w:sz w:val="18"/>
          <w:szCs w:val="18"/>
        </w:rPr>
        <w:t>Y</w:t>
      </w:r>
      <w:r w:rsidRPr="00B72469">
        <w:rPr>
          <w:rFonts w:ascii="Times New Roman" w:eastAsia="Arial" w:hAnsi="Times New Roman" w:cs="Times New Roman"/>
          <w:sz w:val="18"/>
          <w:szCs w:val="18"/>
        </w:rPr>
        <w:t>amazaki.</w:t>
      </w:r>
      <w:proofErr w:type="gramEnd"/>
      <w:r w:rsidRPr="00B72469">
        <w:rPr>
          <w:rFonts w:ascii="Times New Roman" w:eastAsia="Arial" w:hAnsi="Times New Roman" w:cs="Times New Roman"/>
          <w:spacing w:val="34"/>
          <w:sz w:val="18"/>
          <w:szCs w:val="18"/>
        </w:rPr>
        <w:t xml:space="preserve"> </w:t>
      </w:r>
      <w:r w:rsidRPr="00B72469">
        <w:rPr>
          <w:rFonts w:ascii="Times New Roman" w:eastAsia="Arial" w:hAnsi="Times New Roman" w:cs="Times New Roman"/>
          <w:sz w:val="18"/>
          <w:szCs w:val="18"/>
        </w:rPr>
        <w:t>“Gait</w:t>
      </w:r>
      <w:r w:rsidRPr="00B72469">
        <w:rPr>
          <w:rFonts w:ascii="Times New Roman" w:eastAsia="Arial" w:hAnsi="Times New Roman" w:cs="Times New Roman"/>
          <w:spacing w:val="19"/>
          <w:sz w:val="18"/>
          <w:szCs w:val="18"/>
        </w:rPr>
        <w:t xml:space="preserve"> </w:t>
      </w:r>
      <w:proofErr w:type="gramStart"/>
      <w:r w:rsidRPr="00B72469">
        <w:rPr>
          <w:rFonts w:ascii="Times New Roman" w:eastAsia="Arial" w:hAnsi="Times New Roman" w:cs="Times New Roman"/>
          <w:w w:val="86"/>
          <w:sz w:val="18"/>
          <w:szCs w:val="18"/>
        </w:rPr>
        <w:t xml:space="preserve">analyzer </w:t>
      </w:r>
      <w:r w:rsidRPr="00B72469">
        <w:rPr>
          <w:rFonts w:ascii="Times New Roman" w:eastAsia="Arial" w:hAnsi="Times New Roman" w:cs="Times New Roman"/>
          <w:spacing w:val="7"/>
          <w:w w:val="86"/>
          <w:sz w:val="18"/>
          <w:szCs w:val="18"/>
        </w:rPr>
        <w:t xml:space="preserve"> </w:t>
      </w:r>
      <w:r w:rsidRPr="00B72469">
        <w:rPr>
          <w:rFonts w:ascii="Times New Roman" w:eastAsia="Arial" w:hAnsi="Times New Roman" w:cs="Times New Roman"/>
          <w:w w:val="86"/>
          <w:sz w:val="18"/>
          <w:szCs w:val="18"/>
        </w:rPr>
        <w:t>based</w:t>
      </w:r>
      <w:proofErr w:type="gramEnd"/>
      <w:r w:rsidRPr="00B72469">
        <w:rPr>
          <w:rFonts w:ascii="Times New Roman" w:eastAsia="Arial" w:hAnsi="Times New Roman" w:cs="Times New Roman"/>
          <w:spacing w:val="15"/>
          <w:w w:val="86"/>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w w:val="79"/>
          <w:sz w:val="18"/>
          <w:szCs w:val="18"/>
        </w:rPr>
        <w:t>a</w:t>
      </w:r>
      <w:r w:rsidRPr="00B72469">
        <w:rPr>
          <w:rFonts w:ascii="Times New Roman" w:eastAsia="Arial" w:hAnsi="Times New Roman" w:cs="Times New Roman"/>
          <w:spacing w:val="33"/>
          <w:w w:val="79"/>
          <w:sz w:val="18"/>
          <w:szCs w:val="18"/>
        </w:rPr>
        <w:t xml:space="preserve"> </w:t>
      </w:r>
      <w:r w:rsidRPr="00B72469">
        <w:rPr>
          <w:rFonts w:ascii="Times New Roman" w:eastAsia="Arial" w:hAnsi="Times New Roman" w:cs="Times New Roman"/>
          <w:sz w:val="18"/>
          <w:szCs w:val="18"/>
        </w:rPr>
        <w:t xml:space="preserve">cell </w:t>
      </w:r>
      <w:r w:rsidRPr="00B72469">
        <w:rPr>
          <w:rFonts w:ascii="Times New Roman" w:eastAsia="Arial" w:hAnsi="Times New Roman" w:cs="Times New Roman"/>
          <w:w w:val="87"/>
          <w:sz w:val="18"/>
          <w:szCs w:val="18"/>
        </w:rPr>
        <w:t>phone</w:t>
      </w:r>
      <w:r w:rsidRPr="00B72469">
        <w:rPr>
          <w:rFonts w:ascii="Times New Roman" w:eastAsia="Arial" w:hAnsi="Times New Roman" w:cs="Times New Roman"/>
          <w:spacing w:val="-1"/>
          <w:w w:val="87"/>
          <w:sz w:val="18"/>
          <w:szCs w:val="18"/>
        </w:rPr>
        <w:t xml:space="preserve"> </w:t>
      </w:r>
      <w:r w:rsidRPr="00B72469">
        <w:rPr>
          <w:rFonts w:ascii="Times New Roman" w:eastAsia="Arial" w:hAnsi="Times New Roman" w:cs="Times New Roman"/>
          <w:sz w:val="18"/>
          <w:szCs w:val="18"/>
        </w:rPr>
        <w:t>with</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86"/>
          <w:sz w:val="18"/>
          <w:szCs w:val="18"/>
        </w:rPr>
        <w:t>a</w:t>
      </w:r>
      <w:r w:rsidRPr="00B72469">
        <w:rPr>
          <w:rFonts w:ascii="Times New Roman" w:eastAsia="Arial" w:hAnsi="Times New Roman" w:cs="Times New Roman"/>
          <w:spacing w:val="-8"/>
          <w:w w:val="86"/>
          <w:sz w:val="18"/>
          <w:szCs w:val="18"/>
        </w:rPr>
        <w:t xml:space="preserve"> </w:t>
      </w:r>
      <w:r w:rsidRPr="00B72469">
        <w:rPr>
          <w:rFonts w:ascii="Times New Roman" w:eastAsia="Arial" w:hAnsi="Times New Roman" w:cs="Times New Roman"/>
          <w:w w:val="86"/>
          <w:sz w:val="18"/>
          <w:szCs w:val="18"/>
        </w:rPr>
        <w:t>single</w:t>
      </w:r>
      <w:r w:rsidRPr="00B72469">
        <w:rPr>
          <w:rFonts w:ascii="Times New Roman" w:eastAsia="Arial" w:hAnsi="Times New Roman" w:cs="Times New Roman"/>
          <w:spacing w:val="23"/>
          <w:w w:val="86"/>
          <w:sz w:val="18"/>
          <w:szCs w:val="18"/>
        </w:rPr>
        <w:t xml:space="preserve"> </w:t>
      </w:r>
      <w:r w:rsidRPr="00B72469">
        <w:rPr>
          <w:rFonts w:ascii="Times New Roman" w:eastAsia="Arial" w:hAnsi="Times New Roman" w:cs="Times New Roman"/>
          <w:w w:val="86"/>
          <w:sz w:val="18"/>
          <w:szCs w:val="18"/>
        </w:rPr>
        <w:t>three-axis</w:t>
      </w:r>
      <w:r w:rsidRPr="00B72469">
        <w:rPr>
          <w:rFonts w:ascii="Times New Roman" w:eastAsia="Arial" w:hAnsi="Times New Roman" w:cs="Times New Roman"/>
          <w:spacing w:val="23"/>
          <w:w w:val="86"/>
          <w:sz w:val="18"/>
          <w:szCs w:val="18"/>
        </w:rPr>
        <w:t xml:space="preserve"> </w:t>
      </w:r>
      <w:r w:rsidRPr="00B72469">
        <w:rPr>
          <w:rFonts w:ascii="Times New Roman" w:eastAsia="Arial" w:hAnsi="Times New Roman" w:cs="Times New Roman"/>
          <w:w w:val="88"/>
          <w:sz w:val="18"/>
          <w:szCs w:val="18"/>
        </w:rPr>
        <w:t>acceleromete</w:t>
      </w:r>
      <w:r w:rsidRPr="00B72469">
        <w:rPr>
          <w:rFonts w:ascii="Times New Roman" w:eastAsia="Arial" w:hAnsi="Times New Roman" w:cs="Times New Roman"/>
          <w:spacing w:val="-7"/>
          <w:w w:val="88"/>
          <w:sz w:val="18"/>
          <w:szCs w:val="18"/>
        </w:rPr>
        <w:t>r</w:t>
      </w:r>
      <w:r w:rsidRPr="00B72469">
        <w:rPr>
          <w:rFonts w:ascii="Times New Roman" w:eastAsia="Arial" w:hAnsi="Times New Roman" w:cs="Times New Roman"/>
          <w:spacing w:val="-13"/>
          <w:w w:val="89"/>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MobileHCI</w:t>
      </w:r>
    </w:p>
    <w:p w14:paraId="0AFED2E0" w14:textId="77777777" w:rsidR="00676FEB" w:rsidRPr="00B72469" w:rsidRDefault="00676FEB" w:rsidP="00676FEB">
      <w:pPr>
        <w:spacing w:after="0" w:line="183" w:lineRule="exact"/>
        <w:ind w:left="419" w:right="-67"/>
        <w:rPr>
          <w:rFonts w:ascii="Times New Roman" w:eastAsia="Arial" w:hAnsi="Times New Roman" w:cs="Times New Roman"/>
          <w:sz w:val="18"/>
          <w:szCs w:val="18"/>
        </w:rPr>
      </w:pPr>
      <w:r w:rsidRPr="00B72469">
        <w:rPr>
          <w:rFonts w:ascii="Times New Roman" w:eastAsia="Arial" w:hAnsi="Times New Roman" w:cs="Times New Roman"/>
          <w:sz w:val="18"/>
          <w:szCs w:val="18"/>
        </w:rPr>
        <w:t>’06:</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87"/>
          <w:sz w:val="18"/>
          <w:szCs w:val="18"/>
        </w:rPr>
        <w:t>proceedings</w:t>
      </w:r>
      <w:r w:rsidRPr="00B72469">
        <w:rPr>
          <w:rFonts w:ascii="Times New Roman" w:eastAsia="Arial" w:hAnsi="Times New Roman" w:cs="Times New Roman"/>
          <w:spacing w:val="17"/>
          <w:w w:val="87"/>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w w:val="87"/>
          <w:sz w:val="18"/>
          <w:szCs w:val="18"/>
        </w:rPr>
        <w:t>the</w:t>
      </w:r>
      <w:r w:rsidRPr="00B72469">
        <w:rPr>
          <w:rFonts w:ascii="Times New Roman" w:eastAsia="Arial" w:hAnsi="Times New Roman" w:cs="Times New Roman"/>
          <w:spacing w:val="9"/>
          <w:w w:val="87"/>
          <w:sz w:val="18"/>
          <w:szCs w:val="18"/>
        </w:rPr>
        <w:t xml:space="preserve"> </w:t>
      </w:r>
      <w:r w:rsidRPr="00B72469">
        <w:rPr>
          <w:rFonts w:ascii="Times New Roman" w:eastAsia="Arial" w:hAnsi="Times New Roman" w:cs="Times New Roman"/>
          <w:sz w:val="18"/>
          <w:szCs w:val="18"/>
        </w:rPr>
        <w:t>8th</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87"/>
          <w:sz w:val="18"/>
          <w:szCs w:val="18"/>
        </w:rPr>
        <w:t>conference</w:t>
      </w:r>
      <w:r w:rsidRPr="00B72469">
        <w:rPr>
          <w:rFonts w:ascii="Times New Roman" w:eastAsia="Arial" w:hAnsi="Times New Roman" w:cs="Times New Roman"/>
          <w:spacing w:val="16"/>
          <w:w w:val="87"/>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w w:val="90"/>
          <w:sz w:val="18"/>
          <w:szCs w:val="18"/>
        </w:rPr>
        <w:t>Human-computer</w:t>
      </w:r>
    </w:p>
    <w:p w14:paraId="0AFED2E1"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proofErr w:type="gramStart"/>
      <w:r w:rsidRPr="00B72469">
        <w:rPr>
          <w:rFonts w:ascii="Times New Roman" w:eastAsia="Arial" w:hAnsi="Times New Roman" w:cs="Times New Roman"/>
          <w:w w:val="92"/>
          <w:sz w:val="18"/>
          <w:szCs w:val="18"/>
        </w:rPr>
        <w:t>interaction</w:t>
      </w:r>
      <w:proofErr w:type="gramEnd"/>
      <w:r w:rsidRPr="00B72469">
        <w:rPr>
          <w:rFonts w:ascii="Times New Roman" w:eastAsia="Arial" w:hAnsi="Times New Roman" w:cs="Times New Roman"/>
          <w:spacing w:val="-4"/>
          <w:w w:val="92"/>
          <w:sz w:val="18"/>
          <w:szCs w:val="18"/>
        </w:rPr>
        <w:t xml:space="preserve"> </w:t>
      </w:r>
      <w:r w:rsidRPr="00B72469">
        <w:rPr>
          <w:rFonts w:ascii="Times New Roman" w:eastAsia="Arial" w:hAnsi="Times New Roman" w:cs="Times New Roman"/>
          <w:sz w:val="18"/>
          <w:szCs w:val="18"/>
        </w:rPr>
        <w:t>with</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85"/>
          <w:sz w:val="18"/>
          <w:szCs w:val="18"/>
        </w:rPr>
        <w:t>mobile</w:t>
      </w:r>
      <w:r w:rsidRPr="00B72469">
        <w:rPr>
          <w:rFonts w:ascii="Times New Roman" w:eastAsia="Arial" w:hAnsi="Times New Roman" w:cs="Times New Roman"/>
          <w:spacing w:val="42"/>
          <w:w w:val="85"/>
          <w:sz w:val="18"/>
          <w:szCs w:val="18"/>
        </w:rPr>
        <w:t xml:space="preserve"> </w:t>
      </w:r>
      <w:r w:rsidRPr="00B72469">
        <w:rPr>
          <w:rFonts w:ascii="Times New Roman" w:eastAsia="Arial" w:hAnsi="Times New Roman" w:cs="Times New Roman"/>
          <w:w w:val="85"/>
          <w:sz w:val="18"/>
          <w:szCs w:val="18"/>
        </w:rPr>
        <w:t>d</w:t>
      </w:r>
      <w:r w:rsidRPr="00B72469">
        <w:rPr>
          <w:rFonts w:ascii="Times New Roman" w:eastAsia="Arial" w:hAnsi="Times New Roman" w:cs="Times New Roman"/>
          <w:spacing w:val="-3"/>
          <w:w w:val="85"/>
          <w:sz w:val="18"/>
          <w:szCs w:val="18"/>
        </w:rPr>
        <w:t>e</w:t>
      </w:r>
      <w:r w:rsidRPr="00B72469">
        <w:rPr>
          <w:rFonts w:ascii="Times New Roman" w:eastAsia="Arial" w:hAnsi="Times New Roman" w:cs="Times New Roman"/>
          <w:w w:val="85"/>
          <w:sz w:val="18"/>
          <w:szCs w:val="18"/>
        </w:rPr>
        <w:t>vices</w:t>
      </w:r>
      <w:r w:rsidRPr="00B72469">
        <w:rPr>
          <w:rFonts w:ascii="Times New Roman" w:eastAsia="Arial" w:hAnsi="Times New Roman" w:cs="Times New Roman"/>
          <w:spacing w:val="13"/>
          <w:w w:val="85"/>
          <w:sz w:val="18"/>
          <w:szCs w:val="18"/>
        </w:rPr>
        <w:t xml:space="preserve"> </w:t>
      </w:r>
      <w:r w:rsidRPr="00B72469">
        <w:rPr>
          <w:rFonts w:ascii="Times New Roman" w:eastAsia="Arial" w:hAnsi="Times New Roman" w:cs="Times New Roman"/>
          <w:w w:val="85"/>
          <w:sz w:val="18"/>
          <w:szCs w:val="18"/>
        </w:rPr>
        <w:t>and</w:t>
      </w:r>
      <w:r w:rsidRPr="00B72469">
        <w:rPr>
          <w:rFonts w:ascii="Times New Roman" w:eastAsia="Arial" w:hAnsi="Times New Roman" w:cs="Times New Roman"/>
          <w:spacing w:val="3"/>
          <w:w w:val="85"/>
          <w:sz w:val="18"/>
          <w:szCs w:val="18"/>
        </w:rPr>
        <w:t xml:space="preserve"> </w:t>
      </w:r>
      <w:r w:rsidRPr="00B72469">
        <w:rPr>
          <w:rFonts w:ascii="Times New Roman" w:eastAsia="Arial" w:hAnsi="Times New Roman" w:cs="Times New Roman"/>
          <w:w w:val="85"/>
          <w:sz w:val="18"/>
          <w:szCs w:val="18"/>
        </w:rPr>
        <w:t>services,</w:t>
      </w:r>
      <w:r w:rsidRPr="00B72469">
        <w:rPr>
          <w:rFonts w:ascii="Times New Roman" w:eastAsia="Arial" w:hAnsi="Times New Roman" w:cs="Times New Roman"/>
          <w:spacing w:val="17"/>
          <w:w w:val="85"/>
          <w:sz w:val="18"/>
          <w:szCs w:val="18"/>
        </w:rPr>
        <w:t xml:space="preserve"> </w:t>
      </w:r>
      <w:r w:rsidRPr="00B72469">
        <w:rPr>
          <w:rFonts w:ascii="Times New Roman" w:eastAsia="Arial" w:hAnsi="Times New Roman" w:cs="Times New Roman"/>
          <w:w w:val="85"/>
          <w:sz w:val="18"/>
          <w:szCs w:val="18"/>
        </w:rPr>
        <w:t>pages</w:t>
      </w:r>
      <w:r w:rsidRPr="00B72469">
        <w:rPr>
          <w:rFonts w:ascii="Times New Roman" w:eastAsia="Arial" w:hAnsi="Times New Roman" w:cs="Times New Roman"/>
          <w:spacing w:val="-10"/>
          <w:w w:val="85"/>
          <w:sz w:val="18"/>
          <w:szCs w:val="18"/>
        </w:rPr>
        <w:t xml:space="preserve"> </w:t>
      </w:r>
      <w:r w:rsidRPr="00B72469">
        <w:rPr>
          <w:rFonts w:ascii="Times New Roman" w:eastAsia="Arial" w:hAnsi="Times New Roman" w:cs="Times New Roman"/>
          <w:w w:val="89"/>
          <w:sz w:val="18"/>
          <w:szCs w:val="18"/>
        </w:rPr>
        <w:t>141–144,</w:t>
      </w:r>
    </w:p>
    <w:p w14:paraId="0AFED2E2" w14:textId="77777777" w:rsidR="00676FEB" w:rsidRPr="00B72469" w:rsidRDefault="00676FEB" w:rsidP="00676FEB">
      <w:pPr>
        <w:spacing w:after="0" w:line="181" w:lineRule="exact"/>
        <w:ind w:left="419" w:right="-20"/>
        <w:rPr>
          <w:rFonts w:ascii="Times New Roman" w:eastAsia="Arial" w:hAnsi="Times New Roman" w:cs="Times New Roman"/>
          <w:sz w:val="18"/>
          <w:szCs w:val="18"/>
        </w:rPr>
      </w:pPr>
      <w:r w:rsidRPr="00B72469">
        <w:rPr>
          <w:rFonts w:ascii="Times New Roman" w:eastAsia="Arial" w:hAnsi="Times New Roman" w:cs="Times New Roman"/>
          <w:w w:val="93"/>
          <w:sz w:val="18"/>
          <w:szCs w:val="18"/>
        </w:rPr>
        <w:t>N</w:t>
      </w:r>
      <w:r w:rsidRPr="00B72469">
        <w:rPr>
          <w:rFonts w:ascii="Times New Roman" w:eastAsia="Arial" w:hAnsi="Times New Roman" w:cs="Times New Roman"/>
          <w:spacing w:val="-4"/>
          <w:w w:val="93"/>
          <w:sz w:val="18"/>
          <w:szCs w:val="18"/>
        </w:rPr>
        <w:t>e</w:t>
      </w:r>
      <w:r w:rsidRPr="00B72469">
        <w:rPr>
          <w:rFonts w:ascii="Times New Roman" w:eastAsia="Arial" w:hAnsi="Times New Roman" w:cs="Times New Roman"/>
          <w:w w:val="93"/>
          <w:sz w:val="18"/>
          <w:szCs w:val="18"/>
        </w:rPr>
        <w:t>w</w:t>
      </w:r>
      <w:r w:rsidRPr="00B72469">
        <w:rPr>
          <w:rFonts w:ascii="Times New Roman" w:eastAsia="Arial" w:hAnsi="Times New Roman" w:cs="Times New Roman"/>
          <w:spacing w:val="-1"/>
          <w:w w:val="93"/>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6.</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E3" w14:textId="77777777" w:rsidR="00676FEB" w:rsidRPr="00B72469" w:rsidRDefault="00676FEB" w:rsidP="00676FEB">
      <w:pPr>
        <w:spacing w:before="2" w:after="0" w:line="170" w:lineRule="exact"/>
        <w:rPr>
          <w:rFonts w:ascii="Times New Roman" w:hAnsi="Times New Roman" w:cs="Times New Roman"/>
          <w:sz w:val="17"/>
          <w:szCs w:val="17"/>
        </w:rPr>
      </w:pPr>
    </w:p>
    <w:p w14:paraId="0AFED2E4" w14:textId="77777777" w:rsidR="00676FEB" w:rsidRPr="00B72469" w:rsidRDefault="00676FEB" w:rsidP="00676FEB">
      <w:pPr>
        <w:spacing w:after="0" w:line="182" w:lineRule="exact"/>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16]</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A.</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90"/>
          <w:sz w:val="18"/>
          <w:szCs w:val="18"/>
        </w:rPr>
        <w:t>Kapadia,</w:t>
      </w:r>
      <w:r w:rsidRPr="00B72469">
        <w:rPr>
          <w:rFonts w:ascii="Times New Roman" w:eastAsia="Arial" w:hAnsi="Times New Roman" w:cs="Times New Roman"/>
          <w:spacing w:val="13"/>
          <w:w w:val="90"/>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pacing w:val="-6"/>
          <w:sz w:val="18"/>
          <w:szCs w:val="18"/>
        </w:rPr>
        <w:t>K</w:t>
      </w:r>
      <w:r w:rsidRPr="00B72469">
        <w:rPr>
          <w:rFonts w:ascii="Times New Roman" w:eastAsia="Arial" w:hAnsi="Times New Roman" w:cs="Times New Roman"/>
          <w:sz w:val="18"/>
          <w:szCs w:val="18"/>
        </w:rPr>
        <w:t>otz,</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pacing w:val="-6"/>
          <w:w w:val="94"/>
          <w:sz w:val="18"/>
          <w:szCs w:val="18"/>
        </w:rPr>
        <w:t>T</w:t>
      </w:r>
      <w:r w:rsidRPr="00B72469">
        <w:rPr>
          <w:rFonts w:ascii="Times New Roman" w:eastAsia="Arial" w:hAnsi="Times New Roman" w:cs="Times New Roman"/>
          <w:w w:val="94"/>
          <w:sz w:val="18"/>
          <w:szCs w:val="18"/>
        </w:rPr>
        <w:t>riandopoulos.</w:t>
      </w:r>
      <w:proofErr w:type="gramEnd"/>
      <w:r w:rsidRPr="00B72469">
        <w:rPr>
          <w:rFonts w:ascii="Times New Roman" w:eastAsia="Arial" w:hAnsi="Times New Roman" w:cs="Times New Roman"/>
          <w:spacing w:val="14"/>
          <w:w w:val="94"/>
          <w:sz w:val="18"/>
          <w:szCs w:val="18"/>
        </w:rPr>
        <w:t xml:space="preserve"> </w:t>
      </w:r>
      <w:r w:rsidRPr="00B72469">
        <w:rPr>
          <w:rFonts w:ascii="Times New Roman" w:eastAsia="Arial" w:hAnsi="Times New Roman" w:cs="Times New Roman"/>
          <w:w w:val="94"/>
          <w:sz w:val="18"/>
          <w:szCs w:val="18"/>
        </w:rPr>
        <w:t xml:space="preserve">“Opportunis- </w:t>
      </w:r>
      <w:r w:rsidRPr="00B72469">
        <w:rPr>
          <w:rFonts w:ascii="Times New Roman" w:eastAsia="Arial" w:hAnsi="Times New Roman" w:cs="Times New Roman"/>
          <w:sz w:val="18"/>
          <w:szCs w:val="18"/>
        </w:rPr>
        <w:t xml:space="preserve">tic </w:t>
      </w:r>
      <w:r w:rsidRPr="00B72469">
        <w:rPr>
          <w:rFonts w:ascii="Times New Roman" w:eastAsia="Arial" w:hAnsi="Times New Roman" w:cs="Times New Roman"/>
          <w:w w:val="89"/>
          <w:sz w:val="18"/>
          <w:szCs w:val="18"/>
        </w:rPr>
        <w:t>Sensing:</w:t>
      </w:r>
      <w:r w:rsidRPr="00B72469">
        <w:rPr>
          <w:rFonts w:ascii="Times New Roman" w:eastAsia="Arial" w:hAnsi="Times New Roman" w:cs="Times New Roman"/>
          <w:spacing w:val="18"/>
          <w:w w:val="89"/>
          <w:sz w:val="18"/>
          <w:szCs w:val="18"/>
        </w:rPr>
        <w:t xml:space="preserve"> </w:t>
      </w:r>
      <w:r w:rsidRPr="00B72469">
        <w:rPr>
          <w:rFonts w:ascii="Times New Roman" w:eastAsia="Arial" w:hAnsi="Times New Roman" w:cs="Times New Roman"/>
          <w:w w:val="89"/>
          <w:sz w:val="18"/>
          <w:szCs w:val="18"/>
        </w:rPr>
        <w:t>Security</w:t>
      </w:r>
      <w:r w:rsidRPr="00B72469">
        <w:rPr>
          <w:rFonts w:ascii="Times New Roman" w:eastAsia="Arial" w:hAnsi="Times New Roman" w:cs="Times New Roman"/>
          <w:spacing w:val="20"/>
          <w:w w:val="89"/>
          <w:sz w:val="18"/>
          <w:szCs w:val="18"/>
        </w:rPr>
        <w:t xml:space="preserve"> </w:t>
      </w:r>
      <w:r w:rsidRPr="00B72469">
        <w:rPr>
          <w:rFonts w:ascii="Times New Roman" w:eastAsia="Arial" w:hAnsi="Times New Roman" w:cs="Times New Roman"/>
          <w:w w:val="89"/>
          <w:sz w:val="18"/>
          <w:szCs w:val="18"/>
        </w:rPr>
        <w:t>Challenges</w:t>
      </w:r>
      <w:r w:rsidRPr="00B72469">
        <w:rPr>
          <w:rFonts w:ascii="Times New Roman" w:eastAsia="Arial" w:hAnsi="Times New Roman" w:cs="Times New Roman"/>
          <w:spacing w:val="-2"/>
          <w:w w:val="89"/>
          <w:sz w:val="18"/>
          <w:szCs w:val="18"/>
        </w:rPr>
        <w:t xml:space="preserve"> </w:t>
      </w:r>
      <w:r w:rsidRPr="00B72469">
        <w:rPr>
          <w:rFonts w:ascii="Times New Roman" w:eastAsia="Arial" w:hAnsi="Times New Roman" w:cs="Times New Roman"/>
          <w:sz w:val="18"/>
          <w:szCs w:val="18"/>
        </w:rPr>
        <w:t xml:space="preserve">for </w:t>
      </w:r>
      <w:r w:rsidRPr="00B72469">
        <w:rPr>
          <w:rFonts w:ascii="Times New Roman" w:eastAsia="Arial" w:hAnsi="Times New Roman" w:cs="Times New Roman"/>
          <w:w w:val="90"/>
          <w:sz w:val="18"/>
          <w:szCs w:val="18"/>
        </w:rPr>
        <w:t>the</w:t>
      </w:r>
      <w:r w:rsidRPr="00B72469">
        <w:rPr>
          <w:rFonts w:ascii="Times New Roman" w:eastAsia="Arial" w:hAnsi="Times New Roman" w:cs="Times New Roman"/>
          <w:spacing w:val="-1"/>
          <w:w w:val="90"/>
          <w:sz w:val="18"/>
          <w:szCs w:val="18"/>
        </w:rPr>
        <w:t xml:space="preserve"> </w:t>
      </w:r>
      <w:r w:rsidRPr="00B72469">
        <w:rPr>
          <w:rFonts w:ascii="Times New Roman" w:eastAsia="Arial" w:hAnsi="Times New Roman" w:cs="Times New Roman"/>
          <w:w w:val="90"/>
          <w:sz w:val="18"/>
          <w:szCs w:val="18"/>
        </w:rPr>
        <w:t>N</w:t>
      </w:r>
      <w:r w:rsidRPr="00B72469">
        <w:rPr>
          <w:rFonts w:ascii="Times New Roman" w:eastAsia="Arial" w:hAnsi="Times New Roman" w:cs="Times New Roman"/>
          <w:spacing w:val="-4"/>
          <w:w w:val="90"/>
          <w:sz w:val="18"/>
          <w:szCs w:val="18"/>
        </w:rPr>
        <w:t>e</w:t>
      </w:r>
      <w:r w:rsidRPr="00B72469">
        <w:rPr>
          <w:rFonts w:ascii="Times New Roman" w:eastAsia="Arial" w:hAnsi="Times New Roman" w:cs="Times New Roman"/>
          <w:w w:val="90"/>
          <w:sz w:val="18"/>
          <w:szCs w:val="18"/>
        </w:rPr>
        <w:t>w</w:t>
      </w:r>
      <w:r w:rsidRPr="00B72469">
        <w:rPr>
          <w:rFonts w:ascii="Times New Roman" w:eastAsia="Arial" w:hAnsi="Times New Roman" w:cs="Times New Roman"/>
          <w:spacing w:val="18"/>
          <w:w w:val="90"/>
          <w:sz w:val="18"/>
          <w:szCs w:val="18"/>
        </w:rPr>
        <w:t xml:space="preserve"> </w:t>
      </w:r>
      <w:r w:rsidRPr="00B72469">
        <w:rPr>
          <w:rFonts w:ascii="Times New Roman" w:eastAsia="Arial" w:hAnsi="Times New Roman" w:cs="Times New Roman"/>
          <w:spacing w:val="-3"/>
          <w:w w:val="83"/>
          <w:sz w:val="18"/>
          <w:szCs w:val="18"/>
        </w:rPr>
        <w:t>P</w:t>
      </w:r>
      <w:r w:rsidRPr="00B72469">
        <w:rPr>
          <w:rFonts w:ascii="Times New Roman" w:eastAsia="Arial" w:hAnsi="Times New Roman" w:cs="Times New Roman"/>
          <w:w w:val="90"/>
          <w:sz w:val="18"/>
          <w:szCs w:val="18"/>
        </w:rPr>
        <w:t>aradigm</w:t>
      </w:r>
      <w:r w:rsidRPr="00B72469">
        <w:rPr>
          <w:rFonts w:ascii="Times New Roman" w:eastAsia="Arial" w:hAnsi="Times New Roman" w:cs="Times New Roman"/>
          <w:spacing w:val="-13"/>
          <w:w w:val="90"/>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sz w:val="18"/>
          <w:szCs w:val="18"/>
        </w:rPr>
        <w:t>In</w:t>
      </w:r>
      <w:proofErr w:type="gramEnd"/>
      <w:r w:rsidRPr="00B72469">
        <w:rPr>
          <w:rFonts w:ascii="Times New Roman" w:eastAsia="Arial" w:hAnsi="Times New Roman" w:cs="Times New Roman"/>
          <w:sz w:val="18"/>
          <w:szCs w:val="18"/>
        </w:rPr>
        <w:t xml:space="preserve">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16"/>
          <w:w w:val="89"/>
          <w:sz w:val="18"/>
          <w:szCs w:val="18"/>
        </w:rPr>
        <w:t xml:space="preserve"> </w:t>
      </w:r>
      <w:r w:rsidRPr="00B72469">
        <w:rPr>
          <w:rFonts w:ascii="Times New Roman" w:eastAsia="Arial" w:hAnsi="Times New Roman" w:cs="Times New Roman"/>
          <w:sz w:val="18"/>
          <w:szCs w:val="18"/>
        </w:rPr>
        <w:t>First</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90"/>
          <w:sz w:val="18"/>
          <w:szCs w:val="18"/>
        </w:rPr>
        <w:t>International</w:t>
      </w:r>
      <w:r w:rsidRPr="00B72469">
        <w:rPr>
          <w:rFonts w:ascii="Times New Roman" w:eastAsia="Arial" w:hAnsi="Times New Roman" w:cs="Times New Roman"/>
          <w:spacing w:val="36"/>
          <w:w w:val="90"/>
          <w:sz w:val="18"/>
          <w:szCs w:val="18"/>
        </w:rPr>
        <w:t xml:space="preserve"> </w:t>
      </w:r>
      <w:r w:rsidRPr="00B72469">
        <w:rPr>
          <w:rFonts w:ascii="Times New Roman" w:eastAsia="Arial" w:hAnsi="Times New Roman" w:cs="Times New Roman"/>
          <w:w w:val="90"/>
          <w:sz w:val="18"/>
          <w:szCs w:val="18"/>
        </w:rPr>
        <w:t>Conference</w:t>
      </w:r>
      <w:r w:rsidRPr="00B72469">
        <w:rPr>
          <w:rFonts w:ascii="Times New Roman" w:eastAsia="Arial" w:hAnsi="Times New Roman" w:cs="Times New Roman"/>
          <w:spacing w:val="-3"/>
          <w:w w:val="90"/>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92"/>
          <w:sz w:val="18"/>
          <w:szCs w:val="18"/>
        </w:rPr>
        <w:t>Communication</w:t>
      </w:r>
      <w:r w:rsidRPr="00B72469">
        <w:rPr>
          <w:rFonts w:ascii="Times New Roman" w:eastAsia="Arial" w:hAnsi="Times New Roman" w:cs="Times New Roman"/>
          <w:spacing w:val="15"/>
          <w:w w:val="92"/>
          <w:sz w:val="18"/>
          <w:szCs w:val="18"/>
        </w:rPr>
        <w:t xml:space="preserve"> </w:t>
      </w:r>
      <w:r w:rsidRPr="00B72469">
        <w:rPr>
          <w:rFonts w:ascii="Times New Roman" w:eastAsia="Arial" w:hAnsi="Times New Roman" w:cs="Times New Roman"/>
          <w:sz w:val="18"/>
          <w:szCs w:val="18"/>
        </w:rPr>
        <w:t xml:space="preserve">Sys- </w:t>
      </w:r>
      <w:r w:rsidRPr="00B72469">
        <w:rPr>
          <w:rFonts w:ascii="Times New Roman" w:eastAsia="Arial" w:hAnsi="Times New Roman" w:cs="Times New Roman"/>
          <w:w w:val="89"/>
          <w:sz w:val="18"/>
          <w:szCs w:val="18"/>
        </w:rPr>
        <w:t>tems</w:t>
      </w:r>
      <w:r w:rsidRPr="00B72469">
        <w:rPr>
          <w:rFonts w:ascii="Times New Roman" w:eastAsia="Arial" w:hAnsi="Times New Roman" w:cs="Times New Roman"/>
          <w:spacing w:val="-11"/>
          <w:w w:val="89"/>
          <w:sz w:val="18"/>
          <w:szCs w:val="18"/>
        </w:rPr>
        <w:t xml:space="preserve"> </w:t>
      </w:r>
      <w:r w:rsidRPr="00B72469">
        <w:rPr>
          <w:rFonts w:ascii="Times New Roman" w:eastAsia="Arial" w:hAnsi="Times New Roman" w:cs="Times New Roman"/>
          <w:w w:val="89"/>
          <w:sz w:val="18"/>
          <w:szCs w:val="18"/>
        </w:rPr>
        <w:t>and</w:t>
      </w:r>
      <w:r w:rsidRPr="00B72469">
        <w:rPr>
          <w:rFonts w:ascii="Times New Roman" w:eastAsia="Arial" w:hAnsi="Times New Roman" w:cs="Times New Roman"/>
          <w:spacing w:val="-8"/>
          <w:w w:val="89"/>
          <w:sz w:val="18"/>
          <w:szCs w:val="18"/>
        </w:rPr>
        <w:t xml:space="preserve"> </w:t>
      </w:r>
      <w:r w:rsidRPr="00B72469">
        <w:rPr>
          <w:rFonts w:ascii="Times New Roman" w:eastAsia="Arial" w:hAnsi="Times New Roman" w:cs="Times New Roman"/>
          <w:w w:val="89"/>
          <w:sz w:val="18"/>
          <w:szCs w:val="18"/>
        </w:rPr>
        <w:t>Net</w:t>
      </w:r>
      <w:r w:rsidRPr="00B72469">
        <w:rPr>
          <w:rFonts w:ascii="Times New Roman" w:eastAsia="Arial" w:hAnsi="Times New Roman" w:cs="Times New Roman"/>
          <w:spacing w:val="-2"/>
          <w:w w:val="89"/>
          <w:sz w:val="18"/>
          <w:szCs w:val="18"/>
        </w:rPr>
        <w:t>w</w:t>
      </w:r>
      <w:r w:rsidRPr="00B72469">
        <w:rPr>
          <w:rFonts w:ascii="Times New Roman" w:eastAsia="Arial" w:hAnsi="Times New Roman" w:cs="Times New Roman"/>
          <w:w w:val="89"/>
          <w:sz w:val="18"/>
          <w:szCs w:val="18"/>
        </w:rPr>
        <w:t>orks</w:t>
      </w:r>
      <w:r w:rsidRPr="00B72469">
        <w:rPr>
          <w:rFonts w:ascii="Times New Roman" w:eastAsia="Arial" w:hAnsi="Times New Roman" w:cs="Times New Roman"/>
          <w:spacing w:val="24"/>
          <w:w w:val="89"/>
          <w:sz w:val="18"/>
          <w:szCs w:val="18"/>
        </w:rPr>
        <w:t xml:space="preserve"> </w:t>
      </w:r>
      <w:r w:rsidRPr="00B72469">
        <w:rPr>
          <w:rFonts w:ascii="Times New Roman" w:eastAsia="Arial" w:hAnsi="Times New Roman" w:cs="Times New Roman"/>
          <w:w w:val="89"/>
          <w:sz w:val="18"/>
          <w:szCs w:val="18"/>
        </w:rPr>
        <w:t xml:space="preserve">(COMSNETS), </w:t>
      </w:r>
      <w:r w:rsidRPr="00B72469">
        <w:rPr>
          <w:rFonts w:ascii="Times New Roman" w:eastAsia="Arial" w:hAnsi="Times New Roman" w:cs="Times New Roman"/>
          <w:spacing w:val="15"/>
          <w:w w:val="89"/>
          <w:sz w:val="18"/>
          <w:szCs w:val="18"/>
        </w:rPr>
        <w:t xml:space="preserve"> </w:t>
      </w:r>
      <w:r w:rsidRPr="00B72469">
        <w:rPr>
          <w:rFonts w:ascii="Times New Roman" w:eastAsia="Arial" w:hAnsi="Times New Roman" w:cs="Times New Roman"/>
          <w:w w:val="89"/>
          <w:sz w:val="18"/>
          <w:szCs w:val="18"/>
        </w:rPr>
        <w:t>January</w:t>
      </w:r>
      <w:r w:rsidRPr="00B72469">
        <w:rPr>
          <w:rFonts w:ascii="Times New Roman" w:eastAsia="Arial" w:hAnsi="Times New Roman" w:cs="Times New Roman"/>
          <w:spacing w:val="-12"/>
          <w:w w:val="89"/>
          <w:sz w:val="18"/>
          <w:szCs w:val="18"/>
        </w:rPr>
        <w:t xml:space="preserve"> </w:t>
      </w:r>
      <w:r w:rsidRPr="00B72469">
        <w:rPr>
          <w:rFonts w:ascii="Times New Roman" w:eastAsia="Arial" w:hAnsi="Times New Roman" w:cs="Times New Roman"/>
          <w:sz w:val="18"/>
          <w:szCs w:val="18"/>
        </w:rPr>
        <w:t>2009.</w:t>
      </w:r>
    </w:p>
    <w:p w14:paraId="0AFED2E5" w14:textId="77777777" w:rsidR="00676FEB" w:rsidRPr="00B72469" w:rsidRDefault="00676FEB" w:rsidP="00676FEB">
      <w:pPr>
        <w:spacing w:before="7" w:after="0" w:line="180" w:lineRule="exact"/>
        <w:rPr>
          <w:rFonts w:ascii="Times New Roman" w:hAnsi="Times New Roman" w:cs="Times New Roman"/>
          <w:sz w:val="18"/>
          <w:szCs w:val="18"/>
        </w:rPr>
      </w:pPr>
    </w:p>
    <w:p w14:paraId="0AFED2E6" w14:textId="77777777" w:rsidR="00676FEB" w:rsidRPr="00B72469" w:rsidRDefault="00676FEB" w:rsidP="00676FEB">
      <w:pPr>
        <w:spacing w:after="0" w:line="182" w:lineRule="exact"/>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17]</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C.</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sz w:val="18"/>
          <w:szCs w:val="18"/>
        </w:rPr>
        <w:t>Karlof,</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86"/>
          <w:sz w:val="18"/>
          <w:szCs w:val="18"/>
        </w:rPr>
        <w:t>Sastr</w:t>
      </w:r>
      <w:r w:rsidRPr="00B72469">
        <w:rPr>
          <w:rFonts w:ascii="Times New Roman" w:eastAsia="Arial" w:hAnsi="Times New Roman" w:cs="Times New Roman"/>
          <w:spacing w:val="-10"/>
          <w:w w:val="86"/>
          <w:sz w:val="18"/>
          <w:szCs w:val="18"/>
        </w:rPr>
        <w:t>y</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11"/>
          <w:w w:val="86"/>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5"/>
          <w:w w:val="86"/>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pacing w:val="-12"/>
          <w:w w:val="89"/>
          <w:sz w:val="18"/>
          <w:szCs w:val="18"/>
        </w:rPr>
        <w:t>W</w:t>
      </w:r>
      <w:r w:rsidRPr="00B72469">
        <w:rPr>
          <w:rFonts w:ascii="Times New Roman" w:eastAsia="Arial" w:hAnsi="Times New Roman" w:cs="Times New Roman"/>
          <w:w w:val="89"/>
          <w:sz w:val="18"/>
          <w:szCs w:val="18"/>
        </w:rPr>
        <w:t>agne</w:t>
      </w:r>
      <w:r w:rsidRPr="00B72469">
        <w:rPr>
          <w:rFonts w:ascii="Times New Roman" w:eastAsia="Arial" w:hAnsi="Times New Roman" w:cs="Times New Roman"/>
          <w:spacing w:val="-9"/>
          <w:w w:val="89"/>
          <w:sz w:val="18"/>
          <w:szCs w:val="18"/>
        </w:rPr>
        <w:t>r</w:t>
      </w:r>
      <w:r w:rsidRPr="00B72469">
        <w:rPr>
          <w:rFonts w:ascii="Times New Roman" w:eastAsia="Arial" w:hAnsi="Times New Roman" w:cs="Times New Roman"/>
          <w:w w:val="89"/>
          <w:sz w:val="18"/>
          <w:szCs w:val="18"/>
        </w:rPr>
        <w:t>.</w:t>
      </w:r>
      <w:proofErr w:type="gramEnd"/>
      <w:r w:rsidRPr="00B72469">
        <w:rPr>
          <w:rFonts w:ascii="Times New Roman" w:eastAsia="Arial" w:hAnsi="Times New Roman" w:cs="Times New Roman"/>
          <w:spacing w:val="31"/>
          <w:w w:val="89"/>
          <w:sz w:val="18"/>
          <w:szCs w:val="18"/>
        </w:rPr>
        <w:t xml:space="preserve"> </w:t>
      </w:r>
      <w:r w:rsidRPr="00B72469">
        <w:rPr>
          <w:rFonts w:ascii="Times New Roman" w:eastAsia="Arial" w:hAnsi="Times New Roman" w:cs="Times New Roman"/>
          <w:w w:val="89"/>
          <w:sz w:val="18"/>
          <w:szCs w:val="18"/>
        </w:rPr>
        <w:t>“</w:t>
      </w:r>
      <w:r w:rsidRPr="00B72469">
        <w:rPr>
          <w:rFonts w:ascii="Times New Roman" w:eastAsia="Arial" w:hAnsi="Times New Roman" w:cs="Times New Roman"/>
          <w:spacing w:val="-5"/>
          <w:w w:val="89"/>
          <w:sz w:val="18"/>
          <w:szCs w:val="18"/>
        </w:rPr>
        <w:t>T</w:t>
      </w:r>
      <w:r w:rsidRPr="00B72469">
        <w:rPr>
          <w:rFonts w:ascii="Times New Roman" w:eastAsia="Arial" w:hAnsi="Times New Roman" w:cs="Times New Roman"/>
          <w:w w:val="89"/>
          <w:sz w:val="18"/>
          <w:szCs w:val="18"/>
        </w:rPr>
        <w:t>i</w:t>
      </w:r>
      <w:r w:rsidRPr="00B72469">
        <w:rPr>
          <w:rFonts w:ascii="Times New Roman" w:eastAsia="Arial" w:hAnsi="Times New Roman" w:cs="Times New Roman"/>
          <w:spacing w:val="-3"/>
          <w:w w:val="89"/>
          <w:sz w:val="18"/>
          <w:szCs w:val="18"/>
        </w:rPr>
        <w:t>n</w:t>
      </w:r>
      <w:r w:rsidRPr="00B72469">
        <w:rPr>
          <w:rFonts w:ascii="Times New Roman" w:eastAsia="Arial" w:hAnsi="Times New Roman" w:cs="Times New Roman"/>
          <w:w w:val="89"/>
          <w:sz w:val="18"/>
          <w:szCs w:val="18"/>
        </w:rPr>
        <w:t xml:space="preserve">ysec: </w:t>
      </w:r>
      <w:r w:rsidRPr="00B72469">
        <w:rPr>
          <w:rFonts w:ascii="Times New Roman" w:eastAsia="Arial" w:hAnsi="Times New Roman" w:cs="Times New Roman"/>
          <w:spacing w:val="15"/>
          <w:w w:val="89"/>
          <w:sz w:val="18"/>
          <w:szCs w:val="18"/>
        </w:rPr>
        <w:t xml:space="preserve"> </w:t>
      </w:r>
      <w:r w:rsidRPr="00B72469">
        <w:rPr>
          <w:rFonts w:ascii="Times New Roman" w:eastAsia="Arial" w:hAnsi="Times New Roman" w:cs="Times New Roman"/>
          <w:w w:val="89"/>
          <w:sz w:val="18"/>
          <w:szCs w:val="18"/>
        </w:rPr>
        <w:t>a</w:t>
      </w:r>
      <w:r w:rsidRPr="00B72469">
        <w:rPr>
          <w:rFonts w:ascii="Times New Roman" w:eastAsia="Arial" w:hAnsi="Times New Roman" w:cs="Times New Roman"/>
          <w:spacing w:val="-6"/>
          <w:w w:val="89"/>
          <w:sz w:val="18"/>
          <w:szCs w:val="18"/>
        </w:rPr>
        <w:t xml:space="preserve"> </w:t>
      </w:r>
      <w:r w:rsidRPr="00B72469">
        <w:rPr>
          <w:rFonts w:ascii="Times New Roman" w:eastAsia="Arial" w:hAnsi="Times New Roman" w:cs="Times New Roman"/>
          <w:sz w:val="18"/>
          <w:szCs w:val="18"/>
        </w:rPr>
        <w:t>link</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sz w:val="18"/>
          <w:szCs w:val="18"/>
        </w:rPr>
        <w:t xml:space="preserve">layer </w:t>
      </w:r>
      <w:r w:rsidRPr="00B72469">
        <w:rPr>
          <w:rFonts w:ascii="Times New Roman" w:eastAsia="Arial" w:hAnsi="Times New Roman" w:cs="Times New Roman"/>
          <w:w w:val="90"/>
          <w:sz w:val="18"/>
          <w:szCs w:val="18"/>
        </w:rPr>
        <w:t>security</w:t>
      </w:r>
      <w:r w:rsidRPr="00B72469">
        <w:rPr>
          <w:rFonts w:ascii="Times New Roman" w:eastAsia="Arial" w:hAnsi="Times New Roman" w:cs="Times New Roman"/>
          <w:spacing w:val="19"/>
          <w:w w:val="90"/>
          <w:sz w:val="18"/>
          <w:szCs w:val="18"/>
        </w:rPr>
        <w:t xml:space="preserve"> </w:t>
      </w:r>
      <w:r w:rsidRPr="00B72469">
        <w:rPr>
          <w:rFonts w:ascii="Times New Roman" w:eastAsia="Arial" w:hAnsi="Times New Roman" w:cs="Times New Roman"/>
          <w:w w:val="90"/>
          <w:sz w:val="18"/>
          <w:szCs w:val="18"/>
        </w:rPr>
        <w:t>architecture</w:t>
      </w:r>
      <w:r w:rsidRPr="00B72469">
        <w:rPr>
          <w:rFonts w:ascii="Times New Roman" w:eastAsia="Arial" w:hAnsi="Times New Roman" w:cs="Times New Roman"/>
          <w:spacing w:val="13"/>
          <w:w w:val="90"/>
          <w:sz w:val="18"/>
          <w:szCs w:val="18"/>
        </w:rPr>
        <w:t xml:space="preserve"> </w:t>
      </w:r>
      <w:r w:rsidRPr="00B72469">
        <w:rPr>
          <w:rFonts w:ascii="Times New Roman" w:eastAsia="Arial" w:hAnsi="Times New Roman" w:cs="Times New Roman"/>
          <w:sz w:val="18"/>
          <w:szCs w:val="18"/>
        </w:rPr>
        <w:t>for</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7"/>
          <w:sz w:val="18"/>
          <w:szCs w:val="18"/>
        </w:rPr>
        <w:t>wireless</w:t>
      </w:r>
      <w:r w:rsidRPr="00B72469">
        <w:rPr>
          <w:rFonts w:ascii="Times New Roman" w:eastAsia="Arial" w:hAnsi="Times New Roman" w:cs="Times New Roman"/>
          <w:spacing w:val="34"/>
          <w:w w:val="87"/>
          <w:sz w:val="18"/>
          <w:szCs w:val="18"/>
        </w:rPr>
        <w:t xml:space="preserve"> </w:t>
      </w:r>
      <w:r w:rsidRPr="00B72469">
        <w:rPr>
          <w:rFonts w:ascii="Times New Roman" w:eastAsia="Arial" w:hAnsi="Times New Roman" w:cs="Times New Roman"/>
          <w:w w:val="87"/>
          <w:sz w:val="18"/>
          <w:szCs w:val="18"/>
        </w:rPr>
        <w:t>sensor</w:t>
      </w:r>
      <w:r w:rsidRPr="00B72469">
        <w:rPr>
          <w:rFonts w:ascii="Times New Roman" w:eastAsia="Arial" w:hAnsi="Times New Roman" w:cs="Times New Roman"/>
          <w:spacing w:val="-2"/>
          <w:w w:val="87"/>
          <w:sz w:val="18"/>
          <w:szCs w:val="18"/>
        </w:rPr>
        <w:t xml:space="preserve"> </w:t>
      </w:r>
      <w:r w:rsidRPr="00B72469">
        <w:rPr>
          <w:rFonts w:ascii="Times New Roman" w:eastAsia="Arial" w:hAnsi="Times New Roman" w:cs="Times New Roman"/>
          <w:w w:val="91"/>
          <w:sz w:val="18"/>
          <w:szCs w:val="18"/>
        </w:rPr>
        <w:t>net</w:t>
      </w:r>
      <w:r w:rsidRPr="00B72469">
        <w:rPr>
          <w:rFonts w:ascii="Times New Roman" w:eastAsia="Arial" w:hAnsi="Times New Roman" w:cs="Times New Roman"/>
          <w:spacing w:val="-2"/>
          <w:w w:val="91"/>
          <w:sz w:val="18"/>
          <w:szCs w:val="18"/>
        </w:rPr>
        <w:t>w</w:t>
      </w:r>
      <w:r w:rsidRPr="00B72469">
        <w:rPr>
          <w:rFonts w:ascii="Times New Roman" w:eastAsia="Arial" w:hAnsi="Times New Roman" w:cs="Times New Roman"/>
          <w:w w:val="90"/>
          <w:sz w:val="18"/>
          <w:szCs w:val="18"/>
        </w:rPr>
        <w:t>orks</w:t>
      </w:r>
      <w:r w:rsidRPr="00B72469">
        <w:rPr>
          <w:rFonts w:ascii="Times New Roman" w:eastAsia="Arial" w:hAnsi="Times New Roman" w:cs="Times New Roman"/>
          <w:spacing w:val="-13"/>
          <w:w w:val="90"/>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In</w:t>
      </w:r>
      <w:proofErr w:type="gramEnd"/>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6"/>
          <w:sz w:val="18"/>
          <w:szCs w:val="18"/>
        </w:rPr>
        <w:t>Sen- Sys</w:t>
      </w:r>
      <w:r w:rsidRPr="00B72469">
        <w:rPr>
          <w:rFonts w:ascii="Times New Roman" w:eastAsia="Arial" w:hAnsi="Times New Roman" w:cs="Times New Roman"/>
          <w:spacing w:val="10"/>
          <w:w w:val="86"/>
          <w:sz w:val="18"/>
          <w:szCs w:val="18"/>
        </w:rPr>
        <w:t xml:space="preserve"> </w:t>
      </w:r>
      <w:r w:rsidRPr="00B72469">
        <w:rPr>
          <w:rFonts w:ascii="Times New Roman" w:eastAsia="Arial" w:hAnsi="Times New Roman" w:cs="Times New Roman"/>
          <w:sz w:val="18"/>
          <w:szCs w:val="18"/>
        </w:rPr>
        <w:t>’04:</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9"/>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3"/>
          <w:w w:val="89"/>
          <w:sz w:val="18"/>
          <w:szCs w:val="18"/>
        </w:rPr>
        <w:t xml:space="preserve"> </w:t>
      </w:r>
      <w:r w:rsidRPr="00B72469">
        <w:rPr>
          <w:rFonts w:ascii="Times New Roman" w:eastAsia="Arial" w:hAnsi="Times New Roman" w:cs="Times New Roman"/>
          <w:w w:val="89"/>
          <w:sz w:val="18"/>
          <w:szCs w:val="18"/>
        </w:rPr>
        <w:t>2nd</w:t>
      </w:r>
      <w:r w:rsidRPr="00B72469">
        <w:rPr>
          <w:rFonts w:ascii="Times New Roman" w:eastAsia="Arial" w:hAnsi="Times New Roman" w:cs="Times New Roman"/>
          <w:spacing w:val="8"/>
          <w:w w:val="89"/>
          <w:sz w:val="18"/>
          <w:szCs w:val="18"/>
        </w:rPr>
        <w:t xml:space="preserve"> </w:t>
      </w:r>
      <w:r w:rsidRPr="00B72469">
        <w:rPr>
          <w:rFonts w:ascii="Times New Roman" w:eastAsia="Arial" w:hAnsi="Times New Roman" w:cs="Times New Roman"/>
          <w:w w:val="89"/>
          <w:sz w:val="18"/>
          <w:szCs w:val="18"/>
        </w:rPr>
        <w:t>international</w:t>
      </w:r>
      <w:r w:rsidRPr="00B72469">
        <w:rPr>
          <w:rFonts w:ascii="Times New Roman" w:eastAsia="Arial" w:hAnsi="Times New Roman" w:cs="Times New Roman"/>
          <w:spacing w:val="38"/>
          <w:w w:val="89"/>
          <w:sz w:val="18"/>
          <w:szCs w:val="18"/>
        </w:rPr>
        <w:t xml:space="preserve"> </w:t>
      </w:r>
      <w:r w:rsidRPr="00B72469">
        <w:rPr>
          <w:rFonts w:ascii="Times New Roman" w:eastAsia="Arial" w:hAnsi="Times New Roman" w:cs="Times New Roman"/>
          <w:w w:val="89"/>
          <w:sz w:val="18"/>
          <w:szCs w:val="18"/>
        </w:rPr>
        <w:t xml:space="preserve">conference </w:t>
      </w:r>
      <w:r w:rsidRPr="00B72469">
        <w:rPr>
          <w:rFonts w:ascii="Times New Roman" w:eastAsia="Arial" w:hAnsi="Times New Roman" w:cs="Times New Roman"/>
          <w:sz w:val="18"/>
          <w:szCs w:val="18"/>
        </w:rPr>
        <w:t xml:space="preserve">on </w:t>
      </w:r>
      <w:r w:rsidRPr="00B72469">
        <w:rPr>
          <w:rFonts w:ascii="Times New Roman" w:eastAsia="Arial" w:hAnsi="Times New Roman" w:cs="Times New Roman"/>
          <w:w w:val="86"/>
          <w:sz w:val="18"/>
          <w:szCs w:val="18"/>
        </w:rPr>
        <w:t>Embedded</w:t>
      </w:r>
      <w:r w:rsidRPr="00B72469">
        <w:rPr>
          <w:rFonts w:ascii="Times New Roman" w:eastAsia="Arial" w:hAnsi="Times New Roman" w:cs="Times New Roman"/>
          <w:spacing w:val="33"/>
          <w:w w:val="86"/>
          <w:sz w:val="18"/>
          <w:szCs w:val="18"/>
        </w:rPr>
        <w:t xml:space="preserve"> </w:t>
      </w:r>
      <w:r w:rsidRPr="00B72469">
        <w:rPr>
          <w:rFonts w:ascii="Times New Roman" w:eastAsia="Arial" w:hAnsi="Times New Roman" w:cs="Times New Roman"/>
          <w:w w:val="86"/>
          <w:sz w:val="18"/>
          <w:szCs w:val="18"/>
        </w:rPr>
        <w:t>net</w:t>
      </w:r>
      <w:r w:rsidRPr="00B72469">
        <w:rPr>
          <w:rFonts w:ascii="Times New Roman" w:eastAsia="Arial" w:hAnsi="Times New Roman" w:cs="Times New Roman"/>
          <w:spacing w:val="-2"/>
          <w:w w:val="86"/>
          <w:sz w:val="18"/>
          <w:szCs w:val="18"/>
        </w:rPr>
        <w:t>w</w:t>
      </w:r>
      <w:r w:rsidRPr="00B72469">
        <w:rPr>
          <w:rFonts w:ascii="Times New Roman" w:eastAsia="Arial" w:hAnsi="Times New Roman" w:cs="Times New Roman"/>
          <w:w w:val="86"/>
          <w:sz w:val="18"/>
          <w:szCs w:val="18"/>
        </w:rPr>
        <w:t>or</w:t>
      </w:r>
      <w:r w:rsidRPr="00B72469">
        <w:rPr>
          <w:rFonts w:ascii="Times New Roman" w:eastAsia="Arial" w:hAnsi="Times New Roman" w:cs="Times New Roman"/>
          <w:spacing w:val="-2"/>
          <w:w w:val="86"/>
          <w:sz w:val="18"/>
          <w:szCs w:val="18"/>
        </w:rPr>
        <w:t>k</w:t>
      </w:r>
      <w:r w:rsidRPr="00B72469">
        <w:rPr>
          <w:rFonts w:ascii="Times New Roman" w:eastAsia="Arial" w:hAnsi="Times New Roman" w:cs="Times New Roman"/>
          <w:w w:val="86"/>
          <w:sz w:val="18"/>
          <w:szCs w:val="18"/>
        </w:rPr>
        <w:t xml:space="preserve">ed </w:t>
      </w:r>
      <w:r w:rsidRPr="00B72469">
        <w:rPr>
          <w:rFonts w:ascii="Times New Roman" w:eastAsia="Arial" w:hAnsi="Times New Roman" w:cs="Times New Roman"/>
          <w:spacing w:val="11"/>
          <w:w w:val="86"/>
          <w:sz w:val="18"/>
          <w:szCs w:val="18"/>
        </w:rPr>
        <w:t xml:space="preserve"> </w:t>
      </w:r>
      <w:r w:rsidRPr="00B72469">
        <w:rPr>
          <w:rFonts w:ascii="Times New Roman" w:eastAsia="Arial" w:hAnsi="Times New Roman" w:cs="Times New Roman"/>
          <w:w w:val="86"/>
          <w:sz w:val="18"/>
          <w:szCs w:val="18"/>
        </w:rPr>
        <w:t>sensor</w:t>
      </w:r>
      <w:r w:rsidRPr="00B72469">
        <w:rPr>
          <w:rFonts w:ascii="Times New Roman" w:eastAsia="Arial" w:hAnsi="Times New Roman" w:cs="Times New Roman"/>
          <w:spacing w:val="5"/>
          <w:w w:val="86"/>
          <w:sz w:val="18"/>
          <w:szCs w:val="18"/>
        </w:rPr>
        <w:t xml:space="preserve"> </w:t>
      </w:r>
      <w:r w:rsidRPr="00B72469">
        <w:rPr>
          <w:rFonts w:ascii="Times New Roman" w:eastAsia="Arial" w:hAnsi="Times New Roman" w:cs="Times New Roman"/>
          <w:w w:val="86"/>
          <w:sz w:val="18"/>
          <w:szCs w:val="18"/>
        </w:rPr>
        <w:t>systems,</w:t>
      </w:r>
      <w:r w:rsidRPr="00B72469">
        <w:rPr>
          <w:rFonts w:ascii="Times New Roman" w:eastAsia="Arial" w:hAnsi="Times New Roman" w:cs="Times New Roman"/>
          <w:spacing w:val="20"/>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2"/>
          <w:w w:val="86"/>
          <w:sz w:val="18"/>
          <w:szCs w:val="18"/>
        </w:rPr>
        <w:t xml:space="preserve"> </w:t>
      </w:r>
      <w:r w:rsidRPr="00B72469">
        <w:rPr>
          <w:rFonts w:ascii="Times New Roman" w:eastAsia="Arial" w:hAnsi="Times New Roman" w:cs="Times New Roman"/>
          <w:w w:val="86"/>
          <w:sz w:val="18"/>
          <w:szCs w:val="18"/>
        </w:rPr>
        <w:t>162–175,</w:t>
      </w:r>
      <w:r w:rsidRPr="00B72469">
        <w:rPr>
          <w:rFonts w:ascii="Times New Roman" w:eastAsia="Arial" w:hAnsi="Times New Roman" w:cs="Times New Roman"/>
          <w:spacing w:val="43"/>
          <w:w w:val="86"/>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 xml:space="preserve">w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4.</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E7" w14:textId="77777777" w:rsidR="00676FEB" w:rsidRPr="00B72469" w:rsidRDefault="00676FEB" w:rsidP="00676FEB">
      <w:pPr>
        <w:spacing w:before="4" w:after="0" w:line="170" w:lineRule="exact"/>
        <w:rPr>
          <w:rFonts w:ascii="Times New Roman" w:hAnsi="Times New Roman" w:cs="Times New Roman"/>
          <w:sz w:val="17"/>
          <w:szCs w:val="17"/>
        </w:rPr>
      </w:pPr>
    </w:p>
    <w:p w14:paraId="0AFED2E8" w14:textId="77777777" w:rsidR="00676FEB" w:rsidRPr="00B72469" w:rsidRDefault="00676FEB" w:rsidP="00676FEB">
      <w:pPr>
        <w:spacing w:after="0" w:line="182" w:lineRule="exact"/>
        <w:ind w:left="419" w:right="-51"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18]</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J.K.</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z w:val="18"/>
          <w:szCs w:val="18"/>
        </w:rPr>
        <w:t>Lee</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w w:val="86"/>
          <w:sz w:val="18"/>
          <w:szCs w:val="18"/>
        </w:rPr>
        <w:t>J.C.</w:t>
      </w:r>
      <w:r w:rsidRPr="00B72469">
        <w:rPr>
          <w:rFonts w:ascii="Times New Roman" w:eastAsia="Arial" w:hAnsi="Times New Roman" w:cs="Times New Roman"/>
          <w:spacing w:val="28"/>
          <w:w w:val="86"/>
          <w:sz w:val="18"/>
          <w:szCs w:val="18"/>
        </w:rPr>
        <w:t xml:space="preserve"> </w:t>
      </w:r>
      <w:r w:rsidRPr="00B72469">
        <w:rPr>
          <w:rFonts w:ascii="Times New Roman" w:eastAsia="Arial" w:hAnsi="Times New Roman" w:cs="Times New Roman"/>
          <w:sz w:val="18"/>
          <w:szCs w:val="18"/>
        </w:rPr>
        <w:t xml:space="preserve">Hou. </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Modeling</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6"/>
          <w:sz w:val="18"/>
          <w:szCs w:val="18"/>
        </w:rPr>
        <w:t>steady-state</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sz w:val="18"/>
          <w:szCs w:val="18"/>
        </w:rPr>
        <w:t xml:space="preserve">tran- </w:t>
      </w:r>
      <w:r w:rsidRPr="00B72469">
        <w:rPr>
          <w:rFonts w:ascii="Times New Roman" w:eastAsia="Arial" w:hAnsi="Times New Roman" w:cs="Times New Roman"/>
          <w:w w:val="88"/>
          <w:sz w:val="18"/>
          <w:szCs w:val="18"/>
        </w:rPr>
        <w:t>sient</w:t>
      </w:r>
      <w:r w:rsidRPr="00B72469">
        <w:rPr>
          <w:rFonts w:ascii="Times New Roman" w:eastAsia="Arial" w:hAnsi="Times New Roman" w:cs="Times New Roman"/>
          <w:spacing w:val="21"/>
          <w:w w:val="88"/>
          <w:sz w:val="18"/>
          <w:szCs w:val="18"/>
        </w:rPr>
        <w:t xml:space="preserve"> </w:t>
      </w:r>
      <w:r w:rsidRPr="00B72469">
        <w:rPr>
          <w:rFonts w:ascii="Times New Roman" w:eastAsia="Arial" w:hAnsi="Times New Roman" w:cs="Times New Roman"/>
          <w:w w:val="88"/>
          <w:sz w:val="18"/>
          <w:szCs w:val="18"/>
        </w:rPr>
        <w:t>beh</w:t>
      </w:r>
      <w:r w:rsidRPr="00B72469">
        <w:rPr>
          <w:rFonts w:ascii="Times New Roman" w:eastAsia="Arial" w:hAnsi="Times New Roman" w:cs="Times New Roman"/>
          <w:spacing w:val="-3"/>
          <w:w w:val="88"/>
          <w:sz w:val="18"/>
          <w:szCs w:val="18"/>
        </w:rPr>
        <w:t>a</w:t>
      </w:r>
      <w:r w:rsidRPr="00B72469">
        <w:rPr>
          <w:rFonts w:ascii="Times New Roman" w:eastAsia="Arial" w:hAnsi="Times New Roman" w:cs="Times New Roman"/>
          <w:w w:val="88"/>
          <w:sz w:val="18"/>
          <w:szCs w:val="18"/>
        </w:rPr>
        <w:t>viors</w:t>
      </w:r>
      <w:r w:rsidRPr="00B72469">
        <w:rPr>
          <w:rFonts w:ascii="Times New Roman" w:eastAsia="Arial" w:hAnsi="Times New Roman" w:cs="Times New Roman"/>
          <w:spacing w:val="23"/>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85"/>
          <w:sz w:val="18"/>
          <w:szCs w:val="18"/>
        </w:rPr>
        <w:t>user</w:t>
      </w:r>
      <w:r w:rsidRPr="00B72469">
        <w:rPr>
          <w:rFonts w:ascii="Times New Roman" w:eastAsia="Arial" w:hAnsi="Times New Roman" w:cs="Times New Roman"/>
          <w:spacing w:val="18"/>
          <w:w w:val="85"/>
          <w:sz w:val="18"/>
          <w:szCs w:val="18"/>
        </w:rPr>
        <w:t xml:space="preserve"> </w:t>
      </w:r>
      <w:r w:rsidRPr="00B72469">
        <w:rPr>
          <w:rFonts w:ascii="Times New Roman" w:eastAsia="Arial" w:hAnsi="Times New Roman" w:cs="Times New Roman"/>
          <w:sz w:val="18"/>
          <w:szCs w:val="18"/>
        </w:rPr>
        <w:t>mobility:</w:t>
      </w:r>
      <w:r w:rsidRPr="00B72469">
        <w:rPr>
          <w:rFonts w:ascii="Times New Roman" w:eastAsia="Arial" w:hAnsi="Times New Roman" w:cs="Times New Roman"/>
          <w:spacing w:val="30"/>
          <w:sz w:val="18"/>
          <w:szCs w:val="18"/>
        </w:rPr>
        <w:t xml:space="preserve"> </w:t>
      </w:r>
      <w:r w:rsidRPr="00B72469">
        <w:rPr>
          <w:rFonts w:ascii="Times New Roman" w:eastAsia="Arial" w:hAnsi="Times New Roman" w:cs="Times New Roman"/>
          <w:w w:val="91"/>
          <w:sz w:val="18"/>
          <w:szCs w:val="18"/>
        </w:rPr>
        <w:t xml:space="preserve">formulation, </w:t>
      </w:r>
      <w:r w:rsidRPr="00B72469">
        <w:rPr>
          <w:rFonts w:ascii="Times New Roman" w:eastAsia="Arial" w:hAnsi="Times New Roman" w:cs="Times New Roman"/>
          <w:spacing w:val="2"/>
          <w:w w:val="91"/>
          <w:sz w:val="18"/>
          <w:szCs w:val="18"/>
        </w:rPr>
        <w:t xml:space="preserve"> </w:t>
      </w:r>
      <w:r w:rsidRPr="00B72469">
        <w:rPr>
          <w:rFonts w:ascii="Times New Roman" w:eastAsia="Arial" w:hAnsi="Times New Roman" w:cs="Times New Roman"/>
          <w:w w:val="91"/>
          <w:sz w:val="18"/>
          <w:szCs w:val="18"/>
        </w:rPr>
        <w:t>analysis,</w:t>
      </w:r>
      <w:r w:rsidRPr="00B72469">
        <w:rPr>
          <w:rFonts w:ascii="Times New Roman" w:eastAsia="Arial" w:hAnsi="Times New Roman" w:cs="Times New Roman"/>
          <w:spacing w:val="-1"/>
          <w:w w:val="91"/>
          <w:sz w:val="18"/>
          <w:szCs w:val="18"/>
        </w:rPr>
        <w:t xml:space="preserve"> </w:t>
      </w:r>
      <w:r w:rsidRPr="00B72469">
        <w:rPr>
          <w:rFonts w:ascii="Times New Roman" w:eastAsia="Arial" w:hAnsi="Times New Roman" w:cs="Times New Roman"/>
          <w:sz w:val="18"/>
          <w:szCs w:val="18"/>
        </w:rPr>
        <w:t xml:space="preserve">and </w:t>
      </w:r>
      <w:r w:rsidRPr="00B72469">
        <w:rPr>
          <w:rFonts w:ascii="Times New Roman" w:eastAsia="Arial" w:hAnsi="Times New Roman" w:cs="Times New Roman"/>
          <w:w w:val="92"/>
          <w:sz w:val="18"/>
          <w:szCs w:val="18"/>
        </w:rPr>
        <w:t>application</w:t>
      </w:r>
      <w:r w:rsidRPr="00B72469">
        <w:rPr>
          <w:rFonts w:ascii="Times New Roman" w:eastAsia="Arial" w:hAnsi="Times New Roman" w:cs="Times New Roman"/>
          <w:spacing w:val="-13"/>
          <w:w w:val="92"/>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sz w:val="18"/>
          <w:szCs w:val="18"/>
        </w:rPr>
        <w:t xml:space="preserve">In </w:t>
      </w:r>
      <w:r w:rsidRPr="00B72469">
        <w:rPr>
          <w:rFonts w:ascii="Times New Roman" w:eastAsia="Arial" w:hAnsi="Times New Roman" w:cs="Times New Roman"/>
          <w:w w:val="96"/>
          <w:sz w:val="18"/>
          <w:szCs w:val="18"/>
        </w:rPr>
        <w:t>MobiHoc</w:t>
      </w:r>
      <w:r w:rsidRPr="00B72469">
        <w:rPr>
          <w:rFonts w:ascii="Times New Roman" w:eastAsia="Arial" w:hAnsi="Times New Roman" w:cs="Times New Roman"/>
          <w:spacing w:val="4"/>
          <w:w w:val="96"/>
          <w:sz w:val="18"/>
          <w:szCs w:val="18"/>
        </w:rPr>
        <w:t xml:space="preserve"> </w:t>
      </w:r>
      <w:r w:rsidRPr="00B72469">
        <w:rPr>
          <w:rFonts w:ascii="Times New Roman" w:eastAsia="Arial" w:hAnsi="Times New Roman" w:cs="Times New Roman"/>
          <w:sz w:val="18"/>
          <w:szCs w:val="18"/>
        </w:rPr>
        <w:t>’06:</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sz w:val="18"/>
          <w:szCs w:val="18"/>
        </w:rPr>
        <w:t xml:space="preserve">of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2"/>
          <w:w w:val="89"/>
          <w:sz w:val="18"/>
          <w:szCs w:val="18"/>
        </w:rPr>
        <w:t xml:space="preserve"> </w:t>
      </w:r>
      <w:r w:rsidRPr="00B72469">
        <w:rPr>
          <w:rFonts w:ascii="Times New Roman" w:eastAsia="Arial" w:hAnsi="Times New Roman" w:cs="Times New Roman"/>
          <w:w w:val="89"/>
          <w:sz w:val="18"/>
          <w:szCs w:val="18"/>
        </w:rPr>
        <w:t>7th</w:t>
      </w:r>
      <w:r w:rsidRPr="00B72469">
        <w:rPr>
          <w:rFonts w:ascii="Times New Roman" w:eastAsia="Arial" w:hAnsi="Times New Roman" w:cs="Times New Roman"/>
          <w:spacing w:val="13"/>
          <w:w w:val="89"/>
          <w:sz w:val="18"/>
          <w:szCs w:val="18"/>
        </w:rPr>
        <w:t xml:space="preserve"> </w:t>
      </w:r>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9"/>
          <w:sz w:val="18"/>
          <w:szCs w:val="18"/>
        </w:rPr>
        <w:t xml:space="preserve">CM </w:t>
      </w:r>
      <w:r w:rsidRPr="00B72469">
        <w:rPr>
          <w:rFonts w:ascii="Times New Roman" w:eastAsia="Arial" w:hAnsi="Times New Roman" w:cs="Times New Roman"/>
          <w:w w:val="91"/>
          <w:sz w:val="18"/>
          <w:szCs w:val="18"/>
        </w:rPr>
        <w:t>international</w:t>
      </w:r>
      <w:r w:rsidRPr="00B72469">
        <w:rPr>
          <w:rFonts w:ascii="Times New Roman" w:eastAsia="Arial" w:hAnsi="Times New Roman" w:cs="Times New Roman"/>
          <w:spacing w:val="27"/>
          <w:w w:val="91"/>
          <w:sz w:val="18"/>
          <w:szCs w:val="18"/>
        </w:rPr>
        <w:t xml:space="preserve"> </w:t>
      </w:r>
      <w:r w:rsidRPr="00B72469">
        <w:rPr>
          <w:rFonts w:ascii="Times New Roman" w:eastAsia="Arial" w:hAnsi="Times New Roman" w:cs="Times New Roman"/>
          <w:w w:val="91"/>
          <w:sz w:val="18"/>
          <w:szCs w:val="18"/>
        </w:rPr>
        <w:t>symposium</w:t>
      </w:r>
      <w:r w:rsidRPr="00B72469">
        <w:rPr>
          <w:rFonts w:ascii="Times New Roman" w:eastAsia="Arial" w:hAnsi="Times New Roman" w:cs="Times New Roman"/>
          <w:spacing w:val="8"/>
          <w:w w:val="91"/>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Mobile</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ad</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sz w:val="18"/>
          <w:szCs w:val="18"/>
        </w:rPr>
        <w:t>hoc</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w w:val="93"/>
          <w:sz w:val="18"/>
          <w:szCs w:val="18"/>
        </w:rPr>
        <w:t>net</w:t>
      </w:r>
      <w:r w:rsidRPr="00B72469">
        <w:rPr>
          <w:rFonts w:ascii="Times New Roman" w:eastAsia="Arial" w:hAnsi="Times New Roman" w:cs="Times New Roman"/>
          <w:spacing w:val="-2"/>
          <w:w w:val="93"/>
          <w:sz w:val="18"/>
          <w:szCs w:val="18"/>
        </w:rPr>
        <w:t>w</w:t>
      </w:r>
      <w:r w:rsidRPr="00B72469">
        <w:rPr>
          <w:rFonts w:ascii="Times New Roman" w:eastAsia="Arial" w:hAnsi="Times New Roman" w:cs="Times New Roman"/>
          <w:w w:val="93"/>
          <w:sz w:val="18"/>
          <w:szCs w:val="18"/>
        </w:rPr>
        <w:t>orking</w:t>
      </w:r>
      <w:r w:rsidRPr="00B72469">
        <w:rPr>
          <w:rFonts w:ascii="Times New Roman" w:eastAsia="Arial" w:hAnsi="Times New Roman" w:cs="Times New Roman"/>
          <w:spacing w:val="19"/>
          <w:w w:val="93"/>
          <w:sz w:val="18"/>
          <w:szCs w:val="18"/>
        </w:rPr>
        <w:t xml:space="preserve"> </w:t>
      </w:r>
      <w:r w:rsidRPr="00B72469">
        <w:rPr>
          <w:rFonts w:ascii="Times New Roman" w:eastAsia="Arial" w:hAnsi="Times New Roman" w:cs="Times New Roman"/>
          <w:sz w:val="18"/>
          <w:szCs w:val="18"/>
        </w:rPr>
        <w:t xml:space="preserve">and </w:t>
      </w:r>
      <w:r w:rsidRPr="00B72469">
        <w:rPr>
          <w:rFonts w:ascii="Times New Roman" w:eastAsia="Arial" w:hAnsi="Times New Roman" w:cs="Times New Roman"/>
          <w:w w:val="86"/>
          <w:sz w:val="18"/>
          <w:szCs w:val="18"/>
        </w:rPr>
        <w:t xml:space="preserve">computing, </w:t>
      </w:r>
      <w:r w:rsidRPr="00B72469">
        <w:rPr>
          <w:rFonts w:ascii="Times New Roman" w:eastAsia="Arial" w:hAnsi="Times New Roman" w:cs="Times New Roman"/>
          <w:spacing w:val="12"/>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85–96,</w:t>
      </w:r>
      <w:r w:rsidRPr="00B72469">
        <w:rPr>
          <w:rFonts w:ascii="Times New Roman" w:eastAsia="Arial" w:hAnsi="Times New Roman" w:cs="Times New Roman"/>
          <w:spacing w:val="19"/>
          <w:w w:val="86"/>
          <w:sz w:val="18"/>
          <w:szCs w:val="18"/>
        </w:rPr>
        <w:t xml:space="preserve"> </w:t>
      </w:r>
      <w:r w:rsidRPr="00B72469">
        <w:rPr>
          <w:rFonts w:ascii="Times New Roman" w:eastAsia="Arial" w:hAnsi="Times New Roman" w:cs="Times New Roman"/>
          <w:w w:val="86"/>
          <w:sz w:val="18"/>
          <w:szCs w:val="18"/>
        </w:rPr>
        <w:t>N</w:t>
      </w:r>
      <w:r w:rsidRPr="00B72469">
        <w:rPr>
          <w:rFonts w:ascii="Times New Roman" w:eastAsia="Arial" w:hAnsi="Times New Roman" w:cs="Times New Roman"/>
          <w:spacing w:val="-3"/>
          <w:w w:val="86"/>
          <w:sz w:val="18"/>
          <w:szCs w:val="18"/>
        </w:rPr>
        <w:t>e</w:t>
      </w:r>
      <w:r w:rsidRPr="00B72469">
        <w:rPr>
          <w:rFonts w:ascii="Times New Roman" w:eastAsia="Arial" w:hAnsi="Times New Roman" w:cs="Times New Roman"/>
          <w:w w:val="86"/>
          <w:sz w:val="18"/>
          <w:szCs w:val="18"/>
        </w:rPr>
        <w:t>w</w:t>
      </w:r>
      <w:r w:rsidRPr="00B72469">
        <w:rPr>
          <w:rFonts w:ascii="Times New Roman" w:eastAsia="Arial" w:hAnsi="Times New Roman" w:cs="Times New Roman"/>
          <w:spacing w:val="28"/>
          <w:w w:val="86"/>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6.</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E9" w14:textId="77777777" w:rsidR="00676FEB" w:rsidRPr="00B72469" w:rsidRDefault="00676FEB" w:rsidP="00676FEB">
      <w:pPr>
        <w:spacing w:before="4" w:after="0" w:line="160" w:lineRule="exact"/>
        <w:rPr>
          <w:rFonts w:ascii="Times New Roman" w:hAnsi="Times New Roman" w:cs="Times New Roman"/>
          <w:sz w:val="16"/>
          <w:szCs w:val="16"/>
        </w:rPr>
      </w:pPr>
    </w:p>
    <w:p w14:paraId="0AFED2EA" w14:textId="77777777" w:rsidR="00676FEB" w:rsidRPr="00B72469" w:rsidRDefault="00676FEB" w:rsidP="00676FEB">
      <w:pPr>
        <w:spacing w:after="0" w:line="240" w:lineRule="auto"/>
        <w:ind w:left="110" w:right="-67"/>
        <w:rPr>
          <w:rFonts w:ascii="Times New Roman" w:eastAsia="Arial" w:hAnsi="Times New Roman" w:cs="Times New Roman"/>
          <w:sz w:val="18"/>
          <w:szCs w:val="18"/>
        </w:rPr>
      </w:pPr>
      <w:r w:rsidRPr="00B72469">
        <w:rPr>
          <w:rFonts w:ascii="Times New Roman" w:eastAsia="Arial" w:hAnsi="Times New Roman" w:cs="Times New Roman"/>
          <w:sz w:val="18"/>
          <w:szCs w:val="18"/>
        </w:rPr>
        <w:t>[19]</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7"/>
          <w:w w:val="86"/>
          <w:sz w:val="18"/>
          <w:szCs w:val="18"/>
        </w:rPr>
        <w:t>P</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5"/>
          <w:w w:val="86"/>
          <w:sz w:val="18"/>
          <w:szCs w:val="18"/>
        </w:rPr>
        <w:t xml:space="preserve"> </w:t>
      </w:r>
      <w:r w:rsidRPr="00B72469">
        <w:rPr>
          <w:rFonts w:ascii="Times New Roman" w:eastAsia="Arial" w:hAnsi="Times New Roman" w:cs="Times New Roman"/>
          <w:w w:val="86"/>
          <w:sz w:val="18"/>
          <w:szCs w:val="18"/>
        </w:rPr>
        <w:t>L</w:t>
      </w:r>
      <w:r w:rsidRPr="00B72469">
        <w:rPr>
          <w:rFonts w:ascii="Times New Roman" w:eastAsia="Arial" w:hAnsi="Times New Roman" w:cs="Times New Roman"/>
          <w:spacing w:val="-3"/>
          <w:w w:val="86"/>
          <w:sz w:val="18"/>
          <w:szCs w:val="18"/>
        </w:rPr>
        <w:t>e</w:t>
      </w:r>
      <w:r w:rsidRPr="00B72469">
        <w:rPr>
          <w:rFonts w:ascii="Times New Roman" w:eastAsia="Arial" w:hAnsi="Times New Roman" w:cs="Times New Roman"/>
          <w:w w:val="86"/>
          <w:sz w:val="18"/>
          <w:szCs w:val="18"/>
        </w:rPr>
        <w:t>vis</w:t>
      </w:r>
      <w:proofErr w:type="gramStart"/>
      <w:r w:rsidRPr="00B72469">
        <w:rPr>
          <w:rFonts w:ascii="Times New Roman" w:eastAsia="Arial" w:hAnsi="Times New Roman" w:cs="Times New Roman"/>
          <w:w w:val="86"/>
          <w:sz w:val="18"/>
          <w:szCs w:val="18"/>
        </w:rPr>
        <w:t xml:space="preserve">, </w:t>
      </w:r>
      <w:r w:rsidRPr="00B72469">
        <w:rPr>
          <w:rFonts w:ascii="Times New Roman" w:eastAsia="Arial" w:hAnsi="Times New Roman" w:cs="Times New Roman"/>
          <w:spacing w:val="7"/>
          <w:w w:val="86"/>
          <w:sz w:val="18"/>
          <w:szCs w:val="18"/>
        </w:rPr>
        <w:t xml:space="preserve"> </w:t>
      </w:r>
      <w:r w:rsidRPr="00B72469">
        <w:rPr>
          <w:rFonts w:ascii="Times New Roman" w:eastAsia="Arial" w:hAnsi="Times New Roman" w:cs="Times New Roman"/>
          <w:w w:val="86"/>
          <w:sz w:val="18"/>
          <w:szCs w:val="18"/>
        </w:rPr>
        <w:t>S</w:t>
      </w:r>
      <w:proofErr w:type="gramEnd"/>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7"/>
          <w:w w:val="86"/>
          <w:sz w:val="18"/>
          <w:szCs w:val="18"/>
        </w:rPr>
        <w:t xml:space="preserve"> </w:t>
      </w:r>
      <w:r w:rsidRPr="00B72469">
        <w:rPr>
          <w:rFonts w:ascii="Times New Roman" w:eastAsia="Arial" w:hAnsi="Times New Roman" w:cs="Times New Roman"/>
          <w:w w:val="86"/>
          <w:sz w:val="18"/>
          <w:szCs w:val="18"/>
        </w:rPr>
        <w:t>Madden,</w:t>
      </w:r>
      <w:r w:rsidRPr="00B72469">
        <w:rPr>
          <w:rFonts w:ascii="Times New Roman" w:eastAsia="Arial" w:hAnsi="Times New Roman" w:cs="Times New Roman"/>
          <w:spacing w:val="41"/>
          <w:w w:val="86"/>
          <w:sz w:val="18"/>
          <w:szCs w:val="18"/>
        </w:rPr>
        <w:t xml:space="preserve"> </w:t>
      </w:r>
      <w:r w:rsidRPr="00B72469">
        <w:rPr>
          <w:rFonts w:ascii="Times New Roman" w:eastAsia="Arial" w:hAnsi="Times New Roman" w:cs="Times New Roman"/>
          <w:w w:val="86"/>
          <w:sz w:val="18"/>
          <w:szCs w:val="18"/>
        </w:rPr>
        <w:t>J.</w:t>
      </w:r>
      <w:r w:rsidRPr="00B72469">
        <w:rPr>
          <w:rFonts w:ascii="Times New Roman" w:eastAsia="Arial" w:hAnsi="Times New Roman" w:cs="Times New Roman"/>
          <w:spacing w:val="3"/>
          <w:w w:val="86"/>
          <w:sz w:val="18"/>
          <w:szCs w:val="18"/>
        </w:rPr>
        <w:t xml:space="preserve"> </w:t>
      </w:r>
      <w:r w:rsidRPr="00B72469">
        <w:rPr>
          <w:rFonts w:ascii="Times New Roman" w:eastAsia="Arial" w:hAnsi="Times New Roman" w:cs="Times New Roman"/>
          <w:w w:val="86"/>
          <w:sz w:val="18"/>
          <w:szCs w:val="18"/>
        </w:rPr>
        <w:t>Polastre,</w:t>
      </w:r>
      <w:r w:rsidRPr="00B72469">
        <w:rPr>
          <w:rFonts w:ascii="Times New Roman" w:eastAsia="Arial" w:hAnsi="Times New Roman" w:cs="Times New Roman"/>
          <w:spacing w:val="19"/>
          <w:w w:val="86"/>
          <w:sz w:val="18"/>
          <w:szCs w:val="18"/>
        </w:rPr>
        <w:t xml:space="preserve"> </w:t>
      </w:r>
      <w:r w:rsidRPr="00B72469">
        <w:rPr>
          <w:rFonts w:ascii="Times New Roman" w:eastAsia="Arial" w:hAnsi="Times New Roman" w:cs="Times New Roman"/>
          <w:sz w:val="18"/>
          <w:szCs w:val="18"/>
        </w:rPr>
        <w:t>R.</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9"/>
          <w:sz w:val="18"/>
          <w:szCs w:val="18"/>
        </w:rPr>
        <w:t>Sz</w:t>
      </w:r>
      <w:r w:rsidRPr="00B72469">
        <w:rPr>
          <w:rFonts w:ascii="Times New Roman" w:eastAsia="Arial" w:hAnsi="Times New Roman" w:cs="Times New Roman"/>
          <w:spacing w:val="-4"/>
          <w:w w:val="89"/>
          <w:sz w:val="18"/>
          <w:szCs w:val="18"/>
        </w:rPr>
        <w:t>e</w:t>
      </w:r>
      <w:r w:rsidRPr="00B72469">
        <w:rPr>
          <w:rFonts w:ascii="Times New Roman" w:eastAsia="Arial" w:hAnsi="Times New Roman" w:cs="Times New Roman"/>
          <w:w w:val="89"/>
          <w:sz w:val="18"/>
          <w:szCs w:val="18"/>
        </w:rPr>
        <w:t>wczyk,</w:t>
      </w:r>
      <w:r w:rsidRPr="00B72469">
        <w:rPr>
          <w:rFonts w:ascii="Times New Roman" w:eastAsia="Arial" w:hAnsi="Times New Roman" w:cs="Times New Roman"/>
          <w:spacing w:val="18"/>
          <w:w w:val="89"/>
          <w:sz w:val="18"/>
          <w:szCs w:val="18"/>
        </w:rPr>
        <w:t xml:space="preserve"> </w:t>
      </w:r>
      <w:r w:rsidRPr="00B72469">
        <w:rPr>
          <w:rFonts w:ascii="Times New Roman" w:eastAsia="Arial" w:hAnsi="Times New Roman" w:cs="Times New Roman"/>
          <w:sz w:val="18"/>
          <w:szCs w:val="18"/>
        </w:rPr>
        <w:t>A.</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spacing w:val="-13"/>
          <w:w w:val="92"/>
          <w:sz w:val="18"/>
          <w:szCs w:val="18"/>
        </w:rPr>
        <w:t>W</w:t>
      </w:r>
      <w:r w:rsidRPr="00B72469">
        <w:rPr>
          <w:rFonts w:ascii="Times New Roman" w:eastAsia="Arial" w:hAnsi="Times New Roman" w:cs="Times New Roman"/>
          <w:w w:val="92"/>
          <w:sz w:val="18"/>
          <w:szCs w:val="18"/>
        </w:rPr>
        <w:t>oo,</w:t>
      </w:r>
      <w:r w:rsidRPr="00B72469">
        <w:rPr>
          <w:rFonts w:ascii="Times New Roman" w:eastAsia="Arial" w:hAnsi="Times New Roman" w:cs="Times New Roman"/>
          <w:spacing w:val="13"/>
          <w:w w:val="92"/>
          <w:sz w:val="18"/>
          <w:szCs w:val="18"/>
        </w:rPr>
        <w:t xml:space="preserve"> </w:t>
      </w:r>
      <w:r w:rsidRPr="00B72469">
        <w:rPr>
          <w:rFonts w:ascii="Times New Roman" w:eastAsia="Arial" w:hAnsi="Times New Roman" w:cs="Times New Roman"/>
          <w:sz w:val="18"/>
          <w:szCs w:val="18"/>
        </w:rPr>
        <w:t>D.</w:t>
      </w:r>
    </w:p>
    <w:p w14:paraId="0AFED2EB"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proofErr w:type="gramStart"/>
      <w:r w:rsidRPr="00B72469">
        <w:rPr>
          <w:rFonts w:ascii="Times New Roman" w:eastAsia="Arial" w:hAnsi="Times New Roman" w:cs="Times New Roman"/>
          <w:w w:val="85"/>
          <w:sz w:val="18"/>
          <w:szCs w:val="18"/>
        </w:rPr>
        <w:t>Ga</w:t>
      </w:r>
      <w:r w:rsidRPr="00B72469">
        <w:rPr>
          <w:rFonts w:ascii="Times New Roman" w:eastAsia="Arial" w:hAnsi="Times New Roman" w:cs="Times New Roman"/>
          <w:spacing w:val="-10"/>
          <w:w w:val="85"/>
          <w:sz w:val="18"/>
          <w:szCs w:val="18"/>
        </w:rPr>
        <w:t>y</w:t>
      </w:r>
      <w:r w:rsidRPr="00B72469">
        <w:rPr>
          <w:rFonts w:ascii="Times New Roman" w:eastAsia="Arial" w:hAnsi="Times New Roman" w:cs="Times New Roman"/>
          <w:w w:val="85"/>
          <w:sz w:val="18"/>
          <w:szCs w:val="18"/>
        </w:rPr>
        <w:t>,</w:t>
      </w:r>
      <w:r w:rsidRPr="00B72469">
        <w:rPr>
          <w:rFonts w:ascii="Times New Roman" w:eastAsia="Arial" w:hAnsi="Times New Roman" w:cs="Times New Roman"/>
          <w:spacing w:val="30"/>
          <w:w w:val="85"/>
          <w:sz w:val="18"/>
          <w:szCs w:val="18"/>
        </w:rPr>
        <w:t xml:space="preserve"> </w:t>
      </w:r>
      <w:r w:rsidRPr="00B72469">
        <w:rPr>
          <w:rFonts w:ascii="Times New Roman" w:eastAsia="Arial" w:hAnsi="Times New Roman" w:cs="Times New Roman"/>
          <w:w w:val="85"/>
          <w:sz w:val="18"/>
          <w:szCs w:val="18"/>
        </w:rPr>
        <w:t>J.</w:t>
      </w:r>
      <w:r w:rsidRPr="00B72469">
        <w:rPr>
          <w:rFonts w:ascii="Times New Roman" w:eastAsia="Arial" w:hAnsi="Times New Roman" w:cs="Times New Roman"/>
          <w:spacing w:val="6"/>
          <w:w w:val="85"/>
          <w:sz w:val="18"/>
          <w:szCs w:val="18"/>
        </w:rPr>
        <w:t xml:space="preserve"> </w:t>
      </w:r>
      <w:r w:rsidRPr="00B72469">
        <w:rPr>
          <w:rFonts w:ascii="Times New Roman" w:eastAsia="Arial" w:hAnsi="Times New Roman" w:cs="Times New Roman"/>
          <w:sz w:val="18"/>
          <w:szCs w:val="18"/>
        </w:rPr>
        <w:t>Hill,</w:t>
      </w:r>
      <w:r w:rsidRPr="00B72469">
        <w:rPr>
          <w:rFonts w:ascii="Times New Roman" w:eastAsia="Arial" w:hAnsi="Times New Roman" w:cs="Times New Roman"/>
          <w:spacing w:val="27"/>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pacing w:val="-13"/>
          <w:w w:val="90"/>
          <w:sz w:val="18"/>
          <w:szCs w:val="18"/>
        </w:rPr>
        <w:t>W</w:t>
      </w:r>
      <w:r w:rsidRPr="00B72469">
        <w:rPr>
          <w:rFonts w:ascii="Times New Roman" w:eastAsia="Arial" w:hAnsi="Times New Roman" w:cs="Times New Roman"/>
          <w:w w:val="90"/>
          <w:sz w:val="18"/>
          <w:szCs w:val="18"/>
        </w:rPr>
        <w:t>elsh,</w:t>
      </w:r>
      <w:r w:rsidRPr="00B72469">
        <w:rPr>
          <w:rFonts w:ascii="Times New Roman" w:eastAsia="Arial" w:hAnsi="Times New Roman" w:cs="Times New Roman"/>
          <w:spacing w:val="13"/>
          <w:w w:val="90"/>
          <w:sz w:val="18"/>
          <w:szCs w:val="18"/>
        </w:rPr>
        <w:t xml:space="preserve"> </w:t>
      </w:r>
      <w:r w:rsidRPr="00B72469">
        <w:rPr>
          <w:rFonts w:ascii="Times New Roman" w:eastAsia="Arial" w:hAnsi="Times New Roman" w:cs="Times New Roman"/>
          <w:sz w:val="18"/>
          <w:szCs w:val="18"/>
        </w:rPr>
        <w:t>E.</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8"/>
          <w:sz w:val="18"/>
          <w:szCs w:val="18"/>
        </w:rPr>
        <w:t>Br</w:t>
      </w:r>
      <w:r w:rsidRPr="00B72469">
        <w:rPr>
          <w:rFonts w:ascii="Times New Roman" w:eastAsia="Arial" w:hAnsi="Times New Roman" w:cs="Times New Roman"/>
          <w:spacing w:val="-3"/>
          <w:w w:val="88"/>
          <w:sz w:val="18"/>
          <w:szCs w:val="18"/>
        </w:rPr>
        <w:t>e</w:t>
      </w:r>
      <w:r w:rsidRPr="00B72469">
        <w:rPr>
          <w:rFonts w:ascii="Times New Roman" w:eastAsia="Arial" w:hAnsi="Times New Roman" w:cs="Times New Roman"/>
          <w:w w:val="88"/>
          <w:sz w:val="18"/>
          <w:szCs w:val="18"/>
        </w:rPr>
        <w:t>we</w:t>
      </w:r>
      <w:r w:rsidRPr="00B72469">
        <w:rPr>
          <w:rFonts w:ascii="Times New Roman" w:eastAsia="Arial" w:hAnsi="Times New Roman" w:cs="Times New Roman"/>
          <w:spacing w:val="-6"/>
          <w:w w:val="88"/>
          <w:sz w:val="18"/>
          <w:szCs w:val="18"/>
        </w:rPr>
        <w:t>r</w:t>
      </w:r>
      <w:r w:rsidRPr="00B72469">
        <w:rPr>
          <w:rFonts w:ascii="Times New Roman" w:eastAsia="Arial" w:hAnsi="Times New Roman" w:cs="Times New Roman"/>
          <w:w w:val="88"/>
          <w:sz w:val="18"/>
          <w:szCs w:val="18"/>
        </w:rPr>
        <w:t>,</w:t>
      </w:r>
      <w:r w:rsidRPr="00B72469">
        <w:rPr>
          <w:rFonts w:ascii="Times New Roman" w:eastAsia="Arial" w:hAnsi="Times New Roman" w:cs="Times New Roman"/>
          <w:spacing w:val="34"/>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4"/>
          <w:w w:val="88"/>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Culle</w:t>
      </w:r>
      <w:r w:rsidRPr="00B72469">
        <w:rPr>
          <w:rFonts w:ascii="Times New Roman" w:eastAsia="Arial" w:hAnsi="Times New Roman" w:cs="Times New Roman"/>
          <w:spacing w:val="-10"/>
          <w:sz w:val="18"/>
          <w:szCs w:val="18"/>
        </w:rPr>
        <w:t>r</w:t>
      </w:r>
      <w:r w:rsidRPr="00B72469">
        <w:rPr>
          <w:rFonts w:ascii="Times New Roman" w:eastAsia="Arial" w:hAnsi="Times New Roman" w:cs="Times New Roman"/>
          <w:sz w:val="18"/>
          <w:szCs w:val="18"/>
        </w:rPr>
        <w:t>.</w:t>
      </w:r>
      <w:proofErr w:type="gramEnd"/>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w:t>
      </w:r>
      <w:r w:rsidRPr="00B72469">
        <w:rPr>
          <w:rFonts w:ascii="Times New Roman" w:eastAsia="Arial" w:hAnsi="Times New Roman" w:cs="Times New Roman"/>
          <w:spacing w:val="-6"/>
          <w:sz w:val="18"/>
          <w:szCs w:val="18"/>
        </w:rPr>
        <w:t>T</w:t>
      </w:r>
      <w:r w:rsidRPr="00B72469">
        <w:rPr>
          <w:rFonts w:ascii="Times New Roman" w:eastAsia="Arial" w:hAnsi="Times New Roman" w:cs="Times New Roman"/>
          <w:sz w:val="18"/>
          <w:szCs w:val="18"/>
        </w:rPr>
        <w:t>i</w:t>
      </w:r>
      <w:r w:rsidRPr="00B72469">
        <w:rPr>
          <w:rFonts w:ascii="Times New Roman" w:eastAsia="Arial" w:hAnsi="Times New Roman" w:cs="Times New Roman"/>
          <w:spacing w:val="-3"/>
          <w:sz w:val="18"/>
          <w:szCs w:val="18"/>
        </w:rPr>
        <w:t>n</w:t>
      </w:r>
      <w:r w:rsidRPr="00B72469">
        <w:rPr>
          <w:rFonts w:ascii="Times New Roman" w:eastAsia="Arial" w:hAnsi="Times New Roman" w:cs="Times New Roman"/>
          <w:sz w:val="18"/>
          <w:szCs w:val="18"/>
        </w:rPr>
        <w:t>yOS:</w:t>
      </w:r>
    </w:p>
    <w:p w14:paraId="0AFED2EC"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r w:rsidRPr="00B72469">
        <w:rPr>
          <w:rFonts w:ascii="Times New Roman" w:eastAsia="Arial" w:hAnsi="Times New Roman" w:cs="Times New Roman"/>
          <w:sz w:val="18"/>
          <w:szCs w:val="18"/>
        </w:rPr>
        <w:t>An</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w w:val="88"/>
          <w:sz w:val="18"/>
          <w:szCs w:val="18"/>
        </w:rPr>
        <w:t>operating</w:t>
      </w:r>
      <w:r w:rsidRPr="00B72469">
        <w:rPr>
          <w:rFonts w:ascii="Times New Roman" w:eastAsia="Arial" w:hAnsi="Times New Roman" w:cs="Times New Roman"/>
          <w:spacing w:val="16"/>
          <w:w w:val="88"/>
          <w:sz w:val="18"/>
          <w:szCs w:val="18"/>
        </w:rPr>
        <w:t xml:space="preserve"> </w:t>
      </w:r>
      <w:r w:rsidRPr="00B72469">
        <w:rPr>
          <w:rFonts w:ascii="Times New Roman" w:eastAsia="Arial" w:hAnsi="Times New Roman" w:cs="Times New Roman"/>
          <w:w w:val="88"/>
          <w:sz w:val="18"/>
          <w:szCs w:val="18"/>
        </w:rPr>
        <w:t>system</w:t>
      </w:r>
      <w:r w:rsidRPr="00B72469">
        <w:rPr>
          <w:rFonts w:ascii="Times New Roman" w:eastAsia="Arial" w:hAnsi="Times New Roman" w:cs="Times New Roman"/>
          <w:spacing w:val="-6"/>
          <w:w w:val="88"/>
          <w:sz w:val="18"/>
          <w:szCs w:val="18"/>
        </w:rPr>
        <w:t xml:space="preserve"> </w:t>
      </w:r>
      <w:r w:rsidRPr="00B72469">
        <w:rPr>
          <w:rFonts w:ascii="Times New Roman" w:eastAsia="Arial" w:hAnsi="Times New Roman" w:cs="Times New Roman"/>
          <w:sz w:val="18"/>
          <w:szCs w:val="18"/>
        </w:rPr>
        <w:t>for</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w w:val="84"/>
          <w:sz w:val="18"/>
          <w:szCs w:val="18"/>
        </w:rPr>
        <w:t>sensor</w:t>
      </w:r>
      <w:r w:rsidRPr="00B72469">
        <w:rPr>
          <w:rFonts w:ascii="Times New Roman" w:eastAsia="Arial" w:hAnsi="Times New Roman" w:cs="Times New Roman"/>
          <w:spacing w:val="3"/>
          <w:w w:val="84"/>
          <w:sz w:val="18"/>
          <w:szCs w:val="18"/>
        </w:rPr>
        <w:t xml:space="preserve"> </w:t>
      </w:r>
      <w:r w:rsidRPr="00B72469">
        <w:rPr>
          <w:rFonts w:ascii="Times New Roman" w:eastAsia="Arial" w:hAnsi="Times New Roman" w:cs="Times New Roman"/>
          <w:w w:val="91"/>
          <w:sz w:val="18"/>
          <w:szCs w:val="18"/>
        </w:rPr>
        <w:t>net</w:t>
      </w:r>
      <w:r w:rsidRPr="00B72469">
        <w:rPr>
          <w:rFonts w:ascii="Times New Roman" w:eastAsia="Arial" w:hAnsi="Times New Roman" w:cs="Times New Roman"/>
          <w:spacing w:val="-2"/>
          <w:w w:val="91"/>
          <w:sz w:val="18"/>
          <w:szCs w:val="18"/>
        </w:rPr>
        <w:t>w</w:t>
      </w:r>
      <w:r w:rsidRPr="00B72469">
        <w:rPr>
          <w:rFonts w:ascii="Times New Roman" w:eastAsia="Arial" w:hAnsi="Times New Roman" w:cs="Times New Roman"/>
          <w:w w:val="90"/>
          <w:sz w:val="18"/>
          <w:szCs w:val="18"/>
        </w:rPr>
        <w:t>orks</w:t>
      </w:r>
      <w:r w:rsidRPr="00B72469">
        <w:rPr>
          <w:rFonts w:ascii="Times New Roman" w:eastAsia="Arial" w:hAnsi="Times New Roman" w:cs="Times New Roman"/>
          <w:spacing w:val="-13"/>
          <w:w w:val="90"/>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95"/>
          <w:sz w:val="18"/>
          <w:szCs w:val="18"/>
        </w:rPr>
        <w:t>Ambient</w:t>
      </w:r>
      <w:r w:rsidRPr="00B72469">
        <w:rPr>
          <w:rFonts w:ascii="Times New Roman" w:eastAsia="Arial" w:hAnsi="Times New Roman" w:cs="Times New Roman"/>
          <w:spacing w:val="-2"/>
          <w:w w:val="95"/>
          <w:sz w:val="18"/>
          <w:szCs w:val="18"/>
        </w:rPr>
        <w:t xml:space="preserve"> </w:t>
      </w:r>
      <w:r w:rsidRPr="00B72469">
        <w:rPr>
          <w:rFonts w:ascii="Times New Roman" w:eastAsia="Arial" w:hAnsi="Times New Roman" w:cs="Times New Roman"/>
          <w:sz w:val="18"/>
          <w:szCs w:val="18"/>
        </w:rPr>
        <w:t>Intel-</w:t>
      </w:r>
    </w:p>
    <w:p w14:paraId="0AFED2ED" w14:textId="77777777" w:rsidR="00676FEB" w:rsidRPr="00B72469" w:rsidRDefault="00676FEB" w:rsidP="00676FEB">
      <w:pPr>
        <w:spacing w:after="0" w:line="181" w:lineRule="exact"/>
        <w:ind w:left="419" w:right="-20"/>
        <w:rPr>
          <w:rFonts w:ascii="Times New Roman" w:eastAsia="Arial" w:hAnsi="Times New Roman" w:cs="Times New Roman"/>
          <w:sz w:val="18"/>
          <w:szCs w:val="18"/>
        </w:rPr>
      </w:pPr>
      <w:proofErr w:type="gramStart"/>
      <w:r w:rsidRPr="00B72469">
        <w:rPr>
          <w:rFonts w:ascii="Times New Roman" w:eastAsia="Arial" w:hAnsi="Times New Roman" w:cs="Times New Roman"/>
          <w:w w:val="90"/>
          <w:sz w:val="18"/>
          <w:szCs w:val="18"/>
        </w:rPr>
        <w:t>ligence</w:t>
      </w:r>
      <w:proofErr w:type="gramEnd"/>
      <w:r w:rsidRPr="00B72469">
        <w:rPr>
          <w:rFonts w:ascii="Times New Roman" w:eastAsia="Arial" w:hAnsi="Times New Roman" w:cs="Times New Roman"/>
          <w:w w:val="90"/>
          <w:sz w:val="18"/>
          <w:szCs w:val="18"/>
        </w:rPr>
        <w:t xml:space="preserve">. Springer </w:t>
      </w:r>
      <w:r w:rsidRPr="00B72469">
        <w:rPr>
          <w:rFonts w:ascii="Times New Roman" w:eastAsia="Arial" w:hAnsi="Times New Roman" w:cs="Times New Roman"/>
          <w:spacing w:val="-18"/>
          <w:w w:val="90"/>
          <w:sz w:val="18"/>
          <w:szCs w:val="18"/>
        </w:rPr>
        <w:t>V</w:t>
      </w:r>
      <w:r w:rsidRPr="00B72469">
        <w:rPr>
          <w:rFonts w:ascii="Times New Roman" w:eastAsia="Arial" w:hAnsi="Times New Roman" w:cs="Times New Roman"/>
          <w:w w:val="90"/>
          <w:sz w:val="18"/>
          <w:szCs w:val="18"/>
        </w:rPr>
        <w:t>erlag,</w:t>
      </w:r>
      <w:r w:rsidRPr="00B72469">
        <w:rPr>
          <w:rFonts w:ascii="Times New Roman" w:eastAsia="Arial" w:hAnsi="Times New Roman" w:cs="Times New Roman"/>
          <w:spacing w:val="14"/>
          <w:w w:val="90"/>
          <w:sz w:val="18"/>
          <w:szCs w:val="18"/>
        </w:rPr>
        <w:t xml:space="preserve"> </w:t>
      </w:r>
      <w:r w:rsidRPr="00B72469">
        <w:rPr>
          <w:rFonts w:ascii="Times New Roman" w:eastAsia="Arial" w:hAnsi="Times New Roman" w:cs="Times New Roman"/>
          <w:sz w:val="18"/>
          <w:szCs w:val="18"/>
        </w:rPr>
        <w:t>2004.</w:t>
      </w:r>
    </w:p>
    <w:p w14:paraId="0AFED2EE" w14:textId="77777777" w:rsidR="00676FEB" w:rsidRPr="00B72469" w:rsidRDefault="00676FEB" w:rsidP="00676FEB">
      <w:pPr>
        <w:spacing w:before="7" w:after="0" w:line="180" w:lineRule="exact"/>
        <w:rPr>
          <w:rFonts w:ascii="Times New Roman" w:hAnsi="Times New Roman" w:cs="Times New Roman"/>
          <w:sz w:val="18"/>
          <w:szCs w:val="18"/>
        </w:rPr>
      </w:pPr>
    </w:p>
    <w:p w14:paraId="0AFED2EF" w14:textId="77777777" w:rsidR="00676FEB" w:rsidRPr="00B72469" w:rsidRDefault="00676FEB" w:rsidP="00676FEB">
      <w:pPr>
        <w:spacing w:after="0" w:line="204" w:lineRule="auto"/>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20]</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L.</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Liu,</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G.</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pacing w:val="-16"/>
          <w:w w:val="91"/>
          <w:sz w:val="18"/>
          <w:szCs w:val="18"/>
        </w:rPr>
        <w:t>Y</w:t>
      </w:r>
      <w:r w:rsidRPr="00B72469">
        <w:rPr>
          <w:rFonts w:ascii="Times New Roman" w:eastAsia="Arial" w:hAnsi="Times New Roman" w:cs="Times New Roman"/>
          <w:w w:val="91"/>
          <w:sz w:val="18"/>
          <w:szCs w:val="18"/>
        </w:rPr>
        <w:t>an,</w:t>
      </w:r>
      <w:r w:rsidRPr="00B72469">
        <w:rPr>
          <w:rFonts w:ascii="Times New Roman" w:eastAsia="Arial" w:hAnsi="Times New Roman" w:cs="Times New Roman"/>
          <w:spacing w:val="13"/>
          <w:w w:val="91"/>
          <w:sz w:val="18"/>
          <w:szCs w:val="18"/>
        </w:rPr>
        <w:t xml:space="preserve"> </w:t>
      </w:r>
      <w:r w:rsidRPr="00B72469">
        <w:rPr>
          <w:rFonts w:ascii="Times New Roman" w:eastAsia="Arial" w:hAnsi="Times New Roman" w:cs="Times New Roman"/>
          <w:sz w:val="18"/>
          <w:szCs w:val="18"/>
        </w:rPr>
        <w:t>X.</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w w:val="86"/>
          <w:sz w:val="18"/>
          <w:szCs w:val="18"/>
        </w:rPr>
        <w:t>Zhang,</w:t>
      </w:r>
      <w:r w:rsidRPr="00B72469">
        <w:rPr>
          <w:rFonts w:ascii="Times New Roman" w:eastAsia="Arial" w:hAnsi="Times New Roman" w:cs="Times New Roman"/>
          <w:spacing w:val="30"/>
          <w:w w:val="86"/>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11"/>
          <w:w w:val="86"/>
          <w:sz w:val="18"/>
          <w:szCs w:val="18"/>
        </w:rPr>
        <w:t xml:space="preserve"> </w:t>
      </w:r>
      <w:r w:rsidRPr="00B72469">
        <w:rPr>
          <w:rFonts w:ascii="Times New Roman" w:eastAsia="Arial" w:hAnsi="Times New Roman" w:cs="Times New Roman"/>
          <w:w w:val="86"/>
          <w:sz w:val="18"/>
          <w:szCs w:val="18"/>
        </w:rPr>
        <w:t>S.</w:t>
      </w:r>
      <w:r w:rsidRPr="00B72469">
        <w:rPr>
          <w:rFonts w:ascii="Times New Roman" w:eastAsia="Arial" w:hAnsi="Times New Roman" w:cs="Times New Roman"/>
          <w:spacing w:val="8"/>
          <w:w w:val="86"/>
          <w:sz w:val="18"/>
          <w:szCs w:val="18"/>
        </w:rPr>
        <w:t xml:space="preserve"> </w:t>
      </w:r>
      <w:r w:rsidRPr="00B72469">
        <w:rPr>
          <w:rFonts w:ascii="Times New Roman" w:eastAsia="Arial" w:hAnsi="Times New Roman" w:cs="Times New Roman"/>
          <w:sz w:val="18"/>
          <w:szCs w:val="18"/>
        </w:rPr>
        <w:t>Chen.</w:t>
      </w:r>
      <w:proofErr w:type="gramEnd"/>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w w:val="94"/>
          <w:sz w:val="18"/>
          <w:szCs w:val="18"/>
        </w:rPr>
        <w:t>“</w:t>
      </w:r>
      <w:r w:rsidRPr="00B72469">
        <w:rPr>
          <w:rFonts w:ascii="Times New Roman" w:eastAsia="Arial" w:hAnsi="Times New Roman" w:cs="Times New Roman"/>
          <w:spacing w:val="-10"/>
          <w:w w:val="94"/>
          <w:sz w:val="18"/>
          <w:szCs w:val="18"/>
        </w:rPr>
        <w:t>V</w:t>
      </w:r>
      <w:r w:rsidRPr="00B72469">
        <w:rPr>
          <w:rFonts w:ascii="Times New Roman" w:eastAsia="Arial" w:hAnsi="Times New Roman" w:cs="Times New Roman"/>
          <w:w w:val="94"/>
          <w:sz w:val="18"/>
          <w:szCs w:val="18"/>
        </w:rPr>
        <w:t>irusmeter:</w:t>
      </w:r>
      <w:r w:rsidRPr="00B72469">
        <w:rPr>
          <w:rFonts w:ascii="Times New Roman" w:eastAsia="Arial" w:hAnsi="Times New Roman" w:cs="Times New Roman"/>
          <w:spacing w:val="34"/>
          <w:w w:val="94"/>
          <w:sz w:val="18"/>
          <w:szCs w:val="18"/>
        </w:rPr>
        <w:t xml:space="preserve"> </w:t>
      </w:r>
      <w:r w:rsidRPr="00B72469">
        <w:rPr>
          <w:rFonts w:ascii="Times New Roman" w:eastAsia="Arial" w:hAnsi="Times New Roman" w:cs="Times New Roman"/>
          <w:sz w:val="18"/>
          <w:szCs w:val="18"/>
        </w:rPr>
        <w:t xml:space="preserve">Pre- </w:t>
      </w:r>
      <w:r w:rsidRPr="00B72469">
        <w:rPr>
          <w:rFonts w:ascii="Times New Roman" w:eastAsia="Arial" w:hAnsi="Times New Roman" w:cs="Times New Roman"/>
          <w:spacing w:val="-3"/>
          <w:w w:val="91"/>
          <w:sz w:val="18"/>
          <w:szCs w:val="18"/>
        </w:rPr>
        <w:t>v</w:t>
      </w:r>
      <w:r w:rsidRPr="00B72469">
        <w:rPr>
          <w:rFonts w:ascii="Times New Roman" w:eastAsia="Arial" w:hAnsi="Times New Roman" w:cs="Times New Roman"/>
          <w:w w:val="91"/>
          <w:sz w:val="18"/>
          <w:szCs w:val="18"/>
        </w:rPr>
        <w:t>enting</w:t>
      </w:r>
      <w:r w:rsidRPr="00B72469">
        <w:rPr>
          <w:rFonts w:ascii="Times New Roman" w:eastAsia="Arial" w:hAnsi="Times New Roman" w:cs="Times New Roman"/>
          <w:spacing w:val="12"/>
          <w:w w:val="91"/>
          <w:sz w:val="18"/>
          <w:szCs w:val="18"/>
        </w:rPr>
        <w:t xml:space="preserve"> </w:t>
      </w:r>
      <w:r w:rsidRPr="00B72469">
        <w:rPr>
          <w:rFonts w:ascii="Times New Roman" w:eastAsia="Arial" w:hAnsi="Times New Roman" w:cs="Times New Roman"/>
          <w:w w:val="91"/>
          <w:sz w:val="18"/>
          <w:szCs w:val="18"/>
        </w:rPr>
        <w:t>your</w:t>
      </w:r>
      <w:r w:rsidRPr="00B72469">
        <w:rPr>
          <w:rFonts w:ascii="Times New Roman" w:eastAsia="Arial" w:hAnsi="Times New Roman" w:cs="Times New Roman"/>
          <w:spacing w:val="13"/>
          <w:w w:val="91"/>
          <w:sz w:val="18"/>
          <w:szCs w:val="18"/>
        </w:rPr>
        <w:t xml:space="preserve"> </w:t>
      </w:r>
      <w:r w:rsidRPr="00B72469">
        <w:rPr>
          <w:rFonts w:ascii="Times New Roman" w:eastAsia="Arial" w:hAnsi="Times New Roman" w:cs="Times New Roman"/>
          <w:w w:val="91"/>
          <w:sz w:val="18"/>
          <w:szCs w:val="18"/>
        </w:rPr>
        <w:t>cellphone</w:t>
      </w:r>
      <w:r w:rsidRPr="00B72469">
        <w:rPr>
          <w:rFonts w:ascii="Times New Roman" w:eastAsia="Arial" w:hAnsi="Times New Roman" w:cs="Times New Roman"/>
          <w:spacing w:val="-2"/>
          <w:w w:val="91"/>
          <w:sz w:val="18"/>
          <w:szCs w:val="18"/>
        </w:rPr>
        <w:t xml:space="preserve"> </w:t>
      </w:r>
      <w:r w:rsidRPr="00B72469">
        <w:rPr>
          <w:rFonts w:ascii="Times New Roman" w:eastAsia="Arial" w:hAnsi="Times New Roman" w:cs="Times New Roman"/>
          <w:sz w:val="18"/>
          <w:szCs w:val="18"/>
        </w:rPr>
        <w:t>from</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5"/>
          <w:sz w:val="18"/>
          <w:szCs w:val="18"/>
        </w:rPr>
        <w:t>spies</w:t>
      </w:r>
      <w:r w:rsidRPr="00B72469">
        <w:rPr>
          <w:rFonts w:ascii="Times New Roman" w:eastAsia="Arial" w:hAnsi="Times New Roman" w:cs="Times New Roman"/>
          <w:spacing w:val="-13"/>
          <w:w w:val="85"/>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In E.</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sz w:val="18"/>
          <w:szCs w:val="18"/>
        </w:rPr>
        <w:t>Kirda,</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w w:val="83"/>
          <w:sz w:val="18"/>
          <w:szCs w:val="18"/>
        </w:rPr>
        <w:t>S.</w:t>
      </w:r>
      <w:r w:rsidRPr="00B72469">
        <w:rPr>
          <w:rFonts w:ascii="Times New Roman" w:eastAsia="Arial" w:hAnsi="Times New Roman" w:cs="Times New Roman"/>
          <w:spacing w:val="11"/>
          <w:w w:val="83"/>
          <w:sz w:val="18"/>
          <w:szCs w:val="18"/>
        </w:rPr>
        <w:t xml:space="preserve"> </w:t>
      </w:r>
      <w:r w:rsidRPr="00B72469">
        <w:rPr>
          <w:rFonts w:ascii="Times New Roman" w:eastAsia="Arial" w:hAnsi="Times New Roman" w:cs="Times New Roman"/>
          <w:w w:val="83"/>
          <w:sz w:val="18"/>
          <w:szCs w:val="18"/>
        </w:rPr>
        <w:t>Jha,</w:t>
      </w:r>
      <w:r w:rsidRPr="00B72469">
        <w:rPr>
          <w:rFonts w:ascii="Times New Roman" w:eastAsia="Arial" w:hAnsi="Times New Roman" w:cs="Times New Roman"/>
          <w:spacing w:val="10"/>
          <w:w w:val="83"/>
          <w:sz w:val="18"/>
          <w:szCs w:val="18"/>
        </w:rPr>
        <w:t xml:space="preserve"> </w:t>
      </w:r>
      <w:r w:rsidRPr="00B72469">
        <w:rPr>
          <w:rFonts w:ascii="Times New Roman" w:eastAsia="Arial" w:hAnsi="Times New Roman" w:cs="Times New Roman"/>
          <w:sz w:val="18"/>
          <w:szCs w:val="18"/>
        </w:rPr>
        <w:t>and D.</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w w:val="91"/>
          <w:sz w:val="18"/>
          <w:szCs w:val="18"/>
        </w:rPr>
        <w:t>Balzarotti,</w:t>
      </w:r>
      <w:r w:rsidRPr="00B72469">
        <w:rPr>
          <w:rFonts w:ascii="Times New Roman" w:eastAsia="Arial" w:hAnsi="Times New Roman" w:cs="Times New Roman"/>
          <w:spacing w:val="28"/>
          <w:w w:val="91"/>
          <w:sz w:val="18"/>
          <w:szCs w:val="18"/>
        </w:rPr>
        <w:t xml:space="preserve"> </w:t>
      </w:r>
      <w:r w:rsidRPr="00B72469">
        <w:rPr>
          <w:rFonts w:ascii="Times New Roman" w:eastAsia="Arial" w:hAnsi="Times New Roman" w:cs="Times New Roman"/>
          <w:w w:val="91"/>
          <w:sz w:val="18"/>
          <w:szCs w:val="18"/>
        </w:rPr>
        <w:t>editors,</w:t>
      </w:r>
      <w:r w:rsidRPr="00B72469">
        <w:rPr>
          <w:rFonts w:ascii="Times New Roman" w:eastAsia="Arial" w:hAnsi="Times New Roman" w:cs="Times New Roman"/>
          <w:spacing w:val="7"/>
          <w:w w:val="91"/>
          <w:sz w:val="18"/>
          <w:szCs w:val="18"/>
        </w:rPr>
        <w:t xml:space="preserve"> </w:t>
      </w:r>
      <w:r w:rsidRPr="00B72469">
        <w:rPr>
          <w:rFonts w:ascii="Times New Roman" w:eastAsia="Arial" w:hAnsi="Times New Roman" w:cs="Times New Roman"/>
          <w:i/>
          <w:w w:val="91"/>
          <w:sz w:val="18"/>
          <w:szCs w:val="18"/>
        </w:rPr>
        <w:t>RAID</w:t>
      </w:r>
      <w:r w:rsidRPr="00B72469">
        <w:rPr>
          <w:rFonts w:ascii="Times New Roman" w:eastAsia="Arial" w:hAnsi="Times New Roman" w:cs="Times New Roman"/>
          <w:w w:val="91"/>
          <w:sz w:val="18"/>
          <w:szCs w:val="18"/>
        </w:rPr>
        <w:t>,</w:t>
      </w:r>
      <w:r w:rsidRPr="00B72469">
        <w:rPr>
          <w:rFonts w:ascii="Times New Roman" w:eastAsia="Arial" w:hAnsi="Times New Roman" w:cs="Times New Roman"/>
          <w:spacing w:val="22"/>
          <w:w w:val="91"/>
          <w:sz w:val="18"/>
          <w:szCs w:val="18"/>
        </w:rPr>
        <w:t xml:space="preserve"> </w:t>
      </w:r>
      <w:r w:rsidRPr="00B72469">
        <w:rPr>
          <w:rFonts w:ascii="Times New Roman" w:eastAsia="Arial" w:hAnsi="Times New Roman" w:cs="Times New Roman"/>
          <w:spacing w:val="-4"/>
          <w:w w:val="91"/>
          <w:sz w:val="18"/>
          <w:szCs w:val="18"/>
        </w:rPr>
        <w:t>v</w:t>
      </w:r>
      <w:r w:rsidRPr="00B72469">
        <w:rPr>
          <w:rFonts w:ascii="Times New Roman" w:eastAsia="Arial" w:hAnsi="Times New Roman" w:cs="Times New Roman"/>
          <w:w w:val="91"/>
          <w:sz w:val="18"/>
          <w:szCs w:val="18"/>
        </w:rPr>
        <w:t>olume</w:t>
      </w:r>
      <w:r w:rsidRPr="00B72469">
        <w:rPr>
          <w:rFonts w:ascii="Times New Roman" w:eastAsia="Arial" w:hAnsi="Times New Roman" w:cs="Times New Roman"/>
          <w:spacing w:val="17"/>
          <w:w w:val="91"/>
          <w:sz w:val="18"/>
          <w:szCs w:val="18"/>
        </w:rPr>
        <w:t xml:space="preserve"> </w:t>
      </w:r>
      <w:r w:rsidRPr="00B72469">
        <w:rPr>
          <w:rFonts w:ascii="Times New Roman" w:eastAsia="Arial" w:hAnsi="Times New Roman" w:cs="Times New Roman"/>
          <w:w w:val="91"/>
          <w:sz w:val="18"/>
          <w:szCs w:val="18"/>
        </w:rPr>
        <w:t>5758</w:t>
      </w:r>
      <w:r w:rsidRPr="00B72469">
        <w:rPr>
          <w:rFonts w:ascii="Times New Roman" w:eastAsia="Arial" w:hAnsi="Times New Roman" w:cs="Times New Roman"/>
          <w:spacing w:val="2"/>
          <w:w w:val="91"/>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91"/>
          <w:sz w:val="18"/>
          <w:szCs w:val="18"/>
        </w:rPr>
        <w:t>Lecture</w:t>
      </w:r>
      <w:r w:rsidRPr="00B72469">
        <w:rPr>
          <w:rFonts w:ascii="Times New Roman" w:eastAsia="Arial" w:hAnsi="Times New Roman" w:cs="Times New Roman"/>
          <w:spacing w:val="10"/>
          <w:w w:val="91"/>
          <w:sz w:val="18"/>
          <w:szCs w:val="18"/>
        </w:rPr>
        <w:t xml:space="preserve"> </w:t>
      </w:r>
      <w:r w:rsidRPr="00B72469">
        <w:rPr>
          <w:rFonts w:ascii="Times New Roman" w:eastAsia="Arial" w:hAnsi="Times New Roman" w:cs="Times New Roman"/>
          <w:sz w:val="18"/>
          <w:szCs w:val="18"/>
        </w:rPr>
        <w:t>Notes in</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6"/>
          <w:sz w:val="18"/>
          <w:szCs w:val="18"/>
        </w:rPr>
        <w:t>Computer</w:t>
      </w:r>
      <w:r w:rsidRPr="00B72469">
        <w:rPr>
          <w:rFonts w:ascii="Times New Roman" w:eastAsia="Arial" w:hAnsi="Times New Roman" w:cs="Times New Roman"/>
          <w:spacing w:val="34"/>
          <w:w w:val="86"/>
          <w:sz w:val="18"/>
          <w:szCs w:val="18"/>
        </w:rPr>
        <w:t xml:space="preserve"> </w:t>
      </w:r>
      <w:r w:rsidRPr="00B72469">
        <w:rPr>
          <w:rFonts w:ascii="Times New Roman" w:eastAsia="Arial" w:hAnsi="Times New Roman" w:cs="Times New Roman"/>
          <w:w w:val="86"/>
          <w:sz w:val="18"/>
          <w:szCs w:val="18"/>
        </w:rPr>
        <w:t>Science,</w:t>
      </w:r>
      <w:r w:rsidRPr="00B72469">
        <w:rPr>
          <w:rFonts w:ascii="Times New Roman" w:eastAsia="Arial" w:hAnsi="Times New Roman" w:cs="Times New Roman"/>
          <w:spacing w:val="9"/>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244–264.</w:t>
      </w:r>
      <w:r w:rsidRPr="00B72469">
        <w:rPr>
          <w:rFonts w:ascii="Times New Roman" w:eastAsia="Arial" w:hAnsi="Times New Roman" w:cs="Times New Roman"/>
          <w:spacing w:val="25"/>
          <w:w w:val="86"/>
          <w:sz w:val="18"/>
          <w:szCs w:val="18"/>
        </w:rPr>
        <w:t xml:space="preserve"> </w:t>
      </w:r>
      <w:proofErr w:type="gramStart"/>
      <w:r w:rsidRPr="00B72469">
        <w:rPr>
          <w:rFonts w:ascii="Times New Roman" w:eastAsia="Arial" w:hAnsi="Times New Roman" w:cs="Times New Roman"/>
          <w:w w:val="86"/>
          <w:sz w:val="18"/>
          <w:szCs w:val="18"/>
        </w:rPr>
        <w:t>Springe</w:t>
      </w:r>
      <w:r w:rsidRPr="00B72469">
        <w:rPr>
          <w:rFonts w:ascii="Times New Roman" w:eastAsia="Arial" w:hAnsi="Times New Roman" w:cs="Times New Roman"/>
          <w:spacing w:val="-6"/>
          <w:w w:val="86"/>
          <w:sz w:val="18"/>
          <w:szCs w:val="18"/>
        </w:rPr>
        <w:t>r</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30"/>
          <w:w w:val="86"/>
          <w:sz w:val="18"/>
          <w:szCs w:val="18"/>
        </w:rPr>
        <w:t xml:space="preserve"> </w:t>
      </w:r>
      <w:r w:rsidRPr="00B72469">
        <w:rPr>
          <w:rFonts w:ascii="Times New Roman" w:eastAsia="Arial" w:hAnsi="Times New Roman" w:cs="Times New Roman"/>
          <w:sz w:val="18"/>
          <w:szCs w:val="18"/>
        </w:rPr>
        <w:t>2009.</w:t>
      </w:r>
      <w:proofErr w:type="gramEnd"/>
    </w:p>
    <w:p w14:paraId="0AFED2F0" w14:textId="77777777" w:rsidR="00676FEB" w:rsidRPr="00B72469" w:rsidRDefault="00676FEB" w:rsidP="00676FEB">
      <w:pPr>
        <w:spacing w:before="1" w:after="0" w:line="190" w:lineRule="exact"/>
        <w:rPr>
          <w:rFonts w:ascii="Times New Roman" w:hAnsi="Times New Roman" w:cs="Times New Roman"/>
          <w:sz w:val="19"/>
          <w:szCs w:val="19"/>
        </w:rPr>
      </w:pPr>
    </w:p>
    <w:p w14:paraId="0AFED2F1" w14:textId="77777777" w:rsidR="00676FEB" w:rsidRPr="00B72469" w:rsidRDefault="00676FEB" w:rsidP="00676FEB">
      <w:pPr>
        <w:spacing w:after="0" w:line="182" w:lineRule="exact"/>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21]</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Luk,</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G.</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91"/>
          <w:sz w:val="18"/>
          <w:szCs w:val="18"/>
        </w:rPr>
        <w:t>Mezzou</w:t>
      </w:r>
      <w:r w:rsidRPr="00B72469">
        <w:rPr>
          <w:rFonts w:ascii="Times New Roman" w:eastAsia="Arial" w:hAnsi="Times New Roman" w:cs="Times New Roman"/>
          <w:spacing w:val="-6"/>
          <w:w w:val="91"/>
          <w:sz w:val="18"/>
          <w:szCs w:val="18"/>
        </w:rPr>
        <w:t>r</w:t>
      </w:r>
      <w:r w:rsidRPr="00B72469">
        <w:rPr>
          <w:rFonts w:ascii="Times New Roman" w:eastAsia="Arial" w:hAnsi="Times New Roman" w:cs="Times New Roman"/>
          <w:w w:val="91"/>
          <w:sz w:val="18"/>
          <w:szCs w:val="18"/>
        </w:rPr>
        <w:t>,</w:t>
      </w:r>
      <w:r w:rsidRPr="00B72469">
        <w:rPr>
          <w:rFonts w:ascii="Times New Roman" w:eastAsia="Arial" w:hAnsi="Times New Roman" w:cs="Times New Roman"/>
          <w:spacing w:val="10"/>
          <w:w w:val="91"/>
          <w:sz w:val="18"/>
          <w:szCs w:val="18"/>
        </w:rPr>
        <w:t xml:space="preserve"> </w:t>
      </w:r>
      <w:r w:rsidRPr="00B72469">
        <w:rPr>
          <w:rFonts w:ascii="Times New Roman" w:eastAsia="Arial" w:hAnsi="Times New Roman" w:cs="Times New Roman"/>
          <w:sz w:val="18"/>
          <w:szCs w:val="18"/>
        </w:rPr>
        <w:t>A.</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8"/>
          <w:sz w:val="18"/>
          <w:szCs w:val="18"/>
        </w:rPr>
        <w:t>Perrig,</w:t>
      </w:r>
      <w:r w:rsidRPr="00B72469">
        <w:rPr>
          <w:rFonts w:ascii="Times New Roman" w:eastAsia="Arial" w:hAnsi="Times New Roman" w:cs="Times New Roman"/>
          <w:spacing w:val="22"/>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
          <w:w w:val="88"/>
          <w:sz w:val="18"/>
          <w:szCs w:val="18"/>
        </w:rPr>
        <w:t xml:space="preserve"> </w:t>
      </w:r>
      <w:r w:rsidRPr="00B72469">
        <w:rPr>
          <w:rFonts w:ascii="Times New Roman" w:eastAsia="Arial" w:hAnsi="Times New Roman" w:cs="Times New Roman"/>
          <w:spacing w:val="-23"/>
          <w:sz w:val="18"/>
          <w:szCs w:val="18"/>
        </w:rPr>
        <w:t>V</w:t>
      </w:r>
      <w:r w:rsidRPr="00B72469">
        <w:rPr>
          <w:rFonts w:ascii="Times New Roman" w:eastAsia="Arial" w:hAnsi="Times New Roman" w:cs="Times New Roman"/>
          <w:sz w:val="18"/>
          <w:szCs w:val="18"/>
        </w:rPr>
        <w:t>.</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sz w:val="18"/>
          <w:szCs w:val="18"/>
        </w:rPr>
        <w:t>Gligo</w:t>
      </w:r>
      <w:r w:rsidRPr="00B72469">
        <w:rPr>
          <w:rFonts w:ascii="Times New Roman" w:eastAsia="Arial" w:hAnsi="Times New Roman" w:cs="Times New Roman"/>
          <w:spacing w:val="-10"/>
          <w:sz w:val="18"/>
          <w:szCs w:val="18"/>
        </w:rPr>
        <w:t>r</w:t>
      </w:r>
      <w:r w:rsidRPr="00B72469">
        <w:rPr>
          <w:rFonts w:ascii="Times New Roman" w:eastAsia="Arial" w:hAnsi="Times New Roman" w:cs="Times New Roman"/>
          <w:sz w:val="18"/>
          <w:szCs w:val="18"/>
        </w:rPr>
        <w:t>.</w:t>
      </w:r>
      <w:proofErr w:type="gramEnd"/>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 xml:space="preserve">“Minisec: </w:t>
      </w:r>
      <w:r w:rsidRPr="00B72469">
        <w:rPr>
          <w:rFonts w:ascii="Times New Roman" w:eastAsia="Arial" w:hAnsi="Times New Roman" w:cs="Times New Roman"/>
          <w:w w:val="79"/>
          <w:sz w:val="18"/>
          <w:szCs w:val="18"/>
        </w:rPr>
        <w:t xml:space="preserve">a </w:t>
      </w:r>
      <w:r w:rsidRPr="00B72469">
        <w:rPr>
          <w:rFonts w:ascii="Times New Roman" w:eastAsia="Arial" w:hAnsi="Times New Roman" w:cs="Times New Roman"/>
          <w:w w:val="84"/>
          <w:sz w:val="18"/>
          <w:szCs w:val="18"/>
        </w:rPr>
        <w:t>secure</w:t>
      </w:r>
      <w:r w:rsidRPr="00B72469">
        <w:rPr>
          <w:rFonts w:ascii="Times New Roman" w:eastAsia="Arial" w:hAnsi="Times New Roman" w:cs="Times New Roman"/>
          <w:spacing w:val="-2"/>
          <w:w w:val="84"/>
          <w:sz w:val="18"/>
          <w:szCs w:val="18"/>
        </w:rPr>
        <w:t xml:space="preserve"> </w:t>
      </w:r>
      <w:r w:rsidRPr="00B72469">
        <w:rPr>
          <w:rFonts w:ascii="Times New Roman" w:eastAsia="Arial" w:hAnsi="Times New Roman" w:cs="Times New Roman"/>
          <w:w w:val="84"/>
          <w:sz w:val="18"/>
          <w:szCs w:val="18"/>
        </w:rPr>
        <w:t>sensor</w:t>
      </w:r>
      <w:r w:rsidRPr="00B72469">
        <w:rPr>
          <w:rFonts w:ascii="Times New Roman" w:eastAsia="Arial" w:hAnsi="Times New Roman" w:cs="Times New Roman"/>
          <w:spacing w:val="-2"/>
          <w:w w:val="84"/>
          <w:sz w:val="18"/>
          <w:szCs w:val="18"/>
        </w:rPr>
        <w:t xml:space="preserve"> </w:t>
      </w:r>
      <w:r w:rsidRPr="00B72469">
        <w:rPr>
          <w:rFonts w:ascii="Times New Roman" w:eastAsia="Arial" w:hAnsi="Times New Roman" w:cs="Times New Roman"/>
          <w:w w:val="92"/>
          <w:sz w:val="18"/>
          <w:szCs w:val="18"/>
        </w:rPr>
        <w:t>net</w:t>
      </w:r>
      <w:r w:rsidRPr="00B72469">
        <w:rPr>
          <w:rFonts w:ascii="Times New Roman" w:eastAsia="Arial" w:hAnsi="Times New Roman" w:cs="Times New Roman"/>
          <w:spacing w:val="-2"/>
          <w:w w:val="92"/>
          <w:sz w:val="18"/>
          <w:szCs w:val="18"/>
        </w:rPr>
        <w:t>w</w:t>
      </w:r>
      <w:r w:rsidRPr="00B72469">
        <w:rPr>
          <w:rFonts w:ascii="Times New Roman" w:eastAsia="Arial" w:hAnsi="Times New Roman" w:cs="Times New Roman"/>
          <w:w w:val="92"/>
          <w:sz w:val="18"/>
          <w:szCs w:val="18"/>
        </w:rPr>
        <w:t>ork</w:t>
      </w:r>
      <w:r w:rsidRPr="00B72469">
        <w:rPr>
          <w:rFonts w:ascii="Times New Roman" w:eastAsia="Arial" w:hAnsi="Times New Roman" w:cs="Times New Roman"/>
          <w:spacing w:val="-2"/>
          <w:w w:val="92"/>
          <w:sz w:val="18"/>
          <w:szCs w:val="18"/>
        </w:rPr>
        <w:t xml:space="preserve"> </w:t>
      </w:r>
      <w:r w:rsidRPr="00B72469">
        <w:rPr>
          <w:rFonts w:ascii="Times New Roman" w:eastAsia="Arial" w:hAnsi="Times New Roman" w:cs="Times New Roman"/>
          <w:w w:val="92"/>
          <w:sz w:val="18"/>
          <w:szCs w:val="18"/>
        </w:rPr>
        <w:t>communication</w:t>
      </w:r>
      <w:r w:rsidRPr="00B72469">
        <w:rPr>
          <w:rFonts w:ascii="Times New Roman" w:eastAsia="Arial" w:hAnsi="Times New Roman" w:cs="Times New Roman"/>
          <w:spacing w:val="-6"/>
          <w:w w:val="92"/>
          <w:sz w:val="18"/>
          <w:szCs w:val="18"/>
        </w:rPr>
        <w:t xml:space="preserve"> </w:t>
      </w:r>
      <w:r w:rsidRPr="00B72469">
        <w:rPr>
          <w:rFonts w:ascii="Times New Roman" w:eastAsia="Arial" w:hAnsi="Times New Roman" w:cs="Times New Roman"/>
          <w:w w:val="89"/>
          <w:sz w:val="18"/>
          <w:szCs w:val="18"/>
        </w:rPr>
        <w:t>architecture</w:t>
      </w:r>
      <w:r w:rsidRPr="00B72469">
        <w:rPr>
          <w:rFonts w:ascii="Times New Roman" w:eastAsia="Arial" w:hAnsi="Times New Roman" w:cs="Times New Roman"/>
          <w:spacing w:val="-13"/>
          <w:w w:val="89"/>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sz w:val="18"/>
          <w:szCs w:val="18"/>
        </w:rPr>
        <w:t>IPSN</w:t>
      </w:r>
    </w:p>
    <w:p w14:paraId="0AFED2F2" w14:textId="77777777" w:rsidR="00676FEB" w:rsidRPr="00B72469" w:rsidRDefault="00676FEB" w:rsidP="00676FEB">
      <w:pPr>
        <w:spacing w:after="0" w:line="169" w:lineRule="exact"/>
        <w:ind w:left="419" w:right="-67"/>
        <w:rPr>
          <w:rFonts w:ascii="Times New Roman" w:eastAsia="Arial" w:hAnsi="Times New Roman" w:cs="Times New Roman"/>
          <w:sz w:val="18"/>
          <w:szCs w:val="18"/>
        </w:rPr>
      </w:pPr>
      <w:r w:rsidRPr="00B72469">
        <w:rPr>
          <w:rFonts w:ascii="Times New Roman" w:eastAsia="Arial" w:hAnsi="Times New Roman" w:cs="Times New Roman"/>
          <w:sz w:val="18"/>
          <w:szCs w:val="18"/>
        </w:rPr>
        <w:t xml:space="preserve">’07: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4"/>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9"/>
          <w:w w:val="89"/>
          <w:sz w:val="18"/>
          <w:szCs w:val="18"/>
        </w:rPr>
        <w:t xml:space="preserve"> </w:t>
      </w:r>
      <w:r w:rsidRPr="00B72469">
        <w:rPr>
          <w:rFonts w:ascii="Times New Roman" w:eastAsia="Arial" w:hAnsi="Times New Roman" w:cs="Times New Roman"/>
          <w:w w:val="89"/>
          <w:sz w:val="18"/>
          <w:szCs w:val="18"/>
        </w:rPr>
        <w:t>6th</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w w:val="89"/>
          <w:sz w:val="18"/>
          <w:szCs w:val="18"/>
        </w:rPr>
        <w:t>international</w:t>
      </w:r>
      <w:r w:rsidRPr="00B72469">
        <w:rPr>
          <w:rFonts w:ascii="Times New Roman" w:eastAsia="Arial" w:hAnsi="Times New Roman" w:cs="Times New Roman"/>
          <w:spacing w:val="25"/>
          <w:w w:val="89"/>
          <w:sz w:val="18"/>
          <w:szCs w:val="18"/>
        </w:rPr>
        <w:t xml:space="preserve"> </w:t>
      </w:r>
      <w:r w:rsidRPr="00B72469">
        <w:rPr>
          <w:rFonts w:ascii="Times New Roman" w:eastAsia="Arial" w:hAnsi="Times New Roman" w:cs="Times New Roman"/>
          <w:w w:val="89"/>
          <w:sz w:val="18"/>
          <w:szCs w:val="18"/>
        </w:rPr>
        <w:t>conference</w:t>
      </w:r>
      <w:r w:rsidRPr="00B72469">
        <w:rPr>
          <w:rFonts w:ascii="Times New Roman" w:eastAsia="Arial" w:hAnsi="Times New Roman" w:cs="Times New Roman"/>
          <w:spacing w:val="-13"/>
          <w:w w:val="89"/>
          <w:sz w:val="18"/>
          <w:szCs w:val="18"/>
        </w:rPr>
        <w:t xml:space="preserve"> </w:t>
      </w:r>
      <w:r w:rsidRPr="00B72469">
        <w:rPr>
          <w:rFonts w:ascii="Times New Roman" w:eastAsia="Arial" w:hAnsi="Times New Roman" w:cs="Times New Roman"/>
          <w:w w:val="89"/>
          <w:sz w:val="18"/>
          <w:szCs w:val="18"/>
        </w:rPr>
        <w:t>on</w:t>
      </w:r>
      <w:r w:rsidRPr="00B72469">
        <w:rPr>
          <w:rFonts w:ascii="Times New Roman" w:eastAsia="Arial" w:hAnsi="Times New Roman" w:cs="Times New Roman"/>
          <w:spacing w:val="-4"/>
          <w:w w:val="89"/>
          <w:sz w:val="18"/>
          <w:szCs w:val="18"/>
        </w:rPr>
        <w:t xml:space="preserve"> </w:t>
      </w:r>
      <w:r w:rsidRPr="00B72469">
        <w:rPr>
          <w:rFonts w:ascii="Times New Roman" w:eastAsia="Arial" w:hAnsi="Times New Roman" w:cs="Times New Roman"/>
          <w:sz w:val="18"/>
          <w:szCs w:val="18"/>
        </w:rPr>
        <w:t>Info</w:t>
      </w:r>
      <w:r w:rsidRPr="00B72469">
        <w:rPr>
          <w:rFonts w:ascii="Times New Roman" w:eastAsia="Arial" w:hAnsi="Times New Roman" w:cs="Times New Roman"/>
          <w:spacing w:val="-4"/>
          <w:sz w:val="18"/>
          <w:szCs w:val="18"/>
        </w:rPr>
        <w:t>r</w:t>
      </w:r>
      <w:r w:rsidRPr="00B72469">
        <w:rPr>
          <w:rFonts w:ascii="Times New Roman" w:eastAsia="Arial" w:hAnsi="Times New Roman" w:cs="Times New Roman"/>
          <w:sz w:val="18"/>
          <w:szCs w:val="18"/>
        </w:rPr>
        <w:t>-</w:t>
      </w:r>
    </w:p>
    <w:p w14:paraId="0AFED2F3"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proofErr w:type="gramStart"/>
      <w:r w:rsidRPr="00B72469">
        <w:rPr>
          <w:rFonts w:ascii="Times New Roman" w:eastAsia="Arial" w:hAnsi="Times New Roman" w:cs="Times New Roman"/>
          <w:w w:val="90"/>
          <w:sz w:val="18"/>
          <w:szCs w:val="18"/>
        </w:rPr>
        <w:t>mation</w:t>
      </w:r>
      <w:proofErr w:type="gramEnd"/>
      <w:r w:rsidRPr="00B72469">
        <w:rPr>
          <w:rFonts w:ascii="Times New Roman" w:eastAsia="Arial" w:hAnsi="Times New Roman" w:cs="Times New Roman"/>
          <w:spacing w:val="21"/>
          <w:w w:val="90"/>
          <w:sz w:val="18"/>
          <w:szCs w:val="18"/>
        </w:rPr>
        <w:t xml:space="preserve"> </w:t>
      </w:r>
      <w:r w:rsidRPr="00B72469">
        <w:rPr>
          <w:rFonts w:ascii="Times New Roman" w:eastAsia="Arial" w:hAnsi="Times New Roman" w:cs="Times New Roman"/>
          <w:w w:val="90"/>
          <w:sz w:val="18"/>
          <w:szCs w:val="18"/>
        </w:rPr>
        <w:t>processing</w:t>
      </w:r>
      <w:r w:rsidRPr="00B72469">
        <w:rPr>
          <w:rFonts w:ascii="Times New Roman" w:eastAsia="Arial" w:hAnsi="Times New Roman" w:cs="Times New Roman"/>
          <w:spacing w:val="-7"/>
          <w:w w:val="90"/>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6"/>
          <w:sz w:val="18"/>
          <w:szCs w:val="18"/>
        </w:rPr>
        <w:t>sensor</w:t>
      </w:r>
      <w:r w:rsidRPr="00B72469">
        <w:rPr>
          <w:rFonts w:ascii="Times New Roman" w:eastAsia="Arial" w:hAnsi="Times New Roman" w:cs="Times New Roman"/>
          <w:spacing w:val="1"/>
          <w:w w:val="86"/>
          <w:sz w:val="18"/>
          <w:szCs w:val="18"/>
        </w:rPr>
        <w:t xml:space="preserve"> </w:t>
      </w:r>
      <w:r w:rsidRPr="00B72469">
        <w:rPr>
          <w:rFonts w:ascii="Times New Roman" w:eastAsia="Arial" w:hAnsi="Times New Roman" w:cs="Times New Roman"/>
          <w:w w:val="86"/>
          <w:sz w:val="18"/>
          <w:szCs w:val="18"/>
        </w:rPr>
        <w:t>net</w:t>
      </w:r>
      <w:r w:rsidRPr="00B72469">
        <w:rPr>
          <w:rFonts w:ascii="Times New Roman" w:eastAsia="Arial" w:hAnsi="Times New Roman" w:cs="Times New Roman"/>
          <w:spacing w:val="-2"/>
          <w:w w:val="86"/>
          <w:sz w:val="18"/>
          <w:szCs w:val="18"/>
        </w:rPr>
        <w:t>w</w:t>
      </w:r>
      <w:r w:rsidRPr="00B72469">
        <w:rPr>
          <w:rFonts w:ascii="Times New Roman" w:eastAsia="Arial" w:hAnsi="Times New Roman" w:cs="Times New Roman"/>
          <w:w w:val="86"/>
          <w:sz w:val="18"/>
          <w:szCs w:val="18"/>
        </w:rPr>
        <w:t xml:space="preserve">orks, </w:t>
      </w:r>
      <w:r w:rsidRPr="00B72469">
        <w:rPr>
          <w:rFonts w:ascii="Times New Roman" w:eastAsia="Arial" w:hAnsi="Times New Roman" w:cs="Times New Roman"/>
          <w:spacing w:val="6"/>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3"/>
          <w:w w:val="86"/>
          <w:sz w:val="18"/>
          <w:szCs w:val="18"/>
        </w:rPr>
        <w:t xml:space="preserve"> </w:t>
      </w:r>
      <w:r w:rsidRPr="00B72469">
        <w:rPr>
          <w:rFonts w:ascii="Times New Roman" w:eastAsia="Arial" w:hAnsi="Times New Roman" w:cs="Times New Roman"/>
          <w:w w:val="86"/>
          <w:sz w:val="18"/>
          <w:szCs w:val="18"/>
        </w:rPr>
        <w:t>479–488,</w:t>
      </w:r>
      <w:r w:rsidRPr="00B72469">
        <w:rPr>
          <w:rFonts w:ascii="Times New Roman" w:eastAsia="Arial" w:hAnsi="Times New Roman" w:cs="Times New Roman"/>
          <w:spacing w:val="38"/>
          <w:w w:val="86"/>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w</w:t>
      </w:r>
    </w:p>
    <w:p w14:paraId="0AFED2F4" w14:textId="77777777" w:rsidR="00676FEB" w:rsidRPr="00B72469" w:rsidRDefault="00676FEB" w:rsidP="00676FEB">
      <w:pPr>
        <w:spacing w:after="0" w:line="181" w:lineRule="exact"/>
        <w:ind w:left="419" w:right="-20"/>
        <w:rPr>
          <w:rFonts w:ascii="Times New Roman" w:eastAsia="Arial" w:hAnsi="Times New Roman" w:cs="Times New Roman"/>
          <w:sz w:val="18"/>
          <w:szCs w:val="18"/>
        </w:rPr>
      </w:pP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7.</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F5" w14:textId="77777777" w:rsidR="00676FEB" w:rsidRPr="00B72469" w:rsidRDefault="00676FEB" w:rsidP="00676FEB">
      <w:pPr>
        <w:spacing w:before="8" w:after="0" w:line="170" w:lineRule="exact"/>
        <w:rPr>
          <w:rFonts w:ascii="Times New Roman" w:hAnsi="Times New Roman" w:cs="Times New Roman"/>
          <w:sz w:val="17"/>
          <w:szCs w:val="17"/>
        </w:rPr>
      </w:pPr>
    </w:p>
    <w:p w14:paraId="0AFED2F6" w14:textId="77777777" w:rsidR="00676FEB" w:rsidRPr="00B72469" w:rsidRDefault="00676FEB" w:rsidP="00676FEB">
      <w:pPr>
        <w:spacing w:after="0" w:line="198" w:lineRule="auto"/>
        <w:ind w:left="419" w:right="-51"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22]</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7"/>
          <w:sz w:val="18"/>
          <w:szCs w:val="18"/>
        </w:rPr>
        <w:t>W</w:t>
      </w:r>
      <w:r w:rsidRPr="00B72469">
        <w:rPr>
          <w:rFonts w:ascii="Times New Roman" w:eastAsia="Arial" w:hAnsi="Times New Roman" w:cs="Times New Roman"/>
          <w:sz w:val="18"/>
          <w:szCs w:val="18"/>
        </w:rPr>
        <w:t>ired</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 xml:space="preserve">ws.  </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92"/>
          <w:sz w:val="18"/>
          <w:szCs w:val="18"/>
        </w:rPr>
        <w:t>“Declassified</w:t>
      </w:r>
      <w:r w:rsidRPr="00B72469">
        <w:rPr>
          <w:rFonts w:ascii="Times New Roman" w:eastAsia="Arial" w:hAnsi="Times New Roman" w:cs="Times New Roman"/>
          <w:spacing w:val="43"/>
          <w:w w:val="92"/>
          <w:sz w:val="18"/>
          <w:szCs w:val="18"/>
        </w:rPr>
        <w:t xml:space="preserve"> </w:t>
      </w:r>
      <w:r w:rsidRPr="00B72469">
        <w:rPr>
          <w:rFonts w:ascii="Times New Roman" w:eastAsia="Arial" w:hAnsi="Times New Roman" w:cs="Times New Roman"/>
          <w:sz w:val="18"/>
          <w:szCs w:val="18"/>
        </w:rPr>
        <w:t>NSA</w:t>
      </w:r>
      <w:r w:rsidRPr="00B72469">
        <w:rPr>
          <w:rFonts w:ascii="Times New Roman" w:eastAsia="Arial" w:hAnsi="Times New Roman" w:cs="Times New Roman"/>
          <w:spacing w:val="24"/>
          <w:sz w:val="18"/>
          <w:szCs w:val="18"/>
        </w:rPr>
        <w:t xml:space="preserve"> </w:t>
      </w:r>
      <w:proofErr w:type="gramStart"/>
      <w:r w:rsidRPr="00B72469">
        <w:rPr>
          <w:rFonts w:ascii="Times New Roman" w:eastAsia="Arial" w:hAnsi="Times New Roman" w:cs="Times New Roman"/>
          <w:w w:val="88"/>
          <w:sz w:val="18"/>
          <w:szCs w:val="18"/>
        </w:rPr>
        <w:t xml:space="preserve">document </w:t>
      </w:r>
      <w:r w:rsidRPr="00B72469">
        <w:rPr>
          <w:rFonts w:ascii="Times New Roman" w:eastAsia="Arial" w:hAnsi="Times New Roman" w:cs="Times New Roman"/>
          <w:spacing w:val="9"/>
          <w:w w:val="88"/>
          <w:sz w:val="18"/>
          <w:szCs w:val="18"/>
        </w:rPr>
        <w:t xml:space="preserve"> </w:t>
      </w:r>
      <w:r w:rsidRPr="00B72469">
        <w:rPr>
          <w:rFonts w:ascii="Times New Roman" w:eastAsia="Arial" w:hAnsi="Times New Roman" w:cs="Times New Roman"/>
          <w:w w:val="88"/>
          <w:sz w:val="18"/>
          <w:szCs w:val="18"/>
        </w:rPr>
        <w:t>r</w:t>
      </w:r>
      <w:r w:rsidRPr="00B72469">
        <w:rPr>
          <w:rFonts w:ascii="Times New Roman" w:eastAsia="Arial" w:hAnsi="Times New Roman" w:cs="Times New Roman"/>
          <w:spacing w:val="-3"/>
          <w:w w:val="88"/>
          <w:sz w:val="18"/>
          <w:szCs w:val="18"/>
        </w:rPr>
        <w:t>ev</w:t>
      </w:r>
      <w:r w:rsidRPr="00B72469">
        <w:rPr>
          <w:rFonts w:ascii="Times New Roman" w:eastAsia="Arial" w:hAnsi="Times New Roman" w:cs="Times New Roman"/>
          <w:w w:val="88"/>
          <w:sz w:val="18"/>
          <w:szCs w:val="18"/>
        </w:rPr>
        <w:t>eals</w:t>
      </w:r>
      <w:proofErr w:type="gramEnd"/>
      <w:r w:rsidRPr="00B72469">
        <w:rPr>
          <w:rFonts w:ascii="Times New Roman" w:eastAsia="Arial" w:hAnsi="Times New Roman" w:cs="Times New Roman"/>
          <w:spacing w:val="39"/>
          <w:w w:val="88"/>
          <w:sz w:val="18"/>
          <w:szCs w:val="18"/>
        </w:rPr>
        <w:t xml:space="preserve"> </w:t>
      </w:r>
      <w:r w:rsidRPr="00B72469">
        <w:rPr>
          <w:rFonts w:ascii="Times New Roman" w:eastAsia="Arial" w:hAnsi="Times New Roman" w:cs="Times New Roman"/>
          <w:sz w:val="18"/>
          <w:szCs w:val="18"/>
        </w:rPr>
        <w:t xml:space="preserve">the </w:t>
      </w:r>
      <w:r w:rsidRPr="00B72469">
        <w:rPr>
          <w:rFonts w:ascii="Times New Roman" w:eastAsia="Arial" w:hAnsi="Times New Roman" w:cs="Times New Roman"/>
          <w:w w:val="85"/>
          <w:sz w:val="18"/>
          <w:szCs w:val="18"/>
        </w:rPr>
        <w:t>secret</w:t>
      </w:r>
      <w:r w:rsidRPr="00B72469">
        <w:rPr>
          <w:rFonts w:ascii="Times New Roman" w:eastAsia="Arial" w:hAnsi="Times New Roman" w:cs="Times New Roman"/>
          <w:spacing w:val="29"/>
          <w:w w:val="85"/>
          <w:sz w:val="18"/>
          <w:szCs w:val="18"/>
        </w:rPr>
        <w:t xml:space="preserve"> </w:t>
      </w:r>
      <w:r w:rsidRPr="00B72469">
        <w:rPr>
          <w:rFonts w:ascii="Times New Roman" w:eastAsia="Arial" w:hAnsi="Times New Roman" w:cs="Times New Roman"/>
          <w:sz w:val="18"/>
          <w:szCs w:val="18"/>
        </w:rPr>
        <w:t>history</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87"/>
          <w:sz w:val="18"/>
          <w:szCs w:val="18"/>
        </w:rPr>
        <w:t>tempest</w:t>
      </w:r>
      <w:r w:rsidRPr="00B72469">
        <w:rPr>
          <w:rFonts w:ascii="Times New Roman" w:eastAsia="Arial" w:hAnsi="Times New Roman" w:cs="Times New Roman"/>
          <w:spacing w:val="-13"/>
          <w:w w:val="87"/>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9"/>
          <w:sz w:val="18"/>
          <w:szCs w:val="18"/>
        </w:rPr>
        <w:t xml:space="preserve"> </w:t>
      </w:r>
      <w:hyperlink r:id="rId1398">
        <w:r w:rsidRPr="00B72469">
          <w:rPr>
            <w:rFonts w:ascii="Times New Roman" w:eastAsia="Arial" w:hAnsi="Times New Roman" w:cs="Times New Roman"/>
            <w:w w:val="128"/>
            <w:sz w:val="18"/>
            <w:szCs w:val="18"/>
          </w:rPr>
          <w:t xml:space="preserve">http://www.wired.com/ </w:t>
        </w:r>
      </w:hyperlink>
      <w:r w:rsidRPr="00B72469">
        <w:rPr>
          <w:rFonts w:ascii="Times New Roman" w:eastAsia="Arial" w:hAnsi="Times New Roman" w:cs="Times New Roman"/>
          <w:w w:val="133"/>
          <w:sz w:val="18"/>
          <w:szCs w:val="18"/>
        </w:rPr>
        <w:t>threatlevel/2008/04/nsa</w:t>
      </w:r>
      <w:r w:rsidRPr="00B72469">
        <w:rPr>
          <w:rFonts w:ascii="Times New Roman" w:eastAsia="Arial" w:hAnsi="Times New Roman" w:cs="Times New Roman"/>
          <w:spacing w:val="10"/>
          <w:w w:val="133"/>
          <w:sz w:val="18"/>
          <w:szCs w:val="18"/>
        </w:rPr>
        <w:t>-</w:t>
      </w:r>
      <w:r w:rsidRPr="00B72469">
        <w:rPr>
          <w:rFonts w:ascii="Times New Roman" w:eastAsia="Arial" w:hAnsi="Times New Roman" w:cs="Times New Roman"/>
          <w:w w:val="130"/>
          <w:sz w:val="18"/>
          <w:szCs w:val="18"/>
        </w:rPr>
        <w:t>releases</w:t>
      </w:r>
      <w:r w:rsidRPr="00B72469">
        <w:rPr>
          <w:rFonts w:ascii="Times New Roman" w:eastAsia="Arial" w:hAnsi="Times New Roman" w:cs="Times New Roman"/>
          <w:spacing w:val="10"/>
          <w:w w:val="130"/>
          <w:sz w:val="18"/>
          <w:szCs w:val="18"/>
        </w:rPr>
        <w:t>-</w:t>
      </w:r>
      <w:r w:rsidRPr="00B72469">
        <w:rPr>
          <w:rFonts w:ascii="Times New Roman" w:eastAsia="Arial" w:hAnsi="Times New Roman" w:cs="Times New Roman"/>
          <w:w w:val="113"/>
          <w:sz w:val="18"/>
          <w:szCs w:val="18"/>
        </w:rPr>
        <w:t>se</w:t>
      </w:r>
      <w:r w:rsidRPr="00B72469">
        <w:rPr>
          <w:rFonts w:ascii="Times New Roman" w:eastAsia="Arial" w:hAnsi="Times New Roman" w:cs="Times New Roman"/>
          <w:w w:val="89"/>
          <w:sz w:val="18"/>
          <w:szCs w:val="18"/>
        </w:rPr>
        <w:t>.</w:t>
      </w:r>
    </w:p>
    <w:p w14:paraId="0AFED2F7" w14:textId="77777777" w:rsidR="00676FEB" w:rsidRPr="00B72469" w:rsidRDefault="00676FEB" w:rsidP="00676FEB">
      <w:pPr>
        <w:spacing w:before="3" w:after="0" w:line="170" w:lineRule="exact"/>
        <w:rPr>
          <w:rFonts w:ascii="Times New Roman" w:hAnsi="Times New Roman" w:cs="Times New Roman"/>
          <w:sz w:val="17"/>
          <w:szCs w:val="17"/>
        </w:rPr>
      </w:pPr>
    </w:p>
    <w:p w14:paraId="0AFED2F8" w14:textId="77777777" w:rsidR="00676FEB" w:rsidRPr="00B72469" w:rsidRDefault="00676FEB" w:rsidP="00676FEB">
      <w:pPr>
        <w:spacing w:after="0" w:line="182" w:lineRule="exact"/>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23]</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24"/>
          <w:sz w:val="18"/>
          <w:szCs w:val="18"/>
        </w:rPr>
        <w:t xml:space="preserve"> </w:t>
      </w:r>
      <w:r w:rsidRPr="00B72469">
        <w:rPr>
          <w:rFonts w:ascii="Times New Roman" w:eastAsia="Arial" w:hAnsi="Times New Roman" w:cs="Times New Roman"/>
          <w:w w:val="89"/>
          <w:sz w:val="18"/>
          <w:szCs w:val="18"/>
        </w:rPr>
        <w:t>Ongtang,</w:t>
      </w:r>
      <w:r w:rsidRPr="00B72469">
        <w:rPr>
          <w:rFonts w:ascii="Times New Roman" w:eastAsia="Arial" w:hAnsi="Times New Roman" w:cs="Times New Roman"/>
          <w:spacing w:val="32"/>
          <w:w w:val="89"/>
          <w:sz w:val="18"/>
          <w:szCs w:val="18"/>
        </w:rPr>
        <w:t xml:space="preserve"> </w:t>
      </w:r>
      <w:r w:rsidRPr="00B72469">
        <w:rPr>
          <w:rFonts w:ascii="Times New Roman" w:eastAsia="Arial" w:hAnsi="Times New Roman" w:cs="Times New Roman"/>
          <w:sz w:val="18"/>
          <w:szCs w:val="18"/>
        </w:rPr>
        <w:t>S.</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E.</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5"/>
          <w:sz w:val="18"/>
          <w:szCs w:val="18"/>
        </w:rPr>
        <w:t>McLaughlin,</w:t>
      </w:r>
      <w:r w:rsidRPr="00B72469">
        <w:rPr>
          <w:rFonts w:ascii="Times New Roman" w:eastAsia="Arial" w:hAnsi="Times New Roman" w:cs="Times New Roman"/>
          <w:spacing w:val="29"/>
          <w:w w:val="95"/>
          <w:sz w:val="18"/>
          <w:szCs w:val="18"/>
        </w:rPr>
        <w:t xml:space="preserve"> </w:t>
      </w:r>
      <w:r w:rsidRPr="00B72469">
        <w:rPr>
          <w:rFonts w:ascii="Times New Roman" w:eastAsia="Arial" w:hAnsi="Times New Roman" w:cs="Times New Roman"/>
          <w:spacing w:val="-16"/>
          <w:sz w:val="18"/>
          <w:szCs w:val="18"/>
        </w:rPr>
        <w:t>W</w:t>
      </w:r>
      <w:r w:rsidRPr="00B72469">
        <w:rPr>
          <w:rFonts w:ascii="Times New Roman" w:eastAsia="Arial" w:hAnsi="Times New Roman" w:cs="Times New Roman"/>
          <w:sz w:val="18"/>
          <w:szCs w:val="18"/>
        </w:rPr>
        <w:t>.</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z w:val="18"/>
          <w:szCs w:val="18"/>
        </w:rPr>
        <w:t>Enck,</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4"/>
          <w:sz w:val="18"/>
          <w:szCs w:val="18"/>
        </w:rPr>
        <w:t>and</w:t>
      </w:r>
      <w:r w:rsidRPr="00B72469">
        <w:rPr>
          <w:rFonts w:ascii="Times New Roman" w:eastAsia="Arial" w:hAnsi="Times New Roman" w:cs="Times New Roman"/>
          <w:spacing w:val="34"/>
          <w:w w:val="84"/>
          <w:sz w:val="18"/>
          <w:szCs w:val="18"/>
        </w:rPr>
        <w:t xml:space="preserve"> </w:t>
      </w:r>
      <w:r w:rsidRPr="00B72469">
        <w:rPr>
          <w:rFonts w:ascii="Times New Roman" w:eastAsia="Arial" w:hAnsi="Times New Roman" w:cs="Times New Roman"/>
          <w:spacing w:val="-17"/>
          <w:w w:val="84"/>
          <w:sz w:val="18"/>
          <w:szCs w:val="18"/>
        </w:rPr>
        <w:t>P</w:t>
      </w:r>
      <w:r w:rsidRPr="00B72469">
        <w:rPr>
          <w:rFonts w:ascii="Times New Roman" w:eastAsia="Arial" w:hAnsi="Times New Roman" w:cs="Times New Roman"/>
          <w:w w:val="84"/>
          <w:sz w:val="18"/>
          <w:szCs w:val="18"/>
        </w:rPr>
        <w:t>.</w:t>
      </w:r>
      <w:r w:rsidRPr="00B72469">
        <w:rPr>
          <w:rFonts w:ascii="Times New Roman" w:eastAsia="Arial" w:hAnsi="Times New Roman" w:cs="Times New Roman"/>
          <w:spacing w:val="26"/>
          <w:w w:val="84"/>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z w:val="18"/>
          <w:szCs w:val="18"/>
        </w:rPr>
        <w:t xml:space="preserve">Mc- </w:t>
      </w:r>
      <w:r w:rsidRPr="00B72469">
        <w:rPr>
          <w:rFonts w:ascii="Times New Roman" w:eastAsia="Arial" w:hAnsi="Times New Roman" w:cs="Times New Roman"/>
          <w:w w:val="91"/>
          <w:sz w:val="18"/>
          <w:szCs w:val="18"/>
        </w:rPr>
        <w:t>Daniel.</w:t>
      </w:r>
      <w:proofErr w:type="gramEnd"/>
      <w:r w:rsidRPr="00B72469">
        <w:rPr>
          <w:rFonts w:ascii="Times New Roman" w:eastAsia="Arial" w:hAnsi="Times New Roman" w:cs="Times New Roman"/>
          <w:spacing w:val="11"/>
          <w:w w:val="91"/>
          <w:sz w:val="18"/>
          <w:szCs w:val="18"/>
        </w:rPr>
        <w:t xml:space="preserve"> </w:t>
      </w:r>
      <w:r w:rsidRPr="00B72469">
        <w:rPr>
          <w:rFonts w:ascii="Times New Roman" w:eastAsia="Arial" w:hAnsi="Times New Roman" w:cs="Times New Roman"/>
          <w:w w:val="91"/>
          <w:sz w:val="18"/>
          <w:szCs w:val="18"/>
        </w:rPr>
        <w:t>“Semantically</w:t>
      </w:r>
      <w:r w:rsidRPr="00B72469">
        <w:rPr>
          <w:rFonts w:ascii="Times New Roman" w:eastAsia="Arial" w:hAnsi="Times New Roman" w:cs="Times New Roman"/>
          <w:spacing w:val="22"/>
          <w:w w:val="91"/>
          <w:sz w:val="18"/>
          <w:szCs w:val="18"/>
        </w:rPr>
        <w:t xml:space="preserve"> </w:t>
      </w:r>
      <w:r w:rsidRPr="00B72469">
        <w:rPr>
          <w:rFonts w:ascii="Times New Roman" w:eastAsia="Arial" w:hAnsi="Times New Roman" w:cs="Times New Roman"/>
          <w:w w:val="91"/>
          <w:sz w:val="18"/>
          <w:szCs w:val="18"/>
        </w:rPr>
        <w:t>rich</w:t>
      </w:r>
      <w:r w:rsidRPr="00B72469">
        <w:rPr>
          <w:rFonts w:ascii="Times New Roman" w:eastAsia="Arial" w:hAnsi="Times New Roman" w:cs="Times New Roman"/>
          <w:spacing w:val="5"/>
          <w:w w:val="91"/>
          <w:sz w:val="18"/>
          <w:szCs w:val="18"/>
        </w:rPr>
        <w:t xml:space="preserve"> </w:t>
      </w:r>
      <w:r w:rsidRPr="00B72469">
        <w:rPr>
          <w:rFonts w:ascii="Times New Roman" w:eastAsia="Arial" w:hAnsi="Times New Roman" w:cs="Times New Roman"/>
          <w:w w:val="91"/>
          <w:sz w:val="18"/>
          <w:szCs w:val="18"/>
        </w:rPr>
        <w:t>application-centric</w:t>
      </w:r>
      <w:r w:rsidRPr="00B72469">
        <w:rPr>
          <w:rFonts w:ascii="Times New Roman" w:eastAsia="Arial" w:hAnsi="Times New Roman" w:cs="Times New Roman"/>
          <w:spacing w:val="5"/>
          <w:w w:val="91"/>
          <w:sz w:val="18"/>
          <w:szCs w:val="18"/>
        </w:rPr>
        <w:t xml:space="preserve"> </w:t>
      </w:r>
      <w:r w:rsidRPr="00B72469">
        <w:rPr>
          <w:rFonts w:ascii="Times New Roman" w:eastAsia="Arial" w:hAnsi="Times New Roman" w:cs="Times New Roman"/>
          <w:w w:val="91"/>
          <w:sz w:val="18"/>
          <w:szCs w:val="18"/>
        </w:rPr>
        <w:t>security</w:t>
      </w:r>
      <w:r w:rsidRPr="00B72469">
        <w:rPr>
          <w:rFonts w:ascii="Times New Roman" w:eastAsia="Arial" w:hAnsi="Times New Roman" w:cs="Times New Roman"/>
          <w:spacing w:val="-10"/>
          <w:w w:val="91"/>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5"/>
          <w:sz w:val="18"/>
          <w:szCs w:val="18"/>
        </w:rPr>
        <w:t xml:space="preserve"> </w:t>
      </w:r>
      <w:proofErr w:type="gramStart"/>
      <w:r w:rsidRPr="00B72469">
        <w:rPr>
          <w:rFonts w:ascii="Times New Roman" w:eastAsia="Arial" w:hAnsi="Times New Roman" w:cs="Times New Roman"/>
          <w:sz w:val="18"/>
          <w:szCs w:val="18"/>
        </w:rPr>
        <w:t>An</w:t>
      </w:r>
      <w:proofErr w:type="gramEnd"/>
      <w:r w:rsidRPr="00B72469">
        <w:rPr>
          <w:rFonts w:ascii="Times New Roman" w:eastAsia="Arial" w:hAnsi="Times New Roman" w:cs="Times New Roman"/>
          <w:sz w:val="18"/>
          <w:szCs w:val="18"/>
        </w:rPr>
        <w:t xml:space="preserve">- </w:t>
      </w:r>
      <w:r w:rsidRPr="00B72469">
        <w:rPr>
          <w:rFonts w:ascii="Times New Roman" w:eastAsia="Arial" w:hAnsi="Times New Roman" w:cs="Times New Roman"/>
          <w:w w:val="94"/>
          <w:sz w:val="18"/>
          <w:szCs w:val="18"/>
        </w:rPr>
        <w:t>droid</w:t>
      </w:r>
      <w:r w:rsidRPr="00B72469">
        <w:rPr>
          <w:rFonts w:ascii="Times New Roman" w:eastAsia="Arial" w:hAnsi="Times New Roman" w:cs="Times New Roman"/>
          <w:spacing w:val="-13"/>
          <w:w w:val="94"/>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pacing w:val="-7"/>
          <w:w w:val="95"/>
          <w:sz w:val="18"/>
          <w:szCs w:val="18"/>
        </w:rPr>
        <w:t>A</w:t>
      </w:r>
      <w:r w:rsidRPr="00B72469">
        <w:rPr>
          <w:rFonts w:ascii="Times New Roman" w:eastAsia="Arial" w:hAnsi="Times New Roman" w:cs="Times New Roman"/>
          <w:w w:val="95"/>
          <w:sz w:val="18"/>
          <w:szCs w:val="18"/>
        </w:rPr>
        <w:t>CS</w:t>
      </w:r>
      <w:r w:rsidRPr="00B72469">
        <w:rPr>
          <w:rFonts w:ascii="Times New Roman" w:eastAsia="Arial" w:hAnsi="Times New Roman" w:cs="Times New Roman"/>
          <w:spacing w:val="-7"/>
          <w:w w:val="95"/>
          <w:sz w:val="18"/>
          <w:szCs w:val="18"/>
        </w:rPr>
        <w:t>A</w:t>
      </w:r>
      <w:r w:rsidRPr="00B72469">
        <w:rPr>
          <w:rFonts w:ascii="Times New Roman" w:eastAsia="Arial" w:hAnsi="Times New Roman" w:cs="Times New Roman"/>
          <w:w w:val="95"/>
          <w:sz w:val="18"/>
          <w:szCs w:val="18"/>
        </w:rPr>
        <w:t>C,</w:t>
      </w:r>
      <w:r w:rsidRPr="00B72469">
        <w:rPr>
          <w:rFonts w:ascii="Times New Roman" w:eastAsia="Arial" w:hAnsi="Times New Roman" w:cs="Times New Roman"/>
          <w:spacing w:val="1"/>
          <w:w w:val="95"/>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2"/>
          <w:w w:val="86"/>
          <w:sz w:val="18"/>
          <w:szCs w:val="18"/>
        </w:rPr>
        <w:t xml:space="preserve"> </w:t>
      </w:r>
      <w:r w:rsidRPr="00B72469">
        <w:rPr>
          <w:rFonts w:ascii="Times New Roman" w:eastAsia="Arial" w:hAnsi="Times New Roman" w:cs="Times New Roman"/>
          <w:w w:val="86"/>
          <w:sz w:val="18"/>
          <w:szCs w:val="18"/>
        </w:rPr>
        <w:t>340–349.</w:t>
      </w:r>
      <w:r w:rsidRPr="00B72469">
        <w:rPr>
          <w:rFonts w:ascii="Times New Roman" w:eastAsia="Arial" w:hAnsi="Times New Roman" w:cs="Times New Roman"/>
          <w:spacing w:val="26"/>
          <w:w w:val="86"/>
          <w:sz w:val="18"/>
          <w:szCs w:val="18"/>
        </w:rPr>
        <w:t xml:space="preserve"> </w:t>
      </w:r>
      <w:r w:rsidRPr="00B72469">
        <w:rPr>
          <w:rFonts w:ascii="Times New Roman" w:eastAsia="Arial" w:hAnsi="Times New Roman" w:cs="Times New Roman"/>
          <w:w w:val="86"/>
          <w:sz w:val="18"/>
          <w:szCs w:val="18"/>
        </w:rPr>
        <w:t>IEEE</w:t>
      </w:r>
      <w:r w:rsidRPr="00B72469">
        <w:rPr>
          <w:rFonts w:ascii="Times New Roman" w:eastAsia="Arial" w:hAnsi="Times New Roman" w:cs="Times New Roman"/>
          <w:spacing w:val="36"/>
          <w:w w:val="86"/>
          <w:sz w:val="18"/>
          <w:szCs w:val="18"/>
        </w:rPr>
        <w:t xml:space="preserve"> </w:t>
      </w:r>
      <w:r w:rsidRPr="00B72469">
        <w:rPr>
          <w:rFonts w:ascii="Times New Roman" w:eastAsia="Arial" w:hAnsi="Times New Roman" w:cs="Times New Roman"/>
          <w:w w:val="86"/>
          <w:sz w:val="18"/>
          <w:szCs w:val="18"/>
        </w:rPr>
        <w:t>Computer</w:t>
      </w:r>
      <w:r w:rsidRPr="00B72469">
        <w:rPr>
          <w:rFonts w:ascii="Times New Roman" w:eastAsia="Arial" w:hAnsi="Times New Roman" w:cs="Times New Roman"/>
          <w:spacing w:val="35"/>
          <w:w w:val="86"/>
          <w:sz w:val="18"/>
          <w:szCs w:val="18"/>
        </w:rPr>
        <w:t xml:space="preserve"> </w:t>
      </w:r>
      <w:r w:rsidRPr="00B72469">
        <w:rPr>
          <w:rFonts w:ascii="Times New Roman" w:eastAsia="Arial" w:hAnsi="Times New Roman" w:cs="Times New Roman"/>
          <w:w w:val="91"/>
          <w:sz w:val="18"/>
          <w:szCs w:val="18"/>
        </w:rPr>
        <w:t>Societ</w:t>
      </w:r>
      <w:r w:rsidRPr="00B72469">
        <w:rPr>
          <w:rFonts w:ascii="Times New Roman" w:eastAsia="Arial" w:hAnsi="Times New Roman" w:cs="Times New Roman"/>
          <w:spacing w:val="-12"/>
          <w:w w:val="91"/>
          <w:sz w:val="18"/>
          <w:szCs w:val="18"/>
        </w:rPr>
        <w:t>y</w:t>
      </w:r>
      <w:r w:rsidRPr="00B72469">
        <w:rPr>
          <w:rFonts w:ascii="Times New Roman" w:eastAsia="Arial" w:hAnsi="Times New Roman" w:cs="Times New Roman"/>
          <w:w w:val="89"/>
          <w:sz w:val="18"/>
          <w:szCs w:val="18"/>
        </w:rPr>
        <w:t>,</w:t>
      </w:r>
    </w:p>
    <w:p w14:paraId="0AFED2F9" w14:textId="77777777" w:rsidR="00676FEB" w:rsidRPr="00B72469" w:rsidRDefault="00676FEB" w:rsidP="00676FEB">
      <w:pPr>
        <w:spacing w:after="0" w:line="183" w:lineRule="exact"/>
        <w:ind w:left="419" w:right="-20"/>
        <w:rPr>
          <w:rFonts w:ascii="Times New Roman" w:eastAsia="Arial" w:hAnsi="Times New Roman" w:cs="Times New Roman"/>
          <w:sz w:val="18"/>
          <w:szCs w:val="18"/>
        </w:rPr>
      </w:pPr>
      <w:r w:rsidRPr="00B72469">
        <w:rPr>
          <w:rFonts w:ascii="Times New Roman" w:eastAsia="Arial" w:hAnsi="Times New Roman" w:cs="Times New Roman"/>
          <w:sz w:val="18"/>
          <w:szCs w:val="18"/>
        </w:rPr>
        <w:t>2009.</w:t>
      </w:r>
    </w:p>
    <w:p w14:paraId="0AFED2FA" w14:textId="77777777" w:rsidR="00676FEB" w:rsidRPr="00B72469" w:rsidRDefault="00676FEB" w:rsidP="00676FEB">
      <w:pPr>
        <w:spacing w:before="10" w:after="0" w:line="140" w:lineRule="exact"/>
        <w:rPr>
          <w:rFonts w:ascii="Times New Roman" w:hAnsi="Times New Roman" w:cs="Times New Roman"/>
          <w:sz w:val="14"/>
          <w:szCs w:val="14"/>
        </w:rPr>
      </w:pPr>
    </w:p>
    <w:p w14:paraId="0AFED2FB" w14:textId="77777777" w:rsidR="00676FEB" w:rsidRPr="00B72469" w:rsidRDefault="00676FEB" w:rsidP="00676FEB">
      <w:pPr>
        <w:spacing w:after="0" w:line="208" w:lineRule="auto"/>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24]</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A.</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86"/>
          <w:sz w:val="18"/>
          <w:szCs w:val="18"/>
        </w:rPr>
        <w:t>Peddemors,</w:t>
      </w:r>
      <w:r w:rsidRPr="00B72469">
        <w:rPr>
          <w:rFonts w:ascii="Times New Roman" w:eastAsia="Arial" w:hAnsi="Times New Roman" w:cs="Times New Roman"/>
          <w:spacing w:val="16"/>
          <w:w w:val="86"/>
          <w:sz w:val="18"/>
          <w:szCs w:val="18"/>
        </w:rPr>
        <w:t xml:space="preserve"> </w:t>
      </w:r>
      <w:r w:rsidRPr="00B72469">
        <w:rPr>
          <w:rFonts w:ascii="Times New Roman" w:eastAsia="Arial" w:hAnsi="Times New Roman" w:cs="Times New Roman"/>
          <w:sz w:val="18"/>
          <w:szCs w:val="18"/>
        </w:rPr>
        <w:t>H.</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w w:val="89"/>
          <w:sz w:val="18"/>
          <w:szCs w:val="18"/>
        </w:rPr>
        <w:t>Eertink,</w:t>
      </w:r>
      <w:r w:rsidRPr="00B72469">
        <w:rPr>
          <w:rFonts w:ascii="Times New Roman" w:eastAsia="Arial" w:hAnsi="Times New Roman" w:cs="Times New Roman"/>
          <w:spacing w:val="38"/>
          <w:w w:val="89"/>
          <w:sz w:val="18"/>
          <w:szCs w:val="18"/>
        </w:rPr>
        <w:t xml:space="preserve"> </w:t>
      </w:r>
      <w:r w:rsidRPr="00B72469">
        <w:rPr>
          <w:rFonts w:ascii="Times New Roman" w:eastAsia="Arial" w:hAnsi="Times New Roman" w:cs="Times New Roman"/>
          <w:w w:val="89"/>
          <w:sz w:val="18"/>
          <w:szCs w:val="18"/>
        </w:rPr>
        <w:t>and</w:t>
      </w:r>
      <w:r w:rsidRPr="00B72469">
        <w:rPr>
          <w:rFonts w:ascii="Times New Roman" w:eastAsia="Arial" w:hAnsi="Times New Roman" w:cs="Times New Roman"/>
          <w:spacing w:val="2"/>
          <w:w w:val="89"/>
          <w:sz w:val="18"/>
          <w:szCs w:val="18"/>
        </w:rPr>
        <w:t xml:space="preserve"> </w:t>
      </w:r>
      <w:r w:rsidRPr="00B72469">
        <w:rPr>
          <w:rFonts w:ascii="Times New Roman" w:eastAsia="Arial" w:hAnsi="Times New Roman" w:cs="Times New Roman"/>
          <w:sz w:val="18"/>
          <w:szCs w:val="18"/>
        </w:rPr>
        <w:t>I.</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w w:val="87"/>
          <w:sz w:val="18"/>
          <w:szCs w:val="18"/>
        </w:rPr>
        <w:t>Niem</w:t>
      </w:r>
      <w:r w:rsidRPr="00B72469">
        <w:rPr>
          <w:rFonts w:ascii="Times New Roman" w:eastAsia="Arial" w:hAnsi="Times New Roman" w:cs="Times New Roman"/>
          <w:spacing w:val="-3"/>
          <w:w w:val="87"/>
          <w:sz w:val="18"/>
          <w:szCs w:val="18"/>
        </w:rPr>
        <w:t>e</w:t>
      </w:r>
      <w:r w:rsidRPr="00B72469">
        <w:rPr>
          <w:rFonts w:ascii="Times New Roman" w:eastAsia="Arial" w:hAnsi="Times New Roman" w:cs="Times New Roman"/>
          <w:w w:val="87"/>
          <w:sz w:val="18"/>
          <w:szCs w:val="18"/>
        </w:rPr>
        <w:t>geers.</w:t>
      </w:r>
      <w:proofErr w:type="gramEnd"/>
      <w:r w:rsidRPr="00B72469">
        <w:rPr>
          <w:rFonts w:ascii="Times New Roman" w:eastAsia="Arial" w:hAnsi="Times New Roman" w:cs="Times New Roman"/>
          <w:w w:val="87"/>
          <w:sz w:val="18"/>
          <w:szCs w:val="18"/>
        </w:rPr>
        <w:t xml:space="preserve"> </w:t>
      </w:r>
      <w:r w:rsidRPr="00B72469">
        <w:rPr>
          <w:rFonts w:ascii="Times New Roman" w:eastAsia="Arial" w:hAnsi="Times New Roman" w:cs="Times New Roman"/>
          <w:spacing w:val="17"/>
          <w:w w:val="87"/>
          <w:sz w:val="18"/>
          <w:szCs w:val="18"/>
        </w:rPr>
        <w:t xml:space="preserve"> </w:t>
      </w:r>
      <w:r w:rsidRPr="00B72469">
        <w:rPr>
          <w:rFonts w:ascii="Times New Roman" w:eastAsia="Arial" w:hAnsi="Times New Roman" w:cs="Times New Roman"/>
          <w:sz w:val="18"/>
          <w:szCs w:val="18"/>
        </w:rPr>
        <w:t>“Predicting mobility</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pacing w:val="-3"/>
          <w:w w:val="85"/>
          <w:sz w:val="18"/>
          <w:szCs w:val="18"/>
        </w:rPr>
        <w:t>ev</w:t>
      </w:r>
      <w:r w:rsidRPr="00B72469">
        <w:rPr>
          <w:rFonts w:ascii="Times New Roman" w:eastAsia="Arial" w:hAnsi="Times New Roman" w:cs="Times New Roman"/>
          <w:w w:val="85"/>
          <w:sz w:val="18"/>
          <w:szCs w:val="18"/>
        </w:rPr>
        <w:t>ents</w:t>
      </w:r>
      <w:r w:rsidRPr="00B72469">
        <w:rPr>
          <w:rFonts w:ascii="Times New Roman" w:eastAsia="Arial" w:hAnsi="Times New Roman" w:cs="Times New Roman"/>
          <w:spacing w:val="12"/>
          <w:w w:val="85"/>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89"/>
          <w:sz w:val="18"/>
          <w:szCs w:val="18"/>
        </w:rPr>
        <w:t>personal</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w w:val="89"/>
          <w:sz w:val="18"/>
          <w:szCs w:val="18"/>
        </w:rPr>
        <w:t>d</w:t>
      </w:r>
      <w:r w:rsidRPr="00B72469">
        <w:rPr>
          <w:rFonts w:ascii="Times New Roman" w:eastAsia="Arial" w:hAnsi="Times New Roman" w:cs="Times New Roman"/>
          <w:spacing w:val="-4"/>
          <w:w w:val="89"/>
          <w:sz w:val="18"/>
          <w:szCs w:val="18"/>
        </w:rPr>
        <w:t>e</w:t>
      </w:r>
      <w:r w:rsidRPr="00B72469">
        <w:rPr>
          <w:rFonts w:ascii="Times New Roman" w:eastAsia="Arial" w:hAnsi="Times New Roman" w:cs="Times New Roman"/>
          <w:w w:val="89"/>
          <w:sz w:val="18"/>
          <w:szCs w:val="18"/>
        </w:rPr>
        <w:t>vices”</w:t>
      </w:r>
      <w:proofErr w:type="gramStart"/>
      <w:r w:rsidRPr="00B72469">
        <w:rPr>
          <w:rFonts w:ascii="Times New Roman" w:eastAsia="Arial" w:hAnsi="Times New Roman" w:cs="Times New Roman"/>
          <w:w w:val="89"/>
          <w:sz w:val="18"/>
          <w:szCs w:val="18"/>
        </w:rPr>
        <w:t xml:space="preserve">, </w:t>
      </w:r>
      <w:r w:rsidRPr="00B72469">
        <w:rPr>
          <w:rFonts w:ascii="Times New Roman" w:eastAsia="Arial" w:hAnsi="Times New Roman" w:cs="Times New Roman"/>
          <w:spacing w:val="15"/>
          <w:w w:val="89"/>
          <w:sz w:val="18"/>
          <w:szCs w:val="18"/>
        </w:rPr>
        <w:t xml:space="preserve"> </w:t>
      </w:r>
      <w:r w:rsidRPr="00B72469">
        <w:rPr>
          <w:rFonts w:ascii="Times New Roman" w:eastAsia="Arial" w:hAnsi="Times New Roman" w:cs="Times New Roman"/>
          <w:i/>
          <w:spacing w:val="-12"/>
          <w:w w:val="89"/>
          <w:sz w:val="18"/>
          <w:szCs w:val="18"/>
        </w:rPr>
        <w:t>P</w:t>
      </w:r>
      <w:r w:rsidRPr="00B72469">
        <w:rPr>
          <w:rFonts w:ascii="Times New Roman" w:eastAsia="Arial" w:hAnsi="Times New Roman" w:cs="Times New Roman"/>
          <w:i/>
          <w:w w:val="89"/>
          <w:sz w:val="18"/>
          <w:szCs w:val="18"/>
        </w:rPr>
        <w:t>ervasive</w:t>
      </w:r>
      <w:proofErr w:type="gramEnd"/>
      <w:r w:rsidRPr="00B72469">
        <w:rPr>
          <w:rFonts w:ascii="Times New Roman" w:eastAsia="Arial" w:hAnsi="Times New Roman" w:cs="Times New Roman"/>
          <w:i/>
          <w:spacing w:val="8"/>
          <w:w w:val="89"/>
          <w:sz w:val="18"/>
          <w:szCs w:val="18"/>
        </w:rPr>
        <w:t xml:space="preserve"> </w:t>
      </w:r>
      <w:r w:rsidRPr="00B72469">
        <w:rPr>
          <w:rFonts w:ascii="Times New Roman" w:eastAsia="Arial" w:hAnsi="Times New Roman" w:cs="Times New Roman"/>
          <w:i/>
          <w:w w:val="89"/>
          <w:sz w:val="18"/>
          <w:szCs w:val="18"/>
        </w:rPr>
        <w:t>and</w:t>
      </w:r>
      <w:r w:rsidRPr="00B72469">
        <w:rPr>
          <w:rFonts w:ascii="Times New Roman" w:eastAsia="Arial" w:hAnsi="Times New Roman" w:cs="Times New Roman"/>
          <w:i/>
          <w:spacing w:val="7"/>
          <w:w w:val="89"/>
          <w:sz w:val="18"/>
          <w:szCs w:val="18"/>
        </w:rPr>
        <w:t xml:space="preserve"> </w:t>
      </w:r>
      <w:r w:rsidRPr="00B72469">
        <w:rPr>
          <w:rFonts w:ascii="Times New Roman" w:eastAsia="Arial" w:hAnsi="Times New Roman" w:cs="Times New Roman"/>
          <w:i/>
          <w:sz w:val="18"/>
          <w:szCs w:val="18"/>
        </w:rPr>
        <w:t xml:space="preserve">Mobile </w:t>
      </w:r>
      <w:r w:rsidRPr="00B72469">
        <w:rPr>
          <w:rFonts w:ascii="Times New Roman" w:eastAsia="Arial" w:hAnsi="Times New Roman" w:cs="Times New Roman"/>
          <w:i/>
          <w:w w:val="86"/>
          <w:sz w:val="18"/>
          <w:szCs w:val="18"/>
        </w:rPr>
        <w:t>Computin</w:t>
      </w:r>
      <w:r w:rsidRPr="00B72469">
        <w:rPr>
          <w:rFonts w:ascii="Times New Roman" w:eastAsia="Arial" w:hAnsi="Times New Roman" w:cs="Times New Roman"/>
          <w:i/>
          <w:spacing w:val="-2"/>
          <w:w w:val="86"/>
          <w:sz w:val="18"/>
          <w:szCs w:val="18"/>
        </w:rPr>
        <w:t>g</w:t>
      </w:r>
      <w:r w:rsidRPr="00B72469">
        <w:rPr>
          <w:rFonts w:ascii="Times New Roman" w:eastAsia="Arial" w:hAnsi="Times New Roman" w:cs="Times New Roman"/>
          <w:i/>
          <w:w w:val="86"/>
          <w:sz w:val="18"/>
          <w:szCs w:val="18"/>
        </w:rPr>
        <w:t>,</w:t>
      </w:r>
      <w:r w:rsidRPr="00B72469">
        <w:rPr>
          <w:rFonts w:ascii="Times New Roman" w:eastAsia="Arial" w:hAnsi="Times New Roman" w:cs="Times New Roman"/>
          <w:i/>
          <w:spacing w:val="40"/>
          <w:w w:val="86"/>
          <w:sz w:val="18"/>
          <w:szCs w:val="18"/>
        </w:rPr>
        <w:t xml:space="preserve"> </w:t>
      </w:r>
      <w:r w:rsidRPr="00B72469">
        <w:rPr>
          <w:rFonts w:ascii="Times New Roman" w:eastAsia="Arial" w:hAnsi="Times New Roman" w:cs="Times New Roman"/>
          <w:i/>
          <w:w w:val="86"/>
          <w:sz w:val="18"/>
          <w:szCs w:val="18"/>
        </w:rPr>
        <w:t>Special</w:t>
      </w:r>
      <w:r w:rsidRPr="00B72469">
        <w:rPr>
          <w:rFonts w:ascii="Times New Roman" w:eastAsia="Arial" w:hAnsi="Times New Roman" w:cs="Times New Roman"/>
          <w:i/>
          <w:spacing w:val="11"/>
          <w:w w:val="86"/>
          <w:sz w:val="18"/>
          <w:szCs w:val="18"/>
        </w:rPr>
        <w:t xml:space="preserve"> </w:t>
      </w:r>
      <w:r w:rsidRPr="00B72469">
        <w:rPr>
          <w:rFonts w:ascii="Times New Roman" w:eastAsia="Arial" w:hAnsi="Times New Roman" w:cs="Times New Roman"/>
          <w:i/>
          <w:w w:val="86"/>
          <w:sz w:val="18"/>
          <w:szCs w:val="18"/>
        </w:rPr>
        <w:t>issue</w:t>
      </w:r>
      <w:r w:rsidRPr="00B72469">
        <w:rPr>
          <w:rFonts w:ascii="Times New Roman" w:eastAsia="Arial" w:hAnsi="Times New Roman" w:cs="Times New Roman"/>
          <w:i/>
          <w:spacing w:val="-11"/>
          <w:w w:val="86"/>
          <w:sz w:val="18"/>
          <w:szCs w:val="18"/>
        </w:rPr>
        <w:t xml:space="preserve"> </w:t>
      </w:r>
      <w:r w:rsidRPr="00B72469">
        <w:rPr>
          <w:rFonts w:ascii="Times New Roman" w:eastAsia="Arial" w:hAnsi="Times New Roman" w:cs="Times New Roman"/>
          <w:i/>
          <w:w w:val="86"/>
          <w:sz w:val="18"/>
          <w:szCs w:val="18"/>
        </w:rPr>
        <w:t>on</w:t>
      </w:r>
      <w:r w:rsidRPr="00B72469">
        <w:rPr>
          <w:rFonts w:ascii="Times New Roman" w:eastAsia="Arial" w:hAnsi="Times New Roman" w:cs="Times New Roman"/>
          <w:i/>
          <w:spacing w:val="-1"/>
          <w:w w:val="86"/>
          <w:sz w:val="18"/>
          <w:szCs w:val="18"/>
        </w:rPr>
        <w:t xml:space="preserve"> </w:t>
      </w:r>
      <w:r w:rsidRPr="00B72469">
        <w:rPr>
          <w:rFonts w:ascii="Times New Roman" w:eastAsia="Arial" w:hAnsi="Times New Roman" w:cs="Times New Roman"/>
          <w:i/>
          <w:w w:val="86"/>
          <w:sz w:val="18"/>
          <w:szCs w:val="18"/>
        </w:rPr>
        <w:t>Human</w:t>
      </w:r>
      <w:r w:rsidRPr="00B72469">
        <w:rPr>
          <w:rFonts w:ascii="Times New Roman" w:eastAsia="Arial" w:hAnsi="Times New Roman" w:cs="Times New Roman"/>
          <w:i/>
          <w:spacing w:val="22"/>
          <w:w w:val="86"/>
          <w:sz w:val="18"/>
          <w:szCs w:val="18"/>
        </w:rPr>
        <w:t xml:space="preserve"> </w:t>
      </w:r>
      <w:r w:rsidRPr="00B72469">
        <w:rPr>
          <w:rFonts w:ascii="Times New Roman" w:eastAsia="Arial" w:hAnsi="Times New Roman" w:cs="Times New Roman"/>
          <w:i/>
          <w:w w:val="86"/>
          <w:sz w:val="18"/>
          <w:szCs w:val="18"/>
        </w:rPr>
        <w:t>Behaviour</w:t>
      </w:r>
      <w:r w:rsidRPr="00B72469">
        <w:rPr>
          <w:rFonts w:ascii="Times New Roman" w:eastAsia="Arial" w:hAnsi="Times New Roman" w:cs="Times New Roman"/>
          <w:i/>
          <w:spacing w:val="42"/>
          <w:w w:val="86"/>
          <w:sz w:val="18"/>
          <w:szCs w:val="18"/>
        </w:rPr>
        <w:t xml:space="preserve"> </w:t>
      </w:r>
      <w:r w:rsidRPr="00B72469">
        <w:rPr>
          <w:rFonts w:ascii="Times New Roman" w:eastAsia="Arial" w:hAnsi="Times New Roman" w:cs="Times New Roman"/>
          <w:i/>
          <w:sz w:val="18"/>
          <w:szCs w:val="18"/>
        </w:rPr>
        <w:t>in</w:t>
      </w:r>
      <w:r w:rsidRPr="00B72469">
        <w:rPr>
          <w:rFonts w:ascii="Times New Roman" w:eastAsia="Arial" w:hAnsi="Times New Roman" w:cs="Times New Roman"/>
          <w:i/>
          <w:spacing w:val="-15"/>
          <w:sz w:val="18"/>
          <w:szCs w:val="18"/>
        </w:rPr>
        <w:t xml:space="preserve"> </w:t>
      </w:r>
      <w:r w:rsidRPr="00B72469">
        <w:rPr>
          <w:rFonts w:ascii="Times New Roman" w:eastAsia="Arial" w:hAnsi="Times New Roman" w:cs="Times New Roman"/>
          <w:i/>
          <w:w w:val="93"/>
          <w:sz w:val="18"/>
          <w:szCs w:val="18"/>
        </w:rPr>
        <w:t xml:space="preserve">Ubiquitous </w:t>
      </w:r>
      <w:r w:rsidRPr="00B72469">
        <w:rPr>
          <w:rFonts w:ascii="Times New Roman" w:eastAsia="Arial" w:hAnsi="Times New Roman" w:cs="Times New Roman"/>
          <w:i/>
          <w:w w:val="89"/>
          <w:sz w:val="18"/>
          <w:szCs w:val="18"/>
        </w:rPr>
        <w:t>E</w:t>
      </w:r>
      <w:r w:rsidRPr="00B72469">
        <w:rPr>
          <w:rFonts w:ascii="Times New Roman" w:eastAsia="Arial" w:hAnsi="Times New Roman" w:cs="Times New Roman"/>
          <w:i/>
          <w:spacing w:val="-6"/>
          <w:w w:val="89"/>
          <w:sz w:val="18"/>
          <w:szCs w:val="18"/>
        </w:rPr>
        <w:t>n</w:t>
      </w:r>
      <w:r w:rsidRPr="00B72469">
        <w:rPr>
          <w:rFonts w:ascii="Times New Roman" w:eastAsia="Arial" w:hAnsi="Times New Roman" w:cs="Times New Roman"/>
          <w:i/>
          <w:w w:val="89"/>
          <w:sz w:val="18"/>
          <w:szCs w:val="18"/>
        </w:rPr>
        <w:t>vi</w:t>
      </w:r>
      <w:r w:rsidRPr="00B72469">
        <w:rPr>
          <w:rFonts w:ascii="Times New Roman" w:eastAsia="Arial" w:hAnsi="Times New Roman" w:cs="Times New Roman"/>
          <w:i/>
          <w:spacing w:val="-7"/>
          <w:w w:val="89"/>
          <w:sz w:val="18"/>
          <w:szCs w:val="18"/>
        </w:rPr>
        <w:t>r</w:t>
      </w:r>
      <w:r w:rsidRPr="00B72469">
        <w:rPr>
          <w:rFonts w:ascii="Times New Roman" w:eastAsia="Arial" w:hAnsi="Times New Roman" w:cs="Times New Roman"/>
          <w:i/>
          <w:w w:val="89"/>
          <w:sz w:val="18"/>
          <w:szCs w:val="18"/>
        </w:rPr>
        <w:t>onments,</w:t>
      </w:r>
      <w:r w:rsidRPr="00B72469">
        <w:rPr>
          <w:rFonts w:ascii="Times New Roman" w:eastAsia="Arial" w:hAnsi="Times New Roman" w:cs="Times New Roman"/>
          <w:i/>
          <w:spacing w:val="7"/>
          <w:w w:val="89"/>
          <w:sz w:val="18"/>
          <w:szCs w:val="18"/>
        </w:rPr>
        <w:t xml:space="preserve"> </w:t>
      </w:r>
      <w:r w:rsidRPr="00B72469">
        <w:rPr>
          <w:rFonts w:ascii="Times New Roman" w:eastAsia="Arial" w:hAnsi="Times New Roman" w:cs="Times New Roman"/>
          <w:spacing w:val="-14"/>
          <w:sz w:val="18"/>
          <w:szCs w:val="18"/>
        </w:rPr>
        <w:t>T</w:t>
      </w:r>
      <w:r w:rsidRPr="00B72469">
        <w:rPr>
          <w:rFonts w:ascii="Times New Roman" w:eastAsia="Arial" w:hAnsi="Times New Roman" w:cs="Times New Roman"/>
          <w:sz w:val="18"/>
          <w:szCs w:val="18"/>
        </w:rPr>
        <w:t>o</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sz w:val="18"/>
          <w:szCs w:val="18"/>
        </w:rPr>
        <w:t>Appea</w:t>
      </w:r>
      <w:r w:rsidRPr="00B72469">
        <w:rPr>
          <w:rFonts w:ascii="Times New Roman" w:eastAsia="Arial" w:hAnsi="Times New Roman" w:cs="Times New Roman"/>
          <w:spacing w:val="-10"/>
          <w:sz w:val="18"/>
          <w:szCs w:val="18"/>
        </w:rPr>
        <w:t>r</w:t>
      </w:r>
      <w:r w:rsidRPr="00B72469">
        <w:rPr>
          <w:rFonts w:ascii="Times New Roman" w:eastAsia="Arial" w:hAnsi="Times New Roman" w:cs="Times New Roman"/>
          <w:sz w:val="18"/>
          <w:szCs w:val="18"/>
        </w:rPr>
        <w:t>.</w:t>
      </w:r>
    </w:p>
    <w:p w14:paraId="0AFED2FC" w14:textId="77777777" w:rsidR="00676FEB" w:rsidRPr="00B72469" w:rsidRDefault="00676FEB" w:rsidP="00676FEB">
      <w:pPr>
        <w:spacing w:before="1" w:after="0" w:line="190" w:lineRule="exact"/>
        <w:rPr>
          <w:rFonts w:ascii="Times New Roman" w:hAnsi="Times New Roman" w:cs="Times New Roman"/>
          <w:sz w:val="19"/>
          <w:szCs w:val="19"/>
        </w:rPr>
      </w:pPr>
    </w:p>
    <w:p w14:paraId="0AFED2FD" w14:textId="77777777" w:rsidR="00676FEB" w:rsidRPr="00B72469" w:rsidRDefault="00676FEB" w:rsidP="00676FEB">
      <w:pPr>
        <w:spacing w:after="0" w:line="182" w:lineRule="exact"/>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25]</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90"/>
          <w:sz w:val="18"/>
          <w:szCs w:val="18"/>
        </w:rPr>
        <w:t>Ristenpart,</w:t>
      </w:r>
      <w:r w:rsidRPr="00B72469">
        <w:rPr>
          <w:rFonts w:ascii="Times New Roman" w:eastAsia="Arial" w:hAnsi="Times New Roman" w:cs="Times New Roman"/>
          <w:spacing w:val="-12"/>
          <w:w w:val="90"/>
          <w:sz w:val="18"/>
          <w:szCs w:val="18"/>
        </w:rPr>
        <w:t xml:space="preserve"> </w:t>
      </w:r>
      <w:r w:rsidRPr="00B72469">
        <w:rPr>
          <w:rFonts w:ascii="Times New Roman" w:eastAsia="Arial" w:hAnsi="Times New Roman" w:cs="Times New Roman"/>
          <w:w w:val="90"/>
          <w:sz w:val="18"/>
          <w:szCs w:val="18"/>
        </w:rPr>
        <w:t>E.</w:t>
      </w:r>
      <w:r w:rsidRPr="00B72469">
        <w:rPr>
          <w:rFonts w:ascii="Times New Roman" w:eastAsia="Arial" w:hAnsi="Times New Roman" w:cs="Times New Roman"/>
          <w:spacing w:val="-4"/>
          <w:w w:val="90"/>
          <w:sz w:val="18"/>
          <w:szCs w:val="18"/>
        </w:rPr>
        <w:t xml:space="preserve"> </w:t>
      </w:r>
      <w:r w:rsidRPr="00B72469">
        <w:rPr>
          <w:rFonts w:ascii="Times New Roman" w:eastAsia="Arial" w:hAnsi="Times New Roman" w:cs="Times New Roman"/>
          <w:spacing w:val="-5"/>
          <w:w w:val="90"/>
          <w:sz w:val="18"/>
          <w:szCs w:val="18"/>
        </w:rPr>
        <w:t>T</w:t>
      </w:r>
      <w:r w:rsidRPr="00B72469">
        <w:rPr>
          <w:rFonts w:ascii="Times New Roman" w:eastAsia="Arial" w:hAnsi="Times New Roman" w:cs="Times New Roman"/>
          <w:w w:val="90"/>
          <w:sz w:val="18"/>
          <w:szCs w:val="18"/>
        </w:rPr>
        <w:t>rome</w:t>
      </w:r>
      <w:r w:rsidRPr="00B72469">
        <w:rPr>
          <w:rFonts w:ascii="Times New Roman" w:eastAsia="Arial" w:hAnsi="Times New Roman" w:cs="Times New Roman"/>
          <w:spacing w:val="-6"/>
          <w:w w:val="90"/>
          <w:sz w:val="18"/>
          <w:szCs w:val="18"/>
        </w:rPr>
        <w:t>r</w:t>
      </w:r>
      <w:r w:rsidRPr="00B72469">
        <w:rPr>
          <w:rFonts w:ascii="Times New Roman" w:eastAsia="Arial" w:hAnsi="Times New Roman" w:cs="Times New Roman"/>
          <w:w w:val="90"/>
          <w:sz w:val="18"/>
          <w:szCs w:val="18"/>
        </w:rPr>
        <w:t>,</w:t>
      </w:r>
      <w:r w:rsidRPr="00B72469">
        <w:rPr>
          <w:rFonts w:ascii="Times New Roman" w:eastAsia="Arial" w:hAnsi="Times New Roman" w:cs="Times New Roman"/>
          <w:spacing w:val="10"/>
          <w:w w:val="90"/>
          <w:sz w:val="18"/>
          <w:szCs w:val="18"/>
        </w:rPr>
        <w:t xml:space="preserve"> </w:t>
      </w:r>
      <w:r w:rsidRPr="00B72469">
        <w:rPr>
          <w:rFonts w:ascii="Times New Roman" w:eastAsia="Arial" w:hAnsi="Times New Roman" w:cs="Times New Roman"/>
          <w:sz w:val="18"/>
          <w:szCs w:val="18"/>
        </w:rPr>
        <w:t>H.</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85"/>
          <w:sz w:val="18"/>
          <w:szCs w:val="18"/>
        </w:rPr>
        <w:t>Shacham,</w:t>
      </w:r>
      <w:r w:rsidRPr="00B72469">
        <w:rPr>
          <w:rFonts w:ascii="Times New Roman" w:eastAsia="Arial" w:hAnsi="Times New Roman" w:cs="Times New Roman"/>
          <w:spacing w:val="8"/>
          <w:w w:val="85"/>
          <w:sz w:val="18"/>
          <w:szCs w:val="18"/>
        </w:rPr>
        <w:t xml:space="preserve"> </w:t>
      </w:r>
      <w:r w:rsidRPr="00B72469">
        <w:rPr>
          <w:rFonts w:ascii="Times New Roman" w:eastAsia="Arial" w:hAnsi="Times New Roman" w:cs="Times New Roman"/>
          <w:w w:val="85"/>
          <w:sz w:val="18"/>
          <w:szCs w:val="18"/>
        </w:rPr>
        <w:t>and</w:t>
      </w:r>
      <w:r w:rsidRPr="00B72469">
        <w:rPr>
          <w:rFonts w:ascii="Times New Roman" w:eastAsia="Arial" w:hAnsi="Times New Roman" w:cs="Times New Roman"/>
          <w:spacing w:val="2"/>
          <w:w w:val="85"/>
          <w:sz w:val="18"/>
          <w:szCs w:val="18"/>
        </w:rPr>
        <w:t xml:space="preserve"> </w:t>
      </w:r>
      <w:r w:rsidRPr="00B72469">
        <w:rPr>
          <w:rFonts w:ascii="Times New Roman" w:eastAsia="Arial" w:hAnsi="Times New Roman" w:cs="Times New Roman"/>
          <w:w w:val="85"/>
          <w:sz w:val="18"/>
          <w:szCs w:val="18"/>
        </w:rPr>
        <w:t>S.</w:t>
      </w:r>
      <w:r w:rsidRPr="00B72469">
        <w:rPr>
          <w:rFonts w:ascii="Times New Roman" w:eastAsia="Arial" w:hAnsi="Times New Roman" w:cs="Times New Roman"/>
          <w:spacing w:val="-2"/>
          <w:w w:val="85"/>
          <w:sz w:val="18"/>
          <w:szCs w:val="18"/>
        </w:rPr>
        <w:t xml:space="preserve"> </w:t>
      </w:r>
      <w:r w:rsidRPr="00B72469">
        <w:rPr>
          <w:rFonts w:ascii="Times New Roman" w:eastAsia="Arial" w:hAnsi="Times New Roman" w:cs="Times New Roman"/>
          <w:w w:val="85"/>
          <w:sz w:val="18"/>
          <w:szCs w:val="18"/>
        </w:rPr>
        <w:t>S</w:t>
      </w:r>
      <w:r w:rsidRPr="00B72469">
        <w:rPr>
          <w:rFonts w:ascii="Times New Roman" w:eastAsia="Arial" w:hAnsi="Times New Roman" w:cs="Times New Roman"/>
          <w:spacing w:val="-3"/>
          <w:w w:val="85"/>
          <w:sz w:val="18"/>
          <w:szCs w:val="18"/>
        </w:rPr>
        <w:t>av</w:t>
      </w:r>
      <w:r w:rsidRPr="00B72469">
        <w:rPr>
          <w:rFonts w:ascii="Times New Roman" w:eastAsia="Arial" w:hAnsi="Times New Roman" w:cs="Times New Roman"/>
          <w:w w:val="85"/>
          <w:sz w:val="18"/>
          <w:szCs w:val="18"/>
        </w:rPr>
        <w:t>age.</w:t>
      </w:r>
      <w:proofErr w:type="gramEnd"/>
      <w:r w:rsidRPr="00B72469">
        <w:rPr>
          <w:rFonts w:ascii="Times New Roman" w:eastAsia="Arial" w:hAnsi="Times New Roman" w:cs="Times New Roman"/>
          <w:spacing w:val="10"/>
          <w:w w:val="85"/>
          <w:sz w:val="18"/>
          <w:szCs w:val="18"/>
        </w:rPr>
        <w:t xml:space="preserve"> </w:t>
      </w:r>
      <w:r w:rsidRPr="00B72469">
        <w:rPr>
          <w:rFonts w:ascii="Times New Roman" w:eastAsia="Arial" w:hAnsi="Times New Roman" w:cs="Times New Roman"/>
          <w:sz w:val="18"/>
          <w:szCs w:val="18"/>
        </w:rPr>
        <w:t>“H</w:t>
      </w:r>
      <w:r w:rsidRPr="00B72469">
        <w:rPr>
          <w:rFonts w:ascii="Times New Roman" w:eastAsia="Arial" w:hAnsi="Times New Roman" w:cs="Times New Roman"/>
          <w:spacing w:val="-3"/>
          <w:sz w:val="18"/>
          <w:szCs w:val="18"/>
        </w:rPr>
        <w:t>e</w:t>
      </w:r>
      <w:r w:rsidRPr="00B72469">
        <w:rPr>
          <w:rFonts w:ascii="Times New Roman" w:eastAsia="Arial" w:hAnsi="Times New Roman" w:cs="Times New Roman"/>
          <w:spacing w:val="-12"/>
          <w:sz w:val="18"/>
          <w:szCs w:val="18"/>
        </w:rPr>
        <w:t>y</w:t>
      </w:r>
      <w:r w:rsidRPr="00B72469">
        <w:rPr>
          <w:rFonts w:ascii="Times New Roman" w:eastAsia="Arial" w:hAnsi="Times New Roman" w:cs="Times New Roman"/>
          <w:sz w:val="18"/>
          <w:szCs w:val="18"/>
        </w:rPr>
        <w:t>, you,</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87"/>
          <w:sz w:val="18"/>
          <w:szCs w:val="18"/>
        </w:rPr>
        <w:t>get</w:t>
      </w:r>
      <w:r w:rsidRPr="00B72469">
        <w:rPr>
          <w:rFonts w:ascii="Times New Roman" w:eastAsia="Arial" w:hAnsi="Times New Roman" w:cs="Times New Roman"/>
          <w:spacing w:val="18"/>
          <w:w w:val="87"/>
          <w:sz w:val="18"/>
          <w:szCs w:val="18"/>
        </w:rPr>
        <w:t xml:space="preserve"> </w:t>
      </w:r>
      <w:r w:rsidRPr="00B72469">
        <w:rPr>
          <w:rFonts w:ascii="Times New Roman" w:eastAsia="Arial" w:hAnsi="Times New Roman" w:cs="Times New Roman"/>
          <w:sz w:val="18"/>
          <w:szCs w:val="18"/>
        </w:rPr>
        <w:t>o</w:t>
      </w:r>
      <w:r w:rsidRPr="00B72469">
        <w:rPr>
          <w:rFonts w:ascii="Times New Roman" w:eastAsia="Arial" w:hAnsi="Times New Roman" w:cs="Times New Roman"/>
          <w:spacing w:val="-4"/>
          <w:sz w:val="18"/>
          <w:szCs w:val="18"/>
        </w:rPr>
        <w:t>f</w:t>
      </w:r>
      <w:r w:rsidRPr="00B72469">
        <w:rPr>
          <w:rFonts w:ascii="Times New Roman" w:eastAsia="Arial" w:hAnsi="Times New Roman" w:cs="Times New Roman"/>
          <w:sz w:val="18"/>
          <w:szCs w:val="18"/>
        </w:rPr>
        <w:t>f</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my cloud:</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pacing w:val="-3"/>
          <w:w w:val="91"/>
          <w:sz w:val="18"/>
          <w:szCs w:val="18"/>
        </w:rPr>
        <w:t>e</w:t>
      </w:r>
      <w:r w:rsidRPr="00B72469">
        <w:rPr>
          <w:rFonts w:ascii="Times New Roman" w:eastAsia="Arial" w:hAnsi="Times New Roman" w:cs="Times New Roman"/>
          <w:w w:val="91"/>
          <w:sz w:val="18"/>
          <w:szCs w:val="18"/>
        </w:rPr>
        <w:t>xploring</w:t>
      </w:r>
      <w:r w:rsidRPr="00B72469">
        <w:rPr>
          <w:rFonts w:ascii="Times New Roman" w:eastAsia="Arial" w:hAnsi="Times New Roman" w:cs="Times New Roman"/>
          <w:spacing w:val="36"/>
          <w:w w:val="91"/>
          <w:sz w:val="18"/>
          <w:szCs w:val="18"/>
        </w:rPr>
        <w:t xml:space="preserve"> </w:t>
      </w:r>
      <w:proofErr w:type="gramStart"/>
      <w:r w:rsidRPr="00B72469">
        <w:rPr>
          <w:rFonts w:ascii="Times New Roman" w:eastAsia="Arial" w:hAnsi="Times New Roman" w:cs="Times New Roman"/>
          <w:w w:val="91"/>
          <w:sz w:val="18"/>
          <w:szCs w:val="18"/>
        </w:rPr>
        <w:t xml:space="preserve">information </w:t>
      </w:r>
      <w:r w:rsidRPr="00B72469">
        <w:rPr>
          <w:rFonts w:ascii="Times New Roman" w:eastAsia="Arial" w:hAnsi="Times New Roman" w:cs="Times New Roman"/>
          <w:spacing w:val="7"/>
          <w:w w:val="91"/>
          <w:sz w:val="18"/>
          <w:szCs w:val="18"/>
        </w:rPr>
        <w:t xml:space="preserve"> </w:t>
      </w:r>
      <w:r w:rsidRPr="00B72469">
        <w:rPr>
          <w:rFonts w:ascii="Times New Roman" w:eastAsia="Arial" w:hAnsi="Times New Roman" w:cs="Times New Roman"/>
          <w:w w:val="91"/>
          <w:sz w:val="18"/>
          <w:szCs w:val="18"/>
        </w:rPr>
        <w:t>leakage</w:t>
      </w:r>
      <w:proofErr w:type="gramEnd"/>
      <w:r w:rsidRPr="00B72469">
        <w:rPr>
          <w:rFonts w:ascii="Times New Roman" w:eastAsia="Arial" w:hAnsi="Times New Roman" w:cs="Times New Roman"/>
          <w:spacing w:val="-15"/>
          <w:w w:val="91"/>
          <w:sz w:val="18"/>
          <w:szCs w:val="18"/>
        </w:rPr>
        <w:t xml:space="preserve"> </w:t>
      </w:r>
      <w:r w:rsidRPr="00B72469">
        <w:rPr>
          <w:rFonts w:ascii="Times New Roman" w:eastAsia="Arial" w:hAnsi="Times New Roman" w:cs="Times New Roman"/>
          <w:sz w:val="18"/>
          <w:szCs w:val="18"/>
        </w:rPr>
        <w:t xml:space="preserve">in </w:t>
      </w:r>
      <w:r w:rsidRPr="00B72469">
        <w:rPr>
          <w:rFonts w:ascii="Times New Roman" w:eastAsia="Arial" w:hAnsi="Times New Roman" w:cs="Times New Roman"/>
          <w:w w:val="91"/>
          <w:sz w:val="18"/>
          <w:szCs w:val="18"/>
        </w:rPr>
        <w:t xml:space="preserve">third-party </w:t>
      </w:r>
      <w:r w:rsidRPr="00B72469">
        <w:rPr>
          <w:rFonts w:ascii="Times New Roman" w:eastAsia="Arial" w:hAnsi="Times New Roman" w:cs="Times New Roman"/>
          <w:spacing w:val="4"/>
          <w:w w:val="91"/>
          <w:sz w:val="18"/>
          <w:szCs w:val="18"/>
        </w:rPr>
        <w:t xml:space="preserve"> </w:t>
      </w:r>
      <w:r w:rsidRPr="00B72469">
        <w:rPr>
          <w:rFonts w:ascii="Times New Roman" w:eastAsia="Arial" w:hAnsi="Times New Roman" w:cs="Times New Roman"/>
          <w:w w:val="91"/>
          <w:sz w:val="18"/>
          <w:szCs w:val="18"/>
        </w:rPr>
        <w:t>compute</w:t>
      </w:r>
      <w:r w:rsidRPr="00B72469">
        <w:rPr>
          <w:rFonts w:ascii="Times New Roman" w:eastAsia="Arial" w:hAnsi="Times New Roman" w:cs="Times New Roman"/>
          <w:spacing w:val="11"/>
          <w:w w:val="91"/>
          <w:sz w:val="18"/>
          <w:szCs w:val="18"/>
        </w:rPr>
        <w:t xml:space="preserve"> </w:t>
      </w:r>
      <w:r w:rsidRPr="00B72469">
        <w:rPr>
          <w:rFonts w:ascii="Times New Roman" w:eastAsia="Arial" w:hAnsi="Times New Roman" w:cs="Times New Roman"/>
          <w:w w:val="89"/>
          <w:sz w:val="18"/>
          <w:szCs w:val="18"/>
        </w:rPr>
        <w:t>clouds</w:t>
      </w:r>
      <w:r w:rsidRPr="00B72469">
        <w:rPr>
          <w:rFonts w:ascii="Times New Roman" w:eastAsia="Arial" w:hAnsi="Times New Roman" w:cs="Times New Roman"/>
          <w:spacing w:val="-13"/>
          <w:w w:val="89"/>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w w:val="89"/>
          <w:sz w:val="18"/>
          <w:szCs w:val="18"/>
        </w:rPr>
        <w:t>CCS</w:t>
      </w:r>
      <w:r w:rsidRPr="00B72469">
        <w:rPr>
          <w:rFonts w:ascii="Times New Roman" w:eastAsia="Arial" w:hAnsi="Times New Roman" w:cs="Times New Roman"/>
          <w:spacing w:val="25"/>
          <w:w w:val="89"/>
          <w:sz w:val="18"/>
          <w:szCs w:val="18"/>
        </w:rPr>
        <w:t xml:space="preserve"> </w:t>
      </w:r>
      <w:r w:rsidRPr="00B72469">
        <w:rPr>
          <w:rFonts w:ascii="Times New Roman" w:eastAsia="Arial" w:hAnsi="Times New Roman" w:cs="Times New Roman"/>
          <w:sz w:val="18"/>
          <w:szCs w:val="18"/>
        </w:rPr>
        <w:t xml:space="preserve">’09: </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27"/>
          <w:w w:val="88"/>
          <w:sz w:val="18"/>
          <w:szCs w:val="18"/>
        </w:rPr>
        <w:t xml:space="preserve"> </w:t>
      </w:r>
      <w:r w:rsidRPr="00B72469">
        <w:rPr>
          <w:rFonts w:ascii="Times New Roman" w:eastAsia="Arial" w:hAnsi="Times New Roman" w:cs="Times New Roman"/>
          <w:sz w:val="18"/>
          <w:szCs w:val="18"/>
        </w:rPr>
        <w:t xml:space="preserve">of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6"/>
          <w:w w:val="89"/>
          <w:sz w:val="18"/>
          <w:szCs w:val="18"/>
        </w:rPr>
        <w:t xml:space="preserve"> </w:t>
      </w:r>
      <w:r w:rsidRPr="00B72469">
        <w:rPr>
          <w:rFonts w:ascii="Times New Roman" w:eastAsia="Arial" w:hAnsi="Times New Roman" w:cs="Times New Roman"/>
          <w:w w:val="89"/>
          <w:sz w:val="18"/>
          <w:szCs w:val="18"/>
        </w:rPr>
        <w:t>16th</w:t>
      </w:r>
      <w:r w:rsidRPr="00B72469">
        <w:rPr>
          <w:rFonts w:ascii="Times New Roman" w:eastAsia="Arial" w:hAnsi="Times New Roman" w:cs="Times New Roman"/>
          <w:spacing w:val="7"/>
          <w:w w:val="89"/>
          <w:sz w:val="18"/>
          <w:szCs w:val="18"/>
        </w:rPr>
        <w:t xml:space="preserve"> </w:t>
      </w:r>
      <w:r w:rsidRPr="00B72469">
        <w:rPr>
          <w:rFonts w:ascii="Times New Roman" w:eastAsia="Arial" w:hAnsi="Times New Roman" w:cs="Times New Roman"/>
          <w:spacing w:val="-7"/>
          <w:sz w:val="18"/>
          <w:szCs w:val="18"/>
        </w:rPr>
        <w:t>A</w:t>
      </w:r>
      <w:r w:rsidRPr="00B72469">
        <w:rPr>
          <w:rFonts w:ascii="Times New Roman" w:eastAsia="Arial" w:hAnsi="Times New Roman" w:cs="Times New Roman"/>
          <w:sz w:val="18"/>
          <w:szCs w:val="18"/>
        </w:rPr>
        <w:t>CM</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w w:val="88"/>
          <w:sz w:val="18"/>
          <w:szCs w:val="18"/>
        </w:rPr>
        <w:t>conference on</w:t>
      </w:r>
      <w:r w:rsidRPr="00B72469">
        <w:rPr>
          <w:rFonts w:ascii="Times New Roman" w:eastAsia="Arial" w:hAnsi="Times New Roman" w:cs="Times New Roman"/>
          <w:spacing w:val="1"/>
          <w:w w:val="88"/>
          <w:sz w:val="18"/>
          <w:szCs w:val="18"/>
        </w:rPr>
        <w:t xml:space="preserve"> </w:t>
      </w:r>
      <w:r w:rsidRPr="00B72469">
        <w:rPr>
          <w:rFonts w:ascii="Times New Roman" w:eastAsia="Arial" w:hAnsi="Times New Roman" w:cs="Times New Roman"/>
          <w:w w:val="88"/>
          <w:sz w:val="18"/>
          <w:szCs w:val="18"/>
        </w:rPr>
        <w:t>Computer</w:t>
      </w:r>
      <w:r w:rsidRPr="00B72469">
        <w:rPr>
          <w:rFonts w:ascii="Times New Roman" w:eastAsia="Arial" w:hAnsi="Times New Roman" w:cs="Times New Roman"/>
          <w:spacing w:val="16"/>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7"/>
          <w:w w:val="88"/>
          <w:sz w:val="18"/>
          <w:szCs w:val="18"/>
        </w:rPr>
        <w:t xml:space="preserve"> </w:t>
      </w:r>
      <w:r w:rsidRPr="00B72469">
        <w:rPr>
          <w:rFonts w:ascii="Times New Roman" w:eastAsia="Arial" w:hAnsi="Times New Roman" w:cs="Times New Roman"/>
          <w:w w:val="91"/>
          <w:sz w:val="18"/>
          <w:szCs w:val="18"/>
        </w:rPr>
        <w:t xml:space="preserve">communications </w:t>
      </w:r>
      <w:r w:rsidRPr="00B72469">
        <w:rPr>
          <w:rFonts w:ascii="Times New Roman" w:eastAsia="Arial" w:hAnsi="Times New Roman" w:cs="Times New Roman"/>
          <w:w w:val="86"/>
          <w:sz w:val="18"/>
          <w:szCs w:val="18"/>
        </w:rPr>
        <w:t>security,</w:t>
      </w:r>
      <w:r w:rsidRPr="00B72469">
        <w:rPr>
          <w:rFonts w:ascii="Times New Roman" w:eastAsia="Arial" w:hAnsi="Times New Roman" w:cs="Times New Roman"/>
          <w:spacing w:val="36"/>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199–212,</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w w:val="86"/>
          <w:sz w:val="18"/>
          <w:szCs w:val="18"/>
        </w:rPr>
        <w:t>N</w:t>
      </w:r>
      <w:r w:rsidRPr="00B72469">
        <w:rPr>
          <w:rFonts w:ascii="Times New Roman" w:eastAsia="Arial" w:hAnsi="Times New Roman" w:cs="Times New Roman"/>
          <w:spacing w:val="-3"/>
          <w:w w:val="86"/>
          <w:sz w:val="18"/>
          <w:szCs w:val="18"/>
        </w:rPr>
        <w:t>e</w:t>
      </w:r>
      <w:r w:rsidRPr="00B72469">
        <w:rPr>
          <w:rFonts w:ascii="Times New Roman" w:eastAsia="Arial" w:hAnsi="Times New Roman" w:cs="Times New Roman"/>
          <w:w w:val="86"/>
          <w:sz w:val="18"/>
          <w:szCs w:val="18"/>
        </w:rPr>
        <w:t>w</w:t>
      </w:r>
      <w:r w:rsidRPr="00B72469">
        <w:rPr>
          <w:rFonts w:ascii="Times New Roman" w:eastAsia="Arial" w:hAnsi="Times New Roman" w:cs="Times New Roman"/>
          <w:spacing w:val="28"/>
          <w:w w:val="86"/>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9.</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2FE" w14:textId="77777777" w:rsidR="00676FEB" w:rsidRPr="00B72469" w:rsidRDefault="00676FEB" w:rsidP="00676FEB">
      <w:pPr>
        <w:spacing w:before="4" w:after="0" w:line="160" w:lineRule="exact"/>
        <w:rPr>
          <w:rFonts w:ascii="Times New Roman" w:hAnsi="Times New Roman" w:cs="Times New Roman"/>
          <w:sz w:val="16"/>
          <w:szCs w:val="16"/>
        </w:rPr>
      </w:pPr>
    </w:p>
    <w:p w14:paraId="0AFED2FF" w14:textId="77777777" w:rsidR="00676FEB" w:rsidRPr="00B72469" w:rsidRDefault="00676FEB" w:rsidP="00676FEB">
      <w:pPr>
        <w:spacing w:after="0" w:line="240" w:lineRule="auto"/>
        <w:ind w:left="110" w:right="-67"/>
        <w:rPr>
          <w:rFonts w:ascii="Times New Roman" w:eastAsia="Arial" w:hAnsi="Times New Roman" w:cs="Times New Roman"/>
          <w:sz w:val="18"/>
          <w:szCs w:val="18"/>
        </w:rPr>
      </w:pPr>
      <w:r w:rsidRPr="00B72469">
        <w:rPr>
          <w:rFonts w:ascii="Times New Roman" w:eastAsia="Arial" w:hAnsi="Times New Roman" w:cs="Times New Roman"/>
          <w:sz w:val="18"/>
          <w:szCs w:val="18"/>
        </w:rPr>
        <w:t>[26]</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S.</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4"/>
          <w:sz w:val="18"/>
          <w:szCs w:val="18"/>
        </w:rPr>
        <w:t>Saponas</w:t>
      </w:r>
      <w:proofErr w:type="gramStart"/>
      <w:r w:rsidRPr="00B72469">
        <w:rPr>
          <w:rFonts w:ascii="Times New Roman" w:eastAsia="Arial" w:hAnsi="Times New Roman" w:cs="Times New Roman"/>
          <w:w w:val="84"/>
          <w:sz w:val="18"/>
          <w:szCs w:val="18"/>
        </w:rPr>
        <w:t xml:space="preserve">, </w:t>
      </w:r>
      <w:r w:rsidRPr="00B72469">
        <w:rPr>
          <w:rFonts w:ascii="Times New Roman" w:eastAsia="Arial" w:hAnsi="Times New Roman" w:cs="Times New Roman"/>
          <w:spacing w:val="4"/>
          <w:w w:val="84"/>
          <w:sz w:val="18"/>
          <w:szCs w:val="18"/>
        </w:rPr>
        <w:t xml:space="preserve"> </w:t>
      </w:r>
      <w:r w:rsidRPr="00B72469">
        <w:rPr>
          <w:rFonts w:ascii="Times New Roman" w:eastAsia="Arial" w:hAnsi="Times New Roman" w:cs="Times New Roman"/>
          <w:w w:val="84"/>
          <w:sz w:val="18"/>
          <w:szCs w:val="18"/>
        </w:rPr>
        <w:t>J</w:t>
      </w:r>
      <w:proofErr w:type="gramEnd"/>
      <w:r w:rsidRPr="00B72469">
        <w:rPr>
          <w:rFonts w:ascii="Times New Roman" w:eastAsia="Arial" w:hAnsi="Times New Roman" w:cs="Times New Roman"/>
          <w:w w:val="84"/>
          <w:sz w:val="18"/>
          <w:szCs w:val="18"/>
        </w:rPr>
        <w:t>.</w:t>
      </w:r>
      <w:r w:rsidRPr="00B72469">
        <w:rPr>
          <w:rFonts w:ascii="Times New Roman" w:eastAsia="Arial" w:hAnsi="Times New Roman" w:cs="Times New Roman"/>
          <w:spacing w:val="34"/>
          <w:w w:val="84"/>
          <w:sz w:val="18"/>
          <w:szCs w:val="18"/>
        </w:rPr>
        <w:t xml:space="preserve"> </w:t>
      </w:r>
      <w:r w:rsidRPr="00B72469">
        <w:rPr>
          <w:rFonts w:ascii="Times New Roman" w:eastAsia="Arial" w:hAnsi="Times New Roman" w:cs="Times New Roman"/>
          <w:w w:val="84"/>
          <w:sz w:val="18"/>
          <w:szCs w:val="18"/>
        </w:rPr>
        <w:t>Leste</w:t>
      </w:r>
      <w:r w:rsidRPr="00B72469">
        <w:rPr>
          <w:rFonts w:ascii="Times New Roman" w:eastAsia="Arial" w:hAnsi="Times New Roman" w:cs="Times New Roman"/>
          <w:spacing w:val="-6"/>
          <w:w w:val="84"/>
          <w:sz w:val="18"/>
          <w:szCs w:val="18"/>
        </w:rPr>
        <w:t>r</w:t>
      </w:r>
      <w:r w:rsidRPr="00B72469">
        <w:rPr>
          <w:rFonts w:ascii="Times New Roman" w:eastAsia="Arial" w:hAnsi="Times New Roman" w:cs="Times New Roman"/>
          <w:w w:val="84"/>
          <w:sz w:val="18"/>
          <w:szCs w:val="18"/>
        </w:rPr>
        <w:t xml:space="preserve">, </w:t>
      </w:r>
      <w:r w:rsidRPr="00B72469">
        <w:rPr>
          <w:rFonts w:ascii="Times New Roman" w:eastAsia="Arial" w:hAnsi="Times New Roman" w:cs="Times New Roman"/>
          <w:spacing w:val="30"/>
          <w:w w:val="84"/>
          <w:sz w:val="18"/>
          <w:szCs w:val="18"/>
        </w:rPr>
        <w:t xml:space="preserve"> </w:t>
      </w:r>
      <w:r w:rsidRPr="00B72469">
        <w:rPr>
          <w:rFonts w:ascii="Times New Roman" w:eastAsia="Arial" w:hAnsi="Times New Roman" w:cs="Times New Roman"/>
          <w:sz w:val="18"/>
          <w:szCs w:val="18"/>
        </w:rPr>
        <w:t>C.</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91"/>
          <w:sz w:val="18"/>
          <w:szCs w:val="18"/>
        </w:rPr>
        <w:t>Hartung,</w:t>
      </w:r>
      <w:r w:rsidRPr="00B72469">
        <w:rPr>
          <w:rFonts w:ascii="Times New Roman" w:eastAsia="Arial" w:hAnsi="Times New Roman" w:cs="Times New Roman"/>
          <w:spacing w:val="43"/>
          <w:w w:val="91"/>
          <w:sz w:val="18"/>
          <w:szCs w:val="18"/>
        </w:rPr>
        <w:t xml:space="preserve"> </w:t>
      </w:r>
      <w:r w:rsidRPr="00B72469">
        <w:rPr>
          <w:rFonts w:ascii="Times New Roman" w:eastAsia="Arial" w:hAnsi="Times New Roman" w:cs="Times New Roman"/>
          <w:sz w:val="18"/>
          <w:szCs w:val="18"/>
        </w:rPr>
        <w:t>S.</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A</w:t>
      </w:r>
      <w:r w:rsidRPr="00B72469">
        <w:rPr>
          <w:rFonts w:ascii="Times New Roman" w:eastAsia="Arial" w:hAnsi="Times New Roman" w:cs="Times New Roman"/>
          <w:spacing w:val="-1"/>
          <w:sz w:val="18"/>
          <w:szCs w:val="18"/>
        </w:rPr>
        <w:t>g</w:t>
      </w:r>
      <w:r w:rsidRPr="00B72469">
        <w:rPr>
          <w:rFonts w:ascii="Times New Roman" w:eastAsia="Arial" w:hAnsi="Times New Roman" w:cs="Times New Roman"/>
          <w:sz w:val="18"/>
          <w:szCs w:val="18"/>
        </w:rPr>
        <w:t>ar</w:t>
      </w:r>
      <w:r w:rsidRPr="00B72469">
        <w:rPr>
          <w:rFonts w:ascii="Times New Roman" w:eastAsia="Arial" w:hAnsi="Times New Roman" w:cs="Times New Roman"/>
          <w:spacing w:val="-2"/>
          <w:sz w:val="18"/>
          <w:szCs w:val="18"/>
        </w:rPr>
        <w:t>w</w:t>
      </w:r>
      <w:r w:rsidRPr="00B72469">
        <w:rPr>
          <w:rFonts w:ascii="Times New Roman" w:eastAsia="Arial" w:hAnsi="Times New Roman" w:cs="Times New Roman"/>
          <w:sz w:val="18"/>
          <w:szCs w:val="18"/>
        </w:rPr>
        <w:t>al,</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w:t>
      </w:r>
    </w:p>
    <w:p w14:paraId="0AFED300"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proofErr w:type="gramStart"/>
      <w:r w:rsidRPr="00B72469">
        <w:rPr>
          <w:rFonts w:ascii="Times New Roman" w:eastAsia="Arial" w:hAnsi="Times New Roman" w:cs="Times New Roman"/>
          <w:spacing w:val="-6"/>
          <w:sz w:val="18"/>
          <w:szCs w:val="18"/>
        </w:rPr>
        <w:t>K</w:t>
      </w:r>
      <w:r w:rsidRPr="00B72469">
        <w:rPr>
          <w:rFonts w:ascii="Times New Roman" w:eastAsia="Arial" w:hAnsi="Times New Roman" w:cs="Times New Roman"/>
          <w:sz w:val="18"/>
          <w:szCs w:val="18"/>
        </w:rPr>
        <w:t>ohno.</w:t>
      </w:r>
      <w:proofErr w:type="gramEnd"/>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w w:val="93"/>
          <w:sz w:val="18"/>
          <w:szCs w:val="18"/>
        </w:rPr>
        <w:t>“D</w:t>
      </w:r>
      <w:r w:rsidRPr="00B72469">
        <w:rPr>
          <w:rFonts w:ascii="Times New Roman" w:eastAsia="Arial" w:hAnsi="Times New Roman" w:cs="Times New Roman"/>
          <w:spacing w:val="-4"/>
          <w:w w:val="93"/>
          <w:sz w:val="18"/>
          <w:szCs w:val="18"/>
        </w:rPr>
        <w:t>e</w:t>
      </w:r>
      <w:r w:rsidRPr="00B72469">
        <w:rPr>
          <w:rFonts w:ascii="Times New Roman" w:eastAsia="Arial" w:hAnsi="Times New Roman" w:cs="Times New Roman"/>
          <w:w w:val="93"/>
          <w:sz w:val="18"/>
          <w:szCs w:val="18"/>
        </w:rPr>
        <w:t>vices</w:t>
      </w:r>
      <w:r w:rsidRPr="00B72469">
        <w:rPr>
          <w:rFonts w:ascii="Times New Roman" w:eastAsia="Arial" w:hAnsi="Times New Roman" w:cs="Times New Roman"/>
          <w:spacing w:val="27"/>
          <w:w w:val="93"/>
          <w:sz w:val="18"/>
          <w:szCs w:val="18"/>
        </w:rPr>
        <w:t xml:space="preserve"> </w:t>
      </w:r>
      <w:r w:rsidRPr="00B72469">
        <w:rPr>
          <w:rFonts w:ascii="Times New Roman" w:eastAsia="Arial" w:hAnsi="Times New Roman" w:cs="Times New Roman"/>
          <w:sz w:val="18"/>
          <w:szCs w:val="18"/>
        </w:rPr>
        <w:t>that</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tell</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z w:val="18"/>
          <w:szCs w:val="18"/>
        </w:rPr>
        <w:t>you:</w:t>
      </w:r>
      <w:r w:rsidRPr="00B72469">
        <w:rPr>
          <w:rFonts w:ascii="Times New Roman" w:eastAsia="Arial" w:hAnsi="Times New Roman" w:cs="Times New Roman"/>
          <w:spacing w:val="37"/>
          <w:sz w:val="18"/>
          <w:szCs w:val="18"/>
        </w:rPr>
        <w:t xml:space="preserve"> </w:t>
      </w:r>
      <w:proofErr w:type="gramStart"/>
      <w:r w:rsidRPr="00B72469">
        <w:rPr>
          <w:rFonts w:ascii="Times New Roman" w:eastAsia="Arial" w:hAnsi="Times New Roman" w:cs="Times New Roman"/>
          <w:w w:val="90"/>
          <w:sz w:val="18"/>
          <w:szCs w:val="18"/>
        </w:rPr>
        <w:t>pr</w:t>
      </w:r>
      <w:r w:rsidRPr="00B72469">
        <w:rPr>
          <w:rFonts w:ascii="Times New Roman" w:eastAsia="Arial" w:hAnsi="Times New Roman" w:cs="Times New Roman"/>
          <w:spacing w:val="-4"/>
          <w:w w:val="90"/>
          <w:sz w:val="18"/>
          <w:szCs w:val="18"/>
        </w:rPr>
        <w:t>iv</w:t>
      </w:r>
      <w:r w:rsidRPr="00B72469">
        <w:rPr>
          <w:rFonts w:ascii="Times New Roman" w:eastAsia="Arial" w:hAnsi="Times New Roman" w:cs="Times New Roman"/>
          <w:w w:val="90"/>
          <w:sz w:val="18"/>
          <w:szCs w:val="18"/>
        </w:rPr>
        <w:t>a</w:t>
      </w:r>
      <w:r w:rsidRPr="00B72469">
        <w:rPr>
          <w:rFonts w:ascii="Times New Roman" w:eastAsia="Arial" w:hAnsi="Times New Roman" w:cs="Times New Roman"/>
          <w:spacing w:val="-3"/>
          <w:w w:val="90"/>
          <w:sz w:val="18"/>
          <w:szCs w:val="18"/>
        </w:rPr>
        <w:t>c</w:t>
      </w:r>
      <w:r w:rsidRPr="00B72469">
        <w:rPr>
          <w:rFonts w:ascii="Times New Roman" w:eastAsia="Arial" w:hAnsi="Times New Roman" w:cs="Times New Roman"/>
          <w:w w:val="90"/>
          <w:sz w:val="18"/>
          <w:szCs w:val="18"/>
        </w:rPr>
        <w:t xml:space="preserve">y </w:t>
      </w:r>
      <w:r w:rsidRPr="00B72469">
        <w:rPr>
          <w:rFonts w:ascii="Times New Roman" w:eastAsia="Arial" w:hAnsi="Times New Roman" w:cs="Times New Roman"/>
          <w:spacing w:val="3"/>
          <w:w w:val="90"/>
          <w:sz w:val="18"/>
          <w:szCs w:val="18"/>
        </w:rPr>
        <w:t xml:space="preserve"> </w:t>
      </w:r>
      <w:r w:rsidRPr="00B72469">
        <w:rPr>
          <w:rFonts w:ascii="Times New Roman" w:eastAsia="Arial" w:hAnsi="Times New Roman" w:cs="Times New Roman"/>
          <w:w w:val="90"/>
          <w:sz w:val="18"/>
          <w:szCs w:val="18"/>
        </w:rPr>
        <w:t>trends</w:t>
      </w:r>
      <w:proofErr w:type="gramEnd"/>
      <w:r w:rsidRPr="00B72469">
        <w:rPr>
          <w:rFonts w:ascii="Times New Roman" w:eastAsia="Arial" w:hAnsi="Times New Roman" w:cs="Times New Roman"/>
          <w:spacing w:val="13"/>
          <w:w w:val="90"/>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22"/>
          <w:sz w:val="18"/>
          <w:szCs w:val="18"/>
        </w:rPr>
        <w:t xml:space="preserve"> </w:t>
      </w:r>
      <w:r w:rsidRPr="00B72469">
        <w:rPr>
          <w:rFonts w:ascii="Times New Roman" w:eastAsia="Arial" w:hAnsi="Times New Roman" w:cs="Times New Roman"/>
          <w:sz w:val="18"/>
          <w:szCs w:val="18"/>
        </w:rPr>
        <w:t>con-</w:t>
      </w:r>
    </w:p>
    <w:p w14:paraId="0AFED301"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proofErr w:type="gramStart"/>
      <w:r w:rsidRPr="00B72469">
        <w:rPr>
          <w:rFonts w:ascii="Times New Roman" w:eastAsia="Arial" w:hAnsi="Times New Roman" w:cs="Times New Roman"/>
          <w:w w:val="89"/>
          <w:sz w:val="18"/>
          <w:szCs w:val="18"/>
        </w:rPr>
        <w:t>sumer</w:t>
      </w:r>
      <w:proofErr w:type="gramEnd"/>
      <w:r w:rsidRPr="00B72469">
        <w:rPr>
          <w:rFonts w:ascii="Times New Roman" w:eastAsia="Arial" w:hAnsi="Times New Roman" w:cs="Times New Roman"/>
          <w:spacing w:val="-12"/>
          <w:w w:val="89"/>
          <w:sz w:val="18"/>
          <w:szCs w:val="18"/>
        </w:rPr>
        <w:t xml:space="preserve"> </w:t>
      </w:r>
      <w:r w:rsidRPr="00B72469">
        <w:rPr>
          <w:rFonts w:ascii="Times New Roman" w:eastAsia="Arial" w:hAnsi="Times New Roman" w:cs="Times New Roman"/>
          <w:w w:val="89"/>
          <w:sz w:val="18"/>
          <w:szCs w:val="18"/>
        </w:rPr>
        <w:t>ubiquitous</w:t>
      </w:r>
      <w:r w:rsidRPr="00B72469">
        <w:rPr>
          <w:rFonts w:ascii="Times New Roman" w:eastAsia="Arial" w:hAnsi="Times New Roman" w:cs="Times New Roman"/>
          <w:spacing w:val="22"/>
          <w:w w:val="89"/>
          <w:sz w:val="18"/>
          <w:szCs w:val="18"/>
        </w:rPr>
        <w:t xml:space="preserve"> </w:t>
      </w:r>
      <w:r w:rsidRPr="00B72469">
        <w:rPr>
          <w:rFonts w:ascii="Times New Roman" w:eastAsia="Arial" w:hAnsi="Times New Roman" w:cs="Times New Roman"/>
          <w:w w:val="92"/>
          <w:sz w:val="18"/>
          <w:szCs w:val="18"/>
        </w:rPr>
        <w:t>computing</w:t>
      </w:r>
      <w:r w:rsidRPr="00B72469">
        <w:rPr>
          <w:rFonts w:ascii="Times New Roman" w:eastAsia="Arial" w:hAnsi="Times New Roman" w:cs="Times New Roman"/>
          <w:spacing w:val="-13"/>
          <w:w w:val="92"/>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89"/>
          <w:sz w:val="18"/>
          <w:szCs w:val="18"/>
        </w:rPr>
        <w:t>SS’07:</w:t>
      </w:r>
      <w:r w:rsidRPr="00B72469">
        <w:rPr>
          <w:rFonts w:ascii="Times New Roman" w:eastAsia="Arial" w:hAnsi="Times New Roman" w:cs="Times New Roman"/>
          <w:spacing w:val="25"/>
          <w:w w:val="89"/>
          <w:sz w:val="18"/>
          <w:szCs w:val="18"/>
        </w:rPr>
        <w:t xml:space="preserve"> </w:t>
      </w:r>
      <w:r w:rsidRPr="00B72469">
        <w:rPr>
          <w:rFonts w:ascii="Times New Roman" w:eastAsia="Arial" w:hAnsi="Times New Roman" w:cs="Times New Roman"/>
          <w:w w:val="89"/>
          <w:sz w:val="18"/>
          <w:szCs w:val="18"/>
        </w:rPr>
        <w:t>proceedings</w:t>
      </w:r>
      <w:r w:rsidRPr="00B72469">
        <w:rPr>
          <w:rFonts w:ascii="Times New Roman" w:eastAsia="Arial" w:hAnsi="Times New Roman" w:cs="Times New Roman"/>
          <w:spacing w:val="-12"/>
          <w:w w:val="89"/>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16th</w:t>
      </w:r>
    </w:p>
    <w:p w14:paraId="0AFED302"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r w:rsidRPr="00B72469">
        <w:rPr>
          <w:rFonts w:ascii="Times New Roman" w:eastAsia="Arial" w:hAnsi="Times New Roman" w:cs="Times New Roman"/>
          <w:w w:val="92"/>
          <w:sz w:val="18"/>
          <w:szCs w:val="18"/>
        </w:rPr>
        <w:t>USENIX</w:t>
      </w:r>
      <w:r w:rsidRPr="00B72469">
        <w:rPr>
          <w:rFonts w:ascii="Times New Roman" w:eastAsia="Arial" w:hAnsi="Times New Roman" w:cs="Times New Roman"/>
          <w:spacing w:val="37"/>
          <w:w w:val="92"/>
          <w:sz w:val="18"/>
          <w:szCs w:val="18"/>
        </w:rPr>
        <w:t xml:space="preserve"> </w:t>
      </w:r>
      <w:r w:rsidRPr="00B72469">
        <w:rPr>
          <w:rFonts w:ascii="Times New Roman" w:eastAsia="Arial" w:hAnsi="Times New Roman" w:cs="Times New Roman"/>
          <w:w w:val="92"/>
          <w:sz w:val="18"/>
          <w:szCs w:val="18"/>
        </w:rPr>
        <w:t>Security</w:t>
      </w:r>
      <w:r w:rsidRPr="00B72469">
        <w:rPr>
          <w:rFonts w:ascii="Times New Roman" w:eastAsia="Arial" w:hAnsi="Times New Roman" w:cs="Times New Roman"/>
          <w:spacing w:val="-9"/>
          <w:w w:val="92"/>
          <w:sz w:val="18"/>
          <w:szCs w:val="18"/>
        </w:rPr>
        <w:t xml:space="preserve"> </w:t>
      </w:r>
      <w:r w:rsidRPr="00B72469">
        <w:rPr>
          <w:rFonts w:ascii="Times New Roman" w:eastAsia="Arial" w:hAnsi="Times New Roman" w:cs="Times New Roman"/>
          <w:w w:val="92"/>
          <w:sz w:val="18"/>
          <w:szCs w:val="18"/>
        </w:rPr>
        <w:t>Symposium</w:t>
      </w:r>
      <w:r w:rsidRPr="00B72469">
        <w:rPr>
          <w:rFonts w:ascii="Times New Roman" w:eastAsia="Arial" w:hAnsi="Times New Roman" w:cs="Times New Roman"/>
          <w:spacing w:val="-12"/>
          <w:w w:val="92"/>
          <w:sz w:val="18"/>
          <w:szCs w:val="18"/>
        </w:rPr>
        <w:t xml:space="preserve"> </w:t>
      </w:r>
      <w:r w:rsidRPr="00B72469">
        <w:rPr>
          <w:rFonts w:ascii="Times New Roman" w:eastAsia="Arial" w:hAnsi="Times New Roman" w:cs="Times New Roman"/>
          <w:w w:val="92"/>
          <w:sz w:val="18"/>
          <w:szCs w:val="18"/>
        </w:rPr>
        <w:t>on</w:t>
      </w:r>
      <w:r w:rsidRPr="00B72469">
        <w:rPr>
          <w:rFonts w:ascii="Times New Roman" w:eastAsia="Arial" w:hAnsi="Times New Roman" w:cs="Times New Roman"/>
          <w:spacing w:val="-9"/>
          <w:w w:val="92"/>
          <w:sz w:val="18"/>
          <w:szCs w:val="18"/>
        </w:rPr>
        <w:t xml:space="preserve"> </w:t>
      </w:r>
      <w:r w:rsidRPr="00B72469">
        <w:rPr>
          <w:rFonts w:ascii="Times New Roman" w:eastAsia="Arial" w:hAnsi="Times New Roman" w:cs="Times New Roman"/>
          <w:w w:val="92"/>
          <w:sz w:val="18"/>
          <w:szCs w:val="18"/>
        </w:rPr>
        <w:t>USENIX</w:t>
      </w:r>
      <w:r w:rsidRPr="00B72469">
        <w:rPr>
          <w:rFonts w:ascii="Times New Roman" w:eastAsia="Arial" w:hAnsi="Times New Roman" w:cs="Times New Roman"/>
          <w:spacing w:val="37"/>
          <w:w w:val="92"/>
          <w:sz w:val="18"/>
          <w:szCs w:val="18"/>
        </w:rPr>
        <w:t xml:space="preserve"> </w:t>
      </w:r>
      <w:r w:rsidRPr="00B72469">
        <w:rPr>
          <w:rFonts w:ascii="Times New Roman" w:eastAsia="Arial" w:hAnsi="Times New Roman" w:cs="Times New Roman"/>
          <w:w w:val="92"/>
          <w:sz w:val="18"/>
          <w:szCs w:val="18"/>
        </w:rPr>
        <w:t>Security</w:t>
      </w:r>
      <w:r w:rsidRPr="00B72469">
        <w:rPr>
          <w:rFonts w:ascii="Times New Roman" w:eastAsia="Arial" w:hAnsi="Times New Roman" w:cs="Times New Roman"/>
          <w:spacing w:val="-9"/>
          <w:w w:val="92"/>
          <w:sz w:val="18"/>
          <w:szCs w:val="18"/>
        </w:rPr>
        <w:t xml:space="preserve"> </w:t>
      </w:r>
      <w:r w:rsidRPr="00B72469">
        <w:rPr>
          <w:rFonts w:ascii="Times New Roman" w:eastAsia="Arial" w:hAnsi="Times New Roman" w:cs="Times New Roman"/>
          <w:sz w:val="18"/>
          <w:szCs w:val="18"/>
        </w:rPr>
        <w:t>Sympo-</w:t>
      </w:r>
    </w:p>
    <w:p w14:paraId="0AFED303" w14:textId="77777777" w:rsidR="00676FEB" w:rsidRPr="00B72469" w:rsidRDefault="00676FEB" w:rsidP="00676FEB">
      <w:pPr>
        <w:spacing w:after="0" w:line="181" w:lineRule="exact"/>
        <w:ind w:left="419" w:right="-67"/>
        <w:rPr>
          <w:rFonts w:ascii="Times New Roman" w:eastAsia="Arial" w:hAnsi="Times New Roman" w:cs="Times New Roman"/>
          <w:sz w:val="18"/>
          <w:szCs w:val="18"/>
        </w:rPr>
      </w:pPr>
      <w:proofErr w:type="gramStart"/>
      <w:r w:rsidRPr="00B72469">
        <w:rPr>
          <w:rFonts w:ascii="Times New Roman" w:eastAsia="Arial" w:hAnsi="Times New Roman" w:cs="Times New Roman"/>
          <w:w w:val="88"/>
          <w:sz w:val="18"/>
          <w:szCs w:val="18"/>
        </w:rPr>
        <w:t>sium</w:t>
      </w:r>
      <w:proofErr w:type="gramEnd"/>
      <w:r w:rsidRPr="00B72469">
        <w:rPr>
          <w:rFonts w:ascii="Times New Roman" w:eastAsia="Arial" w:hAnsi="Times New Roman" w:cs="Times New Roman"/>
          <w:w w:val="88"/>
          <w:sz w:val="18"/>
          <w:szCs w:val="18"/>
        </w:rPr>
        <w:t>,</w:t>
      </w:r>
      <w:r w:rsidRPr="00B72469">
        <w:rPr>
          <w:rFonts w:ascii="Times New Roman" w:eastAsia="Arial" w:hAnsi="Times New Roman" w:cs="Times New Roman"/>
          <w:spacing w:val="30"/>
          <w:w w:val="88"/>
          <w:sz w:val="18"/>
          <w:szCs w:val="18"/>
        </w:rPr>
        <w:t xml:space="preserve"> </w:t>
      </w:r>
      <w:r w:rsidRPr="00B72469">
        <w:rPr>
          <w:rFonts w:ascii="Times New Roman" w:eastAsia="Arial" w:hAnsi="Times New Roman" w:cs="Times New Roman"/>
          <w:w w:val="88"/>
          <w:sz w:val="18"/>
          <w:szCs w:val="18"/>
        </w:rPr>
        <w:t>pages</w:t>
      </w:r>
      <w:r w:rsidRPr="00B72469">
        <w:rPr>
          <w:rFonts w:ascii="Times New Roman" w:eastAsia="Arial" w:hAnsi="Times New Roman" w:cs="Times New Roman"/>
          <w:spacing w:val="-11"/>
          <w:w w:val="88"/>
          <w:sz w:val="18"/>
          <w:szCs w:val="18"/>
        </w:rPr>
        <w:t xml:space="preserve"> </w:t>
      </w:r>
      <w:r w:rsidRPr="00B72469">
        <w:rPr>
          <w:rFonts w:ascii="Times New Roman" w:eastAsia="Arial" w:hAnsi="Times New Roman" w:cs="Times New Roman"/>
          <w:w w:val="88"/>
          <w:sz w:val="18"/>
          <w:szCs w:val="18"/>
        </w:rPr>
        <w:t>1–16,</w:t>
      </w:r>
      <w:r w:rsidRPr="00B72469">
        <w:rPr>
          <w:rFonts w:ascii="Times New Roman" w:eastAsia="Arial" w:hAnsi="Times New Roman" w:cs="Times New Roman"/>
          <w:spacing w:val="22"/>
          <w:w w:val="88"/>
          <w:sz w:val="18"/>
          <w:szCs w:val="18"/>
        </w:rPr>
        <w:t xml:space="preserve"> </w:t>
      </w:r>
      <w:r w:rsidRPr="00B72469">
        <w:rPr>
          <w:rFonts w:ascii="Times New Roman" w:eastAsia="Arial" w:hAnsi="Times New Roman" w:cs="Times New Roman"/>
          <w:w w:val="88"/>
          <w:sz w:val="18"/>
          <w:szCs w:val="18"/>
        </w:rPr>
        <w:t>Ber</w:t>
      </w:r>
      <w:r w:rsidRPr="00B72469">
        <w:rPr>
          <w:rFonts w:ascii="Times New Roman" w:eastAsia="Arial" w:hAnsi="Times New Roman" w:cs="Times New Roman"/>
          <w:spacing w:val="-2"/>
          <w:w w:val="88"/>
          <w:sz w:val="18"/>
          <w:szCs w:val="18"/>
        </w:rPr>
        <w:t>k</w:t>
      </w:r>
      <w:r w:rsidRPr="00B72469">
        <w:rPr>
          <w:rFonts w:ascii="Times New Roman" w:eastAsia="Arial" w:hAnsi="Times New Roman" w:cs="Times New Roman"/>
          <w:w w:val="88"/>
          <w:sz w:val="18"/>
          <w:szCs w:val="18"/>
        </w:rPr>
        <w:t>el</w:t>
      </w:r>
      <w:r w:rsidRPr="00B72469">
        <w:rPr>
          <w:rFonts w:ascii="Times New Roman" w:eastAsia="Arial" w:hAnsi="Times New Roman" w:cs="Times New Roman"/>
          <w:spacing w:val="-3"/>
          <w:w w:val="88"/>
          <w:sz w:val="18"/>
          <w:szCs w:val="18"/>
        </w:rPr>
        <w:t>e</w:t>
      </w:r>
      <w:r w:rsidRPr="00B72469">
        <w:rPr>
          <w:rFonts w:ascii="Times New Roman" w:eastAsia="Arial" w:hAnsi="Times New Roman" w:cs="Times New Roman"/>
          <w:spacing w:val="-11"/>
          <w:w w:val="88"/>
          <w:sz w:val="18"/>
          <w:szCs w:val="18"/>
        </w:rPr>
        <w:t>y</w:t>
      </w:r>
      <w:r w:rsidRPr="00B72469">
        <w:rPr>
          <w:rFonts w:ascii="Times New Roman" w:eastAsia="Arial" w:hAnsi="Times New Roman" w:cs="Times New Roman"/>
          <w:w w:val="88"/>
          <w:sz w:val="18"/>
          <w:szCs w:val="18"/>
        </w:rPr>
        <w:t xml:space="preserve">, </w:t>
      </w:r>
      <w:r w:rsidRPr="00B72469">
        <w:rPr>
          <w:rFonts w:ascii="Times New Roman" w:eastAsia="Arial" w:hAnsi="Times New Roman" w:cs="Times New Roman"/>
          <w:spacing w:val="1"/>
          <w:w w:val="88"/>
          <w:sz w:val="18"/>
          <w:szCs w:val="18"/>
        </w:rPr>
        <w:t xml:space="preserve"> </w:t>
      </w:r>
      <w:r w:rsidRPr="00B72469">
        <w:rPr>
          <w:rFonts w:ascii="Times New Roman" w:eastAsia="Arial" w:hAnsi="Times New Roman" w:cs="Times New Roman"/>
          <w:sz w:val="18"/>
          <w:szCs w:val="18"/>
        </w:rPr>
        <w:t>CA,</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z w:val="18"/>
          <w:szCs w:val="18"/>
        </w:rPr>
        <w:t>USA,</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89"/>
          <w:sz w:val="18"/>
          <w:szCs w:val="18"/>
        </w:rPr>
        <w:t>2007.</w:t>
      </w:r>
      <w:r w:rsidRPr="00B72469">
        <w:rPr>
          <w:rFonts w:ascii="Times New Roman" w:eastAsia="Arial" w:hAnsi="Times New Roman" w:cs="Times New Roman"/>
          <w:spacing w:val="13"/>
          <w:w w:val="89"/>
          <w:sz w:val="18"/>
          <w:szCs w:val="18"/>
        </w:rPr>
        <w:t xml:space="preserve"> </w:t>
      </w:r>
      <w:r w:rsidRPr="00B72469">
        <w:rPr>
          <w:rFonts w:ascii="Times New Roman" w:eastAsia="Arial" w:hAnsi="Times New Roman" w:cs="Times New Roman"/>
          <w:sz w:val="18"/>
          <w:szCs w:val="18"/>
        </w:rPr>
        <w:t>USENIX</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z w:val="18"/>
          <w:szCs w:val="18"/>
        </w:rPr>
        <w:t>As-</w:t>
      </w:r>
    </w:p>
    <w:p w14:paraId="0AFED304" w14:textId="77777777" w:rsidR="00676FEB" w:rsidRPr="00B72469" w:rsidRDefault="00676FEB" w:rsidP="00676FEB">
      <w:pPr>
        <w:spacing w:after="0" w:line="181" w:lineRule="exact"/>
        <w:ind w:left="419" w:right="-20"/>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sociation</w:t>
      </w:r>
      <w:proofErr w:type="gramEnd"/>
      <w:r w:rsidRPr="00B72469">
        <w:rPr>
          <w:rFonts w:ascii="Times New Roman" w:eastAsia="Arial" w:hAnsi="Times New Roman" w:cs="Times New Roman"/>
          <w:sz w:val="18"/>
          <w:szCs w:val="18"/>
        </w:rPr>
        <w:t>.</w:t>
      </w:r>
    </w:p>
    <w:p w14:paraId="0AFED305" w14:textId="77777777" w:rsidR="00676FEB" w:rsidRPr="00B72469" w:rsidRDefault="00676FEB" w:rsidP="00676FEB">
      <w:pPr>
        <w:spacing w:before="9" w:after="0" w:line="140" w:lineRule="exact"/>
        <w:rPr>
          <w:rFonts w:ascii="Times New Roman" w:hAnsi="Times New Roman" w:cs="Times New Roman"/>
          <w:sz w:val="14"/>
          <w:szCs w:val="14"/>
        </w:rPr>
      </w:pPr>
    </w:p>
    <w:p w14:paraId="0AFED306" w14:textId="77777777" w:rsidR="00676FEB" w:rsidRPr="00B72469" w:rsidRDefault="00676FEB" w:rsidP="00676FEB">
      <w:pPr>
        <w:spacing w:after="0" w:line="182" w:lineRule="exact"/>
        <w:ind w:left="419" w:right="-51"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27]</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D.X.</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w w:val="87"/>
          <w:sz w:val="18"/>
          <w:szCs w:val="18"/>
        </w:rPr>
        <w:t>Song,</w:t>
      </w:r>
      <w:r w:rsidRPr="00B72469">
        <w:rPr>
          <w:rFonts w:ascii="Times New Roman" w:eastAsia="Arial" w:hAnsi="Times New Roman" w:cs="Times New Roman"/>
          <w:spacing w:val="23"/>
          <w:w w:val="87"/>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pacing w:val="-12"/>
          <w:w w:val="87"/>
          <w:sz w:val="18"/>
          <w:szCs w:val="18"/>
        </w:rPr>
        <w:t>W</w:t>
      </w:r>
      <w:r w:rsidRPr="00B72469">
        <w:rPr>
          <w:rFonts w:ascii="Times New Roman" w:eastAsia="Arial" w:hAnsi="Times New Roman" w:cs="Times New Roman"/>
          <w:w w:val="87"/>
          <w:sz w:val="18"/>
          <w:szCs w:val="18"/>
        </w:rPr>
        <w:t>agne</w:t>
      </w:r>
      <w:r w:rsidRPr="00B72469">
        <w:rPr>
          <w:rFonts w:ascii="Times New Roman" w:eastAsia="Arial" w:hAnsi="Times New Roman" w:cs="Times New Roman"/>
          <w:spacing w:val="-6"/>
          <w:w w:val="87"/>
          <w:sz w:val="18"/>
          <w:szCs w:val="18"/>
        </w:rPr>
        <w:t>r</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37"/>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15"/>
          <w:w w:val="87"/>
          <w:sz w:val="18"/>
          <w:szCs w:val="18"/>
        </w:rPr>
        <w:t xml:space="preserve"> </w:t>
      </w:r>
      <w:r w:rsidRPr="00B72469">
        <w:rPr>
          <w:rFonts w:ascii="Times New Roman" w:eastAsia="Arial" w:hAnsi="Times New Roman" w:cs="Times New Roman"/>
          <w:sz w:val="18"/>
          <w:szCs w:val="18"/>
        </w:rPr>
        <w:t>X.</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pacing w:val="-6"/>
          <w:sz w:val="18"/>
          <w:szCs w:val="18"/>
        </w:rPr>
        <w:t>T</w:t>
      </w:r>
      <w:r w:rsidRPr="00B72469">
        <w:rPr>
          <w:rFonts w:ascii="Times New Roman" w:eastAsia="Arial" w:hAnsi="Times New Roman" w:cs="Times New Roman"/>
          <w:sz w:val="18"/>
          <w:szCs w:val="18"/>
        </w:rPr>
        <w:t>ian.</w:t>
      </w:r>
      <w:proofErr w:type="gramEnd"/>
      <w:r w:rsidRPr="00B72469">
        <w:rPr>
          <w:rFonts w:ascii="Times New Roman" w:eastAsia="Arial" w:hAnsi="Times New Roman" w:cs="Times New Roman"/>
          <w:spacing w:val="40"/>
          <w:sz w:val="18"/>
          <w:szCs w:val="18"/>
        </w:rPr>
        <w:t xml:space="preserve"> </w:t>
      </w:r>
      <w:r w:rsidRPr="00B72469">
        <w:rPr>
          <w:rFonts w:ascii="Times New Roman" w:eastAsia="Arial" w:hAnsi="Times New Roman" w:cs="Times New Roman"/>
          <w:sz w:val="18"/>
          <w:szCs w:val="18"/>
        </w:rPr>
        <w:t>“</w:t>
      </w:r>
      <w:r w:rsidRPr="00B72469">
        <w:rPr>
          <w:rFonts w:ascii="Times New Roman" w:eastAsia="Arial" w:hAnsi="Times New Roman" w:cs="Times New Roman"/>
          <w:spacing w:val="-6"/>
          <w:sz w:val="18"/>
          <w:szCs w:val="18"/>
        </w:rPr>
        <w:t>T</w:t>
      </w:r>
      <w:r w:rsidRPr="00B72469">
        <w:rPr>
          <w:rFonts w:ascii="Times New Roman" w:eastAsia="Arial" w:hAnsi="Times New Roman" w:cs="Times New Roman"/>
          <w:sz w:val="18"/>
          <w:szCs w:val="18"/>
        </w:rPr>
        <w:t>iming</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88"/>
          <w:sz w:val="18"/>
          <w:szCs w:val="18"/>
        </w:rPr>
        <w:t>analysis</w:t>
      </w:r>
      <w:r w:rsidRPr="00B72469">
        <w:rPr>
          <w:rFonts w:ascii="Times New Roman" w:eastAsia="Arial" w:hAnsi="Times New Roman" w:cs="Times New Roman"/>
          <w:spacing w:val="18"/>
          <w:w w:val="88"/>
          <w:sz w:val="18"/>
          <w:szCs w:val="18"/>
        </w:rPr>
        <w:t xml:space="preserve"> </w:t>
      </w:r>
      <w:r w:rsidRPr="00B72469">
        <w:rPr>
          <w:rFonts w:ascii="Times New Roman" w:eastAsia="Arial" w:hAnsi="Times New Roman" w:cs="Times New Roman"/>
          <w:sz w:val="18"/>
          <w:szCs w:val="18"/>
        </w:rPr>
        <w:t xml:space="preserve">of </w:t>
      </w:r>
      <w:r w:rsidRPr="00B72469">
        <w:rPr>
          <w:rFonts w:ascii="Times New Roman" w:eastAsia="Arial" w:hAnsi="Times New Roman" w:cs="Times New Roman"/>
          <w:spacing w:val="-2"/>
          <w:w w:val="87"/>
          <w:sz w:val="18"/>
          <w:szCs w:val="18"/>
        </w:rPr>
        <w:t>k</w:t>
      </w:r>
      <w:r w:rsidRPr="00B72469">
        <w:rPr>
          <w:rFonts w:ascii="Times New Roman" w:eastAsia="Arial" w:hAnsi="Times New Roman" w:cs="Times New Roman"/>
          <w:spacing w:val="-3"/>
          <w:w w:val="87"/>
          <w:sz w:val="18"/>
          <w:szCs w:val="18"/>
        </w:rPr>
        <w:t>e</w:t>
      </w:r>
      <w:r w:rsidRPr="00B72469">
        <w:rPr>
          <w:rFonts w:ascii="Times New Roman" w:eastAsia="Arial" w:hAnsi="Times New Roman" w:cs="Times New Roman"/>
          <w:w w:val="87"/>
          <w:sz w:val="18"/>
          <w:szCs w:val="18"/>
        </w:rPr>
        <w:t>ystro</w:t>
      </w:r>
      <w:r w:rsidRPr="00B72469">
        <w:rPr>
          <w:rFonts w:ascii="Times New Roman" w:eastAsia="Arial" w:hAnsi="Times New Roman" w:cs="Times New Roman"/>
          <w:spacing w:val="-2"/>
          <w:w w:val="87"/>
          <w:sz w:val="18"/>
          <w:szCs w:val="18"/>
        </w:rPr>
        <w:t>k</w:t>
      </w:r>
      <w:r w:rsidRPr="00B72469">
        <w:rPr>
          <w:rFonts w:ascii="Times New Roman" w:eastAsia="Arial" w:hAnsi="Times New Roman" w:cs="Times New Roman"/>
          <w:w w:val="87"/>
          <w:sz w:val="18"/>
          <w:szCs w:val="18"/>
        </w:rPr>
        <w:t>es</w:t>
      </w:r>
      <w:r w:rsidRPr="00B72469">
        <w:rPr>
          <w:rFonts w:ascii="Times New Roman" w:eastAsia="Arial" w:hAnsi="Times New Roman" w:cs="Times New Roman"/>
          <w:spacing w:val="28"/>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11"/>
          <w:w w:val="87"/>
          <w:sz w:val="18"/>
          <w:szCs w:val="18"/>
        </w:rPr>
        <w:t xml:space="preserve"> </w:t>
      </w:r>
      <w:r w:rsidRPr="00B72469">
        <w:rPr>
          <w:rFonts w:ascii="Times New Roman" w:eastAsia="Arial" w:hAnsi="Times New Roman" w:cs="Times New Roman"/>
          <w:sz w:val="18"/>
          <w:szCs w:val="18"/>
        </w:rPr>
        <w:t>timing</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7"/>
          <w:sz w:val="18"/>
          <w:szCs w:val="18"/>
        </w:rPr>
        <w:t>attacks</w:t>
      </w:r>
      <w:r w:rsidRPr="00B72469">
        <w:rPr>
          <w:rFonts w:ascii="Times New Roman" w:eastAsia="Arial" w:hAnsi="Times New Roman" w:cs="Times New Roman"/>
          <w:spacing w:val="14"/>
          <w:w w:val="87"/>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8"/>
          <w:sz w:val="18"/>
          <w:szCs w:val="18"/>
        </w:rPr>
        <w:t>SSH</w:t>
      </w:r>
      <w:r w:rsidRPr="00B72469">
        <w:rPr>
          <w:rFonts w:ascii="Times New Roman" w:eastAsia="Arial" w:hAnsi="Times New Roman" w:cs="Times New Roman"/>
          <w:spacing w:val="-13"/>
          <w:w w:val="88"/>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sz w:val="18"/>
          <w:szCs w:val="18"/>
        </w:rPr>
        <w:t>SSYM’01:</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 xml:space="preserve">pro- </w:t>
      </w:r>
      <w:r w:rsidRPr="00B72469">
        <w:rPr>
          <w:rFonts w:ascii="Times New Roman" w:eastAsia="Arial" w:hAnsi="Times New Roman" w:cs="Times New Roman"/>
          <w:w w:val="87"/>
          <w:sz w:val="18"/>
          <w:szCs w:val="18"/>
        </w:rPr>
        <w:t>ceedings</w:t>
      </w:r>
      <w:r w:rsidRPr="00B72469">
        <w:rPr>
          <w:rFonts w:ascii="Times New Roman" w:eastAsia="Arial" w:hAnsi="Times New Roman" w:cs="Times New Roman"/>
          <w:spacing w:val="13"/>
          <w:w w:val="87"/>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8"/>
          <w:sz w:val="18"/>
          <w:szCs w:val="18"/>
        </w:rPr>
        <w:t>the</w:t>
      </w:r>
      <w:r w:rsidRPr="00B72469">
        <w:rPr>
          <w:rFonts w:ascii="Times New Roman" w:eastAsia="Arial" w:hAnsi="Times New Roman" w:cs="Times New Roman"/>
          <w:spacing w:val="9"/>
          <w:w w:val="88"/>
          <w:sz w:val="18"/>
          <w:szCs w:val="18"/>
        </w:rPr>
        <w:t xml:space="preserve"> </w:t>
      </w:r>
      <w:r w:rsidRPr="00B72469">
        <w:rPr>
          <w:rFonts w:ascii="Times New Roman" w:eastAsia="Arial" w:hAnsi="Times New Roman" w:cs="Times New Roman"/>
          <w:w w:val="88"/>
          <w:sz w:val="18"/>
          <w:szCs w:val="18"/>
        </w:rPr>
        <w:t>10th</w:t>
      </w:r>
      <w:r w:rsidRPr="00B72469">
        <w:rPr>
          <w:rFonts w:ascii="Times New Roman" w:eastAsia="Arial" w:hAnsi="Times New Roman" w:cs="Times New Roman"/>
          <w:spacing w:val="23"/>
          <w:w w:val="88"/>
          <w:sz w:val="18"/>
          <w:szCs w:val="18"/>
        </w:rPr>
        <w:t xml:space="preserve"> </w:t>
      </w:r>
      <w:r w:rsidRPr="00B72469">
        <w:rPr>
          <w:rFonts w:ascii="Times New Roman" w:eastAsia="Arial" w:hAnsi="Times New Roman" w:cs="Times New Roman"/>
          <w:w w:val="88"/>
          <w:sz w:val="18"/>
          <w:szCs w:val="18"/>
        </w:rPr>
        <w:t>conference</w:t>
      </w:r>
      <w:r w:rsidRPr="00B72469">
        <w:rPr>
          <w:rFonts w:ascii="Times New Roman" w:eastAsia="Arial" w:hAnsi="Times New Roman" w:cs="Times New Roman"/>
          <w:spacing w:val="12"/>
          <w:w w:val="88"/>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sz w:val="18"/>
          <w:szCs w:val="18"/>
        </w:rPr>
        <w:t>USENIX</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w w:val="91"/>
          <w:sz w:val="18"/>
          <w:szCs w:val="18"/>
        </w:rPr>
        <w:t>Security</w:t>
      </w:r>
      <w:r w:rsidRPr="00B72469">
        <w:rPr>
          <w:rFonts w:ascii="Times New Roman" w:eastAsia="Arial" w:hAnsi="Times New Roman" w:cs="Times New Roman"/>
          <w:spacing w:val="10"/>
          <w:w w:val="91"/>
          <w:sz w:val="18"/>
          <w:szCs w:val="18"/>
        </w:rPr>
        <w:t xml:space="preserve"> </w:t>
      </w:r>
      <w:r w:rsidRPr="00B72469">
        <w:rPr>
          <w:rFonts w:ascii="Times New Roman" w:eastAsia="Arial" w:hAnsi="Times New Roman" w:cs="Times New Roman"/>
          <w:sz w:val="18"/>
          <w:szCs w:val="18"/>
        </w:rPr>
        <w:t xml:space="preserve">Sym- </w:t>
      </w:r>
      <w:r w:rsidRPr="00B72469">
        <w:rPr>
          <w:rFonts w:ascii="Times New Roman" w:eastAsia="Arial" w:hAnsi="Times New Roman" w:cs="Times New Roman"/>
          <w:w w:val="88"/>
          <w:sz w:val="18"/>
          <w:szCs w:val="18"/>
        </w:rPr>
        <w:t>posium,</w:t>
      </w:r>
      <w:r w:rsidRPr="00B72469">
        <w:rPr>
          <w:rFonts w:ascii="Times New Roman" w:eastAsia="Arial" w:hAnsi="Times New Roman" w:cs="Times New Roman"/>
          <w:spacing w:val="38"/>
          <w:w w:val="88"/>
          <w:sz w:val="18"/>
          <w:szCs w:val="18"/>
        </w:rPr>
        <w:t xml:space="preserve"> </w:t>
      </w:r>
      <w:r w:rsidRPr="00B72469">
        <w:rPr>
          <w:rFonts w:ascii="Times New Roman" w:eastAsia="Arial" w:hAnsi="Times New Roman" w:cs="Times New Roman"/>
          <w:w w:val="88"/>
          <w:sz w:val="18"/>
          <w:szCs w:val="18"/>
        </w:rPr>
        <w:t>pages</w:t>
      </w:r>
      <w:r w:rsidRPr="00B72469">
        <w:rPr>
          <w:rFonts w:ascii="Times New Roman" w:eastAsia="Arial" w:hAnsi="Times New Roman" w:cs="Times New Roman"/>
          <w:spacing w:val="-5"/>
          <w:w w:val="88"/>
          <w:sz w:val="18"/>
          <w:szCs w:val="18"/>
        </w:rPr>
        <w:t xml:space="preserve"> </w:t>
      </w:r>
      <w:r w:rsidRPr="00B72469">
        <w:rPr>
          <w:rFonts w:ascii="Times New Roman" w:eastAsia="Arial" w:hAnsi="Times New Roman" w:cs="Times New Roman"/>
          <w:w w:val="88"/>
          <w:sz w:val="18"/>
          <w:szCs w:val="18"/>
        </w:rPr>
        <w:t>25–25,</w:t>
      </w:r>
      <w:r w:rsidRPr="00B72469">
        <w:rPr>
          <w:rFonts w:ascii="Times New Roman" w:eastAsia="Arial" w:hAnsi="Times New Roman" w:cs="Times New Roman"/>
          <w:spacing w:val="30"/>
          <w:w w:val="88"/>
          <w:sz w:val="18"/>
          <w:szCs w:val="18"/>
        </w:rPr>
        <w:t xml:space="preserve"> </w:t>
      </w:r>
      <w:r w:rsidRPr="00B72469">
        <w:rPr>
          <w:rFonts w:ascii="Times New Roman" w:eastAsia="Arial" w:hAnsi="Times New Roman" w:cs="Times New Roman"/>
          <w:w w:val="88"/>
          <w:sz w:val="18"/>
          <w:szCs w:val="18"/>
        </w:rPr>
        <w:t>Ber</w:t>
      </w:r>
      <w:r w:rsidRPr="00B72469">
        <w:rPr>
          <w:rFonts w:ascii="Times New Roman" w:eastAsia="Arial" w:hAnsi="Times New Roman" w:cs="Times New Roman"/>
          <w:spacing w:val="-2"/>
          <w:w w:val="88"/>
          <w:sz w:val="18"/>
          <w:szCs w:val="18"/>
        </w:rPr>
        <w:t>k</w:t>
      </w:r>
      <w:r w:rsidRPr="00B72469">
        <w:rPr>
          <w:rFonts w:ascii="Times New Roman" w:eastAsia="Arial" w:hAnsi="Times New Roman" w:cs="Times New Roman"/>
          <w:w w:val="88"/>
          <w:sz w:val="18"/>
          <w:szCs w:val="18"/>
        </w:rPr>
        <w:t>el</w:t>
      </w:r>
      <w:r w:rsidRPr="00B72469">
        <w:rPr>
          <w:rFonts w:ascii="Times New Roman" w:eastAsia="Arial" w:hAnsi="Times New Roman" w:cs="Times New Roman"/>
          <w:spacing w:val="-3"/>
          <w:w w:val="88"/>
          <w:sz w:val="18"/>
          <w:szCs w:val="18"/>
        </w:rPr>
        <w:t>e</w:t>
      </w:r>
      <w:r w:rsidRPr="00B72469">
        <w:rPr>
          <w:rFonts w:ascii="Times New Roman" w:eastAsia="Arial" w:hAnsi="Times New Roman" w:cs="Times New Roman"/>
          <w:spacing w:val="-11"/>
          <w:w w:val="88"/>
          <w:sz w:val="18"/>
          <w:szCs w:val="18"/>
        </w:rPr>
        <w:t>y</w:t>
      </w:r>
      <w:r w:rsidRPr="00B72469">
        <w:rPr>
          <w:rFonts w:ascii="Times New Roman" w:eastAsia="Arial" w:hAnsi="Times New Roman" w:cs="Times New Roman"/>
          <w:w w:val="88"/>
          <w:sz w:val="18"/>
          <w:szCs w:val="18"/>
        </w:rPr>
        <w:t xml:space="preserve">, </w:t>
      </w:r>
      <w:r w:rsidRPr="00B72469">
        <w:rPr>
          <w:rFonts w:ascii="Times New Roman" w:eastAsia="Arial" w:hAnsi="Times New Roman" w:cs="Times New Roman"/>
          <w:spacing w:val="9"/>
          <w:w w:val="88"/>
          <w:sz w:val="18"/>
          <w:szCs w:val="18"/>
        </w:rPr>
        <w:t xml:space="preserve"> </w:t>
      </w:r>
      <w:r w:rsidRPr="00B72469">
        <w:rPr>
          <w:rFonts w:ascii="Times New Roman" w:eastAsia="Arial" w:hAnsi="Times New Roman" w:cs="Times New Roman"/>
          <w:sz w:val="18"/>
          <w:szCs w:val="18"/>
        </w:rPr>
        <w:t>CA,</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z w:val="18"/>
          <w:szCs w:val="18"/>
        </w:rPr>
        <w:t>USA,</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89"/>
          <w:sz w:val="18"/>
          <w:szCs w:val="18"/>
        </w:rPr>
        <w:t>2001.</w:t>
      </w:r>
      <w:r w:rsidRPr="00B72469">
        <w:rPr>
          <w:rFonts w:ascii="Times New Roman" w:eastAsia="Arial" w:hAnsi="Times New Roman" w:cs="Times New Roman"/>
          <w:spacing w:val="19"/>
          <w:w w:val="89"/>
          <w:sz w:val="18"/>
          <w:szCs w:val="18"/>
        </w:rPr>
        <w:t xml:space="preserve"> </w:t>
      </w:r>
      <w:proofErr w:type="gramStart"/>
      <w:r w:rsidRPr="00B72469">
        <w:rPr>
          <w:rFonts w:ascii="Times New Roman" w:eastAsia="Arial" w:hAnsi="Times New Roman" w:cs="Times New Roman"/>
          <w:sz w:val="18"/>
          <w:szCs w:val="18"/>
        </w:rPr>
        <w:t>USENIX Association.</w:t>
      </w:r>
      <w:proofErr w:type="gramEnd"/>
    </w:p>
    <w:p w14:paraId="0AFED307" w14:textId="77777777" w:rsidR="00676FEB" w:rsidRPr="00B72469" w:rsidRDefault="00676FEB" w:rsidP="00676FEB">
      <w:pPr>
        <w:spacing w:before="93" w:after="0" w:line="182" w:lineRule="exact"/>
        <w:ind w:left="309" w:right="59" w:hanging="309"/>
        <w:jc w:val="both"/>
        <w:rPr>
          <w:rFonts w:ascii="Times New Roman" w:eastAsia="Arial" w:hAnsi="Times New Roman" w:cs="Times New Roman"/>
          <w:sz w:val="18"/>
          <w:szCs w:val="18"/>
        </w:rPr>
      </w:pPr>
      <w:r w:rsidRPr="00B72469">
        <w:rPr>
          <w:rFonts w:ascii="Times New Roman" w:hAnsi="Times New Roman" w:cs="Times New Roman"/>
        </w:rPr>
        <w:br w:type="column"/>
      </w:r>
      <w:proofErr w:type="gramStart"/>
      <w:r w:rsidRPr="00B72469">
        <w:rPr>
          <w:rFonts w:ascii="Times New Roman" w:eastAsia="Arial" w:hAnsi="Times New Roman" w:cs="Times New Roman"/>
          <w:sz w:val="18"/>
          <w:szCs w:val="18"/>
        </w:rPr>
        <w:lastRenderedPageBreak/>
        <w:t>[28]</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G.E.</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7"/>
          <w:sz w:val="18"/>
          <w:szCs w:val="18"/>
        </w:rPr>
        <w:t>Suh,</w:t>
      </w:r>
      <w:r w:rsidRPr="00B72469">
        <w:rPr>
          <w:rFonts w:ascii="Times New Roman" w:eastAsia="Arial" w:hAnsi="Times New Roman" w:cs="Times New Roman"/>
          <w:spacing w:val="30"/>
          <w:w w:val="87"/>
          <w:sz w:val="18"/>
          <w:szCs w:val="18"/>
        </w:rPr>
        <w:t xml:space="preserve"> </w:t>
      </w:r>
      <w:r w:rsidRPr="00B72469">
        <w:rPr>
          <w:rFonts w:ascii="Times New Roman" w:eastAsia="Arial" w:hAnsi="Times New Roman" w:cs="Times New Roman"/>
          <w:sz w:val="18"/>
          <w:szCs w:val="18"/>
        </w:rPr>
        <w:t>J.</w:t>
      </w:r>
      <w:r w:rsidRPr="00B72469">
        <w:rPr>
          <w:rFonts w:ascii="Times New Roman" w:eastAsia="Arial" w:hAnsi="Times New Roman" w:cs="Times New Roman"/>
          <w:spacing w:val="-16"/>
          <w:sz w:val="18"/>
          <w:szCs w:val="18"/>
        </w:rPr>
        <w:t>W</w:t>
      </w:r>
      <w:r w:rsidRPr="00B72469">
        <w:rPr>
          <w:rFonts w:ascii="Times New Roman" w:eastAsia="Arial" w:hAnsi="Times New Roman" w:cs="Times New Roman"/>
          <w:sz w:val="18"/>
          <w:szCs w:val="18"/>
        </w:rPr>
        <w:t>.</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Lee,</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87"/>
          <w:sz w:val="18"/>
          <w:szCs w:val="18"/>
        </w:rPr>
        <w:t>Zhang,</w:t>
      </w:r>
      <w:r w:rsidRPr="00B72469">
        <w:rPr>
          <w:rFonts w:ascii="Times New Roman" w:eastAsia="Arial" w:hAnsi="Times New Roman" w:cs="Times New Roman"/>
          <w:spacing w:val="42"/>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21"/>
          <w:w w:val="87"/>
          <w:sz w:val="18"/>
          <w:szCs w:val="18"/>
        </w:rPr>
        <w:t xml:space="preserve"> </w:t>
      </w:r>
      <w:r w:rsidRPr="00B72469">
        <w:rPr>
          <w:rFonts w:ascii="Times New Roman" w:eastAsia="Arial" w:hAnsi="Times New Roman" w:cs="Times New Roman"/>
          <w:sz w:val="18"/>
          <w:szCs w:val="18"/>
        </w:rPr>
        <w:t>S.</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90"/>
          <w:sz w:val="18"/>
          <w:szCs w:val="18"/>
        </w:rPr>
        <w:t>D</w:t>
      </w:r>
      <w:r w:rsidRPr="00B72469">
        <w:rPr>
          <w:rFonts w:ascii="Times New Roman" w:eastAsia="Arial" w:hAnsi="Times New Roman" w:cs="Times New Roman"/>
          <w:spacing w:val="-4"/>
          <w:w w:val="90"/>
          <w:sz w:val="18"/>
          <w:szCs w:val="18"/>
        </w:rPr>
        <w:t>ev</w:t>
      </w:r>
      <w:r w:rsidRPr="00B72469">
        <w:rPr>
          <w:rFonts w:ascii="Times New Roman" w:eastAsia="Arial" w:hAnsi="Times New Roman" w:cs="Times New Roman"/>
          <w:w w:val="90"/>
          <w:sz w:val="18"/>
          <w:szCs w:val="18"/>
        </w:rPr>
        <w:t>adas.</w:t>
      </w:r>
      <w:proofErr w:type="gramEnd"/>
      <w:r w:rsidRPr="00B72469">
        <w:rPr>
          <w:rFonts w:ascii="Times New Roman" w:eastAsia="Arial" w:hAnsi="Times New Roman" w:cs="Times New Roman"/>
          <w:w w:val="90"/>
          <w:sz w:val="18"/>
          <w:szCs w:val="18"/>
        </w:rPr>
        <w:t xml:space="preserve"> </w:t>
      </w:r>
      <w:r w:rsidRPr="00B72469">
        <w:rPr>
          <w:rFonts w:ascii="Times New Roman" w:eastAsia="Arial" w:hAnsi="Times New Roman" w:cs="Times New Roman"/>
          <w:spacing w:val="21"/>
          <w:w w:val="90"/>
          <w:sz w:val="18"/>
          <w:szCs w:val="18"/>
        </w:rPr>
        <w:t xml:space="preserve"> </w:t>
      </w:r>
      <w:r w:rsidRPr="00B72469">
        <w:rPr>
          <w:rFonts w:ascii="Times New Roman" w:eastAsia="Arial" w:hAnsi="Times New Roman" w:cs="Times New Roman"/>
          <w:w w:val="90"/>
          <w:sz w:val="18"/>
          <w:szCs w:val="18"/>
        </w:rPr>
        <w:t xml:space="preserve">“Secure </w:t>
      </w:r>
      <w:r w:rsidRPr="00B72469">
        <w:rPr>
          <w:rFonts w:ascii="Times New Roman" w:eastAsia="Arial" w:hAnsi="Times New Roman" w:cs="Times New Roman"/>
          <w:w w:val="89"/>
          <w:sz w:val="18"/>
          <w:szCs w:val="18"/>
        </w:rPr>
        <w:t>program</w:t>
      </w:r>
      <w:r w:rsidRPr="00B72469">
        <w:rPr>
          <w:rFonts w:ascii="Times New Roman" w:eastAsia="Arial" w:hAnsi="Times New Roman" w:cs="Times New Roman"/>
          <w:spacing w:val="24"/>
          <w:w w:val="89"/>
          <w:sz w:val="18"/>
          <w:szCs w:val="18"/>
        </w:rPr>
        <w:t xml:space="preserve"> </w:t>
      </w:r>
      <w:r w:rsidRPr="00B72469">
        <w:rPr>
          <w:rFonts w:ascii="Times New Roman" w:eastAsia="Arial" w:hAnsi="Times New Roman" w:cs="Times New Roman"/>
          <w:spacing w:val="-3"/>
          <w:w w:val="89"/>
          <w:sz w:val="18"/>
          <w:szCs w:val="18"/>
        </w:rPr>
        <w:t>ex</w:t>
      </w:r>
      <w:r w:rsidRPr="00B72469">
        <w:rPr>
          <w:rFonts w:ascii="Times New Roman" w:eastAsia="Arial" w:hAnsi="Times New Roman" w:cs="Times New Roman"/>
          <w:w w:val="89"/>
          <w:sz w:val="18"/>
          <w:szCs w:val="18"/>
        </w:rPr>
        <w:t>ecution</w:t>
      </w:r>
      <w:r w:rsidRPr="00B72469">
        <w:rPr>
          <w:rFonts w:ascii="Times New Roman" w:eastAsia="Arial" w:hAnsi="Times New Roman" w:cs="Times New Roman"/>
          <w:spacing w:val="22"/>
          <w:w w:val="89"/>
          <w:sz w:val="18"/>
          <w:szCs w:val="18"/>
        </w:rPr>
        <w:t xml:space="preserve"> </w:t>
      </w:r>
      <w:r w:rsidRPr="00B72469">
        <w:rPr>
          <w:rFonts w:ascii="Times New Roman" w:eastAsia="Arial" w:hAnsi="Times New Roman" w:cs="Times New Roman"/>
          <w:sz w:val="18"/>
          <w:szCs w:val="18"/>
        </w:rPr>
        <w:t xml:space="preserve">via </w:t>
      </w:r>
      <w:r w:rsidRPr="00B72469">
        <w:rPr>
          <w:rFonts w:ascii="Times New Roman" w:eastAsia="Arial" w:hAnsi="Times New Roman" w:cs="Times New Roman"/>
          <w:w w:val="93"/>
          <w:sz w:val="18"/>
          <w:szCs w:val="18"/>
        </w:rPr>
        <w:t>dynamic</w:t>
      </w:r>
      <w:r w:rsidRPr="00B72469">
        <w:rPr>
          <w:rFonts w:ascii="Times New Roman" w:eastAsia="Arial" w:hAnsi="Times New Roman" w:cs="Times New Roman"/>
          <w:spacing w:val="9"/>
          <w:w w:val="93"/>
          <w:sz w:val="18"/>
          <w:szCs w:val="18"/>
        </w:rPr>
        <w:t xml:space="preserve"> </w:t>
      </w:r>
      <w:r w:rsidRPr="00B72469">
        <w:rPr>
          <w:rFonts w:ascii="Times New Roman" w:eastAsia="Arial" w:hAnsi="Times New Roman" w:cs="Times New Roman"/>
          <w:w w:val="93"/>
          <w:sz w:val="18"/>
          <w:szCs w:val="18"/>
        </w:rPr>
        <w:t>information</w:t>
      </w:r>
      <w:r w:rsidRPr="00B72469">
        <w:rPr>
          <w:rFonts w:ascii="Times New Roman" w:eastAsia="Arial" w:hAnsi="Times New Roman" w:cs="Times New Roman"/>
          <w:spacing w:val="33"/>
          <w:w w:val="93"/>
          <w:sz w:val="18"/>
          <w:szCs w:val="18"/>
        </w:rPr>
        <w:t xml:space="preserve"> </w:t>
      </w:r>
      <w:r w:rsidRPr="00B72469">
        <w:rPr>
          <w:rFonts w:ascii="Times New Roman" w:eastAsia="Arial" w:hAnsi="Times New Roman" w:cs="Times New Roman"/>
          <w:sz w:val="18"/>
          <w:szCs w:val="18"/>
        </w:rPr>
        <w:t>fl</w:t>
      </w:r>
      <w:r w:rsidRPr="00B72469">
        <w:rPr>
          <w:rFonts w:ascii="Times New Roman" w:eastAsia="Arial" w:hAnsi="Times New Roman" w:cs="Times New Roman"/>
          <w:spacing w:val="-4"/>
          <w:sz w:val="18"/>
          <w:szCs w:val="18"/>
        </w:rPr>
        <w:t>o</w:t>
      </w:r>
      <w:r w:rsidRPr="00B72469">
        <w:rPr>
          <w:rFonts w:ascii="Times New Roman" w:eastAsia="Arial" w:hAnsi="Times New Roman" w:cs="Times New Roman"/>
          <w:sz w:val="18"/>
          <w:szCs w:val="18"/>
        </w:rPr>
        <w:t>w</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92"/>
          <w:sz w:val="18"/>
          <w:szCs w:val="18"/>
        </w:rPr>
        <w:t>tracking</w:t>
      </w:r>
      <w:r w:rsidRPr="00B72469">
        <w:rPr>
          <w:rFonts w:ascii="Times New Roman" w:eastAsia="Arial" w:hAnsi="Times New Roman" w:cs="Times New Roman"/>
          <w:spacing w:val="-13"/>
          <w:w w:val="92"/>
          <w:sz w:val="18"/>
          <w:szCs w:val="18"/>
        </w:rPr>
        <w:t>,</w:t>
      </w:r>
      <w:r w:rsidRPr="00B72469">
        <w:rPr>
          <w:rFonts w:ascii="Times New Roman" w:eastAsia="Arial" w:hAnsi="Times New Roman" w:cs="Times New Roman"/>
          <w:w w:val="132"/>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91"/>
          <w:sz w:val="18"/>
          <w:szCs w:val="18"/>
        </w:rPr>
        <w:t xml:space="preserve">ASPLOS-XI: </w:t>
      </w:r>
      <w:r w:rsidRPr="00B72469">
        <w:rPr>
          <w:rFonts w:ascii="Times New Roman" w:eastAsia="Arial" w:hAnsi="Times New Roman" w:cs="Times New Roman"/>
          <w:spacing w:val="27"/>
          <w:w w:val="91"/>
          <w:sz w:val="18"/>
          <w:szCs w:val="18"/>
        </w:rPr>
        <w:t xml:space="preserve"> </w:t>
      </w:r>
      <w:r w:rsidRPr="00B72469">
        <w:rPr>
          <w:rFonts w:ascii="Times New Roman" w:eastAsia="Arial" w:hAnsi="Times New Roman" w:cs="Times New Roman"/>
          <w:w w:val="91"/>
          <w:sz w:val="18"/>
          <w:szCs w:val="18"/>
        </w:rPr>
        <w:t>proceedings</w:t>
      </w:r>
      <w:r w:rsidRPr="00B72469">
        <w:rPr>
          <w:rFonts w:ascii="Times New Roman" w:eastAsia="Arial" w:hAnsi="Times New Roman" w:cs="Times New Roman"/>
          <w:spacing w:val="-7"/>
          <w:w w:val="91"/>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sz w:val="18"/>
          <w:szCs w:val="18"/>
        </w:rPr>
        <w:t>the</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11th</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92"/>
          <w:sz w:val="18"/>
          <w:szCs w:val="18"/>
        </w:rPr>
        <w:t>international</w:t>
      </w:r>
      <w:r w:rsidRPr="00B72469">
        <w:rPr>
          <w:rFonts w:ascii="Times New Roman" w:eastAsia="Arial" w:hAnsi="Times New Roman" w:cs="Times New Roman"/>
          <w:spacing w:val="22"/>
          <w:w w:val="92"/>
          <w:sz w:val="18"/>
          <w:szCs w:val="18"/>
        </w:rPr>
        <w:t xml:space="preserve"> </w:t>
      </w:r>
      <w:r w:rsidRPr="00B72469">
        <w:rPr>
          <w:rFonts w:ascii="Times New Roman" w:eastAsia="Arial" w:hAnsi="Times New Roman" w:cs="Times New Roman"/>
          <w:sz w:val="18"/>
          <w:szCs w:val="18"/>
        </w:rPr>
        <w:t xml:space="preserve">con- </w:t>
      </w:r>
      <w:r w:rsidRPr="00B72469">
        <w:rPr>
          <w:rFonts w:ascii="Times New Roman" w:eastAsia="Arial" w:hAnsi="Times New Roman" w:cs="Times New Roman"/>
          <w:w w:val="89"/>
          <w:sz w:val="18"/>
          <w:szCs w:val="18"/>
        </w:rPr>
        <w:t>ference</w:t>
      </w:r>
      <w:r w:rsidRPr="00B72469">
        <w:rPr>
          <w:rFonts w:ascii="Times New Roman" w:eastAsia="Arial" w:hAnsi="Times New Roman" w:cs="Times New Roman"/>
          <w:spacing w:val="-10"/>
          <w:w w:val="89"/>
          <w:sz w:val="18"/>
          <w:szCs w:val="18"/>
        </w:rPr>
        <w:t xml:space="preserve"> </w:t>
      </w:r>
      <w:r w:rsidRPr="00B72469">
        <w:rPr>
          <w:rFonts w:ascii="Times New Roman" w:eastAsia="Arial" w:hAnsi="Times New Roman" w:cs="Times New Roman"/>
          <w:w w:val="89"/>
          <w:sz w:val="18"/>
          <w:szCs w:val="18"/>
        </w:rPr>
        <w:t>on</w:t>
      </w:r>
      <w:r w:rsidRPr="00B72469">
        <w:rPr>
          <w:rFonts w:ascii="Times New Roman" w:eastAsia="Arial" w:hAnsi="Times New Roman" w:cs="Times New Roman"/>
          <w:spacing w:val="2"/>
          <w:w w:val="89"/>
          <w:sz w:val="18"/>
          <w:szCs w:val="18"/>
        </w:rPr>
        <w:t xml:space="preserve"> </w:t>
      </w:r>
      <w:proofErr w:type="gramStart"/>
      <w:r w:rsidRPr="00B72469">
        <w:rPr>
          <w:rFonts w:ascii="Times New Roman" w:eastAsia="Arial" w:hAnsi="Times New Roman" w:cs="Times New Roman"/>
          <w:w w:val="89"/>
          <w:sz w:val="18"/>
          <w:szCs w:val="18"/>
        </w:rPr>
        <w:t xml:space="preserve">Architectural </w:t>
      </w:r>
      <w:r w:rsidRPr="00B72469">
        <w:rPr>
          <w:rFonts w:ascii="Times New Roman" w:eastAsia="Arial" w:hAnsi="Times New Roman" w:cs="Times New Roman"/>
          <w:spacing w:val="7"/>
          <w:w w:val="89"/>
          <w:sz w:val="18"/>
          <w:szCs w:val="18"/>
        </w:rPr>
        <w:t xml:space="preserve"> </w:t>
      </w:r>
      <w:r w:rsidRPr="00B72469">
        <w:rPr>
          <w:rFonts w:ascii="Times New Roman" w:eastAsia="Arial" w:hAnsi="Times New Roman" w:cs="Times New Roman"/>
          <w:w w:val="89"/>
          <w:sz w:val="18"/>
          <w:szCs w:val="18"/>
        </w:rPr>
        <w:t>support</w:t>
      </w:r>
      <w:proofErr w:type="gramEnd"/>
      <w:r w:rsidRPr="00B72469">
        <w:rPr>
          <w:rFonts w:ascii="Times New Roman" w:eastAsia="Arial" w:hAnsi="Times New Roman" w:cs="Times New Roman"/>
          <w:spacing w:val="2"/>
          <w:w w:val="89"/>
          <w:sz w:val="18"/>
          <w:szCs w:val="18"/>
        </w:rPr>
        <w:t xml:space="preserve"> </w:t>
      </w:r>
      <w:r w:rsidRPr="00B72469">
        <w:rPr>
          <w:rFonts w:ascii="Times New Roman" w:eastAsia="Arial" w:hAnsi="Times New Roman" w:cs="Times New Roman"/>
          <w:sz w:val="18"/>
          <w:szCs w:val="18"/>
        </w:rPr>
        <w:t>for</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w w:val="89"/>
          <w:sz w:val="18"/>
          <w:szCs w:val="18"/>
        </w:rPr>
        <w:t>programming</w:t>
      </w:r>
      <w:r w:rsidRPr="00B72469">
        <w:rPr>
          <w:rFonts w:ascii="Times New Roman" w:eastAsia="Arial" w:hAnsi="Times New Roman" w:cs="Times New Roman"/>
          <w:spacing w:val="33"/>
          <w:w w:val="89"/>
          <w:sz w:val="18"/>
          <w:szCs w:val="18"/>
        </w:rPr>
        <w:t xml:space="preserve"> </w:t>
      </w:r>
      <w:r w:rsidRPr="00B72469">
        <w:rPr>
          <w:rFonts w:ascii="Times New Roman" w:eastAsia="Arial" w:hAnsi="Times New Roman" w:cs="Times New Roman"/>
          <w:w w:val="89"/>
          <w:sz w:val="18"/>
          <w:szCs w:val="18"/>
        </w:rPr>
        <w:t xml:space="preserve">languages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2"/>
          <w:w w:val="86"/>
          <w:sz w:val="18"/>
          <w:szCs w:val="18"/>
        </w:rPr>
        <w:t xml:space="preserve"> </w:t>
      </w:r>
      <w:r w:rsidRPr="00B72469">
        <w:rPr>
          <w:rFonts w:ascii="Times New Roman" w:eastAsia="Arial" w:hAnsi="Times New Roman" w:cs="Times New Roman"/>
          <w:w w:val="86"/>
          <w:sz w:val="18"/>
          <w:szCs w:val="18"/>
        </w:rPr>
        <w:t>operating</w:t>
      </w:r>
      <w:r w:rsidRPr="00B72469">
        <w:rPr>
          <w:rFonts w:ascii="Times New Roman" w:eastAsia="Arial" w:hAnsi="Times New Roman" w:cs="Times New Roman"/>
          <w:spacing w:val="32"/>
          <w:w w:val="86"/>
          <w:sz w:val="18"/>
          <w:szCs w:val="18"/>
        </w:rPr>
        <w:t xml:space="preserve"> </w:t>
      </w:r>
      <w:r w:rsidRPr="00B72469">
        <w:rPr>
          <w:rFonts w:ascii="Times New Roman" w:eastAsia="Arial" w:hAnsi="Times New Roman" w:cs="Times New Roman"/>
          <w:w w:val="86"/>
          <w:sz w:val="18"/>
          <w:szCs w:val="18"/>
        </w:rPr>
        <w:t>systems,</w:t>
      </w:r>
      <w:r w:rsidRPr="00B72469">
        <w:rPr>
          <w:rFonts w:ascii="Times New Roman" w:eastAsia="Arial" w:hAnsi="Times New Roman" w:cs="Times New Roman"/>
          <w:spacing w:val="2"/>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85–96,</w:t>
      </w:r>
      <w:r w:rsidRPr="00B72469">
        <w:rPr>
          <w:rFonts w:ascii="Times New Roman" w:eastAsia="Arial" w:hAnsi="Times New Roman" w:cs="Times New Roman"/>
          <w:spacing w:val="19"/>
          <w:w w:val="86"/>
          <w:sz w:val="18"/>
          <w:szCs w:val="18"/>
        </w:rPr>
        <w:t xml:space="preserve"> </w:t>
      </w:r>
      <w:r w:rsidRPr="00B72469">
        <w:rPr>
          <w:rFonts w:ascii="Times New Roman" w:eastAsia="Arial" w:hAnsi="Times New Roman" w:cs="Times New Roman"/>
          <w:sz w:val="18"/>
          <w:szCs w:val="18"/>
        </w:rPr>
        <w:t>2004.</w:t>
      </w:r>
    </w:p>
    <w:p w14:paraId="0AFED308" w14:textId="77777777" w:rsidR="00676FEB" w:rsidRPr="00B72469" w:rsidRDefault="00676FEB" w:rsidP="00676FEB">
      <w:pPr>
        <w:spacing w:before="8" w:after="0" w:line="150" w:lineRule="exact"/>
        <w:rPr>
          <w:rFonts w:ascii="Times New Roman" w:hAnsi="Times New Roman" w:cs="Times New Roman"/>
          <w:sz w:val="15"/>
          <w:szCs w:val="15"/>
        </w:rPr>
      </w:pPr>
    </w:p>
    <w:p w14:paraId="0AFED309"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29]</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w w:val="90"/>
          <w:sz w:val="18"/>
          <w:szCs w:val="18"/>
        </w:rPr>
        <w:t>Q. Sun,</w:t>
      </w:r>
      <w:r w:rsidRPr="00B72469">
        <w:rPr>
          <w:rFonts w:ascii="Times New Roman" w:eastAsia="Arial" w:hAnsi="Times New Roman" w:cs="Times New Roman"/>
          <w:spacing w:val="-13"/>
          <w:w w:val="90"/>
          <w:sz w:val="18"/>
          <w:szCs w:val="18"/>
        </w:rPr>
        <w:t xml:space="preserve"> </w:t>
      </w:r>
      <w:r w:rsidRPr="00B72469">
        <w:rPr>
          <w:rFonts w:ascii="Times New Roman" w:eastAsia="Arial" w:hAnsi="Times New Roman" w:cs="Times New Roman"/>
          <w:w w:val="90"/>
          <w:sz w:val="18"/>
          <w:szCs w:val="18"/>
        </w:rPr>
        <w:t>D.R.</w:t>
      </w:r>
      <w:r w:rsidRPr="00B72469">
        <w:rPr>
          <w:rFonts w:ascii="Times New Roman" w:eastAsia="Arial" w:hAnsi="Times New Roman" w:cs="Times New Roman"/>
          <w:spacing w:val="12"/>
          <w:w w:val="90"/>
          <w:sz w:val="18"/>
          <w:szCs w:val="18"/>
        </w:rPr>
        <w:t xml:space="preserve"> </w:t>
      </w:r>
      <w:r w:rsidRPr="00B72469">
        <w:rPr>
          <w:rFonts w:ascii="Times New Roman" w:eastAsia="Arial" w:hAnsi="Times New Roman" w:cs="Times New Roman"/>
          <w:w w:val="90"/>
          <w:sz w:val="18"/>
          <w:szCs w:val="18"/>
        </w:rPr>
        <w:t>Simon,</w:t>
      </w:r>
      <w:r w:rsidRPr="00B72469">
        <w:rPr>
          <w:rFonts w:ascii="Times New Roman" w:eastAsia="Arial" w:hAnsi="Times New Roman" w:cs="Times New Roman"/>
          <w:spacing w:val="4"/>
          <w:w w:val="90"/>
          <w:sz w:val="18"/>
          <w:szCs w:val="18"/>
        </w:rPr>
        <w:t xml:space="preserve"> </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M.</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spacing w:val="-12"/>
          <w:w w:val="89"/>
          <w:sz w:val="18"/>
          <w:szCs w:val="18"/>
        </w:rPr>
        <w:t>W</w:t>
      </w:r>
      <w:r w:rsidRPr="00B72469">
        <w:rPr>
          <w:rFonts w:ascii="Times New Roman" w:eastAsia="Arial" w:hAnsi="Times New Roman" w:cs="Times New Roman"/>
          <w:w w:val="89"/>
          <w:sz w:val="18"/>
          <w:szCs w:val="18"/>
        </w:rPr>
        <w:t>ang,</w:t>
      </w:r>
      <w:r w:rsidRPr="00B72469">
        <w:rPr>
          <w:rFonts w:ascii="Times New Roman" w:eastAsia="Arial" w:hAnsi="Times New Roman" w:cs="Times New Roman"/>
          <w:spacing w:val="3"/>
          <w:w w:val="89"/>
          <w:sz w:val="18"/>
          <w:szCs w:val="18"/>
        </w:rPr>
        <w:t xml:space="preserve"> </w:t>
      </w:r>
      <w:r w:rsidRPr="00B72469">
        <w:rPr>
          <w:rFonts w:ascii="Times New Roman" w:eastAsia="Arial" w:hAnsi="Times New Roman" w:cs="Times New Roman"/>
          <w:spacing w:val="-16"/>
          <w:sz w:val="18"/>
          <w:szCs w:val="18"/>
        </w:rPr>
        <w:t>W</w:t>
      </w:r>
      <w:r w:rsidRPr="00B72469">
        <w:rPr>
          <w:rFonts w:ascii="Times New Roman" w:eastAsia="Arial" w:hAnsi="Times New Roman" w:cs="Times New Roman"/>
          <w:sz w:val="18"/>
          <w:szCs w:val="18"/>
        </w:rPr>
        <w:t>.</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89"/>
          <w:sz w:val="18"/>
          <w:szCs w:val="18"/>
        </w:rPr>
        <w:t>Russell,</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spacing w:val="-23"/>
          <w:sz w:val="18"/>
          <w:szCs w:val="18"/>
        </w:rPr>
        <w:t>V</w:t>
      </w:r>
      <w:r w:rsidRPr="00B72469">
        <w:rPr>
          <w:rFonts w:ascii="Times New Roman" w:eastAsia="Arial" w:hAnsi="Times New Roman" w:cs="Times New Roman"/>
          <w:sz w:val="18"/>
          <w:szCs w:val="18"/>
        </w:rPr>
        <w:t>.N.</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pacing w:val="-3"/>
          <w:w w:val="83"/>
          <w:sz w:val="18"/>
          <w:szCs w:val="18"/>
        </w:rPr>
        <w:t>P</w:t>
      </w:r>
      <w:r w:rsidRPr="00B72469">
        <w:rPr>
          <w:rFonts w:ascii="Times New Roman" w:eastAsia="Arial" w:hAnsi="Times New Roman" w:cs="Times New Roman"/>
          <w:w w:val="88"/>
          <w:sz w:val="18"/>
          <w:szCs w:val="18"/>
        </w:rPr>
        <w:t xml:space="preserve">adman- </w:t>
      </w:r>
      <w:r w:rsidRPr="00B72469">
        <w:rPr>
          <w:rFonts w:ascii="Times New Roman" w:eastAsia="Arial" w:hAnsi="Times New Roman" w:cs="Times New Roman"/>
          <w:w w:val="85"/>
          <w:sz w:val="18"/>
          <w:szCs w:val="18"/>
        </w:rPr>
        <w:t>abhan,</w:t>
      </w:r>
      <w:r w:rsidRPr="00B72469">
        <w:rPr>
          <w:rFonts w:ascii="Times New Roman" w:eastAsia="Arial" w:hAnsi="Times New Roman" w:cs="Times New Roman"/>
          <w:spacing w:val="-6"/>
          <w:w w:val="85"/>
          <w:sz w:val="18"/>
          <w:szCs w:val="18"/>
        </w:rPr>
        <w:t xml:space="preserve"> </w:t>
      </w:r>
      <w:r w:rsidRPr="00B72469">
        <w:rPr>
          <w:rFonts w:ascii="Times New Roman" w:eastAsia="Arial" w:hAnsi="Times New Roman" w:cs="Times New Roman"/>
          <w:w w:val="85"/>
          <w:sz w:val="18"/>
          <w:szCs w:val="18"/>
        </w:rPr>
        <w:t>and</w:t>
      </w:r>
      <w:r w:rsidRPr="00B72469">
        <w:rPr>
          <w:rFonts w:ascii="Times New Roman" w:eastAsia="Arial" w:hAnsi="Times New Roman" w:cs="Times New Roman"/>
          <w:spacing w:val="-5"/>
          <w:w w:val="85"/>
          <w:sz w:val="18"/>
          <w:szCs w:val="18"/>
        </w:rPr>
        <w:t xml:space="preserve"> </w:t>
      </w:r>
      <w:r w:rsidRPr="00B72469">
        <w:rPr>
          <w:rFonts w:ascii="Times New Roman" w:eastAsia="Arial" w:hAnsi="Times New Roman" w:cs="Times New Roman"/>
          <w:sz w:val="18"/>
          <w:szCs w:val="18"/>
        </w:rPr>
        <w:t>L.</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94"/>
          <w:sz w:val="18"/>
          <w:szCs w:val="18"/>
        </w:rPr>
        <w:t>Qiu.</w:t>
      </w:r>
      <w:r w:rsidRPr="00B72469">
        <w:rPr>
          <w:rFonts w:ascii="Times New Roman" w:eastAsia="Arial" w:hAnsi="Times New Roman" w:cs="Times New Roman"/>
          <w:spacing w:val="-3"/>
          <w:w w:val="94"/>
          <w:sz w:val="18"/>
          <w:szCs w:val="18"/>
        </w:rPr>
        <w:t xml:space="preserve"> </w:t>
      </w:r>
      <w:r w:rsidRPr="00B72469">
        <w:rPr>
          <w:rFonts w:ascii="Times New Roman" w:eastAsia="Arial" w:hAnsi="Times New Roman" w:cs="Times New Roman"/>
          <w:w w:val="94"/>
          <w:sz w:val="18"/>
          <w:szCs w:val="18"/>
        </w:rPr>
        <w:t>“Statistical</w:t>
      </w:r>
      <w:r w:rsidRPr="00B72469">
        <w:rPr>
          <w:rFonts w:ascii="Times New Roman" w:eastAsia="Arial" w:hAnsi="Times New Roman" w:cs="Times New Roman"/>
          <w:spacing w:val="-13"/>
          <w:w w:val="94"/>
          <w:sz w:val="18"/>
          <w:szCs w:val="18"/>
        </w:rPr>
        <w:t xml:space="preserve"> </w:t>
      </w:r>
      <w:r w:rsidRPr="00B72469">
        <w:rPr>
          <w:rFonts w:ascii="Times New Roman" w:eastAsia="Arial" w:hAnsi="Times New Roman" w:cs="Times New Roman"/>
          <w:w w:val="94"/>
          <w:sz w:val="18"/>
          <w:szCs w:val="18"/>
        </w:rPr>
        <w:t>identification</w:t>
      </w:r>
      <w:r w:rsidRPr="00B72469">
        <w:rPr>
          <w:rFonts w:ascii="Times New Roman" w:eastAsia="Arial" w:hAnsi="Times New Roman" w:cs="Times New Roman"/>
          <w:spacing w:val="-13"/>
          <w:w w:val="94"/>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w w:val="89"/>
          <w:sz w:val="18"/>
          <w:szCs w:val="18"/>
        </w:rPr>
        <w:t>encrypted</w:t>
      </w:r>
      <w:r w:rsidRPr="00B72469">
        <w:rPr>
          <w:rFonts w:ascii="Times New Roman" w:eastAsia="Arial" w:hAnsi="Times New Roman" w:cs="Times New Roman"/>
          <w:spacing w:val="-10"/>
          <w:w w:val="89"/>
          <w:sz w:val="18"/>
          <w:szCs w:val="18"/>
        </w:rPr>
        <w:t xml:space="preserve"> </w:t>
      </w:r>
      <w:r w:rsidRPr="00B72469">
        <w:rPr>
          <w:rFonts w:ascii="Times New Roman" w:eastAsia="Arial" w:hAnsi="Times New Roman" w:cs="Times New Roman"/>
          <w:sz w:val="18"/>
          <w:szCs w:val="18"/>
        </w:rPr>
        <w:t xml:space="preserve">web </w:t>
      </w:r>
      <w:r w:rsidRPr="00B72469">
        <w:rPr>
          <w:rFonts w:ascii="Times New Roman" w:eastAsia="Arial" w:hAnsi="Times New Roman" w:cs="Times New Roman"/>
          <w:w w:val="92"/>
          <w:sz w:val="18"/>
          <w:szCs w:val="18"/>
        </w:rPr>
        <w:t>br</w:t>
      </w:r>
      <w:r w:rsidRPr="00B72469">
        <w:rPr>
          <w:rFonts w:ascii="Times New Roman" w:eastAsia="Arial" w:hAnsi="Times New Roman" w:cs="Times New Roman"/>
          <w:spacing w:val="-4"/>
          <w:w w:val="92"/>
          <w:sz w:val="18"/>
          <w:szCs w:val="18"/>
        </w:rPr>
        <w:t>o</w:t>
      </w:r>
      <w:r w:rsidRPr="00B72469">
        <w:rPr>
          <w:rFonts w:ascii="Times New Roman" w:eastAsia="Arial" w:hAnsi="Times New Roman" w:cs="Times New Roman"/>
          <w:w w:val="92"/>
          <w:sz w:val="18"/>
          <w:szCs w:val="18"/>
        </w:rPr>
        <w:t>wsing</w:t>
      </w:r>
      <w:r w:rsidRPr="00B72469">
        <w:rPr>
          <w:rFonts w:ascii="Times New Roman" w:eastAsia="Arial" w:hAnsi="Times New Roman" w:cs="Times New Roman"/>
          <w:spacing w:val="10"/>
          <w:w w:val="92"/>
          <w:sz w:val="18"/>
          <w:szCs w:val="18"/>
        </w:rPr>
        <w:t xml:space="preserve"> </w:t>
      </w:r>
      <w:r w:rsidRPr="00B72469">
        <w:rPr>
          <w:rFonts w:ascii="Times New Roman" w:eastAsia="Arial" w:hAnsi="Times New Roman" w:cs="Times New Roman"/>
          <w:w w:val="95"/>
          <w:sz w:val="18"/>
          <w:szCs w:val="18"/>
        </w:rPr>
        <w:t>tra</w:t>
      </w:r>
      <w:r w:rsidRPr="00B72469">
        <w:rPr>
          <w:rFonts w:ascii="Times New Roman" w:eastAsia="Arial" w:hAnsi="Times New Roman" w:cs="Times New Roman"/>
          <w:spacing w:val="-4"/>
          <w:w w:val="95"/>
          <w:sz w:val="18"/>
          <w:szCs w:val="18"/>
        </w:rPr>
        <w:t>f</w:t>
      </w:r>
      <w:r w:rsidRPr="00B72469">
        <w:rPr>
          <w:rFonts w:ascii="Times New Roman" w:eastAsia="Arial" w:hAnsi="Times New Roman" w:cs="Times New Roman"/>
          <w:w w:val="97"/>
          <w:sz w:val="18"/>
          <w:szCs w:val="18"/>
        </w:rPr>
        <w:t>fic</w:t>
      </w:r>
      <w:r w:rsidRPr="00B72469">
        <w:rPr>
          <w:rFonts w:ascii="Times New Roman" w:eastAsia="Arial" w:hAnsi="Times New Roman" w:cs="Times New Roman"/>
          <w:spacing w:val="-13"/>
          <w:w w:val="97"/>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In</w:t>
      </w:r>
      <w:proofErr w:type="gramEnd"/>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3"/>
          <w:sz w:val="18"/>
          <w:szCs w:val="18"/>
        </w:rPr>
        <w:t>SP</w:t>
      </w:r>
      <w:r w:rsidRPr="00B72469">
        <w:rPr>
          <w:rFonts w:ascii="Times New Roman" w:eastAsia="Arial" w:hAnsi="Times New Roman" w:cs="Times New Roman"/>
          <w:spacing w:val="12"/>
          <w:w w:val="83"/>
          <w:sz w:val="18"/>
          <w:szCs w:val="18"/>
        </w:rPr>
        <w:t xml:space="preserve"> </w:t>
      </w:r>
      <w:r w:rsidRPr="00B72469">
        <w:rPr>
          <w:rFonts w:ascii="Times New Roman" w:eastAsia="Arial" w:hAnsi="Times New Roman" w:cs="Times New Roman"/>
          <w:sz w:val="18"/>
          <w:szCs w:val="18"/>
        </w:rPr>
        <w:t>’02:</w:t>
      </w:r>
      <w:r w:rsidRPr="00B72469">
        <w:rPr>
          <w:rFonts w:ascii="Times New Roman" w:eastAsia="Arial" w:hAnsi="Times New Roman" w:cs="Times New Roman"/>
          <w:spacing w:val="22"/>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10"/>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8"/>
          <w:sz w:val="18"/>
          <w:szCs w:val="18"/>
        </w:rPr>
        <w:t>the</w:t>
      </w:r>
      <w:r w:rsidRPr="00B72469">
        <w:rPr>
          <w:rFonts w:ascii="Times New Roman" w:eastAsia="Arial" w:hAnsi="Times New Roman" w:cs="Times New Roman"/>
          <w:spacing w:val="7"/>
          <w:w w:val="88"/>
          <w:sz w:val="18"/>
          <w:szCs w:val="18"/>
        </w:rPr>
        <w:t xml:space="preserve"> </w:t>
      </w:r>
      <w:r w:rsidRPr="00B72469">
        <w:rPr>
          <w:rFonts w:ascii="Times New Roman" w:eastAsia="Arial" w:hAnsi="Times New Roman" w:cs="Times New Roman"/>
          <w:w w:val="88"/>
          <w:sz w:val="18"/>
          <w:szCs w:val="18"/>
        </w:rPr>
        <w:t>2002</w:t>
      </w:r>
      <w:r w:rsidRPr="00B72469">
        <w:rPr>
          <w:rFonts w:ascii="Times New Roman" w:eastAsia="Arial" w:hAnsi="Times New Roman" w:cs="Times New Roman"/>
          <w:spacing w:val="14"/>
          <w:w w:val="88"/>
          <w:sz w:val="18"/>
          <w:szCs w:val="18"/>
        </w:rPr>
        <w:t xml:space="preserve"> </w:t>
      </w:r>
      <w:r w:rsidRPr="00B72469">
        <w:rPr>
          <w:rFonts w:ascii="Times New Roman" w:eastAsia="Arial" w:hAnsi="Times New Roman" w:cs="Times New Roman"/>
          <w:sz w:val="18"/>
          <w:szCs w:val="18"/>
        </w:rPr>
        <w:t xml:space="preserve">IEEE </w:t>
      </w:r>
      <w:r w:rsidRPr="00B72469">
        <w:rPr>
          <w:rFonts w:ascii="Times New Roman" w:eastAsia="Arial" w:hAnsi="Times New Roman" w:cs="Times New Roman"/>
          <w:w w:val="91"/>
          <w:sz w:val="18"/>
          <w:szCs w:val="18"/>
        </w:rPr>
        <w:t>Symposium</w:t>
      </w:r>
      <w:r w:rsidRPr="00B72469">
        <w:rPr>
          <w:rFonts w:ascii="Times New Roman" w:eastAsia="Arial" w:hAnsi="Times New Roman" w:cs="Times New Roman"/>
          <w:spacing w:val="17"/>
          <w:w w:val="91"/>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w w:val="88"/>
          <w:sz w:val="18"/>
          <w:szCs w:val="18"/>
        </w:rPr>
        <w:t>Security</w:t>
      </w:r>
      <w:r w:rsidRPr="00B72469">
        <w:rPr>
          <w:rFonts w:ascii="Times New Roman" w:eastAsia="Arial" w:hAnsi="Times New Roman" w:cs="Times New Roman"/>
          <w:spacing w:val="38"/>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3"/>
          <w:w w:val="88"/>
          <w:sz w:val="18"/>
          <w:szCs w:val="18"/>
        </w:rPr>
        <w:t xml:space="preserve"> </w:t>
      </w:r>
      <w:r w:rsidRPr="00B72469">
        <w:rPr>
          <w:rFonts w:ascii="Times New Roman" w:eastAsia="Arial" w:hAnsi="Times New Roman" w:cs="Times New Roman"/>
          <w:w w:val="88"/>
          <w:sz w:val="18"/>
          <w:szCs w:val="18"/>
        </w:rPr>
        <w:t>Pr</w:t>
      </w:r>
      <w:r w:rsidRPr="00B72469">
        <w:rPr>
          <w:rFonts w:ascii="Times New Roman" w:eastAsia="Arial" w:hAnsi="Times New Roman" w:cs="Times New Roman"/>
          <w:spacing w:val="-3"/>
          <w:w w:val="88"/>
          <w:sz w:val="18"/>
          <w:szCs w:val="18"/>
        </w:rPr>
        <w:t>iv</w:t>
      </w:r>
      <w:r w:rsidRPr="00B72469">
        <w:rPr>
          <w:rFonts w:ascii="Times New Roman" w:eastAsia="Arial" w:hAnsi="Times New Roman" w:cs="Times New Roman"/>
          <w:w w:val="88"/>
          <w:sz w:val="18"/>
          <w:szCs w:val="18"/>
        </w:rPr>
        <w:t>a</w:t>
      </w:r>
      <w:r w:rsidRPr="00B72469">
        <w:rPr>
          <w:rFonts w:ascii="Times New Roman" w:eastAsia="Arial" w:hAnsi="Times New Roman" w:cs="Times New Roman"/>
          <w:spacing w:val="-3"/>
          <w:w w:val="88"/>
          <w:sz w:val="18"/>
          <w:szCs w:val="18"/>
        </w:rPr>
        <w:t>c</w:t>
      </w:r>
      <w:r w:rsidRPr="00B72469">
        <w:rPr>
          <w:rFonts w:ascii="Times New Roman" w:eastAsia="Arial" w:hAnsi="Times New Roman" w:cs="Times New Roman"/>
          <w:spacing w:val="-11"/>
          <w:w w:val="88"/>
          <w:sz w:val="18"/>
          <w:szCs w:val="18"/>
        </w:rPr>
        <w:t>y</w:t>
      </w:r>
      <w:r w:rsidRPr="00B72469">
        <w:rPr>
          <w:rFonts w:ascii="Times New Roman" w:eastAsia="Arial" w:hAnsi="Times New Roman" w:cs="Times New Roman"/>
          <w:w w:val="88"/>
          <w:sz w:val="18"/>
          <w:szCs w:val="18"/>
        </w:rPr>
        <w:t xml:space="preserve">, </w:t>
      </w:r>
      <w:r w:rsidRPr="00B72469">
        <w:rPr>
          <w:rFonts w:ascii="Times New Roman" w:eastAsia="Arial" w:hAnsi="Times New Roman" w:cs="Times New Roman"/>
          <w:spacing w:val="2"/>
          <w:w w:val="88"/>
          <w:sz w:val="18"/>
          <w:szCs w:val="18"/>
        </w:rPr>
        <w:t xml:space="preserve"> </w:t>
      </w:r>
      <w:r w:rsidRPr="00B72469">
        <w:rPr>
          <w:rFonts w:ascii="Times New Roman" w:eastAsia="Arial" w:hAnsi="Times New Roman" w:cs="Times New Roman"/>
          <w:w w:val="88"/>
          <w:sz w:val="18"/>
          <w:szCs w:val="18"/>
        </w:rPr>
        <w:t>page</w:t>
      </w:r>
      <w:r w:rsidRPr="00B72469">
        <w:rPr>
          <w:rFonts w:ascii="Times New Roman" w:eastAsia="Arial" w:hAnsi="Times New Roman" w:cs="Times New Roman"/>
          <w:spacing w:val="3"/>
          <w:w w:val="88"/>
          <w:sz w:val="18"/>
          <w:szCs w:val="18"/>
        </w:rPr>
        <w:t xml:space="preserve"> </w:t>
      </w:r>
      <w:r w:rsidRPr="00B72469">
        <w:rPr>
          <w:rFonts w:ascii="Times New Roman" w:eastAsia="Arial" w:hAnsi="Times New Roman" w:cs="Times New Roman"/>
          <w:sz w:val="18"/>
          <w:szCs w:val="18"/>
        </w:rPr>
        <w:t>19,</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spacing w:val="-14"/>
          <w:w w:val="99"/>
          <w:sz w:val="18"/>
          <w:szCs w:val="18"/>
        </w:rPr>
        <w:t>W</w:t>
      </w:r>
      <w:r w:rsidRPr="00B72469">
        <w:rPr>
          <w:rFonts w:ascii="Times New Roman" w:eastAsia="Arial" w:hAnsi="Times New Roman" w:cs="Times New Roman"/>
          <w:w w:val="89"/>
          <w:sz w:val="18"/>
          <w:szCs w:val="18"/>
        </w:rPr>
        <w:t xml:space="preserve">ashington, </w:t>
      </w:r>
      <w:r w:rsidRPr="00B72469">
        <w:rPr>
          <w:rFonts w:ascii="Times New Roman" w:eastAsia="Arial" w:hAnsi="Times New Roman" w:cs="Times New Roman"/>
          <w:w w:val="91"/>
          <w:sz w:val="18"/>
          <w:szCs w:val="18"/>
        </w:rPr>
        <w:t>DC,</w:t>
      </w:r>
      <w:r w:rsidRPr="00B72469">
        <w:rPr>
          <w:rFonts w:ascii="Times New Roman" w:eastAsia="Arial" w:hAnsi="Times New Roman" w:cs="Times New Roman"/>
          <w:spacing w:val="9"/>
          <w:w w:val="91"/>
          <w:sz w:val="18"/>
          <w:szCs w:val="18"/>
        </w:rPr>
        <w:t xml:space="preserve"> </w:t>
      </w:r>
      <w:r w:rsidRPr="00B72469">
        <w:rPr>
          <w:rFonts w:ascii="Times New Roman" w:eastAsia="Arial" w:hAnsi="Times New Roman" w:cs="Times New Roman"/>
          <w:w w:val="91"/>
          <w:sz w:val="18"/>
          <w:szCs w:val="18"/>
        </w:rPr>
        <w:t>USA,</w:t>
      </w:r>
      <w:r w:rsidRPr="00B72469">
        <w:rPr>
          <w:rFonts w:ascii="Times New Roman" w:eastAsia="Arial" w:hAnsi="Times New Roman" w:cs="Times New Roman"/>
          <w:spacing w:val="21"/>
          <w:w w:val="91"/>
          <w:sz w:val="18"/>
          <w:szCs w:val="18"/>
        </w:rPr>
        <w:t xml:space="preserve"> </w:t>
      </w:r>
      <w:r w:rsidRPr="00B72469">
        <w:rPr>
          <w:rFonts w:ascii="Times New Roman" w:eastAsia="Arial" w:hAnsi="Times New Roman" w:cs="Times New Roman"/>
          <w:w w:val="91"/>
          <w:sz w:val="18"/>
          <w:szCs w:val="18"/>
        </w:rPr>
        <w:t>2002.</w:t>
      </w:r>
      <w:r w:rsidRPr="00B72469">
        <w:rPr>
          <w:rFonts w:ascii="Times New Roman" w:eastAsia="Arial" w:hAnsi="Times New Roman" w:cs="Times New Roman"/>
          <w:spacing w:val="-9"/>
          <w:w w:val="91"/>
          <w:sz w:val="18"/>
          <w:szCs w:val="18"/>
        </w:rPr>
        <w:t xml:space="preserve"> </w:t>
      </w:r>
      <w:proofErr w:type="gramStart"/>
      <w:r w:rsidRPr="00B72469">
        <w:rPr>
          <w:rFonts w:ascii="Times New Roman" w:eastAsia="Arial" w:hAnsi="Times New Roman" w:cs="Times New Roman"/>
          <w:w w:val="91"/>
          <w:sz w:val="18"/>
          <w:szCs w:val="18"/>
        </w:rPr>
        <w:t>IEEE</w:t>
      </w:r>
      <w:r w:rsidRPr="00B72469">
        <w:rPr>
          <w:rFonts w:ascii="Times New Roman" w:eastAsia="Arial" w:hAnsi="Times New Roman" w:cs="Times New Roman"/>
          <w:spacing w:val="12"/>
          <w:w w:val="91"/>
          <w:sz w:val="18"/>
          <w:szCs w:val="18"/>
        </w:rPr>
        <w:t xml:space="preserve"> </w:t>
      </w:r>
      <w:r w:rsidRPr="00B72469">
        <w:rPr>
          <w:rFonts w:ascii="Times New Roman" w:eastAsia="Arial" w:hAnsi="Times New Roman" w:cs="Times New Roman"/>
          <w:w w:val="91"/>
          <w:sz w:val="18"/>
          <w:szCs w:val="18"/>
        </w:rPr>
        <w:t>Computer</w:t>
      </w:r>
      <w:r w:rsidRPr="00B72469">
        <w:rPr>
          <w:rFonts w:ascii="Times New Roman" w:eastAsia="Arial" w:hAnsi="Times New Roman" w:cs="Times New Roman"/>
          <w:spacing w:val="-8"/>
          <w:w w:val="91"/>
          <w:sz w:val="18"/>
          <w:szCs w:val="18"/>
        </w:rPr>
        <w:t xml:space="preserve"> </w:t>
      </w:r>
      <w:r w:rsidRPr="00B72469">
        <w:rPr>
          <w:rFonts w:ascii="Times New Roman" w:eastAsia="Arial" w:hAnsi="Times New Roman" w:cs="Times New Roman"/>
          <w:sz w:val="18"/>
          <w:szCs w:val="18"/>
        </w:rPr>
        <w:t>Societ</w:t>
      </w:r>
      <w:r w:rsidRPr="00B72469">
        <w:rPr>
          <w:rFonts w:ascii="Times New Roman" w:eastAsia="Arial" w:hAnsi="Times New Roman" w:cs="Times New Roman"/>
          <w:spacing w:val="-12"/>
          <w:sz w:val="18"/>
          <w:szCs w:val="18"/>
        </w:rPr>
        <w:t>y</w:t>
      </w:r>
      <w:r w:rsidRPr="00B72469">
        <w:rPr>
          <w:rFonts w:ascii="Times New Roman" w:eastAsia="Arial" w:hAnsi="Times New Roman" w:cs="Times New Roman"/>
          <w:sz w:val="18"/>
          <w:szCs w:val="18"/>
        </w:rPr>
        <w:t>.</w:t>
      </w:r>
      <w:proofErr w:type="gramEnd"/>
    </w:p>
    <w:p w14:paraId="0AFED30A" w14:textId="77777777" w:rsidR="00676FEB" w:rsidRPr="00B72469" w:rsidRDefault="00676FEB" w:rsidP="00676FEB">
      <w:pPr>
        <w:spacing w:before="5" w:after="0" w:line="130" w:lineRule="exact"/>
        <w:rPr>
          <w:rFonts w:ascii="Times New Roman" w:hAnsi="Times New Roman" w:cs="Times New Roman"/>
          <w:sz w:val="13"/>
          <w:szCs w:val="13"/>
        </w:rPr>
      </w:pPr>
    </w:p>
    <w:p w14:paraId="0AFED30B" w14:textId="77777777" w:rsidR="00676FEB" w:rsidRPr="00B72469" w:rsidRDefault="00676FEB" w:rsidP="00676FEB">
      <w:pPr>
        <w:spacing w:after="0" w:line="204" w:lineRule="exact"/>
        <w:ind w:left="-33" w:right="57"/>
        <w:jc w:val="center"/>
        <w:rPr>
          <w:rFonts w:ascii="Times New Roman" w:eastAsia="Arial" w:hAnsi="Times New Roman" w:cs="Times New Roman"/>
          <w:sz w:val="18"/>
          <w:szCs w:val="18"/>
        </w:rPr>
      </w:pPr>
      <w:r w:rsidRPr="00B72469">
        <w:rPr>
          <w:rFonts w:ascii="Times New Roman" w:eastAsia="Arial" w:hAnsi="Times New Roman" w:cs="Times New Roman"/>
          <w:position w:val="-1"/>
          <w:sz w:val="18"/>
          <w:szCs w:val="18"/>
        </w:rPr>
        <w:t>[30]</w:t>
      </w:r>
      <w:r w:rsidRPr="00B72469">
        <w:rPr>
          <w:rFonts w:ascii="Times New Roman" w:eastAsia="Arial" w:hAnsi="Times New Roman" w:cs="Times New Roman"/>
          <w:spacing w:val="47"/>
          <w:position w:val="-1"/>
          <w:sz w:val="18"/>
          <w:szCs w:val="18"/>
        </w:rPr>
        <w:t xml:space="preserve"> </w:t>
      </w:r>
      <w:r w:rsidRPr="00B72469">
        <w:rPr>
          <w:rFonts w:ascii="Times New Roman" w:eastAsia="Arial" w:hAnsi="Times New Roman" w:cs="Times New Roman"/>
          <w:position w:val="-1"/>
          <w:sz w:val="18"/>
          <w:szCs w:val="18"/>
        </w:rPr>
        <w:t xml:space="preserve">M. </w:t>
      </w:r>
      <w:r w:rsidRPr="00B72469">
        <w:rPr>
          <w:rFonts w:ascii="Times New Roman" w:eastAsia="Arial" w:hAnsi="Times New Roman" w:cs="Times New Roman"/>
          <w:spacing w:val="6"/>
          <w:position w:val="-1"/>
          <w:sz w:val="18"/>
          <w:szCs w:val="18"/>
        </w:rPr>
        <w:t xml:space="preserve"> </w:t>
      </w:r>
      <w:r w:rsidRPr="00B72469">
        <w:rPr>
          <w:rFonts w:ascii="Times New Roman" w:eastAsia="Arial" w:hAnsi="Times New Roman" w:cs="Times New Roman"/>
          <w:spacing w:val="-13"/>
          <w:w w:val="90"/>
          <w:position w:val="-1"/>
          <w:sz w:val="18"/>
          <w:szCs w:val="18"/>
        </w:rPr>
        <w:t>T</w:t>
      </w:r>
      <w:r w:rsidRPr="00B72469">
        <w:rPr>
          <w:rFonts w:ascii="Times New Roman" w:eastAsia="Arial" w:hAnsi="Times New Roman" w:cs="Times New Roman"/>
          <w:w w:val="90"/>
          <w:position w:val="-1"/>
          <w:sz w:val="18"/>
          <w:szCs w:val="18"/>
        </w:rPr>
        <w:t>amviruzzaman</w:t>
      </w:r>
      <w:proofErr w:type="gramStart"/>
      <w:r w:rsidRPr="00B72469">
        <w:rPr>
          <w:rFonts w:ascii="Times New Roman" w:eastAsia="Arial" w:hAnsi="Times New Roman" w:cs="Times New Roman"/>
          <w:w w:val="90"/>
          <w:position w:val="-1"/>
          <w:sz w:val="18"/>
          <w:szCs w:val="18"/>
        </w:rPr>
        <w:t xml:space="preserve">, </w:t>
      </w:r>
      <w:r w:rsidRPr="00B72469">
        <w:rPr>
          <w:rFonts w:ascii="Times New Roman" w:eastAsia="Arial" w:hAnsi="Times New Roman" w:cs="Times New Roman"/>
          <w:spacing w:val="34"/>
          <w:w w:val="90"/>
          <w:position w:val="-1"/>
          <w:sz w:val="18"/>
          <w:szCs w:val="18"/>
        </w:rPr>
        <w:t xml:space="preserve"> </w:t>
      </w:r>
      <w:r w:rsidRPr="00B72469">
        <w:rPr>
          <w:rFonts w:ascii="Times New Roman" w:eastAsia="Arial" w:hAnsi="Times New Roman" w:cs="Times New Roman"/>
          <w:position w:val="-1"/>
          <w:sz w:val="18"/>
          <w:szCs w:val="18"/>
        </w:rPr>
        <w:t>S.I</w:t>
      </w:r>
      <w:proofErr w:type="gramEnd"/>
      <w:r w:rsidRPr="00B72469">
        <w:rPr>
          <w:rFonts w:ascii="Times New Roman" w:eastAsia="Arial" w:hAnsi="Times New Roman" w:cs="Times New Roman"/>
          <w:position w:val="-1"/>
          <w:sz w:val="18"/>
          <w:szCs w:val="18"/>
        </w:rPr>
        <w:t>.</w:t>
      </w:r>
      <w:r w:rsidRPr="00B72469">
        <w:rPr>
          <w:rFonts w:ascii="Times New Roman" w:eastAsia="Arial" w:hAnsi="Times New Roman" w:cs="Times New Roman"/>
          <w:spacing w:val="30"/>
          <w:position w:val="-1"/>
          <w:sz w:val="18"/>
          <w:szCs w:val="18"/>
        </w:rPr>
        <w:t xml:space="preserve"> </w:t>
      </w:r>
      <w:r w:rsidRPr="00B72469">
        <w:rPr>
          <w:rFonts w:ascii="Times New Roman" w:eastAsia="Arial" w:hAnsi="Times New Roman" w:cs="Times New Roman"/>
          <w:position w:val="-1"/>
          <w:sz w:val="18"/>
          <w:szCs w:val="18"/>
        </w:rPr>
        <w:t>Ahamed,</w:t>
      </w:r>
      <w:r w:rsidRPr="00B72469">
        <w:rPr>
          <w:rFonts w:ascii="Times New Roman" w:eastAsia="Arial" w:hAnsi="Times New Roman" w:cs="Times New Roman"/>
          <w:spacing w:val="-6"/>
          <w:position w:val="-1"/>
          <w:sz w:val="18"/>
          <w:szCs w:val="18"/>
        </w:rPr>
        <w:t xml:space="preserve"> </w:t>
      </w:r>
      <w:r w:rsidRPr="00B72469">
        <w:rPr>
          <w:rFonts w:ascii="Times New Roman" w:eastAsia="Arial" w:hAnsi="Times New Roman" w:cs="Times New Roman"/>
          <w:position w:val="-1"/>
          <w:sz w:val="18"/>
          <w:szCs w:val="18"/>
        </w:rPr>
        <w:t>C.S.</w:t>
      </w:r>
      <w:r w:rsidRPr="00B72469">
        <w:rPr>
          <w:rFonts w:ascii="Times New Roman" w:eastAsia="Arial" w:hAnsi="Times New Roman" w:cs="Times New Roman"/>
          <w:spacing w:val="10"/>
          <w:position w:val="-1"/>
          <w:sz w:val="18"/>
          <w:szCs w:val="18"/>
        </w:rPr>
        <w:t xml:space="preserve"> </w:t>
      </w:r>
      <w:r w:rsidRPr="00B72469">
        <w:rPr>
          <w:rFonts w:ascii="Times New Roman" w:eastAsia="Arial" w:hAnsi="Times New Roman" w:cs="Times New Roman"/>
          <w:position w:val="-1"/>
          <w:sz w:val="18"/>
          <w:szCs w:val="18"/>
        </w:rPr>
        <w:t>Hasan,</w:t>
      </w:r>
      <w:r w:rsidRPr="00B72469">
        <w:rPr>
          <w:rFonts w:ascii="Times New Roman" w:eastAsia="Arial" w:hAnsi="Times New Roman" w:cs="Times New Roman"/>
          <w:spacing w:val="-14"/>
          <w:position w:val="-1"/>
          <w:sz w:val="18"/>
          <w:szCs w:val="18"/>
        </w:rPr>
        <w:t xml:space="preserve"> </w:t>
      </w:r>
      <w:r w:rsidRPr="00B72469">
        <w:rPr>
          <w:rFonts w:ascii="Times New Roman" w:eastAsia="Arial" w:hAnsi="Times New Roman" w:cs="Times New Roman"/>
          <w:position w:val="-1"/>
          <w:sz w:val="18"/>
          <w:szCs w:val="18"/>
        </w:rPr>
        <w:t>and</w:t>
      </w:r>
      <w:r w:rsidRPr="00B72469">
        <w:rPr>
          <w:rFonts w:ascii="Times New Roman" w:eastAsia="Arial" w:hAnsi="Times New Roman" w:cs="Times New Roman"/>
          <w:spacing w:val="10"/>
          <w:position w:val="-1"/>
          <w:sz w:val="18"/>
          <w:szCs w:val="18"/>
        </w:rPr>
        <w:t xml:space="preserve"> </w:t>
      </w:r>
      <w:r w:rsidRPr="00B72469">
        <w:rPr>
          <w:rFonts w:ascii="Times New Roman" w:eastAsia="Arial" w:hAnsi="Times New Roman" w:cs="Times New Roman"/>
          <w:w w:val="92"/>
          <w:position w:val="-1"/>
          <w:sz w:val="18"/>
          <w:szCs w:val="18"/>
        </w:rPr>
        <w:t>C</w:t>
      </w:r>
      <w:r w:rsidRPr="00B72469">
        <w:rPr>
          <w:rFonts w:ascii="Times New Roman" w:eastAsia="Arial" w:hAnsi="Times New Roman" w:cs="Times New Roman"/>
          <w:w w:val="89"/>
          <w:position w:val="-1"/>
          <w:sz w:val="18"/>
          <w:szCs w:val="18"/>
        </w:rPr>
        <w:t>.</w:t>
      </w:r>
    </w:p>
    <w:p w14:paraId="0AFED30C" w14:textId="77777777" w:rsidR="00676FEB" w:rsidRPr="00B72469" w:rsidRDefault="00676FEB" w:rsidP="00676FEB">
      <w:pPr>
        <w:spacing w:after="0" w:line="173" w:lineRule="exact"/>
        <w:ind w:left="309" w:right="-20"/>
        <w:rPr>
          <w:rFonts w:ascii="Times New Roman" w:eastAsia="Arial" w:hAnsi="Times New Roman" w:cs="Times New Roman"/>
          <w:sz w:val="18"/>
          <w:szCs w:val="18"/>
        </w:rPr>
      </w:pPr>
      <w:r w:rsidRPr="00B72469">
        <w:rPr>
          <w:rFonts w:ascii="Times New Roman" w:eastAsia="Arial" w:hAnsi="Times New Roman" w:cs="Times New Roman"/>
          <w:sz w:val="18"/>
          <w:szCs w:val="18"/>
        </w:rPr>
        <w:t>O’brien.</w:t>
      </w:r>
      <w:r w:rsidRPr="00B72469">
        <w:rPr>
          <w:rFonts w:ascii="Times New Roman" w:eastAsia="Arial" w:hAnsi="Times New Roman" w:cs="Times New Roman"/>
          <w:spacing w:val="24"/>
          <w:sz w:val="18"/>
          <w:szCs w:val="18"/>
        </w:rPr>
        <w:t xml:space="preserve"> </w:t>
      </w:r>
      <w:r w:rsidRPr="00B72469">
        <w:rPr>
          <w:rFonts w:ascii="Times New Roman" w:eastAsia="Arial" w:hAnsi="Times New Roman" w:cs="Times New Roman"/>
          <w:sz w:val="18"/>
          <w:szCs w:val="18"/>
        </w:rPr>
        <w:t>“</w:t>
      </w:r>
      <w:proofErr w:type="gramStart"/>
      <w:r w:rsidRPr="00B72469">
        <w:rPr>
          <w:rFonts w:ascii="Times New Roman" w:eastAsia="Arial" w:hAnsi="Times New Roman" w:cs="Times New Roman"/>
          <w:sz w:val="18"/>
          <w:szCs w:val="18"/>
        </w:rPr>
        <w:t>ePet</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w w:val="89"/>
          <w:sz w:val="18"/>
          <w:szCs w:val="18"/>
        </w:rPr>
        <w:t>when</w:t>
      </w:r>
      <w:r w:rsidRPr="00B72469">
        <w:rPr>
          <w:rFonts w:ascii="Times New Roman" w:eastAsia="Arial" w:hAnsi="Times New Roman" w:cs="Times New Roman"/>
          <w:spacing w:val="18"/>
          <w:w w:val="89"/>
          <w:sz w:val="18"/>
          <w:szCs w:val="18"/>
        </w:rPr>
        <w:t xml:space="preserve"> </w:t>
      </w:r>
      <w:r w:rsidRPr="00B72469">
        <w:rPr>
          <w:rFonts w:ascii="Times New Roman" w:eastAsia="Arial" w:hAnsi="Times New Roman" w:cs="Times New Roman"/>
          <w:w w:val="89"/>
          <w:sz w:val="18"/>
          <w:szCs w:val="18"/>
        </w:rPr>
        <w:t>cellular</w:t>
      </w:r>
      <w:r w:rsidRPr="00B72469">
        <w:rPr>
          <w:rFonts w:ascii="Times New Roman" w:eastAsia="Arial" w:hAnsi="Times New Roman" w:cs="Times New Roman"/>
          <w:spacing w:val="42"/>
          <w:w w:val="89"/>
          <w:sz w:val="18"/>
          <w:szCs w:val="18"/>
        </w:rPr>
        <w:t xml:space="preserve"> </w:t>
      </w:r>
      <w:r w:rsidRPr="00B72469">
        <w:rPr>
          <w:rFonts w:ascii="Times New Roman" w:eastAsia="Arial" w:hAnsi="Times New Roman" w:cs="Times New Roman"/>
          <w:w w:val="89"/>
          <w:sz w:val="18"/>
          <w:szCs w:val="18"/>
        </w:rPr>
        <w:t>phone</w:t>
      </w:r>
      <w:r w:rsidRPr="00B72469">
        <w:rPr>
          <w:rFonts w:ascii="Times New Roman" w:eastAsia="Arial" w:hAnsi="Times New Roman" w:cs="Times New Roman"/>
          <w:spacing w:val="3"/>
          <w:w w:val="89"/>
          <w:sz w:val="18"/>
          <w:szCs w:val="18"/>
        </w:rPr>
        <w:t xml:space="preserve"> </w:t>
      </w:r>
      <w:r w:rsidRPr="00B72469">
        <w:rPr>
          <w:rFonts w:ascii="Times New Roman" w:eastAsia="Arial" w:hAnsi="Times New Roman" w:cs="Times New Roman"/>
          <w:w w:val="89"/>
          <w:sz w:val="18"/>
          <w:szCs w:val="18"/>
        </w:rPr>
        <w:t>learns</w:t>
      </w:r>
      <w:r w:rsidRPr="00B72469">
        <w:rPr>
          <w:rFonts w:ascii="Times New Roman" w:eastAsia="Arial" w:hAnsi="Times New Roman" w:cs="Times New Roman"/>
          <w:spacing w:val="4"/>
          <w:w w:val="89"/>
          <w:sz w:val="18"/>
          <w:szCs w:val="18"/>
        </w:rPr>
        <w:t xml:space="preserve"> </w:t>
      </w:r>
      <w:r w:rsidRPr="00B72469">
        <w:rPr>
          <w:rFonts w:ascii="Times New Roman" w:eastAsia="Arial" w:hAnsi="Times New Roman" w:cs="Times New Roman"/>
          <w:sz w:val="18"/>
          <w:szCs w:val="18"/>
        </w:rPr>
        <w:t>to</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9"/>
          <w:sz w:val="18"/>
          <w:szCs w:val="18"/>
        </w:rPr>
        <w:t>recognize</w:t>
      </w:r>
      <w:r w:rsidRPr="00B72469">
        <w:rPr>
          <w:rFonts w:ascii="Times New Roman" w:eastAsia="Arial" w:hAnsi="Times New Roman" w:cs="Times New Roman"/>
          <w:spacing w:val="13"/>
          <w:w w:val="89"/>
          <w:sz w:val="18"/>
          <w:szCs w:val="18"/>
        </w:rPr>
        <w:t xml:space="preserve"> </w:t>
      </w:r>
      <w:r w:rsidRPr="00B72469">
        <w:rPr>
          <w:rFonts w:ascii="Times New Roman" w:eastAsia="Arial" w:hAnsi="Times New Roman" w:cs="Times New Roman"/>
          <w:sz w:val="18"/>
          <w:szCs w:val="18"/>
        </w:rPr>
        <w:t>its</w:t>
      </w:r>
    </w:p>
    <w:p w14:paraId="0AFED30D"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spacing w:val="-4"/>
          <w:w w:val="89"/>
          <w:sz w:val="18"/>
          <w:szCs w:val="18"/>
        </w:rPr>
        <w:t>o</w:t>
      </w:r>
      <w:r w:rsidRPr="00B72469">
        <w:rPr>
          <w:rFonts w:ascii="Times New Roman" w:eastAsia="Arial" w:hAnsi="Times New Roman" w:cs="Times New Roman"/>
          <w:w w:val="91"/>
          <w:sz w:val="18"/>
          <w:szCs w:val="18"/>
        </w:rPr>
        <w:t>wne</w:t>
      </w:r>
      <w:r w:rsidRPr="00B72469">
        <w:rPr>
          <w:rFonts w:ascii="Times New Roman" w:eastAsia="Arial" w:hAnsi="Times New Roman" w:cs="Times New Roman"/>
          <w:spacing w:val="-7"/>
          <w:w w:val="91"/>
          <w:sz w:val="18"/>
          <w:szCs w:val="18"/>
        </w:rPr>
        <w:t>r</w:t>
      </w:r>
      <w:proofErr w:type="gramEnd"/>
      <w:r w:rsidRPr="00B72469">
        <w:rPr>
          <w:rFonts w:ascii="Times New Roman" w:eastAsia="Arial" w:hAnsi="Times New Roman" w:cs="Times New Roman"/>
          <w:spacing w:val="-13"/>
          <w:w w:val="89"/>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In</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w w:val="90"/>
          <w:sz w:val="18"/>
          <w:szCs w:val="18"/>
        </w:rPr>
        <w:t>SafeConfig</w:t>
      </w:r>
      <w:r w:rsidRPr="00B72469">
        <w:rPr>
          <w:rFonts w:ascii="Times New Roman" w:eastAsia="Arial" w:hAnsi="Times New Roman" w:cs="Times New Roman"/>
          <w:spacing w:val="25"/>
          <w:w w:val="90"/>
          <w:sz w:val="18"/>
          <w:szCs w:val="18"/>
        </w:rPr>
        <w:t xml:space="preserve"> </w:t>
      </w:r>
      <w:r w:rsidRPr="00B72469">
        <w:rPr>
          <w:rFonts w:ascii="Times New Roman" w:eastAsia="Arial" w:hAnsi="Times New Roman" w:cs="Times New Roman"/>
          <w:sz w:val="18"/>
          <w:szCs w:val="18"/>
        </w:rPr>
        <w:t xml:space="preserve">’09: </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8"/>
          <w:sz w:val="18"/>
          <w:szCs w:val="18"/>
        </w:rPr>
        <w:t>proceedings</w:t>
      </w:r>
      <w:r w:rsidRPr="00B72469">
        <w:rPr>
          <w:rFonts w:ascii="Times New Roman" w:eastAsia="Arial" w:hAnsi="Times New Roman" w:cs="Times New Roman"/>
          <w:spacing w:val="26"/>
          <w:w w:val="88"/>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sz w:val="18"/>
          <w:szCs w:val="18"/>
        </w:rPr>
        <w:t>the</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z w:val="18"/>
          <w:szCs w:val="18"/>
        </w:rPr>
        <w:t>2nd</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9"/>
          <w:sz w:val="18"/>
          <w:szCs w:val="18"/>
        </w:rPr>
        <w:t>CM</w:t>
      </w:r>
    </w:p>
    <w:p w14:paraId="0AFED30E"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spacing w:val="-2"/>
          <w:w w:val="91"/>
          <w:sz w:val="18"/>
          <w:szCs w:val="18"/>
        </w:rPr>
        <w:t>w</w:t>
      </w:r>
      <w:r w:rsidRPr="00B72469">
        <w:rPr>
          <w:rFonts w:ascii="Times New Roman" w:eastAsia="Arial" w:hAnsi="Times New Roman" w:cs="Times New Roman"/>
          <w:w w:val="91"/>
          <w:sz w:val="18"/>
          <w:szCs w:val="18"/>
        </w:rPr>
        <w:t>orkshop</w:t>
      </w:r>
      <w:proofErr w:type="gramEnd"/>
      <w:r w:rsidRPr="00B72469">
        <w:rPr>
          <w:rFonts w:ascii="Times New Roman" w:eastAsia="Arial" w:hAnsi="Times New Roman" w:cs="Times New Roman"/>
          <w:spacing w:val="38"/>
          <w:w w:val="91"/>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w w:val="89"/>
          <w:sz w:val="18"/>
          <w:szCs w:val="18"/>
        </w:rPr>
        <w:t>Assurable</w:t>
      </w:r>
      <w:r w:rsidRPr="00B72469">
        <w:rPr>
          <w:rFonts w:ascii="Times New Roman" w:eastAsia="Arial" w:hAnsi="Times New Roman" w:cs="Times New Roman"/>
          <w:spacing w:val="37"/>
          <w:w w:val="89"/>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w w:val="88"/>
          <w:sz w:val="18"/>
          <w:szCs w:val="18"/>
        </w:rPr>
        <w:t>usable</w:t>
      </w:r>
      <w:r w:rsidRPr="00B72469">
        <w:rPr>
          <w:rFonts w:ascii="Times New Roman" w:eastAsia="Arial" w:hAnsi="Times New Roman" w:cs="Times New Roman"/>
          <w:spacing w:val="25"/>
          <w:w w:val="88"/>
          <w:sz w:val="18"/>
          <w:szCs w:val="18"/>
        </w:rPr>
        <w:t xml:space="preserve"> </w:t>
      </w:r>
      <w:r w:rsidRPr="00B72469">
        <w:rPr>
          <w:rFonts w:ascii="Times New Roman" w:eastAsia="Arial" w:hAnsi="Times New Roman" w:cs="Times New Roman"/>
          <w:w w:val="88"/>
          <w:sz w:val="18"/>
          <w:szCs w:val="18"/>
        </w:rPr>
        <w:t xml:space="preserve">security </w:t>
      </w:r>
      <w:r w:rsidRPr="00B72469">
        <w:rPr>
          <w:rFonts w:ascii="Times New Roman" w:eastAsia="Arial" w:hAnsi="Times New Roman" w:cs="Times New Roman"/>
          <w:spacing w:val="11"/>
          <w:w w:val="88"/>
          <w:sz w:val="18"/>
          <w:szCs w:val="18"/>
        </w:rPr>
        <w:t xml:space="preserve"> </w:t>
      </w:r>
      <w:r w:rsidRPr="00B72469">
        <w:rPr>
          <w:rFonts w:ascii="Times New Roman" w:eastAsia="Arial" w:hAnsi="Times New Roman" w:cs="Times New Roman"/>
          <w:sz w:val="18"/>
          <w:szCs w:val="18"/>
        </w:rPr>
        <w:t>configuration,</w:t>
      </w:r>
    </w:p>
    <w:p w14:paraId="0AFED30F"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w w:val="86"/>
          <w:sz w:val="18"/>
          <w:szCs w:val="18"/>
        </w:rPr>
        <w:t>pages</w:t>
      </w:r>
      <w:proofErr w:type="gramEnd"/>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13–18,</w:t>
      </w:r>
      <w:r w:rsidRPr="00B72469">
        <w:rPr>
          <w:rFonts w:ascii="Times New Roman" w:eastAsia="Arial" w:hAnsi="Times New Roman" w:cs="Times New Roman"/>
          <w:spacing w:val="19"/>
          <w:w w:val="86"/>
          <w:sz w:val="18"/>
          <w:szCs w:val="18"/>
        </w:rPr>
        <w:t xml:space="preserve"> </w:t>
      </w:r>
      <w:r w:rsidRPr="00B72469">
        <w:rPr>
          <w:rFonts w:ascii="Times New Roman" w:eastAsia="Arial" w:hAnsi="Times New Roman" w:cs="Times New Roman"/>
          <w:w w:val="86"/>
          <w:sz w:val="18"/>
          <w:szCs w:val="18"/>
        </w:rPr>
        <w:t>N</w:t>
      </w:r>
      <w:r w:rsidRPr="00B72469">
        <w:rPr>
          <w:rFonts w:ascii="Times New Roman" w:eastAsia="Arial" w:hAnsi="Times New Roman" w:cs="Times New Roman"/>
          <w:spacing w:val="-3"/>
          <w:w w:val="86"/>
          <w:sz w:val="18"/>
          <w:szCs w:val="18"/>
        </w:rPr>
        <w:t>e</w:t>
      </w:r>
      <w:r w:rsidRPr="00B72469">
        <w:rPr>
          <w:rFonts w:ascii="Times New Roman" w:eastAsia="Arial" w:hAnsi="Times New Roman" w:cs="Times New Roman"/>
          <w:w w:val="86"/>
          <w:sz w:val="18"/>
          <w:szCs w:val="18"/>
        </w:rPr>
        <w:t>w</w:t>
      </w:r>
      <w:r w:rsidRPr="00B72469">
        <w:rPr>
          <w:rFonts w:ascii="Times New Roman" w:eastAsia="Arial" w:hAnsi="Times New Roman" w:cs="Times New Roman"/>
          <w:spacing w:val="28"/>
          <w:w w:val="86"/>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9.</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310" w14:textId="77777777" w:rsidR="00676FEB" w:rsidRPr="00B72469" w:rsidRDefault="00676FEB" w:rsidP="00676FEB">
      <w:pPr>
        <w:spacing w:before="7" w:after="0" w:line="150" w:lineRule="exact"/>
        <w:rPr>
          <w:rFonts w:ascii="Times New Roman" w:hAnsi="Times New Roman" w:cs="Times New Roman"/>
          <w:sz w:val="15"/>
          <w:szCs w:val="15"/>
        </w:rPr>
      </w:pPr>
    </w:p>
    <w:p w14:paraId="0AFED311"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31]</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w w:val="89"/>
          <w:sz w:val="18"/>
          <w:szCs w:val="18"/>
        </w:rPr>
        <w:t>The</w:t>
      </w:r>
      <w:r w:rsidRPr="00B72469">
        <w:rPr>
          <w:rFonts w:ascii="Times New Roman" w:eastAsia="Arial" w:hAnsi="Times New Roman" w:cs="Times New Roman"/>
          <w:spacing w:val="14"/>
          <w:w w:val="89"/>
          <w:sz w:val="18"/>
          <w:szCs w:val="18"/>
        </w:rPr>
        <w:t xml:space="preserve"> </w:t>
      </w:r>
      <w:r w:rsidRPr="00B72469">
        <w:rPr>
          <w:rFonts w:ascii="Times New Roman" w:eastAsia="Arial" w:hAnsi="Times New Roman" w:cs="Times New Roman"/>
          <w:spacing w:val="-14"/>
          <w:sz w:val="18"/>
          <w:szCs w:val="18"/>
        </w:rPr>
        <w:t>T</w:t>
      </w:r>
      <w:r w:rsidRPr="00B72469">
        <w:rPr>
          <w:rFonts w:ascii="Times New Roman" w:eastAsia="Arial" w:hAnsi="Times New Roman" w:cs="Times New Roman"/>
          <w:sz w:val="18"/>
          <w:szCs w:val="18"/>
        </w:rPr>
        <w:t>or</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Project.</w:t>
      </w:r>
      <w:r w:rsidRPr="00B72469">
        <w:rPr>
          <w:rFonts w:ascii="Times New Roman" w:eastAsia="Arial" w:hAnsi="Times New Roman" w:cs="Times New Roman"/>
          <w:spacing w:val="-1"/>
          <w:sz w:val="18"/>
          <w:szCs w:val="18"/>
        </w:rPr>
        <w:t xml:space="preserve"> </w:t>
      </w:r>
      <w:r w:rsidRPr="00B72469">
        <w:rPr>
          <w:rFonts w:ascii="Times New Roman" w:eastAsia="Arial" w:hAnsi="Times New Roman" w:cs="Times New Roman"/>
          <w:i/>
          <w:spacing w:val="-16"/>
          <w:sz w:val="18"/>
          <w:szCs w:val="18"/>
        </w:rPr>
        <w:t>T</w:t>
      </w:r>
      <w:r w:rsidRPr="00B72469">
        <w:rPr>
          <w:rFonts w:ascii="Times New Roman" w:eastAsia="Arial" w:hAnsi="Times New Roman" w:cs="Times New Roman"/>
          <w:i/>
          <w:sz w:val="18"/>
          <w:szCs w:val="18"/>
        </w:rPr>
        <w:t>or:</w:t>
      </w:r>
      <w:r w:rsidRPr="00B72469">
        <w:rPr>
          <w:rFonts w:ascii="Times New Roman" w:eastAsia="Arial" w:hAnsi="Times New Roman" w:cs="Times New Roman"/>
          <w:i/>
          <w:spacing w:val="31"/>
          <w:sz w:val="18"/>
          <w:szCs w:val="18"/>
        </w:rPr>
        <w:t xml:space="preserve"> </w:t>
      </w:r>
      <w:r w:rsidRPr="00B72469">
        <w:rPr>
          <w:rFonts w:ascii="Times New Roman" w:eastAsia="Arial" w:hAnsi="Times New Roman" w:cs="Times New Roman"/>
          <w:i/>
          <w:w w:val="91"/>
          <w:sz w:val="18"/>
          <w:szCs w:val="18"/>
        </w:rPr>
        <w:t>anonymity</w:t>
      </w:r>
      <w:r w:rsidRPr="00B72469">
        <w:rPr>
          <w:rFonts w:ascii="Times New Roman" w:eastAsia="Arial" w:hAnsi="Times New Roman" w:cs="Times New Roman"/>
          <w:i/>
          <w:spacing w:val="13"/>
          <w:w w:val="91"/>
          <w:sz w:val="18"/>
          <w:szCs w:val="18"/>
        </w:rPr>
        <w:t xml:space="preserve"> </w:t>
      </w:r>
      <w:r w:rsidRPr="00B72469">
        <w:rPr>
          <w:rFonts w:ascii="Times New Roman" w:eastAsia="Arial" w:hAnsi="Times New Roman" w:cs="Times New Roman"/>
          <w:i/>
          <w:sz w:val="18"/>
          <w:szCs w:val="18"/>
        </w:rPr>
        <w:t>onlin</w:t>
      </w:r>
      <w:r w:rsidRPr="00B72469">
        <w:rPr>
          <w:rFonts w:ascii="Times New Roman" w:eastAsia="Arial" w:hAnsi="Times New Roman" w:cs="Times New Roman"/>
          <w:i/>
          <w:spacing w:val="-3"/>
          <w:sz w:val="18"/>
          <w:szCs w:val="18"/>
        </w:rPr>
        <w:t>e</w:t>
      </w:r>
      <w:r w:rsidRPr="00B72469">
        <w:rPr>
          <w:rFonts w:ascii="Times New Roman" w:eastAsia="Arial" w:hAnsi="Times New Roman" w:cs="Times New Roman"/>
          <w:i/>
          <w:sz w:val="18"/>
          <w:szCs w:val="18"/>
        </w:rPr>
        <w:t>.</w:t>
      </w:r>
      <w:r w:rsidRPr="00B72469">
        <w:rPr>
          <w:rFonts w:ascii="Times New Roman" w:eastAsia="Arial" w:hAnsi="Times New Roman" w:cs="Times New Roman"/>
          <w:i/>
          <w:spacing w:val="21"/>
          <w:sz w:val="18"/>
          <w:szCs w:val="18"/>
        </w:rPr>
        <w:t xml:space="preserve"> </w:t>
      </w:r>
      <w:hyperlink r:id="rId1399">
        <w:r w:rsidRPr="00B72469">
          <w:rPr>
            <w:rFonts w:ascii="Times New Roman" w:eastAsia="Arial" w:hAnsi="Times New Roman" w:cs="Times New Roman"/>
            <w:w w:val="132"/>
            <w:sz w:val="18"/>
            <w:szCs w:val="18"/>
          </w:rPr>
          <w:t xml:space="preserve">http://www. </w:t>
        </w:r>
      </w:hyperlink>
      <w:proofErr w:type="gramStart"/>
      <w:r w:rsidRPr="00B72469">
        <w:rPr>
          <w:rFonts w:ascii="Times New Roman" w:eastAsia="Arial" w:hAnsi="Times New Roman" w:cs="Times New Roman"/>
          <w:w w:val="145"/>
          <w:sz w:val="18"/>
          <w:szCs w:val="18"/>
        </w:rPr>
        <w:t>torproject.org/</w:t>
      </w:r>
      <w:r w:rsidRPr="00B72469">
        <w:rPr>
          <w:rFonts w:ascii="Times New Roman" w:eastAsia="Arial" w:hAnsi="Times New Roman" w:cs="Times New Roman"/>
          <w:w w:val="89"/>
          <w:sz w:val="18"/>
          <w:szCs w:val="18"/>
        </w:rPr>
        <w:t>,</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z w:val="18"/>
          <w:szCs w:val="18"/>
        </w:rPr>
        <w:t>2009.</w:t>
      </w:r>
      <w:proofErr w:type="gramEnd"/>
    </w:p>
    <w:p w14:paraId="0AFED312" w14:textId="77777777" w:rsidR="00676FEB" w:rsidRPr="00B72469" w:rsidRDefault="00676FEB" w:rsidP="00676FEB">
      <w:pPr>
        <w:spacing w:before="8" w:after="0" w:line="140" w:lineRule="exact"/>
        <w:rPr>
          <w:rFonts w:ascii="Times New Roman" w:hAnsi="Times New Roman" w:cs="Times New Roman"/>
          <w:sz w:val="14"/>
          <w:szCs w:val="14"/>
        </w:rPr>
      </w:pPr>
    </w:p>
    <w:p w14:paraId="0AFED313" w14:textId="77777777" w:rsidR="00676FEB" w:rsidRPr="00B72469" w:rsidRDefault="00676FEB" w:rsidP="00676FEB">
      <w:pPr>
        <w:spacing w:after="0" w:line="182" w:lineRule="exact"/>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32]</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6"/>
          <w:w w:val="82"/>
          <w:sz w:val="18"/>
          <w:szCs w:val="18"/>
        </w:rPr>
        <w:t>P</w:t>
      </w:r>
      <w:r w:rsidRPr="00B72469">
        <w:rPr>
          <w:rFonts w:ascii="Times New Roman" w:eastAsia="Arial" w:hAnsi="Times New Roman" w:cs="Times New Roman"/>
          <w:w w:val="82"/>
          <w:sz w:val="18"/>
          <w:szCs w:val="18"/>
        </w:rPr>
        <w:t>.</w:t>
      </w:r>
      <w:r w:rsidRPr="00B72469">
        <w:rPr>
          <w:rFonts w:ascii="Times New Roman" w:eastAsia="Arial" w:hAnsi="Times New Roman" w:cs="Times New Roman"/>
          <w:spacing w:val="33"/>
          <w:w w:val="82"/>
          <w:sz w:val="18"/>
          <w:szCs w:val="18"/>
        </w:rPr>
        <w:t xml:space="preserve"> </w:t>
      </w:r>
      <w:r w:rsidRPr="00B72469">
        <w:rPr>
          <w:rFonts w:ascii="Times New Roman" w:eastAsia="Arial" w:hAnsi="Times New Roman" w:cs="Times New Roman"/>
          <w:spacing w:val="-6"/>
          <w:sz w:val="18"/>
          <w:szCs w:val="18"/>
        </w:rPr>
        <w:t>T</w:t>
      </w:r>
      <w:r w:rsidRPr="00B72469">
        <w:rPr>
          <w:rFonts w:ascii="Times New Roman" w:eastAsia="Arial" w:hAnsi="Times New Roman" w:cs="Times New Roman"/>
          <w:sz w:val="18"/>
          <w:szCs w:val="18"/>
        </w:rPr>
        <w:t>rayno</w:t>
      </w:r>
      <w:r w:rsidRPr="00B72469">
        <w:rPr>
          <w:rFonts w:ascii="Times New Roman" w:eastAsia="Arial" w:hAnsi="Times New Roman" w:cs="Times New Roman"/>
          <w:spacing w:val="-10"/>
          <w:sz w:val="18"/>
          <w:szCs w:val="18"/>
        </w:rPr>
        <w:t>r</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93"/>
          <w:sz w:val="18"/>
          <w:szCs w:val="18"/>
        </w:rPr>
        <w:t>“Securing</w:t>
      </w:r>
      <w:r w:rsidRPr="00B72469">
        <w:rPr>
          <w:rFonts w:ascii="Times New Roman" w:eastAsia="Arial" w:hAnsi="Times New Roman" w:cs="Times New Roman"/>
          <w:spacing w:val="26"/>
          <w:w w:val="93"/>
          <w:sz w:val="18"/>
          <w:szCs w:val="18"/>
        </w:rPr>
        <w:t xml:space="preserve"> </w:t>
      </w:r>
      <w:r w:rsidRPr="00B72469">
        <w:rPr>
          <w:rFonts w:ascii="Times New Roman" w:eastAsia="Arial" w:hAnsi="Times New Roman" w:cs="Times New Roman"/>
          <w:sz w:val="18"/>
          <w:szCs w:val="18"/>
        </w:rPr>
        <w:t>cellular</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w w:val="90"/>
          <w:sz w:val="18"/>
          <w:szCs w:val="18"/>
        </w:rPr>
        <w:t xml:space="preserve">infrastructure: </w:t>
      </w:r>
      <w:r w:rsidRPr="00B72469">
        <w:rPr>
          <w:rFonts w:ascii="Times New Roman" w:eastAsia="Arial" w:hAnsi="Times New Roman" w:cs="Times New Roman"/>
          <w:spacing w:val="43"/>
          <w:w w:val="90"/>
          <w:sz w:val="18"/>
          <w:szCs w:val="18"/>
        </w:rPr>
        <w:t xml:space="preserve"> </w:t>
      </w:r>
      <w:r w:rsidRPr="00B72469">
        <w:rPr>
          <w:rFonts w:ascii="Times New Roman" w:eastAsia="Arial" w:hAnsi="Times New Roman" w:cs="Times New Roman"/>
          <w:w w:val="90"/>
          <w:sz w:val="18"/>
          <w:szCs w:val="18"/>
        </w:rPr>
        <w:t xml:space="preserve">Challenges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w w:val="91"/>
          <w:sz w:val="18"/>
          <w:szCs w:val="18"/>
        </w:rPr>
        <w:t>opportunities</w:t>
      </w:r>
      <w:r w:rsidRPr="00B72469">
        <w:rPr>
          <w:rFonts w:ascii="Times New Roman" w:eastAsia="Arial" w:hAnsi="Times New Roman" w:cs="Times New Roman"/>
          <w:spacing w:val="-13"/>
          <w:w w:val="91"/>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i/>
          <w:sz w:val="18"/>
          <w:szCs w:val="18"/>
        </w:rPr>
        <w:t>IEEE</w:t>
      </w:r>
      <w:r w:rsidRPr="00B72469">
        <w:rPr>
          <w:rFonts w:ascii="Times New Roman" w:eastAsia="Arial" w:hAnsi="Times New Roman" w:cs="Times New Roman"/>
          <w:i/>
          <w:spacing w:val="-7"/>
          <w:sz w:val="18"/>
          <w:szCs w:val="18"/>
        </w:rPr>
        <w:t xml:space="preserve"> </w:t>
      </w:r>
      <w:r w:rsidRPr="00B72469">
        <w:rPr>
          <w:rFonts w:ascii="Times New Roman" w:eastAsia="Arial" w:hAnsi="Times New Roman" w:cs="Times New Roman"/>
          <w:i/>
          <w:w w:val="90"/>
          <w:sz w:val="18"/>
          <w:szCs w:val="18"/>
        </w:rPr>
        <w:t>Security</w:t>
      </w:r>
      <w:r w:rsidRPr="00B72469">
        <w:rPr>
          <w:rFonts w:ascii="Times New Roman" w:eastAsia="Arial" w:hAnsi="Times New Roman" w:cs="Times New Roman"/>
          <w:i/>
          <w:spacing w:val="23"/>
          <w:w w:val="90"/>
          <w:sz w:val="18"/>
          <w:szCs w:val="18"/>
        </w:rPr>
        <w:t xml:space="preserve"> </w:t>
      </w:r>
      <w:r w:rsidRPr="00B72469">
        <w:rPr>
          <w:rFonts w:ascii="Times New Roman" w:eastAsia="Arial" w:hAnsi="Times New Roman" w:cs="Times New Roman"/>
          <w:i/>
          <w:sz w:val="18"/>
          <w:szCs w:val="18"/>
        </w:rPr>
        <w:t>&amp;</w:t>
      </w:r>
      <w:r w:rsidRPr="00B72469">
        <w:rPr>
          <w:rFonts w:ascii="Times New Roman" w:eastAsia="Arial" w:hAnsi="Times New Roman" w:cs="Times New Roman"/>
          <w:i/>
          <w:spacing w:val="37"/>
          <w:sz w:val="18"/>
          <w:szCs w:val="18"/>
        </w:rPr>
        <w:t xml:space="preserve"> </w:t>
      </w:r>
      <w:r w:rsidRPr="00B72469">
        <w:rPr>
          <w:rFonts w:ascii="Times New Roman" w:eastAsia="Arial" w:hAnsi="Times New Roman" w:cs="Times New Roman"/>
          <w:i/>
          <w:sz w:val="18"/>
          <w:szCs w:val="18"/>
        </w:rPr>
        <w:t>Privacy</w:t>
      </w:r>
      <w:r w:rsidRPr="00B72469">
        <w:rPr>
          <w:rFonts w:ascii="Times New Roman" w:eastAsia="Arial" w:hAnsi="Times New Roman" w:cs="Times New Roman"/>
          <w:sz w:val="18"/>
          <w:szCs w:val="18"/>
        </w:rPr>
        <w:t>,</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w w:val="91"/>
          <w:sz w:val="18"/>
          <w:szCs w:val="18"/>
        </w:rPr>
        <w:t>7(4):77–79,</w:t>
      </w:r>
    </w:p>
    <w:p w14:paraId="0AFED314" w14:textId="77777777" w:rsidR="00676FEB" w:rsidRPr="00B72469" w:rsidRDefault="00676FEB" w:rsidP="00676FEB">
      <w:pPr>
        <w:spacing w:after="0" w:line="183" w:lineRule="exact"/>
        <w:ind w:left="309" w:right="-20"/>
        <w:rPr>
          <w:rFonts w:ascii="Times New Roman" w:eastAsia="Arial" w:hAnsi="Times New Roman" w:cs="Times New Roman"/>
          <w:sz w:val="18"/>
          <w:szCs w:val="18"/>
        </w:rPr>
      </w:pPr>
      <w:r w:rsidRPr="00B72469">
        <w:rPr>
          <w:rFonts w:ascii="Times New Roman" w:eastAsia="Arial" w:hAnsi="Times New Roman" w:cs="Times New Roman"/>
          <w:sz w:val="18"/>
          <w:szCs w:val="18"/>
        </w:rPr>
        <w:t>2009.</w:t>
      </w:r>
    </w:p>
    <w:p w14:paraId="0AFED315" w14:textId="77777777" w:rsidR="00676FEB" w:rsidRPr="00B72469" w:rsidRDefault="00676FEB" w:rsidP="00676FEB">
      <w:pPr>
        <w:spacing w:after="0" w:line="120" w:lineRule="exact"/>
        <w:rPr>
          <w:rFonts w:ascii="Times New Roman" w:hAnsi="Times New Roman" w:cs="Times New Roman"/>
          <w:sz w:val="12"/>
          <w:szCs w:val="12"/>
        </w:rPr>
      </w:pPr>
    </w:p>
    <w:p w14:paraId="0AFED316" w14:textId="77777777" w:rsidR="00676FEB" w:rsidRPr="00B72469" w:rsidRDefault="00676FEB" w:rsidP="00676FEB">
      <w:pPr>
        <w:spacing w:after="0" w:line="209" w:lineRule="auto"/>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33]</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7"/>
          <w:w w:val="87"/>
          <w:sz w:val="18"/>
          <w:szCs w:val="18"/>
        </w:rPr>
        <w:t>P</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11"/>
          <w:w w:val="87"/>
          <w:sz w:val="18"/>
          <w:szCs w:val="18"/>
        </w:rPr>
        <w:t xml:space="preserve"> </w:t>
      </w:r>
      <w:r w:rsidRPr="00B72469">
        <w:rPr>
          <w:rFonts w:ascii="Times New Roman" w:eastAsia="Arial" w:hAnsi="Times New Roman" w:cs="Times New Roman"/>
          <w:spacing w:val="-5"/>
          <w:w w:val="87"/>
          <w:sz w:val="18"/>
          <w:szCs w:val="18"/>
        </w:rPr>
        <w:t>T</w:t>
      </w:r>
      <w:r w:rsidRPr="00B72469">
        <w:rPr>
          <w:rFonts w:ascii="Times New Roman" w:eastAsia="Arial" w:hAnsi="Times New Roman" w:cs="Times New Roman"/>
          <w:w w:val="87"/>
          <w:sz w:val="18"/>
          <w:szCs w:val="18"/>
        </w:rPr>
        <w:t>rayno</w:t>
      </w:r>
      <w:r w:rsidRPr="00B72469">
        <w:rPr>
          <w:rFonts w:ascii="Times New Roman" w:eastAsia="Arial" w:hAnsi="Times New Roman" w:cs="Times New Roman"/>
          <w:spacing w:val="-6"/>
          <w:w w:val="87"/>
          <w:sz w:val="18"/>
          <w:szCs w:val="18"/>
        </w:rPr>
        <w:t>r</w:t>
      </w:r>
      <w:proofErr w:type="gramStart"/>
      <w:r w:rsidRPr="00B72469">
        <w:rPr>
          <w:rFonts w:ascii="Times New Roman" w:eastAsia="Arial" w:hAnsi="Times New Roman" w:cs="Times New Roman"/>
          <w:w w:val="87"/>
          <w:sz w:val="18"/>
          <w:szCs w:val="18"/>
        </w:rPr>
        <w:t xml:space="preserve">, </w:t>
      </w:r>
      <w:r w:rsidRPr="00B72469">
        <w:rPr>
          <w:rFonts w:ascii="Times New Roman" w:eastAsia="Arial" w:hAnsi="Times New Roman" w:cs="Times New Roman"/>
          <w:spacing w:val="12"/>
          <w:w w:val="87"/>
          <w:sz w:val="18"/>
          <w:szCs w:val="18"/>
        </w:rPr>
        <w:t xml:space="preserve"> </w:t>
      </w:r>
      <w:r w:rsidRPr="00B72469">
        <w:rPr>
          <w:rFonts w:ascii="Times New Roman" w:eastAsia="Arial" w:hAnsi="Times New Roman" w:cs="Times New Roman"/>
          <w:spacing w:val="-16"/>
          <w:sz w:val="18"/>
          <w:szCs w:val="18"/>
        </w:rPr>
        <w:t>W</w:t>
      </w:r>
      <w:proofErr w:type="gramEnd"/>
      <w:r w:rsidRPr="00B72469">
        <w:rPr>
          <w:rFonts w:ascii="Times New Roman" w:eastAsia="Arial" w:hAnsi="Times New Roman" w:cs="Times New Roman"/>
          <w:sz w:val="18"/>
          <w:szCs w:val="18"/>
        </w:rPr>
        <w:t>.</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8"/>
          <w:sz w:val="18"/>
          <w:szCs w:val="18"/>
        </w:rPr>
        <w:t>Enck,</w:t>
      </w:r>
      <w:r w:rsidRPr="00B72469">
        <w:rPr>
          <w:rFonts w:ascii="Times New Roman" w:eastAsia="Arial" w:hAnsi="Times New Roman" w:cs="Times New Roman"/>
          <w:spacing w:val="35"/>
          <w:w w:val="88"/>
          <w:sz w:val="18"/>
          <w:szCs w:val="18"/>
        </w:rPr>
        <w:t xml:space="preserve"> </w:t>
      </w:r>
      <w:r w:rsidRPr="00B72469">
        <w:rPr>
          <w:rFonts w:ascii="Times New Roman" w:eastAsia="Arial" w:hAnsi="Times New Roman" w:cs="Times New Roman"/>
          <w:spacing w:val="-18"/>
          <w:w w:val="88"/>
          <w:sz w:val="18"/>
          <w:szCs w:val="18"/>
        </w:rPr>
        <w:t>P</w:t>
      </w:r>
      <w:r w:rsidRPr="00B72469">
        <w:rPr>
          <w:rFonts w:ascii="Times New Roman" w:eastAsia="Arial" w:hAnsi="Times New Roman" w:cs="Times New Roman"/>
          <w:w w:val="88"/>
          <w:sz w:val="18"/>
          <w:szCs w:val="18"/>
        </w:rPr>
        <w:t>.</w:t>
      </w:r>
      <w:r w:rsidRPr="00B72469">
        <w:rPr>
          <w:rFonts w:ascii="Times New Roman" w:eastAsia="Arial" w:hAnsi="Times New Roman" w:cs="Times New Roman"/>
          <w:spacing w:val="10"/>
          <w:w w:val="88"/>
          <w:sz w:val="18"/>
          <w:szCs w:val="18"/>
        </w:rPr>
        <w:t xml:space="preserve"> </w:t>
      </w:r>
      <w:r w:rsidRPr="00B72469">
        <w:rPr>
          <w:rFonts w:ascii="Times New Roman" w:eastAsia="Arial" w:hAnsi="Times New Roman" w:cs="Times New Roman"/>
          <w:w w:val="88"/>
          <w:sz w:val="18"/>
          <w:szCs w:val="18"/>
        </w:rPr>
        <w:t xml:space="preserve">McDaniel, </w:t>
      </w:r>
      <w:r w:rsidRPr="00B72469">
        <w:rPr>
          <w:rFonts w:ascii="Times New Roman" w:eastAsia="Arial" w:hAnsi="Times New Roman" w:cs="Times New Roman"/>
          <w:spacing w:val="32"/>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12"/>
          <w:w w:val="88"/>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L.</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sz w:val="18"/>
          <w:szCs w:val="18"/>
        </w:rPr>
        <w:t>Porta.</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w w:val="114"/>
          <w:sz w:val="18"/>
          <w:szCs w:val="18"/>
        </w:rPr>
        <w:t>“Miti</w:t>
      </w:r>
      <w:r w:rsidRPr="00B72469">
        <w:rPr>
          <w:rFonts w:ascii="Times New Roman" w:eastAsia="Arial" w:hAnsi="Times New Roman" w:cs="Times New Roman"/>
          <w:w w:val="99"/>
          <w:sz w:val="18"/>
          <w:szCs w:val="18"/>
        </w:rPr>
        <w:t xml:space="preserve">- </w:t>
      </w:r>
      <w:r w:rsidRPr="00B72469">
        <w:rPr>
          <w:rFonts w:ascii="Times New Roman" w:eastAsia="Arial" w:hAnsi="Times New Roman" w:cs="Times New Roman"/>
          <w:spacing w:val="-1"/>
          <w:w w:val="88"/>
          <w:sz w:val="18"/>
          <w:szCs w:val="18"/>
        </w:rPr>
        <w:t>g</w:t>
      </w:r>
      <w:r w:rsidRPr="00B72469">
        <w:rPr>
          <w:rFonts w:ascii="Times New Roman" w:eastAsia="Arial" w:hAnsi="Times New Roman" w:cs="Times New Roman"/>
          <w:w w:val="88"/>
          <w:sz w:val="18"/>
          <w:szCs w:val="18"/>
        </w:rPr>
        <w:t>ating</w:t>
      </w:r>
      <w:r w:rsidRPr="00B72469">
        <w:rPr>
          <w:rFonts w:ascii="Times New Roman" w:eastAsia="Arial" w:hAnsi="Times New Roman" w:cs="Times New Roman"/>
          <w:spacing w:val="29"/>
          <w:w w:val="88"/>
          <w:sz w:val="18"/>
          <w:szCs w:val="18"/>
        </w:rPr>
        <w:t xml:space="preserve"> </w:t>
      </w:r>
      <w:r w:rsidRPr="00B72469">
        <w:rPr>
          <w:rFonts w:ascii="Times New Roman" w:eastAsia="Arial" w:hAnsi="Times New Roman" w:cs="Times New Roman"/>
          <w:w w:val="88"/>
          <w:sz w:val="18"/>
          <w:szCs w:val="18"/>
        </w:rPr>
        <w:t>attacks</w:t>
      </w:r>
      <w:r w:rsidRPr="00B72469">
        <w:rPr>
          <w:rFonts w:ascii="Times New Roman" w:eastAsia="Arial" w:hAnsi="Times New Roman" w:cs="Times New Roman"/>
          <w:spacing w:val="9"/>
          <w:w w:val="88"/>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w w:val="91"/>
          <w:sz w:val="18"/>
          <w:szCs w:val="18"/>
        </w:rPr>
        <w:t>open</w:t>
      </w:r>
      <w:r w:rsidRPr="00B72469">
        <w:rPr>
          <w:rFonts w:ascii="Times New Roman" w:eastAsia="Arial" w:hAnsi="Times New Roman" w:cs="Times New Roman"/>
          <w:spacing w:val="-2"/>
          <w:w w:val="91"/>
          <w:sz w:val="18"/>
          <w:szCs w:val="18"/>
        </w:rPr>
        <w:t xml:space="preserve"> </w:t>
      </w:r>
      <w:r w:rsidRPr="00B72469">
        <w:rPr>
          <w:rFonts w:ascii="Times New Roman" w:eastAsia="Arial" w:hAnsi="Times New Roman" w:cs="Times New Roman"/>
          <w:w w:val="91"/>
          <w:sz w:val="18"/>
          <w:szCs w:val="18"/>
        </w:rPr>
        <w:t xml:space="preserve">functionality </w:t>
      </w:r>
      <w:r w:rsidRPr="00B72469">
        <w:rPr>
          <w:rFonts w:ascii="Times New Roman" w:eastAsia="Arial" w:hAnsi="Times New Roman" w:cs="Times New Roman"/>
          <w:spacing w:val="16"/>
          <w:w w:val="91"/>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8"/>
          <w:sz w:val="18"/>
          <w:szCs w:val="18"/>
        </w:rPr>
        <w:t xml:space="preserve"> </w:t>
      </w:r>
      <w:r w:rsidRPr="00B72469">
        <w:rPr>
          <w:rFonts w:ascii="Times New Roman" w:eastAsia="Arial" w:hAnsi="Times New Roman" w:cs="Times New Roman"/>
          <w:w w:val="86"/>
          <w:sz w:val="18"/>
          <w:szCs w:val="18"/>
        </w:rPr>
        <w:t>sms-capable</w:t>
      </w:r>
      <w:r w:rsidRPr="00B72469">
        <w:rPr>
          <w:rFonts w:ascii="Times New Roman" w:eastAsia="Arial" w:hAnsi="Times New Roman" w:cs="Times New Roman"/>
          <w:spacing w:val="17"/>
          <w:w w:val="86"/>
          <w:sz w:val="18"/>
          <w:szCs w:val="18"/>
        </w:rPr>
        <w:t xml:space="preserve"> </w:t>
      </w:r>
      <w:r w:rsidRPr="00B72469">
        <w:rPr>
          <w:rFonts w:ascii="Times New Roman" w:eastAsia="Arial" w:hAnsi="Times New Roman" w:cs="Times New Roman"/>
          <w:sz w:val="18"/>
          <w:szCs w:val="18"/>
        </w:rPr>
        <w:t xml:space="preserve">cellular </w:t>
      </w:r>
      <w:r w:rsidRPr="00B72469">
        <w:rPr>
          <w:rFonts w:ascii="Times New Roman" w:eastAsia="Arial" w:hAnsi="Times New Roman" w:cs="Times New Roman"/>
          <w:w w:val="91"/>
          <w:sz w:val="18"/>
          <w:szCs w:val="18"/>
        </w:rPr>
        <w:t>net</w:t>
      </w:r>
      <w:r w:rsidRPr="00B72469">
        <w:rPr>
          <w:rFonts w:ascii="Times New Roman" w:eastAsia="Arial" w:hAnsi="Times New Roman" w:cs="Times New Roman"/>
          <w:spacing w:val="-2"/>
          <w:w w:val="91"/>
          <w:sz w:val="18"/>
          <w:szCs w:val="18"/>
        </w:rPr>
        <w:t>w</w:t>
      </w:r>
      <w:r w:rsidRPr="00B72469">
        <w:rPr>
          <w:rFonts w:ascii="Times New Roman" w:eastAsia="Arial" w:hAnsi="Times New Roman" w:cs="Times New Roman"/>
          <w:w w:val="90"/>
          <w:sz w:val="18"/>
          <w:szCs w:val="18"/>
        </w:rPr>
        <w:t>orks</w:t>
      </w:r>
      <w:r w:rsidRPr="00B72469">
        <w:rPr>
          <w:rFonts w:ascii="Times New Roman" w:eastAsia="Arial" w:hAnsi="Times New Roman" w:cs="Times New Roman"/>
          <w:spacing w:val="-13"/>
          <w:w w:val="90"/>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i/>
          <w:w w:val="93"/>
          <w:sz w:val="18"/>
          <w:szCs w:val="18"/>
        </w:rPr>
        <w:t>MobiCom</w:t>
      </w:r>
      <w:r w:rsidRPr="00B72469">
        <w:rPr>
          <w:rFonts w:ascii="Times New Roman" w:eastAsia="Arial" w:hAnsi="Times New Roman" w:cs="Times New Roman"/>
          <w:i/>
          <w:spacing w:val="-1"/>
          <w:w w:val="93"/>
          <w:sz w:val="18"/>
          <w:szCs w:val="18"/>
        </w:rPr>
        <w:t xml:space="preserve"> </w:t>
      </w:r>
      <w:r w:rsidRPr="00B72469">
        <w:rPr>
          <w:rFonts w:ascii="Times New Roman" w:eastAsia="Arial" w:hAnsi="Times New Roman" w:cs="Times New Roman"/>
          <w:i/>
          <w:sz w:val="18"/>
          <w:szCs w:val="18"/>
        </w:rPr>
        <w:t>’06:</w:t>
      </w:r>
      <w:r w:rsidRPr="00B72469">
        <w:rPr>
          <w:rFonts w:ascii="Times New Roman" w:eastAsia="Arial" w:hAnsi="Times New Roman" w:cs="Times New Roman"/>
          <w:i/>
          <w:spacing w:val="12"/>
          <w:sz w:val="18"/>
          <w:szCs w:val="18"/>
        </w:rPr>
        <w:t xml:space="preserve"> </w:t>
      </w:r>
      <w:r w:rsidRPr="00B72469">
        <w:rPr>
          <w:rFonts w:ascii="Times New Roman" w:eastAsia="Arial" w:hAnsi="Times New Roman" w:cs="Times New Roman"/>
          <w:i/>
          <w:w w:val="88"/>
          <w:sz w:val="18"/>
          <w:szCs w:val="18"/>
        </w:rPr>
        <w:t>p</w:t>
      </w:r>
      <w:r w:rsidRPr="00B72469">
        <w:rPr>
          <w:rFonts w:ascii="Times New Roman" w:eastAsia="Arial" w:hAnsi="Times New Roman" w:cs="Times New Roman"/>
          <w:i/>
          <w:spacing w:val="-7"/>
          <w:w w:val="88"/>
          <w:sz w:val="18"/>
          <w:szCs w:val="18"/>
        </w:rPr>
        <w:t>r</w:t>
      </w:r>
      <w:r w:rsidRPr="00B72469">
        <w:rPr>
          <w:rFonts w:ascii="Times New Roman" w:eastAsia="Arial" w:hAnsi="Times New Roman" w:cs="Times New Roman"/>
          <w:i/>
          <w:w w:val="88"/>
          <w:sz w:val="18"/>
          <w:szCs w:val="18"/>
        </w:rPr>
        <w:t>oceedings</w:t>
      </w:r>
      <w:r w:rsidRPr="00B72469">
        <w:rPr>
          <w:rFonts w:ascii="Times New Roman" w:eastAsia="Arial" w:hAnsi="Times New Roman" w:cs="Times New Roman"/>
          <w:i/>
          <w:spacing w:val="9"/>
          <w:w w:val="88"/>
          <w:sz w:val="18"/>
          <w:szCs w:val="18"/>
        </w:rPr>
        <w:t xml:space="preserve"> </w:t>
      </w:r>
      <w:r w:rsidRPr="00B72469">
        <w:rPr>
          <w:rFonts w:ascii="Times New Roman" w:eastAsia="Arial" w:hAnsi="Times New Roman" w:cs="Times New Roman"/>
          <w:i/>
          <w:sz w:val="18"/>
          <w:szCs w:val="18"/>
        </w:rPr>
        <w:t>of</w:t>
      </w:r>
      <w:r w:rsidRPr="00B72469">
        <w:rPr>
          <w:rFonts w:ascii="Times New Roman" w:eastAsia="Arial" w:hAnsi="Times New Roman" w:cs="Times New Roman"/>
          <w:i/>
          <w:spacing w:val="-17"/>
          <w:sz w:val="18"/>
          <w:szCs w:val="18"/>
        </w:rPr>
        <w:t xml:space="preserve"> </w:t>
      </w:r>
      <w:r w:rsidRPr="00B72469">
        <w:rPr>
          <w:rFonts w:ascii="Times New Roman" w:eastAsia="Arial" w:hAnsi="Times New Roman" w:cs="Times New Roman"/>
          <w:i/>
          <w:w w:val="89"/>
          <w:sz w:val="18"/>
          <w:szCs w:val="18"/>
        </w:rPr>
        <w:t>the</w:t>
      </w:r>
      <w:r w:rsidRPr="00B72469">
        <w:rPr>
          <w:rFonts w:ascii="Times New Roman" w:eastAsia="Arial" w:hAnsi="Times New Roman" w:cs="Times New Roman"/>
          <w:i/>
          <w:spacing w:val="-4"/>
          <w:w w:val="89"/>
          <w:sz w:val="18"/>
          <w:szCs w:val="18"/>
        </w:rPr>
        <w:t xml:space="preserve"> </w:t>
      </w:r>
      <w:r w:rsidRPr="00B72469">
        <w:rPr>
          <w:rFonts w:ascii="Times New Roman" w:eastAsia="Arial" w:hAnsi="Times New Roman" w:cs="Times New Roman"/>
          <w:i/>
          <w:w w:val="89"/>
          <w:sz w:val="18"/>
          <w:szCs w:val="18"/>
        </w:rPr>
        <w:t>12th</w:t>
      </w:r>
      <w:r w:rsidRPr="00B72469">
        <w:rPr>
          <w:rFonts w:ascii="Times New Roman" w:eastAsia="Arial" w:hAnsi="Times New Roman" w:cs="Times New Roman"/>
          <w:i/>
          <w:spacing w:val="8"/>
          <w:w w:val="89"/>
          <w:sz w:val="18"/>
          <w:szCs w:val="18"/>
        </w:rPr>
        <w:t xml:space="preserve"> </w:t>
      </w:r>
      <w:r w:rsidRPr="00B72469">
        <w:rPr>
          <w:rFonts w:ascii="Times New Roman" w:eastAsia="Arial" w:hAnsi="Times New Roman" w:cs="Times New Roman"/>
          <w:i/>
          <w:sz w:val="18"/>
          <w:szCs w:val="18"/>
        </w:rPr>
        <w:t xml:space="preserve">annual </w:t>
      </w:r>
      <w:r w:rsidRPr="00B72469">
        <w:rPr>
          <w:rFonts w:ascii="Times New Roman" w:eastAsia="Arial" w:hAnsi="Times New Roman" w:cs="Times New Roman"/>
          <w:i/>
          <w:w w:val="90"/>
          <w:sz w:val="18"/>
          <w:szCs w:val="18"/>
        </w:rPr>
        <w:t xml:space="preserve">international </w:t>
      </w:r>
      <w:r w:rsidRPr="00B72469">
        <w:rPr>
          <w:rFonts w:ascii="Times New Roman" w:eastAsia="Arial" w:hAnsi="Times New Roman" w:cs="Times New Roman"/>
          <w:i/>
          <w:spacing w:val="10"/>
          <w:w w:val="90"/>
          <w:sz w:val="18"/>
          <w:szCs w:val="18"/>
        </w:rPr>
        <w:t xml:space="preserve"> </w:t>
      </w:r>
      <w:r w:rsidRPr="00B72469">
        <w:rPr>
          <w:rFonts w:ascii="Times New Roman" w:eastAsia="Arial" w:hAnsi="Times New Roman" w:cs="Times New Roman"/>
          <w:i/>
          <w:w w:val="90"/>
          <w:sz w:val="18"/>
          <w:szCs w:val="18"/>
        </w:rPr>
        <w:t>confe</w:t>
      </w:r>
      <w:r w:rsidRPr="00B72469">
        <w:rPr>
          <w:rFonts w:ascii="Times New Roman" w:eastAsia="Arial" w:hAnsi="Times New Roman" w:cs="Times New Roman"/>
          <w:i/>
          <w:spacing w:val="-6"/>
          <w:w w:val="90"/>
          <w:sz w:val="18"/>
          <w:szCs w:val="18"/>
        </w:rPr>
        <w:t>r</w:t>
      </w:r>
      <w:r w:rsidRPr="00B72469">
        <w:rPr>
          <w:rFonts w:ascii="Times New Roman" w:eastAsia="Arial" w:hAnsi="Times New Roman" w:cs="Times New Roman"/>
          <w:i/>
          <w:w w:val="90"/>
          <w:sz w:val="18"/>
          <w:szCs w:val="18"/>
        </w:rPr>
        <w:t>ence</w:t>
      </w:r>
      <w:r w:rsidRPr="00B72469">
        <w:rPr>
          <w:rFonts w:ascii="Times New Roman" w:eastAsia="Arial" w:hAnsi="Times New Roman" w:cs="Times New Roman"/>
          <w:i/>
          <w:spacing w:val="-13"/>
          <w:w w:val="90"/>
          <w:sz w:val="18"/>
          <w:szCs w:val="18"/>
        </w:rPr>
        <w:t xml:space="preserve"> </w:t>
      </w:r>
      <w:r w:rsidRPr="00B72469">
        <w:rPr>
          <w:rFonts w:ascii="Times New Roman" w:eastAsia="Arial" w:hAnsi="Times New Roman" w:cs="Times New Roman"/>
          <w:i/>
          <w:w w:val="90"/>
          <w:sz w:val="18"/>
          <w:szCs w:val="18"/>
        </w:rPr>
        <w:t>on</w:t>
      </w:r>
      <w:r w:rsidRPr="00B72469">
        <w:rPr>
          <w:rFonts w:ascii="Times New Roman" w:eastAsia="Arial" w:hAnsi="Times New Roman" w:cs="Times New Roman"/>
          <w:i/>
          <w:spacing w:val="4"/>
          <w:w w:val="90"/>
          <w:sz w:val="18"/>
          <w:szCs w:val="18"/>
        </w:rPr>
        <w:t xml:space="preserve"> </w:t>
      </w:r>
      <w:r w:rsidRPr="00B72469">
        <w:rPr>
          <w:rFonts w:ascii="Times New Roman" w:eastAsia="Arial" w:hAnsi="Times New Roman" w:cs="Times New Roman"/>
          <w:i/>
          <w:w w:val="92"/>
          <w:sz w:val="18"/>
          <w:szCs w:val="18"/>
        </w:rPr>
        <w:t>Mobile</w:t>
      </w:r>
      <w:r w:rsidRPr="00B72469">
        <w:rPr>
          <w:rFonts w:ascii="Times New Roman" w:eastAsia="Arial" w:hAnsi="Times New Roman" w:cs="Times New Roman"/>
          <w:i/>
          <w:spacing w:val="21"/>
          <w:w w:val="92"/>
          <w:sz w:val="18"/>
          <w:szCs w:val="18"/>
        </w:rPr>
        <w:t xml:space="preserve"> </w:t>
      </w:r>
      <w:r w:rsidRPr="00B72469">
        <w:rPr>
          <w:rFonts w:ascii="Times New Roman" w:eastAsia="Arial" w:hAnsi="Times New Roman" w:cs="Times New Roman"/>
          <w:i/>
          <w:w w:val="92"/>
          <w:sz w:val="18"/>
          <w:szCs w:val="18"/>
        </w:rPr>
        <w:t>computing</w:t>
      </w:r>
      <w:r w:rsidRPr="00B72469">
        <w:rPr>
          <w:rFonts w:ascii="Times New Roman" w:eastAsia="Arial" w:hAnsi="Times New Roman" w:cs="Times New Roman"/>
          <w:i/>
          <w:spacing w:val="-3"/>
          <w:w w:val="92"/>
          <w:sz w:val="18"/>
          <w:szCs w:val="18"/>
        </w:rPr>
        <w:t xml:space="preserve"> </w:t>
      </w:r>
      <w:r w:rsidRPr="00B72469">
        <w:rPr>
          <w:rFonts w:ascii="Times New Roman" w:eastAsia="Arial" w:hAnsi="Times New Roman" w:cs="Times New Roman"/>
          <w:i/>
          <w:w w:val="92"/>
          <w:sz w:val="18"/>
          <w:szCs w:val="18"/>
        </w:rPr>
        <w:t>and</w:t>
      </w:r>
      <w:r w:rsidRPr="00B72469">
        <w:rPr>
          <w:rFonts w:ascii="Times New Roman" w:eastAsia="Arial" w:hAnsi="Times New Roman" w:cs="Times New Roman"/>
          <w:i/>
          <w:spacing w:val="-4"/>
          <w:w w:val="92"/>
          <w:sz w:val="18"/>
          <w:szCs w:val="18"/>
        </w:rPr>
        <w:t xml:space="preserve"> </w:t>
      </w:r>
      <w:r w:rsidRPr="00B72469">
        <w:rPr>
          <w:rFonts w:ascii="Times New Roman" w:eastAsia="Arial" w:hAnsi="Times New Roman" w:cs="Times New Roman"/>
          <w:i/>
          <w:w w:val="92"/>
          <w:sz w:val="18"/>
          <w:szCs w:val="18"/>
        </w:rPr>
        <w:t xml:space="preserve">network- </w:t>
      </w:r>
      <w:r w:rsidRPr="00B72469">
        <w:rPr>
          <w:rFonts w:ascii="Times New Roman" w:eastAsia="Arial" w:hAnsi="Times New Roman" w:cs="Times New Roman"/>
          <w:i/>
          <w:w w:val="86"/>
          <w:sz w:val="18"/>
          <w:szCs w:val="18"/>
        </w:rPr>
        <w:t>ing</w:t>
      </w:r>
      <w:r w:rsidRPr="00B72469">
        <w:rPr>
          <w:rFonts w:ascii="Times New Roman" w:eastAsia="Arial" w:hAnsi="Times New Roman" w:cs="Times New Roman"/>
          <w:w w:val="86"/>
          <w:sz w:val="18"/>
          <w:szCs w:val="18"/>
        </w:rPr>
        <w:t>,</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w w:val="86"/>
          <w:sz w:val="18"/>
          <w:szCs w:val="18"/>
        </w:rPr>
        <w:t>pages</w:t>
      </w:r>
      <w:r w:rsidRPr="00B72469">
        <w:rPr>
          <w:rFonts w:ascii="Times New Roman" w:eastAsia="Arial" w:hAnsi="Times New Roman" w:cs="Times New Roman"/>
          <w:spacing w:val="-13"/>
          <w:w w:val="86"/>
          <w:sz w:val="18"/>
          <w:szCs w:val="18"/>
        </w:rPr>
        <w:t xml:space="preserve"> </w:t>
      </w:r>
      <w:r w:rsidRPr="00B72469">
        <w:rPr>
          <w:rFonts w:ascii="Times New Roman" w:eastAsia="Arial" w:hAnsi="Times New Roman" w:cs="Times New Roman"/>
          <w:w w:val="86"/>
          <w:sz w:val="18"/>
          <w:szCs w:val="18"/>
        </w:rPr>
        <w:t>182–193,</w:t>
      </w:r>
      <w:r w:rsidRPr="00B72469">
        <w:rPr>
          <w:rFonts w:ascii="Times New Roman" w:eastAsia="Arial" w:hAnsi="Times New Roman" w:cs="Times New Roman"/>
          <w:spacing w:val="25"/>
          <w:w w:val="86"/>
          <w:sz w:val="18"/>
          <w:szCs w:val="18"/>
        </w:rPr>
        <w:t xml:space="preserve"> </w:t>
      </w:r>
      <w:r w:rsidRPr="00B72469">
        <w:rPr>
          <w:rFonts w:ascii="Times New Roman" w:eastAsia="Arial" w:hAnsi="Times New Roman" w:cs="Times New Roman"/>
          <w:w w:val="86"/>
          <w:sz w:val="18"/>
          <w:szCs w:val="18"/>
        </w:rPr>
        <w:t>N</w:t>
      </w:r>
      <w:r w:rsidRPr="00B72469">
        <w:rPr>
          <w:rFonts w:ascii="Times New Roman" w:eastAsia="Arial" w:hAnsi="Times New Roman" w:cs="Times New Roman"/>
          <w:spacing w:val="-3"/>
          <w:w w:val="86"/>
          <w:sz w:val="18"/>
          <w:szCs w:val="18"/>
        </w:rPr>
        <w:t>e</w:t>
      </w:r>
      <w:r w:rsidRPr="00B72469">
        <w:rPr>
          <w:rFonts w:ascii="Times New Roman" w:eastAsia="Arial" w:hAnsi="Times New Roman" w:cs="Times New Roman"/>
          <w:w w:val="86"/>
          <w:sz w:val="18"/>
          <w:szCs w:val="18"/>
        </w:rPr>
        <w:t>w</w:t>
      </w:r>
      <w:r w:rsidRPr="00B72469">
        <w:rPr>
          <w:rFonts w:ascii="Times New Roman" w:eastAsia="Arial" w:hAnsi="Times New Roman" w:cs="Times New Roman"/>
          <w:spacing w:val="28"/>
          <w:w w:val="86"/>
          <w:sz w:val="18"/>
          <w:szCs w:val="18"/>
        </w:rPr>
        <w:t xml:space="preserve">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6.</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317" w14:textId="77777777" w:rsidR="00676FEB" w:rsidRPr="00B72469" w:rsidRDefault="00676FEB" w:rsidP="00676FEB">
      <w:pPr>
        <w:spacing w:before="10" w:after="0" w:line="150" w:lineRule="exact"/>
        <w:rPr>
          <w:rFonts w:ascii="Times New Roman" w:hAnsi="Times New Roman" w:cs="Times New Roman"/>
          <w:sz w:val="15"/>
          <w:szCs w:val="15"/>
        </w:rPr>
      </w:pPr>
    </w:p>
    <w:p w14:paraId="0AFED318" w14:textId="77777777" w:rsidR="00676FEB" w:rsidRPr="00B72469" w:rsidRDefault="00676FEB" w:rsidP="00676FEB">
      <w:pPr>
        <w:spacing w:after="0" w:line="210" w:lineRule="auto"/>
        <w:ind w:left="309" w:right="59"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34]</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pacing w:val="-17"/>
          <w:w w:val="87"/>
          <w:sz w:val="18"/>
          <w:szCs w:val="18"/>
        </w:rPr>
        <w:t>P</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8"/>
          <w:w w:val="87"/>
          <w:sz w:val="18"/>
          <w:szCs w:val="18"/>
        </w:rPr>
        <w:t xml:space="preserve"> </w:t>
      </w:r>
      <w:r w:rsidRPr="00B72469">
        <w:rPr>
          <w:rFonts w:ascii="Times New Roman" w:eastAsia="Arial" w:hAnsi="Times New Roman" w:cs="Times New Roman"/>
          <w:spacing w:val="-5"/>
          <w:w w:val="87"/>
          <w:sz w:val="18"/>
          <w:szCs w:val="18"/>
        </w:rPr>
        <w:t>T</w:t>
      </w:r>
      <w:r w:rsidRPr="00B72469">
        <w:rPr>
          <w:rFonts w:ascii="Times New Roman" w:eastAsia="Arial" w:hAnsi="Times New Roman" w:cs="Times New Roman"/>
          <w:w w:val="87"/>
          <w:sz w:val="18"/>
          <w:szCs w:val="18"/>
        </w:rPr>
        <w:t>rayno</w:t>
      </w:r>
      <w:r w:rsidRPr="00B72469">
        <w:rPr>
          <w:rFonts w:ascii="Times New Roman" w:eastAsia="Arial" w:hAnsi="Times New Roman" w:cs="Times New Roman"/>
          <w:spacing w:val="-6"/>
          <w:w w:val="87"/>
          <w:sz w:val="18"/>
          <w:szCs w:val="18"/>
        </w:rPr>
        <w:t>r</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32"/>
          <w:w w:val="87"/>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z w:val="18"/>
          <w:szCs w:val="18"/>
        </w:rPr>
        <w:t>Lin,</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9"/>
          <w:sz w:val="18"/>
          <w:szCs w:val="18"/>
        </w:rPr>
        <w:t>Ongtang,</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spacing w:val="-23"/>
          <w:sz w:val="18"/>
          <w:szCs w:val="18"/>
        </w:rPr>
        <w:t>V</w:t>
      </w:r>
      <w:r w:rsidRPr="00B72469">
        <w:rPr>
          <w:rFonts w:ascii="Times New Roman" w:eastAsia="Arial" w:hAnsi="Times New Roman" w:cs="Times New Roman"/>
          <w:sz w:val="18"/>
          <w:szCs w:val="18"/>
        </w:rPr>
        <w:t>.</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w w:val="87"/>
          <w:sz w:val="18"/>
          <w:szCs w:val="18"/>
        </w:rPr>
        <w:t xml:space="preserve">Rao,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w w:val="85"/>
          <w:sz w:val="18"/>
          <w:szCs w:val="18"/>
        </w:rPr>
        <w:t>Ja</w:t>
      </w:r>
      <w:r w:rsidRPr="00B72469">
        <w:rPr>
          <w:rFonts w:ascii="Times New Roman" w:eastAsia="Arial" w:hAnsi="Times New Roman" w:cs="Times New Roman"/>
          <w:spacing w:val="-3"/>
          <w:w w:val="85"/>
          <w:sz w:val="18"/>
          <w:szCs w:val="18"/>
        </w:rPr>
        <w:t>e</w:t>
      </w:r>
      <w:r w:rsidRPr="00B72469">
        <w:rPr>
          <w:rFonts w:ascii="Times New Roman" w:eastAsia="Arial" w:hAnsi="Times New Roman" w:cs="Times New Roman"/>
          <w:w w:val="85"/>
          <w:sz w:val="18"/>
          <w:szCs w:val="18"/>
        </w:rPr>
        <w:t>ge</w:t>
      </w:r>
      <w:r w:rsidRPr="00B72469">
        <w:rPr>
          <w:rFonts w:ascii="Times New Roman" w:eastAsia="Arial" w:hAnsi="Times New Roman" w:cs="Times New Roman"/>
          <w:spacing w:val="-6"/>
          <w:w w:val="85"/>
          <w:sz w:val="18"/>
          <w:szCs w:val="18"/>
        </w:rPr>
        <w:t>r</w:t>
      </w:r>
      <w:r w:rsidRPr="00B72469">
        <w:rPr>
          <w:rFonts w:ascii="Times New Roman" w:eastAsia="Arial" w:hAnsi="Times New Roman" w:cs="Times New Roman"/>
          <w:w w:val="85"/>
          <w:sz w:val="18"/>
          <w:szCs w:val="18"/>
        </w:rPr>
        <w:t>,</w:t>
      </w:r>
      <w:r w:rsidRPr="00B72469">
        <w:rPr>
          <w:rFonts w:ascii="Times New Roman" w:eastAsia="Arial" w:hAnsi="Times New Roman" w:cs="Times New Roman"/>
          <w:spacing w:val="-11"/>
          <w:w w:val="85"/>
          <w:sz w:val="18"/>
          <w:szCs w:val="18"/>
        </w:rPr>
        <w:t xml:space="preserve"> </w:t>
      </w:r>
      <w:r w:rsidRPr="00B72469">
        <w:rPr>
          <w:rFonts w:ascii="Times New Roman" w:eastAsia="Arial" w:hAnsi="Times New Roman" w:cs="Times New Roman"/>
          <w:spacing w:val="-17"/>
          <w:w w:val="85"/>
          <w:sz w:val="18"/>
          <w:szCs w:val="18"/>
        </w:rPr>
        <w:t>P</w:t>
      </w:r>
      <w:r w:rsidRPr="00B72469">
        <w:rPr>
          <w:rFonts w:ascii="Times New Roman" w:eastAsia="Arial" w:hAnsi="Times New Roman" w:cs="Times New Roman"/>
          <w:w w:val="85"/>
          <w:sz w:val="18"/>
          <w:szCs w:val="18"/>
        </w:rPr>
        <w:t>.D.</w:t>
      </w:r>
      <w:r w:rsidRPr="00B72469">
        <w:rPr>
          <w:rFonts w:ascii="Times New Roman" w:eastAsia="Arial" w:hAnsi="Times New Roman" w:cs="Times New Roman"/>
          <w:spacing w:val="17"/>
          <w:w w:val="85"/>
          <w:sz w:val="18"/>
          <w:szCs w:val="18"/>
        </w:rPr>
        <w:t xml:space="preserve"> </w:t>
      </w:r>
      <w:r w:rsidRPr="00B72469">
        <w:rPr>
          <w:rFonts w:ascii="Times New Roman" w:eastAsia="Arial" w:hAnsi="Times New Roman" w:cs="Times New Roman"/>
          <w:sz w:val="18"/>
          <w:szCs w:val="18"/>
        </w:rPr>
        <w:t xml:space="preserve">Mc- </w:t>
      </w:r>
      <w:r w:rsidRPr="00B72469">
        <w:rPr>
          <w:rFonts w:ascii="Times New Roman" w:eastAsia="Arial" w:hAnsi="Times New Roman" w:cs="Times New Roman"/>
          <w:w w:val="87"/>
          <w:sz w:val="18"/>
          <w:szCs w:val="18"/>
        </w:rPr>
        <w:t>Daniel,</w:t>
      </w:r>
      <w:r w:rsidRPr="00B72469">
        <w:rPr>
          <w:rFonts w:ascii="Times New Roman" w:eastAsia="Arial" w:hAnsi="Times New Roman" w:cs="Times New Roman"/>
          <w:spacing w:val="26"/>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12"/>
          <w:w w:val="87"/>
          <w:sz w:val="18"/>
          <w:szCs w:val="18"/>
        </w:rPr>
        <w:t xml:space="preserve"> </w:t>
      </w:r>
      <w:r w:rsidRPr="00B72469">
        <w:rPr>
          <w:rFonts w:ascii="Times New Roman" w:eastAsia="Arial" w:hAnsi="Times New Roman" w:cs="Times New Roman"/>
          <w:spacing w:val="-11"/>
          <w:w w:val="87"/>
          <w:sz w:val="18"/>
          <w:szCs w:val="18"/>
        </w:rPr>
        <w:t>T</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12"/>
          <w:w w:val="87"/>
          <w:sz w:val="18"/>
          <w:szCs w:val="18"/>
        </w:rPr>
        <w:t>F</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6"/>
          <w:w w:val="87"/>
          <w:sz w:val="18"/>
          <w:szCs w:val="18"/>
        </w:rPr>
        <w:t xml:space="preserve"> </w:t>
      </w:r>
      <w:r w:rsidRPr="00B72469">
        <w:rPr>
          <w:rFonts w:ascii="Times New Roman" w:eastAsia="Arial" w:hAnsi="Times New Roman" w:cs="Times New Roman"/>
          <w:w w:val="87"/>
          <w:sz w:val="18"/>
          <w:szCs w:val="18"/>
        </w:rPr>
        <w:t>La</w:t>
      </w:r>
      <w:r w:rsidRPr="00B72469">
        <w:rPr>
          <w:rFonts w:ascii="Times New Roman" w:eastAsia="Arial" w:hAnsi="Times New Roman" w:cs="Times New Roman"/>
          <w:spacing w:val="5"/>
          <w:w w:val="87"/>
          <w:sz w:val="18"/>
          <w:szCs w:val="18"/>
        </w:rPr>
        <w:t xml:space="preserve"> </w:t>
      </w:r>
      <w:r w:rsidRPr="00B72469">
        <w:rPr>
          <w:rFonts w:ascii="Times New Roman" w:eastAsia="Arial" w:hAnsi="Times New Roman" w:cs="Times New Roman"/>
          <w:w w:val="87"/>
          <w:sz w:val="18"/>
          <w:szCs w:val="18"/>
        </w:rPr>
        <w:t>Porta.</w:t>
      </w:r>
      <w:proofErr w:type="gramEnd"/>
      <w:r w:rsidRPr="00B72469">
        <w:rPr>
          <w:rFonts w:ascii="Times New Roman" w:eastAsia="Arial" w:hAnsi="Times New Roman" w:cs="Times New Roman"/>
          <w:spacing w:val="3"/>
          <w:w w:val="87"/>
          <w:sz w:val="18"/>
          <w:szCs w:val="18"/>
        </w:rPr>
        <w:t xml:space="preserve"> </w:t>
      </w:r>
      <w:r w:rsidRPr="00B72469">
        <w:rPr>
          <w:rFonts w:ascii="Times New Roman" w:eastAsia="Arial" w:hAnsi="Times New Roman" w:cs="Times New Roman"/>
          <w:w w:val="132"/>
          <w:sz w:val="18"/>
          <w:szCs w:val="18"/>
        </w:rPr>
        <w:t>“</w:t>
      </w:r>
      <w:r w:rsidRPr="00B72469">
        <w:rPr>
          <w:rFonts w:ascii="Times New Roman" w:eastAsia="Arial" w:hAnsi="Times New Roman" w:cs="Times New Roman"/>
          <w:w w:val="91"/>
          <w:sz w:val="18"/>
          <w:szCs w:val="18"/>
        </w:rPr>
        <w:t>O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88"/>
          <w:sz w:val="18"/>
          <w:szCs w:val="18"/>
        </w:rPr>
        <w:t>cellular</w:t>
      </w:r>
      <w:r w:rsidRPr="00B72469">
        <w:rPr>
          <w:rFonts w:ascii="Times New Roman" w:eastAsia="Arial" w:hAnsi="Times New Roman" w:cs="Times New Roman"/>
          <w:spacing w:val="24"/>
          <w:w w:val="88"/>
          <w:sz w:val="18"/>
          <w:szCs w:val="18"/>
        </w:rPr>
        <w:t xml:space="preserve"> </w:t>
      </w:r>
      <w:r w:rsidRPr="00B72469">
        <w:rPr>
          <w:rFonts w:ascii="Times New Roman" w:eastAsia="Arial" w:hAnsi="Times New Roman" w:cs="Times New Roman"/>
          <w:w w:val="88"/>
          <w:sz w:val="18"/>
          <w:szCs w:val="18"/>
        </w:rPr>
        <w:t>botnets:</w:t>
      </w:r>
      <w:r w:rsidRPr="00B72469">
        <w:rPr>
          <w:rFonts w:ascii="Times New Roman" w:eastAsia="Arial" w:hAnsi="Times New Roman" w:cs="Times New Roman"/>
          <w:spacing w:val="6"/>
          <w:w w:val="88"/>
          <w:sz w:val="18"/>
          <w:szCs w:val="18"/>
        </w:rPr>
        <w:t xml:space="preserve"> </w:t>
      </w:r>
      <w:r w:rsidRPr="00B72469">
        <w:rPr>
          <w:rFonts w:ascii="Times New Roman" w:eastAsia="Arial" w:hAnsi="Times New Roman" w:cs="Times New Roman"/>
          <w:w w:val="88"/>
          <w:sz w:val="18"/>
          <w:szCs w:val="18"/>
        </w:rPr>
        <w:t>measuring</w:t>
      </w:r>
      <w:r w:rsidRPr="00B72469">
        <w:rPr>
          <w:rFonts w:ascii="Times New Roman" w:eastAsia="Arial" w:hAnsi="Times New Roman" w:cs="Times New Roman"/>
          <w:spacing w:val="-10"/>
          <w:w w:val="88"/>
          <w:sz w:val="18"/>
          <w:szCs w:val="18"/>
        </w:rPr>
        <w:t xml:space="preserve"> </w:t>
      </w:r>
      <w:r w:rsidRPr="00B72469">
        <w:rPr>
          <w:rFonts w:ascii="Times New Roman" w:eastAsia="Arial" w:hAnsi="Times New Roman" w:cs="Times New Roman"/>
          <w:sz w:val="18"/>
          <w:szCs w:val="18"/>
        </w:rPr>
        <w:t xml:space="preserve">the </w:t>
      </w:r>
      <w:r w:rsidRPr="00B72469">
        <w:rPr>
          <w:rFonts w:ascii="Times New Roman" w:eastAsia="Arial" w:hAnsi="Times New Roman" w:cs="Times New Roman"/>
          <w:w w:val="92"/>
          <w:sz w:val="18"/>
          <w:szCs w:val="18"/>
        </w:rPr>
        <w:t>impact</w:t>
      </w:r>
      <w:r w:rsidRPr="00B72469">
        <w:rPr>
          <w:rFonts w:ascii="Times New Roman" w:eastAsia="Arial" w:hAnsi="Times New Roman" w:cs="Times New Roman"/>
          <w:spacing w:val="10"/>
          <w:w w:val="92"/>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w w:val="89"/>
          <w:sz w:val="18"/>
          <w:szCs w:val="18"/>
        </w:rPr>
        <w:t>malicious</w:t>
      </w:r>
      <w:r w:rsidRPr="00B72469">
        <w:rPr>
          <w:rFonts w:ascii="Times New Roman" w:eastAsia="Arial" w:hAnsi="Times New Roman" w:cs="Times New Roman"/>
          <w:spacing w:val="34"/>
          <w:w w:val="89"/>
          <w:sz w:val="18"/>
          <w:szCs w:val="18"/>
        </w:rPr>
        <w:t xml:space="preserve"> </w:t>
      </w:r>
      <w:r w:rsidRPr="00B72469">
        <w:rPr>
          <w:rFonts w:ascii="Times New Roman" w:eastAsia="Arial" w:hAnsi="Times New Roman" w:cs="Times New Roman"/>
          <w:w w:val="89"/>
          <w:sz w:val="18"/>
          <w:szCs w:val="18"/>
        </w:rPr>
        <w:t>d</w:t>
      </w:r>
      <w:r w:rsidRPr="00B72469">
        <w:rPr>
          <w:rFonts w:ascii="Times New Roman" w:eastAsia="Arial" w:hAnsi="Times New Roman" w:cs="Times New Roman"/>
          <w:spacing w:val="-4"/>
          <w:w w:val="89"/>
          <w:sz w:val="18"/>
          <w:szCs w:val="18"/>
        </w:rPr>
        <w:t>e</w:t>
      </w:r>
      <w:r w:rsidRPr="00B72469">
        <w:rPr>
          <w:rFonts w:ascii="Times New Roman" w:eastAsia="Arial" w:hAnsi="Times New Roman" w:cs="Times New Roman"/>
          <w:w w:val="89"/>
          <w:sz w:val="18"/>
          <w:szCs w:val="18"/>
        </w:rPr>
        <w:t>vices</w:t>
      </w:r>
      <w:r w:rsidRPr="00B72469">
        <w:rPr>
          <w:rFonts w:ascii="Times New Roman" w:eastAsia="Arial" w:hAnsi="Times New Roman" w:cs="Times New Roman"/>
          <w:spacing w:val="1"/>
          <w:w w:val="89"/>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88"/>
          <w:sz w:val="18"/>
          <w:szCs w:val="18"/>
        </w:rPr>
        <w:t>a</w:t>
      </w:r>
      <w:r w:rsidRPr="00B72469">
        <w:rPr>
          <w:rFonts w:ascii="Times New Roman" w:eastAsia="Arial" w:hAnsi="Times New Roman" w:cs="Times New Roman"/>
          <w:spacing w:val="3"/>
          <w:w w:val="88"/>
          <w:sz w:val="18"/>
          <w:szCs w:val="18"/>
        </w:rPr>
        <w:t xml:space="preserve"> </w:t>
      </w:r>
      <w:r w:rsidRPr="00B72469">
        <w:rPr>
          <w:rFonts w:ascii="Times New Roman" w:eastAsia="Arial" w:hAnsi="Times New Roman" w:cs="Times New Roman"/>
          <w:w w:val="88"/>
          <w:sz w:val="18"/>
          <w:szCs w:val="18"/>
        </w:rPr>
        <w:t xml:space="preserve">cellular </w:t>
      </w:r>
      <w:r w:rsidRPr="00B72469">
        <w:rPr>
          <w:rFonts w:ascii="Times New Roman" w:eastAsia="Arial" w:hAnsi="Times New Roman" w:cs="Times New Roman"/>
          <w:spacing w:val="2"/>
          <w:w w:val="88"/>
          <w:sz w:val="18"/>
          <w:szCs w:val="18"/>
        </w:rPr>
        <w:t xml:space="preserve"> </w:t>
      </w:r>
      <w:r w:rsidRPr="00B72469">
        <w:rPr>
          <w:rFonts w:ascii="Times New Roman" w:eastAsia="Arial" w:hAnsi="Times New Roman" w:cs="Times New Roman"/>
          <w:w w:val="88"/>
          <w:sz w:val="18"/>
          <w:szCs w:val="18"/>
        </w:rPr>
        <w:t>net</w:t>
      </w:r>
      <w:r w:rsidRPr="00B72469">
        <w:rPr>
          <w:rFonts w:ascii="Times New Roman" w:eastAsia="Arial" w:hAnsi="Times New Roman" w:cs="Times New Roman"/>
          <w:spacing w:val="-2"/>
          <w:w w:val="88"/>
          <w:sz w:val="18"/>
          <w:szCs w:val="18"/>
        </w:rPr>
        <w:t>w</w:t>
      </w:r>
      <w:r w:rsidRPr="00B72469">
        <w:rPr>
          <w:rFonts w:ascii="Times New Roman" w:eastAsia="Arial" w:hAnsi="Times New Roman" w:cs="Times New Roman"/>
          <w:w w:val="88"/>
          <w:sz w:val="18"/>
          <w:szCs w:val="18"/>
        </w:rPr>
        <w:t>ork</w:t>
      </w:r>
      <w:r w:rsidRPr="00B72469">
        <w:rPr>
          <w:rFonts w:ascii="Times New Roman" w:eastAsia="Arial" w:hAnsi="Times New Roman" w:cs="Times New Roman"/>
          <w:spacing w:val="41"/>
          <w:w w:val="88"/>
          <w:sz w:val="18"/>
          <w:szCs w:val="18"/>
        </w:rPr>
        <w:t xml:space="preserve"> </w:t>
      </w:r>
      <w:r w:rsidRPr="00B72469">
        <w:rPr>
          <w:rFonts w:ascii="Times New Roman" w:eastAsia="Arial" w:hAnsi="Times New Roman" w:cs="Times New Roman"/>
          <w:w w:val="88"/>
          <w:sz w:val="18"/>
          <w:szCs w:val="18"/>
        </w:rPr>
        <w:t>core</w:t>
      </w:r>
      <w:r w:rsidRPr="00B72469">
        <w:rPr>
          <w:rFonts w:ascii="Times New Roman" w:eastAsia="Arial" w:hAnsi="Times New Roman" w:cs="Times New Roman"/>
          <w:spacing w:val="-13"/>
          <w:w w:val="88"/>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In E.</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w w:val="86"/>
          <w:sz w:val="18"/>
          <w:szCs w:val="18"/>
        </w:rPr>
        <w:t>Al-Shae</w:t>
      </w:r>
      <w:r w:rsidRPr="00B72469">
        <w:rPr>
          <w:rFonts w:ascii="Times New Roman" w:eastAsia="Arial" w:hAnsi="Times New Roman" w:cs="Times New Roman"/>
          <w:spacing w:val="-6"/>
          <w:w w:val="86"/>
          <w:sz w:val="18"/>
          <w:szCs w:val="18"/>
        </w:rPr>
        <w:t>r</w:t>
      </w:r>
      <w:r w:rsidRPr="00B72469">
        <w:rPr>
          <w:rFonts w:ascii="Times New Roman" w:eastAsia="Arial" w:hAnsi="Times New Roman" w:cs="Times New Roman"/>
          <w:w w:val="86"/>
          <w:sz w:val="18"/>
          <w:szCs w:val="18"/>
        </w:rPr>
        <w:t xml:space="preserve">, </w:t>
      </w:r>
      <w:r w:rsidRPr="00B72469">
        <w:rPr>
          <w:rFonts w:ascii="Times New Roman" w:eastAsia="Arial" w:hAnsi="Times New Roman" w:cs="Times New Roman"/>
          <w:spacing w:val="6"/>
          <w:w w:val="86"/>
          <w:sz w:val="18"/>
          <w:szCs w:val="18"/>
        </w:rPr>
        <w:t xml:space="preserve"> </w:t>
      </w:r>
      <w:r w:rsidRPr="00B72469">
        <w:rPr>
          <w:rFonts w:ascii="Times New Roman" w:eastAsia="Arial" w:hAnsi="Times New Roman" w:cs="Times New Roman"/>
          <w:w w:val="86"/>
          <w:sz w:val="18"/>
          <w:szCs w:val="18"/>
        </w:rPr>
        <w:t>S.</w:t>
      </w:r>
      <w:r w:rsidRPr="00B72469">
        <w:rPr>
          <w:rFonts w:ascii="Times New Roman" w:eastAsia="Arial" w:hAnsi="Times New Roman" w:cs="Times New Roman"/>
          <w:spacing w:val="2"/>
          <w:w w:val="86"/>
          <w:sz w:val="18"/>
          <w:szCs w:val="18"/>
        </w:rPr>
        <w:t xml:space="preserve"> </w:t>
      </w:r>
      <w:r w:rsidRPr="00B72469">
        <w:rPr>
          <w:rFonts w:ascii="Times New Roman" w:eastAsia="Arial" w:hAnsi="Times New Roman" w:cs="Times New Roman"/>
          <w:w w:val="86"/>
          <w:sz w:val="18"/>
          <w:szCs w:val="18"/>
        </w:rPr>
        <w:t>Jha,</w:t>
      </w:r>
      <w:r w:rsidRPr="00B72469">
        <w:rPr>
          <w:rFonts w:ascii="Times New Roman" w:eastAsia="Arial" w:hAnsi="Times New Roman" w:cs="Times New Roman"/>
          <w:spacing w:val="-4"/>
          <w:w w:val="86"/>
          <w:sz w:val="18"/>
          <w:szCs w:val="18"/>
        </w:rPr>
        <w:t xml:space="preserve"> </w:t>
      </w:r>
      <w:r w:rsidRPr="00B72469">
        <w:rPr>
          <w:rFonts w:ascii="Times New Roman" w:eastAsia="Arial" w:hAnsi="Times New Roman" w:cs="Times New Roman"/>
          <w:w w:val="86"/>
          <w:sz w:val="18"/>
          <w:szCs w:val="18"/>
        </w:rPr>
        <w:t>and</w:t>
      </w:r>
      <w:r w:rsidRPr="00B72469">
        <w:rPr>
          <w:rFonts w:ascii="Times New Roman" w:eastAsia="Arial" w:hAnsi="Times New Roman" w:cs="Times New Roman"/>
          <w:spacing w:val="5"/>
          <w:w w:val="86"/>
          <w:sz w:val="18"/>
          <w:szCs w:val="18"/>
        </w:rPr>
        <w:t xml:space="preserve"> </w:t>
      </w:r>
      <w:r w:rsidRPr="00B72469">
        <w:rPr>
          <w:rFonts w:ascii="Times New Roman" w:eastAsia="Arial" w:hAnsi="Times New Roman" w:cs="Times New Roman"/>
          <w:sz w:val="18"/>
          <w:szCs w:val="18"/>
        </w:rPr>
        <w:t>A.D.</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pacing w:val="-4"/>
          <w:w w:val="92"/>
          <w:sz w:val="18"/>
          <w:szCs w:val="18"/>
        </w:rPr>
        <w:t>K</w:t>
      </w:r>
      <w:r w:rsidRPr="00B72469">
        <w:rPr>
          <w:rFonts w:ascii="Times New Roman" w:eastAsia="Arial" w:hAnsi="Times New Roman" w:cs="Times New Roman"/>
          <w:w w:val="92"/>
          <w:sz w:val="18"/>
          <w:szCs w:val="18"/>
        </w:rPr>
        <w:t>eromytis,</w:t>
      </w:r>
      <w:r w:rsidRPr="00B72469">
        <w:rPr>
          <w:rFonts w:ascii="Times New Roman" w:eastAsia="Arial" w:hAnsi="Times New Roman" w:cs="Times New Roman"/>
          <w:spacing w:val="21"/>
          <w:w w:val="92"/>
          <w:sz w:val="18"/>
          <w:szCs w:val="18"/>
        </w:rPr>
        <w:t xml:space="preserve"> </w:t>
      </w:r>
      <w:r w:rsidRPr="00B72469">
        <w:rPr>
          <w:rFonts w:ascii="Times New Roman" w:eastAsia="Arial" w:hAnsi="Times New Roman" w:cs="Times New Roman"/>
          <w:w w:val="92"/>
          <w:sz w:val="18"/>
          <w:szCs w:val="18"/>
        </w:rPr>
        <w:t>editors,</w:t>
      </w:r>
      <w:r w:rsidRPr="00B72469">
        <w:rPr>
          <w:rFonts w:ascii="Times New Roman" w:eastAsia="Arial" w:hAnsi="Times New Roman" w:cs="Times New Roman"/>
          <w:spacing w:val="-9"/>
          <w:w w:val="92"/>
          <w:sz w:val="18"/>
          <w:szCs w:val="18"/>
        </w:rPr>
        <w:t xml:space="preserve"> </w:t>
      </w:r>
      <w:r w:rsidRPr="00B72469">
        <w:rPr>
          <w:rFonts w:ascii="Times New Roman" w:eastAsia="Arial" w:hAnsi="Times New Roman" w:cs="Times New Roman"/>
          <w:i/>
          <w:spacing w:val="-5"/>
          <w:w w:val="92"/>
          <w:sz w:val="18"/>
          <w:szCs w:val="18"/>
        </w:rPr>
        <w:t>A</w:t>
      </w:r>
      <w:r w:rsidRPr="00B72469">
        <w:rPr>
          <w:rFonts w:ascii="Times New Roman" w:eastAsia="Arial" w:hAnsi="Times New Roman" w:cs="Times New Roman"/>
          <w:i/>
          <w:w w:val="92"/>
          <w:sz w:val="18"/>
          <w:szCs w:val="18"/>
        </w:rPr>
        <w:t>CM</w:t>
      </w:r>
      <w:r w:rsidRPr="00B72469">
        <w:rPr>
          <w:rFonts w:ascii="Times New Roman" w:eastAsia="Arial" w:hAnsi="Times New Roman" w:cs="Times New Roman"/>
          <w:i/>
          <w:spacing w:val="12"/>
          <w:w w:val="92"/>
          <w:sz w:val="18"/>
          <w:szCs w:val="18"/>
        </w:rPr>
        <w:t xml:space="preserve"> </w:t>
      </w:r>
      <w:r w:rsidRPr="00B72469">
        <w:rPr>
          <w:rFonts w:ascii="Times New Roman" w:eastAsia="Arial" w:hAnsi="Times New Roman" w:cs="Times New Roman"/>
          <w:i/>
          <w:sz w:val="18"/>
          <w:szCs w:val="18"/>
        </w:rPr>
        <w:t xml:space="preserve">Con- </w:t>
      </w:r>
      <w:r w:rsidRPr="00B72469">
        <w:rPr>
          <w:rFonts w:ascii="Times New Roman" w:eastAsia="Arial" w:hAnsi="Times New Roman" w:cs="Times New Roman"/>
          <w:i/>
          <w:w w:val="87"/>
          <w:sz w:val="18"/>
          <w:szCs w:val="18"/>
        </w:rPr>
        <w:t>fe</w:t>
      </w:r>
      <w:r w:rsidRPr="00B72469">
        <w:rPr>
          <w:rFonts w:ascii="Times New Roman" w:eastAsia="Arial" w:hAnsi="Times New Roman" w:cs="Times New Roman"/>
          <w:i/>
          <w:spacing w:val="-6"/>
          <w:w w:val="87"/>
          <w:sz w:val="18"/>
          <w:szCs w:val="18"/>
        </w:rPr>
        <w:t>r</w:t>
      </w:r>
      <w:r w:rsidRPr="00B72469">
        <w:rPr>
          <w:rFonts w:ascii="Times New Roman" w:eastAsia="Arial" w:hAnsi="Times New Roman" w:cs="Times New Roman"/>
          <w:i/>
          <w:w w:val="87"/>
          <w:sz w:val="18"/>
          <w:szCs w:val="18"/>
        </w:rPr>
        <w:t>ence</w:t>
      </w:r>
      <w:r w:rsidRPr="00B72469">
        <w:rPr>
          <w:rFonts w:ascii="Times New Roman" w:eastAsia="Arial" w:hAnsi="Times New Roman" w:cs="Times New Roman"/>
          <w:i/>
          <w:spacing w:val="29"/>
          <w:w w:val="87"/>
          <w:sz w:val="18"/>
          <w:szCs w:val="18"/>
        </w:rPr>
        <w:t xml:space="preserve"> </w:t>
      </w:r>
      <w:r w:rsidRPr="00B72469">
        <w:rPr>
          <w:rFonts w:ascii="Times New Roman" w:eastAsia="Arial" w:hAnsi="Times New Roman" w:cs="Times New Roman"/>
          <w:i/>
          <w:sz w:val="18"/>
          <w:szCs w:val="18"/>
        </w:rPr>
        <w:t>on</w:t>
      </w:r>
      <w:r w:rsidRPr="00B72469">
        <w:rPr>
          <w:rFonts w:ascii="Times New Roman" w:eastAsia="Arial" w:hAnsi="Times New Roman" w:cs="Times New Roman"/>
          <w:i/>
          <w:spacing w:val="-2"/>
          <w:sz w:val="18"/>
          <w:szCs w:val="18"/>
        </w:rPr>
        <w:t xml:space="preserve"> </w:t>
      </w:r>
      <w:r w:rsidRPr="00B72469">
        <w:rPr>
          <w:rFonts w:ascii="Times New Roman" w:eastAsia="Arial" w:hAnsi="Times New Roman" w:cs="Times New Roman"/>
          <w:i/>
          <w:w w:val="90"/>
          <w:sz w:val="18"/>
          <w:szCs w:val="18"/>
        </w:rPr>
        <w:t>Computer</w:t>
      </w:r>
      <w:r w:rsidRPr="00B72469">
        <w:rPr>
          <w:rFonts w:ascii="Times New Roman" w:eastAsia="Arial" w:hAnsi="Times New Roman" w:cs="Times New Roman"/>
          <w:i/>
          <w:spacing w:val="25"/>
          <w:w w:val="90"/>
          <w:sz w:val="18"/>
          <w:szCs w:val="18"/>
        </w:rPr>
        <w:t xml:space="preserve"> </w:t>
      </w:r>
      <w:r w:rsidRPr="00B72469">
        <w:rPr>
          <w:rFonts w:ascii="Times New Roman" w:eastAsia="Arial" w:hAnsi="Times New Roman" w:cs="Times New Roman"/>
          <w:i/>
          <w:sz w:val="18"/>
          <w:szCs w:val="18"/>
        </w:rPr>
        <w:t>and</w:t>
      </w:r>
      <w:r w:rsidRPr="00B72469">
        <w:rPr>
          <w:rFonts w:ascii="Times New Roman" w:eastAsia="Arial" w:hAnsi="Times New Roman" w:cs="Times New Roman"/>
          <w:i/>
          <w:spacing w:val="-13"/>
          <w:sz w:val="18"/>
          <w:szCs w:val="18"/>
        </w:rPr>
        <w:t xml:space="preserve"> </w:t>
      </w:r>
      <w:r w:rsidRPr="00B72469">
        <w:rPr>
          <w:rFonts w:ascii="Times New Roman" w:eastAsia="Arial" w:hAnsi="Times New Roman" w:cs="Times New Roman"/>
          <w:i/>
          <w:w w:val="87"/>
          <w:sz w:val="18"/>
          <w:szCs w:val="18"/>
        </w:rPr>
        <w:t xml:space="preserve">Communications </w:t>
      </w:r>
      <w:r w:rsidRPr="00B72469">
        <w:rPr>
          <w:rFonts w:ascii="Times New Roman" w:eastAsia="Arial" w:hAnsi="Times New Roman" w:cs="Times New Roman"/>
          <w:i/>
          <w:spacing w:val="23"/>
          <w:w w:val="87"/>
          <w:sz w:val="18"/>
          <w:szCs w:val="18"/>
        </w:rPr>
        <w:t xml:space="preserve"> </w:t>
      </w:r>
      <w:r w:rsidRPr="00B72469">
        <w:rPr>
          <w:rFonts w:ascii="Times New Roman" w:eastAsia="Arial" w:hAnsi="Times New Roman" w:cs="Times New Roman"/>
          <w:i/>
          <w:w w:val="87"/>
          <w:sz w:val="18"/>
          <w:szCs w:val="18"/>
        </w:rPr>
        <w:t>Security</w:t>
      </w:r>
      <w:r w:rsidRPr="00B72469">
        <w:rPr>
          <w:rFonts w:ascii="Times New Roman" w:eastAsia="Arial" w:hAnsi="Times New Roman" w:cs="Times New Roman"/>
          <w:w w:val="87"/>
          <w:sz w:val="18"/>
          <w:szCs w:val="18"/>
        </w:rPr>
        <w:t xml:space="preserve">, </w:t>
      </w:r>
      <w:r w:rsidRPr="00B72469">
        <w:rPr>
          <w:rFonts w:ascii="Times New Roman" w:eastAsia="Arial" w:hAnsi="Times New Roman" w:cs="Times New Roman"/>
          <w:spacing w:val="11"/>
          <w:w w:val="87"/>
          <w:sz w:val="18"/>
          <w:szCs w:val="18"/>
        </w:rPr>
        <w:t xml:space="preserve"> </w:t>
      </w:r>
      <w:r w:rsidRPr="00B72469">
        <w:rPr>
          <w:rFonts w:ascii="Times New Roman" w:eastAsia="Arial" w:hAnsi="Times New Roman" w:cs="Times New Roman"/>
          <w:w w:val="87"/>
          <w:sz w:val="18"/>
          <w:szCs w:val="18"/>
        </w:rPr>
        <w:t>pages</w:t>
      </w:r>
    </w:p>
    <w:p w14:paraId="0AFED319" w14:textId="77777777" w:rsidR="00676FEB" w:rsidRPr="00B72469" w:rsidRDefault="00676FEB" w:rsidP="00676FEB">
      <w:pPr>
        <w:spacing w:after="0" w:line="186"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w w:val="89"/>
          <w:sz w:val="18"/>
          <w:szCs w:val="18"/>
        </w:rPr>
        <w:t>223–234.</w:t>
      </w:r>
      <w:proofErr w:type="gramEnd"/>
      <w:r w:rsidRPr="00B72469">
        <w:rPr>
          <w:rFonts w:ascii="Times New Roman" w:eastAsia="Arial" w:hAnsi="Times New Roman" w:cs="Times New Roman"/>
          <w:w w:val="89"/>
          <w:sz w:val="18"/>
          <w:szCs w:val="18"/>
        </w:rPr>
        <w:t xml:space="preserve"> </w:t>
      </w:r>
      <w:proofErr w:type="gramStart"/>
      <w:r w:rsidRPr="00B72469">
        <w:rPr>
          <w:rFonts w:ascii="Times New Roman" w:eastAsia="Arial" w:hAnsi="Times New Roman" w:cs="Times New Roman"/>
          <w:spacing w:val="-7"/>
          <w:sz w:val="18"/>
          <w:szCs w:val="18"/>
        </w:rPr>
        <w:t>A</w:t>
      </w:r>
      <w:r w:rsidRPr="00B72469">
        <w:rPr>
          <w:rFonts w:ascii="Times New Roman" w:eastAsia="Arial" w:hAnsi="Times New Roman" w:cs="Times New Roman"/>
          <w:sz w:val="18"/>
          <w:szCs w:val="18"/>
        </w:rPr>
        <w:t>CM,</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sz w:val="18"/>
          <w:szCs w:val="18"/>
        </w:rPr>
        <w:t>2009.</w:t>
      </w:r>
      <w:proofErr w:type="gramEnd"/>
    </w:p>
    <w:p w14:paraId="0AFED31A" w14:textId="77777777" w:rsidR="00676FEB" w:rsidRPr="00B72469" w:rsidRDefault="00676FEB" w:rsidP="00676FEB">
      <w:pPr>
        <w:spacing w:before="1" w:after="0" w:line="140" w:lineRule="exact"/>
        <w:rPr>
          <w:rFonts w:ascii="Times New Roman" w:hAnsi="Times New Roman" w:cs="Times New Roman"/>
          <w:sz w:val="14"/>
          <w:szCs w:val="14"/>
        </w:rPr>
      </w:pPr>
    </w:p>
    <w:p w14:paraId="0AFED31B" w14:textId="77777777" w:rsidR="00676FEB" w:rsidRPr="00B72469" w:rsidRDefault="00676FEB" w:rsidP="00676FEB">
      <w:pPr>
        <w:spacing w:after="0" w:line="210" w:lineRule="auto"/>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35]</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M.</w:t>
      </w:r>
      <w:r w:rsidRPr="00B72469">
        <w:rPr>
          <w:rFonts w:ascii="Times New Roman" w:eastAsia="Arial" w:hAnsi="Times New Roman" w:cs="Times New Roman"/>
          <w:spacing w:val="18"/>
          <w:sz w:val="18"/>
          <w:szCs w:val="18"/>
        </w:rPr>
        <w:t xml:space="preserve"> </w:t>
      </w:r>
      <w:proofErr w:type="gramStart"/>
      <w:r w:rsidRPr="00B72469">
        <w:rPr>
          <w:rFonts w:ascii="Times New Roman" w:eastAsia="Arial" w:hAnsi="Times New Roman" w:cs="Times New Roman"/>
          <w:spacing w:val="-11"/>
          <w:w w:val="88"/>
          <w:sz w:val="18"/>
          <w:szCs w:val="18"/>
        </w:rPr>
        <w:t>V</w:t>
      </w:r>
      <w:r w:rsidRPr="00B72469">
        <w:rPr>
          <w:rFonts w:ascii="Times New Roman" w:eastAsia="Arial" w:hAnsi="Times New Roman" w:cs="Times New Roman"/>
          <w:w w:val="88"/>
          <w:sz w:val="18"/>
          <w:szCs w:val="18"/>
        </w:rPr>
        <w:t xml:space="preserve">uagnoux </w:t>
      </w:r>
      <w:r w:rsidRPr="00B72469">
        <w:rPr>
          <w:rFonts w:ascii="Times New Roman" w:eastAsia="Arial" w:hAnsi="Times New Roman" w:cs="Times New Roman"/>
          <w:spacing w:val="4"/>
          <w:w w:val="88"/>
          <w:sz w:val="18"/>
          <w:szCs w:val="18"/>
        </w:rPr>
        <w:t xml:space="preserve"> </w:t>
      </w:r>
      <w:r w:rsidRPr="00B72469">
        <w:rPr>
          <w:rFonts w:ascii="Times New Roman" w:eastAsia="Arial" w:hAnsi="Times New Roman" w:cs="Times New Roman"/>
          <w:w w:val="88"/>
          <w:sz w:val="18"/>
          <w:szCs w:val="18"/>
        </w:rPr>
        <w:t>and</w:t>
      </w:r>
      <w:proofErr w:type="gramEnd"/>
      <w:r w:rsidRPr="00B72469">
        <w:rPr>
          <w:rFonts w:ascii="Times New Roman" w:eastAsia="Arial" w:hAnsi="Times New Roman" w:cs="Times New Roman"/>
          <w:spacing w:val="14"/>
          <w:w w:val="88"/>
          <w:sz w:val="18"/>
          <w:szCs w:val="18"/>
        </w:rPr>
        <w:t xml:space="preserve"> </w:t>
      </w:r>
      <w:r w:rsidRPr="00B72469">
        <w:rPr>
          <w:rFonts w:ascii="Times New Roman" w:eastAsia="Arial" w:hAnsi="Times New Roman" w:cs="Times New Roman"/>
          <w:sz w:val="18"/>
          <w:szCs w:val="18"/>
        </w:rPr>
        <w:t>S.</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spacing w:val="-3"/>
          <w:w w:val="91"/>
          <w:sz w:val="18"/>
          <w:szCs w:val="18"/>
        </w:rPr>
        <w:t>P</w:t>
      </w:r>
      <w:r w:rsidRPr="00B72469">
        <w:rPr>
          <w:rFonts w:ascii="Times New Roman" w:eastAsia="Arial" w:hAnsi="Times New Roman" w:cs="Times New Roman"/>
          <w:w w:val="91"/>
          <w:sz w:val="18"/>
          <w:szCs w:val="18"/>
        </w:rPr>
        <w:t xml:space="preserve">asini. </w:t>
      </w:r>
      <w:r w:rsidRPr="00B72469">
        <w:rPr>
          <w:rFonts w:ascii="Times New Roman" w:eastAsia="Arial" w:hAnsi="Times New Roman" w:cs="Times New Roman"/>
          <w:spacing w:val="25"/>
          <w:w w:val="91"/>
          <w:sz w:val="18"/>
          <w:szCs w:val="18"/>
        </w:rPr>
        <w:t xml:space="preserve"> </w:t>
      </w:r>
      <w:r w:rsidRPr="00B72469">
        <w:rPr>
          <w:rFonts w:ascii="Times New Roman" w:eastAsia="Arial" w:hAnsi="Times New Roman" w:cs="Times New Roman"/>
          <w:w w:val="91"/>
          <w:sz w:val="18"/>
          <w:szCs w:val="18"/>
        </w:rPr>
        <w:t>“</w:t>
      </w:r>
      <w:proofErr w:type="gramStart"/>
      <w:r w:rsidRPr="00B72469">
        <w:rPr>
          <w:rFonts w:ascii="Times New Roman" w:eastAsia="Arial" w:hAnsi="Times New Roman" w:cs="Times New Roman"/>
          <w:w w:val="91"/>
          <w:sz w:val="18"/>
          <w:szCs w:val="18"/>
        </w:rPr>
        <w:t xml:space="preserve">Compromising </w:t>
      </w:r>
      <w:r w:rsidRPr="00B72469">
        <w:rPr>
          <w:rFonts w:ascii="Times New Roman" w:eastAsia="Arial" w:hAnsi="Times New Roman" w:cs="Times New Roman"/>
          <w:spacing w:val="10"/>
          <w:w w:val="91"/>
          <w:sz w:val="18"/>
          <w:szCs w:val="18"/>
        </w:rPr>
        <w:t xml:space="preserve"> </w:t>
      </w:r>
      <w:r w:rsidRPr="00B72469">
        <w:rPr>
          <w:rFonts w:ascii="Times New Roman" w:eastAsia="Arial" w:hAnsi="Times New Roman" w:cs="Times New Roman"/>
          <w:w w:val="89"/>
          <w:sz w:val="18"/>
          <w:szCs w:val="18"/>
        </w:rPr>
        <w:t>electroma</w:t>
      </w:r>
      <w:r w:rsidRPr="00B72469">
        <w:rPr>
          <w:rFonts w:ascii="Times New Roman" w:eastAsia="Arial" w:hAnsi="Times New Roman" w:cs="Times New Roman"/>
          <w:w w:val="93"/>
          <w:sz w:val="18"/>
          <w:szCs w:val="18"/>
        </w:rPr>
        <w:t>g</w:t>
      </w:r>
      <w:proofErr w:type="gramEnd"/>
      <w:r w:rsidRPr="00B72469">
        <w:rPr>
          <w:rFonts w:ascii="Times New Roman" w:eastAsia="Arial" w:hAnsi="Times New Roman" w:cs="Times New Roman"/>
          <w:w w:val="93"/>
          <w:sz w:val="18"/>
          <w:szCs w:val="18"/>
        </w:rPr>
        <w:t xml:space="preserve">- </w:t>
      </w:r>
      <w:r w:rsidRPr="00B72469">
        <w:rPr>
          <w:rFonts w:ascii="Times New Roman" w:eastAsia="Arial" w:hAnsi="Times New Roman" w:cs="Times New Roman"/>
          <w:w w:val="89"/>
          <w:sz w:val="18"/>
          <w:szCs w:val="18"/>
        </w:rPr>
        <w:t>netic</w:t>
      </w:r>
      <w:r w:rsidRPr="00B72469">
        <w:rPr>
          <w:rFonts w:ascii="Times New Roman" w:eastAsia="Arial" w:hAnsi="Times New Roman" w:cs="Times New Roman"/>
          <w:spacing w:val="20"/>
          <w:w w:val="89"/>
          <w:sz w:val="18"/>
          <w:szCs w:val="18"/>
        </w:rPr>
        <w:t xml:space="preserve"> </w:t>
      </w:r>
      <w:r w:rsidRPr="00B72469">
        <w:rPr>
          <w:rFonts w:ascii="Times New Roman" w:eastAsia="Arial" w:hAnsi="Times New Roman" w:cs="Times New Roman"/>
          <w:w w:val="89"/>
          <w:sz w:val="18"/>
          <w:szCs w:val="18"/>
        </w:rPr>
        <w:t>emanations</w:t>
      </w:r>
      <w:r w:rsidRPr="00B72469">
        <w:rPr>
          <w:rFonts w:ascii="Times New Roman" w:eastAsia="Arial" w:hAnsi="Times New Roman" w:cs="Times New Roman"/>
          <w:spacing w:val="-6"/>
          <w:w w:val="89"/>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z w:val="18"/>
          <w:szCs w:val="18"/>
        </w:rPr>
        <w:t>wired</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7"/>
          <w:w w:val="88"/>
          <w:sz w:val="18"/>
          <w:szCs w:val="18"/>
        </w:rPr>
        <w:t xml:space="preserve"> </w:t>
      </w:r>
      <w:r w:rsidRPr="00B72469">
        <w:rPr>
          <w:rFonts w:ascii="Times New Roman" w:eastAsia="Arial" w:hAnsi="Times New Roman" w:cs="Times New Roman"/>
          <w:w w:val="88"/>
          <w:sz w:val="18"/>
          <w:szCs w:val="18"/>
        </w:rPr>
        <w:t>wireless</w:t>
      </w:r>
      <w:r w:rsidRPr="00B72469">
        <w:rPr>
          <w:rFonts w:ascii="Times New Roman" w:eastAsia="Arial" w:hAnsi="Times New Roman" w:cs="Times New Roman"/>
          <w:spacing w:val="26"/>
          <w:w w:val="88"/>
          <w:sz w:val="18"/>
          <w:szCs w:val="18"/>
        </w:rPr>
        <w:t xml:space="preserve"> </w:t>
      </w:r>
      <w:r w:rsidRPr="00B72469">
        <w:rPr>
          <w:rFonts w:ascii="Times New Roman" w:eastAsia="Arial" w:hAnsi="Times New Roman" w:cs="Times New Roman"/>
          <w:spacing w:val="-2"/>
          <w:w w:val="99"/>
          <w:sz w:val="18"/>
          <w:szCs w:val="18"/>
        </w:rPr>
        <w:t>k</w:t>
      </w:r>
      <w:r w:rsidRPr="00B72469">
        <w:rPr>
          <w:rFonts w:ascii="Times New Roman" w:eastAsia="Arial" w:hAnsi="Times New Roman" w:cs="Times New Roman"/>
          <w:spacing w:val="-3"/>
          <w:w w:val="79"/>
          <w:sz w:val="18"/>
          <w:szCs w:val="18"/>
        </w:rPr>
        <w:t>e</w:t>
      </w:r>
      <w:r w:rsidRPr="00B72469">
        <w:rPr>
          <w:rFonts w:ascii="Times New Roman" w:eastAsia="Arial" w:hAnsi="Times New Roman" w:cs="Times New Roman"/>
          <w:w w:val="88"/>
          <w:sz w:val="18"/>
          <w:szCs w:val="18"/>
        </w:rPr>
        <w:t>yboards</w:t>
      </w:r>
      <w:r w:rsidRPr="00B72469">
        <w:rPr>
          <w:rFonts w:ascii="Times New Roman" w:eastAsia="Arial" w:hAnsi="Times New Roman" w:cs="Times New Roman"/>
          <w:spacing w:val="-13"/>
          <w:w w:val="88"/>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i/>
          <w:sz w:val="18"/>
          <w:szCs w:val="18"/>
        </w:rPr>
        <w:t>p</w:t>
      </w:r>
      <w:r w:rsidRPr="00B72469">
        <w:rPr>
          <w:rFonts w:ascii="Times New Roman" w:eastAsia="Arial" w:hAnsi="Times New Roman" w:cs="Times New Roman"/>
          <w:i/>
          <w:spacing w:val="-8"/>
          <w:sz w:val="18"/>
          <w:szCs w:val="18"/>
        </w:rPr>
        <w:t>r</w:t>
      </w:r>
      <w:r w:rsidRPr="00B72469">
        <w:rPr>
          <w:rFonts w:ascii="Times New Roman" w:eastAsia="Arial" w:hAnsi="Times New Roman" w:cs="Times New Roman"/>
          <w:i/>
          <w:sz w:val="18"/>
          <w:szCs w:val="18"/>
        </w:rPr>
        <w:t xml:space="preserve">o- </w:t>
      </w:r>
      <w:r w:rsidRPr="00B72469">
        <w:rPr>
          <w:rFonts w:ascii="Times New Roman" w:eastAsia="Arial" w:hAnsi="Times New Roman" w:cs="Times New Roman"/>
          <w:i/>
          <w:w w:val="87"/>
          <w:sz w:val="18"/>
          <w:szCs w:val="18"/>
        </w:rPr>
        <w:t>ceedings</w:t>
      </w:r>
      <w:r w:rsidRPr="00B72469">
        <w:rPr>
          <w:rFonts w:ascii="Times New Roman" w:eastAsia="Arial" w:hAnsi="Times New Roman" w:cs="Times New Roman"/>
          <w:i/>
          <w:spacing w:val="8"/>
          <w:w w:val="87"/>
          <w:sz w:val="18"/>
          <w:szCs w:val="18"/>
        </w:rPr>
        <w:t xml:space="preserve"> </w:t>
      </w:r>
      <w:r w:rsidRPr="00B72469">
        <w:rPr>
          <w:rFonts w:ascii="Times New Roman" w:eastAsia="Arial" w:hAnsi="Times New Roman" w:cs="Times New Roman"/>
          <w:i/>
          <w:sz w:val="18"/>
          <w:szCs w:val="18"/>
        </w:rPr>
        <w:t>of</w:t>
      </w:r>
      <w:r w:rsidRPr="00B72469">
        <w:rPr>
          <w:rFonts w:ascii="Times New Roman" w:eastAsia="Arial" w:hAnsi="Times New Roman" w:cs="Times New Roman"/>
          <w:i/>
          <w:spacing w:val="-11"/>
          <w:sz w:val="18"/>
          <w:szCs w:val="18"/>
        </w:rPr>
        <w:t xml:space="preserve"> </w:t>
      </w:r>
      <w:r w:rsidRPr="00B72469">
        <w:rPr>
          <w:rFonts w:ascii="Times New Roman" w:eastAsia="Arial" w:hAnsi="Times New Roman" w:cs="Times New Roman"/>
          <w:i/>
          <w:w w:val="87"/>
          <w:sz w:val="18"/>
          <w:szCs w:val="18"/>
        </w:rPr>
        <w:t>the</w:t>
      </w:r>
      <w:r w:rsidRPr="00B72469">
        <w:rPr>
          <w:rFonts w:ascii="Times New Roman" w:eastAsia="Arial" w:hAnsi="Times New Roman" w:cs="Times New Roman"/>
          <w:i/>
          <w:spacing w:val="8"/>
          <w:w w:val="87"/>
          <w:sz w:val="18"/>
          <w:szCs w:val="18"/>
        </w:rPr>
        <w:t xml:space="preserve"> </w:t>
      </w:r>
      <w:r w:rsidRPr="00B72469">
        <w:rPr>
          <w:rFonts w:ascii="Times New Roman" w:eastAsia="Arial" w:hAnsi="Times New Roman" w:cs="Times New Roman"/>
          <w:i/>
          <w:w w:val="87"/>
          <w:sz w:val="18"/>
          <w:szCs w:val="18"/>
        </w:rPr>
        <w:t>18th</w:t>
      </w:r>
      <w:r w:rsidRPr="00B72469">
        <w:rPr>
          <w:rFonts w:ascii="Times New Roman" w:eastAsia="Arial" w:hAnsi="Times New Roman" w:cs="Times New Roman"/>
          <w:i/>
          <w:spacing w:val="22"/>
          <w:w w:val="87"/>
          <w:sz w:val="18"/>
          <w:szCs w:val="18"/>
        </w:rPr>
        <w:t xml:space="preserve"> </w:t>
      </w:r>
      <w:r w:rsidRPr="00B72469">
        <w:rPr>
          <w:rFonts w:ascii="Times New Roman" w:eastAsia="Arial" w:hAnsi="Times New Roman" w:cs="Times New Roman"/>
          <w:i/>
          <w:w w:val="87"/>
          <w:sz w:val="18"/>
          <w:szCs w:val="18"/>
        </w:rPr>
        <w:t>USENIX</w:t>
      </w:r>
      <w:r w:rsidRPr="00B72469">
        <w:rPr>
          <w:rFonts w:ascii="Times New Roman" w:eastAsia="Arial" w:hAnsi="Times New Roman" w:cs="Times New Roman"/>
          <w:i/>
          <w:spacing w:val="41"/>
          <w:w w:val="87"/>
          <w:sz w:val="18"/>
          <w:szCs w:val="18"/>
        </w:rPr>
        <w:t xml:space="preserve"> </w:t>
      </w:r>
      <w:r w:rsidRPr="00B72469">
        <w:rPr>
          <w:rFonts w:ascii="Times New Roman" w:eastAsia="Arial" w:hAnsi="Times New Roman" w:cs="Times New Roman"/>
          <w:i/>
          <w:w w:val="87"/>
          <w:sz w:val="18"/>
          <w:szCs w:val="18"/>
        </w:rPr>
        <w:t>Security</w:t>
      </w:r>
      <w:r w:rsidRPr="00B72469">
        <w:rPr>
          <w:rFonts w:ascii="Times New Roman" w:eastAsia="Arial" w:hAnsi="Times New Roman" w:cs="Times New Roman"/>
          <w:i/>
          <w:spacing w:val="27"/>
          <w:w w:val="87"/>
          <w:sz w:val="18"/>
          <w:szCs w:val="18"/>
        </w:rPr>
        <w:t xml:space="preserve"> </w:t>
      </w:r>
      <w:r w:rsidRPr="00B72469">
        <w:rPr>
          <w:rFonts w:ascii="Times New Roman" w:eastAsia="Arial" w:hAnsi="Times New Roman" w:cs="Times New Roman"/>
          <w:i/>
          <w:w w:val="87"/>
          <w:sz w:val="18"/>
          <w:szCs w:val="18"/>
        </w:rPr>
        <w:t>Symposium</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1"/>
          <w:w w:val="87"/>
          <w:sz w:val="18"/>
          <w:szCs w:val="18"/>
        </w:rPr>
        <w:t xml:space="preserve"> </w:t>
      </w:r>
      <w:r w:rsidRPr="00B72469">
        <w:rPr>
          <w:rFonts w:ascii="Times New Roman" w:eastAsia="Arial" w:hAnsi="Times New Roman" w:cs="Times New Roman"/>
          <w:w w:val="87"/>
          <w:sz w:val="18"/>
          <w:szCs w:val="18"/>
        </w:rPr>
        <w:t>pages</w:t>
      </w:r>
      <w:r w:rsidRPr="00B72469">
        <w:rPr>
          <w:rFonts w:ascii="Times New Roman" w:eastAsia="Arial" w:hAnsi="Times New Roman" w:cs="Times New Roman"/>
          <w:spacing w:val="-12"/>
          <w:w w:val="87"/>
          <w:sz w:val="18"/>
          <w:szCs w:val="18"/>
        </w:rPr>
        <w:t xml:space="preserve"> </w:t>
      </w:r>
      <w:r w:rsidRPr="00B72469">
        <w:rPr>
          <w:rFonts w:ascii="Times New Roman" w:eastAsia="Arial" w:hAnsi="Times New Roman" w:cs="Times New Roman"/>
          <w:sz w:val="18"/>
          <w:szCs w:val="18"/>
        </w:rPr>
        <w:t>1–</w:t>
      </w:r>
    </w:p>
    <w:p w14:paraId="0AFED31C" w14:textId="77777777" w:rsidR="00676FEB" w:rsidRPr="00B72469" w:rsidRDefault="00676FEB" w:rsidP="00676FEB">
      <w:pPr>
        <w:spacing w:after="0" w:line="186" w:lineRule="exact"/>
        <w:ind w:left="309" w:right="-20"/>
        <w:rPr>
          <w:rFonts w:ascii="Times New Roman" w:eastAsia="Arial" w:hAnsi="Times New Roman" w:cs="Times New Roman"/>
          <w:sz w:val="18"/>
          <w:szCs w:val="18"/>
        </w:rPr>
      </w:pPr>
      <w:r w:rsidRPr="00B72469">
        <w:rPr>
          <w:rFonts w:ascii="Times New Roman" w:eastAsia="Arial" w:hAnsi="Times New Roman" w:cs="Times New Roman"/>
          <w:w w:val="87"/>
          <w:sz w:val="18"/>
          <w:szCs w:val="18"/>
        </w:rPr>
        <w:t>16,</w:t>
      </w:r>
      <w:r w:rsidRPr="00B72469">
        <w:rPr>
          <w:rFonts w:ascii="Times New Roman" w:eastAsia="Arial" w:hAnsi="Times New Roman" w:cs="Times New Roman"/>
          <w:spacing w:val="7"/>
          <w:w w:val="87"/>
          <w:sz w:val="18"/>
          <w:szCs w:val="18"/>
        </w:rPr>
        <w:t xml:space="preserve"> </w:t>
      </w:r>
      <w:r w:rsidRPr="00B72469">
        <w:rPr>
          <w:rFonts w:ascii="Times New Roman" w:eastAsia="Arial" w:hAnsi="Times New Roman" w:cs="Times New Roman"/>
          <w:w w:val="87"/>
          <w:sz w:val="18"/>
          <w:szCs w:val="18"/>
        </w:rPr>
        <w:t>Montreal</w:t>
      </w:r>
      <w:proofErr w:type="gramStart"/>
      <w:r w:rsidRPr="00B72469">
        <w:rPr>
          <w:rFonts w:ascii="Times New Roman" w:eastAsia="Arial" w:hAnsi="Times New Roman" w:cs="Times New Roman"/>
          <w:w w:val="87"/>
          <w:sz w:val="18"/>
          <w:szCs w:val="18"/>
        </w:rPr>
        <w:t xml:space="preserve">, </w:t>
      </w:r>
      <w:r w:rsidRPr="00B72469">
        <w:rPr>
          <w:rFonts w:ascii="Times New Roman" w:eastAsia="Arial" w:hAnsi="Times New Roman" w:cs="Times New Roman"/>
          <w:spacing w:val="3"/>
          <w:w w:val="87"/>
          <w:sz w:val="18"/>
          <w:szCs w:val="18"/>
        </w:rPr>
        <w:t xml:space="preserve"> </w:t>
      </w:r>
      <w:r w:rsidRPr="00B72469">
        <w:rPr>
          <w:rFonts w:ascii="Times New Roman" w:eastAsia="Arial" w:hAnsi="Times New Roman" w:cs="Times New Roman"/>
          <w:w w:val="87"/>
          <w:sz w:val="18"/>
          <w:szCs w:val="18"/>
        </w:rPr>
        <w:t>Canada</w:t>
      </w:r>
      <w:proofErr w:type="gramEnd"/>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12"/>
          <w:w w:val="87"/>
          <w:sz w:val="18"/>
          <w:szCs w:val="18"/>
        </w:rPr>
        <w:t xml:space="preserve"> </w:t>
      </w:r>
      <w:r w:rsidRPr="00B72469">
        <w:rPr>
          <w:rFonts w:ascii="Times New Roman" w:eastAsia="Arial" w:hAnsi="Times New Roman" w:cs="Times New Roman"/>
          <w:w w:val="87"/>
          <w:sz w:val="18"/>
          <w:szCs w:val="18"/>
        </w:rPr>
        <w:t>2009.</w:t>
      </w:r>
      <w:r w:rsidRPr="00B72469">
        <w:rPr>
          <w:rFonts w:ascii="Times New Roman" w:eastAsia="Arial" w:hAnsi="Times New Roman" w:cs="Times New Roman"/>
          <w:spacing w:val="11"/>
          <w:w w:val="87"/>
          <w:sz w:val="18"/>
          <w:szCs w:val="18"/>
        </w:rPr>
        <w:t xml:space="preserve"> </w:t>
      </w:r>
      <w:proofErr w:type="gramStart"/>
      <w:r w:rsidRPr="00B72469">
        <w:rPr>
          <w:rFonts w:ascii="Times New Roman" w:eastAsia="Arial" w:hAnsi="Times New Roman" w:cs="Times New Roman"/>
          <w:sz w:val="18"/>
          <w:szCs w:val="18"/>
        </w:rPr>
        <w:t>USENIX</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sz w:val="18"/>
          <w:szCs w:val="18"/>
        </w:rPr>
        <w:t>Association.</w:t>
      </w:r>
      <w:proofErr w:type="gramEnd"/>
    </w:p>
    <w:p w14:paraId="0AFED31D" w14:textId="77777777" w:rsidR="00676FEB" w:rsidRPr="00B72469" w:rsidRDefault="00676FEB" w:rsidP="00676FEB">
      <w:pPr>
        <w:spacing w:before="1" w:after="0" w:line="140" w:lineRule="exact"/>
        <w:rPr>
          <w:rFonts w:ascii="Times New Roman" w:hAnsi="Times New Roman" w:cs="Times New Roman"/>
          <w:sz w:val="14"/>
          <w:szCs w:val="14"/>
        </w:rPr>
      </w:pPr>
    </w:p>
    <w:p w14:paraId="0AFED31E" w14:textId="77777777" w:rsidR="00676FEB" w:rsidRPr="00B72469" w:rsidRDefault="00676FEB" w:rsidP="00676FEB">
      <w:pPr>
        <w:spacing w:after="0" w:line="209" w:lineRule="auto"/>
        <w:ind w:left="309" w:right="59" w:hanging="309"/>
        <w:jc w:val="both"/>
        <w:rPr>
          <w:rFonts w:ascii="Times New Roman" w:eastAsia="Arial" w:hAnsi="Times New Roman" w:cs="Times New Roman"/>
          <w:sz w:val="18"/>
          <w:szCs w:val="18"/>
        </w:rPr>
      </w:pPr>
      <w:r w:rsidRPr="00B72469">
        <w:rPr>
          <w:rFonts w:ascii="Times New Roman" w:eastAsia="Arial" w:hAnsi="Times New Roman" w:cs="Times New Roman"/>
          <w:sz w:val="18"/>
          <w:szCs w:val="18"/>
        </w:rPr>
        <w:t>[36]</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pacing w:val="-12"/>
          <w:w w:val="87"/>
          <w:sz w:val="18"/>
          <w:szCs w:val="18"/>
        </w:rPr>
        <w:t>W</w:t>
      </w:r>
      <w:r w:rsidRPr="00B72469">
        <w:rPr>
          <w:rFonts w:ascii="Times New Roman" w:eastAsia="Arial" w:hAnsi="Times New Roman" w:cs="Times New Roman"/>
          <w:w w:val="87"/>
          <w:sz w:val="18"/>
          <w:szCs w:val="18"/>
        </w:rPr>
        <w:t>agner</w:t>
      </w:r>
      <w:r w:rsidRPr="00B72469">
        <w:rPr>
          <w:rFonts w:ascii="Times New Roman" w:eastAsia="Arial" w:hAnsi="Times New Roman" w:cs="Times New Roman"/>
          <w:spacing w:val="24"/>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7"/>
          <w:w w:val="87"/>
          <w:sz w:val="18"/>
          <w:szCs w:val="18"/>
        </w:rPr>
        <w:t xml:space="preserve"> </w:t>
      </w:r>
      <w:r w:rsidRPr="00B72469">
        <w:rPr>
          <w:rFonts w:ascii="Times New Roman" w:eastAsia="Arial" w:hAnsi="Times New Roman" w:cs="Times New Roman"/>
          <w:sz w:val="18"/>
          <w:szCs w:val="18"/>
        </w:rPr>
        <w:t>B.</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87"/>
          <w:sz w:val="18"/>
          <w:szCs w:val="18"/>
        </w:rPr>
        <w:t>Schneie</w:t>
      </w:r>
      <w:r w:rsidRPr="00B72469">
        <w:rPr>
          <w:rFonts w:ascii="Times New Roman" w:eastAsia="Arial" w:hAnsi="Times New Roman" w:cs="Times New Roman"/>
          <w:spacing w:val="-9"/>
          <w:w w:val="87"/>
          <w:sz w:val="18"/>
          <w:szCs w:val="18"/>
        </w:rPr>
        <w:t>r</w:t>
      </w:r>
      <w:r w:rsidRPr="00B72469">
        <w:rPr>
          <w:rFonts w:ascii="Times New Roman" w:eastAsia="Arial" w:hAnsi="Times New Roman" w:cs="Times New Roman"/>
          <w:w w:val="87"/>
          <w:sz w:val="18"/>
          <w:szCs w:val="18"/>
        </w:rPr>
        <w:t xml:space="preserve">. </w:t>
      </w:r>
      <w:r w:rsidRPr="00B72469">
        <w:rPr>
          <w:rFonts w:ascii="Times New Roman" w:eastAsia="Arial" w:hAnsi="Times New Roman" w:cs="Times New Roman"/>
          <w:spacing w:val="12"/>
          <w:w w:val="87"/>
          <w:sz w:val="18"/>
          <w:szCs w:val="18"/>
        </w:rPr>
        <w:t xml:space="preserve"> </w:t>
      </w:r>
      <w:r w:rsidRPr="00B72469">
        <w:rPr>
          <w:rFonts w:ascii="Times New Roman" w:eastAsia="Arial" w:hAnsi="Times New Roman" w:cs="Times New Roman"/>
          <w:spacing w:val="-14"/>
          <w:w w:val="132"/>
          <w:sz w:val="18"/>
          <w:szCs w:val="18"/>
        </w:rPr>
        <w:t>“</w:t>
      </w:r>
      <w:r w:rsidRPr="00B72469">
        <w:rPr>
          <w:rFonts w:ascii="Times New Roman" w:eastAsia="Arial" w:hAnsi="Times New Roman" w:cs="Times New Roman"/>
          <w:w w:val="93"/>
          <w:sz w:val="18"/>
          <w:szCs w:val="18"/>
        </w:rPr>
        <w:t>Analysis</w:t>
      </w:r>
      <w:r w:rsidRPr="00B72469">
        <w:rPr>
          <w:rFonts w:ascii="Times New Roman" w:eastAsia="Arial" w:hAnsi="Times New Roman" w:cs="Times New Roman"/>
          <w:spacing w:val="4"/>
          <w:sz w:val="18"/>
          <w:szCs w:val="18"/>
        </w:rPr>
        <w:t xml:space="preserve"> </w:t>
      </w:r>
      <w:r w:rsidRPr="00B72469">
        <w:rPr>
          <w:rFonts w:ascii="Times New Roman" w:eastAsia="Arial" w:hAnsi="Times New Roman" w:cs="Times New Roman"/>
          <w:sz w:val="18"/>
          <w:szCs w:val="18"/>
        </w:rPr>
        <w:t>of</w:t>
      </w:r>
      <w:r w:rsidRPr="00B72469">
        <w:rPr>
          <w:rFonts w:ascii="Times New Roman" w:eastAsia="Arial" w:hAnsi="Times New Roman" w:cs="Times New Roman"/>
          <w:spacing w:val="2"/>
          <w:sz w:val="18"/>
          <w:szCs w:val="18"/>
        </w:rPr>
        <w:t xml:space="preserve"> </w:t>
      </w:r>
      <w:r w:rsidRPr="00B72469">
        <w:rPr>
          <w:rFonts w:ascii="Times New Roman" w:eastAsia="Arial" w:hAnsi="Times New Roman" w:cs="Times New Roman"/>
          <w:w w:val="88"/>
          <w:sz w:val="18"/>
          <w:szCs w:val="18"/>
        </w:rPr>
        <w:t>the</w:t>
      </w:r>
      <w:r w:rsidRPr="00B72469">
        <w:rPr>
          <w:rFonts w:ascii="Times New Roman" w:eastAsia="Arial" w:hAnsi="Times New Roman" w:cs="Times New Roman"/>
          <w:spacing w:val="7"/>
          <w:w w:val="88"/>
          <w:sz w:val="18"/>
          <w:szCs w:val="18"/>
        </w:rPr>
        <w:t xml:space="preserve"> </w:t>
      </w:r>
      <w:r w:rsidRPr="00B72469">
        <w:rPr>
          <w:rFonts w:ascii="Times New Roman" w:eastAsia="Arial" w:hAnsi="Times New Roman" w:cs="Times New Roman"/>
          <w:w w:val="88"/>
          <w:sz w:val="18"/>
          <w:szCs w:val="18"/>
        </w:rPr>
        <w:t>SSL</w:t>
      </w:r>
      <w:r w:rsidRPr="00B72469">
        <w:rPr>
          <w:rFonts w:ascii="Times New Roman" w:eastAsia="Arial" w:hAnsi="Times New Roman" w:cs="Times New Roman"/>
          <w:spacing w:val="17"/>
          <w:w w:val="88"/>
          <w:sz w:val="18"/>
          <w:szCs w:val="18"/>
        </w:rPr>
        <w:t xml:space="preserve"> </w:t>
      </w:r>
      <w:r w:rsidRPr="00B72469">
        <w:rPr>
          <w:rFonts w:ascii="Times New Roman" w:eastAsia="Arial" w:hAnsi="Times New Roman" w:cs="Times New Roman"/>
          <w:w w:val="88"/>
          <w:sz w:val="18"/>
          <w:szCs w:val="18"/>
        </w:rPr>
        <w:t>3.0</w:t>
      </w:r>
      <w:r w:rsidRPr="00B72469">
        <w:rPr>
          <w:rFonts w:ascii="Times New Roman" w:eastAsia="Arial" w:hAnsi="Times New Roman" w:cs="Times New Roman"/>
          <w:spacing w:val="12"/>
          <w:w w:val="88"/>
          <w:sz w:val="18"/>
          <w:szCs w:val="18"/>
        </w:rPr>
        <w:t xml:space="preserve"> </w:t>
      </w:r>
      <w:r w:rsidRPr="00B72469">
        <w:rPr>
          <w:rFonts w:ascii="Times New Roman" w:eastAsia="Arial" w:hAnsi="Times New Roman" w:cs="Times New Roman"/>
          <w:sz w:val="18"/>
          <w:szCs w:val="18"/>
        </w:rPr>
        <w:t>pro- tocol</w:t>
      </w:r>
      <w:r w:rsidRPr="00B72469">
        <w:rPr>
          <w:rFonts w:ascii="Times New Roman" w:eastAsia="Arial" w:hAnsi="Times New Roman" w:cs="Times New Roman"/>
          <w:spacing w:val="-13"/>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i/>
          <w:spacing w:val="-4"/>
          <w:sz w:val="18"/>
          <w:szCs w:val="18"/>
        </w:rPr>
        <w:t>W</w:t>
      </w:r>
      <w:r w:rsidRPr="00B72469">
        <w:rPr>
          <w:rFonts w:ascii="Times New Roman" w:eastAsia="Arial" w:hAnsi="Times New Roman" w:cs="Times New Roman"/>
          <w:i/>
          <w:sz w:val="18"/>
          <w:szCs w:val="18"/>
        </w:rPr>
        <w:t>OEC’96:</w:t>
      </w:r>
      <w:r w:rsidRPr="00B72469">
        <w:rPr>
          <w:rFonts w:ascii="Times New Roman" w:eastAsia="Arial" w:hAnsi="Times New Roman" w:cs="Times New Roman"/>
          <w:i/>
          <w:spacing w:val="3"/>
          <w:sz w:val="18"/>
          <w:szCs w:val="18"/>
        </w:rPr>
        <w:t xml:space="preserve"> </w:t>
      </w:r>
      <w:r w:rsidRPr="00B72469">
        <w:rPr>
          <w:rFonts w:ascii="Times New Roman" w:eastAsia="Arial" w:hAnsi="Times New Roman" w:cs="Times New Roman"/>
          <w:i/>
          <w:w w:val="88"/>
          <w:sz w:val="18"/>
          <w:szCs w:val="18"/>
        </w:rPr>
        <w:t>p</w:t>
      </w:r>
      <w:r w:rsidRPr="00B72469">
        <w:rPr>
          <w:rFonts w:ascii="Times New Roman" w:eastAsia="Arial" w:hAnsi="Times New Roman" w:cs="Times New Roman"/>
          <w:i/>
          <w:spacing w:val="-7"/>
          <w:w w:val="88"/>
          <w:sz w:val="18"/>
          <w:szCs w:val="18"/>
        </w:rPr>
        <w:t>r</w:t>
      </w:r>
      <w:r w:rsidRPr="00B72469">
        <w:rPr>
          <w:rFonts w:ascii="Times New Roman" w:eastAsia="Arial" w:hAnsi="Times New Roman" w:cs="Times New Roman"/>
          <w:i/>
          <w:w w:val="88"/>
          <w:sz w:val="18"/>
          <w:szCs w:val="18"/>
        </w:rPr>
        <w:t>oceedings</w:t>
      </w:r>
      <w:r w:rsidRPr="00B72469">
        <w:rPr>
          <w:rFonts w:ascii="Times New Roman" w:eastAsia="Arial" w:hAnsi="Times New Roman" w:cs="Times New Roman"/>
          <w:i/>
          <w:spacing w:val="32"/>
          <w:w w:val="88"/>
          <w:sz w:val="18"/>
          <w:szCs w:val="18"/>
        </w:rPr>
        <w:t xml:space="preserve"> </w:t>
      </w:r>
      <w:r w:rsidRPr="00B72469">
        <w:rPr>
          <w:rFonts w:ascii="Times New Roman" w:eastAsia="Arial" w:hAnsi="Times New Roman" w:cs="Times New Roman"/>
          <w:i/>
          <w:sz w:val="18"/>
          <w:szCs w:val="18"/>
        </w:rPr>
        <w:t>of</w:t>
      </w:r>
      <w:r w:rsidRPr="00B72469">
        <w:rPr>
          <w:rFonts w:ascii="Times New Roman" w:eastAsia="Arial" w:hAnsi="Times New Roman" w:cs="Times New Roman"/>
          <w:i/>
          <w:spacing w:val="6"/>
          <w:sz w:val="18"/>
          <w:szCs w:val="18"/>
        </w:rPr>
        <w:t xml:space="preserve"> </w:t>
      </w:r>
      <w:r w:rsidRPr="00B72469">
        <w:rPr>
          <w:rFonts w:ascii="Times New Roman" w:eastAsia="Arial" w:hAnsi="Times New Roman" w:cs="Times New Roman"/>
          <w:i/>
          <w:sz w:val="18"/>
          <w:szCs w:val="18"/>
        </w:rPr>
        <w:t>the</w:t>
      </w:r>
      <w:r w:rsidRPr="00B72469">
        <w:rPr>
          <w:rFonts w:ascii="Times New Roman" w:eastAsia="Arial" w:hAnsi="Times New Roman" w:cs="Times New Roman"/>
          <w:i/>
          <w:spacing w:val="-15"/>
          <w:sz w:val="18"/>
          <w:szCs w:val="18"/>
        </w:rPr>
        <w:t xml:space="preserve"> </w:t>
      </w:r>
      <w:r w:rsidRPr="00B72469">
        <w:rPr>
          <w:rFonts w:ascii="Times New Roman" w:eastAsia="Arial" w:hAnsi="Times New Roman" w:cs="Times New Roman"/>
          <w:i/>
          <w:w w:val="84"/>
          <w:sz w:val="18"/>
          <w:szCs w:val="18"/>
        </w:rPr>
        <w:t>Second</w:t>
      </w:r>
      <w:r w:rsidRPr="00B72469">
        <w:rPr>
          <w:rFonts w:ascii="Times New Roman" w:eastAsia="Arial" w:hAnsi="Times New Roman" w:cs="Times New Roman"/>
          <w:i/>
          <w:spacing w:val="26"/>
          <w:w w:val="84"/>
          <w:sz w:val="18"/>
          <w:szCs w:val="18"/>
        </w:rPr>
        <w:t xml:space="preserve"> </w:t>
      </w:r>
      <w:r w:rsidRPr="00B72469">
        <w:rPr>
          <w:rFonts w:ascii="Times New Roman" w:eastAsia="Arial" w:hAnsi="Times New Roman" w:cs="Times New Roman"/>
          <w:i/>
          <w:sz w:val="18"/>
          <w:szCs w:val="18"/>
        </w:rPr>
        <w:t xml:space="preserve">USENIX </w:t>
      </w:r>
      <w:r w:rsidRPr="00B72469">
        <w:rPr>
          <w:rFonts w:ascii="Times New Roman" w:eastAsia="Arial" w:hAnsi="Times New Roman" w:cs="Times New Roman"/>
          <w:i/>
          <w:spacing w:val="-14"/>
          <w:w w:val="89"/>
          <w:sz w:val="18"/>
          <w:szCs w:val="18"/>
        </w:rPr>
        <w:t>W</w:t>
      </w:r>
      <w:r w:rsidRPr="00B72469">
        <w:rPr>
          <w:rFonts w:ascii="Times New Roman" w:eastAsia="Arial" w:hAnsi="Times New Roman" w:cs="Times New Roman"/>
          <w:i/>
          <w:w w:val="89"/>
          <w:sz w:val="18"/>
          <w:szCs w:val="18"/>
        </w:rPr>
        <w:t>orkshop</w:t>
      </w:r>
      <w:r w:rsidRPr="00B72469">
        <w:rPr>
          <w:rFonts w:ascii="Times New Roman" w:eastAsia="Arial" w:hAnsi="Times New Roman" w:cs="Times New Roman"/>
          <w:i/>
          <w:spacing w:val="42"/>
          <w:w w:val="89"/>
          <w:sz w:val="18"/>
          <w:szCs w:val="18"/>
        </w:rPr>
        <w:t xml:space="preserve"> </w:t>
      </w:r>
      <w:r w:rsidRPr="00B72469">
        <w:rPr>
          <w:rFonts w:ascii="Times New Roman" w:eastAsia="Arial" w:hAnsi="Times New Roman" w:cs="Times New Roman"/>
          <w:i/>
          <w:sz w:val="18"/>
          <w:szCs w:val="18"/>
        </w:rPr>
        <w:t>on</w:t>
      </w:r>
      <w:r w:rsidRPr="00B72469">
        <w:rPr>
          <w:rFonts w:ascii="Times New Roman" w:eastAsia="Arial" w:hAnsi="Times New Roman" w:cs="Times New Roman"/>
          <w:i/>
          <w:spacing w:val="13"/>
          <w:sz w:val="18"/>
          <w:szCs w:val="18"/>
        </w:rPr>
        <w:t xml:space="preserve"> </w:t>
      </w:r>
      <w:r w:rsidRPr="00B72469">
        <w:rPr>
          <w:rFonts w:ascii="Times New Roman" w:eastAsia="Arial" w:hAnsi="Times New Roman" w:cs="Times New Roman"/>
          <w:i/>
          <w:sz w:val="18"/>
          <w:szCs w:val="18"/>
        </w:rPr>
        <w:t>Elect</w:t>
      </w:r>
      <w:r w:rsidRPr="00B72469">
        <w:rPr>
          <w:rFonts w:ascii="Times New Roman" w:eastAsia="Arial" w:hAnsi="Times New Roman" w:cs="Times New Roman"/>
          <w:i/>
          <w:spacing w:val="-8"/>
          <w:sz w:val="18"/>
          <w:szCs w:val="18"/>
        </w:rPr>
        <w:t>r</w:t>
      </w:r>
      <w:r w:rsidRPr="00B72469">
        <w:rPr>
          <w:rFonts w:ascii="Times New Roman" w:eastAsia="Arial" w:hAnsi="Times New Roman" w:cs="Times New Roman"/>
          <w:i/>
          <w:sz w:val="18"/>
          <w:szCs w:val="18"/>
        </w:rPr>
        <w:t>onic</w:t>
      </w:r>
      <w:r w:rsidRPr="00B72469">
        <w:rPr>
          <w:rFonts w:ascii="Times New Roman" w:eastAsia="Arial" w:hAnsi="Times New Roman" w:cs="Times New Roman"/>
          <w:i/>
          <w:spacing w:val="-11"/>
          <w:sz w:val="18"/>
          <w:szCs w:val="18"/>
        </w:rPr>
        <w:t xml:space="preserve"> </w:t>
      </w:r>
      <w:r w:rsidRPr="00B72469">
        <w:rPr>
          <w:rFonts w:ascii="Times New Roman" w:eastAsia="Arial" w:hAnsi="Times New Roman" w:cs="Times New Roman"/>
          <w:i/>
          <w:w w:val="85"/>
          <w:sz w:val="18"/>
          <w:szCs w:val="18"/>
        </w:rPr>
        <w:t>Comme</w:t>
      </w:r>
      <w:r w:rsidRPr="00B72469">
        <w:rPr>
          <w:rFonts w:ascii="Times New Roman" w:eastAsia="Arial" w:hAnsi="Times New Roman" w:cs="Times New Roman"/>
          <w:i/>
          <w:spacing w:val="-6"/>
          <w:w w:val="85"/>
          <w:sz w:val="18"/>
          <w:szCs w:val="18"/>
        </w:rPr>
        <w:t>r</w:t>
      </w:r>
      <w:r w:rsidRPr="00B72469">
        <w:rPr>
          <w:rFonts w:ascii="Times New Roman" w:eastAsia="Arial" w:hAnsi="Times New Roman" w:cs="Times New Roman"/>
          <w:i/>
          <w:w w:val="85"/>
          <w:sz w:val="18"/>
          <w:szCs w:val="18"/>
        </w:rPr>
        <w:t>ce</w:t>
      </w:r>
      <w:r w:rsidRPr="00B72469">
        <w:rPr>
          <w:rFonts w:ascii="Times New Roman" w:eastAsia="Arial" w:hAnsi="Times New Roman" w:cs="Times New Roman"/>
          <w:w w:val="85"/>
          <w:sz w:val="18"/>
          <w:szCs w:val="18"/>
        </w:rPr>
        <w:t xml:space="preserve">, </w:t>
      </w:r>
      <w:r w:rsidRPr="00B72469">
        <w:rPr>
          <w:rFonts w:ascii="Times New Roman" w:eastAsia="Arial" w:hAnsi="Times New Roman" w:cs="Times New Roman"/>
          <w:spacing w:val="35"/>
          <w:w w:val="85"/>
          <w:sz w:val="18"/>
          <w:szCs w:val="18"/>
        </w:rPr>
        <w:t xml:space="preserve"> </w:t>
      </w:r>
      <w:r w:rsidRPr="00B72469">
        <w:rPr>
          <w:rFonts w:ascii="Times New Roman" w:eastAsia="Arial" w:hAnsi="Times New Roman" w:cs="Times New Roman"/>
          <w:w w:val="85"/>
          <w:sz w:val="18"/>
          <w:szCs w:val="18"/>
        </w:rPr>
        <w:t>pages</w:t>
      </w:r>
      <w:r w:rsidRPr="00B72469">
        <w:rPr>
          <w:rFonts w:ascii="Times New Roman" w:eastAsia="Arial" w:hAnsi="Times New Roman" w:cs="Times New Roman"/>
          <w:spacing w:val="33"/>
          <w:w w:val="85"/>
          <w:sz w:val="18"/>
          <w:szCs w:val="18"/>
        </w:rPr>
        <w:t xml:space="preserve"> </w:t>
      </w:r>
      <w:r w:rsidRPr="00B72469">
        <w:rPr>
          <w:rFonts w:ascii="Times New Roman" w:eastAsia="Arial" w:hAnsi="Times New Roman" w:cs="Times New Roman"/>
          <w:sz w:val="18"/>
          <w:szCs w:val="18"/>
        </w:rPr>
        <w:t>4–4,</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w w:val="94"/>
          <w:sz w:val="18"/>
          <w:szCs w:val="18"/>
        </w:rPr>
        <w:t>Ber</w:t>
      </w:r>
      <w:r w:rsidRPr="00B72469">
        <w:rPr>
          <w:rFonts w:ascii="Times New Roman" w:eastAsia="Arial" w:hAnsi="Times New Roman" w:cs="Times New Roman"/>
          <w:spacing w:val="-2"/>
          <w:w w:val="94"/>
          <w:sz w:val="18"/>
          <w:szCs w:val="18"/>
        </w:rPr>
        <w:t>k</w:t>
      </w:r>
      <w:r w:rsidRPr="00B72469">
        <w:rPr>
          <w:rFonts w:ascii="Times New Roman" w:eastAsia="Arial" w:hAnsi="Times New Roman" w:cs="Times New Roman"/>
          <w:w w:val="87"/>
          <w:sz w:val="18"/>
          <w:szCs w:val="18"/>
        </w:rPr>
        <w:t>el</w:t>
      </w:r>
      <w:r w:rsidRPr="00B72469">
        <w:rPr>
          <w:rFonts w:ascii="Times New Roman" w:eastAsia="Arial" w:hAnsi="Times New Roman" w:cs="Times New Roman"/>
          <w:spacing w:val="-3"/>
          <w:w w:val="87"/>
          <w:sz w:val="18"/>
          <w:szCs w:val="18"/>
        </w:rPr>
        <w:t>e</w:t>
      </w:r>
      <w:r w:rsidRPr="00B72469">
        <w:rPr>
          <w:rFonts w:ascii="Times New Roman" w:eastAsia="Arial" w:hAnsi="Times New Roman" w:cs="Times New Roman"/>
          <w:spacing w:val="-12"/>
          <w:w w:val="99"/>
          <w:sz w:val="18"/>
          <w:szCs w:val="18"/>
        </w:rPr>
        <w:t>y</w:t>
      </w:r>
      <w:r w:rsidRPr="00B72469">
        <w:rPr>
          <w:rFonts w:ascii="Times New Roman" w:eastAsia="Arial" w:hAnsi="Times New Roman" w:cs="Times New Roman"/>
          <w:w w:val="89"/>
          <w:sz w:val="18"/>
          <w:szCs w:val="18"/>
        </w:rPr>
        <w:t xml:space="preserve">, </w:t>
      </w:r>
      <w:r w:rsidRPr="00B72469">
        <w:rPr>
          <w:rFonts w:ascii="Times New Roman" w:eastAsia="Arial" w:hAnsi="Times New Roman" w:cs="Times New Roman"/>
          <w:sz w:val="18"/>
          <w:szCs w:val="18"/>
        </w:rPr>
        <w:t>CA,</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1996.</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z w:val="18"/>
          <w:szCs w:val="18"/>
        </w:rPr>
        <w:t>USENIX</w:t>
      </w:r>
      <w:r w:rsidRPr="00B72469">
        <w:rPr>
          <w:rFonts w:ascii="Times New Roman" w:eastAsia="Arial" w:hAnsi="Times New Roman" w:cs="Times New Roman"/>
          <w:spacing w:val="-18"/>
          <w:sz w:val="18"/>
          <w:szCs w:val="18"/>
        </w:rPr>
        <w:t xml:space="preserve"> </w:t>
      </w:r>
      <w:r w:rsidRPr="00B72469">
        <w:rPr>
          <w:rFonts w:ascii="Times New Roman" w:eastAsia="Arial" w:hAnsi="Times New Roman" w:cs="Times New Roman"/>
          <w:sz w:val="18"/>
          <w:szCs w:val="18"/>
        </w:rPr>
        <w:t>Association.</w:t>
      </w:r>
      <w:proofErr w:type="gramEnd"/>
    </w:p>
    <w:p w14:paraId="0AFED31F" w14:textId="77777777" w:rsidR="00676FEB" w:rsidRPr="00B72469" w:rsidRDefault="00676FEB" w:rsidP="00676FEB">
      <w:pPr>
        <w:spacing w:before="5" w:after="0" w:line="120" w:lineRule="exact"/>
        <w:rPr>
          <w:rFonts w:ascii="Times New Roman" w:hAnsi="Times New Roman" w:cs="Times New Roman"/>
          <w:sz w:val="12"/>
          <w:szCs w:val="12"/>
        </w:rPr>
      </w:pPr>
    </w:p>
    <w:p w14:paraId="0AFED320" w14:textId="77777777" w:rsidR="00676FEB" w:rsidRPr="00B72469" w:rsidRDefault="00676FEB" w:rsidP="00676FEB">
      <w:pPr>
        <w:spacing w:after="0" w:line="240" w:lineRule="auto"/>
        <w:ind w:left="-33" w:right="57"/>
        <w:jc w:val="center"/>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37]</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C.</w:t>
      </w:r>
      <w:r w:rsidRPr="00B72469">
        <w:rPr>
          <w:rFonts w:ascii="Times New Roman" w:eastAsia="Arial" w:hAnsi="Times New Roman" w:cs="Times New Roman"/>
          <w:spacing w:val="-23"/>
          <w:sz w:val="18"/>
          <w:szCs w:val="18"/>
        </w:rPr>
        <w:t>V</w:t>
      </w:r>
      <w:r w:rsidRPr="00B72469">
        <w:rPr>
          <w:rFonts w:ascii="Times New Roman" w:eastAsia="Arial" w:hAnsi="Times New Roman" w:cs="Times New Roman"/>
          <w:sz w:val="18"/>
          <w:szCs w:val="18"/>
        </w:rPr>
        <w:t>.</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Wright,</w:t>
      </w:r>
      <w:r w:rsidRPr="00B72469">
        <w:rPr>
          <w:rFonts w:ascii="Times New Roman" w:eastAsia="Arial" w:hAnsi="Times New Roman" w:cs="Times New Roman"/>
          <w:spacing w:val="-17"/>
          <w:sz w:val="18"/>
          <w:szCs w:val="18"/>
        </w:rPr>
        <w:t xml:space="preserve"> </w:t>
      </w:r>
      <w:r w:rsidRPr="00B72469">
        <w:rPr>
          <w:rFonts w:ascii="Times New Roman" w:eastAsia="Arial" w:hAnsi="Times New Roman" w:cs="Times New Roman"/>
          <w:sz w:val="18"/>
          <w:szCs w:val="18"/>
        </w:rPr>
        <w:t>L.</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w w:val="90"/>
          <w:sz w:val="18"/>
          <w:szCs w:val="18"/>
        </w:rPr>
        <w:t>Ballard,</w:t>
      </w:r>
      <w:r w:rsidRPr="00B72469">
        <w:rPr>
          <w:rFonts w:ascii="Times New Roman" w:eastAsia="Arial" w:hAnsi="Times New Roman" w:cs="Times New Roman"/>
          <w:spacing w:val="29"/>
          <w:w w:val="90"/>
          <w:sz w:val="18"/>
          <w:szCs w:val="18"/>
        </w:rPr>
        <w:t xml:space="preserve"> </w:t>
      </w:r>
      <w:r w:rsidRPr="00B72469">
        <w:rPr>
          <w:rFonts w:ascii="Times New Roman" w:eastAsia="Arial" w:hAnsi="Times New Roman" w:cs="Times New Roman"/>
          <w:w w:val="90"/>
          <w:sz w:val="18"/>
          <w:szCs w:val="18"/>
        </w:rPr>
        <w:t>S.E.</w:t>
      </w:r>
      <w:r w:rsidRPr="00B72469">
        <w:rPr>
          <w:rFonts w:ascii="Times New Roman" w:eastAsia="Arial" w:hAnsi="Times New Roman" w:cs="Times New Roman"/>
          <w:spacing w:val="-1"/>
          <w:w w:val="90"/>
          <w:sz w:val="18"/>
          <w:szCs w:val="18"/>
        </w:rPr>
        <w:t xml:space="preserve"> </w:t>
      </w:r>
      <w:r w:rsidRPr="00B72469">
        <w:rPr>
          <w:rFonts w:ascii="Times New Roman" w:eastAsia="Arial" w:hAnsi="Times New Roman" w:cs="Times New Roman"/>
          <w:sz w:val="18"/>
          <w:szCs w:val="18"/>
        </w:rPr>
        <w:t>Coull,</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spacing w:val="-14"/>
          <w:sz w:val="18"/>
          <w:szCs w:val="18"/>
        </w:rPr>
        <w:t>F</w:t>
      </w:r>
      <w:r w:rsidRPr="00B72469">
        <w:rPr>
          <w:rFonts w:ascii="Times New Roman" w:eastAsia="Arial" w:hAnsi="Times New Roman" w:cs="Times New Roman"/>
          <w:sz w:val="18"/>
          <w:szCs w:val="18"/>
        </w:rPr>
        <w:t>.</w:t>
      </w:r>
      <w:r w:rsidRPr="00B72469">
        <w:rPr>
          <w:rFonts w:ascii="Times New Roman" w:eastAsia="Arial" w:hAnsi="Times New Roman" w:cs="Times New Roman"/>
          <w:spacing w:val="-13"/>
          <w:sz w:val="18"/>
          <w:szCs w:val="18"/>
        </w:rPr>
        <w:t xml:space="preserve"> </w:t>
      </w:r>
      <w:r w:rsidRPr="00B72469">
        <w:rPr>
          <w:rFonts w:ascii="Times New Roman" w:eastAsia="Arial" w:hAnsi="Times New Roman" w:cs="Times New Roman"/>
          <w:w w:val="88"/>
          <w:sz w:val="18"/>
          <w:szCs w:val="18"/>
        </w:rPr>
        <w:t>Monrose,</w:t>
      </w:r>
      <w:r w:rsidRPr="00B72469">
        <w:rPr>
          <w:rFonts w:ascii="Times New Roman" w:eastAsia="Arial" w:hAnsi="Times New Roman" w:cs="Times New Roman"/>
          <w:spacing w:val="27"/>
          <w:w w:val="88"/>
          <w:sz w:val="18"/>
          <w:szCs w:val="18"/>
        </w:rPr>
        <w:t xml:space="preserve"> </w:t>
      </w:r>
      <w:r w:rsidRPr="00B72469">
        <w:rPr>
          <w:rFonts w:ascii="Times New Roman" w:eastAsia="Arial" w:hAnsi="Times New Roman" w:cs="Times New Roman"/>
          <w:w w:val="88"/>
          <w:sz w:val="18"/>
          <w:szCs w:val="18"/>
        </w:rPr>
        <w:t>and</w:t>
      </w:r>
      <w:r w:rsidRPr="00B72469">
        <w:rPr>
          <w:rFonts w:ascii="Times New Roman" w:eastAsia="Arial" w:hAnsi="Times New Roman" w:cs="Times New Roman"/>
          <w:spacing w:val="4"/>
          <w:w w:val="88"/>
          <w:sz w:val="18"/>
          <w:szCs w:val="18"/>
        </w:rPr>
        <w:t xml:space="preserve"> </w:t>
      </w:r>
      <w:r w:rsidRPr="00B72469">
        <w:rPr>
          <w:rFonts w:ascii="Times New Roman" w:eastAsia="Arial" w:hAnsi="Times New Roman" w:cs="Times New Roman"/>
          <w:w w:val="98"/>
          <w:sz w:val="18"/>
          <w:szCs w:val="18"/>
        </w:rPr>
        <w:t>G.M</w:t>
      </w:r>
      <w:r w:rsidRPr="00B72469">
        <w:rPr>
          <w:rFonts w:ascii="Times New Roman" w:eastAsia="Arial" w:hAnsi="Times New Roman" w:cs="Times New Roman"/>
          <w:w w:val="89"/>
          <w:sz w:val="18"/>
          <w:szCs w:val="18"/>
        </w:rPr>
        <w:t>.</w:t>
      </w:r>
      <w:proofErr w:type="gramEnd"/>
    </w:p>
    <w:p w14:paraId="0AFED321"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w w:val="89"/>
          <w:sz w:val="18"/>
          <w:szCs w:val="18"/>
        </w:rPr>
        <w:t>Masson.</w:t>
      </w:r>
      <w:proofErr w:type="gramEnd"/>
      <w:r w:rsidRPr="00B72469">
        <w:rPr>
          <w:rFonts w:ascii="Times New Roman" w:eastAsia="Arial" w:hAnsi="Times New Roman" w:cs="Times New Roman"/>
          <w:spacing w:val="15"/>
          <w:w w:val="89"/>
          <w:sz w:val="18"/>
          <w:szCs w:val="18"/>
        </w:rPr>
        <w:t xml:space="preserve"> </w:t>
      </w:r>
      <w:r w:rsidRPr="00B72469">
        <w:rPr>
          <w:rFonts w:ascii="Times New Roman" w:eastAsia="Arial" w:hAnsi="Times New Roman" w:cs="Times New Roman"/>
          <w:w w:val="89"/>
          <w:sz w:val="18"/>
          <w:szCs w:val="18"/>
        </w:rPr>
        <w:t>“Spot</w:t>
      </w:r>
      <w:r w:rsidRPr="00B72469">
        <w:rPr>
          <w:rFonts w:ascii="Times New Roman" w:eastAsia="Arial" w:hAnsi="Times New Roman" w:cs="Times New Roman"/>
          <w:spacing w:val="22"/>
          <w:w w:val="89"/>
          <w:sz w:val="18"/>
          <w:szCs w:val="18"/>
        </w:rPr>
        <w:t xml:space="preserve"> </w:t>
      </w:r>
      <w:r w:rsidRPr="00B72469">
        <w:rPr>
          <w:rFonts w:ascii="Times New Roman" w:eastAsia="Arial" w:hAnsi="Times New Roman" w:cs="Times New Roman"/>
          <w:w w:val="89"/>
          <w:sz w:val="18"/>
          <w:szCs w:val="18"/>
        </w:rPr>
        <w:t>me</w:t>
      </w:r>
      <w:r w:rsidRPr="00B72469">
        <w:rPr>
          <w:rFonts w:ascii="Times New Roman" w:eastAsia="Arial" w:hAnsi="Times New Roman" w:cs="Times New Roman"/>
          <w:spacing w:val="-4"/>
          <w:w w:val="89"/>
          <w:sz w:val="18"/>
          <w:szCs w:val="18"/>
        </w:rPr>
        <w:t xml:space="preserve"> </w:t>
      </w:r>
      <w:r w:rsidRPr="00B72469">
        <w:rPr>
          <w:rFonts w:ascii="Times New Roman" w:eastAsia="Arial" w:hAnsi="Times New Roman" w:cs="Times New Roman"/>
          <w:sz w:val="18"/>
          <w:szCs w:val="18"/>
        </w:rPr>
        <w:t>if</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w w:val="90"/>
          <w:sz w:val="18"/>
          <w:szCs w:val="18"/>
        </w:rPr>
        <w:t>you</w:t>
      </w:r>
      <w:r w:rsidRPr="00B72469">
        <w:rPr>
          <w:rFonts w:ascii="Times New Roman" w:eastAsia="Arial" w:hAnsi="Times New Roman" w:cs="Times New Roman"/>
          <w:spacing w:val="6"/>
          <w:w w:val="90"/>
          <w:sz w:val="18"/>
          <w:szCs w:val="18"/>
        </w:rPr>
        <w:t xml:space="preserve"> </w:t>
      </w:r>
      <w:r w:rsidRPr="00B72469">
        <w:rPr>
          <w:rFonts w:ascii="Times New Roman" w:eastAsia="Arial" w:hAnsi="Times New Roman" w:cs="Times New Roman"/>
          <w:w w:val="90"/>
          <w:sz w:val="18"/>
          <w:szCs w:val="18"/>
        </w:rPr>
        <w:t>can:</w:t>
      </w:r>
      <w:r w:rsidRPr="00B72469">
        <w:rPr>
          <w:rFonts w:ascii="Times New Roman" w:eastAsia="Arial" w:hAnsi="Times New Roman" w:cs="Times New Roman"/>
          <w:spacing w:val="1"/>
          <w:w w:val="90"/>
          <w:sz w:val="18"/>
          <w:szCs w:val="18"/>
        </w:rPr>
        <w:t xml:space="preserve"> </w:t>
      </w:r>
      <w:r w:rsidRPr="00B72469">
        <w:rPr>
          <w:rFonts w:ascii="Times New Roman" w:eastAsia="Arial" w:hAnsi="Times New Roman" w:cs="Times New Roman"/>
          <w:w w:val="90"/>
          <w:sz w:val="18"/>
          <w:szCs w:val="18"/>
        </w:rPr>
        <w:t>Unc</w:t>
      </w:r>
      <w:r w:rsidRPr="00B72469">
        <w:rPr>
          <w:rFonts w:ascii="Times New Roman" w:eastAsia="Arial" w:hAnsi="Times New Roman" w:cs="Times New Roman"/>
          <w:spacing w:val="-3"/>
          <w:w w:val="90"/>
          <w:sz w:val="18"/>
          <w:szCs w:val="18"/>
        </w:rPr>
        <w:t>ov</w:t>
      </w:r>
      <w:r w:rsidRPr="00B72469">
        <w:rPr>
          <w:rFonts w:ascii="Times New Roman" w:eastAsia="Arial" w:hAnsi="Times New Roman" w:cs="Times New Roman"/>
          <w:w w:val="90"/>
          <w:sz w:val="18"/>
          <w:szCs w:val="18"/>
        </w:rPr>
        <w:t>ering</w:t>
      </w:r>
      <w:r w:rsidRPr="00B72469">
        <w:rPr>
          <w:rFonts w:ascii="Times New Roman" w:eastAsia="Arial" w:hAnsi="Times New Roman" w:cs="Times New Roman"/>
          <w:spacing w:val="24"/>
          <w:w w:val="90"/>
          <w:sz w:val="18"/>
          <w:szCs w:val="18"/>
        </w:rPr>
        <w:t xml:space="preserve"> </w:t>
      </w:r>
      <w:r w:rsidRPr="00B72469">
        <w:rPr>
          <w:rFonts w:ascii="Times New Roman" w:eastAsia="Arial" w:hAnsi="Times New Roman" w:cs="Times New Roman"/>
          <w:w w:val="85"/>
          <w:sz w:val="18"/>
          <w:szCs w:val="18"/>
        </w:rPr>
        <w:t>spo</w:t>
      </w:r>
      <w:r w:rsidRPr="00B72469">
        <w:rPr>
          <w:rFonts w:ascii="Times New Roman" w:eastAsia="Arial" w:hAnsi="Times New Roman" w:cs="Times New Roman"/>
          <w:spacing w:val="-2"/>
          <w:w w:val="85"/>
          <w:sz w:val="18"/>
          <w:szCs w:val="18"/>
        </w:rPr>
        <w:t>k</w:t>
      </w:r>
      <w:r w:rsidRPr="00B72469">
        <w:rPr>
          <w:rFonts w:ascii="Times New Roman" w:eastAsia="Arial" w:hAnsi="Times New Roman" w:cs="Times New Roman"/>
          <w:w w:val="85"/>
          <w:sz w:val="18"/>
          <w:szCs w:val="18"/>
        </w:rPr>
        <w:t>en</w:t>
      </w:r>
      <w:r w:rsidRPr="00B72469">
        <w:rPr>
          <w:rFonts w:ascii="Times New Roman" w:eastAsia="Arial" w:hAnsi="Times New Roman" w:cs="Times New Roman"/>
          <w:spacing w:val="15"/>
          <w:w w:val="85"/>
          <w:sz w:val="18"/>
          <w:szCs w:val="18"/>
        </w:rPr>
        <w:t xml:space="preserve"> </w:t>
      </w:r>
      <w:r w:rsidRPr="00B72469">
        <w:rPr>
          <w:rFonts w:ascii="Times New Roman" w:eastAsia="Arial" w:hAnsi="Times New Roman" w:cs="Times New Roman"/>
          <w:w w:val="85"/>
          <w:sz w:val="18"/>
          <w:szCs w:val="18"/>
        </w:rPr>
        <w:t>phrases</w:t>
      </w:r>
      <w:r w:rsidRPr="00B72469">
        <w:rPr>
          <w:rFonts w:ascii="Times New Roman" w:eastAsia="Arial" w:hAnsi="Times New Roman" w:cs="Times New Roman"/>
          <w:spacing w:val="-10"/>
          <w:w w:val="85"/>
          <w:sz w:val="18"/>
          <w:szCs w:val="18"/>
        </w:rPr>
        <w:t xml:space="preserve"> </w:t>
      </w:r>
      <w:r w:rsidRPr="00B72469">
        <w:rPr>
          <w:rFonts w:ascii="Times New Roman" w:eastAsia="Arial" w:hAnsi="Times New Roman" w:cs="Times New Roman"/>
          <w:sz w:val="18"/>
          <w:szCs w:val="18"/>
        </w:rPr>
        <w:t>in</w:t>
      </w:r>
    </w:p>
    <w:p w14:paraId="0AFED322" w14:textId="77777777" w:rsidR="00676FEB" w:rsidRPr="00B72469" w:rsidRDefault="00676FEB" w:rsidP="00676FEB">
      <w:pPr>
        <w:spacing w:after="0" w:line="182"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w w:val="89"/>
          <w:sz w:val="18"/>
          <w:szCs w:val="18"/>
        </w:rPr>
        <w:t>encrypted</w:t>
      </w:r>
      <w:proofErr w:type="gramEnd"/>
      <w:r w:rsidRPr="00B72469">
        <w:rPr>
          <w:rFonts w:ascii="Times New Roman" w:eastAsia="Arial" w:hAnsi="Times New Roman" w:cs="Times New Roman"/>
          <w:w w:val="89"/>
          <w:sz w:val="18"/>
          <w:szCs w:val="18"/>
        </w:rPr>
        <w:t xml:space="preserve"> </w:t>
      </w:r>
      <w:r w:rsidRPr="00B72469">
        <w:rPr>
          <w:rFonts w:ascii="Times New Roman" w:eastAsia="Arial" w:hAnsi="Times New Roman" w:cs="Times New Roman"/>
          <w:spacing w:val="-4"/>
          <w:sz w:val="18"/>
          <w:szCs w:val="18"/>
        </w:rPr>
        <w:t>v</w:t>
      </w:r>
      <w:r w:rsidRPr="00B72469">
        <w:rPr>
          <w:rFonts w:ascii="Times New Roman" w:eastAsia="Arial" w:hAnsi="Times New Roman" w:cs="Times New Roman"/>
          <w:sz w:val="18"/>
          <w:szCs w:val="18"/>
        </w:rPr>
        <w:t>oip</w:t>
      </w:r>
      <w:r w:rsidRPr="00B72469">
        <w:rPr>
          <w:rFonts w:ascii="Times New Roman" w:eastAsia="Arial" w:hAnsi="Times New Roman" w:cs="Times New Roman"/>
          <w:spacing w:val="-19"/>
          <w:sz w:val="18"/>
          <w:szCs w:val="18"/>
        </w:rPr>
        <w:t xml:space="preserve"> </w:t>
      </w:r>
      <w:r w:rsidRPr="00B72469">
        <w:rPr>
          <w:rFonts w:ascii="Times New Roman" w:eastAsia="Arial" w:hAnsi="Times New Roman" w:cs="Times New Roman"/>
          <w:w w:val="89"/>
          <w:sz w:val="18"/>
          <w:szCs w:val="18"/>
        </w:rPr>
        <w:t>co</w:t>
      </w:r>
      <w:r w:rsidRPr="00B72469">
        <w:rPr>
          <w:rFonts w:ascii="Times New Roman" w:eastAsia="Arial" w:hAnsi="Times New Roman" w:cs="Times New Roman"/>
          <w:spacing w:val="-7"/>
          <w:w w:val="89"/>
          <w:sz w:val="18"/>
          <w:szCs w:val="18"/>
        </w:rPr>
        <w:t>n</w:t>
      </w:r>
      <w:r w:rsidRPr="00B72469">
        <w:rPr>
          <w:rFonts w:ascii="Times New Roman" w:eastAsia="Arial" w:hAnsi="Times New Roman" w:cs="Times New Roman"/>
          <w:spacing w:val="-3"/>
          <w:w w:val="99"/>
          <w:sz w:val="18"/>
          <w:szCs w:val="18"/>
        </w:rPr>
        <w:t>v</w:t>
      </w:r>
      <w:r w:rsidRPr="00B72469">
        <w:rPr>
          <w:rFonts w:ascii="Times New Roman" w:eastAsia="Arial" w:hAnsi="Times New Roman" w:cs="Times New Roman"/>
          <w:w w:val="87"/>
          <w:sz w:val="18"/>
          <w:szCs w:val="18"/>
        </w:rPr>
        <w:t>ersations</w:t>
      </w:r>
      <w:r w:rsidRPr="00B72469">
        <w:rPr>
          <w:rFonts w:ascii="Times New Roman" w:eastAsia="Arial" w:hAnsi="Times New Roman" w:cs="Times New Roman"/>
          <w:spacing w:val="-13"/>
          <w:w w:val="87"/>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14"/>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6"/>
          <w:sz w:val="18"/>
          <w:szCs w:val="18"/>
        </w:rPr>
        <w:t xml:space="preserve"> </w:t>
      </w:r>
      <w:r w:rsidRPr="00B72469">
        <w:rPr>
          <w:rFonts w:ascii="Times New Roman" w:eastAsia="Arial" w:hAnsi="Times New Roman" w:cs="Times New Roman"/>
          <w:i/>
          <w:w w:val="82"/>
          <w:sz w:val="18"/>
          <w:szCs w:val="18"/>
        </w:rPr>
        <w:t>SP</w:t>
      </w:r>
      <w:r w:rsidRPr="00B72469">
        <w:rPr>
          <w:rFonts w:ascii="Times New Roman" w:eastAsia="Arial" w:hAnsi="Times New Roman" w:cs="Times New Roman"/>
          <w:i/>
          <w:spacing w:val="3"/>
          <w:w w:val="82"/>
          <w:sz w:val="18"/>
          <w:szCs w:val="18"/>
        </w:rPr>
        <w:t xml:space="preserve"> </w:t>
      </w:r>
      <w:r w:rsidRPr="00B72469">
        <w:rPr>
          <w:rFonts w:ascii="Times New Roman" w:eastAsia="Arial" w:hAnsi="Times New Roman" w:cs="Times New Roman"/>
          <w:i/>
          <w:sz w:val="18"/>
          <w:szCs w:val="18"/>
        </w:rPr>
        <w:t>’08:</w:t>
      </w:r>
      <w:r w:rsidRPr="00B72469">
        <w:rPr>
          <w:rFonts w:ascii="Times New Roman" w:eastAsia="Arial" w:hAnsi="Times New Roman" w:cs="Times New Roman"/>
          <w:i/>
          <w:spacing w:val="11"/>
          <w:sz w:val="18"/>
          <w:szCs w:val="18"/>
        </w:rPr>
        <w:t xml:space="preserve"> </w:t>
      </w:r>
      <w:r w:rsidRPr="00B72469">
        <w:rPr>
          <w:rFonts w:ascii="Times New Roman" w:eastAsia="Arial" w:hAnsi="Times New Roman" w:cs="Times New Roman"/>
          <w:i/>
          <w:w w:val="88"/>
          <w:sz w:val="18"/>
          <w:szCs w:val="18"/>
        </w:rPr>
        <w:t>p</w:t>
      </w:r>
      <w:r w:rsidRPr="00B72469">
        <w:rPr>
          <w:rFonts w:ascii="Times New Roman" w:eastAsia="Arial" w:hAnsi="Times New Roman" w:cs="Times New Roman"/>
          <w:i/>
          <w:spacing w:val="-7"/>
          <w:w w:val="88"/>
          <w:sz w:val="18"/>
          <w:szCs w:val="18"/>
        </w:rPr>
        <w:t>r</w:t>
      </w:r>
      <w:r w:rsidRPr="00B72469">
        <w:rPr>
          <w:rFonts w:ascii="Times New Roman" w:eastAsia="Arial" w:hAnsi="Times New Roman" w:cs="Times New Roman"/>
          <w:i/>
          <w:w w:val="88"/>
          <w:sz w:val="18"/>
          <w:szCs w:val="18"/>
        </w:rPr>
        <w:t>oceedings</w:t>
      </w:r>
      <w:r w:rsidRPr="00B72469">
        <w:rPr>
          <w:rFonts w:ascii="Times New Roman" w:eastAsia="Arial" w:hAnsi="Times New Roman" w:cs="Times New Roman"/>
          <w:i/>
          <w:spacing w:val="8"/>
          <w:w w:val="88"/>
          <w:sz w:val="18"/>
          <w:szCs w:val="18"/>
        </w:rPr>
        <w:t xml:space="preserve"> </w:t>
      </w:r>
      <w:r w:rsidRPr="00B72469">
        <w:rPr>
          <w:rFonts w:ascii="Times New Roman" w:eastAsia="Arial" w:hAnsi="Times New Roman" w:cs="Times New Roman"/>
          <w:i/>
          <w:sz w:val="18"/>
          <w:szCs w:val="18"/>
        </w:rPr>
        <w:t>of</w:t>
      </w:r>
      <w:r w:rsidRPr="00B72469">
        <w:rPr>
          <w:rFonts w:ascii="Times New Roman" w:eastAsia="Arial" w:hAnsi="Times New Roman" w:cs="Times New Roman"/>
          <w:i/>
          <w:spacing w:val="-18"/>
          <w:sz w:val="18"/>
          <w:szCs w:val="18"/>
        </w:rPr>
        <w:t xml:space="preserve"> </w:t>
      </w:r>
      <w:r w:rsidRPr="00B72469">
        <w:rPr>
          <w:rFonts w:ascii="Times New Roman" w:eastAsia="Arial" w:hAnsi="Times New Roman" w:cs="Times New Roman"/>
          <w:i/>
          <w:sz w:val="18"/>
          <w:szCs w:val="18"/>
        </w:rPr>
        <w:t>the</w:t>
      </w:r>
    </w:p>
    <w:p w14:paraId="0AFED323"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r w:rsidRPr="00B72469">
        <w:rPr>
          <w:rFonts w:ascii="Times New Roman" w:eastAsia="Arial" w:hAnsi="Times New Roman" w:cs="Times New Roman"/>
          <w:i/>
          <w:w w:val="89"/>
          <w:sz w:val="18"/>
          <w:szCs w:val="18"/>
        </w:rPr>
        <w:t>2008</w:t>
      </w:r>
      <w:r w:rsidRPr="00B72469">
        <w:rPr>
          <w:rFonts w:ascii="Times New Roman" w:eastAsia="Arial" w:hAnsi="Times New Roman" w:cs="Times New Roman"/>
          <w:i/>
          <w:spacing w:val="16"/>
          <w:w w:val="89"/>
          <w:sz w:val="18"/>
          <w:szCs w:val="18"/>
        </w:rPr>
        <w:t xml:space="preserve"> </w:t>
      </w:r>
      <w:r w:rsidRPr="00B72469">
        <w:rPr>
          <w:rFonts w:ascii="Times New Roman" w:eastAsia="Arial" w:hAnsi="Times New Roman" w:cs="Times New Roman"/>
          <w:i/>
          <w:sz w:val="18"/>
          <w:szCs w:val="18"/>
        </w:rPr>
        <w:t>IEEE</w:t>
      </w:r>
      <w:r w:rsidRPr="00B72469">
        <w:rPr>
          <w:rFonts w:ascii="Times New Roman" w:eastAsia="Arial" w:hAnsi="Times New Roman" w:cs="Times New Roman"/>
          <w:i/>
          <w:spacing w:val="-14"/>
          <w:sz w:val="18"/>
          <w:szCs w:val="18"/>
        </w:rPr>
        <w:t xml:space="preserve"> </w:t>
      </w:r>
      <w:r w:rsidRPr="00B72469">
        <w:rPr>
          <w:rFonts w:ascii="Times New Roman" w:eastAsia="Arial" w:hAnsi="Times New Roman" w:cs="Times New Roman"/>
          <w:i/>
          <w:w w:val="86"/>
          <w:sz w:val="18"/>
          <w:szCs w:val="18"/>
        </w:rPr>
        <w:t>Symposium</w:t>
      </w:r>
      <w:r w:rsidRPr="00B72469">
        <w:rPr>
          <w:rFonts w:ascii="Times New Roman" w:eastAsia="Arial" w:hAnsi="Times New Roman" w:cs="Times New Roman"/>
          <w:i/>
          <w:spacing w:val="18"/>
          <w:w w:val="86"/>
          <w:sz w:val="18"/>
          <w:szCs w:val="18"/>
        </w:rPr>
        <w:t xml:space="preserve"> </w:t>
      </w:r>
      <w:r w:rsidRPr="00B72469">
        <w:rPr>
          <w:rFonts w:ascii="Times New Roman" w:eastAsia="Arial" w:hAnsi="Times New Roman" w:cs="Times New Roman"/>
          <w:i/>
          <w:sz w:val="18"/>
          <w:szCs w:val="18"/>
        </w:rPr>
        <w:t>on</w:t>
      </w:r>
      <w:r w:rsidRPr="00B72469">
        <w:rPr>
          <w:rFonts w:ascii="Times New Roman" w:eastAsia="Arial" w:hAnsi="Times New Roman" w:cs="Times New Roman"/>
          <w:i/>
          <w:spacing w:val="-11"/>
          <w:sz w:val="18"/>
          <w:szCs w:val="18"/>
        </w:rPr>
        <w:t xml:space="preserve"> </w:t>
      </w:r>
      <w:r w:rsidRPr="00B72469">
        <w:rPr>
          <w:rFonts w:ascii="Times New Roman" w:eastAsia="Arial" w:hAnsi="Times New Roman" w:cs="Times New Roman"/>
          <w:i/>
          <w:w w:val="88"/>
          <w:sz w:val="18"/>
          <w:szCs w:val="18"/>
        </w:rPr>
        <w:t>Security</w:t>
      </w:r>
      <w:r w:rsidRPr="00B72469">
        <w:rPr>
          <w:rFonts w:ascii="Times New Roman" w:eastAsia="Arial" w:hAnsi="Times New Roman" w:cs="Times New Roman"/>
          <w:i/>
          <w:spacing w:val="30"/>
          <w:w w:val="88"/>
          <w:sz w:val="18"/>
          <w:szCs w:val="18"/>
        </w:rPr>
        <w:t xml:space="preserve"> </w:t>
      </w:r>
      <w:r w:rsidRPr="00B72469">
        <w:rPr>
          <w:rFonts w:ascii="Times New Roman" w:eastAsia="Arial" w:hAnsi="Times New Roman" w:cs="Times New Roman"/>
          <w:i/>
          <w:w w:val="88"/>
          <w:sz w:val="18"/>
          <w:szCs w:val="18"/>
        </w:rPr>
        <w:t>and</w:t>
      </w:r>
      <w:r w:rsidRPr="00B72469">
        <w:rPr>
          <w:rFonts w:ascii="Times New Roman" w:eastAsia="Arial" w:hAnsi="Times New Roman" w:cs="Times New Roman"/>
          <w:i/>
          <w:spacing w:val="20"/>
          <w:w w:val="88"/>
          <w:sz w:val="18"/>
          <w:szCs w:val="18"/>
        </w:rPr>
        <w:t xml:space="preserve"> </w:t>
      </w:r>
      <w:r w:rsidRPr="00B72469">
        <w:rPr>
          <w:rFonts w:ascii="Times New Roman" w:eastAsia="Arial" w:hAnsi="Times New Roman" w:cs="Times New Roman"/>
          <w:i/>
          <w:w w:val="88"/>
          <w:sz w:val="18"/>
          <w:szCs w:val="18"/>
        </w:rPr>
        <w:t>Privacy</w:t>
      </w:r>
      <w:proofErr w:type="gramStart"/>
      <w:r w:rsidRPr="00B72469">
        <w:rPr>
          <w:rFonts w:ascii="Times New Roman" w:eastAsia="Arial" w:hAnsi="Times New Roman" w:cs="Times New Roman"/>
          <w:w w:val="88"/>
          <w:sz w:val="18"/>
          <w:szCs w:val="18"/>
        </w:rPr>
        <w:t xml:space="preserve">, </w:t>
      </w:r>
      <w:r w:rsidRPr="00B72469">
        <w:rPr>
          <w:rFonts w:ascii="Times New Roman" w:eastAsia="Arial" w:hAnsi="Times New Roman" w:cs="Times New Roman"/>
          <w:spacing w:val="13"/>
          <w:w w:val="88"/>
          <w:sz w:val="18"/>
          <w:szCs w:val="18"/>
        </w:rPr>
        <w:t xml:space="preserve"> </w:t>
      </w:r>
      <w:r w:rsidRPr="00B72469">
        <w:rPr>
          <w:rFonts w:ascii="Times New Roman" w:eastAsia="Arial" w:hAnsi="Times New Roman" w:cs="Times New Roman"/>
          <w:w w:val="88"/>
          <w:sz w:val="18"/>
          <w:szCs w:val="18"/>
        </w:rPr>
        <w:t>pages</w:t>
      </w:r>
      <w:proofErr w:type="gramEnd"/>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sz w:val="18"/>
          <w:szCs w:val="18"/>
        </w:rPr>
        <w:t>35–</w:t>
      </w:r>
    </w:p>
    <w:p w14:paraId="0AFED324" w14:textId="77777777" w:rsidR="00676FEB" w:rsidRPr="00B72469" w:rsidRDefault="00676FEB" w:rsidP="00676FEB">
      <w:pPr>
        <w:spacing w:after="0" w:line="181" w:lineRule="exact"/>
        <w:ind w:left="309" w:right="-20"/>
        <w:rPr>
          <w:rFonts w:ascii="Times New Roman" w:eastAsia="Arial" w:hAnsi="Times New Roman" w:cs="Times New Roman"/>
          <w:sz w:val="18"/>
          <w:szCs w:val="18"/>
        </w:rPr>
      </w:pPr>
      <w:proofErr w:type="gramStart"/>
      <w:r w:rsidRPr="00B72469">
        <w:rPr>
          <w:rFonts w:ascii="Times New Roman" w:eastAsia="Arial" w:hAnsi="Times New Roman" w:cs="Times New Roman"/>
          <w:w w:val="91"/>
          <w:sz w:val="18"/>
          <w:szCs w:val="18"/>
        </w:rPr>
        <w:t>49,</w:t>
      </w:r>
      <w:r w:rsidRPr="00B72469">
        <w:rPr>
          <w:rFonts w:ascii="Times New Roman" w:eastAsia="Arial" w:hAnsi="Times New Roman" w:cs="Times New Roman"/>
          <w:spacing w:val="-5"/>
          <w:w w:val="91"/>
          <w:sz w:val="18"/>
          <w:szCs w:val="18"/>
        </w:rPr>
        <w:t xml:space="preserve"> </w:t>
      </w:r>
      <w:r w:rsidRPr="00B72469">
        <w:rPr>
          <w:rFonts w:ascii="Times New Roman" w:eastAsia="Arial" w:hAnsi="Times New Roman" w:cs="Times New Roman"/>
          <w:spacing w:val="-13"/>
          <w:w w:val="91"/>
          <w:sz w:val="18"/>
          <w:szCs w:val="18"/>
        </w:rPr>
        <w:t>W</w:t>
      </w:r>
      <w:r w:rsidRPr="00B72469">
        <w:rPr>
          <w:rFonts w:ascii="Times New Roman" w:eastAsia="Arial" w:hAnsi="Times New Roman" w:cs="Times New Roman"/>
          <w:w w:val="91"/>
          <w:sz w:val="18"/>
          <w:szCs w:val="18"/>
        </w:rPr>
        <w:t>ashington,</w:t>
      </w:r>
      <w:r w:rsidRPr="00B72469">
        <w:rPr>
          <w:rFonts w:ascii="Times New Roman" w:eastAsia="Arial" w:hAnsi="Times New Roman" w:cs="Times New Roman"/>
          <w:spacing w:val="-5"/>
          <w:w w:val="91"/>
          <w:sz w:val="18"/>
          <w:szCs w:val="18"/>
        </w:rPr>
        <w:t xml:space="preserve"> </w:t>
      </w:r>
      <w:r w:rsidRPr="00B72469">
        <w:rPr>
          <w:rFonts w:ascii="Times New Roman" w:eastAsia="Arial" w:hAnsi="Times New Roman" w:cs="Times New Roman"/>
          <w:w w:val="91"/>
          <w:sz w:val="18"/>
          <w:szCs w:val="18"/>
        </w:rPr>
        <w:t>DC,</w:t>
      </w:r>
      <w:r w:rsidRPr="00B72469">
        <w:rPr>
          <w:rFonts w:ascii="Times New Roman" w:eastAsia="Arial" w:hAnsi="Times New Roman" w:cs="Times New Roman"/>
          <w:spacing w:val="9"/>
          <w:w w:val="91"/>
          <w:sz w:val="18"/>
          <w:szCs w:val="18"/>
        </w:rPr>
        <w:t xml:space="preserve"> </w:t>
      </w:r>
      <w:r w:rsidRPr="00B72469">
        <w:rPr>
          <w:rFonts w:ascii="Times New Roman" w:eastAsia="Arial" w:hAnsi="Times New Roman" w:cs="Times New Roman"/>
          <w:w w:val="91"/>
          <w:sz w:val="18"/>
          <w:szCs w:val="18"/>
        </w:rPr>
        <w:t>USA,</w:t>
      </w:r>
      <w:r w:rsidRPr="00B72469">
        <w:rPr>
          <w:rFonts w:ascii="Times New Roman" w:eastAsia="Arial" w:hAnsi="Times New Roman" w:cs="Times New Roman"/>
          <w:spacing w:val="21"/>
          <w:w w:val="91"/>
          <w:sz w:val="18"/>
          <w:szCs w:val="18"/>
        </w:rPr>
        <w:t xml:space="preserve"> </w:t>
      </w:r>
      <w:r w:rsidRPr="00B72469">
        <w:rPr>
          <w:rFonts w:ascii="Times New Roman" w:eastAsia="Arial" w:hAnsi="Times New Roman" w:cs="Times New Roman"/>
          <w:w w:val="91"/>
          <w:sz w:val="18"/>
          <w:szCs w:val="18"/>
        </w:rPr>
        <w:t>2008.</w:t>
      </w:r>
      <w:proofErr w:type="gramEnd"/>
      <w:r w:rsidRPr="00B72469">
        <w:rPr>
          <w:rFonts w:ascii="Times New Roman" w:eastAsia="Arial" w:hAnsi="Times New Roman" w:cs="Times New Roman"/>
          <w:spacing w:val="-9"/>
          <w:w w:val="91"/>
          <w:sz w:val="18"/>
          <w:szCs w:val="18"/>
        </w:rPr>
        <w:t xml:space="preserve"> </w:t>
      </w:r>
      <w:proofErr w:type="gramStart"/>
      <w:r w:rsidRPr="00B72469">
        <w:rPr>
          <w:rFonts w:ascii="Times New Roman" w:eastAsia="Arial" w:hAnsi="Times New Roman" w:cs="Times New Roman"/>
          <w:w w:val="91"/>
          <w:sz w:val="18"/>
          <w:szCs w:val="18"/>
        </w:rPr>
        <w:t>IEEE</w:t>
      </w:r>
      <w:r w:rsidRPr="00B72469">
        <w:rPr>
          <w:rFonts w:ascii="Times New Roman" w:eastAsia="Arial" w:hAnsi="Times New Roman" w:cs="Times New Roman"/>
          <w:spacing w:val="12"/>
          <w:w w:val="91"/>
          <w:sz w:val="18"/>
          <w:szCs w:val="18"/>
        </w:rPr>
        <w:t xml:space="preserve"> </w:t>
      </w:r>
      <w:r w:rsidRPr="00B72469">
        <w:rPr>
          <w:rFonts w:ascii="Times New Roman" w:eastAsia="Arial" w:hAnsi="Times New Roman" w:cs="Times New Roman"/>
          <w:w w:val="91"/>
          <w:sz w:val="18"/>
          <w:szCs w:val="18"/>
        </w:rPr>
        <w:t>Computer</w:t>
      </w:r>
      <w:r w:rsidRPr="00B72469">
        <w:rPr>
          <w:rFonts w:ascii="Times New Roman" w:eastAsia="Arial" w:hAnsi="Times New Roman" w:cs="Times New Roman"/>
          <w:spacing w:val="-8"/>
          <w:w w:val="91"/>
          <w:sz w:val="18"/>
          <w:szCs w:val="18"/>
        </w:rPr>
        <w:t xml:space="preserve"> </w:t>
      </w:r>
      <w:r w:rsidRPr="00B72469">
        <w:rPr>
          <w:rFonts w:ascii="Times New Roman" w:eastAsia="Arial" w:hAnsi="Times New Roman" w:cs="Times New Roman"/>
          <w:sz w:val="18"/>
          <w:szCs w:val="18"/>
        </w:rPr>
        <w:t>Societ</w:t>
      </w:r>
      <w:r w:rsidRPr="00B72469">
        <w:rPr>
          <w:rFonts w:ascii="Times New Roman" w:eastAsia="Arial" w:hAnsi="Times New Roman" w:cs="Times New Roman"/>
          <w:spacing w:val="-12"/>
          <w:sz w:val="18"/>
          <w:szCs w:val="18"/>
        </w:rPr>
        <w:t>y</w:t>
      </w:r>
      <w:r w:rsidRPr="00B72469">
        <w:rPr>
          <w:rFonts w:ascii="Times New Roman" w:eastAsia="Arial" w:hAnsi="Times New Roman" w:cs="Times New Roman"/>
          <w:sz w:val="18"/>
          <w:szCs w:val="18"/>
        </w:rPr>
        <w:t>.</w:t>
      </w:r>
      <w:proofErr w:type="gramEnd"/>
    </w:p>
    <w:p w14:paraId="0AFED325" w14:textId="77777777" w:rsidR="00676FEB" w:rsidRPr="00B72469" w:rsidRDefault="00676FEB" w:rsidP="00676FEB">
      <w:pPr>
        <w:spacing w:before="4" w:after="0" w:line="150" w:lineRule="exact"/>
        <w:rPr>
          <w:rFonts w:ascii="Times New Roman" w:hAnsi="Times New Roman" w:cs="Times New Roman"/>
          <w:sz w:val="15"/>
          <w:szCs w:val="15"/>
        </w:rPr>
      </w:pPr>
    </w:p>
    <w:p w14:paraId="0AFED326" w14:textId="77777777" w:rsidR="00676FEB" w:rsidRPr="00B72469" w:rsidRDefault="00676FEB" w:rsidP="00676FEB">
      <w:pPr>
        <w:spacing w:after="0" w:line="210" w:lineRule="auto"/>
        <w:ind w:left="309" w:right="59"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38]</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Xu,</w:t>
      </w:r>
      <w:r w:rsidRPr="00B72469">
        <w:rPr>
          <w:rFonts w:ascii="Times New Roman" w:eastAsia="Arial" w:hAnsi="Times New Roman" w:cs="Times New Roman"/>
          <w:spacing w:val="21"/>
          <w:sz w:val="18"/>
          <w:szCs w:val="18"/>
        </w:rPr>
        <w:t xml:space="preserve"> </w:t>
      </w:r>
      <w:r w:rsidRPr="00B72469">
        <w:rPr>
          <w:rFonts w:ascii="Times New Roman" w:eastAsia="Arial" w:hAnsi="Times New Roman" w:cs="Times New Roman"/>
          <w:spacing w:val="-14"/>
          <w:sz w:val="18"/>
          <w:szCs w:val="18"/>
        </w:rPr>
        <w:t>F</w:t>
      </w:r>
      <w:r w:rsidRPr="00B72469">
        <w:rPr>
          <w:rFonts w:ascii="Times New Roman" w:eastAsia="Arial" w:hAnsi="Times New Roman" w:cs="Times New Roman"/>
          <w:sz w:val="18"/>
          <w:szCs w:val="18"/>
        </w:rPr>
        <w:t>.</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w w:val="89"/>
          <w:sz w:val="18"/>
          <w:szCs w:val="18"/>
        </w:rPr>
        <w:t>Zhang,</w:t>
      </w:r>
      <w:r w:rsidRPr="00B72469">
        <w:rPr>
          <w:rFonts w:ascii="Times New Roman" w:eastAsia="Arial" w:hAnsi="Times New Roman" w:cs="Times New Roman"/>
          <w:spacing w:val="35"/>
          <w:w w:val="89"/>
          <w:sz w:val="18"/>
          <w:szCs w:val="18"/>
        </w:rPr>
        <w:t xml:space="preserve"> </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25"/>
          <w:sz w:val="18"/>
          <w:szCs w:val="18"/>
        </w:rPr>
        <w:t xml:space="preserve"> </w:t>
      </w:r>
      <w:r w:rsidRPr="00B72469">
        <w:rPr>
          <w:rFonts w:ascii="Times New Roman" w:eastAsia="Arial" w:hAnsi="Times New Roman" w:cs="Times New Roman"/>
          <w:sz w:val="18"/>
          <w:szCs w:val="18"/>
        </w:rPr>
        <w:t>Luo,</w:t>
      </w:r>
      <w:r w:rsidRPr="00B72469">
        <w:rPr>
          <w:rFonts w:ascii="Times New Roman" w:eastAsia="Arial" w:hAnsi="Times New Roman" w:cs="Times New Roman"/>
          <w:spacing w:val="12"/>
          <w:sz w:val="18"/>
          <w:szCs w:val="18"/>
        </w:rPr>
        <w:t xml:space="preserve"> </w:t>
      </w:r>
      <w:r w:rsidRPr="00B72469">
        <w:rPr>
          <w:rFonts w:ascii="Times New Roman" w:eastAsia="Arial" w:hAnsi="Times New Roman" w:cs="Times New Roman"/>
          <w:spacing w:val="-16"/>
          <w:sz w:val="18"/>
          <w:szCs w:val="18"/>
        </w:rPr>
        <w:t>W</w:t>
      </w:r>
      <w:r w:rsidRPr="00B72469">
        <w:rPr>
          <w:rFonts w:ascii="Times New Roman" w:eastAsia="Arial" w:hAnsi="Times New Roman" w:cs="Times New Roman"/>
          <w:sz w:val="18"/>
          <w:szCs w:val="18"/>
        </w:rPr>
        <w:t>.</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Jia,</w:t>
      </w:r>
      <w:r w:rsidRPr="00B72469">
        <w:rPr>
          <w:rFonts w:ascii="Times New Roman" w:eastAsia="Arial" w:hAnsi="Times New Roman" w:cs="Times New Roman"/>
          <w:spacing w:val="-7"/>
          <w:sz w:val="18"/>
          <w:szCs w:val="18"/>
        </w:rPr>
        <w:t xml:space="preserve"> </w:t>
      </w:r>
      <w:r w:rsidRPr="00B72469">
        <w:rPr>
          <w:rFonts w:ascii="Times New Roman" w:eastAsia="Arial" w:hAnsi="Times New Roman" w:cs="Times New Roman"/>
          <w:sz w:val="18"/>
          <w:szCs w:val="18"/>
        </w:rPr>
        <w:t>D.</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Xuan,</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sz w:val="18"/>
          <w:szCs w:val="18"/>
        </w:rPr>
        <w:t>and</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81"/>
          <w:sz w:val="18"/>
          <w:szCs w:val="18"/>
        </w:rPr>
        <w:t>J.</w:t>
      </w:r>
      <w:r w:rsidRPr="00B72469">
        <w:rPr>
          <w:rFonts w:ascii="Times New Roman" w:eastAsia="Arial" w:hAnsi="Times New Roman" w:cs="Times New Roman"/>
          <w:spacing w:val="31"/>
          <w:w w:val="81"/>
          <w:sz w:val="18"/>
          <w:szCs w:val="18"/>
        </w:rPr>
        <w:t xml:space="preserve"> </w:t>
      </w:r>
      <w:r w:rsidRPr="00B72469">
        <w:rPr>
          <w:rFonts w:ascii="Times New Roman" w:eastAsia="Arial" w:hAnsi="Times New Roman" w:cs="Times New Roman"/>
          <w:spacing w:val="-13"/>
          <w:sz w:val="18"/>
          <w:szCs w:val="18"/>
        </w:rPr>
        <w:t>T</w:t>
      </w:r>
      <w:r w:rsidRPr="00B72469">
        <w:rPr>
          <w:rFonts w:ascii="Times New Roman" w:eastAsia="Arial" w:hAnsi="Times New Roman" w:cs="Times New Roman"/>
          <w:sz w:val="18"/>
          <w:szCs w:val="18"/>
        </w:rPr>
        <w:t>eng.</w:t>
      </w:r>
      <w:proofErr w:type="gramEnd"/>
      <w:r w:rsidRPr="00B72469">
        <w:rPr>
          <w:rFonts w:ascii="Times New Roman" w:eastAsia="Arial" w:hAnsi="Times New Roman" w:cs="Times New Roman"/>
          <w:sz w:val="18"/>
          <w:szCs w:val="18"/>
        </w:rPr>
        <w:t xml:space="preserve"> </w:t>
      </w:r>
      <w:r w:rsidRPr="00B72469">
        <w:rPr>
          <w:rFonts w:ascii="Times New Roman" w:eastAsia="Arial" w:hAnsi="Times New Roman" w:cs="Times New Roman"/>
          <w:w w:val="88"/>
          <w:sz w:val="18"/>
          <w:szCs w:val="18"/>
        </w:rPr>
        <w:t>“</w:t>
      </w:r>
      <w:proofErr w:type="gramStart"/>
      <w:r w:rsidRPr="00B72469">
        <w:rPr>
          <w:rFonts w:ascii="Times New Roman" w:eastAsia="Arial" w:hAnsi="Times New Roman" w:cs="Times New Roman"/>
          <w:w w:val="88"/>
          <w:sz w:val="18"/>
          <w:szCs w:val="18"/>
        </w:rPr>
        <w:t>Stealt</w:t>
      </w:r>
      <w:r w:rsidRPr="00B72469">
        <w:rPr>
          <w:rFonts w:ascii="Times New Roman" w:eastAsia="Arial" w:hAnsi="Times New Roman" w:cs="Times New Roman"/>
          <w:spacing w:val="-1"/>
          <w:w w:val="88"/>
          <w:sz w:val="18"/>
          <w:szCs w:val="18"/>
        </w:rPr>
        <w:t>h</w:t>
      </w:r>
      <w:r w:rsidRPr="00B72469">
        <w:rPr>
          <w:rFonts w:ascii="Times New Roman" w:eastAsia="Arial" w:hAnsi="Times New Roman" w:cs="Times New Roman"/>
          <w:w w:val="88"/>
          <w:sz w:val="18"/>
          <w:szCs w:val="18"/>
        </w:rPr>
        <w:t xml:space="preserve">y </w:t>
      </w:r>
      <w:r w:rsidRPr="00B72469">
        <w:rPr>
          <w:rFonts w:ascii="Times New Roman" w:eastAsia="Arial" w:hAnsi="Times New Roman" w:cs="Times New Roman"/>
          <w:spacing w:val="14"/>
          <w:w w:val="88"/>
          <w:sz w:val="18"/>
          <w:szCs w:val="18"/>
        </w:rPr>
        <w:t xml:space="preserve"> </w:t>
      </w:r>
      <w:r w:rsidRPr="00B72469">
        <w:rPr>
          <w:rFonts w:ascii="Times New Roman" w:eastAsia="Arial" w:hAnsi="Times New Roman" w:cs="Times New Roman"/>
          <w:w w:val="88"/>
          <w:sz w:val="18"/>
          <w:szCs w:val="18"/>
        </w:rPr>
        <w:t>video</w:t>
      </w:r>
      <w:proofErr w:type="gramEnd"/>
      <w:r w:rsidRPr="00B72469">
        <w:rPr>
          <w:rFonts w:ascii="Times New Roman" w:eastAsia="Arial" w:hAnsi="Times New Roman" w:cs="Times New Roman"/>
          <w:spacing w:val="34"/>
          <w:w w:val="88"/>
          <w:sz w:val="18"/>
          <w:szCs w:val="18"/>
        </w:rPr>
        <w:t xml:space="preserve"> </w:t>
      </w:r>
      <w:r w:rsidRPr="00B72469">
        <w:rPr>
          <w:rFonts w:ascii="Times New Roman" w:eastAsia="Arial" w:hAnsi="Times New Roman" w:cs="Times New Roman"/>
          <w:w w:val="88"/>
          <w:sz w:val="18"/>
          <w:szCs w:val="18"/>
        </w:rPr>
        <w:t xml:space="preserve">capturer: </w:t>
      </w:r>
      <w:r w:rsidRPr="00B72469">
        <w:rPr>
          <w:rFonts w:ascii="Times New Roman" w:eastAsia="Arial" w:hAnsi="Times New Roman" w:cs="Times New Roman"/>
          <w:spacing w:val="7"/>
          <w:w w:val="88"/>
          <w:sz w:val="18"/>
          <w:szCs w:val="18"/>
        </w:rPr>
        <w:t xml:space="preserve"> </w:t>
      </w:r>
      <w:r w:rsidRPr="00B72469">
        <w:rPr>
          <w:rFonts w:ascii="Times New Roman" w:eastAsia="Arial" w:hAnsi="Times New Roman" w:cs="Times New Roman"/>
          <w:w w:val="88"/>
          <w:sz w:val="18"/>
          <w:szCs w:val="18"/>
        </w:rPr>
        <w:t>a</w:t>
      </w:r>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w w:val="88"/>
          <w:sz w:val="18"/>
          <w:szCs w:val="18"/>
        </w:rPr>
        <w:t>n</w:t>
      </w:r>
      <w:r w:rsidRPr="00B72469">
        <w:rPr>
          <w:rFonts w:ascii="Times New Roman" w:eastAsia="Arial" w:hAnsi="Times New Roman" w:cs="Times New Roman"/>
          <w:spacing w:val="-3"/>
          <w:w w:val="88"/>
          <w:sz w:val="18"/>
          <w:szCs w:val="18"/>
        </w:rPr>
        <w:t>e</w:t>
      </w:r>
      <w:r w:rsidRPr="00B72469">
        <w:rPr>
          <w:rFonts w:ascii="Times New Roman" w:eastAsia="Arial" w:hAnsi="Times New Roman" w:cs="Times New Roman"/>
          <w:w w:val="88"/>
          <w:sz w:val="18"/>
          <w:szCs w:val="18"/>
        </w:rPr>
        <w:t>w</w:t>
      </w:r>
      <w:r w:rsidRPr="00B72469">
        <w:rPr>
          <w:rFonts w:ascii="Times New Roman" w:eastAsia="Arial" w:hAnsi="Times New Roman" w:cs="Times New Roman"/>
          <w:spacing w:val="23"/>
          <w:w w:val="88"/>
          <w:sz w:val="18"/>
          <w:szCs w:val="18"/>
        </w:rPr>
        <w:t xml:space="preserve"> </w:t>
      </w:r>
      <w:r w:rsidRPr="00B72469">
        <w:rPr>
          <w:rFonts w:ascii="Times New Roman" w:eastAsia="Arial" w:hAnsi="Times New Roman" w:cs="Times New Roman"/>
          <w:w w:val="88"/>
          <w:sz w:val="18"/>
          <w:szCs w:val="18"/>
        </w:rPr>
        <w:t>video-based</w:t>
      </w:r>
      <w:r w:rsidRPr="00B72469">
        <w:rPr>
          <w:rFonts w:ascii="Times New Roman" w:eastAsia="Arial" w:hAnsi="Times New Roman" w:cs="Times New Roman"/>
          <w:spacing w:val="17"/>
          <w:w w:val="88"/>
          <w:sz w:val="18"/>
          <w:szCs w:val="18"/>
        </w:rPr>
        <w:t xml:space="preserve"> </w:t>
      </w:r>
      <w:r w:rsidRPr="00B72469">
        <w:rPr>
          <w:rFonts w:ascii="Times New Roman" w:eastAsia="Arial" w:hAnsi="Times New Roman" w:cs="Times New Roman"/>
          <w:w w:val="88"/>
          <w:sz w:val="18"/>
          <w:szCs w:val="18"/>
        </w:rPr>
        <w:t>s</w:t>
      </w:r>
      <w:r w:rsidRPr="00B72469">
        <w:rPr>
          <w:rFonts w:ascii="Times New Roman" w:eastAsia="Arial" w:hAnsi="Times New Roman" w:cs="Times New Roman"/>
          <w:spacing w:val="-2"/>
          <w:w w:val="88"/>
          <w:sz w:val="18"/>
          <w:szCs w:val="18"/>
        </w:rPr>
        <w:t>p</w:t>
      </w:r>
      <w:r w:rsidRPr="00B72469">
        <w:rPr>
          <w:rFonts w:ascii="Times New Roman" w:eastAsia="Arial" w:hAnsi="Times New Roman" w:cs="Times New Roman"/>
          <w:w w:val="88"/>
          <w:sz w:val="18"/>
          <w:szCs w:val="18"/>
        </w:rPr>
        <w:t>y</w:t>
      </w:r>
      <w:r w:rsidRPr="00B72469">
        <w:rPr>
          <w:rFonts w:ascii="Times New Roman" w:eastAsia="Arial" w:hAnsi="Times New Roman" w:cs="Times New Roman"/>
          <w:spacing w:val="-2"/>
          <w:w w:val="88"/>
          <w:sz w:val="18"/>
          <w:szCs w:val="18"/>
        </w:rPr>
        <w:t>w</w:t>
      </w:r>
      <w:r w:rsidRPr="00B72469">
        <w:rPr>
          <w:rFonts w:ascii="Times New Roman" w:eastAsia="Arial" w:hAnsi="Times New Roman" w:cs="Times New Roman"/>
          <w:w w:val="88"/>
          <w:sz w:val="18"/>
          <w:szCs w:val="18"/>
        </w:rPr>
        <w:t>are</w:t>
      </w:r>
      <w:r w:rsidRPr="00B72469">
        <w:rPr>
          <w:rFonts w:ascii="Times New Roman" w:eastAsia="Arial" w:hAnsi="Times New Roman" w:cs="Times New Roman"/>
          <w:spacing w:val="21"/>
          <w:w w:val="88"/>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 xml:space="preserve">3g </w:t>
      </w:r>
      <w:r w:rsidRPr="00B72469">
        <w:rPr>
          <w:rFonts w:ascii="Times New Roman" w:eastAsia="Arial" w:hAnsi="Times New Roman" w:cs="Times New Roman"/>
          <w:w w:val="87"/>
          <w:sz w:val="18"/>
          <w:szCs w:val="18"/>
        </w:rPr>
        <w:t>smartphones</w:t>
      </w:r>
      <w:r w:rsidRPr="00B72469">
        <w:rPr>
          <w:rFonts w:ascii="Times New Roman" w:eastAsia="Arial" w:hAnsi="Times New Roman" w:cs="Times New Roman"/>
          <w:spacing w:val="-13"/>
          <w:w w:val="87"/>
          <w:sz w:val="18"/>
          <w:szCs w:val="18"/>
        </w:rPr>
        <w:t>,</w:t>
      </w:r>
      <w:r w:rsidRPr="00B72469">
        <w:rPr>
          <w:rFonts w:ascii="Times New Roman" w:eastAsia="Arial" w:hAnsi="Times New Roman" w:cs="Times New Roman"/>
          <w:w w:val="132"/>
          <w:sz w:val="18"/>
          <w:szCs w:val="18"/>
        </w:rPr>
        <w:t>”</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9"/>
          <w:sz w:val="18"/>
          <w:szCs w:val="18"/>
        </w:rPr>
        <w:t xml:space="preserve"> </w:t>
      </w:r>
      <w:r w:rsidRPr="00B72469">
        <w:rPr>
          <w:rFonts w:ascii="Times New Roman" w:eastAsia="Arial" w:hAnsi="Times New Roman" w:cs="Times New Roman"/>
          <w:i/>
          <w:spacing w:val="-8"/>
          <w:w w:val="85"/>
          <w:sz w:val="18"/>
          <w:szCs w:val="18"/>
        </w:rPr>
        <w:t>W</w:t>
      </w:r>
      <w:r w:rsidRPr="00B72469">
        <w:rPr>
          <w:rFonts w:ascii="Times New Roman" w:eastAsia="Arial" w:hAnsi="Times New Roman" w:cs="Times New Roman"/>
          <w:i/>
          <w:w w:val="85"/>
          <w:sz w:val="18"/>
          <w:szCs w:val="18"/>
        </w:rPr>
        <w:t>iSec</w:t>
      </w:r>
      <w:r w:rsidRPr="00B72469">
        <w:rPr>
          <w:rFonts w:ascii="Times New Roman" w:eastAsia="Arial" w:hAnsi="Times New Roman" w:cs="Times New Roman"/>
          <w:i/>
          <w:spacing w:val="1"/>
          <w:w w:val="85"/>
          <w:sz w:val="18"/>
          <w:szCs w:val="18"/>
        </w:rPr>
        <w:t xml:space="preserve"> </w:t>
      </w:r>
      <w:r w:rsidRPr="00B72469">
        <w:rPr>
          <w:rFonts w:ascii="Times New Roman" w:eastAsia="Arial" w:hAnsi="Times New Roman" w:cs="Times New Roman"/>
          <w:i/>
          <w:sz w:val="18"/>
          <w:szCs w:val="18"/>
        </w:rPr>
        <w:t>’09:</w:t>
      </w:r>
      <w:r w:rsidRPr="00B72469">
        <w:rPr>
          <w:rFonts w:ascii="Times New Roman" w:eastAsia="Arial" w:hAnsi="Times New Roman" w:cs="Times New Roman"/>
          <w:i/>
          <w:spacing w:val="10"/>
          <w:sz w:val="18"/>
          <w:szCs w:val="18"/>
        </w:rPr>
        <w:t xml:space="preserve"> </w:t>
      </w:r>
      <w:r w:rsidRPr="00B72469">
        <w:rPr>
          <w:rFonts w:ascii="Times New Roman" w:eastAsia="Arial" w:hAnsi="Times New Roman" w:cs="Times New Roman"/>
          <w:i/>
          <w:w w:val="88"/>
          <w:sz w:val="18"/>
          <w:szCs w:val="18"/>
        </w:rPr>
        <w:t>p</w:t>
      </w:r>
      <w:r w:rsidRPr="00B72469">
        <w:rPr>
          <w:rFonts w:ascii="Times New Roman" w:eastAsia="Arial" w:hAnsi="Times New Roman" w:cs="Times New Roman"/>
          <w:i/>
          <w:spacing w:val="-7"/>
          <w:w w:val="88"/>
          <w:sz w:val="18"/>
          <w:szCs w:val="18"/>
        </w:rPr>
        <w:t>r</w:t>
      </w:r>
      <w:r w:rsidRPr="00B72469">
        <w:rPr>
          <w:rFonts w:ascii="Times New Roman" w:eastAsia="Arial" w:hAnsi="Times New Roman" w:cs="Times New Roman"/>
          <w:i/>
          <w:w w:val="88"/>
          <w:sz w:val="18"/>
          <w:szCs w:val="18"/>
        </w:rPr>
        <w:t>oceedings</w:t>
      </w:r>
      <w:r w:rsidRPr="00B72469">
        <w:rPr>
          <w:rFonts w:ascii="Times New Roman" w:eastAsia="Arial" w:hAnsi="Times New Roman" w:cs="Times New Roman"/>
          <w:i/>
          <w:spacing w:val="6"/>
          <w:w w:val="88"/>
          <w:sz w:val="18"/>
          <w:szCs w:val="18"/>
        </w:rPr>
        <w:t xml:space="preserve"> </w:t>
      </w:r>
      <w:r w:rsidRPr="00B72469">
        <w:rPr>
          <w:rFonts w:ascii="Times New Roman" w:eastAsia="Arial" w:hAnsi="Times New Roman" w:cs="Times New Roman"/>
          <w:i/>
          <w:sz w:val="18"/>
          <w:szCs w:val="18"/>
        </w:rPr>
        <w:t>of</w:t>
      </w:r>
      <w:r w:rsidRPr="00B72469">
        <w:rPr>
          <w:rFonts w:ascii="Times New Roman" w:eastAsia="Arial" w:hAnsi="Times New Roman" w:cs="Times New Roman"/>
          <w:i/>
          <w:spacing w:val="-20"/>
          <w:sz w:val="18"/>
          <w:szCs w:val="18"/>
        </w:rPr>
        <w:t xml:space="preserve"> </w:t>
      </w:r>
      <w:r w:rsidRPr="00B72469">
        <w:rPr>
          <w:rFonts w:ascii="Times New Roman" w:eastAsia="Arial" w:hAnsi="Times New Roman" w:cs="Times New Roman"/>
          <w:i/>
          <w:w w:val="86"/>
          <w:sz w:val="18"/>
          <w:szCs w:val="18"/>
        </w:rPr>
        <w:t>the</w:t>
      </w:r>
      <w:r w:rsidRPr="00B72469">
        <w:rPr>
          <w:rFonts w:ascii="Times New Roman" w:eastAsia="Arial" w:hAnsi="Times New Roman" w:cs="Times New Roman"/>
          <w:i/>
          <w:spacing w:val="2"/>
          <w:w w:val="86"/>
          <w:sz w:val="18"/>
          <w:szCs w:val="18"/>
        </w:rPr>
        <w:t xml:space="preserve"> </w:t>
      </w:r>
      <w:r w:rsidRPr="00B72469">
        <w:rPr>
          <w:rFonts w:ascii="Times New Roman" w:eastAsia="Arial" w:hAnsi="Times New Roman" w:cs="Times New Roman"/>
          <w:i/>
          <w:w w:val="86"/>
          <w:sz w:val="18"/>
          <w:szCs w:val="18"/>
        </w:rPr>
        <w:t>second</w:t>
      </w:r>
      <w:r w:rsidRPr="00B72469">
        <w:rPr>
          <w:rFonts w:ascii="Times New Roman" w:eastAsia="Arial" w:hAnsi="Times New Roman" w:cs="Times New Roman"/>
          <w:i/>
          <w:spacing w:val="-7"/>
          <w:w w:val="86"/>
          <w:sz w:val="18"/>
          <w:szCs w:val="18"/>
        </w:rPr>
        <w:t xml:space="preserve"> </w:t>
      </w:r>
      <w:r w:rsidRPr="00B72469">
        <w:rPr>
          <w:rFonts w:ascii="Times New Roman" w:eastAsia="Arial" w:hAnsi="Times New Roman" w:cs="Times New Roman"/>
          <w:i/>
          <w:spacing w:val="-5"/>
          <w:sz w:val="18"/>
          <w:szCs w:val="18"/>
        </w:rPr>
        <w:t>A</w:t>
      </w:r>
      <w:r w:rsidRPr="00B72469">
        <w:rPr>
          <w:rFonts w:ascii="Times New Roman" w:eastAsia="Arial" w:hAnsi="Times New Roman" w:cs="Times New Roman"/>
          <w:i/>
          <w:sz w:val="18"/>
          <w:szCs w:val="18"/>
        </w:rPr>
        <w:t xml:space="preserve">CM </w:t>
      </w:r>
      <w:r w:rsidRPr="00B72469">
        <w:rPr>
          <w:rFonts w:ascii="Times New Roman" w:eastAsia="Arial" w:hAnsi="Times New Roman" w:cs="Times New Roman"/>
          <w:i/>
          <w:w w:val="87"/>
          <w:sz w:val="18"/>
          <w:szCs w:val="18"/>
        </w:rPr>
        <w:t>confe</w:t>
      </w:r>
      <w:r w:rsidRPr="00B72469">
        <w:rPr>
          <w:rFonts w:ascii="Times New Roman" w:eastAsia="Arial" w:hAnsi="Times New Roman" w:cs="Times New Roman"/>
          <w:i/>
          <w:spacing w:val="-6"/>
          <w:w w:val="87"/>
          <w:sz w:val="18"/>
          <w:szCs w:val="18"/>
        </w:rPr>
        <w:t>r</w:t>
      </w:r>
      <w:r w:rsidRPr="00B72469">
        <w:rPr>
          <w:rFonts w:ascii="Times New Roman" w:eastAsia="Arial" w:hAnsi="Times New Roman" w:cs="Times New Roman"/>
          <w:i/>
          <w:w w:val="87"/>
          <w:sz w:val="18"/>
          <w:szCs w:val="18"/>
        </w:rPr>
        <w:t>ence</w:t>
      </w:r>
      <w:r w:rsidRPr="00B72469">
        <w:rPr>
          <w:rFonts w:ascii="Times New Roman" w:eastAsia="Arial" w:hAnsi="Times New Roman" w:cs="Times New Roman"/>
          <w:i/>
          <w:spacing w:val="18"/>
          <w:w w:val="87"/>
          <w:sz w:val="18"/>
          <w:szCs w:val="18"/>
        </w:rPr>
        <w:t xml:space="preserve"> </w:t>
      </w:r>
      <w:r w:rsidRPr="00B72469">
        <w:rPr>
          <w:rFonts w:ascii="Times New Roman" w:eastAsia="Arial" w:hAnsi="Times New Roman" w:cs="Times New Roman"/>
          <w:i/>
          <w:sz w:val="18"/>
          <w:szCs w:val="18"/>
        </w:rPr>
        <w:t>on</w:t>
      </w:r>
      <w:r w:rsidRPr="00B72469">
        <w:rPr>
          <w:rFonts w:ascii="Times New Roman" w:eastAsia="Arial" w:hAnsi="Times New Roman" w:cs="Times New Roman"/>
          <w:i/>
          <w:spacing w:val="-18"/>
          <w:sz w:val="18"/>
          <w:szCs w:val="18"/>
        </w:rPr>
        <w:t xml:space="preserve"> </w:t>
      </w:r>
      <w:r w:rsidRPr="00B72469">
        <w:rPr>
          <w:rFonts w:ascii="Times New Roman" w:eastAsia="Arial" w:hAnsi="Times New Roman" w:cs="Times New Roman"/>
          <w:i/>
          <w:spacing w:val="-10"/>
          <w:w w:val="87"/>
          <w:sz w:val="18"/>
          <w:szCs w:val="18"/>
        </w:rPr>
        <w:t>W</w:t>
      </w:r>
      <w:r w:rsidRPr="00B72469">
        <w:rPr>
          <w:rFonts w:ascii="Times New Roman" w:eastAsia="Arial" w:hAnsi="Times New Roman" w:cs="Times New Roman"/>
          <w:i/>
          <w:w w:val="119"/>
          <w:sz w:val="18"/>
          <w:szCs w:val="18"/>
        </w:rPr>
        <w:t>i</w:t>
      </w:r>
      <w:r w:rsidRPr="00B72469">
        <w:rPr>
          <w:rFonts w:ascii="Times New Roman" w:eastAsia="Arial" w:hAnsi="Times New Roman" w:cs="Times New Roman"/>
          <w:i/>
          <w:spacing w:val="-7"/>
          <w:w w:val="119"/>
          <w:sz w:val="18"/>
          <w:szCs w:val="18"/>
        </w:rPr>
        <w:t>r</w:t>
      </w:r>
      <w:r w:rsidRPr="00B72469">
        <w:rPr>
          <w:rFonts w:ascii="Times New Roman" w:eastAsia="Arial" w:hAnsi="Times New Roman" w:cs="Times New Roman"/>
          <w:i/>
          <w:w w:val="82"/>
          <w:sz w:val="18"/>
          <w:szCs w:val="18"/>
        </w:rPr>
        <w:t>eless</w:t>
      </w:r>
      <w:r w:rsidRPr="00B72469">
        <w:rPr>
          <w:rFonts w:ascii="Times New Roman" w:eastAsia="Arial" w:hAnsi="Times New Roman" w:cs="Times New Roman"/>
          <w:i/>
          <w:spacing w:val="4"/>
          <w:sz w:val="18"/>
          <w:szCs w:val="18"/>
        </w:rPr>
        <w:t xml:space="preserve"> </w:t>
      </w:r>
      <w:r w:rsidRPr="00B72469">
        <w:rPr>
          <w:rFonts w:ascii="Times New Roman" w:eastAsia="Arial" w:hAnsi="Times New Roman" w:cs="Times New Roman"/>
          <w:i/>
          <w:w w:val="87"/>
          <w:sz w:val="18"/>
          <w:szCs w:val="18"/>
        </w:rPr>
        <w:t>network</w:t>
      </w:r>
      <w:r w:rsidRPr="00B72469">
        <w:rPr>
          <w:rFonts w:ascii="Times New Roman" w:eastAsia="Arial" w:hAnsi="Times New Roman" w:cs="Times New Roman"/>
          <w:i/>
          <w:spacing w:val="36"/>
          <w:w w:val="87"/>
          <w:sz w:val="18"/>
          <w:szCs w:val="18"/>
        </w:rPr>
        <w:t xml:space="preserve"> </w:t>
      </w:r>
      <w:r w:rsidRPr="00B72469">
        <w:rPr>
          <w:rFonts w:ascii="Times New Roman" w:eastAsia="Arial" w:hAnsi="Times New Roman" w:cs="Times New Roman"/>
          <w:i/>
          <w:w w:val="87"/>
          <w:sz w:val="18"/>
          <w:szCs w:val="18"/>
        </w:rPr>
        <w:t>security</w:t>
      </w:r>
      <w:r w:rsidRPr="00B72469">
        <w:rPr>
          <w:rFonts w:ascii="Times New Roman" w:eastAsia="Arial" w:hAnsi="Times New Roman" w:cs="Times New Roman"/>
          <w:w w:val="87"/>
          <w:sz w:val="18"/>
          <w:szCs w:val="18"/>
        </w:rPr>
        <w:t>,</w:t>
      </w:r>
      <w:r w:rsidRPr="00B72469">
        <w:rPr>
          <w:rFonts w:ascii="Times New Roman" w:eastAsia="Arial" w:hAnsi="Times New Roman" w:cs="Times New Roman"/>
          <w:spacing w:val="39"/>
          <w:w w:val="87"/>
          <w:sz w:val="18"/>
          <w:szCs w:val="18"/>
        </w:rPr>
        <w:t xml:space="preserve"> </w:t>
      </w:r>
      <w:r w:rsidRPr="00B72469">
        <w:rPr>
          <w:rFonts w:ascii="Times New Roman" w:eastAsia="Arial" w:hAnsi="Times New Roman" w:cs="Times New Roman"/>
          <w:w w:val="87"/>
          <w:sz w:val="18"/>
          <w:szCs w:val="18"/>
        </w:rPr>
        <w:t>pages</w:t>
      </w:r>
      <w:r w:rsidRPr="00B72469">
        <w:rPr>
          <w:rFonts w:ascii="Times New Roman" w:eastAsia="Arial" w:hAnsi="Times New Roman" w:cs="Times New Roman"/>
          <w:spacing w:val="-9"/>
          <w:w w:val="87"/>
          <w:sz w:val="18"/>
          <w:szCs w:val="18"/>
        </w:rPr>
        <w:t xml:space="preserve"> </w:t>
      </w:r>
      <w:r w:rsidRPr="00B72469">
        <w:rPr>
          <w:rFonts w:ascii="Times New Roman" w:eastAsia="Arial" w:hAnsi="Times New Roman" w:cs="Times New Roman"/>
          <w:w w:val="87"/>
          <w:sz w:val="18"/>
          <w:szCs w:val="18"/>
        </w:rPr>
        <w:t>69–78,</w:t>
      </w:r>
      <w:r w:rsidRPr="00B72469">
        <w:rPr>
          <w:rFonts w:ascii="Times New Roman" w:eastAsia="Arial" w:hAnsi="Times New Roman" w:cs="Times New Roman"/>
          <w:spacing w:val="24"/>
          <w:w w:val="87"/>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4"/>
          <w:sz w:val="18"/>
          <w:szCs w:val="18"/>
        </w:rPr>
        <w:t>e</w:t>
      </w:r>
      <w:r w:rsidRPr="00B72469">
        <w:rPr>
          <w:rFonts w:ascii="Times New Roman" w:eastAsia="Arial" w:hAnsi="Times New Roman" w:cs="Times New Roman"/>
          <w:sz w:val="18"/>
          <w:szCs w:val="18"/>
        </w:rPr>
        <w:t xml:space="preserve">w </w:t>
      </w:r>
      <w:r w:rsidRPr="00B72469">
        <w:rPr>
          <w:rFonts w:ascii="Times New Roman" w:eastAsia="Arial" w:hAnsi="Times New Roman" w:cs="Times New Roman"/>
          <w:spacing w:val="-20"/>
          <w:sz w:val="18"/>
          <w:szCs w:val="18"/>
        </w:rPr>
        <w:t>Y</w:t>
      </w:r>
      <w:r w:rsidRPr="00B72469">
        <w:rPr>
          <w:rFonts w:ascii="Times New Roman" w:eastAsia="Arial" w:hAnsi="Times New Roman" w:cs="Times New Roman"/>
          <w:sz w:val="18"/>
          <w:szCs w:val="18"/>
        </w:rPr>
        <w:t>ork,</w:t>
      </w:r>
      <w:r w:rsidRPr="00B72469">
        <w:rPr>
          <w:rFonts w:ascii="Times New Roman" w:eastAsia="Arial" w:hAnsi="Times New Roman" w:cs="Times New Roman"/>
          <w:spacing w:val="-15"/>
          <w:sz w:val="18"/>
          <w:szCs w:val="18"/>
        </w:rPr>
        <w:t xml:space="preserve"> </w:t>
      </w:r>
      <w:r w:rsidRPr="00B72469">
        <w:rPr>
          <w:rFonts w:ascii="Times New Roman" w:eastAsia="Arial" w:hAnsi="Times New Roman" w:cs="Times New Roman"/>
          <w:sz w:val="18"/>
          <w:szCs w:val="18"/>
        </w:rPr>
        <w:t>N</w:t>
      </w:r>
      <w:r w:rsidRPr="00B72469">
        <w:rPr>
          <w:rFonts w:ascii="Times New Roman" w:eastAsia="Arial" w:hAnsi="Times New Roman" w:cs="Times New Roman"/>
          <w:spacing w:val="-23"/>
          <w:sz w:val="18"/>
          <w:szCs w:val="18"/>
        </w:rPr>
        <w:t>Y</w:t>
      </w:r>
      <w:r w:rsidRPr="00B72469">
        <w:rPr>
          <w:rFonts w:ascii="Times New Roman" w:eastAsia="Arial" w:hAnsi="Times New Roman" w:cs="Times New Roman"/>
          <w:sz w:val="18"/>
          <w:szCs w:val="18"/>
        </w:rPr>
        <w:t>,</w:t>
      </w:r>
      <w:r w:rsidRPr="00B72469">
        <w:rPr>
          <w:rFonts w:ascii="Times New Roman" w:eastAsia="Arial" w:hAnsi="Times New Roman" w:cs="Times New Roman"/>
          <w:spacing w:val="-3"/>
          <w:sz w:val="18"/>
          <w:szCs w:val="18"/>
        </w:rPr>
        <w:t xml:space="preserve"> </w:t>
      </w:r>
      <w:r w:rsidRPr="00B72469">
        <w:rPr>
          <w:rFonts w:ascii="Times New Roman" w:eastAsia="Arial" w:hAnsi="Times New Roman" w:cs="Times New Roman"/>
          <w:w w:val="92"/>
          <w:sz w:val="18"/>
          <w:szCs w:val="18"/>
        </w:rPr>
        <w:t>USA,</w:t>
      </w:r>
      <w:r w:rsidRPr="00B72469">
        <w:rPr>
          <w:rFonts w:ascii="Times New Roman" w:eastAsia="Arial" w:hAnsi="Times New Roman" w:cs="Times New Roman"/>
          <w:spacing w:val="16"/>
          <w:w w:val="92"/>
          <w:sz w:val="18"/>
          <w:szCs w:val="18"/>
        </w:rPr>
        <w:t xml:space="preserve"> </w:t>
      </w:r>
      <w:r w:rsidRPr="00B72469">
        <w:rPr>
          <w:rFonts w:ascii="Times New Roman" w:eastAsia="Arial" w:hAnsi="Times New Roman" w:cs="Times New Roman"/>
          <w:w w:val="92"/>
          <w:sz w:val="18"/>
          <w:szCs w:val="18"/>
        </w:rPr>
        <w:t>2009.</w:t>
      </w:r>
      <w:r w:rsidRPr="00B72469">
        <w:rPr>
          <w:rFonts w:ascii="Times New Roman" w:eastAsia="Arial" w:hAnsi="Times New Roman" w:cs="Times New Roman"/>
          <w:spacing w:val="-14"/>
          <w:w w:val="92"/>
          <w:sz w:val="18"/>
          <w:szCs w:val="18"/>
        </w:rPr>
        <w:t xml:space="preserve"> </w:t>
      </w:r>
      <w:proofErr w:type="gramStart"/>
      <w:r w:rsidRPr="00B72469">
        <w:rPr>
          <w:rFonts w:ascii="Times New Roman" w:eastAsia="Arial" w:hAnsi="Times New Roman" w:cs="Times New Roman"/>
          <w:spacing w:val="-7"/>
          <w:w w:val="107"/>
          <w:sz w:val="18"/>
          <w:szCs w:val="18"/>
        </w:rPr>
        <w:t>A</w:t>
      </w:r>
      <w:r w:rsidRPr="00B72469">
        <w:rPr>
          <w:rFonts w:ascii="Times New Roman" w:eastAsia="Arial" w:hAnsi="Times New Roman" w:cs="Times New Roman"/>
          <w:w w:val="98"/>
          <w:sz w:val="18"/>
          <w:szCs w:val="18"/>
        </w:rPr>
        <w:t>CM.</w:t>
      </w:r>
      <w:proofErr w:type="gramEnd"/>
    </w:p>
    <w:p w14:paraId="0AFED327" w14:textId="77777777" w:rsidR="00676FEB" w:rsidRPr="00B72469" w:rsidRDefault="00676FEB" w:rsidP="00676FEB">
      <w:pPr>
        <w:spacing w:before="6" w:after="0" w:line="140" w:lineRule="exact"/>
        <w:rPr>
          <w:rFonts w:ascii="Times New Roman" w:hAnsi="Times New Roman" w:cs="Times New Roman"/>
          <w:sz w:val="14"/>
          <w:szCs w:val="14"/>
        </w:rPr>
      </w:pPr>
    </w:p>
    <w:p w14:paraId="0AFED328" w14:textId="77777777" w:rsidR="00676FEB" w:rsidRPr="00B72469" w:rsidRDefault="00676FEB" w:rsidP="00676FEB">
      <w:pPr>
        <w:spacing w:after="0" w:line="209" w:lineRule="auto"/>
        <w:ind w:left="309" w:right="59" w:hanging="309"/>
        <w:jc w:val="both"/>
        <w:rPr>
          <w:rFonts w:ascii="Times New Roman" w:eastAsia="Arial" w:hAnsi="Times New Roman" w:cs="Times New Roman"/>
          <w:sz w:val="18"/>
          <w:szCs w:val="18"/>
        </w:rPr>
      </w:pPr>
      <w:proofErr w:type="gramStart"/>
      <w:r w:rsidRPr="00B72469">
        <w:rPr>
          <w:rFonts w:ascii="Times New Roman" w:eastAsia="Arial" w:hAnsi="Times New Roman" w:cs="Times New Roman"/>
          <w:sz w:val="18"/>
          <w:szCs w:val="18"/>
        </w:rPr>
        <w:t>[39]</w:t>
      </w:r>
      <w:r w:rsidRPr="00B72469">
        <w:rPr>
          <w:rFonts w:ascii="Times New Roman" w:eastAsia="Arial" w:hAnsi="Times New Roman" w:cs="Times New Roman"/>
          <w:spacing w:val="47"/>
          <w:sz w:val="18"/>
          <w:szCs w:val="18"/>
        </w:rPr>
        <w:t xml:space="preserve"> </w:t>
      </w:r>
      <w:r w:rsidRPr="00B72469">
        <w:rPr>
          <w:rFonts w:ascii="Times New Roman" w:eastAsia="Arial" w:hAnsi="Times New Roman" w:cs="Times New Roman"/>
          <w:sz w:val="18"/>
          <w:szCs w:val="18"/>
        </w:rPr>
        <w:t>K.</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87"/>
          <w:sz w:val="18"/>
          <w:szCs w:val="18"/>
        </w:rPr>
        <w:t>Zhang</w:t>
      </w:r>
      <w:r w:rsidRPr="00B72469">
        <w:rPr>
          <w:rFonts w:ascii="Times New Roman" w:eastAsia="Arial" w:hAnsi="Times New Roman" w:cs="Times New Roman"/>
          <w:spacing w:val="34"/>
          <w:w w:val="87"/>
          <w:sz w:val="18"/>
          <w:szCs w:val="18"/>
        </w:rPr>
        <w:t xml:space="preserve"> </w:t>
      </w:r>
      <w:r w:rsidRPr="00B72469">
        <w:rPr>
          <w:rFonts w:ascii="Times New Roman" w:eastAsia="Arial" w:hAnsi="Times New Roman" w:cs="Times New Roman"/>
          <w:w w:val="87"/>
          <w:sz w:val="18"/>
          <w:szCs w:val="18"/>
        </w:rPr>
        <w:t>and</w:t>
      </w:r>
      <w:r w:rsidRPr="00B72469">
        <w:rPr>
          <w:rFonts w:ascii="Times New Roman" w:eastAsia="Arial" w:hAnsi="Times New Roman" w:cs="Times New Roman"/>
          <w:spacing w:val="20"/>
          <w:w w:val="87"/>
          <w:sz w:val="18"/>
          <w:szCs w:val="18"/>
        </w:rPr>
        <w:t xml:space="preserve"> </w:t>
      </w:r>
      <w:r w:rsidRPr="00B72469">
        <w:rPr>
          <w:rFonts w:ascii="Times New Roman" w:eastAsia="Arial" w:hAnsi="Times New Roman" w:cs="Times New Roman"/>
          <w:sz w:val="18"/>
          <w:szCs w:val="18"/>
        </w:rPr>
        <w:t>X.</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spacing w:val="-14"/>
          <w:sz w:val="18"/>
          <w:szCs w:val="18"/>
        </w:rPr>
        <w:t>W</w:t>
      </w:r>
      <w:r w:rsidRPr="00B72469">
        <w:rPr>
          <w:rFonts w:ascii="Times New Roman" w:eastAsia="Arial" w:hAnsi="Times New Roman" w:cs="Times New Roman"/>
          <w:sz w:val="18"/>
          <w:szCs w:val="18"/>
        </w:rPr>
        <w:t>ang.</w:t>
      </w:r>
      <w:proofErr w:type="gramEnd"/>
      <w:r w:rsidRPr="00B72469">
        <w:rPr>
          <w:rFonts w:ascii="Times New Roman" w:eastAsia="Arial" w:hAnsi="Times New Roman" w:cs="Times New Roman"/>
          <w:spacing w:val="34"/>
          <w:sz w:val="18"/>
          <w:szCs w:val="18"/>
        </w:rPr>
        <w:t xml:space="preserve"> </w:t>
      </w:r>
      <w:r w:rsidRPr="00B72469">
        <w:rPr>
          <w:rFonts w:ascii="Times New Roman" w:eastAsia="Arial" w:hAnsi="Times New Roman" w:cs="Times New Roman"/>
          <w:w w:val="91"/>
          <w:sz w:val="18"/>
          <w:szCs w:val="18"/>
        </w:rPr>
        <w:t>“Peeping</w:t>
      </w:r>
      <w:r w:rsidRPr="00B72469">
        <w:rPr>
          <w:rFonts w:ascii="Times New Roman" w:eastAsia="Arial" w:hAnsi="Times New Roman" w:cs="Times New Roman"/>
          <w:spacing w:val="21"/>
          <w:w w:val="91"/>
          <w:sz w:val="18"/>
          <w:szCs w:val="18"/>
        </w:rPr>
        <w:t xml:space="preserve"> </w:t>
      </w:r>
      <w:r w:rsidRPr="00B72469">
        <w:rPr>
          <w:rFonts w:ascii="Times New Roman" w:eastAsia="Arial" w:hAnsi="Times New Roman" w:cs="Times New Roman"/>
          <w:sz w:val="18"/>
          <w:szCs w:val="18"/>
        </w:rPr>
        <w:t>Tom</w:t>
      </w:r>
      <w:r w:rsidRPr="00B72469">
        <w:rPr>
          <w:rFonts w:ascii="Times New Roman" w:eastAsia="Arial" w:hAnsi="Times New Roman" w:cs="Times New Roman"/>
          <w:spacing w:val="-5"/>
          <w:sz w:val="18"/>
          <w:szCs w:val="18"/>
        </w:rPr>
        <w:t xml:space="preserve"> </w:t>
      </w:r>
      <w:r w:rsidRPr="00B72469">
        <w:rPr>
          <w:rFonts w:ascii="Times New Roman" w:eastAsia="Arial" w:hAnsi="Times New Roman" w:cs="Times New Roman"/>
          <w:sz w:val="18"/>
          <w:szCs w:val="18"/>
        </w:rPr>
        <w:t>in</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sz w:val="18"/>
          <w:szCs w:val="18"/>
        </w:rPr>
        <w:t>the</w:t>
      </w:r>
      <w:r w:rsidRPr="00B72469">
        <w:rPr>
          <w:rFonts w:ascii="Times New Roman" w:eastAsia="Arial" w:hAnsi="Times New Roman" w:cs="Times New Roman"/>
          <w:spacing w:val="-16"/>
          <w:sz w:val="18"/>
          <w:szCs w:val="18"/>
        </w:rPr>
        <w:t xml:space="preserve"> </w:t>
      </w:r>
      <w:r w:rsidRPr="00B72469">
        <w:rPr>
          <w:rFonts w:ascii="Times New Roman" w:eastAsia="Arial" w:hAnsi="Times New Roman" w:cs="Times New Roman"/>
          <w:w w:val="95"/>
          <w:sz w:val="18"/>
          <w:szCs w:val="18"/>
        </w:rPr>
        <w:t>Nei</w:t>
      </w:r>
      <w:r w:rsidRPr="00B72469">
        <w:rPr>
          <w:rFonts w:ascii="Times New Roman" w:eastAsia="Arial" w:hAnsi="Times New Roman" w:cs="Times New Roman"/>
          <w:w w:val="90"/>
          <w:sz w:val="18"/>
          <w:szCs w:val="18"/>
        </w:rPr>
        <w:t>ghbo</w:t>
      </w:r>
      <w:r w:rsidRPr="00B72469">
        <w:rPr>
          <w:rFonts w:ascii="Times New Roman" w:eastAsia="Arial" w:hAnsi="Times New Roman" w:cs="Times New Roman"/>
          <w:spacing w:val="-4"/>
          <w:w w:val="90"/>
          <w:sz w:val="18"/>
          <w:szCs w:val="18"/>
        </w:rPr>
        <w:t>r</w:t>
      </w:r>
      <w:r w:rsidRPr="00B72469">
        <w:rPr>
          <w:rFonts w:ascii="Times New Roman" w:eastAsia="Arial" w:hAnsi="Times New Roman" w:cs="Times New Roman"/>
          <w:w w:val="99"/>
          <w:sz w:val="18"/>
          <w:szCs w:val="18"/>
        </w:rPr>
        <w:t xml:space="preserve">- </w:t>
      </w:r>
      <w:r w:rsidRPr="00B72469">
        <w:rPr>
          <w:rFonts w:ascii="Times New Roman" w:eastAsia="Arial" w:hAnsi="Times New Roman" w:cs="Times New Roman"/>
          <w:w w:val="89"/>
          <w:sz w:val="18"/>
          <w:szCs w:val="18"/>
        </w:rPr>
        <w:t>hood:</w:t>
      </w:r>
      <w:r w:rsidRPr="00B72469">
        <w:rPr>
          <w:rFonts w:ascii="Times New Roman" w:eastAsia="Arial" w:hAnsi="Times New Roman" w:cs="Times New Roman"/>
          <w:spacing w:val="29"/>
          <w:w w:val="89"/>
          <w:sz w:val="18"/>
          <w:szCs w:val="18"/>
        </w:rPr>
        <w:t xml:space="preserve"> </w:t>
      </w:r>
      <w:r w:rsidRPr="00B72469">
        <w:rPr>
          <w:rFonts w:ascii="Times New Roman" w:eastAsia="Arial" w:hAnsi="Times New Roman" w:cs="Times New Roman"/>
          <w:w w:val="89"/>
          <w:sz w:val="18"/>
          <w:szCs w:val="18"/>
        </w:rPr>
        <w:t>K</w:t>
      </w:r>
      <w:r w:rsidRPr="00B72469">
        <w:rPr>
          <w:rFonts w:ascii="Times New Roman" w:eastAsia="Arial" w:hAnsi="Times New Roman" w:cs="Times New Roman"/>
          <w:spacing w:val="-3"/>
          <w:w w:val="89"/>
          <w:sz w:val="18"/>
          <w:szCs w:val="18"/>
        </w:rPr>
        <w:t>e</w:t>
      </w:r>
      <w:r w:rsidRPr="00B72469">
        <w:rPr>
          <w:rFonts w:ascii="Times New Roman" w:eastAsia="Arial" w:hAnsi="Times New Roman" w:cs="Times New Roman"/>
          <w:w w:val="89"/>
          <w:sz w:val="18"/>
          <w:szCs w:val="18"/>
        </w:rPr>
        <w:t>ystro</w:t>
      </w:r>
      <w:r w:rsidRPr="00B72469">
        <w:rPr>
          <w:rFonts w:ascii="Times New Roman" w:eastAsia="Arial" w:hAnsi="Times New Roman" w:cs="Times New Roman"/>
          <w:spacing w:val="-2"/>
          <w:w w:val="89"/>
          <w:sz w:val="18"/>
          <w:szCs w:val="18"/>
        </w:rPr>
        <w:t>k</w:t>
      </w:r>
      <w:r w:rsidRPr="00B72469">
        <w:rPr>
          <w:rFonts w:ascii="Times New Roman" w:eastAsia="Arial" w:hAnsi="Times New Roman" w:cs="Times New Roman"/>
          <w:w w:val="89"/>
          <w:sz w:val="18"/>
          <w:szCs w:val="18"/>
        </w:rPr>
        <w:t>e</w:t>
      </w:r>
      <w:r w:rsidRPr="00B72469">
        <w:rPr>
          <w:rFonts w:ascii="Times New Roman" w:eastAsia="Arial" w:hAnsi="Times New Roman" w:cs="Times New Roman"/>
          <w:spacing w:val="27"/>
          <w:w w:val="89"/>
          <w:sz w:val="18"/>
          <w:szCs w:val="18"/>
        </w:rPr>
        <w:t xml:space="preserve"> </w:t>
      </w:r>
      <w:r w:rsidRPr="00B72469">
        <w:rPr>
          <w:rFonts w:ascii="Times New Roman" w:eastAsia="Arial" w:hAnsi="Times New Roman" w:cs="Times New Roman"/>
          <w:w w:val="89"/>
          <w:sz w:val="18"/>
          <w:szCs w:val="18"/>
        </w:rPr>
        <w:t>E</w:t>
      </w:r>
      <w:r w:rsidRPr="00B72469">
        <w:rPr>
          <w:rFonts w:ascii="Times New Roman" w:eastAsia="Arial" w:hAnsi="Times New Roman" w:cs="Times New Roman"/>
          <w:spacing w:val="-4"/>
          <w:w w:val="89"/>
          <w:sz w:val="18"/>
          <w:szCs w:val="18"/>
        </w:rPr>
        <w:t>a</w:t>
      </w:r>
      <w:r w:rsidRPr="00B72469">
        <w:rPr>
          <w:rFonts w:ascii="Times New Roman" w:eastAsia="Arial" w:hAnsi="Times New Roman" w:cs="Times New Roman"/>
          <w:spacing w:val="-3"/>
          <w:w w:val="89"/>
          <w:sz w:val="18"/>
          <w:szCs w:val="18"/>
        </w:rPr>
        <w:t>v</w:t>
      </w:r>
      <w:r w:rsidRPr="00B72469">
        <w:rPr>
          <w:rFonts w:ascii="Times New Roman" w:eastAsia="Arial" w:hAnsi="Times New Roman" w:cs="Times New Roman"/>
          <w:w w:val="89"/>
          <w:sz w:val="18"/>
          <w:szCs w:val="18"/>
        </w:rPr>
        <w:t>esdropping</w:t>
      </w:r>
      <w:r w:rsidRPr="00B72469">
        <w:rPr>
          <w:rFonts w:ascii="Times New Roman" w:eastAsia="Arial" w:hAnsi="Times New Roman" w:cs="Times New Roman"/>
          <w:spacing w:val="7"/>
          <w:w w:val="89"/>
          <w:sz w:val="18"/>
          <w:szCs w:val="18"/>
        </w:rPr>
        <w:t xml:space="preserve"> </w:t>
      </w:r>
      <w:r w:rsidRPr="00B72469">
        <w:rPr>
          <w:rFonts w:ascii="Times New Roman" w:eastAsia="Arial" w:hAnsi="Times New Roman" w:cs="Times New Roman"/>
          <w:sz w:val="18"/>
          <w:szCs w:val="18"/>
        </w:rPr>
        <w:t>on</w:t>
      </w:r>
      <w:r w:rsidRPr="00B72469">
        <w:rPr>
          <w:rFonts w:ascii="Times New Roman" w:eastAsia="Arial" w:hAnsi="Times New Roman" w:cs="Times New Roman"/>
          <w:spacing w:val="-20"/>
          <w:sz w:val="18"/>
          <w:szCs w:val="18"/>
        </w:rPr>
        <w:t xml:space="preserve"> </w:t>
      </w:r>
      <w:r w:rsidRPr="00B72469">
        <w:rPr>
          <w:rFonts w:ascii="Times New Roman" w:eastAsia="Arial" w:hAnsi="Times New Roman" w:cs="Times New Roman"/>
          <w:w w:val="95"/>
          <w:sz w:val="18"/>
          <w:szCs w:val="18"/>
        </w:rPr>
        <w:t>Multi-user</w:t>
      </w:r>
      <w:r w:rsidRPr="00B72469">
        <w:rPr>
          <w:rFonts w:ascii="Times New Roman" w:eastAsia="Arial" w:hAnsi="Times New Roman" w:cs="Times New Roman"/>
          <w:spacing w:val="4"/>
          <w:w w:val="95"/>
          <w:sz w:val="18"/>
          <w:szCs w:val="18"/>
        </w:rPr>
        <w:t xml:space="preserve"> </w:t>
      </w:r>
      <w:r w:rsidRPr="00B72469">
        <w:rPr>
          <w:rFonts w:ascii="Times New Roman" w:eastAsia="Arial" w:hAnsi="Times New Roman" w:cs="Times New Roman"/>
          <w:w w:val="86"/>
          <w:sz w:val="18"/>
          <w:szCs w:val="18"/>
        </w:rPr>
        <w:t>Systems</w:t>
      </w:r>
      <w:r w:rsidRPr="00B72469">
        <w:rPr>
          <w:rFonts w:ascii="Times New Roman" w:eastAsia="Arial" w:hAnsi="Times New Roman" w:cs="Times New Roman"/>
          <w:spacing w:val="-13"/>
          <w:w w:val="86"/>
          <w:sz w:val="18"/>
          <w:szCs w:val="18"/>
        </w:rPr>
        <w:t>,</w:t>
      </w:r>
      <w:proofErr w:type="gramStart"/>
      <w:r w:rsidRPr="00B72469">
        <w:rPr>
          <w:rFonts w:ascii="Times New Roman" w:eastAsia="Arial" w:hAnsi="Times New Roman" w:cs="Times New Roman"/>
          <w:w w:val="132"/>
          <w:sz w:val="18"/>
          <w:szCs w:val="18"/>
        </w:rPr>
        <w:t>”</w:t>
      </w:r>
      <w:r w:rsidRPr="00B72469">
        <w:rPr>
          <w:rFonts w:ascii="Times New Roman" w:eastAsia="Arial" w:hAnsi="Times New Roman" w:cs="Times New Roman"/>
          <w:sz w:val="18"/>
          <w:szCs w:val="18"/>
        </w:rPr>
        <w:t xml:space="preserve"> </w:t>
      </w:r>
      <w:r w:rsidRPr="00B72469">
        <w:rPr>
          <w:rFonts w:ascii="Times New Roman" w:eastAsia="Arial" w:hAnsi="Times New Roman" w:cs="Times New Roman"/>
          <w:spacing w:val="-11"/>
          <w:sz w:val="18"/>
          <w:szCs w:val="18"/>
        </w:rPr>
        <w:t xml:space="preserve"> </w:t>
      </w:r>
      <w:r w:rsidRPr="00B72469">
        <w:rPr>
          <w:rFonts w:ascii="Times New Roman" w:eastAsia="Arial" w:hAnsi="Times New Roman" w:cs="Times New Roman"/>
          <w:sz w:val="18"/>
          <w:szCs w:val="18"/>
        </w:rPr>
        <w:t>In</w:t>
      </w:r>
      <w:proofErr w:type="gramEnd"/>
      <w:r w:rsidRPr="00B72469">
        <w:rPr>
          <w:rFonts w:ascii="Times New Roman" w:eastAsia="Arial" w:hAnsi="Times New Roman" w:cs="Times New Roman"/>
          <w:sz w:val="18"/>
          <w:szCs w:val="18"/>
        </w:rPr>
        <w:t xml:space="preserve"> </w:t>
      </w:r>
      <w:r w:rsidRPr="00B72469">
        <w:rPr>
          <w:rFonts w:ascii="Times New Roman" w:eastAsia="Arial" w:hAnsi="Times New Roman" w:cs="Times New Roman"/>
          <w:i/>
          <w:w w:val="91"/>
          <w:sz w:val="18"/>
          <w:szCs w:val="18"/>
        </w:rPr>
        <w:t>USENIX</w:t>
      </w:r>
      <w:r w:rsidRPr="00B72469">
        <w:rPr>
          <w:rFonts w:ascii="Times New Roman" w:eastAsia="Arial" w:hAnsi="Times New Roman" w:cs="Times New Roman"/>
          <w:i/>
          <w:spacing w:val="17"/>
          <w:w w:val="91"/>
          <w:sz w:val="18"/>
          <w:szCs w:val="18"/>
        </w:rPr>
        <w:t xml:space="preserve"> </w:t>
      </w:r>
      <w:r w:rsidRPr="00B72469">
        <w:rPr>
          <w:rFonts w:ascii="Times New Roman" w:eastAsia="Arial" w:hAnsi="Times New Roman" w:cs="Times New Roman"/>
          <w:i/>
          <w:w w:val="91"/>
          <w:sz w:val="18"/>
          <w:szCs w:val="18"/>
        </w:rPr>
        <w:t>Security</w:t>
      </w:r>
      <w:r w:rsidRPr="00B72469">
        <w:rPr>
          <w:rFonts w:ascii="Times New Roman" w:eastAsia="Arial" w:hAnsi="Times New Roman" w:cs="Times New Roman"/>
          <w:i/>
          <w:spacing w:val="4"/>
          <w:w w:val="91"/>
          <w:sz w:val="18"/>
          <w:szCs w:val="18"/>
        </w:rPr>
        <w:t xml:space="preserve"> </w:t>
      </w:r>
      <w:r w:rsidRPr="00B72469">
        <w:rPr>
          <w:rFonts w:ascii="Times New Roman" w:eastAsia="Arial" w:hAnsi="Times New Roman" w:cs="Times New Roman"/>
          <w:i/>
          <w:sz w:val="18"/>
          <w:szCs w:val="18"/>
        </w:rPr>
        <w:t>’09:</w:t>
      </w:r>
      <w:r w:rsidRPr="00B72469">
        <w:rPr>
          <w:rFonts w:ascii="Times New Roman" w:eastAsia="Arial" w:hAnsi="Times New Roman" w:cs="Times New Roman"/>
          <w:i/>
          <w:spacing w:val="35"/>
          <w:sz w:val="18"/>
          <w:szCs w:val="18"/>
        </w:rPr>
        <w:t xml:space="preserve"> </w:t>
      </w:r>
      <w:r w:rsidRPr="00B72469">
        <w:rPr>
          <w:rFonts w:ascii="Times New Roman" w:eastAsia="Arial" w:hAnsi="Times New Roman" w:cs="Times New Roman"/>
          <w:i/>
          <w:w w:val="88"/>
          <w:sz w:val="18"/>
          <w:szCs w:val="18"/>
        </w:rPr>
        <w:t>p</w:t>
      </w:r>
      <w:r w:rsidRPr="00B72469">
        <w:rPr>
          <w:rFonts w:ascii="Times New Roman" w:eastAsia="Arial" w:hAnsi="Times New Roman" w:cs="Times New Roman"/>
          <w:i/>
          <w:spacing w:val="-7"/>
          <w:w w:val="88"/>
          <w:sz w:val="18"/>
          <w:szCs w:val="18"/>
        </w:rPr>
        <w:t>r</w:t>
      </w:r>
      <w:r w:rsidRPr="00B72469">
        <w:rPr>
          <w:rFonts w:ascii="Times New Roman" w:eastAsia="Arial" w:hAnsi="Times New Roman" w:cs="Times New Roman"/>
          <w:i/>
          <w:w w:val="88"/>
          <w:sz w:val="18"/>
          <w:szCs w:val="18"/>
        </w:rPr>
        <w:t>oceedings</w:t>
      </w:r>
      <w:r w:rsidRPr="00B72469">
        <w:rPr>
          <w:rFonts w:ascii="Times New Roman" w:eastAsia="Arial" w:hAnsi="Times New Roman" w:cs="Times New Roman"/>
          <w:i/>
          <w:spacing w:val="20"/>
          <w:w w:val="88"/>
          <w:sz w:val="18"/>
          <w:szCs w:val="18"/>
        </w:rPr>
        <w:t xml:space="preserve"> </w:t>
      </w:r>
      <w:r w:rsidRPr="00B72469">
        <w:rPr>
          <w:rFonts w:ascii="Times New Roman" w:eastAsia="Arial" w:hAnsi="Times New Roman" w:cs="Times New Roman"/>
          <w:i/>
          <w:sz w:val="18"/>
          <w:szCs w:val="18"/>
        </w:rPr>
        <w:t>of</w:t>
      </w:r>
      <w:r w:rsidRPr="00B72469">
        <w:rPr>
          <w:rFonts w:ascii="Times New Roman" w:eastAsia="Arial" w:hAnsi="Times New Roman" w:cs="Times New Roman"/>
          <w:i/>
          <w:spacing w:val="-6"/>
          <w:sz w:val="18"/>
          <w:szCs w:val="18"/>
        </w:rPr>
        <w:t xml:space="preserve"> </w:t>
      </w:r>
      <w:r w:rsidRPr="00B72469">
        <w:rPr>
          <w:rFonts w:ascii="Times New Roman" w:eastAsia="Arial" w:hAnsi="Times New Roman" w:cs="Times New Roman"/>
          <w:i/>
          <w:w w:val="87"/>
          <w:sz w:val="18"/>
          <w:szCs w:val="18"/>
        </w:rPr>
        <w:t>the</w:t>
      </w:r>
      <w:r w:rsidRPr="00B72469">
        <w:rPr>
          <w:rFonts w:ascii="Times New Roman" w:eastAsia="Arial" w:hAnsi="Times New Roman" w:cs="Times New Roman"/>
          <w:i/>
          <w:spacing w:val="13"/>
          <w:w w:val="87"/>
          <w:sz w:val="18"/>
          <w:szCs w:val="18"/>
        </w:rPr>
        <w:t xml:space="preserve"> </w:t>
      </w:r>
      <w:r w:rsidRPr="00B72469">
        <w:rPr>
          <w:rFonts w:ascii="Times New Roman" w:eastAsia="Arial" w:hAnsi="Times New Roman" w:cs="Times New Roman"/>
          <w:i/>
          <w:w w:val="87"/>
          <w:sz w:val="18"/>
          <w:szCs w:val="18"/>
        </w:rPr>
        <w:t>18th</w:t>
      </w:r>
      <w:r w:rsidRPr="00B72469">
        <w:rPr>
          <w:rFonts w:ascii="Times New Roman" w:eastAsia="Arial" w:hAnsi="Times New Roman" w:cs="Times New Roman"/>
          <w:i/>
          <w:spacing w:val="27"/>
          <w:w w:val="87"/>
          <w:sz w:val="18"/>
          <w:szCs w:val="18"/>
        </w:rPr>
        <w:t xml:space="preserve"> </w:t>
      </w:r>
      <w:r w:rsidRPr="00B72469">
        <w:rPr>
          <w:rFonts w:ascii="Times New Roman" w:eastAsia="Arial" w:hAnsi="Times New Roman" w:cs="Times New Roman"/>
          <w:i/>
          <w:w w:val="87"/>
          <w:sz w:val="18"/>
          <w:szCs w:val="18"/>
        </w:rPr>
        <w:t xml:space="preserve">USENIX </w:t>
      </w:r>
      <w:r w:rsidRPr="00B72469">
        <w:rPr>
          <w:rFonts w:ascii="Times New Roman" w:eastAsia="Arial" w:hAnsi="Times New Roman" w:cs="Times New Roman"/>
          <w:i/>
          <w:spacing w:val="2"/>
          <w:w w:val="87"/>
          <w:sz w:val="18"/>
          <w:szCs w:val="18"/>
        </w:rPr>
        <w:t xml:space="preserve"> </w:t>
      </w:r>
      <w:r w:rsidRPr="00B72469">
        <w:rPr>
          <w:rFonts w:ascii="Times New Roman" w:eastAsia="Arial" w:hAnsi="Times New Roman" w:cs="Times New Roman"/>
          <w:i/>
          <w:w w:val="87"/>
          <w:sz w:val="18"/>
          <w:szCs w:val="18"/>
        </w:rPr>
        <w:t xml:space="preserve">Se- </w:t>
      </w:r>
      <w:r w:rsidRPr="00B72469">
        <w:rPr>
          <w:rFonts w:ascii="Times New Roman" w:eastAsia="Arial" w:hAnsi="Times New Roman" w:cs="Times New Roman"/>
          <w:i/>
          <w:sz w:val="18"/>
          <w:szCs w:val="18"/>
        </w:rPr>
        <w:t>curity</w:t>
      </w:r>
      <w:r w:rsidRPr="00B72469">
        <w:rPr>
          <w:rFonts w:ascii="Times New Roman" w:eastAsia="Arial" w:hAnsi="Times New Roman" w:cs="Times New Roman"/>
          <w:i/>
          <w:spacing w:val="-10"/>
          <w:sz w:val="18"/>
          <w:szCs w:val="18"/>
        </w:rPr>
        <w:t xml:space="preserve"> </w:t>
      </w:r>
      <w:r w:rsidRPr="00B72469">
        <w:rPr>
          <w:rFonts w:ascii="Times New Roman" w:eastAsia="Arial" w:hAnsi="Times New Roman" w:cs="Times New Roman"/>
          <w:i/>
          <w:w w:val="88"/>
          <w:sz w:val="18"/>
          <w:szCs w:val="18"/>
        </w:rPr>
        <w:t>Symposium</w:t>
      </w:r>
      <w:r w:rsidRPr="00B72469">
        <w:rPr>
          <w:rFonts w:ascii="Times New Roman" w:eastAsia="Arial" w:hAnsi="Times New Roman" w:cs="Times New Roman"/>
          <w:w w:val="88"/>
          <w:sz w:val="18"/>
          <w:szCs w:val="18"/>
        </w:rPr>
        <w:t>,</w:t>
      </w:r>
      <w:r w:rsidRPr="00B72469">
        <w:rPr>
          <w:rFonts w:ascii="Times New Roman" w:eastAsia="Arial" w:hAnsi="Times New Roman" w:cs="Times New Roman"/>
          <w:spacing w:val="-6"/>
          <w:w w:val="88"/>
          <w:sz w:val="18"/>
          <w:szCs w:val="18"/>
        </w:rPr>
        <w:t xml:space="preserve"> </w:t>
      </w:r>
      <w:r w:rsidRPr="00B72469">
        <w:rPr>
          <w:rFonts w:ascii="Times New Roman" w:eastAsia="Arial" w:hAnsi="Times New Roman" w:cs="Times New Roman"/>
          <w:w w:val="88"/>
          <w:sz w:val="18"/>
          <w:szCs w:val="18"/>
        </w:rPr>
        <w:t xml:space="preserve">Montreal, </w:t>
      </w:r>
      <w:r w:rsidRPr="00B72469">
        <w:rPr>
          <w:rFonts w:ascii="Times New Roman" w:eastAsia="Arial" w:hAnsi="Times New Roman" w:cs="Times New Roman"/>
          <w:spacing w:val="5"/>
          <w:w w:val="88"/>
          <w:sz w:val="18"/>
          <w:szCs w:val="18"/>
        </w:rPr>
        <w:t xml:space="preserve"> </w:t>
      </w:r>
      <w:r w:rsidRPr="00B72469">
        <w:rPr>
          <w:rFonts w:ascii="Times New Roman" w:eastAsia="Arial" w:hAnsi="Times New Roman" w:cs="Times New Roman"/>
          <w:w w:val="88"/>
          <w:sz w:val="18"/>
          <w:szCs w:val="18"/>
        </w:rPr>
        <w:t>Canada,</w:t>
      </w:r>
      <w:r w:rsidRPr="00B72469">
        <w:rPr>
          <w:rFonts w:ascii="Times New Roman" w:eastAsia="Arial" w:hAnsi="Times New Roman" w:cs="Times New Roman"/>
          <w:spacing w:val="-8"/>
          <w:w w:val="88"/>
          <w:sz w:val="18"/>
          <w:szCs w:val="18"/>
        </w:rPr>
        <w:t xml:space="preserve"> </w:t>
      </w:r>
      <w:r w:rsidRPr="00B72469">
        <w:rPr>
          <w:rFonts w:ascii="Times New Roman" w:eastAsia="Arial" w:hAnsi="Times New Roman" w:cs="Times New Roman"/>
          <w:w w:val="88"/>
          <w:sz w:val="18"/>
          <w:szCs w:val="18"/>
        </w:rPr>
        <w:t>2008.</w:t>
      </w:r>
      <w:r w:rsidRPr="00B72469">
        <w:rPr>
          <w:rFonts w:ascii="Times New Roman" w:eastAsia="Arial" w:hAnsi="Times New Roman" w:cs="Times New Roman"/>
          <w:spacing w:val="13"/>
          <w:w w:val="88"/>
          <w:sz w:val="18"/>
          <w:szCs w:val="18"/>
        </w:rPr>
        <w:t xml:space="preserve"> </w:t>
      </w:r>
      <w:proofErr w:type="gramStart"/>
      <w:r w:rsidRPr="00B72469">
        <w:rPr>
          <w:rFonts w:ascii="Times New Roman" w:eastAsia="Arial" w:hAnsi="Times New Roman" w:cs="Times New Roman"/>
          <w:sz w:val="18"/>
          <w:szCs w:val="18"/>
        </w:rPr>
        <w:t>USENIX</w:t>
      </w:r>
      <w:r w:rsidRPr="00B72469">
        <w:rPr>
          <w:rFonts w:ascii="Times New Roman" w:eastAsia="Arial" w:hAnsi="Times New Roman" w:cs="Times New Roman"/>
          <w:spacing w:val="-10"/>
          <w:sz w:val="18"/>
          <w:szCs w:val="18"/>
        </w:rPr>
        <w:t xml:space="preserve"> </w:t>
      </w:r>
      <w:r w:rsidRPr="00B72469">
        <w:rPr>
          <w:rFonts w:ascii="Times New Roman" w:eastAsia="Arial" w:hAnsi="Times New Roman" w:cs="Times New Roman"/>
          <w:sz w:val="18"/>
          <w:szCs w:val="18"/>
        </w:rPr>
        <w:t>Asso- ciation.</w:t>
      </w:r>
      <w:proofErr w:type="gramEnd"/>
    </w:p>
    <w:p w14:paraId="0AFED329" w14:textId="1EB33263" w:rsidR="00C24138" w:rsidRDefault="00C24138">
      <w:pPr>
        <w:widowControl/>
        <w:rPr>
          <w:rFonts w:ascii="Times New Roman" w:hAnsi="Times New Roman" w:cs="Times New Roman"/>
          <w:b/>
        </w:rPr>
      </w:pPr>
      <w:r>
        <w:rPr>
          <w:rFonts w:ascii="Times New Roman" w:hAnsi="Times New Roman" w:cs="Times New Roman"/>
          <w:b/>
        </w:rPr>
        <w:br w:type="page"/>
      </w:r>
    </w:p>
    <w:p w14:paraId="5BA0D4C8" w14:textId="1ECE7A69" w:rsidR="00676FEB" w:rsidRDefault="00C24138">
      <w:pPr>
        <w:rPr>
          <w:rFonts w:ascii="Times New Roman" w:hAnsi="Times New Roman" w:cs="Times New Roman"/>
          <w:b/>
        </w:rPr>
      </w:pPr>
      <w:r>
        <w:rPr>
          <w:rFonts w:ascii="Times New Roman" w:hAnsi="Times New Roman" w:cs="Times New Roman"/>
          <w:b/>
        </w:rPr>
        <w:lastRenderedPageBreak/>
        <w:t>Appendix B: Overview of Status of Clouds</w:t>
      </w:r>
    </w:p>
    <w:p w14:paraId="656F1830" w14:textId="77777777" w:rsidR="00C24138" w:rsidRPr="0042523F" w:rsidRDefault="00C24138" w:rsidP="00C24138">
      <w:pPr>
        <w:pStyle w:val="CM21"/>
        <w:spacing w:before="120"/>
        <w:jc w:val="both"/>
        <w:rPr>
          <w:rFonts w:ascii="MPTM" w:hAnsi="MPTM" w:cs="MPTM"/>
          <w:b/>
          <w:bCs/>
          <w:sz w:val="23"/>
          <w:szCs w:val="23"/>
        </w:rPr>
      </w:pPr>
      <w:r w:rsidRPr="000543ED">
        <w:rPr>
          <w:rFonts w:ascii="MPTM" w:hAnsi="MPTM" w:cs="MPTM"/>
          <w:b/>
          <w:bCs/>
          <w:sz w:val="23"/>
          <w:szCs w:val="23"/>
        </w:rPr>
        <w:t>1. I</w:t>
      </w:r>
      <w:r>
        <w:rPr>
          <w:rFonts w:ascii="MPTM" w:hAnsi="MPTM" w:cs="MPTM"/>
          <w:b/>
          <w:bCs/>
          <w:sz w:val="23"/>
          <w:szCs w:val="23"/>
        </w:rPr>
        <w:t>ntroduction</w:t>
      </w:r>
      <w:r>
        <w:rPr>
          <w:rFonts w:ascii="Times New Roman" w:hAnsi="Times New Roman" w:cs="Times New Roman"/>
          <w:sz w:val="18"/>
          <w:szCs w:val="16"/>
        </w:rPr>
        <w:t xml:space="preserve"> </w:t>
      </w:r>
    </w:p>
    <w:p w14:paraId="71FFD076" w14:textId="77777777" w:rsidR="00C24138" w:rsidRDefault="00C24138" w:rsidP="00C24138">
      <w:pPr>
        <w:pStyle w:val="HTMLPreformatted"/>
        <w:tabs>
          <w:tab w:val="left" w:pos="1080"/>
        </w:tabs>
        <w:rPr>
          <w:rFonts w:ascii="Times New Roman" w:hAnsi="Times New Roman" w:cs="Times New Roman"/>
          <w:sz w:val="18"/>
          <w:szCs w:val="16"/>
        </w:rPr>
      </w:pPr>
      <w:r w:rsidRPr="006F7DEC">
        <w:rPr>
          <w:rFonts w:ascii="Times New Roman" w:hAnsi="Times New Roman" w:cs="Times New Roman"/>
          <w:sz w:val="18"/>
          <w:szCs w:val="16"/>
        </w:rPr>
        <w:t>The importance of simulation</w:t>
      </w:r>
      <w:r>
        <w:rPr>
          <w:rFonts w:ascii="Times New Roman" w:hAnsi="Times New Roman" w:cs="Times New Roman"/>
          <w:sz w:val="18"/>
          <w:szCs w:val="16"/>
        </w:rPr>
        <w:t xml:space="preserve"> is well established with large programs, especially in Europe, USA, Japan and China supporting it in a variety of academic and government initiatives. The requirements and consequent architecture of large scale supercomputers is well understood although there are important challenges in meeting performance goals seen by international drives to reach first petascale (starting 15 years ago) and now exascale performance. Performance on closely coupled parallel simulations drives both hardware (low latency high bandwidth networks, high flop CPU’s) and software that can exploit it. Grids covered both the linkage of such computers and broader computing facilities. This has spurred rise in high throughput computing, workflow and service oriented architectures (Software as a service); concepts of lasting value. Major data intensive applications like LHC data analysis highlighted the many important pleasingly parallel applications that these were a major driver of Grid and many task systems. Now the strong commercial interest is driving clouds and we can ask how they fit in? Clouds offer o</w:t>
      </w:r>
      <w:r w:rsidRPr="00294D23">
        <w:rPr>
          <w:rFonts w:ascii="Times New Roman" w:hAnsi="Times New Roman" w:cs="Times New Roman"/>
          <w:sz w:val="18"/>
          <w:szCs w:val="16"/>
        </w:rPr>
        <w:t>n-demand service (elastic</w:t>
      </w:r>
      <w:r>
        <w:rPr>
          <w:rFonts w:ascii="Times New Roman" w:hAnsi="Times New Roman" w:cs="Times New Roman"/>
          <w:sz w:val="18"/>
          <w:szCs w:val="16"/>
        </w:rPr>
        <w:t>ity), e</w:t>
      </w:r>
      <w:r w:rsidRPr="00294D23">
        <w:rPr>
          <w:rFonts w:ascii="Times New Roman" w:hAnsi="Times New Roman" w:cs="Times New Roman"/>
          <w:sz w:val="18"/>
          <w:szCs w:val="16"/>
        </w:rPr>
        <w:t>conomies of scale from sharing</w:t>
      </w:r>
      <w:r>
        <w:rPr>
          <w:rFonts w:ascii="Times New Roman" w:hAnsi="Times New Roman" w:cs="Times New Roman"/>
          <w:sz w:val="18"/>
          <w:szCs w:val="16"/>
        </w:rPr>
        <w:t>, a plethora of new</w:t>
      </w:r>
      <w:r w:rsidRPr="00294D23">
        <w:rPr>
          <w:rFonts w:ascii="Times New Roman" w:hAnsi="Times New Roman" w:cs="Times New Roman"/>
          <w:sz w:val="18"/>
          <w:szCs w:val="16"/>
        </w:rPr>
        <w:t xml:space="preserve"> jobs making </w:t>
      </w:r>
      <w:r>
        <w:rPr>
          <w:rFonts w:ascii="Times New Roman" w:hAnsi="Times New Roman" w:cs="Times New Roman"/>
          <w:sz w:val="18"/>
          <w:szCs w:val="16"/>
        </w:rPr>
        <w:t>clouds</w:t>
      </w:r>
      <w:r w:rsidRPr="00294D23">
        <w:rPr>
          <w:rFonts w:ascii="Times New Roman" w:hAnsi="Times New Roman" w:cs="Times New Roman"/>
          <w:sz w:val="18"/>
          <w:szCs w:val="16"/>
        </w:rPr>
        <w:t xml:space="preserve"> attractive for students &amp; curricula</w:t>
      </w:r>
      <w:r>
        <w:rPr>
          <w:rFonts w:ascii="Times New Roman" w:hAnsi="Times New Roman" w:cs="Times New Roman"/>
          <w:sz w:val="18"/>
          <w:szCs w:val="16"/>
        </w:rPr>
        <w:t xml:space="preserve"> and several challenges including security. Clouds lie in between grids and HPC supercomputers in their synchronization costs so all the high throughput jobs run on grids should perform well on clouds. In this paper, we suggest that there is a class of explicitly parallel jobs that do not need the highest performance interconnect and will have good performance and good user experience on clouds. We describe this in an application analysis in section2. Of course, HPC supercomputers can do “all applications” subject to reservations about limited I/O (disk) capabilities. However, they are overkill for many problems and it seems better to reserve such machines for the high-end applications that require them and use commodity cloud environments when appropriate.</w:t>
      </w:r>
    </w:p>
    <w:p w14:paraId="7DED35B3" w14:textId="77777777" w:rsidR="00C24138" w:rsidRDefault="00C24138" w:rsidP="00C24138">
      <w:pPr>
        <w:pStyle w:val="HTMLPreformatted"/>
        <w:tabs>
          <w:tab w:val="left" w:pos="1080"/>
        </w:tabs>
        <w:rPr>
          <w:rFonts w:ascii="Times New Roman" w:hAnsi="Times New Roman" w:cs="Times New Roman"/>
          <w:sz w:val="18"/>
          <w:szCs w:val="16"/>
        </w:rPr>
      </w:pPr>
      <w:r>
        <w:rPr>
          <w:rFonts w:ascii="Times New Roman" w:hAnsi="Times New Roman" w:cs="Times New Roman"/>
          <w:sz w:val="18"/>
          <w:szCs w:val="16"/>
        </w:rPr>
        <w:t xml:space="preserve">We stress that clouds offer not just </w:t>
      </w:r>
      <w:proofErr w:type="gramStart"/>
      <w:r>
        <w:rPr>
          <w:rFonts w:ascii="Times New Roman" w:hAnsi="Times New Roman" w:cs="Times New Roman"/>
          <w:sz w:val="18"/>
          <w:szCs w:val="16"/>
        </w:rPr>
        <w:t>a new</w:t>
      </w:r>
      <w:proofErr w:type="gramEnd"/>
      <w:r>
        <w:rPr>
          <w:rFonts w:ascii="Times New Roman" w:hAnsi="Times New Roman" w:cs="Times New Roman"/>
          <w:sz w:val="18"/>
          <w:szCs w:val="16"/>
        </w:rPr>
        <w:t xml:space="preserve"> humongous data center architecture but striking new software models spurred by the competitive Platform as a Service PaaS market. In section 3 we focus on the possibilities suggested by MapReduce.</w:t>
      </w:r>
    </w:p>
    <w:p w14:paraId="10321788" w14:textId="77777777" w:rsidR="00C24138" w:rsidRDefault="00C24138" w:rsidP="00C24138">
      <w:pPr>
        <w:pStyle w:val="HTMLPreformatted"/>
        <w:tabs>
          <w:tab w:val="left" w:pos="1080"/>
        </w:tabs>
        <w:rPr>
          <w:rFonts w:ascii="Times New Roman" w:hAnsi="Times New Roman" w:cs="Times New Roman"/>
          <w:sz w:val="18"/>
          <w:szCs w:val="16"/>
        </w:rPr>
      </w:pPr>
    </w:p>
    <w:p w14:paraId="6CBD677D" w14:textId="77777777" w:rsidR="00C24138" w:rsidRDefault="00C24138" w:rsidP="00C24138">
      <w:pPr>
        <w:pStyle w:val="ListParagraph"/>
        <w:ind w:left="0"/>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 xml:space="preserve">The term cloud is being in many ways so let’s first define a public data center model that describes the major offerings of Microsoft, Amazon and Google. Their data centers are composed of containers of racks of servers which number between 10,000 and a million.  Each server has 8 or more </w:t>
      </w:r>
      <w:proofErr w:type="gramStart"/>
      <w:r w:rsidRPr="006D39FD">
        <w:rPr>
          <w:rFonts w:ascii="Times New Roman" w:eastAsia="Times New Roman" w:hAnsi="Times New Roman" w:cs="Times New Roman"/>
          <w:sz w:val="18"/>
          <w:szCs w:val="16"/>
        </w:rPr>
        <w:t>cpu</w:t>
      </w:r>
      <w:proofErr w:type="gramEnd"/>
      <w:r w:rsidRPr="006D39FD">
        <w:rPr>
          <w:rFonts w:ascii="Times New Roman" w:eastAsia="Times New Roman" w:hAnsi="Times New Roman" w:cs="Times New Roman"/>
          <w:sz w:val="18"/>
          <w:szCs w:val="16"/>
        </w:rPr>
        <w:t xml:space="preserve"> cores and around 64GB of shared memory and one or more terabyte local disk drives.  GPUs or other accelerators are not common. There is a network that allows messages to be routed between any two servers, but the bisection bandwidth of the network is very low and the network protocols implement the full TCP/IP stack so that every server can be a full Internet host with optimized traffic between users on the Internet and the servers in the cloud.   In contrast supercomputer networks minimize interprocessor latency and maximize bisection bandwidth.  Application data communications on a supercomputer generally take place over specialized physical and data link layers of the network and interoperation with the Internet is usually very limited.</w:t>
      </w:r>
    </w:p>
    <w:p w14:paraId="39381142" w14:textId="77777777" w:rsidR="00C24138" w:rsidRPr="0042523F" w:rsidRDefault="00C24138" w:rsidP="00C24138">
      <w:pPr>
        <w:pStyle w:val="CM21"/>
        <w:spacing w:before="120"/>
        <w:jc w:val="both"/>
        <w:rPr>
          <w:rFonts w:ascii="MPTM" w:hAnsi="MPTM" w:cs="MPTM"/>
          <w:b/>
          <w:bCs/>
          <w:sz w:val="23"/>
          <w:szCs w:val="23"/>
        </w:rPr>
      </w:pPr>
      <w:r>
        <w:rPr>
          <w:rFonts w:ascii="MPTM" w:hAnsi="MPTM" w:cs="MPTM"/>
          <w:b/>
          <w:bCs/>
          <w:sz w:val="23"/>
          <w:szCs w:val="23"/>
        </w:rPr>
        <w:t>2</w:t>
      </w:r>
      <w:r w:rsidRPr="000543ED">
        <w:rPr>
          <w:rFonts w:ascii="MPTM" w:hAnsi="MPTM" w:cs="MPTM"/>
          <w:b/>
          <w:bCs/>
          <w:sz w:val="23"/>
          <w:szCs w:val="23"/>
        </w:rPr>
        <w:t xml:space="preserve">. </w:t>
      </w:r>
      <w:r>
        <w:rPr>
          <w:rFonts w:ascii="MPTM" w:hAnsi="MPTM" w:cs="MPTM"/>
          <w:b/>
          <w:bCs/>
          <w:sz w:val="23"/>
          <w:szCs w:val="23"/>
        </w:rPr>
        <w:t>A Cloud Defined</w:t>
      </w:r>
      <w:r w:rsidRPr="000543ED">
        <w:rPr>
          <w:rFonts w:ascii="MPTM" w:hAnsi="MPTM" w:cs="MPTM"/>
          <w:b/>
          <w:bCs/>
          <w:sz w:val="23"/>
          <w:szCs w:val="23"/>
        </w:rPr>
        <w:t xml:space="preserve"> </w:t>
      </w:r>
      <w:r>
        <w:rPr>
          <w:rFonts w:ascii="Times New Roman" w:hAnsi="Times New Roman" w:cs="Times New Roman"/>
          <w:sz w:val="18"/>
          <w:szCs w:val="16"/>
        </w:rPr>
        <w:t xml:space="preserve"> </w:t>
      </w:r>
    </w:p>
    <w:p w14:paraId="36FAEBB7" w14:textId="77777777" w:rsidR="00C24138" w:rsidRPr="006D39FD" w:rsidRDefault="00C24138" w:rsidP="00C24138">
      <w:pPr>
        <w:pStyle w:val="ListParagraph"/>
        <w:ind w:left="0"/>
        <w:rPr>
          <w:rFonts w:ascii="Times New Roman" w:eastAsia="Times New Roman" w:hAnsi="Times New Roman" w:cs="Times New Roman"/>
          <w:sz w:val="18"/>
          <w:szCs w:val="16"/>
        </w:rPr>
      </w:pPr>
    </w:p>
    <w:p w14:paraId="5331A40B" w14:textId="77777777" w:rsidR="00C24138" w:rsidRPr="006D39FD" w:rsidRDefault="00C24138" w:rsidP="00C24138">
      <w:pPr>
        <w:pStyle w:val="ListParagraph"/>
        <w:ind w:left="0"/>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Each server in the data center is host to one or more virtual machines and the cloud runs a “fabric controller” which manages large sets of VMs fort scheduling and fault tolerance across the servers and acts as the operating system for the data center. An application running on the data center consists of one or more complete VM instances that implement a web service.   The  basic unit of scheduling involves the deployment of one or more entire operating systems, which is much slower than installing and starting an application on a running OS.   Most large scale cloud services are intended to run 24x7, so this long start-up time is negligiblen although running a “batch” application on a large number of servers can be very inefficient because of the long time it may take to deploy all the needed VMs.  Data in a data center is stored and distributed over many spinning disks in the cloud servers.  This is a very different model than found in a large supercomputer, where data is stored in network attached storage.  Local disks on the servers of supercomputers are not frequently used for data storage.</w:t>
      </w:r>
    </w:p>
    <w:p w14:paraId="326F2EA9" w14:textId="77777777" w:rsidR="00C24138" w:rsidRPr="006D39FD" w:rsidRDefault="00C24138" w:rsidP="00C24138">
      <w:pPr>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There are more types of clouds than is described by this public data center model.  For example, to address a technical computing market, Amazon has introduced a specialized HPC cloud that uses a network with full bisection bandwidth and supports GPGPUs. The major commercial clouds offer higher level capabilities -- commonly termed Platform as a Service PaaS – built on a basic scalable IaaS Infrastructure as a Service. For technical computing, important platform components include tables, queues, database, monitoring, roles (Azure), and the cloud characteristic of elasticity (automatic scaling).  MapReduce, which is discussed below, is another major platform service offered by these clouds.  Currently the different clouds have different platforms although the Azure and Amazon platforms have many similarities. The Google Platform is targeted at scalable web applications and not as broadly used in technical computing community as Amazon or Azure, but it has been used on some very impressive projects. We expect more academic interest in PaaS as the value of platform capabilities become clearer.</w:t>
      </w:r>
    </w:p>
    <w:p w14:paraId="6E5DDC1D" w14:textId="77777777" w:rsidR="00C24138" w:rsidRPr="006D39FD" w:rsidRDefault="00C24138" w:rsidP="00C24138">
      <w:pPr>
        <w:rPr>
          <w:rFonts w:ascii="Times New Roman" w:eastAsia="Times New Roman" w:hAnsi="Times New Roman" w:cs="Times New Roman"/>
          <w:sz w:val="18"/>
          <w:szCs w:val="16"/>
        </w:rPr>
      </w:pPr>
      <w:r w:rsidRPr="006D39FD">
        <w:rPr>
          <w:rFonts w:ascii="Times New Roman" w:eastAsia="Times New Roman" w:hAnsi="Times New Roman" w:cs="Times New Roman"/>
          <w:sz w:val="18"/>
          <w:szCs w:val="16"/>
        </w:rPr>
        <w:t xml:space="preserve">“Private clouds” are small dedicated data centers that have various combinations of the properties above and typically use one of the four major open source (academic) cloud environments Eucalyptus, Nimbus, OpenStack and OpenNebula (Europe) which focus at the IaaS level with interfaces similar to Amazon. FutureGrid is an NSF research testbed for cloud technologies and it operates a grid of cloud deployments running on modest sized server clusters with support for all four academic IaaS. Private clouds do not fully support the interesting platform features of commercial clouds. Open source Hadoop and Twister offer MapReduce features similar to those on commercial cloud platforms and there are open source possibilities for platform features like queues (RabbitMQ, ActiveMQ) and distributed data management system (Apache Cassandra). However, there is no complete packaging of PaaS features available today for academic or private clouds. Thus interoperability </w:t>
      </w:r>
      <w:r w:rsidRPr="006D39FD">
        <w:rPr>
          <w:rFonts w:ascii="Times New Roman" w:eastAsia="Times New Roman" w:hAnsi="Times New Roman" w:cs="Times New Roman"/>
          <w:sz w:val="18"/>
          <w:szCs w:val="16"/>
        </w:rPr>
        <w:lastRenderedPageBreak/>
        <w:t>between private and commercial clouds is currently only at IaaS level where it is possible to reconfigure images between the different virtualization choices and there is an active cloud standards activity. The major commercial virtualization products such as VMware and Hyper-V are also important for private clouds but also do not have built-in PaaS capabilities.</w:t>
      </w:r>
    </w:p>
    <w:p w14:paraId="21D232C2" w14:textId="77777777" w:rsidR="00C24138" w:rsidRDefault="00C24138" w:rsidP="00C24138">
      <w:pPr>
        <w:pStyle w:val="CM21"/>
        <w:spacing w:before="120"/>
        <w:jc w:val="both"/>
        <w:rPr>
          <w:rFonts w:ascii="MPTM" w:hAnsi="MPTM" w:cs="MPTM"/>
          <w:b/>
          <w:bCs/>
          <w:sz w:val="23"/>
          <w:szCs w:val="23"/>
        </w:rPr>
      </w:pPr>
      <w:r>
        <w:rPr>
          <w:rFonts w:ascii="MPTM" w:hAnsi="MPTM" w:cs="MPTM"/>
          <w:b/>
          <w:bCs/>
          <w:sz w:val="23"/>
          <w:szCs w:val="23"/>
        </w:rPr>
        <w:t>3. Mapping Applications to Clouds</w:t>
      </w:r>
    </w:p>
    <w:p w14:paraId="17F1F773" w14:textId="77777777" w:rsidR="00C24138" w:rsidRDefault="00C24138" w:rsidP="00C24138">
      <w:pPr>
        <w:pStyle w:val="NoSpacing"/>
        <w:rPr>
          <w:sz w:val="18"/>
          <w:szCs w:val="18"/>
        </w:rPr>
      </w:pPr>
      <w:r>
        <w:rPr>
          <w:noProof/>
        </w:rPr>
        <mc:AlternateContent>
          <mc:Choice Requires="wpg">
            <w:drawing>
              <wp:anchor distT="0" distB="0" distL="114300" distR="114300" simplePos="0" relativeHeight="251991040" behindDoc="1" locked="0" layoutInCell="1" allowOverlap="1" wp14:anchorId="67857FCC" wp14:editId="0784B551">
                <wp:simplePos x="0" y="0"/>
                <wp:positionH relativeFrom="column">
                  <wp:posOffset>-14605</wp:posOffset>
                </wp:positionH>
                <wp:positionV relativeFrom="paragraph">
                  <wp:posOffset>56515</wp:posOffset>
                </wp:positionV>
                <wp:extent cx="4399280" cy="2818765"/>
                <wp:effectExtent l="0" t="0" r="1270" b="635"/>
                <wp:wrapTight wrapText="bothSides">
                  <wp:wrapPolygon edited="0">
                    <wp:start x="0" y="0"/>
                    <wp:lineTo x="0" y="21459"/>
                    <wp:lineTo x="21419" y="21459"/>
                    <wp:lineTo x="21513" y="19561"/>
                    <wp:lineTo x="21513" y="0"/>
                    <wp:lineTo x="0" y="0"/>
                  </wp:wrapPolygon>
                </wp:wrapTight>
                <wp:docPr id="6" name="Group 6"/>
                <wp:cNvGraphicFramePr/>
                <a:graphic xmlns:a="http://schemas.openxmlformats.org/drawingml/2006/main">
                  <a:graphicData uri="http://schemas.microsoft.com/office/word/2010/wordprocessingGroup">
                    <wpg:wgp>
                      <wpg:cNvGrpSpPr/>
                      <wpg:grpSpPr>
                        <a:xfrm>
                          <a:off x="0" y="0"/>
                          <a:ext cx="4399280" cy="2818765"/>
                          <a:chOff x="0" y="0"/>
                          <a:chExt cx="4399472" cy="2819112"/>
                        </a:xfrm>
                      </wpg:grpSpPr>
                      <wps:wsp>
                        <wps:cNvPr id="7" name="Text Box 2"/>
                        <wps:cNvSpPr txBox="1">
                          <a:spLocks noChangeArrowheads="1"/>
                        </wps:cNvSpPr>
                        <wps:spPr bwMode="auto">
                          <a:xfrm>
                            <a:off x="0" y="2544792"/>
                            <a:ext cx="4352290" cy="274320"/>
                          </a:xfrm>
                          <a:prstGeom prst="rect">
                            <a:avLst/>
                          </a:prstGeom>
                          <a:solidFill>
                            <a:srgbClr val="FFFFFF"/>
                          </a:solidFill>
                          <a:ln w="9525">
                            <a:noFill/>
                            <a:miter lim="800000"/>
                            <a:headEnd/>
                            <a:tailEnd/>
                          </a:ln>
                        </wps:spPr>
                        <wps:txbx>
                          <w:txbxContent>
                            <w:p w14:paraId="73186674" w14:textId="77777777" w:rsidR="003E65E7" w:rsidRPr="00480192" w:rsidRDefault="003E65E7" w:rsidP="00C24138">
                              <w:pPr>
                                <w:rPr>
                                  <w:bCs/>
                                  <w:i/>
                                  <w:sz w:val="20"/>
                                </w:rPr>
                              </w:pPr>
                              <w:r w:rsidRPr="00480192">
                                <w:rPr>
                                  <w:i/>
                                  <w:sz w:val="20"/>
                                </w:rPr>
                                <w:t>Fi</w:t>
                              </w:r>
                              <w:r w:rsidRPr="00480192">
                                <w:rPr>
                                  <w:bCs/>
                                  <w:i/>
                                  <w:sz w:val="20"/>
                                </w:rPr>
                                <w:t>g 1: Forms of Parallelism and their application on Clouds and Supercomputers</w:t>
                              </w:r>
                            </w:p>
                            <w:p w14:paraId="0A1F5B37" w14:textId="77777777" w:rsidR="003E65E7" w:rsidRDefault="003E65E7" w:rsidP="00C24138"/>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rotWithShape="1">
                          <a:blip r:embed="rId1400">
                            <a:extLst>
                              <a:ext uri="{28A0092B-C50C-407E-A947-70E740481C1C}">
                                <a14:useLocalDpi xmlns:a14="http://schemas.microsoft.com/office/drawing/2010/main" val="0"/>
                              </a:ext>
                            </a:extLst>
                          </a:blip>
                          <a:srcRect l="1697" t="10818" r="3027" b="14968"/>
                          <a:stretch/>
                        </pic:blipFill>
                        <pic:spPr bwMode="auto">
                          <a:xfrm>
                            <a:off x="43132" y="0"/>
                            <a:ext cx="4356340" cy="2544792"/>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6" o:spid="_x0000_s1094" style="position:absolute;margin-left:-1.15pt;margin-top:4.45pt;width:346.4pt;height:221.95pt;z-index:-251325440" coordsize="43994,2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">
                <v:shape id="Text Box 2" o:spid="_x0000_s1095" type="#_x0000_t202" style="position:absolute;top:25447;width:4352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14:paraId="73186674" w14:textId="77777777" w:rsidR="003E65E7" w:rsidRPr="00480192" w:rsidRDefault="003E65E7" w:rsidP="00C24138">
                        <w:pPr>
                          <w:rPr>
                            <w:bCs/>
                            <w:i/>
                            <w:sz w:val="20"/>
                          </w:rPr>
                        </w:pPr>
                        <w:r w:rsidRPr="00480192">
                          <w:rPr>
                            <w:i/>
                            <w:sz w:val="20"/>
                          </w:rPr>
                          <w:t>Fi</w:t>
                        </w:r>
                        <w:r w:rsidRPr="00480192">
                          <w:rPr>
                            <w:bCs/>
                            <w:i/>
                            <w:sz w:val="20"/>
                          </w:rPr>
                          <w:t>g 1: Forms of Parallelism and their application on Clouds and Supercomputers</w:t>
                        </w:r>
                      </w:p>
                      <w:p w14:paraId="0A1F5B37" w14:textId="77777777" w:rsidR="003E65E7" w:rsidRDefault="003E65E7" w:rsidP="00C24138"/>
                    </w:txbxContent>
                  </v:textbox>
                </v:shape>
                <v:shape id="Picture 9" o:spid="_x0000_s1096" type="#_x0000_t75" style="position:absolute;left:431;width:43563;height:254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Se7DAAAA2gAAAA8AAABkcnMvZG93bnJldi54bWxEj0FrwkAUhO+C/2F5hd7MpkJFU1cRqaXg&#10;yaglx2f2NQnNvg3ZNUn/vSsIHoeZ+YZZrgdTi45aV1lW8BbFIIhzqysuFJyOu8kchPPIGmvLpOCf&#10;HKxX49ESE217PlCX+kIECLsEFZTeN4mULi/JoItsQxy8X9sa9EG2hdQt9gFuajmN45k0WHFYKLGh&#10;bUn5X3o1Cs7ZiaaZ2++um8Xx53J5x8/0a6bU68uw+QDhafDP8KP9rRUs4H4l3AC5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y5J7sMAAADaAAAADwAAAAAAAAAAAAAAAACf&#10;AgAAZHJzL2Rvd25yZXYueG1sUEsFBgAAAAAEAAQA9wAAAI8DAAAAAA==&#10;">
                  <v:imagedata r:id="rId1401" o:title="" croptop="7090f" cropbottom="9809f" cropleft="1112f" cropright="1984f"/>
                  <v:path arrowok="t"/>
                </v:shape>
                <w10:wrap type="tight"/>
              </v:group>
            </w:pict>
          </mc:Fallback>
        </mc:AlternateContent>
      </w:r>
      <w:r w:rsidRPr="00690F35">
        <w:rPr>
          <w:rFonts w:eastAsia="Times New Roman"/>
          <w:sz w:val="18"/>
          <w:szCs w:val="18"/>
        </w:rPr>
        <w:t xml:space="preserve">Previously </w:t>
      </w:r>
      <w:r>
        <w:rPr>
          <w:sz w:val="18"/>
          <w:szCs w:val="18"/>
        </w:rPr>
        <w:t>we</w:t>
      </w:r>
      <w:r w:rsidRPr="00690F35">
        <w:rPr>
          <w:sz w:val="18"/>
          <w:szCs w:val="18"/>
        </w:rPr>
        <w:t xml:space="preserve"> discussed mapping applications to different hardware and software in terms of 5 “Application Architectures”</w:t>
      </w:r>
      <w:r w:rsidRPr="00690F35">
        <w:rPr>
          <w:sz w:val="18"/>
          <w:szCs w:val="18"/>
        </w:rPr>
        <w:fldChar w:fldCharType="begin"/>
      </w:r>
      <w:r>
        <w:rPr>
          <w:sz w:val="18"/>
          <w:szCs w:val="18"/>
        </w:rPr>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Pr="00690F35">
        <w:rPr>
          <w:sz w:val="18"/>
          <w:szCs w:val="18"/>
        </w:rPr>
        <w:fldChar w:fldCharType="separate"/>
      </w:r>
      <w:r>
        <w:rPr>
          <w:noProof/>
          <w:sz w:val="18"/>
          <w:szCs w:val="18"/>
        </w:rPr>
        <w:t>[</w:t>
      </w:r>
      <w:hyperlink w:anchor="_ENREF_1" w:tooltip="Fox, 1994 #2487" w:history="1">
        <w:r>
          <w:rPr>
            <w:noProof/>
            <w:sz w:val="18"/>
            <w:szCs w:val="18"/>
          </w:rPr>
          <w:t>1</w:t>
        </w:r>
      </w:hyperlink>
      <w:r>
        <w:rPr>
          <w:noProof/>
          <w:sz w:val="18"/>
          <w:szCs w:val="18"/>
        </w:rPr>
        <w:t>]</w:t>
      </w:r>
      <w:r w:rsidRPr="00690F35">
        <w:rPr>
          <w:sz w:val="18"/>
          <w:szCs w:val="18"/>
        </w:rPr>
        <w:fldChar w:fldCharType="end"/>
      </w:r>
      <w:r>
        <w:rPr>
          <w:sz w:val="18"/>
          <w:szCs w:val="18"/>
        </w:rPr>
        <w:t xml:space="preserve"> mainly aimed at simulations and extended it to </w:t>
      </w:r>
      <w:r w:rsidRPr="00690F35">
        <w:rPr>
          <w:sz w:val="18"/>
          <w:szCs w:val="18"/>
        </w:rPr>
        <w:t xml:space="preserve">data intensive computing </w:t>
      </w:r>
      <w:r w:rsidRPr="00690F35">
        <w:rPr>
          <w:sz w:val="18"/>
          <w:szCs w:val="18"/>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Pr>
          <w:sz w:val="18"/>
          <w:szCs w:val="18"/>
        </w:rPr>
        <w:instrText xml:space="preserve"> ADDIN EN.CITE </w:instrText>
      </w:r>
      <w:r>
        <w:rPr>
          <w:sz w:val="18"/>
          <w:szCs w:val="18"/>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Pr>
          <w:sz w:val="18"/>
          <w:szCs w:val="18"/>
        </w:rPr>
        <w:instrText xml:space="preserve"> ADDIN EN.CITE.DATA </w:instrText>
      </w:r>
      <w:r>
        <w:rPr>
          <w:sz w:val="18"/>
          <w:szCs w:val="18"/>
        </w:rPr>
      </w:r>
      <w:r>
        <w:rPr>
          <w:sz w:val="18"/>
          <w:szCs w:val="18"/>
        </w:rPr>
        <w:fldChar w:fldCharType="end"/>
      </w:r>
      <w:r w:rsidRPr="00690F35">
        <w:rPr>
          <w:sz w:val="18"/>
          <w:szCs w:val="18"/>
        </w:rPr>
      </w:r>
      <w:r w:rsidRPr="00690F35">
        <w:rPr>
          <w:sz w:val="18"/>
          <w:szCs w:val="18"/>
        </w:rPr>
        <w:fldChar w:fldCharType="separate"/>
      </w:r>
      <w:r>
        <w:rPr>
          <w:noProof/>
          <w:sz w:val="18"/>
          <w:szCs w:val="18"/>
        </w:rPr>
        <w:t>[</w:t>
      </w:r>
      <w:hyperlink w:anchor="_ENREF_2" w:tooltip="Jaliya Ekanayake, 2010 #563" w:history="1">
        <w:r>
          <w:rPr>
            <w:noProof/>
            <w:sz w:val="18"/>
            <w:szCs w:val="18"/>
          </w:rPr>
          <w:t>2</w:t>
        </w:r>
      </w:hyperlink>
      <w:r>
        <w:rPr>
          <w:noProof/>
          <w:sz w:val="18"/>
          <w:szCs w:val="18"/>
        </w:rPr>
        <w:t xml:space="preserve">, </w:t>
      </w:r>
      <w:hyperlink w:anchor="_ENREF_3" w:tooltip="Judy Qiu, 2009 #632" w:history="1">
        <w:r>
          <w:rPr>
            <w:noProof/>
            <w:sz w:val="18"/>
            <w:szCs w:val="18"/>
          </w:rPr>
          <w:t>3</w:t>
        </w:r>
      </w:hyperlink>
      <w:r>
        <w:rPr>
          <w:noProof/>
          <w:sz w:val="18"/>
          <w:szCs w:val="18"/>
        </w:rPr>
        <w:t>]</w:t>
      </w:r>
      <w:r w:rsidRPr="00690F35">
        <w:rPr>
          <w:sz w:val="18"/>
          <w:szCs w:val="18"/>
        </w:rPr>
        <w:fldChar w:fldCharType="end"/>
      </w:r>
      <w:r w:rsidRPr="00690F35">
        <w:rPr>
          <w:sz w:val="18"/>
          <w:szCs w:val="18"/>
        </w:rPr>
        <w:t xml:space="preserve">. </w:t>
      </w:r>
      <w:r>
        <w:rPr>
          <w:sz w:val="18"/>
          <w:szCs w:val="18"/>
        </w:rPr>
        <w:t>One category, synchronous,</w:t>
      </w:r>
      <w:r w:rsidRPr="00690F35">
        <w:rPr>
          <w:sz w:val="18"/>
          <w:szCs w:val="18"/>
        </w:rPr>
        <w:t xml:space="preserve"> was popular 20 years ago but is no longer significant. It describes applications that can be parallelized with each decomposed unit run</w:t>
      </w:r>
      <w:r>
        <w:rPr>
          <w:sz w:val="18"/>
          <w:szCs w:val="18"/>
        </w:rPr>
        <w:t>ning</w:t>
      </w:r>
      <w:r w:rsidRPr="00690F35">
        <w:rPr>
          <w:sz w:val="18"/>
          <w:szCs w:val="18"/>
        </w:rPr>
        <w:t xml:space="preserve"> the identical machine instruction at each time.  </w:t>
      </w:r>
      <w:r>
        <w:rPr>
          <w:sz w:val="18"/>
          <w:szCs w:val="18"/>
        </w:rPr>
        <w:t xml:space="preserve">Another category, asynchronous is typically not important in practical computational science and engineering. There was also a category of metaproblems, which describe the domain supported by workflow with coarse grain interlinked components. The other categories were pleasingly parallel (essentially independent) and loosely (bulk) synchronous which are critical application classes that possibly combined in metaproblems describe the bulk of eScience. </w:t>
      </w:r>
      <w:proofErr w:type="gramStart"/>
      <w:r>
        <w:rPr>
          <w:sz w:val="18"/>
          <w:szCs w:val="18"/>
        </w:rPr>
        <w:t>As mentioned above, pleasingly parallel problems whether parameter searches for simulations or analysis of independent data chunks (as in LHC events) are very suitable for clouds.</w:t>
      </w:r>
      <w:proofErr w:type="gramEnd"/>
      <w:r>
        <w:rPr>
          <w:sz w:val="18"/>
          <w:szCs w:val="18"/>
        </w:rPr>
        <w:t xml:space="preserve"> Loosely synchronous problems include partial differential equation solution and particle dynamics and after parallelization, consist of a succession of compute-communication phases. </w:t>
      </w:r>
    </w:p>
    <w:p w14:paraId="38AEA861" w14:textId="77777777" w:rsidR="00C24138" w:rsidRDefault="00C24138" w:rsidP="00C24138">
      <w:pPr>
        <w:pStyle w:val="NoSpacing"/>
        <w:rPr>
          <w:sz w:val="18"/>
          <w:szCs w:val="18"/>
        </w:rPr>
      </w:pPr>
    </w:p>
    <w:p w14:paraId="1F7E7485" w14:textId="77777777" w:rsidR="00C24138" w:rsidRDefault="00C24138" w:rsidP="00C24138">
      <w:pPr>
        <w:pStyle w:val="NoSpacing"/>
        <w:rPr>
          <w:sz w:val="18"/>
          <w:szCs w:val="18"/>
        </w:rPr>
      </w:pPr>
      <w:r w:rsidRPr="00D414D4">
        <w:rPr>
          <w:sz w:val="18"/>
          <w:szCs w:val="18"/>
        </w:rPr>
        <w:t xml:space="preserve">Clouds naturally exploit parallelism from multiple users or usages.  The Internet of things will drive many applications of the cloud.  It is projected that there will soon be 50 billion devices on the Internet.  Most will be small sensors that send streams of information into the cloud where it will be processed and integrated with other streams and turned into knowledge that will help our lives in a million small and big ways.  It is not unreasonabl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w:t>
      </w:r>
      <w:r>
        <w:rPr>
          <w:sz w:val="18"/>
          <w:szCs w:val="18"/>
        </w:rPr>
        <w:t xml:space="preserve">and the current AFRL project </w:t>
      </w:r>
      <w:r w:rsidRPr="00D414D4">
        <w:rPr>
          <w:sz w:val="18"/>
          <w:szCs w:val="18"/>
        </w:rPr>
        <w:t>build on this vision</w:t>
      </w:r>
      <w:r>
        <w:rPr>
          <w:sz w:val="18"/>
          <w:szCs w:val="18"/>
        </w:rPr>
        <w:t xml:space="preserve">. We </w:t>
      </w:r>
      <w:r w:rsidRPr="00D414D4">
        <w:rPr>
          <w:sz w:val="18"/>
          <w:szCs w:val="18"/>
        </w:rPr>
        <w:t xml:space="preserve">expect a growth in </w:t>
      </w:r>
      <w:r>
        <w:rPr>
          <w:sz w:val="18"/>
          <w:szCs w:val="18"/>
        </w:rPr>
        <w:t xml:space="preserve">these areas with emergence of </w:t>
      </w:r>
      <w:r w:rsidRPr="00D414D4">
        <w:rPr>
          <w:sz w:val="18"/>
          <w:szCs w:val="18"/>
        </w:rPr>
        <w:t>cloud supported/controlled robotics.</w:t>
      </w:r>
    </w:p>
    <w:p w14:paraId="5148DFA4" w14:textId="77777777" w:rsidR="00C24138" w:rsidRDefault="00C24138" w:rsidP="00C24138">
      <w:pPr>
        <w:pStyle w:val="NoSpacing"/>
        <w:rPr>
          <w:sz w:val="18"/>
          <w:szCs w:val="18"/>
        </w:rPr>
      </w:pPr>
    </w:p>
    <w:p w14:paraId="73B881CC" w14:textId="77777777" w:rsidR="00C24138" w:rsidRPr="00EC399F" w:rsidRDefault="00C24138" w:rsidP="00C24138">
      <w:pPr>
        <w:spacing w:after="120" w:line="240" w:lineRule="auto"/>
        <w:jc w:val="both"/>
        <w:rPr>
          <w:rFonts w:ascii="Times New Roman" w:eastAsia="SimSun" w:hAnsi="Times New Roman" w:cs="Times New Roman"/>
          <w:sz w:val="18"/>
          <w:szCs w:val="18"/>
          <w:lang w:eastAsia="zh-CN"/>
        </w:rPr>
      </w:pPr>
      <w:r w:rsidRPr="00EC399F">
        <w:rPr>
          <w:rFonts w:ascii="Times New Roman" w:eastAsia="SimSun" w:hAnsi="Times New Roman" w:cs="Times New Roman"/>
          <w:sz w:val="18"/>
          <w:szCs w:val="18"/>
          <w:lang w:eastAsia="zh-CN"/>
        </w:rPr>
        <w:t>Looking at data intensive applications we can re-examine the pleasingly parallel and loosely synchronous category as shown in figure 1 above. This introduces map-only (identical to pleasing parallel), and separates off MapReduce and Iterative MapReduce classes from the large loosely synchronous class whose remaining members are the last sub category d) on the right of figure 1. This area requires HPC architectures with low latency high bandwidth interconnect. The MapReduce class b) consists of a single map (compute) phase followed by a reduction phase such as gathering together the results of queries following a</w:t>
      </w:r>
      <w:r>
        <w:rPr>
          <w:rFonts w:ascii="Times New Roman" w:eastAsia="SimSun" w:hAnsi="Times New Roman" w:cs="Times New Roman"/>
          <w:sz w:val="18"/>
          <w:szCs w:val="18"/>
          <w:lang w:eastAsia="zh-CN"/>
        </w:rPr>
        <w:t>n</w:t>
      </w:r>
      <w:r w:rsidRPr="00EC399F">
        <w:rPr>
          <w:rFonts w:ascii="Times New Roman" w:eastAsia="SimSun" w:hAnsi="Times New Roman" w:cs="Times New Roman"/>
          <w:sz w:val="18"/>
          <w:szCs w:val="18"/>
          <w:lang w:eastAsia="zh-CN"/>
        </w:rPr>
        <w:t xml:space="preserve"> Internet search or LHC data analysis (histogram) of different datasets. As implemented in Hadoop, one would normally communicate between Map and Reduce phases by writing and reading files. This leads to excellent fault tolerance and dynamic scheduling features. At SC11, there was some buzz in favor of data analytics and Hadoop but that this is not clear</w:t>
      </w:r>
      <w:r>
        <w:rPr>
          <w:rFonts w:ascii="Times New Roman" w:eastAsia="SimSun" w:hAnsi="Times New Roman" w:cs="Times New Roman"/>
          <w:sz w:val="18"/>
          <w:szCs w:val="18"/>
          <w:lang w:eastAsia="zh-CN"/>
        </w:rPr>
        <w:t>ly reasonable</w:t>
      </w:r>
      <w:r w:rsidRPr="00EC399F">
        <w:rPr>
          <w:rFonts w:ascii="Times New Roman" w:eastAsia="SimSun" w:hAnsi="Times New Roman" w:cs="Times New Roman"/>
          <w:sz w:val="18"/>
          <w:szCs w:val="18"/>
          <w:lang w:eastAsia="zh-CN"/>
        </w:rPr>
        <w:t xml:space="preserve"> as many data analysis (mining) applications involve kernels that do not fit Map only or MapReduce categories. Many algorithms including those with linear algebra (needing to be parallelized) fall into the category c) Iterative MapReduce in figure 1. Problems in this category consist of multiple (iterated) Map phases followed by reduction or collective operation communication phases. They do not have the many local communication messages typically needed in parallel simulations</w:t>
      </w:r>
      <w:r>
        <w:rPr>
          <w:rFonts w:ascii="Times New Roman" w:eastAsia="SimSun" w:hAnsi="Times New Roman" w:cs="Times New Roman"/>
          <w:sz w:val="18"/>
          <w:szCs w:val="18"/>
          <w:lang w:eastAsia="zh-CN"/>
        </w:rPr>
        <w:t xml:space="preserve"> shown in fig 1d)</w:t>
      </w:r>
      <w:r w:rsidRPr="00EC399F">
        <w:rPr>
          <w:rFonts w:ascii="Times New Roman" w:eastAsia="SimSun" w:hAnsi="Times New Roman" w:cs="Times New Roman"/>
          <w:sz w:val="18"/>
          <w:szCs w:val="18"/>
          <w:lang w:eastAsia="zh-CN"/>
        </w:rPr>
        <w:t xml:space="preserve"> but rather larger collective operations mixing compute and communication. We do not expect traditional MapReduce to be broadly useful but the Iterative extension is much more promising but the breadth of its applicability needs much more study. Iterative MapReduce is a programming model that can have the performance of MPI and the fault tolerance and dynamic flexibility of the original MapReduce. Open source Java Twister</w:t>
      </w:r>
      <w:r w:rsidRPr="00EC399F">
        <w:rPr>
          <w:rFonts w:ascii="Times New Roman" w:eastAsia="SimSun" w:hAnsi="Times New Roman" w:cs="Times New Roman"/>
          <w:sz w:val="18"/>
          <w:szCs w:val="18"/>
          <w:lang w:eastAsia="zh-CN"/>
        </w:rPr>
        <w:fldChar w:fldCharType="begin"/>
      </w:r>
      <w:r w:rsidRPr="00EC399F">
        <w:rPr>
          <w:rFonts w:ascii="Times New Roman" w:eastAsia="SimSun" w:hAnsi="Times New Roman" w:cs="Times New Roman"/>
          <w:sz w:val="18"/>
          <w:szCs w:val="18"/>
          <w:lang w:eastAsia="zh-CN"/>
        </w:rPr>
        <w:instrText xml:space="preserve"> ADDIN EN.CITE &lt;EndNote&gt;&lt;Cite&gt;&lt;Author&gt;SALSA Group&lt;/Author&gt;&lt;Year&gt;2010&lt;/Year&gt;&lt;RecNum&gt;2978&lt;/RecNum&gt;&lt;DisplayText&gt;[4, 5]&lt;/DisplayText&gt;&lt;record&gt;&lt;rec-number&gt;2978&lt;/rec-number&gt;&lt;foreign-keys&gt;&lt;key app="EN" db-id="rfx20pr9t5zxtmee0xn5fwzbxvw0r9vz2tee"&gt;2978&lt;/key&gt;&lt;key app="ENWeb" db-id="S3XF@wrtqgYAACB9Pr4"&gt;4208&lt;/key&gt;&lt;/foreign-keys&gt;&lt;ref-type name="Web Page"&gt;12&lt;/ref-type&gt;&lt;contributors&gt;&lt;authors&gt;&lt;author&gt;SALSA Group,&lt;/author&gt;&lt;/authors&gt;&lt;/contributors&gt;&lt;titles&gt;&lt;title&gt;Iterative MapReduce&lt;/title&gt;&lt;/titles&gt;&lt;pages&gt;Twister Home Page&lt;/pages&gt;&lt;volume&gt;2010&lt;/volume&gt;&lt;number&gt;November 7&lt;/number&gt;&lt;dates&gt;&lt;year&gt;2010&lt;/year&gt;&lt;/dates&gt;&lt;urls&gt;&lt;related-urls&gt;&lt;url&gt;http://www.iterativemapreduce.org/&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EC399F">
        <w:rPr>
          <w:rFonts w:ascii="Times New Roman" w:eastAsia="SimSun" w:hAnsi="Times New Roman" w:cs="Times New Roman"/>
          <w:sz w:val="18"/>
          <w:szCs w:val="18"/>
          <w:lang w:eastAsia="zh-CN"/>
        </w:rPr>
        <w:fldChar w:fldCharType="separate"/>
      </w:r>
      <w:r w:rsidRPr="00EC399F">
        <w:rPr>
          <w:rFonts w:ascii="Times New Roman" w:eastAsia="SimSun" w:hAnsi="Times New Roman" w:cs="Times New Roman"/>
          <w:sz w:val="18"/>
          <w:szCs w:val="18"/>
          <w:lang w:eastAsia="zh-CN"/>
        </w:rPr>
        <w:t>[</w:t>
      </w:r>
      <w:hyperlink w:anchor="_ENREF_4" w:tooltip="SALSA Group, 2010 #2978" w:history="1">
        <w:r w:rsidRPr="00EC399F">
          <w:rPr>
            <w:rFonts w:ascii="Times New Roman" w:eastAsia="SimSun" w:hAnsi="Times New Roman" w:cs="Times New Roman"/>
            <w:sz w:val="18"/>
            <w:szCs w:val="18"/>
            <w:lang w:eastAsia="zh-CN"/>
          </w:rPr>
          <w:t>4</w:t>
        </w:r>
      </w:hyperlink>
      <w:r w:rsidRPr="00EC399F">
        <w:rPr>
          <w:rFonts w:ascii="Times New Roman" w:eastAsia="SimSun" w:hAnsi="Times New Roman" w:cs="Times New Roman"/>
          <w:sz w:val="18"/>
          <w:szCs w:val="18"/>
          <w:lang w:eastAsia="zh-CN"/>
        </w:rPr>
        <w:t xml:space="preserve">, </w:t>
      </w:r>
      <w:hyperlink w:anchor="_ENREF_5" w:tooltip="J.Ekanayake, 2010 #2635" w:history="1">
        <w:r w:rsidRPr="00EC399F">
          <w:rPr>
            <w:rFonts w:ascii="Times New Roman" w:eastAsia="SimSun" w:hAnsi="Times New Roman" w:cs="Times New Roman"/>
            <w:sz w:val="18"/>
            <w:szCs w:val="18"/>
            <w:lang w:eastAsia="zh-CN"/>
          </w:rPr>
          <w:t>5</w:t>
        </w:r>
      </w:hyperlink>
      <w:r w:rsidRPr="00EC399F">
        <w:rPr>
          <w:rFonts w:ascii="Times New Roman" w:eastAsia="SimSun" w:hAnsi="Times New Roman" w:cs="Times New Roman"/>
          <w:sz w:val="18"/>
          <w:szCs w:val="18"/>
          <w:lang w:eastAsia="zh-CN"/>
        </w:rPr>
        <w:t>]</w:t>
      </w:r>
      <w:r w:rsidRPr="00EC399F">
        <w:rPr>
          <w:rFonts w:ascii="Times New Roman" w:eastAsia="SimSun" w:hAnsi="Times New Roman" w:cs="Times New Roman"/>
          <w:sz w:val="18"/>
          <w:szCs w:val="18"/>
          <w:lang w:eastAsia="zh-CN"/>
        </w:rPr>
        <w:fldChar w:fldCharType="end"/>
      </w:r>
      <w:r w:rsidRPr="00EC399F">
        <w:rPr>
          <w:rFonts w:ascii="Times New Roman" w:eastAsia="SimSun" w:hAnsi="Times New Roman" w:cs="Times New Roman"/>
          <w:sz w:val="18"/>
          <w:szCs w:val="18"/>
          <w:lang w:eastAsia="zh-CN"/>
        </w:rPr>
        <w:t xml:space="preserve"> and Twister4Azure</w:t>
      </w:r>
      <w:r w:rsidRPr="00EC399F">
        <w:rPr>
          <w:rFonts w:ascii="Times New Roman" w:eastAsia="SimSun" w:hAnsi="Times New Roman" w:cs="Times New Roman"/>
          <w:sz w:val="18"/>
          <w:szCs w:val="18"/>
          <w:lang w:eastAsia="zh-CN"/>
        </w:rPr>
        <w:fldChar w:fldCharType="begin"/>
      </w:r>
      <w:r w:rsidRPr="00EC399F">
        <w:rPr>
          <w:rFonts w:ascii="Times New Roman" w:eastAsia="SimSun" w:hAnsi="Times New Roman" w:cs="Times New Roman"/>
          <w:sz w:val="18"/>
          <w:szCs w:val="18"/>
          <w:lang w:eastAsia="zh-CN"/>
        </w:rPr>
        <w:instrText xml:space="preserve"> ADDIN EN.CITE &lt;EndNote&gt;&lt;Cite&gt;&lt;RecNum&gt;3401&lt;/RecNum&gt;&lt;DisplayText&gt;[6, 7]&lt;/DisplayText&gt;&lt;record&gt;&lt;rec-number&gt;3401&lt;/rec-number&gt;&lt;foreign-keys&gt;&lt;key app="EN" db-id="rfx20pr9t5zxtmee0xn5fwzbxvw0r9vz2tee"&gt;3401&lt;/key&gt;&lt;/foreign-keys&gt;&lt;ref-type name="Web Page"&gt;12&lt;/ref-type&gt;&lt;contributors&gt;&lt;/contributors&gt;&lt;titles&gt;&lt;title&gt;Twister for Azure&lt;/title&gt;&lt;/titles&gt;&lt;volume&gt;2011&lt;/volume&gt;&lt;number&gt;May 21&lt;/number&gt;&lt;dates&gt;&lt;/dates&gt;&lt;urls&gt;&lt;related-urls&gt;&lt;url&gt;http://salsahpc.indiana.edu/twister4azure/&lt;/url&gt;&lt;/related-urls&gt;&lt;/urls&gt;&lt;/record&gt;&lt;/Cite&gt;&lt;Cite&gt;&lt;Author&gt;Thilina Gunarathne&lt;/Author&gt;&lt;Year&gt;2011&lt;/Year&gt;&lt;RecNum&gt;4455&lt;/RecNum&gt;&lt;record&gt;&lt;rec-number&gt;4455&lt;/rec-number&gt;&lt;foreign-keys&gt;&lt;key app="EN" db-id="rfx20pr9t5zxtmee0xn5fwzbxvw0r9vz2tee"&gt;44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IEEE/ACM International Conference on Utility and Cloud Computing UCC 2011&lt;/secondary-title&gt;&lt;/titles&gt;&lt;dates&gt;&lt;year&gt;2011&lt;/year&gt;&lt;pub-dates&gt;&lt;date&gt;December 5-7&lt;/date&gt;&lt;/pub-dates&gt;&lt;/dates&gt;&lt;pub-location&gt;Melbourne Australia&lt;/pub-location&gt;&lt;urls&gt;&lt;related-urls&gt;&lt;url&gt;http://www.cs.indiana.edu/~xqiu/scientific_applications_of_twister4azure_ucc_17_4.pdf&lt;/url&gt;&lt;/related-urls&gt;&lt;/urls&gt;&lt;/record&gt;&lt;/Cite&gt;&lt;/EndNote&gt;</w:instrText>
      </w:r>
      <w:r w:rsidRPr="00EC399F">
        <w:rPr>
          <w:rFonts w:ascii="Times New Roman" w:eastAsia="SimSun" w:hAnsi="Times New Roman" w:cs="Times New Roman"/>
          <w:sz w:val="18"/>
          <w:szCs w:val="18"/>
          <w:lang w:eastAsia="zh-CN"/>
        </w:rPr>
        <w:fldChar w:fldCharType="separate"/>
      </w:r>
      <w:r w:rsidRPr="00EC399F">
        <w:rPr>
          <w:rFonts w:ascii="Times New Roman" w:eastAsia="SimSun" w:hAnsi="Times New Roman" w:cs="Times New Roman"/>
          <w:sz w:val="18"/>
          <w:szCs w:val="18"/>
          <w:lang w:eastAsia="zh-CN"/>
        </w:rPr>
        <w:t>[</w:t>
      </w:r>
      <w:hyperlink w:anchor="_ENREF_6" w:tooltip=",  #3401" w:history="1">
        <w:r w:rsidRPr="00EC399F">
          <w:rPr>
            <w:rFonts w:ascii="Times New Roman" w:eastAsia="SimSun" w:hAnsi="Times New Roman" w:cs="Times New Roman"/>
            <w:sz w:val="18"/>
            <w:szCs w:val="18"/>
            <w:lang w:eastAsia="zh-CN"/>
          </w:rPr>
          <w:t>6</w:t>
        </w:r>
      </w:hyperlink>
      <w:r w:rsidRPr="00EC399F">
        <w:rPr>
          <w:rFonts w:ascii="Times New Roman" w:eastAsia="SimSun" w:hAnsi="Times New Roman" w:cs="Times New Roman"/>
          <w:sz w:val="18"/>
          <w:szCs w:val="18"/>
          <w:lang w:eastAsia="zh-CN"/>
        </w:rPr>
        <w:t xml:space="preserve">, </w:t>
      </w:r>
      <w:hyperlink w:anchor="_ENREF_7" w:tooltip="Thilina Gunarathne, 2011 #4455" w:history="1">
        <w:r w:rsidRPr="00EC399F">
          <w:rPr>
            <w:rFonts w:ascii="Times New Roman" w:eastAsia="SimSun" w:hAnsi="Times New Roman" w:cs="Times New Roman"/>
            <w:sz w:val="18"/>
            <w:szCs w:val="18"/>
            <w:lang w:eastAsia="zh-CN"/>
          </w:rPr>
          <w:t>7</w:t>
        </w:r>
      </w:hyperlink>
      <w:r w:rsidRPr="00EC399F">
        <w:rPr>
          <w:rFonts w:ascii="Times New Roman" w:eastAsia="SimSun" w:hAnsi="Times New Roman" w:cs="Times New Roman"/>
          <w:sz w:val="18"/>
          <w:szCs w:val="18"/>
          <w:lang w:eastAsia="zh-CN"/>
        </w:rPr>
        <w:t>]</w:t>
      </w:r>
      <w:r w:rsidRPr="00EC399F">
        <w:rPr>
          <w:rFonts w:ascii="Times New Roman" w:eastAsia="SimSun" w:hAnsi="Times New Roman" w:cs="Times New Roman"/>
          <w:sz w:val="18"/>
          <w:szCs w:val="18"/>
          <w:lang w:eastAsia="zh-CN"/>
        </w:rPr>
        <w:fldChar w:fldCharType="end"/>
      </w:r>
      <w:r w:rsidRPr="00EC399F">
        <w:rPr>
          <w:rFonts w:ascii="Times New Roman" w:eastAsia="SimSun" w:hAnsi="Times New Roman" w:cs="Times New Roman"/>
          <w:sz w:val="18"/>
          <w:szCs w:val="18"/>
          <w:lang w:eastAsia="zh-CN"/>
        </w:rPr>
        <w:t xml:space="preserve"> have been released a</w:t>
      </w:r>
      <w:r>
        <w:rPr>
          <w:rFonts w:ascii="Times New Roman" w:eastAsia="SimSun" w:hAnsi="Times New Roman" w:cs="Times New Roman"/>
          <w:sz w:val="18"/>
          <w:szCs w:val="18"/>
          <w:lang w:eastAsia="zh-CN"/>
        </w:rPr>
        <w:t xml:space="preserve">s an Iterative MapReduce framework. Figure 2 compares Twister4Azure with Amazon and a classic HPC configuration on a map-only case while figure 3 shows Azure4Twister having a smooth execution structure and modest communication overhead (the uncolored gaps) on a parallel data analytics algorithm. </w:t>
      </w:r>
      <w:r w:rsidRPr="00EC399F">
        <w:rPr>
          <w:rFonts w:ascii="Times New Roman" w:eastAsia="SimSun" w:hAnsi="Times New Roman" w:cs="Times New Roman"/>
          <w:sz w:val="18"/>
          <w:szCs w:val="18"/>
          <w:lang w:eastAsia="zh-CN"/>
        </w:rPr>
        <w:t xml:space="preserve">We expect the commonly used expectation maximization (EM) approach </w:t>
      </w:r>
      <w:r>
        <w:rPr>
          <w:rFonts w:ascii="Times New Roman" w:eastAsia="SimSun" w:hAnsi="Times New Roman" w:cs="Times New Roman"/>
          <w:sz w:val="18"/>
          <w:szCs w:val="18"/>
          <w:lang w:eastAsia="zh-CN"/>
        </w:rPr>
        <w:t xml:space="preserve">used for example in Multidimensional Scaling MDS application of fig 3, </w:t>
      </w:r>
      <w:r w:rsidRPr="00EC399F">
        <w:rPr>
          <w:rFonts w:ascii="Times New Roman" w:eastAsia="SimSun" w:hAnsi="Times New Roman" w:cs="Times New Roman"/>
          <w:sz w:val="18"/>
          <w:szCs w:val="18"/>
          <w:lang w:eastAsia="zh-CN"/>
        </w:rPr>
        <w:t xml:space="preserve">to be particularly attractive for iterative MapReduce as EM can have large compute/communication ratios. </w:t>
      </w:r>
      <w:r>
        <w:rPr>
          <w:rFonts w:ascii="Times New Roman" w:eastAsia="SimSun" w:hAnsi="Times New Roman" w:cs="Times New Roman"/>
          <w:sz w:val="18"/>
          <w:szCs w:val="18"/>
          <w:lang w:eastAsia="zh-CN"/>
        </w:rPr>
        <w:t>Category c)</w:t>
      </w:r>
      <w:r w:rsidRPr="00EC399F">
        <w:rPr>
          <w:rFonts w:ascii="Times New Roman" w:eastAsia="SimSun" w:hAnsi="Times New Roman" w:cs="Times New Roman"/>
          <w:sz w:val="18"/>
          <w:szCs w:val="18"/>
          <w:lang w:eastAsia="zh-CN"/>
        </w:rPr>
        <w:t xml:space="preserve"> extends the clear value of clouds in the categories a) and b) of figure 1.</w:t>
      </w:r>
    </w:p>
    <w:p w14:paraId="08586C8B" w14:textId="77777777" w:rsidR="00C24138" w:rsidRDefault="00C24138" w:rsidP="00C24138">
      <w:pPr>
        <w:pStyle w:val="CM21"/>
        <w:spacing w:before="120"/>
        <w:rPr>
          <w:rFonts w:ascii="MPTM" w:hAnsi="MPTM" w:cs="MPTM"/>
          <w:b/>
          <w:bCs/>
          <w:sz w:val="23"/>
          <w:szCs w:val="23"/>
        </w:rPr>
      </w:pPr>
      <w:r>
        <w:rPr>
          <w:rFonts w:ascii="MPTM" w:hAnsi="MPTM" w:cs="MPTM"/>
          <w:b/>
          <w:bCs/>
          <w:sz w:val="23"/>
          <w:szCs w:val="23"/>
        </w:rPr>
        <w:t>3. CLOUDS AND REPOSITORIES</w:t>
      </w:r>
    </w:p>
    <w:p w14:paraId="4348C6AB" w14:textId="77777777" w:rsidR="00C24138" w:rsidRPr="00901DE7" w:rsidRDefault="00C24138" w:rsidP="00C24138">
      <w:pPr>
        <w:pStyle w:val="CM21"/>
        <w:spacing w:before="120"/>
        <w:rPr>
          <w:rFonts w:ascii="Times New Roman" w:eastAsia="SimSun" w:hAnsi="Times New Roman" w:cs="Times New Roman"/>
          <w:sz w:val="18"/>
          <w:szCs w:val="18"/>
          <w:vertAlign w:val="subscript"/>
          <w:lang w:eastAsia="zh-CN"/>
        </w:rPr>
      </w:pPr>
      <w:r>
        <w:rPr>
          <w:rFonts w:ascii="Times New Roman" w:eastAsia="SimSun" w:hAnsi="Times New Roman" w:cs="Times New Roman"/>
          <w:noProof/>
          <w:sz w:val="18"/>
          <w:szCs w:val="18"/>
        </w:rPr>
        <w:lastRenderedPageBreak/>
        <mc:AlternateContent>
          <mc:Choice Requires="wpg">
            <w:drawing>
              <wp:anchor distT="0" distB="0" distL="114300" distR="114300" simplePos="0" relativeHeight="251990016" behindDoc="0" locked="0" layoutInCell="1" allowOverlap="1" wp14:anchorId="092C8FBD" wp14:editId="0D92F8B1">
                <wp:simplePos x="0" y="0"/>
                <wp:positionH relativeFrom="column">
                  <wp:posOffset>3094990</wp:posOffset>
                </wp:positionH>
                <wp:positionV relativeFrom="paragraph">
                  <wp:posOffset>-730250</wp:posOffset>
                </wp:positionV>
                <wp:extent cx="3131820" cy="1630680"/>
                <wp:effectExtent l="0" t="0" r="0" b="7620"/>
                <wp:wrapTopAndBottom/>
                <wp:docPr id="1" name="Group 1"/>
                <wp:cNvGraphicFramePr/>
                <a:graphic xmlns:a="http://schemas.openxmlformats.org/drawingml/2006/main">
                  <a:graphicData uri="http://schemas.microsoft.com/office/word/2010/wordprocessingGroup">
                    <wpg:wgp>
                      <wpg:cNvGrpSpPr/>
                      <wpg:grpSpPr>
                        <a:xfrm>
                          <a:off x="0" y="0"/>
                          <a:ext cx="3131820" cy="1630680"/>
                          <a:chOff x="0" y="0"/>
                          <a:chExt cx="3131820" cy="1630680"/>
                        </a:xfrm>
                      </wpg:grpSpPr>
                      <pic:pic xmlns:pic="http://schemas.openxmlformats.org/drawingml/2006/picture">
                        <pic:nvPicPr>
                          <pic:cNvPr id="8" name="Picture 8"/>
                          <pic:cNvPicPr>
                            <a:picLocks noChangeAspect="1"/>
                          </pic:cNvPicPr>
                        </pic:nvPicPr>
                        <pic:blipFill>
                          <a:blip r:embed="rId1402" cstate="print">
                            <a:extLst>
                              <a:ext uri="{28A0092B-C50C-407E-A947-70E740481C1C}">
                                <a14:useLocalDpi xmlns:a14="http://schemas.microsoft.com/office/drawing/2010/main" val="0"/>
                              </a:ext>
                            </a:extLst>
                          </a:blip>
                          <a:srcRect/>
                          <a:stretch>
                            <a:fillRect/>
                          </a:stretch>
                        </pic:blipFill>
                        <pic:spPr bwMode="auto">
                          <a:xfrm>
                            <a:off x="15240" y="0"/>
                            <a:ext cx="2697480" cy="1249680"/>
                          </a:xfrm>
                          <a:prstGeom prst="rect">
                            <a:avLst/>
                          </a:prstGeom>
                          <a:noFill/>
                        </pic:spPr>
                      </pic:pic>
                      <wps:wsp>
                        <wps:cNvPr id="15" name="Text Box 2"/>
                        <wps:cNvSpPr txBox="1">
                          <a:spLocks noChangeArrowheads="1"/>
                        </wps:cNvSpPr>
                        <wps:spPr bwMode="auto">
                          <a:xfrm>
                            <a:off x="0" y="1257300"/>
                            <a:ext cx="3131820" cy="373380"/>
                          </a:xfrm>
                          <a:prstGeom prst="rect">
                            <a:avLst/>
                          </a:prstGeom>
                          <a:solidFill>
                            <a:srgbClr val="FFFFFF"/>
                          </a:solidFill>
                          <a:ln w="9525">
                            <a:noFill/>
                            <a:miter lim="800000"/>
                            <a:headEnd/>
                            <a:tailEnd/>
                          </a:ln>
                        </wps:spPr>
                        <wps:txbx>
                          <w:txbxContent>
                            <w:p w14:paraId="0E8EF4AD" w14:textId="77777777" w:rsidR="003E65E7" w:rsidRPr="00AD195A" w:rsidRDefault="003E65E7" w:rsidP="00C24138">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wps:txbx>
                        <wps:bodyPr rot="0" vert="horz" wrap="square" lIns="91440" tIns="45720" rIns="91440" bIns="45720" anchor="t" anchorCtr="0">
                          <a:noAutofit/>
                        </wps:bodyPr>
                      </wps:wsp>
                    </wpg:wgp>
                  </a:graphicData>
                </a:graphic>
              </wp:anchor>
            </w:drawing>
          </mc:Choice>
          <mc:Fallback>
            <w:pict>
              <v:group id="Group 1" o:spid="_x0000_s1097" style="position:absolute;margin-left:243.7pt;margin-top:-57.5pt;width:246.6pt;height:128.4pt;z-index:251990016" coordsize="31318,16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">
                <v:shape id="Picture 8" o:spid="_x0000_s1098" type="#_x0000_t75" style="position:absolute;left:152;width:26975;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MRG+AAAA2gAAAA8AAABkcnMvZG93bnJldi54bWxET02LwjAQvQv+hzCCN021sOxWo4gg6EWw&#10;uxSPQzO2xWZSk2jrv98cFvb4eN/r7WBa8SLnG8sKFvMEBHFpdcOVgp/vw+wThA/IGlvLpOBNHrab&#10;8WiNmbY9X+iVh0rEEPYZKqhD6DIpfVmTQT+3HXHkbtYZDBG6SmqHfQw3rVwmyYc02HBsqLGjfU3l&#10;PX8aBWnZX86Pr5Nnpjzlypm0uBZKTSfDbgUi0BD+xX/uo1YQt8Yr8QbIzS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D+MRG+AAAA2gAAAA8AAAAAAAAAAAAAAAAAnwIAAGRy&#10;cy9kb3ducmV2LnhtbFBLBQYAAAAABAAEAPcAAACKAwAAAAA=&#10;">
                  <v:imagedata r:id="rId1403" o:title=""/>
                  <v:path arrowok="t"/>
                </v:shape>
                <v:shape id="Text Box 2" o:spid="_x0000_s1099" type="#_x0000_t202" style="position:absolute;top:12573;width:31318;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14:paraId="0E8EF4AD" w14:textId="77777777" w:rsidR="003E65E7" w:rsidRPr="00AD195A" w:rsidRDefault="003E65E7" w:rsidP="00C24138">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v:textbox>
                </v:shape>
                <w10:wrap type="topAndBottom"/>
              </v:group>
            </w:pict>
          </mc:Fallback>
        </mc:AlternateContent>
      </w:r>
      <w:r>
        <w:rPr>
          <w:rFonts w:ascii="Times New Roman" w:eastAsia="SimSun" w:hAnsi="Times New Roman" w:cs="Times New Roman"/>
          <w:noProof/>
          <w:sz w:val="18"/>
          <w:szCs w:val="18"/>
        </w:rPr>
        <mc:AlternateContent>
          <mc:Choice Requires="wpg">
            <w:drawing>
              <wp:anchor distT="0" distB="0" distL="114300" distR="114300" simplePos="0" relativeHeight="251988992" behindDoc="0" locked="0" layoutInCell="1" allowOverlap="1" wp14:anchorId="5A5B4629" wp14:editId="7A9F8502">
                <wp:simplePos x="0" y="0"/>
                <wp:positionH relativeFrom="column">
                  <wp:posOffset>1270</wp:posOffset>
                </wp:positionH>
                <wp:positionV relativeFrom="paragraph">
                  <wp:posOffset>-867410</wp:posOffset>
                </wp:positionV>
                <wp:extent cx="2667000" cy="186690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2667000" cy="1866900"/>
                          <a:chOff x="0" y="0"/>
                          <a:chExt cx="2667000" cy="1866900"/>
                        </a:xfrm>
                      </wpg:grpSpPr>
                      <pic:pic xmlns:pic="http://schemas.openxmlformats.org/drawingml/2006/picture">
                        <pic:nvPicPr>
                          <pic:cNvPr id="11" name="Picture 10"/>
                          <pic:cNvPicPr>
                            <a:picLocks noChangeAspect="1"/>
                          </pic:cNvPicPr>
                        </pic:nvPicPr>
                        <pic:blipFill>
                          <a:blip r:embed="rId1404" cstate="print">
                            <a:extLst>
                              <a:ext uri="{28A0092B-C50C-407E-A947-70E740481C1C}">
                                <a14:useLocalDpi xmlns:a14="http://schemas.microsoft.com/office/drawing/2010/main" val="0"/>
                              </a:ext>
                            </a:extLst>
                          </a:blip>
                          <a:srcRect/>
                          <a:stretch>
                            <a:fillRect/>
                          </a:stretch>
                        </pic:blipFill>
                        <pic:spPr bwMode="auto">
                          <a:xfrm>
                            <a:off x="190500" y="0"/>
                            <a:ext cx="2423160" cy="1607820"/>
                          </a:xfrm>
                          <a:prstGeom prst="rect">
                            <a:avLst/>
                          </a:prstGeom>
                          <a:noFill/>
                        </pic:spPr>
                      </pic:pic>
                      <wps:wsp>
                        <wps:cNvPr id="12" name="Text Box 2"/>
                        <wps:cNvSpPr txBox="1">
                          <a:spLocks noChangeArrowheads="1"/>
                        </wps:cNvSpPr>
                        <wps:spPr bwMode="auto">
                          <a:xfrm>
                            <a:off x="0" y="1607820"/>
                            <a:ext cx="2667000" cy="259080"/>
                          </a:xfrm>
                          <a:prstGeom prst="rect">
                            <a:avLst/>
                          </a:prstGeom>
                          <a:solidFill>
                            <a:srgbClr val="FFFFFF"/>
                          </a:solidFill>
                          <a:ln w="9525">
                            <a:noFill/>
                            <a:miter lim="800000"/>
                            <a:headEnd/>
                            <a:tailEnd/>
                          </a:ln>
                        </wps:spPr>
                        <wps:txbx>
                          <w:txbxContent>
                            <w:p w14:paraId="375180B0" w14:textId="77777777" w:rsidR="003E65E7" w:rsidRPr="00207B18" w:rsidRDefault="003E65E7" w:rsidP="00C24138">
                              <w:pPr>
                                <w:rPr>
                                  <w:rFonts w:ascii="Times New Roman" w:hAnsi="Times New Roman" w:cs="Times New Roman"/>
                                  <w:sz w:val="18"/>
                                </w:rPr>
                              </w:pPr>
                              <w:r>
                                <w:rPr>
                                  <w:rFonts w:ascii="Times New Roman" w:hAnsi="Times New Roman" w:cs="Times New Roman"/>
                                  <w:sz w:val="18"/>
                                </w:rPr>
                                <w:t xml:space="preserve">Fig </w:t>
                              </w:r>
                              <w:r w:rsidRPr="00207B18">
                                <w:rPr>
                                  <w:rFonts w:ascii="Times New Roman" w:hAnsi="Times New Roman" w:cs="Times New Roman"/>
                                  <w:sz w:val="18"/>
                                </w:rPr>
                                <w:t>2: A Map Only example</w:t>
                              </w:r>
                              <w:r>
                                <w:rPr>
                                  <w:rFonts w:ascii="Times New Roman" w:hAnsi="Times New Roman" w:cs="Times New Roman"/>
                                  <w:sz w:val="18"/>
                                </w:rPr>
                                <w:t xml:space="preserve"> pairs sequence distances</w:t>
                              </w:r>
                            </w:p>
                          </w:txbxContent>
                        </wps:txbx>
                        <wps:bodyPr rot="0" vert="horz" wrap="square" lIns="91440" tIns="45720" rIns="91440" bIns="45720" anchor="t" anchorCtr="0">
                          <a:noAutofit/>
                        </wps:bodyPr>
                      </wps:wsp>
                    </wpg:wgp>
                  </a:graphicData>
                </a:graphic>
              </wp:anchor>
            </w:drawing>
          </mc:Choice>
          <mc:Fallback>
            <w:pict>
              <v:group id="Group 3" o:spid="_x0000_s1100" style="position:absolute;margin-left:.1pt;margin-top:-68.3pt;width:210pt;height:147pt;z-index:251988992" coordsize="26670,1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">
                <v:shape id="Picture 10" o:spid="_x0000_s1101" type="#_x0000_t75" style="position:absolute;left:1905;width:24231;height:16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km33BAAAA2wAAAA8AAABkcnMvZG93bnJldi54bWxET01rwkAQvRf8D8sIvdVNChWbuglqKfTi&#10;oWp7HrJjNpidDdmpxn/fFQre5vE+Z1mNvlNnGmIb2EA+y0AR18G23Bg47D+eFqCiIFvsApOBK0Wo&#10;ysnDEgsbLvxF5500KoVwLNCAE+kLrWPtyGOchZ44cccweJQEh0bbAS8p3Hf6Ocvm2mPLqcFhTxtH&#10;9Wn36w18Z+v94eV1m/soMq9/Vu49v47GPE7H1RsooVHu4n/3p03zc7j9kg7Q5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Tkm33BAAAA2wAAAA8AAAAAAAAAAAAAAAAAnwIA&#10;AGRycy9kb3ducmV2LnhtbFBLBQYAAAAABAAEAPcAAACNAwAAAAA=&#10;">
                  <v:imagedata r:id="rId1405" o:title=""/>
                  <v:path arrowok="t"/>
                </v:shape>
                <v:shape id="Text Box 2" o:spid="_x0000_s1102" type="#_x0000_t202" style="position:absolute;top:16078;width:26670;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14:paraId="375180B0" w14:textId="77777777" w:rsidR="003E65E7" w:rsidRPr="00207B18" w:rsidRDefault="003E65E7" w:rsidP="00C24138">
                        <w:pPr>
                          <w:rPr>
                            <w:rFonts w:ascii="Times New Roman" w:hAnsi="Times New Roman" w:cs="Times New Roman"/>
                            <w:sz w:val="18"/>
                          </w:rPr>
                        </w:pPr>
                        <w:r>
                          <w:rPr>
                            <w:rFonts w:ascii="Times New Roman" w:hAnsi="Times New Roman" w:cs="Times New Roman"/>
                            <w:sz w:val="18"/>
                          </w:rPr>
                          <w:t xml:space="preserve">Fig </w:t>
                        </w:r>
                        <w:r w:rsidRPr="00207B18">
                          <w:rPr>
                            <w:rFonts w:ascii="Times New Roman" w:hAnsi="Times New Roman" w:cs="Times New Roman"/>
                            <w:sz w:val="18"/>
                          </w:rPr>
                          <w:t>2: A Map Only example</w:t>
                        </w:r>
                        <w:r>
                          <w:rPr>
                            <w:rFonts w:ascii="Times New Roman" w:hAnsi="Times New Roman" w:cs="Times New Roman"/>
                            <w:sz w:val="18"/>
                          </w:rPr>
                          <w:t xml:space="preserve"> pairs sequence distances</w:t>
                        </w:r>
                      </w:p>
                    </w:txbxContent>
                  </v:textbox>
                </v:shape>
                <w10:wrap type="topAndBottom"/>
              </v:group>
            </w:pict>
          </mc:Fallback>
        </mc:AlternateContent>
      </w:r>
      <w:r>
        <w:rPr>
          <w:rFonts w:ascii="Times New Roman" w:eastAsia="SimSun" w:hAnsi="Times New Roman" w:cs="Times New Roman"/>
          <w:sz w:val="18"/>
          <w:szCs w:val="18"/>
          <w:lang w:eastAsia="zh-CN"/>
        </w:rPr>
        <w:t xml:space="preserve">It is traditional to set up data repositories for large observational projects. Examples are </w:t>
      </w:r>
      <w:r w:rsidRPr="000B5BE5">
        <w:rPr>
          <w:rFonts w:ascii="Times New Roman" w:eastAsia="SimSun" w:hAnsi="Times New Roman" w:cs="Times New Roman"/>
          <w:sz w:val="18"/>
          <w:szCs w:val="18"/>
          <w:lang w:eastAsia="zh-CN"/>
        </w:rPr>
        <w:t xml:space="preserve">EOSDIS (Earth Observation), GenBank (Genomics), NSIDC (Polar science), </w:t>
      </w:r>
      <w:r>
        <w:rPr>
          <w:rFonts w:ascii="Times New Roman" w:eastAsia="SimSun" w:hAnsi="Times New Roman" w:cs="Times New Roman"/>
          <w:sz w:val="18"/>
          <w:szCs w:val="18"/>
          <w:lang w:eastAsia="zh-CN"/>
        </w:rPr>
        <w:t xml:space="preserve">and </w:t>
      </w:r>
      <w:r w:rsidRPr="000B5BE5">
        <w:rPr>
          <w:rFonts w:ascii="Times New Roman" w:eastAsia="SimSun" w:hAnsi="Times New Roman" w:cs="Times New Roman"/>
          <w:sz w:val="18"/>
          <w:szCs w:val="18"/>
          <w:lang w:eastAsia="zh-CN"/>
        </w:rPr>
        <w:t>IPAC (Infrared astronomy)</w:t>
      </w:r>
      <w:r>
        <w:rPr>
          <w:rFonts w:ascii="Times New Roman" w:eastAsia="SimSun" w:hAnsi="Times New Roman" w:cs="Times New Roman"/>
          <w:sz w:val="18"/>
          <w:szCs w:val="18"/>
          <w:lang w:eastAsia="zh-CN"/>
        </w:rPr>
        <w:t>. The fourth paradigm implies an increase in data mining (analytics) based on such data and this implies repositories need computing as well as data. We also expect that one should bring the computing to the data and not vice versa. Thus we do not expect researchers to download large petabyte data samples to their local cluster; rather we expect repositories to be associated with cloud resources (as cheapest and elastic) that allow data analytics on demand. Again further work is needed here. Some questions include the data storage architecture (database or NOSQL) and how one supports mining of multidisciplinary science involving data from different fields stored in different clouds.</w:t>
      </w:r>
    </w:p>
    <w:p w14:paraId="59FA7479" w14:textId="77777777" w:rsidR="00C24138" w:rsidRDefault="00C24138" w:rsidP="00C24138">
      <w:pPr>
        <w:pStyle w:val="CM22"/>
        <w:spacing w:after="215" w:line="211" w:lineRule="atLeast"/>
        <w:ind w:right="422"/>
        <w:jc w:val="both"/>
        <w:rPr>
          <w:rFonts w:ascii="Times New Roman" w:hAnsi="Times New Roman" w:cs="Times New Roman"/>
          <w:sz w:val="18"/>
          <w:szCs w:val="18"/>
        </w:rPr>
      </w:pPr>
    </w:p>
    <w:p w14:paraId="78532470" w14:textId="77777777" w:rsidR="00C24138" w:rsidRDefault="00C24138" w:rsidP="00C24138">
      <w:pPr>
        <w:pStyle w:val="Default"/>
        <w:rPr>
          <w:rFonts w:ascii="MPTM" w:hAnsi="MPTM" w:cs="MPTM"/>
          <w:b/>
          <w:bCs/>
          <w:color w:val="auto"/>
          <w:sz w:val="23"/>
          <w:szCs w:val="23"/>
        </w:rPr>
      </w:pPr>
      <w:r w:rsidRPr="00871F8E">
        <w:rPr>
          <w:rFonts w:ascii="MPTM" w:hAnsi="MPTM" w:cs="MPTM"/>
          <w:b/>
          <w:bCs/>
          <w:color w:val="auto"/>
          <w:sz w:val="23"/>
          <w:szCs w:val="23"/>
        </w:rPr>
        <w:t>4. Cloud Research Issues</w:t>
      </w:r>
    </w:p>
    <w:p w14:paraId="28A9DEC4" w14:textId="77777777" w:rsidR="00C24138" w:rsidRPr="00871F8E" w:rsidRDefault="00C24138" w:rsidP="00C24138">
      <w:pPr>
        <w:pStyle w:val="Default"/>
        <w:rPr>
          <w:rFonts w:ascii="Times New Roman" w:eastAsia="SimSun" w:hAnsi="Times New Roman" w:cs="Times New Roman"/>
          <w:color w:val="auto"/>
          <w:sz w:val="18"/>
          <w:szCs w:val="18"/>
          <w:lang w:eastAsia="zh-CN"/>
        </w:rPr>
      </w:pPr>
      <w:r w:rsidRPr="00871F8E">
        <w:rPr>
          <w:rFonts w:ascii="Times New Roman" w:eastAsia="SimSun" w:hAnsi="Times New Roman" w:cs="Times New Roman"/>
          <w:color w:val="auto"/>
          <w:sz w:val="18"/>
          <w:szCs w:val="18"/>
          <w:lang w:eastAsia="zh-CN"/>
        </w:rPr>
        <w:t xml:space="preserve">We list areas where </w:t>
      </w:r>
      <w:proofErr w:type="gramStart"/>
      <w:r w:rsidRPr="00871F8E">
        <w:rPr>
          <w:rFonts w:ascii="Times New Roman" w:eastAsia="SimSun" w:hAnsi="Times New Roman" w:cs="Times New Roman"/>
          <w:color w:val="auto"/>
          <w:sz w:val="18"/>
          <w:szCs w:val="18"/>
          <w:lang w:eastAsia="zh-CN"/>
        </w:rPr>
        <w:t>is substantial research activity</w:t>
      </w:r>
      <w:proofErr w:type="gramEnd"/>
      <w:r w:rsidRPr="00871F8E">
        <w:rPr>
          <w:rFonts w:ascii="Times New Roman" w:eastAsia="SimSun" w:hAnsi="Times New Roman" w:cs="Times New Roman"/>
          <w:color w:val="auto"/>
          <w:sz w:val="18"/>
          <w:szCs w:val="18"/>
          <w:lang w:eastAsia="zh-CN"/>
        </w:rPr>
        <w:t xml:space="preserve"> and where we can expect major changes.</w:t>
      </w:r>
    </w:p>
    <w:p w14:paraId="17D3C545"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Pr>
          <w:rFonts w:ascii="Times New Roman" w:eastAsia="SimSun" w:hAnsi="Times New Roman" w:cs="Times New Roman"/>
          <w:sz w:val="18"/>
          <w:szCs w:val="18"/>
          <w:lang w:eastAsia="zh-CN"/>
        </w:rPr>
        <w:t xml:space="preserve">New applications such as </w:t>
      </w:r>
      <w:r w:rsidRPr="00871F8E">
        <w:rPr>
          <w:rFonts w:ascii="Times New Roman" w:eastAsia="SimSun" w:hAnsi="Times New Roman" w:cs="Times New Roman"/>
          <w:sz w:val="18"/>
          <w:szCs w:val="18"/>
          <w:lang w:eastAsia="zh-CN"/>
        </w:rPr>
        <w:t xml:space="preserve">Biomedical and bioinformatics applications where cloud architecture brings special challenges in the area of privacy (see later). Furthermore, Clouds have been attractive platforms for these applications as they are emerging big data areas and there is less history in using </w:t>
      </w:r>
      <w:r>
        <w:rPr>
          <w:rFonts w:ascii="Times New Roman" w:eastAsia="SimSun" w:hAnsi="Times New Roman" w:cs="Times New Roman"/>
          <w:sz w:val="18"/>
          <w:szCs w:val="18"/>
          <w:lang w:eastAsia="zh-CN"/>
        </w:rPr>
        <w:t>existing</w:t>
      </w:r>
      <w:r w:rsidRPr="00871F8E">
        <w:rPr>
          <w:rFonts w:ascii="Times New Roman" w:eastAsia="SimSun" w:hAnsi="Times New Roman" w:cs="Times New Roman"/>
          <w:sz w:val="18"/>
          <w:szCs w:val="18"/>
          <w:lang w:eastAsia="zh-CN"/>
        </w:rPr>
        <w:t xml:space="preserve"> platforms.</w:t>
      </w:r>
    </w:p>
    <w:p w14:paraId="3243A728"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 xml:space="preserve">Sensor webs </w:t>
      </w:r>
      <w:r>
        <w:rPr>
          <w:rFonts w:ascii="Times New Roman" w:eastAsia="SimSun" w:hAnsi="Times New Roman" w:cs="Times New Roman"/>
          <w:sz w:val="18"/>
          <w:szCs w:val="18"/>
          <w:lang w:eastAsia="zh-CN"/>
        </w:rPr>
        <w:t xml:space="preserve">studied in this project </w:t>
      </w:r>
      <w:r w:rsidRPr="00871F8E">
        <w:rPr>
          <w:rFonts w:ascii="Times New Roman" w:eastAsia="SimSun" w:hAnsi="Times New Roman" w:cs="Times New Roman"/>
          <w:sz w:val="18"/>
          <w:szCs w:val="18"/>
          <w:lang w:eastAsia="zh-CN"/>
        </w:rPr>
        <w:t xml:space="preserve">are another emerging area where elastic nature of Clouds is well suited for the often bursty nature of sensor data. </w:t>
      </w:r>
    </w:p>
    <w:p w14:paraId="6870811F"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Big data applications based on new MapReduce or Iterative MapReduce environments are attractive on Clouds and result in broad research areas include addressing both programming and storage challenges. Latter include SQL and NOSQL models and the reconciliation of distributed data and centralized cloud computing</w:t>
      </w:r>
    </w:p>
    <w:p w14:paraId="3F166910"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Scheduling models optimized for MapReduce and for other Cloud usage modes such as scalable sensor webs (Sensor Grids or Clouds) where one has Clouds controlling and supporting a distributed Grid of sensors.</w:t>
      </w:r>
    </w:p>
    <w:p w14:paraId="59C96CBE"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Optimizing the run time features and performance for MapReduce and Iterative MapReduce. This includes new reduction primitives, polymorphic implementation on different systems with for example, exploitation of high performance networks as in classic MPI research.</w:t>
      </w:r>
    </w:p>
    <w:p w14:paraId="1F5D9E60"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Support of federation of clouds and cloud bursting (typically the linkage of private and public Clouds) and on-demand cloud federation.</w:t>
      </w:r>
    </w:p>
    <w:p w14:paraId="65918B2F"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New storage models such as data parallel HDFS and Hbase (Bigtable).</w:t>
      </w:r>
    </w:p>
    <w:p w14:paraId="1B9580C3"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NOSQL table structures such as Cassandra and commercial approaches such as Amazon SimpleDB and Azure Table.</w:t>
      </w:r>
    </w:p>
    <w:p w14:paraId="517987E3"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Economic models for an ecosystem with multiple cloud systems and CI.</w:t>
      </w:r>
    </w:p>
    <w:p w14:paraId="3E5F0182"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 xml:space="preserve">Research on Cloud software stacks. There is research at all levels of the software stack with two rather different emphasis areas. Research on systems that provide basic virtual machine provisioning, deployment and management. This includes Eucalyptus, Nimbus, OpenStack and OpenNebula with virtual networking as a distinct activity. At the other end </w:t>
      </w:r>
      <w:proofErr w:type="gramStart"/>
      <w:r w:rsidRPr="00871F8E">
        <w:rPr>
          <w:rFonts w:ascii="Times New Roman" w:eastAsia="SimSun" w:hAnsi="Times New Roman" w:cs="Times New Roman"/>
          <w:sz w:val="18"/>
          <w:szCs w:val="18"/>
          <w:lang w:eastAsia="zh-CN"/>
        </w:rPr>
        <w:t>are</w:t>
      </w:r>
      <w:proofErr w:type="gramEnd"/>
      <w:r w:rsidRPr="00871F8E">
        <w:rPr>
          <w:rFonts w:ascii="Times New Roman" w:eastAsia="SimSun" w:hAnsi="Times New Roman" w:cs="Times New Roman"/>
          <w:sz w:val="18"/>
          <w:szCs w:val="18"/>
          <w:lang w:eastAsia="zh-CN"/>
        </w:rPr>
        <w:t xml:space="preserve"> integration of capabilities to provide rich Platform-as-a-Service as offered by major commercial systems. Concepts such as appliances provide novel ways of delivering these capabilities.</w:t>
      </w:r>
    </w:p>
    <w:p w14:paraId="5DC99D3C"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Clouds tend to achieve scalability by allowing faults. Research is needed on both, how to expose faults to users as well as services to build fault tolerant applications. Most research in HPC tends to be on forbidding faults; however Clouds highlight a different philosophy with resilient applications running on faulty systems.</w:t>
      </w:r>
    </w:p>
    <w:p w14:paraId="1AA1EBCE" w14:textId="77777777" w:rsidR="00C24138" w:rsidRPr="00871F8E" w:rsidRDefault="00C24138" w:rsidP="00C24138">
      <w:pPr>
        <w:widowControl/>
        <w:numPr>
          <w:ilvl w:val="0"/>
          <w:numId w:val="64"/>
        </w:numPr>
        <w:spacing w:after="0" w:line="240" w:lineRule="auto"/>
        <w:jc w:val="both"/>
        <w:rPr>
          <w:rFonts w:ascii="Times New Roman" w:eastAsia="SimSun" w:hAnsi="Times New Roman" w:cs="Times New Roman"/>
          <w:sz w:val="18"/>
          <w:szCs w:val="18"/>
          <w:lang w:eastAsia="zh-CN"/>
        </w:rPr>
      </w:pPr>
      <w:r w:rsidRPr="00871F8E">
        <w:rPr>
          <w:rFonts w:ascii="Times New Roman" w:eastAsia="SimSun" w:hAnsi="Times New Roman" w:cs="Times New Roman"/>
          <w:sz w:val="18"/>
          <w:szCs w:val="18"/>
          <w:lang w:eastAsia="zh-CN"/>
        </w:rPr>
        <w:t xml:space="preserve">Green IT is naturally synergistic with Clouds and related research includes examining the impact of Cloud features on power use, including the cost of powering idle machines supporting elastic clouds as well as </w:t>
      </w:r>
      <w:proofErr w:type="gramStart"/>
      <w:r w:rsidRPr="00871F8E">
        <w:rPr>
          <w:rFonts w:ascii="Times New Roman" w:eastAsia="SimSun" w:hAnsi="Times New Roman" w:cs="Times New Roman"/>
          <w:sz w:val="18"/>
          <w:szCs w:val="18"/>
          <w:lang w:eastAsia="zh-CN"/>
        </w:rPr>
        <w:t>a</w:t>
      </w:r>
      <w:proofErr w:type="gramEnd"/>
      <w:r w:rsidRPr="00871F8E">
        <w:rPr>
          <w:rFonts w:ascii="Times New Roman" w:eastAsia="SimSun" w:hAnsi="Times New Roman" w:cs="Times New Roman"/>
          <w:sz w:val="18"/>
          <w:szCs w:val="18"/>
          <w:lang w:eastAsia="zh-CN"/>
        </w:rPr>
        <w:t xml:space="preserve"> application aware approaches to power management. </w:t>
      </w:r>
      <w:r>
        <w:rPr>
          <w:rFonts w:ascii="Times New Roman" w:eastAsia="SimSun" w:hAnsi="Times New Roman" w:cs="Times New Roman"/>
          <w:sz w:val="18"/>
          <w:szCs w:val="18"/>
          <w:lang w:eastAsia="zh-CN"/>
        </w:rPr>
        <w:br/>
      </w:r>
    </w:p>
    <w:p w14:paraId="50DFEB9E" w14:textId="77777777" w:rsidR="00C24138" w:rsidRPr="00871F8E" w:rsidRDefault="00C24138" w:rsidP="00C24138">
      <w:pPr>
        <w:jc w:val="both"/>
        <w:rPr>
          <w:rFonts w:ascii="Times New Roman" w:eastAsia="SimSun" w:hAnsi="Times New Roman" w:cs="Times New Roman"/>
          <w:sz w:val="18"/>
          <w:szCs w:val="18"/>
          <w:lang w:eastAsia="zh-CN"/>
        </w:rPr>
      </w:pPr>
      <w:r w:rsidRPr="00871F8E">
        <w:rPr>
          <w:rFonts w:ascii="Times New Roman" w:eastAsia="SimSun" w:hAnsi="Times New Roman" w:cs="Times New Roman"/>
          <w:b/>
          <w:sz w:val="18"/>
          <w:szCs w:val="18"/>
          <w:lang w:eastAsia="zh-CN"/>
        </w:rPr>
        <w:t>Security policies and mechanisms:</w:t>
      </w:r>
      <w:r w:rsidRPr="00871F8E">
        <w:rPr>
          <w:rFonts w:ascii="Times New Roman" w:eastAsia="SimSun" w:hAnsi="Times New Roman" w:cs="Times New Roman"/>
          <w:sz w:val="18"/>
          <w:szCs w:val="18"/>
          <w:lang w:eastAsia="zh-CN"/>
        </w:rPr>
        <w:t xml:space="preserve"> Clouds tend to emphasis the need for quality security mechanisms due to the sharing of storage and computing. One research area investigates hybrid architectures with algorithms broken into two; a low cost but non privacy preserving part running on </w:t>
      </w:r>
      <w:proofErr w:type="gramStart"/>
      <w:r w:rsidRPr="00871F8E">
        <w:rPr>
          <w:rFonts w:ascii="Times New Roman" w:eastAsia="SimSun" w:hAnsi="Times New Roman" w:cs="Times New Roman"/>
          <w:sz w:val="18"/>
          <w:szCs w:val="18"/>
          <w:lang w:eastAsia="zh-CN"/>
        </w:rPr>
        <w:t>an intrinsically secure private clouds</w:t>
      </w:r>
      <w:proofErr w:type="gramEnd"/>
      <w:r w:rsidRPr="00871F8E">
        <w:rPr>
          <w:rFonts w:ascii="Times New Roman" w:eastAsia="SimSun" w:hAnsi="Times New Roman" w:cs="Times New Roman"/>
          <w:sz w:val="18"/>
          <w:szCs w:val="18"/>
          <w:lang w:eastAsia="zh-CN"/>
        </w:rPr>
        <w:t xml:space="preserve">, and a time consuming but privacy preserving part executing on a public cloud. Genomic data (human) and other health records are demanding here. The concept of differential privacy and health data anonymization is an active research topic. As well as basic security for computing and storage there is research on privacy preserving search with the elegant but time consuming concept of Homomorphic Encryption which allows encrypted data to be searched by </w:t>
      </w:r>
      <w:r>
        <w:rPr>
          <w:rFonts w:ascii="Times New Roman" w:eastAsia="SimSun" w:hAnsi="Times New Roman" w:cs="Times New Roman"/>
          <w:sz w:val="18"/>
          <w:szCs w:val="18"/>
          <w:lang w:eastAsia="zh-CN"/>
        </w:rPr>
        <w:t>encrypted queries.</w:t>
      </w:r>
    </w:p>
    <w:p w14:paraId="395EE590" w14:textId="77777777" w:rsidR="00C24138" w:rsidRPr="00871F8E" w:rsidRDefault="00C24138" w:rsidP="00C24138">
      <w:pPr>
        <w:jc w:val="both"/>
        <w:rPr>
          <w:rFonts w:ascii="Times New Roman" w:eastAsia="SimSun" w:hAnsi="Times New Roman" w:cs="Times New Roman"/>
          <w:sz w:val="18"/>
          <w:szCs w:val="18"/>
          <w:lang w:eastAsia="zh-CN"/>
        </w:rPr>
      </w:pPr>
      <w:r w:rsidRPr="00871F8E">
        <w:rPr>
          <w:rFonts w:ascii="Times New Roman" w:eastAsia="SimSun" w:hAnsi="Times New Roman" w:cs="Times New Roman"/>
          <w:b/>
          <w:sz w:val="18"/>
          <w:szCs w:val="18"/>
          <w:lang w:eastAsia="zh-CN"/>
        </w:rPr>
        <w:t>Standards:</w:t>
      </w:r>
      <w:r w:rsidRPr="00871F8E">
        <w:rPr>
          <w:rFonts w:ascii="Times New Roman" w:eastAsia="SimSun" w:hAnsi="Times New Roman" w:cs="Times New Roman"/>
          <w:sz w:val="18"/>
          <w:szCs w:val="18"/>
          <w:lang w:eastAsia="zh-CN"/>
        </w:rPr>
        <w:t xml:space="preserve"> There are many important standard activities, from those specifying the basic virtual machine structure to higher-level standards defining the PaaS environment, for example, queue and table structures. Although there is some support for these standards – such as OCCI (from OGF) in OpenNebula and OpenStack – this area is still under development. NIST and IEEE are playing leadership roles.</w:t>
      </w:r>
    </w:p>
    <w:p w14:paraId="0899A500" w14:textId="77777777" w:rsidR="00C24138" w:rsidRPr="00EC399F" w:rsidRDefault="00C24138" w:rsidP="00C24138">
      <w:pPr>
        <w:pStyle w:val="CM21"/>
        <w:spacing w:before="120"/>
        <w:rPr>
          <w:rFonts w:ascii="MPTM" w:hAnsi="MPTM" w:cs="MPTM"/>
          <w:sz w:val="23"/>
          <w:szCs w:val="23"/>
        </w:rPr>
      </w:pPr>
      <w:r>
        <w:rPr>
          <w:rFonts w:ascii="MPTM" w:hAnsi="MPTM" w:cs="MPTM"/>
          <w:b/>
          <w:bCs/>
          <w:sz w:val="23"/>
          <w:szCs w:val="23"/>
        </w:rPr>
        <w:t>5. References</w:t>
      </w:r>
    </w:p>
    <w:p w14:paraId="095BA2C2" w14:textId="77777777" w:rsidR="00C24138" w:rsidRDefault="00C24138" w:rsidP="00C24138">
      <w:pPr>
        <w:pStyle w:val="CM21"/>
        <w:numPr>
          <w:ilvl w:val="0"/>
          <w:numId w:val="63"/>
        </w:numPr>
        <w:rPr>
          <w:rFonts w:ascii="Times New Roman" w:hAnsi="Times New Roman" w:cs="Times New Roman"/>
          <w:noProof/>
          <w:sz w:val="18"/>
          <w:szCs w:val="18"/>
        </w:rPr>
      </w:pPr>
      <w:r w:rsidRPr="00A84E6A">
        <w:rPr>
          <w:rFonts w:ascii="Times New Roman" w:hAnsi="Times New Roman" w:cs="Times New Roman"/>
          <w:noProof/>
          <w:sz w:val="18"/>
          <w:szCs w:val="18"/>
        </w:rPr>
        <w:t xml:space="preserve">Fox, G.C., R.D. Williams, and P.C. Messina, </w:t>
      </w:r>
      <w:r w:rsidRPr="00A84E6A">
        <w:rPr>
          <w:rFonts w:ascii="Times New Roman" w:hAnsi="Times New Roman" w:cs="Times New Roman"/>
          <w:i/>
          <w:noProof/>
          <w:sz w:val="18"/>
          <w:szCs w:val="18"/>
        </w:rPr>
        <w:t>Parallel computing works!</w:t>
      </w:r>
      <w:r w:rsidRPr="00A84E6A">
        <w:rPr>
          <w:rFonts w:ascii="Times New Roman" w:hAnsi="Times New Roman" w:cs="Times New Roman"/>
          <w:noProof/>
          <w:sz w:val="18"/>
          <w:szCs w:val="18"/>
        </w:rPr>
        <w:t xml:space="preserve"> 1994: Morgan Kaufmann Publishers, </w:t>
      </w:r>
    </w:p>
    <w:p w14:paraId="1B7F90F8" w14:textId="77777777" w:rsidR="00C24138" w:rsidRPr="00A84E6A" w:rsidRDefault="00C24138" w:rsidP="00C24138">
      <w:pPr>
        <w:pStyle w:val="CM21"/>
        <w:numPr>
          <w:ilvl w:val="0"/>
          <w:numId w:val="63"/>
        </w:numPr>
        <w:rPr>
          <w:rFonts w:ascii="Times New Roman" w:hAnsi="Times New Roman" w:cs="Times New Roman"/>
          <w:noProof/>
          <w:sz w:val="18"/>
          <w:szCs w:val="18"/>
        </w:rPr>
      </w:pPr>
      <w:proofErr w:type="gramStart"/>
      <w:r>
        <w:rPr>
          <w:rFonts w:ascii="Times New Roman" w:hAnsi="Times New Roman" w:cs="Times New Roman"/>
          <w:sz w:val="18"/>
        </w:rPr>
        <w:t>calculating</w:t>
      </w:r>
      <w:proofErr w:type="gramEnd"/>
      <w:r>
        <w:rPr>
          <w:rFonts w:ascii="Times New Roman" w:hAnsi="Times New Roman" w:cs="Times New Roman"/>
          <w:sz w:val="18"/>
        </w:rPr>
        <w:t xml:space="preserve"> all </w:t>
      </w:r>
      <w:r w:rsidRPr="00A84E6A">
        <w:rPr>
          <w:rFonts w:ascii="Times New Roman" w:hAnsi="Times New Roman" w:cs="Times New Roman"/>
          <w:noProof/>
          <w:sz w:val="18"/>
          <w:szCs w:val="18"/>
        </w:rPr>
        <w:t xml:space="preserve">Jaliya Ekanayake, Thilina Gunarathne, Judy Qiu, Geoffrey Fox, Scott Beason, Jong Youl Choi, Yang Ruan, Seung-Hee Bae, and Hui Li, </w:t>
      </w:r>
      <w:r w:rsidRPr="00A84E6A">
        <w:rPr>
          <w:rFonts w:ascii="Times New Roman" w:hAnsi="Times New Roman" w:cs="Times New Roman"/>
          <w:i/>
          <w:noProof/>
          <w:sz w:val="18"/>
          <w:szCs w:val="18"/>
        </w:rPr>
        <w:t>Applicability of DryadLINQ to Scientific Applications</w:t>
      </w:r>
      <w:r w:rsidRPr="00A84E6A">
        <w:rPr>
          <w:rFonts w:ascii="Times New Roman" w:hAnsi="Times New Roman" w:cs="Times New Roman"/>
          <w:noProof/>
          <w:sz w:val="18"/>
          <w:szCs w:val="18"/>
        </w:rPr>
        <w:t xml:space="preserve">. January 30, 2010, Community Grids Laboratory, Indiana University. </w:t>
      </w:r>
    </w:p>
    <w:p w14:paraId="07E93F2E" w14:textId="77777777" w:rsidR="00C24138" w:rsidRPr="00EC399F" w:rsidRDefault="00C24138" w:rsidP="00C24138">
      <w:pPr>
        <w:pStyle w:val="CM21"/>
        <w:numPr>
          <w:ilvl w:val="0"/>
          <w:numId w:val="63"/>
        </w:numPr>
        <w:rPr>
          <w:rFonts w:ascii="Times New Roman" w:hAnsi="Times New Roman" w:cs="Times New Roman"/>
          <w:noProof/>
          <w:sz w:val="18"/>
          <w:szCs w:val="18"/>
        </w:rPr>
      </w:pPr>
      <w:r w:rsidRPr="00EC399F">
        <w:rPr>
          <w:rFonts w:ascii="Times New Roman" w:hAnsi="Times New Roman" w:cs="Times New Roman"/>
          <w:noProof/>
          <w:sz w:val="18"/>
          <w:szCs w:val="18"/>
        </w:rPr>
        <w:lastRenderedPageBreak/>
        <w:t xml:space="preserve">Judy Qiu, Jaliya Ekanayake, Thilina Gunarathne, Jong Youl Choi, Seung-Hee Bae, Yang Ruan, Saliya Ekanayake, Stephen Wu, Scott Beason, Geoffrey Fox, Mina Rho, and H. Tang, </w:t>
      </w:r>
      <w:r w:rsidRPr="00EC399F">
        <w:rPr>
          <w:rFonts w:ascii="Times New Roman" w:hAnsi="Times New Roman" w:cs="Times New Roman"/>
          <w:i/>
          <w:noProof/>
          <w:sz w:val="18"/>
          <w:szCs w:val="18"/>
        </w:rPr>
        <w:t>Data Intensive Computing for Bioinformatics</w:t>
      </w:r>
      <w:r w:rsidRPr="00EC399F">
        <w:rPr>
          <w:rFonts w:ascii="Times New Roman" w:hAnsi="Times New Roman" w:cs="Times New Roman"/>
          <w:noProof/>
          <w:sz w:val="18"/>
          <w:szCs w:val="18"/>
        </w:rPr>
        <w:t xml:space="preserve">. December 29, 2009. </w:t>
      </w:r>
    </w:p>
    <w:p w14:paraId="1A298D52" w14:textId="77777777" w:rsidR="00C24138" w:rsidRPr="00EC399F" w:rsidRDefault="00C24138" w:rsidP="00C24138">
      <w:pPr>
        <w:pStyle w:val="CM21"/>
        <w:numPr>
          <w:ilvl w:val="0"/>
          <w:numId w:val="6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SALSA Group. </w:t>
      </w:r>
      <w:r w:rsidRPr="00EC399F">
        <w:rPr>
          <w:rFonts w:ascii="Times New Roman" w:hAnsi="Times New Roman" w:cs="Times New Roman"/>
          <w:i/>
          <w:noProof/>
          <w:sz w:val="18"/>
          <w:szCs w:val="18"/>
        </w:rPr>
        <w:t>Iterative MapReduce</w:t>
      </w:r>
      <w:r w:rsidRPr="00EC399F">
        <w:rPr>
          <w:rFonts w:ascii="Times New Roman" w:hAnsi="Times New Roman" w:cs="Times New Roman"/>
          <w:noProof/>
          <w:sz w:val="18"/>
          <w:szCs w:val="18"/>
        </w:rPr>
        <w:t xml:space="preserve">.  2010  [accessed 2010 November 7]; Twister Home Page Available from: </w:t>
      </w:r>
      <w:hyperlink r:id="rId1406" w:history="1">
        <w:r w:rsidRPr="00EC399F">
          <w:rPr>
            <w:rStyle w:val="Hyperlink"/>
            <w:rFonts w:ascii="Times New Roman" w:hAnsi="Times New Roman" w:cs="Times New Roman"/>
            <w:noProof/>
            <w:sz w:val="18"/>
            <w:szCs w:val="18"/>
          </w:rPr>
          <w:t>http://www.iterativemapreduce.org/</w:t>
        </w:r>
      </w:hyperlink>
      <w:r w:rsidRPr="00EC399F">
        <w:rPr>
          <w:rFonts w:ascii="Times New Roman" w:hAnsi="Times New Roman" w:cs="Times New Roman"/>
          <w:noProof/>
          <w:sz w:val="18"/>
          <w:szCs w:val="18"/>
        </w:rPr>
        <w:t>.</w:t>
      </w:r>
    </w:p>
    <w:p w14:paraId="471F52D0" w14:textId="77777777" w:rsidR="00C24138" w:rsidRPr="00EC399F" w:rsidRDefault="00C24138" w:rsidP="00C24138">
      <w:pPr>
        <w:pStyle w:val="CM21"/>
        <w:numPr>
          <w:ilvl w:val="0"/>
          <w:numId w:val="6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J.Ekanayake, H.Li, B.Zhang, T.Gunarathne, S.Bae, J.Qiu, and G.Fox, </w:t>
      </w:r>
      <w:r w:rsidRPr="00EC399F">
        <w:rPr>
          <w:rFonts w:ascii="Times New Roman" w:hAnsi="Times New Roman" w:cs="Times New Roman"/>
          <w:i/>
          <w:noProof/>
          <w:sz w:val="18"/>
          <w:szCs w:val="18"/>
        </w:rPr>
        <w:t>Twister: A Runtime for iterative MapReduce</w:t>
      </w:r>
      <w:r w:rsidRPr="00EC399F">
        <w:rPr>
          <w:rFonts w:ascii="Times New Roman" w:hAnsi="Times New Roman" w:cs="Times New Roman"/>
          <w:noProof/>
          <w:sz w:val="18"/>
          <w:szCs w:val="18"/>
        </w:rPr>
        <w:t xml:space="preserve">, in </w:t>
      </w:r>
      <w:r w:rsidRPr="00EC399F">
        <w:rPr>
          <w:rFonts w:ascii="Times New Roman" w:hAnsi="Times New Roman" w:cs="Times New Roman"/>
          <w:i/>
          <w:noProof/>
          <w:sz w:val="18"/>
          <w:szCs w:val="18"/>
        </w:rPr>
        <w:t>Proceedings of the First International Workshop on MapReduce and its Applications of ACM HPDC 2010 conference June 20-25, 2010</w:t>
      </w:r>
      <w:r w:rsidRPr="00EC399F">
        <w:rPr>
          <w:rFonts w:ascii="Times New Roman" w:hAnsi="Times New Roman" w:cs="Times New Roman"/>
          <w:noProof/>
          <w:sz w:val="18"/>
          <w:szCs w:val="18"/>
        </w:rPr>
        <w:t xml:space="preserve">. 2010, ACM. Chicago,  Illinois. </w:t>
      </w:r>
    </w:p>
    <w:p w14:paraId="17B8CF1B" w14:textId="77777777" w:rsidR="00C24138" w:rsidRPr="00EC399F" w:rsidRDefault="00C24138" w:rsidP="00C24138">
      <w:pPr>
        <w:pStyle w:val="CM21"/>
        <w:numPr>
          <w:ilvl w:val="0"/>
          <w:numId w:val="63"/>
        </w:numPr>
        <w:rPr>
          <w:rFonts w:ascii="Times New Roman" w:hAnsi="Times New Roman" w:cs="Times New Roman"/>
          <w:noProof/>
          <w:sz w:val="18"/>
          <w:szCs w:val="18"/>
        </w:rPr>
      </w:pPr>
      <w:r w:rsidRPr="00EC399F">
        <w:rPr>
          <w:rFonts w:ascii="Times New Roman" w:hAnsi="Times New Roman" w:cs="Times New Roman"/>
          <w:i/>
          <w:noProof/>
          <w:sz w:val="18"/>
          <w:szCs w:val="18"/>
        </w:rPr>
        <w:t>Twister for Azure</w:t>
      </w:r>
      <w:r w:rsidRPr="00EC399F">
        <w:rPr>
          <w:rFonts w:ascii="Times New Roman" w:hAnsi="Times New Roman" w:cs="Times New Roman"/>
          <w:noProof/>
          <w:sz w:val="18"/>
          <w:szCs w:val="18"/>
        </w:rPr>
        <w:t xml:space="preserve">.   [accessed 2011 May 21]; Available from: </w:t>
      </w:r>
      <w:hyperlink r:id="rId1407" w:history="1">
        <w:r w:rsidRPr="00EC399F">
          <w:rPr>
            <w:rStyle w:val="Hyperlink"/>
            <w:rFonts w:ascii="Times New Roman" w:hAnsi="Times New Roman" w:cs="Times New Roman"/>
            <w:noProof/>
            <w:sz w:val="18"/>
            <w:szCs w:val="18"/>
          </w:rPr>
          <w:t>http://salsahpc.indiana.edu/twister4azure/</w:t>
        </w:r>
      </w:hyperlink>
      <w:r w:rsidRPr="00EC399F">
        <w:rPr>
          <w:rFonts w:ascii="Times New Roman" w:hAnsi="Times New Roman" w:cs="Times New Roman"/>
          <w:noProof/>
          <w:sz w:val="18"/>
          <w:szCs w:val="18"/>
        </w:rPr>
        <w:t>.</w:t>
      </w:r>
    </w:p>
    <w:p w14:paraId="2628E43C" w14:textId="77777777" w:rsidR="00C24138" w:rsidRDefault="00C24138" w:rsidP="00C24138">
      <w:pPr>
        <w:pStyle w:val="CM21"/>
        <w:numPr>
          <w:ilvl w:val="0"/>
          <w:numId w:val="63"/>
        </w:numPr>
        <w:tabs>
          <w:tab w:val="left" w:pos="4608"/>
        </w:tabs>
        <w:rPr>
          <w:rFonts w:ascii="Times New Roman" w:hAnsi="Times New Roman" w:cs="Times New Roman"/>
          <w:noProof/>
          <w:sz w:val="18"/>
          <w:szCs w:val="18"/>
        </w:rPr>
      </w:pPr>
      <w:r w:rsidRPr="00C24138">
        <w:rPr>
          <w:rFonts w:ascii="Times New Roman" w:hAnsi="Times New Roman" w:cs="Times New Roman"/>
          <w:noProof/>
          <w:sz w:val="18"/>
          <w:szCs w:val="18"/>
        </w:rPr>
        <w:t>Thilina Gunarathne, Bingjing Zhang, Tak-Lon Wu, and Judy Qiu,</w:t>
      </w:r>
      <w:r w:rsidRPr="00C24138">
        <w:rPr>
          <w:rFonts w:ascii="Times New Roman" w:hAnsi="Times New Roman" w:cs="Times New Roman"/>
          <w:i/>
          <w:noProof/>
          <w:sz w:val="18"/>
          <w:szCs w:val="18"/>
        </w:rPr>
        <w:t xml:space="preserve"> Portable Parallel Programming on Cloud and HPC: Scientific Applications of Twister4Azure</w:t>
      </w:r>
      <w:r w:rsidRPr="00C24138">
        <w:rPr>
          <w:rFonts w:ascii="Times New Roman" w:hAnsi="Times New Roman" w:cs="Times New Roman"/>
          <w:noProof/>
          <w:sz w:val="18"/>
          <w:szCs w:val="18"/>
        </w:rPr>
        <w:t>, in</w:t>
      </w:r>
      <w:r w:rsidRPr="00C24138">
        <w:rPr>
          <w:rFonts w:ascii="Times New Roman" w:hAnsi="Times New Roman" w:cs="Times New Roman"/>
          <w:i/>
          <w:noProof/>
          <w:sz w:val="18"/>
          <w:szCs w:val="18"/>
        </w:rPr>
        <w:t xml:space="preserve"> IEEE/ACM International Conference on Utility and Cloud Computing UCC 2011</w:t>
      </w:r>
      <w:r w:rsidRPr="00C24138">
        <w:rPr>
          <w:rFonts w:ascii="Times New Roman" w:hAnsi="Times New Roman" w:cs="Times New Roman"/>
          <w:noProof/>
          <w:sz w:val="18"/>
          <w:szCs w:val="18"/>
        </w:rPr>
        <w:t>. December 5-7, 2011. Melbourne Australia. http://www.cs.indiana.edu/~xqiu/scientific_applications_of_twister4azure_ucc_17_4.</w:t>
      </w:r>
    </w:p>
    <w:p w14:paraId="71482B13" w14:textId="77777777" w:rsidR="00C24138" w:rsidRDefault="00C24138" w:rsidP="00C24138">
      <w:pPr>
        <w:pStyle w:val="Default"/>
        <w:rPr>
          <w:noProof/>
        </w:rPr>
      </w:pPr>
      <w:r>
        <w:rPr>
          <w:noProof/>
        </w:rPr>
        <w:br w:type="page"/>
      </w:r>
    </w:p>
    <w:p w14:paraId="6ECDC82E" w14:textId="482930DA" w:rsidR="00C24138" w:rsidRDefault="00BC09D0" w:rsidP="00BC09D0">
      <w:pPr>
        <w:pStyle w:val="CM21"/>
        <w:tabs>
          <w:tab w:val="left" w:pos="4608"/>
        </w:tabs>
        <w:ind w:left="360"/>
        <w:rPr>
          <w:rFonts w:ascii="Times New Roman" w:hAnsi="Times New Roman" w:cs="Times New Roman"/>
        </w:rPr>
      </w:pPr>
      <w:bookmarkStart w:id="55" w:name="AppendixB"/>
      <w:r w:rsidRPr="00BC09D0">
        <w:rPr>
          <w:rFonts w:ascii="Times New Roman" w:hAnsi="Times New Roman" w:cs="Times New Roman"/>
        </w:rPr>
        <w:lastRenderedPageBreak/>
        <w:t>Appendix B</w:t>
      </w:r>
      <w:bookmarkEnd w:id="55"/>
      <w:r w:rsidRPr="00BC09D0">
        <w:rPr>
          <w:rFonts w:ascii="Times New Roman" w:hAnsi="Times New Roman" w:cs="Times New Roman"/>
        </w:rPr>
        <w:t xml:space="preserve">: </w:t>
      </w:r>
      <w:r>
        <w:rPr>
          <w:rFonts w:ascii="Times New Roman" w:hAnsi="Times New Roman" w:cs="Times New Roman"/>
        </w:rPr>
        <w:t>Overiew of the Status of Clouds</w:t>
      </w:r>
    </w:p>
    <w:p w14:paraId="6C338658" w14:textId="77777777" w:rsidR="004659A1" w:rsidRPr="004659A1" w:rsidRDefault="004659A1" w:rsidP="004659A1">
      <w:pPr>
        <w:pStyle w:val="Default"/>
      </w:pPr>
    </w:p>
    <w:p w14:paraId="03D6D253" w14:textId="77777777" w:rsidR="004659A1" w:rsidRPr="0042523F" w:rsidRDefault="004659A1" w:rsidP="004659A1">
      <w:pPr>
        <w:pStyle w:val="CM21"/>
        <w:spacing w:before="120"/>
        <w:jc w:val="both"/>
        <w:rPr>
          <w:rFonts w:ascii="MPTM" w:hAnsi="MPTM" w:cs="MPTM"/>
          <w:b/>
          <w:bCs/>
          <w:sz w:val="23"/>
          <w:szCs w:val="23"/>
        </w:rPr>
      </w:pPr>
      <w:r w:rsidRPr="000543ED">
        <w:rPr>
          <w:rFonts w:ascii="MPTM" w:hAnsi="MPTM" w:cs="MPTM"/>
          <w:b/>
          <w:bCs/>
          <w:sz w:val="23"/>
          <w:szCs w:val="23"/>
        </w:rPr>
        <w:t>1. I</w:t>
      </w:r>
      <w:r>
        <w:rPr>
          <w:rFonts w:ascii="MPTM" w:hAnsi="MPTM" w:cs="MPTM"/>
          <w:b/>
          <w:bCs/>
          <w:sz w:val="23"/>
          <w:szCs w:val="23"/>
        </w:rPr>
        <w:t>ntroduction</w:t>
      </w:r>
      <w:r>
        <w:rPr>
          <w:rFonts w:ascii="Times New Roman" w:hAnsi="Times New Roman" w:cs="Times New Roman"/>
          <w:sz w:val="18"/>
          <w:szCs w:val="16"/>
        </w:rPr>
        <w:t xml:space="preserve"> </w:t>
      </w:r>
    </w:p>
    <w:p w14:paraId="634F6383" w14:textId="77777777" w:rsidR="004659A1" w:rsidRPr="004659A1" w:rsidRDefault="004659A1" w:rsidP="004659A1">
      <w:pPr>
        <w:pStyle w:val="HTMLPreformatted"/>
        <w:tabs>
          <w:tab w:val="left" w:pos="1080"/>
        </w:tabs>
        <w:rPr>
          <w:rFonts w:ascii="Times New Roman" w:hAnsi="Times New Roman" w:cs="Times New Roman"/>
          <w:sz w:val="22"/>
          <w:szCs w:val="22"/>
        </w:rPr>
      </w:pPr>
      <w:r w:rsidRPr="004659A1">
        <w:rPr>
          <w:rFonts w:ascii="Times New Roman" w:hAnsi="Times New Roman" w:cs="Times New Roman"/>
          <w:sz w:val="22"/>
          <w:szCs w:val="22"/>
        </w:rPr>
        <w:t>The importance of simulation is well established with large programs, especially in Europe, USA, Japan and China supporting it in a variety of academic and government initiatives. The requirements and consequent architecture of large scale supercomputers is well understood although there are important challenges in meeting performance goals seen by international drives to reach first petascale (starting 15 years ago) and now exascale performance. Performance on closely coupled parallel simulations drives both hardware (low latency high bandwidth networks, high flop CPU’s) and software that can exploit it. Grids covered both the linkage of such computers and broader computing facilities. This has spurred rise in high throughput computing, workflow and service oriented architectures (Software as a service); concepts of lasting value. Major data intensive applications like LHC data analysis highlighted the many important pleasingly parallel applications that these were a major driver of Grid and many task systems. Now the strong commercial interest is driving clouds and we can ask how they fit in? Clouds offer on-demand service (elasticity), economies of scale from sharing, a plethora of new jobs making clouds attractive for students &amp; curricula and several challenges including security. Clouds lie in between grids and HPC supercomputers in their synchronization costs so all the high throughput jobs run on grids should perform well on clouds. In this paper, we suggest that there is a class of explicitly parallel jobs that do not need the highest performance interconnect and will have good performance and good user experience on clouds. We describe this in an application analysis in section2. Of course, HPC supercomputers can do “all applications” subject to reservations about limited I/O (disk) capabilities. However, they are overkill for many problems and it seems better to reserve such machines for the high-end applications that require them and use commodity cloud environments when appropriate.</w:t>
      </w:r>
    </w:p>
    <w:p w14:paraId="77A97C9E" w14:textId="77777777" w:rsidR="004659A1" w:rsidRPr="004659A1" w:rsidRDefault="004659A1" w:rsidP="004659A1">
      <w:pPr>
        <w:pStyle w:val="HTMLPreformatted"/>
        <w:tabs>
          <w:tab w:val="left" w:pos="1080"/>
        </w:tabs>
        <w:rPr>
          <w:rFonts w:ascii="Times New Roman" w:hAnsi="Times New Roman" w:cs="Times New Roman"/>
          <w:sz w:val="22"/>
          <w:szCs w:val="22"/>
        </w:rPr>
      </w:pPr>
      <w:r w:rsidRPr="004659A1">
        <w:rPr>
          <w:rFonts w:ascii="Times New Roman" w:hAnsi="Times New Roman" w:cs="Times New Roman"/>
          <w:sz w:val="22"/>
          <w:szCs w:val="22"/>
        </w:rPr>
        <w:t xml:space="preserve">We stress that clouds offer not just </w:t>
      </w:r>
      <w:proofErr w:type="gramStart"/>
      <w:r w:rsidRPr="004659A1">
        <w:rPr>
          <w:rFonts w:ascii="Times New Roman" w:hAnsi="Times New Roman" w:cs="Times New Roman"/>
          <w:sz w:val="22"/>
          <w:szCs w:val="22"/>
        </w:rPr>
        <w:t>a new</w:t>
      </w:r>
      <w:proofErr w:type="gramEnd"/>
      <w:r w:rsidRPr="004659A1">
        <w:rPr>
          <w:rFonts w:ascii="Times New Roman" w:hAnsi="Times New Roman" w:cs="Times New Roman"/>
          <w:sz w:val="22"/>
          <w:szCs w:val="22"/>
        </w:rPr>
        <w:t xml:space="preserve"> humongous data center architecture but striking new software models spurred by the competitive Platform as a Service PaaS market. In section 3 we focus on the possibilities suggested by MapReduce.</w:t>
      </w:r>
    </w:p>
    <w:p w14:paraId="3C1EA60C" w14:textId="77777777" w:rsidR="004659A1" w:rsidRPr="004659A1" w:rsidRDefault="004659A1" w:rsidP="004659A1">
      <w:pPr>
        <w:pStyle w:val="HTMLPreformatted"/>
        <w:tabs>
          <w:tab w:val="left" w:pos="1080"/>
        </w:tabs>
        <w:rPr>
          <w:rFonts w:ascii="Times New Roman" w:hAnsi="Times New Roman" w:cs="Times New Roman"/>
          <w:sz w:val="22"/>
          <w:szCs w:val="22"/>
        </w:rPr>
      </w:pPr>
    </w:p>
    <w:p w14:paraId="7ED4DC84" w14:textId="77777777" w:rsidR="004659A1" w:rsidRPr="004659A1" w:rsidRDefault="004659A1" w:rsidP="004659A1">
      <w:pPr>
        <w:pStyle w:val="ListParagraph"/>
        <w:ind w:left="0"/>
        <w:rPr>
          <w:rFonts w:ascii="Times New Roman" w:eastAsia="Times New Roman" w:hAnsi="Times New Roman" w:cs="Times New Roman"/>
        </w:rPr>
      </w:pPr>
      <w:r w:rsidRPr="004659A1">
        <w:rPr>
          <w:rFonts w:ascii="Times New Roman" w:eastAsia="Times New Roman" w:hAnsi="Times New Roman" w:cs="Times New Roman"/>
        </w:rPr>
        <w:t xml:space="preserve">The term cloud is being in many ways so let’s first define a public data center model that describes the major offerings of Microsoft, Amazon and Google. Their data centers are composed of containers of racks of servers which number between 10,000 and a million.  Each server has 8 or more </w:t>
      </w:r>
      <w:proofErr w:type="gramStart"/>
      <w:r w:rsidRPr="004659A1">
        <w:rPr>
          <w:rFonts w:ascii="Times New Roman" w:eastAsia="Times New Roman" w:hAnsi="Times New Roman" w:cs="Times New Roman"/>
        </w:rPr>
        <w:t>cpu</w:t>
      </w:r>
      <w:proofErr w:type="gramEnd"/>
      <w:r w:rsidRPr="004659A1">
        <w:rPr>
          <w:rFonts w:ascii="Times New Roman" w:eastAsia="Times New Roman" w:hAnsi="Times New Roman" w:cs="Times New Roman"/>
        </w:rPr>
        <w:t xml:space="preserve"> cores and around 64GB of shared memory and one or more terabyte local disk drives.  GPUs or other accelerators are not common. There is a network that allows messages to be routed between any two servers, but the bisection bandwidth of the network is very low and the network protocols implement the full TCP/IP stack so that every server can be a full Internet host with optimized traffic between users on the Internet and the servers in the cloud.   In contrast supercomputer networks minimize interprocessor latency and maximize bisection bandwidth.  Application data communications on a supercomputer generally take place over specialized physical and data link layers of the network and interoperation with the Internet is usually very limited.</w:t>
      </w:r>
    </w:p>
    <w:p w14:paraId="471CC311" w14:textId="77777777" w:rsidR="004659A1" w:rsidRPr="004659A1" w:rsidRDefault="004659A1" w:rsidP="004659A1">
      <w:pPr>
        <w:pStyle w:val="CM21"/>
        <w:spacing w:before="120"/>
        <w:jc w:val="both"/>
        <w:rPr>
          <w:rFonts w:ascii="Times New Roman" w:hAnsi="Times New Roman" w:cs="Times New Roman"/>
          <w:b/>
          <w:bCs/>
          <w:sz w:val="22"/>
          <w:szCs w:val="22"/>
        </w:rPr>
      </w:pPr>
      <w:r w:rsidRPr="004659A1">
        <w:rPr>
          <w:rFonts w:ascii="Times New Roman" w:hAnsi="Times New Roman" w:cs="Times New Roman"/>
          <w:b/>
          <w:bCs/>
          <w:sz w:val="22"/>
          <w:szCs w:val="22"/>
        </w:rPr>
        <w:t xml:space="preserve">2. A Cloud Defined </w:t>
      </w:r>
      <w:r w:rsidRPr="004659A1">
        <w:rPr>
          <w:rFonts w:ascii="Times New Roman" w:hAnsi="Times New Roman" w:cs="Times New Roman"/>
          <w:sz w:val="22"/>
          <w:szCs w:val="22"/>
        </w:rPr>
        <w:t xml:space="preserve"> </w:t>
      </w:r>
    </w:p>
    <w:p w14:paraId="35743A9E" w14:textId="77777777" w:rsidR="004659A1" w:rsidRPr="004659A1" w:rsidRDefault="004659A1" w:rsidP="004659A1">
      <w:pPr>
        <w:pStyle w:val="ListParagraph"/>
        <w:ind w:left="0"/>
        <w:rPr>
          <w:rFonts w:ascii="Times New Roman" w:eastAsia="Times New Roman" w:hAnsi="Times New Roman" w:cs="Times New Roman"/>
        </w:rPr>
      </w:pPr>
    </w:p>
    <w:p w14:paraId="46F99843" w14:textId="77777777" w:rsidR="004659A1" w:rsidRPr="004659A1" w:rsidRDefault="004659A1" w:rsidP="004659A1">
      <w:pPr>
        <w:pStyle w:val="ListParagraph"/>
        <w:ind w:left="0"/>
        <w:rPr>
          <w:rFonts w:ascii="Times New Roman" w:eastAsia="Times New Roman" w:hAnsi="Times New Roman" w:cs="Times New Roman"/>
        </w:rPr>
      </w:pPr>
      <w:r w:rsidRPr="004659A1">
        <w:rPr>
          <w:rFonts w:ascii="Times New Roman" w:eastAsia="Times New Roman" w:hAnsi="Times New Roman" w:cs="Times New Roman"/>
        </w:rPr>
        <w:t>Each server in the data center is host to one or more virtual machines and the cloud runs a “fabric controller” which manages large sets of VMs fort scheduling and fault tolerance across the servers and acts as the operating system for the data center. An application running on the data center consists of one or more complete VM instances that implement a web service.   The  basic unit of scheduling involves the deployment of one or more entire operating systems, which is much slower than installing and starting an application on a running OS.   Most large scale cloud services are intended to run 24x7, so this long start-up time is negligiblen although running a “batch” application on a large number of servers can be very inefficient because of the long time it may take to deploy all the needed VMs.  Data in a data center is stored and distributed over many spinning disks in the cloud servers.  This is a very different model than found in a large supercomputer, where data is stored in network attached storage.  Local disks on the servers of supercomputers are not frequently used for data storage.</w:t>
      </w:r>
    </w:p>
    <w:p w14:paraId="70532C83" w14:textId="77777777" w:rsidR="004659A1" w:rsidRPr="004659A1" w:rsidRDefault="004659A1" w:rsidP="004659A1">
      <w:pPr>
        <w:rPr>
          <w:rFonts w:ascii="Times New Roman" w:eastAsia="Times New Roman" w:hAnsi="Times New Roman" w:cs="Times New Roman"/>
        </w:rPr>
      </w:pPr>
      <w:r w:rsidRPr="004659A1">
        <w:rPr>
          <w:rFonts w:ascii="Times New Roman" w:eastAsia="Times New Roman" w:hAnsi="Times New Roman" w:cs="Times New Roman"/>
        </w:rPr>
        <w:lastRenderedPageBreak/>
        <w:t>There are more types of clouds than is described by this public data center model.  For example, to address a technical computing market, Amazon has introduced a specialized HPC cloud that uses a network with full bisection bandwidth and supports GPGPUs. The major commercial clouds offer higher level capabilities -- commonly termed Platform as a Service PaaS – built on a basic scalable IaaS Infrastructure as a Service. For technical computing, important platform components include tables, queues, database, monitoring, roles (Azure), and the cloud characteristic of elasticity (automatic scaling).  MapReduce, which is discussed below, is another major platform service offered by these clouds.  Currently the different clouds have different platforms although the Azure and Amazon platforms have many similarities. The Google Platform is targeted at scalable web applications and not as broadly used in technical computing community as Amazon or Azure, but it has been used on some very impressive projects. We expect more academic interest in PaaS as the value of platform capabilities become clearer.</w:t>
      </w:r>
    </w:p>
    <w:p w14:paraId="41DF8631" w14:textId="77777777" w:rsidR="004659A1" w:rsidRPr="004659A1" w:rsidRDefault="004659A1" w:rsidP="004659A1">
      <w:pPr>
        <w:rPr>
          <w:rFonts w:ascii="Times New Roman" w:eastAsia="Times New Roman" w:hAnsi="Times New Roman" w:cs="Times New Roman"/>
        </w:rPr>
      </w:pPr>
      <w:r w:rsidRPr="004659A1">
        <w:rPr>
          <w:rFonts w:ascii="Times New Roman" w:eastAsia="Times New Roman" w:hAnsi="Times New Roman" w:cs="Times New Roman"/>
        </w:rPr>
        <w:t>“Private clouds” are small dedicated data centers that have various combinations of the properties above and typically use one of the four major open source (academic) cloud environments Eucalyptus, Nimbus, OpenStack and OpenNebula (Europe) which focus at the IaaS level with interfaces similar to Amazon. FutureGrid is an NSF research testbed for cloud technologies and it operates a grid of cloud deployments running on modest sized server clusters with support for all four academic IaaS. Private clouds do not fully support the interesting platform features of commercial clouds. Open source Hadoop and Twister offer MapReduce features similar to those on commercial cloud platforms and there are open source possibilities for platform features like queues (RabbitMQ, ActiveMQ) and distributed data management system (Apache Cassandra). However, there is no complete packaging of PaaS features available today for academic or private clouds. Thus interoperability between private and commercial clouds is currently only at IaaS level where it is possible to reconfigure images between the different virtualization choices and there is an active cloud standards activity. The major commercial virtualization products such as VMware and Hyper-V are also important for private clouds but also do not have built-in PaaS capabilities.</w:t>
      </w:r>
    </w:p>
    <w:p w14:paraId="372BCF28" w14:textId="77777777" w:rsidR="004659A1" w:rsidRPr="004659A1" w:rsidRDefault="004659A1" w:rsidP="004659A1">
      <w:pPr>
        <w:pStyle w:val="CM21"/>
        <w:spacing w:before="120"/>
        <w:jc w:val="both"/>
        <w:rPr>
          <w:rFonts w:ascii="Times New Roman" w:hAnsi="Times New Roman" w:cs="Times New Roman"/>
          <w:b/>
          <w:bCs/>
          <w:sz w:val="22"/>
          <w:szCs w:val="22"/>
        </w:rPr>
      </w:pPr>
      <w:r w:rsidRPr="004659A1">
        <w:rPr>
          <w:rFonts w:ascii="Times New Roman" w:hAnsi="Times New Roman" w:cs="Times New Roman"/>
          <w:b/>
          <w:bCs/>
          <w:sz w:val="22"/>
          <w:szCs w:val="22"/>
        </w:rPr>
        <w:t>3. Mapping Applications to Clouds</w:t>
      </w:r>
    </w:p>
    <w:p w14:paraId="26B704B4" w14:textId="77777777" w:rsidR="004659A1" w:rsidRPr="004659A1" w:rsidRDefault="004659A1" w:rsidP="004659A1">
      <w:pPr>
        <w:pStyle w:val="NoSpacing"/>
        <w:rPr>
          <w:rFonts w:ascii="Times New Roman" w:hAnsi="Times New Roman" w:cs="Times New Roman"/>
        </w:rPr>
      </w:pPr>
      <w:r w:rsidRPr="004659A1">
        <w:rPr>
          <w:rFonts w:ascii="Times New Roman" w:hAnsi="Times New Roman" w:cs="Times New Roman"/>
          <w:noProof/>
        </w:rPr>
        <mc:AlternateContent>
          <mc:Choice Requires="wpg">
            <w:drawing>
              <wp:anchor distT="0" distB="0" distL="114300" distR="114300" simplePos="0" relativeHeight="251995136" behindDoc="1" locked="0" layoutInCell="1" allowOverlap="1" wp14:anchorId="2944FA5B" wp14:editId="56454801">
                <wp:simplePos x="0" y="0"/>
                <wp:positionH relativeFrom="column">
                  <wp:posOffset>-14605</wp:posOffset>
                </wp:positionH>
                <wp:positionV relativeFrom="paragraph">
                  <wp:posOffset>56515</wp:posOffset>
                </wp:positionV>
                <wp:extent cx="4399280" cy="2818765"/>
                <wp:effectExtent l="0" t="0" r="1270" b="635"/>
                <wp:wrapTight wrapText="bothSides">
                  <wp:wrapPolygon edited="0">
                    <wp:start x="0" y="0"/>
                    <wp:lineTo x="0" y="21459"/>
                    <wp:lineTo x="21419" y="21459"/>
                    <wp:lineTo x="21513" y="19561"/>
                    <wp:lineTo x="21513" y="0"/>
                    <wp:lineTo x="0" y="0"/>
                  </wp:wrapPolygon>
                </wp:wrapTight>
                <wp:docPr id="5" name="Group 5"/>
                <wp:cNvGraphicFramePr/>
                <a:graphic xmlns:a="http://schemas.openxmlformats.org/drawingml/2006/main">
                  <a:graphicData uri="http://schemas.microsoft.com/office/word/2010/wordprocessingGroup">
                    <wpg:wgp>
                      <wpg:cNvGrpSpPr/>
                      <wpg:grpSpPr>
                        <a:xfrm>
                          <a:off x="0" y="0"/>
                          <a:ext cx="4399280" cy="2818765"/>
                          <a:chOff x="0" y="0"/>
                          <a:chExt cx="4399472" cy="2819112"/>
                        </a:xfrm>
                      </wpg:grpSpPr>
                      <wps:wsp>
                        <wps:cNvPr id="14" name="Text Box 2"/>
                        <wps:cNvSpPr txBox="1">
                          <a:spLocks noChangeArrowheads="1"/>
                        </wps:cNvSpPr>
                        <wps:spPr bwMode="auto">
                          <a:xfrm>
                            <a:off x="0" y="2544792"/>
                            <a:ext cx="4352290" cy="274320"/>
                          </a:xfrm>
                          <a:prstGeom prst="rect">
                            <a:avLst/>
                          </a:prstGeom>
                          <a:solidFill>
                            <a:srgbClr val="FFFFFF"/>
                          </a:solidFill>
                          <a:ln w="9525">
                            <a:noFill/>
                            <a:miter lim="800000"/>
                            <a:headEnd/>
                            <a:tailEnd/>
                          </a:ln>
                        </wps:spPr>
                        <wps:txbx>
                          <w:txbxContent>
                            <w:p w14:paraId="356CD7BD" w14:textId="77777777" w:rsidR="003E65E7" w:rsidRPr="00480192" w:rsidRDefault="003E65E7" w:rsidP="004659A1">
                              <w:pPr>
                                <w:rPr>
                                  <w:bCs/>
                                  <w:i/>
                                  <w:sz w:val="20"/>
                                </w:rPr>
                              </w:pPr>
                              <w:r w:rsidRPr="00480192">
                                <w:rPr>
                                  <w:i/>
                                  <w:sz w:val="20"/>
                                </w:rPr>
                                <w:t>Fi</w:t>
                              </w:r>
                              <w:r w:rsidRPr="00480192">
                                <w:rPr>
                                  <w:bCs/>
                                  <w:i/>
                                  <w:sz w:val="20"/>
                                </w:rPr>
                                <w:t>g 1: Forms of Parallelism and their application on Clouds and Supercomputers</w:t>
                              </w:r>
                            </w:p>
                            <w:p w14:paraId="2B9D2F86" w14:textId="77777777" w:rsidR="003E65E7" w:rsidRDefault="003E65E7" w:rsidP="004659A1"/>
                          </w:txbxContent>
                        </wps:txbx>
                        <wps:bodyPr rot="0" vert="horz" wrap="square" lIns="91440" tIns="45720" rIns="91440" bIns="45720" anchor="t" anchorCtr="0">
                          <a:noAutofit/>
                        </wps:bodyPr>
                      </wps:wsp>
                      <pic:pic xmlns:pic="http://schemas.openxmlformats.org/drawingml/2006/picture">
                        <pic:nvPicPr>
                          <pic:cNvPr id="16" name="Picture 13"/>
                          <pic:cNvPicPr>
                            <a:picLocks noChangeAspect="1"/>
                          </pic:cNvPicPr>
                        </pic:nvPicPr>
                        <pic:blipFill rotWithShape="1">
                          <a:blip r:embed="rId1400">
                            <a:extLst>
                              <a:ext uri="{28A0092B-C50C-407E-A947-70E740481C1C}">
                                <a14:useLocalDpi xmlns:a14="http://schemas.microsoft.com/office/drawing/2010/main" val="0"/>
                              </a:ext>
                            </a:extLst>
                          </a:blip>
                          <a:srcRect l="1697" t="10818" r="3027" b="14968"/>
                          <a:stretch/>
                        </pic:blipFill>
                        <pic:spPr bwMode="auto">
                          <a:xfrm>
                            <a:off x="43132" y="0"/>
                            <a:ext cx="4356340" cy="2544792"/>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103" style="position:absolute;margin-left:-1.15pt;margin-top:4.45pt;width:346.4pt;height:221.95pt;z-index:-251321344" coordsize="43994,2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">
                <v:shape id="Text Box 2" o:spid="_x0000_s1104" type="#_x0000_t202" style="position:absolute;top:25447;width:4352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14:paraId="356CD7BD" w14:textId="77777777" w:rsidR="003E65E7" w:rsidRPr="00480192" w:rsidRDefault="003E65E7" w:rsidP="004659A1">
                        <w:pPr>
                          <w:rPr>
                            <w:bCs/>
                            <w:i/>
                            <w:sz w:val="20"/>
                          </w:rPr>
                        </w:pPr>
                        <w:r w:rsidRPr="00480192">
                          <w:rPr>
                            <w:i/>
                            <w:sz w:val="20"/>
                          </w:rPr>
                          <w:t>Fi</w:t>
                        </w:r>
                        <w:r w:rsidRPr="00480192">
                          <w:rPr>
                            <w:bCs/>
                            <w:i/>
                            <w:sz w:val="20"/>
                          </w:rPr>
                          <w:t>g 1: Forms of Parallelism and their application on Clouds and Supercomputers</w:t>
                        </w:r>
                      </w:p>
                      <w:p w14:paraId="2B9D2F86" w14:textId="77777777" w:rsidR="003E65E7" w:rsidRDefault="003E65E7" w:rsidP="004659A1"/>
                    </w:txbxContent>
                  </v:textbox>
                </v:shape>
                <v:shape id="Picture 13" o:spid="_x0000_s1105" type="#_x0000_t75" style="position:absolute;left:431;width:43563;height:254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U6A7AAAAA2wAAAA8AAABkcnMvZG93bnJldi54bWxET0uLwjAQvgv+hzCCN00VLFqNIrIuC3uy&#10;PvA4NmNbbCalidr99xtB8DYf33MWq9ZU4kGNKy0rGA0jEMSZ1SXnCg777WAKwnlkjZVlUvBHDlbL&#10;bmeBibZP3tEj9bkIIewSVFB4XydSuqwgg25oa+LAXW1j0AfY5FI3+AzhppLjKIqlwZJDQ4E1bQrK&#10;bundKDieDzQ+u9/tfT3bny6XCX6l37FS/V67noPw1PqP+O3+0WF+DK9fwgFy+Q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hToDsAAAADbAAAADwAAAAAAAAAAAAAAAACfAgAA&#10;ZHJzL2Rvd25yZXYueG1sUEsFBgAAAAAEAAQA9wAAAIwDAAAAAA==&#10;">
                  <v:imagedata r:id="rId1401" o:title="" croptop="7090f" cropbottom="9809f" cropleft="1112f" cropright="1984f"/>
                  <v:path arrowok="t"/>
                </v:shape>
                <w10:wrap type="tight"/>
              </v:group>
            </w:pict>
          </mc:Fallback>
        </mc:AlternateContent>
      </w:r>
      <w:r w:rsidRPr="004659A1">
        <w:rPr>
          <w:rFonts w:ascii="Times New Roman" w:eastAsia="Times New Roman" w:hAnsi="Times New Roman" w:cs="Times New Roman"/>
        </w:rPr>
        <w:t xml:space="preserve">Previously </w:t>
      </w:r>
      <w:r w:rsidRPr="004659A1">
        <w:rPr>
          <w:rFonts w:ascii="Times New Roman" w:hAnsi="Times New Roman" w:cs="Times New Roman"/>
        </w:rPr>
        <w:t>we discussed mapping applications to different hardware and software in terms of 5 “Application Architectures”</w:t>
      </w:r>
      <w:r w:rsidRPr="004659A1">
        <w:rPr>
          <w:rFonts w:ascii="Times New Roman" w:hAnsi="Times New Roman" w:cs="Times New Roman"/>
        </w:rPr>
        <w:fldChar w:fldCharType="begin"/>
      </w:r>
      <w:r w:rsidRPr="004659A1">
        <w:rPr>
          <w:rFonts w:ascii="Times New Roman" w:hAnsi="Times New Roman" w:cs="Times New Roman"/>
        </w:rPr>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Pr="004659A1">
        <w:rPr>
          <w:rFonts w:ascii="Times New Roman" w:hAnsi="Times New Roman" w:cs="Times New Roman"/>
        </w:rPr>
        <w:fldChar w:fldCharType="separate"/>
      </w:r>
      <w:r w:rsidRPr="004659A1">
        <w:rPr>
          <w:rFonts w:ascii="Times New Roman" w:hAnsi="Times New Roman" w:cs="Times New Roman"/>
          <w:noProof/>
        </w:rPr>
        <w:t>[</w:t>
      </w:r>
      <w:hyperlink w:anchor="_ENREF_1" w:tooltip="Fox, 1994 #2487" w:history="1">
        <w:r w:rsidRPr="004659A1">
          <w:rPr>
            <w:rFonts w:ascii="Times New Roman" w:hAnsi="Times New Roman" w:cs="Times New Roman"/>
            <w:noProof/>
          </w:rPr>
          <w:t>1</w:t>
        </w:r>
      </w:hyperlink>
      <w:r w:rsidRPr="004659A1">
        <w:rPr>
          <w:rFonts w:ascii="Times New Roman" w:hAnsi="Times New Roman" w:cs="Times New Roman"/>
          <w:noProof/>
        </w:rPr>
        <w:t>]</w:t>
      </w:r>
      <w:r w:rsidRPr="004659A1">
        <w:rPr>
          <w:rFonts w:ascii="Times New Roman" w:hAnsi="Times New Roman" w:cs="Times New Roman"/>
        </w:rPr>
        <w:fldChar w:fldCharType="end"/>
      </w:r>
      <w:r w:rsidRPr="004659A1">
        <w:rPr>
          <w:rFonts w:ascii="Times New Roman" w:hAnsi="Times New Roman" w:cs="Times New Roman"/>
        </w:rPr>
        <w:t xml:space="preserve"> mainly aimed at simulations and extended it to data intensive computing </w:t>
      </w:r>
      <w:r w:rsidRPr="004659A1">
        <w:rPr>
          <w:rFonts w:ascii="Times New Roman" w:hAnsi="Times New Roman" w:cs="Times New Roman"/>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Pr="004659A1">
        <w:rPr>
          <w:rFonts w:ascii="Times New Roman" w:hAnsi="Times New Roman" w:cs="Times New Roman"/>
        </w:rPr>
        <w:instrText xml:space="preserve"> ADDIN EN.CITE </w:instrText>
      </w:r>
      <w:r w:rsidRPr="004659A1">
        <w:rPr>
          <w:rFonts w:ascii="Times New Roman" w:hAnsi="Times New Roman" w:cs="Times New Roman"/>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Pr="004659A1">
        <w:rPr>
          <w:rFonts w:ascii="Times New Roman" w:hAnsi="Times New Roman" w:cs="Times New Roman"/>
        </w:rPr>
        <w:instrText xml:space="preserve"> ADDIN EN.CITE.DATA </w:instrText>
      </w:r>
      <w:r w:rsidRPr="004659A1">
        <w:rPr>
          <w:rFonts w:ascii="Times New Roman" w:hAnsi="Times New Roman" w:cs="Times New Roman"/>
        </w:rPr>
      </w:r>
      <w:r w:rsidRPr="004659A1">
        <w:rPr>
          <w:rFonts w:ascii="Times New Roman" w:hAnsi="Times New Roman" w:cs="Times New Roman"/>
        </w:rPr>
        <w:fldChar w:fldCharType="end"/>
      </w:r>
      <w:r w:rsidRPr="004659A1">
        <w:rPr>
          <w:rFonts w:ascii="Times New Roman" w:hAnsi="Times New Roman" w:cs="Times New Roman"/>
        </w:rPr>
      </w:r>
      <w:r w:rsidRPr="004659A1">
        <w:rPr>
          <w:rFonts w:ascii="Times New Roman" w:hAnsi="Times New Roman" w:cs="Times New Roman"/>
        </w:rPr>
        <w:fldChar w:fldCharType="separate"/>
      </w:r>
      <w:r w:rsidRPr="004659A1">
        <w:rPr>
          <w:rFonts w:ascii="Times New Roman" w:hAnsi="Times New Roman" w:cs="Times New Roman"/>
          <w:noProof/>
        </w:rPr>
        <w:t>[</w:t>
      </w:r>
      <w:hyperlink w:anchor="_ENREF_2" w:tooltip="Jaliya Ekanayake, 2010 #563" w:history="1">
        <w:r w:rsidRPr="004659A1">
          <w:rPr>
            <w:rFonts w:ascii="Times New Roman" w:hAnsi="Times New Roman" w:cs="Times New Roman"/>
            <w:noProof/>
          </w:rPr>
          <w:t>2</w:t>
        </w:r>
      </w:hyperlink>
      <w:r w:rsidRPr="004659A1">
        <w:rPr>
          <w:rFonts w:ascii="Times New Roman" w:hAnsi="Times New Roman" w:cs="Times New Roman"/>
          <w:noProof/>
        </w:rPr>
        <w:t xml:space="preserve">, </w:t>
      </w:r>
      <w:hyperlink w:anchor="_ENREF_3" w:tooltip="Judy Qiu, 2009 #632" w:history="1">
        <w:r w:rsidRPr="004659A1">
          <w:rPr>
            <w:rFonts w:ascii="Times New Roman" w:hAnsi="Times New Roman" w:cs="Times New Roman"/>
            <w:noProof/>
          </w:rPr>
          <w:t>3</w:t>
        </w:r>
      </w:hyperlink>
      <w:r w:rsidRPr="004659A1">
        <w:rPr>
          <w:rFonts w:ascii="Times New Roman" w:hAnsi="Times New Roman" w:cs="Times New Roman"/>
          <w:noProof/>
        </w:rPr>
        <w:t>]</w:t>
      </w:r>
      <w:r w:rsidRPr="004659A1">
        <w:rPr>
          <w:rFonts w:ascii="Times New Roman" w:hAnsi="Times New Roman" w:cs="Times New Roman"/>
        </w:rPr>
        <w:fldChar w:fldCharType="end"/>
      </w:r>
      <w:r w:rsidRPr="004659A1">
        <w:rPr>
          <w:rFonts w:ascii="Times New Roman" w:hAnsi="Times New Roman" w:cs="Times New Roman"/>
        </w:rPr>
        <w:t xml:space="preserve">. One category, synchronous, was popular 20 years ago but is no longer significant. It describes applications that can be parallelized with each decomposed unit running the identical machine instruction at each time.  Another category, asynchronous is typically not important in practical computational science and engineering. There was also a category of metaproblems, which describe the domain supported by workflow with coarse grain interlinked components. The other categories were pleasingly parallel (essentially independent) and loosely (bulk) synchronous which are critical application classes that possibly combined in metaproblems describe the bulk of eScience. </w:t>
      </w:r>
      <w:proofErr w:type="gramStart"/>
      <w:r w:rsidRPr="004659A1">
        <w:rPr>
          <w:rFonts w:ascii="Times New Roman" w:hAnsi="Times New Roman" w:cs="Times New Roman"/>
        </w:rPr>
        <w:t>As mentioned above, pleasingly parallel problems whether parameter searches for simulations or analysis of independent data chunks (as in LHC events) are very suitable for clouds.</w:t>
      </w:r>
      <w:proofErr w:type="gramEnd"/>
      <w:r w:rsidRPr="004659A1">
        <w:rPr>
          <w:rFonts w:ascii="Times New Roman" w:hAnsi="Times New Roman" w:cs="Times New Roman"/>
        </w:rPr>
        <w:t xml:space="preserve"> Loosely synchronous problems include partial differential equation solution and particle dynamics and after parallelization, consist of a succession of compute-communication phases. </w:t>
      </w:r>
    </w:p>
    <w:p w14:paraId="563C38B1" w14:textId="77777777" w:rsidR="004659A1" w:rsidRPr="004659A1" w:rsidRDefault="004659A1" w:rsidP="004659A1">
      <w:pPr>
        <w:pStyle w:val="NoSpacing"/>
        <w:rPr>
          <w:rFonts w:ascii="Times New Roman" w:hAnsi="Times New Roman" w:cs="Times New Roman"/>
        </w:rPr>
      </w:pPr>
    </w:p>
    <w:p w14:paraId="5F57CD31" w14:textId="77777777" w:rsidR="004659A1" w:rsidRPr="004659A1" w:rsidRDefault="004659A1" w:rsidP="004659A1">
      <w:pPr>
        <w:pStyle w:val="NoSpacing"/>
        <w:rPr>
          <w:rFonts w:ascii="Times New Roman" w:hAnsi="Times New Roman" w:cs="Times New Roman"/>
        </w:rPr>
      </w:pPr>
      <w:r w:rsidRPr="004659A1">
        <w:rPr>
          <w:rFonts w:ascii="Times New Roman" w:hAnsi="Times New Roman" w:cs="Times New Roman"/>
        </w:rPr>
        <w:t>Clouds naturally exploit parallelism from multiple users or usages.  The Internet of things will drive many applications of the cloud.  It is projected that there will soon be 50 billion devices on the Internet.  Most will be small sensors that send streams of information into the cloud where it will be processed and integrated with other streams and turned into knowledge that will help our lives in a million small and big ways.  It is not unreasonabl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and the current AFRL project build on this vision. We expect a growth in these areas with emergence of cloud supported/controlled robotics.</w:t>
      </w:r>
    </w:p>
    <w:p w14:paraId="4667CA69" w14:textId="77777777" w:rsidR="004659A1" w:rsidRPr="004659A1" w:rsidRDefault="004659A1" w:rsidP="004659A1">
      <w:pPr>
        <w:pStyle w:val="NoSpacing"/>
        <w:rPr>
          <w:rFonts w:ascii="Times New Roman" w:hAnsi="Times New Roman" w:cs="Times New Roman"/>
        </w:rPr>
      </w:pPr>
    </w:p>
    <w:p w14:paraId="16CCF06B" w14:textId="77777777" w:rsidR="004659A1" w:rsidRPr="004659A1" w:rsidRDefault="004659A1" w:rsidP="004659A1">
      <w:pPr>
        <w:spacing w:after="12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Looking at data intensive applications we can re-examine the pleasingly parallel and loosely synchronous category as shown in figure 1 above. This introduces map-only (identical to pleasing parallel), and separates off MapReduce and Iterative MapReduce classes from the large loosely synchronous class whose remaining members are the last sub category d) on the right of figure 1. This area requires HPC architectures with low latency high bandwidth interconnect. The MapReduce class b) consists of a single map (compute) phase followed by a reduction phase such as gathering together the results of queries following an Internet search or LHC data analysis (histogram) of different datasets. As implemented in Hadoop, one would normally communicate between Map and Reduce phases by writing and reading files. This leads to excellent fault tolerance and dynamic scheduling features. At SC11, there was some buzz in favor of data analytics and Hadoop but that this is not clearly reasonable as many data analysis (mining) applications involve kernels that do not fit Map only or MapReduce categories. Many algorithms including those with linear algebra (needing to be parallelized) fall into the category c) Iterative MapReduce in figure 1. Problems in this category consist of multiple (iterated) Map phases followed by reduction or collective operation communication phases. They do not have the many local communication messages typically needed in parallel simulations shown in fig 1d) but rather larger collective operations mixing compute and communication. We do not expect traditional MapReduce to be broadly useful but the Iterative extension is much more promising but the breadth of its applicability needs much more study. Iterative MapReduce is a programming model that can have the performance of MPI and the fault tolerance and dynamic flexibility of the original MapReduce. Open source Java Twister</w:t>
      </w:r>
      <w:r w:rsidRPr="004659A1">
        <w:rPr>
          <w:rFonts w:ascii="Times New Roman" w:eastAsia="SimSun" w:hAnsi="Times New Roman" w:cs="Times New Roman"/>
          <w:lang w:eastAsia="zh-CN"/>
        </w:rPr>
        <w:fldChar w:fldCharType="begin"/>
      </w:r>
      <w:r w:rsidRPr="004659A1">
        <w:rPr>
          <w:rFonts w:ascii="Times New Roman" w:eastAsia="SimSun" w:hAnsi="Times New Roman" w:cs="Times New Roman"/>
          <w:lang w:eastAsia="zh-CN"/>
        </w:rPr>
        <w:instrText xml:space="preserve"> ADDIN EN.CITE &lt;EndNote&gt;&lt;Cite&gt;&lt;Author&gt;SALSA Group&lt;/Author&gt;&lt;Year&gt;2010&lt;/Year&gt;&lt;RecNum&gt;2978&lt;/RecNum&gt;&lt;DisplayText&gt;[4, 5]&lt;/DisplayText&gt;&lt;record&gt;&lt;rec-number&gt;2978&lt;/rec-number&gt;&lt;foreign-keys&gt;&lt;key app="EN" db-id="rfx20pr9t5zxtmee0xn5fwzbxvw0r9vz2tee"&gt;2978&lt;/key&gt;&lt;key app="ENWeb" db-id="S3XF@wrtqgYAACB9Pr4"&gt;4208&lt;/key&gt;&lt;/foreign-keys&gt;&lt;ref-type name="Web Page"&gt;12&lt;/ref-type&gt;&lt;contributors&gt;&lt;authors&gt;&lt;author&gt;SALSA Group,&lt;/author&gt;&lt;/authors&gt;&lt;/contributors&gt;&lt;titles&gt;&lt;title&gt;Iterative MapReduce&lt;/title&gt;&lt;/titles&gt;&lt;pages&gt;Twister Home Page&lt;/pages&gt;&lt;volume&gt;2010&lt;/volume&gt;&lt;number&gt;November 7&lt;/number&gt;&lt;dates&gt;&lt;year&gt;2010&lt;/year&gt;&lt;/dates&gt;&lt;urls&gt;&lt;related-urls&gt;&lt;url&gt;http://www.iterativemapreduce.org/&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Pr="004659A1">
        <w:rPr>
          <w:rFonts w:ascii="Times New Roman" w:eastAsia="SimSun" w:hAnsi="Times New Roman" w:cs="Times New Roman"/>
          <w:lang w:eastAsia="zh-CN"/>
        </w:rPr>
        <w:fldChar w:fldCharType="separate"/>
      </w:r>
      <w:r w:rsidRPr="004659A1">
        <w:rPr>
          <w:rFonts w:ascii="Times New Roman" w:eastAsia="SimSun" w:hAnsi="Times New Roman" w:cs="Times New Roman"/>
          <w:lang w:eastAsia="zh-CN"/>
        </w:rPr>
        <w:t>[</w:t>
      </w:r>
      <w:hyperlink w:anchor="_ENREF_4" w:tooltip="SALSA Group, 2010 #2978" w:history="1">
        <w:r w:rsidRPr="004659A1">
          <w:rPr>
            <w:rFonts w:ascii="Times New Roman" w:eastAsia="SimSun" w:hAnsi="Times New Roman" w:cs="Times New Roman"/>
            <w:lang w:eastAsia="zh-CN"/>
          </w:rPr>
          <w:t>4</w:t>
        </w:r>
      </w:hyperlink>
      <w:r w:rsidRPr="004659A1">
        <w:rPr>
          <w:rFonts w:ascii="Times New Roman" w:eastAsia="SimSun" w:hAnsi="Times New Roman" w:cs="Times New Roman"/>
          <w:lang w:eastAsia="zh-CN"/>
        </w:rPr>
        <w:t xml:space="preserve">, </w:t>
      </w:r>
      <w:hyperlink w:anchor="_ENREF_5" w:tooltip="J.Ekanayake, 2010 #2635" w:history="1">
        <w:r w:rsidRPr="004659A1">
          <w:rPr>
            <w:rFonts w:ascii="Times New Roman" w:eastAsia="SimSun" w:hAnsi="Times New Roman" w:cs="Times New Roman"/>
            <w:lang w:eastAsia="zh-CN"/>
          </w:rPr>
          <w:t>5</w:t>
        </w:r>
      </w:hyperlink>
      <w:r w:rsidRPr="004659A1">
        <w:rPr>
          <w:rFonts w:ascii="Times New Roman" w:eastAsia="SimSun" w:hAnsi="Times New Roman" w:cs="Times New Roman"/>
          <w:lang w:eastAsia="zh-CN"/>
        </w:rPr>
        <w:t>]</w:t>
      </w:r>
      <w:r w:rsidRPr="004659A1">
        <w:rPr>
          <w:rFonts w:ascii="Times New Roman" w:eastAsia="SimSun" w:hAnsi="Times New Roman" w:cs="Times New Roman"/>
          <w:lang w:eastAsia="zh-CN"/>
        </w:rPr>
        <w:fldChar w:fldCharType="end"/>
      </w:r>
      <w:r w:rsidRPr="004659A1">
        <w:rPr>
          <w:rFonts w:ascii="Times New Roman" w:eastAsia="SimSun" w:hAnsi="Times New Roman" w:cs="Times New Roman"/>
          <w:lang w:eastAsia="zh-CN"/>
        </w:rPr>
        <w:t xml:space="preserve"> and Twister4Azure</w:t>
      </w:r>
      <w:r w:rsidRPr="004659A1">
        <w:rPr>
          <w:rFonts w:ascii="Times New Roman" w:eastAsia="SimSun" w:hAnsi="Times New Roman" w:cs="Times New Roman"/>
          <w:lang w:eastAsia="zh-CN"/>
        </w:rPr>
        <w:fldChar w:fldCharType="begin"/>
      </w:r>
      <w:r w:rsidRPr="004659A1">
        <w:rPr>
          <w:rFonts w:ascii="Times New Roman" w:eastAsia="SimSun" w:hAnsi="Times New Roman" w:cs="Times New Roman"/>
          <w:lang w:eastAsia="zh-CN"/>
        </w:rPr>
        <w:instrText xml:space="preserve"> ADDIN EN.CITE &lt;EndNote&gt;&lt;Cite&gt;&lt;RecNum&gt;3401&lt;/RecNum&gt;&lt;DisplayText&gt;[6, 7]&lt;/DisplayText&gt;&lt;record&gt;&lt;rec-number&gt;3401&lt;/rec-number&gt;&lt;foreign-keys&gt;&lt;key app="EN" db-id="rfx20pr9t5zxtmee0xn5fwzbxvw0r9vz2tee"&gt;3401&lt;/key&gt;&lt;/foreign-keys&gt;&lt;ref-type name="Web Page"&gt;12&lt;/ref-type&gt;&lt;contributors&gt;&lt;/contributors&gt;&lt;titles&gt;&lt;title&gt;Twister for Azure&lt;/title&gt;&lt;/titles&gt;&lt;volume&gt;2011&lt;/volume&gt;&lt;number&gt;May 21&lt;/number&gt;&lt;dates&gt;&lt;/dates&gt;&lt;urls&gt;&lt;related-urls&gt;&lt;url&gt;http://salsahpc.indiana.edu/twister4azure/&lt;/url&gt;&lt;/related-urls&gt;&lt;/urls&gt;&lt;/record&gt;&lt;/Cite&gt;&lt;Cite&gt;&lt;Author&gt;Thilina Gunarathne&lt;/Author&gt;&lt;Year&gt;2011&lt;/Year&gt;&lt;RecNum&gt;4455&lt;/RecNum&gt;&lt;record&gt;&lt;rec-number&gt;4455&lt;/rec-number&gt;&lt;foreign-keys&gt;&lt;key app="EN" db-id="rfx20pr9t5zxtmee0xn5fwzbxvw0r9vz2tee"&gt;44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IEEE/ACM International Conference on Utility and Cloud Computing UCC 2011&lt;/secondary-title&gt;&lt;/titles&gt;&lt;dates&gt;&lt;year&gt;2011&lt;/year&gt;&lt;pub-dates&gt;&lt;date&gt;December 5-7&lt;/date&gt;&lt;/pub-dates&gt;&lt;/dates&gt;&lt;pub-location&gt;Melbourne Australia&lt;/pub-location&gt;&lt;urls&gt;&lt;related-urls&gt;&lt;url&gt;http://www.cs.indiana.edu/~xqiu/scientific_applications_of_twister4azure_ucc_17_4.pdf&lt;/url&gt;&lt;/related-urls&gt;&lt;/urls&gt;&lt;/record&gt;&lt;/Cite&gt;&lt;/EndNote&gt;</w:instrText>
      </w:r>
      <w:r w:rsidRPr="004659A1">
        <w:rPr>
          <w:rFonts w:ascii="Times New Roman" w:eastAsia="SimSun" w:hAnsi="Times New Roman" w:cs="Times New Roman"/>
          <w:lang w:eastAsia="zh-CN"/>
        </w:rPr>
        <w:fldChar w:fldCharType="separate"/>
      </w:r>
      <w:r w:rsidRPr="004659A1">
        <w:rPr>
          <w:rFonts w:ascii="Times New Roman" w:eastAsia="SimSun" w:hAnsi="Times New Roman" w:cs="Times New Roman"/>
          <w:lang w:eastAsia="zh-CN"/>
        </w:rPr>
        <w:t>[</w:t>
      </w:r>
      <w:hyperlink w:anchor="_ENREF_6" w:tooltip=",  #3401" w:history="1">
        <w:r w:rsidRPr="004659A1">
          <w:rPr>
            <w:rFonts w:ascii="Times New Roman" w:eastAsia="SimSun" w:hAnsi="Times New Roman" w:cs="Times New Roman"/>
            <w:lang w:eastAsia="zh-CN"/>
          </w:rPr>
          <w:t>6</w:t>
        </w:r>
      </w:hyperlink>
      <w:r w:rsidRPr="004659A1">
        <w:rPr>
          <w:rFonts w:ascii="Times New Roman" w:eastAsia="SimSun" w:hAnsi="Times New Roman" w:cs="Times New Roman"/>
          <w:lang w:eastAsia="zh-CN"/>
        </w:rPr>
        <w:t xml:space="preserve">, </w:t>
      </w:r>
      <w:hyperlink w:anchor="_ENREF_7" w:tooltip="Thilina Gunarathne, 2011 #4455" w:history="1">
        <w:r w:rsidRPr="004659A1">
          <w:rPr>
            <w:rFonts w:ascii="Times New Roman" w:eastAsia="SimSun" w:hAnsi="Times New Roman" w:cs="Times New Roman"/>
            <w:lang w:eastAsia="zh-CN"/>
          </w:rPr>
          <w:t>7</w:t>
        </w:r>
      </w:hyperlink>
      <w:r w:rsidRPr="004659A1">
        <w:rPr>
          <w:rFonts w:ascii="Times New Roman" w:eastAsia="SimSun" w:hAnsi="Times New Roman" w:cs="Times New Roman"/>
          <w:lang w:eastAsia="zh-CN"/>
        </w:rPr>
        <w:t>]</w:t>
      </w:r>
      <w:r w:rsidRPr="004659A1">
        <w:rPr>
          <w:rFonts w:ascii="Times New Roman" w:eastAsia="SimSun" w:hAnsi="Times New Roman" w:cs="Times New Roman"/>
          <w:lang w:eastAsia="zh-CN"/>
        </w:rPr>
        <w:fldChar w:fldCharType="end"/>
      </w:r>
      <w:r w:rsidRPr="004659A1">
        <w:rPr>
          <w:rFonts w:ascii="Times New Roman" w:eastAsia="SimSun" w:hAnsi="Times New Roman" w:cs="Times New Roman"/>
          <w:lang w:eastAsia="zh-CN"/>
        </w:rPr>
        <w:t xml:space="preserve"> have been released as an Iterative MapReduce framework. Figure 2 compares Twister4Azure with Amazon and a classic HPC configuration on a map-only case while figure 3 shows Azure4Twister having a smooth execution structure and modest communication overhead (the uncolored gaps) on a parallel data analytics algorithm. We expect the commonly used expectation maximization (EM) approach used for example in Multidimensional Scaling MDS application of fig 3, to be particularly attractive for iterative MapReduce as EM can have large compute/communication ratios. Category c) extends the clear value of clouds in the categories a) and b) of figure 1.</w:t>
      </w:r>
    </w:p>
    <w:p w14:paraId="4F2FFD48" w14:textId="77777777" w:rsidR="004659A1" w:rsidRPr="004659A1" w:rsidRDefault="004659A1" w:rsidP="004659A1">
      <w:pPr>
        <w:pStyle w:val="CM21"/>
        <w:spacing w:before="120"/>
        <w:rPr>
          <w:rFonts w:ascii="Times New Roman" w:hAnsi="Times New Roman" w:cs="Times New Roman"/>
          <w:b/>
          <w:bCs/>
          <w:sz w:val="22"/>
          <w:szCs w:val="22"/>
        </w:rPr>
      </w:pPr>
      <w:r w:rsidRPr="004659A1">
        <w:rPr>
          <w:rFonts w:ascii="Times New Roman" w:hAnsi="Times New Roman" w:cs="Times New Roman"/>
          <w:b/>
          <w:bCs/>
          <w:sz w:val="22"/>
          <w:szCs w:val="22"/>
        </w:rPr>
        <w:t>3. CLOUDS AND REPOSITORIES</w:t>
      </w:r>
    </w:p>
    <w:p w14:paraId="7F1486C6" w14:textId="77777777" w:rsidR="004659A1" w:rsidRPr="004659A1" w:rsidRDefault="004659A1" w:rsidP="004659A1">
      <w:pPr>
        <w:pStyle w:val="CM21"/>
        <w:spacing w:before="120"/>
        <w:rPr>
          <w:rFonts w:ascii="Times New Roman" w:eastAsia="SimSun" w:hAnsi="Times New Roman" w:cs="Times New Roman"/>
          <w:sz w:val="22"/>
          <w:szCs w:val="22"/>
          <w:vertAlign w:val="subscript"/>
          <w:lang w:eastAsia="zh-CN"/>
        </w:rPr>
      </w:pPr>
      <w:r w:rsidRPr="004659A1">
        <w:rPr>
          <w:rFonts w:ascii="Times New Roman" w:eastAsia="SimSun" w:hAnsi="Times New Roman" w:cs="Times New Roman"/>
          <w:noProof/>
          <w:sz w:val="22"/>
          <w:szCs w:val="22"/>
        </w:rPr>
        <mc:AlternateContent>
          <mc:Choice Requires="wpg">
            <w:drawing>
              <wp:anchor distT="0" distB="0" distL="114300" distR="114300" simplePos="0" relativeHeight="251994112" behindDoc="0" locked="0" layoutInCell="1" allowOverlap="1" wp14:anchorId="3AE82B20" wp14:editId="77CB3F84">
                <wp:simplePos x="0" y="0"/>
                <wp:positionH relativeFrom="column">
                  <wp:posOffset>3094990</wp:posOffset>
                </wp:positionH>
                <wp:positionV relativeFrom="paragraph">
                  <wp:posOffset>-730250</wp:posOffset>
                </wp:positionV>
                <wp:extent cx="3131820" cy="1630680"/>
                <wp:effectExtent l="0" t="0" r="0" b="7620"/>
                <wp:wrapTopAndBottom/>
                <wp:docPr id="2" name="Group 2"/>
                <wp:cNvGraphicFramePr/>
                <a:graphic xmlns:a="http://schemas.openxmlformats.org/drawingml/2006/main">
                  <a:graphicData uri="http://schemas.microsoft.com/office/word/2010/wordprocessingGroup">
                    <wpg:wgp>
                      <wpg:cNvGrpSpPr/>
                      <wpg:grpSpPr>
                        <a:xfrm>
                          <a:off x="0" y="0"/>
                          <a:ext cx="3131820" cy="1630680"/>
                          <a:chOff x="0" y="0"/>
                          <a:chExt cx="3131820" cy="1630680"/>
                        </a:xfrm>
                      </wpg:grpSpPr>
                      <pic:pic xmlns:pic="http://schemas.openxmlformats.org/drawingml/2006/picture">
                        <pic:nvPicPr>
                          <pic:cNvPr id="4" name="Picture 16"/>
                          <pic:cNvPicPr>
                            <a:picLocks noChangeAspect="1"/>
                          </pic:cNvPicPr>
                        </pic:nvPicPr>
                        <pic:blipFill>
                          <a:blip r:embed="rId1402" cstate="print">
                            <a:extLst>
                              <a:ext uri="{28A0092B-C50C-407E-A947-70E740481C1C}">
                                <a14:useLocalDpi xmlns:a14="http://schemas.microsoft.com/office/drawing/2010/main" val="0"/>
                              </a:ext>
                            </a:extLst>
                          </a:blip>
                          <a:srcRect/>
                          <a:stretch>
                            <a:fillRect/>
                          </a:stretch>
                        </pic:blipFill>
                        <pic:spPr bwMode="auto">
                          <a:xfrm>
                            <a:off x="15240" y="0"/>
                            <a:ext cx="2697480" cy="1249680"/>
                          </a:xfrm>
                          <a:prstGeom prst="rect">
                            <a:avLst/>
                          </a:prstGeom>
                          <a:noFill/>
                        </pic:spPr>
                      </pic:pic>
                      <wps:wsp>
                        <wps:cNvPr id="10" name="Text Box 2"/>
                        <wps:cNvSpPr txBox="1">
                          <a:spLocks noChangeArrowheads="1"/>
                        </wps:cNvSpPr>
                        <wps:spPr bwMode="auto">
                          <a:xfrm>
                            <a:off x="0" y="1257300"/>
                            <a:ext cx="3131820" cy="373380"/>
                          </a:xfrm>
                          <a:prstGeom prst="rect">
                            <a:avLst/>
                          </a:prstGeom>
                          <a:solidFill>
                            <a:srgbClr val="FFFFFF"/>
                          </a:solidFill>
                          <a:ln w="9525">
                            <a:noFill/>
                            <a:miter lim="800000"/>
                            <a:headEnd/>
                            <a:tailEnd/>
                          </a:ln>
                        </wps:spPr>
                        <wps:txbx>
                          <w:txbxContent>
                            <w:p w14:paraId="3296D35D" w14:textId="77777777" w:rsidR="003E65E7" w:rsidRPr="00AD195A" w:rsidRDefault="003E65E7" w:rsidP="004659A1">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wps:txbx>
                        <wps:bodyPr rot="0" vert="horz" wrap="square" lIns="91440" tIns="45720" rIns="91440" bIns="45720" anchor="t" anchorCtr="0">
                          <a:noAutofit/>
                        </wps:bodyPr>
                      </wps:wsp>
                    </wpg:wgp>
                  </a:graphicData>
                </a:graphic>
              </wp:anchor>
            </w:drawing>
          </mc:Choice>
          <mc:Fallback>
            <w:pict>
              <v:group id="Group 2" o:spid="_x0000_s1106" style="position:absolute;margin-left:243.7pt;margin-top:-57.5pt;width:246.6pt;height:128.4pt;z-index:251994112" coordsize="31318,16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">
                <v:shape id="Picture 16" o:spid="_x0000_s1107" type="#_x0000_t75" style="position:absolute;left:152;width:26975;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zOxTBAAAA2gAAAA8AAABkcnMvZG93bnJldi54bWxEj0FrwkAUhO8F/8PyhN7qxqYUja4iQsFe&#10;CkYJHh/ZZxLMvo27q4n/3i0Uehxm5htmuR5MK+7kfGNZwXSSgCAurW64UnA8fL3NQPiArLG1TAoe&#10;5GG9Gr0sMdO25z3d81CJCGGfoYI6hC6T0pc1GfQT2xFH72ydwRClq6R22Ee4aeV7knxKgw3HhRo7&#10;2tZUXvKbUZCW/f7nOv/2zJSnXDmTFqdCqdfxsFmACDSE//Bfe6cVfMDvlXgD5Oo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GzOxTBAAAA2gAAAA8AAAAAAAAAAAAAAAAAnwIA&#10;AGRycy9kb3ducmV2LnhtbFBLBQYAAAAABAAEAPcAAACNAwAAAAA=&#10;">
                  <v:imagedata r:id="rId1403" o:title=""/>
                  <v:path arrowok="t"/>
                </v:shape>
                <v:shape id="Text Box 2" o:spid="_x0000_s1108" type="#_x0000_t202" style="position:absolute;top:12573;width:31318;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14:paraId="3296D35D" w14:textId="77777777" w:rsidR="003E65E7" w:rsidRPr="00AD195A" w:rsidRDefault="003E65E7" w:rsidP="004659A1">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v:textbox>
                </v:shape>
                <w10:wrap type="topAndBottom"/>
              </v:group>
            </w:pict>
          </mc:Fallback>
        </mc:AlternateContent>
      </w:r>
      <w:r w:rsidRPr="004659A1">
        <w:rPr>
          <w:rFonts w:ascii="Times New Roman" w:eastAsia="SimSun" w:hAnsi="Times New Roman" w:cs="Times New Roman"/>
          <w:noProof/>
          <w:sz w:val="22"/>
          <w:szCs w:val="22"/>
        </w:rPr>
        <mc:AlternateContent>
          <mc:Choice Requires="wpg">
            <w:drawing>
              <wp:anchor distT="0" distB="0" distL="114300" distR="114300" simplePos="0" relativeHeight="251993088" behindDoc="0" locked="0" layoutInCell="1" allowOverlap="1" wp14:anchorId="4B50A370" wp14:editId="6F9ADC85">
                <wp:simplePos x="0" y="0"/>
                <wp:positionH relativeFrom="column">
                  <wp:posOffset>1270</wp:posOffset>
                </wp:positionH>
                <wp:positionV relativeFrom="paragraph">
                  <wp:posOffset>-867410</wp:posOffset>
                </wp:positionV>
                <wp:extent cx="2667000" cy="1866900"/>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667000" cy="1866900"/>
                          <a:chOff x="0" y="0"/>
                          <a:chExt cx="2667000" cy="1866900"/>
                        </a:xfrm>
                      </wpg:grpSpPr>
                      <pic:pic xmlns:pic="http://schemas.openxmlformats.org/drawingml/2006/picture">
                        <pic:nvPicPr>
                          <pic:cNvPr id="24" name="Picture 19"/>
                          <pic:cNvPicPr>
                            <a:picLocks noChangeAspect="1"/>
                          </pic:cNvPicPr>
                        </pic:nvPicPr>
                        <pic:blipFill>
                          <a:blip r:embed="rId1404" cstate="print">
                            <a:extLst>
                              <a:ext uri="{28A0092B-C50C-407E-A947-70E740481C1C}">
                                <a14:useLocalDpi xmlns:a14="http://schemas.microsoft.com/office/drawing/2010/main" val="0"/>
                              </a:ext>
                            </a:extLst>
                          </a:blip>
                          <a:srcRect/>
                          <a:stretch>
                            <a:fillRect/>
                          </a:stretch>
                        </pic:blipFill>
                        <pic:spPr bwMode="auto">
                          <a:xfrm>
                            <a:off x="190500" y="0"/>
                            <a:ext cx="2423160" cy="1607820"/>
                          </a:xfrm>
                          <a:prstGeom prst="rect">
                            <a:avLst/>
                          </a:prstGeom>
                          <a:noFill/>
                        </pic:spPr>
                      </pic:pic>
                      <wps:wsp>
                        <wps:cNvPr id="27" name="Text Box 2"/>
                        <wps:cNvSpPr txBox="1">
                          <a:spLocks noChangeArrowheads="1"/>
                        </wps:cNvSpPr>
                        <wps:spPr bwMode="auto">
                          <a:xfrm>
                            <a:off x="0" y="1607820"/>
                            <a:ext cx="2667000" cy="259080"/>
                          </a:xfrm>
                          <a:prstGeom prst="rect">
                            <a:avLst/>
                          </a:prstGeom>
                          <a:solidFill>
                            <a:srgbClr val="FFFFFF"/>
                          </a:solidFill>
                          <a:ln w="9525">
                            <a:noFill/>
                            <a:miter lim="800000"/>
                            <a:headEnd/>
                            <a:tailEnd/>
                          </a:ln>
                        </wps:spPr>
                        <wps:txbx>
                          <w:txbxContent>
                            <w:p w14:paraId="6A72F81E" w14:textId="77777777" w:rsidR="003E65E7" w:rsidRPr="00207B18" w:rsidRDefault="003E65E7" w:rsidP="004659A1">
                              <w:pPr>
                                <w:rPr>
                                  <w:rFonts w:ascii="Times New Roman" w:hAnsi="Times New Roman" w:cs="Times New Roman"/>
                                  <w:sz w:val="18"/>
                                </w:rPr>
                              </w:pPr>
                              <w:r>
                                <w:rPr>
                                  <w:rFonts w:ascii="Times New Roman" w:hAnsi="Times New Roman" w:cs="Times New Roman"/>
                                  <w:sz w:val="18"/>
                                </w:rPr>
                                <w:t xml:space="preserve">Fig </w:t>
                              </w:r>
                              <w:r w:rsidRPr="00207B18">
                                <w:rPr>
                                  <w:rFonts w:ascii="Times New Roman" w:hAnsi="Times New Roman" w:cs="Times New Roman"/>
                                  <w:sz w:val="18"/>
                                </w:rPr>
                                <w:t>2: A Map Only example</w:t>
                              </w:r>
                              <w:r>
                                <w:rPr>
                                  <w:rFonts w:ascii="Times New Roman" w:hAnsi="Times New Roman" w:cs="Times New Roman"/>
                                  <w:sz w:val="18"/>
                                </w:rPr>
                                <w:t xml:space="preserve"> pairs sequence distances</w:t>
                              </w:r>
                            </w:p>
                          </w:txbxContent>
                        </wps:txbx>
                        <wps:bodyPr rot="0" vert="horz" wrap="square" lIns="91440" tIns="45720" rIns="91440" bIns="45720" anchor="t" anchorCtr="0">
                          <a:noAutofit/>
                        </wps:bodyPr>
                      </wps:wsp>
                    </wpg:wgp>
                  </a:graphicData>
                </a:graphic>
              </wp:anchor>
            </w:drawing>
          </mc:Choice>
          <mc:Fallback>
            <w:pict>
              <v:group id="Group 18" o:spid="_x0000_s1109" style="position:absolute;margin-left:.1pt;margin-top:-68.3pt;width:210pt;height:147pt;z-index:251993088" coordsize="26670,186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">
                <v:shape id="Picture 19" o:spid="_x0000_s1110" type="#_x0000_t75" style="position:absolute;left:1905;width:24231;height:16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8ljDAAAA2wAAAA8AAABkcnMvZG93bnJldi54bWxEj09rwkAUxO8Fv8PyBG91E1FpU1fxD0Iv&#10;PVRtz4/sazaYfRuyT43fvisUehxm5jfMYtX7Rl2pi3VgA/k4A0VcBltzZeB03D+/gIqCbLEJTAbu&#10;FGG1HDwtsLDhxp90PUilEoRjgQacSFtoHUtHHuM4tMTJ+wmdR0myq7Tt8JbgvtGTLJtrjzWnBYct&#10;bR2V58PFG/jKNsfT7PUj91FkXn6v3S6/98aMhv36DZRQL//hv/a7NTCZwuNL+gF6+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v/yWMMAAADbAAAADwAAAAAAAAAAAAAAAACf&#10;AgAAZHJzL2Rvd25yZXYueG1sUEsFBgAAAAAEAAQA9wAAAI8DAAAAAA==&#10;">
                  <v:imagedata r:id="rId1405" o:title=""/>
                  <v:path arrowok="t"/>
                </v:shape>
                <v:shape id="Text Box 2" o:spid="_x0000_s1111" type="#_x0000_t202" style="position:absolute;top:16078;width:26670;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ptMEA&#10;AADbAAAADwAAAGRycy9kb3ducmV2LnhtbESP0YrCMBRE3wX/IVzBF1lTxbVajaKC4quuH3Btrm2x&#10;uSlNtPXvjSDs4zAzZ5jlujWleFLtCssKRsMIBHFqdcGZgsvf/mcGwnlkjaVlUvAiB+tVt7PERNuG&#10;T/Q8+0wECLsEFeTeV4mULs3JoBvaijh4N1sb9EHWmdQ1NgFuSjmOoqk0WHBYyLGiXU7p/fwwCm7H&#10;ZvA7b64Hf4lPk+kWi/h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kqbTBAAAA2wAAAA8AAAAAAAAAAAAAAAAAmAIAAGRycy9kb3du&#10;cmV2LnhtbFBLBQYAAAAABAAEAPUAAACGAwAAAAA=&#10;" stroked="f">
                  <v:textbox>
                    <w:txbxContent>
                      <w:p w14:paraId="6A72F81E" w14:textId="77777777" w:rsidR="003E65E7" w:rsidRPr="00207B18" w:rsidRDefault="003E65E7" w:rsidP="004659A1">
                        <w:pPr>
                          <w:rPr>
                            <w:rFonts w:ascii="Times New Roman" w:hAnsi="Times New Roman" w:cs="Times New Roman"/>
                            <w:sz w:val="18"/>
                          </w:rPr>
                        </w:pPr>
                        <w:r>
                          <w:rPr>
                            <w:rFonts w:ascii="Times New Roman" w:hAnsi="Times New Roman" w:cs="Times New Roman"/>
                            <w:sz w:val="18"/>
                          </w:rPr>
                          <w:t xml:space="preserve">Fig </w:t>
                        </w:r>
                        <w:r w:rsidRPr="00207B18">
                          <w:rPr>
                            <w:rFonts w:ascii="Times New Roman" w:hAnsi="Times New Roman" w:cs="Times New Roman"/>
                            <w:sz w:val="18"/>
                          </w:rPr>
                          <w:t>2: A Map Only example</w:t>
                        </w:r>
                        <w:r>
                          <w:rPr>
                            <w:rFonts w:ascii="Times New Roman" w:hAnsi="Times New Roman" w:cs="Times New Roman"/>
                            <w:sz w:val="18"/>
                          </w:rPr>
                          <w:t xml:space="preserve"> pairs sequence distances</w:t>
                        </w:r>
                      </w:p>
                    </w:txbxContent>
                  </v:textbox>
                </v:shape>
                <w10:wrap type="topAndBottom"/>
              </v:group>
            </w:pict>
          </mc:Fallback>
        </mc:AlternateContent>
      </w:r>
      <w:r w:rsidRPr="004659A1">
        <w:rPr>
          <w:rFonts w:ascii="Times New Roman" w:eastAsia="SimSun" w:hAnsi="Times New Roman" w:cs="Times New Roman"/>
          <w:sz w:val="22"/>
          <w:szCs w:val="22"/>
          <w:lang w:eastAsia="zh-CN"/>
        </w:rPr>
        <w:t xml:space="preserve">It is traditional to set up data repositories for large observational projects. Examples are EOSDIS (Earth Observation), GenBank (Genomics), NSIDC (Polar science), and IPAC (Infrared astronomy). The fourth paradigm implies an increase in data mining (analytics) based on such data and this implies repositories need computing as well as data. </w:t>
      </w:r>
      <w:r w:rsidRPr="004659A1">
        <w:rPr>
          <w:rFonts w:ascii="Times New Roman" w:eastAsia="SimSun" w:hAnsi="Times New Roman" w:cs="Times New Roman"/>
          <w:sz w:val="22"/>
          <w:szCs w:val="22"/>
          <w:lang w:eastAsia="zh-CN"/>
        </w:rPr>
        <w:lastRenderedPageBreak/>
        <w:t>We also expect that one should bring the computing to the data and not vice versa. Thus we do not expect researchers to download large petabyte data samples to their local cluster; rather we expect repositories to be associated with cloud resources (as cheapest and elastic) that allow data analytics on demand. Again further work is needed here. Some questions include the data storage architecture (database or NOSQL) and how one supports mining of multidisciplinary science involving data from different fields stored in different clouds.</w:t>
      </w:r>
    </w:p>
    <w:p w14:paraId="51834F0B" w14:textId="77777777" w:rsidR="004659A1" w:rsidRPr="004659A1" w:rsidRDefault="004659A1" w:rsidP="004659A1">
      <w:pPr>
        <w:pStyle w:val="CM22"/>
        <w:spacing w:after="215" w:line="211" w:lineRule="atLeast"/>
        <w:ind w:right="422"/>
        <w:jc w:val="both"/>
        <w:rPr>
          <w:rFonts w:ascii="Times New Roman" w:hAnsi="Times New Roman" w:cs="Times New Roman"/>
          <w:sz w:val="22"/>
          <w:szCs w:val="22"/>
        </w:rPr>
      </w:pPr>
    </w:p>
    <w:p w14:paraId="357C2F3D" w14:textId="77777777" w:rsidR="004659A1" w:rsidRPr="004659A1" w:rsidRDefault="004659A1" w:rsidP="004659A1">
      <w:pPr>
        <w:pStyle w:val="Default"/>
        <w:rPr>
          <w:rFonts w:ascii="Times New Roman" w:hAnsi="Times New Roman" w:cs="Times New Roman"/>
          <w:b/>
          <w:bCs/>
          <w:color w:val="auto"/>
          <w:sz w:val="22"/>
          <w:szCs w:val="22"/>
        </w:rPr>
      </w:pPr>
      <w:r w:rsidRPr="004659A1">
        <w:rPr>
          <w:rFonts w:ascii="Times New Roman" w:hAnsi="Times New Roman" w:cs="Times New Roman"/>
          <w:b/>
          <w:bCs/>
          <w:color w:val="auto"/>
          <w:sz w:val="22"/>
          <w:szCs w:val="22"/>
        </w:rPr>
        <w:t>4. Cloud Research Issues</w:t>
      </w:r>
    </w:p>
    <w:p w14:paraId="782D139E" w14:textId="77777777" w:rsidR="004659A1" w:rsidRPr="004659A1" w:rsidRDefault="004659A1" w:rsidP="004659A1">
      <w:pPr>
        <w:pStyle w:val="Default"/>
        <w:rPr>
          <w:rFonts w:ascii="Times New Roman" w:eastAsia="SimSun" w:hAnsi="Times New Roman" w:cs="Times New Roman"/>
          <w:color w:val="auto"/>
          <w:sz w:val="22"/>
          <w:szCs w:val="22"/>
          <w:lang w:eastAsia="zh-CN"/>
        </w:rPr>
      </w:pPr>
      <w:r w:rsidRPr="004659A1">
        <w:rPr>
          <w:rFonts w:ascii="Times New Roman" w:eastAsia="SimSun" w:hAnsi="Times New Roman" w:cs="Times New Roman"/>
          <w:color w:val="auto"/>
          <w:sz w:val="22"/>
          <w:szCs w:val="22"/>
          <w:lang w:eastAsia="zh-CN"/>
        </w:rPr>
        <w:t xml:space="preserve">We list areas where </w:t>
      </w:r>
      <w:proofErr w:type="gramStart"/>
      <w:r w:rsidRPr="004659A1">
        <w:rPr>
          <w:rFonts w:ascii="Times New Roman" w:eastAsia="SimSun" w:hAnsi="Times New Roman" w:cs="Times New Roman"/>
          <w:color w:val="auto"/>
          <w:sz w:val="22"/>
          <w:szCs w:val="22"/>
          <w:lang w:eastAsia="zh-CN"/>
        </w:rPr>
        <w:t>is substantial research activity</w:t>
      </w:r>
      <w:proofErr w:type="gramEnd"/>
      <w:r w:rsidRPr="004659A1">
        <w:rPr>
          <w:rFonts w:ascii="Times New Roman" w:eastAsia="SimSun" w:hAnsi="Times New Roman" w:cs="Times New Roman"/>
          <w:color w:val="auto"/>
          <w:sz w:val="22"/>
          <w:szCs w:val="22"/>
          <w:lang w:eastAsia="zh-CN"/>
        </w:rPr>
        <w:t xml:space="preserve"> and where we can expect major changes.</w:t>
      </w:r>
    </w:p>
    <w:p w14:paraId="74569A24"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New applications such as Biomedical and bioinformatics applications where cloud architecture brings special challenges in the area of privacy (see later). Furthermore, Clouds have been attractive platforms for these applications as they are emerging big data areas and there is less history in using existing platforms.</w:t>
      </w:r>
    </w:p>
    <w:p w14:paraId="3964601F"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 xml:space="preserve">Sensor webs studied in this project are another emerging area where elastic nature of Clouds is well suited for the often bursty nature of sensor data. </w:t>
      </w:r>
    </w:p>
    <w:p w14:paraId="5AC867A4"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Big data applications based on new MapReduce or Iterative MapReduce environments are attractive on Clouds and result in broad research areas include addressing both programming and storage challenges. Latter include SQL and NOSQL models and the reconciliation of distributed data and centralized cloud computing</w:t>
      </w:r>
    </w:p>
    <w:p w14:paraId="553CEB5F"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Scheduling models optimized for MapReduce and for other Cloud usage modes such as scalable sensor webs (Sensor Grids or Clouds) where one has Clouds controlling and supporting a distributed Grid of sensors.</w:t>
      </w:r>
    </w:p>
    <w:p w14:paraId="1D1E91D3"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Optimizing the run time features and performance for MapReduce and Iterative MapReduce. This includes new reduction primitives, polymorphic implementation on different systems with for example, exploitation of high performance networks as in classic MPI research.</w:t>
      </w:r>
    </w:p>
    <w:p w14:paraId="38CD1E39"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Support of federation of clouds and cloud bursting (typically the linkage of private and public Clouds) and on-demand cloud federation.</w:t>
      </w:r>
    </w:p>
    <w:p w14:paraId="300D50FE"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New storage models such as data parallel HDFS and Hbase (Bigtable).</w:t>
      </w:r>
    </w:p>
    <w:p w14:paraId="09E8E36A"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NOSQL table structures such as Cassandra and commercial approaches such as Amazon SimpleDB and Azure Table.</w:t>
      </w:r>
    </w:p>
    <w:p w14:paraId="46690365"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Economic models for an ecosystem with multiple cloud systems and CI.</w:t>
      </w:r>
    </w:p>
    <w:p w14:paraId="45B401C6"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 xml:space="preserve">Research on Cloud software stacks. There is research at all levels of the software stack with two rather different emphasis areas. Research on systems that provide basic virtual machine provisioning, deployment and management. This includes Eucalyptus, Nimbus, OpenStack and OpenNebula with virtual networking as a distinct activity. At the other end </w:t>
      </w:r>
      <w:proofErr w:type="gramStart"/>
      <w:r w:rsidRPr="004659A1">
        <w:rPr>
          <w:rFonts w:ascii="Times New Roman" w:eastAsia="SimSun" w:hAnsi="Times New Roman" w:cs="Times New Roman"/>
          <w:lang w:eastAsia="zh-CN"/>
        </w:rPr>
        <w:t>are</w:t>
      </w:r>
      <w:proofErr w:type="gramEnd"/>
      <w:r w:rsidRPr="004659A1">
        <w:rPr>
          <w:rFonts w:ascii="Times New Roman" w:eastAsia="SimSun" w:hAnsi="Times New Roman" w:cs="Times New Roman"/>
          <w:lang w:eastAsia="zh-CN"/>
        </w:rPr>
        <w:t xml:space="preserve"> integration of capabilities to provide rich Platform-as-a-Service as offered by major commercial systems. Concepts such as appliances provide novel ways of delivering these capabilities.</w:t>
      </w:r>
    </w:p>
    <w:p w14:paraId="25B4D8BB"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Clouds tend to achieve scalability by allowing faults. Research is needed on both, how to expose faults to users as well as services to build fault tolerant applications. Most research in HPC tends to be on forbidding faults; however Clouds highlight a different philosophy with resilient applications running on faulty systems.</w:t>
      </w:r>
    </w:p>
    <w:p w14:paraId="25EB4292" w14:textId="77777777" w:rsidR="004659A1" w:rsidRPr="004659A1" w:rsidRDefault="004659A1" w:rsidP="004659A1">
      <w:pPr>
        <w:widowControl/>
        <w:numPr>
          <w:ilvl w:val="0"/>
          <w:numId w:val="64"/>
        </w:numPr>
        <w:spacing w:after="0" w:line="240" w:lineRule="auto"/>
        <w:jc w:val="both"/>
        <w:rPr>
          <w:rFonts w:ascii="Times New Roman" w:eastAsia="SimSun" w:hAnsi="Times New Roman" w:cs="Times New Roman"/>
          <w:lang w:eastAsia="zh-CN"/>
        </w:rPr>
      </w:pPr>
      <w:r w:rsidRPr="004659A1">
        <w:rPr>
          <w:rFonts w:ascii="Times New Roman" w:eastAsia="SimSun" w:hAnsi="Times New Roman" w:cs="Times New Roman"/>
          <w:lang w:eastAsia="zh-CN"/>
        </w:rPr>
        <w:t xml:space="preserve">Green IT is naturally synergistic with Clouds and related research includes examining the impact of Cloud features on power use, including the cost of powering idle machines supporting elastic clouds as well as </w:t>
      </w:r>
      <w:proofErr w:type="gramStart"/>
      <w:r w:rsidRPr="004659A1">
        <w:rPr>
          <w:rFonts w:ascii="Times New Roman" w:eastAsia="SimSun" w:hAnsi="Times New Roman" w:cs="Times New Roman"/>
          <w:lang w:eastAsia="zh-CN"/>
        </w:rPr>
        <w:t>a</w:t>
      </w:r>
      <w:proofErr w:type="gramEnd"/>
      <w:r w:rsidRPr="004659A1">
        <w:rPr>
          <w:rFonts w:ascii="Times New Roman" w:eastAsia="SimSun" w:hAnsi="Times New Roman" w:cs="Times New Roman"/>
          <w:lang w:eastAsia="zh-CN"/>
        </w:rPr>
        <w:t xml:space="preserve"> application aware approaches to power management. </w:t>
      </w:r>
      <w:r w:rsidRPr="004659A1">
        <w:rPr>
          <w:rFonts w:ascii="Times New Roman" w:eastAsia="SimSun" w:hAnsi="Times New Roman" w:cs="Times New Roman"/>
          <w:lang w:eastAsia="zh-CN"/>
        </w:rPr>
        <w:br/>
      </w:r>
    </w:p>
    <w:p w14:paraId="4D659D33" w14:textId="77777777" w:rsidR="004659A1" w:rsidRPr="004659A1" w:rsidRDefault="004659A1" w:rsidP="004659A1">
      <w:pPr>
        <w:jc w:val="both"/>
        <w:rPr>
          <w:rFonts w:ascii="Times New Roman" w:eastAsia="SimSun" w:hAnsi="Times New Roman" w:cs="Times New Roman"/>
          <w:lang w:eastAsia="zh-CN"/>
        </w:rPr>
      </w:pPr>
      <w:r w:rsidRPr="004659A1">
        <w:rPr>
          <w:rFonts w:ascii="Times New Roman" w:eastAsia="SimSun" w:hAnsi="Times New Roman" w:cs="Times New Roman"/>
          <w:b/>
          <w:lang w:eastAsia="zh-CN"/>
        </w:rPr>
        <w:t>Security policies and mechanisms:</w:t>
      </w:r>
      <w:r w:rsidRPr="004659A1">
        <w:rPr>
          <w:rFonts w:ascii="Times New Roman" w:eastAsia="SimSun" w:hAnsi="Times New Roman" w:cs="Times New Roman"/>
          <w:lang w:eastAsia="zh-CN"/>
        </w:rPr>
        <w:t xml:space="preserve"> Clouds tend to emphasis the need for quality security mechanisms due to the sharing of storage and computing. One research area investigates hybrid architectures with algorithms broken into two; a low cost but non privacy preserving part running on </w:t>
      </w:r>
      <w:proofErr w:type="gramStart"/>
      <w:r w:rsidRPr="004659A1">
        <w:rPr>
          <w:rFonts w:ascii="Times New Roman" w:eastAsia="SimSun" w:hAnsi="Times New Roman" w:cs="Times New Roman"/>
          <w:lang w:eastAsia="zh-CN"/>
        </w:rPr>
        <w:t>an intrinsically secure private clouds</w:t>
      </w:r>
      <w:proofErr w:type="gramEnd"/>
      <w:r w:rsidRPr="004659A1">
        <w:rPr>
          <w:rFonts w:ascii="Times New Roman" w:eastAsia="SimSun" w:hAnsi="Times New Roman" w:cs="Times New Roman"/>
          <w:lang w:eastAsia="zh-CN"/>
        </w:rPr>
        <w:t>, and a time consuming but privacy preserving part executing on a public cloud. Genomic data (human) and other health records are demanding here. The concept of differential privacy and health data anonymization is an active research topic. As well as basic security for computing and storage there is research on privacy preserving search with the elegant but time consuming concept of Homomorphic Encryption which allows encrypted data to be searched by encrypted queries.</w:t>
      </w:r>
    </w:p>
    <w:p w14:paraId="4E4C9647" w14:textId="77777777" w:rsidR="004659A1" w:rsidRPr="004659A1" w:rsidRDefault="004659A1" w:rsidP="004659A1">
      <w:pPr>
        <w:jc w:val="both"/>
        <w:rPr>
          <w:rFonts w:ascii="Times New Roman" w:eastAsia="SimSun" w:hAnsi="Times New Roman" w:cs="Times New Roman"/>
          <w:lang w:eastAsia="zh-CN"/>
        </w:rPr>
      </w:pPr>
      <w:r w:rsidRPr="004659A1">
        <w:rPr>
          <w:rFonts w:ascii="Times New Roman" w:eastAsia="SimSun" w:hAnsi="Times New Roman" w:cs="Times New Roman"/>
          <w:b/>
          <w:lang w:eastAsia="zh-CN"/>
        </w:rPr>
        <w:t>Standards:</w:t>
      </w:r>
      <w:r w:rsidRPr="004659A1">
        <w:rPr>
          <w:rFonts w:ascii="Times New Roman" w:eastAsia="SimSun" w:hAnsi="Times New Roman" w:cs="Times New Roman"/>
          <w:lang w:eastAsia="zh-CN"/>
        </w:rPr>
        <w:t xml:space="preserve"> There are many important standard activities, from those specifying the basic virtual machine structure to </w:t>
      </w:r>
      <w:r w:rsidRPr="004659A1">
        <w:rPr>
          <w:rFonts w:ascii="Times New Roman" w:eastAsia="SimSun" w:hAnsi="Times New Roman" w:cs="Times New Roman"/>
          <w:lang w:eastAsia="zh-CN"/>
        </w:rPr>
        <w:lastRenderedPageBreak/>
        <w:t>higher-level standards defining the PaaS environment, for example, queue and table structures. Although there is some support for these standards – such as OCCI (from OGF) in OpenNebula and OpenStack – this area is still under development. NIST and IEEE are playing leadership roles.</w:t>
      </w:r>
    </w:p>
    <w:p w14:paraId="6B2DF915" w14:textId="77777777" w:rsidR="004659A1" w:rsidRPr="004659A1" w:rsidRDefault="004659A1" w:rsidP="004659A1">
      <w:pPr>
        <w:pStyle w:val="CM21"/>
        <w:spacing w:before="120"/>
        <w:rPr>
          <w:rFonts w:ascii="Times New Roman" w:hAnsi="Times New Roman" w:cs="Times New Roman"/>
          <w:sz w:val="22"/>
          <w:szCs w:val="22"/>
        </w:rPr>
      </w:pPr>
      <w:r w:rsidRPr="004659A1">
        <w:rPr>
          <w:rFonts w:ascii="Times New Roman" w:hAnsi="Times New Roman" w:cs="Times New Roman"/>
          <w:b/>
          <w:bCs/>
          <w:sz w:val="22"/>
          <w:szCs w:val="22"/>
        </w:rPr>
        <w:t>5. References</w:t>
      </w:r>
    </w:p>
    <w:p w14:paraId="5DB98BEB" w14:textId="77777777" w:rsidR="004659A1" w:rsidRPr="004659A1" w:rsidRDefault="004659A1" w:rsidP="004659A1">
      <w:pPr>
        <w:pStyle w:val="CM21"/>
        <w:numPr>
          <w:ilvl w:val="0"/>
          <w:numId w:val="63"/>
        </w:numPr>
        <w:rPr>
          <w:rFonts w:ascii="Times New Roman" w:hAnsi="Times New Roman" w:cs="Times New Roman"/>
          <w:noProof/>
          <w:sz w:val="22"/>
          <w:szCs w:val="22"/>
        </w:rPr>
      </w:pPr>
      <w:r w:rsidRPr="004659A1">
        <w:rPr>
          <w:rFonts w:ascii="Times New Roman" w:hAnsi="Times New Roman" w:cs="Times New Roman"/>
          <w:noProof/>
          <w:sz w:val="22"/>
          <w:szCs w:val="22"/>
        </w:rPr>
        <w:t xml:space="preserve">Fox, G.C., R.D. Williams, and P.C. Messina, </w:t>
      </w:r>
      <w:r w:rsidRPr="004659A1">
        <w:rPr>
          <w:rFonts w:ascii="Times New Roman" w:hAnsi="Times New Roman" w:cs="Times New Roman"/>
          <w:i/>
          <w:noProof/>
          <w:sz w:val="22"/>
          <w:szCs w:val="22"/>
        </w:rPr>
        <w:t>Parallel computing works!</w:t>
      </w:r>
      <w:r w:rsidRPr="004659A1">
        <w:rPr>
          <w:rFonts w:ascii="Times New Roman" w:hAnsi="Times New Roman" w:cs="Times New Roman"/>
          <w:noProof/>
          <w:sz w:val="22"/>
          <w:szCs w:val="22"/>
        </w:rPr>
        <w:t xml:space="preserve"> 1994: Morgan Kaufmann Publishers, </w:t>
      </w:r>
    </w:p>
    <w:p w14:paraId="3239A8CA" w14:textId="77777777" w:rsidR="004659A1" w:rsidRPr="004659A1" w:rsidRDefault="004659A1" w:rsidP="004659A1">
      <w:pPr>
        <w:pStyle w:val="CM21"/>
        <w:numPr>
          <w:ilvl w:val="0"/>
          <w:numId w:val="63"/>
        </w:numPr>
        <w:rPr>
          <w:rFonts w:ascii="Times New Roman" w:hAnsi="Times New Roman" w:cs="Times New Roman"/>
          <w:noProof/>
          <w:sz w:val="22"/>
          <w:szCs w:val="22"/>
        </w:rPr>
      </w:pPr>
      <w:proofErr w:type="gramStart"/>
      <w:r w:rsidRPr="004659A1">
        <w:rPr>
          <w:rFonts w:ascii="Times New Roman" w:hAnsi="Times New Roman" w:cs="Times New Roman"/>
          <w:sz w:val="22"/>
          <w:szCs w:val="22"/>
        </w:rPr>
        <w:t>calculating</w:t>
      </w:r>
      <w:proofErr w:type="gramEnd"/>
      <w:r w:rsidRPr="004659A1">
        <w:rPr>
          <w:rFonts w:ascii="Times New Roman" w:hAnsi="Times New Roman" w:cs="Times New Roman"/>
          <w:sz w:val="22"/>
          <w:szCs w:val="22"/>
        </w:rPr>
        <w:t xml:space="preserve"> all </w:t>
      </w:r>
      <w:r w:rsidRPr="004659A1">
        <w:rPr>
          <w:rFonts w:ascii="Times New Roman" w:hAnsi="Times New Roman" w:cs="Times New Roman"/>
          <w:noProof/>
          <w:sz w:val="22"/>
          <w:szCs w:val="22"/>
        </w:rPr>
        <w:t xml:space="preserve">Jaliya Ekanayake, Thilina Gunarathne, Judy Qiu, Geoffrey Fox, Scott Beason, Jong Youl Choi, Yang Ruan, Seung-Hee Bae, and Hui Li, </w:t>
      </w:r>
      <w:r w:rsidRPr="004659A1">
        <w:rPr>
          <w:rFonts w:ascii="Times New Roman" w:hAnsi="Times New Roman" w:cs="Times New Roman"/>
          <w:i/>
          <w:noProof/>
          <w:sz w:val="22"/>
          <w:szCs w:val="22"/>
        </w:rPr>
        <w:t>Applicability of DryadLINQ to Scientific Applications</w:t>
      </w:r>
      <w:r w:rsidRPr="004659A1">
        <w:rPr>
          <w:rFonts w:ascii="Times New Roman" w:hAnsi="Times New Roman" w:cs="Times New Roman"/>
          <w:noProof/>
          <w:sz w:val="22"/>
          <w:szCs w:val="22"/>
        </w:rPr>
        <w:t xml:space="preserve">. January 30, 2010, Community Grids Laboratory, Indiana University. </w:t>
      </w:r>
    </w:p>
    <w:p w14:paraId="690D0EDE" w14:textId="77777777" w:rsidR="004659A1" w:rsidRPr="004659A1" w:rsidRDefault="004659A1" w:rsidP="004659A1">
      <w:pPr>
        <w:pStyle w:val="CM21"/>
        <w:numPr>
          <w:ilvl w:val="0"/>
          <w:numId w:val="63"/>
        </w:numPr>
        <w:rPr>
          <w:rFonts w:ascii="Times New Roman" w:hAnsi="Times New Roman" w:cs="Times New Roman"/>
          <w:noProof/>
          <w:sz w:val="22"/>
          <w:szCs w:val="22"/>
        </w:rPr>
      </w:pPr>
      <w:r w:rsidRPr="004659A1">
        <w:rPr>
          <w:rFonts w:ascii="Times New Roman" w:hAnsi="Times New Roman" w:cs="Times New Roman"/>
          <w:noProof/>
          <w:sz w:val="22"/>
          <w:szCs w:val="22"/>
        </w:rPr>
        <w:t xml:space="preserve">Judy Qiu, Jaliya Ekanayake, Thilina Gunarathne, Jong Youl Choi, Seung-Hee Bae, Yang Ruan, Saliya Ekanayake, Stephen Wu, Scott Beason, Geoffrey Fox, Mina Rho, and H. Tang, </w:t>
      </w:r>
      <w:r w:rsidRPr="004659A1">
        <w:rPr>
          <w:rFonts w:ascii="Times New Roman" w:hAnsi="Times New Roman" w:cs="Times New Roman"/>
          <w:i/>
          <w:noProof/>
          <w:sz w:val="22"/>
          <w:szCs w:val="22"/>
        </w:rPr>
        <w:t>Data Intensive Computing for Bioinformatics</w:t>
      </w:r>
      <w:r w:rsidRPr="004659A1">
        <w:rPr>
          <w:rFonts w:ascii="Times New Roman" w:hAnsi="Times New Roman" w:cs="Times New Roman"/>
          <w:noProof/>
          <w:sz w:val="22"/>
          <w:szCs w:val="22"/>
        </w:rPr>
        <w:t xml:space="preserve">. December 29, 2009. </w:t>
      </w:r>
    </w:p>
    <w:p w14:paraId="35005169" w14:textId="77777777" w:rsidR="004659A1" w:rsidRPr="004659A1" w:rsidRDefault="004659A1" w:rsidP="004659A1">
      <w:pPr>
        <w:pStyle w:val="CM21"/>
        <w:numPr>
          <w:ilvl w:val="0"/>
          <w:numId w:val="63"/>
        </w:numPr>
        <w:rPr>
          <w:rFonts w:ascii="Times New Roman" w:hAnsi="Times New Roman" w:cs="Times New Roman"/>
          <w:noProof/>
          <w:sz w:val="22"/>
          <w:szCs w:val="22"/>
        </w:rPr>
      </w:pPr>
      <w:r w:rsidRPr="004659A1">
        <w:rPr>
          <w:rFonts w:ascii="Times New Roman" w:hAnsi="Times New Roman" w:cs="Times New Roman"/>
          <w:noProof/>
          <w:sz w:val="22"/>
          <w:szCs w:val="22"/>
        </w:rPr>
        <w:t xml:space="preserve">SALSA Group. </w:t>
      </w:r>
      <w:r w:rsidRPr="004659A1">
        <w:rPr>
          <w:rFonts w:ascii="Times New Roman" w:hAnsi="Times New Roman" w:cs="Times New Roman"/>
          <w:i/>
          <w:noProof/>
          <w:sz w:val="22"/>
          <w:szCs w:val="22"/>
        </w:rPr>
        <w:t>Iterative MapReduce</w:t>
      </w:r>
      <w:r w:rsidRPr="004659A1">
        <w:rPr>
          <w:rFonts w:ascii="Times New Roman" w:hAnsi="Times New Roman" w:cs="Times New Roman"/>
          <w:noProof/>
          <w:sz w:val="22"/>
          <w:szCs w:val="22"/>
        </w:rPr>
        <w:t xml:space="preserve">.  2010  [accessed 2010 November 7]; Twister Home Page Available from: </w:t>
      </w:r>
      <w:hyperlink r:id="rId1408" w:history="1">
        <w:r w:rsidRPr="004659A1">
          <w:rPr>
            <w:rStyle w:val="Hyperlink"/>
            <w:rFonts w:ascii="Times New Roman" w:hAnsi="Times New Roman" w:cs="Times New Roman"/>
            <w:noProof/>
            <w:sz w:val="22"/>
            <w:szCs w:val="22"/>
          </w:rPr>
          <w:t>http://www.iterativemapreduce.org/</w:t>
        </w:r>
      </w:hyperlink>
      <w:r w:rsidRPr="004659A1">
        <w:rPr>
          <w:rFonts w:ascii="Times New Roman" w:hAnsi="Times New Roman" w:cs="Times New Roman"/>
          <w:noProof/>
          <w:sz w:val="22"/>
          <w:szCs w:val="22"/>
        </w:rPr>
        <w:t>.</w:t>
      </w:r>
    </w:p>
    <w:p w14:paraId="683FFF29" w14:textId="77777777" w:rsidR="004659A1" w:rsidRPr="004659A1" w:rsidRDefault="004659A1" w:rsidP="004659A1">
      <w:pPr>
        <w:pStyle w:val="CM21"/>
        <w:numPr>
          <w:ilvl w:val="0"/>
          <w:numId w:val="63"/>
        </w:numPr>
        <w:rPr>
          <w:rFonts w:ascii="Times New Roman" w:hAnsi="Times New Roman" w:cs="Times New Roman"/>
          <w:noProof/>
          <w:sz w:val="22"/>
          <w:szCs w:val="22"/>
        </w:rPr>
      </w:pPr>
      <w:r w:rsidRPr="004659A1">
        <w:rPr>
          <w:rFonts w:ascii="Times New Roman" w:hAnsi="Times New Roman" w:cs="Times New Roman"/>
          <w:noProof/>
          <w:sz w:val="22"/>
          <w:szCs w:val="22"/>
        </w:rPr>
        <w:t xml:space="preserve">J.Ekanayake, H.Li, B.Zhang, T.Gunarathne, S.Bae, J.Qiu, and G.Fox, </w:t>
      </w:r>
      <w:r w:rsidRPr="004659A1">
        <w:rPr>
          <w:rFonts w:ascii="Times New Roman" w:hAnsi="Times New Roman" w:cs="Times New Roman"/>
          <w:i/>
          <w:noProof/>
          <w:sz w:val="22"/>
          <w:szCs w:val="22"/>
        </w:rPr>
        <w:t>Twister: A Runtime for iterative MapReduce</w:t>
      </w:r>
      <w:r w:rsidRPr="004659A1">
        <w:rPr>
          <w:rFonts w:ascii="Times New Roman" w:hAnsi="Times New Roman" w:cs="Times New Roman"/>
          <w:noProof/>
          <w:sz w:val="22"/>
          <w:szCs w:val="22"/>
        </w:rPr>
        <w:t xml:space="preserve">, in </w:t>
      </w:r>
      <w:r w:rsidRPr="004659A1">
        <w:rPr>
          <w:rFonts w:ascii="Times New Roman" w:hAnsi="Times New Roman" w:cs="Times New Roman"/>
          <w:i/>
          <w:noProof/>
          <w:sz w:val="22"/>
          <w:szCs w:val="22"/>
        </w:rPr>
        <w:t>Proceedings of the First International Workshop on MapReduce and its Applications of ACM HPDC 2010 conference June 20-25, 2010</w:t>
      </w:r>
      <w:r w:rsidRPr="004659A1">
        <w:rPr>
          <w:rFonts w:ascii="Times New Roman" w:hAnsi="Times New Roman" w:cs="Times New Roman"/>
          <w:noProof/>
          <w:sz w:val="22"/>
          <w:szCs w:val="22"/>
        </w:rPr>
        <w:t xml:space="preserve">. 2010, ACM. Chicago,  Illinois. </w:t>
      </w:r>
    </w:p>
    <w:p w14:paraId="7A2CB5D0" w14:textId="77777777" w:rsidR="004659A1" w:rsidRPr="004659A1" w:rsidRDefault="004659A1" w:rsidP="004659A1">
      <w:pPr>
        <w:pStyle w:val="CM21"/>
        <w:numPr>
          <w:ilvl w:val="0"/>
          <w:numId w:val="63"/>
        </w:numPr>
        <w:rPr>
          <w:rFonts w:ascii="Times New Roman" w:hAnsi="Times New Roman" w:cs="Times New Roman"/>
          <w:noProof/>
          <w:sz w:val="22"/>
          <w:szCs w:val="22"/>
        </w:rPr>
      </w:pPr>
      <w:r w:rsidRPr="004659A1">
        <w:rPr>
          <w:rFonts w:ascii="Times New Roman" w:hAnsi="Times New Roman" w:cs="Times New Roman"/>
          <w:i/>
          <w:noProof/>
          <w:sz w:val="22"/>
          <w:szCs w:val="22"/>
        </w:rPr>
        <w:t>Twister for Azure</w:t>
      </w:r>
      <w:r w:rsidRPr="004659A1">
        <w:rPr>
          <w:rFonts w:ascii="Times New Roman" w:hAnsi="Times New Roman" w:cs="Times New Roman"/>
          <w:noProof/>
          <w:sz w:val="22"/>
          <w:szCs w:val="22"/>
        </w:rPr>
        <w:t xml:space="preserve">.   [accessed 2011 May 21]; Available from: </w:t>
      </w:r>
      <w:hyperlink r:id="rId1409" w:history="1">
        <w:r w:rsidRPr="004659A1">
          <w:rPr>
            <w:rStyle w:val="Hyperlink"/>
            <w:rFonts w:ascii="Times New Roman" w:hAnsi="Times New Roman" w:cs="Times New Roman"/>
            <w:noProof/>
            <w:sz w:val="22"/>
            <w:szCs w:val="22"/>
          </w:rPr>
          <w:t>http://salsahpc.indiana.edu/twister4azure/</w:t>
        </w:r>
      </w:hyperlink>
      <w:r w:rsidRPr="004659A1">
        <w:rPr>
          <w:rFonts w:ascii="Times New Roman" w:hAnsi="Times New Roman" w:cs="Times New Roman"/>
          <w:noProof/>
          <w:sz w:val="22"/>
          <w:szCs w:val="22"/>
        </w:rPr>
        <w:t>.</w:t>
      </w:r>
    </w:p>
    <w:p w14:paraId="2047D850" w14:textId="77777777" w:rsidR="004659A1" w:rsidRPr="004659A1" w:rsidRDefault="004659A1" w:rsidP="004659A1">
      <w:pPr>
        <w:pStyle w:val="CM21"/>
        <w:numPr>
          <w:ilvl w:val="0"/>
          <w:numId w:val="63"/>
        </w:numPr>
        <w:rPr>
          <w:rFonts w:ascii="Times New Roman" w:hAnsi="Times New Roman" w:cs="Times New Roman"/>
          <w:noProof/>
          <w:sz w:val="22"/>
          <w:szCs w:val="22"/>
        </w:rPr>
        <w:sectPr w:rsidR="004659A1" w:rsidRPr="004659A1" w:rsidSect="004659A1">
          <w:pgSz w:w="12240" w:h="16340"/>
          <w:pgMar w:top="1798" w:right="829" w:bottom="1386" w:left="994" w:header="720" w:footer="720" w:gutter="0"/>
          <w:cols w:space="720"/>
          <w:noEndnote/>
        </w:sectPr>
      </w:pPr>
      <w:r w:rsidRPr="004659A1">
        <w:rPr>
          <w:rFonts w:ascii="Times New Roman" w:hAnsi="Times New Roman" w:cs="Times New Roman"/>
          <w:noProof/>
          <w:sz w:val="22"/>
          <w:szCs w:val="22"/>
        </w:rPr>
        <w:t xml:space="preserve">Thilina Gunarathne, Bingjing Zhang, Tak-Lon Wu, and Judy Qiu, </w:t>
      </w:r>
      <w:r w:rsidRPr="004659A1">
        <w:rPr>
          <w:rFonts w:ascii="Times New Roman" w:hAnsi="Times New Roman" w:cs="Times New Roman"/>
          <w:i/>
          <w:noProof/>
          <w:sz w:val="22"/>
          <w:szCs w:val="22"/>
        </w:rPr>
        <w:t>Portable Parallel Programming on Cloud and HPC: Scientific Applications of Twister4Azure</w:t>
      </w:r>
      <w:r w:rsidRPr="004659A1">
        <w:rPr>
          <w:rFonts w:ascii="Times New Roman" w:hAnsi="Times New Roman" w:cs="Times New Roman"/>
          <w:noProof/>
          <w:sz w:val="22"/>
          <w:szCs w:val="22"/>
        </w:rPr>
        <w:t xml:space="preserve">, in </w:t>
      </w:r>
      <w:r w:rsidRPr="004659A1">
        <w:rPr>
          <w:rFonts w:ascii="Times New Roman" w:hAnsi="Times New Roman" w:cs="Times New Roman"/>
          <w:i/>
          <w:noProof/>
          <w:sz w:val="22"/>
          <w:szCs w:val="22"/>
        </w:rPr>
        <w:t>IEEE/ACM International Conference on Utility and Cloud Computing UCC 2011</w:t>
      </w:r>
      <w:r w:rsidRPr="004659A1">
        <w:rPr>
          <w:rFonts w:ascii="Times New Roman" w:hAnsi="Times New Roman" w:cs="Times New Roman"/>
          <w:noProof/>
          <w:sz w:val="22"/>
          <w:szCs w:val="22"/>
        </w:rPr>
        <w:t>. December 5-7, 2011. Melbourne Australia. http://www.cs.indiana.edu/~xqiu/scientific_applications_of_twister4azure_ucc_17_4.pd</w:t>
      </w:r>
    </w:p>
    <w:p w14:paraId="7F423054" w14:textId="77777777" w:rsidR="004659A1" w:rsidRPr="004659A1" w:rsidRDefault="004659A1" w:rsidP="004659A1">
      <w:pPr>
        <w:tabs>
          <w:tab w:val="left" w:pos="4608"/>
        </w:tabs>
        <w:rPr>
          <w:rFonts w:ascii="Times New Roman" w:hAnsi="Times New Roman" w:cs="Times New Roman"/>
        </w:rPr>
      </w:pPr>
    </w:p>
    <w:p w14:paraId="3F17CF55" w14:textId="1056336C" w:rsidR="00541524" w:rsidRPr="004659A1" w:rsidRDefault="00541524" w:rsidP="00541524">
      <w:pPr>
        <w:pStyle w:val="Default"/>
        <w:rPr>
          <w:rFonts w:ascii="Times New Roman" w:hAnsi="Times New Roman" w:cs="Times New Roman"/>
          <w:sz w:val="22"/>
          <w:szCs w:val="22"/>
        </w:rPr>
      </w:pPr>
    </w:p>
    <w:sectPr w:rsidR="00541524" w:rsidRPr="004659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6" w:author="bsaha" w:date="2012-04-23T04:09:00Z" w:initials="b">
    <w:p w14:paraId="0AFED55C" w14:textId="77777777" w:rsidR="003E65E7" w:rsidRDefault="003E65E7" w:rsidP="0015045D">
      <w:pPr>
        <w:pStyle w:val="CommentText"/>
      </w:pPr>
      <w:r>
        <w:rPr>
          <w:rStyle w:val="CommentReference"/>
        </w:rPr>
        <w:annotationRef/>
      </w:r>
      <w:r>
        <w:t>This could be left Blank if a particular Config file is only meant for the ROOT.</w:t>
      </w:r>
    </w:p>
  </w:comment>
  <w:comment w:id="37" w:author="bsaha" w:date="2012-04-23T04:09:00Z" w:initials="b">
    <w:p w14:paraId="0AFED55D" w14:textId="77777777" w:rsidR="003E65E7" w:rsidRDefault="003E65E7" w:rsidP="0015045D">
      <w:pPr>
        <w:pStyle w:val="CommentText"/>
      </w:pPr>
      <w:r>
        <w:rPr>
          <w:rStyle w:val="CommentReference"/>
        </w:rPr>
        <w:annotationRef/>
      </w:r>
      <w:r>
        <w:t>This is ‘TRUE’ or ‘true’ when a config file is shared between the ROOT and any of its Child. In the following example provided it is shared between The ROOT and one of its immediate Child ‘</w:t>
      </w:r>
      <w:r>
        <w:rPr>
          <w:rFonts w:ascii="Courier New" w:hAnsi="Courier New" w:cs="Courier New"/>
        </w:rPr>
        <w:t>ATGLOBAL-ISAAC</w:t>
      </w:r>
      <w:r>
        <w:t xml:space="preserve">’. Otherwise in all other cases it is left ‘FALSE’ or ‘false’. </w:t>
      </w:r>
    </w:p>
  </w:comment>
  <w:comment w:id="38" w:author="bsaha" w:date="2012-04-23T04:09:00Z" w:initials="b">
    <w:p w14:paraId="0AFED55E" w14:textId="77777777" w:rsidR="003E65E7" w:rsidRDefault="003E65E7" w:rsidP="0015045D">
      <w:pPr>
        <w:pStyle w:val="CommentText"/>
      </w:pPr>
      <w:r>
        <w:rPr>
          <w:rStyle w:val="CommentReference"/>
        </w:rPr>
        <w:annotationRef/>
      </w:r>
      <w:r>
        <w:t xml:space="preserve">Here we are initializing the ROOT along with a Sub-Domain. Details about the Subdomain are mentioned below  </w:t>
      </w:r>
    </w:p>
  </w:comment>
  <w:comment w:id="39" w:author="bsaha" w:date="2012-04-23T04:09:00Z" w:initials="b">
    <w:p w14:paraId="0AFED55F" w14:textId="77777777" w:rsidR="003E65E7" w:rsidRDefault="003E65E7" w:rsidP="0015045D">
      <w:pPr>
        <w:pStyle w:val="CommentText"/>
      </w:pPr>
      <w:r>
        <w:rPr>
          <w:rStyle w:val="CommentReference"/>
        </w:rPr>
        <w:annotationRef/>
      </w:r>
      <w:r>
        <w:t>This should contain the name of all the Preceding Parents, pertaining to the branch the current Domain is part of.</w:t>
      </w:r>
    </w:p>
  </w:comment>
  <w:comment w:id="40" w:author="bsaha" w:date="2012-04-23T04:09:00Z" w:initials="b">
    <w:p w14:paraId="0AFED560" w14:textId="77777777" w:rsidR="003E65E7" w:rsidRDefault="003E65E7" w:rsidP="0015045D">
      <w:pPr>
        <w:pStyle w:val="CommentText"/>
      </w:pPr>
      <w:r>
        <w:rPr>
          <w:rStyle w:val="CommentReference"/>
        </w:rPr>
        <w:annotationRef/>
      </w:r>
      <w:r>
        <w:t>This is left as FALSE as this config file is not meant for ROOT nor is it shared.</w:t>
      </w:r>
    </w:p>
  </w:comment>
  <w:comment w:id="41" w:author="bsaha" w:date="2012-04-23T04:09:00Z" w:initials="b">
    <w:p w14:paraId="0AFED561" w14:textId="77777777" w:rsidR="003E65E7" w:rsidRDefault="003E65E7" w:rsidP="0015045D">
      <w:pPr>
        <w:pStyle w:val="CommentText"/>
      </w:pPr>
      <w:r>
        <w:rPr>
          <w:rStyle w:val="CommentReference"/>
        </w:rPr>
        <w:annotationRef/>
      </w:r>
      <w:r>
        <w:t>Details about the Sub-Domain Starts here.</w:t>
      </w:r>
    </w:p>
  </w:comment>
  <w:comment w:id="42" w:author="bsaha" w:date="2012-04-23T04:09:00Z" w:initials="b">
    <w:p w14:paraId="0AFED562" w14:textId="77777777" w:rsidR="003E65E7" w:rsidRDefault="003E65E7" w:rsidP="0015045D">
      <w:pPr>
        <w:pStyle w:val="CommentText"/>
      </w:pPr>
      <w:r>
        <w:rPr>
          <w:rStyle w:val="CommentReference"/>
        </w:rPr>
        <w:annotationRef/>
      </w:r>
      <w:r>
        <w:t>Again this should contain the name of all the Preceding Parents, pertaining to the branch the current Domain is part of.</w:t>
      </w:r>
    </w:p>
  </w:comment>
  <w:comment w:id="43" w:author="bsaha" w:date="2012-04-23T04:09:00Z" w:initials="b">
    <w:p w14:paraId="0AFED563" w14:textId="77777777" w:rsidR="003E65E7" w:rsidRDefault="003E65E7" w:rsidP="0015045D">
      <w:pPr>
        <w:pStyle w:val="CommentText"/>
      </w:pPr>
      <w:r>
        <w:rPr>
          <w:rStyle w:val="CommentReference"/>
        </w:rPr>
        <w:annotationRef/>
      </w:r>
      <w:r>
        <w:t>This is always left to be zero as we intend the Child to register Dynamically.</w:t>
      </w:r>
    </w:p>
  </w:comment>
  <w:comment w:id="44" w:author="bsaha" w:date="2012-04-23T04:09:00Z" w:initials="b">
    <w:p w14:paraId="0AFED564" w14:textId="77777777" w:rsidR="003E65E7" w:rsidRDefault="003E65E7" w:rsidP="0015045D">
      <w:pPr>
        <w:pStyle w:val="CommentText"/>
      </w:pPr>
      <w:r>
        <w:rPr>
          <w:rStyle w:val="CommentReference"/>
        </w:rPr>
        <w:annotationRef/>
      </w:r>
      <w:r>
        <w:t>Again this should contain the name of all the Preceding Parents, pertaining to the branch the current Domain is part of.</w:t>
      </w:r>
    </w:p>
  </w:comment>
  <w:comment w:id="45" w:author="bsaha" w:date="2012-04-23T04:09:00Z" w:initials="b">
    <w:p w14:paraId="0AFED565" w14:textId="77777777" w:rsidR="003E65E7" w:rsidRDefault="003E65E7" w:rsidP="0015045D">
      <w:pPr>
        <w:pStyle w:val="CommentText"/>
      </w:pPr>
      <w:r>
        <w:rPr>
          <w:rStyle w:val="CommentReference"/>
        </w:rPr>
        <w:annotationRef/>
      </w:r>
      <w:r>
        <w:t>The ForkProcess topic again should contain the name of all the Preceding Parents, pertaining to the branch the current Domain is part of.</w:t>
      </w:r>
    </w:p>
  </w:comment>
  <w:comment w:id="46" w:author="bsaha" w:date="2012-04-23T04:09:00Z" w:initials="b">
    <w:p w14:paraId="0AFED566" w14:textId="77777777" w:rsidR="003E65E7" w:rsidRDefault="003E65E7" w:rsidP="0015045D">
      <w:pPr>
        <w:pStyle w:val="CommentText"/>
      </w:pPr>
      <w:r>
        <w:rPr>
          <w:rStyle w:val="CommentReference"/>
        </w:rPr>
        <w:annotationRef/>
      </w:r>
      <w:r>
        <w:t>The Registry topic again should contain the name of all the Preceding Parents, pertaining to the branch the current Domain is part of.</w:t>
      </w:r>
    </w:p>
  </w:comment>
  <w:comment w:id="47" w:author="bsaha" w:date="2012-04-23T04:09:00Z" w:initials="b">
    <w:p w14:paraId="0AFED567" w14:textId="77777777" w:rsidR="003E65E7" w:rsidRDefault="003E65E7" w:rsidP="0015045D">
      <w:pPr>
        <w:pStyle w:val="CommentText"/>
      </w:pPr>
      <w:r>
        <w:rPr>
          <w:rStyle w:val="CommentReference"/>
        </w:rPr>
        <w:annotationRef/>
      </w:r>
      <w:r>
        <w:t>This is to create a Brooker Node for the child.</w:t>
      </w:r>
    </w:p>
  </w:comment>
  <w:comment w:id="48" w:author="bsaha" w:date="2012-04-23T04:09:00Z" w:initials="b">
    <w:p w14:paraId="0AFED568" w14:textId="77777777" w:rsidR="003E65E7" w:rsidRDefault="003E65E7" w:rsidP="0015045D">
      <w:pPr>
        <w:pStyle w:val="CommentText"/>
      </w:pPr>
      <w:r>
        <w:rPr>
          <w:rStyle w:val="CommentReference"/>
        </w:rPr>
        <w:annotationRef/>
      </w:r>
      <w:r>
        <w:t>Again this should contain the name of all the Preceding Parents, pertaining to the branch the current Domain is part of.</w:t>
      </w:r>
    </w:p>
  </w:comment>
  <w:comment w:id="49" w:author="bsaha" w:date="2012-04-23T04:09:00Z" w:initials="b">
    <w:p w14:paraId="0AFED569" w14:textId="77777777" w:rsidR="003E65E7" w:rsidRDefault="003E65E7" w:rsidP="0015045D">
      <w:pPr>
        <w:pStyle w:val="CommentText"/>
      </w:pPr>
      <w:r>
        <w:rPr>
          <w:rStyle w:val="CommentReference"/>
        </w:rPr>
        <w:annotationRef/>
      </w:r>
      <w:r>
        <w:t>This is where we mention the address of the SGX/ROOT.</w:t>
      </w:r>
    </w:p>
  </w:comment>
  <w:comment w:id="50" w:author="bsaha" w:date="2012-04-23T04:09:00Z" w:initials="b">
    <w:p w14:paraId="0AFED56A" w14:textId="77777777" w:rsidR="003E65E7" w:rsidRDefault="003E65E7" w:rsidP="0015045D">
      <w:pPr>
        <w:pStyle w:val="CommentText"/>
      </w:pPr>
      <w:r>
        <w:rPr>
          <w:rStyle w:val="CommentReference"/>
        </w:rPr>
        <w:annotationRef/>
      </w:r>
      <w:r>
        <w:t>This is where we mention the IP of the immediate Parent of the Sub-Domain</w:t>
      </w:r>
    </w:p>
  </w:comment>
  <w:comment w:id="51" w:author="bsaha" w:date="2012-04-23T04:09:00Z" w:initials="b">
    <w:p w14:paraId="0AFED56B" w14:textId="77777777" w:rsidR="003E65E7" w:rsidRDefault="003E65E7" w:rsidP="0015045D">
      <w:pPr>
        <w:pStyle w:val="CommentText"/>
      </w:pPr>
      <w:r>
        <w:rPr>
          <w:rStyle w:val="CommentReference"/>
        </w:rPr>
        <w:annotationRef/>
      </w:r>
      <w:r>
        <w:t>This is used to establish a Broker Node for the current Sub-Domain (this remains loca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5AE084" w14:textId="77777777" w:rsidR="0042057A" w:rsidRDefault="0042057A" w:rsidP="00A66D50">
      <w:pPr>
        <w:spacing w:after="0" w:line="240" w:lineRule="auto"/>
      </w:pPr>
      <w:r>
        <w:separator/>
      </w:r>
    </w:p>
  </w:endnote>
  <w:endnote w:type="continuationSeparator" w:id="0">
    <w:p w14:paraId="1EA10B40" w14:textId="77777777" w:rsidR="0042057A" w:rsidRDefault="0042057A" w:rsidP="00A66D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PHV">
    <w:altName w:val="Arial"/>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obe Fangsong Std R">
    <w:panose1 w:val="00000000000000000000"/>
    <w:charset w:val="80"/>
    <w:family w:val="roman"/>
    <w:notTrueType/>
    <w:pitch w:val="variable"/>
    <w:sig w:usb0="00000207" w:usb1="0A0F1810" w:usb2="00000016" w:usb3="00000000" w:csb0="00060007" w:csb1="00000000"/>
  </w:font>
  <w:font w:name="Liberation Mono">
    <w:altName w:val="Courier New"/>
    <w:charset w:val="00"/>
    <w:family w:val="modern"/>
    <w:pitch w:val="fixed"/>
  </w:font>
  <w:font w:name="Lucida Sans">
    <w:panose1 w:val="020B0602030504020204"/>
    <w:charset w:val="00"/>
    <w:family w:val="swiss"/>
    <w:pitch w:val="variable"/>
    <w:sig w:usb0="00000003" w:usb1="00000000" w:usb2="00000000" w:usb3="00000000" w:csb0="00000001" w:csb1="00000000"/>
  </w:font>
  <w:font w:name="MPTM">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56B89" w14:textId="77777777" w:rsidR="003E65E7" w:rsidRDefault="003E65E7">
    <w:pPr>
      <w:spacing w:after="0" w:line="200" w:lineRule="exact"/>
      <w:rPr>
        <w:sz w:val="20"/>
        <w:szCs w:val="20"/>
      </w:rPr>
    </w:pPr>
    <w:r>
      <w:rPr>
        <w:noProof/>
      </w:rPr>
      <mc:AlternateContent>
        <mc:Choice Requires="wps">
          <w:drawing>
            <wp:anchor distT="0" distB="0" distL="114300" distR="114300" simplePos="0" relativeHeight="251659264" behindDoc="1" locked="0" layoutInCell="1" allowOverlap="1" wp14:anchorId="43B5E76D" wp14:editId="347C072E">
              <wp:simplePos x="0" y="0"/>
              <wp:positionH relativeFrom="page">
                <wp:posOffset>6447790</wp:posOffset>
              </wp:positionH>
              <wp:positionV relativeFrom="page">
                <wp:posOffset>9408795</wp:posOffset>
              </wp:positionV>
              <wp:extent cx="203835" cy="177800"/>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A9E2F" w14:textId="77777777" w:rsidR="003E65E7" w:rsidRDefault="003E65E7">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1" o:spid="_x0000_s1112" type="#_x0000_t202" style="position:absolute;margin-left:507.7pt;margin-top:740.85pt;width:16.05pt;height:1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" filled="f" stroked="f">
              <v:textbox inset="0,0,0,0">
                <w:txbxContent>
                  <w:p w14:paraId="270A9E2F" w14:textId="77777777" w:rsidR="003E65E7" w:rsidRDefault="003E65E7">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2</w:t>
                    </w:r>
                    <w:r>
                      <w:fldChar w:fldCharType="end"/>
                    </w:r>
                  </w:p>
                </w:txbxContent>
              </v:textbox>
              <w10:wrap anchorx="page" anchory="page"/>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7BA29C" w14:textId="77777777" w:rsidR="00583B21" w:rsidRDefault="00583B21">
    <w:pPr>
      <w:spacing w:after="0" w:line="200" w:lineRule="exact"/>
      <w:rPr>
        <w:sz w:val="20"/>
        <w:szCs w:val="20"/>
      </w:rPr>
    </w:pPr>
    <w:r>
      <w:rPr>
        <w:noProof/>
      </w:rPr>
      <mc:AlternateContent>
        <mc:Choice Requires="wps">
          <w:drawing>
            <wp:anchor distT="0" distB="0" distL="114300" distR="114300" simplePos="0" relativeHeight="251664384" behindDoc="1" locked="0" layoutInCell="1" allowOverlap="1" wp14:anchorId="28DD2F4B" wp14:editId="486C2883">
              <wp:simplePos x="0" y="0"/>
              <wp:positionH relativeFrom="page">
                <wp:posOffset>3935730</wp:posOffset>
              </wp:positionH>
              <wp:positionV relativeFrom="page">
                <wp:posOffset>9400540</wp:posOffset>
              </wp:positionV>
              <wp:extent cx="231140" cy="190500"/>
              <wp:effectExtent l="1905" t="0" r="0" b="635"/>
              <wp:wrapNone/>
              <wp:docPr id="7000" name="Text Box 70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 cy="19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2E4145" w14:textId="77777777" w:rsidR="00583B21" w:rsidRDefault="00583B21">
                          <w:pPr>
                            <w:spacing w:after="0" w:line="289" w:lineRule="exact"/>
                            <w:ind w:left="40" w:right="-20"/>
                            <w:rPr>
                              <w:rFonts w:ascii="Courier New" w:eastAsia="Courier New" w:hAnsi="Courier New" w:cs="Courier New"/>
                              <w:sz w:val="26"/>
                              <w:szCs w:val="26"/>
                            </w:rPr>
                          </w:pPr>
                          <w:r>
                            <w:fldChar w:fldCharType="begin"/>
                          </w:r>
                          <w:r>
                            <w:rPr>
                              <w:rFonts w:ascii="Courier New" w:eastAsia="Courier New" w:hAnsi="Courier New" w:cs="Courier New"/>
                              <w:position w:val="2"/>
                              <w:sz w:val="26"/>
                              <w:szCs w:val="26"/>
                            </w:rPr>
                            <w:instrText xml:space="preserve"> PAGE </w:instrText>
                          </w:r>
                          <w:r>
                            <w:fldChar w:fldCharType="separate"/>
                          </w:r>
                          <w:r w:rsidR="002D6241">
                            <w:rPr>
                              <w:rFonts w:ascii="Courier New" w:eastAsia="Courier New" w:hAnsi="Courier New" w:cs="Courier New"/>
                              <w:noProof/>
                              <w:position w:val="2"/>
                              <w:sz w:val="26"/>
                              <w:szCs w:val="26"/>
                            </w:rPr>
                            <w:t>8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000" o:spid="_x0000_s1118" type="#_x0000_t202" style="position:absolute;margin-left:309.9pt;margin-top:740.2pt;width:18.2pt;height:1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" filled="f" stroked="f">
              <v:textbox inset="0,0,0,0">
                <w:txbxContent>
                  <w:p w14:paraId="422E4145" w14:textId="77777777" w:rsidR="00583B21" w:rsidRDefault="00583B21">
                    <w:pPr>
                      <w:spacing w:after="0" w:line="289" w:lineRule="exact"/>
                      <w:ind w:left="40" w:right="-20"/>
                      <w:rPr>
                        <w:rFonts w:ascii="Courier New" w:eastAsia="Courier New" w:hAnsi="Courier New" w:cs="Courier New"/>
                        <w:sz w:val="26"/>
                        <w:szCs w:val="26"/>
                      </w:rPr>
                    </w:pPr>
                    <w:r>
                      <w:fldChar w:fldCharType="begin"/>
                    </w:r>
                    <w:r>
                      <w:rPr>
                        <w:rFonts w:ascii="Courier New" w:eastAsia="Courier New" w:hAnsi="Courier New" w:cs="Courier New"/>
                        <w:position w:val="2"/>
                        <w:sz w:val="26"/>
                        <w:szCs w:val="26"/>
                      </w:rPr>
                      <w:instrText xml:space="preserve"> PAGE </w:instrText>
                    </w:r>
                    <w:r>
                      <w:fldChar w:fldCharType="separate"/>
                    </w:r>
                    <w:r w:rsidR="002D6241">
                      <w:rPr>
                        <w:rFonts w:ascii="Courier New" w:eastAsia="Courier New" w:hAnsi="Courier New" w:cs="Courier New"/>
                        <w:noProof/>
                        <w:position w:val="2"/>
                        <w:sz w:val="26"/>
                        <w:szCs w:val="26"/>
                      </w:rPr>
                      <w:t>81</w:t>
                    </w:r>
                    <w:r>
                      <w:fldChar w:fldCharType="end"/>
                    </w:r>
                  </w:p>
                </w:txbxContent>
              </v:textbox>
              <w10:wrap anchorx="page" anchory="page"/>
            </v:shape>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E251A" w14:textId="77777777" w:rsidR="00583B21" w:rsidRDefault="00583B21">
    <w:pPr>
      <w:spacing w:after="0" w:line="200" w:lineRule="exact"/>
      <w:rPr>
        <w:sz w:val="20"/>
        <w:szCs w:val="20"/>
      </w:rPr>
    </w:pPr>
    <w:r>
      <w:rPr>
        <w:noProof/>
      </w:rPr>
      <mc:AlternateContent>
        <mc:Choice Requires="wps">
          <w:drawing>
            <wp:anchor distT="0" distB="0" distL="114300" distR="114300" simplePos="0" relativeHeight="251665408" behindDoc="1" locked="0" layoutInCell="1" allowOverlap="1" wp14:anchorId="785B0260" wp14:editId="56772671">
              <wp:simplePos x="0" y="0"/>
              <wp:positionH relativeFrom="page">
                <wp:posOffset>3782060</wp:posOffset>
              </wp:positionH>
              <wp:positionV relativeFrom="page">
                <wp:posOffset>9408795</wp:posOffset>
              </wp:positionV>
              <wp:extent cx="203835" cy="177800"/>
              <wp:effectExtent l="635" t="0" r="0" b="0"/>
              <wp:wrapNone/>
              <wp:docPr id="7001" name="Text Box 70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A26818"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8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001" o:spid="_x0000_s1119" type="#_x0000_t202" style="position:absolute;margin-left:297.8pt;margin-top:740.85pt;width:16.05pt;height:14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" filled="f" stroked="f">
              <v:textbox inset="0,0,0,0">
                <w:txbxContent>
                  <w:p w14:paraId="7FA26818"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88</w:t>
                    </w:r>
                    <w:r>
                      <w:fldChar w:fldCharType="end"/>
                    </w:r>
                  </w:p>
                </w:txbxContent>
              </v:textbox>
              <w10:wrap anchorx="page" anchory="page"/>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BC74F" w14:textId="77777777" w:rsidR="008E0F0F" w:rsidRDefault="008E0F0F">
    <w:pPr>
      <w:spacing w:after="0" w:line="200" w:lineRule="exact"/>
      <w:rPr>
        <w:sz w:val="20"/>
        <w:szCs w:val="20"/>
      </w:rPr>
    </w:pPr>
    <w:r>
      <w:rPr>
        <w:noProof/>
      </w:rPr>
      <mc:AlternateContent>
        <mc:Choice Requires="wps">
          <w:drawing>
            <wp:anchor distT="0" distB="0" distL="114300" distR="114300" simplePos="0" relativeHeight="251661312" behindDoc="1" locked="0" layoutInCell="1" allowOverlap="1" wp14:anchorId="081FDA6E" wp14:editId="490B73F2">
              <wp:simplePos x="0" y="0"/>
              <wp:positionH relativeFrom="page">
                <wp:posOffset>3782060</wp:posOffset>
              </wp:positionH>
              <wp:positionV relativeFrom="page">
                <wp:posOffset>9408795</wp:posOffset>
              </wp:positionV>
              <wp:extent cx="366395" cy="177800"/>
              <wp:effectExtent l="635" t="0" r="4445" b="0"/>
              <wp:wrapNone/>
              <wp:docPr id="128"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39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34651B" w14:textId="77777777" w:rsidR="008E0F0F" w:rsidRDefault="008E0F0F">
                          <w:pPr>
                            <w:spacing w:after="0" w:line="262" w:lineRule="exact"/>
                            <w:ind w:left="261" w:right="-20"/>
                            <w:rPr>
                              <w:rFonts w:ascii="Times New Roman" w:eastAsia="Times New Roman" w:hAnsi="Times New Roman" w:cs="Times New Roman"/>
                              <w:sz w:val="23"/>
                              <w:szCs w:val="23"/>
                            </w:rPr>
                          </w:pPr>
                          <w:r>
                            <w:fldChar w:fldCharType="begin"/>
                          </w:r>
                          <w:r>
                            <w:rPr>
                              <w:rFonts w:ascii="Times New Roman" w:eastAsia="Times New Roman" w:hAnsi="Times New Roman" w:cs="Times New Roman"/>
                              <w:w w:val="120"/>
                              <w:sz w:val="23"/>
                              <w:szCs w:val="23"/>
                            </w:rPr>
                            <w:instrText xml:space="preserve"> PAGE </w:instrText>
                          </w:r>
                          <w:r>
                            <w:fldChar w:fldCharType="separate"/>
                          </w:r>
                          <w:r w:rsidR="002D6241">
                            <w:rPr>
                              <w:rFonts w:ascii="Times New Roman" w:eastAsia="Times New Roman" w:hAnsi="Times New Roman" w:cs="Times New Roman"/>
                              <w:noProof/>
                              <w:w w:val="120"/>
                              <w:sz w:val="23"/>
                              <w:szCs w:val="23"/>
                            </w:rPr>
                            <w:t>9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8" o:spid="_x0000_s1120" type="#_x0000_t202" style="position:absolute;margin-left:297.8pt;margin-top:740.85pt;width:28.85pt;height:14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" filled="f" stroked="f">
              <v:textbox inset="0,0,0,0">
                <w:txbxContent>
                  <w:p w14:paraId="3B34651B" w14:textId="77777777" w:rsidR="008E0F0F" w:rsidRDefault="008E0F0F">
                    <w:pPr>
                      <w:spacing w:after="0" w:line="262" w:lineRule="exact"/>
                      <w:ind w:left="261" w:right="-20"/>
                      <w:rPr>
                        <w:rFonts w:ascii="Times New Roman" w:eastAsia="Times New Roman" w:hAnsi="Times New Roman" w:cs="Times New Roman"/>
                        <w:sz w:val="23"/>
                        <w:szCs w:val="23"/>
                      </w:rPr>
                    </w:pPr>
                    <w:r>
                      <w:fldChar w:fldCharType="begin"/>
                    </w:r>
                    <w:r>
                      <w:rPr>
                        <w:rFonts w:ascii="Times New Roman" w:eastAsia="Times New Roman" w:hAnsi="Times New Roman" w:cs="Times New Roman"/>
                        <w:w w:val="120"/>
                        <w:sz w:val="23"/>
                        <w:szCs w:val="23"/>
                      </w:rPr>
                      <w:instrText xml:space="preserve"> PAGE </w:instrText>
                    </w:r>
                    <w:r>
                      <w:fldChar w:fldCharType="separate"/>
                    </w:r>
                    <w:r w:rsidR="002D6241">
                      <w:rPr>
                        <w:rFonts w:ascii="Times New Roman" w:eastAsia="Times New Roman" w:hAnsi="Times New Roman" w:cs="Times New Roman"/>
                        <w:noProof/>
                        <w:w w:val="120"/>
                        <w:sz w:val="23"/>
                        <w:szCs w:val="23"/>
                      </w:rPr>
                      <w:t>93</w:t>
                    </w:r>
                    <w:r>
                      <w:fldChar w:fldCharType="end"/>
                    </w:r>
                  </w:p>
                </w:txbxContent>
              </v:textbox>
              <w10:wrap anchorx="page" anchory="page"/>
            </v:shape>
          </w:pict>
        </mc:Fallback>
      </mc:AlternateConten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7382858"/>
      <w:docPartObj>
        <w:docPartGallery w:val="Page Numbers (Bottom of Page)"/>
        <w:docPartUnique/>
      </w:docPartObj>
    </w:sdtPr>
    <w:sdtEndPr>
      <w:rPr>
        <w:noProof/>
      </w:rPr>
    </w:sdtEndPr>
    <w:sdtContent>
      <w:p w14:paraId="0AFED582" w14:textId="77777777" w:rsidR="003E65E7" w:rsidRDefault="003E65E7">
        <w:pPr>
          <w:pStyle w:val="Footer"/>
          <w:jc w:val="center"/>
        </w:pPr>
        <w:r>
          <w:fldChar w:fldCharType="begin"/>
        </w:r>
        <w:r>
          <w:instrText xml:space="preserve"> PAGE   \* MERGEFORMAT </w:instrText>
        </w:r>
        <w:r>
          <w:fldChar w:fldCharType="separate"/>
        </w:r>
        <w:r w:rsidR="002D6241">
          <w:rPr>
            <w:noProof/>
          </w:rPr>
          <w:t>229</w:t>
        </w:r>
        <w:r>
          <w:rPr>
            <w:noProof/>
          </w:rPr>
          <w:fldChar w:fldCharType="end"/>
        </w:r>
      </w:p>
    </w:sdtContent>
  </w:sdt>
  <w:p w14:paraId="0AFED583" w14:textId="77777777" w:rsidR="003E65E7" w:rsidRDefault="003E65E7">
    <w:pPr>
      <w:spacing w:after="0" w:line="200" w:lineRule="exact"/>
      <w:rPr>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09E5B" w14:textId="77777777" w:rsidR="00583B21" w:rsidRDefault="00583B21">
    <w:pPr>
      <w:spacing w:after="0" w:line="200" w:lineRule="exact"/>
      <w:rPr>
        <w:sz w:val="20"/>
        <w:szCs w:val="20"/>
      </w:rPr>
    </w:pPr>
    <w:r>
      <w:rPr>
        <w:noProof/>
      </w:rPr>
      <mc:AlternateContent>
        <mc:Choice Requires="wps">
          <w:drawing>
            <wp:anchor distT="0" distB="0" distL="114300" distR="114300" simplePos="0" relativeHeight="251667456" behindDoc="1" locked="0" layoutInCell="1" allowOverlap="1" wp14:anchorId="66D21AC0" wp14:editId="255928F8">
              <wp:simplePos x="0" y="0"/>
              <wp:positionH relativeFrom="page">
                <wp:posOffset>6447790</wp:posOffset>
              </wp:positionH>
              <wp:positionV relativeFrom="page">
                <wp:posOffset>9408795</wp:posOffset>
              </wp:positionV>
              <wp:extent cx="203835" cy="177800"/>
              <wp:effectExtent l="0" t="0" r="0" b="0"/>
              <wp:wrapNone/>
              <wp:docPr id="19719" name="Text Box 197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7874A6"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719" o:spid="_x0000_s1113" type="#_x0000_t202" style="position:absolute;margin-left:507.7pt;margin-top:740.85pt;width:16.05pt;height:14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3tgIAALc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" filled="f" stroked="f">
              <v:textbox inset="0,0,0,0">
                <w:txbxContent>
                  <w:p w14:paraId="0A7874A6"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12</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FD42B" w14:textId="77777777" w:rsidR="00583B21" w:rsidRDefault="00583B21">
    <w:pPr>
      <w:spacing w:after="0" w:line="200" w:lineRule="exact"/>
      <w:rPr>
        <w:sz w:val="20"/>
        <w:szCs w:val="20"/>
      </w:rPr>
    </w:pPr>
    <w:r>
      <w:rPr>
        <w:noProof/>
      </w:rPr>
      <mc:AlternateContent>
        <mc:Choice Requires="wps">
          <w:drawing>
            <wp:anchor distT="0" distB="0" distL="114300" distR="114300" simplePos="0" relativeHeight="251668480" behindDoc="1" locked="0" layoutInCell="1" allowOverlap="1" wp14:anchorId="6885772D" wp14:editId="6339E551">
              <wp:simplePos x="0" y="0"/>
              <wp:positionH relativeFrom="page">
                <wp:posOffset>6447790</wp:posOffset>
              </wp:positionH>
              <wp:positionV relativeFrom="page">
                <wp:posOffset>9408795</wp:posOffset>
              </wp:positionV>
              <wp:extent cx="382270" cy="191770"/>
              <wp:effectExtent l="0" t="0" r="0" b="635"/>
              <wp:wrapNone/>
              <wp:docPr id="19720" name="Text Box 197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86920F" w14:textId="77777777" w:rsidR="00583B21" w:rsidRDefault="00583B21">
                          <w:pPr>
                            <w:spacing w:after="0" w:line="291" w:lineRule="exact"/>
                            <w:ind w:left="265" w:right="-20"/>
                            <w:rPr>
                              <w:rFonts w:ascii="Courier New" w:eastAsia="Courier New" w:hAnsi="Courier New" w:cs="Courier New"/>
                              <w:sz w:val="26"/>
                              <w:szCs w:val="26"/>
                            </w:rPr>
                          </w:pPr>
                          <w:r>
                            <w:fldChar w:fldCharType="begin"/>
                          </w:r>
                          <w:r>
                            <w:rPr>
                              <w:rFonts w:ascii="Courier New" w:eastAsia="Courier New" w:hAnsi="Courier New" w:cs="Courier New"/>
                              <w:color w:val="010101"/>
                              <w:position w:val="2"/>
                              <w:sz w:val="26"/>
                              <w:szCs w:val="26"/>
                            </w:rPr>
                            <w:instrText xml:space="preserve"> PAGE </w:instrText>
                          </w:r>
                          <w:r>
                            <w:fldChar w:fldCharType="separate"/>
                          </w:r>
                          <w:r>
                            <w:rPr>
                              <w:rFonts w:ascii="Courier New" w:eastAsia="Courier New" w:hAnsi="Courier New" w:cs="Courier New"/>
                              <w:noProof/>
                              <w:color w:val="010101"/>
                              <w:position w:val="2"/>
                              <w:sz w:val="26"/>
                              <w:szCs w:val="26"/>
                            </w:rPr>
                            <w:t>5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720" o:spid="_x0000_s1114" type="#_x0000_t202" style="position:absolute;margin-left:507.7pt;margin-top:740.85pt;width:30.1pt;height:15.1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" filled="f" stroked="f">
              <v:textbox inset="0,0,0,0">
                <w:txbxContent>
                  <w:p w14:paraId="3F86920F" w14:textId="77777777" w:rsidR="00583B21" w:rsidRDefault="00583B21">
                    <w:pPr>
                      <w:spacing w:after="0" w:line="291" w:lineRule="exact"/>
                      <w:ind w:left="265" w:right="-20"/>
                      <w:rPr>
                        <w:rFonts w:ascii="Courier New" w:eastAsia="Courier New" w:hAnsi="Courier New" w:cs="Courier New"/>
                        <w:sz w:val="26"/>
                        <w:szCs w:val="26"/>
                      </w:rPr>
                    </w:pPr>
                    <w:r>
                      <w:fldChar w:fldCharType="begin"/>
                    </w:r>
                    <w:r>
                      <w:rPr>
                        <w:rFonts w:ascii="Courier New" w:eastAsia="Courier New" w:hAnsi="Courier New" w:cs="Courier New"/>
                        <w:color w:val="010101"/>
                        <w:position w:val="2"/>
                        <w:sz w:val="26"/>
                        <w:szCs w:val="26"/>
                      </w:rPr>
                      <w:instrText xml:space="preserve"> PAGE </w:instrText>
                    </w:r>
                    <w:r>
                      <w:fldChar w:fldCharType="separate"/>
                    </w:r>
                    <w:r>
                      <w:rPr>
                        <w:rFonts w:ascii="Courier New" w:eastAsia="Courier New" w:hAnsi="Courier New" w:cs="Courier New"/>
                        <w:noProof/>
                        <w:color w:val="010101"/>
                        <w:position w:val="2"/>
                        <w:sz w:val="26"/>
                        <w:szCs w:val="26"/>
                      </w:rPr>
                      <w:t>50</w:t>
                    </w:r>
                    <w:r>
                      <w:fldChar w:fldCharType="end"/>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D4F88" w14:textId="77777777" w:rsidR="00583B21" w:rsidRDefault="00583B21">
    <w:pPr>
      <w:spacing w:after="0" w:line="200" w:lineRule="exact"/>
      <w:rPr>
        <w:sz w:val="20"/>
        <w:szCs w:val="20"/>
      </w:rPr>
    </w:pPr>
    <w:r>
      <w:rPr>
        <w:noProof/>
      </w:rPr>
      <mc:AlternateContent>
        <mc:Choice Requires="wps">
          <w:drawing>
            <wp:anchor distT="0" distB="0" distL="114300" distR="114300" simplePos="0" relativeHeight="251669504" behindDoc="1" locked="0" layoutInCell="1" allowOverlap="1" wp14:anchorId="3F1F4AD0" wp14:editId="2E85E71A">
              <wp:simplePos x="0" y="0"/>
              <wp:positionH relativeFrom="page">
                <wp:posOffset>6447790</wp:posOffset>
              </wp:positionH>
              <wp:positionV relativeFrom="page">
                <wp:posOffset>9408795</wp:posOffset>
              </wp:positionV>
              <wp:extent cx="203835" cy="177800"/>
              <wp:effectExtent l="0" t="0" r="0" b="0"/>
              <wp:wrapNone/>
              <wp:docPr id="19721" name="Text Box 197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2C0B8"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Pr>
                              <w:rFonts w:ascii="Times New Roman" w:eastAsia="Times New Roman" w:hAnsi="Times New Roman" w:cs="Times New Roman"/>
                              <w:noProof/>
                              <w:sz w:val="24"/>
                              <w:szCs w:val="24"/>
                            </w:rPr>
                            <w:t>5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721" o:spid="_x0000_s1115" type="#_x0000_t202" style="position:absolute;margin-left:507.7pt;margin-top:740.85pt;width:16.05pt;height:14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" filled="f" stroked="f">
              <v:textbox inset="0,0,0,0">
                <w:txbxContent>
                  <w:p w14:paraId="55A2C0B8"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Pr>
                        <w:rFonts w:ascii="Times New Roman" w:eastAsia="Times New Roman" w:hAnsi="Times New Roman" w:cs="Times New Roman"/>
                        <w:noProof/>
                        <w:sz w:val="24"/>
                        <w:szCs w:val="24"/>
                      </w:rPr>
                      <w:t>56</w:t>
                    </w:r>
                    <w:r>
                      <w:fldChar w:fldCharType="end"/>
                    </w:r>
                  </w:p>
                </w:txbxContent>
              </v:textbox>
              <w10:wrap anchorx="page" anchory="page"/>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9AF30" w14:textId="77777777" w:rsidR="00583B21" w:rsidRDefault="00583B21">
    <w:pPr>
      <w:spacing w:after="0" w:line="0" w:lineRule="atLeast"/>
      <w:rPr>
        <w:sz w:val="0"/>
        <w:szCs w:val="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54780" w14:textId="77777777" w:rsidR="00583B21" w:rsidRDefault="00583B21">
    <w:pPr>
      <w:spacing w:after="0" w:line="0" w:lineRule="atLeast"/>
      <w:rPr>
        <w:sz w:val="0"/>
        <w:szCs w:val="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5E07D" w14:textId="77777777" w:rsidR="00583B21" w:rsidRDefault="00583B21">
    <w:pPr>
      <w:spacing w:after="0" w:line="0" w:lineRule="atLeast"/>
      <w:rPr>
        <w:sz w:val="0"/>
        <w:szCs w:val="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3682A4" w14:textId="77777777" w:rsidR="00583B21" w:rsidRDefault="00583B21">
    <w:pPr>
      <w:spacing w:after="0" w:line="200" w:lineRule="exact"/>
      <w:rPr>
        <w:sz w:val="20"/>
        <w:szCs w:val="20"/>
      </w:rPr>
    </w:pPr>
    <w:r>
      <w:rPr>
        <w:noProof/>
      </w:rPr>
      <mc:AlternateContent>
        <mc:Choice Requires="wps">
          <w:drawing>
            <wp:anchor distT="0" distB="0" distL="114300" distR="114300" simplePos="0" relativeHeight="251670528" behindDoc="1" locked="0" layoutInCell="1" allowOverlap="1" wp14:anchorId="61FFAC9B" wp14:editId="288DA02F">
              <wp:simplePos x="0" y="0"/>
              <wp:positionH relativeFrom="page">
                <wp:posOffset>3782060</wp:posOffset>
              </wp:positionH>
              <wp:positionV relativeFrom="page">
                <wp:posOffset>9408795</wp:posOffset>
              </wp:positionV>
              <wp:extent cx="203835" cy="177800"/>
              <wp:effectExtent l="635" t="0" r="0" b="0"/>
              <wp:wrapNone/>
              <wp:docPr id="19722" name="Text Box 197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24EA39"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6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722" o:spid="_x0000_s1116" type="#_x0000_t202" style="position:absolute;margin-left:297.8pt;margin-top:740.85pt;width:16.05pt;height:14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fitgIAALc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" filled="f" stroked="f">
              <v:textbox inset="0,0,0,0">
                <w:txbxContent>
                  <w:p w14:paraId="1D24EA39"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sidR="002D6241">
                      <w:rPr>
                        <w:rFonts w:ascii="Times New Roman" w:eastAsia="Times New Roman" w:hAnsi="Times New Roman" w:cs="Times New Roman"/>
                        <w:noProof/>
                        <w:sz w:val="24"/>
                        <w:szCs w:val="24"/>
                      </w:rPr>
                      <w:t>67</w:t>
                    </w:r>
                    <w:r>
                      <w:fldChar w:fldCharType="end"/>
                    </w:r>
                  </w:p>
                </w:txbxContent>
              </v:textbox>
              <w10:wrap anchorx="page" anchory="page"/>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51C08" w14:textId="77777777" w:rsidR="00583B21" w:rsidRDefault="00583B21">
    <w:pPr>
      <w:spacing w:after="0" w:line="200" w:lineRule="exact"/>
      <w:rPr>
        <w:sz w:val="20"/>
        <w:szCs w:val="20"/>
      </w:rPr>
    </w:pPr>
    <w:r>
      <w:rPr>
        <w:noProof/>
      </w:rPr>
      <mc:AlternateContent>
        <mc:Choice Requires="wps">
          <w:drawing>
            <wp:anchor distT="0" distB="0" distL="114300" distR="114300" simplePos="0" relativeHeight="251663360" behindDoc="1" locked="0" layoutInCell="1" allowOverlap="1" wp14:anchorId="24C97477" wp14:editId="5F85BE2A">
              <wp:simplePos x="0" y="0"/>
              <wp:positionH relativeFrom="page">
                <wp:posOffset>3782060</wp:posOffset>
              </wp:positionH>
              <wp:positionV relativeFrom="page">
                <wp:posOffset>9408795</wp:posOffset>
              </wp:positionV>
              <wp:extent cx="203835" cy="177800"/>
              <wp:effectExtent l="635" t="0" r="0" b="0"/>
              <wp:wrapNone/>
              <wp:docPr id="6999" name="Text Box 69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D84FCF"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Pr>
                              <w:rFonts w:ascii="Times New Roman" w:eastAsia="Times New Roman" w:hAnsi="Times New Roman" w:cs="Times New Roman"/>
                              <w:noProof/>
                              <w:sz w:val="24"/>
                              <w:szCs w:val="24"/>
                            </w:rPr>
                            <w:t>7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999" o:spid="_x0000_s1117" type="#_x0000_t202" style="position:absolute;margin-left:297.8pt;margin-top:740.85pt;width:16.05pt;height:14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jMStgIAALU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" filled="f" stroked="f">
              <v:textbox inset="0,0,0,0">
                <w:txbxContent>
                  <w:p w14:paraId="0ED84FCF" w14:textId="77777777" w:rsidR="00583B21" w:rsidRDefault="00583B21">
                    <w:pPr>
                      <w:spacing w:after="0" w:line="265" w:lineRule="exact"/>
                      <w:ind w:left="40" w:right="-20"/>
                      <w:rPr>
                        <w:rFonts w:ascii="Times New Roman" w:eastAsia="Times New Roman" w:hAnsi="Times New Roman" w:cs="Times New Roman"/>
                        <w:sz w:val="24"/>
                        <w:szCs w:val="24"/>
                      </w:rPr>
                    </w:pPr>
                    <w:r>
                      <w:fldChar w:fldCharType="begin"/>
                    </w:r>
                    <w:r>
                      <w:rPr>
                        <w:rFonts w:ascii="Times New Roman" w:eastAsia="Times New Roman" w:hAnsi="Times New Roman" w:cs="Times New Roman"/>
                        <w:sz w:val="24"/>
                        <w:szCs w:val="24"/>
                      </w:rPr>
                      <w:instrText xml:space="preserve"> PAGE </w:instrText>
                    </w:r>
                    <w:r>
                      <w:fldChar w:fldCharType="separate"/>
                    </w:r>
                    <w:r>
                      <w:rPr>
                        <w:rFonts w:ascii="Times New Roman" w:eastAsia="Times New Roman" w:hAnsi="Times New Roman" w:cs="Times New Roman"/>
                        <w:noProof/>
                        <w:sz w:val="24"/>
                        <w:szCs w:val="24"/>
                      </w:rPr>
                      <w:t>7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F9303B" w14:textId="77777777" w:rsidR="0042057A" w:rsidRDefault="0042057A" w:rsidP="00A66D50">
      <w:pPr>
        <w:spacing w:after="0" w:line="240" w:lineRule="auto"/>
      </w:pPr>
      <w:r>
        <w:separator/>
      </w:r>
    </w:p>
  </w:footnote>
  <w:footnote w:type="continuationSeparator" w:id="0">
    <w:p w14:paraId="2B7B0171" w14:textId="77777777" w:rsidR="0042057A" w:rsidRDefault="0042057A" w:rsidP="00A66D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1BD0"/>
    <w:multiLevelType w:val="multilevel"/>
    <w:tmpl w:val="B422FFC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01A37198"/>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907987"/>
    <w:multiLevelType w:val="hybridMultilevel"/>
    <w:tmpl w:val="3924619C"/>
    <w:lvl w:ilvl="0" w:tplc="F642FC86">
      <w:numFmt w:val="bullet"/>
      <w:lvlText w:val=""/>
      <w:lvlJc w:val="left"/>
      <w:pPr>
        <w:ind w:left="1558" w:hanging="360"/>
      </w:pPr>
      <w:rPr>
        <w:rFonts w:ascii="Symbol" w:eastAsia="Courier New" w:hAnsi="Symbol" w:cs="Courier New" w:hint="default"/>
      </w:rPr>
    </w:lvl>
    <w:lvl w:ilvl="1" w:tplc="04090003" w:tentative="1">
      <w:start w:val="1"/>
      <w:numFmt w:val="bullet"/>
      <w:lvlText w:val="o"/>
      <w:lvlJc w:val="left"/>
      <w:pPr>
        <w:ind w:left="2278" w:hanging="360"/>
      </w:pPr>
      <w:rPr>
        <w:rFonts w:ascii="Courier New" w:hAnsi="Courier New" w:cs="Courier New" w:hint="default"/>
      </w:rPr>
    </w:lvl>
    <w:lvl w:ilvl="2" w:tplc="04090005" w:tentative="1">
      <w:start w:val="1"/>
      <w:numFmt w:val="bullet"/>
      <w:lvlText w:val=""/>
      <w:lvlJc w:val="left"/>
      <w:pPr>
        <w:ind w:left="2998" w:hanging="360"/>
      </w:pPr>
      <w:rPr>
        <w:rFonts w:ascii="Wingdings" w:hAnsi="Wingdings" w:hint="default"/>
      </w:rPr>
    </w:lvl>
    <w:lvl w:ilvl="3" w:tplc="04090001" w:tentative="1">
      <w:start w:val="1"/>
      <w:numFmt w:val="bullet"/>
      <w:lvlText w:val=""/>
      <w:lvlJc w:val="left"/>
      <w:pPr>
        <w:ind w:left="3718" w:hanging="360"/>
      </w:pPr>
      <w:rPr>
        <w:rFonts w:ascii="Symbol" w:hAnsi="Symbol" w:hint="default"/>
      </w:rPr>
    </w:lvl>
    <w:lvl w:ilvl="4" w:tplc="04090003" w:tentative="1">
      <w:start w:val="1"/>
      <w:numFmt w:val="bullet"/>
      <w:lvlText w:val="o"/>
      <w:lvlJc w:val="left"/>
      <w:pPr>
        <w:ind w:left="4438" w:hanging="360"/>
      </w:pPr>
      <w:rPr>
        <w:rFonts w:ascii="Courier New" w:hAnsi="Courier New" w:cs="Courier New" w:hint="default"/>
      </w:rPr>
    </w:lvl>
    <w:lvl w:ilvl="5" w:tplc="04090005" w:tentative="1">
      <w:start w:val="1"/>
      <w:numFmt w:val="bullet"/>
      <w:lvlText w:val=""/>
      <w:lvlJc w:val="left"/>
      <w:pPr>
        <w:ind w:left="5158" w:hanging="360"/>
      </w:pPr>
      <w:rPr>
        <w:rFonts w:ascii="Wingdings" w:hAnsi="Wingdings" w:hint="default"/>
      </w:rPr>
    </w:lvl>
    <w:lvl w:ilvl="6" w:tplc="04090001" w:tentative="1">
      <w:start w:val="1"/>
      <w:numFmt w:val="bullet"/>
      <w:lvlText w:val=""/>
      <w:lvlJc w:val="left"/>
      <w:pPr>
        <w:ind w:left="5878" w:hanging="360"/>
      </w:pPr>
      <w:rPr>
        <w:rFonts w:ascii="Symbol" w:hAnsi="Symbol" w:hint="default"/>
      </w:rPr>
    </w:lvl>
    <w:lvl w:ilvl="7" w:tplc="04090003" w:tentative="1">
      <w:start w:val="1"/>
      <w:numFmt w:val="bullet"/>
      <w:lvlText w:val="o"/>
      <w:lvlJc w:val="left"/>
      <w:pPr>
        <w:ind w:left="6598" w:hanging="360"/>
      </w:pPr>
      <w:rPr>
        <w:rFonts w:ascii="Courier New" w:hAnsi="Courier New" w:cs="Courier New" w:hint="default"/>
      </w:rPr>
    </w:lvl>
    <w:lvl w:ilvl="8" w:tplc="04090005" w:tentative="1">
      <w:start w:val="1"/>
      <w:numFmt w:val="bullet"/>
      <w:lvlText w:val=""/>
      <w:lvlJc w:val="left"/>
      <w:pPr>
        <w:ind w:left="7318" w:hanging="360"/>
      </w:pPr>
      <w:rPr>
        <w:rFonts w:ascii="Wingdings" w:hAnsi="Wingdings" w:hint="default"/>
      </w:rPr>
    </w:lvl>
  </w:abstractNum>
  <w:abstractNum w:abstractNumId="3">
    <w:nsid w:val="046F3683"/>
    <w:multiLevelType w:val="multilevel"/>
    <w:tmpl w:val="E35CC49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072B3E83"/>
    <w:multiLevelType w:val="multilevel"/>
    <w:tmpl w:val="D04A281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09290D97"/>
    <w:multiLevelType w:val="hybridMultilevel"/>
    <w:tmpl w:val="22FC8946"/>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6">
    <w:nsid w:val="0B1D7D70"/>
    <w:multiLevelType w:val="hybridMultilevel"/>
    <w:tmpl w:val="357E73E8"/>
    <w:lvl w:ilvl="0" w:tplc="AFDAEE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D2F7794"/>
    <w:multiLevelType w:val="hybridMultilevel"/>
    <w:tmpl w:val="773A5B7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DAD4654"/>
    <w:multiLevelType w:val="hybridMultilevel"/>
    <w:tmpl w:val="9EE2DF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06E110A"/>
    <w:multiLevelType w:val="hybridMultilevel"/>
    <w:tmpl w:val="FDB8483E"/>
    <w:lvl w:ilvl="0" w:tplc="1450BF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12B4DD3"/>
    <w:multiLevelType w:val="hybridMultilevel"/>
    <w:tmpl w:val="A986E3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50D4B39"/>
    <w:multiLevelType w:val="hybridMultilevel"/>
    <w:tmpl w:val="0D74672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16B27007"/>
    <w:multiLevelType w:val="hybridMultilevel"/>
    <w:tmpl w:val="34BA1734"/>
    <w:lvl w:ilvl="0" w:tplc="4CEA2C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8C3341F"/>
    <w:multiLevelType w:val="hybridMultilevel"/>
    <w:tmpl w:val="9C82B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9200524"/>
    <w:multiLevelType w:val="multilevel"/>
    <w:tmpl w:val="D270CA9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1AFD1291"/>
    <w:multiLevelType w:val="multilevel"/>
    <w:tmpl w:val="5CC09BEA"/>
    <w:lvl w:ilvl="0">
      <w:start w:val="1"/>
      <w:numFmt w:val="decimal"/>
      <w:lvlText w:val="%1."/>
      <w:lvlJc w:val="left"/>
      <w:pPr>
        <w:ind w:left="360" w:hanging="360"/>
      </w:pPr>
    </w:lvl>
    <w:lvl w:ilvl="1">
      <w:start w:val="2"/>
      <w:numFmt w:val="decimal"/>
      <w:isLgl/>
      <w:lvlText w:val="%1.%2"/>
      <w:lvlJc w:val="left"/>
      <w:pPr>
        <w:ind w:left="37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1B251E4E"/>
    <w:multiLevelType w:val="hybridMultilevel"/>
    <w:tmpl w:val="8A461A9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C8B359A"/>
    <w:multiLevelType w:val="hybridMultilevel"/>
    <w:tmpl w:val="47667E30"/>
    <w:lvl w:ilvl="0" w:tplc="4CEA2C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1E2404D5"/>
    <w:multiLevelType w:val="hybridMultilevel"/>
    <w:tmpl w:val="34BA1734"/>
    <w:lvl w:ilvl="0" w:tplc="4CEA2C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1E69537D"/>
    <w:multiLevelType w:val="multilevel"/>
    <w:tmpl w:val="4AEC8D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20">
    <w:nsid w:val="1F5D5926"/>
    <w:multiLevelType w:val="hybridMultilevel"/>
    <w:tmpl w:val="A52AE0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01A475D"/>
    <w:multiLevelType w:val="hybridMultilevel"/>
    <w:tmpl w:val="1DB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E036D5"/>
    <w:multiLevelType w:val="hybridMultilevel"/>
    <w:tmpl w:val="74C877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3262869"/>
    <w:multiLevelType w:val="hybridMultilevel"/>
    <w:tmpl w:val="F1D2A25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3DB4A14"/>
    <w:multiLevelType w:val="hybridMultilevel"/>
    <w:tmpl w:val="50CE4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043AED"/>
    <w:multiLevelType w:val="hybridMultilevel"/>
    <w:tmpl w:val="980EFDB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25CD515E"/>
    <w:multiLevelType w:val="multilevel"/>
    <w:tmpl w:val="4CDAA8E8"/>
    <w:lvl w:ilvl="0">
      <w:start w:val="1"/>
      <w:numFmt w:val="decimal"/>
      <w:lvlText w:val="%1."/>
      <w:lvlJc w:val="left"/>
      <w:pPr>
        <w:ind w:left="720" w:hanging="360"/>
      </w:pPr>
      <w:rPr>
        <w:rFonts w:asciiTheme="minorHAnsi" w:eastAsiaTheme="minorHAnsi" w:hAnsiTheme="minorHAnsi" w:cstheme="minorBidi" w:hint="default"/>
      </w:rPr>
    </w:lvl>
    <w:lvl w:ilvl="1">
      <w:start w:val="6"/>
      <w:numFmt w:val="decimal"/>
      <w:isLgl/>
      <w:lvlText w:val="%1.%2"/>
      <w:lvlJc w:val="left"/>
      <w:pPr>
        <w:ind w:left="360" w:hanging="360"/>
      </w:pPr>
      <w:rPr>
        <w:rFonts w:hint="default"/>
        <w:b/>
        <w:sz w:val="26"/>
      </w:rPr>
    </w:lvl>
    <w:lvl w:ilvl="2">
      <w:start w:val="1"/>
      <w:numFmt w:val="decimal"/>
      <w:isLgl/>
      <w:lvlText w:val="%1.%2.%3"/>
      <w:lvlJc w:val="left"/>
      <w:pPr>
        <w:ind w:left="720" w:hanging="720"/>
      </w:pPr>
      <w:rPr>
        <w:rFonts w:hint="default"/>
        <w:b/>
        <w:sz w:val="24"/>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7">
    <w:nsid w:val="26652179"/>
    <w:multiLevelType w:val="hybridMultilevel"/>
    <w:tmpl w:val="B4023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8E8001D"/>
    <w:multiLevelType w:val="hybridMultilevel"/>
    <w:tmpl w:val="33221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95B422B"/>
    <w:multiLevelType w:val="hybridMultilevel"/>
    <w:tmpl w:val="1580399A"/>
    <w:lvl w:ilvl="0" w:tplc="0409000F">
      <w:start w:val="1"/>
      <w:numFmt w:val="decimal"/>
      <w:lvlText w:val="%1."/>
      <w:lvlJc w:val="left"/>
      <w:pPr>
        <w:ind w:left="765" w:hanging="360"/>
      </w:pPr>
      <w:rPr>
        <w:rFonts w:hint="default"/>
      </w:rPr>
    </w:lvl>
    <w:lvl w:ilvl="1" w:tplc="04090003">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0">
    <w:nsid w:val="29A72A82"/>
    <w:multiLevelType w:val="hybridMultilevel"/>
    <w:tmpl w:val="01A0C4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E926260"/>
    <w:multiLevelType w:val="hybridMultilevel"/>
    <w:tmpl w:val="47667E30"/>
    <w:lvl w:ilvl="0" w:tplc="4CEA2C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2F94014A"/>
    <w:multiLevelType w:val="hybridMultilevel"/>
    <w:tmpl w:val="9A96DE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2FC35D9"/>
    <w:multiLevelType w:val="hybridMultilevel"/>
    <w:tmpl w:val="F6720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38E44927"/>
    <w:multiLevelType w:val="hybridMultilevel"/>
    <w:tmpl w:val="26EA402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39C50D11"/>
    <w:multiLevelType w:val="hybridMultilevel"/>
    <w:tmpl w:val="0DF23BE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3B8F1741"/>
    <w:multiLevelType w:val="hybridMultilevel"/>
    <w:tmpl w:val="7EBA2A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BAE3DD6"/>
    <w:multiLevelType w:val="hybridMultilevel"/>
    <w:tmpl w:val="F064F1F6"/>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3E20236C"/>
    <w:multiLevelType w:val="hybridMultilevel"/>
    <w:tmpl w:val="4D029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F1B382F"/>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3FCC3619"/>
    <w:multiLevelType w:val="hybridMultilevel"/>
    <w:tmpl w:val="1C7047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23A7601"/>
    <w:multiLevelType w:val="hybridMultilevel"/>
    <w:tmpl w:val="A3FA541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27011B7"/>
    <w:multiLevelType w:val="hybridMultilevel"/>
    <w:tmpl w:val="F8AEE8A0"/>
    <w:lvl w:ilvl="0" w:tplc="82600D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464D454D"/>
    <w:multiLevelType w:val="multilevel"/>
    <w:tmpl w:val="C43818C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nsid w:val="474F7843"/>
    <w:multiLevelType w:val="multilevel"/>
    <w:tmpl w:val="D8501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47DB578C"/>
    <w:multiLevelType w:val="hybridMultilevel"/>
    <w:tmpl w:val="A7A295A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484D0020"/>
    <w:multiLevelType w:val="hybridMultilevel"/>
    <w:tmpl w:val="DD102B0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4AAD0663"/>
    <w:multiLevelType w:val="hybridMultilevel"/>
    <w:tmpl w:val="62CC86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4ACA673E"/>
    <w:multiLevelType w:val="hybridMultilevel"/>
    <w:tmpl w:val="1F127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E637541"/>
    <w:multiLevelType w:val="hybridMultilevel"/>
    <w:tmpl w:val="E8882862"/>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0">
    <w:nsid w:val="516E23AC"/>
    <w:multiLevelType w:val="multilevel"/>
    <w:tmpl w:val="4FC246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51">
    <w:nsid w:val="57790B73"/>
    <w:multiLevelType w:val="hybridMultilevel"/>
    <w:tmpl w:val="47667E30"/>
    <w:lvl w:ilvl="0" w:tplc="4CEA2C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5C100DC4"/>
    <w:multiLevelType w:val="hybridMultilevel"/>
    <w:tmpl w:val="B1C684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EFE07DC"/>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60A563CF"/>
    <w:multiLevelType w:val="hybridMultilevel"/>
    <w:tmpl w:val="400C9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40435F1"/>
    <w:multiLevelType w:val="hybridMultilevel"/>
    <w:tmpl w:val="47667E30"/>
    <w:lvl w:ilvl="0" w:tplc="4CEA2C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661C7FF4"/>
    <w:multiLevelType w:val="hybridMultilevel"/>
    <w:tmpl w:val="788274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64941DF"/>
    <w:multiLevelType w:val="hybridMultilevel"/>
    <w:tmpl w:val="A61E5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66A351C7"/>
    <w:multiLevelType w:val="hybridMultilevel"/>
    <w:tmpl w:val="C922995A"/>
    <w:lvl w:ilvl="0" w:tplc="30D4A5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68084F3B"/>
    <w:multiLevelType w:val="hybridMultilevel"/>
    <w:tmpl w:val="EC760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8C7651F"/>
    <w:multiLevelType w:val="hybridMultilevel"/>
    <w:tmpl w:val="34DA079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nsid w:val="68DD29DC"/>
    <w:multiLevelType w:val="hybridMultilevel"/>
    <w:tmpl w:val="13F4E39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nsid w:val="699A7C69"/>
    <w:multiLevelType w:val="hybridMultilevel"/>
    <w:tmpl w:val="46A6B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nsid w:val="6B1B2839"/>
    <w:multiLevelType w:val="multilevel"/>
    <w:tmpl w:val="9C38AC32"/>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360" w:hanging="360"/>
      </w:pPr>
      <w:rPr>
        <w:rFonts w:hint="default"/>
        <w:b/>
        <w:sz w:val="26"/>
      </w:rPr>
    </w:lvl>
    <w:lvl w:ilvl="2">
      <w:start w:val="1"/>
      <w:numFmt w:val="decimal"/>
      <w:isLgl/>
      <w:lvlText w:val="%1.%2.%3"/>
      <w:lvlJc w:val="left"/>
      <w:pPr>
        <w:ind w:left="720" w:hanging="720"/>
      </w:pPr>
      <w:rPr>
        <w:rFonts w:hint="default"/>
        <w:b/>
        <w:sz w:val="24"/>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4">
    <w:nsid w:val="72D220C7"/>
    <w:multiLevelType w:val="hybridMultilevel"/>
    <w:tmpl w:val="4F8E5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5BA3288"/>
    <w:multiLevelType w:val="hybridMultilevel"/>
    <w:tmpl w:val="B68245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DD40268"/>
    <w:multiLevelType w:val="hybridMultilevel"/>
    <w:tmpl w:val="048E12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E1C5ACF"/>
    <w:multiLevelType w:val="hybridMultilevel"/>
    <w:tmpl w:val="F34EAA16"/>
    <w:lvl w:ilvl="0" w:tplc="F642FC86">
      <w:numFmt w:val="bullet"/>
      <w:lvlText w:val=""/>
      <w:lvlJc w:val="left"/>
      <w:pPr>
        <w:ind w:left="2036" w:hanging="360"/>
      </w:pPr>
      <w:rPr>
        <w:rFonts w:ascii="Symbol" w:eastAsia="Courier New" w:hAnsi="Symbol" w:cs="Courier New" w:hint="default"/>
      </w:rPr>
    </w:lvl>
    <w:lvl w:ilvl="1" w:tplc="04090003" w:tentative="1">
      <w:start w:val="1"/>
      <w:numFmt w:val="bullet"/>
      <w:lvlText w:val="o"/>
      <w:lvlJc w:val="left"/>
      <w:pPr>
        <w:ind w:left="1918" w:hanging="360"/>
      </w:pPr>
      <w:rPr>
        <w:rFonts w:ascii="Courier New" w:hAnsi="Courier New" w:cs="Courier New" w:hint="default"/>
      </w:rPr>
    </w:lvl>
    <w:lvl w:ilvl="2" w:tplc="04090005" w:tentative="1">
      <w:start w:val="1"/>
      <w:numFmt w:val="bullet"/>
      <w:lvlText w:val=""/>
      <w:lvlJc w:val="left"/>
      <w:pPr>
        <w:ind w:left="2638" w:hanging="360"/>
      </w:pPr>
      <w:rPr>
        <w:rFonts w:ascii="Wingdings" w:hAnsi="Wingdings" w:hint="default"/>
      </w:rPr>
    </w:lvl>
    <w:lvl w:ilvl="3" w:tplc="04090001" w:tentative="1">
      <w:start w:val="1"/>
      <w:numFmt w:val="bullet"/>
      <w:lvlText w:val=""/>
      <w:lvlJc w:val="left"/>
      <w:pPr>
        <w:ind w:left="3358" w:hanging="360"/>
      </w:pPr>
      <w:rPr>
        <w:rFonts w:ascii="Symbol" w:hAnsi="Symbol" w:hint="default"/>
      </w:rPr>
    </w:lvl>
    <w:lvl w:ilvl="4" w:tplc="04090003" w:tentative="1">
      <w:start w:val="1"/>
      <w:numFmt w:val="bullet"/>
      <w:lvlText w:val="o"/>
      <w:lvlJc w:val="left"/>
      <w:pPr>
        <w:ind w:left="4078" w:hanging="360"/>
      </w:pPr>
      <w:rPr>
        <w:rFonts w:ascii="Courier New" w:hAnsi="Courier New" w:cs="Courier New" w:hint="default"/>
      </w:rPr>
    </w:lvl>
    <w:lvl w:ilvl="5" w:tplc="04090005" w:tentative="1">
      <w:start w:val="1"/>
      <w:numFmt w:val="bullet"/>
      <w:lvlText w:val=""/>
      <w:lvlJc w:val="left"/>
      <w:pPr>
        <w:ind w:left="4798" w:hanging="360"/>
      </w:pPr>
      <w:rPr>
        <w:rFonts w:ascii="Wingdings" w:hAnsi="Wingdings" w:hint="default"/>
      </w:rPr>
    </w:lvl>
    <w:lvl w:ilvl="6" w:tplc="04090001" w:tentative="1">
      <w:start w:val="1"/>
      <w:numFmt w:val="bullet"/>
      <w:lvlText w:val=""/>
      <w:lvlJc w:val="left"/>
      <w:pPr>
        <w:ind w:left="5518" w:hanging="360"/>
      </w:pPr>
      <w:rPr>
        <w:rFonts w:ascii="Symbol" w:hAnsi="Symbol" w:hint="default"/>
      </w:rPr>
    </w:lvl>
    <w:lvl w:ilvl="7" w:tplc="04090003" w:tentative="1">
      <w:start w:val="1"/>
      <w:numFmt w:val="bullet"/>
      <w:lvlText w:val="o"/>
      <w:lvlJc w:val="left"/>
      <w:pPr>
        <w:ind w:left="6238" w:hanging="360"/>
      </w:pPr>
      <w:rPr>
        <w:rFonts w:ascii="Courier New" w:hAnsi="Courier New" w:cs="Courier New" w:hint="default"/>
      </w:rPr>
    </w:lvl>
    <w:lvl w:ilvl="8" w:tplc="04090005" w:tentative="1">
      <w:start w:val="1"/>
      <w:numFmt w:val="bullet"/>
      <w:lvlText w:val=""/>
      <w:lvlJc w:val="left"/>
      <w:pPr>
        <w:ind w:left="6958" w:hanging="360"/>
      </w:pPr>
      <w:rPr>
        <w:rFonts w:ascii="Wingdings" w:hAnsi="Wingdings" w:hint="default"/>
      </w:rPr>
    </w:lvl>
  </w:abstractNum>
  <w:abstractNum w:abstractNumId="68">
    <w:nsid w:val="7E7C2F54"/>
    <w:multiLevelType w:val="hybridMultilevel"/>
    <w:tmpl w:val="D64843BE"/>
    <w:lvl w:ilvl="0" w:tplc="04090003">
      <w:start w:val="1"/>
      <w:numFmt w:val="bullet"/>
      <w:lvlText w:val="o"/>
      <w:lvlJc w:val="left"/>
      <w:pPr>
        <w:ind w:left="1558" w:hanging="360"/>
      </w:pPr>
      <w:rPr>
        <w:rFonts w:ascii="Courier New" w:hAnsi="Courier New" w:cs="Courier New" w:hint="default"/>
      </w:rPr>
    </w:lvl>
    <w:lvl w:ilvl="1" w:tplc="04090003" w:tentative="1">
      <w:start w:val="1"/>
      <w:numFmt w:val="bullet"/>
      <w:lvlText w:val="o"/>
      <w:lvlJc w:val="left"/>
      <w:pPr>
        <w:ind w:left="2278" w:hanging="360"/>
      </w:pPr>
      <w:rPr>
        <w:rFonts w:ascii="Courier New" w:hAnsi="Courier New" w:cs="Courier New" w:hint="default"/>
      </w:rPr>
    </w:lvl>
    <w:lvl w:ilvl="2" w:tplc="04090005" w:tentative="1">
      <w:start w:val="1"/>
      <w:numFmt w:val="bullet"/>
      <w:lvlText w:val=""/>
      <w:lvlJc w:val="left"/>
      <w:pPr>
        <w:ind w:left="2998" w:hanging="360"/>
      </w:pPr>
      <w:rPr>
        <w:rFonts w:ascii="Wingdings" w:hAnsi="Wingdings" w:hint="default"/>
      </w:rPr>
    </w:lvl>
    <w:lvl w:ilvl="3" w:tplc="04090001" w:tentative="1">
      <w:start w:val="1"/>
      <w:numFmt w:val="bullet"/>
      <w:lvlText w:val=""/>
      <w:lvlJc w:val="left"/>
      <w:pPr>
        <w:ind w:left="3718" w:hanging="360"/>
      </w:pPr>
      <w:rPr>
        <w:rFonts w:ascii="Symbol" w:hAnsi="Symbol" w:hint="default"/>
      </w:rPr>
    </w:lvl>
    <w:lvl w:ilvl="4" w:tplc="04090003" w:tentative="1">
      <w:start w:val="1"/>
      <w:numFmt w:val="bullet"/>
      <w:lvlText w:val="o"/>
      <w:lvlJc w:val="left"/>
      <w:pPr>
        <w:ind w:left="4438" w:hanging="360"/>
      </w:pPr>
      <w:rPr>
        <w:rFonts w:ascii="Courier New" w:hAnsi="Courier New" w:cs="Courier New" w:hint="default"/>
      </w:rPr>
    </w:lvl>
    <w:lvl w:ilvl="5" w:tplc="04090005" w:tentative="1">
      <w:start w:val="1"/>
      <w:numFmt w:val="bullet"/>
      <w:lvlText w:val=""/>
      <w:lvlJc w:val="left"/>
      <w:pPr>
        <w:ind w:left="5158" w:hanging="360"/>
      </w:pPr>
      <w:rPr>
        <w:rFonts w:ascii="Wingdings" w:hAnsi="Wingdings" w:hint="default"/>
      </w:rPr>
    </w:lvl>
    <w:lvl w:ilvl="6" w:tplc="04090001" w:tentative="1">
      <w:start w:val="1"/>
      <w:numFmt w:val="bullet"/>
      <w:lvlText w:val=""/>
      <w:lvlJc w:val="left"/>
      <w:pPr>
        <w:ind w:left="5878" w:hanging="360"/>
      </w:pPr>
      <w:rPr>
        <w:rFonts w:ascii="Symbol" w:hAnsi="Symbol" w:hint="default"/>
      </w:rPr>
    </w:lvl>
    <w:lvl w:ilvl="7" w:tplc="04090003" w:tentative="1">
      <w:start w:val="1"/>
      <w:numFmt w:val="bullet"/>
      <w:lvlText w:val="o"/>
      <w:lvlJc w:val="left"/>
      <w:pPr>
        <w:ind w:left="6598" w:hanging="360"/>
      </w:pPr>
      <w:rPr>
        <w:rFonts w:ascii="Courier New" w:hAnsi="Courier New" w:cs="Courier New" w:hint="default"/>
      </w:rPr>
    </w:lvl>
    <w:lvl w:ilvl="8" w:tplc="04090005" w:tentative="1">
      <w:start w:val="1"/>
      <w:numFmt w:val="bullet"/>
      <w:lvlText w:val=""/>
      <w:lvlJc w:val="left"/>
      <w:pPr>
        <w:ind w:left="7318" w:hanging="360"/>
      </w:pPr>
      <w:rPr>
        <w:rFonts w:ascii="Wingdings" w:hAnsi="Wingdings" w:hint="default"/>
      </w:rPr>
    </w:lvl>
  </w:abstractNum>
  <w:abstractNum w:abstractNumId="69">
    <w:nsid w:val="7EC0646E"/>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7FD8544B"/>
    <w:multiLevelType w:val="hybridMultilevel"/>
    <w:tmpl w:val="E446D66E"/>
    <w:lvl w:ilvl="0" w:tplc="93104142">
      <w:numFmt w:val="bullet"/>
      <w:lvlText w:val=""/>
      <w:lvlJc w:val="left"/>
      <w:pPr>
        <w:ind w:left="1558" w:hanging="360"/>
      </w:pPr>
      <w:rPr>
        <w:rFonts w:ascii="Symbol" w:eastAsia="Courier New" w:hAnsi="Symbol" w:cs="Courier New" w:hint="default"/>
      </w:rPr>
    </w:lvl>
    <w:lvl w:ilvl="1" w:tplc="04090003" w:tentative="1">
      <w:start w:val="1"/>
      <w:numFmt w:val="bullet"/>
      <w:lvlText w:val="o"/>
      <w:lvlJc w:val="left"/>
      <w:pPr>
        <w:ind w:left="2278" w:hanging="360"/>
      </w:pPr>
      <w:rPr>
        <w:rFonts w:ascii="Courier New" w:hAnsi="Courier New" w:cs="Courier New" w:hint="default"/>
      </w:rPr>
    </w:lvl>
    <w:lvl w:ilvl="2" w:tplc="04090005" w:tentative="1">
      <w:start w:val="1"/>
      <w:numFmt w:val="bullet"/>
      <w:lvlText w:val=""/>
      <w:lvlJc w:val="left"/>
      <w:pPr>
        <w:ind w:left="2998" w:hanging="360"/>
      </w:pPr>
      <w:rPr>
        <w:rFonts w:ascii="Wingdings" w:hAnsi="Wingdings" w:hint="default"/>
      </w:rPr>
    </w:lvl>
    <w:lvl w:ilvl="3" w:tplc="04090001" w:tentative="1">
      <w:start w:val="1"/>
      <w:numFmt w:val="bullet"/>
      <w:lvlText w:val=""/>
      <w:lvlJc w:val="left"/>
      <w:pPr>
        <w:ind w:left="3718" w:hanging="360"/>
      </w:pPr>
      <w:rPr>
        <w:rFonts w:ascii="Symbol" w:hAnsi="Symbol" w:hint="default"/>
      </w:rPr>
    </w:lvl>
    <w:lvl w:ilvl="4" w:tplc="04090003" w:tentative="1">
      <w:start w:val="1"/>
      <w:numFmt w:val="bullet"/>
      <w:lvlText w:val="o"/>
      <w:lvlJc w:val="left"/>
      <w:pPr>
        <w:ind w:left="4438" w:hanging="360"/>
      </w:pPr>
      <w:rPr>
        <w:rFonts w:ascii="Courier New" w:hAnsi="Courier New" w:cs="Courier New" w:hint="default"/>
      </w:rPr>
    </w:lvl>
    <w:lvl w:ilvl="5" w:tplc="04090005" w:tentative="1">
      <w:start w:val="1"/>
      <w:numFmt w:val="bullet"/>
      <w:lvlText w:val=""/>
      <w:lvlJc w:val="left"/>
      <w:pPr>
        <w:ind w:left="5158" w:hanging="360"/>
      </w:pPr>
      <w:rPr>
        <w:rFonts w:ascii="Wingdings" w:hAnsi="Wingdings" w:hint="default"/>
      </w:rPr>
    </w:lvl>
    <w:lvl w:ilvl="6" w:tplc="04090001" w:tentative="1">
      <w:start w:val="1"/>
      <w:numFmt w:val="bullet"/>
      <w:lvlText w:val=""/>
      <w:lvlJc w:val="left"/>
      <w:pPr>
        <w:ind w:left="5878" w:hanging="360"/>
      </w:pPr>
      <w:rPr>
        <w:rFonts w:ascii="Symbol" w:hAnsi="Symbol" w:hint="default"/>
      </w:rPr>
    </w:lvl>
    <w:lvl w:ilvl="7" w:tplc="04090003" w:tentative="1">
      <w:start w:val="1"/>
      <w:numFmt w:val="bullet"/>
      <w:lvlText w:val="o"/>
      <w:lvlJc w:val="left"/>
      <w:pPr>
        <w:ind w:left="6598" w:hanging="360"/>
      </w:pPr>
      <w:rPr>
        <w:rFonts w:ascii="Courier New" w:hAnsi="Courier New" w:cs="Courier New" w:hint="default"/>
      </w:rPr>
    </w:lvl>
    <w:lvl w:ilvl="8" w:tplc="04090005" w:tentative="1">
      <w:start w:val="1"/>
      <w:numFmt w:val="bullet"/>
      <w:lvlText w:val=""/>
      <w:lvlJc w:val="left"/>
      <w:pPr>
        <w:ind w:left="7318" w:hanging="360"/>
      </w:pPr>
      <w:rPr>
        <w:rFonts w:ascii="Wingdings" w:hAnsi="Wingdings" w:hint="default"/>
      </w:rPr>
    </w:lvl>
  </w:abstractNum>
  <w:num w:numId="1">
    <w:abstractNumId w:val="0"/>
  </w:num>
  <w:num w:numId="2">
    <w:abstractNumId w:val="63"/>
  </w:num>
  <w:num w:numId="3">
    <w:abstractNumId w:val="69"/>
  </w:num>
  <w:num w:numId="4">
    <w:abstractNumId w:val="1"/>
  </w:num>
  <w:num w:numId="5">
    <w:abstractNumId w:val="39"/>
  </w:num>
  <w:num w:numId="6">
    <w:abstractNumId w:val="53"/>
  </w:num>
  <w:num w:numId="7">
    <w:abstractNumId w:val="4"/>
  </w:num>
  <w:num w:numId="8">
    <w:abstractNumId w:val="43"/>
  </w:num>
  <w:num w:numId="9">
    <w:abstractNumId w:val="3"/>
  </w:num>
  <w:num w:numId="10">
    <w:abstractNumId w:val="50"/>
  </w:num>
  <w:num w:numId="11">
    <w:abstractNumId w:val="19"/>
  </w:num>
  <w:num w:numId="12">
    <w:abstractNumId w:val="14"/>
  </w:num>
  <w:num w:numId="13">
    <w:abstractNumId w:val="15"/>
  </w:num>
  <w:num w:numId="14">
    <w:abstractNumId w:val="36"/>
  </w:num>
  <w:num w:numId="15">
    <w:abstractNumId w:val="20"/>
  </w:num>
  <w:num w:numId="16">
    <w:abstractNumId w:val="10"/>
  </w:num>
  <w:num w:numId="17">
    <w:abstractNumId w:val="30"/>
  </w:num>
  <w:num w:numId="18">
    <w:abstractNumId w:val="65"/>
  </w:num>
  <w:num w:numId="19">
    <w:abstractNumId w:val="41"/>
  </w:num>
  <w:num w:numId="20">
    <w:abstractNumId w:val="45"/>
  </w:num>
  <w:num w:numId="21">
    <w:abstractNumId w:val="60"/>
  </w:num>
  <w:num w:numId="22">
    <w:abstractNumId w:val="11"/>
  </w:num>
  <w:num w:numId="23">
    <w:abstractNumId w:val="25"/>
  </w:num>
  <w:num w:numId="24">
    <w:abstractNumId w:val="35"/>
  </w:num>
  <w:num w:numId="25">
    <w:abstractNumId w:val="61"/>
  </w:num>
  <w:num w:numId="26">
    <w:abstractNumId w:val="46"/>
  </w:num>
  <w:num w:numId="27">
    <w:abstractNumId w:val="34"/>
  </w:num>
  <w:num w:numId="28">
    <w:abstractNumId w:val="16"/>
  </w:num>
  <w:num w:numId="29">
    <w:abstractNumId w:val="38"/>
  </w:num>
  <w:num w:numId="30">
    <w:abstractNumId w:val="37"/>
  </w:num>
  <w:num w:numId="31">
    <w:abstractNumId w:val="59"/>
  </w:num>
  <w:num w:numId="32">
    <w:abstractNumId w:val="23"/>
  </w:num>
  <w:num w:numId="33">
    <w:abstractNumId w:val="48"/>
  </w:num>
  <w:num w:numId="34">
    <w:abstractNumId w:val="27"/>
  </w:num>
  <w:num w:numId="35">
    <w:abstractNumId w:val="49"/>
  </w:num>
  <w:num w:numId="36">
    <w:abstractNumId w:val="28"/>
  </w:num>
  <w:num w:numId="37">
    <w:abstractNumId w:val="56"/>
  </w:num>
  <w:num w:numId="38">
    <w:abstractNumId w:val="6"/>
  </w:num>
  <w:num w:numId="39">
    <w:abstractNumId w:val="9"/>
  </w:num>
  <w:num w:numId="40">
    <w:abstractNumId w:val="54"/>
  </w:num>
  <w:num w:numId="41">
    <w:abstractNumId w:val="22"/>
  </w:num>
  <w:num w:numId="42">
    <w:abstractNumId w:val="8"/>
  </w:num>
  <w:num w:numId="43">
    <w:abstractNumId w:val="32"/>
  </w:num>
  <w:num w:numId="44">
    <w:abstractNumId w:val="17"/>
  </w:num>
  <w:num w:numId="45">
    <w:abstractNumId w:val="58"/>
  </w:num>
  <w:num w:numId="46">
    <w:abstractNumId w:val="42"/>
  </w:num>
  <w:num w:numId="47">
    <w:abstractNumId w:val="31"/>
  </w:num>
  <w:num w:numId="48">
    <w:abstractNumId w:val="55"/>
  </w:num>
  <w:num w:numId="49">
    <w:abstractNumId w:val="12"/>
  </w:num>
  <w:num w:numId="50">
    <w:abstractNumId w:val="51"/>
  </w:num>
  <w:num w:numId="51">
    <w:abstractNumId w:val="18"/>
  </w:num>
  <w:num w:numId="52">
    <w:abstractNumId w:val="40"/>
  </w:num>
  <w:num w:numId="53">
    <w:abstractNumId w:val="64"/>
  </w:num>
  <w:num w:numId="54">
    <w:abstractNumId w:val="13"/>
  </w:num>
  <w:num w:numId="55">
    <w:abstractNumId w:val="5"/>
  </w:num>
  <w:num w:numId="56">
    <w:abstractNumId w:val="29"/>
  </w:num>
  <w:num w:numId="57">
    <w:abstractNumId w:val="62"/>
  </w:num>
  <w:num w:numId="58">
    <w:abstractNumId w:val="24"/>
  </w:num>
  <w:num w:numId="59">
    <w:abstractNumId w:val="44"/>
  </w:num>
  <w:num w:numId="60">
    <w:abstractNumId w:val="57"/>
  </w:num>
  <w:num w:numId="61">
    <w:abstractNumId w:val="33"/>
  </w:num>
  <w:num w:numId="62">
    <w:abstractNumId w:val="52"/>
  </w:num>
  <w:num w:numId="63">
    <w:abstractNumId w:val="7"/>
  </w:num>
  <w:num w:numId="64">
    <w:abstractNumId w:val="47"/>
  </w:num>
  <w:num w:numId="65">
    <w:abstractNumId w:val="21"/>
  </w:num>
  <w:num w:numId="66">
    <w:abstractNumId w:val="70"/>
  </w:num>
  <w:num w:numId="67">
    <w:abstractNumId w:val="68"/>
  </w:num>
  <w:num w:numId="68">
    <w:abstractNumId w:val="66"/>
  </w:num>
  <w:num w:numId="69">
    <w:abstractNumId w:val="2"/>
  </w:num>
  <w:num w:numId="70">
    <w:abstractNumId w:val="67"/>
  </w:num>
  <w:num w:numId="71">
    <w:abstractNumId w:val="26"/>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1"/>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045D"/>
    <w:rsid w:val="00080271"/>
    <w:rsid w:val="00107752"/>
    <w:rsid w:val="0011102B"/>
    <w:rsid w:val="0011754E"/>
    <w:rsid w:val="00120EA4"/>
    <w:rsid w:val="00141189"/>
    <w:rsid w:val="0015045D"/>
    <w:rsid w:val="00187403"/>
    <w:rsid w:val="001A4274"/>
    <w:rsid w:val="001C6463"/>
    <w:rsid w:val="00244A38"/>
    <w:rsid w:val="00245FEF"/>
    <w:rsid w:val="002909F0"/>
    <w:rsid w:val="002D6241"/>
    <w:rsid w:val="00366F9B"/>
    <w:rsid w:val="003B2FBA"/>
    <w:rsid w:val="003E65E7"/>
    <w:rsid w:val="004037ED"/>
    <w:rsid w:val="004176AC"/>
    <w:rsid w:val="0042057A"/>
    <w:rsid w:val="00424D35"/>
    <w:rsid w:val="004659A1"/>
    <w:rsid w:val="00513052"/>
    <w:rsid w:val="00541524"/>
    <w:rsid w:val="005619A1"/>
    <w:rsid w:val="00573F42"/>
    <w:rsid w:val="00583B21"/>
    <w:rsid w:val="00626961"/>
    <w:rsid w:val="00637FDA"/>
    <w:rsid w:val="00676FEB"/>
    <w:rsid w:val="006962CD"/>
    <w:rsid w:val="006D0E1E"/>
    <w:rsid w:val="006E1F2B"/>
    <w:rsid w:val="00791451"/>
    <w:rsid w:val="00801B8E"/>
    <w:rsid w:val="008D4618"/>
    <w:rsid w:val="008E0F0F"/>
    <w:rsid w:val="008E6AFE"/>
    <w:rsid w:val="00914F52"/>
    <w:rsid w:val="009825EA"/>
    <w:rsid w:val="00A41D48"/>
    <w:rsid w:val="00A66D50"/>
    <w:rsid w:val="00AB0566"/>
    <w:rsid w:val="00B62185"/>
    <w:rsid w:val="00B72469"/>
    <w:rsid w:val="00B9054E"/>
    <w:rsid w:val="00B96011"/>
    <w:rsid w:val="00BC09D0"/>
    <w:rsid w:val="00BC0CD0"/>
    <w:rsid w:val="00C173AC"/>
    <w:rsid w:val="00C24138"/>
    <w:rsid w:val="00C370F3"/>
    <w:rsid w:val="00CC2FED"/>
    <w:rsid w:val="00CF3FEA"/>
    <w:rsid w:val="00D729D8"/>
    <w:rsid w:val="00D7548E"/>
    <w:rsid w:val="00DC6DAD"/>
    <w:rsid w:val="00DE3708"/>
    <w:rsid w:val="00DF7936"/>
    <w:rsid w:val="00E54FBA"/>
    <w:rsid w:val="00E712AF"/>
    <w:rsid w:val="00E8303B"/>
    <w:rsid w:val="00E919FA"/>
    <w:rsid w:val="00EC517C"/>
    <w:rsid w:val="00F373C4"/>
    <w:rsid w:val="00F4366E"/>
    <w:rsid w:val="00F654FC"/>
    <w:rsid w:val="00FA66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E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045D"/>
    <w:pPr>
      <w:widowControl w:val="0"/>
    </w:pPr>
  </w:style>
  <w:style w:type="paragraph" w:styleId="Heading1">
    <w:name w:val="heading 1"/>
    <w:basedOn w:val="Normal"/>
    <w:next w:val="Normal"/>
    <w:link w:val="Heading1Char"/>
    <w:uiPriority w:val="9"/>
    <w:qFormat/>
    <w:rsid w:val="0015045D"/>
    <w:pPr>
      <w:keepNext/>
      <w:keepLines/>
      <w:widowControl/>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5045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15045D"/>
    <w:pPr>
      <w:keepNext/>
      <w:keepLines/>
      <w:widowControl/>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45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5045D"/>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semiHidden/>
    <w:rsid w:val="0015045D"/>
    <w:rPr>
      <w:rFonts w:asciiTheme="majorHAnsi" w:eastAsiaTheme="majorEastAsia" w:hAnsiTheme="majorHAnsi" w:cstheme="majorBidi"/>
      <w:color w:val="243F60" w:themeColor="accent1" w:themeShade="7F"/>
    </w:rPr>
  </w:style>
  <w:style w:type="character" w:customStyle="1" w:styleId="apple-style-span">
    <w:name w:val="apple-style-span"/>
    <w:basedOn w:val="DefaultParagraphFont"/>
    <w:rsid w:val="0015045D"/>
  </w:style>
  <w:style w:type="character" w:customStyle="1" w:styleId="apple-converted-space">
    <w:name w:val="apple-converted-space"/>
    <w:basedOn w:val="DefaultParagraphFont"/>
    <w:rsid w:val="0015045D"/>
  </w:style>
  <w:style w:type="paragraph" w:styleId="Header">
    <w:name w:val="header"/>
    <w:basedOn w:val="Normal"/>
    <w:link w:val="HeaderChar"/>
    <w:uiPriority w:val="99"/>
    <w:unhideWhenUsed/>
    <w:rsid w:val="001504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45D"/>
  </w:style>
  <w:style w:type="paragraph" w:styleId="Footer">
    <w:name w:val="footer"/>
    <w:basedOn w:val="Normal"/>
    <w:link w:val="FooterChar"/>
    <w:uiPriority w:val="99"/>
    <w:unhideWhenUsed/>
    <w:rsid w:val="001504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45D"/>
  </w:style>
  <w:style w:type="paragraph" w:styleId="ListParagraph">
    <w:name w:val="List Paragraph"/>
    <w:basedOn w:val="Normal"/>
    <w:uiPriority w:val="34"/>
    <w:qFormat/>
    <w:rsid w:val="0015045D"/>
    <w:pPr>
      <w:ind w:left="720"/>
      <w:contextualSpacing/>
    </w:pPr>
  </w:style>
  <w:style w:type="paragraph" w:styleId="NormalWeb">
    <w:name w:val="Normal (Web)"/>
    <w:basedOn w:val="Normal"/>
    <w:uiPriority w:val="99"/>
    <w:unhideWhenUsed/>
    <w:rsid w:val="0015045D"/>
    <w:pPr>
      <w:widowControl/>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504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45D"/>
    <w:rPr>
      <w:rFonts w:ascii="Tahoma" w:hAnsi="Tahoma" w:cs="Tahoma"/>
      <w:sz w:val="16"/>
      <w:szCs w:val="16"/>
    </w:rPr>
  </w:style>
  <w:style w:type="table" w:styleId="TableGrid">
    <w:name w:val="Table Grid"/>
    <w:basedOn w:val="TableNormal"/>
    <w:uiPriority w:val="59"/>
    <w:rsid w:val="001504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5045D"/>
    <w:rPr>
      <w:color w:val="0000FF" w:themeColor="hyperlink"/>
      <w:u w:val="single"/>
    </w:rPr>
  </w:style>
  <w:style w:type="character" w:customStyle="1" w:styleId="il">
    <w:name w:val="il"/>
    <w:basedOn w:val="DefaultParagraphFont"/>
    <w:rsid w:val="0015045D"/>
  </w:style>
  <w:style w:type="paragraph" w:styleId="NoSpacing">
    <w:name w:val="No Spacing"/>
    <w:uiPriority w:val="1"/>
    <w:qFormat/>
    <w:rsid w:val="0015045D"/>
    <w:pPr>
      <w:spacing w:after="0" w:line="240" w:lineRule="auto"/>
    </w:pPr>
  </w:style>
  <w:style w:type="paragraph" w:styleId="Caption">
    <w:name w:val="caption"/>
    <w:basedOn w:val="Normal"/>
    <w:next w:val="Normal"/>
    <w:uiPriority w:val="35"/>
    <w:unhideWhenUsed/>
    <w:qFormat/>
    <w:rsid w:val="0015045D"/>
    <w:pPr>
      <w:widowControl/>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15045D"/>
    <w:rPr>
      <w:sz w:val="16"/>
      <w:szCs w:val="16"/>
    </w:rPr>
  </w:style>
  <w:style w:type="paragraph" w:styleId="CommentText">
    <w:name w:val="annotation text"/>
    <w:basedOn w:val="Normal"/>
    <w:link w:val="CommentTextChar"/>
    <w:uiPriority w:val="99"/>
    <w:semiHidden/>
    <w:unhideWhenUsed/>
    <w:rsid w:val="0015045D"/>
    <w:pPr>
      <w:widowControl/>
      <w:spacing w:line="240" w:lineRule="auto"/>
    </w:pPr>
    <w:rPr>
      <w:sz w:val="20"/>
      <w:szCs w:val="20"/>
    </w:rPr>
  </w:style>
  <w:style w:type="character" w:customStyle="1" w:styleId="CommentTextChar">
    <w:name w:val="Comment Text Char"/>
    <w:basedOn w:val="DefaultParagraphFont"/>
    <w:link w:val="CommentText"/>
    <w:uiPriority w:val="99"/>
    <w:semiHidden/>
    <w:rsid w:val="0015045D"/>
    <w:rPr>
      <w:sz w:val="20"/>
      <w:szCs w:val="20"/>
    </w:rPr>
  </w:style>
  <w:style w:type="character" w:styleId="HTMLCode">
    <w:name w:val="HTML Code"/>
    <w:basedOn w:val="DefaultParagraphFont"/>
    <w:uiPriority w:val="99"/>
    <w:semiHidden/>
    <w:unhideWhenUsed/>
    <w:rsid w:val="0015045D"/>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1504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045D"/>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26961"/>
    <w:rPr>
      <w:color w:val="800080" w:themeColor="followedHyperlink"/>
      <w:u w:val="single"/>
    </w:rPr>
  </w:style>
  <w:style w:type="paragraph" w:customStyle="1" w:styleId="Default">
    <w:name w:val="Default"/>
    <w:rsid w:val="00C24138"/>
    <w:pPr>
      <w:widowControl w:val="0"/>
      <w:autoSpaceDE w:val="0"/>
      <w:autoSpaceDN w:val="0"/>
      <w:adjustRightInd w:val="0"/>
      <w:spacing w:after="0" w:line="240" w:lineRule="auto"/>
    </w:pPr>
    <w:rPr>
      <w:rFonts w:ascii="MPHV" w:eastAsiaTheme="minorEastAsia" w:hAnsi="MPHV" w:cs="MPHV"/>
      <w:color w:val="000000"/>
      <w:sz w:val="24"/>
      <w:szCs w:val="24"/>
    </w:rPr>
  </w:style>
  <w:style w:type="paragraph" w:customStyle="1" w:styleId="CM21">
    <w:name w:val="CM21"/>
    <w:basedOn w:val="Default"/>
    <w:next w:val="Default"/>
    <w:uiPriority w:val="99"/>
    <w:rsid w:val="00C24138"/>
    <w:rPr>
      <w:rFonts w:cstheme="minorBidi"/>
      <w:color w:val="auto"/>
    </w:rPr>
  </w:style>
  <w:style w:type="paragraph" w:customStyle="1" w:styleId="CM22">
    <w:name w:val="CM22"/>
    <w:basedOn w:val="Default"/>
    <w:next w:val="Default"/>
    <w:uiPriority w:val="99"/>
    <w:rsid w:val="00C24138"/>
    <w:rPr>
      <w:rFonts w:cstheme="minorBidi"/>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045D"/>
    <w:pPr>
      <w:widowControl w:val="0"/>
    </w:pPr>
  </w:style>
  <w:style w:type="paragraph" w:styleId="Heading1">
    <w:name w:val="heading 1"/>
    <w:basedOn w:val="Normal"/>
    <w:next w:val="Normal"/>
    <w:link w:val="Heading1Char"/>
    <w:uiPriority w:val="9"/>
    <w:qFormat/>
    <w:rsid w:val="0015045D"/>
    <w:pPr>
      <w:keepNext/>
      <w:keepLines/>
      <w:widowControl/>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5045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15045D"/>
    <w:pPr>
      <w:keepNext/>
      <w:keepLines/>
      <w:widowControl/>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45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5045D"/>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semiHidden/>
    <w:rsid w:val="0015045D"/>
    <w:rPr>
      <w:rFonts w:asciiTheme="majorHAnsi" w:eastAsiaTheme="majorEastAsia" w:hAnsiTheme="majorHAnsi" w:cstheme="majorBidi"/>
      <w:color w:val="243F60" w:themeColor="accent1" w:themeShade="7F"/>
    </w:rPr>
  </w:style>
  <w:style w:type="character" w:customStyle="1" w:styleId="apple-style-span">
    <w:name w:val="apple-style-span"/>
    <w:basedOn w:val="DefaultParagraphFont"/>
    <w:rsid w:val="0015045D"/>
  </w:style>
  <w:style w:type="character" w:customStyle="1" w:styleId="apple-converted-space">
    <w:name w:val="apple-converted-space"/>
    <w:basedOn w:val="DefaultParagraphFont"/>
    <w:rsid w:val="0015045D"/>
  </w:style>
  <w:style w:type="paragraph" w:styleId="Header">
    <w:name w:val="header"/>
    <w:basedOn w:val="Normal"/>
    <w:link w:val="HeaderChar"/>
    <w:uiPriority w:val="99"/>
    <w:unhideWhenUsed/>
    <w:rsid w:val="001504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45D"/>
  </w:style>
  <w:style w:type="paragraph" w:styleId="Footer">
    <w:name w:val="footer"/>
    <w:basedOn w:val="Normal"/>
    <w:link w:val="FooterChar"/>
    <w:uiPriority w:val="99"/>
    <w:unhideWhenUsed/>
    <w:rsid w:val="001504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45D"/>
  </w:style>
  <w:style w:type="paragraph" w:styleId="ListParagraph">
    <w:name w:val="List Paragraph"/>
    <w:basedOn w:val="Normal"/>
    <w:uiPriority w:val="34"/>
    <w:qFormat/>
    <w:rsid w:val="0015045D"/>
    <w:pPr>
      <w:ind w:left="720"/>
      <w:contextualSpacing/>
    </w:pPr>
  </w:style>
  <w:style w:type="paragraph" w:styleId="NormalWeb">
    <w:name w:val="Normal (Web)"/>
    <w:basedOn w:val="Normal"/>
    <w:uiPriority w:val="99"/>
    <w:unhideWhenUsed/>
    <w:rsid w:val="0015045D"/>
    <w:pPr>
      <w:widowControl/>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504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45D"/>
    <w:rPr>
      <w:rFonts w:ascii="Tahoma" w:hAnsi="Tahoma" w:cs="Tahoma"/>
      <w:sz w:val="16"/>
      <w:szCs w:val="16"/>
    </w:rPr>
  </w:style>
  <w:style w:type="table" w:styleId="TableGrid">
    <w:name w:val="Table Grid"/>
    <w:basedOn w:val="TableNormal"/>
    <w:uiPriority w:val="59"/>
    <w:rsid w:val="001504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5045D"/>
    <w:rPr>
      <w:color w:val="0000FF" w:themeColor="hyperlink"/>
      <w:u w:val="single"/>
    </w:rPr>
  </w:style>
  <w:style w:type="character" w:customStyle="1" w:styleId="il">
    <w:name w:val="il"/>
    <w:basedOn w:val="DefaultParagraphFont"/>
    <w:rsid w:val="0015045D"/>
  </w:style>
  <w:style w:type="paragraph" w:styleId="NoSpacing">
    <w:name w:val="No Spacing"/>
    <w:uiPriority w:val="1"/>
    <w:qFormat/>
    <w:rsid w:val="0015045D"/>
    <w:pPr>
      <w:spacing w:after="0" w:line="240" w:lineRule="auto"/>
    </w:pPr>
  </w:style>
  <w:style w:type="paragraph" w:styleId="Caption">
    <w:name w:val="caption"/>
    <w:basedOn w:val="Normal"/>
    <w:next w:val="Normal"/>
    <w:uiPriority w:val="35"/>
    <w:unhideWhenUsed/>
    <w:qFormat/>
    <w:rsid w:val="0015045D"/>
    <w:pPr>
      <w:widowControl/>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15045D"/>
    <w:rPr>
      <w:sz w:val="16"/>
      <w:szCs w:val="16"/>
    </w:rPr>
  </w:style>
  <w:style w:type="paragraph" w:styleId="CommentText">
    <w:name w:val="annotation text"/>
    <w:basedOn w:val="Normal"/>
    <w:link w:val="CommentTextChar"/>
    <w:uiPriority w:val="99"/>
    <w:semiHidden/>
    <w:unhideWhenUsed/>
    <w:rsid w:val="0015045D"/>
    <w:pPr>
      <w:widowControl/>
      <w:spacing w:line="240" w:lineRule="auto"/>
    </w:pPr>
    <w:rPr>
      <w:sz w:val="20"/>
      <w:szCs w:val="20"/>
    </w:rPr>
  </w:style>
  <w:style w:type="character" w:customStyle="1" w:styleId="CommentTextChar">
    <w:name w:val="Comment Text Char"/>
    <w:basedOn w:val="DefaultParagraphFont"/>
    <w:link w:val="CommentText"/>
    <w:uiPriority w:val="99"/>
    <w:semiHidden/>
    <w:rsid w:val="0015045D"/>
    <w:rPr>
      <w:sz w:val="20"/>
      <w:szCs w:val="20"/>
    </w:rPr>
  </w:style>
  <w:style w:type="character" w:styleId="HTMLCode">
    <w:name w:val="HTML Code"/>
    <w:basedOn w:val="DefaultParagraphFont"/>
    <w:uiPriority w:val="99"/>
    <w:semiHidden/>
    <w:unhideWhenUsed/>
    <w:rsid w:val="0015045D"/>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15045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045D"/>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26961"/>
    <w:rPr>
      <w:color w:val="800080" w:themeColor="followedHyperlink"/>
      <w:u w:val="single"/>
    </w:rPr>
  </w:style>
  <w:style w:type="paragraph" w:customStyle="1" w:styleId="Default">
    <w:name w:val="Default"/>
    <w:rsid w:val="00C24138"/>
    <w:pPr>
      <w:widowControl w:val="0"/>
      <w:autoSpaceDE w:val="0"/>
      <w:autoSpaceDN w:val="0"/>
      <w:adjustRightInd w:val="0"/>
      <w:spacing w:after="0" w:line="240" w:lineRule="auto"/>
    </w:pPr>
    <w:rPr>
      <w:rFonts w:ascii="MPHV" w:eastAsiaTheme="minorEastAsia" w:hAnsi="MPHV" w:cs="MPHV"/>
      <w:color w:val="000000"/>
      <w:sz w:val="24"/>
      <w:szCs w:val="24"/>
    </w:rPr>
  </w:style>
  <w:style w:type="paragraph" w:customStyle="1" w:styleId="CM21">
    <w:name w:val="CM21"/>
    <w:basedOn w:val="Default"/>
    <w:next w:val="Default"/>
    <w:uiPriority w:val="99"/>
    <w:rsid w:val="00C24138"/>
    <w:rPr>
      <w:rFonts w:cstheme="minorBidi"/>
      <w:color w:val="auto"/>
    </w:rPr>
  </w:style>
  <w:style w:type="paragraph" w:customStyle="1" w:styleId="CM22">
    <w:name w:val="CM22"/>
    <w:basedOn w:val="Default"/>
    <w:next w:val="Default"/>
    <w:uiPriority w:val="99"/>
    <w:rsid w:val="00C24138"/>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10.png"/><Relationship Id="rId170" Type="http://schemas.openxmlformats.org/officeDocument/2006/relationships/hyperlink" Target="http://en.wikipedia.org/w/index.php?title=Template:Latest_stable_software_release/Opera&amp;action=edit" TargetMode="External"/><Relationship Id="rId268" Type="http://schemas.openxmlformats.org/officeDocument/2006/relationships/image" Target="media/image204.png"/><Relationship Id="rId475" Type="http://schemas.openxmlformats.org/officeDocument/2006/relationships/image" Target="media/image391.png"/><Relationship Id="rId682" Type="http://schemas.openxmlformats.org/officeDocument/2006/relationships/image" Target="media/image598.png"/><Relationship Id="rId128" Type="http://schemas.openxmlformats.org/officeDocument/2006/relationships/image" Target="media/image108.jpg"/><Relationship Id="rId335" Type="http://schemas.openxmlformats.org/officeDocument/2006/relationships/image" Target="media/image271.png"/><Relationship Id="rId542" Type="http://schemas.openxmlformats.org/officeDocument/2006/relationships/image" Target="media/image458.png"/><Relationship Id="rId987" Type="http://schemas.openxmlformats.org/officeDocument/2006/relationships/image" Target="media/image903.png"/><Relationship Id="rId1172" Type="http://schemas.openxmlformats.org/officeDocument/2006/relationships/image" Target="media/image1088.png"/><Relationship Id="rId402" Type="http://schemas.openxmlformats.org/officeDocument/2006/relationships/image" Target="media/image338.png"/><Relationship Id="rId847" Type="http://schemas.openxmlformats.org/officeDocument/2006/relationships/image" Target="media/image763.png"/><Relationship Id="rId1032" Type="http://schemas.openxmlformats.org/officeDocument/2006/relationships/image" Target="media/image948.png"/><Relationship Id="rId707" Type="http://schemas.openxmlformats.org/officeDocument/2006/relationships/image" Target="media/image623.png"/><Relationship Id="rId914" Type="http://schemas.openxmlformats.org/officeDocument/2006/relationships/image" Target="media/image830.png"/><Relationship Id="rId1337" Type="http://schemas.openxmlformats.org/officeDocument/2006/relationships/image" Target="media/image1253.png"/><Relationship Id="rId43" Type="http://schemas.openxmlformats.org/officeDocument/2006/relationships/footer" Target="footer6.xml"/><Relationship Id="rId1404" Type="http://schemas.openxmlformats.org/officeDocument/2006/relationships/image" Target="media/image1316.png"/><Relationship Id="rId192" Type="http://schemas.openxmlformats.org/officeDocument/2006/relationships/hyperlink" Target="http://wiki.openstack.org/CreatingRHELImages" TargetMode="External"/><Relationship Id="rId497" Type="http://schemas.openxmlformats.org/officeDocument/2006/relationships/image" Target="media/image413.png"/><Relationship Id="rId357" Type="http://schemas.openxmlformats.org/officeDocument/2006/relationships/image" Target="media/image293.png"/><Relationship Id="rId1194" Type="http://schemas.openxmlformats.org/officeDocument/2006/relationships/image" Target="media/image1110.png"/><Relationship Id="rId217" Type="http://schemas.openxmlformats.org/officeDocument/2006/relationships/image" Target="media/image153.png"/><Relationship Id="rId564" Type="http://schemas.openxmlformats.org/officeDocument/2006/relationships/image" Target="media/image480.png"/><Relationship Id="rId771" Type="http://schemas.openxmlformats.org/officeDocument/2006/relationships/image" Target="media/image687.png"/><Relationship Id="rId869" Type="http://schemas.openxmlformats.org/officeDocument/2006/relationships/image" Target="media/image785.png"/><Relationship Id="rId424" Type="http://schemas.openxmlformats.org/officeDocument/2006/relationships/image" Target="media/image360.png"/><Relationship Id="rId631" Type="http://schemas.openxmlformats.org/officeDocument/2006/relationships/image" Target="media/image547.png"/><Relationship Id="rId729" Type="http://schemas.openxmlformats.org/officeDocument/2006/relationships/image" Target="media/image645.png"/><Relationship Id="rId1054" Type="http://schemas.openxmlformats.org/officeDocument/2006/relationships/image" Target="media/image970.png"/><Relationship Id="rId1261" Type="http://schemas.openxmlformats.org/officeDocument/2006/relationships/image" Target="media/image1177.png"/><Relationship Id="rId1359" Type="http://schemas.openxmlformats.org/officeDocument/2006/relationships/image" Target="media/image1275.png"/><Relationship Id="rId936" Type="http://schemas.openxmlformats.org/officeDocument/2006/relationships/image" Target="media/image852.png"/><Relationship Id="rId1121" Type="http://schemas.openxmlformats.org/officeDocument/2006/relationships/image" Target="media/image1037.png"/><Relationship Id="rId1219" Type="http://schemas.openxmlformats.org/officeDocument/2006/relationships/image" Target="media/image1135.png"/><Relationship Id="rId65" Type="http://schemas.openxmlformats.org/officeDocument/2006/relationships/image" Target="media/image48.jpeg"/><Relationship Id="rId281" Type="http://schemas.openxmlformats.org/officeDocument/2006/relationships/image" Target="media/image217.png"/><Relationship Id="rId141" Type="http://schemas.openxmlformats.org/officeDocument/2006/relationships/image" Target="media/image119.png"/><Relationship Id="rId379" Type="http://schemas.openxmlformats.org/officeDocument/2006/relationships/image" Target="media/image315.png"/><Relationship Id="rId586" Type="http://schemas.openxmlformats.org/officeDocument/2006/relationships/image" Target="media/image502.png"/><Relationship Id="rId793" Type="http://schemas.openxmlformats.org/officeDocument/2006/relationships/image" Target="media/image709.png"/><Relationship Id="rId7" Type="http://schemas.openxmlformats.org/officeDocument/2006/relationships/footnotes" Target="footnotes.xml"/><Relationship Id="rId239" Type="http://schemas.openxmlformats.org/officeDocument/2006/relationships/image" Target="media/image175.png"/><Relationship Id="rId446" Type="http://schemas.openxmlformats.org/officeDocument/2006/relationships/image" Target="media/image3620.png"/><Relationship Id="rId653" Type="http://schemas.openxmlformats.org/officeDocument/2006/relationships/image" Target="media/image569.png"/><Relationship Id="rId1076" Type="http://schemas.openxmlformats.org/officeDocument/2006/relationships/image" Target="media/image992.png"/><Relationship Id="rId1283" Type="http://schemas.openxmlformats.org/officeDocument/2006/relationships/image" Target="media/image1199.png"/><Relationship Id="rId306" Type="http://schemas.openxmlformats.org/officeDocument/2006/relationships/image" Target="media/image242.png"/><Relationship Id="rId860" Type="http://schemas.openxmlformats.org/officeDocument/2006/relationships/image" Target="media/image776.png"/><Relationship Id="rId958" Type="http://schemas.openxmlformats.org/officeDocument/2006/relationships/image" Target="media/image874.png"/><Relationship Id="rId1143" Type="http://schemas.openxmlformats.org/officeDocument/2006/relationships/image" Target="media/image1059.png"/><Relationship Id="rId87" Type="http://schemas.openxmlformats.org/officeDocument/2006/relationships/image" Target="media/image68.jpeg"/><Relationship Id="rId513" Type="http://schemas.openxmlformats.org/officeDocument/2006/relationships/image" Target="media/image429.png"/><Relationship Id="rId720" Type="http://schemas.openxmlformats.org/officeDocument/2006/relationships/image" Target="media/image636.png"/><Relationship Id="rId818" Type="http://schemas.openxmlformats.org/officeDocument/2006/relationships/image" Target="media/image734.png"/><Relationship Id="rId1350" Type="http://schemas.openxmlformats.org/officeDocument/2006/relationships/image" Target="media/image1266.png"/><Relationship Id="rId1003" Type="http://schemas.openxmlformats.org/officeDocument/2006/relationships/image" Target="media/image919.png"/><Relationship Id="rId1210" Type="http://schemas.openxmlformats.org/officeDocument/2006/relationships/image" Target="media/image1126.png"/><Relationship Id="rId1308" Type="http://schemas.openxmlformats.org/officeDocument/2006/relationships/image" Target="media/image1224.png"/><Relationship Id="rId14" Type="http://schemas.openxmlformats.org/officeDocument/2006/relationships/image" Target="media/image5.png"/><Relationship Id="rId163" Type="http://schemas.openxmlformats.org/officeDocument/2006/relationships/hyperlink" Target="http://en.wikipedia.org/wiki/Google_Chrome" TargetMode="External"/><Relationship Id="rId370" Type="http://schemas.openxmlformats.org/officeDocument/2006/relationships/image" Target="media/image306.png"/><Relationship Id="rId230" Type="http://schemas.openxmlformats.org/officeDocument/2006/relationships/image" Target="media/image166.png"/><Relationship Id="rId468" Type="http://schemas.openxmlformats.org/officeDocument/2006/relationships/image" Target="media/image384.png"/><Relationship Id="rId675" Type="http://schemas.openxmlformats.org/officeDocument/2006/relationships/image" Target="media/image591.png"/><Relationship Id="rId882" Type="http://schemas.openxmlformats.org/officeDocument/2006/relationships/image" Target="media/image798.png"/><Relationship Id="rId1098" Type="http://schemas.openxmlformats.org/officeDocument/2006/relationships/image" Target="media/image1014.png"/><Relationship Id="rId328" Type="http://schemas.openxmlformats.org/officeDocument/2006/relationships/image" Target="media/image264.png"/><Relationship Id="rId535" Type="http://schemas.openxmlformats.org/officeDocument/2006/relationships/image" Target="media/image451.png"/><Relationship Id="rId742" Type="http://schemas.openxmlformats.org/officeDocument/2006/relationships/image" Target="media/image658.png"/><Relationship Id="rId1165" Type="http://schemas.openxmlformats.org/officeDocument/2006/relationships/image" Target="media/image1081.png"/><Relationship Id="rId1372" Type="http://schemas.openxmlformats.org/officeDocument/2006/relationships/image" Target="media/image1288.png"/><Relationship Id="rId602" Type="http://schemas.openxmlformats.org/officeDocument/2006/relationships/image" Target="media/image518.png"/><Relationship Id="rId1025" Type="http://schemas.openxmlformats.org/officeDocument/2006/relationships/image" Target="media/image941.png"/><Relationship Id="rId1232" Type="http://schemas.openxmlformats.org/officeDocument/2006/relationships/image" Target="media/image1148.png"/><Relationship Id="rId907" Type="http://schemas.openxmlformats.org/officeDocument/2006/relationships/image" Target="media/image823.png"/><Relationship Id="rId36" Type="http://schemas.openxmlformats.org/officeDocument/2006/relationships/image" Target="media/image24.jpeg"/><Relationship Id="rId185" Type="http://schemas.openxmlformats.org/officeDocument/2006/relationships/comments" Target="comments.xml"/><Relationship Id="rId392" Type="http://schemas.openxmlformats.org/officeDocument/2006/relationships/image" Target="media/image328.png"/><Relationship Id="rId697" Type="http://schemas.openxmlformats.org/officeDocument/2006/relationships/image" Target="media/image613.png"/><Relationship Id="rId252" Type="http://schemas.openxmlformats.org/officeDocument/2006/relationships/image" Target="media/image188.png"/><Relationship Id="rId1187" Type="http://schemas.openxmlformats.org/officeDocument/2006/relationships/image" Target="media/image1103.png"/><Relationship Id="rId112" Type="http://schemas.openxmlformats.org/officeDocument/2006/relationships/image" Target="media/image92.jpg"/><Relationship Id="rId557" Type="http://schemas.openxmlformats.org/officeDocument/2006/relationships/image" Target="media/image473.png"/><Relationship Id="rId764" Type="http://schemas.openxmlformats.org/officeDocument/2006/relationships/image" Target="media/image680.png"/><Relationship Id="rId971" Type="http://schemas.openxmlformats.org/officeDocument/2006/relationships/image" Target="media/image887.png"/><Relationship Id="rId1394" Type="http://schemas.openxmlformats.org/officeDocument/2006/relationships/image" Target="media/image1309.png"/><Relationship Id="rId417" Type="http://schemas.openxmlformats.org/officeDocument/2006/relationships/image" Target="media/image353.png"/><Relationship Id="rId624" Type="http://schemas.openxmlformats.org/officeDocument/2006/relationships/image" Target="media/image540.png"/><Relationship Id="rId831" Type="http://schemas.openxmlformats.org/officeDocument/2006/relationships/image" Target="media/image747.png"/><Relationship Id="rId1047" Type="http://schemas.openxmlformats.org/officeDocument/2006/relationships/image" Target="media/image963.png"/><Relationship Id="rId1254" Type="http://schemas.openxmlformats.org/officeDocument/2006/relationships/image" Target="media/image1170.png"/><Relationship Id="rId929" Type="http://schemas.openxmlformats.org/officeDocument/2006/relationships/image" Target="media/image845.png"/><Relationship Id="rId1114" Type="http://schemas.openxmlformats.org/officeDocument/2006/relationships/image" Target="media/image1030.png"/><Relationship Id="rId1321" Type="http://schemas.openxmlformats.org/officeDocument/2006/relationships/image" Target="media/image1237.png"/><Relationship Id="rId58" Type="http://schemas.openxmlformats.org/officeDocument/2006/relationships/image" Target="media/image42.jpeg"/><Relationship Id="rId274" Type="http://schemas.openxmlformats.org/officeDocument/2006/relationships/image" Target="media/image210.png"/><Relationship Id="rId481" Type="http://schemas.openxmlformats.org/officeDocument/2006/relationships/image" Target="media/image397.png"/><Relationship Id="rId134" Type="http://schemas.openxmlformats.org/officeDocument/2006/relationships/image" Target="media/image114.jpeg"/><Relationship Id="rId579" Type="http://schemas.openxmlformats.org/officeDocument/2006/relationships/image" Target="media/image495.png"/><Relationship Id="rId786" Type="http://schemas.openxmlformats.org/officeDocument/2006/relationships/image" Target="media/image702.png"/><Relationship Id="rId993" Type="http://schemas.openxmlformats.org/officeDocument/2006/relationships/image" Target="media/image909.png"/><Relationship Id="rId341" Type="http://schemas.openxmlformats.org/officeDocument/2006/relationships/image" Target="media/image277.png"/><Relationship Id="rId439" Type="http://schemas.openxmlformats.org/officeDocument/2006/relationships/image" Target="media/image3550.png"/><Relationship Id="rId646" Type="http://schemas.openxmlformats.org/officeDocument/2006/relationships/image" Target="media/image562.png"/><Relationship Id="rId1069" Type="http://schemas.openxmlformats.org/officeDocument/2006/relationships/image" Target="media/image985.png"/><Relationship Id="rId1276" Type="http://schemas.openxmlformats.org/officeDocument/2006/relationships/image" Target="media/image1192.png"/><Relationship Id="rId201" Type="http://schemas.openxmlformats.org/officeDocument/2006/relationships/image" Target="media/image137.png"/><Relationship Id="rId506" Type="http://schemas.openxmlformats.org/officeDocument/2006/relationships/image" Target="media/image422.png"/><Relationship Id="rId853" Type="http://schemas.openxmlformats.org/officeDocument/2006/relationships/image" Target="media/image769.png"/><Relationship Id="rId1136" Type="http://schemas.openxmlformats.org/officeDocument/2006/relationships/image" Target="media/image1052.png"/><Relationship Id="rId713" Type="http://schemas.openxmlformats.org/officeDocument/2006/relationships/image" Target="media/image629.png"/><Relationship Id="rId920" Type="http://schemas.openxmlformats.org/officeDocument/2006/relationships/image" Target="media/image836.png"/><Relationship Id="rId1343" Type="http://schemas.openxmlformats.org/officeDocument/2006/relationships/image" Target="media/image1259.png"/><Relationship Id="rId1203" Type="http://schemas.openxmlformats.org/officeDocument/2006/relationships/image" Target="media/image1119.png"/><Relationship Id="rId1410" Type="http://schemas.openxmlformats.org/officeDocument/2006/relationships/fontTable" Target="fontTable.xml"/><Relationship Id="rId296" Type="http://schemas.openxmlformats.org/officeDocument/2006/relationships/image" Target="media/image232.png"/><Relationship Id="rId156" Type="http://schemas.openxmlformats.org/officeDocument/2006/relationships/hyperlink" Target="http://en.wikipedia.org/wiki/VP8" TargetMode="External"/><Relationship Id="rId363" Type="http://schemas.openxmlformats.org/officeDocument/2006/relationships/image" Target="media/image299.png"/><Relationship Id="rId570" Type="http://schemas.openxmlformats.org/officeDocument/2006/relationships/image" Target="media/image486.png"/><Relationship Id="rId223" Type="http://schemas.openxmlformats.org/officeDocument/2006/relationships/image" Target="media/image159.png"/><Relationship Id="rId430" Type="http://schemas.openxmlformats.org/officeDocument/2006/relationships/image" Target="media/image366.png"/><Relationship Id="rId668" Type="http://schemas.openxmlformats.org/officeDocument/2006/relationships/image" Target="media/image584.png"/><Relationship Id="rId875" Type="http://schemas.openxmlformats.org/officeDocument/2006/relationships/image" Target="media/image791.png"/><Relationship Id="rId1060" Type="http://schemas.openxmlformats.org/officeDocument/2006/relationships/image" Target="media/image976.png"/><Relationship Id="rId1298" Type="http://schemas.openxmlformats.org/officeDocument/2006/relationships/image" Target="media/image1214.png"/><Relationship Id="rId528" Type="http://schemas.openxmlformats.org/officeDocument/2006/relationships/image" Target="media/image444.png"/><Relationship Id="rId735" Type="http://schemas.openxmlformats.org/officeDocument/2006/relationships/image" Target="media/image651.png"/><Relationship Id="rId942" Type="http://schemas.openxmlformats.org/officeDocument/2006/relationships/image" Target="media/image858.png"/><Relationship Id="rId1158" Type="http://schemas.openxmlformats.org/officeDocument/2006/relationships/image" Target="media/image1074.png"/><Relationship Id="rId1365" Type="http://schemas.openxmlformats.org/officeDocument/2006/relationships/image" Target="media/image1281.png"/><Relationship Id="rId1018" Type="http://schemas.openxmlformats.org/officeDocument/2006/relationships/image" Target="media/image934.png"/><Relationship Id="rId1225" Type="http://schemas.openxmlformats.org/officeDocument/2006/relationships/image" Target="media/image1141.png"/><Relationship Id="rId71" Type="http://schemas.openxmlformats.org/officeDocument/2006/relationships/image" Target="media/image53.jpeg"/><Relationship Id="rId802" Type="http://schemas.openxmlformats.org/officeDocument/2006/relationships/image" Target="media/image718.png"/><Relationship Id="rId29" Type="http://schemas.openxmlformats.org/officeDocument/2006/relationships/image" Target="media/image18.jpeg"/><Relationship Id="rId178" Type="http://schemas.openxmlformats.org/officeDocument/2006/relationships/image" Target="media/image129.png"/><Relationship Id="rId385" Type="http://schemas.openxmlformats.org/officeDocument/2006/relationships/image" Target="media/image321.png"/><Relationship Id="rId592" Type="http://schemas.openxmlformats.org/officeDocument/2006/relationships/image" Target="media/image508.png"/><Relationship Id="rId245" Type="http://schemas.openxmlformats.org/officeDocument/2006/relationships/image" Target="media/image181.png"/><Relationship Id="rId452" Type="http://schemas.openxmlformats.org/officeDocument/2006/relationships/image" Target="media/image3680.png"/><Relationship Id="rId897" Type="http://schemas.openxmlformats.org/officeDocument/2006/relationships/image" Target="media/image813.png"/><Relationship Id="rId1082" Type="http://schemas.openxmlformats.org/officeDocument/2006/relationships/image" Target="media/image998.png"/><Relationship Id="rId105" Type="http://schemas.openxmlformats.org/officeDocument/2006/relationships/image" Target="media/image85.JPG"/><Relationship Id="rId312" Type="http://schemas.openxmlformats.org/officeDocument/2006/relationships/image" Target="media/image248.png"/><Relationship Id="rId757" Type="http://schemas.openxmlformats.org/officeDocument/2006/relationships/image" Target="media/image673.png"/><Relationship Id="rId964" Type="http://schemas.openxmlformats.org/officeDocument/2006/relationships/image" Target="media/image880.png"/><Relationship Id="rId1387" Type="http://schemas.openxmlformats.org/officeDocument/2006/relationships/image" Target="media/image1302.png"/><Relationship Id="rId93" Type="http://schemas.openxmlformats.org/officeDocument/2006/relationships/image" Target="media/image73.png"/><Relationship Id="rId617" Type="http://schemas.openxmlformats.org/officeDocument/2006/relationships/image" Target="media/image533.png"/><Relationship Id="rId824" Type="http://schemas.openxmlformats.org/officeDocument/2006/relationships/image" Target="media/image740.png"/><Relationship Id="rId1247" Type="http://schemas.openxmlformats.org/officeDocument/2006/relationships/image" Target="media/image1163.png"/><Relationship Id="rId1107" Type="http://schemas.openxmlformats.org/officeDocument/2006/relationships/image" Target="media/image1023.png"/><Relationship Id="rId1314" Type="http://schemas.openxmlformats.org/officeDocument/2006/relationships/image" Target="media/image1230.png"/><Relationship Id="rId20" Type="http://schemas.openxmlformats.org/officeDocument/2006/relationships/image" Target="media/image9.png"/><Relationship Id="rId267" Type="http://schemas.openxmlformats.org/officeDocument/2006/relationships/image" Target="media/image203.png"/><Relationship Id="rId474" Type="http://schemas.openxmlformats.org/officeDocument/2006/relationships/image" Target="media/image390.png"/><Relationship Id="rId127" Type="http://schemas.openxmlformats.org/officeDocument/2006/relationships/image" Target="media/image107.jpg"/><Relationship Id="rId681" Type="http://schemas.openxmlformats.org/officeDocument/2006/relationships/image" Target="media/image597.png"/><Relationship Id="rId779" Type="http://schemas.openxmlformats.org/officeDocument/2006/relationships/image" Target="media/image695.png"/><Relationship Id="rId986" Type="http://schemas.openxmlformats.org/officeDocument/2006/relationships/image" Target="media/image902.png"/><Relationship Id="rId334" Type="http://schemas.openxmlformats.org/officeDocument/2006/relationships/image" Target="media/image270.png"/><Relationship Id="rId541" Type="http://schemas.openxmlformats.org/officeDocument/2006/relationships/image" Target="media/image457.png"/><Relationship Id="rId639" Type="http://schemas.openxmlformats.org/officeDocument/2006/relationships/image" Target="media/image555.png"/><Relationship Id="rId1171" Type="http://schemas.openxmlformats.org/officeDocument/2006/relationships/image" Target="media/image1087.png"/><Relationship Id="rId1269" Type="http://schemas.openxmlformats.org/officeDocument/2006/relationships/image" Target="media/image1185.png"/><Relationship Id="rId401" Type="http://schemas.openxmlformats.org/officeDocument/2006/relationships/image" Target="media/image337.png"/><Relationship Id="rId846" Type="http://schemas.openxmlformats.org/officeDocument/2006/relationships/image" Target="media/image762.png"/><Relationship Id="rId1031" Type="http://schemas.openxmlformats.org/officeDocument/2006/relationships/image" Target="media/image947.png"/><Relationship Id="rId1129" Type="http://schemas.openxmlformats.org/officeDocument/2006/relationships/image" Target="media/image1045.png"/><Relationship Id="rId706" Type="http://schemas.openxmlformats.org/officeDocument/2006/relationships/image" Target="media/image622.png"/><Relationship Id="rId913" Type="http://schemas.openxmlformats.org/officeDocument/2006/relationships/image" Target="media/image829.png"/><Relationship Id="rId1336" Type="http://schemas.openxmlformats.org/officeDocument/2006/relationships/image" Target="media/image1252.png"/><Relationship Id="rId42" Type="http://schemas.openxmlformats.org/officeDocument/2006/relationships/footer" Target="footer5.xml"/><Relationship Id="rId1403" Type="http://schemas.openxmlformats.org/officeDocument/2006/relationships/image" Target="media/image1315.png"/><Relationship Id="rId191" Type="http://schemas.openxmlformats.org/officeDocument/2006/relationships/hyperlink" Target="https://sensorcloud.uits.indiana.edu/svn/SGX/trunk/1.3" TargetMode="External"/><Relationship Id="rId289" Type="http://schemas.openxmlformats.org/officeDocument/2006/relationships/image" Target="media/image225.png"/><Relationship Id="rId496" Type="http://schemas.openxmlformats.org/officeDocument/2006/relationships/image" Target="media/image412.png"/><Relationship Id="rId149" Type="http://schemas.openxmlformats.org/officeDocument/2006/relationships/image" Target="media/image124.jpg"/><Relationship Id="rId356" Type="http://schemas.openxmlformats.org/officeDocument/2006/relationships/image" Target="media/image292.png"/><Relationship Id="rId563" Type="http://schemas.openxmlformats.org/officeDocument/2006/relationships/image" Target="media/image479.png"/><Relationship Id="rId770" Type="http://schemas.openxmlformats.org/officeDocument/2006/relationships/image" Target="media/image686.png"/><Relationship Id="rId1193" Type="http://schemas.openxmlformats.org/officeDocument/2006/relationships/image" Target="media/image1109.png"/><Relationship Id="rId216" Type="http://schemas.openxmlformats.org/officeDocument/2006/relationships/image" Target="media/image152.png"/><Relationship Id="rId423" Type="http://schemas.openxmlformats.org/officeDocument/2006/relationships/image" Target="media/image359.png"/><Relationship Id="rId868" Type="http://schemas.openxmlformats.org/officeDocument/2006/relationships/image" Target="media/image784.png"/><Relationship Id="rId1053" Type="http://schemas.openxmlformats.org/officeDocument/2006/relationships/image" Target="media/image969.png"/><Relationship Id="rId1260" Type="http://schemas.openxmlformats.org/officeDocument/2006/relationships/image" Target="media/image1176.png"/><Relationship Id="rId630" Type="http://schemas.openxmlformats.org/officeDocument/2006/relationships/image" Target="media/image546.png"/><Relationship Id="rId728" Type="http://schemas.openxmlformats.org/officeDocument/2006/relationships/image" Target="media/image644.png"/><Relationship Id="rId935" Type="http://schemas.openxmlformats.org/officeDocument/2006/relationships/image" Target="media/image851.png"/><Relationship Id="rId1358" Type="http://schemas.openxmlformats.org/officeDocument/2006/relationships/image" Target="media/image1274.png"/><Relationship Id="rId64" Type="http://schemas.openxmlformats.org/officeDocument/2006/relationships/image" Target="media/image47.jpeg"/><Relationship Id="rId1120" Type="http://schemas.openxmlformats.org/officeDocument/2006/relationships/image" Target="media/image1036.png"/><Relationship Id="rId1218" Type="http://schemas.openxmlformats.org/officeDocument/2006/relationships/image" Target="media/image1134.png"/><Relationship Id="rId280" Type="http://schemas.openxmlformats.org/officeDocument/2006/relationships/image" Target="media/image216.png"/><Relationship Id="rId140" Type="http://schemas.openxmlformats.org/officeDocument/2006/relationships/image" Target="media/image118.png"/><Relationship Id="rId378" Type="http://schemas.openxmlformats.org/officeDocument/2006/relationships/image" Target="media/image314.png"/><Relationship Id="rId585" Type="http://schemas.openxmlformats.org/officeDocument/2006/relationships/image" Target="media/image501.png"/><Relationship Id="rId792" Type="http://schemas.openxmlformats.org/officeDocument/2006/relationships/image" Target="media/image708.png"/><Relationship Id="rId6" Type="http://schemas.openxmlformats.org/officeDocument/2006/relationships/webSettings" Target="webSettings.xml"/><Relationship Id="rId238" Type="http://schemas.openxmlformats.org/officeDocument/2006/relationships/image" Target="media/image174.png"/><Relationship Id="rId445" Type="http://schemas.openxmlformats.org/officeDocument/2006/relationships/image" Target="media/image3610.png"/><Relationship Id="rId652" Type="http://schemas.openxmlformats.org/officeDocument/2006/relationships/image" Target="media/image568.png"/><Relationship Id="rId1075" Type="http://schemas.openxmlformats.org/officeDocument/2006/relationships/image" Target="media/image991.png"/><Relationship Id="rId1282" Type="http://schemas.openxmlformats.org/officeDocument/2006/relationships/image" Target="media/image1198.png"/><Relationship Id="rId305" Type="http://schemas.openxmlformats.org/officeDocument/2006/relationships/image" Target="media/image241.png"/><Relationship Id="rId512" Type="http://schemas.openxmlformats.org/officeDocument/2006/relationships/image" Target="media/image428.png"/><Relationship Id="rId957" Type="http://schemas.openxmlformats.org/officeDocument/2006/relationships/image" Target="media/image873.png"/><Relationship Id="rId1142" Type="http://schemas.openxmlformats.org/officeDocument/2006/relationships/image" Target="media/image1058.png"/><Relationship Id="rId86" Type="http://schemas.openxmlformats.org/officeDocument/2006/relationships/image" Target="media/image67.jpeg"/><Relationship Id="rId817" Type="http://schemas.openxmlformats.org/officeDocument/2006/relationships/image" Target="media/image733.png"/><Relationship Id="rId1002" Type="http://schemas.openxmlformats.org/officeDocument/2006/relationships/image" Target="media/image918.png"/><Relationship Id="rId1307" Type="http://schemas.openxmlformats.org/officeDocument/2006/relationships/image" Target="media/image1223.png"/><Relationship Id="rId13" Type="http://schemas.openxmlformats.org/officeDocument/2006/relationships/footer" Target="footer1.xml"/><Relationship Id="rId162" Type="http://schemas.openxmlformats.org/officeDocument/2006/relationships/hyperlink" Target="http://en.wikipedia.org/w/index.php?title=Template:Latest_stable_software_release/Firefox&amp;action=edit" TargetMode="External"/><Relationship Id="rId467" Type="http://schemas.openxmlformats.org/officeDocument/2006/relationships/image" Target="media/image383.png"/><Relationship Id="rId1097" Type="http://schemas.openxmlformats.org/officeDocument/2006/relationships/image" Target="media/image1013.png"/><Relationship Id="rId674" Type="http://schemas.openxmlformats.org/officeDocument/2006/relationships/image" Target="media/image590.png"/><Relationship Id="rId881" Type="http://schemas.openxmlformats.org/officeDocument/2006/relationships/image" Target="media/image797.png"/><Relationship Id="rId979" Type="http://schemas.openxmlformats.org/officeDocument/2006/relationships/image" Target="media/image895.png"/><Relationship Id="rId327" Type="http://schemas.openxmlformats.org/officeDocument/2006/relationships/image" Target="media/image263.png"/><Relationship Id="rId534" Type="http://schemas.openxmlformats.org/officeDocument/2006/relationships/image" Target="media/image450.png"/><Relationship Id="rId741" Type="http://schemas.openxmlformats.org/officeDocument/2006/relationships/image" Target="media/image657.png"/><Relationship Id="rId839" Type="http://schemas.openxmlformats.org/officeDocument/2006/relationships/image" Target="media/image755.png"/><Relationship Id="rId1164" Type="http://schemas.openxmlformats.org/officeDocument/2006/relationships/image" Target="media/image1080.png"/><Relationship Id="rId1371" Type="http://schemas.openxmlformats.org/officeDocument/2006/relationships/image" Target="media/image1287.png"/><Relationship Id="rId601" Type="http://schemas.openxmlformats.org/officeDocument/2006/relationships/image" Target="media/image517.png"/><Relationship Id="rId1024" Type="http://schemas.openxmlformats.org/officeDocument/2006/relationships/image" Target="media/image940.png"/><Relationship Id="rId1231" Type="http://schemas.openxmlformats.org/officeDocument/2006/relationships/image" Target="media/image1147.png"/><Relationship Id="rId906" Type="http://schemas.openxmlformats.org/officeDocument/2006/relationships/image" Target="media/image822.png"/><Relationship Id="rId1329" Type="http://schemas.openxmlformats.org/officeDocument/2006/relationships/image" Target="media/image1245.png"/><Relationship Id="rId35" Type="http://schemas.openxmlformats.org/officeDocument/2006/relationships/image" Target="media/image23.jpeg"/><Relationship Id="rId184" Type="http://schemas.openxmlformats.org/officeDocument/2006/relationships/hyperlink" Target="http://SERVER_IP:SERVER_PORT/info/SENSOR_ID" TargetMode="External"/><Relationship Id="rId391" Type="http://schemas.openxmlformats.org/officeDocument/2006/relationships/image" Target="media/image327.png"/><Relationship Id="rId251" Type="http://schemas.openxmlformats.org/officeDocument/2006/relationships/image" Target="media/image187.png"/><Relationship Id="rId489" Type="http://schemas.openxmlformats.org/officeDocument/2006/relationships/image" Target="media/image405.png"/><Relationship Id="rId696" Type="http://schemas.openxmlformats.org/officeDocument/2006/relationships/image" Target="media/image612.png"/><Relationship Id="rId349" Type="http://schemas.openxmlformats.org/officeDocument/2006/relationships/image" Target="media/image285.png"/><Relationship Id="rId556" Type="http://schemas.openxmlformats.org/officeDocument/2006/relationships/image" Target="media/image472.png"/><Relationship Id="rId763" Type="http://schemas.openxmlformats.org/officeDocument/2006/relationships/image" Target="media/image679.png"/><Relationship Id="rId1186" Type="http://schemas.openxmlformats.org/officeDocument/2006/relationships/image" Target="media/image1102.png"/><Relationship Id="rId1393" Type="http://schemas.openxmlformats.org/officeDocument/2006/relationships/image" Target="media/image1308.png"/><Relationship Id="rId111" Type="http://schemas.openxmlformats.org/officeDocument/2006/relationships/image" Target="media/image91.jpg"/><Relationship Id="rId209" Type="http://schemas.openxmlformats.org/officeDocument/2006/relationships/image" Target="media/image145.png"/><Relationship Id="rId416" Type="http://schemas.openxmlformats.org/officeDocument/2006/relationships/image" Target="media/image352.png"/><Relationship Id="rId970" Type="http://schemas.openxmlformats.org/officeDocument/2006/relationships/image" Target="media/image886.png"/><Relationship Id="rId1046" Type="http://schemas.openxmlformats.org/officeDocument/2006/relationships/image" Target="media/image962.png"/><Relationship Id="rId1253" Type="http://schemas.openxmlformats.org/officeDocument/2006/relationships/image" Target="media/image1169.png"/><Relationship Id="rId623" Type="http://schemas.openxmlformats.org/officeDocument/2006/relationships/image" Target="media/image539.png"/><Relationship Id="rId830" Type="http://schemas.openxmlformats.org/officeDocument/2006/relationships/image" Target="media/image746.png"/><Relationship Id="rId928" Type="http://schemas.openxmlformats.org/officeDocument/2006/relationships/image" Target="media/image844.png"/><Relationship Id="rId57" Type="http://schemas.openxmlformats.org/officeDocument/2006/relationships/image" Target="media/image41.jpeg"/><Relationship Id="rId1113" Type="http://schemas.openxmlformats.org/officeDocument/2006/relationships/image" Target="media/image1029.png"/><Relationship Id="rId1320" Type="http://schemas.openxmlformats.org/officeDocument/2006/relationships/image" Target="media/image1236.png"/><Relationship Id="rId273" Type="http://schemas.openxmlformats.org/officeDocument/2006/relationships/image" Target="media/image209.png"/><Relationship Id="rId480" Type="http://schemas.openxmlformats.org/officeDocument/2006/relationships/image" Target="media/image396.png"/><Relationship Id="rId68" Type="http://schemas.openxmlformats.org/officeDocument/2006/relationships/image" Target="media/image50.png"/><Relationship Id="rId133" Type="http://schemas.openxmlformats.org/officeDocument/2006/relationships/image" Target="media/image113.jpeg"/><Relationship Id="rId340" Type="http://schemas.openxmlformats.org/officeDocument/2006/relationships/image" Target="media/image276.png"/><Relationship Id="rId578" Type="http://schemas.openxmlformats.org/officeDocument/2006/relationships/image" Target="media/image494.png"/><Relationship Id="rId785" Type="http://schemas.openxmlformats.org/officeDocument/2006/relationships/image" Target="media/image701.png"/><Relationship Id="rId992" Type="http://schemas.openxmlformats.org/officeDocument/2006/relationships/image" Target="media/image908.png"/><Relationship Id="rId200" Type="http://schemas.openxmlformats.org/officeDocument/2006/relationships/image" Target="media/image136.png"/><Relationship Id="rId438" Type="http://schemas.openxmlformats.org/officeDocument/2006/relationships/image" Target="media/image374.png"/><Relationship Id="rId645" Type="http://schemas.openxmlformats.org/officeDocument/2006/relationships/image" Target="media/image561.png"/><Relationship Id="rId852" Type="http://schemas.openxmlformats.org/officeDocument/2006/relationships/image" Target="media/image768.png"/><Relationship Id="rId1068" Type="http://schemas.openxmlformats.org/officeDocument/2006/relationships/image" Target="media/image984.png"/><Relationship Id="rId1275" Type="http://schemas.openxmlformats.org/officeDocument/2006/relationships/image" Target="media/image1191.png"/><Relationship Id="rId284" Type="http://schemas.openxmlformats.org/officeDocument/2006/relationships/image" Target="media/image220.png"/><Relationship Id="rId491" Type="http://schemas.openxmlformats.org/officeDocument/2006/relationships/image" Target="media/image407.png"/><Relationship Id="rId505" Type="http://schemas.openxmlformats.org/officeDocument/2006/relationships/image" Target="media/image421.png"/><Relationship Id="rId712" Type="http://schemas.openxmlformats.org/officeDocument/2006/relationships/image" Target="media/image628.png"/><Relationship Id="rId1135" Type="http://schemas.openxmlformats.org/officeDocument/2006/relationships/image" Target="media/image1051.png"/><Relationship Id="rId1342" Type="http://schemas.openxmlformats.org/officeDocument/2006/relationships/image" Target="media/image1258.png"/><Relationship Id="rId79" Type="http://schemas.openxmlformats.org/officeDocument/2006/relationships/image" Target="media/image60.jpeg"/><Relationship Id="rId144" Type="http://schemas.openxmlformats.org/officeDocument/2006/relationships/image" Target="media/image120.jpg"/><Relationship Id="rId589" Type="http://schemas.openxmlformats.org/officeDocument/2006/relationships/image" Target="media/image505.png"/><Relationship Id="rId796" Type="http://schemas.openxmlformats.org/officeDocument/2006/relationships/image" Target="media/image712.png"/><Relationship Id="rId1202" Type="http://schemas.openxmlformats.org/officeDocument/2006/relationships/image" Target="media/image1118.png"/><Relationship Id="rId351" Type="http://schemas.openxmlformats.org/officeDocument/2006/relationships/image" Target="media/image287.png"/><Relationship Id="rId449" Type="http://schemas.openxmlformats.org/officeDocument/2006/relationships/image" Target="media/image3650.png"/><Relationship Id="rId656" Type="http://schemas.openxmlformats.org/officeDocument/2006/relationships/image" Target="media/image572.png"/><Relationship Id="rId863" Type="http://schemas.openxmlformats.org/officeDocument/2006/relationships/image" Target="media/image779.png"/><Relationship Id="rId1079" Type="http://schemas.openxmlformats.org/officeDocument/2006/relationships/image" Target="media/image995.png"/><Relationship Id="rId1286" Type="http://schemas.openxmlformats.org/officeDocument/2006/relationships/image" Target="media/image1202.png"/><Relationship Id="rId211" Type="http://schemas.openxmlformats.org/officeDocument/2006/relationships/image" Target="media/image147.png"/><Relationship Id="rId295" Type="http://schemas.openxmlformats.org/officeDocument/2006/relationships/image" Target="media/image231.png"/><Relationship Id="rId309" Type="http://schemas.openxmlformats.org/officeDocument/2006/relationships/image" Target="media/image245.png"/><Relationship Id="rId516" Type="http://schemas.openxmlformats.org/officeDocument/2006/relationships/image" Target="media/image432.png"/><Relationship Id="rId1146" Type="http://schemas.openxmlformats.org/officeDocument/2006/relationships/image" Target="media/image1062.png"/><Relationship Id="rId723" Type="http://schemas.openxmlformats.org/officeDocument/2006/relationships/image" Target="media/image639.png"/><Relationship Id="rId930" Type="http://schemas.openxmlformats.org/officeDocument/2006/relationships/image" Target="media/image846.png"/><Relationship Id="rId1006" Type="http://schemas.openxmlformats.org/officeDocument/2006/relationships/image" Target="media/image922.png"/><Relationship Id="rId1353" Type="http://schemas.openxmlformats.org/officeDocument/2006/relationships/image" Target="media/image1269.png"/><Relationship Id="rId155" Type="http://schemas.openxmlformats.org/officeDocument/2006/relationships/hyperlink" Target="http://en.wikipedia.org/wiki/VP8" TargetMode="External"/><Relationship Id="rId362" Type="http://schemas.openxmlformats.org/officeDocument/2006/relationships/image" Target="media/image298.png"/><Relationship Id="rId1213" Type="http://schemas.openxmlformats.org/officeDocument/2006/relationships/image" Target="media/image1129.png"/><Relationship Id="rId1297" Type="http://schemas.openxmlformats.org/officeDocument/2006/relationships/image" Target="media/image1213.png"/><Relationship Id="rId222" Type="http://schemas.openxmlformats.org/officeDocument/2006/relationships/image" Target="media/image158.png"/><Relationship Id="rId667" Type="http://schemas.openxmlformats.org/officeDocument/2006/relationships/image" Target="media/image583.png"/><Relationship Id="rId874" Type="http://schemas.openxmlformats.org/officeDocument/2006/relationships/image" Target="media/image790.png"/><Relationship Id="rId17" Type="http://schemas.openxmlformats.org/officeDocument/2006/relationships/image" Target="media/image8.jpeg"/><Relationship Id="rId527" Type="http://schemas.openxmlformats.org/officeDocument/2006/relationships/image" Target="media/image443.png"/><Relationship Id="rId734" Type="http://schemas.openxmlformats.org/officeDocument/2006/relationships/image" Target="media/image650.png"/><Relationship Id="rId941" Type="http://schemas.openxmlformats.org/officeDocument/2006/relationships/image" Target="media/image857.png"/><Relationship Id="rId1157" Type="http://schemas.openxmlformats.org/officeDocument/2006/relationships/image" Target="media/image1073.png"/><Relationship Id="rId1364" Type="http://schemas.openxmlformats.org/officeDocument/2006/relationships/image" Target="media/image1280.png"/><Relationship Id="rId70" Type="http://schemas.openxmlformats.org/officeDocument/2006/relationships/image" Target="media/image52.jpeg"/><Relationship Id="rId166" Type="http://schemas.openxmlformats.org/officeDocument/2006/relationships/hyperlink" Target="http://en.wikipedia.org/wiki/Android_(operating_system)" TargetMode="External"/><Relationship Id="rId373" Type="http://schemas.openxmlformats.org/officeDocument/2006/relationships/image" Target="media/image309.png"/><Relationship Id="rId580" Type="http://schemas.openxmlformats.org/officeDocument/2006/relationships/image" Target="media/image496.png"/><Relationship Id="rId801" Type="http://schemas.openxmlformats.org/officeDocument/2006/relationships/image" Target="media/image717.png"/><Relationship Id="rId1017" Type="http://schemas.openxmlformats.org/officeDocument/2006/relationships/image" Target="media/image933.png"/><Relationship Id="rId1224" Type="http://schemas.openxmlformats.org/officeDocument/2006/relationships/image" Target="media/image1140.png"/><Relationship Id="rId1" Type="http://schemas.openxmlformats.org/officeDocument/2006/relationships/customXml" Target="../customXml/item1.xml"/><Relationship Id="rId233" Type="http://schemas.openxmlformats.org/officeDocument/2006/relationships/image" Target="media/image169.png"/><Relationship Id="rId440" Type="http://schemas.openxmlformats.org/officeDocument/2006/relationships/image" Target="media/image3560.png"/><Relationship Id="rId678" Type="http://schemas.openxmlformats.org/officeDocument/2006/relationships/image" Target="media/image594.png"/><Relationship Id="rId885" Type="http://schemas.openxmlformats.org/officeDocument/2006/relationships/image" Target="media/image801.png"/><Relationship Id="rId1070" Type="http://schemas.openxmlformats.org/officeDocument/2006/relationships/image" Target="media/image986.png"/><Relationship Id="rId28" Type="http://schemas.openxmlformats.org/officeDocument/2006/relationships/image" Target="media/image17.jpeg"/><Relationship Id="rId300" Type="http://schemas.openxmlformats.org/officeDocument/2006/relationships/image" Target="media/image236.png"/><Relationship Id="rId538" Type="http://schemas.openxmlformats.org/officeDocument/2006/relationships/image" Target="media/image454.png"/><Relationship Id="rId745" Type="http://schemas.openxmlformats.org/officeDocument/2006/relationships/image" Target="media/image661.png"/><Relationship Id="rId952" Type="http://schemas.openxmlformats.org/officeDocument/2006/relationships/image" Target="media/image868.png"/><Relationship Id="rId1168" Type="http://schemas.openxmlformats.org/officeDocument/2006/relationships/image" Target="media/image1084.png"/><Relationship Id="rId1375" Type="http://schemas.openxmlformats.org/officeDocument/2006/relationships/image" Target="media/image1291.png"/><Relationship Id="rId81" Type="http://schemas.openxmlformats.org/officeDocument/2006/relationships/image" Target="media/image62.jpeg"/><Relationship Id="rId177" Type="http://schemas.openxmlformats.org/officeDocument/2006/relationships/hyperlink" Target="http://STREAMING_SERVER_IP:PORT/list" TargetMode="External"/><Relationship Id="rId384" Type="http://schemas.openxmlformats.org/officeDocument/2006/relationships/image" Target="media/image320.png"/><Relationship Id="rId591" Type="http://schemas.openxmlformats.org/officeDocument/2006/relationships/image" Target="media/image507.png"/><Relationship Id="rId605" Type="http://schemas.openxmlformats.org/officeDocument/2006/relationships/image" Target="media/image521.png"/><Relationship Id="rId812" Type="http://schemas.openxmlformats.org/officeDocument/2006/relationships/image" Target="media/image728.png"/><Relationship Id="rId1028" Type="http://schemas.openxmlformats.org/officeDocument/2006/relationships/image" Target="media/image944.png"/><Relationship Id="rId1235" Type="http://schemas.openxmlformats.org/officeDocument/2006/relationships/image" Target="media/image1151.png"/><Relationship Id="rId244" Type="http://schemas.openxmlformats.org/officeDocument/2006/relationships/image" Target="media/image180.png"/><Relationship Id="rId689" Type="http://schemas.openxmlformats.org/officeDocument/2006/relationships/image" Target="media/image605.png"/><Relationship Id="rId896" Type="http://schemas.openxmlformats.org/officeDocument/2006/relationships/image" Target="media/image812.png"/><Relationship Id="rId1081" Type="http://schemas.openxmlformats.org/officeDocument/2006/relationships/image" Target="media/image997.png"/><Relationship Id="rId1302" Type="http://schemas.openxmlformats.org/officeDocument/2006/relationships/image" Target="media/image1218.png"/><Relationship Id="rId39" Type="http://schemas.openxmlformats.org/officeDocument/2006/relationships/image" Target="media/image27.jpeg"/><Relationship Id="rId451" Type="http://schemas.openxmlformats.org/officeDocument/2006/relationships/image" Target="media/image3670.png"/><Relationship Id="rId549" Type="http://schemas.openxmlformats.org/officeDocument/2006/relationships/image" Target="media/image465.png"/><Relationship Id="rId756" Type="http://schemas.openxmlformats.org/officeDocument/2006/relationships/image" Target="media/image672.png"/><Relationship Id="rId1179" Type="http://schemas.openxmlformats.org/officeDocument/2006/relationships/image" Target="media/image1095.png"/><Relationship Id="rId1386" Type="http://schemas.openxmlformats.org/officeDocument/2006/relationships/image" Target="media/image1301.png"/><Relationship Id="rId104" Type="http://schemas.openxmlformats.org/officeDocument/2006/relationships/image" Target="media/image84.jpeg"/><Relationship Id="rId188" Type="http://schemas.openxmlformats.org/officeDocument/2006/relationships/hyperlink" Target="http://devstack.org/stack.sh.html" TargetMode="External"/><Relationship Id="rId311" Type="http://schemas.openxmlformats.org/officeDocument/2006/relationships/image" Target="media/image247.png"/><Relationship Id="rId395" Type="http://schemas.openxmlformats.org/officeDocument/2006/relationships/image" Target="media/image331.png"/><Relationship Id="rId409" Type="http://schemas.openxmlformats.org/officeDocument/2006/relationships/image" Target="media/image345.png"/><Relationship Id="rId963" Type="http://schemas.openxmlformats.org/officeDocument/2006/relationships/image" Target="media/image879.png"/><Relationship Id="rId1039" Type="http://schemas.openxmlformats.org/officeDocument/2006/relationships/image" Target="media/image955.png"/><Relationship Id="rId1246" Type="http://schemas.openxmlformats.org/officeDocument/2006/relationships/image" Target="media/image1162.png"/><Relationship Id="rId92" Type="http://schemas.openxmlformats.org/officeDocument/2006/relationships/footer" Target="footer12.xml"/><Relationship Id="rId616" Type="http://schemas.openxmlformats.org/officeDocument/2006/relationships/image" Target="media/image532.png"/><Relationship Id="rId823" Type="http://schemas.openxmlformats.org/officeDocument/2006/relationships/image" Target="media/image739.png"/><Relationship Id="rId255" Type="http://schemas.openxmlformats.org/officeDocument/2006/relationships/image" Target="media/image191.png"/><Relationship Id="rId462" Type="http://schemas.openxmlformats.org/officeDocument/2006/relationships/image" Target="media/image378.png"/><Relationship Id="rId1092" Type="http://schemas.openxmlformats.org/officeDocument/2006/relationships/image" Target="media/image1008.png"/><Relationship Id="rId1106" Type="http://schemas.openxmlformats.org/officeDocument/2006/relationships/image" Target="media/image1022.png"/><Relationship Id="rId1313" Type="http://schemas.openxmlformats.org/officeDocument/2006/relationships/image" Target="media/image1229.png"/><Relationship Id="rId1397" Type="http://schemas.openxmlformats.org/officeDocument/2006/relationships/hyperlink" Target="http://homes.esat.kuleuven.be/" TargetMode="External"/><Relationship Id="rId115" Type="http://schemas.openxmlformats.org/officeDocument/2006/relationships/image" Target="media/image95.jpg"/><Relationship Id="rId322" Type="http://schemas.openxmlformats.org/officeDocument/2006/relationships/image" Target="media/image258.png"/><Relationship Id="rId767" Type="http://schemas.openxmlformats.org/officeDocument/2006/relationships/image" Target="media/image683.png"/><Relationship Id="rId974" Type="http://schemas.openxmlformats.org/officeDocument/2006/relationships/image" Target="media/image890.png"/><Relationship Id="rId199" Type="http://schemas.openxmlformats.org/officeDocument/2006/relationships/footer" Target="footer13.xml"/><Relationship Id="rId627" Type="http://schemas.openxmlformats.org/officeDocument/2006/relationships/image" Target="media/image543.png"/><Relationship Id="rId834" Type="http://schemas.openxmlformats.org/officeDocument/2006/relationships/image" Target="media/image750.png"/><Relationship Id="rId1257" Type="http://schemas.openxmlformats.org/officeDocument/2006/relationships/image" Target="media/image1173.png"/><Relationship Id="rId266" Type="http://schemas.openxmlformats.org/officeDocument/2006/relationships/image" Target="media/image202.png"/><Relationship Id="rId473" Type="http://schemas.openxmlformats.org/officeDocument/2006/relationships/image" Target="media/image389.png"/><Relationship Id="rId680" Type="http://schemas.openxmlformats.org/officeDocument/2006/relationships/image" Target="media/image596.png"/><Relationship Id="rId901" Type="http://schemas.openxmlformats.org/officeDocument/2006/relationships/image" Target="media/image817.png"/><Relationship Id="rId1117" Type="http://schemas.openxmlformats.org/officeDocument/2006/relationships/image" Target="media/image1033.png"/><Relationship Id="rId1324" Type="http://schemas.openxmlformats.org/officeDocument/2006/relationships/image" Target="media/image1240.png"/><Relationship Id="rId30" Type="http://schemas.openxmlformats.org/officeDocument/2006/relationships/image" Target="media/image19.jpeg"/><Relationship Id="rId126" Type="http://schemas.openxmlformats.org/officeDocument/2006/relationships/image" Target="media/image106.jpg"/><Relationship Id="rId333" Type="http://schemas.openxmlformats.org/officeDocument/2006/relationships/image" Target="media/image269.png"/><Relationship Id="rId540" Type="http://schemas.openxmlformats.org/officeDocument/2006/relationships/image" Target="media/image456.png"/><Relationship Id="rId778" Type="http://schemas.openxmlformats.org/officeDocument/2006/relationships/image" Target="media/image694.png"/><Relationship Id="rId985" Type="http://schemas.openxmlformats.org/officeDocument/2006/relationships/image" Target="media/image901.png"/><Relationship Id="rId1170" Type="http://schemas.openxmlformats.org/officeDocument/2006/relationships/image" Target="media/image1086.png"/><Relationship Id="rId638" Type="http://schemas.openxmlformats.org/officeDocument/2006/relationships/image" Target="media/image554.png"/><Relationship Id="rId845" Type="http://schemas.openxmlformats.org/officeDocument/2006/relationships/image" Target="media/image761.png"/><Relationship Id="rId1030" Type="http://schemas.openxmlformats.org/officeDocument/2006/relationships/image" Target="media/image946.png"/><Relationship Id="rId1268" Type="http://schemas.openxmlformats.org/officeDocument/2006/relationships/image" Target="media/image1184.png"/><Relationship Id="rId277" Type="http://schemas.openxmlformats.org/officeDocument/2006/relationships/image" Target="media/image213.png"/><Relationship Id="rId400" Type="http://schemas.openxmlformats.org/officeDocument/2006/relationships/image" Target="media/image336.png"/><Relationship Id="rId484" Type="http://schemas.openxmlformats.org/officeDocument/2006/relationships/image" Target="media/image400.png"/><Relationship Id="rId705" Type="http://schemas.openxmlformats.org/officeDocument/2006/relationships/image" Target="media/image621.png"/><Relationship Id="rId1128" Type="http://schemas.openxmlformats.org/officeDocument/2006/relationships/image" Target="media/image1044.png"/><Relationship Id="rId1335" Type="http://schemas.openxmlformats.org/officeDocument/2006/relationships/image" Target="media/image1251.png"/><Relationship Id="rId137" Type="http://schemas.openxmlformats.org/officeDocument/2006/relationships/image" Target="media/image115.png"/><Relationship Id="rId344" Type="http://schemas.openxmlformats.org/officeDocument/2006/relationships/image" Target="media/image280.png"/><Relationship Id="rId691" Type="http://schemas.openxmlformats.org/officeDocument/2006/relationships/image" Target="media/image607.png"/><Relationship Id="rId789" Type="http://schemas.openxmlformats.org/officeDocument/2006/relationships/image" Target="media/image705.png"/><Relationship Id="rId912" Type="http://schemas.openxmlformats.org/officeDocument/2006/relationships/image" Target="media/image828.png"/><Relationship Id="rId996" Type="http://schemas.openxmlformats.org/officeDocument/2006/relationships/image" Target="media/image912.png"/><Relationship Id="rId41" Type="http://schemas.openxmlformats.org/officeDocument/2006/relationships/image" Target="media/image29.jpeg"/><Relationship Id="rId551" Type="http://schemas.openxmlformats.org/officeDocument/2006/relationships/image" Target="media/image467.png"/><Relationship Id="rId649" Type="http://schemas.openxmlformats.org/officeDocument/2006/relationships/image" Target="media/image565.png"/><Relationship Id="rId856" Type="http://schemas.openxmlformats.org/officeDocument/2006/relationships/image" Target="media/image772.png"/><Relationship Id="rId1181" Type="http://schemas.openxmlformats.org/officeDocument/2006/relationships/image" Target="media/image1097.png"/><Relationship Id="rId1279" Type="http://schemas.openxmlformats.org/officeDocument/2006/relationships/image" Target="media/image1195.png"/><Relationship Id="rId1402" Type="http://schemas.openxmlformats.org/officeDocument/2006/relationships/image" Target="media/image1314.png"/><Relationship Id="rId190" Type="http://schemas.openxmlformats.org/officeDocument/2006/relationships/hyperlink" Target="http://uec-images.ubuntu.com/" TargetMode="External"/><Relationship Id="rId204" Type="http://schemas.openxmlformats.org/officeDocument/2006/relationships/image" Target="media/image140.png"/><Relationship Id="rId288" Type="http://schemas.openxmlformats.org/officeDocument/2006/relationships/image" Target="media/image224.png"/><Relationship Id="rId411" Type="http://schemas.openxmlformats.org/officeDocument/2006/relationships/image" Target="media/image347.png"/><Relationship Id="rId509" Type="http://schemas.openxmlformats.org/officeDocument/2006/relationships/image" Target="media/image425.png"/><Relationship Id="rId1041" Type="http://schemas.openxmlformats.org/officeDocument/2006/relationships/image" Target="media/image957.png"/><Relationship Id="rId1139" Type="http://schemas.openxmlformats.org/officeDocument/2006/relationships/image" Target="media/image1055.png"/><Relationship Id="rId1346" Type="http://schemas.openxmlformats.org/officeDocument/2006/relationships/image" Target="media/image1262.png"/><Relationship Id="rId495" Type="http://schemas.openxmlformats.org/officeDocument/2006/relationships/image" Target="media/image411.png"/><Relationship Id="rId716" Type="http://schemas.openxmlformats.org/officeDocument/2006/relationships/image" Target="media/image632.png"/><Relationship Id="rId923" Type="http://schemas.openxmlformats.org/officeDocument/2006/relationships/image" Target="media/image839.png"/><Relationship Id="rId52" Type="http://schemas.openxmlformats.org/officeDocument/2006/relationships/image" Target="media/image36.png"/><Relationship Id="rId148" Type="http://schemas.openxmlformats.org/officeDocument/2006/relationships/image" Target="media/image123.jpg"/><Relationship Id="rId355" Type="http://schemas.openxmlformats.org/officeDocument/2006/relationships/image" Target="media/image291.png"/><Relationship Id="rId562" Type="http://schemas.openxmlformats.org/officeDocument/2006/relationships/image" Target="media/image478.png"/><Relationship Id="rId1192" Type="http://schemas.openxmlformats.org/officeDocument/2006/relationships/image" Target="media/image1108.png"/><Relationship Id="rId1206" Type="http://schemas.openxmlformats.org/officeDocument/2006/relationships/image" Target="media/image1122.png"/><Relationship Id="rId215" Type="http://schemas.openxmlformats.org/officeDocument/2006/relationships/image" Target="media/image151.png"/><Relationship Id="rId422" Type="http://schemas.openxmlformats.org/officeDocument/2006/relationships/image" Target="media/image358.png"/><Relationship Id="rId867" Type="http://schemas.openxmlformats.org/officeDocument/2006/relationships/image" Target="media/image783.png"/><Relationship Id="rId1052" Type="http://schemas.openxmlformats.org/officeDocument/2006/relationships/image" Target="media/image968.png"/><Relationship Id="rId299" Type="http://schemas.openxmlformats.org/officeDocument/2006/relationships/image" Target="media/image235.png"/><Relationship Id="rId727" Type="http://schemas.openxmlformats.org/officeDocument/2006/relationships/image" Target="media/image643.png"/><Relationship Id="rId934" Type="http://schemas.openxmlformats.org/officeDocument/2006/relationships/image" Target="media/image850.png"/><Relationship Id="rId1357" Type="http://schemas.openxmlformats.org/officeDocument/2006/relationships/image" Target="media/image1273.png"/><Relationship Id="rId63" Type="http://schemas.openxmlformats.org/officeDocument/2006/relationships/footer" Target="footer9.xml"/><Relationship Id="rId159" Type="http://schemas.openxmlformats.org/officeDocument/2006/relationships/hyperlink" Target="http://en.wikipedia.org/w/index.php?title=Template:Latest_stable_software_release/Internet_Explorer&amp;action=edit" TargetMode="External"/><Relationship Id="rId366" Type="http://schemas.openxmlformats.org/officeDocument/2006/relationships/image" Target="media/image302.png"/><Relationship Id="rId573" Type="http://schemas.openxmlformats.org/officeDocument/2006/relationships/image" Target="media/image489.png"/><Relationship Id="rId780" Type="http://schemas.openxmlformats.org/officeDocument/2006/relationships/image" Target="media/image696.png"/><Relationship Id="rId1217" Type="http://schemas.openxmlformats.org/officeDocument/2006/relationships/image" Target="media/image1133.png"/><Relationship Id="rId226" Type="http://schemas.openxmlformats.org/officeDocument/2006/relationships/image" Target="media/image162.png"/><Relationship Id="rId433" Type="http://schemas.openxmlformats.org/officeDocument/2006/relationships/image" Target="media/image369.png"/><Relationship Id="rId878" Type="http://schemas.openxmlformats.org/officeDocument/2006/relationships/image" Target="media/image794.png"/><Relationship Id="rId1063" Type="http://schemas.openxmlformats.org/officeDocument/2006/relationships/image" Target="media/image979.png"/><Relationship Id="rId1270" Type="http://schemas.openxmlformats.org/officeDocument/2006/relationships/image" Target="media/image1186.png"/><Relationship Id="rId640" Type="http://schemas.openxmlformats.org/officeDocument/2006/relationships/image" Target="media/image556.png"/><Relationship Id="rId738" Type="http://schemas.openxmlformats.org/officeDocument/2006/relationships/image" Target="media/image654.png"/><Relationship Id="rId945" Type="http://schemas.openxmlformats.org/officeDocument/2006/relationships/image" Target="media/image861.png"/><Relationship Id="rId1368" Type="http://schemas.openxmlformats.org/officeDocument/2006/relationships/image" Target="media/image1284.png"/><Relationship Id="rId74" Type="http://schemas.openxmlformats.org/officeDocument/2006/relationships/image" Target="media/image55.jpeg"/><Relationship Id="rId377" Type="http://schemas.openxmlformats.org/officeDocument/2006/relationships/image" Target="media/image313.png"/><Relationship Id="rId500" Type="http://schemas.openxmlformats.org/officeDocument/2006/relationships/image" Target="media/image416.png"/><Relationship Id="rId584" Type="http://schemas.openxmlformats.org/officeDocument/2006/relationships/image" Target="media/image500.png"/><Relationship Id="rId805" Type="http://schemas.openxmlformats.org/officeDocument/2006/relationships/image" Target="media/image721.png"/><Relationship Id="rId1130" Type="http://schemas.openxmlformats.org/officeDocument/2006/relationships/image" Target="media/image1046.png"/><Relationship Id="rId1228" Type="http://schemas.openxmlformats.org/officeDocument/2006/relationships/image" Target="media/image1144.png"/><Relationship Id="rId5" Type="http://schemas.openxmlformats.org/officeDocument/2006/relationships/settings" Target="settings.xml"/><Relationship Id="rId237" Type="http://schemas.openxmlformats.org/officeDocument/2006/relationships/image" Target="media/image173.png"/><Relationship Id="rId791" Type="http://schemas.openxmlformats.org/officeDocument/2006/relationships/image" Target="media/image707.png"/><Relationship Id="rId889" Type="http://schemas.openxmlformats.org/officeDocument/2006/relationships/image" Target="media/image805.png"/><Relationship Id="rId1074" Type="http://schemas.openxmlformats.org/officeDocument/2006/relationships/image" Target="media/image990.png"/><Relationship Id="rId444" Type="http://schemas.openxmlformats.org/officeDocument/2006/relationships/image" Target="media/image3600.png"/><Relationship Id="rId651" Type="http://schemas.openxmlformats.org/officeDocument/2006/relationships/image" Target="media/image567.png"/><Relationship Id="rId749" Type="http://schemas.openxmlformats.org/officeDocument/2006/relationships/image" Target="media/image665.png"/><Relationship Id="rId1281" Type="http://schemas.openxmlformats.org/officeDocument/2006/relationships/image" Target="media/image1197.png"/><Relationship Id="rId1379" Type="http://schemas.openxmlformats.org/officeDocument/2006/relationships/image" Target="media/image1295.png"/><Relationship Id="rId290" Type="http://schemas.openxmlformats.org/officeDocument/2006/relationships/image" Target="media/image226.png"/><Relationship Id="rId304" Type="http://schemas.openxmlformats.org/officeDocument/2006/relationships/image" Target="media/image240.png"/><Relationship Id="rId388" Type="http://schemas.openxmlformats.org/officeDocument/2006/relationships/image" Target="media/image324.png"/><Relationship Id="rId511" Type="http://schemas.openxmlformats.org/officeDocument/2006/relationships/image" Target="media/image427.png"/><Relationship Id="rId609" Type="http://schemas.openxmlformats.org/officeDocument/2006/relationships/image" Target="media/image525.png"/><Relationship Id="rId956" Type="http://schemas.openxmlformats.org/officeDocument/2006/relationships/image" Target="media/image872.png"/><Relationship Id="rId1141" Type="http://schemas.openxmlformats.org/officeDocument/2006/relationships/image" Target="media/image1057.png"/><Relationship Id="rId1239" Type="http://schemas.openxmlformats.org/officeDocument/2006/relationships/image" Target="media/image1155.png"/><Relationship Id="rId85" Type="http://schemas.openxmlformats.org/officeDocument/2006/relationships/image" Target="media/image66.jpeg"/><Relationship Id="rId150" Type="http://schemas.openxmlformats.org/officeDocument/2006/relationships/image" Target="media/image125.jpg"/><Relationship Id="rId595" Type="http://schemas.openxmlformats.org/officeDocument/2006/relationships/image" Target="media/image511.png"/><Relationship Id="rId816" Type="http://schemas.openxmlformats.org/officeDocument/2006/relationships/image" Target="media/image732.png"/><Relationship Id="rId1001" Type="http://schemas.openxmlformats.org/officeDocument/2006/relationships/image" Target="media/image917.png"/><Relationship Id="rId248" Type="http://schemas.openxmlformats.org/officeDocument/2006/relationships/image" Target="media/image184.png"/><Relationship Id="rId455" Type="http://schemas.openxmlformats.org/officeDocument/2006/relationships/image" Target="media/image3710.png"/><Relationship Id="rId662" Type="http://schemas.openxmlformats.org/officeDocument/2006/relationships/image" Target="media/image578.png"/><Relationship Id="rId1085" Type="http://schemas.openxmlformats.org/officeDocument/2006/relationships/image" Target="media/image1001.png"/><Relationship Id="rId1292" Type="http://schemas.openxmlformats.org/officeDocument/2006/relationships/image" Target="media/image1208.png"/><Relationship Id="rId1306" Type="http://schemas.openxmlformats.org/officeDocument/2006/relationships/image" Target="media/image1222.png"/><Relationship Id="rId12" Type="http://schemas.openxmlformats.org/officeDocument/2006/relationships/image" Target="media/image4.jpeg"/><Relationship Id="rId108" Type="http://schemas.openxmlformats.org/officeDocument/2006/relationships/image" Target="media/image88.jpg"/><Relationship Id="rId315" Type="http://schemas.openxmlformats.org/officeDocument/2006/relationships/image" Target="media/image251.png"/><Relationship Id="rId522" Type="http://schemas.openxmlformats.org/officeDocument/2006/relationships/image" Target="media/image438.png"/><Relationship Id="rId967" Type="http://schemas.openxmlformats.org/officeDocument/2006/relationships/image" Target="media/image883.png"/><Relationship Id="rId1152" Type="http://schemas.openxmlformats.org/officeDocument/2006/relationships/image" Target="media/image1068.png"/><Relationship Id="rId96" Type="http://schemas.openxmlformats.org/officeDocument/2006/relationships/image" Target="media/image76.png"/><Relationship Id="rId161" Type="http://schemas.openxmlformats.org/officeDocument/2006/relationships/hyperlink" Target="http://en.wikipedia.org/wiki/Mozilla_Firefox" TargetMode="External"/><Relationship Id="rId399" Type="http://schemas.openxmlformats.org/officeDocument/2006/relationships/image" Target="media/image335.png"/><Relationship Id="rId827" Type="http://schemas.openxmlformats.org/officeDocument/2006/relationships/image" Target="media/image743.png"/><Relationship Id="rId1012" Type="http://schemas.openxmlformats.org/officeDocument/2006/relationships/image" Target="media/image928.png"/><Relationship Id="rId259" Type="http://schemas.openxmlformats.org/officeDocument/2006/relationships/image" Target="media/image195.png"/><Relationship Id="rId466" Type="http://schemas.openxmlformats.org/officeDocument/2006/relationships/image" Target="media/image382.png"/><Relationship Id="rId673" Type="http://schemas.openxmlformats.org/officeDocument/2006/relationships/image" Target="media/image589.png"/><Relationship Id="rId880" Type="http://schemas.openxmlformats.org/officeDocument/2006/relationships/image" Target="media/image796.png"/><Relationship Id="rId1096" Type="http://schemas.openxmlformats.org/officeDocument/2006/relationships/image" Target="media/image1012.png"/><Relationship Id="rId1317" Type="http://schemas.openxmlformats.org/officeDocument/2006/relationships/image" Target="media/image1233.png"/><Relationship Id="rId23" Type="http://schemas.openxmlformats.org/officeDocument/2006/relationships/image" Target="media/image12.png"/><Relationship Id="rId119" Type="http://schemas.openxmlformats.org/officeDocument/2006/relationships/image" Target="media/image99.jpg"/><Relationship Id="rId326" Type="http://schemas.openxmlformats.org/officeDocument/2006/relationships/image" Target="media/image262.png"/><Relationship Id="rId533" Type="http://schemas.openxmlformats.org/officeDocument/2006/relationships/image" Target="media/image449.png"/><Relationship Id="rId978" Type="http://schemas.openxmlformats.org/officeDocument/2006/relationships/image" Target="media/image894.png"/><Relationship Id="rId1163" Type="http://schemas.openxmlformats.org/officeDocument/2006/relationships/image" Target="media/image1079.png"/><Relationship Id="rId1370" Type="http://schemas.openxmlformats.org/officeDocument/2006/relationships/image" Target="media/image1286.png"/><Relationship Id="rId740" Type="http://schemas.openxmlformats.org/officeDocument/2006/relationships/image" Target="media/image656.png"/><Relationship Id="rId838" Type="http://schemas.openxmlformats.org/officeDocument/2006/relationships/image" Target="media/image754.png"/><Relationship Id="rId1023" Type="http://schemas.openxmlformats.org/officeDocument/2006/relationships/image" Target="media/image939.png"/><Relationship Id="rId172" Type="http://schemas.openxmlformats.org/officeDocument/2006/relationships/hyperlink" Target="http://en.wikipedia.org/w/index.php?title=Template:Latest_stable_software_release/KDE_Software_Compilation_4&amp;action=edit" TargetMode="External"/><Relationship Id="rId477" Type="http://schemas.openxmlformats.org/officeDocument/2006/relationships/image" Target="media/image393.png"/><Relationship Id="rId600" Type="http://schemas.openxmlformats.org/officeDocument/2006/relationships/image" Target="media/image516.png"/><Relationship Id="rId684" Type="http://schemas.openxmlformats.org/officeDocument/2006/relationships/image" Target="media/image600.png"/><Relationship Id="rId1230" Type="http://schemas.openxmlformats.org/officeDocument/2006/relationships/image" Target="media/image1146.png"/><Relationship Id="rId1328" Type="http://schemas.openxmlformats.org/officeDocument/2006/relationships/image" Target="media/image1244.png"/><Relationship Id="rId337" Type="http://schemas.openxmlformats.org/officeDocument/2006/relationships/image" Target="media/image273.png"/><Relationship Id="rId891" Type="http://schemas.openxmlformats.org/officeDocument/2006/relationships/image" Target="media/image807.png"/><Relationship Id="rId905" Type="http://schemas.openxmlformats.org/officeDocument/2006/relationships/image" Target="media/image821.png"/><Relationship Id="rId989" Type="http://schemas.openxmlformats.org/officeDocument/2006/relationships/image" Target="media/image905.png"/><Relationship Id="rId34" Type="http://schemas.openxmlformats.org/officeDocument/2006/relationships/image" Target="media/image22.png"/><Relationship Id="rId544" Type="http://schemas.openxmlformats.org/officeDocument/2006/relationships/image" Target="media/image460.png"/><Relationship Id="rId751" Type="http://schemas.openxmlformats.org/officeDocument/2006/relationships/image" Target="media/image667.png"/><Relationship Id="rId849" Type="http://schemas.openxmlformats.org/officeDocument/2006/relationships/image" Target="media/image765.png"/><Relationship Id="rId1174" Type="http://schemas.openxmlformats.org/officeDocument/2006/relationships/image" Target="media/image1090.png"/><Relationship Id="rId1381" Type="http://schemas.openxmlformats.org/officeDocument/2006/relationships/image" Target="media/image1296.png"/><Relationship Id="rId183" Type="http://schemas.openxmlformats.org/officeDocument/2006/relationships/image" Target="media/image132.png"/><Relationship Id="rId390" Type="http://schemas.openxmlformats.org/officeDocument/2006/relationships/image" Target="media/image326.png"/><Relationship Id="rId404" Type="http://schemas.openxmlformats.org/officeDocument/2006/relationships/image" Target="media/image340.png"/><Relationship Id="rId611" Type="http://schemas.openxmlformats.org/officeDocument/2006/relationships/image" Target="media/image527.png"/><Relationship Id="rId1034" Type="http://schemas.openxmlformats.org/officeDocument/2006/relationships/image" Target="media/image950.png"/><Relationship Id="rId1241" Type="http://schemas.openxmlformats.org/officeDocument/2006/relationships/image" Target="media/image1157.png"/><Relationship Id="rId1339" Type="http://schemas.openxmlformats.org/officeDocument/2006/relationships/image" Target="media/image1255.png"/><Relationship Id="rId250" Type="http://schemas.openxmlformats.org/officeDocument/2006/relationships/image" Target="media/image186.png"/><Relationship Id="rId488" Type="http://schemas.openxmlformats.org/officeDocument/2006/relationships/image" Target="media/image404.png"/><Relationship Id="rId695" Type="http://schemas.openxmlformats.org/officeDocument/2006/relationships/image" Target="media/image611.png"/><Relationship Id="rId709" Type="http://schemas.openxmlformats.org/officeDocument/2006/relationships/image" Target="media/image625.png"/><Relationship Id="rId916" Type="http://schemas.openxmlformats.org/officeDocument/2006/relationships/image" Target="media/image832.png"/><Relationship Id="rId1101" Type="http://schemas.openxmlformats.org/officeDocument/2006/relationships/image" Target="media/image1017.png"/><Relationship Id="rId45" Type="http://schemas.openxmlformats.org/officeDocument/2006/relationships/image" Target="media/image30.jpeg"/><Relationship Id="rId110" Type="http://schemas.openxmlformats.org/officeDocument/2006/relationships/image" Target="media/image90.jpg"/><Relationship Id="rId348" Type="http://schemas.openxmlformats.org/officeDocument/2006/relationships/image" Target="media/image284.png"/><Relationship Id="rId555" Type="http://schemas.openxmlformats.org/officeDocument/2006/relationships/image" Target="media/image471.png"/><Relationship Id="rId762" Type="http://schemas.openxmlformats.org/officeDocument/2006/relationships/image" Target="media/image678.png"/><Relationship Id="rId1185" Type="http://schemas.openxmlformats.org/officeDocument/2006/relationships/image" Target="media/image1101.png"/><Relationship Id="rId1392" Type="http://schemas.openxmlformats.org/officeDocument/2006/relationships/image" Target="media/image1307.png"/><Relationship Id="rId1406" Type="http://schemas.openxmlformats.org/officeDocument/2006/relationships/hyperlink" Target="http://www.iterativemapreduce.org/" TargetMode="External"/><Relationship Id="rId194" Type="http://schemas.openxmlformats.org/officeDocument/2006/relationships/hyperlink" Target="http://kb.iu.edu/data/bbsn.html" TargetMode="External"/><Relationship Id="rId208" Type="http://schemas.openxmlformats.org/officeDocument/2006/relationships/image" Target="media/image144.png"/><Relationship Id="rId415" Type="http://schemas.openxmlformats.org/officeDocument/2006/relationships/image" Target="media/image351.png"/><Relationship Id="rId622" Type="http://schemas.openxmlformats.org/officeDocument/2006/relationships/image" Target="media/image538.png"/><Relationship Id="rId1045" Type="http://schemas.openxmlformats.org/officeDocument/2006/relationships/image" Target="media/image961.png"/><Relationship Id="rId1252" Type="http://schemas.openxmlformats.org/officeDocument/2006/relationships/image" Target="media/image1168.png"/><Relationship Id="rId261" Type="http://schemas.openxmlformats.org/officeDocument/2006/relationships/image" Target="media/image197.png"/><Relationship Id="rId499" Type="http://schemas.openxmlformats.org/officeDocument/2006/relationships/image" Target="media/image415.png"/><Relationship Id="rId927" Type="http://schemas.openxmlformats.org/officeDocument/2006/relationships/image" Target="media/image843.png"/><Relationship Id="rId1112" Type="http://schemas.openxmlformats.org/officeDocument/2006/relationships/image" Target="media/image1028.png"/><Relationship Id="rId56" Type="http://schemas.openxmlformats.org/officeDocument/2006/relationships/image" Target="media/image40.jpeg"/><Relationship Id="rId359" Type="http://schemas.openxmlformats.org/officeDocument/2006/relationships/image" Target="media/image295.png"/><Relationship Id="rId566" Type="http://schemas.openxmlformats.org/officeDocument/2006/relationships/image" Target="media/image482.png"/><Relationship Id="rId773" Type="http://schemas.openxmlformats.org/officeDocument/2006/relationships/image" Target="media/image689.png"/><Relationship Id="rId1196" Type="http://schemas.openxmlformats.org/officeDocument/2006/relationships/image" Target="media/image1112.png"/><Relationship Id="rId121" Type="http://schemas.openxmlformats.org/officeDocument/2006/relationships/image" Target="media/image101.jpg"/><Relationship Id="rId219" Type="http://schemas.openxmlformats.org/officeDocument/2006/relationships/image" Target="media/image155.png"/><Relationship Id="rId426" Type="http://schemas.openxmlformats.org/officeDocument/2006/relationships/image" Target="media/image362.png"/><Relationship Id="rId633" Type="http://schemas.openxmlformats.org/officeDocument/2006/relationships/image" Target="media/image549.png"/><Relationship Id="rId980" Type="http://schemas.openxmlformats.org/officeDocument/2006/relationships/image" Target="media/image896.png"/><Relationship Id="rId1056" Type="http://schemas.openxmlformats.org/officeDocument/2006/relationships/image" Target="media/image972.png"/><Relationship Id="rId1263" Type="http://schemas.openxmlformats.org/officeDocument/2006/relationships/image" Target="media/image1179.png"/><Relationship Id="rId840" Type="http://schemas.openxmlformats.org/officeDocument/2006/relationships/image" Target="media/image756.png"/><Relationship Id="rId938" Type="http://schemas.openxmlformats.org/officeDocument/2006/relationships/image" Target="media/image854.png"/><Relationship Id="rId67" Type="http://schemas.openxmlformats.org/officeDocument/2006/relationships/image" Target="media/image49.jpeg"/><Relationship Id="rId272" Type="http://schemas.openxmlformats.org/officeDocument/2006/relationships/image" Target="media/image208.png"/><Relationship Id="rId577" Type="http://schemas.openxmlformats.org/officeDocument/2006/relationships/image" Target="media/image493.png"/><Relationship Id="rId700" Type="http://schemas.openxmlformats.org/officeDocument/2006/relationships/image" Target="media/image616.png"/><Relationship Id="rId1123" Type="http://schemas.openxmlformats.org/officeDocument/2006/relationships/image" Target="media/image1039.png"/><Relationship Id="rId1330" Type="http://schemas.openxmlformats.org/officeDocument/2006/relationships/image" Target="media/image1246.png"/><Relationship Id="rId132" Type="http://schemas.openxmlformats.org/officeDocument/2006/relationships/image" Target="media/image112.png"/><Relationship Id="rId784" Type="http://schemas.openxmlformats.org/officeDocument/2006/relationships/image" Target="media/image700.png"/><Relationship Id="rId991" Type="http://schemas.openxmlformats.org/officeDocument/2006/relationships/image" Target="media/image907.png"/><Relationship Id="rId1067" Type="http://schemas.openxmlformats.org/officeDocument/2006/relationships/image" Target="media/image983.png"/><Relationship Id="rId437" Type="http://schemas.openxmlformats.org/officeDocument/2006/relationships/image" Target="media/image373.png"/><Relationship Id="rId644" Type="http://schemas.openxmlformats.org/officeDocument/2006/relationships/image" Target="media/image560.png"/><Relationship Id="rId851" Type="http://schemas.openxmlformats.org/officeDocument/2006/relationships/image" Target="media/image767.png"/><Relationship Id="rId1274" Type="http://schemas.openxmlformats.org/officeDocument/2006/relationships/image" Target="media/image1190.png"/><Relationship Id="rId283" Type="http://schemas.openxmlformats.org/officeDocument/2006/relationships/image" Target="media/image219.png"/><Relationship Id="rId490" Type="http://schemas.openxmlformats.org/officeDocument/2006/relationships/image" Target="media/image406.png"/><Relationship Id="rId504" Type="http://schemas.openxmlformats.org/officeDocument/2006/relationships/image" Target="media/image420.png"/><Relationship Id="rId711" Type="http://schemas.openxmlformats.org/officeDocument/2006/relationships/image" Target="media/image627.png"/><Relationship Id="rId949" Type="http://schemas.openxmlformats.org/officeDocument/2006/relationships/image" Target="media/image865.png"/><Relationship Id="rId1134" Type="http://schemas.openxmlformats.org/officeDocument/2006/relationships/image" Target="media/image1050.png"/><Relationship Id="rId1341" Type="http://schemas.openxmlformats.org/officeDocument/2006/relationships/image" Target="media/image1257.png"/><Relationship Id="rId78" Type="http://schemas.openxmlformats.org/officeDocument/2006/relationships/image" Target="media/image59.jpeg"/><Relationship Id="rId143" Type="http://schemas.openxmlformats.org/officeDocument/2006/relationships/hyperlink" Target="http://jsr311.dev.java.net/" TargetMode="External"/><Relationship Id="rId350" Type="http://schemas.openxmlformats.org/officeDocument/2006/relationships/image" Target="media/image286.png"/><Relationship Id="rId588" Type="http://schemas.openxmlformats.org/officeDocument/2006/relationships/image" Target="media/image504.png"/><Relationship Id="rId795" Type="http://schemas.openxmlformats.org/officeDocument/2006/relationships/image" Target="media/image711.png"/><Relationship Id="rId809" Type="http://schemas.openxmlformats.org/officeDocument/2006/relationships/image" Target="media/image725.png"/><Relationship Id="rId1201" Type="http://schemas.openxmlformats.org/officeDocument/2006/relationships/image" Target="media/image1117.png"/><Relationship Id="rId9" Type="http://schemas.openxmlformats.org/officeDocument/2006/relationships/image" Target="media/image1.png"/><Relationship Id="rId210" Type="http://schemas.openxmlformats.org/officeDocument/2006/relationships/image" Target="media/image146.png"/><Relationship Id="rId448" Type="http://schemas.openxmlformats.org/officeDocument/2006/relationships/image" Target="media/image3640.png"/><Relationship Id="rId655" Type="http://schemas.openxmlformats.org/officeDocument/2006/relationships/image" Target="media/image571.png"/><Relationship Id="rId862" Type="http://schemas.openxmlformats.org/officeDocument/2006/relationships/image" Target="media/image778.png"/><Relationship Id="rId1078" Type="http://schemas.openxmlformats.org/officeDocument/2006/relationships/image" Target="media/image994.png"/><Relationship Id="rId1285" Type="http://schemas.openxmlformats.org/officeDocument/2006/relationships/image" Target="media/image1201.png"/><Relationship Id="rId294" Type="http://schemas.openxmlformats.org/officeDocument/2006/relationships/image" Target="media/image230.png"/><Relationship Id="rId308" Type="http://schemas.openxmlformats.org/officeDocument/2006/relationships/image" Target="media/image244.png"/><Relationship Id="rId515" Type="http://schemas.openxmlformats.org/officeDocument/2006/relationships/image" Target="media/image431.png"/><Relationship Id="rId722" Type="http://schemas.openxmlformats.org/officeDocument/2006/relationships/image" Target="media/image638.png"/><Relationship Id="rId1145" Type="http://schemas.openxmlformats.org/officeDocument/2006/relationships/image" Target="media/image1061.png"/><Relationship Id="rId1352" Type="http://schemas.openxmlformats.org/officeDocument/2006/relationships/image" Target="media/image1268.png"/><Relationship Id="rId89" Type="http://schemas.openxmlformats.org/officeDocument/2006/relationships/image" Target="media/image70.png"/><Relationship Id="rId154" Type="http://schemas.openxmlformats.org/officeDocument/2006/relationships/hyperlink" Target="http://en.wikipedia.org/wiki/VP8" TargetMode="External"/><Relationship Id="rId361" Type="http://schemas.openxmlformats.org/officeDocument/2006/relationships/image" Target="media/image297.png"/><Relationship Id="rId599" Type="http://schemas.openxmlformats.org/officeDocument/2006/relationships/image" Target="media/image515.png"/><Relationship Id="rId1005" Type="http://schemas.openxmlformats.org/officeDocument/2006/relationships/image" Target="media/image921.png"/><Relationship Id="rId1212" Type="http://schemas.openxmlformats.org/officeDocument/2006/relationships/image" Target="media/image1128.png"/><Relationship Id="rId459" Type="http://schemas.openxmlformats.org/officeDocument/2006/relationships/image" Target="media/image375.png"/><Relationship Id="rId666" Type="http://schemas.openxmlformats.org/officeDocument/2006/relationships/image" Target="media/image582.png"/><Relationship Id="rId873" Type="http://schemas.openxmlformats.org/officeDocument/2006/relationships/image" Target="media/image789.png"/><Relationship Id="rId1089" Type="http://schemas.openxmlformats.org/officeDocument/2006/relationships/image" Target="media/image1005.png"/><Relationship Id="rId1296" Type="http://schemas.openxmlformats.org/officeDocument/2006/relationships/image" Target="media/image1212.png"/><Relationship Id="rId16" Type="http://schemas.openxmlformats.org/officeDocument/2006/relationships/image" Target="media/image7.jpeg"/><Relationship Id="rId221" Type="http://schemas.openxmlformats.org/officeDocument/2006/relationships/image" Target="media/image157.png"/><Relationship Id="rId319" Type="http://schemas.openxmlformats.org/officeDocument/2006/relationships/image" Target="media/image255.png"/><Relationship Id="rId526" Type="http://schemas.openxmlformats.org/officeDocument/2006/relationships/image" Target="media/image442.png"/><Relationship Id="rId1156" Type="http://schemas.openxmlformats.org/officeDocument/2006/relationships/image" Target="media/image1072.png"/><Relationship Id="rId1363" Type="http://schemas.openxmlformats.org/officeDocument/2006/relationships/image" Target="media/image1279.png"/><Relationship Id="rId733" Type="http://schemas.openxmlformats.org/officeDocument/2006/relationships/image" Target="media/image649.png"/><Relationship Id="rId940" Type="http://schemas.openxmlformats.org/officeDocument/2006/relationships/image" Target="media/image856.png"/><Relationship Id="rId1016" Type="http://schemas.openxmlformats.org/officeDocument/2006/relationships/image" Target="media/image932.png"/><Relationship Id="rId165" Type="http://schemas.openxmlformats.org/officeDocument/2006/relationships/hyperlink" Target="http://en.wikipedia.org/wiki/Chromium_(web_browser)" TargetMode="External"/><Relationship Id="rId372" Type="http://schemas.openxmlformats.org/officeDocument/2006/relationships/image" Target="media/image308.png"/><Relationship Id="rId677" Type="http://schemas.openxmlformats.org/officeDocument/2006/relationships/image" Target="media/image593.png"/><Relationship Id="rId800" Type="http://schemas.openxmlformats.org/officeDocument/2006/relationships/image" Target="media/image716.png"/><Relationship Id="rId1223" Type="http://schemas.openxmlformats.org/officeDocument/2006/relationships/image" Target="media/image1139.png"/><Relationship Id="rId232" Type="http://schemas.openxmlformats.org/officeDocument/2006/relationships/image" Target="media/image168.png"/><Relationship Id="rId884" Type="http://schemas.openxmlformats.org/officeDocument/2006/relationships/image" Target="media/image800.png"/><Relationship Id="rId27" Type="http://schemas.openxmlformats.org/officeDocument/2006/relationships/image" Target="media/image16.jpeg"/><Relationship Id="rId537" Type="http://schemas.openxmlformats.org/officeDocument/2006/relationships/image" Target="media/image453.png"/><Relationship Id="rId744" Type="http://schemas.openxmlformats.org/officeDocument/2006/relationships/image" Target="media/image660.png"/><Relationship Id="rId951" Type="http://schemas.openxmlformats.org/officeDocument/2006/relationships/image" Target="media/image867.png"/><Relationship Id="rId1167" Type="http://schemas.openxmlformats.org/officeDocument/2006/relationships/image" Target="media/image1083.png"/><Relationship Id="rId1374" Type="http://schemas.openxmlformats.org/officeDocument/2006/relationships/image" Target="media/image1290.png"/><Relationship Id="rId80" Type="http://schemas.openxmlformats.org/officeDocument/2006/relationships/image" Target="media/image61.jpeg"/><Relationship Id="rId176" Type="http://schemas.openxmlformats.org/officeDocument/2006/relationships/image" Target="media/image128.png"/><Relationship Id="rId383" Type="http://schemas.openxmlformats.org/officeDocument/2006/relationships/image" Target="media/image319.png"/><Relationship Id="rId590" Type="http://schemas.openxmlformats.org/officeDocument/2006/relationships/image" Target="media/image506.png"/><Relationship Id="rId604" Type="http://schemas.openxmlformats.org/officeDocument/2006/relationships/image" Target="media/image520.png"/><Relationship Id="rId811" Type="http://schemas.openxmlformats.org/officeDocument/2006/relationships/image" Target="media/image727.png"/><Relationship Id="rId1027" Type="http://schemas.openxmlformats.org/officeDocument/2006/relationships/image" Target="media/image943.png"/><Relationship Id="rId1234" Type="http://schemas.openxmlformats.org/officeDocument/2006/relationships/image" Target="media/image1150.png"/><Relationship Id="rId243" Type="http://schemas.openxmlformats.org/officeDocument/2006/relationships/image" Target="media/image179.png"/><Relationship Id="rId450" Type="http://schemas.openxmlformats.org/officeDocument/2006/relationships/image" Target="media/image3660.png"/><Relationship Id="rId688" Type="http://schemas.openxmlformats.org/officeDocument/2006/relationships/image" Target="media/image604.png"/><Relationship Id="rId895" Type="http://schemas.openxmlformats.org/officeDocument/2006/relationships/image" Target="media/image811.png"/><Relationship Id="rId909" Type="http://schemas.openxmlformats.org/officeDocument/2006/relationships/image" Target="media/image825.png"/><Relationship Id="rId1080" Type="http://schemas.openxmlformats.org/officeDocument/2006/relationships/image" Target="media/image996.png"/><Relationship Id="rId1301" Type="http://schemas.openxmlformats.org/officeDocument/2006/relationships/image" Target="media/image1217.png"/><Relationship Id="rId38" Type="http://schemas.openxmlformats.org/officeDocument/2006/relationships/image" Target="media/image26.jpeg"/><Relationship Id="rId103" Type="http://schemas.openxmlformats.org/officeDocument/2006/relationships/image" Target="media/image83.jpeg"/><Relationship Id="rId310" Type="http://schemas.openxmlformats.org/officeDocument/2006/relationships/image" Target="media/image246.png"/><Relationship Id="rId548" Type="http://schemas.openxmlformats.org/officeDocument/2006/relationships/image" Target="media/image464.png"/><Relationship Id="rId755" Type="http://schemas.openxmlformats.org/officeDocument/2006/relationships/image" Target="media/image671.png"/><Relationship Id="rId962" Type="http://schemas.openxmlformats.org/officeDocument/2006/relationships/image" Target="media/image878.png"/><Relationship Id="rId1178" Type="http://schemas.openxmlformats.org/officeDocument/2006/relationships/image" Target="media/image1094.png"/><Relationship Id="rId1385" Type="http://schemas.openxmlformats.org/officeDocument/2006/relationships/image" Target="media/image1300.png"/><Relationship Id="rId91" Type="http://schemas.openxmlformats.org/officeDocument/2006/relationships/image" Target="media/image72.png"/><Relationship Id="rId187" Type="http://schemas.openxmlformats.org/officeDocument/2006/relationships/image" Target="media/image134.png"/><Relationship Id="rId394" Type="http://schemas.openxmlformats.org/officeDocument/2006/relationships/image" Target="media/image330.png"/><Relationship Id="rId408" Type="http://schemas.openxmlformats.org/officeDocument/2006/relationships/image" Target="media/image344.png"/><Relationship Id="rId615" Type="http://schemas.openxmlformats.org/officeDocument/2006/relationships/image" Target="media/image531.png"/><Relationship Id="rId822" Type="http://schemas.openxmlformats.org/officeDocument/2006/relationships/image" Target="media/image738.png"/><Relationship Id="rId1038" Type="http://schemas.openxmlformats.org/officeDocument/2006/relationships/image" Target="media/image954.png"/><Relationship Id="rId1245" Type="http://schemas.openxmlformats.org/officeDocument/2006/relationships/image" Target="media/image1161.png"/><Relationship Id="rId254" Type="http://schemas.openxmlformats.org/officeDocument/2006/relationships/image" Target="media/image190.png"/><Relationship Id="rId699" Type="http://schemas.openxmlformats.org/officeDocument/2006/relationships/image" Target="media/image615.png"/><Relationship Id="rId1091" Type="http://schemas.openxmlformats.org/officeDocument/2006/relationships/image" Target="media/image1007.png"/><Relationship Id="rId1105" Type="http://schemas.openxmlformats.org/officeDocument/2006/relationships/image" Target="media/image1021.png"/><Relationship Id="rId1312" Type="http://schemas.openxmlformats.org/officeDocument/2006/relationships/image" Target="media/image1228.png"/><Relationship Id="rId49" Type="http://schemas.openxmlformats.org/officeDocument/2006/relationships/image" Target="media/image33.jpeg"/><Relationship Id="rId114" Type="http://schemas.openxmlformats.org/officeDocument/2006/relationships/image" Target="media/image94.jpg"/><Relationship Id="rId461" Type="http://schemas.openxmlformats.org/officeDocument/2006/relationships/image" Target="media/image377.png"/><Relationship Id="rId559" Type="http://schemas.openxmlformats.org/officeDocument/2006/relationships/image" Target="media/image475.png"/><Relationship Id="rId766" Type="http://schemas.openxmlformats.org/officeDocument/2006/relationships/image" Target="media/image682.png"/><Relationship Id="rId1189" Type="http://schemas.openxmlformats.org/officeDocument/2006/relationships/image" Target="media/image1105.png"/><Relationship Id="rId1396" Type="http://schemas.openxmlformats.org/officeDocument/2006/relationships/image" Target="media/image1311.png"/><Relationship Id="rId198" Type="http://schemas.openxmlformats.org/officeDocument/2006/relationships/chart" Target="charts/chart2.xml"/><Relationship Id="rId321" Type="http://schemas.openxmlformats.org/officeDocument/2006/relationships/image" Target="media/image257.png"/><Relationship Id="rId419" Type="http://schemas.openxmlformats.org/officeDocument/2006/relationships/image" Target="media/image355.png"/><Relationship Id="rId626" Type="http://schemas.openxmlformats.org/officeDocument/2006/relationships/image" Target="media/image542.png"/><Relationship Id="rId973" Type="http://schemas.openxmlformats.org/officeDocument/2006/relationships/image" Target="media/image889.png"/><Relationship Id="rId1049" Type="http://schemas.openxmlformats.org/officeDocument/2006/relationships/image" Target="media/image965.png"/><Relationship Id="rId1256" Type="http://schemas.openxmlformats.org/officeDocument/2006/relationships/image" Target="media/image1172.png"/><Relationship Id="rId833" Type="http://schemas.openxmlformats.org/officeDocument/2006/relationships/image" Target="media/image749.png"/><Relationship Id="rId1116" Type="http://schemas.openxmlformats.org/officeDocument/2006/relationships/image" Target="media/image1032.png"/><Relationship Id="rId265" Type="http://schemas.openxmlformats.org/officeDocument/2006/relationships/image" Target="media/image201.png"/><Relationship Id="rId472" Type="http://schemas.openxmlformats.org/officeDocument/2006/relationships/image" Target="media/image388.png"/><Relationship Id="rId900" Type="http://schemas.openxmlformats.org/officeDocument/2006/relationships/image" Target="media/image816.png"/><Relationship Id="rId1323" Type="http://schemas.openxmlformats.org/officeDocument/2006/relationships/image" Target="media/image1239.png"/><Relationship Id="rId125" Type="http://schemas.openxmlformats.org/officeDocument/2006/relationships/image" Target="media/image105.jpg"/><Relationship Id="rId332" Type="http://schemas.openxmlformats.org/officeDocument/2006/relationships/image" Target="media/image268.png"/><Relationship Id="rId777" Type="http://schemas.openxmlformats.org/officeDocument/2006/relationships/image" Target="media/image693.png"/><Relationship Id="rId984" Type="http://schemas.openxmlformats.org/officeDocument/2006/relationships/image" Target="media/image900.png"/><Relationship Id="rId637" Type="http://schemas.openxmlformats.org/officeDocument/2006/relationships/image" Target="media/image553.png"/><Relationship Id="rId844" Type="http://schemas.openxmlformats.org/officeDocument/2006/relationships/image" Target="media/image760.png"/><Relationship Id="rId1267" Type="http://schemas.openxmlformats.org/officeDocument/2006/relationships/image" Target="media/image1183.png"/><Relationship Id="rId276" Type="http://schemas.openxmlformats.org/officeDocument/2006/relationships/image" Target="media/image212.png"/><Relationship Id="rId483" Type="http://schemas.openxmlformats.org/officeDocument/2006/relationships/image" Target="media/image399.png"/><Relationship Id="rId690" Type="http://schemas.openxmlformats.org/officeDocument/2006/relationships/image" Target="media/image606.png"/><Relationship Id="rId704" Type="http://schemas.openxmlformats.org/officeDocument/2006/relationships/image" Target="media/image620.png"/><Relationship Id="rId911" Type="http://schemas.openxmlformats.org/officeDocument/2006/relationships/image" Target="media/image827.png"/><Relationship Id="rId1127" Type="http://schemas.openxmlformats.org/officeDocument/2006/relationships/image" Target="media/image1043.png"/><Relationship Id="rId1334" Type="http://schemas.openxmlformats.org/officeDocument/2006/relationships/image" Target="media/image1250.png"/><Relationship Id="rId40" Type="http://schemas.openxmlformats.org/officeDocument/2006/relationships/image" Target="media/image28.jpeg"/><Relationship Id="rId136" Type="http://schemas.openxmlformats.org/officeDocument/2006/relationships/hyperlink" Target="http://www.naradabrokering.org/software.htm" TargetMode="External"/><Relationship Id="rId343" Type="http://schemas.openxmlformats.org/officeDocument/2006/relationships/image" Target="media/image279.png"/><Relationship Id="rId550" Type="http://schemas.openxmlformats.org/officeDocument/2006/relationships/image" Target="media/image466.png"/><Relationship Id="rId788" Type="http://schemas.openxmlformats.org/officeDocument/2006/relationships/image" Target="media/image704.png"/><Relationship Id="rId995" Type="http://schemas.openxmlformats.org/officeDocument/2006/relationships/image" Target="media/image911.png"/><Relationship Id="rId1180" Type="http://schemas.openxmlformats.org/officeDocument/2006/relationships/image" Target="media/image1096.png"/><Relationship Id="rId1401" Type="http://schemas.openxmlformats.org/officeDocument/2006/relationships/image" Target="media/image1313.png"/><Relationship Id="rId203" Type="http://schemas.openxmlformats.org/officeDocument/2006/relationships/image" Target="media/image139.png"/><Relationship Id="rId648" Type="http://schemas.openxmlformats.org/officeDocument/2006/relationships/image" Target="media/image564.png"/><Relationship Id="rId855" Type="http://schemas.openxmlformats.org/officeDocument/2006/relationships/image" Target="media/image771.png"/><Relationship Id="rId1040" Type="http://schemas.openxmlformats.org/officeDocument/2006/relationships/image" Target="media/image956.png"/><Relationship Id="rId1278" Type="http://schemas.openxmlformats.org/officeDocument/2006/relationships/image" Target="media/image1194.png"/><Relationship Id="rId287" Type="http://schemas.openxmlformats.org/officeDocument/2006/relationships/image" Target="media/image223.png"/><Relationship Id="rId410" Type="http://schemas.openxmlformats.org/officeDocument/2006/relationships/image" Target="media/image346.png"/><Relationship Id="rId494" Type="http://schemas.openxmlformats.org/officeDocument/2006/relationships/image" Target="media/image410.png"/><Relationship Id="rId508" Type="http://schemas.openxmlformats.org/officeDocument/2006/relationships/image" Target="media/image424.png"/><Relationship Id="rId715" Type="http://schemas.openxmlformats.org/officeDocument/2006/relationships/image" Target="media/image631.png"/><Relationship Id="rId922" Type="http://schemas.openxmlformats.org/officeDocument/2006/relationships/image" Target="media/image838.png"/><Relationship Id="rId1138" Type="http://schemas.openxmlformats.org/officeDocument/2006/relationships/image" Target="media/image1054.png"/><Relationship Id="rId1345" Type="http://schemas.openxmlformats.org/officeDocument/2006/relationships/image" Target="media/image1261.png"/><Relationship Id="rId147" Type="http://schemas.openxmlformats.org/officeDocument/2006/relationships/hyperlink" Target="http://localhost:8080/sensorcloud/restful-services/sgxservice/getSensors/properties" TargetMode="External"/><Relationship Id="rId354" Type="http://schemas.openxmlformats.org/officeDocument/2006/relationships/image" Target="media/image290.png"/><Relationship Id="rId799" Type="http://schemas.openxmlformats.org/officeDocument/2006/relationships/image" Target="media/image715.png"/><Relationship Id="rId1191" Type="http://schemas.openxmlformats.org/officeDocument/2006/relationships/image" Target="media/image1107.png"/><Relationship Id="rId1205" Type="http://schemas.openxmlformats.org/officeDocument/2006/relationships/image" Target="media/image1121.png"/><Relationship Id="rId51" Type="http://schemas.openxmlformats.org/officeDocument/2006/relationships/image" Target="media/image35.jpeg"/><Relationship Id="rId561" Type="http://schemas.openxmlformats.org/officeDocument/2006/relationships/image" Target="media/image477.png"/><Relationship Id="rId659" Type="http://schemas.openxmlformats.org/officeDocument/2006/relationships/image" Target="media/image575.png"/><Relationship Id="rId866" Type="http://schemas.openxmlformats.org/officeDocument/2006/relationships/image" Target="media/image782.png"/><Relationship Id="rId1289" Type="http://schemas.openxmlformats.org/officeDocument/2006/relationships/image" Target="media/image1205.png"/><Relationship Id="rId214" Type="http://schemas.openxmlformats.org/officeDocument/2006/relationships/image" Target="media/image150.png"/><Relationship Id="rId298" Type="http://schemas.openxmlformats.org/officeDocument/2006/relationships/image" Target="media/image234.png"/><Relationship Id="rId421" Type="http://schemas.openxmlformats.org/officeDocument/2006/relationships/image" Target="media/image357.png"/><Relationship Id="rId519" Type="http://schemas.openxmlformats.org/officeDocument/2006/relationships/image" Target="media/image435.png"/><Relationship Id="rId1051" Type="http://schemas.openxmlformats.org/officeDocument/2006/relationships/image" Target="media/image967.png"/><Relationship Id="rId1149" Type="http://schemas.openxmlformats.org/officeDocument/2006/relationships/image" Target="media/image1065.png"/><Relationship Id="rId1356" Type="http://schemas.openxmlformats.org/officeDocument/2006/relationships/image" Target="media/image1272.png"/><Relationship Id="rId158" Type="http://schemas.openxmlformats.org/officeDocument/2006/relationships/hyperlink" Target="http://en.wikipedia.org/wiki/Internet_Explorer" TargetMode="External"/><Relationship Id="rId726" Type="http://schemas.openxmlformats.org/officeDocument/2006/relationships/image" Target="media/image642.png"/><Relationship Id="rId933" Type="http://schemas.openxmlformats.org/officeDocument/2006/relationships/image" Target="media/image849.png"/><Relationship Id="rId1009" Type="http://schemas.openxmlformats.org/officeDocument/2006/relationships/image" Target="media/image925.png"/><Relationship Id="rId62" Type="http://schemas.openxmlformats.org/officeDocument/2006/relationships/image" Target="media/image46.jpeg"/><Relationship Id="rId365" Type="http://schemas.openxmlformats.org/officeDocument/2006/relationships/image" Target="media/image301.png"/><Relationship Id="rId572" Type="http://schemas.openxmlformats.org/officeDocument/2006/relationships/image" Target="media/image488.png"/><Relationship Id="rId1216" Type="http://schemas.openxmlformats.org/officeDocument/2006/relationships/image" Target="media/image1132.png"/><Relationship Id="rId225" Type="http://schemas.openxmlformats.org/officeDocument/2006/relationships/image" Target="media/image161.png"/><Relationship Id="rId432" Type="http://schemas.openxmlformats.org/officeDocument/2006/relationships/image" Target="media/image368.png"/><Relationship Id="rId877" Type="http://schemas.openxmlformats.org/officeDocument/2006/relationships/image" Target="media/image793.png"/><Relationship Id="rId1062" Type="http://schemas.openxmlformats.org/officeDocument/2006/relationships/image" Target="media/image978.png"/><Relationship Id="rId737" Type="http://schemas.openxmlformats.org/officeDocument/2006/relationships/image" Target="media/image653.png"/><Relationship Id="rId944" Type="http://schemas.openxmlformats.org/officeDocument/2006/relationships/image" Target="media/image860.png"/><Relationship Id="rId1367" Type="http://schemas.openxmlformats.org/officeDocument/2006/relationships/image" Target="media/image1283.png"/><Relationship Id="rId73" Type="http://schemas.openxmlformats.org/officeDocument/2006/relationships/image" Target="media/image54.jpeg"/><Relationship Id="rId169" Type="http://schemas.openxmlformats.org/officeDocument/2006/relationships/hyperlink" Target="http://en.wikipedia.org/wiki/Opera_(web_browser)" TargetMode="External"/><Relationship Id="rId376" Type="http://schemas.openxmlformats.org/officeDocument/2006/relationships/image" Target="media/image312.png"/><Relationship Id="rId583" Type="http://schemas.openxmlformats.org/officeDocument/2006/relationships/image" Target="media/image499.png"/><Relationship Id="rId790" Type="http://schemas.openxmlformats.org/officeDocument/2006/relationships/image" Target="media/image706.png"/><Relationship Id="rId804" Type="http://schemas.openxmlformats.org/officeDocument/2006/relationships/image" Target="media/image720.png"/><Relationship Id="rId1227" Type="http://schemas.openxmlformats.org/officeDocument/2006/relationships/image" Target="media/image1143.png"/><Relationship Id="rId4" Type="http://schemas.microsoft.com/office/2007/relationships/stylesWithEffects" Target="stylesWithEffects.xml"/><Relationship Id="rId236" Type="http://schemas.openxmlformats.org/officeDocument/2006/relationships/image" Target="media/image172.png"/><Relationship Id="rId443" Type="http://schemas.openxmlformats.org/officeDocument/2006/relationships/image" Target="media/image3590.png"/><Relationship Id="rId650" Type="http://schemas.openxmlformats.org/officeDocument/2006/relationships/image" Target="media/image566.png"/><Relationship Id="rId888" Type="http://schemas.openxmlformats.org/officeDocument/2006/relationships/image" Target="media/image804.png"/><Relationship Id="rId1073" Type="http://schemas.openxmlformats.org/officeDocument/2006/relationships/image" Target="media/image989.png"/><Relationship Id="rId1280" Type="http://schemas.openxmlformats.org/officeDocument/2006/relationships/image" Target="media/image1196.png"/><Relationship Id="rId303" Type="http://schemas.openxmlformats.org/officeDocument/2006/relationships/image" Target="media/image239.png"/><Relationship Id="rId748" Type="http://schemas.openxmlformats.org/officeDocument/2006/relationships/image" Target="media/image664.png"/><Relationship Id="rId955" Type="http://schemas.openxmlformats.org/officeDocument/2006/relationships/image" Target="media/image871.png"/><Relationship Id="rId1140" Type="http://schemas.openxmlformats.org/officeDocument/2006/relationships/image" Target="media/image1056.png"/><Relationship Id="rId1378" Type="http://schemas.openxmlformats.org/officeDocument/2006/relationships/image" Target="media/image1294.png"/><Relationship Id="rId84" Type="http://schemas.openxmlformats.org/officeDocument/2006/relationships/image" Target="media/image65.jpeg"/><Relationship Id="rId387" Type="http://schemas.openxmlformats.org/officeDocument/2006/relationships/image" Target="media/image323.png"/><Relationship Id="rId510" Type="http://schemas.openxmlformats.org/officeDocument/2006/relationships/image" Target="media/image426.png"/><Relationship Id="rId594" Type="http://schemas.openxmlformats.org/officeDocument/2006/relationships/image" Target="media/image510.png"/><Relationship Id="rId608" Type="http://schemas.openxmlformats.org/officeDocument/2006/relationships/image" Target="media/image524.png"/><Relationship Id="rId815" Type="http://schemas.openxmlformats.org/officeDocument/2006/relationships/image" Target="media/image731.png"/><Relationship Id="rId1238" Type="http://schemas.openxmlformats.org/officeDocument/2006/relationships/image" Target="media/image1154.png"/><Relationship Id="rId247" Type="http://schemas.openxmlformats.org/officeDocument/2006/relationships/image" Target="media/image183.png"/><Relationship Id="rId899" Type="http://schemas.openxmlformats.org/officeDocument/2006/relationships/image" Target="media/image815.png"/><Relationship Id="rId1000" Type="http://schemas.openxmlformats.org/officeDocument/2006/relationships/image" Target="media/image916.png"/><Relationship Id="rId1084" Type="http://schemas.openxmlformats.org/officeDocument/2006/relationships/image" Target="media/image1000.png"/><Relationship Id="rId1305" Type="http://schemas.openxmlformats.org/officeDocument/2006/relationships/image" Target="media/image1221.png"/><Relationship Id="rId107" Type="http://schemas.openxmlformats.org/officeDocument/2006/relationships/image" Target="media/image87.png"/><Relationship Id="rId454" Type="http://schemas.openxmlformats.org/officeDocument/2006/relationships/image" Target="media/image3700.png"/><Relationship Id="rId661" Type="http://schemas.openxmlformats.org/officeDocument/2006/relationships/image" Target="media/image577.png"/><Relationship Id="rId759" Type="http://schemas.openxmlformats.org/officeDocument/2006/relationships/image" Target="media/image675.png"/><Relationship Id="rId966" Type="http://schemas.openxmlformats.org/officeDocument/2006/relationships/image" Target="media/image882.png"/><Relationship Id="rId1291" Type="http://schemas.openxmlformats.org/officeDocument/2006/relationships/image" Target="media/image1207.png"/><Relationship Id="rId1389" Type="http://schemas.openxmlformats.org/officeDocument/2006/relationships/image" Target="media/image1304.png"/><Relationship Id="rId11" Type="http://schemas.openxmlformats.org/officeDocument/2006/relationships/image" Target="media/image3.png"/><Relationship Id="rId314" Type="http://schemas.openxmlformats.org/officeDocument/2006/relationships/image" Target="media/image250.png"/><Relationship Id="rId398" Type="http://schemas.openxmlformats.org/officeDocument/2006/relationships/image" Target="media/image334.png"/><Relationship Id="rId521" Type="http://schemas.openxmlformats.org/officeDocument/2006/relationships/image" Target="media/image437.png"/><Relationship Id="rId619" Type="http://schemas.openxmlformats.org/officeDocument/2006/relationships/image" Target="media/image535.png"/><Relationship Id="rId1151" Type="http://schemas.openxmlformats.org/officeDocument/2006/relationships/image" Target="media/image1067.png"/><Relationship Id="rId1249" Type="http://schemas.openxmlformats.org/officeDocument/2006/relationships/image" Target="media/image1165.png"/><Relationship Id="rId95" Type="http://schemas.openxmlformats.org/officeDocument/2006/relationships/image" Target="media/image75.png"/><Relationship Id="rId160" Type="http://schemas.openxmlformats.org/officeDocument/2006/relationships/hyperlink" Target="http://en.wikipedia.org/wiki/Internet_Explorer_Mobile" TargetMode="External"/><Relationship Id="rId826" Type="http://schemas.openxmlformats.org/officeDocument/2006/relationships/image" Target="media/image742.png"/><Relationship Id="rId1011" Type="http://schemas.openxmlformats.org/officeDocument/2006/relationships/image" Target="media/image927.png"/><Relationship Id="rId1109" Type="http://schemas.openxmlformats.org/officeDocument/2006/relationships/image" Target="media/image1025.png"/><Relationship Id="rId258" Type="http://schemas.openxmlformats.org/officeDocument/2006/relationships/image" Target="media/image194.png"/><Relationship Id="rId465" Type="http://schemas.openxmlformats.org/officeDocument/2006/relationships/image" Target="media/image381.png"/><Relationship Id="rId672" Type="http://schemas.openxmlformats.org/officeDocument/2006/relationships/image" Target="media/image588.png"/><Relationship Id="rId1095" Type="http://schemas.openxmlformats.org/officeDocument/2006/relationships/image" Target="media/image1011.png"/><Relationship Id="rId1316" Type="http://schemas.openxmlformats.org/officeDocument/2006/relationships/image" Target="media/image1232.png"/><Relationship Id="rId22" Type="http://schemas.openxmlformats.org/officeDocument/2006/relationships/image" Target="media/image11.png"/><Relationship Id="rId118" Type="http://schemas.openxmlformats.org/officeDocument/2006/relationships/image" Target="media/image98.jpg"/><Relationship Id="rId325" Type="http://schemas.openxmlformats.org/officeDocument/2006/relationships/image" Target="media/image261.png"/><Relationship Id="rId532" Type="http://schemas.openxmlformats.org/officeDocument/2006/relationships/image" Target="media/image448.png"/><Relationship Id="rId977" Type="http://schemas.openxmlformats.org/officeDocument/2006/relationships/image" Target="media/image893.png"/><Relationship Id="rId1162" Type="http://schemas.openxmlformats.org/officeDocument/2006/relationships/image" Target="media/image1078.png"/><Relationship Id="rId171" Type="http://schemas.openxmlformats.org/officeDocument/2006/relationships/hyperlink" Target="http://en.wikipedia.org/wiki/Konqueror" TargetMode="External"/><Relationship Id="rId837" Type="http://schemas.openxmlformats.org/officeDocument/2006/relationships/image" Target="media/image753.png"/><Relationship Id="rId1022" Type="http://schemas.openxmlformats.org/officeDocument/2006/relationships/image" Target="media/image938.png"/><Relationship Id="rId269" Type="http://schemas.openxmlformats.org/officeDocument/2006/relationships/image" Target="media/image205.png"/><Relationship Id="rId476" Type="http://schemas.openxmlformats.org/officeDocument/2006/relationships/image" Target="media/image392.png"/><Relationship Id="rId683" Type="http://schemas.openxmlformats.org/officeDocument/2006/relationships/image" Target="media/image599.png"/><Relationship Id="rId890" Type="http://schemas.openxmlformats.org/officeDocument/2006/relationships/image" Target="media/image806.png"/><Relationship Id="rId904" Type="http://schemas.openxmlformats.org/officeDocument/2006/relationships/image" Target="media/image820.png"/><Relationship Id="rId1327" Type="http://schemas.openxmlformats.org/officeDocument/2006/relationships/image" Target="media/image1243.png"/><Relationship Id="rId33" Type="http://schemas.openxmlformats.org/officeDocument/2006/relationships/image" Target="media/image21.png"/><Relationship Id="rId129" Type="http://schemas.openxmlformats.org/officeDocument/2006/relationships/image" Target="media/image109.JPG"/><Relationship Id="rId336" Type="http://schemas.openxmlformats.org/officeDocument/2006/relationships/image" Target="media/image272.png"/><Relationship Id="rId543" Type="http://schemas.openxmlformats.org/officeDocument/2006/relationships/image" Target="media/image459.png"/><Relationship Id="rId988" Type="http://schemas.openxmlformats.org/officeDocument/2006/relationships/image" Target="media/image904.png"/><Relationship Id="rId1173" Type="http://schemas.openxmlformats.org/officeDocument/2006/relationships/image" Target="media/image1089.png"/><Relationship Id="rId1380" Type="http://schemas.openxmlformats.org/officeDocument/2006/relationships/hyperlink" Target="http://www.Naradabrokering.org/" TargetMode="External"/><Relationship Id="rId182" Type="http://schemas.openxmlformats.org/officeDocument/2006/relationships/image" Target="media/image131.png"/><Relationship Id="rId403" Type="http://schemas.openxmlformats.org/officeDocument/2006/relationships/image" Target="media/image339.png"/><Relationship Id="rId750" Type="http://schemas.openxmlformats.org/officeDocument/2006/relationships/image" Target="media/image666.png"/><Relationship Id="rId848" Type="http://schemas.openxmlformats.org/officeDocument/2006/relationships/image" Target="media/image764.png"/><Relationship Id="rId1033" Type="http://schemas.openxmlformats.org/officeDocument/2006/relationships/image" Target="media/image949.png"/><Relationship Id="rId487" Type="http://schemas.openxmlformats.org/officeDocument/2006/relationships/image" Target="media/image403.png"/><Relationship Id="rId610" Type="http://schemas.openxmlformats.org/officeDocument/2006/relationships/image" Target="media/image526.png"/><Relationship Id="rId694" Type="http://schemas.openxmlformats.org/officeDocument/2006/relationships/image" Target="media/image610.png"/><Relationship Id="rId708" Type="http://schemas.openxmlformats.org/officeDocument/2006/relationships/image" Target="media/image624.png"/><Relationship Id="rId915" Type="http://schemas.openxmlformats.org/officeDocument/2006/relationships/image" Target="media/image831.png"/><Relationship Id="rId1240" Type="http://schemas.openxmlformats.org/officeDocument/2006/relationships/image" Target="media/image1156.png"/><Relationship Id="rId1338" Type="http://schemas.openxmlformats.org/officeDocument/2006/relationships/image" Target="media/image1254.png"/><Relationship Id="rId347" Type="http://schemas.openxmlformats.org/officeDocument/2006/relationships/image" Target="media/image283.png"/><Relationship Id="rId999" Type="http://schemas.openxmlformats.org/officeDocument/2006/relationships/image" Target="media/image915.png"/><Relationship Id="rId1100" Type="http://schemas.openxmlformats.org/officeDocument/2006/relationships/image" Target="media/image1016.png"/><Relationship Id="rId1184" Type="http://schemas.openxmlformats.org/officeDocument/2006/relationships/image" Target="media/image1100.png"/><Relationship Id="rId1405" Type="http://schemas.openxmlformats.org/officeDocument/2006/relationships/image" Target="media/image1317.png"/><Relationship Id="rId44" Type="http://schemas.openxmlformats.org/officeDocument/2006/relationships/footer" Target="footer7.xml"/><Relationship Id="rId554" Type="http://schemas.openxmlformats.org/officeDocument/2006/relationships/image" Target="media/image470.png"/><Relationship Id="rId761" Type="http://schemas.openxmlformats.org/officeDocument/2006/relationships/image" Target="media/image677.png"/><Relationship Id="rId859" Type="http://schemas.openxmlformats.org/officeDocument/2006/relationships/image" Target="media/image775.png"/><Relationship Id="rId1391" Type="http://schemas.openxmlformats.org/officeDocument/2006/relationships/image" Target="media/image1306.png"/><Relationship Id="rId193" Type="http://schemas.openxmlformats.org/officeDocument/2006/relationships/hyperlink" Target="http://open.eucalyptus.com/participate/wiki/creating-image-existing-vm-centos" TargetMode="External"/><Relationship Id="rId207" Type="http://schemas.openxmlformats.org/officeDocument/2006/relationships/image" Target="media/image143.png"/><Relationship Id="rId414" Type="http://schemas.openxmlformats.org/officeDocument/2006/relationships/image" Target="media/image350.png"/><Relationship Id="rId498" Type="http://schemas.openxmlformats.org/officeDocument/2006/relationships/image" Target="media/image414.png"/><Relationship Id="rId621" Type="http://schemas.openxmlformats.org/officeDocument/2006/relationships/image" Target="media/image537.png"/><Relationship Id="rId1044" Type="http://schemas.openxmlformats.org/officeDocument/2006/relationships/image" Target="media/image960.png"/><Relationship Id="rId1251" Type="http://schemas.openxmlformats.org/officeDocument/2006/relationships/image" Target="media/image1167.png"/><Relationship Id="rId1349" Type="http://schemas.openxmlformats.org/officeDocument/2006/relationships/image" Target="media/image1265.png"/><Relationship Id="rId260" Type="http://schemas.openxmlformats.org/officeDocument/2006/relationships/image" Target="media/image196.png"/><Relationship Id="rId719" Type="http://schemas.openxmlformats.org/officeDocument/2006/relationships/image" Target="media/image635.png"/><Relationship Id="rId926" Type="http://schemas.openxmlformats.org/officeDocument/2006/relationships/image" Target="media/image842.png"/><Relationship Id="rId1111" Type="http://schemas.openxmlformats.org/officeDocument/2006/relationships/image" Target="media/image1027.png"/><Relationship Id="rId55" Type="http://schemas.openxmlformats.org/officeDocument/2006/relationships/image" Target="media/image39.jpeg"/><Relationship Id="rId120" Type="http://schemas.openxmlformats.org/officeDocument/2006/relationships/image" Target="media/image100.jpg"/><Relationship Id="rId358" Type="http://schemas.openxmlformats.org/officeDocument/2006/relationships/image" Target="media/image294.png"/><Relationship Id="rId565" Type="http://schemas.openxmlformats.org/officeDocument/2006/relationships/image" Target="media/image481.png"/><Relationship Id="rId772" Type="http://schemas.openxmlformats.org/officeDocument/2006/relationships/image" Target="media/image688.png"/><Relationship Id="rId1195" Type="http://schemas.openxmlformats.org/officeDocument/2006/relationships/image" Target="media/image1111.png"/><Relationship Id="rId1209" Type="http://schemas.openxmlformats.org/officeDocument/2006/relationships/image" Target="media/image1125.png"/><Relationship Id="rId218" Type="http://schemas.openxmlformats.org/officeDocument/2006/relationships/image" Target="media/image154.png"/><Relationship Id="rId425" Type="http://schemas.openxmlformats.org/officeDocument/2006/relationships/image" Target="media/image361.png"/><Relationship Id="rId632" Type="http://schemas.openxmlformats.org/officeDocument/2006/relationships/image" Target="media/image548.png"/><Relationship Id="rId1055" Type="http://schemas.openxmlformats.org/officeDocument/2006/relationships/image" Target="media/image971.png"/><Relationship Id="rId1262" Type="http://schemas.openxmlformats.org/officeDocument/2006/relationships/image" Target="media/image1178.png"/><Relationship Id="rId271" Type="http://schemas.openxmlformats.org/officeDocument/2006/relationships/image" Target="media/image207.png"/><Relationship Id="rId937" Type="http://schemas.openxmlformats.org/officeDocument/2006/relationships/image" Target="media/image853.png"/><Relationship Id="rId1122" Type="http://schemas.openxmlformats.org/officeDocument/2006/relationships/image" Target="media/image1038.png"/><Relationship Id="rId66" Type="http://schemas.openxmlformats.org/officeDocument/2006/relationships/footer" Target="footer10.xml"/><Relationship Id="rId131" Type="http://schemas.openxmlformats.org/officeDocument/2006/relationships/image" Target="media/image111.jpg"/><Relationship Id="rId369" Type="http://schemas.openxmlformats.org/officeDocument/2006/relationships/image" Target="media/image305.png"/><Relationship Id="rId576" Type="http://schemas.openxmlformats.org/officeDocument/2006/relationships/image" Target="media/image492.png"/><Relationship Id="rId783" Type="http://schemas.openxmlformats.org/officeDocument/2006/relationships/image" Target="media/image699.png"/><Relationship Id="rId990" Type="http://schemas.openxmlformats.org/officeDocument/2006/relationships/image" Target="media/image906.png"/><Relationship Id="rId229" Type="http://schemas.openxmlformats.org/officeDocument/2006/relationships/image" Target="media/image165.png"/><Relationship Id="rId436" Type="http://schemas.openxmlformats.org/officeDocument/2006/relationships/image" Target="media/image372.png"/><Relationship Id="rId643" Type="http://schemas.openxmlformats.org/officeDocument/2006/relationships/image" Target="media/image559.png"/><Relationship Id="rId1066" Type="http://schemas.openxmlformats.org/officeDocument/2006/relationships/image" Target="media/image982.png"/><Relationship Id="rId1273" Type="http://schemas.openxmlformats.org/officeDocument/2006/relationships/image" Target="media/image1189.png"/><Relationship Id="rId850" Type="http://schemas.openxmlformats.org/officeDocument/2006/relationships/image" Target="media/image766.png"/><Relationship Id="rId948" Type="http://schemas.openxmlformats.org/officeDocument/2006/relationships/image" Target="media/image864.png"/><Relationship Id="rId1133" Type="http://schemas.openxmlformats.org/officeDocument/2006/relationships/image" Target="media/image1049.png"/><Relationship Id="rId77" Type="http://schemas.openxmlformats.org/officeDocument/2006/relationships/image" Target="media/image58.jpeg"/><Relationship Id="rId282" Type="http://schemas.openxmlformats.org/officeDocument/2006/relationships/image" Target="media/image218.png"/><Relationship Id="rId503" Type="http://schemas.openxmlformats.org/officeDocument/2006/relationships/image" Target="media/image419.png"/><Relationship Id="rId587" Type="http://schemas.openxmlformats.org/officeDocument/2006/relationships/image" Target="media/image503.png"/><Relationship Id="rId710" Type="http://schemas.openxmlformats.org/officeDocument/2006/relationships/image" Target="media/image626.png"/><Relationship Id="rId808" Type="http://schemas.openxmlformats.org/officeDocument/2006/relationships/image" Target="media/image724.png"/><Relationship Id="rId1340" Type="http://schemas.openxmlformats.org/officeDocument/2006/relationships/image" Target="media/image1256.png"/><Relationship Id="rId8" Type="http://schemas.openxmlformats.org/officeDocument/2006/relationships/endnotes" Target="endnotes.xml"/><Relationship Id="rId142" Type="http://schemas.openxmlformats.org/officeDocument/2006/relationships/hyperlink" Target="https://sensorcloud.uits.indiana.edu/svn/SGX/trunk/1.4" TargetMode="External"/><Relationship Id="rId447" Type="http://schemas.openxmlformats.org/officeDocument/2006/relationships/image" Target="media/image3630.png"/><Relationship Id="rId794" Type="http://schemas.openxmlformats.org/officeDocument/2006/relationships/image" Target="media/image710.png"/><Relationship Id="rId1077" Type="http://schemas.openxmlformats.org/officeDocument/2006/relationships/image" Target="media/image993.png"/><Relationship Id="rId1200" Type="http://schemas.openxmlformats.org/officeDocument/2006/relationships/image" Target="media/image1116.png"/><Relationship Id="rId654" Type="http://schemas.openxmlformats.org/officeDocument/2006/relationships/image" Target="media/image570.png"/><Relationship Id="rId861" Type="http://schemas.openxmlformats.org/officeDocument/2006/relationships/image" Target="media/image777.png"/><Relationship Id="rId959" Type="http://schemas.openxmlformats.org/officeDocument/2006/relationships/image" Target="media/image875.png"/><Relationship Id="rId1284" Type="http://schemas.openxmlformats.org/officeDocument/2006/relationships/image" Target="media/image1200.png"/><Relationship Id="rId293" Type="http://schemas.openxmlformats.org/officeDocument/2006/relationships/image" Target="media/image229.png"/><Relationship Id="rId307" Type="http://schemas.openxmlformats.org/officeDocument/2006/relationships/image" Target="media/image243.png"/><Relationship Id="rId514" Type="http://schemas.openxmlformats.org/officeDocument/2006/relationships/image" Target="media/image430.png"/><Relationship Id="rId721" Type="http://schemas.openxmlformats.org/officeDocument/2006/relationships/image" Target="media/image637.png"/><Relationship Id="rId1144" Type="http://schemas.openxmlformats.org/officeDocument/2006/relationships/image" Target="media/image1060.png"/><Relationship Id="rId1351" Type="http://schemas.openxmlformats.org/officeDocument/2006/relationships/image" Target="media/image1267.png"/><Relationship Id="rId88" Type="http://schemas.openxmlformats.org/officeDocument/2006/relationships/image" Target="media/image69.jpeg"/><Relationship Id="rId153" Type="http://schemas.openxmlformats.org/officeDocument/2006/relationships/hyperlink" Target="http://localhost:8080/sensorcloud/restful" TargetMode="External"/><Relationship Id="rId360" Type="http://schemas.openxmlformats.org/officeDocument/2006/relationships/image" Target="media/image296.png"/><Relationship Id="rId598" Type="http://schemas.openxmlformats.org/officeDocument/2006/relationships/image" Target="media/image514.png"/><Relationship Id="rId819" Type="http://schemas.openxmlformats.org/officeDocument/2006/relationships/image" Target="media/image735.png"/><Relationship Id="rId1004" Type="http://schemas.openxmlformats.org/officeDocument/2006/relationships/image" Target="media/image920.png"/><Relationship Id="rId1211" Type="http://schemas.openxmlformats.org/officeDocument/2006/relationships/image" Target="media/image1127.png"/><Relationship Id="rId220" Type="http://schemas.openxmlformats.org/officeDocument/2006/relationships/image" Target="media/image156.png"/><Relationship Id="rId458" Type="http://schemas.openxmlformats.org/officeDocument/2006/relationships/image" Target="media/image3740.png"/><Relationship Id="rId665" Type="http://schemas.openxmlformats.org/officeDocument/2006/relationships/image" Target="media/image581.png"/><Relationship Id="rId872" Type="http://schemas.openxmlformats.org/officeDocument/2006/relationships/image" Target="media/image788.png"/><Relationship Id="rId1088" Type="http://schemas.openxmlformats.org/officeDocument/2006/relationships/image" Target="media/image1004.png"/><Relationship Id="rId1295" Type="http://schemas.openxmlformats.org/officeDocument/2006/relationships/image" Target="media/image1211.png"/><Relationship Id="rId1309" Type="http://schemas.openxmlformats.org/officeDocument/2006/relationships/image" Target="media/image1225.png"/><Relationship Id="rId15" Type="http://schemas.openxmlformats.org/officeDocument/2006/relationships/image" Target="media/image6.jpeg"/><Relationship Id="rId318" Type="http://schemas.openxmlformats.org/officeDocument/2006/relationships/image" Target="media/image254.png"/><Relationship Id="rId525" Type="http://schemas.openxmlformats.org/officeDocument/2006/relationships/image" Target="media/image441.png"/><Relationship Id="rId732" Type="http://schemas.openxmlformats.org/officeDocument/2006/relationships/image" Target="media/image648.png"/><Relationship Id="rId1155" Type="http://schemas.openxmlformats.org/officeDocument/2006/relationships/image" Target="media/image1071.png"/><Relationship Id="rId1362" Type="http://schemas.openxmlformats.org/officeDocument/2006/relationships/image" Target="media/image1278.png"/><Relationship Id="rId99" Type="http://schemas.openxmlformats.org/officeDocument/2006/relationships/image" Target="media/image79.png"/><Relationship Id="rId164" Type="http://schemas.openxmlformats.org/officeDocument/2006/relationships/hyperlink" Target="http://en.wikipedia.org/w/index.php?title=Template:Latest_stable_software_release/Google_Chrome&amp;action=edit" TargetMode="External"/><Relationship Id="rId371" Type="http://schemas.openxmlformats.org/officeDocument/2006/relationships/image" Target="media/image307.png"/><Relationship Id="rId1015" Type="http://schemas.openxmlformats.org/officeDocument/2006/relationships/image" Target="media/image931.png"/><Relationship Id="rId1222" Type="http://schemas.openxmlformats.org/officeDocument/2006/relationships/image" Target="media/image1138.png"/><Relationship Id="rId469" Type="http://schemas.openxmlformats.org/officeDocument/2006/relationships/image" Target="media/image385.png"/><Relationship Id="rId676" Type="http://schemas.openxmlformats.org/officeDocument/2006/relationships/image" Target="media/image592.png"/><Relationship Id="rId883" Type="http://schemas.openxmlformats.org/officeDocument/2006/relationships/image" Target="media/image799.png"/><Relationship Id="rId1099" Type="http://schemas.openxmlformats.org/officeDocument/2006/relationships/image" Target="media/image1015.png"/><Relationship Id="rId26" Type="http://schemas.openxmlformats.org/officeDocument/2006/relationships/image" Target="media/image15.png"/><Relationship Id="rId231" Type="http://schemas.openxmlformats.org/officeDocument/2006/relationships/image" Target="media/image167.png"/><Relationship Id="rId329" Type="http://schemas.openxmlformats.org/officeDocument/2006/relationships/image" Target="media/image265.png"/><Relationship Id="rId536" Type="http://schemas.openxmlformats.org/officeDocument/2006/relationships/image" Target="media/image452.png"/><Relationship Id="rId1166" Type="http://schemas.openxmlformats.org/officeDocument/2006/relationships/image" Target="media/image1082.png"/><Relationship Id="rId1373" Type="http://schemas.openxmlformats.org/officeDocument/2006/relationships/image" Target="media/image1289.png"/><Relationship Id="rId175" Type="http://schemas.openxmlformats.org/officeDocument/2006/relationships/image" Target="media/image127.png"/><Relationship Id="rId743" Type="http://schemas.openxmlformats.org/officeDocument/2006/relationships/image" Target="media/image659.png"/><Relationship Id="rId950" Type="http://schemas.openxmlformats.org/officeDocument/2006/relationships/image" Target="media/image866.png"/><Relationship Id="rId1026" Type="http://schemas.openxmlformats.org/officeDocument/2006/relationships/image" Target="media/image942.png"/><Relationship Id="rId382" Type="http://schemas.openxmlformats.org/officeDocument/2006/relationships/image" Target="media/image318.png"/><Relationship Id="rId603" Type="http://schemas.openxmlformats.org/officeDocument/2006/relationships/image" Target="media/image519.png"/><Relationship Id="rId687" Type="http://schemas.openxmlformats.org/officeDocument/2006/relationships/image" Target="media/image603.png"/><Relationship Id="rId810" Type="http://schemas.openxmlformats.org/officeDocument/2006/relationships/image" Target="media/image726.png"/><Relationship Id="rId908" Type="http://schemas.openxmlformats.org/officeDocument/2006/relationships/image" Target="media/image824.png"/><Relationship Id="rId1233" Type="http://schemas.openxmlformats.org/officeDocument/2006/relationships/image" Target="media/image1149.png"/><Relationship Id="rId242" Type="http://schemas.openxmlformats.org/officeDocument/2006/relationships/image" Target="media/image178.png"/><Relationship Id="rId894" Type="http://schemas.openxmlformats.org/officeDocument/2006/relationships/image" Target="media/image810.png"/><Relationship Id="rId1177" Type="http://schemas.openxmlformats.org/officeDocument/2006/relationships/image" Target="media/image1093.png"/><Relationship Id="rId1300" Type="http://schemas.openxmlformats.org/officeDocument/2006/relationships/image" Target="media/image1216.png"/><Relationship Id="rId37" Type="http://schemas.openxmlformats.org/officeDocument/2006/relationships/image" Target="media/image25.jpeg"/><Relationship Id="rId102" Type="http://schemas.openxmlformats.org/officeDocument/2006/relationships/image" Target="media/image82.png"/><Relationship Id="rId547" Type="http://schemas.openxmlformats.org/officeDocument/2006/relationships/image" Target="media/image463.png"/><Relationship Id="rId754" Type="http://schemas.openxmlformats.org/officeDocument/2006/relationships/image" Target="media/image670.png"/><Relationship Id="rId961" Type="http://schemas.openxmlformats.org/officeDocument/2006/relationships/image" Target="media/image877.png"/><Relationship Id="rId1384" Type="http://schemas.openxmlformats.org/officeDocument/2006/relationships/image" Target="media/image1299.png"/><Relationship Id="rId90" Type="http://schemas.openxmlformats.org/officeDocument/2006/relationships/image" Target="media/image71.png"/><Relationship Id="rId186" Type="http://schemas.openxmlformats.org/officeDocument/2006/relationships/image" Target="media/image133.png"/><Relationship Id="rId393" Type="http://schemas.openxmlformats.org/officeDocument/2006/relationships/image" Target="media/image329.png"/><Relationship Id="rId407" Type="http://schemas.openxmlformats.org/officeDocument/2006/relationships/image" Target="media/image343.png"/><Relationship Id="rId614" Type="http://schemas.openxmlformats.org/officeDocument/2006/relationships/image" Target="media/image530.png"/><Relationship Id="rId821" Type="http://schemas.openxmlformats.org/officeDocument/2006/relationships/image" Target="media/image737.png"/><Relationship Id="rId1037" Type="http://schemas.openxmlformats.org/officeDocument/2006/relationships/image" Target="media/image953.png"/><Relationship Id="rId1244" Type="http://schemas.openxmlformats.org/officeDocument/2006/relationships/image" Target="media/image1160.png"/><Relationship Id="rId253" Type="http://schemas.openxmlformats.org/officeDocument/2006/relationships/image" Target="media/image189.png"/><Relationship Id="rId460" Type="http://schemas.openxmlformats.org/officeDocument/2006/relationships/image" Target="media/image376.png"/><Relationship Id="rId698" Type="http://schemas.openxmlformats.org/officeDocument/2006/relationships/image" Target="media/image614.png"/><Relationship Id="rId919" Type="http://schemas.openxmlformats.org/officeDocument/2006/relationships/image" Target="media/image835.png"/><Relationship Id="rId1090" Type="http://schemas.openxmlformats.org/officeDocument/2006/relationships/image" Target="media/image1006.png"/><Relationship Id="rId1104" Type="http://schemas.openxmlformats.org/officeDocument/2006/relationships/image" Target="media/image1020.png"/><Relationship Id="rId1311" Type="http://schemas.openxmlformats.org/officeDocument/2006/relationships/image" Target="media/image1227.png"/><Relationship Id="rId48" Type="http://schemas.openxmlformats.org/officeDocument/2006/relationships/image" Target="media/image32.jpeg"/><Relationship Id="rId113" Type="http://schemas.openxmlformats.org/officeDocument/2006/relationships/image" Target="media/image93.jpg"/><Relationship Id="rId320" Type="http://schemas.openxmlformats.org/officeDocument/2006/relationships/image" Target="media/image256.png"/><Relationship Id="rId558" Type="http://schemas.openxmlformats.org/officeDocument/2006/relationships/image" Target="media/image474.png"/><Relationship Id="rId765" Type="http://schemas.openxmlformats.org/officeDocument/2006/relationships/image" Target="media/image681.png"/><Relationship Id="rId972" Type="http://schemas.openxmlformats.org/officeDocument/2006/relationships/image" Target="media/image888.png"/><Relationship Id="rId1188" Type="http://schemas.openxmlformats.org/officeDocument/2006/relationships/image" Target="media/image1104.png"/><Relationship Id="rId1395" Type="http://schemas.openxmlformats.org/officeDocument/2006/relationships/image" Target="media/image1310.png"/><Relationship Id="rId1409" Type="http://schemas.openxmlformats.org/officeDocument/2006/relationships/hyperlink" Target="http://salsahpc.indiana.edu/twister4azure/" TargetMode="External"/><Relationship Id="rId197" Type="http://schemas.openxmlformats.org/officeDocument/2006/relationships/chart" Target="charts/chart1.xml"/><Relationship Id="rId418" Type="http://schemas.openxmlformats.org/officeDocument/2006/relationships/image" Target="media/image354.png"/><Relationship Id="rId625" Type="http://schemas.openxmlformats.org/officeDocument/2006/relationships/image" Target="media/image541.png"/><Relationship Id="rId832" Type="http://schemas.openxmlformats.org/officeDocument/2006/relationships/image" Target="media/image748.png"/><Relationship Id="rId1048" Type="http://schemas.openxmlformats.org/officeDocument/2006/relationships/image" Target="media/image964.png"/><Relationship Id="rId1255" Type="http://schemas.openxmlformats.org/officeDocument/2006/relationships/image" Target="media/image1171.png"/><Relationship Id="rId264" Type="http://schemas.openxmlformats.org/officeDocument/2006/relationships/image" Target="media/image200.png"/><Relationship Id="rId471" Type="http://schemas.openxmlformats.org/officeDocument/2006/relationships/image" Target="media/image387.png"/><Relationship Id="rId1115" Type="http://schemas.openxmlformats.org/officeDocument/2006/relationships/image" Target="media/image1031.png"/><Relationship Id="rId1322" Type="http://schemas.openxmlformats.org/officeDocument/2006/relationships/image" Target="media/image1238.png"/><Relationship Id="rId59" Type="http://schemas.openxmlformats.org/officeDocument/2006/relationships/image" Target="media/image43.jpeg"/><Relationship Id="rId124" Type="http://schemas.openxmlformats.org/officeDocument/2006/relationships/image" Target="media/image104.jpg"/><Relationship Id="rId569" Type="http://schemas.openxmlformats.org/officeDocument/2006/relationships/image" Target="media/image485.png"/><Relationship Id="rId776" Type="http://schemas.openxmlformats.org/officeDocument/2006/relationships/image" Target="media/image692.png"/><Relationship Id="rId983" Type="http://schemas.openxmlformats.org/officeDocument/2006/relationships/image" Target="media/image899.png"/><Relationship Id="rId1199" Type="http://schemas.openxmlformats.org/officeDocument/2006/relationships/image" Target="media/image1115.png"/><Relationship Id="rId331" Type="http://schemas.openxmlformats.org/officeDocument/2006/relationships/image" Target="media/image267.png"/><Relationship Id="rId429" Type="http://schemas.openxmlformats.org/officeDocument/2006/relationships/image" Target="media/image365.png"/><Relationship Id="rId636" Type="http://schemas.openxmlformats.org/officeDocument/2006/relationships/image" Target="media/image552.png"/><Relationship Id="rId1059" Type="http://schemas.openxmlformats.org/officeDocument/2006/relationships/image" Target="media/image975.png"/><Relationship Id="rId1266" Type="http://schemas.openxmlformats.org/officeDocument/2006/relationships/image" Target="media/image1182.png"/><Relationship Id="rId843" Type="http://schemas.openxmlformats.org/officeDocument/2006/relationships/image" Target="media/image759.png"/><Relationship Id="rId1126" Type="http://schemas.openxmlformats.org/officeDocument/2006/relationships/image" Target="media/image1042.png"/><Relationship Id="rId275" Type="http://schemas.openxmlformats.org/officeDocument/2006/relationships/image" Target="media/image211.png"/><Relationship Id="rId482" Type="http://schemas.openxmlformats.org/officeDocument/2006/relationships/image" Target="media/image398.png"/><Relationship Id="rId703" Type="http://schemas.openxmlformats.org/officeDocument/2006/relationships/image" Target="media/image619.png"/><Relationship Id="rId910" Type="http://schemas.openxmlformats.org/officeDocument/2006/relationships/image" Target="media/image826.png"/><Relationship Id="rId1333" Type="http://schemas.openxmlformats.org/officeDocument/2006/relationships/image" Target="media/image1249.png"/><Relationship Id="rId135" Type="http://schemas.openxmlformats.org/officeDocument/2006/relationships/hyperlink" Target="http://www.naradabrokering.org" TargetMode="External"/><Relationship Id="rId342" Type="http://schemas.openxmlformats.org/officeDocument/2006/relationships/image" Target="media/image278.png"/><Relationship Id="rId787" Type="http://schemas.openxmlformats.org/officeDocument/2006/relationships/image" Target="media/image703.png"/><Relationship Id="rId994" Type="http://schemas.openxmlformats.org/officeDocument/2006/relationships/image" Target="media/image910.png"/><Relationship Id="rId1400" Type="http://schemas.openxmlformats.org/officeDocument/2006/relationships/image" Target="media/image1312.png"/><Relationship Id="rId202" Type="http://schemas.openxmlformats.org/officeDocument/2006/relationships/image" Target="media/image138.png"/><Relationship Id="rId647" Type="http://schemas.openxmlformats.org/officeDocument/2006/relationships/image" Target="media/image563.png"/><Relationship Id="rId854" Type="http://schemas.openxmlformats.org/officeDocument/2006/relationships/image" Target="media/image770.png"/><Relationship Id="rId1277" Type="http://schemas.openxmlformats.org/officeDocument/2006/relationships/image" Target="media/image1193.png"/><Relationship Id="rId286" Type="http://schemas.openxmlformats.org/officeDocument/2006/relationships/image" Target="media/image222.png"/><Relationship Id="rId493" Type="http://schemas.openxmlformats.org/officeDocument/2006/relationships/image" Target="media/image409.png"/><Relationship Id="rId507" Type="http://schemas.openxmlformats.org/officeDocument/2006/relationships/image" Target="media/image423.png"/><Relationship Id="rId714" Type="http://schemas.openxmlformats.org/officeDocument/2006/relationships/image" Target="media/image630.png"/><Relationship Id="rId921" Type="http://schemas.openxmlformats.org/officeDocument/2006/relationships/image" Target="media/image837.png"/><Relationship Id="rId1137" Type="http://schemas.openxmlformats.org/officeDocument/2006/relationships/image" Target="media/image1053.png"/><Relationship Id="rId1344" Type="http://schemas.openxmlformats.org/officeDocument/2006/relationships/image" Target="media/image1260.png"/><Relationship Id="rId50" Type="http://schemas.openxmlformats.org/officeDocument/2006/relationships/image" Target="media/image34.jpeg"/><Relationship Id="rId146" Type="http://schemas.openxmlformats.org/officeDocument/2006/relationships/image" Target="media/image122.jpg"/><Relationship Id="rId353" Type="http://schemas.openxmlformats.org/officeDocument/2006/relationships/image" Target="media/image289.png"/><Relationship Id="rId560" Type="http://schemas.openxmlformats.org/officeDocument/2006/relationships/image" Target="media/image476.png"/><Relationship Id="rId798" Type="http://schemas.openxmlformats.org/officeDocument/2006/relationships/image" Target="media/image714.png"/><Relationship Id="rId1190" Type="http://schemas.openxmlformats.org/officeDocument/2006/relationships/image" Target="media/image1106.png"/><Relationship Id="rId1204" Type="http://schemas.openxmlformats.org/officeDocument/2006/relationships/image" Target="media/image1120.png"/><Relationship Id="rId1411" Type="http://schemas.openxmlformats.org/officeDocument/2006/relationships/theme" Target="theme/theme1.xml"/><Relationship Id="rId213" Type="http://schemas.openxmlformats.org/officeDocument/2006/relationships/image" Target="media/image149.png"/><Relationship Id="rId420" Type="http://schemas.openxmlformats.org/officeDocument/2006/relationships/image" Target="media/image356.png"/><Relationship Id="rId658" Type="http://schemas.openxmlformats.org/officeDocument/2006/relationships/image" Target="media/image574.png"/><Relationship Id="rId865" Type="http://schemas.openxmlformats.org/officeDocument/2006/relationships/image" Target="media/image781.png"/><Relationship Id="rId1050" Type="http://schemas.openxmlformats.org/officeDocument/2006/relationships/image" Target="media/image966.png"/><Relationship Id="rId1288" Type="http://schemas.openxmlformats.org/officeDocument/2006/relationships/image" Target="media/image1204.png"/><Relationship Id="rId297" Type="http://schemas.openxmlformats.org/officeDocument/2006/relationships/image" Target="media/image233.png"/><Relationship Id="rId518" Type="http://schemas.openxmlformats.org/officeDocument/2006/relationships/image" Target="media/image434.png"/><Relationship Id="rId725" Type="http://schemas.openxmlformats.org/officeDocument/2006/relationships/image" Target="media/image641.png"/><Relationship Id="rId932" Type="http://schemas.openxmlformats.org/officeDocument/2006/relationships/image" Target="media/image848.png"/><Relationship Id="rId1148" Type="http://schemas.openxmlformats.org/officeDocument/2006/relationships/image" Target="media/image1064.png"/><Relationship Id="rId1355" Type="http://schemas.openxmlformats.org/officeDocument/2006/relationships/image" Target="media/image1271.png"/><Relationship Id="rId157" Type="http://schemas.openxmlformats.org/officeDocument/2006/relationships/hyperlink" Target="http://en.wikipedia.org/wiki/WebM_Project" TargetMode="External"/><Relationship Id="rId364" Type="http://schemas.openxmlformats.org/officeDocument/2006/relationships/image" Target="media/image300.png"/><Relationship Id="rId1008" Type="http://schemas.openxmlformats.org/officeDocument/2006/relationships/image" Target="media/image924.png"/><Relationship Id="rId1215" Type="http://schemas.openxmlformats.org/officeDocument/2006/relationships/image" Target="media/image1131.png"/><Relationship Id="rId61" Type="http://schemas.openxmlformats.org/officeDocument/2006/relationships/image" Target="media/image45.jpeg"/><Relationship Id="rId571" Type="http://schemas.openxmlformats.org/officeDocument/2006/relationships/image" Target="media/image487.png"/><Relationship Id="rId669" Type="http://schemas.openxmlformats.org/officeDocument/2006/relationships/image" Target="media/image585.png"/><Relationship Id="rId876" Type="http://schemas.openxmlformats.org/officeDocument/2006/relationships/image" Target="media/image792.png"/><Relationship Id="rId1299" Type="http://schemas.openxmlformats.org/officeDocument/2006/relationships/image" Target="media/image1215.png"/><Relationship Id="rId19" Type="http://schemas.openxmlformats.org/officeDocument/2006/relationships/footer" Target="footer3.xml"/><Relationship Id="rId224" Type="http://schemas.openxmlformats.org/officeDocument/2006/relationships/image" Target="media/image160.png"/><Relationship Id="rId431" Type="http://schemas.openxmlformats.org/officeDocument/2006/relationships/image" Target="media/image367.png"/><Relationship Id="rId529" Type="http://schemas.openxmlformats.org/officeDocument/2006/relationships/image" Target="media/image445.png"/><Relationship Id="rId736" Type="http://schemas.openxmlformats.org/officeDocument/2006/relationships/image" Target="media/image652.png"/><Relationship Id="rId1061" Type="http://schemas.openxmlformats.org/officeDocument/2006/relationships/image" Target="media/image977.png"/><Relationship Id="rId1159" Type="http://schemas.openxmlformats.org/officeDocument/2006/relationships/image" Target="media/image1075.png"/><Relationship Id="rId1366" Type="http://schemas.openxmlformats.org/officeDocument/2006/relationships/image" Target="media/image1282.png"/><Relationship Id="rId168" Type="http://schemas.openxmlformats.org/officeDocument/2006/relationships/hyperlink" Target="http://en.wikipedia.org/w/index.php?title=Template:Latest_stable_software_release/Safari&amp;action=edit" TargetMode="External"/><Relationship Id="rId943" Type="http://schemas.openxmlformats.org/officeDocument/2006/relationships/image" Target="media/image859.png"/><Relationship Id="rId1019" Type="http://schemas.openxmlformats.org/officeDocument/2006/relationships/image" Target="media/image935.png"/><Relationship Id="rId72" Type="http://schemas.openxmlformats.org/officeDocument/2006/relationships/footer" Target="footer11.xml"/><Relationship Id="rId375" Type="http://schemas.openxmlformats.org/officeDocument/2006/relationships/image" Target="media/image311.png"/><Relationship Id="rId582" Type="http://schemas.openxmlformats.org/officeDocument/2006/relationships/image" Target="media/image498.png"/><Relationship Id="rId803" Type="http://schemas.openxmlformats.org/officeDocument/2006/relationships/image" Target="media/image719.png"/><Relationship Id="rId1226" Type="http://schemas.openxmlformats.org/officeDocument/2006/relationships/image" Target="media/image1142.png"/><Relationship Id="rId3" Type="http://schemas.openxmlformats.org/officeDocument/2006/relationships/styles" Target="styles.xml"/><Relationship Id="rId235" Type="http://schemas.openxmlformats.org/officeDocument/2006/relationships/image" Target="media/image171.png"/><Relationship Id="rId442" Type="http://schemas.openxmlformats.org/officeDocument/2006/relationships/image" Target="media/image3580.png"/><Relationship Id="rId887" Type="http://schemas.openxmlformats.org/officeDocument/2006/relationships/image" Target="media/image803.png"/><Relationship Id="rId1072" Type="http://schemas.openxmlformats.org/officeDocument/2006/relationships/image" Target="media/image988.png"/><Relationship Id="rId302" Type="http://schemas.openxmlformats.org/officeDocument/2006/relationships/image" Target="media/image238.png"/><Relationship Id="rId747" Type="http://schemas.openxmlformats.org/officeDocument/2006/relationships/image" Target="media/image663.png"/><Relationship Id="rId954" Type="http://schemas.openxmlformats.org/officeDocument/2006/relationships/image" Target="media/image870.png"/><Relationship Id="rId1377" Type="http://schemas.openxmlformats.org/officeDocument/2006/relationships/image" Target="media/image1293.png"/><Relationship Id="rId83" Type="http://schemas.openxmlformats.org/officeDocument/2006/relationships/image" Target="media/image64.jpeg"/><Relationship Id="rId179" Type="http://schemas.openxmlformats.org/officeDocument/2006/relationships/hyperlink" Target="http://SERVER_IP:SERVER_PORT/consume/SENSOR_ID" TargetMode="External"/><Relationship Id="rId386" Type="http://schemas.openxmlformats.org/officeDocument/2006/relationships/image" Target="media/image322.png"/><Relationship Id="rId593" Type="http://schemas.openxmlformats.org/officeDocument/2006/relationships/image" Target="media/image509.png"/><Relationship Id="rId607" Type="http://schemas.openxmlformats.org/officeDocument/2006/relationships/image" Target="media/image523.png"/><Relationship Id="rId814" Type="http://schemas.openxmlformats.org/officeDocument/2006/relationships/image" Target="media/image730.png"/><Relationship Id="rId1237" Type="http://schemas.openxmlformats.org/officeDocument/2006/relationships/image" Target="media/image1153.png"/><Relationship Id="rId246" Type="http://schemas.openxmlformats.org/officeDocument/2006/relationships/image" Target="media/image182.png"/><Relationship Id="rId453" Type="http://schemas.openxmlformats.org/officeDocument/2006/relationships/image" Target="media/image3690.png"/><Relationship Id="rId660" Type="http://schemas.openxmlformats.org/officeDocument/2006/relationships/image" Target="media/image576.png"/><Relationship Id="rId898" Type="http://schemas.openxmlformats.org/officeDocument/2006/relationships/image" Target="media/image814.png"/><Relationship Id="rId1083" Type="http://schemas.openxmlformats.org/officeDocument/2006/relationships/image" Target="media/image999.png"/><Relationship Id="rId1290" Type="http://schemas.openxmlformats.org/officeDocument/2006/relationships/image" Target="media/image1206.png"/><Relationship Id="rId1304" Type="http://schemas.openxmlformats.org/officeDocument/2006/relationships/image" Target="media/image1220.png"/><Relationship Id="rId106" Type="http://schemas.openxmlformats.org/officeDocument/2006/relationships/image" Target="media/image86.wmf"/><Relationship Id="rId313" Type="http://schemas.openxmlformats.org/officeDocument/2006/relationships/image" Target="media/image249.png"/><Relationship Id="rId758" Type="http://schemas.openxmlformats.org/officeDocument/2006/relationships/image" Target="media/image674.png"/><Relationship Id="rId965" Type="http://schemas.openxmlformats.org/officeDocument/2006/relationships/image" Target="media/image881.png"/><Relationship Id="rId1150" Type="http://schemas.openxmlformats.org/officeDocument/2006/relationships/image" Target="media/image1066.png"/><Relationship Id="rId1388" Type="http://schemas.openxmlformats.org/officeDocument/2006/relationships/image" Target="media/image1303.png"/><Relationship Id="rId10" Type="http://schemas.openxmlformats.org/officeDocument/2006/relationships/image" Target="media/image2.png"/><Relationship Id="rId94" Type="http://schemas.openxmlformats.org/officeDocument/2006/relationships/image" Target="media/image74.png"/><Relationship Id="rId397" Type="http://schemas.openxmlformats.org/officeDocument/2006/relationships/image" Target="media/image333.png"/><Relationship Id="rId520" Type="http://schemas.openxmlformats.org/officeDocument/2006/relationships/image" Target="media/image436.png"/><Relationship Id="rId618" Type="http://schemas.openxmlformats.org/officeDocument/2006/relationships/image" Target="media/image534.png"/><Relationship Id="rId825" Type="http://schemas.openxmlformats.org/officeDocument/2006/relationships/image" Target="media/image741.png"/><Relationship Id="rId1248" Type="http://schemas.openxmlformats.org/officeDocument/2006/relationships/image" Target="media/image1164.png"/><Relationship Id="rId257" Type="http://schemas.openxmlformats.org/officeDocument/2006/relationships/image" Target="media/image193.png"/><Relationship Id="rId464" Type="http://schemas.openxmlformats.org/officeDocument/2006/relationships/image" Target="media/image380.png"/><Relationship Id="rId1010" Type="http://schemas.openxmlformats.org/officeDocument/2006/relationships/image" Target="media/image926.png"/><Relationship Id="rId1094" Type="http://schemas.openxmlformats.org/officeDocument/2006/relationships/image" Target="media/image1010.png"/><Relationship Id="rId1108" Type="http://schemas.openxmlformats.org/officeDocument/2006/relationships/image" Target="media/image1024.png"/><Relationship Id="rId1315" Type="http://schemas.openxmlformats.org/officeDocument/2006/relationships/image" Target="media/image1231.png"/><Relationship Id="rId117" Type="http://schemas.openxmlformats.org/officeDocument/2006/relationships/image" Target="media/image97.jpg"/><Relationship Id="rId671" Type="http://schemas.openxmlformats.org/officeDocument/2006/relationships/image" Target="media/image587.png"/><Relationship Id="rId769" Type="http://schemas.openxmlformats.org/officeDocument/2006/relationships/image" Target="media/image685.png"/><Relationship Id="rId976" Type="http://schemas.openxmlformats.org/officeDocument/2006/relationships/image" Target="media/image892.png"/><Relationship Id="rId1399" Type="http://schemas.openxmlformats.org/officeDocument/2006/relationships/hyperlink" Target="http://www/" TargetMode="External"/><Relationship Id="rId324" Type="http://schemas.openxmlformats.org/officeDocument/2006/relationships/image" Target="media/image260.png"/><Relationship Id="rId531" Type="http://schemas.openxmlformats.org/officeDocument/2006/relationships/image" Target="media/image447.png"/><Relationship Id="rId629" Type="http://schemas.openxmlformats.org/officeDocument/2006/relationships/image" Target="media/image545.png"/><Relationship Id="rId1161" Type="http://schemas.openxmlformats.org/officeDocument/2006/relationships/image" Target="media/image1077.png"/><Relationship Id="rId1259" Type="http://schemas.openxmlformats.org/officeDocument/2006/relationships/image" Target="media/image1175.png"/><Relationship Id="rId836" Type="http://schemas.openxmlformats.org/officeDocument/2006/relationships/image" Target="media/image752.png"/><Relationship Id="rId1021" Type="http://schemas.openxmlformats.org/officeDocument/2006/relationships/image" Target="media/image937.png"/><Relationship Id="rId1119" Type="http://schemas.openxmlformats.org/officeDocument/2006/relationships/image" Target="media/image1035.png"/><Relationship Id="rId903" Type="http://schemas.openxmlformats.org/officeDocument/2006/relationships/image" Target="media/image819.png"/><Relationship Id="rId1326" Type="http://schemas.openxmlformats.org/officeDocument/2006/relationships/image" Target="media/image1242.png"/><Relationship Id="rId32" Type="http://schemas.openxmlformats.org/officeDocument/2006/relationships/footer" Target="footer4.xml"/><Relationship Id="rId181" Type="http://schemas.openxmlformats.org/officeDocument/2006/relationships/hyperlink" Target="http://SERVER_IP:SERVER_PORT/snapshot/SENSOR_ID" TargetMode="External"/><Relationship Id="rId279" Type="http://schemas.openxmlformats.org/officeDocument/2006/relationships/image" Target="media/image215.png"/><Relationship Id="rId486" Type="http://schemas.openxmlformats.org/officeDocument/2006/relationships/image" Target="media/image402.png"/><Relationship Id="rId693" Type="http://schemas.openxmlformats.org/officeDocument/2006/relationships/image" Target="media/image609.png"/><Relationship Id="rId139" Type="http://schemas.openxmlformats.org/officeDocument/2006/relationships/image" Target="media/image117.png"/><Relationship Id="rId346" Type="http://schemas.openxmlformats.org/officeDocument/2006/relationships/image" Target="media/image282.png"/><Relationship Id="rId553" Type="http://schemas.openxmlformats.org/officeDocument/2006/relationships/image" Target="media/image469.png"/><Relationship Id="rId760" Type="http://schemas.openxmlformats.org/officeDocument/2006/relationships/image" Target="media/image676.png"/><Relationship Id="rId998" Type="http://schemas.openxmlformats.org/officeDocument/2006/relationships/image" Target="media/image914.png"/><Relationship Id="rId1183" Type="http://schemas.openxmlformats.org/officeDocument/2006/relationships/image" Target="media/image1099.png"/><Relationship Id="rId1390" Type="http://schemas.openxmlformats.org/officeDocument/2006/relationships/image" Target="media/image1305.png"/><Relationship Id="rId206" Type="http://schemas.openxmlformats.org/officeDocument/2006/relationships/image" Target="media/image142.png"/><Relationship Id="rId413" Type="http://schemas.openxmlformats.org/officeDocument/2006/relationships/image" Target="media/image349.png"/><Relationship Id="rId858" Type="http://schemas.openxmlformats.org/officeDocument/2006/relationships/image" Target="media/image774.png"/><Relationship Id="rId1043" Type="http://schemas.openxmlformats.org/officeDocument/2006/relationships/image" Target="media/image959.png"/><Relationship Id="rId620" Type="http://schemas.openxmlformats.org/officeDocument/2006/relationships/image" Target="media/image536.png"/><Relationship Id="rId718" Type="http://schemas.openxmlformats.org/officeDocument/2006/relationships/image" Target="media/image634.png"/><Relationship Id="rId925" Type="http://schemas.openxmlformats.org/officeDocument/2006/relationships/image" Target="media/image841.png"/><Relationship Id="rId1250" Type="http://schemas.openxmlformats.org/officeDocument/2006/relationships/image" Target="media/image1166.png"/><Relationship Id="rId1348" Type="http://schemas.openxmlformats.org/officeDocument/2006/relationships/image" Target="media/image1264.png"/><Relationship Id="rId1110" Type="http://schemas.openxmlformats.org/officeDocument/2006/relationships/image" Target="media/image1026.png"/><Relationship Id="rId1208" Type="http://schemas.openxmlformats.org/officeDocument/2006/relationships/image" Target="media/image1124.png"/><Relationship Id="rId54" Type="http://schemas.openxmlformats.org/officeDocument/2006/relationships/image" Target="media/image38.jpeg"/><Relationship Id="rId270" Type="http://schemas.openxmlformats.org/officeDocument/2006/relationships/image" Target="media/image206.png"/><Relationship Id="rId130" Type="http://schemas.openxmlformats.org/officeDocument/2006/relationships/image" Target="media/image110.jpg"/><Relationship Id="rId368" Type="http://schemas.openxmlformats.org/officeDocument/2006/relationships/image" Target="media/image304.png"/><Relationship Id="rId575" Type="http://schemas.openxmlformats.org/officeDocument/2006/relationships/image" Target="media/image491.png"/><Relationship Id="rId782" Type="http://schemas.openxmlformats.org/officeDocument/2006/relationships/image" Target="media/image698.png"/><Relationship Id="rId228" Type="http://schemas.openxmlformats.org/officeDocument/2006/relationships/image" Target="media/image164.png"/><Relationship Id="rId435" Type="http://schemas.openxmlformats.org/officeDocument/2006/relationships/image" Target="media/image371.png"/><Relationship Id="rId642" Type="http://schemas.openxmlformats.org/officeDocument/2006/relationships/image" Target="media/image558.png"/><Relationship Id="rId1065" Type="http://schemas.openxmlformats.org/officeDocument/2006/relationships/image" Target="media/image981.png"/><Relationship Id="rId1272" Type="http://schemas.openxmlformats.org/officeDocument/2006/relationships/image" Target="media/image1188.png"/><Relationship Id="rId502" Type="http://schemas.openxmlformats.org/officeDocument/2006/relationships/image" Target="media/image418.png"/><Relationship Id="rId947" Type="http://schemas.openxmlformats.org/officeDocument/2006/relationships/image" Target="media/image863.png"/><Relationship Id="rId1132" Type="http://schemas.openxmlformats.org/officeDocument/2006/relationships/image" Target="media/image1048.png"/><Relationship Id="rId76" Type="http://schemas.openxmlformats.org/officeDocument/2006/relationships/image" Target="media/image57.jpeg"/><Relationship Id="rId807" Type="http://schemas.openxmlformats.org/officeDocument/2006/relationships/image" Target="media/image723.png"/><Relationship Id="rId292" Type="http://schemas.openxmlformats.org/officeDocument/2006/relationships/image" Target="media/image228.png"/><Relationship Id="rId597" Type="http://schemas.openxmlformats.org/officeDocument/2006/relationships/image" Target="media/image513.png"/><Relationship Id="rId152" Type="http://schemas.openxmlformats.org/officeDocument/2006/relationships/hyperlink" Target="http://localhost:8080/sensorcloud/restful-" TargetMode="External"/><Relationship Id="rId457" Type="http://schemas.openxmlformats.org/officeDocument/2006/relationships/image" Target="media/image3730.png"/><Relationship Id="rId1087" Type="http://schemas.openxmlformats.org/officeDocument/2006/relationships/image" Target="media/image1003.png"/><Relationship Id="rId1294" Type="http://schemas.openxmlformats.org/officeDocument/2006/relationships/image" Target="media/image1210.png"/><Relationship Id="rId664" Type="http://schemas.openxmlformats.org/officeDocument/2006/relationships/image" Target="media/image580.png"/><Relationship Id="rId871" Type="http://schemas.openxmlformats.org/officeDocument/2006/relationships/image" Target="media/image787.png"/><Relationship Id="rId969" Type="http://schemas.openxmlformats.org/officeDocument/2006/relationships/image" Target="media/image885.png"/><Relationship Id="rId317" Type="http://schemas.openxmlformats.org/officeDocument/2006/relationships/image" Target="media/image253.png"/><Relationship Id="rId524" Type="http://schemas.openxmlformats.org/officeDocument/2006/relationships/image" Target="media/image440.png"/><Relationship Id="rId731" Type="http://schemas.openxmlformats.org/officeDocument/2006/relationships/image" Target="media/image647.png"/><Relationship Id="rId1154" Type="http://schemas.openxmlformats.org/officeDocument/2006/relationships/image" Target="media/image1070.png"/><Relationship Id="rId1361" Type="http://schemas.openxmlformats.org/officeDocument/2006/relationships/image" Target="media/image1277.png"/><Relationship Id="rId98" Type="http://schemas.openxmlformats.org/officeDocument/2006/relationships/image" Target="media/image78.png"/><Relationship Id="rId829" Type="http://schemas.openxmlformats.org/officeDocument/2006/relationships/image" Target="media/image745.png"/><Relationship Id="rId1014" Type="http://schemas.openxmlformats.org/officeDocument/2006/relationships/image" Target="media/image930.png"/><Relationship Id="rId1221" Type="http://schemas.openxmlformats.org/officeDocument/2006/relationships/image" Target="media/image1137.png"/><Relationship Id="rId1319" Type="http://schemas.openxmlformats.org/officeDocument/2006/relationships/image" Target="media/image1235.png"/><Relationship Id="rId25" Type="http://schemas.openxmlformats.org/officeDocument/2006/relationships/image" Target="media/image14.png"/><Relationship Id="rId174" Type="http://schemas.openxmlformats.org/officeDocument/2006/relationships/hyperlink" Target="http://code.google.com/p/stream-m/" TargetMode="External"/><Relationship Id="rId381" Type="http://schemas.openxmlformats.org/officeDocument/2006/relationships/image" Target="media/image317.png"/><Relationship Id="rId241" Type="http://schemas.openxmlformats.org/officeDocument/2006/relationships/image" Target="media/image177.png"/><Relationship Id="rId479" Type="http://schemas.openxmlformats.org/officeDocument/2006/relationships/image" Target="media/image395.png"/><Relationship Id="rId686" Type="http://schemas.openxmlformats.org/officeDocument/2006/relationships/image" Target="media/image602.png"/><Relationship Id="rId893" Type="http://schemas.openxmlformats.org/officeDocument/2006/relationships/image" Target="media/image809.png"/><Relationship Id="rId339" Type="http://schemas.openxmlformats.org/officeDocument/2006/relationships/image" Target="media/image275.png"/><Relationship Id="rId546" Type="http://schemas.openxmlformats.org/officeDocument/2006/relationships/image" Target="media/image462.png"/><Relationship Id="rId753" Type="http://schemas.openxmlformats.org/officeDocument/2006/relationships/image" Target="media/image669.png"/><Relationship Id="rId1176" Type="http://schemas.openxmlformats.org/officeDocument/2006/relationships/image" Target="media/image1092.png"/><Relationship Id="rId1383" Type="http://schemas.openxmlformats.org/officeDocument/2006/relationships/image" Target="media/image1298.png"/><Relationship Id="rId101" Type="http://schemas.openxmlformats.org/officeDocument/2006/relationships/image" Target="media/image81.png"/><Relationship Id="rId406" Type="http://schemas.openxmlformats.org/officeDocument/2006/relationships/image" Target="media/image342.png"/><Relationship Id="rId960" Type="http://schemas.openxmlformats.org/officeDocument/2006/relationships/image" Target="media/image876.png"/><Relationship Id="rId1036" Type="http://schemas.openxmlformats.org/officeDocument/2006/relationships/image" Target="media/image952.png"/><Relationship Id="rId1243" Type="http://schemas.openxmlformats.org/officeDocument/2006/relationships/image" Target="media/image1159.png"/><Relationship Id="rId613" Type="http://schemas.openxmlformats.org/officeDocument/2006/relationships/image" Target="media/image529.png"/><Relationship Id="rId820" Type="http://schemas.openxmlformats.org/officeDocument/2006/relationships/image" Target="media/image736.png"/><Relationship Id="rId918" Type="http://schemas.openxmlformats.org/officeDocument/2006/relationships/image" Target="media/image834.png"/><Relationship Id="rId1103" Type="http://schemas.openxmlformats.org/officeDocument/2006/relationships/image" Target="media/image1019.png"/><Relationship Id="rId1310" Type="http://schemas.openxmlformats.org/officeDocument/2006/relationships/image" Target="media/image1226.png"/><Relationship Id="rId1408" Type="http://schemas.openxmlformats.org/officeDocument/2006/relationships/hyperlink" Target="http://www.iterativemapreduce.org/" TargetMode="External"/><Relationship Id="rId47" Type="http://schemas.openxmlformats.org/officeDocument/2006/relationships/footer" Target="footer8.xml"/><Relationship Id="rId196" Type="http://schemas.openxmlformats.org/officeDocument/2006/relationships/image" Target="media/image135.png"/><Relationship Id="rId263" Type="http://schemas.openxmlformats.org/officeDocument/2006/relationships/image" Target="media/image199.png"/><Relationship Id="rId470" Type="http://schemas.openxmlformats.org/officeDocument/2006/relationships/image" Target="media/image386.png"/><Relationship Id="rId123" Type="http://schemas.openxmlformats.org/officeDocument/2006/relationships/image" Target="media/image103.jpg"/><Relationship Id="rId330" Type="http://schemas.openxmlformats.org/officeDocument/2006/relationships/image" Target="media/image266.png"/><Relationship Id="rId568" Type="http://schemas.openxmlformats.org/officeDocument/2006/relationships/image" Target="media/image484.png"/><Relationship Id="rId775" Type="http://schemas.openxmlformats.org/officeDocument/2006/relationships/image" Target="media/image691.png"/><Relationship Id="rId982" Type="http://schemas.openxmlformats.org/officeDocument/2006/relationships/image" Target="media/image898.png"/><Relationship Id="rId1198" Type="http://schemas.openxmlformats.org/officeDocument/2006/relationships/image" Target="media/image1114.png"/><Relationship Id="rId428" Type="http://schemas.openxmlformats.org/officeDocument/2006/relationships/image" Target="media/image364.png"/><Relationship Id="rId635" Type="http://schemas.openxmlformats.org/officeDocument/2006/relationships/image" Target="media/image551.png"/><Relationship Id="rId842" Type="http://schemas.openxmlformats.org/officeDocument/2006/relationships/image" Target="media/image758.png"/><Relationship Id="rId1058" Type="http://schemas.openxmlformats.org/officeDocument/2006/relationships/image" Target="media/image974.png"/><Relationship Id="rId1265" Type="http://schemas.openxmlformats.org/officeDocument/2006/relationships/image" Target="media/image1181.png"/><Relationship Id="rId702" Type="http://schemas.openxmlformats.org/officeDocument/2006/relationships/image" Target="media/image618.png"/><Relationship Id="rId1125" Type="http://schemas.openxmlformats.org/officeDocument/2006/relationships/image" Target="media/image1041.png"/><Relationship Id="rId1332" Type="http://schemas.openxmlformats.org/officeDocument/2006/relationships/image" Target="media/image1248.png"/><Relationship Id="rId69" Type="http://schemas.openxmlformats.org/officeDocument/2006/relationships/image" Target="media/image51.png"/><Relationship Id="rId285" Type="http://schemas.openxmlformats.org/officeDocument/2006/relationships/image" Target="media/image221.png"/><Relationship Id="rId492" Type="http://schemas.openxmlformats.org/officeDocument/2006/relationships/image" Target="media/image408.png"/><Relationship Id="rId797" Type="http://schemas.openxmlformats.org/officeDocument/2006/relationships/image" Target="media/image713.png"/><Relationship Id="rId145" Type="http://schemas.openxmlformats.org/officeDocument/2006/relationships/image" Target="media/image121.jpg"/><Relationship Id="rId352" Type="http://schemas.openxmlformats.org/officeDocument/2006/relationships/image" Target="media/image288.png"/><Relationship Id="rId1287" Type="http://schemas.openxmlformats.org/officeDocument/2006/relationships/image" Target="media/image1203.png"/><Relationship Id="rId212" Type="http://schemas.openxmlformats.org/officeDocument/2006/relationships/image" Target="media/image148.png"/><Relationship Id="rId657" Type="http://schemas.openxmlformats.org/officeDocument/2006/relationships/image" Target="media/image573.png"/><Relationship Id="rId864" Type="http://schemas.openxmlformats.org/officeDocument/2006/relationships/image" Target="media/image780.png"/><Relationship Id="rId517" Type="http://schemas.openxmlformats.org/officeDocument/2006/relationships/image" Target="media/image433.png"/><Relationship Id="rId724" Type="http://schemas.openxmlformats.org/officeDocument/2006/relationships/image" Target="media/image640.png"/><Relationship Id="rId931" Type="http://schemas.openxmlformats.org/officeDocument/2006/relationships/image" Target="media/image847.png"/><Relationship Id="rId1147" Type="http://schemas.openxmlformats.org/officeDocument/2006/relationships/image" Target="media/image1063.png"/><Relationship Id="rId1354" Type="http://schemas.openxmlformats.org/officeDocument/2006/relationships/image" Target="media/image1270.png"/><Relationship Id="rId60" Type="http://schemas.openxmlformats.org/officeDocument/2006/relationships/image" Target="media/image44.jpeg"/><Relationship Id="rId1007" Type="http://schemas.openxmlformats.org/officeDocument/2006/relationships/image" Target="media/image923.png"/><Relationship Id="rId1214" Type="http://schemas.openxmlformats.org/officeDocument/2006/relationships/image" Target="media/image1130.png"/><Relationship Id="rId18" Type="http://schemas.openxmlformats.org/officeDocument/2006/relationships/footer" Target="footer2.xml"/><Relationship Id="rId167" Type="http://schemas.openxmlformats.org/officeDocument/2006/relationships/hyperlink" Target="http://en.wikipedia.org/wiki/Safari_(web_browser)" TargetMode="External"/><Relationship Id="rId374" Type="http://schemas.openxmlformats.org/officeDocument/2006/relationships/image" Target="media/image310.png"/><Relationship Id="rId581" Type="http://schemas.openxmlformats.org/officeDocument/2006/relationships/image" Target="media/image497.png"/><Relationship Id="rId234" Type="http://schemas.openxmlformats.org/officeDocument/2006/relationships/image" Target="media/image170.png"/><Relationship Id="rId679" Type="http://schemas.openxmlformats.org/officeDocument/2006/relationships/image" Target="media/image595.png"/><Relationship Id="rId886" Type="http://schemas.openxmlformats.org/officeDocument/2006/relationships/image" Target="media/image802.png"/><Relationship Id="rId2" Type="http://schemas.openxmlformats.org/officeDocument/2006/relationships/numbering" Target="numbering.xml"/><Relationship Id="rId441" Type="http://schemas.openxmlformats.org/officeDocument/2006/relationships/image" Target="media/image3570.png"/><Relationship Id="rId539" Type="http://schemas.openxmlformats.org/officeDocument/2006/relationships/image" Target="media/image455.png"/><Relationship Id="rId746" Type="http://schemas.openxmlformats.org/officeDocument/2006/relationships/image" Target="media/image662.png"/><Relationship Id="rId1071" Type="http://schemas.openxmlformats.org/officeDocument/2006/relationships/image" Target="media/image987.png"/><Relationship Id="rId1169" Type="http://schemas.openxmlformats.org/officeDocument/2006/relationships/image" Target="media/image1085.png"/><Relationship Id="rId1376" Type="http://schemas.openxmlformats.org/officeDocument/2006/relationships/image" Target="media/image1292.png"/><Relationship Id="rId301" Type="http://schemas.openxmlformats.org/officeDocument/2006/relationships/image" Target="media/image237.png"/><Relationship Id="rId953" Type="http://schemas.openxmlformats.org/officeDocument/2006/relationships/image" Target="media/image869.png"/><Relationship Id="rId1029" Type="http://schemas.openxmlformats.org/officeDocument/2006/relationships/image" Target="media/image945.png"/><Relationship Id="rId1236" Type="http://schemas.openxmlformats.org/officeDocument/2006/relationships/image" Target="media/image1152.png"/><Relationship Id="rId82" Type="http://schemas.openxmlformats.org/officeDocument/2006/relationships/image" Target="media/image63.jpeg"/><Relationship Id="rId606" Type="http://schemas.openxmlformats.org/officeDocument/2006/relationships/image" Target="media/image522.png"/><Relationship Id="rId813" Type="http://schemas.openxmlformats.org/officeDocument/2006/relationships/image" Target="media/image729.png"/><Relationship Id="rId1303" Type="http://schemas.openxmlformats.org/officeDocument/2006/relationships/image" Target="media/image1219.png"/><Relationship Id="rId189" Type="http://schemas.openxmlformats.org/officeDocument/2006/relationships/hyperlink" Target="http://uec-images.ubuntu.com/" TargetMode="External"/><Relationship Id="rId396" Type="http://schemas.openxmlformats.org/officeDocument/2006/relationships/image" Target="media/image332.png"/><Relationship Id="rId256" Type="http://schemas.openxmlformats.org/officeDocument/2006/relationships/image" Target="media/image192.png"/><Relationship Id="rId463" Type="http://schemas.openxmlformats.org/officeDocument/2006/relationships/image" Target="media/image379.png"/><Relationship Id="rId670" Type="http://schemas.openxmlformats.org/officeDocument/2006/relationships/image" Target="media/image586.png"/><Relationship Id="rId1093" Type="http://schemas.openxmlformats.org/officeDocument/2006/relationships/image" Target="media/image1009.png"/><Relationship Id="rId116" Type="http://schemas.openxmlformats.org/officeDocument/2006/relationships/image" Target="media/image96.jpg"/><Relationship Id="rId323" Type="http://schemas.openxmlformats.org/officeDocument/2006/relationships/image" Target="media/image259.png"/><Relationship Id="rId530" Type="http://schemas.openxmlformats.org/officeDocument/2006/relationships/image" Target="media/image446.png"/><Relationship Id="rId768" Type="http://schemas.openxmlformats.org/officeDocument/2006/relationships/image" Target="media/image684.png"/><Relationship Id="rId975" Type="http://schemas.openxmlformats.org/officeDocument/2006/relationships/image" Target="media/image891.png"/><Relationship Id="rId1160" Type="http://schemas.openxmlformats.org/officeDocument/2006/relationships/image" Target="media/image1076.png"/><Relationship Id="rId1398" Type="http://schemas.openxmlformats.org/officeDocument/2006/relationships/hyperlink" Target="http://www.wired.com/" TargetMode="External"/><Relationship Id="rId628" Type="http://schemas.openxmlformats.org/officeDocument/2006/relationships/image" Target="media/image544.png"/><Relationship Id="rId835" Type="http://schemas.openxmlformats.org/officeDocument/2006/relationships/image" Target="media/image751.png"/><Relationship Id="rId1258" Type="http://schemas.openxmlformats.org/officeDocument/2006/relationships/image" Target="media/image1174.png"/><Relationship Id="rId1020" Type="http://schemas.openxmlformats.org/officeDocument/2006/relationships/image" Target="media/image936.png"/><Relationship Id="rId1118" Type="http://schemas.openxmlformats.org/officeDocument/2006/relationships/image" Target="media/image1034.png"/><Relationship Id="rId1325" Type="http://schemas.openxmlformats.org/officeDocument/2006/relationships/image" Target="media/image1241.png"/><Relationship Id="rId902" Type="http://schemas.openxmlformats.org/officeDocument/2006/relationships/image" Target="media/image818.png"/><Relationship Id="rId31" Type="http://schemas.openxmlformats.org/officeDocument/2006/relationships/image" Target="media/image20.png"/><Relationship Id="rId180" Type="http://schemas.openxmlformats.org/officeDocument/2006/relationships/image" Target="media/image130.png"/><Relationship Id="rId278" Type="http://schemas.openxmlformats.org/officeDocument/2006/relationships/image" Target="media/image214.png"/><Relationship Id="rId485" Type="http://schemas.openxmlformats.org/officeDocument/2006/relationships/image" Target="media/image401.png"/><Relationship Id="rId692" Type="http://schemas.openxmlformats.org/officeDocument/2006/relationships/image" Target="media/image608.png"/><Relationship Id="rId138" Type="http://schemas.openxmlformats.org/officeDocument/2006/relationships/image" Target="media/image116.png"/><Relationship Id="rId345" Type="http://schemas.openxmlformats.org/officeDocument/2006/relationships/image" Target="media/image281.png"/><Relationship Id="rId552" Type="http://schemas.openxmlformats.org/officeDocument/2006/relationships/image" Target="media/image468.png"/><Relationship Id="rId997" Type="http://schemas.openxmlformats.org/officeDocument/2006/relationships/image" Target="media/image913.png"/><Relationship Id="rId1182" Type="http://schemas.openxmlformats.org/officeDocument/2006/relationships/image" Target="media/image1098.png"/><Relationship Id="rId205" Type="http://schemas.openxmlformats.org/officeDocument/2006/relationships/image" Target="media/image141.png"/><Relationship Id="rId412" Type="http://schemas.openxmlformats.org/officeDocument/2006/relationships/image" Target="media/image348.png"/><Relationship Id="rId857" Type="http://schemas.openxmlformats.org/officeDocument/2006/relationships/image" Target="media/image773.png"/><Relationship Id="rId1042" Type="http://schemas.openxmlformats.org/officeDocument/2006/relationships/image" Target="media/image958.png"/><Relationship Id="rId717" Type="http://schemas.openxmlformats.org/officeDocument/2006/relationships/image" Target="media/image633.png"/><Relationship Id="rId924" Type="http://schemas.openxmlformats.org/officeDocument/2006/relationships/image" Target="media/image840.png"/><Relationship Id="rId1347" Type="http://schemas.openxmlformats.org/officeDocument/2006/relationships/image" Target="media/image1263.png"/><Relationship Id="rId53" Type="http://schemas.openxmlformats.org/officeDocument/2006/relationships/image" Target="media/image37.png"/><Relationship Id="rId1207" Type="http://schemas.openxmlformats.org/officeDocument/2006/relationships/image" Target="media/image1123.png"/><Relationship Id="rId367" Type="http://schemas.openxmlformats.org/officeDocument/2006/relationships/image" Target="media/image303.png"/><Relationship Id="rId574" Type="http://schemas.openxmlformats.org/officeDocument/2006/relationships/image" Target="media/image490.png"/><Relationship Id="rId227" Type="http://schemas.openxmlformats.org/officeDocument/2006/relationships/image" Target="media/image163.png"/><Relationship Id="rId781" Type="http://schemas.openxmlformats.org/officeDocument/2006/relationships/image" Target="media/image697.png"/><Relationship Id="rId879" Type="http://schemas.openxmlformats.org/officeDocument/2006/relationships/image" Target="media/image795.png"/><Relationship Id="rId434" Type="http://schemas.openxmlformats.org/officeDocument/2006/relationships/image" Target="media/image370.png"/><Relationship Id="rId641" Type="http://schemas.openxmlformats.org/officeDocument/2006/relationships/image" Target="media/image557.png"/><Relationship Id="rId739" Type="http://schemas.openxmlformats.org/officeDocument/2006/relationships/image" Target="media/image655.png"/><Relationship Id="rId1064" Type="http://schemas.openxmlformats.org/officeDocument/2006/relationships/image" Target="media/image980.png"/><Relationship Id="rId1271" Type="http://schemas.openxmlformats.org/officeDocument/2006/relationships/image" Target="media/image1187.png"/><Relationship Id="rId1369" Type="http://schemas.openxmlformats.org/officeDocument/2006/relationships/image" Target="media/image1285.png"/><Relationship Id="rId501" Type="http://schemas.openxmlformats.org/officeDocument/2006/relationships/image" Target="media/image417.png"/><Relationship Id="rId946" Type="http://schemas.openxmlformats.org/officeDocument/2006/relationships/image" Target="media/image862.png"/><Relationship Id="rId1131" Type="http://schemas.openxmlformats.org/officeDocument/2006/relationships/image" Target="media/image1047.png"/><Relationship Id="rId1229" Type="http://schemas.openxmlformats.org/officeDocument/2006/relationships/image" Target="media/image1145.png"/><Relationship Id="rId75" Type="http://schemas.openxmlformats.org/officeDocument/2006/relationships/image" Target="media/image56.jpeg"/><Relationship Id="rId806" Type="http://schemas.openxmlformats.org/officeDocument/2006/relationships/image" Target="media/image722.png"/><Relationship Id="rId291" Type="http://schemas.openxmlformats.org/officeDocument/2006/relationships/image" Target="media/image227.png"/><Relationship Id="rId151" Type="http://schemas.openxmlformats.org/officeDocument/2006/relationships/image" Target="media/image126.jpg"/><Relationship Id="rId389" Type="http://schemas.openxmlformats.org/officeDocument/2006/relationships/image" Target="media/image325.png"/><Relationship Id="rId596" Type="http://schemas.openxmlformats.org/officeDocument/2006/relationships/image" Target="media/image512.png"/><Relationship Id="rId249" Type="http://schemas.openxmlformats.org/officeDocument/2006/relationships/image" Target="media/image185.png"/><Relationship Id="rId456" Type="http://schemas.openxmlformats.org/officeDocument/2006/relationships/image" Target="media/image3720.png"/><Relationship Id="rId663" Type="http://schemas.openxmlformats.org/officeDocument/2006/relationships/image" Target="media/image579.png"/><Relationship Id="rId870" Type="http://schemas.openxmlformats.org/officeDocument/2006/relationships/image" Target="media/image786.png"/><Relationship Id="rId1086" Type="http://schemas.openxmlformats.org/officeDocument/2006/relationships/image" Target="media/image1002.png"/><Relationship Id="rId1293" Type="http://schemas.openxmlformats.org/officeDocument/2006/relationships/image" Target="media/image1209.png"/><Relationship Id="rId109" Type="http://schemas.openxmlformats.org/officeDocument/2006/relationships/image" Target="media/image89.jpg"/><Relationship Id="rId316" Type="http://schemas.openxmlformats.org/officeDocument/2006/relationships/image" Target="media/image252.png"/><Relationship Id="rId523" Type="http://schemas.openxmlformats.org/officeDocument/2006/relationships/image" Target="media/image439.png"/><Relationship Id="rId968" Type="http://schemas.openxmlformats.org/officeDocument/2006/relationships/image" Target="media/image884.png"/><Relationship Id="rId1153" Type="http://schemas.openxmlformats.org/officeDocument/2006/relationships/image" Target="media/image1069.png"/><Relationship Id="rId97" Type="http://schemas.openxmlformats.org/officeDocument/2006/relationships/image" Target="media/image77.png"/><Relationship Id="rId730" Type="http://schemas.openxmlformats.org/officeDocument/2006/relationships/image" Target="media/image646.png"/><Relationship Id="rId828" Type="http://schemas.openxmlformats.org/officeDocument/2006/relationships/image" Target="media/image744.png"/><Relationship Id="rId1013" Type="http://schemas.openxmlformats.org/officeDocument/2006/relationships/image" Target="media/image929.png"/><Relationship Id="rId1360" Type="http://schemas.openxmlformats.org/officeDocument/2006/relationships/image" Target="media/image1276.png"/><Relationship Id="rId1220" Type="http://schemas.openxmlformats.org/officeDocument/2006/relationships/image" Target="media/image1136.png"/><Relationship Id="rId1318" Type="http://schemas.openxmlformats.org/officeDocument/2006/relationships/image" Target="media/image1234.png"/><Relationship Id="rId24" Type="http://schemas.openxmlformats.org/officeDocument/2006/relationships/image" Target="media/image13.png"/><Relationship Id="rId173" Type="http://schemas.openxmlformats.org/officeDocument/2006/relationships/hyperlink" Target="http://www.xuggle.com/xuggler/" TargetMode="External"/><Relationship Id="rId380" Type="http://schemas.openxmlformats.org/officeDocument/2006/relationships/image" Target="media/image316.png"/><Relationship Id="rId240" Type="http://schemas.openxmlformats.org/officeDocument/2006/relationships/image" Target="media/image176.png"/><Relationship Id="rId478" Type="http://schemas.openxmlformats.org/officeDocument/2006/relationships/image" Target="media/image394.png"/><Relationship Id="rId685" Type="http://schemas.openxmlformats.org/officeDocument/2006/relationships/image" Target="media/image601.png"/><Relationship Id="rId892" Type="http://schemas.openxmlformats.org/officeDocument/2006/relationships/image" Target="media/image808.png"/><Relationship Id="rId100" Type="http://schemas.openxmlformats.org/officeDocument/2006/relationships/image" Target="media/image80.png"/><Relationship Id="rId338" Type="http://schemas.openxmlformats.org/officeDocument/2006/relationships/image" Target="media/image274.png"/><Relationship Id="rId545" Type="http://schemas.openxmlformats.org/officeDocument/2006/relationships/image" Target="media/image461.png"/><Relationship Id="rId752" Type="http://schemas.openxmlformats.org/officeDocument/2006/relationships/image" Target="media/image668.png"/><Relationship Id="rId1175" Type="http://schemas.openxmlformats.org/officeDocument/2006/relationships/image" Target="media/image1091.png"/><Relationship Id="rId1382" Type="http://schemas.openxmlformats.org/officeDocument/2006/relationships/image" Target="media/image1297.png"/><Relationship Id="rId405" Type="http://schemas.openxmlformats.org/officeDocument/2006/relationships/image" Target="media/image341.png"/><Relationship Id="rId612" Type="http://schemas.openxmlformats.org/officeDocument/2006/relationships/image" Target="media/image528.png"/><Relationship Id="rId1035" Type="http://schemas.openxmlformats.org/officeDocument/2006/relationships/image" Target="media/image951.png"/><Relationship Id="rId1242" Type="http://schemas.openxmlformats.org/officeDocument/2006/relationships/image" Target="media/image1158.png"/><Relationship Id="rId917" Type="http://schemas.openxmlformats.org/officeDocument/2006/relationships/image" Target="media/image833.png"/><Relationship Id="rId1102" Type="http://schemas.openxmlformats.org/officeDocument/2006/relationships/image" Target="media/image1018.png"/><Relationship Id="rId46" Type="http://schemas.openxmlformats.org/officeDocument/2006/relationships/image" Target="media/image31.jpeg"/><Relationship Id="rId1407" Type="http://schemas.openxmlformats.org/officeDocument/2006/relationships/hyperlink" Target="http://salsahpc.indiana.edu/twister4azure/" TargetMode="External"/><Relationship Id="rId195" Type="http://schemas.openxmlformats.org/officeDocument/2006/relationships/hyperlink" Target="http://grids.ucs.indiana.edu/ptliupages/presentations/Ball27July11/AMSA%20TO4%20TIM%20July%2027%202011.ppt" TargetMode="External"/><Relationship Id="rId262" Type="http://schemas.openxmlformats.org/officeDocument/2006/relationships/image" Target="media/image198.png"/><Relationship Id="rId567" Type="http://schemas.openxmlformats.org/officeDocument/2006/relationships/image" Target="media/image483.png"/><Relationship Id="rId1197" Type="http://schemas.openxmlformats.org/officeDocument/2006/relationships/image" Target="media/image1113.png"/><Relationship Id="rId122" Type="http://schemas.openxmlformats.org/officeDocument/2006/relationships/image" Target="media/image102.jpg"/><Relationship Id="rId774" Type="http://schemas.openxmlformats.org/officeDocument/2006/relationships/image" Target="media/image690.png"/><Relationship Id="rId981" Type="http://schemas.openxmlformats.org/officeDocument/2006/relationships/image" Target="media/image897.png"/><Relationship Id="rId1057" Type="http://schemas.openxmlformats.org/officeDocument/2006/relationships/image" Target="media/image973.png"/><Relationship Id="rId427" Type="http://schemas.openxmlformats.org/officeDocument/2006/relationships/image" Target="media/image363.png"/><Relationship Id="rId634" Type="http://schemas.openxmlformats.org/officeDocument/2006/relationships/image" Target="media/image550.png"/><Relationship Id="rId841" Type="http://schemas.openxmlformats.org/officeDocument/2006/relationships/image" Target="media/image757.png"/><Relationship Id="rId1264" Type="http://schemas.openxmlformats.org/officeDocument/2006/relationships/image" Target="media/image1180.png"/><Relationship Id="rId701" Type="http://schemas.openxmlformats.org/officeDocument/2006/relationships/image" Target="media/image617.png"/><Relationship Id="rId939" Type="http://schemas.openxmlformats.org/officeDocument/2006/relationships/image" Target="media/image855.png"/><Relationship Id="rId1124" Type="http://schemas.openxmlformats.org/officeDocument/2006/relationships/image" Target="media/image1040.png"/><Relationship Id="rId1331" Type="http://schemas.openxmlformats.org/officeDocument/2006/relationships/image" Target="media/image124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Video</a:t>
            </a:r>
            <a:r>
              <a:rPr lang="en-US" baseline="0"/>
              <a:t> Sensor Performance 30fps</a:t>
            </a:r>
            <a:endParaRPr lang="en-US"/>
          </a:p>
        </c:rich>
      </c:tx>
      <c:layout>
        <c:manualLayout>
          <c:xMode val="edge"/>
          <c:yMode val="edge"/>
          <c:x val="0.2747008547008547"/>
          <c:y val="3.6538515985541767E-2"/>
        </c:manualLayout>
      </c:layout>
      <c:overlay val="0"/>
    </c:title>
    <c:autoTitleDeleted val="0"/>
    <c:plotArea>
      <c:layout>
        <c:manualLayout>
          <c:layoutTarget val="inner"/>
          <c:xMode val="edge"/>
          <c:yMode val="edge"/>
          <c:x val="0.12235227808062454"/>
          <c:y val="0.15496176242052842"/>
          <c:w val="0.83789353253920185"/>
          <c:h val="0.70463695533863302"/>
        </c:manualLayout>
      </c:layout>
      <c:scatterChart>
        <c:scatterStyle val="smoothMarker"/>
        <c:varyColors val="0"/>
        <c:ser>
          <c:idx val="0"/>
          <c:order val="0"/>
          <c:tx>
            <c:v>320x240</c:v>
          </c:tx>
          <c:xVal>
            <c:numRef>
              <c:f>Sheet1!$A$2:$A$10</c:f>
              <c:numCache>
                <c:formatCode>General</c:formatCode>
                <c:ptCount val="9"/>
                <c:pt idx="0">
                  <c:v>4</c:v>
                </c:pt>
                <c:pt idx="1">
                  <c:v>24</c:v>
                </c:pt>
                <c:pt idx="2">
                  <c:v>40</c:v>
                </c:pt>
                <c:pt idx="3">
                  <c:v>80</c:v>
                </c:pt>
                <c:pt idx="4">
                  <c:v>120</c:v>
                </c:pt>
                <c:pt idx="5">
                  <c:v>140</c:v>
                </c:pt>
                <c:pt idx="6">
                  <c:v>160</c:v>
                </c:pt>
                <c:pt idx="7">
                  <c:v>180</c:v>
                </c:pt>
                <c:pt idx="8">
                  <c:v>200</c:v>
                </c:pt>
              </c:numCache>
            </c:numRef>
          </c:xVal>
          <c:yVal>
            <c:numRef>
              <c:f>Sheet1!$C$2:$C$10</c:f>
              <c:numCache>
                <c:formatCode>General</c:formatCode>
                <c:ptCount val="9"/>
                <c:pt idx="0">
                  <c:v>14.49</c:v>
                </c:pt>
                <c:pt idx="1">
                  <c:v>20.57</c:v>
                </c:pt>
                <c:pt idx="2">
                  <c:v>22.83</c:v>
                </c:pt>
                <c:pt idx="3">
                  <c:v>32.049999999999997</c:v>
                </c:pt>
                <c:pt idx="4">
                  <c:v>118.84</c:v>
                </c:pt>
                <c:pt idx="5">
                  <c:v>189.51</c:v>
                </c:pt>
                <c:pt idx="6">
                  <c:v>357.154</c:v>
                </c:pt>
                <c:pt idx="7">
                  <c:v>371.56</c:v>
                </c:pt>
                <c:pt idx="8">
                  <c:v>432.81</c:v>
                </c:pt>
              </c:numCache>
            </c:numRef>
          </c:yVal>
          <c:smooth val="1"/>
        </c:ser>
        <c:ser>
          <c:idx val="1"/>
          <c:order val="1"/>
          <c:tx>
            <c:v>640x480</c:v>
          </c:tx>
          <c:xVal>
            <c:numRef>
              <c:f>Sheet1!$E$2:$E$10</c:f>
              <c:numCache>
                <c:formatCode>General</c:formatCode>
                <c:ptCount val="9"/>
                <c:pt idx="0">
                  <c:v>4</c:v>
                </c:pt>
                <c:pt idx="1">
                  <c:v>24</c:v>
                </c:pt>
                <c:pt idx="2">
                  <c:v>40</c:v>
                </c:pt>
                <c:pt idx="3">
                  <c:v>80</c:v>
                </c:pt>
                <c:pt idx="4">
                  <c:v>120</c:v>
                </c:pt>
                <c:pt idx="5">
                  <c:v>140</c:v>
                </c:pt>
                <c:pt idx="6">
                  <c:v>160</c:v>
                </c:pt>
                <c:pt idx="7">
                  <c:v>180</c:v>
                </c:pt>
                <c:pt idx="8">
                  <c:v>200</c:v>
                </c:pt>
              </c:numCache>
            </c:numRef>
          </c:xVal>
          <c:yVal>
            <c:numRef>
              <c:f>Sheet1!$G$2:$G$10</c:f>
              <c:numCache>
                <c:formatCode>General</c:formatCode>
                <c:ptCount val="9"/>
                <c:pt idx="0">
                  <c:v>22.73</c:v>
                </c:pt>
                <c:pt idx="1">
                  <c:v>34.619999999999997</c:v>
                </c:pt>
                <c:pt idx="2">
                  <c:v>40.450000000000003</c:v>
                </c:pt>
                <c:pt idx="3">
                  <c:v>82.57</c:v>
                </c:pt>
                <c:pt idx="4">
                  <c:v>206.55</c:v>
                </c:pt>
                <c:pt idx="5">
                  <c:v>348.11</c:v>
                </c:pt>
                <c:pt idx="6">
                  <c:v>536.59</c:v>
                </c:pt>
                <c:pt idx="7">
                  <c:v>785.8</c:v>
                </c:pt>
                <c:pt idx="8">
                  <c:v>971.12</c:v>
                </c:pt>
              </c:numCache>
            </c:numRef>
          </c:yVal>
          <c:smooth val="1"/>
        </c:ser>
        <c:ser>
          <c:idx val="2"/>
          <c:order val="2"/>
          <c:tx>
            <c:v>800x480</c:v>
          </c:tx>
          <c:xVal>
            <c:numRef>
              <c:f>Sheet1!$I$2:$I$10</c:f>
              <c:numCache>
                <c:formatCode>General</c:formatCode>
                <c:ptCount val="9"/>
                <c:pt idx="0">
                  <c:v>4</c:v>
                </c:pt>
                <c:pt idx="1">
                  <c:v>24</c:v>
                </c:pt>
                <c:pt idx="2">
                  <c:v>40</c:v>
                </c:pt>
                <c:pt idx="3">
                  <c:v>80</c:v>
                </c:pt>
                <c:pt idx="4">
                  <c:v>120</c:v>
                </c:pt>
                <c:pt idx="5">
                  <c:v>140</c:v>
                </c:pt>
                <c:pt idx="6">
                  <c:v>160</c:v>
                </c:pt>
                <c:pt idx="7">
                  <c:v>180</c:v>
                </c:pt>
                <c:pt idx="8">
                  <c:v>200</c:v>
                </c:pt>
              </c:numCache>
            </c:numRef>
          </c:xVal>
          <c:yVal>
            <c:numRef>
              <c:f>Sheet1!$K$2:$K$10</c:f>
              <c:numCache>
                <c:formatCode>General</c:formatCode>
                <c:ptCount val="9"/>
                <c:pt idx="0">
                  <c:v>26.53</c:v>
                </c:pt>
                <c:pt idx="1">
                  <c:v>41.12</c:v>
                </c:pt>
                <c:pt idx="2">
                  <c:v>52.61</c:v>
                </c:pt>
                <c:pt idx="3">
                  <c:v>99.75</c:v>
                </c:pt>
                <c:pt idx="4">
                  <c:v>381.185</c:v>
                </c:pt>
                <c:pt idx="5">
                  <c:v>451.08</c:v>
                </c:pt>
                <c:pt idx="6">
                  <c:v>651.51</c:v>
                </c:pt>
                <c:pt idx="7">
                  <c:v>841.71</c:v>
                </c:pt>
                <c:pt idx="8">
                  <c:v>1032.1199999999999</c:v>
                </c:pt>
              </c:numCache>
            </c:numRef>
          </c:yVal>
          <c:smooth val="1"/>
        </c:ser>
        <c:dLbls>
          <c:showLegendKey val="0"/>
          <c:showVal val="0"/>
          <c:showCatName val="0"/>
          <c:showSerName val="0"/>
          <c:showPercent val="0"/>
          <c:showBubbleSize val="0"/>
        </c:dLbls>
        <c:axId val="333632000"/>
        <c:axId val="333632576"/>
      </c:scatterChart>
      <c:valAx>
        <c:axId val="333632000"/>
        <c:scaling>
          <c:orientation val="minMax"/>
          <c:max val="200"/>
        </c:scaling>
        <c:delete val="0"/>
        <c:axPos val="b"/>
        <c:title>
          <c:tx>
            <c:rich>
              <a:bodyPr/>
              <a:lstStyle/>
              <a:p>
                <a:pPr>
                  <a:defRPr/>
                </a:pPr>
                <a:r>
                  <a:rPr lang="en-US"/>
                  <a:t>Number</a:t>
                </a:r>
                <a:r>
                  <a:rPr lang="en-US" baseline="0"/>
                  <a:t> of Sensors</a:t>
                </a:r>
                <a:endParaRPr lang="en-US"/>
              </a:p>
            </c:rich>
          </c:tx>
          <c:overlay val="0"/>
        </c:title>
        <c:numFmt formatCode="General" sourceLinked="1"/>
        <c:majorTickMark val="out"/>
        <c:minorTickMark val="none"/>
        <c:tickLblPos val="nextTo"/>
        <c:crossAx val="333632576"/>
        <c:crosses val="autoZero"/>
        <c:crossBetween val="midCat"/>
      </c:valAx>
      <c:valAx>
        <c:axId val="333632576"/>
        <c:scaling>
          <c:orientation val="minMax"/>
          <c:max val="1000"/>
        </c:scaling>
        <c:delete val="0"/>
        <c:axPos val="l"/>
        <c:majorGridlines/>
        <c:title>
          <c:tx>
            <c:rich>
              <a:bodyPr rot="-5400000" vert="horz"/>
              <a:lstStyle/>
              <a:p>
                <a:pPr>
                  <a:defRPr/>
                </a:pPr>
                <a:r>
                  <a:rPr lang="en-US"/>
                  <a:t>Latency ms</a:t>
                </a:r>
              </a:p>
            </c:rich>
          </c:tx>
          <c:overlay val="0"/>
        </c:title>
        <c:numFmt formatCode="General" sourceLinked="1"/>
        <c:majorTickMark val="out"/>
        <c:minorTickMark val="none"/>
        <c:tickLblPos val="nextTo"/>
        <c:crossAx val="333632000"/>
        <c:crosses val="autoZero"/>
        <c:crossBetween val="midCat"/>
      </c:valAx>
    </c:plotArea>
    <c:legend>
      <c:legendPos val="r"/>
      <c:layout>
        <c:manualLayout>
          <c:xMode val="edge"/>
          <c:yMode val="edge"/>
          <c:x val="0.15295107342351436"/>
          <c:y val="0.17666570891430691"/>
          <c:w val="0.13995726495726496"/>
          <c:h val="0.22970587911491647"/>
        </c:manualLayout>
      </c:layout>
      <c:overlay val="1"/>
      <c:spPr>
        <a:solidFill>
          <a:schemeClr val="bg1"/>
        </a:solidFill>
        <a:ln>
          <a:solidFill>
            <a:schemeClr val="bg1">
              <a:lumMod val="75000"/>
            </a:schemeClr>
          </a:solidFill>
        </a:ln>
      </c:sp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Video</a:t>
            </a:r>
            <a:r>
              <a:rPr lang="en-US" baseline="0"/>
              <a:t> Sensor Perfomance 640x480</a:t>
            </a:r>
            <a:endParaRPr lang="en-US"/>
          </a:p>
        </c:rich>
      </c:tx>
      <c:overlay val="0"/>
    </c:title>
    <c:autoTitleDeleted val="0"/>
    <c:plotArea>
      <c:layout>
        <c:manualLayout>
          <c:layoutTarget val="inner"/>
          <c:xMode val="edge"/>
          <c:yMode val="edge"/>
          <c:x val="0.10088128407026045"/>
          <c:y val="0.19480351414406533"/>
          <c:w val="0.87004828723332661"/>
          <c:h val="0.59104512977544477"/>
        </c:manualLayout>
      </c:layout>
      <c:scatterChart>
        <c:scatterStyle val="smoothMarker"/>
        <c:varyColors val="0"/>
        <c:ser>
          <c:idx val="0"/>
          <c:order val="0"/>
          <c:tx>
            <c:v>20 fps</c:v>
          </c:tx>
          <c:xVal>
            <c:numRef>
              <c:f>Sheet1!$A$17:$A$25</c:f>
              <c:numCache>
                <c:formatCode>General</c:formatCode>
                <c:ptCount val="9"/>
                <c:pt idx="0">
                  <c:v>4</c:v>
                </c:pt>
                <c:pt idx="1">
                  <c:v>24</c:v>
                </c:pt>
                <c:pt idx="2">
                  <c:v>40</c:v>
                </c:pt>
                <c:pt idx="3">
                  <c:v>80</c:v>
                </c:pt>
                <c:pt idx="4">
                  <c:v>120</c:v>
                </c:pt>
                <c:pt idx="5">
                  <c:v>140</c:v>
                </c:pt>
                <c:pt idx="6">
                  <c:v>160</c:v>
                </c:pt>
                <c:pt idx="7">
                  <c:v>180</c:v>
                </c:pt>
                <c:pt idx="8">
                  <c:v>200</c:v>
                </c:pt>
              </c:numCache>
            </c:numRef>
          </c:xVal>
          <c:yVal>
            <c:numRef>
              <c:f>Sheet1!$C$17:$C$25</c:f>
              <c:numCache>
                <c:formatCode>General</c:formatCode>
                <c:ptCount val="9"/>
                <c:pt idx="0">
                  <c:v>19.010000000000002</c:v>
                </c:pt>
                <c:pt idx="1">
                  <c:v>22.71</c:v>
                </c:pt>
                <c:pt idx="2">
                  <c:v>25.12</c:v>
                </c:pt>
                <c:pt idx="3">
                  <c:v>47.97</c:v>
                </c:pt>
                <c:pt idx="4">
                  <c:v>83.36</c:v>
                </c:pt>
                <c:pt idx="5">
                  <c:v>142.97999999999999</c:v>
                </c:pt>
                <c:pt idx="6">
                  <c:v>344.99</c:v>
                </c:pt>
                <c:pt idx="7">
                  <c:v>418.14</c:v>
                </c:pt>
                <c:pt idx="8">
                  <c:v>522.62</c:v>
                </c:pt>
              </c:numCache>
            </c:numRef>
          </c:yVal>
          <c:smooth val="1"/>
        </c:ser>
        <c:ser>
          <c:idx val="1"/>
          <c:order val="1"/>
          <c:tx>
            <c:v>30 fps</c:v>
          </c:tx>
          <c:xVal>
            <c:numRef>
              <c:f>Sheet1!$E$17:$E$25</c:f>
              <c:numCache>
                <c:formatCode>General</c:formatCode>
                <c:ptCount val="9"/>
                <c:pt idx="0">
                  <c:v>4</c:v>
                </c:pt>
                <c:pt idx="1">
                  <c:v>24</c:v>
                </c:pt>
                <c:pt idx="2">
                  <c:v>40</c:v>
                </c:pt>
                <c:pt idx="3">
                  <c:v>80</c:v>
                </c:pt>
                <c:pt idx="4">
                  <c:v>120</c:v>
                </c:pt>
                <c:pt idx="5">
                  <c:v>140</c:v>
                </c:pt>
                <c:pt idx="6">
                  <c:v>160</c:v>
                </c:pt>
                <c:pt idx="7">
                  <c:v>180</c:v>
                </c:pt>
                <c:pt idx="8">
                  <c:v>200</c:v>
                </c:pt>
              </c:numCache>
            </c:numRef>
          </c:xVal>
          <c:yVal>
            <c:numRef>
              <c:f>Sheet1!$G$17:$G$25</c:f>
              <c:numCache>
                <c:formatCode>General</c:formatCode>
                <c:ptCount val="9"/>
                <c:pt idx="0">
                  <c:v>22.73</c:v>
                </c:pt>
                <c:pt idx="1">
                  <c:v>34.619999999999997</c:v>
                </c:pt>
                <c:pt idx="2">
                  <c:v>40.450000000000003</c:v>
                </c:pt>
                <c:pt idx="3">
                  <c:v>82.57</c:v>
                </c:pt>
                <c:pt idx="4">
                  <c:v>206.55</c:v>
                </c:pt>
                <c:pt idx="5">
                  <c:v>348.11</c:v>
                </c:pt>
                <c:pt idx="6">
                  <c:v>536.59</c:v>
                </c:pt>
                <c:pt idx="7">
                  <c:v>785.8</c:v>
                </c:pt>
                <c:pt idx="8">
                  <c:v>971.12</c:v>
                </c:pt>
              </c:numCache>
            </c:numRef>
          </c:yVal>
          <c:smooth val="1"/>
        </c:ser>
        <c:ser>
          <c:idx val="2"/>
          <c:order val="2"/>
          <c:tx>
            <c:v>60 fps</c:v>
          </c:tx>
          <c:xVal>
            <c:numRef>
              <c:f>Sheet1!$I$17:$I$25</c:f>
              <c:numCache>
                <c:formatCode>General</c:formatCode>
                <c:ptCount val="9"/>
                <c:pt idx="0">
                  <c:v>4</c:v>
                </c:pt>
                <c:pt idx="1">
                  <c:v>24</c:v>
                </c:pt>
                <c:pt idx="2">
                  <c:v>40</c:v>
                </c:pt>
                <c:pt idx="3">
                  <c:v>80</c:v>
                </c:pt>
                <c:pt idx="4">
                  <c:v>120</c:v>
                </c:pt>
                <c:pt idx="5">
                  <c:v>140</c:v>
                </c:pt>
                <c:pt idx="6">
                  <c:v>160</c:v>
                </c:pt>
                <c:pt idx="7">
                  <c:v>180</c:v>
                </c:pt>
                <c:pt idx="8">
                  <c:v>200</c:v>
                </c:pt>
              </c:numCache>
            </c:numRef>
          </c:xVal>
          <c:yVal>
            <c:numRef>
              <c:f>Sheet1!$K$17:$K$25</c:f>
              <c:numCache>
                <c:formatCode>General</c:formatCode>
                <c:ptCount val="9"/>
                <c:pt idx="0">
                  <c:v>24.3</c:v>
                </c:pt>
                <c:pt idx="1">
                  <c:v>72.55</c:v>
                </c:pt>
                <c:pt idx="2">
                  <c:v>124.52</c:v>
                </c:pt>
                <c:pt idx="3">
                  <c:v>381.94</c:v>
                </c:pt>
                <c:pt idx="4">
                  <c:v>1097.123</c:v>
                </c:pt>
                <c:pt idx="5">
                  <c:v>1227.3900000000001</c:v>
                </c:pt>
                <c:pt idx="6">
                  <c:v>1328.12</c:v>
                </c:pt>
                <c:pt idx="7">
                  <c:v>1501.91</c:v>
                </c:pt>
                <c:pt idx="8">
                  <c:v>1566.25</c:v>
                </c:pt>
              </c:numCache>
            </c:numRef>
          </c:yVal>
          <c:smooth val="1"/>
        </c:ser>
        <c:dLbls>
          <c:showLegendKey val="0"/>
          <c:showVal val="0"/>
          <c:showCatName val="0"/>
          <c:showSerName val="0"/>
          <c:showPercent val="0"/>
          <c:showBubbleSize val="0"/>
        </c:dLbls>
        <c:axId val="333634304"/>
        <c:axId val="333634880"/>
      </c:scatterChart>
      <c:valAx>
        <c:axId val="333634304"/>
        <c:scaling>
          <c:orientation val="minMax"/>
          <c:max val="200"/>
        </c:scaling>
        <c:delete val="0"/>
        <c:axPos val="b"/>
        <c:title>
          <c:tx>
            <c:rich>
              <a:bodyPr/>
              <a:lstStyle/>
              <a:p>
                <a:pPr>
                  <a:defRPr/>
                </a:pPr>
                <a:r>
                  <a:rPr lang="en-US"/>
                  <a:t>Number</a:t>
                </a:r>
                <a:r>
                  <a:rPr lang="en-US" baseline="0"/>
                  <a:t> of Sensors</a:t>
                </a:r>
                <a:endParaRPr lang="en-US"/>
              </a:p>
            </c:rich>
          </c:tx>
          <c:overlay val="0"/>
        </c:title>
        <c:numFmt formatCode="General" sourceLinked="1"/>
        <c:majorTickMark val="out"/>
        <c:minorTickMark val="none"/>
        <c:tickLblPos val="nextTo"/>
        <c:crossAx val="333634880"/>
        <c:crosses val="autoZero"/>
        <c:crossBetween val="midCat"/>
      </c:valAx>
      <c:valAx>
        <c:axId val="333634880"/>
        <c:scaling>
          <c:orientation val="minMax"/>
        </c:scaling>
        <c:delete val="0"/>
        <c:axPos val="l"/>
        <c:majorGridlines/>
        <c:title>
          <c:tx>
            <c:rich>
              <a:bodyPr rot="-5400000" vert="horz"/>
              <a:lstStyle/>
              <a:p>
                <a:pPr>
                  <a:defRPr/>
                </a:pPr>
                <a:r>
                  <a:rPr lang="en-US"/>
                  <a:t>Latency ms</a:t>
                </a:r>
              </a:p>
            </c:rich>
          </c:tx>
          <c:overlay val="0"/>
        </c:title>
        <c:numFmt formatCode="General" sourceLinked="1"/>
        <c:majorTickMark val="out"/>
        <c:minorTickMark val="none"/>
        <c:tickLblPos val="nextTo"/>
        <c:crossAx val="333634304"/>
        <c:crosses val="autoZero"/>
        <c:crossBetween val="midCat"/>
      </c:valAx>
    </c:plotArea>
    <c:legend>
      <c:legendPos val="r"/>
      <c:layout>
        <c:manualLayout>
          <c:xMode val="edge"/>
          <c:yMode val="edge"/>
          <c:x val="0.13766219126455348"/>
          <c:y val="0.26560962445266306"/>
          <c:w val="0.13660845278955516"/>
          <c:h val="0.25115157480314959"/>
        </c:manualLayout>
      </c:layout>
      <c:overlay val="0"/>
      <c:spPr>
        <a:solidFill>
          <a:schemeClr val="bg1"/>
        </a:solidFill>
        <a:ln>
          <a:solidFill>
            <a:schemeClr val="bg1">
              <a:lumMod val="75000"/>
            </a:schemeClr>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DF9E7-6442-474E-B39F-DBAEDBDA6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01</Pages>
  <Words>46644</Words>
  <Characters>265877</Characters>
  <Application>Microsoft Office Word</Application>
  <DocSecurity>0</DocSecurity>
  <Lines>2215</Lines>
  <Paragraphs>6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1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vindrv</dc:creator>
  <cp:lastModifiedBy>Hartman, Ryan D</cp:lastModifiedBy>
  <cp:revision>9</cp:revision>
  <dcterms:created xsi:type="dcterms:W3CDTF">2012-04-23T20:03:00Z</dcterms:created>
  <dcterms:modified xsi:type="dcterms:W3CDTF">2012-04-23T20:35:00Z</dcterms:modified>
</cp:coreProperties>
</file>